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6.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8.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1.xml" ContentType="application/vnd.openxmlformats-officedocument.wordprocessingml.header+xml"/>
  <Override PartName="/word/header9.xml" ContentType="application/vnd.openxmlformats-officedocument.wordprocessingml.header+xml"/>
  <Override PartName="/word/header4.xml" ContentType="application/vnd.openxmlformats-officedocument.wordprocessingml.header+xml"/>
  <Override PartName="/word/footnotes.xml" ContentType="application/vnd.openxmlformats-officedocument.wordprocessingml.footnotes+xml"/>
  <Override PartName="/word/footer5.xml" ContentType="application/vnd.openxmlformats-officedocument.wordprocessingml.footer+xml"/>
  <Override PartName="/word/endnotes.xml" ContentType="application/vnd.openxmlformats-officedocument.wordprocessingml.endnotes+xml"/>
  <Override PartName="/word/header5.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right"/>
        <w:tblLayout w:type="fixed"/>
        <w:tblLook w:val="0000" w:firstRow="0" w:lastRow="0" w:firstColumn="0" w:lastColumn="0" w:noHBand="0" w:noVBand="0"/>
      </w:tblPr>
      <w:tblGrid>
        <w:gridCol w:w="1489"/>
        <w:gridCol w:w="474"/>
        <w:gridCol w:w="498"/>
        <w:gridCol w:w="834"/>
        <w:gridCol w:w="971"/>
        <w:gridCol w:w="2350"/>
        <w:gridCol w:w="695"/>
        <w:gridCol w:w="558"/>
        <w:gridCol w:w="1627"/>
      </w:tblGrid>
      <w:tr w:rsidR="008034CE" w:rsidRPr="0008241C" w14:paraId="17E64F75" w14:textId="77777777" w:rsidTr="009527C6">
        <w:trPr>
          <w:cantSplit/>
          <w:trHeight w:val="1079"/>
          <w:jc w:val="right"/>
        </w:trPr>
        <w:tc>
          <w:tcPr>
            <w:tcW w:w="1526" w:type="dxa"/>
          </w:tcPr>
          <w:p w14:paraId="3093EAF0" w14:textId="77777777" w:rsidR="008034CE" w:rsidRPr="0008241C" w:rsidRDefault="008034CE" w:rsidP="00024C14">
            <w:pPr>
              <w:pStyle w:val="Normal-pool"/>
              <w:rPr>
                <w:b/>
                <w:sz w:val="27"/>
                <w:szCs w:val="27"/>
              </w:rPr>
            </w:pPr>
            <w:r w:rsidRPr="0008241C">
              <w:rPr>
                <w:b/>
                <w:noProof/>
                <w:sz w:val="27"/>
                <w:szCs w:val="27"/>
              </w:rPr>
              <w:t xml:space="preserve">UNITED </w:t>
            </w:r>
            <w:r w:rsidRPr="0008241C">
              <w:rPr>
                <w:b/>
                <w:noProof/>
                <w:sz w:val="27"/>
                <w:szCs w:val="27"/>
              </w:rPr>
              <w:br/>
              <w:t>NATIONS</w:t>
            </w:r>
          </w:p>
        </w:tc>
        <w:tc>
          <w:tcPr>
            <w:tcW w:w="992" w:type="dxa"/>
            <w:gridSpan w:val="2"/>
            <w:tcBorders>
              <w:left w:val="nil"/>
            </w:tcBorders>
            <w:vAlign w:val="center"/>
          </w:tcPr>
          <w:p w14:paraId="35A8CCCF" w14:textId="77777777" w:rsidR="008034CE" w:rsidRPr="0008241C" w:rsidRDefault="008034CE" w:rsidP="001B6CA5">
            <w:pPr>
              <w:pStyle w:val="Normal-pool"/>
              <w:ind w:left="-108"/>
              <w:jc w:val="both"/>
            </w:pPr>
            <w:r w:rsidRPr="0008241C">
              <w:rPr>
                <w:noProof/>
                <w:lang w:eastAsia="en-GB"/>
              </w:rPr>
              <w:drawing>
                <wp:inline distT="0" distB="0" distL="0" distR="0" wp14:anchorId="7E3EC16A" wp14:editId="488EF7EB">
                  <wp:extent cx="537932" cy="468923"/>
                  <wp:effectExtent l="0" t="0" r="0" b="7620"/>
                  <wp:docPr id="10" name="Picture 10"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51" w:type="dxa"/>
            <w:tcBorders>
              <w:left w:val="nil"/>
            </w:tcBorders>
            <w:vAlign w:val="center"/>
          </w:tcPr>
          <w:p w14:paraId="27C5EFF3" w14:textId="77777777" w:rsidR="008034CE" w:rsidRPr="0008241C" w:rsidRDefault="008034CE" w:rsidP="001B6CA5">
            <w:pPr>
              <w:pStyle w:val="Normal-pool"/>
              <w:ind w:left="-108"/>
            </w:pPr>
            <w:r w:rsidRPr="0008241C">
              <w:rPr>
                <w:noProof/>
                <w:lang w:eastAsia="en-GB"/>
              </w:rPr>
              <w:drawing>
                <wp:inline distT="0" distB="0" distL="0" distR="0" wp14:anchorId="2FC9C851" wp14:editId="6B168C03">
                  <wp:extent cx="468455" cy="492369"/>
                  <wp:effectExtent l="0" t="0" r="8255" b="3175"/>
                  <wp:docPr id="5" name="Picture 5"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UN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988" cy="490827"/>
                          </a:xfrm>
                          <a:prstGeom prst="rect">
                            <a:avLst/>
                          </a:prstGeom>
                          <a:noFill/>
                          <a:ln>
                            <a:noFill/>
                          </a:ln>
                        </pic:spPr>
                      </pic:pic>
                    </a:graphicData>
                  </a:graphic>
                </wp:inline>
              </w:drawing>
            </w:r>
          </w:p>
        </w:tc>
        <w:tc>
          <w:tcPr>
            <w:tcW w:w="992" w:type="dxa"/>
            <w:tcBorders>
              <w:left w:val="nil"/>
            </w:tcBorders>
            <w:vAlign w:val="center"/>
          </w:tcPr>
          <w:p w14:paraId="6F931371" w14:textId="77777777" w:rsidR="008034CE" w:rsidRPr="0008241C" w:rsidRDefault="008034CE" w:rsidP="001B6CA5">
            <w:pPr>
              <w:pStyle w:val="Normal-pool"/>
              <w:ind w:left="-108"/>
            </w:pPr>
            <w:r w:rsidRPr="0008241C">
              <w:rPr>
                <w:noProof/>
                <w:lang w:eastAsia="en-GB"/>
              </w:rPr>
              <w:drawing>
                <wp:inline distT="0" distB="0" distL="0" distR="0" wp14:anchorId="5B063EF5" wp14:editId="19AA1E30">
                  <wp:extent cx="574431" cy="475392"/>
                  <wp:effectExtent l="0" t="0" r="0" b="1270"/>
                  <wp:docPr id="7"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410" w:type="dxa"/>
            <w:tcBorders>
              <w:left w:val="nil"/>
            </w:tcBorders>
            <w:vAlign w:val="center"/>
          </w:tcPr>
          <w:p w14:paraId="785DD1E7" w14:textId="77777777" w:rsidR="008034CE" w:rsidRPr="0008241C" w:rsidRDefault="008034CE" w:rsidP="001B6CA5">
            <w:pPr>
              <w:pStyle w:val="Normal-pool"/>
              <w:ind w:left="-108"/>
            </w:pPr>
            <w:r w:rsidRPr="0008241C">
              <w:rPr>
                <w:noProof/>
                <w:lang w:eastAsia="en-GB"/>
              </w:rPr>
              <w:drawing>
                <wp:inline distT="0" distB="0" distL="0" distR="0" wp14:anchorId="2E54E178" wp14:editId="095A7DC2">
                  <wp:extent cx="1518138" cy="527539"/>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3lines_en_Black.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18139" cy="527539"/>
                          </a:xfrm>
                          <a:prstGeom prst="rect">
                            <a:avLst/>
                          </a:prstGeom>
                        </pic:spPr>
                      </pic:pic>
                    </a:graphicData>
                  </a:graphic>
                </wp:inline>
              </w:drawing>
            </w:r>
          </w:p>
        </w:tc>
        <w:tc>
          <w:tcPr>
            <w:tcW w:w="708" w:type="dxa"/>
            <w:tcBorders>
              <w:left w:val="nil"/>
              <w:right w:val="nil"/>
            </w:tcBorders>
          </w:tcPr>
          <w:p w14:paraId="424A94DC" w14:textId="77777777" w:rsidR="008034CE" w:rsidRPr="0008241C" w:rsidRDefault="008034CE" w:rsidP="00024C14">
            <w:pPr>
              <w:pStyle w:val="Normal-pool"/>
            </w:pPr>
            <w:r w:rsidRPr="0008241C">
              <w:rPr>
                <w:noProof/>
                <w:lang w:eastAsia="en-GB"/>
              </w:rPr>
              <w:drawing>
                <wp:inline distT="0" distB="0" distL="0" distR="0" wp14:anchorId="6F9721B0" wp14:editId="13F44F35">
                  <wp:extent cx="287215" cy="562232"/>
                  <wp:effectExtent l="0" t="0" r="0" b="0"/>
                  <wp:docPr id="12" name="Picture 12"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E:\Logos\UNDP (blck).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215" cy="562232"/>
                          </a:xfrm>
                          <a:prstGeom prst="rect">
                            <a:avLst/>
                          </a:prstGeom>
                          <a:noFill/>
                          <a:ln>
                            <a:noFill/>
                          </a:ln>
                        </pic:spPr>
                      </pic:pic>
                    </a:graphicData>
                  </a:graphic>
                </wp:inline>
              </w:drawing>
            </w:r>
          </w:p>
        </w:tc>
        <w:tc>
          <w:tcPr>
            <w:tcW w:w="567" w:type="dxa"/>
            <w:tcBorders>
              <w:left w:val="nil"/>
            </w:tcBorders>
            <w:vAlign w:val="center"/>
          </w:tcPr>
          <w:p w14:paraId="423DA532" w14:textId="77777777" w:rsidR="008034CE" w:rsidRPr="0008241C" w:rsidRDefault="008034CE" w:rsidP="00024C14">
            <w:pPr>
              <w:pStyle w:val="Normal-pool"/>
            </w:pPr>
          </w:p>
        </w:tc>
        <w:tc>
          <w:tcPr>
            <w:tcW w:w="1666" w:type="dxa"/>
          </w:tcPr>
          <w:p w14:paraId="51F750DF" w14:textId="77777777" w:rsidR="008034CE" w:rsidRPr="0008241C" w:rsidRDefault="008034CE" w:rsidP="00024C14">
            <w:pPr>
              <w:pStyle w:val="Normal-pool"/>
              <w:rPr>
                <w:b/>
                <w:sz w:val="64"/>
                <w:szCs w:val="64"/>
              </w:rPr>
            </w:pPr>
            <w:r w:rsidRPr="0008241C">
              <w:rPr>
                <w:b/>
                <w:sz w:val="64"/>
                <w:szCs w:val="64"/>
              </w:rPr>
              <w:t>BES</w:t>
            </w:r>
          </w:p>
        </w:tc>
      </w:tr>
      <w:tr w:rsidR="008034CE" w:rsidRPr="0008241C" w14:paraId="6A8997FA" w14:textId="77777777" w:rsidTr="009527C6">
        <w:trPr>
          <w:cantSplit/>
          <w:trHeight w:val="282"/>
          <w:jc w:val="right"/>
        </w:trPr>
        <w:tc>
          <w:tcPr>
            <w:tcW w:w="1526" w:type="dxa"/>
            <w:tcBorders>
              <w:bottom w:val="single" w:sz="2" w:space="0" w:color="auto"/>
            </w:tcBorders>
          </w:tcPr>
          <w:p w14:paraId="79830A2D" w14:textId="77777777" w:rsidR="008034CE" w:rsidRPr="0008241C" w:rsidRDefault="008034CE" w:rsidP="00024C14">
            <w:pPr>
              <w:pStyle w:val="Normal-pool"/>
              <w:rPr>
                <w:noProof/>
              </w:rPr>
            </w:pPr>
          </w:p>
        </w:tc>
        <w:tc>
          <w:tcPr>
            <w:tcW w:w="5953" w:type="dxa"/>
            <w:gridSpan w:val="6"/>
            <w:tcBorders>
              <w:bottom w:val="single" w:sz="2" w:space="0" w:color="auto"/>
            </w:tcBorders>
          </w:tcPr>
          <w:p w14:paraId="332A55E9" w14:textId="77777777" w:rsidR="008034CE" w:rsidRPr="0008241C" w:rsidRDefault="008034CE" w:rsidP="00024C14">
            <w:pPr>
              <w:pStyle w:val="Normal-pool"/>
              <w:rPr>
                <w:sz w:val="24"/>
                <w:szCs w:val="24"/>
              </w:rPr>
            </w:pPr>
          </w:p>
        </w:tc>
        <w:tc>
          <w:tcPr>
            <w:tcW w:w="2233" w:type="dxa"/>
            <w:gridSpan w:val="2"/>
            <w:tcBorders>
              <w:bottom w:val="single" w:sz="2" w:space="0" w:color="auto"/>
            </w:tcBorders>
          </w:tcPr>
          <w:p w14:paraId="7A2EA555" w14:textId="54226581" w:rsidR="008034CE" w:rsidRPr="0008241C" w:rsidRDefault="008034CE" w:rsidP="00024C14">
            <w:pPr>
              <w:pStyle w:val="Normal-pool"/>
              <w:rPr>
                <w:sz w:val="24"/>
                <w:szCs w:val="24"/>
              </w:rPr>
            </w:pPr>
            <w:r w:rsidRPr="0008241C">
              <w:rPr>
                <w:b/>
                <w:sz w:val="24"/>
                <w:szCs w:val="24"/>
              </w:rPr>
              <w:t>IPBES</w:t>
            </w:r>
            <w:r w:rsidR="007E2B3C" w:rsidRPr="0008241C">
              <w:t>/6</w:t>
            </w:r>
            <w:r w:rsidR="006B503A" w:rsidRPr="0008241C">
              <w:t>/</w:t>
            </w:r>
            <w:r w:rsidR="00827E8E" w:rsidRPr="0008241C">
              <w:t>INF/</w:t>
            </w:r>
            <w:r w:rsidR="00D91324" w:rsidRPr="0008241C">
              <w:t>5</w:t>
            </w:r>
            <w:r w:rsidR="00827E8E" w:rsidRPr="0008241C">
              <w:t>/Rev.1</w:t>
            </w:r>
          </w:p>
        </w:tc>
      </w:tr>
      <w:tr w:rsidR="008034CE" w:rsidRPr="0008241C" w14:paraId="5418710C" w14:textId="77777777" w:rsidTr="009527C6">
        <w:trPr>
          <w:cantSplit/>
          <w:trHeight w:val="1433"/>
          <w:jc w:val="right"/>
        </w:trPr>
        <w:tc>
          <w:tcPr>
            <w:tcW w:w="2009" w:type="dxa"/>
            <w:gridSpan w:val="2"/>
            <w:tcBorders>
              <w:top w:val="single" w:sz="2" w:space="0" w:color="auto"/>
              <w:bottom w:val="single" w:sz="24" w:space="0" w:color="auto"/>
            </w:tcBorders>
          </w:tcPr>
          <w:p w14:paraId="3B983374" w14:textId="77777777" w:rsidR="008034CE" w:rsidRPr="0008241C" w:rsidRDefault="008034CE" w:rsidP="00024C14">
            <w:pPr>
              <w:pStyle w:val="Normal-pool"/>
              <w:spacing w:before="240" w:after="240"/>
              <w:rPr>
                <w:sz w:val="28"/>
                <w:szCs w:val="28"/>
              </w:rPr>
            </w:pPr>
            <w:r w:rsidRPr="0008241C">
              <w:rPr>
                <w:noProof/>
                <w:sz w:val="28"/>
                <w:szCs w:val="28"/>
                <w:lang w:eastAsia="en-GB"/>
              </w:rPr>
              <w:drawing>
                <wp:inline distT="0" distB="0" distL="0" distR="0" wp14:anchorId="1E8F57E2" wp14:editId="67559D3B">
                  <wp:extent cx="1111406" cy="5193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11406" cy="519379"/>
                          </a:xfrm>
                          <a:prstGeom prst="rect">
                            <a:avLst/>
                          </a:prstGeom>
                        </pic:spPr>
                      </pic:pic>
                    </a:graphicData>
                  </a:graphic>
                </wp:inline>
              </w:drawing>
            </w:r>
          </w:p>
        </w:tc>
        <w:tc>
          <w:tcPr>
            <w:tcW w:w="5470" w:type="dxa"/>
            <w:gridSpan w:val="5"/>
            <w:tcBorders>
              <w:top w:val="single" w:sz="2" w:space="0" w:color="auto"/>
              <w:bottom w:val="single" w:sz="24" w:space="0" w:color="auto"/>
            </w:tcBorders>
          </w:tcPr>
          <w:p w14:paraId="58FAB69E" w14:textId="77777777" w:rsidR="008034CE" w:rsidRPr="0008241C" w:rsidRDefault="008034CE" w:rsidP="00024C14">
            <w:pPr>
              <w:pStyle w:val="Normal-pool"/>
              <w:spacing w:before="120" w:after="240"/>
              <w:rPr>
                <w:b/>
              </w:rPr>
            </w:pPr>
            <w:r w:rsidRPr="0008241C">
              <w:rPr>
                <w:b/>
                <w:sz w:val="28"/>
                <w:szCs w:val="28"/>
              </w:rPr>
              <w:t>Intergovernmental Science-Policy Platform on Biodiversity and Ecosystem Services</w:t>
            </w:r>
          </w:p>
        </w:tc>
        <w:tc>
          <w:tcPr>
            <w:tcW w:w="2233" w:type="dxa"/>
            <w:gridSpan w:val="2"/>
            <w:tcBorders>
              <w:top w:val="single" w:sz="2" w:space="0" w:color="auto"/>
              <w:bottom w:val="single" w:sz="24" w:space="0" w:color="auto"/>
            </w:tcBorders>
          </w:tcPr>
          <w:p w14:paraId="253C9E32" w14:textId="77CE677D" w:rsidR="008034CE" w:rsidRPr="0008241C" w:rsidRDefault="008034CE" w:rsidP="00024C14">
            <w:pPr>
              <w:pStyle w:val="Normal-pool"/>
              <w:spacing w:before="120" w:after="120"/>
            </w:pPr>
            <w:r w:rsidRPr="0008241C">
              <w:t>Distr.: General</w:t>
            </w:r>
            <w:r w:rsidR="00235F89" w:rsidRPr="0008241C">
              <w:t xml:space="preserve"> </w:t>
            </w:r>
            <w:r w:rsidRPr="0008241C">
              <w:br/>
            </w:r>
            <w:r w:rsidR="003D663E" w:rsidRPr="0008241C">
              <w:t xml:space="preserve">22 </w:t>
            </w:r>
            <w:r w:rsidR="00827E8E" w:rsidRPr="0008241C">
              <w:t>June</w:t>
            </w:r>
            <w:r w:rsidR="004F1FAF" w:rsidRPr="0008241C">
              <w:t xml:space="preserve"> 2018</w:t>
            </w:r>
          </w:p>
          <w:p w14:paraId="218DB2FE" w14:textId="4ED2B8E3" w:rsidR="008034CE" w:rsidRPr="0008241C" w:rsidRDefault="008034CE" w:rsidP="00024C14">
            <w:pPr>
              <w:pStyle w:val="Normal-pool"/>
              <w:spacing w:after="240"/>
            </w:pPr>
            <w:r w:rsidRPr="0008241C">
              <w:t>English</w:t>
            </w:r>
            <w:r w:rsidR="00DD44EA" w:rsidRPr="0008241C">
              <w:t xml:space="preserve"> only</w:t>
            </w:r>
          </w:p>
        </w:tc>
      </w:tr>
    </w:tbl>
    <w:p w14:paraId="7C63ABCF" w14:textId="446529AF" w:rsidR="007F3540" w:rsidRPr="0008241C" w:rsidRDefault="007F3540" w:rsidP="00861062">
      <w:pPr>
        <w:pStyle w:val="AATitle"/>
      </w:pPr>
      <w:r w:rsidRPr="0008241C">
        <w:t>Plenary of the Intergovernmental Science-Policy</w:t>
      </w:r>
      <w:r w:rsidR="003D663E" w:rsidRPr="0008241C">
        <w:t xml:space="preserve"> </w:t>
      </w:r>
      <w:r w:rsidR="003D663E" w:rsidRPr="0008241C">
        <w:br/>
      </w:r>
      <w:r w:rsidRPr="0008241C">
        <w:t>Platform on Biodiversity and Ecosystem Services</w:t>
      </w:r>
    </w:p>
    <w:p w14:paraId="16C32946" w14:textId="2FEB4FFD" w:rsidR="007F3540" w:rsidRPr="0008241C" w:rsidRDefault="007E2B3C" w:rsidP="00861062">
      <w:pPr>
        <w:pStyle w:val="AATitle"/>
      </w:pPr>
      <w:r w:rsidRPr="0008241C">
        <w:t>Six</w:t>
      </w:r>
      <w:r w:rsidR="007F3540" w:rsidRPr="0008241C">
        <w:t>th session</w:t>
      </w:r>
    </w:p>
    <w:p w14:paraId="58132CAF" w14:textId="7B7432E0" w:rsidR="007F3540" w:rsidRPr="0008241C" w:rsidRDefault="007E2B3C" w:rsidP="00861062">
      <w:pPr>
        <w:pStyle w:val="AATitle"/>
        <w:rPr>
          <w:b w:val="0"/>
        </w:rPr>
      </w:pPr>
      <w:r w:rsidRPr="0008241C">
        <w:rPr>
          <w:b w:val="0"/>
        </w:rPr>
        <w:t>Medellin</w:t>
      </w:r>
      <w:r w:rsidR="007F3540" w:rsidRPr="0008241C">
        <w:rPr>
          <w:b w:val="0"/>
        </w:rPr>
        <w:t xml:space="preserve">, </w:t>
      </w:r>
      <w:r w:rsidRPr="0008241C">
        <w:rPr>
          <w:b w:val="0"/>
        </w:rPr>
        <w:t>Colombia</w:t>
      </w:r>
      <w:r w:rsidR="007F3540" w:rsidRPr="0008241C">
        <w:rPr>
          <w:b w:val="0"/>
        </w:rPr>
        <w:t xml:space="preserve">, </w:t>
      </w:r>
      <w:r w:rsidR="00407616" w:rsidRPr="0008241C">
        <w:rPr>
          <w:b w:val="0"/>
        </w:rPr>
        <w:t>18</w:t>
      </w:r>
      <w:r w:rsidR="009E78C3" w:rsidRPr="0008241C">
        <w:rPr>
          <w:b w:val="0"/>
        </w:rPr>
        <w:t>–</w:t>
      </w:r>
      <w:r w:rsidR="00351B05" w:rsidRPr="0008241C">
        <w:rPr>
          <w:b w:val="0"/>
        </w:rPr>
        <w:t>24</w:t>
      </w:r>
      <w:r w:rsidR="007F3540" w:rsidRPr="0008241C">
        <w:rPr>
          <w:b w:val="0"/>
        </w:rPr>
        <w:t xml:space="preserve"> March </w:t>
      </w:r>
      <w:r w:rsidR="00B75656" w:rsidRPr="0008241C">
        <w:rPr>
          <w:b w:val="0"/>
        </w:rPr>
        <w:t>2018</w:t>
      </w:r>
    </w:p>
    <w:p w14:paraId="795CF9E3" w14:textId="004E7A7F" w:rsidR="00DD44EA" w:rsidRPr="0008241C" w:rsidRDefault="00257415" w:rsidP="00BE1561">
      <w:pPr>
        <w:pStyle w:val="AATitle"/>
        <w:rPr>
          <w:b w:val="0"/>
        </w:rPr>
      </w:pPr>
      <w:r w:rsidRPr="0008241C">
        <w:rPr>
          <w:b w:val="0"/>
        </w:rPr>
        <w:t>Agenda i</w:t>
      </w:r>
      <w:r w:rsidR="00E83375" w:rsidRPr="0008241C">
        <w:rPr>
          <w:b w:val="0"/>
        </w:rPr>
        <w:t xml:space="preserve">tem 6 </w:t>
      </w:r>
      <w:r w:rsidR="00D91324" w:rsidRPr="0008241C">
        <w:rPr>
          <w:b w:val="0"/>
        </w:rPr>
        <w:t>(c</w:t>
      </w:r>
      <w:r w:rsidR="00E83375" w:rsidRPr="0008241C">
        <w:rPr>
          <w:b w:val="0"/>
        </w:rPr>
        <w:t>)</w:t>
      </w:r>
    </w:p>
    <w:p w14:paraId="3EDA1B15" w14:textId="77777777" w:rsidR="003A7CA9" w:rsidRPr="0008241C" w:rsidRDefault="003A7CA9" w:rsidP="003A7CA9">
      <w:pPr>
        <w:pStyle w:val="AATitle2"/>
        <w:suppressLineNumbers/>
      </w:pPr>
      <w:r w:rsidRPr="0008241C">
        <w:t>Regional and subregional assessments of biodiversity and ecosystem services: regional and subregional assessment for Asia and the Pacific</w:t>
      </w:r>
    </w:p>
    <w:p w14:paraId="7EEB81D5" w14:textId="0B1431FF" w:rsidR="00DD44EA" w:rsidRPr="0008241C" w:rsidRDefault="00C7457A" w:rsidP="00BE1561">
      <w:pPr>
        <w:pStyle w:val="BBTitle"/>
      </w:pPr>
      <w:r w:rsidRPr="0008241C">
        <w:t>Chapters of the r</w:t>
      </w:r>
      <w:r w:rsidR="00E83375" w:rsidRPr="0008241C">
        <w:t xml:space="preserve">egional and subregional assessment of biodiversity and ecosystem services for </w:t>
      </w:r>
      <w:r w:rsidR="00D91324" w:rsidRPr="0008241C">
        <w:t>Asia and the Pacific</w:t>
      </w:r>
    </w:p>
    <w:p w14:paraId="2BE0B8B3" w14:textId="77777777" w:rsidR="00DD44EA" w:rsidRPr="0008241C" w:rsidRDefault="00DD44EA" w:rsidP="003D663E">
      <w:pPr>
        <w:pStyle w:val="CH2"/>
      </w:pPr>
      <w:r w:rsidRPr="0008241C">
        <w:tab/>
      </w:r>
      <w:r w:rsidRPr="0008241C">
        <w:tab/>
        <w:t xml:space="preserve">Note by the secretariat </w:t>
      </w:r>
    </w:p>
    <w:p w14:paraId="5D285659" w14:textId="36207E04" w:rsidR="00640D5C" w:rsidRPr="0008241C" w:rsidRDefault="00640D5C" w:rsidP="00BE1561">
      <w:pPr>
        <w:pStyle w:val="Normalnumber"/>
        <w:tabs>
          <w:tab w:val="clear" w:pos="1134"/>
          <w:tab w:val="clear" w:pos="1247"/>
          <w:tab w:val="clear" w:pos="1871"/>
          <w:tab w:val="clear" w:pos="2495"/>
        </w:tabs>
      </w:pPr>
      <w:r w:rsidRPr="0008241C">
        <w:t>In paragraph 2 of section III of decision IPBES-3/1, the Plenary of the Intergovernmental Science</w:t>
      </w:r>
      <w:r w:rsidRPr="0008241C">
        <w:noBreakHyphen/>
        <w:t xml:space="preserve">Policy Platform on Biodiversity and Ecosystem Services (IPBES) approved the undertaking of four regional and subregional assessments of biodiversity and ecosystem services for Africa, the Americas, Asia and the Pacific, and Europe and Central Asia (hereinafter </w:t>
      </w:r>
      <w:r w:rsidR="005349F3" w:rsidRPr="0008241C">
        <w:t xml:space="preserve">referred to as </w:t>
      </w:r>
      <w:r w:rsidRPr="0008241C">
        <w:t>regional assessments) in accordance with the procedures for the preparation of the Platform’s deliverables set out in annex I to decision IPBES-3/3, the generic scoping report for the regional assessments of biodiversity and ecosystem services set out in annex III to decision IPBES-3/1, and the scoping reports for each of the four regional assessments (decision IPBES-3/1, annexes IV–VII).</w:t>
      </w:r>
    </w:p>
    <w:p w14:paraId="6F8583F9" w14:textId="69B5E506" w:rsidR="00640D5C" w:rsidRPr="0008241C" w:rsidRDefault="00640D5C" w:rsidP="00BE1561">
      <w:pPr>
        <w:pStyle w:val="Normalnumber"/>
        <w:tabs>
          <w:tab w:val="clear" w:pos="1134"/>
          <w:tab w:val="clear" w:pos="1247"/>
          <w:tab w:val="clear" w:pos="1871"/>
          <w:tab w:val="clear" w:pos="2495"/>
        </w:tabs>
      </w:pPr>
      <w:r w:rsidRPr="0008241C">
        <w:t>In response to decision IPBES-3/1, a set of six chapters (IPBES/6/INF/3–6), together with a summary for policymakers (IPBES/6/4–7), were produced for each of the regional assessments by an expert group</w:t>
      </w:r>
      <w:r w:rsidR="005B7CEF" w:rsidRPr="0008241C">
        <w:t>,</w:t>
      </w:r>
      <w:r w:rsidRPr="0008241C">
        <w:t xml:space="preserve"> in accordance with the procedures for the preparation of the Platform’s deliverables</w:t>
      </w:r>
      <w:r w:rsidR="005B7CEF" w:rsidRPr="0008241C">
        <w:t>,</w:t>
      </w:r>
      <w:r w:rsidRPr="0008241C">
        <w:t xml:space="preserve"> for consideration by the Plenary at its sixth session. </w:t>
      </w:r>
    </w:p>
    <w:p w14:paraId="20859AF0" w14:textId="09511A64" w:rsidR="00724D64" w:rsidRPr="0008241C" w:rsidRDefault="00640D5C" w:rsidP="00724D64">
      <w:pPr>
        <w:pStyle w:val="Normalnumber"/>
        <w:tabs>
          <w:tab w:val="clear" w:pos="1134"/>
          <w:tab w:val="clear" w:pos="1247"/>
          <w:tab w:val="clear" w:pos="1871"/>
          <w:tab w:val="clear" w:pos="2495"/>
        </w:tabs>
      </w:pPr>
      <w:r w:rsidRPr="0008241C">
        <w:t xml:space="preserve">In </w:t>
      </w:r>
      <w:r w:rsidR="00D91324" w:rsidRPr="0008241C">
        <w:t>paragraph 6</w:t>
      </w:r>
      <w:r w:rsidRPr="0008241C">
        <w:t xml:space="preserve"> of section IV of decision IPBES-6/1</w:t>
      </w:r>
      <w:r w:rsidR="005B7CEF" w:rsidRPr="0008241C">
        <w:t>,</w:t>
      </w:r>
      <w:r w:rsidRPr="0008241C">
        <w:t xml:space="preserve"> the Plenary approved the summary for policymakers of the regional assessment for </w:t>
      </w:r>
      <w:r w:rsidR="00D91324" w:rsidRPr="0008241C">
        <w:t xml:space="preserve">Asia and the Pacific </w:t>
      </w:r>
      <w:r w:rsidR="00257415" w:rsidRPr="0008241C">
        <w:t>(</w:t>
      </w:r>
      <w:r w:rsidR="00D91324" w:rsidRPr="0008241C">
        <w:t>IPBES/6/15/Add.3</w:t>
      </w:r>
      <w:r w:rsidR="00257415" w:rsidRPr="0008241C">
        <w:t>)</w:t>
      </w:r>
      <w:r w:rsidRPr="0008241C">
        <w:t xml:space="preserve"> and accepted the chapters</w:t>
      </w:r>
      <w:r w:rsidR="00257415" w:rsidRPr="0008241C">
        <w:t xml:space="preserve"> of the assessment</w:t>
      </w:r>
      <w:r w:rsidRPr="0008241C">
        <w:t xml:space="preserve">, </w:t>
      </w:r>
      <w:r w:rsidR="00257415" w:rsidRPr="0008241C">
        <w:t xml:space="preserve">on </w:t>
      </w:r>
      <w:r w:rsidRPr="0008241C">
        <w:t xml:space="preserve">the understanding that the chapters would be revised </w:t>
      </w:r>
      <w:r w:rsidR="00257415" w:rsidRPr="0008241C">
        <w:t xml:space="preserve">following </w:t>
      </w:r>
      <w:r w:rsidRPr="0008241C">
        <w:t>the sixth session as document</w:t>
      </w:r>
      <w:r w:rsidR="00D91324" w:rsidRPr="0008241C">
        <w:t xml:space="preserve"> IPBES/6/INF/5</w:t>
      </w:r>
      <w:r w:rsidRPr="0008241C">
        <w:t xml:space="preserve">/Rev.1 </w:t>
      </w:r>
      <w:bookmarkStart w:id="0" w:name="_Hlk517270870"/>
      <w:r w:rsidRPr="0008241C">
        <w:t>to correct factual errors and to ensure consistency with the summary for policymakers as approved.</w:t>
      </w:r>
      <w:bookmarkEnd w:id="0"/>
      <w:r w:rsidR="00135236" w:rsidRPr="0008241C">
        <w:t xml:space="preserve"> </w:t>
      </w:r>
      <w:r w:rsidR="00724D64" w:rsidRPr="0008241C">
        <w:t xml:space="preserve">The annex to the present note, which is presented without formal editing, sets out the final set of chapters of the assessment for Asia and the Pacific </w:t>
      </w:r>
      <w:r w:rsidR="00F46705" w:rsidRPr="0008241C">
        <w:t>including</w:t>
      </w:r>
      <w:r w:rsidR="00724D64" w:rsidRPr="0008241C">
        <w:t xml:space="preserve"> their executive summaries. </w:t>
      </w:r>
    </w:p>
    <w:p w14:paraId="5FF50EF7" w14:textId="013FD1FE" w:rsidR="00640D5C" w:rsidRPr="0008241C" w:rsidRDefault="00640D5C" w:rsidP="009F24EB">
      <w:pPr>
        <w:pStyle w:val="Normalnumber"/>
        <w:tabs>
          <w:tab w:val="clear" w:pos="1134"/>
          <w:tab w:val="clear" w:pos="1247"/>
          <w:tab w:val="clear" w:pos="1871"/>
          <w:tab w:val="clear" w:pos="2495"/>
        </w:tabs>
      </w:pPr>
      <w:r w:rsidRPr="0008241C">
        <w:t>A laid</w:t>
      </w:r>
      <w:r w:rsidR="00057D24" w:rsidRPr="0008241C">
        <w:t>-</w:t>
      </w:r>
      <w:r w:rsidRPr="0008241C">
        <w:t>out version of the fin</w:t>
      </w:r>
      <w:r w:rsidR="00E83375" w:rsidRPr="0008241C">
        <w:t>al regional assessment report of</w:t>
      </w:r>
      <w:r w:rsidRPr="0008241C">
        <w:t xml:space="preserve"> biodiversity and ecosystem services for </w:t>
      </w:r>
      <w:r w:rsidR="00D91324" w:rsidRPr="0008241C">
        <w:t xml:space="preserve">Asia and the Pacific </w:t>
      </w:r>
      <w:r w:rsidRPr="0008241C">
        <w:t xml:space="preserve">(including a foreword, statements from key partners, acknowledgements, a preface, the summary for policymakers, the revised chapters and annexes setting out a glossary and lists of acronyms, authors, review editors and expert reviewers) will be </w:t>
      </w:r>
      <w:r w:rsidR="00E83375" w:rsidRPr="0008241C">
        <w:t xml:space="preserve">made available </w:t>
      </w:r>
      <w:r w:rsidRPr="0008241C">
        <w:t>on the website</w:t>
      </w:r>
      <w:r w:rsidR="00E83375" w:rsidRPr="0008241C">
        <w:t xml:space="preserve"> of the Platform</w:t>
      </w:r>
      <w:r w:rsidR="00724D64" w:rsidRPr="0008241C">
        <w:t xml:space="preserve"> </w:t>
      </w:r>
      <w:r w:rsidR="00257415" w:rsidRPr="0008241C">
        <w:t>prior to</w:t>
      </w:r>
      <w:r w:rsidRPr="0008241C">
        <w:t xml:space="preserve"> </w:t>
      </w:r>
      <w:r w:rsidR="00E83375" w:rsidRPr="0008241C">
        <w:t xml:space="preserve">the seventh session of the Plenary. </w:t>
      </w:r>
    </w:p>
    <w:p w14:paraId="0C095DFE" w14:textId="77777777" w:rsidR="00295D6A" w:rsidRPr="0008241C" w:rsidRDefault="00295D6A">
      <w:pPr>
        <w:tabs>
          <w:tab w:val="clear" w:pos="1247"/>
          <w:tab w:val="clear" w:pos="1814"/>
          <w:tab w:val="clear" w:pos="2381"/>
          <w:tab w:val="clear" w:pos="2948"/>
          <w:tab w:val="clear" w:pos="3515"/>
        </w:tabs>
      </w:pPr>
      <w:r w:rsidRPr="0008241C">
        <w:rPr>
          <w:b/>
          <w:bCs/>
        </w:rPr>
        <w:br w:type="page"/>
      </w:r>
    </w:p>
    <w:p w14:paraId="128322EC" w14:textId="60C0ADB5" w:rsidR="00DD44EA" w:rsidRPr="0008241C" w:rsidRDefault="00DD44EA" w:rsidP="00DD44EA">
      <w:pPr>
        <w:pStyle w:val="ZZAnxheader"/>
      </w:pPr>
      <w:r w:rsidRPr="0008241C">
        <w:lastRenderedPageBreak/>
        <w:t>Annex</w:t>
      </w:r>
    </w:p>
    <w:p w14:paraId="5AD4E938" w14:textId="63033948" w:rsidR="001D7710" w:rsidRPr="0008241C" w:rsidRDefault="001D7710" w:rsidP="00DD44EA">
      <w:pPr>
        <w:pStyle w:val="ZZAnxheader"/>
      </w:pPr>
    </w:p>
    <w:p w14:paraId="318BEBB8" w14:textId="0D1B214A" w:rsidR="001D7710" w:rsidRPr="0008241C" w:rsidRDefault="00243B6E" w:rsidP="001D7710">
      <w:pPr>
        <w:pStyle w:val="ZZAnxtitle"/>
      </w:pPr>
      <w:r w:rsidRPr="0008241C">
        <w:t>Chapters of the regional assessment report on biodiversity and ecosystem services for Asia and the Pacific of the Intergovernmental Science-Policy Platform on Biodiversity and Ecosystem Serv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897"/>
        <w:gridCol w:w="1897"/>
        <w:gridCol w:w="1897"/>
        <w:gridCol w:w="1898"/>
      </w:tblGrid>
      <w:tr w:rsidR="001D7710" w:rsidRPr="0008241C" w14:paraId="62B480A3" w14:textId="77777777" w:rsidTr="001D1FDA">
        <w:tc>
          <w:tcPr>
            <w:tcW w:w="1897" w:type="dxa"/>
          </w:tcPr>
          <w:p w14:paraId="5FDEC696" w14:textId="77777777" w:rsidR="001D7710" w:rsidRPr="0008241C" w:rsidRDefault="001D7710">
            <w:pPr>
              <w:pStyle w:val="Normal-pool"/>
              <w:spacing w:before="520"/>
              <w:rPr>
                <w:lang w:val="en-US"/>
              </w:rPr>
            </w:pPr>
          </w:p>
        </w:tc>
        <w:tc>
          <w:tcPr>
            <w:tcW w:w="1897" w:type="dxa"/>
          </w:tcPr>
          <w:p w14:paraId="0075530B" w14:textId="77777777" w:rsidR="001D7710" w:rsidRPr="0008241C" w:rsidRDefault="001D7710">
            <w:pPr>
              <w:pStyle w:val="Normal-pool"/>
              <w:spacing w:before="520"/>
              <w:rPr>
                <w:lang w:val="en-US"/>
              </w:rPr>
            </w:pPr>
          </w:p>
        </w:tc>
        <w:tc>
          <w:tcPr>
            <w:tcW w:w="1897" w:type="dxa"/>
          </w:tcPr>
          <w:p w14:paraId="2FFF8BB6" w14:textId="77777777" w:rsidR="001D7710" w:rsidRPr="0008241C" w:rsidRDefault="001D7710">
            <w:pPr>
              <w:pStyle w:val="Normal-pool"/>
              <w:spacing w:before="520"/>
              <w:rPr>
                <w:lang w:val="en-US"/>
              </w:rPr>
            </w:pPr>
          </w:p>
        </w:tc>
        <w:tc>
          <w:tcPr>
            <w:tcW w:w="1897" w:type="dxa"/>
          </w:tcPr>
          <w:p w14:paraId="799FA03A" w14:textId="77777777" w:rsidR="001D7710" w:rsidRPr="0008241C" w:rsidRDefault="001D7710">
            <w:pPr>
              <w:pStyle w:val="Normal-pool"/>
              <w:spacing w:before="520"/>
              <w:rPr>
                <w:lang w:val="en-US"/>
              </w:rPr>
            </w:pPr>
          </w:p>
        </w:tc>
        <w:tc>
          <w:tcPr>
            <w:tcW w:w="1898" w:type="dxa"/>
          </w:tcPr>
          <w:p w14:paraId="7BD2D7FA" w14:textId="77777777" w:rsidR="001D7710" w:rsidRPr="0008241C" w:rsidRDefault="001D7710">
            <w:pPr>
              <w:pStyle w:val="Normal-pool"/>
              <w:spacing w:before="520"/>
              <w:rPr>
                <w:lang w:val="en-US"/>
              </w:rPr>
            </w:pPr>
          </w:p>
        </w:tc>
      </w:tr>
    </w:tbl>
    <w:p w14:paraId="41B7DFEE" w14:textId="0B6DEF43" w:rsidR="001D7710" w:rsidRPr="0008241C" w:rsidRDefault="001D7710" w:rsidP="001D7710">
      <w:pPr>
        <w:pStyle w:val="Normal-pool"/>
      </w:pPr>
    </w:p>
    <w:p w14:paraId="13809B62" w14:textId="221E8446" w:rsidR="00F06BC5" w:rsidRPr="0008241C" w:rsidRDefault="00F06BC5" w:rsidP="001D7710">
      <w:pPr>
        <w:pStyle w:val="Normal-pool"/>
      </w:pPr>
    </w:p>
    <w:p w14:paraId="07C53F6F" w14:textId="5C9B1BE9" w:rsidR="00F06BC5" w:rsidRPr="0008241C" w:rsidRDefault="00F06BC5" w:rsidP="001D7710">
      <w:pPr>
        <w:pStyle w:val="Normal-pool"/>
      </w:pPr>
    </w:p>
    <w:p w14:paraId="458A98BB" w14:textId="3B2CEB4B" w:rsidR="00F06BC5" w:rsidRPr="0008241C" w:rsidRDefault="00F06BC5" w:rsidP="001D7710">
      <w:pPr>
        <w:pStyle w:val="Normal-pool"/>
      </w:pPr>
    </w:p>
    <w:p w14:paraId="454B5EA2" w14:textId="78BBAA90" w:rsidR="00F06BC5" w:rsidRPr="0008241C" w:rsidRDefault="00F06BC5" w:rsidP="001D7710">
      <w:pPr>
        <w:pStyle w:val="Normal-pool"/>
      </w:pPr>
    </w:p>
    <w:p w14:paraId="528B3E2A" w14:textId="79F40E0F" w:rsidR="00F06BC5" w:rsidRPr="0008241C" w:rsidRDefault="00F06BC5" w:rsidP="001D7710">
      <w:pPr>
        <w:pStyle w:val="Normal-pool"/>
      </w:pPr>
    </w:p>
    <w:p w14:paraId="22CC41F3" w14:textId="3053FA89" w:rsidR="00F06BC5" w:rsidRPr="0008241C" w:rsidRDefault="00F06BC5" w:rsidP="001D7710">
      <w:pPr>
        <w:pStyle w:val="Normal-pool"/>
      </w:pPr>
    </w:p>
    <w:p w14:paraId="20BF2AFE" w14:textId="38871654" w:rsidR="00F06BC5" w:rsidRPr="0008241C" w:rsidRDefault="00F06BC5" w:rsidP="001D7710">
      <w:pPr>
        <w:pStyle w:val="Normal-pool"/>
      </w:pPr>
    </w:p>
    <w:p w14:paraId="317075A0" w14:textId="1C81DF0C" w:rsidR="00F06BC5" w:rsidRPr="0008241C" w:rsidRDefault="00F06BC5" w:rsidP="001D7710">
      <w:pPr>
        <w:pStyle w:val="Normal-pool"/>
      </w:pPr>
    </w:p>
    <w:p w14:paraId="3D569EC9" w14:textId="4BA7D569" w:rsidR="00F06BC5" w:rsidRPr="0008241C" w:rsidRDefault="00F06BC5" w:rsidP="001D7710">
      <w:pPr>
        <w:pStyle w:val="Normal-pool"/>
      </w:pPr>
    </w:p>
    <w:p w14:paraId="00B3060C" w14:textId="233FF2D2" w:rsidR="00F06BC5" w:rsidRPr="0008241C" w:rsidRDefault="00F06BC5" w:rsidP="001D7710">
      <w:pPr>
        <w:pStyle w:val="Normal-pool"/>
      </w:pPr>
    </w:p>
    <w:p w14:paraId="67531BAF" w14:textId="68E68872" w:rsidR="00F06BC5" w:rsidRPr="0008241C" w:rsidRDefault="00F06BC5" w:rsidP="001D7710">
      <w:pPr>
        <w:pStyle w:val="Normal-pool"/>
      </w:pPr>
    </w:p>
    <w:p w14:paraId="6F0D65DD" w14:textId="6751AF5A" w:rsidR="00F06BC5" w:rsidRPr="0008241C" w:rsidRDefault="00F06BC5" w:rsidP="001D7710">
      <w:pPr>
        <w:pStyle w:val="Normal-pool"/>
      </w:pPr>
    </w:p>
    <w:p w14:paraId="43C1087B" w14:textId="196D3705" w:rsidR="00F06BC5" w:rsidRPr="0008241C" w:rsidRDefault="00F06BC5" w:rsidP="001D7710">
      <w:pPr>
        <w:pStyle w:val="Normal-pool"/>
      </w:pPr>
    </w:p>
    <w:p w14:paraId="0DE489F2" w14:textId="3E9E95E3" w:rsidR="00F06BC5" w:rsidRPr="0008241C" w:rsidRDefault="00F06BC5" w:rsidP="001D7710">
      <w:pPr>
        <w:pStyle w:val="Normal-pool"/>
      </w:pPr>
    </w:p>
    <w:p w14:paraId="64E8F616" w14:textId="55CE9F2F" w:rsidR="00F06BC5" w:rsidRPr="0008241C" w:rsidRDefault="00F06BC5" w:rsidP="001D7710">
      <w:pPr>
        <w:pStyle w:val="Normal-pool"/>
      </w:pPr>
    </w:p>
    <w:p w14:paraId="72BDA4FD" w14:textId="1C50FB36" w:rsidR="00F06BC5" w:rsidRPr="0008241C" w:rsidRDefault="00F06BC5" w:rsidP="001D7710">
      <w:pPr>
        <w:pStyle w:val="Normal-pool"/>
      </w:pPr>
    </w:p>
    <w:p w14:paraId="69C2052E" w14:textId="1C403C15" w:rsidR="00F06BC5" w:rsidRPr="0008241C" w:rsidRDefault="00F06BC5" w:rsidP="001D7710">
      <w:pPr>
        <w:pStyle w:val="Normal-pool"/>
      </w:pPr>
    </w:p>
    <w:p w14:paraId="674DA6E7" w14:textId="2C1711FF" w:rsidR="00F06BC5" w:rsidRPr="0008241C" w:rsidRDefault="00F06BC5" w:rsidP="001D7710">
      <w:pPr>
        <w:pStyle w:val="Normal-pool"/>
      </w:pPr>
    </w:p>
    <w:p w14:paraId="0C1A279A" w14:textId="333A43C7" w:rsidR="00F06BC5" w:rsidRPr="0008241C" w:rsidRDefault="00F06BC5" w:rsidP="001D7710">
      <w:pPr>
        <w:pStyle w:val="Normal-pool"/>
      </w:pPr>
    </w:p>
    <w:p w14:paraId="5D46ED8D" w14:textId="1A2EA0DF" w:rsidR="00F06BC5" w:rsidRPr="0008241C" w:rsidRDefault="00F06BC5" w:rsidP="001D7710">
      <w:pPr>
        <w:pStyle w:val="Normal-pool"/>
      </w:pPr>
    </w:p>
    <w:p w14:paraId="09DE4130" w14:textId="7C186356" w:rsidR="00F06BC5" w:rsidRPr="0008241C" w:rsidRDefault="00F06BC5" w:rsidP="001D7710">
      <w:pPr>
        <w:pStyle w:val="Normal-pool"/>
      </w:pPr>
    </w:p>
    <w:p w14:paraId="4EA7E708" w14:textId="7E6E9BC7" w:rsidR="00F06BC5" w:rsidRPr="0008241C" w:rsidRDefault="00F06BC5" w:rsidP="001D7710">
      <w:pPr>
        <w:pStyle w:val="Normal-pool"/>
      </w:pPr>
    </w:p>
    <w:p w14:paraId="745B29F6" w14:textId="527F61DD" w:rsidR="00F06BC5" w:rsidRPr="0008241C" w:rsidRDefault="00F06BC5" w:rsidP="001D7710">
      <w:pPr>
        <w:pStyle w:val="Normal-pool"/>
      </w:pPr>
    </w:p>
    <w:p w14:paraId="7BDA3AF7" w14:textId="0591B51F" w:rsidR="00F06BC5" w:rsidRPr="0008241C" w:rsidRDefault="00F06BC5" w:rsidP="001D7710">
      <w:pPr>
        <w:pStyle w:val="Normal-pool"/>
      </w:pPr>
    </w:p>
    <w:p w14:paraId="41DE0C7A" w14:textId="6EA2F066" w:rsidR="00F06BC5" w:rsidRPr="0008241C" w:rsidRDefault="00F06BC5" w:rsidP="001D7710">
      <w:pPr>
        <w:pStyle w:val="Normal-pool"/>
      </w:pPr>
    </w:p>
    <w:p w14:paraId="7BED74AF" w14:textId="6552C12C" w:rsidR="00F06BC5" w:rsidRPr="0008241C" w:rsidRDefault="00F06BC5" w:rsidP="001D7710">
      <w:pPr>
        <w:pStyle w:val="Normal-pool"/>
      </w:pPr>
    </w:p>
    <w:p w14:paraId="32C99485" w14:textId="6242AD34" w:rsidR="00F06BC5" w:rsidRPr="0008241C" w:rsidRDefault="00F06BC5" w:rsidP="001D7710">
      <w:pPr>
        <w:pStyle w:val="Normal-pool"/>
      </w:pPr>
    </w:p>
    <w:p w14:paraId="32FB9DF3" w14:textId="3EA07F84" w:rsidR="00F06BC5" w:rsidRPr="0008241C" w:rsidRDefault="00F06BC5" w:rsidP="001D7710">
      <w:pPr>
        <w:pStyle w:val="Normal-pool"/>
      </w:pPr>
    </w:p>
    <w:p w14:paraId="2E48D1E8" w14:textId="0FD37F0D" w:rsidR="00F06BC5" w:rsidRPr="0008241C" w:rsidRDefault="00F06BC5" w:rsidP="001D7710">
      <w:pPr>
        <w:pStyle w:val="Normal-pool"/>
      </w:pPr>
    </w:p>
    <w:p w14:paraId="3FBDDF01" w14:textId="52DA2C9A" w:rsidR="00F06BC5" w:rsidRPr="0008241C" w:rsidRDefault="00F06BC5" w:rsidP="001D7710">
      <w:pPr>
        <w:pStyle w:val="Normal-pool"/>
      </w:pPr>
    </w:p>
    <w:p w14:paraId="16EDE6CA" w14:textId="6043A44B" w:rsidR="00F06BC5" w:rsidRPr="0008241C" w:rsidRDefault="00F06BC5" w:rsidP="001D7710">
      <w:pPr>
        <w:pStyle w:val="Normal-pool"/>
      </w:pPr>
    </w:p>
    <w:p w14:paraId="1E02BAF9" w14:textId="77777777" w:rsidR="00F06BC5" w:rsidRPr="0008241C" w:rsidRDefault="00F06BC5" w:rsidP="001D7710">
      <w:pPr>
        <w:pStyle w:val="Normal-pool"/>
      </w:pPr>
    </w:p>
    <w:p w14:paraId="7E1E6408" w14:textId="01AC1CCA" w:rsidR="00F06BC5" w:rsidRPr="0008241C" w:rsidRDefault="00F06BC5" w:rsidP="001D7710">
      <w:pPr>
        <w:pStyle w:val="Normal-pool"/>
      </w:pPr>
    </w:p>
    <w:p w14:paraId="42D92F93" w14:textId="559E1930" w:rsidR="00F06BC5" w:rsidRPr="0008241C" w:rsidRDefault="00F06BC5" w:rsidP="001D7710">
      <w:pPr>
        <w:pStyle w:val="Normal-pool"/>
      </w:pPr>
    </w:p>
    <w:p w14:paraId="2D393482" w14:textId="4283EBBC" w:rsidR="00F06BC5" w:rsidRPr="0008241C" w:rsidRDefault="00F06BC5" w:rsidP="001D7710">
      <w:pPr>
        <w:pStyle w:val="Normal-pool"/>
      </w:pPr>
    </w:p>
    <w:p w14:paraId="59F75F4A" w14:textId="5D9E1D78" w:rsidR="00F06BC5" w:rsidRPr="0008241C" w:rsidRDefault="00F06BC5" w:rsidP="001D7710">
      <w:pPr>
        <w:pStyle w:val="Normal-pool"/>
      </w:pPr>
    </w:p>
    <w:p w14:paraId="15DD6D7F" w14:textId="55AEC486" w:rsidR="00F06BC5" w:rsidRPr="0008241C" w:rsidRDefault="00F06BC5" w:rsidP="001D7710">
      <w:pPr>
        <w:pStyle w:val="Normal-pool"/>
        <w:rPr>
          <w:b/>
        </w:rPr>
      </w:pPr>
    </w:p>
    <w:p w14:paraId="3809A165" w14:textId="77777777" w:rsidR="00F06BC5" w:rsidRPr="0008241C" w:rsidRDefault="00F06BC5" w:rsidP="001D1FDA">
      <w:pPr>
        <w:pStyle w:val="Normal-pool"/>
        <w:ind w:left="1247"/>
        <w:rPr>
          <w:b/>
        </w:rPr>
      </w:pPr>
      <w:r w:rsidRPr="0008241C">
        <w:rPr>
          <w:b/>
        </w:rPr>
        <w:t>Disclaimer on maps</w:t>
      </w:r>
    </w:p>
    <w:p w14:paraId="2CB6297D" w14:textId="64816466" w:rsidR="00F06BC5" w:rsidRPr="0008241C" w:rsidRDefault="00F06BC5" w:rsidP="001D1FDA">
      <w:pPr>
        <w:pStyle w:val="Normal-pool"/>
        <w:ind w:left="1247"/>
      </w:pPr>
      <w:r w:rsidRPr="0008241C">
        <w:t>The designations employed and the presentation of material on the maps used in this report do not imply the expression of any opinion whatsoever on the part of the Intergovernmental Science-Policy Platform on Biodiversity and Ecosystems Services concerning the legal status of any country, territory, city or area or of its authorities, or concerning the delimitation of its frontiers or boundaries. These maps have been prepared for the sole purpose of facilitating the assessment of the broad biogeographical areas represented therein.</w:t>
      </w:r>
    </w:p>
    <w:p w14:paraId="5C783D98" w14:textId="0DB9DF2B" w:rsidR="00F06BC5" w:rsidRPr="0008241C" w:rsidRDefault="00F06BC5" w:rsidP="001D1FDA">
      <w:pPr>
        <w:pStyle w:val="Normal-pool"/>
        <w:ind w:left="1247"/>
      </w:pPr>
    </w:p>
    <w:p w14:paraId="2EB32D45" w14:textId="532D2A14" w:rsidR="00F06BC5" w:rsidRPr="0008241C" w:rsidRDefault="00F06BC5" w:rsidP="001D7710">
      <w:pPr>
        <w:pStyle w:val="Normal-pool"/>
      </w:pPr>
    </w:p>
    <w:p w14:paraId="1E973769" w14:textId="77777777" w:rsidR="00A01204" w:rsidRPr="0008241C" w:rsidRDefault="00A01204" w:rsidP="001D7710">
      <w:pPr>
        <w:pStyle w:val="Normal-pool"/>
        <w:sectPr w:rsidR="00A01204" w:rsidRPr="0008241C" w:rsidSect="009F24EB">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907" w:right="992" w:bottom="1418" w:left="1418" w:header="539" w:footer="975" w:gutter="0"/>
          <w:cols w:space="539"/>
          <w:titlePg/>
          <w:docGrid w:linePitch="360"/>
        </w:sectPr>
      </w:pPr>
    </w:p>
    <w:p w14:paraId="179ACE6E" w14:textId="77777777" w:rsidR="00A01204" w:rsidRPr="0008241C" w:rsidRDefault="00A01204" w:rsidP="00A01204">
      <w:pPr>
        <w:keepNext/>
        <w:keepLines/>
        <w:outlineLvl w:val="0"/>
        <w:rPr>
          <w:b/>
          <w:sz w:val="32"/>
          <w:szCs w:val="32"/>
        </w:rPr>
      </w:pPr>
      <w:bookmarkStart w:id="1" w:name="_Toc470985498"/>
      <w:bookmarkStart w:id="2" w:name="_Toc480652864"/>
      <w:bookmarkStart w:id="3" w:name="_Toc504172581"/>
      <w:bookmarkStart w:id="4" w:name="_Toc504173091"/>
      <w:bookmarkStart w:id="5" w:name="_Toc504316213"/>
      <w:bookmarkStart w:id="6" w:name="_Toc504317056"/>
      <w:bookmarkStart w:id="7" w:name="_Toc504317749"/>
      <w:bookmarkStart w:id="8" w:name="_Toc504320557"/>
      <w:bookmarkStart w:id="9" w:name="_Toc504320781"/>
      <w:bookmarkStart w:id="10" w:name="_Toc504321095"/>
      <w:bookmarkStart w:id="11" w:name="_Toc524033674"/>
      <w:r w:rsidRPr="0008241C">
        <w:rPr>
          <w:b/>
          <w:sz w:val="32"/>
          <w:szCs w:val="32"/>
        </w:rPr>
        <w:lastRenderedPageBreak/>
        <w:t xml:space="preserve">Chapter 1. Setting the scene: biodiversity and ecosystem services in the </w:t>
      </w:r>
      <w:bookmarkStart w:id="12" w:name="_Hlk495928501"/>
      <w:r w:rsidRPr="0008241C">
        <w:rPr>
          <w:b/>
          <w:sz w:val="32"/>
          <w:szCs w:val="32"/>
        </w:rPr>
        <w:t>Asia-Pacific</w:t>
      </w:r>
      <w:bookmarkEnd w:id="1"/>
      <w:r w:rsidRPr="0008241C">
        <w:rPr>
          <w:b/>
          <w:sz w:val="32"/>
          <w:szCs w:val="32"/>
        </w:rPr>
        <w:t xml:space="preserve"> region</w:t>
      </w:r>
      <w:bookmarkEnd w:id="2"/>
      <w:bookmarkEnd w:id="3"/>
      <w:bookmarkEnd w:id="4"/>
      <w:bookmarkEnd w:id="5"/>
      <w:bookmarkEnd w:id="6"/>
      <w:bookmarkEnd w:id="7"/>
      <w:bookmarkEnd w:id="8"/>
      <w:bookmarkEnd w:id="9"/>
      <w:bookmarkEnd w:id="10"/>
      <w:bookmarkEnd w:id="11"/>
      <w:bookmarkEnd w:id="12"/>
    </w:p>
    <w:p w14:paraId="28EDFE8C" w14:textId="77777777" w:rsidR="00A01204" w:rsidRPr="0008241C" w:rsidRDefault="00A01204" w:rsidP="00A01204">
      <w:pPr>
        <w:rPr>
          <w:sz w:val="22"/>
          <w:szCs w:val="22"/>
        </w:rPr>
      </w:pPr>
    </w:p>
    <w:p w14:paraId="4D4AF742" w14:textId="77777777" w:rsidR="00A01204" w:rsidRPr="0008241C" w:rsidRDefault="00A01204" w:rsidP="00A01204">
      <w:pPr>
        <w:rPr>
          <w:b/>
          <w:sz w:val="22"/>
          <w:szCs w:val="22"/>
        </w:rPr>
      </w:pPr>
      <w:r w:rsidRPr="0008241C">
        <w:rPr>
          <w:b/>
          <w:sz w:val="22"/>
          <w:szCs w:val="22"/>
        </w:rPr>
        <w:t>Coordinating Lead Authors:</w:t>
      </w:r>
    </w:p>
    <w:p w14:paraId="4FFC73DF" w14:textId="77777777" w:rsidR="00A01204" w:rsidRPr="0008241C" w:rsidRDefault="00A01204" w:rsidP="00A01204">
      <w:pPr>
        <w:rPr>
          <w:sz w:val="22"/>
          <w:szCs w:val="22"/>
        </w:rPr>
      </w:pPr>
      <w:r w:rsidRPr="0008241C">
        <w:rPr>
          <w:sz w:val="22"/>
          <w:szCs w:val="22"/>
        </w:rPr>
        <w:t>Madhav Karki (Nepal), Alexandros Gasparatos (Greece/Japan), Sonali Senaratna Sellamuttu (Sri Lanka), Ryo Kohsaka (Japan)</w:t>
      </w:r>
    </w:p>
    <w:p w14:paraId="22F60423" w14:textId="77777777" w:rsidR="00A01204" w:rsidRPr="0008241C" w:rsidRDefault="00A01204" w:rsidP="00A01204">
      <w:pPr>
        <w:rPr>
          <w:sz w:val="22"/>
          <w:szCs w:val="22"/>
        </w:rPr>
      </w:pPr>
    </w:p>
    <w:p w14:paraId="53096930" w14:textId="77777777" w:rsidR="00A01204" w:rsidRPr="0008241C" w:rsidRDefault="00A01204" w:rsidP="00A01204">
      <w:pPr>
        <w:rPr>
          <w:b/>
          <w:sz w:val="22"/>
          <w:szCs w:val="22"/>
        </w:rPr>
      </w:pPr>
      <w:r w:rsidRPr="0008241C">
        <w:rPr>
          <w:b/>
          <w:sz w:val="22"/>
          <w:szCs w:val="22"/>
        </w:rPr>
        <w:t>Lead Authors:</w:t>
      </w:r>
    </w:p>
    <w:p w14:paraId="2B15324D" w14:textId="77777777" w:rsidR="00A01204" w:rsidRPr="0008241C" w:rsidRDefault="00A01204" w:rsidP="00A01204">
      <w:pPr>
        <w:rPr>
          <w:sz w:val="22"/>
          <w:szCs w:val="22"/>
          <w:shd w:val="clear" w:color="auto" w:fill="FFFFFF"/>
        </w:rPr>
      </w:pPr>
      <w:r w:rsidRPr="0008241C">
        <w:rPr>
          <w:sz w:val="22"/>
          <w:szCs w:val="22"/>
          <w:shd w:val="clear" w:color="auto" w:fill="FFFFFF"/>
        </w:rPr>
        <w:t>Randolph Thaman (Fiji), Beria Leimona (Indonesia), Lars Opgenoorth (Germany), Kwai Hin Han (Malaysia), Paolo Magni (Italy), Osamu Saito (Japan), Gautam Talukdar (India), Sadegh Sadeghi Zadegan (Iran (Islamic Republic of)), Ram Pandit (Nepal), Kimihiko Hyakumura (Japan), Siti Suriawati Isa (Malaysia)</w:t>
      </w:r>
    </w:p>
    <w:p w14:paraId="673781F9" w14:textId="77777777" w:rsidR="00A01204" w:rsidRPr="0008241C" w:rsidRDefault="00A01204" w:rsidP="00A01204">
      <w:pPr>
        <w:rPr>
          <w:sz w:val="22"/>
          <w:szCs w:val="22"/>
        </w:rPr>
      </w:pPr>
    </w:p>
    <w:p w14:paraId="57820AAB" w14:textId="77777777" w:rsidR="00A01204" w:rsidRPr="0008241C" w:rsidRDefault="00A01204" w:rsidP="00A01204">
      <w:pPr>
        <w:rPr>
          <w:b/>
          <w:sz w:val="22"/>
          <w:szCs w:val="22"/>
        </w:rPr>
      </w:pPr>
      <w:r w:rsidRPr="0008241C">
        <w:rPr>
          <w:b/>
          <w:sz w:val="22"/>
          <w:szCs w:val="22"/>
        </w:rPr>
        <w:t>Fellow:</w:t>
      </w:r>
    </w:p>
    <w:p w14:paraId="32E01A76" w14:textId="77777777" w:rsidR="00A01204" w:rsidRPr="0008241C" w:rsidRDefault="00A01204" w:rsidP="00A01204">
      <w:pPr>
        <w:rPr>
          <w:sz w:val="22"/>
          <w:szCs w:val="22"/>
        </w:rPr>
      </w:pPr>
      <w:r w:rsidRPr="0008241C">
        <w:rPr>
          <w:sz w:val="22"/>
          <w:szCs w:val="22"/>
        </w:rPr>
        <w:t>Felicia Permata Sari Lasmana (Indonesia)</w:t>
      </w:r>
    </w:p>
    <w:p w14:paraId="5A6400A0" w14:textId="77777777" w:rsidR="00A01204" w:rsidRPr="0008241C" w:rsidRDefault="00A01204" w:rsidP="00A01204">
      <w:pPr>
        <w:rPr>
          <w:sz w:val="22"/>
          <w:szCs w:val="22"/>
        </w:rPr>
      </w:pPr>
    </w:p>
    <w:p w14:paraId="4978D935" w14:textId="77777777" w:rsidR="00A01204" w:rsidRPr="0008241C" w:rsidRDefault="00A01204" w:rsidP="00A01204">
      <w:pPr>
        <w:rPr>
          <w:b/>
          <w:sz w:val="22"/>
          <w:szCs w:val="22"/>
        </w:rPr>
      </w:pPr>
      <w:r w:rsidRPr="0008241C">
        <w:rPr>
          <w:b/>
          <w:sz w:val="22"/>
          <w:szCs w:val="22"/>
        </w:rPr>
        <w:t>Contributing Authors:</w:t>
      </w:r>
    </w:p>
    <w:p w14:paraId="3C31B35A" w14:textId="77777777" w:rsidR="00A01204" w:rsidRPr="0008241C" w:rsidRDefault="00A01204" w:rsidP="00A01204">
      <w:pPr>
        <w:rPr>
          <w:sz w:val="22"/>
          <w:szCs w:val="22"/>
        </w:rPr>
      </w:pPr>
      <w:r w:rsidRPr="0008241C">
        <w:rPr>
          <w:color w:val="222222"/>
          <w:sz w:val="22"/>
          <w:szCs w:val="22"/>
          <w:shd w:val="clear" w:color="auto" w:fill="FFFFFF"/>
        </w:rPr>
        <w:t xml:space="preserve">Jedediah Brodie (United States of America), </w:t>
      </w:r>
      <w:r w:rsidRPr="0008241C">
        <w:rPr>
          <w:sz w:val="22"/>
          <w:szCs w:val="22"/>
        </w:rPr>
        <w:t>Kirsten Davies (Australia), Himlal Baral (Indonesia), Gopal Rawat (India), Yuta Uchiyama (Japan), Marcin Pawel Jarzebski (Poland/Japan)</w:t>
      </w:r>
    </w:p>
    <w:p w14:paraId="59BA4927" w14:textId="77777777" w:rsidR="00A01204" w:rsidRPr="0008241C" w:rsidRDefault="00A01204" w:rsidP="00A01204">
      <w:pPr>
        <w:rPr>
          <w:sz w:val="22"/>
          <w:szCs w:val="22"/>
        </w:rPr>
      </w:pPr>
    </w:p>
    <w:p w14:paraId="5A95459E" w14:textId="77777777" w:rsidR="00A01204" w:rsidRPr="0008241C" w:rsidRDefault="00A01204" w:rsidP="00A01204">
      <w:pPr>
        <w:rPr>
          <w:b/>
          <w:sz w:val="22"/>
          <w:szCs w:val="22"/>
        </w:rPr>
      </w:pPr>
      <w:r w:rsidRPr="0008241C">
        <w:rPr>
          <w:b/>
          <w:sz w:val="22"/>
          <w:szCs w:val="22"/>
        </w:rPr>
        <w:t>Review Editors:</w:t>
      </w:r>
    </w:p>
    <w:p w14:paraId="2B9CA02E" w14:textId="77777777" w:rsidR="00A01204" w:rsidRPr="0008241C" w:rsidRDefault="00A01204" w:rsidP="00A01204">
      <w:pPr>
        <w:rPr>
          <w:sz w:val="22"/>
          <w:szCs w:val="22"/>
        </w:rPr>
      </w:pPr>
      <w:r w:rsidRPr="0008241C">
        <w:rPr>
          <w:sz w:val="22"/>
          <w:szCs w:val="22"/>
        </w:rPr>
        <w:t>Jane Glavan (Canada/United Arab Emirates), Ram Prasad Chaudhary (Nepal)</w:t>
      </w:r>
    </w:p>
    <w:p w14:paraId="32B9E020" w14:textId="77777777" w:rsidR="00A01204" w:rsidRPr="0008241C" w:rsidRDefault="00A01204" w:rsidP="00A01204">
      <w:pPr>
        <w:rPr>
          <w:sz w:val="22"/>
          <w:szCs w:val="22"/>
        </w:rPr>
      </w:pPr>
    </w:p>
    <w:p w14:paraId="1FD7F62E" w14:textId="77777777" w:rsidR="00A01204" w:rsidRPr="0008241C" w:rsidRDefault="00A01204" w:rsidP="00A01204">
      <w:pPr>
        <w:rPr>
          <w:b/>
          <w:sz w:val="22"/>
          <w:szCs w:val="22"/>
        </w:rPr>
      </w:pPr>
      <w:r w:rsidRPr="0008241C">
        <w:rPr>
          <w:b/>
          <w:sz w:val="22"/>
          <w:szCs w:val="22"/>
        </w:rPr>
        <w:t>Recommended citation:</w:t>
      </w:r>
    </w:p>
    <w:p w14:paraId="3B0C1249" w14:textId="77777777" w:rsidR="00A01204" w:rsidRPr="0008241C" w:rsidRDefault="00A01204" w:rsidP="00A01204">
      <w:pPr>
        <w:rPr>
          <w:sz w:val="22"/>
          <w:szCs w:val="22"/>
        </w:rPr>
      </w:pPr>
      <w:r w:rsidRPr="0008241C">
        <w:rPr>
          <w:sz w:val="22"/>
          <w:szCs w:val="22"/>
        </w:rPr>
        <w:t>Karki, M., Gasparatos, A., Senaratna Sellamuttu, S., Kohsaka, R., Thaman, R., Leimona, B., Opgenoorth, L., Han, K. H., Magni, P., Saito, O., Talukdar, G., Zadegan, S. S., Pandit, R., Hyakumura, K., Isa, S. S., Lasmana, F. Chapter 1: Setting the Scene: Biodiversity and Ecosystem Services in the Asia-Pacific Region. In IPBES (2018): The IPBES regional assessment report on biodiversity and ecosystem services for Asia and the Pacific. Karki, M., Senaratna Sellamuttu, S., Okayasu, S., Suzuki, W. (eds.). Secretariat of the Intergovernmental Science-Policy Platform on Biodiversity and Ecosystem services, Bonn, Germany, pp. xx.</w:t>
      </w:r>
    </w:p>
    <w:p w14:paraId="5926509C" w14:textId="77777777" w:rsidR="00A01204" w:rsidRPr="0008241C" w:rsidRDefault="00A01204" w:rsidP="00A01204">
      <w:pPr>
        <w:rPr>
          <w:sz w:val="22"/>
          <w:szCs w:val="22"/>
        </w:rPr>
      </w:pPr>
    </w:p>
    <w:p w14:paraId="2DEF6590" w14:textId="77777777" w:rsidR="00A01204" w:rsidRPr="0008241C" w:rsidDel="00AE0FB0" w:rsidRDefault="00A01204" w:rsidP="00A01204">
      <w:pPr>
        <w:rPr>
          <w:sz w:val="22"/>
          <w:szCs w:val="22"/>
        </w:rPr>
      </w:pPr>
      <w:r w:rsidRPr="0008241C">
        <w:rPr>
          <w:sz w:val="22"/>
          <w:szCs w:val="22"/>
        </w:rPr>
        <w:br w:type="page"/>
      </w:r>
    </w:p>
    <w:p w14:paraId="54180693" w14:textId="77777777" w:rsidR="00A01204" w:rsidRPr="0008241C" w:rsidRDefault="00A01204" w:rsidP="00A01204">
      <w:pPr>
        <w:tabs>
          <w:tab w:val="clear" w:pos="1247"/>
          <w:tab w:val="clear" w:pos="1814"/>
          <w:tab w:val="clear" w:pos="2381"/>
          <w:tab w:val="clear" w:pos="2948"/>
          <w:tab w:val="clear" w:pos="3515"/>
        </w:tabs>
        <w:rPr>
          <w:rFonts w:eastAsia="MS Mincho"/>
          <w:sz w:val="22"/>
          <w:szCs w:val="22"/>
          <w:shd w:val="clear" w:color="auto" w:fill="FFFFFF"/>
          <w:lang w:eastAsia="ja-JP" w:bidi="en-US"/>
        </w:rPr>
      </w:pPr>
      <w:r w:rsidRPr="0008241C">
        <w:rPr>
          <w:b/>
          <w:sz w:val="28"/>
          <w:szCs w:val="28"/>
          <w:shd w:val="clear" w:color="auto" w:fill="FFFFFF"/>
          <w:lang w:bidi="en-US"/>
        </w:rPr>
        <w:lastRenderedPageBreak/>
        <w:t>Table of Contents</w:t>
      </w:r>
      <w:r w:rsidRPr="0008241C">
        <w:rPr>
          <w:sz w:val="22"/>
          <w:szCs w:val="22"/>
          <w:shd w:val="clear" w:color="auto" w:fill="FFFFFF"/>
          <w:lang w:bidi="en-US"/>
        </w:rPr>
        <w:fldChar w:fldCharType="begin"/>
      </w:r>
      <w:r w:rsidRPr="0008241C">
        <w:rPr>
          <w:sz w:val="22"/>
          <w:szCs w:val="22"/>
          <w:shd w:val="clear" w:color="auto" w:fill="FFFFFF"/>
          <w:lang w:bidi="en-US"/>
        </w:rPr>
        <w:instrText xml:space="preserve"> TOC \o "1-4" \h \z \u </w:instrText>
      </w:r>
      <w:r w:rsidRPr="0008241C">
        <w:rPr>
          <w:sz w:val="22"/>
          <w:szCs w:val="22"/>
          <w:shd w:val="clear" w:color="auto" w:fill="FFFFFF"/>
          <w:lang w:bidi="en-US"/>
        </w:rPr>
        <w:fldChar w:fldCharType="end"/>
      </w:r>
    </w:p>
    <w:p w14:paraId="38C11742" w14:textId="0D581D5C" w:rsidR="00A01204" w:rsidRPr="0008241C" w:rsidRDefault="00A01204" w:rsidP="00A01204">
      <w:pPr>
        <w:tabs>
          <w:tab w:val="clear" w:pos="1247"/>
          <w:tab w:val="clear" w:pos="1814"/>
          <w:tab w:val="clear" w:pos="2381"/>
          <w:tab w:val="clear" w:pos="2948"/>
          <w:tab w:val="clear" w:pos="3515"/>
          <w:tab w:val="right" w:leader="dot" w:pos="9010"/>
        </w:tabs>
        <w:rPr>
          <w:rFonts w:eastAsia="MS Mincho"/>
          <w:noProof/>
          <w:sz w:val="22"/>
          <w:szCs w:val="22"/>
          <w:lang w:val="en-NL" w:eastAsia="ja-JP"/>
        </w:rPr>
      </w:pPr>
      <w:r w:rsidRPr="0008241C">
        <w:rPr>
          <w:rFonts w:eastAsia="MS Mincho"/>
          <w:sz w:val="22"/>
          <w:szCs w:val="22"/>
          <w:shd w:val="clear" w:color="auto" w:fill="FFFFFF"/>
          <w:lang w:eastAsia="ja-JP" w:bidi="en-US"/>
        </w:rPr>
        <w:fldChar w:fldCharType="begin"/>
      </w:r>
      <w:r w:rsidRPr="0008241C">
        <w:rPr>
          <w:rFonts w:eastAsia="MS Mincho"/>
          <w:sz w:val="22"/>
          <w:szCs w:val="22"/>
          <w:shd w:val="clear" w:color="auto" w:fill="FFFFFF"/>
          <w:lang w:eastAsia="ja-JP" w:bidi="en-US"/>
        </w:rPr>
        <w:instrText xml:space="preserve"> TOC \o "1-3" \h \z \u </w:instrText>
      </w:r>
      <w:r w:rsidRPr="0008241C">
        <w:rPr>
          <w:rFonts w:eastAsia="MS Mincho"/>
          <w:sz w:val="22"/>
          <w:szCs w:val="22"/>
          <w:shd w:val="clear" w:color="auto" w:fill="FFFFFF"/>
          <w:lang w:eastAsia="ja-JP" w:bidi="en-US"/>
        </w:rPr>
        <w:fldChar w:fldCharType="separate"/>
      </w:r>
      <w:hyperlink w:anchor="_Toc524033674" w:history="1">
        <w:r w:rsidRPr="0008241C">
          <w:rPr>
            <w:noProof/>
            <w:sz w:val="22"/>
            <w:szCs w:val="22"/>
            <w:shd w:val="clear" w:color="auto" w:fill="FFFFFF"/>
            <w:lang w:bidi="en-US"/>
          </w:rPr>
          <w:t>Chapter 1. Setting the scene: biodiversity and ecosystem services in the Asia-Pacific region</w:t>
        </w:r>
        <w:r w:rsidRPr="0008241C">
          <w:rPr>
            <w:noProof/>
            <w:webHidden/>
            <w:sz w:val="22"/>
            <w:szCs w:val="22"/>
            <w:shd w:val="clear" w:color="auto" w:fill="FFFFFF"/>
            <w:lang w:bidi="en-US"/>
          </w:rPr>
          <w:tab/>
        </w:r>
        <w:r w:rsidRPr="0008241C">
          <w:rPr>
            <w:noProof/>
            <w:webHidden/>
            <w:sz w:val="22"/>
            <w:szCs w:val="22"/>
            <w:shd w:val="clear" w:color="auto" w:fill="FFFFFF"/>
            <w:lang w:bidi="en-US"/>
          </w:rPr>
          <w:fldChar w:fldCharType="begin"/>
        </w:r>
        <w:r w:rsidRPr="0008241C">
          <w:rPr>
            <w:noProof/>
            <w:webHidden/>
            <w:sz w:val="22"/>
            <w:szCs w:val="22"/>
            <w:shd w:val="clear" w:color="auto" w:fill="FFFFFF"/>
            <w:lang w:bidi="en-US"/>
          </w:rPr>
          <w:instrText xml:space="preserve"> PAGEREF _Toc524033674 \h </w:instrText>
        </w:r>
        <w:r w:rsidRPr="0008241C">
          <w:rPr>
            <w:noProof/>
            <w:webHidden/>
            <w:sz w:val="22"/>
            <w:szCs w:val="22"/>
            <w:shd w:val="clear" w:color="auto" w:fill="FFFFFF"/>
            <w:lang w:bidi="en-US"/>
          </w:rPr>
        </w:r>
        <w:r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w:t>
        </w:r>
        <w:r w:rsidRPr="0008241C">
          <w:rPr>
            <w:noProof/>
            <w:webHidden/>
            <w:sz w:val="22"/>
            <w:szCs w:val="22"/>
            <w:shd w:val="clear" w:color="auto" w:fill="FFFFFF"/>
            <w:lang w:bidi="en-US"/>
          </w:rPr>
          <w:fldChar w:fldCharType="end"/>
        </w:r>
      </w:hyperlink>
    </w:p>
    <w:p w14:paraId="62A6215B" w14:textId="2073A2A4"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675" w:history="1">
        <w:r w:rsidR="00A01204" w:rsidRPr="0008241C">
          <w:rPr>
            <w:noProof/>
            <w:sz w:val="22"/>
            <w:szCs w:val="22"/>
            <w:shd w:val="clear" w:color="auto" w:fill="FFFFFF"/>
            <w:lang w:bidi="en-US"/>
          </w:rPr>
          <w:t>Executive summar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7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w:t>
        </w:r>
        <w:r w:rsidR="00A01204" w:rsidRPr="0008241C">
          <w:rPr>
            <w:noProof/>
            <w:webHidden/>
            <w:sz w:val="22"/>
            <w:szCs w:val="22"/>
            <w:shd w:val="clear" w:color="auto" w:fill="FFFFFF"/>
            <w:lang w:bidi="en-US"/>
          </w:rPr>
          <w:fldChar w:fldCharType="end"/>
        </w:r>
      </w:hyperlink>
    </w:p>
    <w:p w14:paraId="1A5A8CDB" w14:textId="38D838A1"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676" w:history="1">
        <w:r w:rsidR="00A01204" w:rsidRPr="0008241C">
          <w:rPr>
            <w:noProof/>
            <w:sz w:val="22"/>
            <w:szCs w:val="22"/>
            <w:shd w:val="clear" w:color="auto" w:fill="FFFFFF"/>
            <w:lang w:bidi="en-US"/>
          </w:rPr>
          <w:t>1.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roduc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7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w:t>
        </w:r>
        <w:r w:rsidR="00A01204" w:rsidRPr="0008241C">
          <w:rPr>
            <w:noProof/>
            <w:webHidden/>
            <w:sz w:val="22"/>
            <w:szCs w:val="22"/>
            <w:shd w:val="clear" w:color="auto" w:fill="FFFFFF"/>
            <w:lang w:bidi="en-US"/>
          </w:rPr>
          <w:fldChar w:fldCharType="end"/>
        </w:r>
      </w:hyperlink>
    </w:p>
    <w:p w14:paraId="1EDA7D82" w14:textId="7C6A789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77" w:history="1">
        <w:r w:rsidR="00A01204" w:rsidRPr="0008241C">
          <w:rPr>
            <w:noProof/>
            <w:sz w:val="22"/>
            <w:szCs w:val="22"/>
            <w:shd w:val="clear" w:color="auto" w:fill="FFFFFF"/>
            <w:lang w:bidi="en-US"/>
          </w:rPr>
          <w:t>1.1.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xtent and geographical diversity of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7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w:t>
        </w:r>
        <w:r w:rsidR="00A01204" w:rsidRPr="0008241C">
          <w:rPr>
            <w:noProof/>
            <w:webHidden/>
            <w:sz w:val="22"/>
            <w:szCs w:val="22"/>
            <w:shd w:val="clear" w:color="auto" w:fill="FFFFFF"/>
            <w:lang w:bidi="en-US"/>
          </w:rPr>
          <w:fldChar w:fldCharType="end"/>
        </w:r>
      </w:hyperlink>
    </w:p>
    <w:p w14:paraId="3F0DB6CC" w14:textId="18386B0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78" w:history="1">
        <w:r w:rsidR="00A01204" w:rsidRPr="0008241C">
          <w:rPr>
            <w:noProof/>
            <w:sz w:val="22"/>
            <w:szCs w:val="22"/>
            <w:shd w:val="clear" w:color="auto" w:fill="FFFFFF"/>
            <w:lang w:bidi="en-US"/>
          </w:rPr>
          <w:t>1.1.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cological and biological richness of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7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3</w:t>
        </w:r>
        <w:r w:rsidR="00A01204" w:rsidRPr="0008241C">
          <w:rPr>
            <w:noProof/>
            <w:webHidden/>
            <w:sz w:val="22"/>
            <w:szCs w:val="22"/>
            <w:shd w:val="clear" w:color="auto" w:fill="FFFFFF"/>
            <w:lang w:bidi="en-US"/>
          </w:rPr>
          <w:fldChar w:fldCharType="end"/>
        </w:r>
      </w:hyperlink>
    </w:p>
    <w:p w14:paraId="0C2A9065" w14:textId="737F3D8E"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79" w:history="1">
        <w:r w:rsidR="00A01204" w:rsidRPr="0008241C">
          <w:rPr>
            <w:noProof/>
            <w:sz w:val="22"/>
            <w:szCs w:val="22"/>
            <w:shd w:val="clear" w:color="auto" w:fill="FFFFFF"/>
            <w:lang w:bidi="en-US"/>
          </w:rPr>
          <w:t>1.1.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ocial, economic and cultural characteristics of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7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7</w:t>
        </w:r>
        <w:r w:rsidR="00A01204" w:rsidRPr="0008241C">
          <w:rPr>
            <w:noProof/>
            <w:webHidden/>
            <w:sz w:val="22"/>
            <w:szCs w:val="22"/>
            <w:shd w:val="clear" w:color="auto" w:fill="FFFFFF"/>
            <w:lang w:bidi="en-US"/>
          </w:rPr>
          <w:fldChar w:fldCharType="end"/>
        </w:r>
      </w:hyperlink>
    </w:p>
    <w:p w14:paraId="57F235D3" w14:textId="2D443C2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0" w:history="1">
        <w:r w:rsidR="00A01204" w:rsidRPr="0008241C">
          <w:rPr>
            <w:noProof/>
            <w:sz w:val="22"/>
            <w:szCs w:val="22"/>
            <w:shd w:val="clear" w:color="auto" w:fill="FFFFFF"/>
            <w:lang w:bidi="en-US"/>
          </w:rPr>
          <w:t>1.1.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rowing threats to biodivers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1</w:t>
        </w:r>
        <w:r w:rsidR="00A01204" w:rsidRPr="0008241C">
          <w:rPr>
            <w:noProof/>
            <w:webHidden/>
            <w:sz w:val="22"/>
            <w:szCs w:val="22"/>
            <w:shd w:val="clear" w:color="auto" w:fill="FFFFFF"/>
            <w:lang w:bidi="en-US"/>
          </w:rPr>
          <w:fldChar w:fldCharType="end"/>
        </w:r>
      </w:hyperlink>
    </w:p>
    <w:p w14:paraId="0207D645" w14:textId="4C440E5D"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1" w:history="1">
        <w:r w:rsidR="00A01204" w:rsidRPr="0008241C">
          <w:rPr>
            <w:noProof/>
            <w:sz w:val="22"/>
            <w:szCs w:val="22"/>
            <w:shd w:val="clear" w:color="auto" w:fill="FFFFFF"/>
            <w:lang w:bidi="en-US"/>
          </w:rPr>
          <w:t>1.1.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ationale of the Asia-Pacific Regional Assessmen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5</w:t>
        </w:r>
        <w:r w:rsidR="00A01204" w:rsidRPr="0008241C">
          <w:rPr>
            <w:noProof/>
            <w:webHidden/>
            <w:sz w:val="22"/>
            <w:szCs w:val="22"/>
            <w:shd w:val="clear" w:color="auto" w:fill="FFFFFF"/>
            <w:lang w:bidi="en-US"/>
          </w:rPr>
          <w:fldChar w:fldCharType="end"/>
        </w:r>
      </w:hyperlink>
    </w:p>
    <w:p w14:paraId="01B3B6CA" w14:textId="02496E78"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682" w:history="1">
        <w:r w:rsidR="00A01204" w:rsidRPr="0008241C">
          <w:rPr>
            <w:noProof/>
            <w:sz w:val="22"/>
            <w:szCs w:val="22"/>
            <w:shd w:val="clear" w:color="auto" w:fill="FFFFFF"/>
            <w:lang w:bidi="en-US"/>
          </w:rPr>
          <w:t>1.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The Asia-Pacific Regional Assessment at a glanc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7</w:t>
        </w:r>
        <w:r w:rsidR="00A01204" w:rsidRPr="0008241C">
          <w:rPr>
            <w:noProof/>
            <w:webHidden/>
            <w:sz w:val="22"/>
            <w:szCs w:val="22"/>
            <w:shd w:val="clear" w:color="auto" w:fill="FFFFFF"/>
            <w:lang w:bidi="en-US"/>
          </w:rPr>
          <w:fldChar w:fldCharType="end"/>
        </w:r>
      </w:hyperlink>
    </w:p>
    <w:p w14:paraId="66780CD2" w14:textId="17CFEC6C"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3" w:history="1">
        <w:r w:rsidR="00A01204" w:rsidRPr="0008241C">
          <w:rPr>
            <w:noProof/>
            <w:sz w:val="22"/>
            <w:szCs w:val="22"/>
            <w:shd w:val="clear" w:color="auto" w:fill="FFFFFF"/>
            <w:lang w:bidi="en-US"/>
          </w:rPr>
          <w:t>1.2.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im and objectiv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7</w:t>
        </w:r>
        <w:r w:rsidR="00A01204" w:rsidRPr="0008241C">
          <w:rPr>
            <w:noProof/>
            <w:webHidden/>
            <w:sz w:val="22"/>
            <w:szCs w:val="22"/>
            <w:shd w:val="clear" w:color="auto" w:fill="FFFFFF"/>
            <w:lang w:bidi="en-US"/>
          </w:rPr>
          <w:fldChar w:fldCharType="end"/>
        </w:r>
      </w:hyperlink>
    </w:p>
    <w:p w14:paraId="2690AFEC" w14:textId="074F4B0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4" w:history="1">
        <w:r w:rsidR="00A01204" w:rsidRPr="0008241C">
          <w:rPr>
            <w:noProof/>
            <w:sz w:val="22"/>
            <w:szCs w:val="22"/>
            <w:shd w:val="clear" w:color="auto" w:fill="FFFFFF"/>
            <w:lang w:bidi="en-US"/>
          </w:rPr>
          <w:t>1.2.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ain audienc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7</w:t>
        </w:r>
        <w:r w:rsidR="00A01204" w:rsidRPr="0008241C">
          <w:rPr>
            <w:noProof/>
            <w:webHidden/>
            <w:sz w:val="22"/>
            <w:szCs w:val="22"/>
            <w:shd w:val="clear" w:color="auto" w:fill="FFFFFF"/>
            <w:lang w:bidi="en-US"/>
          </w:rPr>
          <w:fldChar w:fldCharType="end"/>
        </w:r>
      </w:hyperlink>
    </w:p>
    <w:p w14:paraId="17B9C88E" w14:textId="49CAF28E"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5" w:history="1">
        <w:r w:rsidR="00A01204" w:rsidRPr="0008241C">
          <w:rPr>
            <w:noProof/>
            <w:sz w:val="22"/>
            <w:szCs w:val="22"/>
            <w:shd w:val="clear" w:color="auto" w:fill="FFFFFF"/>
            <w:lang w:bidi="en-US"/>
          </w:rPr>
          <w:t>1.2.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dded value of the regional assessmen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w:t>
        </w:r>
        <w:r w:rsidR="00A01204" w:rsidRPr="0008241C">
          <w:rPr>
            <w:noProof/>
            <w:webHidden/>
            <w:sz w:val="22"/>
            <w:szCs w:val="22"/>
            <w:shd w:val="clear" w:color="auto" w:fill="FFFFFF"/>
            <w:lang w:bidi="en-US"/>
          </w:rPr>
          <w:fldChar w:fldCharType="end"/>
        </w:r>
      </w:hyperlink>
    </w:p>
    <w:p w14:paraId="4D4F9E91" w14:textId="5C4570EE"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686" w:history="1">
        <w:r w:rsidR="00A01204" w:rsidRPr="0008241C">
          <w:rPr>
            <w:noProof/>
            <w:sz w:val="22"/>
            <w:szCs w:val="22"/>
            <w:shd w:val="clear" w:color="auto" w:fill="FFFFFF"/>
            <w:lang w:bidi="en-US"/>
          </w:rPr>
          <w:t>1.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ethodology of the Asia-Pacific Regional Assessmen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9</w:t>
        </w:r>
        <w:r w:rsidR="00A01204" w:rsidRPr="0008241C">
          <w:rPr>
            <w:noProof/>
            <w:webHidden/>
            <w:sz w:val="22"/>
            <w:szCs w:val="22"/>
            <w:shd w:val="clear" w:color="auto" w:fill="FFFFFF"/>
            <w:lang w:bidi="en-US"/>
          </w:rPr>
          <w:fldChar w:fldCharType="end"/>
        </w:r>
      </w:hyperlink>
    </w:p>
    <w:p w14:paraId="0282F63F" w14:textId="77094E2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7" w:history="1">
        <w:r w:rsidR="00A01204" w:rsidRPr="0008241C">
          <w:rPr>
            <w:noProof/>
            <w:sz w:val="22"/>
            <w:szCs w:val="22"/>
            <w:shd w:val="clear" w:color="auto" w:fill="FFFFFF"/>
            <w:lang w:bidi="en-US"/>
          </w:rPr>
          <w:t>1.3.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uiding principl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9</w:t>
        </w:r>
        <w:r w:rsidR="00A01204" w:rsidRPr="0008241C">
          <w:rPr>
            <w:noProof/>
            <w:webHidden/>
            <w:sz w:val="22"/>
            <w:szCs w:val="22"/>
            <w:shd w:val="clear" w:color="auto" w:fill="FFFFFF"/>
            <w:lang w:bidi="en-US"/>
          </w:rPr>
          <w:fldChar w:fldCharType="end"/>
        </w:r>
      </w:hyperlink>
    </w:p>
    <w:p w14:paraId="752D92FE" w14:textId="6EF4946C"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8" w:history="1">
        <w:r w:rsidR="00A01204" w:rsidRPr="0008241C">
          <w:rPr>
            <w:noProof/>
            <w:sz w:val="22"/>
            <w:szCs w:val="22"/>
            <w:shd w:val="clear" w:color="auto" w:fill="FFFFFF"/>
            <w:lang w:bidi="en-US"/>
          </w:rPr>
          <w:t>1.3.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nceptual framework</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0</w:t>
        </w:r>
        <w:r w:rsidR="00A01204" w:rsidRPr="0008241C">
          <w:rPr>
            <w:noProof/>
            <w:webHidden/>
            <w:sz w:val="22"/>
            <w:szCs w:val="22"/>
            <w:shd w:val="clear" w:color="auto" w:fill="FFFFFF"/>
            <w:lang w:bidi="en-US"/>
          </w:rPr>
          <w:fldChar w:fldCharType="end"/>
        </w:r>
      </w:hyperlink>
    </w:p>
    <w:p w14:paraId="706D1EBF" w14:textId="610CEEC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89" w:history="1">
        <w:r w:rsidR="00A01204" w:rsidRPr="0008241C">
          <w:rPr>
            <w:noProof/>
            <w:sz w:val="22"/>
            <w:szCs w:val="22"/>
            <w:shd w:val="clear" w:color="auto" w:fill="FFFFFF"/>
            <w:lang w:eastAsia="ko-KR" w:bidi="en-US"/>
          </w:rPr>
          <w:t>1.3.3</w:t>
        </w:r>
        <w:r w:rsidR="00A01204" w:rsidRPr="0008241C">
          <w:rPr>
            <w:rFonts w:eastAsia="MS Mincho"/>
            <w:noProof/>
            <w:sz w:val="22"/>
            <w:szCs w:val="22"/>
            <w:lang w:val="en-NL" w:eastAsia="ja-JP"/>
          </w:rPr>
          <w:tab/>
        </w:r>
        <w:r w:rsidR="00A01204" w:rsidRPr="0008241C">
          <w:rPr>
            <w:noProof/>
            <w:sz w:val="22"/>
            <w:szCs w:val="22"/>
            <w:shd w:val="clear" w:color="auto" w:fill="FFFFFF"/>
            <w:lang w:eastAsia="ko-KR" w:bidi="en-US"/>
          </w:rPr>
          <w:t>Unit of analysis and classification system</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8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4</w:t>
        </w:r>
        <w:r w:rsidR="00A01204" w:rsidRPr="0008241C">
          <w:rPr>
            <w:noProof/>
            <w:webHidden/>
            <w:sz w:val="22"/>
            <w:szCs w:val="22"/>
            <w:shd w:val="clear" w:color="auto" w:fill="FFFFFF"/>
            <w:lang w:bidi="en-US"/>
          </w:rPr>
          <w:fldChar w:fldCharType="end"/>
        </w:r>
      </w:hyperlink>
    </w:p>
    <w:p w14:paraId="25417BB3" w14:textId="7BB5859D"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0" w:history="1">
        <w:r w:rsidR="00A01204" w:rsidRPr="0008241C">
          <w:rPr>
            <w:noProof/>
            <w:sz w:val="22"/>
            <w:szCs w:val="22"/>
            <w:shd w:val="clear" w:color="auto" w:fill="FFFFFF"/>
            <w:lang w:bidi="en-US"/>
          </w:rPr>
          <w:t>1.3.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ata collection and interpreta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5</w:t>
        </w:r>
        <w:r w:rsidR="00A01204" w:rsidRPr="0008241C">
          <w:rPr>
            <w:noProof/>
            <w:webHidden/>
            <w:sz w:val="22"/>
            <w:szCs w:val="22"/>
            <w:shd w:val="clear" w:color="auto" w:fill="FFFFFF"/>
            <w:lang w:bidi="en-US"/>
          </w:rPr>
          <w:fldChar w:fldCharType="end"/>
        </w:r>
      </w:hyperlink>
    </w:p>
    <w:p w14:paraId="5C3354AC" w14:textId="4243D78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1" w:history="1">
        <w:r w:rsidR="00A01204" w:rsidRPr="0008241C">
          <w:rPr>
            <w:noProof/>
            <w:sz w:val="22"/>
            <w:szCs w:val="22"/>
            <w:shd w:val="clear" w:color="auto" w:fill="FFFFFF"/>
            <w:lang w:bidi="en-US"/>
          </w:rPr>
          <w:t>1.3.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egration of diverse values and knowledge 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6</w:t>
        </w:r>
        <w:r w:rsidR="00A01204" w:rsidRPr="0008241C">
          <w:rPr>
            <w:noProof/>
            <w:webHidden/>
            <w:sz w:val="22"/>
            <w:szCs w:val="22"/>
            <w:shd w:val="clear" w:color="auto" w:fill="FFFFFF"/>
            <w:lang w:bidi="en-US"/>
          </w:rPr>
          <w:fldChar w:fldCharType="end"/>
        </w:r>
      </w:hyperlink>
    </w:p>
    <w:p w14:paraId="384431BD" w14:textId="6B2E7D7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2" w:history="1">
        <w:r w:rsidR="00A01204" w:rsidRPr="0008241C">
          <w:rPr>
            <w:noProof/>
            <w:sz w:val="22"/>
            <w:szCs w:val="22"/>
            <w:shd w:val="clear" w:color="auto" w:fill="FFFFFF"/>
            <w:lang w:bidi="en-US"/>
          </w:rPr>
          <w:t>1.3.6</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mmunication of uncertain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8</w:t>
        </w:r>
        <w:r w:rsidR="00A01204" w:rsidRPr="0008241C">
          <w:rPr>
            <w:noProof/>
            <w:webHidden/>
            <w:sz w:val="22"/>
            <w:szCs w:val="22"/>
            <w:shd w:val="clear" w:color="auto" w:fill="FFFFFF"/>
            <w:lang w:bidi="en-US"/>
          </w:rPr>
          <w:fldChar w:fldCharType="end"/>
        </w:r>
      </w:hyperlink>
    </w:p>
    <w:p w14:paraId="2B34DEAD" w14:textId="3114A7C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3" w:history="1">
        <w:r w:rsidR="00A01204" w:rsidRPr="0008241C">
          <w:rPr>
            <w:noProof/>
            <w:sz w:val="22"/>
            <w:szCs w:val="22"/>
            <w:shd w:val="clear" w:color="auto" w:fill="FFFFFF"/>
            <w:lang w:bidi="en-US"/>
          </w:rPr>
          <w:t>1.3.7</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imitations and knowledge gaps of the Asia-Pacific Regional Assessmen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0</w:t>
        </w:r>
        <w:r w:rsidR="00A01204" w:rsidRPr="0008241C">
          <w:rPr>
            <w:noProof/>
            <w:webHidden/>
            <w:sz w:val="22"/>
            <w:szCs w:val="22"/>
            <w:shd w:val="clear" w:color="auto" w:fill="FFFFFF"/>
            <w:lang w:bidi="en-US"/>
          </w:rPr>
          <w:fldChar w:fldCharType="end"/>
        </w:r>
      </w:hyperlink>
    </w:p>
    <w:p w14:paraId="264F6379" w14:textId="28A3A0D9"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694" w:history="1">
        <w:r w:rsidR="00A01204" w:rsidRPr="0008241C">
          <w:rPr>
            <w:noProof/>
            <w:sz w:val="22"/>
            <w:szCs w:val="22"/>
            <w:shd w:val="clear" w:color="auto" w:fill="FFFFFF"/>
            <w:lang w:bidi="en-US"/>
          </w:rPr>
          <w:t>1.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stitutional, policy and governance contexts and framework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0</w:t>
        </w:r>
        <w:r w:rsidR="00A01204" w:rsidRPr="0008241C">
          <w:rPr>
            <w:noProof/>
            <w:webHidden/>
            <w:sz w:val="22"/>
            <w:szCs w:val="22"/>
            <w:shd w:val="clear" w:color="auto" w:fill="FFFFFF"/>
            <w:lang w:bidi="en-US"/>
          </w:rPr>
          <w:fldChar w:fldCharType="end"/>
        </w:r>
      </w:hyperlink>
    </w:p>
    <w:p w14:paraId="4EA7DD84" w14:textId="47EA1ACD"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5" w:history="1">
        <w:r w:rsidR="00A01204" w:rsidRPr="0008241C">
          <w:rPr>
            <w:noProof/>
            <w:sz w:val="22"/>
            <w:szCs w:val="22"/>
            <w:shd w:val="clear" w:color="auto" w:fill="FFFFFF"/>
            <w:lang w:bidi="en-US"/>
          </w:rPr>
          <w:t>1.4.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lobal environmental policy instrument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1</w:t>
        </w:r>
        <w:r w:rsidR="00A01204" w:rsidRPr="0008241C">
          <w:rPr>
            <w:noProof/>
            <w:webHidden/>
            <w:sz w:val="22"/>
            <w:szCs w:val="22"/>
            <w:shd w:val="clear" w:color="auto" w:fill="FFFFFF"/>
            <w:lang w:bidi="en-US"/>
          </w:rPr>
          <w:fldChar w:fldCharType="end"/>
        </w:r>
      </w:hyperlink>
    </w:p>
    <w:p w14:paraId="18E9F283" w14:textId="24B1862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6" w:history="1">
        <w:r w:rsidR="00A01204" w:rsidRPr="0008241C">
          <w:rPr>
            <w:noProof/>
            <w:sz w:val="22"/>
            <w:szCs w:val="22"/>
            <w:shd w:val="clear" w:color="auto" w:fill="FFFFFF"/>
            <w:lang w:bidi="en-US"/>
          </w:rPr>
          <w:t>1.4.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egional policy initiatives in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6</w:t>
        </w:r>
        <w:r w:rsidR="00A01204" w:rsidRPr="0008241C">
          <w:rPr>
            <w:noProof/>
            <w:webHidden/>
            <w:sz w:val="22"/>
            <w:szCs w:val="22"/>
            <w:shd w:val="clear" w:color="auto" w:fill="FFFFFF"/>
            <w:lang w:bidi="en-US"/>
          </w:rPr>
          <w:fldChar w:fldCharType="end"/>
        </w:r>
      </w:hyperlink>
    </w:p>
    <w:p w14:paraId="62095218" w14:textId="1F94519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7" w:history="1">
        <w:r w:rsidR="00A01204" w:rsidRPr="0008241C">
          <w:rPr>
            <w:noProof/>
            <w:sz w:val="22"/>
            <w:szCs w:val="22"/>
            <w:shd w:val="clear" w:color="auto" w:fill="FFFFFF"/>
            <w:lang w:bidi="en-US"/>
          </w:rPr>
          <w:t>1.4.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lobalization, liberalization and urbanization in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8</w:t>
        </w:r>
        <w:r w:rsidR="00A01204" w:rsidRPr="0008241C">
          <w:rPr>
            <w:noProof/>
            <w:webHidden/>
            <w:sz w:val="22"/>
            <w:szCs w:val="22"/>
            <w:shd w:val="clear" w:color="auto" w:fill="FFFFFF"/>
            <w:lang w:bidi="en-US"/>
          </w:rPr>
          <w:fldChar w:fldCharType="end"/>
        </w:r>
      </w:hyperlink>
    </w:p>
    <w:p w14:paraId="1A9F6000" w14:textId="205D3A8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33698" w:history="1">
        <w:r w:rsidR="00A01204" w:rsidRPr="0008241C">
          <w:rPr>
            <w:noProof/>
            <w:sz w:val="22"/>
            <w:szCs w:val="22"/>
            <w:shd w:val="clear" w:color="auto" w:fill="FFFFFF"/>
            <w:lang w:bidi="en-US"/>
          </w:rPr>
          <w:t>1.4.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hallenges and opportunities for biodiversity conservation in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0</w:t>
        </w:r>
        <w:r w:rsidR="00A01204" w:rsidRPr="0008241C">
          <w:rPr>
            <w:noProof/>
            <w:webHidden/>
            <w:sz w:val="22"/>
            <w:szCs w:val="22"/>
            <w:shd w:val="clear" w:color="auto" w:fill="FFFFFF"/>
            <w:lang w:bidi="en-US"/>
          </w:rPr>
          <w:fldChar w:fldCharType="end"/>
        </w:r>
      </w:hyperlink>
    </w:p>
    <w:p w14:paraId="6F32AE73" w14:textId="6DA379DC"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699" w:history="1">
        <w:r w:rsidR="00A01204" w:rsidRPr="0008241C">
          <w:rPr>
            <w:noProof/>
            <w:sz w:val="22"/>
            <w:szCs w:val="22"/>
            <w:shd w:val="clear" w:color="auto" w:fill="FFFFFF"/>
            <w:lang w:bidi="en-US"/>
          </w:rPr>
          <w:t>1.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tructure of the Asia-Pacific Regional Assessmen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69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3</w:t>
        </w:r>
        <w:r w:rsidR="00A01204" w:rsidRPr="0008241C">
          <w:rPr>
            <w:noProof/>
            <w:webHidden/>
            <w:sz w:val="22"/>
            <w:szCs w:val="22"/>
            <w:shd w:val="clear" w:color="auto" w:fill="FFFFFF"/>
            <w:lang w:bidi="en-US"/>
          </w:rPr>
          <w:fldChar w:fldCharType="end"/>
        </w:r>
      </w:hyperlink>
    </w:p>
    <w:p w14:paraId="065B5270" w14:textId="56EB1CE9"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700" w:history="1">
        <w:r w:rsidR="00A01204" w:rsidRPr="0008241C">
          <w:rPr>
            <w:noProof/>
            <w:sz w:val="22"/>
            <w:szCs w:val="22"/>
            <w:shd w:val="clear" w:color="auto" w:fill="FFFFFF"/>
            <w:lang w:bidi="en-US"/>
          </w:rPr>
          <w:t>1.6</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eferen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70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6</w:t>
        </w:r>
        <w:r w:rsidR="00A01204" w:rsidRPr="0008241C">
          <w:rPr>
            <w:noProof/>
            <w:webHidden/>
            <w:sz w:val="22"/>
            <w:szCs w:val="22"/>
            <w:shd w:val="clear" w:color="auto" w:fill="FFFFFF"/>
            <w:lang w:bidi="en-US"/>
          </w:rPr>
          <w:fldChar w:fldCharType="end"/>
        </w:r>
      </w:hyperlink>
    </w:p>
    <w:p w14:paraId="78765273" w14:textId="49E1EAB1"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33701" w:history="1">
        <w:r w:rsidR="00A01204" w:rsidRPr="0008241C">
          <w:rPr>
            <w:noProof/>
            <w:sz w:val="22"/>
            <w:szCs w:val="22"/>
            <w:shd w:val="clear" w:color="auto" w:fill="FFFFFF"/>
            <w:lang w:bidi="en-US"/>
          </w:rPr>
          <w:t>Appendix</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3370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74</w:t>
        </w:r>
        <w:r w:rsidR="00A01204" w:rsidRPr="0008241C">
          <w:rPr>
            <w:noProof/>
            <w:webHidden/>
            <w:sz w:val="22"/>
            <w:szCs w:val="22"/>
            <w:shd w:val="clear" w:color="auto" w:fill="FFFFFF"/>
            <w:lang w:bidi="en-US"/>
          </w:rPr>
          <w:fldChar w:fldCharType="end"/>
        </w:r>
      </w:hyperlink>
    </w:p>
    <w:p w14:paraId="6E45F5B8"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fldChar w:fldCharType="end"/>
      </w:r>
    </w:p>
    <w:p w14:paraId="0CF07C13" w14:textId="77777777" w:rsidR="00A01204" w:rsidRPr="0008241C" w:rsidRDefault="00A01204" w:rsidP="00A01204">
      <w:pPr>
        <w:rPr>
          <w:sz w:val="22"/>
          <w:szCs w:val="22"/>
        </w:rPr>
      </w:pPr>
    </w:p>
    <w:p w14:paraId="00D48B7F" w14:textId="77777777" w:rsidR="00A01204" w:rsidRPr="0008241C" w:rsidRDefault="00A01204" w:rsidP="00A01204">
      <w:pPr>
        <w:rPr>
          <w:sz w:val="22"/>
          <w:szCs w:val="22"/>
        </w:rPr>
      </w:pPr>
      <w:bookmarkStart w:id="13" w:name="_Toc470985499"/>
      <w:r w:rsidRPr="0008241C">
        <w:rPr>
          <w:sz w:val="22"/>
          <w:szCs w:val="22"/>
        </w:rPr>
        <w:br w:type="page"/>
      </w:r>
    </w:p>
    <w:p w14:paraId="74F82927" w14:textId="77777777" w:rsidR="00A01204" w:rsidRPr="0008241C" w:rsidRDefault="00A01204" w:rsidP="00A01204">
      <w:pPr>
        <w:keepNext/>
        <w:keepLines/>
        <w:tabs>
          <w:tab w:val="clear" w:pos="1247"/>
          <w:tab w:val="left" w:pos="700"/>
        </w:tabs>
        <w:spacing w:before="40"/>
        <w:jc w:val="both"/>
        <w:outlineLvl w:val="1"/>
        <w:rPr>
          <w:b/>
          <w:sz w:val="28"/>
          <w:szCs w:val="26"/>
        </w:rPr>
      </w:pPr>
      <w:bookmarkStart w:id="14" w:name="_Toc504173092"/>
      <w:bookmarkStart w:id="15" w:name="_Toc504316214"/>
      <w:bookmarkStart w:id="16" w:name="_Toc504317057"/>
      <w:bookmarkStart w:id="17" w:name="_Toc504317750"/>
      <w:bookmarkStart w:id="18" w:name="_Toc504320558"/>
      <w:bookmarkStart w:id="19" w:name="_Toc504320782"/>
      <w:bookmarkStart w:id="20" w:name="_Toc504321096"/>
      <w:bookmarkStart w:id="21" w:name="_Toc524033675"/>
      <w:bookmarkStart w:id="22" w:name="_Toc480652865"/>
      <w:bookmarkStart w:id="23" w:name="_Toc480652866"/>
      <w:r w:rsidRPr="0008241C">
        <w:rPr>
          <w:b/>
          <w:sz w:val="28"/>
          <w:szCs w:val="26"/>
        </w:rPr>
        <w:lastRenderedPageBreak/>
        <w:t>Executive summary</w:t>
      </w:r>
      <w:bookmarkEnd w:id="14"/>
      <w:bookmarkEnd w:id="15"/>
      <w:bookmarkEnd w:id="16"/>
      <w:bookmarkEnd w:id="17"/>
      <w:bookmarkEnd w:id="18"/>
      <w:bookmarkEnd w:id="19"/>
      <w:bookmarkEnd w:id="20"/>
      <w:bookmarkEnd w:id="21"/>
      <w:r w:rsidRPr="0008241C">
        <w:rPr>
          <w:b/>
          <w:sz w:val="28"/>
          <w:szCs w:val="26"/>
        </w:rPr>
        <w:t xml:space="preserve"> </w:t>
      </w:r>
    </w:p>
    <w:p w14:paraId="6F4FA8D7" w14:textId="77777777" w:rsidR="00A01204" w:rsidRPr="0008241C" w:rsidRDefault="00A01204" w:rsidP="00A01204">
      <w:pPr>
        <w:rPr>
          <w:sz w:val="22"/>
          <w:szCs w:val="22"/>
        </w:rPr>
      </w:pPr>
    </w:p>
    <w:p w14:paraId="5E0D263B" w14:textId="77777777" w:rsidR="00A01204" w:rsidRPr="0008241C" w:rsidRDefault="00A01204" w:rsidP="00A01204">
      <w:pPr>
        <w:rPr>
          <w:b/>
          <w:sz w:val="24"/>
          <w:szCs w:val="22"/>
        </w:rPr>
      </w:pPr>
      <w:r w:rsidRPr="0008241C">
        <w:rPr>
          <w:b/>
          <w:sz w:val="24"/>
          <w:szCs w:val="22"/>
        </w:rPr>
        <w:t>PART I: Rich biodiversity and complex transitions</w:t>
      </w:r>
    </w:p>
    <w:p w14:paraId="39809574" w14:textId="77777777" w:rsidR="00A01204" w:rsidRPr="0008241C" w:rsidRDefault="00A01204" w:rsidP="00A01204">
      <w:pPr>
        <w:rPr>
          <w:b/>
          <w:bCs/>
          <w:sz w:val="22"/>
          <w:szCs w:val="22"/>
        </w:rPr>
      </w:pPr>
    </w:p>
    <w:p w14:paraId="14F24BD3" w14:textId="77777777" w:rsidR="00A01204" w:rsidRPr="0008241C" w:rsidRDefault="00A01204" w:rsidP="00A01204">
      <w:pPr>
        <w:rPr>
          <w:sz w:val="22"/>
          <w:szCs w:val="22"/>
        </w:rPr>
      </w:pPr>
      <w:r w:rsidRPr="0008241C">
        <w:rPr>
          <w:b/>
          <w:bCs/>
          <w:sz w:val="22"/>
          <w:szCs w:val="22"/>
        </w:rPr>
        <w:t>The Asia-Pacific region is bio-geographically one of the most diverse and rich regions in the world (</w:t>
      </w:r>
      <w:r w:rsidRPr="0008241C">
        <w:rPr>
          <w:b/>
          <w:bCs/>
          <w:i/>
          <w:sz w:val="22"/>
          <w:szCs w:val="22"/>
        </w:rPr>
        <w:t>well established</w:t>
      </w:r>
      <w:r w:rsidRPr="0008241C">
        <w:rPr>
          <w:b/>
          <w:bCs/>
          <w:sz w:val="22"/>
          <w:szCs w:val="22"/>
        </w:rPr>
        <w:t>)</w:t>
      </w:r>
      <w:r w:rsidRPr="0008241C">
        <w:rPr>
          <w:b/>
          <w:bCs/>
          <w:i/>
          <w:sz w:val="22"/>
          <w:szCs w:val="22"/>
        </w:rPr>
        <w:t>.</w:t>
      </w:r>
      <w:r w:rsidRPr="0008241C">
        <w:rPr>
          <w:b/>
          <w:bCs/>
          <w:sz w:val="22"/>
          <w:szCs w:val="22"/>
        </w:rPr>
        <w:t xml:space="preserve"> It has numerous endemic species and more global biodiversity hotspots (16) and megadiverse countries (7) than any other region of the world (</w:t>
      </w:r>
      <w:r w:rsidRPr="0008241C">
        <w:rPr>
          <w:b/>
          <w:bCs/>
          <w:i/>
          <w:sz w:val="22"/>
          <w:szCs w:val="22"/>
        </w:rPr>
        <w:t>well established</w:t>
      </w:r>
      <w:r w:rsidRPr="0008241C">
        <w:rPr>
          <w:b/>
          <w:bCs/>
          <w:sz w:val="22"/>
          <w:szCs w:val="22"/>
        </w:rPr>
        <w:t>)</w:t>
      </w:r>
      <w:r w:rsidRPr="0008241C">
        <w:rPr>
          <w:b/>
          <w:bCs/>
          <w:i/>
          <w:sz w:val="22"/>
          <w:szCs w:val="22"/>
        </w:rPr>
        <w:t xml:space="preserve">. </w:t>
      </w:r>
      <w:r w:rsidRPr="0008241C">
        <w:rPr>
          <w:sz w:val="22"/>
          <w:szCs w:val="22"/>
        </w:rPr>
        <w:t xml:space="preserve">The Asia-Pacific region has a very contrasting geography spanning from the highest Himalayan Mountains to the deepest Pacific Ocean floors {1.1.1}, which translates into unique and highly diverse terrestrial and marine ecosystems {1.1.2; 1.1.3}. </w:t>
      </w:r>
    </w:p>
    <w:p w14:paraId="2E539879" w14:textId="77777777" w:rsidR="00A01204" w:rsidRPr="0008241C" w:rsidRDefault="00A01204" w:rsidP="00A01204">
      <w:pPr>
        <w:rPr>
          <w:sz w:val="22"/>
          <w:szCs w:val="22"/>
        </w:rPr>
      </w:pPr>
    </w:p>
    <w:p w14:paraId="580D23FC" w14:textId="77777777" w:rsidR="00A01204" w:rsidRPr="0008241C" w:rsidRDefault="00A01204" w:rsidP="00A01204">
      <w:pPr>
        <w:rPr>
          <w:sz w:val="22"/>
          <w:szCs w:val="22"/>
        </w:rPr>
      </w:pPr>
      <w:r w:rsidRPr="0008241C">
        <w:rPr>
          <w:b/>
          <w:sz w:val="22"/>
          <w:szCs w:val="22"/>
        </w:rPr>
        <w:t>The Asia-Pacific region is particularly rich in marine and costal biodiversity due to innumerable islands and an extensive coastline that contain highly diverse coral reefs, seagrass beds and mangroves (</w:t>
      </w:r>
      <w:r w:rsidRPr="0008241C">
        <w:rPr>
          <w:b/>
          <w:i/>
          <w:sz w:val="22"/>
          <w:szCs w:val="22"/>
        </w:rPr>
        <w:t>well established</w:t>
      </w:r>
      <w:r w:rsidRPr="0008241C">
        <w:rPr>
          <w:b/>
          <w:sz w:val="22"/>
          <w:szCs w:val="22"/>
        </w:rPr>
        <w:t>).</w:t>
      </w:r>
      <w:r w:rsidRPr="0008241C">
        <w:rPr>
          <w:sz w:val="22"/>
          <w:szCs w:val="22"/>
        </w:rPr>
        <w:t xml:space="preserve"> </w:t>
      </w:r>
      <w:r w:rsidRPr="0008241C">
        <w:rPr>
          <w:b/>
          <w:sz w:val="22"/>
          <w:szCs w:val="22"/>
        </w:rPr>
        <w:t>Terrestrial species endemism is also high, particularly on some the region’s islands (</w:t>
      </w:r>
      <w:r w:rsidRPr="0008241C">
        <w:rPr>
          <w:b/>
          <w:i/>
          <w:sz w:val="22"/>
          <w:szCs w:val="22"/>
        </w:rPr>
        <w:t>well established</w:t>
      </w:r>
      <w:r w:rsidRPr="0008241C">
        <w:rPr>
          <w:b/>
          <w:sz w:val="22"/>
          <w:szCs w:val="22"/>
        </w:rPr>
        <w:t>).</w:t>
      </w:r>
      <w:r w:rsidRPr="0008241C">
        <w:rPr>
          <w:sz w:val="22"/>
          <w:szCs w:val="22"/>
        </w:rPr>
        <w:t xml:space="preserve"> The `Coral Triangle’ alone contains more than 700 species of corals, while the iconic Great Barrier Reef of Australia is the longest reef in the world and home to an exceptionally large number of marine species {1.1.2}.</w:t>
      </w:r>
      <w:r w:rsidRPr="0008241C">
        <w:rPr>
          <w:b/>
          <w:sz w:val="22"/>
          <w:szCs w:val="22"/>
        </w:rPr>
        <w:t xml:space="preserve"> </w:t>
      </w:r>
      <w:r w:rsidRPr="0008241C">
        <w:rPr>
          <w:sz w:val="22"/>
          <w:szCs w:val="22"/>
        </w:rPr>
        <w:t>The region contains many rare terrestrial species including highly endemic (e.g. marsupials of Australia) and charismatic species (e.g. orang-utan, giant panda, Sumatran tiger, Komodo dragon, kiwi). Terrestrial species endemism is extremely high in islands of Indonesia, Papua New Guinea, the Philippines, and New Zealand {1.1.2}. F</w:t>
      </w:r>
      <w:r w:rsidRPr="0008241C">
        <w:rPr>
          <w:color w:val="000000"/>
          <w:sz w:val="22"/>
          <w:szCs w:val="22"/>
        </w:rPr>
        <w:t>urthermore the Asia-Pacific region is of vital importance for migratory species, including several marine and bird species {1.1.2}.</w:t>
      </w:r>
      <w:r w:rsidRPr="0008241C">
        <w:rPr>
          <w:sz w:val="22"/>
          <w:szCs w:val="22"/>
        </w:rPr>
        <w:t xml:space="preserve"> </w:t>
      </w:r>
    </w:p>
    <w:p w14:paraId="0B2A6613" w14:textId="77777777" w:rsidR="00A01204" w:rsidRPr="0008241C" w:rsidRDefault="00A01204" w:rsidP="00A01204">
      <w:pPr>
        <w:rPr>
          <w:sz w:val="22"/>
          <w:szCs w:val="22"/>
        </w:rPr>
      </w:pPr>
    </w:p>
    <w:p w14:paraId="749A8D1D" w14:textId="77777777" w:rsidR="00A01204" w:rsidRPr="0008241C" w:rsidRDefault="00A01204" w:rsidP="00A01204">
      <w:pPr>
        <w:rPr>
          <w:sz w:val="22"/>
          <w:szCs w:val="22"/>
        </w:rPr>
      </w:pPr>
      <w:r w:rsidRPr="0008241C">
        <w:rPr>
          <w:b/>
          <w:sz w:val="22"/>
          <w:szCs w:val="22"/>
        </w:rPr>
        <w:t>The Asia-Pacific region has extremely high socio-cultural diversity, containing the largest population of indigenous people</w:t>
      </w:r>
      <w:r w:rsidRPr="0008241C" w:rsidDel="002E7089">
        <w:rPr>
          <w:b/>
          <w:sz w:val="22"/>
          <w:szCs w:val="22"/>
        </w:rPr>
        <w:t xml:space="preserve"> </w:t>
      </w:r>
      <w:r w:rsidRPr="0008241C">
        <w:rPr>
          <w:b/>
          <w:sz w:val="22"/>
          <w:szCs w:val="22"/>
        </w:rPr>
        <w:t>in the world and some of the most extensive indigenously managed landscapes and seascapes (</w:t>
      </w:r>
      <w:r w:rsidRPr="0008241C">
        <w:rPr>
          <w:b/>
          <w:i/>
          <w:sz w:val="22"/>
          <w:szCs w:val="22"/>
        </w:rPr>
        <w:t>well established</w:t>
      </w:r>
      <w:r w:rsidRPr="0008241C">
        <w:rPr>
          <w:b/>
          <w:sz w:val="22"/>
          <w:szCs w:val="22"/>
        </w:rPr>
        <w:t>). Indigenous and local communities across the region have distinct traditions, languages, knowledge and practices that have helped them maintain a harmonious co-existence with Nature for generations (</w:t>
      </w:r>
      <w:r w:rsidRPr="0008241C">
        <w:rPr>
          <w:b/>
          <w:i/>
          <w:sz w:val="22"/>
          <w:szCs w:val="22"/>
        </w:rPr>
        <w:t>established but incomplete</w:t>
      </w:r>
      <w:r w:rsidRPr="0008241C">
        <w:rPr>
          <w:b/>
          <w:sz w:val="22"/>
          <w:szCs w:val="22"/>
        </w:rPr>
        <w:t xml:space="preserve">). </w:t>
      </w:r>
      <w:r w:rsidRPr="0008241C">
        <w:rPr>
          <w:sz w:val="22"/>
          <w:szCs w:val="22"/>
        </w:rPr>
        <w:t xml:space="preserve">The large number of languages and traditions prevalent throughout the region exemplifies its high cultural diversity {1.1.3.2}. Indigenous and local communities have nurtured the bio-cultural diversity of their ancestral lands and waters, and commonly consider themselves as stewards and custodians of Nature {1.1.3.2}. They apply their indigenous and local knowledge (ILK) to manage agricultural, forestry, fisheries and freshwater systems, among others, as a basis of their livelihoods and culture {1.1.3.2}. There is a growing recognition of the need to preserve these diverse ILK systems and cultural practices and build synergies with modern scientific knowledge for conserving Nature and ensuring the sustainable provision of its contributions to people {1.3.2}. This is because single knowledge systems are inadequate for addressing the emerging challenges due to the loss of biodiversity in the region {1.3.2}. </w:t>
      </w:r>
    </w:p>
    <w:p w14:paraId="682483CC" w14:textId="77777777" w:rsidR="00A01204" w:rsidRPr="0008241C" w:rsidRDefault="00A01204" w:rsidP="00A01204">
      <w:pPr>
        <w:rPr>
          <w:sz w:val="22"/>
          <w:szCs w:val="22"/>
        </w:rPr>
      </w:pPr>
    </w:p>
    <w:p w14:paraId="5BE12976" w14:textId="77777777" w:rsidR="00A01204" w:rsidRPr="0008241C" w:rsidRDefault="00A01204" w:rsidP="00A01204">
      <w:pPr>
        <w:rPr>
          <w:sz w:val="22"/>
          <w:szCs w:val="22"/>
        </w:rPr>
      </w:pPr>
      <w:r w:rsidRPr="0008241C">
        <w:rPr>
          <w:b/>
          <w:sz w:val="22"/>
          <w:szCs w:val="22"/>
        </w:rPr>
        <w:t>The Asia-Pacific region contains more than 60 per cent of the total global population, 52 per cent of the global poor and is undergoing rapid urbanization and economic transformation (</w:t>
      </w:r>
      <w:r w:rsidRPr="0008241C">
        <w:rPr>
          <w:b/>
          <w:i/>
          <w:sz w:val="22"/>
          <w:szCs w:val="22"/>
        </w:rPr>
        <w:t>well established</w:t>
      </w:r>
      <w:r w:rsidRPr="0008241C">
        <w:rPr>
          <w:b/>
          <w:sz w:val="22"/>
          <w:szCs w:val="22"/>
        </w:rPr>
        <w:t>). Many countries have experienced rapid and sustained economic growth for decades, elevating millions of people out of poverty, but often at the cost of the region’s biodiversity (</w:t>
      </w:r>
      <w:r w:rsidRPr="0008241C">
        <w:rPr>
          <w:b/>
          <w:i/>
          <w:sz w:val="22"/>
          <w:szCs w:val="22"/>
        </w:rPr>
        <w:t>well established</w:t>
      </w:r>
      <w:r w:rsidRPr="0008241C">
        <w:rPr>
          <w:b/>
          <w:sz w:val="22"/>
          <w:szCs w:val="22"/>
        </w:rPr>
        <w:t xml:space="preserve">). </w:t>
      </w:r>
      <w:r w:rsidRPr="0008241C">
        <w:rPr>
          <w:sz w:val="22"/>
          <w:szCs w:val="22"/>
        </w:rPr>
        <w:t xml:space="preserve">With a current total population of 4.5 billion the Asia-Pacific region hosts some of the most populous countries in the world {1.1.3.1}. The region has maintained very high rates of economic growth in the past decades (7.6 per cent as compared to 3.4 per cent for the rest of the world between 1990-2010, 5.3 per cent in 2016) {1.1.3.1; 1.4.3}. Despite containing three of the ten largest economies globally, the region also has the most people living below the poverty line (i.e. more than 400 million or 52 per cent of the global share) {1.1.3.1}. At the same time the region has experienced one of the highest expansion of agricultural land expansion globally {1.1.4}, as well as some of the fastest rates of urbanization, infrastructure expansion and rural-urban migration {1.1.3.1; 1.4.3}. However, a substantial number of indigenous and local communities still live in extreme poverty, have poor access to natural resources and social services, and are losing their ILK and distinct cultures {1.1.3.2}. Ultimately these rapid socioeconomic transitions have come at a high </w:t>
      </w:r>
      <w:r w:rsidRPr="0008241C">
        <w:rPr>
          <w:sz w:val="22"/>
          <w:szCs w:val="22"/>
        </w:rPr>
        <w:lastRenderedPageBreak/>
        <w:t xml:space="preserve">environmental cost, leading to the accelerated and permanent destruction of forest, grassland, wetland, coastal and marine habitats, and the biodiversity they harbour {1.1.3; 1.1.4}. </w:t>
      </w:r>
    </w:p>
    <w:p w14:paraId="68007379" w14:textId="77777777" w:rsidR="00A01204" w:rsidRPr="0008241C" w:rsidRDefault="00A01204" w:rsidP="00A01204">
      <w:pPr>
        <w:rPr>
          <w:sz w:val="22"/>
          <w:szCs w:val="22"/>
        </w:rPr>
      </w:pPr>
    </w:p>
    <w:p w14:paraId="745AE077" w14:textId="77777777" w:rsidR="00A01204" w:rsidRPr="0008241C" w:rsidRDefault="00A01204" w:rsidP="00A01204">
      <w:pPr>
        <w:rPr>
          <w:sz w:val="22"/>
          <w:szCs w:val="22"/>
        </w:rPr>
      </w:pPr>
      <w:r w:rsidRPr="0008241C">
        <w:rPr>
          <w:b/>
          <w:sz w:val="22"/>
          <w:szCs w:val="22"/>
        </w:rPr>
        <w:t xml:space="preserve">Overall, </w:t>
      </w:r>
      <w:r w:rsidRPr="0008241C">
        <w:rPr>
          <w:b/>
          <w:color w:val="000000"/>
          <w:sz w:val="22"/>
          <w:szCs w:val="22"/>
        </w:rPr>
        <w:t xml:space="preserve">the rich and unique biological and socio-cultural diversity of the Asia-Pacific region </w:t>
      </w:r>
      <w:r w:rsidRPr="0008241C">
        <w:rPr>
          <w:b/>
          <w:sz w:val="22"/>
          <w:szCs w:val="22"/>
        </w:rPr>
        <w:t>contributes directly and indirectly to good quality of life of this large population through the provision of numerous ecosystem services (</w:t>
      </w:r>
      <w:r w:rsidRPr="0008241C">
        <w:rPr>
          <w:b/>
          <w:i/>
          <w:sz w:val="22"/>
          <w:szCs w:val="22"/>
        </w:rPr>
        <w:t>well established</w:t>
      </w:r>
      <w:r w:rsidRPr="0008241C">
        <w:rPr>
          <w:b/>
          <w:sz w:val="22"/>
          <w:szCs w:val="22"/>
        </w:rPr>
        <w:t>).</w:t>
      </w:r>
      <w:r w:rsidRPr="0008241C">
        <w:rPr>
          <w:sz w:val="22"/>
          <w:szCs w:val="22"/>
        </w:rPr>
        <w:t xml:space="preserve"> </w:t>
      </w:r>
      <w:r w:rsidRPr="0008241C">
        <w:rPr>
          <w:b/>
          <w:bCs/>
          <w:sz w:val="22"/>
          <w:szCs w:val="22"/>
        </w:rPr>
        <w:t>The sustainable management of these resources can help the world’s most populous region improve its food, water, energy and environmental security (</w:t>
      </w:r>
      <w:r w:rsidRPr="0008241C">
        <w:rPr>
          <w:b/>
          <w:bCs/>
          <w:i/>
          <w:sz w:val="22"/>
          <w:szCs w:val="22"/>
        </w:rPr>
        <w:t>established but incomplete</w:t>
      </w:r>
      <w:r w:rsidRPr="0008241C">
        <w:rPr>
          <w:b/>
          <w:bCs/>
          <w:sz w:val="22"/>
          <w:szCs w:val="22"/>
        </w:rPr>
        <w:t xml:space="preserve">). </w:t>
      </w:r>
      <w:r w:rsidRPr="0008241C">
        <w:rPr>
          <w:color w:val="000000"/>
          <w:sz w:val="22"/>
          <w:szCs w:val="22"/>
        </w:rPr>
        <w:t>Biodiversity at the level of genes, species/taxa, functional traits, and ecosystems</w:t>
      </w:r>
      <w:r w:rsidRPr="0008241C" w:rsidDel="00FA14CE">
        <w:rPr>
          <w:sz w:val="22"/>
          <w:szCs w:val="22"/>
        </w:rPr>
        <w:t xml:space="preserve"> </w:t>
      </w:r>
      <w:r w:rsidRPr="0008241C">
        <w:rPr>
          <w:sz w:val="22"/>
          <w:szCs w:val="22"/>
        </w:rPr>
        <w:t xml:space="preserve">provide multiple ecosystem services and material (e.g. food, water, energy), non-material (e.g. recreation, cultural values) and regulating benefits (e.g. carbon sequestration, freshwater purification, hazard mitigation) {1.1.3; 1.3.2}. These ecosystem services are of particular importance for the rapidly increasing and urbanizing populations of the region, and especially the poor and indigenous communities that rely extensively on these services for their livelihoods {1.1.3}. </w:t>
      </w:r>
    </w:p>
    <w:p w14:paraId="5D622A91" w14:textId="77777777" w:rsidR="00A01204" w:rsidRPr="0008241C" w:rsidRDefault="00A01204" w:rsidP="00A01204">
      <w:pPr>
        <w:rPr>
          <w:b/>
          <w:sz w:val="22"/>
          <w:szCs w:val="22"/>
        </w:rPr>
      </w:pPr>
    </w:p>
    <w:p w14:paraId="1A07E7E7" w14:textId="77777777" w:rsidR="00A01204" w:rsidRPr="0008241C" w:rsidRDefault="00A01204" w:rsidP="00A01204">
      <w:pPr>
        <w:rPr>
          <w:b/>
          <w:sz w:val="24"/>
          <w:szCs w:val="22"/>
        </w:rPr>
      </w:pPr>
      <w:r w:rsidRPr="0008241C">
        <w:rPr>
          <w:b/>
          <w:sz w:val="24"/>
          <w:szCs w:val="22"/>
        </w:rPr>
        <w:t>PART II: Threats to biodiversity, ecosystems and ecosystem services</w:t>
      </w:r>
    </w:p>
    <w:p w14:paraId="3C58399F" w14:textId="77777777" w:rsidR="00A01204" w:rsidRPr="0008241C" w:rsidRDefault="00A01204" w:rsidP="00A01204">
      <w:pPr>
        <w:rPr>
          <w:sz w:val="22"/>
          <w:szCs w:val="22"/>
        </w:rPr>
      </w:pPr>
    </w:p>
    <w:p w14:paraId="1FA76527" w14:textId="77777777" w:rsidR="00A01204" w:rsidRPr="0008241C" w:rsidRDefault="00A01204" w:rsidP="00A01204">
      <w:pPr>
        <w:rPr>
          <w:b/>
          <w:sz w:val="22"/>
          <w:szCs w:val="22"/>
        </w:rPr>
      </w:pPr>
      <w:r w:rsidRPr="0008241C">
        <w:rPr>
          <w:b/>
          <w:sz w:val="22"/>
          <w:szCs w:val="22"/>
        </w:rPr>
        <w:t>Most of the critically important areas for biodiversity in the Asia-Pacific region are increasingly threatened and are vulnerable to a combination of indirect and direct drivers of ecosystem change (</w:t>
      </w:r>
      <w:r w:rsidRPr="0008241C">
        <w:rPr>
          <w:b/>
          <w:i/>
          <w:sz w:val="22"/>
          <w:szCs w:val="22"/>
        </w:rPr>
        <w:t>well established</w:t>
      </w:r>
      <w:r w:rsidRPr="0008241C">
        <w:rPr>
          <w:b/>
          <w:sz w:val="22"/>
          <w:szCs w:val="22"/>
        </w:rPr>
        <w:t>). Overall, the status of biodiversity and ecosystems is rapidly (and mostly negatively) changing, with the region as a whole exhibiting high rates of habitat loss and risk of species extinction (</w:t>
      </w:r>
      <w:r w:rsidRPr="0008241C">
        <w:rPr>
          <w:b/>
          <w:i/>
          <w:sz w:val="22"/>
          <w:szCs w:val="22"/>
        </w:rPr>
        <w:t>well established</w:t>
      </w:r>
      <w:r w:rsidRPr="0008241C">
        <w:rPr>
          <w:b/>
          <w:sz w:val="22"/>
          <w:szCs w:val="22"/>
        </w:rPr>
        <w:t xml:space="preserve">). </w:t>
      </w:r>
      <w:r w:rsidRPr="0008241C">
        <w:rPr>
          <w:sz w:val="22"/>
          <w:szCs w:val="22"/>
        </w:rPr>
        <w:t xml:space="preserve">Major terrestrial ecosystem types, such as tropical rain/cloud forests, temperate grasslands and wetlands are particularly threatened {1.1.2}. For example, </w:t>
      </w:r>
      <w:r w:rsidRPr="0008241C">
        <w:rPr>
          <w:iCs/>
          <w:sz w:val="22"/>
          <w:szCs w:val="22"/>
        </w:rPr>
        <w:t>6 of the 15 biodiversity hotspots with the lowest fraction of original intact vegetation are located in the</w:t>
      </w:r>
      <w:r w:rsidRPr="0008241C">
        <w:rPr>
          <w:sz w:val="22"/>
          <w:szCs w:val="22"/>
        </w:rPr>
        <w:t xml:space="preserve"> Asia-Pacific region {1.1.2}. Several coastal and marine ecosystems are under extreme stress, facing the extinction of marine species primarily due to overfishing, overexploitation of marine species, pollution and unregulated tourism {1.1.2; 1.1.4}. </w:t>
      </w:r>
    </w:p>
    <w:p w14:paraId="73E03B38" w14:textId="77777777" w:rsidR="00A01204" w:rsidRPr="0008241C" w:rsidRDefault="00A01204" w:rsidP="00A01204">
      <w:pPr>
        <w:rPr>
          <w:sz w:val="22"/>
          <w:szCs w:val="22"/>
        </w:rPr>
      </w:pPr>
    </w:p>
    <w:p w14:paraId="7C4CBA11" w14:textId="77777777" w:rsidR="00A01204" w:rsidRPr="0008241C" w:rsidRDefault="00A01204" w:rsidP="00A01204">
      <w:pPr>
        <w:rPr>
          <w:sz w:val="22"/>
          <w:szCs w:val="22"/>
        </w:rPr>
      </w:pPr>
      <w:r w:rsidRPr="0008241C">
        <w:rPr>
          <w:b/>
          <w:sz w:val="22"/>
          <w:szCs w:val="22"/>
        </w:rPr>
        <w:t>Major direct drivers of ecosystem change and biodiversity loss in the Asia-Pacific region include land use and cover change, natural hazards, climate change, pollution, over-exploitation of natural resources, and invasive alien species (IAS) (</w:t>
      </w:r>
      <w:r w:rsidRPr="0008241C">
        <w:rPr>
          <w:b/>
          <w:i/>
          <w:sz w:val="22"/>
          <w:szCs w:val="22"/>
        </w:rPr>
        <w:t>well established</w:t>
      </w:r>
      <w:r w:rsidRPr="0008241C">
        <w:rPr>
          <w:b/>
          <w:sz w:val="22"/>
          <w:szCs w:val="22"/>
        </w:rPr>
        <w:t>). These direct drivers interact with (and are often reinforced by) indirect drivers including demographic change, economic development, cultural transformation, technological change, and urbanization (</w:t>
      </w:r>
      <w:r w:rsidRPr="0008241C">
        <w:rPr>
          <w:b/>
          <w:i/>
          <w:sz w:val="22"/>
          <w:szCs w:val="22"/>
        </w:rPr>
        <w:t>established but incomplete</w:t>
      </w:r>
      <w:r w:rsidRPr="0008241C">
        <w:rPr>
          <w:b/>
          <w:sz w:val="22"/>
          <w:szCs w:val="22"/>
        </w:rPr>
        <w:t>).</w:t>
      </w:r>
      <w:r w:rsidRPr="0008241C">
        <w:rPr>
          <w:sz w:val="22"/>
          <w:szCs w:val="22"/>
        </w:rPr>
        <w:t xml:space="preserve"> There has been extensive conversion of ecosystems and cultural landscapes to agricultural systems that are often mono-cultural (e.g. palm oil, rubber plantations) {1.1.4}. Urbanization and the development of ancillary infrastructure have been also contributed substantially to land use and cover change, and ecosystem fragmentation {1.1.4; 1.4.3}. Natural hazards affect biodiversity and ecosystem services in large parts of the region, as the Asia-Pacific is particularly vulnerable to such extreme events {1.1.4}. Several natural hazards induced by climate change (e.g. cyclones, coastal storms, typhoons, droughts, floods), coupled with sea-level rise and glacial melting, are expected to have increasingly negative effects on ecosystems, biodiversity and ecosystem services in the future {1.1.4}. Air, water and soil pollution is reaching critical levels in several parts of the region {1.1.4}, while invasive alien species have serious impacts on ecosystem productivity leading to the loss of species and the degradation of habitats, particularly in some islands {1.1.4}. The unsustainable exploitation of natural resources has been rampant in several parts of the region, as witnessed by extensive logging (both legal and illegal), illegal wildlife trade and unsustainable and destructive fishing {1.1.4}.</w:t>
      </w:r>
    </w:p>
    <w:p w14:paraId="268B1F94" w14:textId="77777777" w:rsidR="00A01204" w:rsidRPr="0008241C" w:rsidRDefault="00A01204" w:rsidP="00A01204">
      <w:pPr>
        <w:rPr>
          <w:b/>
          <w:sz w:val="22"/>
          <w:szCs w:val="22"/>
        </w:rPr>
      </w:pPr>
    </w:p>
    <w:p w14:paraId="42473EEB" w14:textId="77777777" w:rsidR="00A01204" w:rsidRPr="0008241C" w:rsidRDefault="00A01204" w:rsidP="00A01204">
      <w:pPr>
        <w:rPr>
          <w:sz w:val="22"/>
          <w:szCs w:val="22"/>
        </w:rPr>
      </w:pPr>
      <w:r w:rsidRPr="0008241C">
        <w:rPr>
          <w:b/>
          <w:sz w:val="22"/>
          <w:szCs w:val="22"/>
        </w:rPr>
        <w:t>Rapid demographic and economic transitions, massive technological change, cultural and behavioural change, loss of ILK and weak governance systems in many countries are important indirect drivers of ecosystem change and biodiversity loss in the Asia-Pacific (</w:t>
      </w:r>
      <w:r w:rsidRPr="0008241C">
        <w:rPr>
          <w:b/>
          <w:i/>
          <w:sz w:val="22"/>
          <w:szCs w:val="22"/>
        </w:rPr>
        <w:t>established but incomplete</w:t>
      </w:r>
      <w:r w:rsidRPr="0008241C">
        <w:rPr>
          <w:b/>
          <w:sz w:val="22"/>
          <w:szCs w:val="22"/>
        </w:rPr>
        <w:t>). The nexus of globalization, economic liberalisation, urbanization and migration is a dominant socioeconomic context within which ecosystem degradation and biodiversity loss needs to be understood in the region (</w:t>
      </w:r>
      <w:r w:rsidRPr="0008241C">
        <w:rPr>
          <w:b/>
          <w:i/>
          <w:sz w:val="22"/>
          <w:szCs w:val="22"/>
        </w:rPr>
        <w:t>established but incomplete</w:t>
      </w:r>
      <w:r w:rsidRPr="0008241C">
        <w:rPr>
          <w:b/>
          <w:sz w:val="22"/>
          <w:szCs w:val="22"/>
        </w:rPr>
        <w:t xml:space="preserve">). </w:t>
      </w:r>
      <w:r w:rsidRPr="0008241C">
        <w:rPr>
          <w:sz w:val="22"/>
          <w:szCs w:val="22"/>
        </w:rPr>
        <w:t xml:space="preserve">Globalization and economic liberalization has generally led to the commercialisation and increased economic value of some </w:t>
      </w:r>
      <w:r w:rsidRPr="0008241C">
        <w:rPr>
          <w:sz w:val="22"/>
          <w:szCs w:val="22"/>
        </w:rPr>
        <w:lastRenderedPageBreak/>
        <w:t>natural products by allowing greater access to regional and global markets {1.4.3}. However it has often (but not always) led to their unsustainable overexploitation and unfair benefit-sharing with local communities, which can have strong implications for ecosystem conservation and biodiversity loss {1.4.3}. Urbanization is a complex phenomenon that has generally negative effects on biodiversity, both directly (e.g. through land use change and pollution) and indirectly (e.g. by catalysing changes in consumption patterns)</w:t>
      </w:r>
      <w:r w:rsidRPr="0008241C">
        <w:rPr>
          <w:rFonts w:eastAsia="MS Mincho"/>
          <w:sz w:val="22"/>
          <w:szCs w:val="22"/>
        </w:rPr>
        <w:t xml:space="preserve"> </w:t>
      </w:r>
      <w:r w:rsidRPr="0008241C">
        <w:rPr>
          <w:sz w:val="22"/>
          <w:szCs w:val="22"/>
        </w:rPr>
        <w:t>{1.1.4; 1.4.3}.</w:t>
      </w:r>
    </w:p>
    <w:p w14:paraId="42458228" w14:textId="77777777" w:rsidR="00A01204" w:rsidRPr="0008241C" w:rsidRDefault="00A01204" w:rsidP="00A01204">
      <w:pPr>
        <w:rPr>
          <w:b/>
          <w:sz w:val="22"/>
          <w:szCs w:val="22"/>
        </w:rPr>
      </w:pPr>
    </w:p>
    <w:p w14:paraId="7F9F08A0" w14:textId="77777777" w:rsidR="00A01204" w:rsidRPr="0008241C" w:rsidRDefault="00A01204" w:rsidP="00A01204">
      <w:pPr>
        <w:rPr>
          <w:b/>
          <w:sz w:val="24"/>
          <w:szCs w:val="22"/>
        </w:rPr>
      </w:pPr>
      <w:r w:rsidRPr="0008241C">
        <w:rPr>
          <w:b/>
          <w:sz w:val="24"/>
          <w:szCs w:val="22"/>
        </w:rPr>
        <w:t>PART III: Institutional and governance context in the Asia-Pacific region</w:t>
      </w:r>
    </w:p>
    <w:p w14:paraId="131AE900" w14:textId="77777777" w:rsidR="00A01204" w:rsidRPr="0008241C" w:rsidRDefault="00A01204" w:rsidP="00A01204">
      <w:pPr>
        <w:rPr>
          <w:b/>
          <w:sz w:val="22"/>
          <w:szCs w:val="22"/>
        </w:rPr>
      </w:pPr>
    </w:p>
    <w:p w14:paraId="0A6956AE" w14:textId="77777777" w:rsidR="00A01204" w:rsidRPr="0008241C" w:rsidRDefault="00A01204" w:rsidP="00A01204">
      <w:pPr>
        <w:rPr>
          <w:b/>
          <w:sz w:val="22"/>
          <w:szCs w:val="22"/>
        </w:rPr>
      </w:pPr>
      <w:r w:rsidRPr="0008241C">
        <w:rPr>
          <w:b/>
          <w:sz w:val="22"/>
          <w:szCs w:val="22"/>
        </w:rPr>
        <w:t>All countries in the Asia-Pacific region are signatories to the Convention on Biological Diversity (CBD) and most have submitted their National Biodiversity Strategies and Action Plans (NBSAP) (</w:t>
      </w:r>
      <w:r w:rsidRPr="0008241C">
        <w:rPr>
          <w:b/>
          <w:i/>
          <w:sz w:val="22"/>
          <w:szCs w:val="22"/>
        </w:rPr>
        <w:t>well established</w:t>
      </w:r>
      <w:r w:rsidRPr="0008241C">
        <w:rPr>
          <w:b/>
          <w:sz w:val="22"/>
          <w:szCs w:val="22"/>
        </w:rPr>
        <w:t>). Some countries are also globally recognized as pioneers in implementing community-based, participatory and trans-boundary conservation initiatives at different scales (</w:t>
      </w:r>
      <w:r w:rsidRPr="0008241C">
        <w:rPr>
          <w:b/>
          <w:i/>
          <w:sz w:val="22"/>
          <w:szCs w:val="22"/>
        </w:rPr>
        <w:t>well established</w:t>
      </w:r>
      <w:r w:rsidRPr="0008241C">
        <w:rPr>
          <w:b/>
          <w:sz w:val="22"/>
          <w:szCs w:val="22"/>
        </w:rPr>
        <w:t>).</w:t>
      </w:r>
      <w:r w:rsidRPr="0008241C">
        <w:rPr>
          <w:sz w:val="22"/>
          <w:szCs w:val="22"/>
        </w:rPr>
        <w:t xml:space="preserve"> Policy and institutional reforms related to the management of forests, rangelands and protected areas, as well as the mainstreaming of participatory processes is gradually progressing in the region {1.4.1; 1.4.2; 1.4.4}. This is often due to participation in global and regional multilateral environmental agreements (MEAs) and greater advocacy by civil society organizations {1.4.1; 1.4.2; 1.4.4}. Important lessons from such reforms include the need for the clear definition of property rights, innovative partnerships with the private sector, and collective management and enforcement of regulations with local communities, all of which have the potential to be up-scaled and/or replicated at national and regional levels {1.4.4}.  </w:t>
      </w:r>
    </w:p>
    <w:p w14:paraId="062F151A" w14:textId="77777777" w:rsidR="00A01204" w:rsidRPr="0008241C" w:rsidRDefault="00A01204" w:rsidP="00A01204">
      <w:pPr>
        <w:rPr>
          <w:b/>
          <w:sz w:val="22"/>
          <w:szCs w:val="22"/>
        </w:rPr>
      </w:pPr>
    </w:p>
    <w:p w14:paraId="57492949" w14:textId="77777777" w:rsidR="00A01204" w:rsidRPr="0008241C" w:rsidRDefault="00A01204" w:rsidP="00A01204">
      <w:pPr>
        <w:rPr>
          <w:rFonts w:eastAsia="MS Mincho"/>
          <w:sz w:val="22"/>
          <w:szCs w:val="22"/>
        </w:rPr>
      </w:pPr>
      <w:r w:rsidRPr="0008241C">
        <w:rPr>
          <w:b/>
          <w:sz w:val="22"/>
          <w:szCs w:val="22"/>
        </w:rPr>
        <w:t xml:space="preserve">Some countries in the Asia-Pacific region, face significant challenges in meeting their multiple international commitments such as the Aichi Biodiversity Targets, United Nations Sustainable Development Goals (SDGs) and the Paris Agreement </w:t>
      </w:r>
      <w:r w:rsidRPr="0008241C">
        <w:rPr>
          <w:b/>
          <w:bCs/>
          <w:sz w:val="22"/>
          <w:szCs w:val="22"/>
        </w:rPr>
        <w:t>(</w:t>
      </w:r>
      <w:r w:rsidRPr="0008241C">
        <w:rPr>
          <w:b/>
          <w:bCs/>
          <w:i/>
          <w:sz w:val="22"/>
          <w:szCs w:val="22"/>
        </w:rPr>
        <w:t>established but incomplete</w:t>
      </w:r>
      <w:r w:rsidRPr="0008241C">
        <w:rPr>
          <w:b/>
          <w:bCs/>
          <w:sz w:val="22"/>
          <w:szCs w:val="22"/>
        </w:rPr>
        <w:t>)</w:t>
      </w:r>
      <w:r w:rsidRPr="0008241C">
        <w:rPr>
          <w:b/>
          <w:sz w:val="22"/>
          <w:szCs w:val="22"/>
        </w:rPr>
        <w:t>. This is especially true for countries that are highly vulnerable (and not well prepared) to face emerging drivers of ecosystem change, and particularly climate change, due to poor capacity and technological/financial constraints (</w:t>
      </w:r>
      <w:r w:rsidRPr="0008241C">
        <w:rPr>
          <w:b/>
          <w:i/>
          <w:sz w:val="22"/>
          <w:szCs w:val="22"/>
        </w:rPr>
        <w:t>established but incomplete</w:t>
      </w:r>
      <w:r w:rsidRPr="0008241C">
        <w:rPr>
          <w:b/>
          <w:sz w:val="22"/>
          <w:szCs w:val="22"/>
        </w:rPr>
        <w:t>).</w:t>
      </w:r>
      <w:r w:rsidRPr="0008241C">
        <w:rPr>
          <w:sz w:val="22"/>
          <w:szCs w:val="22"/>
        </w:rPr>
        <w:t xml:space="preserve"> Several countries in the region face a critical lack of human, institutional and financial capacity to implement effectively NBSAPs, and multi-scale and multi-sector governance systems and conservation measures {1.4.4}. Significant knowledge gaps exist for properly assessing and analysing the status and trends of biodiversity and ecosystem services in a spatially-explicit manner {1.1.2; 1.4.4}. There are also substantial financial constraints, political challenges and capacity gaps to design and implement effectively transboundary and regional initiatives to halt biodiversity loss, ecosystem degradation, climate change, and unsustainable development {1.4.4}. Significant challenges emerge due to the loss of ILK primarily due to socioeconomic transformation and migration {1.1.3.2; 1.4.3}.</w:t>
      </w:r>
    </w:p>
    <w:p w14:paraId="2CC1C11E" w14:textId="77777777" w:rsidR="00A01204" w:rsidRPr="0008241C" w:rsidRDefault="00A01204" w:rsidP="00A01204">
      <w:pPr>
        <w:rPr>
          <w:sz w:val="22"/>
          <w:szCs w:val="22"/>
        </w:rPr>
      </w:pPr>
    </w:p>
    <w:p w14:paraId="201A6F72" w14:textId="77777777" w:rsidR="00A01204" w:rsidRPr="0008241C" w:rsidRDefault="00A01204" w:rsidP="00A01204">
      <w:pPr>
        <w:rPr>
          <w:b/>
          <w:sz w:val="24"/>
          <w:szCs w:val="22"/>
        </w:rPr>
      </w:pPr>
      <w:r w:rsidRPr="0008241C">
        <w:rPr>
          <w:b/>
          <w:sz w:val="24"/>
          <w:szCs w:val="22"/>
        </w:rPr>
        <w:t>PART IV:  Methodology and structure of the Asia-Pacific Regional Assessment</w:t>
      </w:r>
    </w:p>
    <w:p w14:paraId="31323032" w14:textId="77777777" w:rsidR="00A01204" w:rsidRPr="0008241C" w:rsidRDefault="00A01204" w:rsidP="00A01204">
      <w:pPr>
        <w:rPr>
          <w:sz w:val="22"/>
          <w:szCs w:val="22"/>
        </w:rPr>
      </w:pPr>
    </w:p>
    <w:p w14:paraId="6D6FC873" w14:textId="77777777" w:rsidR="00A01204" w:rsidRPr="0008241C" w:rsidRDefault="00A01204" w:rsidP="00A01204">
      <w:pPr>
        <w:rPr>
          <w:sz w:val="22"/>
          <w:szCs w:val="22"/>
        </w:rPr>
      </w:pPr>
      <w:r w:rsidRPr="0008241C">
        <w:rPr>
          <w:b/>
          <w:sz w:val="22"/>
          <w:szCs w:val="22"/>
        </w:rPr>
        <w:t xml:space="preserve">The Asia-Pacific Regional Assessment identifies the causes and consequences of biodiversity loss and the associated decline in Nature’s Contributions to People, and provides appropriate options to policy-makers to reverse this decline. The regional assessment adopts an integrated and inclusive methodology, which acknowledges that human and natural systems are </w:t>
      </w:r>
      <w:r w:rsidRPr="0008241C">
        <w:rPr>
          <w:b/>
          <w:bCs/>
          <w:sz w:val="22"/>
          <w:szCs w:val="22"/>
        </w:rPr>
        <w:t xml:space="preserve">interconnected, that multiple and changing value concepts exist in relation to Nature and its contribution to people, and that diverse knowledge systems are necessary to unravel this interconnectivity and interdependence. </w:t>
      </w:r>
      <w:r w:rsidRPr="0008241C">
        <w:rPr>
          <w:bCs/>
          <w:sz w:val="22"/>
          <w:szCs w:val="22"/>
        </w:rPr>
        <w:t xml:space="preserve">The seven </w:t>
      </w:r>
      <w:r w:rsidRPr="0008241C">
        <w:rPr>
          <w:sz w:val="22"/>
          <w:szCs w:val="22"/>
        </w:rPr>
        <w:t>guiding principles of the Asia-Pacific Regional Assessment are to: a) adopt a social-ecological systems approach, b) unravel the</w:t>
      </w:r>
      <w:r w:rsidRPr="0008241C">
        <w:rPr>
          <w:b/>
          <w:i/>
          <w:sz w:val="22"/>
          <w:szCs w:val="22"/>
        </w:rPr>
        <w:t xml:space="preserve"> </w:t>
      </w:r>
      <w:r w:rsidRPr="0008241C">
        <w:rPr>
          <w:sz w:val="22"/>
          <w:szCs w:val="22"/>
        </w:rPr>
        <w:t xml:space="preserve">combined and accelerated effects of multiple direct and indirect drivers on change, c) conduct integrated cross-scale analysis, d) consider the multiple concepts of value of Nature and its contribution to people, e) integrate multiple sources of knowledge and practice, f) acknowledge the importance of formal and informal institutional and governance frameworks, and g) adhere to the conceptual framework and principles of the IPBES {1.3.1; 1.3.2}. The assessment explores the wider application of different innovative governance and management mechanisms that can offer diverse options to policymakers to manage biodiversity and ecosystem services at multiple scales, and meet multiple policy objectives such as biodiversity conservation, poverty alleviation, climate change adaptation and mitigation, as </w:t>
      </w:r>
      <w:r w:rsidRPr="0008241C">
        <w:rPr>
          <w:sz w:val="22"/>
          <w:szCs w:val="22"/>
        </w:rPr>
        <w:lastRenderedPageBreak/>
        <w:t>envisioned by the Aichi Biodiversity Targets, the Sustainable Development Goals (SDGs), and the Paris Agreement (1.5).</w:t>
      </w:r>
    </w:p>
    <w:bookmarkEnd w:id="22"/>
    <w:p w14:paraId="7469DF42" w14:textId="77777777" w:rsidR="00A01204" w:rsidRPr="0008241C" w:rsidRDefault="00A01204" w:rsidP="00A01204">
      <w:pPr>
        <w:rPr>
          <w:sz w:val="22"/>
          <w:szCs w:val="22"/>
        </w:rPr>
      </w:pPr>
    </w:p>
    <w:p w14:paraId="1CA6CE01" w14:textId="77777777" w:rsidR="00A01204" w:rsidRPr="0008241C" w:rsidRDefault="00A01204" w:rsidP="00A01204">
      <w:pPr>
        <w:rPr>
          <w:sz w:val="22"/>
          <w:szCs w:val="22"/>
        </w:rPr>
      </w:pPr>
      <w:r w:rsidRPr="0008241C">
        <w:rPr>
          <w:sz w:val="22"/>
          <w:szCs w:val="22"/>
        </w:rPr>
        <w:br w:type="page"/>
      </w:r>
    </w:p>
    <w:p w14:paraId="4639CCE9" w14:textId="77777777" w:rsidR="00A01204" w:rsidRPr="0008241C" w:rsidRDefault="00A01204" w:rsidP="00A01204">
      <w:pPr>
        <w:keepNext/>
        <w:keepLines/>
        <w:tabs>
          <w:tab w:val="clear" w:pos="1247"/>
          <w:tab w:val="left" w:pos="700"/>
        </w:tabs>
        <w:spacing w:before="40"/>
        <w:outlineLvl w:val="1"/>
        <w:rPr>
          <w:b/>
          <w:sz w:val="28"/>
          <w:szCs w:val="26"/>
        </w:rPr>
      </w:pPr>
      <w:bookmarkStart w:id="24" w:name="_Toc504173093"/>
      <w:bookmarkStart w:id="25" w:name="_Toc504316215"/>
      <w:bookmarkStart w:id="26" w:name="_Toc504317058"/>
      <w:bookmarkStart w:id="27" w:name="_Toc504317751"/>
      <w:bookmarkStart w:id="28" w:name="_Toc504320559"/>
      <w:bookmarkStart w:id="29" w:name="_Toc504320783"/>
      <w:bookmarkStart w:id="30" w:name="_Toc504321097"/>
      <w:bookmarkStart w:id="31" w:name="_Toc524033676"/>
      <w:r w:rsidRPr="0008241C">
        <w:rPr>
          <w:b/>
          <w:sz w:val="28"/>
          <w:szCs w:val="26"/>
        </w:rPr>
        <w:lastRenderedPageBreak/>
        <w:t>1.1</w:t>
      </w:r>
      <w:r w:rsidRPr="0008241C">
        <w:rPr>
          <w:b/>
          <w:sz w:val="28"/>
          <w:szCs w:val="26"/>
        </w:rPr>
        <w:tab/>
        <w:t>Introduction</w:t>
      </w:r>
      <w:bookmarkEnd w:id="13"/>
      <w:bookmarkEnd w:id="23"/>
      <w:bookmarkEnd w:id="24"/>
      <w:bookmarkEnd w:id="25"/>
      <w:bookmarkEnd w:id="26"/>
      <w:bookmarkEnd w:id="27"/>
      <w:bookmarkEnd w:id="28"/>
      <w:bookmarkEnd w:id="29"/>
      <w:bookmarkEnd w:id="30"/>
      <w:bookmarkEnd w:id="31"/>
    </w:p>
    <w:p w14:paraId="3276EA9A" w14:textId="77777777" w:rsidR="00A01204" w:rsidRPr="0008241C" w:rsidRDefault="00A01204" w:rsidP="00A01204">
      <w:pPr>
        <w:rPr>
          <w:sz w:val="22"/>
          <w:szCs w:val="22"/>
        </w:rPr>
      </w:pPr>
    </w:p>
    <w:p w14:paraId="1712D543" w14:textId="77777777" w:rsidR="00A01204" w:rsidRPr="0008241C" w:rsidRDefault="00A01204" w:rsidP="00A01204">
      <w:pPr>
        <w:keepNext/>
        <w:tabs>
          <w:tab w:val="clear" w:pos="1247"/>
          <w:tab w:val="left" w:pos="765"/>
        </w:tabs>
        <w:outlineLvl w:val="2"/>
        <w:rPr>
          <w:b/>
          <w:sz w:val="24"/>
          <w:szCs w:val="24"/>
        </w:rPr>
      </w:pPr>
      <w:bookmarkStart w:id="32" w:name="_Toc470985500"/>
      <w:bookmarkStart w:id="33" w:name="_Toc480652867"/>
      <w:bookmarkStart w:id="34" w:name="_Toc504173094"/>
      <w:bookmarkStart w:id="35" w:name="_Toc504316216"/>
      <w:bookmarkStart w:id="36" w:name="_Toc504317059"/>
      <w:bookmarkStart w:id="37" w:name="_Toc504317752"/>
      <w:bookmarkStart w:id="38" w:name="_Toc504320560"/>
      <w:bookmarkStart w:id="39" w:name="_Toc504320784"/>
      <w:bookmarkStart w:id="40" w:name="_Toc504321098"/>
      <w:bookmarkStart w:id="41" w:name="_Toc524033677"/>
      <w:r w:rsidRPr="0008241C">
        <w:rPr>
          <w:b/>
          <w:sz w:val="24"/>
          <w:szCs w:val="24"/>
        </w:rPr>
        <w:t>1.1.1</w:t>
      </w:r>
      <w:r w:rsidRPr="0008241C">
        <w:rPr>
          <w:b/>
          <w:sz w:val="24"/>
          <w:szCs w:val="24"/>
        </w:rPr>
        <w:tab/>
        <w:t>Extent and geographical diversity of the Asia-Pacific region</w:t>
      </w:r>
      <w:bookmarkEnd w:id="32"/>
      <w:bookmarkEnd w:id="33"/>
      <w:bookmarkEnd w:id="34"/>
      <w:bookmarkEnd w:id="35"/>
      <w:bookmarkEnd w:id="36"/>
      <w:bookmarkEnd w:id="37"/>
      <w:bookmarkEnd w:id="38"/>
      <w:bookmarkEnd w:id="39"/>
      <w:bookmarkEnd w:id="40"/>
      <w:bookmarkEnd w:id="41"/>
    </w:p>
    <w:p w14:paraId="488C3179" w14:textId="77777777" w:rsidR="00A01204" w:rsidRPr="0008241C" w:rsidRDefault="00A01204" w:rsidP="00A01204">
      <w:pPr>
        <w:rPr>
          <w:sz w:val="22"/>
          <w:szCs w:val="22"/>
        </w:rPr>
      </w:pPr>
    </w:p>
    <w:p w14:paraId="4552C965" w14:textId="273C0FFB" w:rsidR="00A01204" w:rsidRPr="0008241C" w:rsidRDefault="00A01204" w:rsidP="00A01204">
      <w:pPr>
        <w:rPr>
          <w:sz w:val="22"/>
          <w:szCs w:val="22"/>
        </w:rPr>
      </w:pPr>
      <w:r w:rsidRPr="0008241C">
        <w:rPr>
          <w:sz w:val="22"/>
          <w:szCs w:val="22"/>
        </w:rPr>
        <w:t xml:space="preserve">The Asia-Pacific region comprises five subregions with a total of 62 individual nation states, politically autonomous areas, and dependencies of countries outside the region. These subregions </w:t>
      </w:r>
      <w:bookmarkStart w:id="42" w:name="_Hlk495928539"/>
      <w:r w:rsidRPr="0008241C">
        <w:rPr>
          <w:sz w:val="22"/>
          <w:szCs w:val="22"/>
        </w:rPr>
        <w:t>are Western Asia, South Asia, South-East Asia, North-East Asia</w:t>
      </w:r>
      <w:bookmarkEnd w:id="42"/>
      <w:r w:rsidRPr="0008241C">
        <w:rPr>
          <w:sz w:val="22"/>
          <w:szCs w:val="22"/>
        </w:rPr>
        <w:t xml:space="preserve"> and Oceania including the Hawaiian Archipelago (</w:t>
      </w:r>
      <w:r w:rsidRPr="0008241C">
        <w:rPr>
          <w:sz w:val="22"/>
          <w:szCs w:val="22"/>
        </w:rPr>
        <w:fldChar w:fldCharType="begin"/>
      </w:r>
      <w:r w:rsidRPr="0008241C">
        <w:rPr>
          <w:sz w:val="22"/>
          <w:szCs w:val="22"/>
        </w:rPr>
        <w:instrText xml:space="preserve"> REF _Ref480620267 \h  \* MERGEFORMAT </w:instrText>
      </w:r>
      <w:r w:rsidRPr="0008241C">
        <w:rPr>
          <w:sz w:val="22"/>
          <w:szCs w:val="22"/>
        </w:rPr>
      </w:r>
      <w:r w:rsidRPr="0008241C">
        <w:rPr>
          <w:sz w:val="22"/>
          <w:szCs w:val="22"/>
        </w:rPr>
        <w:fldChar w:fldCharType="separate"/>
      </w:r>
      <w:r w:rsidR="00D74032" w:rsidRPr="00D74032">
        <w:rPr>
          <w:sz w:val="22"/>
          <w:szCs w:val="22"/>
        </w:rPr>
        <w:t>Figure 1.1</w:t>
      </w:r>
      <w:r w:rsidRPr="0008241C">
        <w:rPr>
          <w:sz w:val="22"/>
          <w:szCs w:val="22"/>
        </w:rPr>
        <w:fldChar w:fldCharType="end"/>
      </w:r>
      <w:r w:rsidRPr="0008241C">
        <w:rPr>
          <w:sz w:val="22"/>
          <w:szCs w:val="22"/>
        </w:rPr>
        <w:t xml:space="preserve">) (see Appendix, </w:t>
      </w:r>
      <w:r w:rsidRPr="0008241C">
        <w:rPr>
          <w:sz w:val="22"/>
          <w:szCs w:val="22"/>
        </w:rPr>
        <w:fldChar w:fldCharType="begin"/>
      </w:r>
      <w:r w:rsidRPr="0008241C">
        <w:rPr>
          <w:sz w:val="22"/>
          <w:szCs w:val="22"/>
        </w:rPr>
        <w:instrText xml:space="preserve"> REF _Ref480622163 \h  \* MERGEFORMAT </w:instrText>
      </w:r>
      <w:r w:rsidRPr="0008241C">
        <w:rPr>
          <w:sz w:val="22"/>
          <w:szCs w:val="22"/>
        </w:rPr>
      </w:r>
      <w:r w:rsidRPr="0008241C">
        <w:rPr>
          <w:sz w:val="22"/>
          <w:szCs w:val="22"/>
        </w:rPr>
        <w:fldChar w:fldCharType="separate"/>
      </w:r>
      <w:r w:rsidR="00D74032" w:rsidRPr="00D74032">
        <w:rPr>
          <w:sz w:val="22"/>
          <w:szCs w:val="22"/>
        </w:rPr>
        <w:t>Table S1</w:t>
      </w:r>
      <w:r w:rsidRPr="0008241C">
        <w:rPr>
          <w:sz w:val="22"/>
          <w:szCs w:val="22"/>
        </w:rPr>
        <w:fldChar w:fldCharType="end"/>
      </w:r>
      <w:r w:rsidRPr="0008241C">
        <w:rPr>
          <w:sz w:val="22"/>
          <w:szCs w:val="22"/>
        </w:rPr>
        <w:t xml:space="preserve"> for a list of countries and territories in each subregion). </w:t>
      </w:r>
    </w:p>
    <w:p w14:paraId="14050AC0" w14:textId="77777777" w:rsidR="00A01204" w:rsidRPr="0008241C" w:rsidRDefault="00A01204" w:rsidP="00A01204">
      <w:pPr>
        <w:rPr>
          <w:sz w:val="22"/>
          <w:szCs w:val="22"/>
        </w:rPr>
      </w:pPr>
    </w:p>
    <w:p w14:paraId="207A202C" w14:textId="77777777" w:rsidR="00A01204" w:rsidRPr="0008241C" w:rsidRDefault="00A01204" w:rsidP="00A01204">
      <w:pPr>
        <w:rPr>
          <w:sz w:val="22"/>
          <w:szCs w:val="22"/>
        </w:rPr>
      </w:pPr>
      <w:r w:rsidRPr="0008241C">
        <w:rPr>
          <w:sz w:val="22"/>
          <w:szCs w:val="22"/>
        </w:rPr>
        <w:t>Among the four geographic regions defined by IPBES, the Asia-Pacific is the largest and possibly the most physically, biologically and culturally diverse (Section 1.1.2-1.1.3). Geographically it extends more than halfway around the globe; from the sparsely populated deserts of Western Asia, to the small isolated oceanic islands (including the Hawaiian Archipelago) and ocean trenches and seamounts of the Pacific Ocean (including some Sub-Antarctic Island territories). It contains most of the central and eastern part of Eurasia (the world’s largest continent), and the “island continent” of Australia</w:t>
      </w:r>
      <w:r w:rsidRPr="0008241C">
        <w:rPr>
          <w:b/>
          <w:sz w:val="22"/>
          <w:szCs w:val="22"/>
        </w:rPr>
        <w:t xml:space="preserve">. </w:t>
      </w:r>
      <w:r w:rsidRPr="0008241C">
        <w:rPr>
          <w:sz w:val="22"/>
          <w:szCs w:val="22"/>
        </w:rPr>
        <w:t>It also</w:t>
      </w:r>
      <w:r w:rsidRPr="0008241C">
        <w:rPr>
          <w:b/>
          <w:sz w:val="22"/>
          <w:szCs w:val="22"/>
        </w:rPr>
        <w:t xml:space="preserve"> </w:t>
      </w:r>
      <w:r w:rsidRPr="0008241C">
        <w:rPr>
          <w:sz w:val="22"/>
          <w:szCs w:val="22"/>
        </w:rPr>
        <w:t>contains most of the Pacific Ocean and large portions of the Indian Ocean, with their marginal seas and ocean trenches (</w:t>
      </w:r>
      <w:r w:rsidRPr="0008241C">
        <w:rPr>
          <w:sz w:val="22"/>
          <w:szCs w:val="22"/>
        </w:rPr>
        <w:fldChar w:fldCharType="begin" w:fldLock="1"/>
      </w:r>
      <w:r w:rsidRPr="0008241C">
        <w:rPr>
          <w:sz w:val="22"/>
          <w:szCs w:val="22"/>
        </w:rPr>
        <w:instrText>ADDIN CSL_CITATION {"citationItems":[{"id":"ITEM-1","itemData":{"author":[{"dropping-particle":"","family":"IPCA","given":"","non-dropping-particle":"","parse-names":false,"suffix":""}],"id":"ITEM-1","issued":{"date-parts":[["2017"]]},"page":"1-2","title":"Biological and Cultural Diversity in the Indo-Pacific","type":"article","volume":"0"},"uris":["http://www.mendeley.com/documents/?uuid=209a77f2-535c-47dc-8484-d9a43f41fbb6"]}],"mendeley":{"formattedCitation":"(IPCA, 2017)","manualFormatting":"IPCA, 2017)","plainTextFormattedCitation":"(IPCA, 2017)","previouslyFormattedCitation":"(IPCA, 2017)"},"properties":{"noteIndex":0},"schema":"https://github.com/citation-style-language/schema/raw/master/csl-citation.json"}</w:instrText>
      </w:r>
      <w:r w:rsidRPr="0008241C">
        <w:rPr>
          <w:sz w:val="22"/>
          <w:szCs w:val="22"/>
        </w:rPr>
        <w:fldChar w:fldCharType="separate"/>
      </w:r>
      <w:r w:rsidRPr="0008241C">
        <w:rPr>
          <w:noProof/>
          <w:sz w:val="22"/>
          <w:szCs w:val="22"/>
        </w:rPr>
        <w:t>IPCA, 2017)</w:t>
      </w:r>
      <w:r w:rsidRPr="0008241C">
        <w:rPr>
          <w:sz w:val="22"/>
          <w:szCs w:val="22"/>
        </w:rPr>
        <w:fldChar w:fldCharType="end"/>
      </w:r>
      <w:r w:rsidRPr="0008241C">
        <w:rPr>
          <w:sz w:val="22"/>
          <w:szCs w:val="22"/>
        </w:rPr>
        <w:t>.</w:t>
      </w:r>
    </w:p>
    <w:p w14:paraId="08310936" w14:textId="77777777" w:rsidR="00A01204" w:rsidRPr="0008241C" w:rsidRDefault="00A01204" w:rsidP="00A01204">
      <w:pPr>
        <w:rPr>
          <w:sz w:val="22"/>
          <w:szCs w:val="22"/>
        </w:rPr>
      </w:pPr>
    </w:p>
    <w:p w14:paraId="5C3B0C32" w14:textId="5C2C02E8" w:rsidR="00A01204" w:rsidRPr="0008241C" w:rsidRDefault="00A01204" w:rsidP="00A01204">
      <w:pPr>
        <w:rPr>
          <w:sz w:val="22"/>
          <w:szCs w:val="22"/>
        </w:rPr>
      </w:pPr>
      <w:r w:rsidRPr="0008241C">
        <w:rPr>
          <w:sz w:val="22"/>
          <w:szCs w:val="22"/>
        </w:rPr>
        <w:t>Ecologically, it ranges from the cold dry steppes and boreal forests of North-East Asia to the subtropical and tropical rainforests of Borneo, the woodlands and savannah grasslands of South-East Asia, the western Indo-Pacific and Australia (</w:t>
      </w:r>
      <w:r w:rsidRPr="0008241C">
        <w:rPr>
          <w:sz w:val="22"/>
          <w:szCs w:val="22"/>
        </w:rPr>
        <w:fldChar w:fldCharType="begin"/>
      </w:r>
      <w:r w:rsidRPr="0008241C">
        <w:rPr>
          <w:sz w:val="22"/>
          <w:szCs w:val="22"/>
        </w:rPr>
        <w:instrText xml:space="preserve"> REF _Ref480620267 \h  \* MERGEFORMAT </w:instrText>
      </w:r>
      <w:r w:rsidRPr="0008241C">
        <w:rPr>
          <w:sz w:val="22"/>
          <w:szCs w:val="22"/>
        </w:rPr>
      </w:r>
      <w:r w:rsidRPr="0008241C">
        <w:rPr>
          <w:sz w:val="22"/>
          <w:szCs w:val="22"/>
        </w:rPr>
        <w:fldChar w:fldCharType="separate"/>
      </w:r>
      <w:r w:rsidR="00D74032" w:rsidRPr="00D74032">
        <w:rPr>
          <w:sz w:val="22"/>
          <w:szCs w:val="22"/>
        </w:rPr>
        <w:t>Figure 1.1</w:t>
      </w:r>
      <w:r w:rsidRPr="0008241C">
        <w:rPr>
          <w:sz w:val="22"/>
          <w:szCs w:val="22"/>
        </w:rPr>
        <w:fldChar w:fldCharType="end"/>
      </w:r>
      <w:r w:rsidRPr="0008241C">
        <w:rPr>
          <w:sz w:val="22"/>
          <w:szCs w:val="22"/>
        </w:rPr>
        <w:t>). The region also contains the highest, steepest and youngest mountain ranges of the world, the deepest ocean floor near the Marianas Islands, and some of the widest and the longest rivers and extensive deltas in the World (</w:t>
      </w:r>
      <w:r w:rsidRPr="0008241C">
        <w:rPr>
          <w:sz w:val="22"/>
          <w:szCs w:val="22"/>
        </w:rPr>
        <w:fldChar w:fldCharType="begin"/>
      </w:r>
      <w:r w:rsidRPr="0008241C">
        <w:rPr>
          <w:sz w:val="22"/>
          <w:szCs w:val="22"/>
        </w:rPr>
        <w:instrText xml:space="preserve"> REF _Ref480622178 \h  \* MERGEFORMAT </w:instrText>
      </w:r>
      <w:r w:rsidRPr="0008241C">
        <w:rPr>
          <w:sz w:val="22"/>
          <w:szCs w:val="22"/>
        </w:rPr>
      </w:r>
      <w:r w:rsidRPr="0008241C">
        <w:rPr>
          <w:sz w:val="22"/>
          <w:szCs w:val="22"/>
        </w:rPr>
        <w:fldChar w:fldCharType="separate"/>
      </w:r>
      <w:r w:rsidR="00D74032" w:rsidRPr="00D74032">
        <w:rPr>
          <w:sz w:val="22"/>
          <w:szCs w:val="22"/>
        </w:rPr>
        <w:t>Table 1.1</w:t>
      </w:r>
      <w:r w:rsidRPr="0008241C">
        <w:rPr>
          <w:sz w:val="22"/>
          <w:szCs w:val="22"/>
        </w:rPr>
        <w:fldChar w:fldCharType="end"/>
      </w:r>
      <w:r w:rsidRPr="0008241C">
        <w:rPr>
          <w:sz w:val="22"/>
          <w:szCs w:val="22"/>
        </w:rPr>
        <w:t xml:space="preserve">, Figure 1.2). </w:t>
      </w:r>
    </w:p>
    <w:p w14:paraId="604FC11D" w14:textId="77777777" w:rsidR="00A01204" w:rsidRPr="0008241C" w:rsidRDefault="00A01204" w:rsidP="00A01204">
      <w:pPr>
        <w:rPr>
          <w:sz w:val="22"/>
          <w:szCs w:val="22"/>
        </w:rPr>
      </w:pPr>
    </w:p>
    <w:p w14:paraId="6EB06567"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28374D3A" wp14:editId="6C9A70E0">
            <wp:extent cx="5735955" cy="5393055"/>
            <wp:effectExtent l="0" t="0" r="0" b="0"/>
            <wp:docPr id="9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5735955" cy="5393055"/>
                    </a:xfrm>
                    <a:prstGeom prst="rect">
                      <a:avLst/>
                    </a:prstGeom>
                    <a:noFill/>
                    <a:ln>
                      <a:noFill/>
                    </a:ln>
                    <a:extLst>
                      <a:ext uri="{53640926-AAD7-44D8-BBD7-CCE9431645EC}">
                        <a14:shadowObscured xmlns:a14="http://schemas.microsoft.com/office/drawing/2010/main"/>
                      </a:ext>
                    </a:extLst>
                  </pic:spPr>
                </pic:pic>
              </a:graphicData>
            </a:graphic>
          </wp:inline>
        </w:drawing>
      </w:r>
    </w:p>
    <w:p w14:paraId="002F0187" w14:textId="002364A5"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43" w:name="_Ref480620267"/>
      <w:r w:rsidRPr="0008241C">
        <w:rPr>
          <w:b/>
          <w:kern w:val="2"/>
          <w:sz w:val="22"/>
          <w:szCs w:val="22"/>
          <w:lang w:eastAsia="ja-JP"/>
        </w:rPr>
        <w:t>Figure 1.</w:t>
      </w:r>
      <w:r w:rsidRPr="0008241C">
        <w:rPr>
          <w:b/>
          <w:kern w:val="2"/>
          <w:sz w:val="22"/>
          <w:szCs w:val="22"/>
          <w:lang w:eastAsia="ja-JP"/>
        </w:rPr>
        <w:fldChar w:fldCharType="begin"/>
      </w:r>
      <w:r w:rsidRPr="0008241C">
        <w:rPr>
          <w:b/>
          <w:kern w:val="2"/>
          <w:sz w:val="22"/>
          <w:szCs w:val="22"/>
          <w:lang w:eastAsia="ja-JP"/>
        </w:rPr>
        <w:instrText xml:space="preserve"> SEQ Figure_1. \* ARABIC </w:instrText>
      </w:r>
      <w:r w:rsidRPr="0008241C">
        <w:rPr>
          <w:b/>
          <w:kern w:val="2"/>
          <w:sz w:val="22"/>
          <w:szCs w:val="22"/>
          <w:lang w:eastAsia="ja-JP"/>
        </w:rPr>
        <w:fldChar w:fldCharType="separate"/>
      </w:r>
      <w:r w:rsidR="00D74032">
        <w:rPr>
          <w:b/>
          <w:noProof/>
          <w:kern w:val="2"/>
          <w:sz w:val="22"/>
          <w:szCs w:val="22"/>
          <w:lang w:eastAsia="ja-JP"/>
        </w:rPr>
        <w:t>1</w:t>
      </w:r>
      <w:r w:rsidRPr="0008241C">
        <w:rPr>
          <w:b/>
          <w:noProof/>
          <w:kern w:val="2"/>
          <w:sz w:val="22"/>
          <w:szCs w:val="22"/>
          <w:lang w:eastAsia="ja-JP"/>
        </w:rPr>
        <w:fldChar w:fldCharType="end"/>
      </w:r>
      <w:bookmarkEnd w:id="43"/>
      <w:r w:rsidRPr="0008241C">
        <w:rPr>
          <w:b/>
          <w:kern w:val="2"/>
          <w:sz w:val="22"/>
          <w:szCs w:val="22"/>
          <w:lang w:eastAsia="ja-JP"/>
        </w:rPr>
        <w:t xml:space="preserve"> Major ecoregions and the five geographical subregions of the Asia-Pacific region</w:t>
      </w:r>
    </w:p>
    <w:p w14:paraId="265A5B1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as defined by IPBES</w:t>
      </w:r>
    </w:p>
    <w:p w14:paraId="7365E416"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Data source:</w:t>
      </w:r>
      <w:r w:rsidRPr="0008241C">
        <w:rPr>
          <w:sz w:val="22"/>
          <w:szCs w:val="22"/>
        </w:rPr>
        <w:t xml:space="preserve"> biomes data from </w:t>
      </w:r>
      <w:r w:rsidRPr="0008241C">
        <w:rPr>
          <w:rFonts w:eastAsia="MS Mincho"/>
          <w:sz w:val="22"/>
          <w:szCs w:val="22"/>
          <w:lang w:eastAsia="ja-JP"/>
        </w:rPr>
        <w:t xml:space="preserve">Olson </w:t>
      </w:r>
      <w:r w:rsidRPr="0008241C">
        <w:rPr>
          <w:rFonts w:eastAsia="MS Mincho"/>
          <w:i/>
          <w:sz w:val="22"/>
          <w:szCs w:val="22"/>
          <w:lang w:eastAsia="ja-JP"/>
        </w:rPr>
        <w:t>et al.</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label":"figure","suppress-author":1,"uris":["http://www.mendeley.com/documents/?uuid=2f3abd84-2340-4e49-8360-706e14fda5db"]}],"mendeley":{"formattedCitation":"(2001)","plainTextFormattedCitation":"(2001)","previouslyFormattedCitation":"(2001)"},"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2001)</w:t>
      </w:r>
      <w:r w:rsidRPr="0008241C">
        <w:rPr>
          <w:rFonts w:eastAsia="MS Mincho"/>
          <w:sz w:val="22"/>
          <w:szCs w:val="22"/>
          <w:lang w:eastAsia="ja-JP"/>
        </w:rPr>
        <w:fldChar w:fldCharType="end"/>
      </w:r>
      <w:r w:rsidRPr="0008241C">
        <w:rPr>
          <w:rFonts w:eastAsia="MS Mincho"/>
          <w:sz w:val="22"/>
          <w:szCs w:val="22"/>
          <w:lang w:eastAsia="ja-JP"/>
        </w:rPr>
        <w:t xml:space="preserve">, and hotspots data from Conservation Synthesis - Center for Applied Biodiversity Science at Conservation International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URL":"https://databasin.org/datasets/e5e1b415498249d0b511b0eef8625c12","accessed":{"date-parts":[["2018","7","12"]]},"author":[{"dropping-particle":"","family":"Conservation Synthesis - Center for Applied Biodiversity Science at Conservation International","given":"","non-dropping-particle":"","parse-names":false,"suffix":""}],"id":"ITEM-1","issued":{"date-parts":[["2004"]]},"title":"Biodiversity Hotspots Revisited, Conservation International, 2004 | Data Basin","type":"webpage"},"label":"figure","suppress-author":1,"uris":["http://www.mendeley.com/documents/?uuid=3a9c51a1-8211-3813-a513-9f0ce4eb254a"]}],"mendeley":{"formattedCitation":"(2004)","plainTextFormattedCitation":"(2004)","previouslyFormattedCitation":"(2004)"},"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2004)</w:t>
      </w:r>
      <w:r w:rsidRPr="0008241C">
        <w:rPr>
          <w:rFonts w:eastAsia="MS Mincho"/>
          <w:sz w:val="22"/>
          <w:szCs w:val="22"/>
          <w:lang w:eastAsia="ja-JP"/>
        </w:rPr>
        <w:fldChar w:fldCharType="end"/>
      </w:r>
      <w:r w:rsidRPr="0008241C">
        <w:rPr>
          <w:rFonts w:eastAsia="MS Mincho"/>
          <w:sz w:val="22"/>
          <w:szCs w:val="22"/>
          <w:lang w:eastAsia="ja-JP"/>
        </w:rPr>
        <w:t xml:space="preserve"> and R. A. Mittermeier </w:t>
      </w:r>
      <w:r w:rsidRPr="0008241C">
        <w:rPr>
          <w:rFonts w:eastAsia="MS Mincho"/>
          <w:i/>
          <w:sz w:val="22"/>
          <w:szCs w:val="22"/>
          <w:lang w:eastAsia="ja-JP"/>
        </w:rPr>
        <w:t>et al.</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ISBN":"9686397779","author":[{"dropping-particle":"","family":"Mittermeier","given":"R. A.","non-dropping-particle":"","parse-names":false,"suffix":""},{"dropping-particle":"","family":"Robles-Gil","given":"P.","non-dropping-particle":"","parse-names":false,"suffix":""},{"dropping-particle":"","family":"Hoffmann","given":"M.","non-dropping-particle":"","parse-names":false,"suffix":""},{"dropping-particle":"","family":"Pilgrim","given":"J. D.","non-dropping-particle":"","parse-names":false,"suffix":""},{"dropping-particle":"","family":"Brooks","given":"T. B.","non-dropping-particle":"","parse-names":false,"suffix":""},{"dropping-particle":"","family":"Mittermeier","given":"C. G.","non-dropping-particle":"","parse-names":false,"suffix":""},{"dropping-particle":"","family":"Lamoreux","given":"J. L.","non-dropping-particle":"","parse-names":false,"suffix":""},{"dropping-particle":"","family":"Fonseca","given":"G. A. B","non-dropping-particle":"","parse-names":false,"suffix":""}],"id":"ITEM-1","issued":{"date-parts":[["2004"]]},"number-of-pages":"390","publisher":"CEMEX","publisher-place":"Mexico City, Mexico","title":"Hotspots Revisited: Earth's Biologically Richest and Most Endangered Ecoregions","type":"book"},"label":"figure","suppress-author":1,"uris":["http://www.mendeley.com/documents/?uuid=43486bd5-652a-42b7-ae60-5586edf1c6c9"]}],"mendeley":{"formattedCitation":"(2004)","plainTextFormattedCitation":"(2004)","previouslyFormattedCitation":"(2004)"},"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2004)</w:t>
      </w:r>
      <w:r w:rsidRPr="0008241C">
        <w:rPr>
          <w:rFonts w:eastAsia="MS Mincho"/>
          <w:sz w:val="22"/>
          <w:szCs w:val="22"/>
          <w:lang w:eastAsia="ja-JP"/>
        </w:rPr>
        <w:fldChar w:fldCharType="end"/>
      </w:r>
    </w:p>
    <w:p w14:paraId="26EC20F2" w14:textId="77777777" w:rsidR="00A01204" w:rsidRPr="0008241C" w:rsidRDefault="00A01204" w:rsidP="00A01204">
      <w:pPr>
        <w:rPr>
          <w:sz w:val="22"/>
          <w:szCs w:val="22"/>
        </w:rPr>
      </w:pPr>
    </w:p>
    <w:p w14:paraId="4BB8AE9E" w14:textId="77777777" w:rsidR="00A01204" w:rsidRPr="0008241C" w:rsidRDefault="00A01204" w:rsidP="00A01204">
      <w:pPr>
        <w:contextualSpacing/>
        <w:rPr>
          <w:sz w:val="22"/>
          <w:szCs w:val="22"/>
        </w:rPr>
      </w:pPr>
      <w:r w:rsidRPr="0008241C">
        <w:rPr>
          <w:sz w:val="22"/>
          <w:szCs w:val="22"/>
        </w:rPr>
        <w:t xml:space="preserve">The Asia-Pacific region contains a large variety of unique terrestrial, freshwater and marine systems, which underpin the region’s high biological and cultural diversity (Section 1.1.2-1.1.3). These include: </w:t>
      </w:r>
    </w:p>
    <w:p w14:paraId="070FC0EA"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Islands and Coastlines</w:t>
      </w:r>
      <w:r w:rsidRPr="0008241C">
        <w:rPr>
          <w:sz w:val="22"/>
          <w:szCs w:val="22"/>
          <w:lang w:eastAsia="ja-JP"/>
        </w:rPr>
        <w:t xml:space="preserve">: Contains the majority of all continental and oceanic islands, and half of the world’s largest island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IPCA","given":"","non-dropping-particle":"","parse-names":false,"suffix":""}],"id":"ITEM-1","issued":{"date-parts":[["2017"]]},"page":"1-2","title":"Biological and Cultural Diversity in the Indo-Pacific","type":"article","volume":"0"},"uris":["http://www.mendeley.com/documents/?uuid=209a77f2-535c-47dc-8484-d9a43f41fbb6"]}],"mendeley":{"formattedCitation":"(IPCA, 2017)","plainTextFormattedCitation":"(IPCA, 2017)","previouslyFormattedCitation":"(IPCA,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IPCA, 2017)</w:t>
      </w:r>
      <w:r w:rsidRPr="0008241C">
        <w:rPr>
          <w:sz w:val="22"/>
          <w:szCs w:val="22"/>
          <w:lang w:eastAsia="ja-JP"/>
        </w:rPr>
        <w:fldChar w:fldCharType="end"/>
      </w:r>
      <w:r w:rsidRPr="0008241C">
        <w:rPr>
          <w:sz w:val="22"/>
          <w:szCs w:val="22"/>
          <w:lang w:eastAsia="ja-JP"/>
        </w:rPr>
        <w:t>. Contains large archipelagos and surrounding near-shore ecosystems, including almost all of the main atoll groups, such as the atolls of Kiribati, Tuvalu, Marshall Islands and the Tuamotu Archipelago in the Pacific Ocean, and the Maldives in the Indian Ocean. The region contains extensive beaches and coastlines;</w:t>
      </w:r>
    </w:p>
    <w:p w14:paraId="02687880"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Cryosphere and Mountain Ranges</w:t>
      </w:r>
      <w:r w:rsidRPr="0008241C">
        <w:rPr>
          <w:sz w:val="22"/>
          <w:szCs w:val="22"/>
          <w:lang w:eastAsia="ja-JP"/>
        </w:rPr>
        <w:t xml:space="preserve">: Contains 8 of the 10 highest mountain ranges in the world </w:t>
      </w:r>
      <w:r w:rsidRPr="0008241C">
        <w:rPr>
          <w:sz w:val="22"/>
          <w:szCs w:val="22"/>
          <w:lang w:eastAsia="ja-JP"/>
        </w:rPr>
        <w:fldChar w:fldCharType="begin" w:fldLock="1"/>
      </w:r>
      <w:r w:rsidRPr="0008241C">
        <w:rPr>
          <w:sz w:val="22"/>
          <w:szCs w:val="22"/>
          <w:lang w:eastAsia="ja-JP"/>
        </w:rPr>
        <w:instrText>ADDIN CSL_CITATION {"citationItems":[{"id":"ITEM-1","itemData":{"ISSN":"0027-8424","author":[{"dropping-particle":"","family":"Hinsbergen","given":"Douwe J J","non-dropping-particle":"Van","parse-names":false,"suffix":""},{"dropping-particle":"","family":"Lippert","given":"Peter C","non-dropping-particle":"","parse-names":false,"suffix":""},{"dropping-particle":"","family":"Dupont-Nivet","given":"Guillaume","non-dropping-particle":"","parse-names":false,"suffix":""},{"dropping-particle":"","family":"McQuarrie","given":"Nadine","non-dropping-particle":"","parse-names":false,"suffix":""},{"dropping-particle":"V","family":"Doubrovine","given":"Pavel","non-dropping-particle":"","parse-names":false,"suffix":""},{"dropping-particle":"","family":"Spakman","given":"Wim","non-dropping-particle":"","parse-names":false,"suffix":""},{"dropping-particle":"","family":"Torsvik","given":"Trond H","non-dropping-particle":"","parse-names":false,"suffix":""}],"container-title":"Proceedings of the National Academy of Sciences","id":"ITEM-1","issue":"20","issued":{"date-parts":[["2012"]]},"note":"NULL","page":"7659-7664","publisher":"National Acad Sciences","title":"Greater India Basin hypothesis and a two-stage Cenozoic collision between India and Asia","type":"article-journal","volume":"109"},"uris":["http://www.mendeley.com/documents/?uuid=07578781-f25c-423c-b77d-a32afac61c10"]}],"mendeley":{"formattedCitation":"(Van Hinsbergen &lt;i&gt;et al.&lt;/i&gt;, 2012)","plainTextFormattedCitation":"(Van Hinsbergen et al., 2012)","previouslyFormattedCitation":"(Van Hinsbergen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Van Hinsbergen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w:t>
      </w:r>
      <w:bookmarkStart w:id="44" w:name="_Hlk495930065"/>
      <w:r w:rsidRPr="0008241C">
        <w:rPr>
          <w:sz w:val="22"/>
          <w:szCs w:val="22"/>
          <w:lang w:eastAsia="ja-JP"/>
        </w:rPr>
        <w:t xml:space="preserve">The Hindu Kush Himalayan (HKH) </w:t>
      </w:r>
      <w:bookmarkEnd w:id="44"/>
      <w:r w:rsidRPr="0008241C">
        <w:rPr>
          <w:sz w:val="22"/>
          <w:szCs w:val="22"/>
          <w:lang w:eastAsia="ja-JP"/>
        </w:rPr>
        <w:t>region holds the largest volume of ice and snow outside the Arctic and Antarctic regions;</w:t>
      </w:r>
    </w:p>
    <w:p w14:paraId="7CE36F68"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Volcanic and seismically active areas</w:t>
      </w:r>
      <w:r w:rsidRPr="0008241C">
        <w:rPr>
          <w:sz w:val="22"/>
          <w:szCs w:val="22"/>
          <w:lang w:eastAsia="ja-JP"/>
        </w:rPr>
        <w:t>: Contains the most volcanically and seismically active terrestrial and marine areas, including the oldest pre-Cambrian mineral-rich shields and stable bathyal ocean floors and trenches;</w:t>
      </w:r>
    </w:p>
    <w:p w14:paraId="3C35EFBB" w14:textId="254A304B"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Large River basins</w:t>
      </w:r>
      <w:r w:rsidRPr="0008241C">
        <w:rPr>
          <w:sz w:val="22"/>
          <w:szCs w:val="22"/>
          <w:lang w:eastAsia="ja-JP"/>
        </w:rPr>
        <w:t xml:space="preserve">: Contains 11 of the world’s 20 largest river systems that play a key </w:t>
      </w:r>
      <w:r w:rsidRPr="0008241C">
        <w:rPr>
          <w:sz w:val="22"/>
          <w:szCs w:val="22"/>
          <w:lang w:eastAsia="ja-JP"/>
        </w:rPr>
        <w:lastRenderedPageBreak/>
        <w:t xml:space="preserve">controlling factor for sustaining the health of terrestrial and marine ecosystem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ullivan","given":"Caroline A","non-dropping-particle":"","parse-names":false,"suffix":""},{"dropping-particle":"","family":"Dudgeon","given":"David","non-dropping-particle":"","parse-names":false,"suffix":""},{"dropping-particle":"","family":"Bunn","given":"S E","non-dropping-particle":"","parse-names":false,"suffix":""},{"dropping-particle":"","family":"Davies","given":"P M","non-dropping-particle":"","parse-names":false,"suffix":""},{"dropping-particle":"","family":"Gessner","given":"M O","non-dropping-particle":"","parse-names":false,"suffix":""},{"dropping-particle":"","family":"Glidden","given":"S","non-dropping-particle":"","parse-names":false,"suffix":""},{"dropping-particle":"","family":"Green","given":"P","non-dropping-particle":"","parse-names":false,"suffix":""},{"dropping-particle":"","family":"McIntyre","given":"P B","non-dropping-particle":"","parse-names":false,"suffix":""},{"dropping-particle":"","family":"Prusevich","given":"A","non-dropping-particle":"","parse-names":false,"suffix":""},{"dropping-particle":"","family":"Liermann","given":"C Reidy","non-dropping-particle":"","parse-names":false,"suffix":""}],"container-title":"World Rivers Review","id":"ITEM-1","issue":"4","issued":{"date-parts":[["2011"]]},"note":"NULL","title":"Saving the world's rivers: what must be done?","type":"article-journal","volume":"26"},"uris":["http://www.mendeley.com/documents/?uuid=51d43b8b-87be-4c22-b844-633cb5a7a07f"]}],"mendeley":{"formattedCitation":"(Sullivan &lt;i&gt;et al.&lt;/i&gt;, 2011)","plainTextFormattedCitation":"(Sullivan et al., 2011)","previouslyFormattedCitation":"(Sulliva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ulliva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w:t>
      </w:r>
      <w:r w:rsidRPr="0008241C">
        <w:rPr>
          <w:sz w:val="22"/>
          <w:szCs w:val="22"/>
          <w:lang w:eastAsia="ja-JP"/>
        </w:rPr>
        <w:fldChar w:fldCharType="begin"/>
      </w:r>
      <w:r w:rsidRPr="0008241C">
        <w:rPr>
          <w:sz w:val="22"/>
          <w:szCs w:val="22"/>
          <w:lang w:eastAsia="ja-JP"/>
        </w:rPr>
        <w:instrText xml:space="preserve"> REF _Ref480622178 \h  \* MERGEFORMAT </w:instrText>
      </w:r>
      <w:r w:rsidRPr="0008241C">
        <w:rPr>
          <w:sz w:val="22"/>
          <w:szCs w:val="22"/>
          <w:lang w:eastAsia="ja-JP"/>
        </w:rPr>
      </w:r>
      <w:r w:rsidRPr="0008241C">
        <w:rPr>
          <w:sz w:val="22"/>
          <w:szCs w:val="22"/>
          <w:lang w:eastAsia="ja-JP"/>
        </w:rPr>
        <w:fldChar w:fldCharType="separate"/>
      </w:r>
      <w:r w:rsidR="00D74032" w:rsidRPr="00D74032">
        <w:rPr>
          <w:sz w:val="22"/>
          <w:szCs w:val="22"/>
          <w:lang w:eastAsia="ja-JP"/>
        </w:rPr>
        <w:t>Table 1.1</w:t>
      </w:r>
      <w:r w:rsidRPr="0008241C">
        <w:rPr>
          <w:sz w:val="22"/>
          <w:szCs w:val="22"/>
          <w:lang w:eastAsia="ja-JP"/>
        </w:rPr>
        <w:fldChar w:fldCharType="end"/>
      </w:r>
      <w:r w:rsidRPr="0008241C">
        <w:rPr>
          <w:sz w:val="22"/>
          <w:szCs w:val="22"/>
          <w:lang w:eastAsia="ja-JP"/>
        </w:rPr>
        <w:t xml:space="preserve">, Figure 1.2). Many of these river systems are hearths of urbanization [e.g., Mesopotamia, Indus, Ganges and Hwei-Huang (Yellow) River Valleys], and centers of crop/animal domestication and agricultural diversity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Revenga","given":"Carmen","non-dropping-particle":"","parse-names":false,"suffix":""},{"dropping-particle":"","family":"Tyrrell","given":"Tristan","non-dropping-particle":"","parse-names":false,"suffix":""}],"container-title":"The Wetland Book","edition":"18 August ","id":"ITEM-1","issued":{"date-parts":[["2016"]]},"page":"1-16","title":"Major River Basins of the World","type":"chapter"},"uris":["http://www.mendeley.com/documents/?uuid=3749b111-14c0-414d-b83f-1134002818e3"]}],"mendeley":{"formattedCitation":"(Revenga &amp; Tyrrell, 2016)","plainTextFormattedCitation":"(Revenga &amp; Tyrrell, 2016)","previouslyFormattedCitation":"(Revenga &amp; Tyrrell,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evenga &amp; Tyrrell, 2016)</w:t>
      </w:r>
      <w:r w:rsidRPr="0008241C">
        <w:rPr>
          <w:sz w:val="22"/>
          <w:szCs w:val="22"/>
          <w:lang w:eastAsia="ja-JP"/>
        </w:rPr>
        <w:fldChar w:fldCharType="end"/>
      </w:r>
      <w:r w:rsidRPr="0008241C">
        <w:rPr>
          <w:sz w:val="22"/>
          <w:szCs w:val="22"/>
          <w:lang w:eastAsia="ja-JP"/>
        </w:rPr>
        <w:t>. There are also major river systems of similar ecological and cultural importance on some of the larger Pacific Islands, such as the Fly and Sepik Rivers on the island of New Guinea, and the Rewa and Sigatoka Rivers in Fiji;</w:t>
      </w:r>
    </w:p>
    <w:p w14:paraId="7C3AA894"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Deserts and steppe</w:t>
      </w:r>
      <w:r w:rsidRPr="0008241C">
        <w:rPr>
          <w:sz w:val="22"/>
          <w:szCs w:val="22"/>
          <w:lang w:eastAsia="ja-JP"/>
        </w:rPr>
        <w:t xml:space="preserve">: Contains some of the largest deserts in the world, such as the Arabian Desert, Gobi Desert and the Australian deserts, including </w:t>
      </w:r>
      <w:r w:rsidRPr="0008241C">
        <w:rPr>
          <w:color w:val="000000"/>
          <w:sz w:val="22"/>
          <w:szCs w:val="22"/>
          <w:lang w:eastAsia="ja-JP"/>
        </w:rPr>
        <w:t xml:space="preserve">one of the largest bodies of continuous sand in the world - the Rub’al-Khali or the “Empty Quarter” </w:t>
      </w:r>
      <w:r w:rsidRPr="0008241C">
        <w:rPr>
          <w:color w:val="000000"/>
          <w:sz w:val="22"/>
          <w:szCs w:val="22"/>
          <w:lang w:eastAsia="ja-JP"/>
        </w:rPr>
        <w:fldChar w:fldCharType="begin" w:fldLock="1"/>
      </w:r>
      <w:r w:rsidRPr="0008241C">
        <w:rPr>
          <w:color w:val="000000"/>
          <w:sz w:val="22"/>
          <w:szCs w:val="22"/>
          <w:lang w:eastAsia="ja-JP"/>
        </w:rPr>
        <w:instrText>ADDIN CSL_CITATION {"citationItems":[{"id":"ITEM-1","itemData":{"ISBN":"978-0-415-41387-9","author":[{"dropping-particle":"","family":"Vincent","given":"Peter","non-dropping-particle":"","parse-names":false,"suffix":""}],"id":"ITEM-1","issued":{"date-parts":[["2008"]]},"number-of-pages":"p.141","publisher":"Taylor &amp; Francis","title":"Saudi Arabia: an environmental overview","type":"book"},"uris":["http://www.mendeley.com/documents/?uuid=d5210bb7-b498-445a-ba19-3b0aa4f783e6"]}],"mendeley":{"formattedCitation":"(Vincent, 2008)","plainTextFormattedCitation":"(Vincent, 2008)","previouslyFormattedCitation":"(Vincent, 2008)"},"properties":{"noteIndex":0},"schema":"https://github.com/citation-style-language/schema/raw/master/csl-citation.json"}</w:instrText>
      </w:r>
      <w:r w:rsidRPr="0008241C">
        <w:rPr>
          <w:color w:val="000000"/>
          <w:sz w:val="22"/>
          <w:szCs w:val="22"/>
          <w:lang w:eastAsia="ja-JP"/>
        </w:rPr>
        <w:fldChar w:fldCharType="separate"/>
      </w:r>
      <w:r w:rsidRPr="0008241C">
        <w:rPr>
          <w:noProof/>
          <w:color w:val="000000"/>
          <w:sz w:val="22"/>
          <w:szCs w:val="22"/>
          <w:lang w:eastAsia="ja-JP"/>
        </w:rPr>
        <w:t>(Vincent, 2008)</w:t>
      </w:r>
      <w:r w:rsidRPr="0008241C">
        <w:rPr>
          <w:color w:val="000000"/>
          <w:sz w:val="22"/>
          <w:szCs w:val="22"/>
          <w:lang w:eastAsia="ja-JP"/>
        </w:rPr>
        <w:fldChar w:fldCharType="end"/>
      </w:r>
      <w:r w:rsidRPr="0008241C">
        <w:rPr>
          <w:color w:val="000000"/>
          <w:sz w:val="22"/>
          <w:szCs w:val="22"/>
          <w:lang w:eastAsia="ja-JP"/>
        </w:rPr>
        <w:t xml:space="preserve">. </w:t>
      </w:r>
      <w:r w:rsidRPr="0008241C">
        <w:rPr>
          <w:sz w:val="22"/>
          <w:szCs w:val="22"/>
          <w:lang w:eastAsia="ja-JP"/>
        </w:rPr>
        <w:t>Contains extensive areas of steppes and grasslands, such as those of the Tibetan and Mongolian Plateaus;</w:t>
      </w:r>
    </w:p>
    <w:p w14:paraId="71623930"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Forests, Savannas and Grasslands</w:t>
      </w:r>
      <w:r w:rsidRPr="0008241C">
        <w:rPr>
          <w:sz w:val="22"/>
          <w:szCs w:val="22"/>
          <w:lang w:eastAsia="ja-JP"/>
        </w:rPr>
        <w:t>: Contains some of the globally most diverse and extensive areas of rainforest, montane forest, cloud forest, dry forest, woodland, savanna and grasslands (Section 1.1.2);</w:t>
      </w:r>
    </w:p>
    <w:p w14:paraId="6038D75A"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Mangroves:</w:t>
      </w:r>
      <w:r w:rsidRPr="0008241C">
        <w:rPr>
          <w:sz w:val="22"/>
          <w:szCs w:val="22"/>
          <w:lang w:eastAsia="ja-JP"/>
        </w:rPr>
        <w:t xml:space="preserve"> Contains 54 per cent of the world’s remaining mangrove areas </w:t>
      </w:r>
      <w:r w:rsidRPr="0008241C">
        <w:rPr>
          <w:sz w:val="22"/>
          <w:szCs w:val="22"/>
          <w:lang w:eastAsia="ja-JP"/>
        </w:rPr>
        <w:fldChar w:fldCharType="begin" w:fldLock="1"/>
      </w:r>
      <w:r w:rsidRPr="0008241C">
        <w:rPr>
          <w:sz w:val="22"/>
          <w:szCs w:val="22"/>
          <w:lang w:eastAsia="ja-JP"/>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page":"154-159","title":"Status and distribution of mangrove forests of the world using earth observation satellite data","type":"article-journal","volume":"20"},"uris":["http://www.mendeley.com/documents/?uuid=91e592dc-2284-48b3-947f-c29aca1ed7f8"]}],"mendeley":{"formattedCitation":"(Giri &lt;i&gt;et al.&lt;/i&gt;, 2011)","plainTextFormattedCitation":"(Giri et al., 2011)","previouslyFormattedCitation":"(Gir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ir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including the Sundarbans (“Beautiful Forest”) on the Gangetic-Brahmaputra Delta in the Bay of Bengal, which is the world’s largest mangrove; </w:t>
      </w:r>
    </w:p>
    <w:p w14:paraId="7FAA8DB4"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Coral Reefs:</w:t>
      </w:r>
      <w:r w:rsidRPr="0008241C">
        <w:rPr>
          <w:sz w:val="22"/>
          <w:szCs w:val="22"/>
          <w:lang w:eastAsia="ja-JP"/>
        </w:rPr>
        <w:t xml:space="preserve"> Contains the longest and most diverse coral reef systems in the world, including the Great Barrier Reef, the New Caledonia Barrier Reef and the Great Sea Reef of Fiji. The region also includes the reefs of Malaysia, Indonesia, Philippines, New Guinea, Solomon Islands and Palau known as the “Coral Triangle”, which is the epicenter of global marine diversity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IPCA","given":"","non-dropping-particle":"","parse-names":false,"suffix":""}],"id":"ITEM-1","issued":{"date-parts":[["2017"]]},"page":"1-2","title":"Biological and Cultural Diversity in the Indo-Pacific","type":"article","volume":"0"},"uris":["http://www.mendeley.com/documents/?uuid=209a77f2-535c-47dc-8484-d9a43f41fbb6"]}],"mendeley":{"formattedCitation":"(IPCA, 2017)","plainTextFormattedCitation":"(IPCA, 2017)","previouslyFormattedCitation":"(IPCA,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IPCA, 2017)</w:t>
      </w:r>
      <w:r w:rsidRPr="0008241C">
        <w:rPr>
          <w:sz w:val="22"/>
          <w:szCs w:val="22"/>
          <w:lang w:eastAsia="ja-JP"/>
        </w:rPr>
        <w:fldChar w:fldCharType="end"/>
      </w:r>
      <w:r w:rsidRPr="0008241C">
        <w:rPr>
          <w:sz w:val="22"/>
          <w:szCs w:val="22"/>
          <w:lang w:eastAsia="ja-JP"/>
        </w:rPr>
        <w:t xml:space="preserve"> (Section 1.1.2);</w:t>
      </w:r>
    </w:p>
    <w:p w14:paraId="4D0B35D0" w14:textId="77777777" w:rsidR="00A01204" w:rsidRPr="0008241C" w:rsidRDefault="00A01204" w:rsidP="007F0414">
      <w:pPr>
        <w:widowControl w:val="0"/>
        <w:numPr>
          <w:ilvl w:val="0"/>
          <w:numId w:val="20"/>
        </w:numPr>
        <w:tabs>
          <w:tab w:val="clear" w:pos="1247"/>
          <w:tab w:val="clear" w:pos="1814"/>
          <w:tab w:val="clear" w:pos="2381"/>
          <w:tab w:val="clear" w:pos="2948"/>
          <w:tab w:val="clear" w:pos="3515"/>
        </w:tabs>
        <w:contextualSpacing/>
        <w:rPr>
          <w:sz w:val="22"/>
          <w:szCs w:val="22"/>
          <w:lang w:eastAsia="ja-JP"/>
        </w:rPr>
      </w:pPr>
      <w:r w:rsidRPr="0008241C">
        <w:rPr>
          <w:b/>
          <w:sz w:val="22"/>
          <w:szCs w:val="22"/>
          <w:lang w:eastAsia="ja-JP"/>
        </w:rPr>
        <w:t>Seagrass and Algal Beds:</w:t>
      </w:r>
      <w:r w:rsidRPr="0008241C">
        <w:rPr>
          <w:sz w:val="22"/>
          <w:szCs w:val="22"/>
          <w:lang w:eastAsia="ja-JP"/>
        </w:rPr>
        <w:t xml:space="preserve"> Contains the most extensive seagrass</w:t>
      </w:r>
      <w:r w:rsidRPr="0008241C">
        <w:rPr>
          <w:rFonts w:eastAsia="MS Mincho"/>
          <w:sz w:val="22"/>
          <w:szCs w:val="22"/>
          <w:lang w:eastAsia="ja-JP"/>
        </w:rPr>
        <w:t xml:space="preserve"> </w:t>
      </w:r>
      <w:r w:rsidRPr="0008241C">
        <w:rPr>
          <w:sz w:val="22"/>
          <w:szCs w:val="22"/>
          <w:lang w:eastAsia="ja-JP"/>
        </w:rPr>
        <w:t xml:space="preserve">and algal beds in the world that are keystone habitats, spawning grounds and nurseries for a large number of marine species </w:t>
      </w:r>
      <w:r w:rsidRPr="0008241C">
        <w:rPr>
          <w:sz w:val="22"/>
          <w:szCs w:val="22"/>
          <w:lang w:eastAsia="ja-JP"/>
        </w:rPr>
        <w:fldChar w:fldCharType="begin" w:fldLock="1"/>
      </w:r>
      <w:r w:rsidRPr="0008241C">
        <w:rPr>
          <w:sz w:val="22"/>
          <w:szCs w:val="22"/>
          <w:lang w:eastAsia="ja-JP"/>
        </w:rPr>
        <w:instrText>ADDIN CSL_CITATION {"citationItems":[{"id":"ITEM-1","itemData":{"ISSN":"0022-0981","author":[{"dropping-particle":"","family":"Short","given":"F","non-dropping-particle":"","parse-names":false,"suffix":""},{"dropping-particle":"","family":"Carruthers","given":"T","non-dropping-particle":"","parse-names":false,"suffix":""},{"dropping-particle":"","family":"Dennison","given":"W","non-dropping-particle":"","parse-names":false,"suffix":""},{"dropping-particle":"","family":"Waycott","given":"M","non-dropping-particle":"","parse-names":false,"suffix":""}],"container-title":"Journal of Experimental Marine Biology and Ecology","id":"ITEM-1","issue":"1","issued":{"date-parts":[["2007"]]},"page":"3-20","publisher":"Elsevier","title":"Global seagrass distribution and diversity: a bioregional model","type":"article-journal","volume":"350"},"uris":["http://www.mendeley.com/documents/?uuid=e8b0188b-142d-4183-877e-e0dc3f672bbf"]}],"mendeley":{"formattedCitation":"(Short &lt;i&gt;et al.&lt;/i&gt;, 2007)","plainTextFormattedCitation":"(Short et al., 2007)","previouslyFormattedCitation":"(Short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hort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w:t>
      </w:r>
    </w:p>
    <w:p w14:paraId="421C5D7B" w14:textId="77777777" w:rsidR="00A01204" w:rsidRPr="0008241C" w:rsidRDefault="00A01204" w:rsidP="00A01204">
      <w:pPr>
        <w:rPr>
          <w:sz w:val="22"/>
          <w:szCs w:val="22"/>
        </w:rPr>
      </w:pPr>
    </w:p>
    <w:p w14:paraId="553B0742" w14:textId="32CD0034"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45" w:name="_Ref480622178"/>
      <w:r w:rsidRPr="0008241C">
        <w:rPr>
          <w:b/>
          <w:kern w:val="2"/>
          <w:sz w:val="22"/>
          <w:szCs w:val="22"/>
          <w:lang w:eastAsia="ja-JP"/>
        </w:rPr>
        <w:t>Table 1.</w:t>
      </w:r>
      <w:r w:rsidRPr="0008241C">
        <w:rPr>
          <w:b/>
          <w:kern w:val="2"/>
          <w:sz w:val="22"/>
          <w:szCs w:val="22"/>
          <w:lang w:eastAsia="ja-JP"/>
        </w:rPr>
        <w:fldChar w:fldCharType="begin"/>
      </w:r>
      <w:r w:rsidRPr="0008241C">
        <w:rPr>
          <w:b/>
          <w:kern w:val="2"/>
          <w:sz w:val="22"/>
          <w:szCs w:val="22"/>
          <w:lang w:eastAsia="ja-JP"/>
        </w:rPr>
        <w:instrText xml:space="preserve"> SEQ Table_1. \* ARABIC </w:instrText>
      </w:r>
      <w:r w:rsidRPr="0008241C">
        <w:rPr>
          <w:b/>
          <w:kern w:val="2"/>
          <w:sz w:val="22"/>
          <w:szCs w:val="22"/>
          <w:lang w:eastAsia="ja-JP"/>
        </w:rPr>
        <w:fldChar w:fldCharType="separate"/>
      </w:r>
      <w:r w:rsidR="00D74032">
        <w:rPr>
          <w:b/>
          <w:noProof/>
          <w:kern w:val="2"/>
          <w:sz w:val="22"/>
          <w:szCs w:val="22"/>
          <w:lang w:eastAsia="ja-JP"/>
        </w:rPr>
        <w:t>1</w:t>
      </w:r>
      <w:r w:rsidRPr="0008241C">
        <w:rPr>
          <w:b/>
          <w:kern w:val="2"/>
          <w:sz w:val="22"/>
          <w:szCs w:val="22"/>
          <w:lang w:eastAsia="ja-JP"/>
        </w:rPr>
        <w:fldChar w:fldCharType="end"/>
      </w:r>
      <w:bookmarkEnd w:id="45"/>
      <w:r w:rsidRPr="0008241C">
        <w:rPr>
          <w:b/>
          <w:kern w:val="2"/>
          <w:sz w:val="22"/>
          <w:szCs w:val="22"/>
          <w:lang w:eastAsia="ja-JP"/>
        </w:rPr>
        <w:t xml:space="preserve"> Major river systems in the Asia-Pacific region. Main source: Revenga &amp; Tyrrell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Revenga","given":"Carmen","non-dropping-particle":"","parse-names":false,"suffix":""},{"dropping-particle":"","family":"Tyrrell","given":"Tristan","non-dropping-particle":"","parse-names":false,"suffix":""}],"container-title":"The Wetland Book","edition":"18 August ","id":"ITEM-1","issued":{"date-parts":[["2016"]]},"page":"1-16","title":"Major River Basins of the World","type":"chapter"},"label":"figure","suppress-author":1,"uris":["http://www.mendeley.com/documents/?uuid=3749b111-14c0-414d-b83f-1134002818e3"]}],"mendeley":{"formattedCitation":"(2016)","plainTextFormattedCitation":"(2016)","previouslyFormattedCitation":"(2016)"},"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w:t>
      </w:r>
      <w:r w:rsidRPr="0008241C">
        <w:rPr>
          <w:b/>
          <w:kern w:val="2"/>
          <w:sz w:val="22"/>
          <w:szCs w:val="22"/>
          <w:lang w:eastAsia="ja-JP"/>
        </w:rPr>
        <w:fldChar w:fldCharType="end"/>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6"/>
        <w:gridCol w:w="7656"/>
      </w:tblGrid>
      <w:tr w:rsidR="00A01204" w:rsidRPr="0008241C" w14:paraId="1BA05771" w14:textId="77777777" w:rsidTr="00642B4F">
        <w:trPr>
          <w:trHeight w:val="292"/>
        </w:trPr>
        <w:tc>
          <w:tcPr>
            <w:tcW w:w="1666" w:type="dxa"/>
          </w:tcPr>
          <w:p w14:paraId="54924511" w14:textId="77777777" w:rsidR="00A01204" w:rsidRPr="0008241C" w:rsidRDefault="00A01204" w:rsidP="00A01204">
            <w:pPr>
              <w:rPr>
                <w:b/>
                <w:color w:val="243F60"/>
                <w:sz w:val="22"/>
                <w:szCs w:val="22"/>
              </w:rPr>
            </w:pPr>
            <w:r w:rsidRPr="0008241C">
              <w:rPr>
                <w:b/>
                <w:sz w:val="22"/>
                <w:szCs w:val="22"/>
              </w:rPr>
              <w:t>River System</w:t>
            </w:r>
          </w:p>
        </w:tc>
        <w:tc>
          <w:tcPr>
            <w:tcW w:w="7656" w:type="dxa"/>
          </w:tcPr>
          <w:p w14:paraId="0A709211" w14:textId="77777777" w:rsidR="00A01204" w:rsidRPr="0008241C" w:rsidRDefault="00A01204" w:rsidP="00A01204">
            <w:pPr>
              <w:rPr>
                <w:b/>
                <w:sz w:val="22"/>
                <w:szCs w:val="22"/>
              </w:rPr>
            </w:pPr>
            <w:r w:rsidRPr="0008241C">
              <w:rPr>
                <w:b/>
                <w:sz w:val="22"/>
                <w:szCs w:val="22"/>
              </w:rPr>
              <w:t>Major characteristics</w:t>
            </w:r>
          </w:p>
        </w:tc>
      </w:tr>
      <w:tr w:rsidR="00A01204" w:rsidRPr="0008241C" w14:paraId="151F494A" w14:textId="77777777" w:rsidTr="00642B4F">
        <w:tc>
          <w:tcPr>
            <w:tcW w:w="1666" w:type="dxa"/>
          </w:tcPr>
          <w:p w14:paraId="7147458B" w14:textId="77777777" w:rsidR="00A01204" w:rsidRPr="0008241C" w:rsidRDefault="00A01204" w:rsidP="00A01204">
            <w:pPr>
              <w:rPr>
                <w:sz w:val="22"/>
                <w:szCs w:val="22"/>
                <w:lang w:val="de-DE"/>
              </w:rPr>
            </w:pPr>
            <w:r w:rsidRPr="0008241C">
              <w:rPr>
                <w:sz w:val="22"/>
                <w:szCs w:val="22"/>
                <w:lang w:val="de-DE"/>
              </w:rPr>
              <w:t>Yangtze (Chang Jiang)</w:t>
            </w:r>
          </w:p>
          <w:p w14:paraId="5643C7E0" w14:textId="77777777" w:rsidR="00A01204" w:rsidRPr="0008241C" w:rsidRDefault="00A01204" w:rsidP="00A01204">
            <w:pPr>
              <w:rPr>
                <w:sz w:val="22"/>
                <w:szCs w:val="22"/>
                <w:lang w:val="de-DE"/>
              </w:rPr>
            </w:pPr>
            <w:r w:rsidRPr="0008241C">
              <w:rPr>
                <w:sz w:val="22"/>
                <w:szCs w:val="22"/>
                <w:lang w:val="de-DE"/>
              </w:rPr>
              <w:t>6,300 km</w:t>
            </w:r>
          </w:p>
          <w:p w14:paraId="0157C940" w14:textId="77777777" w:rsidR="00A01204" w:rsidRPr="0008241C" w:rsidRDefault="00A01204" w:rsidP="00A01204">
            <w:pPr>
              <w:rPr>
                <w:color w:val="243F60"/>
                <w:sz w:val="22"/>
                <w:szCs w:val="22"/>
                <w:lang w:val="de-DE"/>
              </w:rPr>
            </w:pPr>
            <w:r w:rsidRPr="0008241C">
              <w:rPr>
                <w:sz w:val="22"/>
                <w:szCs w:val="22"/>
                <w:lang w:val="de-DE"/>
              </w:rPr>
              <w:t>1,800,000 km²</w:t>
            </w:r>
          </w:p>
        </w:tc>
        <w:tc>
          <w:tcPr>
            <w:tcW w:w="7656" w:type="dxa"/>
          </w:tcPr>
          <w:p w14:paraId="1FD04CCE" w14:textId="77777777" w:rsidR="00A01204" w:rsidRPr="0008241C" w:rsidRDefault="00A01204" w:rsidP="00A01204">
            <w:pPr>
              <w:rPr>
                <w:sz w:val="22"/>
                <w:szCs w:val="22"/>
              </w:rPr>
            </w:pPr>
            <w:r w:rsidRPr="0008241C">
              <w:rPr>
                <w:sz w:val="22"/>
                <w:szCs w:val="22"/>
              </w:rPr>
              <w:t xml:space="preserve">The river basin is home to one-third of China’s population. The highly productive rice fields along its basin provide sufficient food for the mega-city region extending from Nanjing to Shanghai. Its diverse aquatic fauna includes 118 endemic fish species </w:t>
            </w:r>
            <w:r w:rsidRPr="0008241C">
              <w:rPr>
                <w:sz w:val="22"/>
                <w:szCs w:val="22"/>
              </w:rPr>
              <w:fldChar w:fldCharType="begin" w:fldLock="1"/>
            </w:r>
            <w:r w:rsidRPr="0008241C">
              <w:rPr>
                <w:sz w:val="22"/>
                <w:szCs w:val="22"/>
              </w:rPr>
              <w:instrText>ADDIN CSL_CITATION {"citationItems":[{"id":"ITEM-1","itemData":{"ISSN":"1365-2427","author":[{"dropping-particle":"","family":"Heiner","given":"Michael","non-dropping-particle":"","parse-names":false,"suffix":""},{"dropping-particle":"","family":"Higgins","given":"Jonathan","non-dropping-particle":"","parse-names":false,"suffix":""},{"dropping-particle":"","family":"Li","given":"Xinhai","non-dropping-particle":"","parse-names":false,"suffix":""},{"dropping-particle":"","family":"Baker","given":"Barry","non-dropping-particle":"","parse-names":false,"suffix":""}],"container-title":"Freshwater Biology","id":"ITEM-1","issue":"1","issued":{"date-parts":[["2011"]]},"page":"89-105","publisher":"Wiley Online Library","title":"Identifying freshwater conservation priorities in the Upper Yangtze River Basin","type":"article-journal","volume":"56"},"uris":["http://www.mendeley.com/documents/?uuid=8fb04aa1-c20f-462e-9dc8-495def19795c"]}],"mendeley":{"formattedCitation":"(Heiner &lt;i&gt;et al.&lt;/i&gt;, 2011)","plainTextFormattedCitation":"(Heiner et al., 2011)","previouslyFormattedCitation":"(Heiner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Heiner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including the Yangtze finless porpoise. The surrounding wetlands are important habitats for several species of water birds, whose communities are under pressure due to habitat loss, the introduction of invasive species </w:t>
            </w:r>
            <w:r w:rsidRPr="0008241C">
              <w:rPr>
                <w:sz w:val="22"/>
                <w:szCs w:val="22"/>
              </w:rPr>
              <w:fldChar w:fldCharType="begin" w:fldLock="1"/>
            </w:r>
            <w:r w:rsidRPr="0008241C">
              <w:rPr>
                <w:sz w:val="22"/>
                <w:szCs w:val="22"/>
              </w:rPr>
              <w:instrText>ADDIN CSL_CITATION {"citationItems":[{"id":"ITEM-1","itemData":{"ISSN":"0364-152X","author":[{"dropping-particle":"","family":"Ma","given":"Zhijun","non-dropping-particle":"","parse-names":false,"suffix":""},{"dropping-particle":"","family":"Wang","given":"Yong","non-dropping-particle":"","parse-names":false,"suffix":""},{"dropping-particle":"","family":"Gan","given":"Xiaojing","non-dropping-particle":"","parse-names":false,"suffix":""},{"dropping-particle":"","family":"Li","given":"Bo","non-dropping-particle":"","parse-names":false,"suffix":""},{"dropping-particle":"","family":"Cai","given":"Yinting","non-dropping-particle":"","parse-names":false,"suffix":""},{"dropping-particle":"","family":"Chen","given":"Jiakuan","non-dropping-particle":"","parse-names":false,"suffix":""}],"container-title":"Environmental Management","id":"ITEM-1","issue":"6","issued":{"date-parts":[["2009"]]},"page":"1187-1200","publisher":"Springer","title":"Waterbird population changes in the wetlands at Chongming Dongtan in the Yangtze River estuary, China","type":"article-journal","volume":"43"},"uris":["http://www.mendeley.com/documents/?uuid=a6074a01-dc7b-4a14-a16d-0e2d38b7ad52"]}],"mendeley":{"formattedCitation":"(Ma &lt;i&gt;et al.&lt;/i&gt;, 2009)","plainTextFormattedCitation":"(Ma et al., 2009)","previouslyFormattedCitation":"(Ma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Ma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s well as changes in the water regime following the melting of glaciers </w:t>
            </w:r>
            <w:r w:rsidRPr="0008241C">
              <w:rPr>
                <w:sz w:val="22"/>
                <w:szCs w:val="22"/>
              </w:rPr>
              <w:fldChar w:fldCharType="begin" w:fldLock="1"/>
            </w:r>
            <w:r w:rsidRPr="0008241C">
              <w:rPr>
                <w:sz w:val="22"/>
                <w:szCs w:val="22"/>
              </w:rPr>
              <w:instrText>ADDIN CSL_CITATION {"citationItems":[{"id":"ITEM-1","itemData":{"ISSN":"1523-1739","author":[{"dropping-particle":"","family":"Xu","given":"Jianchu","non-dropping-particle":"","parse-names":false,"suffix":""},{"dropping-particle":"","family":"Grumbine","given":"R Edward","non-dropping-particle":"","parse-names":false,"suffix":""},{"dropping-particle":"","family":"Shrestha","given":"Arun","non-dropping-particle":"","parse-names":false,"suffix":""},{"dropping-particle":"","family":"Eriksson","given":"Mats","non-dropping-particle":"","parse-names":false,"suffix":""},{"dropping-particle":"","family":"Yang","given":"Xuefei","non-dropping-particle":"","parse-names":false,"suffix":""},{"dropping-particle":"","family":"Wang","given":"Y U N","non-dropping-particle":"","parse-names":false,"suffix":""},{"dropping-particle":"","family":"Wilkes","given":"Andreas","non-dropping-particle":"","parse-names":false,"suffix":""}],"container-title":"Conservation Biology","id":"ITEM-1","issue":"3","issued":{"date-parts":[["2009"]]},"page":"520-530","publisher":"Wiley Online Library","title":"The melting Himalayas: cascading effects of climate change on water, biodiversity, and livelihoods","type":"article-journal","volume":"23"},"uris":["http://www.mendeley.com/documents/?uuid=21ea3386-0945-4763-b5fb-18e590ae8e73"]}],"mendeley":{"formattedCitation":"(Xu &lt;i&gt;et al.&lt;/i&gt;, 2009)","plainTextFormattedCitation":"(Xu et al., 2009)","previouslyFormattedCitation":"(Xu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Xu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tc>
      </w:tr>
      <w:tr w:rsidR="00A01204" w:rsidRPr="0008241C" w14:paraId="0A456D5E" w14:textId="77777777" w:rsidTr="00642B4F">
        <w:tc>
          <w:tcPr>
            <w:tcW w:w="1666" w:type="dxa"/>
          </w:tcPr>
          <w:p w14:paraId="6C4B61AD" w14:textId="77777777" w:rsidR="00A01204" w:rsidRPr="0008241C" w:rsidRDefault="00A01204" w:rsidP="00A01204">
            <w:pPr>
              <w:rPr>
                <w:sz w:val="22"/>
                <w:szCs w:val="22"/>
              </w:rPr>
            </w:pPr>
            <w:r w:rsidRPr="0008241C">
              <w:rPr>
                <w:sz w:val="22"/>
                <w:szCs w:val="22"/>
              </w:rPr>
              <w:t>Yellow River (Huang He)</w:t>
            </w:r>
          </w:p>
          <w:p w14:paraId="22EF1E7A" w14:textId="77777777" w:rsidR="00A01204" w:rsidRPr="0008241C" w:rsidRDefault="00A01204" w:rsidP="00A01204">
            <w:pPr>
              <w:rPr>
                <w:sz w:val="22"/>
                <w:szCs w:val="22"/>
              </w:rPr>
            </w:pPr>
            <w:r w:rsidRPr="0008241C">
              <w:rPr>
                <w:sz w:val="22"/>
                <w:szCs w:val="22"/>
              </w:rPr>
              <w:t>5,465 km</w:t>
            </w:r>
          </w:p>
          <w:p w14:paraId="4A70EA7D" w14:textId="77777777" w:rsidR="00A01204" w:rsidRPr="0008241C" w:rsidRDefault="00A01204" w:rsidP="00A01204">
            <w:pPr>
              <w:rPr>
                <w:color w:val="243F60"/>
                <w:sz w:val="22"/>
                <w:szCs w:val="22"/>
              </w:rPr>
            </w:pPr>
            <w:r w:rsidRPr="0008241C">
              <w:rPr>
                <w:sz w:val="22"/>
                <w:szCs w:val="22"/>
              </w:rPr>
              <w:t>745,000 km²</w:t>
            </w:r>
          </w:p>
        </w:tc>
        <w:tc>
          <w:tcPr>
            <w:tcW w:w="7656" w:type="dxa"/>
          </w:tcPr>
          <w:p w14:paraId="68E091C7" w14:textId="77777777" w:rsidR="00A01204" w:rsidRPr="0008241C" w:rsidRDefault="00A01204" w:rsidP="00A01204">
            <w:pPr>
              <w:rPr>
                <w:sz w:val="22"/>
                <w:szCs w:val="22"/>
              </w:rPr>
            </w:pPr>
            <w:r w:rsidRPr="0008241C">
              <w:rPr>
                <w:sz w:val="22"/>
                <w:szCs w:val="22"/>
              </w:rPr>
              <w:t xml:space="preserve">The river basin contains approximately 13 million ha of arable land, harbouring about 20 per cent of China’s domestic grain production </w:t>
            </w:r>
            <w:r w:rsidRPr="0008241C">
              <w:rPr>
                <w:sz w:val="22"/>
                <w:szCs w:val="22"/>
              </w:rPr>
              <w:fldChar w:fldCharType="begin" w:fldLock="1"/>
            </w:r>
            <w:r w:rsidRPr="0008241C">
              <w:rPr>
                <w:sz w:val="22"/>
                <w:szCs w:val="22"/>
              </w:rPr>
              <w:instrText>ADDIN CSL_CITATION {"citationItems":[{"id":"ITEM-1","itemData":{"DOI":"10.3390/rs8030186","ISSN":"2072-4292","abstract":"The Yellow River Basin is one of China’s most densely-populated, fastest growing and most dynamic regions, with abundant natural resources and intense agricultural production. Major land policies have recently resulted in remarkable landscape modifications throughout the basin. The availability of precise regional land cover change information is crucial to better understand the prevailing dynamics and underlying factors influencing the current processes in such a complex system and can additionally serve as a valuable component for modeling and decision making. Such comprehensive and detailed information is lacking for the Yellow River Basin so far. In this study, we derived land cover characteristics and dynamics from the complete last decade based on optical high-temporal MODIS Normalized Differenced Vegetation Index (NDVI) time series for the whole Yellow River Basin. After filtering and smoothing for noise reduction with the use of the adaptive Savitzky–Golay filter, the processed time series was used to derive a large variety of phenological and annual metrics. The final classifications for the basin (2003 and 2013) were based on a random forest classifier, trained by reference samples from very high-resolution imagery. The accuracy assessment for all 18 thematic classes, which was based on a 30% reference data split, yielded an overall accuracy of 87% and 84% for 2003 and 2013, respectively. Major land cover and land use changes during the last decade have occurred on the Loess Plateau, where land and conservation reforms triggered large-scale recovery of grassland and shrubland habitat that had been previously covered by agriculture or sparse vegetation. Agricultural encroachment and urban area expansion are other processes influencing the dynamics in the basin. The necessity for regionally-adapted land cover maps becomes obvious when our land cover products are compared to existing global products, where thematic accuracy remains low, particularly in a heterogeneous landscape, such as the Yellow River Basin. The basin-wide novel land cover and land use products of the Yellow River Basin hold a large potential for climate, hydrology and biodiversity modelers, as well as river basin and regional governmental authorities and will be shared upon request.","author":[{"dropping-particle":"","family":"Wohlfart","given":"Christian","non-dropping-particle":"","parse-names":false,"suffix":""},{"dropping-particle":"","family":"Liu","given":"Gaohuan","non-dropping-particle":"","parse-names":false,"suffix":""},{"dropping-particle":"","family":"Huang","given":"Chong","non-dropping-particle":"","parse-names":false,"suffix":""},{"dropping-particle":"","family":"Kuenzer","given":"Claudia","non-dropping-particle":"","parse-names":false,"suffix":""}],"container-title":"Remote Sensing","id":"ITEM-1","issue":"3","issued":{"date-parts":[["2016","2","26"]]},"page":"186","publisher":"Multidisciplinary Digital Publishing Institute","title":"A River Basin over the Course of Time: Multi-Temporal Analyses of Land Surface Dynamics in the Yellow River Basin (China) Based on Medium Resolution Remote Sensing Data","type":"article-journal","volume":"8"},"uris":["http://www.mendeley.com/documents/?uuid=0ead326e-838f-4b33-b742-63bd1db1a903"]}],"mendeley":{"formattedCitation":"(Wohlfart &lt;i&gt;et al.&lt;/i&gt;, 2016)","plainTextFormattedCitation":"(Wohlfart et al., 2016)","previouslyFormattedCitation":"(Wohlfart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Wohlfart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characteristic yellow water of the river is due to the 1.6 billion tons of silt transported annually from the Loess Plateau. Fish abundance and diversity seem to have declined dramatically due to overexploitation and hydraulic engineering </w:t>
            </w:r>
            <w:r w:rsidRPr="0008241C">
              <w:rPr>
                <w:sz w:val="22"/>
                <w:szCs w:val="22"/>
              </w:rPr>
              <w:fldChar w:fldCharType="begin" w:fldLock="1"/>
            </w:r>
            <w:r w:rsidRPr="0008241C">
              <w:rPr>
                <w:sz w:val="22"/>
                <w:szCs w:val="22"/>
              </w:rPr>
              <w:instrText>ADDIN CSL_CITATION {"citationItems":[{"id":"ITEM-1","itemData":{"ISSN":"1005-0094","author":[{"dropping-particle":"","family":"HuiJun","given":"Ru","non-dropping-particle":"","parse-names":false,"suffix":""},{"dropping-particle":"","family":"HaiJun","given":"Wang","non-dropping-particle":"","parse-names":false,"suffix":""},{"dropping-particle":"","family":"WeiHua","given":"Zhao","non-dropping-particle":"","parse-names":false,"suffix":""},{"dropping-particle":"","family":"YaQiang","given":"Shen","non-dropping-particle":"","parse-names":false,"suffix":""},{"dropping-particle":"","family":"Yong","given":"Wang","non-dropping-particle":"","parse-names":false,"suffix":""},{"dropping-particle":"","family":"XiaoKe","given":"Zhang","non-dropping-particle":"","parse-names":false,"suffix":""}],"container-title":"Biodiversity Science","id":"ITEM-1","issue":"2","issued":{"date-parts":[["2010"]]},"page":"169-174","publisher":"Biodiversity Science","title":"Fishes in the mainstream of the Yellow River: assemblage characteristics and historical changes.","type":"article-journal","volume":"18"},"uris":["http://www.mendeley.com/documents/?uuid=4e8d5911-b1af-47fb-8b8c-280181b04c5c"]}],"mendeley":{"formattedCitation":"(HuiJun &lt;i&gt;et al.&lt;/i&gt;, 2010)","plainTextFormattedCitation":"(HuiJun et al., 2010)","previouslyFormattedCitation":"(HuiJu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HuiJu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The estuary provides a critical spawning areas for several marine species, thus contributing substantially to fisheries in the northern China Sea </w:t>
            </w:r>
            <w:r w:rsidRPr="0008241C">
              <w:rPr>
                <w:sz w:val="22"/>
                <w:szCs w:val="22"/>
              </w:rPr>
              <w:fldChar w:fldCharType="begin" w:fldLock="1"/>
            </w:r>
            <w:r w:rsidRPr="0008241C">
              <w:rPr>
                <w:sz w:val="22"/>
                <w:szCs w:val="22"/>
              </w:rPr>
              <w:instrText>ADDIN CSL_CITATION {"citationItems":[{"id":"ITEM-1","itemData":{"ISSN":"1942-5120","author":[{"dropping-particle":"","family":"Shan","given":"Xiujuan","non-dropping-particle":"","parse-names":false,"suffix":""},{"dropping-particle":"","family":"Sun","given":"Pengfei","non-dropping-particle":"","parse-names":false,"suffix":""},{"dropping-particle":"","family":"Jin","given":"Xianshi","non-dropping-particle":"","parse-names":false,"suffix":""},{"dropping-particle":"","family":"Li","given":"Xiansen","non-dropping-particle":"","parse-names":false,"suffix":""},{"dropping-particle":"","family":"Dai","given":"Fangqun","non-dropping-particle":"","parse-names":false,"suffix":""}],"container-title":"Marine and Coastal Fisheries","id":"ITEM-1","issue":"1","issued":{"date-parts":[["2013"]]},"page":"65-78","publisher":"Taylor &amp; Francis","title":"Long-term changes in fish assemblage structure in the Yellow River Estuary ecosystem, China","type":"article-journal","volume":"5"},"uris":["http://www.mendeley.com/documents/?uuid=e2aa0727-63b0-4482-95a7-3fd13b1e09a2"]}],"mendeley":{"formattedCitation":"(Shan &lt;i&gt;et al.&lt;/i&gt;, 2013)","plainTextFormattedCitation":"(Shan et al., 2013)","previouslyFormattedCitation":"(Sha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ha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Runoff has been constantly declining due to climate change and water withdrawals </w:t>
            </w:r>
            <w:r w:rsidRPr="0008241C">
              <w:rPr>
                <w:sz w:val="22"/>
                <w:szCs w:val="22"/>
              </w:rPr>
              <w:fldChar w:fldCharType="begin" w:fldLock="1"/>
            </w:r>
            <w:r w:rsidRPr="0008241C">
              <w:rPr>
                <w:sz w:val="22"/>
                <w:szCs w:val="22"/>
              </w:rPr>
              <w:instrText>ADDIN CSL_CITATION {"citationItems":[{"id":"ITEM-1","itemData":{"DOI":"10.1038/nature09364","ISBN":"1476-4687 (Electronic)\\r0028-0836 (Linking)","ISSN":"0028-0836","PMID":"20811450","abstract":"China is the world's most populous country and a major emitter of greenhouse gases. Consequently, much research has focused on China's influence on climate change but somewhat less has been written about the impact of climate change on China. China experienced explosive economic growth in recent decades, but with only 7% of the world's arable land available to feed 22% of the world's population, China's economy may be vulnerable to climate change itself. We find, however, that notwithstanding the clear warming that has occurred in China in recent decades, current understanding does not allow a clear assessment of the impact of anthropogenic climate change on China's water resources and agriculture and therefore China's ability to feed its people. To reach a more definitive conclusion, future work must improve regional climate simulations-especially of precipitation-and develop a better understanding of the managed and unmanaged responses of crops to changes in climate, diseases, pests and atmospheric constituents.","author":[{"dropping-particle":"","family":"Piao","given":"S","non-dropping-particle":"","parse-names":false,"suffix":""},{"dropping-particle":"","family":"Ciais","given":"P","non-dropping-particle":"","parse-names":false,"suffix":""},{"dropping-particle":"","family":"Huang","given":"Y","non-dropping-particle":"","parse-names":false,"suffix":""},{"dropping-particle":"","family":"Shen","given":"Z","non-dropping-particle":"","parse-names":false,"suffix":""},{"dropping-particle":"","family":"Peng","given":"S","non-dropping-particle":"","parse-names":false,"suffix":""},{"dropping-particle":"","family":"Li","given":"J","non-dropping-particle":"","parse-names":false,"suffix":""},{"dropping-particle":"","family":"Zhou","given":"L","non-dropping-particle":"","parse-names":false,"suffix":""},{"dropping-particle":"","family":"Liu","given":"H","non-dropping-particle":"","parse-names":false,"suffix":""},{"dropping-particle":"","family":"Ma","given":"Y","non-dropping-particle":"","parse-names":false,"suffix":""},{"dropping-particle":"","family":"Ding","given":"Y","non-dropping-particle":"","parse-names":false,"suffix":""},{"dropping-particle":"","family":"Friedlingstein","given":"P","non-dropping-particle":"","parse-names":false,"suffix":""},{"dropping-particle":"","family":"Liu","given":"C","non-dropping-particle":"","parse-names":false,"suffix":""},{"dropping-particle":"","family":"Tan","given":"K","non-dropping-particle":"","parse-names":false,"suffix":""},{"dropping-particle":"","family":"Yu","given":"Y","non-dropping-particle":"","parse-names":false,"suffix":""},{"dropping-particle":"","family":"Zhang","given":"T","non-dropping-particle":"","parse-names":false,"suffix":""},{"dropping-particle":"","family":"Fang","given":"J","non-dropping-particle":"","parse-names":false,"suffix":""}],"container-title":"Nature","id":"ITEM-1","issue":"7311","issued":{"date-parts":[["2010"]]},"page":"43-51","publisher":"Nature Publishing Group","title":"The impacts of climate change on water resources and agriculture in China","type":"article-journal","volume":"467"},"uris":["http://www.mendeley.com/documents/?uuid=8e2004a4-45ff-4d1c-b60f-9cd2c0b78f85"]}],"mendeley":{"formattedCitation":"(Piao &lt;i&gt;et al.&lt;/i&gt;, 2010)","plainTextFormattedCitation":"(Piao et al., 2010)","previouslyFormattedCitation":"(Piao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Piao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tc>
      </w:tr>
      <w:tr w:rsidR="00A01204" w:rsidRPr="0008241C" w14:paraId="5FFB0238" w14:textId="77777777" w:rsidTr="00642B4F">
        <w:tc>
          <w:tcPr>
            <w:tcW w:w="1666" w:type="dxa"/>
          </w:tcPr>
          <w:p w14:paraId="24815C1B" w14:textId="77777777" w:rsidR="00A01204" w:rsidRPr="0008241C" w:rsidRDefault="00A01204" w:rsidP="00A01204">
            <w:pPr>
              <w:rPr>
                <w:sz w:val="22"/>
                <w:szCs w:val="22"/>
              </w:rPr>
            </w:pPr>
            <w:r w:rsidRPr="0008241C">
              <w:rPr>
                <w:sz w:val="22"/>
                <w:szCs w:val="22"/>
              </w:rPr>
              <w:t>Mekong</w:t>
            </w:r>
          </w:p>
          <w:p w14:paraId="11B7510D" w14:textId="77777777" w:rsidR="00A01204" w:rsidRPr="0008241C" w:rsidRDefault="00A01204" w:rsidP="00A01204">
            <w:pPr>
              <w:rPr>
                <w:sz w:val="22"/>
                <w:szCs w:val="22"/>
              </w:rPr>
            </w:pPr>
            <w:r w:rsidRPr="0008241C">
              <w:rPr>
                <w:sz w:val="22"/>
                <w:szCs w:val="22"/>
              </w:rPr>
              <w:t>4,909 km</w:t>
            </w:r>
          </w:p>
          <w:p w14:paraId="40AD2003" w14:textId="77777777" w:rsidR="00A01204" w:rsidRPr="0008241C" w:rsidRDefault="00A01204" w:rsidP="00A01204">
            <w:pPr>
              <w:rPr>
                <w:color w:val="243F60"/>
                <w:sz w:val="22"/>
                <w:szCs w:val="22"/>
              </w:rPr>
            </w:pPr>
            <w:r w:rsidRPr="0008241C">
              <w:rPr>
                <w:sz w:val="22"/>
                <w:szCs w:val="22"/>
              </w:rPr>
              <w:t>795,000 km²</w:t>
            </w:r>
          </w:p>
        </w:tc>
        <w:tc>
          <w:tcPr>
            <w:tcW w:w="7656" w:type="dxa"/>
          </w:tcPr>
          <w:p w14:paraId="4CB1E716" w14:textId="77777777" w:rsidR="00A01204" w:rsidRPr="0008241C" w:rsidRDefault="00A01204" w:rsidP="00A01204">
            <w:pPr>
              <w:rPr>
                <w:sz w:val="22"/>
                <w:szCs w:val="22"/>
              </w:rPr>
            </w:pPr>
            <w:r w:rsidRPr="0008241C">
              <w:rPr>
                <w:sz w:val="22"/>
                <w:szCs w:val="22"/>
              </w:rPr>
              <w:t xml:space="preserve">The river basin area contains about 65 million people (two thirds of which rely on subsistence fishing), making the Mekong basin the largest inland fishery globally </w:t>
            </w:r>
            <w:r w:rsidRPr="0008241C">
              <w:rPr>
                <w:sz w:val="22"/>
                <w:szCs w:val="22"/>
              </w:rPr>
              <w:fldChar w:fldCharType="begin" w:fldLock="1"/>
            </w:r>
            <w:r w:rsidRPr="0008241C">
              <w:rPr>
                <w:sz w:val="22"/>
                <w:szCs w:val="22"/>
              </w:rPr>
              <w:instrText>ADDIN CSL_CITATION {"citationItems":[{"id":"ITEM-1","itemData":{"DOI":"10.1073/pnas.1201423109","ISBN":"0027-8424","ISSN":"0027-8424","PMID":"22393001","abstract":"The Mekong River Basin, site of the biggest inland fishery in the world, is undergoing massive hydropower development. Planned dams will block critical fish migration routes between the river’s downstream floodplains and upstream tributaries. Here we estimate fish biomass and biodiversity losses in numerous damming scenarios using a simple ecological model of fish migration. Our framework allows detailing trade-offs between dam locations, power production, and impacts on fish resources. We find that the completion of 78 dams on tributaries, which have not previously been subject to strategic analysis, would have catastrophic impacts on fish productivity and biodiversity. Our results argue for reassessment of several dams planned, and call for a new regional agreement on tributary development of the Mekong River Basin.","author":[{"dropping-particle":"","family":"Ziv","given":"Guy","non-dropping-particle":"","parse-names":false,"suffix":""},{"dropping-particle":"","family":"Baran","given":"Eric","non-dropping-particle":"","parse-names":false,"suffix":""},{"dropping-particle":"","family":"Nam","given":"S. So","non-dropping-particle":"","parse-names":false,"suffix":""},{"dropping-particle":"","family":"Rodriguez-Iturbe","given":"I.","non-dropping-particle":"","parse-names":false,"suffix":""},{"dropping-particle":"","family":"Levin","given":"Simon A.","non-dropping-particle":"","parse-names":false,"suffix":""},{"dropping-particle":"","family":"Rodríguez-Iturbe","given":"Ignacio","non-dropping-particle":"","parse-names":false,"suffix":""},{"dropping-particle":"","family":"Levin","given":"Simon A.","non-dropping-particle":"","parse-names":false,"suffix":""}],"container-title":"Proceedings of the National Academy of Sciences","id":"ITEM-1","issue":"15","issued":{"date-parts":[["2012"]]},"page":"5609-5614","publisher":"National Acad Sciences","title":"Trading-off fish biodiversity, food security, and hydropower in the Mekong River Basin","type":"article-journal","volume":"109"},"uris":["http://www.mendeley.com/documents/?uuid=5477b47c-4ee1-4c96-a62a-3d45cecd9bca"]}],"mendeley":{"formattedCitation":"(Ziv &lt;i&gt;et al.&lt;/i&gt;, 2012)","plainTextFormattedCitation":"(Ziv et al., 2012)","previouslyFormattedCitation":"(Ziv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Ziv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The urban population of the corridor is about 4.6 million (mainly concentrated in the Delta, Phnom Penh and Vientiane) and is less dependent on the river </w:t>
            </w:r>
            <w:r w:rsidRPr="0008241C">
              <w:rPr>
                <w:sz w:val="22"/>
                <w:szCs w:val="22"/>
              </w:rPr>
              <w:fldChar w:fldCharType="begin" w:fldLock="1"/>
            </w:r>
            <w:r w:rsidRPr="0008241C">
              <w:rPr>
                <w:sz w:val="22"/>
                <w:szCs w:val="22"/>
              </w:rPr>
              <w:instrText>ADDIN CSL_CITATION {"citationItems":[{"id":"ITEM-1","itemData":{"ISBN":"1683-1489","ISSN":"1683-1489","author":[{"dropping-particle":"","family":"Hall","given":"D.","non-dropping-particle":"","parse-names":false,"suffix":""},{"dropping-particle":"","family":"Bouapao","given":"L.","non-dropping-particle":"","parse-names":false,"suffix":""}],"container-title":"MRC Technical Paper","id":"ITEM-1","issue":"30","issued":{"date-parts":[["2010"]]},"note":"NULL","page":"202","title":"Social Impact Monitoring and Vulnerability Assessment","type":"article-journal"},"uris":["http://www.mendeley.com/documents/?uuid=33610b86-4163-428f-a9e1-7efb76de89e4"]}],"mendeley":{"formattedCitation":"(D. Hall &amp; Bouapao, 2010)","manualFormatting":"(Hall &amp; Bouapao, 2010)","plainTextFormattedCitation":"(D. Hall &amp; Bouapao, 2010)","previouslyFormattedCitation":"(D. Hall &amp; Bouapao, 2010)"},"properties":{"noteIndex":0},"schema":"https://github.com/citation-style-language/schema/raw/master/csl-citation.json"}</w:instrText>
            </w:r>
            <w:r w:rsidRPr="0008241C">
              <w:rPr>
                <w:sz w:val="22"/>
                <w:szCs w:val="22"/>
              </w:rPr>
              <w:fldChar w:fldCharType="separate"/>
            </w:r>
            <w:r w:rsidRPr="0008241C">
              <w:rPr>
                <w:noProof/>
                <w:sz w:val="22"/>
                <w:szCs w:val="22"/>
              </w:rPr>
              <w:t>(Hall &amp; Bouapao, 2010)</w:t>
            </w:r>
            <w:r w:rsidRPr="0008241C">
              <w:rPr>
                <w:sz w:val="22"/>
                <w:szCs w:val="22"/>
              </w:rPr>
              <w:fldChar w:fldCharType="end"/>
            </w:r>
            <w:r w:rsidRPr="0008241C">
              <w:rPr>
                <w:sz w:val="22"/>
                <w:szCs w:val="22"/>
              </w:rPr>
              <w:t xml:space="preserve">. The high fish biodiversity and abundance of the Mekong River Basin is particularly threatened by the planned construction of hydropower dams </w:t>
            </w:r>
            <w:r w:rsidRPr="0008241C">
              <w:rPr>
                <w:sz w:val="22"/>
                <w:szCs w:val="22"/>
              </w:rPr>
              <w:fldChar w:fldCharType="begin" w:fldLock="1"/>
            </w:r>
            <w:r w:rsidRPr="0008241C">
              <w:rPr>
                <w:sz w:val="22"/>
                <w:szCs w:val="22"/>
              </w:rPr>
              <w:instrText>ADDIN CSL_CITATION {"citationItems":[{"id":"ITEM-1","itemData":{"DOI":"10.1073/pnas.1201423109","ISBN":"0027-8424","ISSN":"0027-8424","PMID":"22393001","abstract":"The Mekong River Basin, site of the biggest inland fishery in the world, is undergoing massive hydropower development. Planned dams will block critical fish migration routes between the river’s downstream floodplains and upstream tributaries. Here we estimate fish biomass and biodiversity losses in numerous damming scenarios using a simple ecological model of fish migration. Our framework allows detailing trade-offs between dam locations, power production, and impacts on fish resources. We find that the completion of 78 dams on tributaries, which have not previously been subject to strategic analysis, would have catastrophic impacts on fish productivity and biodiversity. Our results argue for reassessment of several dams planned, and call for a new regional agreement on tributary development of the Mekong River Basin.","author":[{"dropping-particle":"","family":"Ziv","given":"Guy","non-dropping-particle":"","parse-names":false,"suffix":""},{"dropping-particle":"","family":"Baran","given":"Eric","non-dropping-particle":"","parse-names":false,"suffix":""},{"dropping-particle":"","family":"Nam","given":"S. So","non-dropping-particle":"","parse-names":false,"suffix":""},{"dropping-particle":"","family":"Rodriguez-Iturbe","given":"I.","non-dropping-particle":"","parse-names":false,"suffix":""},{"dropping-particle":"","family":"Levin","given":"Simon A.","non-dropping-particle":"","parse-names":false,"suffix":""},{"dropping-particle":"","family":"Rodríguez-Iturbe","given":"Ignacio","non-dropping-particle":"","parse-names":false,"suffix":""},{"dropping-particle":"","family":"Levin","given":"Simon A.","non-dropping-particle":"","parse-names":false,"suffix":""}],"container-title":"Proceedings of the National Academy of Sciences","id":"ITEM-1","issue":"15","issued":{"date-parts":[["2012"]]},"page":"5609-5614","publisher":"National Acad Sciences","title":"Trading-off fish biodiversity, food security, and hydropower in the Mekong River Basin","type":"article-journal","volume":"109"},"uris":["http://www.mendeley.com/documents/?uuid=5477b47c-4ee1-4c96-a62a-3d45cecd9bca"]}],"mendeley":{"formattedCitation":"(Ziv &lt;i&gt;et al.&lt;/i&gt;, 2012)","plainTextFormattedCitation":"(Ziv et al., 2012)","previouslyFormattedCitation":"(Ziv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Ziv </w:t>
            </w:r>
            <w:r w:rsidRPr="0008241C">
              <w:rPr>
                <w:i/>
                <w:noProof/>
                <w:sz w:val="22"/>
                <w:szCs w:val="22"/>
              </w:rPr>
              <w:t>et al.</w:t>
            </w:r>
            <w:r w:rsidRPr="0008241C">
              <w:rPr>
                <w:noProof/>
                <w:sz w:val="22"/>
                <w:szCs w:val="22"/>
              </w:rPr>
              <w:t>, 2012)</w:t>
            </w:r>
            <w:r w:rsidRPr="0008241C">
              <w:rPr>
                <w:sz w:val="22"/>
                <w:szCs w:val="22"/>
              </w:rPr>
              <w:fldChar w:fldCharType="end"/>
            </w:r>
          </w:p>
        </w:tc>
      </w:tr>
      <w:tr w:rsidR="00A01204" w:rsidRPr="0008241C" w14:paraId="7907FF70" w14:textId="77777777" w:rsidTr="00642B4F">
        <w:tc>
          <w:tcPr>
            <w:tcW w:w="1666" w:type="dxa"/>
          </w:tcPr>
          <w:p w14:paraId="3B910645" w14:textId="77777777" w:rsidR="00A01204" w:rsidRPr="0008241C" w:rsidRDefault="00A01204" w:rsidP="00A01204">
            <w:pPr>
              <w:rPr>
                <w:sz w:val="22"/>
                <w:szCs w:val="22"/>
              </w:rPr>
            </w:pPr>
            <w:r w:rsidRPr="0008241C">
              <w:rPr>
                <w:sz w:val="22"/>
                <w:szCs w:val="22"/>
              </w:rPr>
              <w:lastRenderedPageBreak/>
              <w:t>Murray Darling River</w:t>
            </w:r>
          </w:p>
          <w:p w14:paraId="45AA5C6F" w14:textId="77777777" w:rsidR="00A01204" w:rsidRPr="0008241C" w:rsidRDefault="00A01204" w:rsidP="00A01204">
            <w:pPr>
              <w:rPr>
                <w:sz w:val="22"/>
                <w:szCs w:val="22"/>
              </w:rPr>
            </w:pPr>
            <w:r w:rsidRPr="0008241C">
              <w:rPr>
                <w:sz w:val="22"/>
                <w:szCs w:val="22"/>
              </w:rPr>
              <w:t>3,672 km</w:t>
            </w:r>
          </w:p>
          <w:p w14:paraId="33A8E039" w14:textId="77777777" w:rsidR="00A01204" w:rsidRPr="0008241C" w:rsidRDefault="00A01204" w:rsidP="00A01204">
            <w:pPr>
              <w:rPr>
                <w:color w:val="243F60"/>
                <w:sz w:val="22"/>
                <w:szCs w:val="22"/>
              </w:rPr>
            </w:pPr>
            <w:r w:rsidRPr="0008241C">
              <w:rPr>
                <w:sz w:val="22"/>
                <w:szCs w:val="22"/>
              </w:rPr>
              <w:t>1,061,000 km²</w:t>
            </w:r>
          </w:p>
        </w:tc>
        <w:tc>
          <w:tcPr>
            <w:tcW w:w="7656" w:type="dxa"/>
          </w:tcPr>
          <w:p w14:paraId="70AEB2A3" w14:textId="77777777" w:rsidR="00A01204" w:rsidRPr="0008241C" w:rsidRDefault="00A01204" w:rsidP="00A01204">
            <w:pPr>
              <w:rPr>
                <w:i/>
                <w:iCs/>
                <w:color w:val="404040"/>
                <w:sz w:val="22"/>
                <w:szCs w:val="22"/>
              </w:rPr>
            </w:pPr>
            <w:r w:rsidRPr="0008241C">
              <w:rPr>
                <w:sz w:val="22"/>
                <w:szCs w:val="22"/>
              </w:rPr>
              <w:t xml:space="preserve">This river system flows from the center of Australia to the Southern Ocean and provides water for a significant production of livestock (mainly sheep) and wheat. The growing demand for irrigation and potable water has led to the construction of over 10,000 barriers, which hinder fish movement </w:t>
            </w:r>
            <w:r w:rsidRPr="0008241C">
              <w:rPr>
                <w:sz w:val="22"/>
                <w:szCs w:val="22"/>
              </w:rPr>
              <w:fldChar w:fldCharType="begin" w:fldLock="1"/>
            </w:r>
            <w:r w:rsidRPr="0008241C">
              <w:rPr>
                <w:sz w:val="22"/>
                <w:szCs w:val="22"/>
              </w:rPr>
              <w:instrText>ADDIN CSL_CITATION {"citationItems":[{"id":"ITEM-1","itemData":{"ISSN":"1442-8903","author":[{"dropping-particle":"","family":"Baumgartner","given":"Lee","non-dropping-particle":"","parse-names":false,"suffix":""},{"dropping-particle":"","family":"Zampatti","given":"Brenton","non-dropping-particle":"","parse-names":false,"suffix":""},{"dropping-particle":"","family":"Jones","given":"Matthew","non-dropping-particle":"","parse-names":false,"suffix":""},{"dropping-particle":"","family":"Stuart","given":"Ivor","non-dropping-particle":"","parse-names":false,"suffix":""},{"dropping-particle":"","family":"Mallen‐Cooper","given":"Martin","non-dropping-particle":"","parse-names":false,"suffix":""}],"container-title":"Ecological Management &amp; Restoration","id":"ITEM-1","issue":"s1","issued":{"date-parts":[["2014"]]},"page":"28-39","publisher":"Wiley Online Library","title":"Fish passage in the Murray‐Darling Basin, Australia: Not just an upstream battle","type":"article-journal","volume":"15"},"uris":["http://www.mendeley.com/documents/?uuid=d437652d-927a-4220-9418-053f7812e077"]}],"mendeley":{"formattedCitation":"(Baumgartner &lt;i&gt;et al.&lt;/i&gt;, 2014)","plainTextFormattedCitation":"(Baumgartner et al., 2014)","previouslyFormattedCitation":"(Baumgartn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umgartn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urface water and river flow decline due to the impacts of climate change on ground water aquifers (principally due to declining surface recharge) is the major future threat </w:t>
            </w:r>
            <w:r w:rsidRPr="0008241C">
              <w:rPr>
                <w:sz w:val="22"/>
                <w:szCs w:val="22"/>
              </w:rPr>
              <w:fldChar w:fldCharType="begin" w:fldLock="1"/>
            </w:r>
            <w:r w:rsidRPr="0008241C">
              <w:rPr>
                <w:sz w:val="22"/>
                <w:szCs w:val="22"/>
              </w:rPr>
              <w:instrText>ADDIN CSL_CITATION {"citationItems":[{"id":"ITEM-1","itemData":{"ISSN":"1448-6059","author":[{"dropping-particle":"","family":"Pratchett","given":"Morgan S","non-dropping-particle":"","parse-names":false,"suffix":""},{"dropping-particle":"","family":"Bay","given":"Line K","non-dropping-particle":"","parse-names":false,"suffix":""},{"dropping-particle":"","family":"Gehrke","given":"Peter C","non-dropping-particle":"","parse-names":false,"suffix":""},{"dropping-particle":"","family":"Koehn","given":"John D","non-dropping-particle":"","parse-names":false,"suffix":""},{"dropping-particle":"","family":"Osborne","given":"Kate","non-dropping-particle":"","parse-names":false,"suffix":""},{"dropping-particle":"","family":"Pressey","given":"Robert L","non-dropping-particle":"","parse-names":false,"suffix":""},{"dropping-particle":"","family":"Sweatman","given":"Hugh P A","non-dropping-particle":"","parse-names":false,"suffix":""},{"dropping-particle":"","family":"Wachenfeld","given":"David","non-dropping-particle":"","parse-names":false,"suffix":""}],"container-title":"Marine and Freshwater Research","id":"ITEM-1","issue":"9","issued":{"date-parts":[["2011"]]},"page":"1062-1081","publisher":"CSIRO","title":"Contribution of climate change to degradation and loss of critical fish habitats in Australian marine and freshwater environments","type":"article-journal","volume":"62"},"uris":["http://www.mendeley.com/documents/?uuid=d4a2b833-977e-42e7-b854-8c502add46cc"]}],"mendeley":{"formattedCitation":"(Pratchett &lt;i&gt;et al.&lt;/i&gt;, 2011)","plainTextFormattedCitation":"(Pratchett et al., 2011)","previouslyFormattedCitation":"(Pratchett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Pratchett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w:t>
            </w:r>
          </w:p>
        </w:tc>
      </w:tr>
      <w:tr w:rsidR="00A01204" w:rsidRPr="0008241C" w14:paraId="7ADFBC92" w14:textId="77777777" w:rsidTr="00642B4F">
        <w:tc>
          <w:tcPr>
            <w:tcW w:w="1666" w:type="dxa"/>
          </w:tcPr>
          <w:p w14:paraId="42DF5F01" w14:textId="77777777" w:rsidR="00A01204" w:rsidRPr="0008241C" w:rsidRDefault="00A01204" w:rsidP="00A01204">
            <w:pPr>
              <w:rPr>
                <w:sz w:val="22"/>
                <w:szCs w:val="22"/>
              </w:rPr>
            </w:pPr>
            <w:r w:rsidRPr="0008241C">
              <w:rPr>
                <w:sz w:val="22"/>
                <w:szCs w:val="22"/>
              </w:rPr>
              <w:t>Tigris, Euphrates and Arvand Rud (Shatt al-Arab)</w:t>
            </w:r>
          </w:p>
          <w:p w14:paraId="0E4C71D3" w14:textId="77777777" w:rsidR="00A01204" w:rsidRPr="0008241C" w:rsidRDefault="00A01204" w:rsidP="00A01204">
            <w:pPr>
              <w:rPr>
                <w:sz w:val="22"/>
                <w:szCs w:val="22"/>
              </w:rPr>
            </w:pPr>
            <w:r w:rsidRPr="0008241C">
              <w:rPr>
                <w:sz w:val="22"/>
                <w:szCs w:val="22"/>
              </w:rPr>
              <w:t>3,596 km</w:t>
            </w:r>
          </w:p>
          <w:p w14:paraId="25B75191" w14:textId="77777777" w:rsidR="00A01204" w:rsidRPr="0008241C" w:rsidRDefault="00A01204" w:rsidP="00A01204">
            <w:pPr>
              <w:rPr>
                <w:color w:val="243F60"/>
                <w:sz w:val="22"/>
                <w:szCs w:val="22"/>
              </w:rPr>
            </w:pPr>
            <w:r w:rsidRPr="0008241C">
              <w:rPr>
                <w:sz w:val="22"/>
                <w:szCs w:val="22"/>
              </w:rPr>
              <w:t>884,000 km²</w:t>
            </w:r>
          </w:p>
        </w:tc>
        <w:tc>
          <w:tcPr>
            <w:tcW w:w="7656" w:type="dxa"/>
          </w:tcPr>
          <w:p w14:paraId="04C0FE12" w14:textId="77777777" w:rsidR="00A01204" w:rsidRPr="0008241C" w:rsidRDefault="00A01204" w:rsidP="00A01204">
            <w:pPr>
              <w:rPr>
                <w:sz w:val="22"/>
                <w:szCs w:val="22"/>
              </w:rPr>
            </w:pPr>
            <w:r w:rsidRPr="0008241C">
              <w:rPr>
                <w:sz w:val="22"/>
                <w:szCs w:val="22"/>
              </w:rPr>
              <w:t xml:space="preserve">The river system originates in Turkey and flows through Syria, Iraq and Iran. It is one of the cradles of civilization, and includes some of the earliest ancient cities. Water flow in the Tigris river has been negatively affected by the development of large water projects in Iraq and Turkey, which has led to dwindling water supplies in the Mesopotamian Marshlands. Water quality is threatened by rising levels of salinity due to intensive irrigated agriculture and high evaporation rates. </w:t>
            </w:r>
          </w:p>
        </w:tc>
      </w:tr>
      <w:tr w:rsidR="00A01204" w:rsidRPr="0008241C" w14:paraId="4153A120" w14:textId="77777777" w:rsidTr="00642B4F">
        <w:tc>
          <w:tcPr>
            <w:tcW w:w="1666" w:type="dxa"/>
          </w:tcPr>
          <w:p w14:paraId="74522A8B" w14:textId="77777777" w:rsidR="00A01204" w:rsidRPr="0008241C" w:rsidRDefault="00A01204" w:rsidP="00A01204">
            <w:pPr>
              <w:rPr>
                <w:sz w:val="22"/>
                <w:szCs w:val="22"/>
              </w:rPr>
            </w:pPr>
            <w:r w:rsidRPr="0008241C">
              <w:rPr>
                <w:sz w:val="22"/>
                <w:szCs w:val="22"/>
              </w:rPr>
              <w:t>Indus River</w:t>
            </w:r>
          </w:p>
          <w:p w14:paraId="0F36F9EE" w14:textId="77777777" w:rsidR="00A01204" w:rsidRPr="0008241C" w:rsidRDefault="00A01204" w:rsidP="00A01204">
            <w:pPr>
              <w:rPr>
                <w:sz w:val="22"/>
                <w:szCs w:val="22"/>
              </w:rPr>
            </w:pPr>
            <w:r w:rsidRPr="0008241C">
              <w:rPr>
                <w:sz w:val="22"/>
                <w:szCs w:val="22"/>
              </w:rPr>
              <w:t>3,180 km</w:t>
            </w:r>
          </w:p>
          <w:p w14:paraId="4B1ED46F" w14:textId="77777777" w:rsidR="00A01204" w:rsidRPr="0008241C" w:rsidRDefault="00A01204" w:rsidP="00A01204">
            <w:pPr>
              <w:rPr>
                <w:color w:val="243F60"/>
                <w:sz w:val="22"/>
                <w:szCs w:val="22"/>
              </w:rPr>
            </w:pPr>
            <w:r w:rsidRPr="0008241C">
              <w:rPr>
                <w:sz w:val="22"/>
                <w:szCs w:val="22"/>
              </w:rPr>
              <w:t>960,000 km²</w:t>
            </w:r>
          </w:p>
        </w:tc>
        <w:tc>
          <w:tcPr>
            <w:tcW w:w="7656" w:type="dxa"/>
          </w:tcPr>
          <w:p w14:paraId="78C89045" w14:textId="77777777" w:rsidR="00A01204" w:rsidRPr="0008241C" w:rsidRDefault="00A01204" w:rsidP="00A01204">
            <w:pPr>
              <w:rPr>
                <w:b/>
                <w:bCs/>
                <w:color w:val="4F81BD"/>
                <w:sz w:val="22"/>
                <w:szCs w:val="22"/>
              </w:rPr>
            </w:pPr>
            <w:r w:rsidRPr="0008241C">
              <w:rPr>
                <w:sz w:val="22"/>
                <w:szCs w:val="22"/>
              </w:rPr>
              <w:t>The river flows through China, India and Pakistan into the Arabian Sea. It is one of the cradles of civilization and has been highly susceptible to past and current climate change. The Indus Basin Irrigation System is one of the largest in the world supporting more than 180,000 km</w:t>
            </w:r>
            <w:r w:rsidRPr="0008241C">
              <w:rPr>
                <w:sz w:val="22"/>
                <w:szCs w:val="22"/>
                <w:vertAlign w:val="superscript"/>
              </w:rPr>
              <w:t>2</w:t>
            </w:r>
            <w:r w:rsidRPr="0008241C">
              <w:rPr>
                <w:sz w:val="22"/>
                <w:szCs w:val="22"/>
              </w:rPr>
              <w:t xml:space="preserve"> of arid and semi-arid agricultural lands, which account for 90 per cent of Pakistan’s agricultural output. The Indus basin contains rich biodiversity with a significant number of Ramsar Sites, which nevertheless face threat. For example, the range of the endemic Indus River dolphin has been fragmented and has been reduced to 20 per cent of its original range  </w:t>
            </w:r>
            <w:r w:rsidRPr="0008241C">
              <w:rPr>
                <w:sz w:val="22"/>
                <w:szCs w:val="22"/>
              </w:rPr>
              <w:fldChar w:fldCharType="begin" w:fldLock="1"/>
            </w:r>
            <w:r w:rsidRPr="0008241C">
              <w:rPr>
                <w:sz w:val="22"/>
                <w:szCs w:val="22"/>
              </w:rPr>
              <w:instrText>ADDIN CSL_CITATION {"citationItems":[{"id":"ITEM-1","itemData":{"ISSN":"0006-3207","author":[{"dropping-particle":"","family":"Braulik","given":"Gill T","non-dropping-particle":"","parse-names":false,"suffix":""},{"dropping-particle":"","family":"Noureen","given":"Uzma","non-dropping-particle":"","parse-names":false,"suffix":""},{"dropping-particle":"","family":"Arshad","given":"Masood","non-dropping-particle":"","parse-names":false,"suffix":""},{"dropping-particle":"","family":"Reeves","given":"Randall R","non-dropping-particle":"","parse-names":false,"suffix":""}],"container-title":"Biological Conservation","id":"ITEM-1","issued":{"date-parts":[["2015"]]},"page":"30-41","publisher":"Elsevier","title":"Review of status, threats, and conservation management options for the endangered Indus River blind dolphin","type":"article-journal","volume":"192"},"uris":["http://www.mendeley.com/documents/?uuid=19077430-5d72-494b-97d4-07392d445249","http://www.mendeley.com/documents/?uuid=e1632179-fbd9-4079-928a-894378bd91ce"]}],"mendeley":{"formattedCitation":"(Braulik &lt;i&gt;et al.&lt;/i&gt;, 2015)","plainTextFormattedCitation":"(Braulik et al., 2015)","previouslyFormattedCitation":"(Brauli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rauli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tc>
      </w:tr>
      <w:tr w:rsidR="00A01204" w:rsidRPr="0008241C" w14:paraId="69360EEB" w14:textId="77777777" w:rsidTr="00642B4F">
        <w:tc>
          <w:tcPr>
            <w:tcW w:w="1666" w:type="dxa"/>
          </w:tcPr>
          <w:p w14:paraId="40591E6B" w14:textId="77777777" w:rsidR="00A01204" w:rsidRPr="0008241C" w:rsidRDefault="00A01204" w:rsidP="00A01204">
            <w:pPr>
              <w:rPr>
                <w:sz w:val="22"/>
                <w:szCs w:val="22"/>
                <w:lang w:val="de-DE"/>
              </w:rPr>
            </w:pPr>
            <w:r w:rsidRPr="0008241C">
              <w:rPr>
                <w:sz w:val="22"/>
                <w:szCs w:val="22"/>
                <w:lang w:val="de-DE"/>
              </w:rPr>
              <w:t xml:space="preserve">Brahmaputra (Yarlung Tsangpo) </w:t>
            </w:r>
          </w:p>
          <w:p w14:paraId="35F0C7E3" w14:textId="77777777" w:rsidR="00A01204" w:rsidRPr="0008241C" w:rsidRDefault="00A01204" w:rsidP="00A01204">
            <w:pPr>
              <w:rPr>
                <w:sz w:val="22"/>
                <w:szCs w:val="22"/>
                <w:lang w:val="de-DE"/>
              </w:rPr>
            </w:pPr>
            <w:r w:rsidRPr="0008241C">
              <w:rPr>
                <w:sz w:val="22"/>
                <w:szCs w:val="22"/>
                <w:lang w:val="de-DE"/>
              </w:rPr>
              <w:t>2.948 km</w:t>
            </w:r>
          </w:p>
          <w:p w14:paraId="71312135" w14:textId="77777777" w:rsidR="00A01204" w:rsidRPr="0008241C" w:rsidRDefault="00A01204" w:rsidP="00A01204">
            <w:pPr>
              <w:rPr>
                <w:rFonts w:eastAsia="MS Mincho"/>
                <w:sz w:val="22"/>
                <w:szCs w:val="22"/>
                <w:lang w:val="de-DE"/>
              </w:rPr>
            </w:pPr>
            <w:r w:rsidRPr="0008241C">
              <w:rPr>
                <w:sz w:val="22"/>
                <w:szCs w:val="22"/>
                <w:lang w:val="de-DE"/>
              </w:rPr>
              <w:t xml:space="preserve">1,730, 000 km² </w:t>
            </w:r>
          </w:p>
          <w:p w14:paraId="04D3F4FB" w14:textId="77777777" w:rsidR="00A01204" w:rsidRPr="0008241C" w:rsidRDefault="00A01204" w:rsidP="00A01204">
            <w:pPr>
              <w:rPr>
                <w:sz w:val="22"/>
                <w:szCs w:val="22"/>
              </w:rPr>
            </w:pPr>
            <w:r w:rsidRPr="0008241C">
              <w:rPr>
                <w:sz w:val="22"/>
                <w:szCs w:val="22"/>
              </w:rPr>
              <w:t xml:space="preserve">- </w:t>
            </w:r>
          </w:p>
          <w:p w14:paraId="5269E513" w14:textId="77777777" w:rsidR="00A01204" w:rsidRPr="0008241C" w:rsidRDefault="00A01204" w:rsidP="00A01204">
            <w:pPr>
              <w:rPr>
                <w:sz w:val="22"/>
                <w:szCs w:val="22"/>
              </w:rPr>
            </w:pPr>
            <w:r w:rsidRPr="0008241C">
              <w:rPr>
                <w:sz w:val="22"/>
                <w:szCs w:val="22"/>
              </w:rPr>
              <w:t>Ganges  River</w:t>
            </w:r>
          </w:p>
          <w:p w14:paraId="4385E3F7" w14:textId="77777777" w:rsidR="00A01204" w:rsidRPr="0008241C" w:rsidRDefault="00A01204" w:rsidP="00A01204">
            <w:pPr>
              <w:rPr>
                <w:sz w:val="22"/>
                <w:szCs w:val="22"/>
              </w:rPr>
            </w:pPr>
            <w:r w:rsidRPr="0008241C">
              <w:rPr>
                <w:sz w:val="22"/>
                <w:szCs w:val="22"/>
              </w:rPr>
              <w:t>2.620 km</w:t>
            </w:r>
          </w:p>
          <w:p w14:paraId="02876150" w14:textId="77777777" w:rsidR="00A01204" w:rsidRPr="0008241C" w:rsidRDefault="00A01204" w:rsidP="00A01204">
            <w:pPr>
              <w:rPr>
                <w:sz w:val="22"/>
                <w:szCs w:val="22"/>
              </w:rPr>
            </w:pPr>
            <w:r w:rsidRPr="0008241C">
              <w:rPr>
                <w:sz w:val="22"/>
                <w:szCs w:val="22"/>
              </w:rPr>
              <w:t>907, 000 km²</w:t>
            </w:r>
          </w:p>
        </w:tc>
        <w:tc>
          <w:tcPr>
            <w:tcW w:w="7656" w:type="dxa"/>
          </w:tcPr>
          <w:p w14:paraId="1EACE0BA" w14:textId="77777777" w:rsidR="00A01204" w:rsidRPr="0008241C" w:rsidRDefault="00A01204" w:rsidP="00A01204">
            <w:pPr>
              <w:rPr>
                <w:i/>
                <w:iCs/>
                <w:color w:val="404040"/>
                <w:sz w:val="22"/>
                <w:szCs w:val="22"/>
              </w:rPr>
            </w:pPr>
            <w:r w:rsidRPr="0008241C">
              <w:rPr>
                <w:sz w:val="22"/>
                <w:szCs w:val="22"/>
              </w:rPr>
              <w:t>This river system comprises two major transboundary rivers that originate on opposite sides of the Himalayas and merge in the Ganges-Brahmaputra Delta (1,500 km</w:t>
            </w:r>
            <w:r w:rsidRPr="0008241C">
              <w:rPr>
                <w:sz w:val="22"/>
                <w:szCs w:val="22"/>
                <w:vertAlign w:val="superscript"/>
              </w:rPr>
              <w:t>2</w:t>
            </w:r>
            <w:r w:rsidRPr="0008241C">
              <w:rPr>
                <w:sz w:val="22"/>
                <w:szCs w:val="22"/>
              </w:rPr>
              <w:t xml:space="preserve">), which is the world’s largest delta. The river system discharges into the Bay of Bengal passing through the Sundarbans, the world’s largest mangrove forest. The floodplains are among the world’s most fertile, highly populated and flood- and disaster-prone areas on Earth. The river system contains two of the most sacred rivers in Asia, and the lifeline and transportation network for millions of people who reside along its banks. It is one of the world’s most degraded river system, with dam construction, irrigation, pollution and sedimentation threatening both humans and wildlife (including river dolphins). In recent years water flow has been declining due to climate change due to declining snow and ice accumulation, and increasing glacier melting, evaporation and drying up of natural springs </w:t>
            </w:r>
            <w:r w:rsidRPr="0008241C">
              <w:rPr>
                <w:sz w:val="22"/>
                <w:szCs w:val="22"/>
              </w:rPr>
              <w:fldChar w:fldCharType="begin" w:fldLock="1"/>
            </w:r>
            <w:r w:rsidRPr="0008241C">
              <w:rPr>
                <w:sz w:val="22"/>
                <w:szCs w:val="22"/>
              </w:rPr>
              <w:instrText>ADDIN CSL_CITATION {"citationItems":[{"id":"ITEM-1","itemData":{"DOI":"978 92 9115 193 6","ISBN":"9789291151936","abstract":"Glacier thinning and retreat in the Himalayas has resulted in the formation of new glacial lakes and the enlargement of existing lakes due to the accumulation of meltwater behind loosely consolidated end moraine dams. Such lakes are inherently unstable and can be subject to catastrophic drainage (glacial lake outburst flood or GLOF), which is a potential source of danger to people and property in the valleys below them. Equally, glacial lakes are an important potential natural resource for water supply, which has yet to be effectively investigated. This publication describes the results of a systematic and comprehensive study of the status of glacial lakes and glacial lake outburst flood (GLOF) risk in Nepal, including the vulnerability of downstream people and property and field studies of three of the most critical lakes. The assessment is intended to provide information for use in GLOF risk management in Nepal, as well as describing a detailed stepwise approach and methodology that can be applied throughout the Hindu Kush-Himalayan region. Region-wide cooperation is needed to develop a more coordinated approach and lay the foundations for a glacial lake outburst risk reduction policy.","author":[{"dropping-particle":"","family":"ICIMOD","given":"","non-dropping-particle":"","parse-names":false,"suffix":""}],"id":"ITEM-1","issued":{"date-parts":[["2011"]]},"page":"1-109","title":"Glacial Lakes and Glacial Lake Outburst Floods in Nepal","type":"article-journal"},"uris":["http://www.mendeley.com/documents/?uuid=b2f32aa8-b05c-4d56-886d-7eb47543d28c"]}],"mendeley":{"formattedCitation":"(ICIMOD, 2011)","plainTextFormattedCitation":"(ICIMOD, 2011)","previouslyFormattedCitation":"(ICIMOD, 2011)"},"properties":{"noteIndex":0},"schema":"https://github.com/citation-style-language/schema/raw/master/csl-citation.json"}</w:instrText>
            </w:r>
            <w:r w:rsidRPr="0008241C">
              <w:rPr>
                <w:sz w:val="22"/>
                <w:szCs w:val="22"/>
              </w:rPr>
              <w:fldChar w:fldCharType="separate"/>
            </w:r>
            <w:r w:rsidRPr="0008241C">
              <w:rPr>
                <w:noProof/>
                <w:sz w:val="22"/>
                <w:szCs w:val="22"/>
              </w:rPr>
              <w:t>(ICIMOD, 2011)</w:t>
            </w:r>
            <w:r w:rsidRPr="0008241C">
              <w:rPr>
                <w:sz w:val="22"/>
                <w:szCs w:val="22"/>
              </w:rPr>
              <w:fldChar w:fldCharType="end"/>
            </w:r>
          </w:p>
        </w:tc>
      </w:tr>
    </w:tbl>
    <w:p w14:paraId="59E74BEC" w14:textId="77777777" w:rsidR="00A01204" w:rsidRPr="0008241C" w:rsidRDefault="00A01204" w:rsidP="00A01204">
      <w:pPr>
        <w:rPr>
          <w:sz w:val="22"/>
          <w:szCs w:val="22"/>
        </w:rPr>
      </w:pPr>
    </w:p>
    <w:p w14:paraId="195894EC" w14:textId="77777777" w:rsidR="00A01204" w:rsidRPr="0008241C" w:rsidRDefault="00A01204" w:rsidP="00A01204">
      <w:pPr>
        <w:rPr>
          <w:sz w:val="22"/>
          <w:szCs w:val="22"/>
        </w:rPr>
      </w:pPr>
    </w:p>
    <w:p w14:paraId="7655E2B2"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7BE93429" wp14:editId="3C831396">
            <wp:extent cx="5734685" cy="7168515"/>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5734685" cy="7168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7E6B302"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1.2 Main river systems in the Asia-Pacific region. Data source: biomes data from Olson </w:t>
      </w:r>
      <w:r w:rsidRPr="0008241C">
        <w:rPr>
          <w:b/>
          <w:i/>
          <w:kern w:val="2"/>
          <w:sz w:val="22"/>
          <w:szCs w:val="22"/>
          <w:lang w:eastAsia="ja-JP"/>
        </w:rPr>
        <w:t>et al</w:t>
      </w:r>
      <w:r w:rsidRPr="0008241C">
        <w:rPr>
          <w:b/>
          <w:kern w:val="2"/>
          <w:sz w:val="22"/>
          <w:szCs w:val="22"/>
          <w:lang w:eastAsia="ja-JP"/>
        </w:rPr>
        <w:t>. (2001)</w:t>
      </w:r>
    </w:p>
    <w:p w14:paraId="486E46BE" w14:textId="77777777" w:rsidR="00A01204" w:rsidRPr="0008241C" w:rsidRDefault="00A01204" w:rsidP="00A01204">
      <w:pPr>
        <w:rPr>
          <w:sz w:val="22"/>
          <w:szCs w:val="22"/>
        </w:rPr>
      </w:pPr>
    </w:p>
    <w:p w14:paraId="499CB9E5" w14:textId="77777777" w:rsidR="00A01204" w:rsidRPr="0008241C" w:rsidRDefault="00A01204" w:rsidP="00A01204">
      <w:pPr>
        <w:rPr>
          <w:sz w:val="22"/>
          <w:szCs w:val="22"/>
        </w:rPr>
      </w:pPr>
    </w:p>
    <w:p w14:paraId="1C945BFD" w14:textId="77777777" w:rsidR="00A01204" w:rsidRPr="0008241C" w:rsidRDefault="00A01204" w:rsidP="00A01204">
      <w:pPr>
        <w:keepNext/>
        <w:tabs>
          <w:tab w:val="clear" w:pos="1247"/>
          <w:tab w:val="left" w:pos="765"/>
        </w:tabs>
        <w:outlineLvl w:val="2"/>
        <w:rPr>
          <w:b/>
          <w:sz w:val="24"/>
          <w:szCs w:val="24"/>
        </w:rPr>
      </w:pPr>
      <w:bookmarkStart w:id="46" w:name="_Toc470985501"/>
      <w:bookmarkStart w:id="47" w:name="_Toc480652868"/>
      <w:bookmarkStart w:id="48" w:name="_Toc504173095"/>
      <w:bookmarkStart w:id="49" w:name="_Toc504316217"/>
      <w:bookmarkStart w:id="50" w:name="_Toc504317060"/>
      <w:bookmarkStart w:id="51" w:name="_Toc504317753"/>
      <w:bookmarkStart w:id="52" w:name="_Toc504320561"/>
      <w:bookmarkStart w:id="53" w:name="_Toc504320785"/>
      <w:bookmarkStart w:id="54" w:name="_Toc504321099"/>
      <w:bookmarkStart w:id="55" w:name="_Toc524033678"/>
      <w:r w:rsidRPr="0008241C">
        <w:rPr>
          <w:b/>
          <w:sz w:val="24"/>
          <w:szCs w:val="24"/>
        </w:rPr>
        <w:t>1.1.2</w:t>
      </w:r>
      <w:r w:rsidRPr="0008241C">
        <w:rPr>
          <w:b/>
          <w:sz w:val="24"/>
          <w:szCs w:val="24"/>
        </w:rPr>
        <w:tab/>
        <w:t>Ecological and biological richness of the Asia-Pacific region</w:t>
      </w:r>
      <w:bookmarkEnd w:id="46"/>
      <w:bookmarkEnd w:id="47"/>
      <w:bookmarkEnd w:id="48"/>
      <w:bookmarkEnd w:id="49"/>
      <w:bookmarkEnd w:id="50"/>
      <w:bookmarkEnd w:id="51"/>
      <w:bookmarkEnd w:id="52"/>
      <w:bookmarkEnd w:id="53"/>
      <w:bookmarkEnd w:id="54"/>
      <w:bookmarkEnd w:id="55"/>
      <w:r w:rsidRPr="0008241C">
        <w:rPr>
          <w:b/>
          <w:sz w:val="24"/>
          <w:szCs w:val="24"/>
        </w:rPr>
        <w:t xml:space="preserve"> </w:t>
      </w:r>
    </w:p>
    <w:p w14:paraId="0299AB91" w14:textId="77777777" w:rsidR="00A01204" w:rsidRPr="0008241C" w:rsidRDefault="00A01204" w:rsidP="00A01204">
      <w:pPr>
        <w:rPr>
          <w:sz w:val="22"/>
          <w:szCs w:val="22"/>
        </w:rPr>
      </w:pPr>
    </w:p>
    <w:p w14:paraId="5C57850F" w14:textId="58375064" w:rsidR="00A01204" w:rsidRPr="0008241C" w:rsidRDefault="00A01204" w:rsidP="00A01204">
      <w:pPr>
        <w:rPr>
          <w:sz w:val="22"/>
          <w:szCs w:val="22"/>
        </w:rPr>
      </w:pPr>
      <w:r w:rsidRPr="0008241C">
        <w:rPr>
          <w:sz w:val="22"/>
          <w:szCs w:val="22"/>
        </w:rPr>
        <w:t xml:space="preserve">Considering its large physical extent, geographical diversity, and ecological range, the Asia-Pacific region is highly biodiverse. </w:t>
      </w:r>
      <w:r w:rsidRPr="0008241C">
        <w:rPr>
          <w:sz w:val="22"/>
          <w:szCs w:val="21"/>
        </w:rPr>
        <w:t xml:space="preserve">It contains numerous areas of endemism and richness that are globally </w:t>
      </w:r>
      <w:r w:rsidRPr="0008241C">
        <w:rPr>
          <w:sz w:val="22"/>
          <w:szCs w:val="21"/>
        </w:rPr>
        <w:lastRenderedPageBreak/>
        <w:t>important</w:t>
      </w:r>
      <w:r w:rsidRPr="0008241C">
        <w:rPr>
          <w:szCs w:val="18"/>
          <w:vertAlign w:val="superscript"/>
        </w:rPr>
        <w:footnoteReference w:id="1"/>
      </w:r>
      <w:r w:rsidRPr="0008241C">
        <w:rPr>
          <w:sz w:val="22"/>
          <w:szCs w:val="21"/>
        </w:rPr>
        <w:t>, including 16 out of the 36 global biodiversity hotspots (one of which is shared with Europe and Central Asia</w:t>
      </w:r>
      <w:r w:rsidRPr="0008241C">
        <w:rPr>
          <w:szCs w:val="21"/>
          <w:vertAlign w:val="superscript"/>
        </w:rPr>
        <w:t xml:space="preserve"> </w:t>
      </w:r>
      <w:r w:rsidRPr="0008241C">
        <w:rPr>
          <w:sz w:val="22"/>
          <w:szCs w:val="21"/>
        </w:rPr>
        <w:t>) (Table 1.2), and seven out of 17 of the globally megadiverse countries (Australia, China, India, Indonesia, Malaysia, Papua New Guinea and Philippines</w:t>
      </w:r>
      <w:r w:rsidRPr="0008241C">
        <w:rPr>
          <w:szCs w:val="18"/>
          <w:vertAlign w:val="superscript"/>
        </w:rPr>
        <w:footnoteReference w:id="2"/>
      </w:r>
      <w:r w:rsidRPr="0008241C">
        <w:rPr>
          <w:sz w:val="22"/>
          <w:szCs w:val="21"/>
        </w:rPr>
        <w:t xml:space="preserve">) </w:t>
      </w:r>
      <w:r w:rsidRPr="0008241C">
        <w:rPr>
          <w:sz w:val="22"/>
          <w:szCs w:val="21"/>
        </w:rPr>
        <w:fldChar w:fldCharType="begin" w:fldLock="1"/>
      </w:r>
      <w:r w:rsidRPr="0008241C">
        <w:rPr>
          <w:sz w:val="22"/>
          <w:szCs w:val="21"/>
        </w:rPr>
        <w:instrText>ADDIN CSL_CITATION {"citationItems":[{"id":"ITEM-1","itemData":{"ISBN":"3642209912","author":[{"dropping-particle":"","family":"Mittermeier","given":"Russell A.","non-dropping-particle":"","parse-names":false,"suffix":""},{"dropping-particle":"","family":"Turner","given":"Will R","non-dropping-particle":"","parse-names":false,"suffix":""},{"dropping-particle":"","family":"Larsen","given":"Frank W","non-dropping-particle":"","parse-names":false,"suffix":""},{"dropping-particle":"","family":"Brooks","given":"Thomas M","non-dropping-particle":"","parse-names":false,"suffix":""},{"dropping-particle":"","family":"Gascon","given":"Claude","non-dropping-particle":"","parse-names":false,"suffix":""}],"container-title":"Biodiversity hotspots","id":"ITEM-1","issued":{"date-parts":[["2011"]]},"note":"NULL","page":"3-22","publisher":"Springer","title":"Global biodiversity conservation: the critical role of hotspots","type":"chapter"},"uris":["http://www.mendeley.com/documents/?uuid=3d62485b-f16c-43ef-a239-4e2daabf2af0"]},{"id":"ITEM-2","itemData":{"ISBN":"9686397779","author":[{"dropping-particle":"","family":"Mittermeier","given":"R. A.","non-dropping-particle":"","parse-names":false,"suffix":""},{"dropping-particle":"","family":"Robles-Gil","given":"P.","non-dropping-particle":"","parse-names":false,"suffix":""},{"dropping-particle":"","family":"Hoffmann","given":"M.","non-dropping-particle":"","parse-names":false,"suffix":""},{"dropping-particle":"","family":"Pilgrim","given":"J. D.","non-dropping-particle":"","parse-names":false,"suffix":""},{"dropping-particle":"","family":"Brooks","given":"T. B.","non-dropping-particle":"","parse-names":false,"suffix":""},{"dropping-particle":"","family":"Mittermeier","given":"C. G.","non-dropping-particle":"","parse-names":false,"suffix":""},{"dropping-particle":"","family":"Lamoreux","given":"J. L.","non-dropping-particle":"","parse-names":false,"suffix":""},{"dropping-particle":"","family":"Fonseca","given":"G. A. B","non-dropping-particle":"","parse-names":false,"suffix":""}],"id":"ITEM-2","issued":{"date-parts":[["2004"]]},"number-of-pages":"390","publisher":"CEMEX","publisher-place":"Mexico City, Mexico","title":"Hotspots Revisited: Earth's Biologically Richest and Most Endangered Ecoregions","type":"book"},"uris":["http://www.mendeley.com/documents/?uuid=43486bd5-652a-42b7-ae60-5586edf1c6c9"]},{"id":"ITEM-3","itemData":{"DOI":"10.1111/ddi.12278","ISBN":"1366-9516","ISSN":"14724642","abstract":"Biodiversity hotspots are conservation priorities. We identify the North American Coastal Plain (NACP) as a global hotspot based on the classic definition, a region with &gt;1500 endemic plant species and &gt;70% habitat loss. This region has been bypassed in prior designations due to misconceptions and myths about its ecology and history. These fallacies include: (1) young age of the NACP, climatic instability over time and submergence during high sea-level stands; (2) climatic and environmental homogeneity; (3) closed forest as the climax vegetation; and (4) fire regimes that are mostly anthropogenic. We show that the NACP is older and more climatically stable than usually assumed, spatially heterogeneous and extremely rich in species and endemics for its range of latitude, especially within pine savannas and other mostly herbaceous and fire-dependent communities. We suspect systematic biases and misconceptions, in addition to missing information, obscure the existence of similarly biologically significant regions world-wide. Potential solutions to this problem include (1) increased field biological surveys and taxonomic determinations, especially within grassy biomes and regions with low soil fertility, which tend to have much overlooked biodiversity; (2) more research on the climatic refugium role of hotspots, given that regions of high endemism often coincide with regions with low velocity of climate change; (3) in low-lying coastal regions, consideration of the heterogeneity in land area generated by historically fluctuating sea levels, which likely enhanced opportunities for evolution of endemic species; and (4) immediate actions to establish new protected areas and implement science-based management to restore evolutionary environmental conditions in newly recognized hotspots.","author":[{"dropping-particle":"","family":"Noss","given":"Reed F.","non-dropping-particle":"","parse-names":false,"suffix":""},{"dropping-particle":"","family":"Platt","given":"William J.","non-dropping-particle":"","parse-names":false,"suffix":""},{"dropping-particle":"","family":"Sorrie","given":"Bruce A.","non-dropping-particle":"","parse-names":false,"suffix":""},{"dropping-particle":"","family":"Weakley","given":"Alan S.","non-dropping-particle":"","parse-names":false,"suffix":""},{"dropping-particle":"","family":"Means","given":"D. Bruce","non-dropping-particle":"","parse-names":false,"suffix":""},{"dropping-particle":"","family":"Costanza","given":"Jennifer","non-dropping-particle":"","parse-names":false,"suffix":""},{"dropping-particle":"","family":"Peet","given":"Robert K.","non-dropping-particle":"","parse-names":false,"suffix":""}],"container-title":"Diversity and Distributions","id":"ITEM-3","issue":"2","issued":{"date-parts":[["2015"]]},"page":"236-244","title":"How global biodiversity hotspots may go unrecognized: Lessons from the North American Coastal Plain","type":"article-journal","volume":"21"},"uris":["http://www.mendeley.com/documents/?uuid=19ef50c7-1eb6-495d-8cde-64fdcd692d76"]}],"mendeley":{"formattedCitation":"(R. A. Mittermeier &lt;i&gt;et al.&lt;/i&gt;, 2004; Russell A. Mittermeier &lt;i&gt;et al.&lt;/i&gt;, 2011; Noss &lt;i&gt;et al.&lt;/i&gt;, 2015)","plainTextFormattedCitation":"(R. A. Mittermeier et al., 2004; Russell A. Mittermeier et al., 2011; Noss et al., 2015)","previouslyFormattedCitation":"(R. A. Mittermeier &lt;i&gt;et al.&lt;/i&gt;, 2004; Russell A. Mittermeier &lt;i&gt;et al.&lt;/i&gt;, 2011; Noss &lt;i&gt;et al.&lt;/i&gt;, 2015)"},"properties":{"noteIndex":0},"schema":"https://github.com/citation-style-language/schema/raw/master/csl-citation.json"}</w:instrText>
      </w:r>
      <w:r w:rsidRPr="0008241C">
        <w:rPr>
          <w:sz w:val="22"/>
          <w:szCs w:val="21"/>
        </w:rPr>
        <w:fldChar w:fldCharType="separate"/>
      </w:r>
      <w:r w:rsidRPr="0008241C">
        <w:rPr>
          <w:noProof/>
          <w:sz w:val="22"/>
          <w:szCs w:val="21"/>
        </w:rPr>
        <w:t xml:space="preserve">(R. A. Mittermeier </w:t>
      </w:r>
      <w:r w:rsidRPr="0008241C">
        <w:rPr>
          <w:i/>
          <w:noProof/>
          <w:sz w:val="22"/>
          <w:szCs w:val="21"/>
        </w:rPr>
        <w:t>et al.</w:t>
      </w:r>
      <w:r w:rsidRPr="0008241C">
        <w:rPr>
          <w:noProof/>
          <w:sz w:val="22"/>
          <w:szCs w:val="21"/>
        </w:rPr>
        <w:t xml:space="preserve">, 2004; Russell A. Mittermeier </w:t>
      </w:r>
      <w:r w:rsidRPr="0008241C">
        <w:rPr>
          <w:i/>
          <w:noProof/>
          <w:sz w:val="22"/>
          <w:szCs w:val="21"/>
        </w:rPr>
        <w:t>et al.</w:t>
      </w:r>
      <w:r w:rsidRPr="0008241C">
        <w:rPr>
          <w:noProof/>
          <w:sz w:val="22"/>
          <w:szCs w:val="21"/>
        </w:rPr>
        <w:t xml:space="preserve">, 2011; Noss </w:t>
      </w:r>
      <w:r w:rsidRPr="0008241C">
        <w:rPr>
          <w:i/>
          <w:noProof/>
          <w:sz w:val="22"/>
          <w:szCs w:val="21"/>
        </w:rPr>
        <w:t>et al.</w:t>
      </w:r>
      <w:r w:rsidRPr="0008241C">
        <w:rPr>
          <w:noProof/>
          <w:sz w:val="22"/>
          <w:szCs w:val="21"/>
        </w:rPr>
        <w:t>, 2015)</w:t>
      </w:r>
      <w:r w:rsidRPr="0008241C">
        <w:rPr>
          <w:sz w:val="22"/>
          <w:szCs w:val="21"/>
        </w:rPr>
        <w:fldChar w:fldCharType="end"/>
      </w:r>
      <w:r w:rsidRPr="0008241C">
        <w:rPr>
          <w:sz w:val="22"/>
          <w:szCs w:val="21"/>
        </w:rPr>
        <w:t xml:space="preserve">. </w:t>
      </w:r>
      <w:r w:rsidRPr="0008241C">
        <w:rPr>
          <w:sz w:val="22"/>
          <w:szCs w:val="22"/>
        </w:rPr>
        <w:t xml:space="preserve">According to </w:t>
      </w:r>
      <w:r w:rsidRPr="0008241C">
        <w:rPr>
          <w:sz w:val="22"/>
          <w:szCs w:val="22"/>
        </w:rPr>
        <w:fldChar w:fldCharType="begin" w:fldLock="1"/>
      </w:r>
      <w:r w:rsidRPr="0008241C">
        <w:rPr>
          <w:sz w:val="22"/>
          <w:szCs w:val="22"/>
        </w:rPr>
        <w:instrText>ADDIN CSL_CITATION {"citationItems":[{"id":"ITEM-1","itemData":{"URL":"http://www.birdlife.org/worldwide/programmes/important-bird-and-biodiversity-areas-ibas","accessed":{"date-parts":[["2015","9","5"]]},"author":[{"dropping-particle":"","family":"BirdLife International","given":"","non-dropping-particle":"","parse-names":false,"suffix":""}],"id":"ITEM-1","issued":{"date-parts":[["2016"]]},"title":"Important Bird and Biodiversity Areas (IBAs)","type":"webpage"},"uris":["http://www.mendeley.com/documents/?uuid=739dc6d0-6923-46f8-bc4c-27ebfda53594"]}],"mendeley":{"formattedCitation":"(BirdLife International, 2016)","manualFormatting":"BirdLife International (2016)","plainTextFormattedCitation":"(BirdLife International, 2016)","previouslyFormattedCitation":"(BirdLife International, 2016)"},"properties":{"noteIndex":0},"schema":"https://github.com/citation-style-language/schema/raw/master/csl-citation.json"}</w:instrText>
      </w:r>
      <w:r w:rsidRPr="0008241C">
        <w:rPr>
          <w:sz w:val="22"/>
          <w:szCs w:val="22"/>
        </w:rPr>
        <w:fldChar w:fldCharType="separate"/>
      </w:r>
      <w:r w:rsidRPr="0008241C">
        <w:rPr>
          <w:noProof/>
          <w:sz w:val="22"/>
          <w:szCs w:val="22"/>
        </w:rPr>
        <w:t>BirdLife International (2016)</w:t>
      </w:r>
      <w:r w:rsidRPr="0008241C">
        <w:rPr>
          <w:sz w:val="22"/>
          <w:szCs w:val="22"/>
        </w:rPr>
        <w:fldChar w:fldCharType="end"/>
      </w:r>
      <w:r w:rsidRPr="0008241C">
        <w:rPr>
          <w:sz w:val="22"/>
          <w:szCs w:val="22"/>
        </w:rPr>
        <w:t>, the Asia-Pacific region contains1571 of the 4308 Important Bird and Biodiversity Areas (IBAs)</w:t>
      </w:r>
      <w:r w:rsidRPr="0008241C">
        <w:rPr>
          <w:szCs w:val="18"/>
          <w:vertAlign w:val="superscript"/>
        </w:rPr>
        <w:footnoteReference w:id="3"/>
      </w:r>
      <w:r w:rsidRPr="0008241C">
        <w:rPr>
          <w:sz w:val="22"/>
          <w:szCs w:val="22"/>
        </w:rPr>
        <w:t xml:space="preserve"> that are particularly important for bird diversity (see Appendix, </w:t>
      </w:r>
      <w:r w:rsidR="00F91F3C">
        <w:rPr>
          <w:sz w:val="22"/>
          <w:szCs w:val="22"/>
        </w:rPr>
        <w:t>Table S2</w:t>
      </w:r>
      <w:bookmarkStart w:id="56" w:name="_GoBack"/>
      <w:bookmarkEnd w:id="56"/>
      <w:r w:rsidRPr="0008241C">
        <w:rPr>
          <w:sz w:val="22"/>
          <w:szCs w:val="22"/>
        </w:rPr>
        <w:t xml:space="preserve">). </w:t>
      </w:r>
      <w:r w:rsidRPr="0008241C">
        <w:rPr>
          <w:sz w:val="22"/>
          <w:szCs w:val="21"/>
        </w:rPr>
        <w:t xml:space="preserve">Some areas such as Sumatra and New Guinea contain unique types of ecosystems and extremely high biodiversity within relatively small areas. </w:t>
      </w:r>
    </w:p>
    <w:p w14:paraId="249870D0" w14:textId="77777777" w:rsidR="00A01204" w:rsidRPr="0008241C" w:rsidRDefault="00A01204" w:rsidP="00A01204">
      <w:pPr>
        <w:rPr>
          <w:sz w:val="22"/>
          <w:szCs w:val="22"/>
        </w:rPr>
      </w:pPr>
    </w:p>
    <w:p w14:paraId="072C964F" w14:textId="77777777" w:rsidR="00A01204" w:rsidRPr="0008241C" w:rsidRDefault="00A01204" w:rsidP="00A01204">
      <w:pPr>
        <w:rPr>
          <w:sz w:val="22"/>
          <w:szCs w:val="22"/>
        </w:rPr>
      </w:pPr>
      <w:r w:rsidRPr="0008241C">
        <w:rPr>
          <w:sz w:val="22"/>
          <w:szCs w:val="22"/>
        </w:rPr>
        <w:t xml:space="preserve">The Asia-Pacific region is also an area of high endemism and diversity for coral reef ecosystems (e.g., </w:t>
      </w:r>
      <w:r w:rsidRPr="0008241C">
        <w:rPr>
          <w:sz w:val="22"/>
          <w:szCs w:val="22"/>
        </w:rPr>
        <w:fldChar w:fldCharType="begin" w:fldLock="1"/>
      </w:r>
      <w:r w:rsidRPr="0008241C">
        <w:rPr>
          <w:sz w:val="22"/>
          <w:szCs w:val="22"/>
        </w:rPr>
        <w:instrText>ADDIN CSL_CITATION {"citationItems":[{"id":"ITEM-1","itemData":{"DOI":"10.1126/science.1067728","ISBN":"0036-8075","ISSN":"00368075","PMID":"11847338","abstract":"Coral reefs are the most biologically diverse of shallow water marine ecosystems but are being degraded worldwide by human activities and climate warming. Analyses of the geographic ranges of 3235 species of reef fish, corals, snails, and lobsters revealed that between 7.2% and 53.6% of each taxon have highly restricted ranges, rendering them vulnerable to extinction. Restricted-range species are clustered into centers of endemism, like those described for terrestrial taxa. The 10 richest centers of endemism cover 15.8% of the world's coral reefs (0.012% of the oceans) but include between 44.8 and 54.2% of the restricted-range species. Many occur in regions where reefs are being severely affected by people, potentially leading to numerous extinctions. Threatened centers of endemism are major biodiversity hotspots, and conservation efforts targeted toward them could help avert the loss of tropical reef biodiversity.","author":[{"dropping-particle":"","family":"Roberts","given":"Callum M","non-dropping-particle":"","parse-names":false,"suffix":""},{"dropping-particle":"","family":"McClean","given":"Colin J","non-dropping-particle":"","parse-names":false,"suffix":""},{"dropping-particle":"","family":"Veron","given":"John E N","non-dropping-particle":"","parse-names":false,"suffix":""},{"dropping-particle":"","family":"Hawkins","given":"Julie P","non-dropping-particle":"","parse-names":false,"suffix":""},{"dropping-particle":"","family":"Allen","given":"Gerald R","non-dropping-particle":"","parse-names":false,"suffix":""},{"dropping-particle":"","family":"McAllister","given":"Don E","non-dropping-particle":"","parse-names":false,"suffix":""},{"dropping-particle":"","family":"Mittermeier","given":"Cristina G","non-dropping-particle":"","parse-names":false,"suffix":""},{"dropping-particle":"","family":"Schueler","given":"Frederick W","non-dropping-particle":"","parse-names":false,"suffix":""},{"dropping-particle":"","family":"Spalding","given":"Mark","non-dropping-particle":"","parse-names":false,"suffix":""},{"dropping-particle":"","family":"Wells","given":"Fred","non-dropping-particle":"","parse-names":false,"suffix":""},{"dropping-particle":"","family":"Vynne","given":"Carly","non-dropping-particle":"","parse-names":false,"suffix":""},{"dropping-particle":"","family":"Werner","given":"Timothy B","non-dropping-particle":"","parse-names":false,"suffix":""}],"container-title":"Science","id":"ITEM-1","issue":"5558","issued":{"date-parts":[["2002"]]},"page":"1280-1284","publisher":"American Association for the Advancement of Science","title":"Marine biodiversity hotspots and conservation priorities for tropical reefs","type":"article-journal","volume":"295"},"uris":["http://www.mendeley.com/documents/?uuid=e05c0233-8582-48c3-9b14-c54721d81583"]},{"id":"ITEM-2","itemData":{"author":[{"dropping-particle":"","family":"Wilkinson","given":"C.","non-dropping-particle":"","parse-names":false,"suffix":""}],"id":"ITEM-2","issued":{"date-parts":[["2002"]]},"note":"NULL","publisher-place":"Australian Institute of Marine Science, Townsville","title":"Status of coral reefs of the world – 2002","type":"report"},"uris":["http://www.mendeley.com/documents/?uuid=553130a8-a635-4cb5-9b32-5969c962b1dc"]},{"id":"ITEM-3","itemData":{"author":[{"dropping-particle":"","family":"Chou","given":"Loke Ming","non-dropping-particle":"","parse-names":false,"suffix":""},{"dropping-particle":"","family":"Tuan","given":"Vo Si","non-dropping-particle":"","parse-names":false,"suffix":""},{"dropping-particle":"","family":"Reefs","given":"Phil","non-dropping-particle":"","parse-names":false,"suffix":""},{"dropping-particle":"","family":"Yeemin","given":"Thamasak","non-dropping-particle":"","parse-names":false,"suffix":""},{"dropping-particle":"","family":"Cabanban","given":"Annadel","non-dropping-particle":"","parse-names":false,"suffix":""},{"dropping-particle":"","family":"Suharsono","given":"","non-dropping-particle":"","parse-names":false,"suffix":""},{"dropping-particle":"","family":"Kessna","given":"Ith","non-dropping-particle":"","parse-names":false,"suffix":""}],"container-title":"Status of coral reefs of the world – 2002","editor":[{"dropping-particle":"","family":"C. Wilkinson","given":"","non-dropping-particle":"","parse-names":false,"suffix":""}],"id":"ITEM-3","issued":{"date-parts":[["2002"]]},"page":"123-152","title":"Status of Southeast Asia coral reefs.","type":"chapter"},"uris":["http://www.mendeley.com/documents/?uuid=5d176fc4-5d35-4ef0-9c03-233726c445e7"]},{"id":"ITEM-4","itemData":{"author":[{"dropping-particle":"","family":"Oliver","given":"J.","non-dropping-particle":"","parse-names":false,"suffix":""},{"dropping-particle":"","family":"Noordeloos","given":"M.","non-dropping-particle":"","parse-names":false,"suffix":""}],"id":"ITEM-4","issued":{"date-parts":[["2002"]]},"title":"ReefBase: A global information system oncoral reefs.","type":"webpage"},"uris":["http://www.mendeley.com/documents/?uuid=16a77167-eeac-44a2-84b6-7a19e97505a6"]},{"id":"ITEM-5","itemData":{"author":[{"dropping-particle":"","family":"Spalding","given":"M.D.","non-dropping-particle":"","parse-names":false,"suffix":""},{"dropping-particle":"","family":"Ravilious","given":"C.","non-dropping-particle":"","parse-names":false,"suffix":""},{"dropping-particle":"","family":"Green","given":"E.P.","non-dropping-particle":"","parse-names":false,"suffix":""}],"id":"ITEM-5","issued":{"date-parts":[["2001"]]},"note":"NULL","publisher-place":"University of California Press, Berkeley, USA.","title":"World Atlas of Coral Reefs. Prepared at the UNEP World Conservation Monitoring Centre.","type":"book"},"uris":["http://www.mendeley.com/documents/?uuid=8738ae01-b6fa-47b5-9401-3e42071b09e0"]},{"id":"ITEM-6","itemData":{"author":[{"dropping-particle":"","family":"IPCA","given":"","non-dropping-particle":"","parse-names":false,"suffix":""}],"id":"ITEM-6","issued":{"date-parts":[["2017"]]},"page":"1-2","title":"Biological and Cultural Diversity in the Indo-Pacific","type":"article","volume":"0"},"uris":["http://www.mendeley.com/documents/?uuid=209a77f2-535c-47dc-8484-d9a43f41fbb6"]}],"mendeley":{"formattedCitation":"(Chou &lt;i&gt;et al.&lt;/i&gt;, 2002; IPCA, 2017; Oliver &amp; Noordeloos, 2002; Roberts &lt;i&gt;et al.&lt;/i&gt;, 2002; Spalding &lt;i&gt;et al.&lt;/i&gt;, 2001; Wilkinson, 2002)","manualFormatting":"Chou et al., 2002; IPCA, 2017; Oliver &amp; Noordeloos, 2002; Roberts et al., 2002; Spalding et al., 2001; Wilkinson, 2002)","plainTextFormattedCitation":"(Chou et al., 2002; IPCA, 2017; Oliver &amp; Noordeloos, 2002; Roberts et al., 2002; Spalding et al., 2001; Wilkinson, 2002)","previouslyFormattedCitation":"(Chou &lt;i&gt;et al.&lt;/i&gt;, 2002; IPCA, 2017; Oliver &amp; Noordeloos, 2002; Roberts &lt;i&gt;et al.&lt;/i&gt;, 2002; Spalding &lt;i&gt;et al.&lt;/i&gt;, 2001; Wilkinson, 2002)"},"properties":{"noteIndex":0},"schema":"https://github.com/citation-style-language/schema/raw/master/csl-citation.json"}</w:instrText>
      </w:r>
      <w:r w:rsidRPr="0008241C">
        <w:rPr>
          <w:sz w:val="22"/>
          <w:szCs w:val="22"/>
        </w:rPr>
        <w:fldChar w:fldCharType="separate"/>
      </w:r>
      <w:r w:rsidRPr="0008241C">
        <w:rPr>
          <w:noProof/>
          <w:sz w:val="22"/>
          <w:szCs w:val="22"/>
        </w:rPr>
        <w:t xml:space="preserve">Chou </w:t>
      </w:r>
      <w:r w:rsidRPr="0008241C">
        <w:rPr>
          <w:i/>
          <w:noProof/>
          <w:sz w:val="22"/>
          <w:szCs w:val="22"/>
        </w:rPr>
        <w:t>et al.</w:t>
      </w:r>
      <w:r w:rsidRPr="0008241C">
        <w:rPr>
          <w:noProof/>
          <w:sz w:val="22"/>
          <w:szCs w:val="22"/>
        </w:rPr>
        <w:t xml:space="preserve">, 2002; IPCA, 2017; Oliver &amp; Noordeloos, 2002; Roberts </w:t>
      </w:r>
      <w:r w:rsidRPr="0008241C">
        <w:rPr>
          <w:i/>
          <w:noProof/>
          <w:sz w:val="22"/>
          <w:szCs w:val="22"/>
        </w:rPr>
        <w:t>et al.</w:t>
      </w:r>
      <w:r w:rsidRPr="0008241C">
        <w:rPr>
          <w:noProof/>
          <w:sz w:val="22"/>
          <w:szCs w:val="22"/>
        </w:rPr>
        <w:t xml:space="preserve">, 2002; Spalding </w:t>
      </w:r>
      <w:r w:rsidRPr="0008241C">
        <w:rPr>
          <w:i/>
          <w:noProof/>
          <w:sz w:val="22"/>
          <w:szCs w:val="22"/>
        </w:rPr>
        <w:t>et al.</w:t>
      </w:r>
      <w:r w:rsidRPr="0008241C">
        <w:rPr>
          <w:noProof/>
          <w:sz w:val="22"/>
          <w:szCs w:val="22"/>
        </w:rPr>
        <w:t>, 2001; Wilkinson, 2002)</w:t>
      </w:r>
      <w:r w:rsidRPr="0008241C">
        <w:rPr>
          <w:sz w:val="22"/>
          <w:szCs w:val="22"/>
        </w:rPr>
        <w:fldChar w:fldCharType="end"/>
      </w:r>
      <w:r w:rsidRPr="0008241C">
        <w:rPr>
          <w:szCs w:val="18"/>
          <w:vertAlign w:val="superscript"/>
        </w:rPr>
        <w:footnoteReference w:id="4"/>
      </w:r>
      <w:r w:rsidRPr="0008241C">
        <w:rPr>
          <w:sz w:val="22"/>
          <w:szCs w:val="22"/>
        </w:rPr>
        <w:t xml:space="preserve">. Species richness reaches it maximum in the “coral triangle” of South-East Asia (central Philippines and central Indonesia), and then declining rapidly moving east, and less rapidly moving west </w:t>
      </w:r>
      <w:r w:rsidRPr="0008241C">
        <w:rPr>
          <w:sz w:val="22"/>
          <w:szCs w:val="22"/>
        </w:rPr>
        <w:fldChar w:fldCharType="begin" w:fldLock="1"/>
      </w:r>
      <w:r w:rsidRPr="0008241C">
        <w:rPr>
          <w:sz w:val="22"/>
          <w:szCs w:val="22"/>
        </w:rPr>
        <w:instrText>ADDIN CSL_CITATION {"citationItems":[{"id":"ITEM-1","itemData":{"DOI":"10.1126/science.1067728","ISBN":"0036-8075","ISSN":"00368075","PMID":"11847338","abstract":"Coral reefs are the most biologically diverse of shallow water marine ecosystems but are being degraded worldwide by human activities and climate warming. Analyses of the geographic ranges of 3235 species of reef fish, corals, snails, and lobsters revealed that between 7.2% and 53.6% of each taxon have highly restricted ranges, rendering them vulnerable to extinction. Restricted-range species are clustered into centers of endemism, like those described for terrestrial taxa. The 10 richest centers of endemism cover 15.8% of the world's coral reefs (0.012% of the oceans) but include between 44.8 and 54.2% of the restricted-range species. Many occur in regions where reefs are being severely affected by people, potentially leading to numerous extinctions. Threatened centers of endemism are major biodiversity hotspots, and conservation efforts targeted toward them could help avert the loss of tropical reef biodiversity.","author":[{"dropping-particle":"","family":"Roberts","given":"Callum M","non-dropping-particle":"","parse-names":false,"suffix":""},{"dropping-particle":"","family":"McClean","given":"Colin J","non-dropping-particle":"","parse-names":false,"suffix":""},{"dropping-particle":"","family":"Veron","given":"John E N","non-dropping-particle":"","parse-names":false,"suffix":""},{"dropping-particle":"","family":"Hawkins","given":"Julie P","non-dropping-particle":"","parse-names":false,"suffix":""},{"dropping-particle":"","family":"Allen","given":"Gerald R","non-dropping-particle":"","parse-names":false,"suffix":""},{"dropping-particle":"","family":"McAllister","given":"Don E","non-dropping-particle":"","parse-names":false,"suffix":""},{"dropping-particle":"","family":"Mittermeier","given":"Cristina G","non-dropping-particle":"","parse-names":false,"suffix":""},{"dropping-particle":"","family":"Schueler","given":"Frederick W","non-dropping-particle":"","parse-names":false,"suffix":""},{"dropping-particle":"","family":"Spalding","given":"Mark","non-dropping-particle":"","parse-names":false,"suffix":""},{"dropping-particle":"","family":"Wells","given":"Fred","non-dropping-particle":"","parse-names":false,"suffix":""},{"dropping-particle":"","family":"Vynne","given":"Carly","non-dropping-particle":"","parse-names":false,"suffix":""},{"dropping-particle":"","family":"Werner","given":"Timothy B","non-dropping-particle":"","parse-names":false,"suffix":""}],"container-title":"Science","id":"ITEM-1","issue":"5558","issued":{"date-parts":[["2002"]]},"page":"1280-1284","publisher":"American Association for the Advancement of Science","title":"Marine biodiversity hotspots and conservation priorities for tropical reefs","type":"article-journal","volume":"295"},"uris":["http://www.mendeley.com/documents/?uuid=e05c0233-8582-48c3-9b14-c54721d81583"]},{"id":"ITEM-2","itemData":{"author":[{"dropping-particle":"","family":"Werner","given":"TB","non-dropping-particle":"","parse-names":false,"suffix":""},{"dropping-particle":"","family":"Allen","given":"GR","non-dropping-particle":"","parse-names":false,"suffix":""}],"id":"ITEM-2","issued":{"date-parts":[["1998"]]},"note":"NULL","number":"RAP Working Papers 11","publisher-place":"Washington, DC.","title":"A rapid biodiversity assessment of the coral reefs of Milne Bay Province, Papua New Guinea.","type":"report"},"uris":["http://www.mendeley.com/documents/?uuid=3c73df6c-0369-423e-b318-fef7e1cf7771"]},{"id":"ITEM-3","itemData":{"DOI":"10.1371/journal.pone.0056245","ISBN":"1932-6203","ISSN":"19326203","PMID":"23457533","abstract":"&lt;p&gt;Range overlap patterns were observed in a dataset of 10,446 expert-derived marine species distribution maps, including 8,295 coastal fishes, 1,212 invertebrates (crustaceans and molluscs), 820 reef-building corals, 50 seagrasses, and 69 mangroves. Distributions of tropical Indo-Pacific shore fishes revealed a concentration of species richness in the northern apex and central region of the Coral Triangle epicenter of marine biodiversity. This pattern was supported by distributions of invertebrates and habitat-forming primary producers. Habitat availability, heterogeneity, and sea surface temperatures were highly correlated with species richness across spatial grains ranging from 23,000 to 5,100,000 km&lt;sup&gt;2&lt;/sup&gt; with and without correction for autocorrelation. The consistent retention of habitat variables in our predictive models supports the area of refuge hypothesis which posits reduced extinction rates in the Coral Triangle. This does not preclude support for a center of origin hypothesis that suggests increased speciation in the region may contribute to species richness. In addition, consistent retention of sea surface temperatures in models suggests that available kinetic energy may also be an important factor in shaping patterns of marine species richness. Kinetic energy may hasten rates of both extinction and speciation. The position of the Indo-Pacific Warm Pool to the east of the Coral Triangle in central Oceania and a pattern of increasing species richness from this region into the central and northern parts of the Coral Triangle suggests peripheral speciation with enhanced survival in the cooler parts of the Coral Triangle that also have highly concentrated available habitat. These results indicate that conservation of habitat availability and heterogeneity is important to reduce extinction of marine species and that changes in sea surface temperatures may influence the evolutionary potential of the region.&lt;/p&gt;","author":[{"dropping-particle":"","family":"Sanciangco","given":"Jonnell C.","non-dropping-particle":"","parse-names":false,"suffix":""},{"dropping-particle":"","family":"Carpenter","given":"Kent E.","non-dropping-particle":"","parse-names":false,"suffix":""},{"dropping-particle":"","family":"Etnoyer","given":"Peter J.","non-dropping-particle":"","parse-names":false,"suffix":""},{"dropping-particle":"","family":"Moretzsohn","given":"Fabio","non-dropping-particle":"","parse-names":false,"suffix":""}],"container-title":"PLoS ONE","id":"ITEM-3","issue":"2","issued":{"date-parts":[["2013"]]},"title":"Habitat Availability and Heterogeneity and the Indo-Pacific Warm Pool as Predictors of Marine Species Richness in the Tropical Indo-Pacific","type":"article-journal","volume":"8"},"uris":["http://www.mendeley.com/documents/?uuid=4ac30557-827c-4d7c-bc26-69e22578611b"]},{"id":"ITEM-4","itemData":{"DOI":"10.1007/s10641-004-3154-4","ISBN":"0378-1909","ISSN":"03781909","abstract":"Multiple datasets show global maxima of marine biodiversity in the Indo–Malay–Philippines archipelago (IMPA). Analysis of distribution data for 2983 species reveals a pattern of richness on a finer scale and identifies a peak of marine biodiversity in the central Philippine Islands and a secondary peak between peninsular Malaysia and Sumatra. This pattern is repeated in diverse habitat and higher taxa classes, most rigorously for marine shore fishes, supporting geohistorical hypotheses as the most general unifying explanations. Specific predictions based on area of overlap, area of accumulation, and area of refuge hypotheses suggest that present day eastern Indonesia, or Wallacea, should be the center of marine biodiversity. Processes suggested by these three hypotheses contribute to the diversity in this region and are also a likely explanation for the secondary center of diversity. Our study indicates, however, that there is a higher concentration of species per unit area in the Philippines than anywhere in Indonesia, including Wallacea. The Philippine center of diversity is consistent with hypotheses that this area experienced numerous vicariant and island integration events and these hypotheses warrant further testing. Special attention to marine conservation efforts in the Philippines is justified because of the identification of it as an epicenter of biodiversity and evolution.","author":[{"dropping-particle":"","family":"Carpenter","given":"Kent E.","non-dropping-particle":"","parse-names":false,"suffix":""},{"dropping-particle":"","family":"Springer","given":"Victor G.","non-dropping-particle":"","parse-names":false,"suffix":""}],"container-title":"Environmental Biology of Fishes","id":"ITEM-4","issue":"4","issued":{"date-parts":[["2005"]]},"page":"467-480","title":"The center of the center of marine shore fish biodiversity: The Philippine Islands","type":"article-journal","volume":"72"},"uris":["http://www.mendeley.com/documents/?uuid=c77fa6a2-b49d-4bf2-b39b-2f9d3368ade8"]}],"mendeley":{"formattedCitation":"(Carpenter &amp; Springer, 2005; Roberts &lt;i&gt;et al.&lt;/i&gt;, 2002; Sanciangco &lt;i&gt;et al.&lt;/i&gt;, 2013; Werner &amp; Allen, 1998)","plainTextFormattedCitation":"(Carpenter &amp; Springer, 2005; Roberts et al., 2002; Sanciangco et al., 2013; Werner &amp; Allen, 1998)","previouslyFormattedCitation":"(Carpenter &amp; Springer, 2005; Roberts &lt;i&gt;et al.&lt;/i&gt;, 2002; Sanciangco &lt;i&gt;et al.&lt;/i&gt;, 2013; Werner &amp; Allen, 1998)"},"properties":{"noteIndex":0},"schema":"https://github.com/citation-style-language/schema/raw/master/csl-citation.json"}</w:instrText>
      </w:r>
      <w:r w:rsidRPr="0008241C">
        <w:rPr>
          <w:sz w:val="22"/>
          <w:szCs w:val="22"/>
        </w:rPr>
        <w:fldChar w:fldCharType="separate"/>
      </w:r>
      <w:r w:rsidRPr="0008241C">
        <w:rPr>
          <w:noProof/>
          <w:sz w:val="22"/>
          <w:szCs w:val="22"/>
        </w:rPr>
        <w:t xml:space="preserve">(Carpenter &amp; Springer, 2005; Roberts </w:t>
      </w:r>
      <w:r w:rsidRPr="0008241C">
        <w:rPr>
          <w:i/>
          <w:noProof/>
          <w:sz w:val="22"/>
          <w:szCs w:val="22"/>
        </w:rPr>
        <w:t>et al.</w:t>
      </w:r>
      <w:r w:rsidRPr="0008241C">
        <w:rPr>
          <w:noProof/>
          <w:sz w:val="22"/>
          <w:szCs w:val="22"/>
        </w:rPr>
        <w:t xml:space="preserve">, 2002; Sanciangco </w:t>
      </w:r>
      <w:r w:rsidRPr="0008241C">
        <w:rPr>
          <w:i/>
          <w:noProof/>
          <w:sz w:val="22"/>
          <w:szCs w:val="22"/>
        </w:rPr>
        <w:t>et al.</w:t>
      </w:r>
      <w:r w:rsidRPr="0008241C">
        <w:rPr>
          <w:noProof/>
          <w:sz w:val="22"/>
          <w:szCs w:val="22"/>
        </w:rPr>
        <w:t>, 2013; Werner &amp; Allen, 1998)</w:t>
      </w:r>
      <w:r w:rsidRPr="0008241C">
        <w:rPr>
          <w:sz w:val="22"/>
          <w:szCs w:val="22"/>
        </w:rPr>
        <w:fldChar w:fldCharType="end"/>
      </w:r>
      <w:r w:rsidRPr="0008241C">
        <w:rPr>
          <w:sz w:val="22"/>
          <w:szCs w:val="22"/>
        </w:rPr>
        <w:t xml:space="preserve">. The iconic </w:t>
      </w:r>
      <w:bookmarkStart w:id="57" w:name="_Hlk495931961"/>
      <w:r w:rsidRPr="0008241C">
        <w:rPr>
          <w:sz w:val="22"/>
          <w:szCs w:val="22"/>
        </w:rPr>
        <w:t xml:space="preserve">Great Barrier Reef </w:t>
      </w:r>
      <w:bookmarkEnd w:id="57"/>
      <w:r w:rsidRPr="0008241C">
        <w:rPr>
          <w:sz w:val="22"/>
          <w:szCs w:val="22"/>
        </w:rPr>
        <w:t xml:space="preserve">of Australia is home to more than 11,000 species of plants and animals </w:t>
      </w:r>
      <w:r w:rsidRPr="0008241C">
        <w:rPr>
          <w:sz w:val="22"/>
          <w:szCs w:val="22"/>
        </w:rPr>
        <w:fldChar w:fldCharType="begin" w:fldLock="1"/>
      </w:r>
      <w:r w:rsidRPr="0008241C">
        <w:rPr>
          <w:sz w:val="22"/>
          <w:szCs w:val="22"/>
        </w:rPr>
        <w:instrText>ADDIN CSL_CITATION {"citationItems":[{"id":"ITEM-1","itemData":{"author":[{"dropping-particle":"","family":"GCRMN","given":"","non-dropping-particle":"","parse-names":false,"suffix":""}],"id":"ITEM-1","issued":{"date-parts":[["2009"]]},"publisher-place":"Townsville","title":"Status of corral reefs of the world: 2008","type":"report"},"uris":["http://www.mendeley.com/documents/?uuid=6de9bd0d-852b-4c8c-a577-74b061d0a1e5"]}],"mendeley":{"formattedCitation":"(GCRMN, 2009)","plainTextFormattedCitation":"(GCRMN, 2009)","previouslyFormattedCitation":"(GCRMN, 2009)"},"properties":{"noteIndex":0},"schema":"https://github.com/citation-style-language/schema/raw/master/csl-citation.json"}</w:instrText>
      </w:r>
      <w:r w:rsidRPr="0008241C">
        <w:rPr>
          <w:sz w:val="22"/>
          <w:szCs w:val="22"/>
        </w:rPr>
        <w:fldChar w:fldCharType="separate"/>
      </w:r>
      <w:r w:rsidRPr="0008241C">
        <w:rPr>
          <w:noProof/>
          <w:sz w:val="22"/>
          <w:szCs w:val="22"/>
        </w:rPr>
        <w:t>(GCRMN, 2009)</w:t>
      </w:r>
      <w:r w:rsidRPr="0008241C">
        <w:rPr>
          <w:sz w:val="22"/>
          <w:szCs w:val="22"/>
        </w:rPr>
        <w:fldChar w:fldCharType="end"/>
      </w:r>
      <w:r w:rsidRPr="0008241C">
        <w:rPr>
          <w:sz w:val="22"/>
          <w:szCs w:val="22"/>
        </w:rPr>
        <w:t xml:space="preserve">, and provides multiple ecosystem services </w:t>
      </w:r>
      <w:r w:rsidRPr="0008241C">
        <w:rPr>
          <w:sz w:val="22"/>
          <w:szCs w:val="22"/>
        </w:rPr>
        <w:fldChar w:fldCharType="begin" w:fldLock="1"/>
      </w:r>
      <w:r w:rsidRPr="0008241C">
        <w:rPr>
          <w:sz w:val="22"/>
          <w:szCs w:val="22"/>
        </w:rPr>
        <w:instrText>ADDIN CSL_CITATION {"citationItems":[{"id":"ITEM-1","itemData":{"DOI":"10.1088/1748-9326/11/11/114020","ISSN":"1748-9326","author":[{"dropping-particle":"","family":"Marshall","given":"Nadine A.","non-dropping-particle":"","parse-names":false,"suffix":""},{"dropping-particle":"","family":"Bohensky","given":"E","non-dropping-particle":"","parse-names":false,"suffix":""},{"dropping-particle":"","family":"Curnock","given":"M.","non-dropping-particle":"","parse-names":false,"suffix":""},{"dropping-particle":"","family":"Goldberg","given":"J.","non-dropping-particle":"","parse-names":false,"suffix":""},{"dropping-particle":"","family":"Gooch","given":"Margaret","non-dropping-particle":"","parse-names":false,"suffix":""},{"dropping-particle":"","family":"Nicotra","given":"B.","non-dropping-particle":"","parse-names":false,"suffix":""},{"dropping-particle":"","family":"Pert","given":"P.","non-dropping-particle":"","parse-names":false,"suffix":""},{"dropping-particle":"","family":"Scherl","given":"L. M.","non-dropping-particle":"","parse-names":false,"suffix":""},{"dropping-particle":"","family":"Stone-Jovicich","given":"S.","non-dropping-particle":"","parse-names":false,"suffix":""},{"dropping-particle":"","family":"Tobin","given":"R. C.","non-dropping-particle":"","parse-names":false,"suffix":""}],"container-title":"Environmental Research Letters","id":"ITEM-1","issue":"11","issued":{"date-parts":[["2016"]]},"page":"114020","publisher":"IOP Publishing","title":"Advances in monitoring the human dimension of natural resource systems: an example from the Great Barrier Reef","type":"article-journal","volume":"11"},"uris":["http://www.mendeley.com/documents/?uuid=5e01c023-e8b0-47ad-b1c9-975c6b5dc8b3"]}],"mendeley":{"formattedCitation":"(N. A. Marshall &lt;i&gt;et al.&lt;/i&gt;, 2016)","plainTextFormattedCitation":"(N. A. Marshall et al., 2016)","previouslyFormattedCitation":"(N. A. Marshall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N. A. Marshall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Asia-Pacific region also contains extensive mangrove ecosystems (Section 1.1.1). These mangrove ecosystems can withstand some of the most stressful environmental conditions </w:t>
      </w:r>
      <w:r w:rsidRPr="0008241C">
        <w:rPr>
          <w:sz w:val="22"/>
          <w:szCs w:val="22"/>
        </w:rPr>
        <w:fldChar w:fldCharType="begin" w:fldLock="1"/>
      </w:r>
      <w:r w:rsidRPr="0008241C">
        <w:rPr>
          <w:sz w:val="22"/>
          <w:szCs w:val="22"/>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page":"154-159","title":"Status and distribution of mangrove forests of the world using earth observation satellite data","type":"article-journal","volume":"20"},"uris":["http://www.mendeley.com/documents/?uuid=91e592dc-2284-48b3-947f-c29aca1ed7f8"]}],"mendeley":{"formattedCitation":"(Giri &lt;i&gt;et al.&lt;/i&gt;, 2011)","plainTextFormattedCitation":"(Giri et al., 2011)","previouslyFormattedCitation":"(Giri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Giri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provide habitat to terrestrial and marine biodiversity, and offer multiple ecosystem services related to carbon sequestration, coastal protection, natural products and tourism </w:t>
      </w:r>
      <w:r w:rsidRPr="0008241C">
        <w:rPr>
          <w:sz w:val="22"/>
          <w:szCs w:val="22"/>
        </w:rPr>
        <w:fldChar w:fldCharType="begin" w:fldLock="1"/>
      </w:r>
      <w:r w:rsidRPr="0008241C">
        <w:rPr>
          <w:sz w:val="22"/>
          <w:szCs w:val="22"/>
        </w:rPr>
        <w:instrText>ADDIN CSL_CITATION {"citationItems":[{"id":"ITEM-1","itemData":{"DOI":"10.1126/science.1118387","ISBN":"0036-8075","ISSN":"0036-8075","PMID":"16254180","abstract":"The 26 December 2004 Indian Ocean tsunami had major effects on coastal communities and ecosystems. An assessment of coastlines after the tsunami indicates that coastal vegetation such as mangroves and beach forests helped to provide protection and reduce effects on adjacent communities. In recent years, mangroves and other coastal vegetation have been cleared or degraded along many coastlines, increasing their vulnerability to storm and tsunami damage. Establishing or strengthening greenbelts of mangroves and other coastal forests may play a key role in reducing the effect of future extreme events.","author":[{"dropping-particle":"","family":"Danielsen","given":"Finn","non-dropping-particle":"","parse-names":false,"suffix":""},{"dropping-particle":"","family":"Sørensen","given":"Mikael K.","non-dropping-particle":"","parse-names":false,"suffix":""},{"dropping-particle":"","family":"Olwig","given":"Mette F.","non-dropping-particle":"","parse-names":false,"suffix":""},{"dropping-particle":"","family":"Selvam","given":"Vaithilingam","non-dropping-particle":"","parse-names":false,"suffix":""},{"dropping-particle":"","family":"Parish","given":"Faizal","non-dropping-particle":"","parse-names":false,"suffix":""},{"dropping-particle":"","family":"Burgess","given":"Neil D.","non-dropping-particle":"","parse-names":false,"suffix":""},{"dropping-particle":"","family":"Hiraishi","given":"Tetsuya","non-dropping-particle":"","parse-names":false,"suffix":""},{"dropping-particle":"","family":"Karunagaran","given":"Vagarappa M.","non-dropping-particle":"","parse-names":false,"suffix":""},{"dropping-particle":"","family":"Rasmussen","given":"Michael S.","non-dropping-particle":"","parse-names":false,"suffix":""},{"dropping-particle":"","family":"Hansen","given":"Lars B.","non-dropping-particle":"","parse-names":false,"suffix":""},{"dropping-particle":"","family":"Quarto","given":"Alfredo","non-dropping-particle":"","parse-names":false,"suffix":""},{"dropping-particle":"","family":"Suryadiputra","given":"Nyoman","non-dropping-particle":"","parse-names":false,"suffix":""}],"container-title":"Science","id":"ITEM-1","issue":"October","issued":{"date-parts":[["2005"]]},"page":"643","title":"The Asian tsunami: a protective role for coastal vegetation.","type":"article-journal","volume":"310"},"uris":["http://www.mendeley.com/documents/?uuid=c0dd83c6-2134-40af-ae98-0e608bf66f5c"]}],"mendeley":{"formattedCitation":"(Finn Danielsen &lt;i&gt;et al.&lt;/i&gt;, 2005)","plainTextFormattedCitation":"(Finn Danielsen et al., 2005)","previouslyFormattedCitation":"(Finn Danielsen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Finn Danielsen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w:t>
      </w:r>
    </w:p>
    <w:p w14:paraId="548F17C2" w14:textId="77777777" w:rsidR="00A01204" w:rsidRPr="0008241C" w:rsidRDefault="00A01204" w:rsidP="00A01204">
      <w:pPr>
        <w:rPr>
          <w:sz w:val="22"/>
          <w:szCs w:val="22"/>
        </w:rPr>
      </w:pPr>
    </w:p>
    <w:p w14:paraId="108F5D1F" w14:textId="77777777" w:rsidR="00A01204" w:rsidRPr="0008241C" w:rsidRDefault="00A01204" w:rsidP="00A01204">
      <w:pPr>
        <w:rPr>
          <w:sz w:val="22"/>
          <w:szCs w:val="22"/>
        </w:rPr>
      </w:pPr>
      <w:r w:rsidRPr="0008241C">
        <w:rPr>
          <w:sz w:val="22"/>
          <w:szCs w:val="22"/>
        </w:rPr>
        <w:t xml:space="preserve">The extent of protected areas in the Asia-Pacific region has increased steadily since 1990. In 2014 there were reportedly 29,773 protected areas in 54 countries and territories across the region </w:t>
      </w:r>
      <w:r w:rsidRPr="0008241C">
        <w:rPr>
          <w:sz w:val="22"/>
          <w:szCs w:val="22"/>
        </w:rPr>
        <w:fldChar w:fldCharType="begin" w:fldLock="1"/>
      </w:r>
      <w:r w:rsidRPr="0008241C">
        <w:rPr>
          <w:sz w:val="22"/>
          <w:szCs w:val="22"/>
        </w:rPr>
        <w:instrText>ADDIN CSL_CITATION {"citationItems":[{"id":"ITEM-1","itemData":{"author":[{"dropping-particle":"","family":"Juffe-Bignoli","given":"D","non-dropping-particle":"","parse-names":false,"suffix":""},{"dropping-particle":"","family":"Burgess","given":"N D","non-dropping-particle":"","parse-names":false,"suffix":""},{"dropping-particle":"","family":"Bingham","given":"H","non-dropping-particle":"","parse-names":false,"suffix":""},{"dropping-particle":"","family":"Belle","given":"E M S","non-dropping-particle":"","parse-names":false,"suffix":""},{"dropping-particle":"","family":"Lima","given":"M G","non-dropping-particle":"De","parse-names":false,"suffix":""},{"dropping-particle":"","family":"Deguignet","given":"M","non-dropping-particle":"","parse-names":false,"suffix":""},{"dropping-particle":"","family":"Bertzky","given":"B","non-dropping-particle":"","parse-names":false,"suffix":""},{"dropping-particle":"","family":"Milam","given":"A N","non-dropping-particle":"","parse-names":false,"suffix":""},{"dropping-particle":"","family":"Martinez-Lopez","given":"J","non-dropping-particle":"","parse-names":false,"suffix":""},{"dropping-particle":"","family":"Lewis","given":"E","non-dropping-particle":"","parse-names":false,"suffix":""}],"container-title":"Cambridge, UK: UNEP-WCMC","id":"ITEM-1","issued":{"date-parts":[["2014"]]},"title":"Protected planet report 2014","type":"report"},"uris":["http://www.mendeley.com/documents/?uuid=8d243e2e-1f17-4700-b317-078bc2b872ed"]}],"mendeley":{"formattedCitation":"(D Juffe-Bignoli &lt;i&gt;et al.&lt;/i&gt;, 2014)","manualFormatting":"(Juffe-Bignoli et al., 2014)","plainTextFormattedCitation":"(D Juffe-Bignoli et al., 2014)","previouslyFormattedCitation":"(D Juffe-Bignol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Juffe-Bignol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covering an estimated 13.3 per cent of terrestrial ecosystems (global average in 2016: 15.4 per cent) and 15.3 per cent of marine and coastal ecosystems (global average in 2016: 8.4 per cent) </w:t>
      </w:r>
      <w:r w:rsidRPr="0008241C">
        <w:rPr>
          <w:sz w:val="22"/>
          <w:szCs w:val="22"/>
        </w:rPr>
        <w:fldChar w:fldCharType="begin" w:fldLock="1"/>
      </w:r>
      <w:r w:rsidRPr="0008241C">
        <w:rPr>
          <w:sz w:val="22"/>
          <w:szCs w:val="22"/>
        </w:rPr>
        <w:instrText>ADDIN CSL_CITATION {"citationItems":[{"id":"ITEM-1","itemData":{"ISBN":"9789280735109","author":[{"dropping-particle":"","family":"UNEP-WCMC","given":"","non-dropping-particle":"","parse-names":false,"suffix":""}],"id":"ITEM-1","issued":{"date-parts":[["2016"]]},"publisher":"UNEP-WCMC","publisher-place":"Cambridge, UK","title":"The State of Biodiversity in Asia and The Pacific: A mid-term review of progress towards the Aichi Biodiversity Targets","type":"book"},"uris":["http://www.mendeley.com/documents/?uuid=e050c975-3bf7-4b0a-8f04-6247be1ce903"]}],"mendeley":{"formattedCitation":"(UNEP-WCMC, 2016)","plainTextFormattedCitation":"(UNEP-WCMC, 2016)","previouslyFormattedCitation":"(UNEP-WCMC, 2016)"},"properties":{"noteIndex":0},"schema":"https://github.com/citation-style-language/schema/raw/master/csl-citation.json"}</w:instrText>
      </w:r>
      <w:r w:rsidRPr="0008241C">
        <w:rPr>
          <w:sz w:val="22"/>
          <w:szCs w:val="22"/>
        </w:rPr>
        <w:fldChar w:fldCharType="separate"/>
      </w:r>
      <w:r w:rsidRPr="0008241C">
        <w:rPr>
          <w:noProof/>
          <w:sz w:val="22"/>
          <w:szCs w:val="22"/>
        </w:rPr>
        <w:t>(UNEP-WCMC, 2016)</w:t>
      </w:r>
      <w:r w:rsidRPr="0008241C">
        <w:rPr>
          <w:sz w:val="22"/>
          <w:szCs w:val="22"/>
        </w:rPr>
        <w:fldChar w:fldCharType="end"/>
      </w:r>
      <w:r w:rsidRPr="0008241C">
        <w:rPr>
          <w:sz w:val="22"/>
          <w:szCs w:val="22"/>
        </w:rPr>
        <w:t xml:space="preserve">(see also Chapter 3). Despite these substantial conservation efforts several important ecosystems in the region are highly threatened. </w:t>
      </w:r>
    </w:p>
    <w:p w14:paraId="66F43A76" w14:textId="77777777" w:rsidR="00A01204" w:rsidRPr="0008241C" w:rsidRDefault="00A01204" w:rsidP="00A01204">
      <w:pPr>
        <w:rPr>
          <w:sz w:val="22"/>
          <w:szCs w:val="22"/>
        </w:rPr>
      </w:pPr>
    </w:p>
    <w:p w14:paraId="4273B6A8" w14:textId="77777777" w:rsidR="00A01204" w:rsidRPr="0008241C" w:rsidRDefault="00A01204" w:rsidP="00A01204">
      <w:pPr>
        <w:rPr>
          <w:sz w:val="22"/>
          <w:szCs w:val="22"/>
        </w:rPr>
      </w:pPr>
      <w:r w:rsidRPr="0008241C">
        <w:rPr>
          <w:sz w:val="22"/>
          <w:szCs w:val="22"/>
        </w:rPr>
        <w:t xml:space="preserve">For example, in several biodiversity hotspots the original habitat area has declined drastically. It  </w:t>
      </w:r>
      <w:r w:rsidRPr="0008241C">
        <w:rPr>
          <w:iCs/>
          <w:sz w:val="22"/>
          <w:szCs w:val="22"/>
        </w:rPr>
        <w:t xml:space="preserve">has been estimated that 7 of the 15 biodiversity hotspots with the lowest original intact vegetation are located in the Asia-Pacific region </w:t>
      </w:r>
      <w:r w:rsidRPr="0008241C">
        <w:rPr>
          <w:iCs/>
          <w:sz w:val="22"/>
          <w:szCs w:val="22"/>
        </w:rPr>
        <w:fldChar w:fldCharType="begin" w:fldLock="1"/>
      </w:r>
      <w:r w:rsidRPr="0008241C">
        <w:rPr>
          <w:iCs/>
          <w:sz w:val="22"/>
          <w:szCs w:val="22"/>
        </w:rPr>
        <w:instrText>ADDIN CSL_CITATION {"citationItems":[{"id":"ITEM-1","itemData":{"DOI":"10.1016/J.BIOCON.2014.05.027","ISSN":"0006-3207","abstract":"The biodiversity hotspots are 35 biogeographical regions that have both exceptional endemism and extreme threats to their vegetation integrity, and as such are global conservation priorities. Nonetheless, prior estimates of natural intact vegetation (NIV) in the hotspots are generally imprecise, indirect, coarse, and/or dated. Using moderate- and high-resolution satellite imagery as well as maps of roads, settlements, and fires, we estimate the current extent of NIV for the hotspots. Our analysis indicates that hotspots retain 14.9% of their total area as NIV (</w:instrText>
      </w:r>
      <w:r w:rsidRPr="0008241C">
        <w:rPr>
          <w:rFonts w:ascii="Cambria Math" w:hAnsi="Cambria Math" w:cs="Cambria Math"/>
          <w:iCs/>
          <w:sz w:val="22"/>
          <w:szCs w:val="22"/>
        </w:rPr>
        <w:instrText>∼</w:instrText>
      </w:r>
      <w:r w:rsidRPr="0008241C">
        <w:rPr>
          <w:iCs/>
          <w:sz w:val="22"/>
          <w:szCs w:val="22"/>
        </w:rPr>
        <w:instrText xml:space="preserve">3,546,975km2). Most hotspots have much less NIV than previously estimated, with half now having </w:instrText>
      </w:r>
      <w:r w:rsidRPr="0008241C">
        <w:rPr>
          <w:rFonts w:ascii="Cambria Math" w:hAnsi="Cambria Math" w:cs="Cambria Math"/>
          <w:iCs/>
          <w:sz w:val="22"/>
          <w:szCs w:val="22"/>
        </w:rPr>
        <w:instrText>⩽</w:instrText>
      </w:r>
      <w:r w:rsidRPr="0008241C">
        <w:rPr>
          <w:iCs/>
          <w:sz w:val="22"/>
          <w:szCs w:val="22"/>
        </w:rPr>
        <w:instrText>10% NIV by area, a threshold beneath which mean NIV patch area declines precipitously below 1000ha. Hotspots with the greatest previous NIV estimates suffered the greatest apparent losses. The paucity of NIV is most pronounced in biomes dominated by dry forests, open woodlands, and grasslands, reflecting their historic affinities with agriculture, such that NIV tends to concentrate in select biomes. Low and declining levels of NIV in the hotspots underscore the need for an urgent focus of limited conservation resources on these biologically crucial regions.","author":[{"dropping-particle":"","family":"Sloan","given":"Sean","non-dropping-particle":"","parse-names":false,"suffix":""},{"dropping-particle":"","family":"Jenkins","given":"Clinton N.","non-dropping-particle":"","parse-names":false,"suffix":""},{"dropping-particle":"","family":"Joppa","given":"Lucas N.","non-dropping-particle":"","parse-names":false,"suffix":""},{"dropping-particle":"","family":"Gaveau","given":"David L.A.","non-dropping-particle":"","parse-names":false,"suffix":""},{"dropping-particle":"","family":"Laurance","given":"William F.","non-dropping-particle":"","parse-names":false,"suffix":""}],"container-title":"Biological Conservation","id":"ITEM-1","issued":{"date-parts":[["2014","9","1"]]},"page":"12-24","publisher":"Elsevier","title":"Remaining natural vegetation in the global biodiversity hotspots","type":"article-journal","volume":"177"},"uris":["http://www.mendeley.com/documents/?uuid=99c7a502-9cfb-3e0a-b452-5c80351aaed9"]}],"mendeley":{"formattedCitation":"(Sloan &lt;i&gt;et al.&lt;/i&gt;, 2014)","plainTextFormattedCitation":"(Sloan et al., 2014)","previouslyFormattedCitation":"(Sloan &lt;i&gt;et al.&lt;/i&gt;, 2014)"},"properties":{"noteIndex":0},"schema":"https://github.com/citation-style-language/schema/raw/master/csl-citation.json"}</w:instrText>
      </w:r>
      <w:r w:rsidRPr="0008241C">
        <w:rPr>
          <w:iCs/>
          <w:sz w:val="22"/>
          <w:szCs w:val="22"/>
        </w:rPr>
        <w:fldChar w:fldCharType="separate"/>
      </w:r>
      <w:r w:rsidRPr="0008241C">
        <w:rPr>
          <w:iCs/>
          <w:noProof/>
          <w:sz w:val="22"/>
          <w:szCs w:val="22"/>
        </w:rPr>
        <w:t xml:space="preserve">(Sloan </w:t>
      </w:r>
      <w:r w:rsidRPr="0008241C">
        <w:rPr>
          <w:i/>
          <w:iCs/>
          <w:noProof/>
          <w:sz w:val="22"/>
          <w:szCs w:val="22"/>
        </w:rPr>
        <w:t>et al.</w:t>
      </w:r>
      <w:r w:rsidRPr="0008241C">
        <w:rPr>
          <w:iCs/>
          <w:noProof/>
          <w:sz w:val="22"/>
          <w:szCs w:val="22"/>
        </w:rPr>
        <w:t>, 2014)</w:t>
      </w:r>
      <w:r w:rsidRPr="0008241C">
        <w:rPr>
          <w:iCs/>
          <w:sz w:val="22"/>
          <w:szCs w:val="22"/>
        </w:rPr>
        <w:fldChar w:fldCharType="end"/>
      </w:r>
      <w:r w:rsidRPr="0008241C">
        <w:rPr>
          <w:iCs/>
          <w:sz w:val="22"/>
          <w:szCs w:val="22"/>
        </w:rPr>
        <w:t xml:space="preserve"> (Table 1.2).</w:t>
      </w:r>
      <w:r w:rsidRPr="0008241C">
        <w:rPr>
          <w:i/>
          <w:iCs/>
          <w:sz w:val="22"/>
          <w:szCs w:val="22"/>
        </w:rPr>
        <w:t xml:space="preserve"> </w:t>
      </w:r>
      <w:r w:rsidRPr="0008241C">
        <w:rPr>
          <w:sz w:val="22"/>
          <w:szCs w:val="22"/>
        </w:rPr>
        <w:t xml:space="preserve">While extensive habitat areas remain in some of the most species-rich areas, (e.g. islands of Indonesia), there are critically imperilled habitats across the region </w:t>
      </w:r>
      <w:r w:rsidRPr="0008241C">
        <w:rPr>
          <w:sz w:val="22"/>
          <w:szCs w:val="22"/>
        </w:rPr>
        <w:fldChar w:fldCharType="begin" w:fldLock="1"/>
      </w:r>
      <w:r w:rsidRPr="0008241C">
        <w:rPr>
          <w:sz w:val="22"/>
          <w:szCs w:val="22"/>
        </w:rPr>
        <w:instrText>ADDIN CSL_CITATION {"citationItems":[{"id":"ITEM-1","itemData":{"DOI":"10.1093/biosci/bix014","ISSN":"0006-3568","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 M.","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 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é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ITEM-1","issue":"6","issued":{"date-parts":[["2017","6","1"]]},"page":"534-545","publisher":"Oxford University Press","title":"An Ecoregion-Based Approach to Protecting Half the Terrestrial Realm","type":"article-journal","volume":"67"},"uris":["http://www.mendeley.com/documents/?uuid=c96c3c99-81be-4916-97b1-414633c014ab"]}],"mendeley":{"formattedCitation":"(Dinerstein &lt;i&gt;et al.&lt;/i&gt;, 2017)","plainTextFormattedCitation":"(Dinerstein et al., 2017)","previouslyFormattedCitation":"(Dinerstein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inerstein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Figure 1.3). Other less well-documented but highly threatened areas of critical terrestrial biodiversity importance include the remaining lowland tropical forests of Solomon Islands, Vanuatu and Fiji in the Pacific, and the dry deciduous and cloud forests of Eastern Himalayas.</w:t>
      </w:r>
    </w:p>
    <w:p w14:paraId="6C33132F" w14:textId="77777777" w:rsidR="00A01204" w:rsidRPr="0008241C" w:rsidRDefault="00A01204" w:rsidP="00A01204">
      <w:pPr>
        <w:rPr>
          <w:sz w:val="22"/>
          <w:szCs w:val="22"/>
        </w:rPr>
      </w:pPr>
    </w:p>
    <w:p w14:paraId="7E73EF33"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0B9343BA" wp14:editId="2B99EF11">
            <wp:extent cx="5734685" cy="3262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5734685" cy="3262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40AC84E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1"/>
          <w:lang w:eastAsia="ja-JP"/>
        </w:rPr>
      </w:pPr>
      <w:r w:rsidRPr="0008241C">
        <w:rPr>
          <w:b/>
          <w:kern w:val="2"/>
          <w:sz w:val="22"/>
          <w:szCs w:val="21"/>
          <w:lang w:eastAsia="ja-JP"/>
        </w:rPr>
        <w:t xml:space="preserve">Figure 1.3: </w:t>
      </w:r>
      <w:r w:rsidRPr="0008241C">
        <w:rPr>
          <w:b/>
          <w:kern w:val="2"/>
          <w:sz w:val="22"/>
          <w:szCs w:val="22"/>
          <w:lang w:eastAsia="ja-JP"/>
        </w:rPr>
        <w:t xml:space="preserve">Protection status of eco-regions in the Asia-Pacific region. Source: Dinerstein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093/biosci/bix014","ISSN":"0006-3568","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 M.","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 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é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ITEM-1","issue":"6","issued":{"date-parts":[["2017","6","1"]]},"page":"534-545","publisher":"Oxford University Press","title":"An Ecoregion-Based Approach to Protecting Half the Terrestrial Realm","type":"article-journal","volume":"67"},"label":"figure","suppress-author":1,"uris":["http://www.mendeley.com/documents/?uuid=c96c3c99-81be-4916-97b1-414633c014ab"]}],"mendeley":{"formattedCitation":"(2017)","plainTextFormattedCitation":"(2017)","previouslyFormattedCitation":"(2017)"},"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7)</w:t>
      </w:r>
      <w:r w:rsidRPr="0008241C">
        <w:rPr>
          <w:b/>
          <w:kern w:val="2"/>
          <w:sz w:val="22"/>
          <w:szCs w:val="22"/>
          <w:lang w:eastAsia="ja-JP"/>
        </w:rPr>
        <w:fldChar w:fldCharType="end"/>
      </w:r>
      <w:r w:rsidRPr="0008241C">
        <w:rPr>
          <w:b/>
          <w:kern w:val="2"/>
          <w:sz w:val="22"/>
          <w:szCs w:val="22"/>
          <w:lang w:eastAsia="ja-JP"/>
        </w:rPr>
        <w:t xml:space="preserve"> and Olson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label":"figure","suppress-author":1,"uris":["http://www.mendeley.com/documents/?uuid=2f3abd84-2340-4e49-8360-706e14fda5db"]}],"mendeley":{"formattedCitation":"(2001)","plainTextFormattedCitation":"(2001)","previouslyFormattedCitation":"(2001)"},"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01)</w:t>
      </w:r>
      <w:r w:rsidRPr="0008241C">
        <w:rPr>
          <w:b/>
          <w:kern w:val="2"/>
          <w:sz w:val="22"/>
          <w:szCs w:val="22"/>
          <w:lang w:eastAsia="ja-JP"/>
        </w:rPr>
        <w:fldChar w:fldCharType="end"/>
      </w:r>
    </w:p>
    <w:p w14:paraId="3573FBEC" w14:textId="77777777" w:rsidR="00A01204" w:rsidRPr="0008241C" w:rsidRDefault="00A01204" w:rsidP="00A01204">
      <w:pPr>
        <w:rPr>
          <w:sz w:val="22"/>
          <w:szCs w:val="22"/>
        </w:rPr>
      </w:pPr>
    </w:p>
    <w:p w14:paraId="3D944A53" w14:textId="77777777" w:rsidR="00A01204" w:rsidRPr="0008241C" w:rsidRDefault="00A01204" w:rsidP="00A01204">
      <w:pPr>
        <w:rPr>
          <w:sz w:val="22"/>
          <w:szCs w:val="22"/>
        </w:rPr>
      </w:pPr>
    </w:p>
    <w:p w14:paraId="7CF437D4" w14:textId="77777777" w:rsidR="00A01204" w:rsidRPr="0008241C" w:rsidRDefault="00A01204" w:rsidP="00A01204">
      <w:pPr>
        <w:rPr>
          <w:sz w:val="22"/>
          <w:szCs w:val="22"/>
        </w:rPr>
      </w:pPr>
      <w:r w:rsidRPr="0008241C">
        <w:rPr>
          <w:b/>
          <w:sz w:val="22"/>
          <w:szCs w:val="22"/>
        </w:rPr>
        <w:t xml:space="preserve">Table 1.2 Natural vegetation area as percentages of originally-vegetated area for the 36 global biodiversity hotospots. Source: Hotspots 1-35 </w:t>
      </w:r>
      <w:r w:rsidRPr="0008241C">
        <w:rPr>
          <w:b/>
          <w:sz w:val="22"/>
          <w:szCs w:val="22"/>
        </w:rPr>
        <w:fldChar w:fldCharType="begin" w:fldLock="1"/>
      </w:r>
      <w:r w:rsidRPr="0008241C">
        <w:rPr>
          <w:b/>
          <w:sz w:val="22"/>
          <w:szCs w:val="22"/>
        </w:rPr>
        <w:instrText>ADDIN CSL_CITATION {"citationItems":[{"id":"ITEM-1","itemData":{"DOI":"10.1016/J.BIOCON.2014.05.027","ISSN":"0006-3207","abstract":"The biodiversity hotspots are 35 biogeographical regions that have both exceptional endemism and extreme threats to their vegetation integrity, and as such are global conservation priorities. Nonetheless, prior estimates of natural intact vegetation (NIV) in the hotspots are generally imprecise, indirect, coarse, and/or dated. Using moderate- and high-resolution satellite imagery as well as maps of roads, settlements, and fires, we estimate the current extent of NIV for the hotspots. Our analysis indicates that hotspots retain 14.9% of their total area as NIV (</w:instrText>
      </w:r>
      <w:r w:rsidRPr="0008241C">
        <w:rPr>
          <w:rFonts w:ascii="Cambria Math" w:hAnsi="Cambria Math" w:cs="Cambria Math"/>
          <w:b/>
          <w:sz w:val="22"/>
          <w:szCs w:val="22"/>
        </w:rPr>
        <w:instrText>∼</w:instrText>
      </w:r>
      <w:r w:rsidRPr="0008241C">
        <w:rPr>
          <w:b/>
          <w:sz w:val="22"/>
          <w:szCs w:val="22"/>
        </w:rPr>
        <w:instrText xml:space="preserve">3,546,975km2). Most hotspots have much less NIV than previously estimated, with half now having </w:instrText>
      </w:r>
      <w:r w:rsidRPr="0008241C">
        <w:rPr>
          <w:rFonts w:ascii="Cambria Math" w:hAnsi="Cambria Math" w:cs="Cambria Math"/>
          <w:b/>
          <w:sz w:val="22"/>
          <w:szCs w:val="22"/>
        </w:rPr>
        <w:instrText>⩽</w:instrText>
      </w:r>
      <w:r w:rsidRPr="0008241C">
        <w:rPr>
          <w:b/>
          <w:sz w:val="22"/>
          <w:szCs w:val="22"/>
        </w:rPr>
        <w:instrText>10% NIV by area, a threshold beneath which mean NIV patch area declines precipitously below 1000ha. Hotspots with the greatest previous NIV estimates suffered the greatest apparent losses. The paucity of NIV is most pronounced in biomes dominated by dry forests, open woodlands, and grasslands, reflecting their historic affinities with agriculture, such that NIV tends to concentrate in select biomes. Low and declining levels of NIV in the hotspots underscore the need for an urgent focus of limited conservation resources on these biologically crucial regions.","author":[{"dropping-particle":"","family":"Sloan","given":"Sean","non-dropping-particle":"","parse-names":false,"suffix":""},{"dropping-particle":"","family":"Jenkins","given":"Clinton N.","non-dropping-particle":"","parse-names":false,"suffix":""},{"dropping-particle":"","family":"Joppa","given":"Lucas N.","non-dropping-particle":"","parse-names":false,"suffix":""},{"dropping-particle":"","family":"Gaveau","given":"David L.A.","non-dropping-particle":"","parse-names":false,"suffix":""},{"dropping-particle":"","family":"Laurance","given":"William F.","non-dropping-particle":"","parse-names":false,"suffix":""}],"container-title":"Biological Conservation","id":"ITEM-1","issued":{"date-parts":[["2014","9","1"]]},"page":"12-24","publisher":"Elsevier","title":"Remaining natural vegetation in the global biodiversity hotspots","type":"article-journal","volume":"177"},"uris":["http://www.mendeley.com/documents/?uuid=99c7a502-9cfb-3e0a-b452-5c80351aaed9"]}],"mendeley":{"formattedCitation":"(Sloan &lt;i&gt;et al.&lt;/i&gt;, 2014)","plainTextFormattedCitation":"(Sloan et al., 2014)","previouslyFormattedCitation":"(Sloan &lt;i&gt;et al.&lt;/i&gt;, 2014)"},"properties":{"noteIndex":0},"schema":"https://github.com/citation-style-language/schema/raw/master/csl-citation.json"}</w:instrText>
      </w:r>
      <w:r w:rsidRPr="0008241C">
        <w:rPr>
          <w:b/>
          <w:sz w:val="22"/>
          <w:szCs w:val="22"/>
        </w:rPr>
        <w:fldChar w:fldCharType="separate"/>
      </w:r>
      <w:r w:rsidRPr="0008241C">
        <w:rPr>
          <w:b/>
          <w:noProof/>
          <w:sz w:val="22"/>
          <w:szCs w:val="22"/>
        </w:rPr>
        <w:t xml:space="preserve">(Sloan </w:t>
      </w:r>
      <w:r w:rsidRPr="0008241C">
        <w:rPr>
          <w:b/>
          <w:i/>
          <w:noProof/>
          <w:sz w:val="22"/>
          <w:szCs w:val="22"/>
        </w:rPr>
        <w:t>et al.</w:t>
      </w:r>
      <w:r w:rsidRPr="0008241C">
        <w:rPr>
          <w:b/>
          <w:noProof/>
          <w:sz w:val="22"/>
          <w:szCs w:val="22"/>
        </w:rPr>
        <w:t>, 2014)</w:t>
      </w:r>
      <w:r w:rsidRPr="0008241C">
        <w:rPr>
          <w:b/>
          <w:sz w:val="22"/>
          <w:szCs w:val="22"/>
        </w:rPr>
        <w:fldChar w:fldCharType="end"/>
      </w:r>
      <w:r w:rsidRPr="0008241C">
        <w:rPr>
          <w:b/>
          <w:sz w:val="22"/>
          <w:szCs w:val="22"/>
        </w:rPr>
        <w:t xml:space="preserve">, Hotspot 36 </w:t>
      </w:r>
      <w:r w:rsidRPr="0008241C">
        <w:rPr>
          <w:b/>
          <w:sz w:val="22"/>
          <w:szCs w:val="22"/>
        </w:rPr>
        <w:fldChar w:fldCharType="begin" w:fldLock="1"/>
      </w:r>
      <w:r w:rsidRPr="0008241C">
        <w:rPr>
          <w:b/>
          <w:sz w:val="22"/>
          <w:szCs w:val="22"/>
        </w:rPr>
        <w:instrText>ADDIN CSL_CITATION {"citationItems":[{"id":"ITEM-1","itemData":{"DOI":"10.1111/ddi.12278","ISBN":"1366-9516","ISSN":"14724642","abstract":"Biodiversity hotspots are conservation priorities. We identify the North American Coastal Plain (NACP) as a global hotspot based on the classic definition, a region with &gt;1500 endemic plant species and &gt;70% habitat loss. This region has been bypassed in prior designations due to misconceptions and myths about its ecology and history. These fallacies include: (1) young age of the NACP, climatic instability over time and submergence during high sea-level stands; (2) climatic and environmental homogeneity; (3) closed forest as the climax vegetation; and (4) fire regimes that are mostly anthropogenic. We show that the NACP is older and more climatically stable than usually assumed, spatially heterogeneous and extremely rich in species and endemics for its range of latitude, especially within pine savannas and other mostly herbaceous and fire-dependent communities. We suspect systematic biases and misconceptions, in addition to missing information, obscure the existence of similarly biologically significant regions world-wide. Potential solutions to this problem include (1) increased field biological surveys and taxonomic determinations, especially within grassy biomes and regions with low soil fertility, which tend to have much overlooked biodiversity; (2) more research on the climatic refugium role of hotspots, given that regions of high endemism often coincide with regions with low velocity of climate change; (3) in low-lying coastal regions, consideration of the heterogeneity in land area generated by historically fluctuating sea levels, which likely enhanced opportunities for evolution of endemic species; and (4) immediate actions to establish new protected areas and implement science-based management to restore evolutionary environmental conditions in newly recognized hotspots.","author":[{"dropping-particle":"","family":"Noss","given":"Reed F.","non-dropping-particle":"","parse-names":false,"suffix":""},{"dropping-particle":"","family":"Platt","given":"William J.","non-dropping-particle":"","parse-names":false,"suffix":""},{"dropping-particle":"","family":"Sorrie","given":"Bruce A.","non-dropping-particle":"","parse-names":false,"suffix":""},{"dropping-particle":"","family":"Weakley","given":"Alan S.","non-dropping-particle":"","parse-names":false,"suffix":""},{"dropping-particle":"","family":"Means","given":"D. Bruce","non-dropping-particle":"","parse-names":false,"suffix":""},{"dropping-particle":"","family":"Costanza","given":"Jennifer","non-dropping-particle":"","parse-names":false,"suffix":""},{"dropping-particle":"","family":"Peet","given":"Robert K.","non-dropping-particle":"","parse-names":false,"suffix":""}],"container-title":"Diversity and Distributions","id":"ITEM-1","issue":"2","issued":{"date-parts":[["2015"]]},"page":"236-244","title":"How global biodiversity hotspots may go unrecognized: Lessons from the North American Coastal Plain","type":"article-journal","volume":"21"},"uris":["http://www.mendeley.com/documents/?uuid=19ef50c7-1eb6-495d-8cde-64fdcd692d76"]}],"mendeley":{"formattedCitation":"(Noss &lt;i&gt;et al.&lt;/i&gt;, 2015)","plainTextFormattedCitation":"(Noss et al., 2015)","previouslyFormattedCitation":"(Noss &lt;i&gt;et al.&lt;/i&gt;, 2015)"},"properties":{"noteIndex":0},"schema":"https://github.com/citation-style-language/schema/raw/master/csl-citation.json"}</w:instrText>
      </w:r>
      <w:r w:rsidRPr="0008241C">
        <w:rPr>
          <w:b/>
          <w:sz w:val="22"/>
          <w:szCs w:val="22"/>
        </w:rPr>
        <w:fldChar w:fldCharType="separate"/>
      </w:r>
      <w:r w:rsidRPr="0008241C">
        <w:rPr>
          <w:b/>
          <w:noProof/>
          <w:sz w:val="22"/>
          <w:szCs w:val="22"/>
        </w:rPr>
        <w:t xml:space="preserve">(Noss </w:t>
      </w:r>
      <w:r w:rsidRPr="0008241C">
        <w:rPr>
          <w:b/>
          <w:i/>
          <w:noProof/>
          <w:sz w:val="22"/>
          <w:szCs w:val="22"/>
        </w:rPr>
        <w:t>et al.</w:t>
      </w:r>
      <w:r w:rsidRPr="0008241C">
        <w:rPr>
          <w:b/>
          <w:noProof/>
          <w:sz w:val="22"/>
          <w:szCs w:val="22"/>
        </w:rPr>
        <w:t>, 2015)</w:t>
      </w:r>
      <w:r w:rsidRPr="0008241C">
        <w:rPr>
          <w:b/>
          <w:sz w:val="22"/>
          <w:szCs w:val="22"/>
        </w:rPr>
        <w:fldChar w:fldCharType="end"/>
      </w:r>
      <w:r w:rsidRPr="0008241C">
        <w:rPr>
          <w:b/>
          <w:sz w:val="22"/>
          <w:szCs w:val="22"/>
        </w:rPr>
        <w:t>.</w:t>
      </w:r>
    </w:p>
    <w:p w14:paraId="400EAC83" w14:textId="77777777" w:rsidR="00A01204" w:rsidRPr="0008241C" w:rsidRDefault="00A01204" w:rsidP="00A01204">
      <w:pPr>
        <w:rPr>
          <w:rFonts w:eastAsia="MS Mincho"/>
          <w:b/>
          <w:sz w:val="22"/>
          <w:szCs w:val="22"/>
        </w:rPr>
      </w:pPr>
    </w:p>
    <w:tbl>
      <w:tblPr>
        <w:tblW w:w="951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581"/>
        <w:gridCol w:w="3356"/>
        <w:gridCol w:w="1394"/>
        <w:gridCol w:w="2196"/>
        <w:gridCol w:w="1985"/>
      </w:tblGrid>
      <w:tr w:rsidR="00A01204" w:rsidRPr="0008241C" w14:paraId="7437E52A" w14:textId="77777777" w:rsidTr="00642B4F">
        <w:trPr>
          <w:trHeight w:val="300"/>
        </w:trPr>
        <w:tc>
          <w:tcPr>
            <w:tcW w:w="581" w:type="dxa"/>
            <w:shd w:val="clear" w:color="auto" w:fill="auto"/>
            <w:noWrap/>
            <w:vAlign w:val="bottom"/>
            <w:hideMark/>
          </w:tcPr>
          <w:p w14:paraId="0DFCF808" w14:textId="77777777" w:rsidR="00A01204" w:rsidRPr="0008241C" w:rsidRDefault="00A01204" w:rsidP="00A01204">
            <w:pPr>
              <w:rPr>
                <w:b/>
                <w:color w:val="000000"/>
                <w:sz w:val="22"/>
                <w:szCs w:val="22"/>
              </w:rPr>
            </w:pPr>
          </w:p>
        </w:tc>
        <w:tc>
          <w:tcPr>
            <w:tcW w:w="3356" w:type="dxa"/>
            <w:shd w:val="clear" w:color="auto" w:fill="auto"/>
            <w:noWrap/>
            <w:vAlign w:val="bottom"/>
            <w:hideMark/>
          </w:tcPr>
          <w:p w14:paraId="3CC40799" w14:textId="77777777" w:rsidR="00A01204" w:rsidRPr="0008241C" w:rsidRDefault="00A01204" w:rsidP="00A01204">
            <w:pPr>
              <w:rPr>
                <w:b/>
                <w:color w:val="000000"/>
                <w:sz w:val="22"/>
                <w:szCs w:val="22"/>
              </w:rPr>
            </w:pPr>
            <w:r w:rsidRPr="0008241C">
              <w:rPr>
                <w:b/>
                <w:color w:val="000000"/>
                <w:sz w:val="22"/>
                <w:szCs w:val="22"/>
              </w:rPr>
              <w:t>Hotspot</w:t>
            </w:r>
          </w:p>
        </w:tc>
        <w:tc>
          <w:tcPr>
            <w:tcW w:w="1394" w:type="dxa"/>
            <w:shd w:val="clear" w:color="auto" w:fill="auto"/>
            <w:noWrap/>
            <w:vAlign w:val="bottom"/>
            <w:hideMark/>
          </w:tcPr>
          <w:p w14:paraId="4764575E" w14:textId="77777777" w:rsidR="00A01204" w:rsidRPr="0008241C" w:rsidRDefault="00A01204" w:rsidP="00A01204">
            <w:pPr>
              <w:rPr>
                <w:b/>
                <w:color w:val="000000"/>
                <w:sz w:val="22"/>
                <w:szCs w:val="22"/>
              </w:rPr>
            </w:pPr>
            <w:r w:rsidRPr="0008241C">
              <w:rPr>
                <w:b/>
                <w:color w:val="000000"/>
                <w:sz w:val="22"/>
                <w:szCs w:val="22"/>
              </w:rPr>
              <w:t>Area (km</w:t>
            </w:r>
            <w:r w:rsidRPr="0008241C">
              <w:rPr>
                <w:b/>
                <w:color w:val="000000"/>
                <w:sz w:val="22"/>
                <w:szCs w:val="22"/>
                <w:vertAlign w:val="superscript"/>
              </w:rPr>
              <w:t>2</w:t>
            </w:r>
            <w:r w:rsidRPr="0008241C">
              <w:rPr>
                <w:b/>
                <w:color w:val="000000"/>
                <w:sz w:val="22"/>
                <w:szCs w:val="22"/>
              </w:rPr>
              <w:t>)</w:t>
            </w:r>
          </w:p>
        </w:tc>
        <w:tc>
          <w:tcPr>
            <w:tcW w:w="2196" w:type="dxa"/>
            <w:shd w:val="clear" w:color="auto" w:fill="auto"/>
            <w:noWrap/>
            <w:vAlign w:val="bottom"/>
            <w:hideMark/>
          </w:tcPr>
          <w:p w14:paraId="6F78825E" w14:textId="77777777" w:rsidR="00A01204" w:rsidRPr="0008241C" w:rsidRDefault="00A01204" w:rsidP="00A01204">
            <w:pPr>
              <w:rPr>
                <w:b/>
                <w:color w:val="000000"/>
                <w:sz w:val="22"/>
                <w:szCs w:val="22"/>
              </w:rPr>
            </w:pPr>
            <w:r w:rsidRPr="0008241C">
              <w:rPr>
                <w:b/>
                <w:color w:val="000000"/>
                <w:sz w:val="22"/>
                <w:szCs w:val="22"/>
              </w:rPr>
              <w:t>Located in the Asia-Pacific</w:t>
            </w:r>
          </w:p>
        </w:tc>
        <w:tc>
          <w:tcPr>
            <w:tcW w:w="1985" w:type="dxa"/>
            <w:shd w:val="clear" w:color="auto" w:fill="auto"/>
            <w:noWrap/>
            <w:vAlign w:val="bottom"/>
            <w:hideMark/>
          </w:tcPr>
          <w:p w14:paraId="7D2E4C73" w14:textId="77777777" w:rsidR="00A01204" w:rsidRPr="0008241C" w:rsidRDefault="00A01204" w:rsidP="00A01204">
            <w:pPr>
              <w:rPr>
                <w:b/>
                <w:color w:val="000000"/>
                <w:sz w:val="22"/>
                <w:szCs w:val="22"/>
              </w:rPr>
            </w:pPr>
            <w:r w:rsidRPr="0008241C">
              <w:rPr>
                <w:b/>
                <w:color w:val="000000"/>
                <w:sz w:val="22"/>
                <w:szCs w:val="22"/>
              </w:rPr>
              <w:t>Remaining native vegetation (%)</w:t>
            </w:r>
          </w:p>
        </w:tc>
      </w:tr>
      <w:tr w:rsidR="00A01204" w:rsidRPr="0008241C" w14:paraId="0B754538" w14:textId="77777777" w:rsidTr="00642B4F">
        <w:trPr>
          <w:trHeight w:val="300"/>
        </w:trPr>
        <w:tc>
          <w:tcPr>
            <w:tcW w:w="581" w:type="dxa"/>
            <w:shd w:val="clear" w:color="auto" w:fill="auto"/>
            <w:noWrap/>
            <w:vAlign w:val="bottom"/>
            <w:hideMark/>
          </w:tcPr>
          <w:p w14:paraId="1F5F732C" w14:textId="77777777" w:rsidR="00A01204" w:rsidRPr="0008241C" w:rsidRDefault="00A01204" w:rsidP="00A01204">
            <w:pPr>
              <w:jc w:val="right"/>
              <w:rPr>
                <w:color w:val="000000"/>
                <w:sz w:val="22"/>
                <w:szCs w:val="22"/>
              </w:rPr>
            </w:pPr>
            <w:r w:rsidRPr="0008241C">
              <w:rPr>
                <w:color w:val="000000"/>
                <w:sz w:val="22"/>
                <w:szCs w:val="22"/>
              </w:rPr>
              <w:t>1</w:t>
            </w:r>
          </w:p>
        </w:tc>
        <w:tc>
          <w:tcPr>
            <w:tcW w:w="3356" w:type="dxa"/>
            <w:shd w:val="clear" w:color="auto" w:fill="auto"/>
            <w:noWrap/>
            <w:vAlign w:val="bottom"/>
            <w:hideMark/>
          </w:tcPr>
          <w:p w14:paraId="2BD21CA7" w14:textId="77777777" w:rsidR="00A01204" w:rsidRPr="0008241C" w:rsidRDefault="00A01204" w:rsidP="00A01204">
            <w:pPr>
              <w:rPr>
                <w:color w:val="000000"/>
                <w:sz w:val="22"/>
                <w:szCs w:val="22"/>
              </w:rPr>
            </w:pPr>
            <w:r w:rsidRPr="0008241C">
              <w:rPr>
                <w:color w:val="000000"/>
                <w:sz w:val="22"/>
                <w:szCs w:val="22"/>
              </w:rPr>
              <w:t>Atlantic Forest of Brazil</w:t>
            </w:r>
          </w:p>
        </w:tc>
        <w:tc>
          <w:tcPr>
            <w:tcW w:w="1394" w:type="dxa"/>
            <w:shd w:val="clear" w:color="auto" w:fill="auto"/>
            <w:noWrap/>
            <w:vAlign w:val="bottom"/>
            <w:hideMark/>
          </w:tcPr>
          <w:p w14:paraId="36A1F8F4" w14:textId="77777777" w:rsidR="00A01204" w:rsidRPr="0008241C" w:rsidRDefault="00A01204" w:rsidP="00A01204">
            <w:pPr>
              <w:jc w:val="right"/>
              <w:rPr>
                <w:color w:val="000000"/>
                <w:sz w:val="22"/>
                <w:szCs w:val="22"/>
              </w:rPr>
            </w:pPr>
            <w:r w:rsidRPr="0008241C">
              <w:rPr>
                <w:color w:val="000000"/>
                <w:sz w:val="22"/>
                <w:szCs w:val="22"/>
              </w:rPr>
              <w:t>123664</w:t>
            </w:r>
          </w:p>
        </w:tc>
        <w:tc>
          <w:tcPr>
            <w:tcW w:w="2196" w:type="dxa"/>
            <w:shd w:val="clear" w:color="auto" w:fill="auto"/>
            <w:noWrap/>
            <w:vAlign w:val="bottom"/>
            <w:hideMark/>
          </w:tcPr>
          <w:p w14:paraId="7ED86AA6"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4F80637B" w14:textId="77777777" w:rsidR="00A01204" w:rsidRPr="0008241C" w:rsidRDefault="00A01204" w:rsidP="00A01204">
            <w:pPr>
              <w:jc w:val="right"/>
              <w:rPr>
                <w:color w:val="000000"/>
                <w:sz w:val="22"/>
                <w:szCs w:val="22"/>
              </w:rPr>
            </w:pPr>
            <w:r w:rsidRPr="0008241C">
              <w:rPr>
                <w:color w:val="000000"/>
                <w:sz w:val="22"/>
                <w:szCs w:val="22"/>
              </w:rPr>
              <w:t>3.5</w:t>
            </w:r>
          </w:p>
        </w:tc>
      </w:tr>
      <w:tr w:rsidR="00A01204" w:rsidRPr="0008241C" w14:paraId="60AA2812" w14:textId="77777777" w:rsidTr="00642B4F">
        <w:trPr>
          <w:trHeight w:val="300"/>
        </w:trPr>
        <w:tc>
          <w:tcPr>
            <w:tcW w:w="581" w:type="dxa"/>
            <w:shd w:val="clear" w:color="auto" w:fill="auto"/>
            <w:noWrap/>
            <w:vAlign w:val="bottom"/>
            <w:hideMark/>
          </w:tcPr>
          <w:p w14:paraId="2CED3F86" w14:textId="77777777" w:rsidR="00A01204" w:rsidRPr="0008241C" w:rsidRDefault="00A01204" w:rsidP="00A01204">
            <w:pPr>
              <w:jc w:val="right"/>
              <w:rPr>
                <w:color w:val="000000"/>
                <w:sz w:val="22"/>
                <w:szCs w:val="22"/>
              </w:rPr>
            </w:pPr>
            <w:r w:rsidRPr="0008241C">
              <w:rPr>
                <w:color w:val="000000"/>
                <w:sz w:val="22"/>
                <w:szCs w:val="22"/>
              </w:rPr>
              <w:t>2</w:t>
            </w:r>
          </w:p>
        </w:tc>
        <w:tc>
          <w:tcPr>
            <w:tcW w:w="3356" w:type="dxa"/>
            <w:shd w:val="clear" w:color="auto" w:fill="auto"/>
            <w:noWrap/>
            <w:vAlign w:val="bottom"/>
            <w:hideMark/>
          </w:tcPr>
          <w:p w14:paraId="24AACAC7" w14:textId="77777777" w:rsidR="00A01204" w:rsidRPr="0008241C" w:rsidRDefault="00A01204" w:rsidP="00A01204">
            <w:pPr>
              <w:rPr>
                <w:color w:val="000000"/>
                <w:sz w:val="22"/>
                <w:szCs w:val="22"/>
              </w:rPr>
            </w:pPr>
            <w:r w:rsidRPr="0008241C">
              <w:rPr>
                <w:color w:val="000000"/>
                <w:sz w:val="22"/>
                <w:szCs w:val="22"/>
              </w:rPr>
              <w:t>Irano-Anatolia</w:t>
            </w:r>
          </w:p>
        </w:tc>
        <w:tc>
          <w:tcPr>
            <w:tcW w:w="1394" w:type="dxa"/>
            <w:shd w:val="clear" w:color="auto" w:fill="auto"/>
            <w:noWrap/>
            <w:vAlign w:val="bottom"/>
            <w:hideMark/>
          </w:tcPr>
          <w:p w14:paraId="4731F8A1" w14:textId="77777777" w:rsidR="00A01204" w:rsidRPr="0008241C" w:rsidRDefault="00A01204" w:rsidP="00A01204">
            <w:pPr>
              <w:jc w:val="right"/>
              <w:rPr>
                <w:color w:val="000000"/>
                <w:sz w:val="22"/>
                <w:szCs w:val="22"/>
              </w:rPr>
            </w:pPr>
            <w:r w:rsidRPr="0008241C">
              <w:rPr>
                <w:color w:val="000000"/>
                <w:sz w:val="22"/>
                <w:szCs w:val="22"/>
              </w:rPr>
              <w:t>900790</w:t>
            </w:r>
          </w:p>
        </w:tc>
        <w:tc>
          <w:tcPr>
            <w:tcW w:w="2196" w:type="dxa"/>
            <w:shd w:val="clear" w:color="auto" w:fill="auto"/>
            <w:noWrap/>
            <w:vAlign w:val="bottom"/>
            <w:hideMark/>
          </w:tcPr>
          <w:p w14:paraId="631C0523"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44FE08F3" w14:textId="77777777" w:rsidR="00A01204" w:rsidRPr="0008241C" w:rsidRDefault="00A01204" w:rsidP="00A01204">
            <w:pPr>
              <w:jc w:val="right"/>
              <w:rPr>
                <w:color w:val="000000"/>
                <w:sz w:val="22"/>
                <w:szCs w:val="22"/>
              </w:rPr>
            </w:pPr>
            <w:r w:rsidRPr="0008241C">
              <w:rPr>
                <w:color w:val="000000"/>
                <w:sz w:val="22"/>
                <w:szCs w:val="22"/>
              </w:rPr>
              <w:t>3.6</w:t>
            </w:r>
          </w:p>
        </w:tc>
      </w:tr>
      <w:tr w:rsidR="00A01204" w:rsidRPr="0008241C" w14:paraId="40CB7F1D" w14:textId="77777777" w:rsidTr="00642B4F">
        <w:trPr>
          <w:trHeight w:val="300"/>
        </w:trPr>
        <w:tc>
          <w:tcPr>
            <w:tcW w:w="581" w:type="dxa"/>
            <w:shd w:val="clear" w:color="auto" w:fill="auto"/>
            <w:noWrap/>
            <w:vAlign w:val="bottom"/>
            <w:hideMark/>
          </w:tcPr>
          <w:p w14:paraId="7AD0138D" w14:textId="77777777" w:rsidR="00A01204" w:rsidRPr="0008241C" w:rsidRDefault="00A01204" w:rsidP="00A01204">
            <w:pPr>
              <w:jc w:val="right"/>
              <w:rPr>
                <w:color w:val="000000"/>
                <w:sz w:val="22"/>
                <w:szCs w:val="22"/>
              </w:rPr>
            </w:pPr>
            <w:r w:rsidRPr="0008241C">
              <w:rPr>
                <w:color w:val="000000"/>
                <w:sz w:val="22"/>
                <w:szCs w:val="22"/>
              </w:rPr>
              <w:t>3</w:t>
            </w:r>
          </w:p>
        </w:tc>
        <w:tc>
          <w:tcPr>
            <w:tcW w:w="3356" w:type="dxa"/>
            <w:shd w:val="clear" w:color="auto" w:fill="auto"/>
            <w:noWrap/>
            <w:vAlign w:val="bottom"/>
            <w:hideMark/>
          </w:tcPr>
          <w:p w14:paraId="1B8B0056" w14:textId="77777777" w:rsidR="00A01204" w:rsidRPr="0008241C" w:rsidRDefault="00A01204" w:rsidP="00A01204">
            <w:pPr>
              <w:rPr>
                <w:color w:val="000000"/>
                <w:sz w:val="22"/>
                <w:szCs w:val="22"/>
              </w:rPr>
            </w:pPr>
            <w:r w:rsidRPr="0008241C">
              <w:rPr>
                <w:color w:val="000000"/>
                <w:sz w:val="22"/>
                <w:szCs w:val="22"/>
              </w:rPr>
              <w:t>Coastal Forest of Eastern Africa</w:t>
            </w:r>
          </w:p>
        </w:tc>
        <w:tc>
          <w:tcPr>
            <w:tcW w:w="1394" w:type="dxa"/>
            <w:shd w:val="clear" w:color="auto" w:fill="auto"/>
            <w:noWrap/>
            <w:vAlign w:val="bottom"/>
            <w:hideMark/>
          </w:tcPr>
          <w:p w14:paraId="3E989D50" w14:textId="77777777" w:rsidR="00A01204" w:rsidRPr="0008241C" w:rsidRDefault="00A01204" w:rsidP="00A01204">
            <w:pPr>
              <w:jc w:val="right"/>
              <w:rPr>
                <w:color w:val="000000"/>
                <w:sz w:val="22"/>
                <w:szCs w:val="22"/>
              </w:rPr>
            </w:pPr>
            <w:r w:rsidRPr="0008241C">
              <w:rPr>
                <w:color w:val="000000"/>
                <w:sz w:val="22"/>
                <w:szCs w:val="22"/>
              </w:rPr>
              <w:t>291905</w:t>
            </w:r>
          </w:p>
        </w:tc>
        <w:tc>
          <w:tcPr>
            <w:tcW w:w="2196" w:type="dxa"/>
            <w:shd w:val="clear" w:color="auto" w:fill="auto"/>
            <w:noWrap/>
            <w:vAlign w:val="bottom"/>
            <w:hideMark/>
          </w:tcPr>
          <w:p w14:paraId="7FD7D722"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166521B9" w14:textId="77777777" w:rsidR="00A01204" w:rsidRPr="0008241C" w:rsidRDefault="00A01204" w:rsidP="00A01204">
            <w:pPr>
              <w:jc w:val="right"/>
              <w:rPr>
                <w:color w:val="000000"/>
                <w:sz w:val="22"/>
                <w:szCs w:val="22"/>
              </w:rPr>
            </w:pPr>
            <w:r w:rsidRPr="0008241C">
              <w:rPr>
                <w:color w:val="000000"/>
                <w:sz w:val="22"/>
                <w:szCs w:val="22"/>
              </w:rPr>
              <w:t>3.8</w:t>
            </w:r>
          </w:p>
        </w:tc>
      </w:tr>
      <w:tr w:rsidR="00A01204" w:rsidRPr="0008241C" w14:paraId="22A84D84" w14:textId="77777777" w:rsidTr="00642B4F">
        <w:trPr>
          <w:trHeight w:val="300"/>
        </w:trPr>
        <w:tc>
          <w:tcPr>
            <w:tcW w:w="581" w:type="dxa"/>
            <w:shd w:val="clear" w:color="auto" w:fill="auto"/>
            <w:noWrap/>
            <w:vAlign w:val="bottom"/>
            <w:hideMark/>
          </w:tcPr>
          <w:p w14:paraId="59D84B42" w14:textId="77777777" w:rsidR="00A01204" w:rsidRPr="0008241C" w:rsidRDefault="00A01204" w:rsidP="00A01204">
            <w:pPr>
              <w:jc w:val="right"/>
              <w:rPr>
                <w:color w:val="000000"/>
                <w:sz w:val="22"/>
                <w:szCs w:val="22"/>
              </w:rPr>
            </w:pPr>
            <w:r w:rsidRPr="0008241C">
              <w:rPr>
                <w:color w:val="000000"/>
                <w:sz w:val="22"/>
                <w:szCs w:val="22"/>
              </w:rPr>
              <w:t>4</w:t>
            </w:r>
          </w:p>
        </w:tc>
        <w:tc>
          <w:tcPr>
            <w:tcW w:w="3356" w:type="dxa"/>
            <w:shd w:val="clear" w:color="auto" w:fill="auto"/>
            <w:noWrap/>
            <w:vAlign w:val="bottom"/>
            <w:hideMark/>
          </w:tcPr>
          <w:p w14:paraId="59CC0701" w14:textId="77777777" w:rsidR="00A01204" w:rsidRPr="0008241C" w:rsidRDefault="00A01204" w:rsidP="00A01204">
            <w:pPr>
              <w:rPr>
                <w:color w:val="000000"/>
                <w:sz w:val="22"/>
                <w:szCs w:val="22"/>
              </w:rPr>
            </w:pPr>
            <w:r w:rsidRPr="0008241C">
              <w:rPr>
                <w:color w:val="000000"/>
                <w:sz w:val="22"/>
                <w:szCs w:val="22"/>
              </w:rPr>
              <w:t>Madagascar and Indian Ocean</w:t>
            </w:r>
          </w:p>
        </w:tc>
        <w:tc>
          <w:tcPr>
            <w:tcW w:w="1394" w:type="dxa"/>
            <w:shd w:val="clear" w:color="auto" w:fill="auto"/>
            <w:noWrap/>
            <w:vAlign w:val="bottom"/>
            <w:hideMark/>
          </w:tcPr>
          <w:p w14:paraId="03359E03" w14:textId="77777777" w:rsidR="00A01204" w:rsidRPr="0008241C" w:rsidRDefault="00A01204" w:rsidP="00A01204">
            <w:pPr>
              <w:jc w:val="right"/>
              <w:rPr>
                <w:color w:val="000000"/>
                <w:sz w:val="22"/>
                <w:szCs w:val="22"/>
              </w:rPr>
            </w:pPr>
            <w:r w:rsidRPr="0008241C">
              <w:rPr>
                <w:color w:val="000000"/>
                <w:sz w:val="22"/>
                <w:szCs w:val="22"/>
              </w:rPr>
              <w:t>601830</w:t>
            </w:r>
          </w:p>
        </w:tc>
        <w:tc>
          <w:tcPr>
            <w:tcW w:w="2196" w:type="dxa"/>
            <w:shd w:val="clear" w:color="auto" w:fill="auto"/>
            <w:noWrap/>
            <w:vAlign w:val="bottom"/>
            <w:hideMark/>
          </w:tcPr>
          <w:p w14:paraId="3AFB9B1A"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617A0F42" w14:textId="77777777" w:rsidR="00A01204" w:rsidRPr="0008241C" w:rsidRDefault="00A01204" w:rsidP="00A01204">
            <w:pPr>
              <w:jc w:val="right"/>
              <w:rPr>
                <w:color w:val="000000"/>
                <w:sz w:val="22"/>
                <w:szCs w:val="22"/>
              </w:rPr>
            </w:pPr>
            <w:r w:rsidRPr="0008241C">
              <w:rPr>
                <w:color w:val="000000"/>
                <w:sz w:val="22"/>
                <w:szCs w:val="22"/>
              </w:rPr>
              <w:t>4.4</w:t>
            </w:r>
          </w:p>
        </w:tc>
      </w:tr>
      <w:tr w:rsidR="00A01204" w:rsidRPr="0008241C" w14:paraId="428A17D0" w14:textId="77777777" w:rsidTr="00642B4F">
        <w:trPr>
          <w:trHeight w:val="300"/>
        </w:trPr>
        <w:tc>
          <w:tcPr>
            <w:tcW w:w="581" w:type="dxa"/>
            <w:shd w:val="clear" w:color="auto" w:fill="auto"/>
            <w:noWrap/>
            <w:vAlign w:val="bottom"/>
            <w:hideMark/>
          </w:tcPr>
          <w:p w14:paraId="2DB28211" w14:textId="77777777" w:rsidR="00A01204" w:rsidRPr="0008241C" w:rsidRDefault="00A01204" w:rsidP="00A01204">
            <w:pPr>
              <w:jc w:val="right"/>
              <w:rPr>
                <w:color w:val="000000"/>
                <w:sz w:val="22"/>
                <w:szCs w:val="22"/>
              </w:rPr>
            </w:pPr>
            <w:r w:rsidRPr="0008241C">
              <w:rPr>
                <w:color w:val="000000"/>
                <w:sz w:val="22"/>
                <w:szCs w:val="22"/>
              </w:rPr>
              <w:t>5</w:t>
            </w:r>
          </w:p>
        </w:tc>
        <w:tc>
          <w:tcPr>
            <w:tcW w:w="3356" w:type="dxa"/>
            <w:shd w:val="clear" w:color="auto" w:fill="auto"/>
            <w:noWrap/>
            <w:vAlign w:val="bottom"/>
            <w:hideMark/>
          </w:tcPr>
          <w:p w14:paraId="34349A19" w14:textId="77777777" w:rsidR="00A01204" w:rsidRPr="0008241C" w:rsidRDefault="00A01204" w:rsidP="00A01204">
            <w:pPr>
              <w:rPr>
                <w:color w:val="000000"/>
                <w:sz w:val="22"/>
                <w:szCs w:val="22"/>
              </w:rPr>
            </w:pPr>
            <w:r w:rsidRPr="0008241C">
              <w:rPr>
                <w:color w:val="000000"/>
                <w:sz w:val="22"/>
                <w:szCs w:val="22"/>
              </w:rPr>
              <w:t>Mediterranean Basin</w:t>
            </w:r>
          </w:p>
        </w:tc>
        <w:tc>
          <w:tcPr>
            <w:tcW w:w="1394" w:type="dxa"/>
            <w:shd w:val="clear" w:color="auto" w:fill="auto"/>
            <w:noWrap/>
            <w:vAlign w:val="bottom"/>
            <w:hideMark/>
          </w:tcPr>
          <w:p w14:paraId="61087557" w14:textId="77777777" w:rsidR="00A01204" w:rsidRPr="0008241C" w:rsidRDefault="00A01204" w:rsidP="00A01204">
            <w:pPr>
              <w:jc w:val="right"/>
              <w:rPr>
                <w:color w:val="000000"/>
                <w:sz w:val="22"/>
                <w:szCs w:val="22"/>
              </w:rPr>
            </w:pPr>
            <w:r w:rsidRPr="0008241C">
              <w:rPr>
                <w:color w:val="000000"/>
                <w:sz w:val="22"/>
                <w:szCs w:val="22"/>
              </w:rPr>
              <w:t>2089974</w:t>
            </w:r>
          </w:p>
        </w:tc>
        <w:tc>
          <w:tcPr>
            <w:tcW w:w="2196" w:type="dxa"/>
            <w:shd w:val="clear" w:color="auto" w:fill="auto"/>
            <w:noWrap/>
            <w:vAlign w:val="bottom"/>
            <w:hideMark/>
          </w:tcPr>
          <w:p w14:paraId="1C8A76A8"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06F6BBAA" w14:textId="77777777" w:rsidR="00A01204" w:rsidRPr="0008241C" w:rsidRDefault="00A01204" w:rsidP="00A01204">
            <w:pPr>
              <w:jc w:val="right"/>
              <w:rPr>
                <w:color w:val="000000"/>
                <w:sz w:val="22"/>
                <w:szCs w:val="22"/>
              </w:rPr>
            </w:pPr>
            <w:r w:rsidRPr="0008241C">
              <w:rPr>
                <w:color w:val="000000"/>
                <w:sz w:val="22"/>
                <w:szCs w:val="22"/>
              </w:rPr>
              <w:t>4.4</w:t>
            </w:r>
          </w:p>
        </w:tc>
      </w:tr>
      <w:tr w:rsidR="00A01204" w:rsidRPr="0008241C" w14:paraId="7FA440FD" w14:textId="77777777" w:rsidTr="00642B4F">
        <w:trPr>
          <w:trHeight w:val="300"/>
        </w:trPr>
        <w:tc>
          <w:tcPr>
            <w:tcW w:w="581" w:type="dxa"/>
            <w:shd w:val="clear" w:color="auto" w:fill="auto"/>
            <w:noWrap/>
            <w:vAlign w:val="bottom"/>
            <w:hideMark/>
          </w:tcPr>
          <w:p w14:paraId="46C06319" w14:textId="77777777" w:rsidR="00A01204" w:rsidRPr="0008241C" w:rsidRDefault="00A01204" w:rsidP="00A01204">
            <w:pPr>
              <w:jc w:val="right"/>
              <w:rPr>
                <w:color w:val="000000"/>
                <w:sz w:val="22"/>
                <w:szCs w:val="22"/>
              </w:rPr>
            </w:pPr>
            <w:r w:rsidRPr="0008241C">
              <w:rPr>
                <w:color w:val="000000"/>
                <w:sz w:val="22"/>
                <w:szCs w:val="22"/>
              </w:rPr>
              <w:t>6</w:t>
            </w:r>
          </w:p>
        </w:tc>
        <w:tc>
          <w:tcPr>
            <w:tcW w:w="3356" w:type="dxa"/>
            <w:shd w:val="clear" w:color="auto" w:fill="auto"/>
            <w:noWrap/>
            <w:vAlign w:val="bottom"/>
            <w:hideMark/>
          </w:tcPr>
          <w:p w14:paraId="5DA69C6F" w14:textId="77777777" w:rsidR="00A01204" w:rsidRPr="0008241C" w:rsidRDefault="00A01204" w:rsidP="00A01204">
            <w:pPr>
              <w:rPr>
                <w:color w:val="000000"/>
                <w:sz w:val="22"/>
                <w:szCs w:val="22"/>
              </w:rPr>
            </w:pPr>
            <w:r w:rsidRPr="0008241C">
              <w:rPr>
                <w:color w:val="000000"/>
                <w:sz w:val="22"/>
                <w:szCs w:val="22"/>
              </w:rPr>
              <w:t>Polynesia-Micronesia</w:t>
            </w:r>
          </w:p>
        </w:tc>
        <w:tc>
          <w:tcPr>
            <w:tcW w:w="1394" w:type="dxa"/>
            <w:shd w:val="clear" w:color="auto" w:fill="auto"/>
            <w:noWrap/>
            <w:vAlign w:val="bottom"/>
            <w:hideMark/>
          </w:tcPr>
          <w:p w14:paraId="5BCC2CCF" w14:textId="77777777" w:rsidR="00A01204" w:rsidRPr="0008241C" w:rsidRDefault="00A01204" w:rsidP="00A01204">
            <w:pPr>
              <w:jc w:val="right"/>
              <w:rPr>
                <w:color w:val="000000"/>
                <w:sz w:val="22"/>
                <w:szCs w:val="22"/>
              </w:rPr>
            </w:pPr>
            <w:r w:rsidRPr="0008241C">
              <w:rPr>
                <w:color w:val="000000"/>
                <w:sz w:val="22"/>
                <w:szCs w:val="22"/>
              </w:rPr>
              <w:t>47361</w:t>
            </w:r>
          </w:p>
        </w:tc>
        <w:tc>
          <w:tcPr>
            <w:tcW w:w="2196" w:type="dxa"/>
            <w:shd w:val="clear" w:color="auto" w:fill="auto"/>
            <w:noWrap/>
            <w:vAlign w:val="bottom"/>
            <w:hideMark/>
          </w:tcPr>
          <w:p w14:paraId="42DFDCE9"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212ABD13" w14:textId="77777777" w:rsidR="00A01204" w:rsidRPr="0008241C" w:rsidRDefault="00A01204" w:rsidP="00A01204">
            <w:pPr>
              <w:jc w:val="right"/>
              <w:rPr>
                <w:color w:val="000000"/>
                <w:sz w:val="22"/>
                <w:szCs w:val="22"/>
              </w:rPr>
            </w:pPr>
            <w:r w:rsidRPr="0008241C">
              <w:rPr>
                <w:color w:val="000000"/>
                <w:sz w:val="22"/>
                <w:szCs w:val="22"/>
              </w:rPr>
              <w:t>5.2</w:t>
            </w:r>
          </w:p>
        </w:tc>
      </w:tr>
      <w:tr w:rsidR="00A01204" w:rsidRPr="0008241C" w14:paraId="21D13E08" w14:textId="77777777" w:rsidTr="00642B4F">
        <w:trPr>
          <w:trHeight w:val="300"/>
        </w:trPr>
        <w:tc>
          <w:tcPr>
            <w:tcW w:w="581" w:type="dxa"/>
            <w:shd w:val="clear" w:color="auto" w:fill="auto"/>
            <w:noWrap/>
            <w:vAlign w:val="bottom"/>
            <w:hideMark/>
          </w:tcPr>
          <w:p w14:paraId="5B5E27DD" w14:textId="77777777" w:rsidR="00A01204" w:rsidRPr="0008241C" w:rsidRDefault="00A01204" w:rsidP="00A01204">
            <w:pPr>
              <w:jc w:val="right"/>
              <w:rPr>
                <w:color w:val="000000"/>
                <w:sz w:val="22"/>
                <w:szCs w:val="22"/>
              </w:rPr>
            </w:pPr>
            <w:r w:rsidRPr="0008241C">
              <w:rPr>
                <w:color w:val="000000"/>
                <w:sz w:val="22"/>
                <w:szCs w:val="22"/>
              </w:rPr>
              <w:t>7</w:t>
            </w:r>
          </w:p>
        </w:tc>
        <w:tc>
          <w:tcPr>
            <w:tcW w:w="3356" w:type="dxa"/>
            <w:shd w:val="clear" w:color="auto" w:fill="auto"/>
            <w:noWrap/>
            <w:vAlign w:val="bottom"/>
            <w:hideMark/>
          </w:tcPr>
          <w:p w14:paraId="462C3029" w14:textId="77777777" w:rsidR="00A01204" w:rsidRPr="0008241C" w:rsidRDefault="00A01204" w:rsidP="00A01204">
            <w:pPr>
              <w:rPr>
                <w:color w:val="000000"/>
                <w:sz w:val="22"/>
                <w:szCs w:val="22"/>
              </w:rPr>
            </w:pPr>
            <w:r w:rsidRPr="0008241C">
              <w:rPr>
                <w:color w:val="000000"/>
                <w:sz w:val="22"/>
                <w:szCs w:val="22"/>
              </w:rPr>
              <w:t>Carribbean Islands</w:t>
            </w:r>
          </w:p>
        </w:tc>
        <w:tc>
          <w:tcPr>
            <w:tcW w:w="1394" w:type="dxa"/>
            <w:shd w:val="clear" w:color="auto" w:fill="auto"/>
            <w:noWrap/>
            <w:vAlign w:val="bottom"/>
            <w:hideMark/>
          </w:tcPr>
          <w:p w14:paraId="28407DCC" w14:textId="77777777" w:rsidR="00A01204" w:rsidRPr="0008241C" w:rsidRDefault="00A01204" w:rsidP="00A01204">
            <w:pPr>
              <w:jc w:val="right"/>
              <w:rPr>
                <w:color w:val="000000"/>
                <w:sz w:val="22"/>
                <w:szCs w:val="22"/>
              </w:rPr>
            </w:pPr>
            <w:r w:rsidRPr="0008241C">
              <w:rPr>
                <w:color w:val="000000"/>
                <w:sz w:val="22"/>
                <w:szCs w:val="22"/>
              </w:rPr>
              <w:t>230073</w:t>
            </w:r>
          </w:p>
        </w:tc>
        <w:tc>
          <w:tcPr>
            <w:tcW w:w="2196" w:type="dxa"/>
            <w:shd w:val="clear" w:color="auto" w:fill="auto"/>
            <w:noWrap/>
            <w:vAlign w:val="bottom"/>
            <w:hideMark/>
          </w:tcPr>
          <w:p w14:paraId="4D26B9F9"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61B96E81" w14:textId="77777777" w:rsidR="00A01204" w:rsidRPr="0008241C" w:rsidRDefault="00A01204" w:rsidP="00A01204">
            <w:pPr>
              <w:jc w:val="right"/>
              <w:rPr>
                <w:color w:val="000000"/>
                <w:sz w:val="22"/>
                <w:szCs w:val="22"/>
              </w:rPr>
            </w:pPr>
            <w:r w:rsidRPr="0008241C">
              <w:rPr>
                <w:color w:val="000000"/>
                <w:sz w:val="22"/>
                <w:szCs w:val="22"/>
              </w:rPr>
              <w:t>5.8</w:t>
            </w:r>
          </w:p>
        </w:tc>
      </w:tr>
      <w:tr w:rsidR="00A01204" w:rsidRPr="0008241C" w14:paraId="6D4DA20C" w14:textId="77777777" w:rsidTr="00642B4F">
        <w:trPr>
          <w:trHeight w:val="300"/>
        </w:trPr>
        <w:tc>
          <w:tcPr>
            <w:tcW w:w="581" w:type="dxa"/>
            <w:shd w:val="clear" w:color="auto" w:fill="auto"/>
            <w:noWrap/>
            <w:vAlign w:val="bottom"/>
            <w:hideMark/>
          </w:tcPr>
          <w:p w14:paraId="73457359" w14:textId="77777777" w:rsidR="00A01204" w:rsidRPr="0008241C" w:rsidRDefault="00A01204" w:rsidP="00A01204">
            <w:pPr>
              <w:jc w:val="right"/>
              <w:rPr>
                <w:color w:val="000000"/>
                <w:sz w:val="22"/>
                <w:szCs w:val="22"/>
              </w:rPr>
            </w:pPr>
            <w:r w:rsidRPr="0008241C">
              <w:rPr>
                <w:color w:val="000000"/>
                <w:sz w:val="22"/>
                <w:szCs w:val="22"/>
              </w:rPr>
              <w:t>8</w:t>
            </w:r>
          </w:p>
        </w:tc>
        <w:tc>
          <w:tcPr>
            <w:tcW w:w="3356" w:type="dxa"/>
            <w:shd w:val="clear" w:color="auto" w:fill="auto"/>
            <w:noWrap/>
            <w:vAlign w:val="bottom"/>
            <w:hideMark/>
          </w:tcPr>
          <w:p w14:paraId="4A67113F" w14:textId="77777777" w:rsidR="00A01204" w:rsidRPr="0008241C" w:rsidRDefault="00A01204" w:rsidP="00A01204">
            <w:pPr>
              <w:rPr>
                <w:color w:val="000000"/>
                <w:sz w:val="22"/>
                <w:szCs w:val="22"/>
              </w:rPr>
            </w:pPr>
            <w:r w:rsidRPr="0008241C">
              <w:rPr>
                <w:color w:val="000000"/>
                <w:sz w:val="22"/>
                <w:szCs w:val="22"/>
              </w:rPr>
              <w:t>Mountains of Central Asia</w:t>
            </w:r>
          </w:p>
        </w:tc>
        <w:tc>
          <w:tcPr>
            <w:tcW w:w="1394" w:type="dxa"/>
            <w:shd w:val="clear" w:color="auto" w:fill="auto"/>
            <w:noWrap/>
            <w:vAlign w:val="bottom"/>
            <w:hideMark/>
          </w:tcPr>
          <w:p w14:paraId="6F0D77B9" w14:textId="77777777" w:rsidR="00A01204" w:rsidRPr="0008241C" w:rsidRDefault="00A01204" w:rsidP="00A01204">
            <w:pPr>
              <w:jc w:val="right"/>
              <w:rPr>
                <w:color w:val="000000"/>
                <w:sz w:val="22"/>
                <w:szCs w:val="22"/>
              </w:rPr>
            </w:pPr>
            <w:r w:rsidRPr="0008241C">
              <w:rPr>
                <w:color w:val="000000"/>
                <w:sz w:val="22"/>
                <w:szCs w:val="22"/>
              </w:rPr>
              <w:t>865299</w:t>
            </w:r>
          </w:p>
        </w:tc>
        <w:tc>
          <w:tcPr>
            <w:tcW w:w="2196" w:type="dxa"/>
            <w:shd w:val="clear" w:color="auto" w:fill="auto"/>
            <w:noWrap/>
            <w:vAlign w:val="bottom"/>
            <w:hideMark/>
          </w:tcPr>
          <w:p w14:paraId="72B6EC3D" w14:textId="77777777" w:rsidR="00A01204" w:rsidRPr="0008241C" w:rsidRDefault="00A01204" w:rsidP="00A01204">
            <w:pPr>
              <w:rPr>
                <w:color w:val="000000"/>
                <w:sz w:val="22"/>
                <w:szCs w:val="22"/>
              </w:rPr>
            </w:pPr>
            <w:r w:rsidRPr="0008241C">
              <w:rPr>
                <w:color w:val="000000"/>
                <w:sz w:val="22"/>
                <w:szCs w:val="22"/>
              </w:rPr>
              <w:t>Partly (shared with Europe and Central Asia region)</w:t>
            </w:r>
          </w:p>
        </w:tc>
        <w:tc>
          <w:tcPr>
            <w:tcW w:w="1985" w:type="dxa"/>
            <w:shd w:val="clear" w:color="auto" w:fill="auto"/>
            <w:noWrap/>
            <w:vAlign w:val="bottom"/>
            <w:hideMark/>
          </w:tcPr>
          <w:p w14:paraId="6E91E00F" w14:textId="77777777" w:rsidR="00A01204" w:rsidRPr="0008241C" w:rsidRDefault="00A01204" w:rsidP="00A01204">
            <w:pPr>
              <w:jc w:val="right"/>
              <w:rPr>
                <w:color w:val="000000"/>
                <w:sz w:val="22"/>
                <w:szCs w:val="22"/>
              </w:rPr>
            </w:pPr>
            <w:r w:rsidRPr="0008241C">
              <w:rPr>
                <w:color w:val="000000"/>
                <w:sz w:val="22"/>
                <w:szCs w:val="22"/>
              </w:rPr>
              <w:t>5.8</w:t>
            </w:r>
          </w:p>
        </w:tc>
      </w:tr>
      <w:tr w:rsidR="00A01204" w:rsidRPr="0008241C" w14:paraId="21816EC6" w14:textId="77777777" w:rsidTr="00642B4F">
        <w:trPr>
          <w:trHeight w:val="300"/>
        </w:trPr>
        <w:tc>
          <w:tcPr>
            <w:tcW w:w="581" w:type="dxa"/>
            <w:shd w:val="clear" w:color="auto" w:fill="auto"/>
            <w:noWrap/>
            <w:vAlign w:val="bottom"/>
            <w:hideMark/>
          </w:tcPr>
          <w:p w14:paraId="564E9746" w14:textId="77777777" w:rsidR="00A01204" w:rsidRPr="0008241C" w:rsidRDefault="00A01204" w:rsidP="00A01204">
            <w:pPr>
              <w:jc w:val="right"/>
              <w:rPr>
                <w:color w:val="000000"/>
                <w:sz w:val="22"/>
                <w:szCs w:val="22"/>
              </w:rPr>
            </w:pPr>
            <w:r w:rsidRPr="0008241C">
              <w:rPr>
                <w:color w:val="000000"/>
                <w:sz w:val="22"/>
                <w:szCs w:val="22"/>
              </w:rPr>
              <w:t>9</w:t>
            </w:r>
          </w:p>
        </w:tc>
        <w:tc>
          <w:tcPr>
            <w:tcW w:w="3356" w:type="dxa"/>
            <w:shd w:val="clear" w:color="auto" w:fill="auto"/>
            <w:noWrap/>
            <w:vAlign w:val="bottom"/>
            <w:hideMark/>
          </w:tcPr>
          <w:p w14:paraId="200E4E72" w14:textId="77777777" w:rsidR="00A01204" w:rsidRPr="0008241C" w:rsidRDefault="00A01204" w:rsidP="00A01204">
            <w:pPr>
              <w:rPr>
                <w:color w:val="000000"/>
                <w:sz w:val="22"/>
                <w:szCs w:val="22"/>
              </w:rPr>
            </w:pPr>
            <w:r w:rsidRPr="0008241C">
              <w:rPr>
                <w:color w:val="000000"/>
                <w:sz w:val="22"/>
                <w:szCs w:val="22"/>
              </w:rPr>
              <w:t>Western Ghats and Sri Lanka</w:t>
            </w:r>
          </w:p>
        </w:tc>
        <w:tc>
          <w:tcPr>
            <w:tcW w:w="1394" w:type="dxa"/>
            <w:shd w:val="clear" w:color="auto" w:fill="auto"/>
            <w:noWrap/>
            <w:vAlign w:val="bottom"/>
            <w:hideMark/>
          </w:tcPr>
          <w:p w14:paraId="5FE4221C" w14:textId="77777777" w:rsidR="00A01204" w:rsidRPr="0008241C" w:rsidRDefault="00A01204" w:rsidP="00A01204">
            <w:pPr>
              <w:jc w:val="right"/>
              <w:rPr>
                <w:color w:val="000000"/>
                <w:sz w:val="22"/>
                <w:szCs w:val="22"/>
              </w:rPr>
            </w:pPr>
            <w:r w:rsidRPr="0008241C">
              <w:rPr>
                <w:color w:val="000000"/>
                <w:sz w:val="22"/>
                <w:szCs w:val="22"/>
              </w:rPr>
              <w:t>190037</w:t>
            </w:r>
          </w:p>
        </w:tc>
        <w:tc>
          <w:tcPr>
            <w:tcW w:w="2196" w:type="dxa"/>
            <w:shd w:val="clear" w:color="auto" w:fill="auto"/>
            <w:noWrap/>
            <w:vAlign w:val="bottom"/>
            <w:hideMark/>
          </w:tcPr>
          <w:p w14:paraId="4DFD7CF0"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10AEEB31" w14:textId="77777777" w:rsidR="00A01204" w:rsidRPr="0008241C" w:rsidRDefault="00A01204" w:rsidP="00A01204">
            <w:pPr>
              <w:jc w:val="right"/>
              <w:rPr>
                <w:color w:val="000000"/>
                <w:sz w:val="22"/>
                <w:szCs w:val="22"/>
              </w:rPr>
            </w:pPr>
            <w:r w:rsidRPr="0008241C">
              <w:rPr>
                <w:color w:val="000000"/>
                <w:sz w:val="22"/>
                <w:szCs w:val="22"/>
              </w:rPr>
              <w:t>6.3</w:t>
            </w:r>
          </w:p>
        </w:tc>
      </w:tr>
      <w:tr w:rsidR="00A01204" w:rsidRPr="0008241C" w14:paraId="3EDC72A6" w14:textId="77777777" w:rsidTr="00642B4F">
        <w:trPr>
          <w:trHeight w:val="300"/>
        </w:trPr>
        <w:tc>
          <w:tcPr>
            <w:tcW w:w="581" w:type="dxa"/>
            <w:shd w:val="clear" w:color="auto" w:fill="auto"/>
            <w:noWrap/>
            <w:vAlign w:val="bottom"/>
            <w:hideMark/>
          </w:tcPr>
          <w:p w14:paraId="7D836FB4" w14:textId="77777777" w:rsidR="00A01204" w:rsidRPr="0008241C" w:rsidRDefault="00A01204" w:rsidP="00A01204">
            <w:pPr>
              <w:jc w:val="right"/>
              <w:rPr>
                <w:color w:val="000000"/>
                <w:sz w:val="22"/>
                <w:szCs w:val="22"/>
              </w:rPr>
            </w:pPr>
            <w:r w:rsidRPr="0008241C">
              <w:rPr>
                <w:color w:val="000000"/>
                <w:sz w:val="22"/>
                <w:szCs w:val="22"/>
              </w:rPr>
              <w:t>10</w:t>
            </w:r>
          </w:p>
        </w:tc>
        <w:tc>
          <w:tcPr>
            <w:tcW w:w="3356" w:type="dxa"/>
            <w:shd w:val="clear" w:color="auto" w:fill="auto"/>
            <w:noWrap/>
            <w:vAlign w:val="bottom"/>
            <w:hideMark/>
          </w:tcPr>
          <w:p w14:paraId="36613B10" w14:textId="77777777" w:rsidR="00A01204" w:rsidRPr="0008241C" w:rsidRDefault="00A01204" w:rsidP="00A01204">
            <w:pPr>
              <w:rPr>
                <w:color w:val="000000"/>
                <w:sz w:val="22"/>
                <w:szCs w:val="22"/>
              </w:rPr>
            </w:pPr>
            <w:r w:rsidRPr="0008241C">
              <w:rPr>
                <w:color w:val="000000"/>
                <w:sz w:val="22"/>
                <w:szCs w:val="22"/>
              </w:rPr>
              <w:t>Maputaland-Pondoland-Albany</w:t>
            </w:r>
          </w:p>
        </w:tc>
        <w:tc>
          <w:tcPr>
            <w:tcW w:w="1394" w:type="dxa"/>
            <w:shd w:val="clear" w:color="auto" w:fill="auto"/>
            <w:noWrap/>
            <w:vAlign w:val="bottom"/>
            <w:hideMark/>
          </w:tcPr>
          <w:p w14:paraId="4B23933A" w14:textId="77777777" w:rsidR="00A01204" w:rsidRPr="0008241C" w:rsidRDefault="00A01204" w:rsidP="00A01204">
            <w:pPr>
              <w:jc w:val="right"/>
              <w:rPr>
                <w:color w:val="000000"/>
                <w:sz w:val="22"/>
                <w:szCs w:val="22"/>
              </w:rPr>
            </w:pPr>
            <w:r w:rsidRPr="0008241C">
              <w:rPr>
                <w:color w:val="000000"/>
                <w:sz w:val="22"/>
                <w:szCs w:val="22"/>
              </w:rPr>
              <w:t>273018</w:t>
            </w:r>
          </w:p>
        </w:tc>
        <w:tc>
          <w:tcPr>
            <w:tcW w:w="2196" w:type="dxa"/>
            <w:shd w:val="clear" w:color="auto" w:fill="auto"/>
            <w:noWrap/>
            <w:vAlign w:val="bottom"/>
            <w:hideMark/>
          </w:tcPr>
          <w:p w14:paraId="2ED3FDAD"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15B79504" w14:textId="77777777" w:rsidR="00A01204" w:rsidRPr="0008241C" w:rsidRDefault="00A01204" w:rsidP="00A01204">
            <w:pPr>
              <w:jc w:val="right"/>
              <w:rPr>
                <w:color w:val="000000"/>
                <w:sz w:val="22"/>
                <w:szCs w:val="22"/>
              </w:rPr>
            </w:pPr>
            <w:r w:rsidRPr="0008241C">
              <w:rPr>
                <w:color w:val="000000"/>
                <w:sz w:val="22"/>
                <w:szCs w:val="22"/>
              </w:rPr>
              <w:t>6.4</w:t>
            </w:r>
          </w:p>
        </w:tc>
      </w:tr>
      <w:tr w:rsidR="00A01204" w:rsidRPr="0008241C" w14:paraId="776C6E37" w14:textId="77777777" w:rsidTr="00642B4F">
        <w:trPr>
          <w:trHeight w:val="300"/>
        </w:trPr>
        <w:tc>
          <w:tcPr>
            <w:tcW w:w="581" w:type="dxa"/>
            <w:shd w:val="clear" w:color="auto" w:fill="auto"/>
            <w:noWrap/>
            <w:vAlign w:val="bottom"/>
            <w:hideMark/>
          </w:tcPr>
          <w:p w14:paraId="2A272CFD" w14:textId="77777777" w:rsidR="00A01204" w:rsidRPr="0008241C" w:rsidRDefault="00A01204" w:rsidP="00A01204">
            <w:pPr>
              <w:jc w:val="right"/>
              <w:rPr>
                <w:color w:val="000000"/>
                <w:sz w:val="22"/>
                <w:szCs w:val="22"/>
              </w:rPr>
            </w:pPr>
            <w:r w:rsidRPr="0008241C">
              <w:rPr>
                <w:color w:val="000000"/>
                <w:sz w:val="22"/>
                <w:szCs w:val="22"/>
              </w:rPr>
              <w:t>11</w:t>
            </w:r>
          </w:p>
        </w:tc>
        <w:tc>
          <w:tcPr>
            <w:tcW w:w="3356" w:type="dxa"/>
            <w:shd w:val="clear" w:color="auto" w:fill="auto"/>
            <w:noWrap/>
            <w:vAlign w:val="bottom"/>
            <w:hideMark/>
          </w:tcPr>
          <w:p w14:paraId="3BF5A1DA" w14:textId="77777777" w:rsidR="00A01204" w:rsidRPr="0008241C" w:rsidRDefault="00A01204" w:rsidP="00A01204">
            <w:pPr>
              <w:rPr>
                <w:color w:val="000000"/>
                <w:sz w:val="22"/>
                <w:szCs w:val="22"/>
              </w:rPr>
            </w:pPr>
            <w:r w:rsidRPr="0008241C">
              <w:rPr>
                <w:color w:val="000000"/>
                <w:sz w:val="22"/>
                <w:szCs w:val="22"/>
              </w:rPr>
              <w:t>Succulent Karoo</w:t>
            </w:r>
          </w:p>
        </w:tc>
        <w:tc>
          <w:tcPr>
            <w:tcW w:w="1394" w:type="dxa"/>
            <w:shd w:val="clear" w:color="auto" w:fill="auto"/>
            <w:noWrap/>
            <w:vAlign w:val="bottom"/>
            <w:hideMark/>
          </w:tcPr>
          <w:p w14:paraId="594F0E06" w14:textId="77777777" w:rsidR="00A01204" w:rsidRPr="0008241C" w:rsidRDefault="00A01204" w:rsidP="00A01204">
            <w:pPr>
              <w:jc w:val="right"/>
              <w:rPr>
                <w:color w:val="000000"/>
                <w:sz w:val="22"/>
                <w:szCs w:val="22"/>
              </w:rPr>
            </w:pPr>
            <w:r w:rsidRPr="0008241C">
              <w:rPr>
                <w:color w:val="000000"/>
                <w:sz w:val="22"/>
                <w:szCs w:val="22"/>
              </w:rPr>
              <w:t>102922</w:t>
            </w:r>
          </w:p>
        </w:tc>
        <w:tc>
          <w:tcPr>
            <w:tcW w:w="2196" w:type="dxa"/>
            <w:shd w:val="clear" w:color="auto" w:fill="auto"/>
            <w:noWrap/>
            <w:vAlign w:val="bottom"/>
            <w:hideMark/>
          </w:tcPr>
          <w:p w14:paraId="48D9D040"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6716F972" w14:textId="77777777" w:rsidR="00A01204" w:rsidRPr="0008241C" w:rsidRDefault="00A01204" w:rsidP="00A01204">
            <w:pPr>
              <w:jc w:val="right"/>
              <w:rPr>
                <w:color w:val="000000"/>
                <w:sz w:val="22"/>
                <w:szCs w:val="22"/>
              </w:rPr>
            </w:pPr>
            <w:r w:rsidRPr="0008241C">
              <w:rPr>
                <w:color w:val="000000"/>
                <w:sz w:val="22"/>
                <w:szCs w:val="22"/>
              </w:rPr>
              <w:t>6.5</w:t>
            </w:r>
          </w:p>
        </w:tc>
      </w:tr>
      <w:tr w:rsidR="00A01204" w:rsidRPr="0008241C" w14:paraId="1D98224A" w14:textId="77777777" w:rsidTr="00642B4F">
        <w:trPr>
          <w:trHeight w:val="300"/>
        </w:trPr>
        <w:tc>
          <w:tcPr>
            <w:tcW w:w="581" w:type="dxa"/>
            <w:shd w:val="clear" w:color="auto" w:fill="auto"/>
            <w:noWrap/>
            <w:vAlign w:val="bottom"/>
            <w:hideMark/>
          </w:tcPr>
          <w:p w14:paraId="15CD3216" w14:textId="77777777" w:rsidR="00A01204" w:rsidRPr="0008241C" w:rsidRDefault="00A01204" w:rsidP="00A01204">
            <w:pPr>
              <w:jc w:val="right"/>
              <w:rPr>
                <w:color w:val="000000"/>
                <w:sz w:val="22"/>
                <w:szCs w:val="22"/>
              </w:rPr>
            </w:pPr>
            <w:r w:rsidRPr="0008241C">
              <w:rPr>
                <w:color w:val="000000"/>
                <w:sz w:val="22"/>
                <w:szCs w:val="22"/>
              </w:rPr>
              <w:t>12</w:t>
            </w:r>
          </w:p>
        </w:tc>
        <w:tc>
          <w:tcPr>
            <w:tcW w:w="3356" w:type="dxa"/>
            <w:shd w:val="clear" w:color="auto" w:fill="auto"/>
            <w:noWrap/>
            <w:vAlign w:val="bottom"/>
            <w:hideMark/>
          </w:tcPr>
          <w:p w14:paraId="7C074470" w14:textId="77777777" w:rsidR="00A01204" w:rsidRPr="0008241C" w:rsidRDefault="00A01204" w:rsidP="00A01204">
            <w:pPr>
              <w:rPr>
                <w:color w:val="000000"/>
                <w:sz w:val="22"/>
                <w:szCs w:val="22"/>
              </w:rPr>
            </w:pPr>
            <w:r w:rsidRPr="0008241C">
              <w:rPr>
                <w:color w:val="000000"/>
                <w:sz w:val="22"/>
                <w:szCs w:val="22"/>
              </w:rPr>
              <w:t>Phillipines</w:t>
            </w:r>
          </w:p>
        </w:tc>
        <w:tc>
          <w:tcPr>
            <w:tcW w:w="1394" w:type="dxa"/>
            <w:shd w:val="clear" w:color="auto" w:fill="auto"/>
            <w:noWrap/>
            <w:vAlign w:val="bottom"/>
            <w:hideMark/>
          </w:tcPr>
          <w:p w14:paraId="3DD983B5" w14:textId="77777777" w:rsidR="00A01204" w:rsidRPr="0008241C" w:rsidRDefault="00A01204" w:rsidP="00A01204">
            <w:pPr>
              <w:jc w:val="right"/>
              <w:rPr>
                <w:color w:val="000000"/>
                <w:sz w:val="22"/>
                <w:szCs w:val="22"/>
              </w:rPr>
            </w:pPr>
            <w:r w:rsidRPr="0008241C">
              <w:rPr>
                <w:color w:val="000000"/>
                <w:sz w:val="22"/>
                <w:szCs w:val="22"/>
              </w:rPr>
              <w:t>297846</w:t>
            </w:r>
          </w:p>
        </w:tc>
        <w:tc>
          <w:tcPr>
            <w:tcW w:w="2196" w:type="dxa"/>
            <w:shd w:val="clear" w:color="auto" w:fill="auto"/>
            <w:noWrap/>
            <w:vAlign w:val="bottom"/>
            <w:hideMark/>
          </w:tcPr>
          <w:p w14:paraId="5C9E9CE1"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4BF553AE" w14:textId="77777777" w:rsidR="00A01204" w:rsidRPr="0008241C" w:rsidRDefault="00A01204" w:rsidP="00A01204">
            <w:pPr>
              <w:jc w:val="right"/>
              <w:rPr>
                <w:color w:val="000000"/>
                <w:sz w:val="22"/>
                <w:szCs w:val="22"/>
              </w:rPr>
            </w:pPr>
            <w:r w:rsidRPr="0008241C">
              <w:rPr>
                <w:color w:val="000000"/>
                <w:sz w:val="22"/>
                <w:szCs w:val="22"/>
              </w:rPr>
              <w:t>8.0</w:t>
            </w:r>
          </w:p>
        </w:tc>
      </w:tr>
      <w:tr w:rsidR="00A01204" w:rsidRPr="0008241C" w14:paraId="436B7B11" w14:textId="77777777" w:rsidTr="00642B4F">
        <w:trPr>
          <w:trHeight w:val="300"/>
        </w:trPr>
        <w:tc>
          <w:tcPr>
            <w:tcW w:w="581" w:type="dxa"/>
            <w:shd w:val="clear" w:color="auto" w:fill="auto"/>
            <w:noWrap/>
            <w:vAlign w:val="bottom"/>
            <w:hideMark/>
          </w:tcPr>
          <w:p w14:paraId="70682FD2" w14:textId="77777777" w:rsidR="00A01204" w:rsidRPr="0008241C" w:rsidRDefault="00A01204" w:rsidP="00A01204">
            <w:pPr>
              <w:jc w:val="right"/>
              <w:rPr>
                <w:color w:val="000000"/>
                <w:sz w:val="22"/>
                <w:szCs w:val="22"/>
              </w:rPr>
            </w:pPr>
            <w:r w:rsidRPr="0008241C">
              <w:rPr>
                <w:color w:val="000000"/>
                <w:sz w:val="22"/>
                <w:szCs w:val="22"/>
              </w:rPr>
              <w:t>13</w:t>
            </w:r>
          </w:p>
        </w:tc>
        <w:tc>
          <w:tcPr>
            <w:tcW w:w="3356" w:type="dxa"/>
            <w:shd w:val="clear" w:color="auto" w:fill="auto"/>
            <w:noWrap/>
            <w:vAlign w:val="bottom"/>
            <w:hideMark/>
          </w:tcPr>
          <w:p w14:paraId="67FF7B4E" w14:textId="77777777" w:rsidR="00A01204" w:rsidRPr="0008241C" w:rsidRDefault="00A01204" w:rsidP="00A01204">
            <w:pPr>
              <w:rPr>
                <w:color w:val="000000"/>
                <w:sz w:val="22"/>
                <w:szCs w:val="22"/>
              </w:rPr>
            </w:pPr>
            <w:r w:rsidRPr="0008241C">
              <w:rPr>
                <w:color w:val="000000"/>
                <w:sz w:val="22"/>
                <w:szCs w:val="22"/>
              </w:rPr>
              <w:t>Caucasus</w:t>
            </w:r>
          </w:p>
        </w:tc>
        <w:tc>
          <w:tcPr>
            <w:tcW w:w="1394" w:type="dxa"/>
            <w:shd w:val="clear" w:color="auto" w:fill="auto"/>
            <w:noWrap/>
            <w:vAlign w:val="bottom"/>
            <w:hideMark/>
          </w:tcPr>
          <w:p w14:paraId="4F2A4E74" w14:textId="77777777" w:rsidR="00A01204" w:rsidRPr="0008241C" w:rsidRDefault="00A01204" w:rsidP="00A01204">
            <w:pPr>
              <w:jc w:val="right"/>
              <w:rPr>
                <w:color w:val="000000"/>
                <w:sz w:val="22"/>
                <w:szCs w:val="22"/>
              </w:rPr>
            </w:pPr>
            <w:r w:rsidRPr="0008241C">
              <w:rPr>
                <w:color w:val="000000"/>
                <w:sz w:val="22"/>
                <w:szCs w:val="22"/>
              </w:rPr>
              <w:t>533852</w:t>
            </w:r>
          </w:p>
        </w:tc>
        <w:tc>
          <w:tcPr>
            <w:tcW w:w="2196" w:type="dxa"/>
            <w:shd w:val="clear" w:color="auto" w:fill="auto"/>
            <w:noWrap/>
            <w:vAlign w:val="bottom"/>
            <w:hideMark/>
          </w:tcPr>
          <w:p w14:paraId="2510A04B"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09E22328" w14:textId="77777777" w:rsidR="00A01204" w:rsidRPr="0008241C" w:rsidRDefault="00A01204" w:rsidP="00A01204">
            <w:pPr>
              <w:jc w:val="right"/>
              <w:rPr>
                <w:color w:val="000000"/>
                <w:sz w:val="22"/>
                <w:szCs w:val="22"/>
              </w:rPr>
            </w:pPr>
            <w:r w:rsidRPr="0008241C">
              <w:rPr>
                <w:color w:val="000000"/>
                <w:sz w:val="22"/>
                <w:szCs w:val="22"/>
              </w:rPr>
              <w:t>8.2</w:t>
            </w:r>
          </w:p>
        </w:tc>
      </w:tr>
      <w:tr w:rsidR="00A01204" w:rsidRPr="0008241C" w14:paraId="0B34CEBE" w14:textId="77777777" w:rsidTr="00642B4F">
        <w:trPr>
          <w:trHeight w:val="300"/>
        </w:trPr>
        <w:tc>
          <w:tcPr>
            <w:tcW w:w="581" w:type="dxa"/>
            <w:shd w:val="clear" w:color="auto" w:fill="auto"/>
            <w:noWrap/>
            <w:vAlign w:val="bottom"/>
            <w:hideMark/>
          </w:tcPr>
          <w:p w14:paraId="0D5D043C" w14:textId="77777777" w:rsidR="00A01204" w:rsidRPr="0008241C" w:rsidRDefault="00A01204" w:rsidP="00A01204">
            <w:pPr>
              <w:jc w:val="right"/>
              <w:rPr>
                <w:color w:val="000000"/>
                <w:sz w:val="22"/>
                <w:szCs w:val="22"/>
              </w:rPr>
            </w:pPr>
            <w:r w:rsidRPr="0008241C">
              <w:rPr>
                <w:color w:val="000000"/>
                <w:sz w:val="22"/>
                <w:szCs w:val="22"/>
              </w:rPr>
              <w:t>14</w:t>
            </w:r>
          </w:p>
        </w:tc>
        <w:tc>
          <w:tcPr>
            <w:tcW w:w="3356" w:type="dxa"/>
            <w:shd w:val="clear" w:color="auto" w:fill="auto"/>
            <w:noWrap/>
            <w:vAlign w:val="bottom"/>
            <w:hideMark/>
          </w:tcPr>
          <w:p w14:paraId="44782918" w14:textId="77777777" w:rsidR="00A01204" w:rsidRPr="0008241C" w:rsidRDefault="00A01204" w:rsidP="00A01204">
            <w:pPr>
              <w:rPr>
                <w:color w:val="000000"/>
                <w:sz w:val="22"/>
                <w:szCs w:val="22"/>
              </w:rPr>
            </w:pPr>
            <w:r w:rsidRPr="0008241C">
              <w:rPr>
                <w:color w:val="000000"/>
                <w:sz w:val="22"/>
                <w:szCs w:val="22"/>
              </w:rPr>
              <w:t>Japan</w:t>
            </w:r>
          </w:p>
        </w:tc>
        <w:tc>
          <w:tcPr>
            <w:tcW w:w="1394" w:type="dxa"/>
            <w:shd w:val="clear" w:color="auto" w:fill="auto"/>
            <w:noWrap/>
            <w:vAlign w:val="bottom"/>
            <w:hideMark/>
          </w:tcPr>
          <w:p w14:paraId="50CD5981" w14:textId="77777777" w:rsidR="00A01204" w:rsidRPr="0008241C" w:rsidRDefault="00A01204" w:rsidP="00A01204">
            <w:pPr>
              <w:jc w:val="right"/>
              <w:rPr>
                <w:color w:val="000000"/>
                <w:sz w:val="22"/>
                <w:szCs w:val="22"/>
              </w:rPr>
            </w:pPr>
            <w:r w:rsidRPr="0008241C">
              <w:rPr>
                <w:color w:val="000000"/>
                <w:sz w:val="22"/>
                <w:szCs w:val="22"/>
              </w:rPr>
              <w:t>374328</w:t>
            </w:r>
          </w:p>
        </w:tc>
        <w:tc>
          <w:tcPr>
            <w:tcW w:w="2196" w:type="dxa"/>
            <w:shd w:val="clear" w:color="auto" w:fill="auto"/>
            <w:noWrap/>
            <w:vAlign w:val="bottom"/>
            <w:hideMark/>
          </w:tcPr>
          <w:p w14:paraId="70EF9742"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328AA04F" w14:textId="77777777" w:rsidR="00A01204" w:rsidRPr="0008241C" w:rsidRDefault="00A01204" w:rsidP="00A01204">
            <w:pPr>
              <w:jc w:val="right"/>
              <w:rPr>
                <w:color w:val="000000"/>
                <w:sz w:val="22"/>
                <w:szCs w:val="22"/>
              </w:rPr>
            </w:pPr>
            <w:r w:rsidRPr="0008241C">
              <w:rPr>
                <w:color w:val="000000"/>
                <w:sz w:val="22"/>
                <w:szCs w:val="22"/>
              </w:rPr>
              <w:t>8.2</w:t>
            </w:r>
          </w:p>
        </w:tc>
      </w:tr>
      <w:tr w:rsidR="00A01204" w:rsidRPr="0008241C" w14:paraId="732B8203" w14:textId="77777777" w:rsidTr="00642B4F">
        <w:trPr>
          <w:trHeight w:val="300"/>
        </w:trPr>
        <w:tc>
          <w:tcPr>
            <w:tcW w:w="581" w:type="dxa"/>
            <w:shd w:val="clear" w:color="auto" w:fill="auto"/>
            <w:noWrap/>
            <w:vAlign w:val="bottom"/>
            <w:hideMark/>
          </w:tcPr>
          <w:p w14:paraId="03EC12EA" w14:textId="77777777" w:rsidR="00A01204" w:rsidRPr="0008241C" w:rsidRDefault="00A01204" w:rsidP="00A01204">
            <w:pPr>
              <w:jc w:val="right"/>
              <w:rPr>
                <w:color w:val="000000"/>
                <w:sz w:val="22"/>
                <w:szCs w:val="22"/>
              </w:rPr>
            </w:pPr>
            <w:r w:rsidRPr="0008241C">
              <w:rPr>
                <w:color w:val="000000"/>
                <w:sz w:val="22"/>
                <w:szCs w:val="22"/>
              </w:rPr>
              <w:t>15</w:t>
            </w:r>
          </w:p>
        </w:tc>
        <w:tc>
          <w:tcPr>
            <w:tcW w:w="3356" w:type="dxa"/>
            <w:shd w:val="clear" w:color="auto" w:fill="auto"/>
            <w:noWrap/>
            <w:vAlign w:val="bottom"/>
            <w:hideMark/>
          </w:tcPr>
          <w:p w14:paraId="129E3DDA" w14:textId="77777777" w:rsidR="00A01204" w:rsidRPr="0008241C" w:rsidRDefault="00A01204" w:rsidP="00A01204">
            <w:pPr>
              <w:rPr>
                <w:color w:val="000000"/>
                <w:sz w:val="22"/>
                <w:szCs w:val="22"/>
              </w:rPr>
            </w:pPr>
            <w:r w:rsidRPr="0008241C">
              <w:rPr>
                <w:color w:val="000000"/>
                <w:sz w:val="22"/>
                <w:szCs w:val="22"/>
              </w:rPr>
              <w:t>Indo-Burma</w:t>
            </w:r>
          </w:p>
        </w:tc>
        <w:tc>
          <w:tcPr>
            <w:tcW w:w="1394" w:type="dxa"/>
            <w:shd w:val="clear" w:color="auto" w:fill="auto"/>
            <w:noWrap/>
            <w:vAlign w:val="bottom"/>
            <w:hideMark/>
          </w:tcPr>
          <w:p w14:paraId="5BB7996D" w14:textId="77777777" w:rsidR="00A01204" w:rsidRPr="0008241C" w:rsidRDefault="00A01204" w:rsidP="00A01204">
            <w:pPr>
              <w:jc w:val="right"/>
              <w:rPr>
                <w:color w:val="000000"/>
                <w:sz w:val="22"/>
                <w:szCs w:val="22"/>
              </w:rPr>
            </w:pPr>
            <w:r w:rsidRPr="0008241C">
              <w:rPr>
                <w:color w:val="000000"/>
                <w:sz w:val="22"/>
                <w:szCs w:val="22"/>
              </w:rPr>
              <w:t>2378318</w:t>
            </w:r>
          </w:p>
        </w:tc>
        <w:tc>
          <w:tcPr>
            <w:tcW w:w="2196" w:type="dxa"/>
            <w:shd w:val="clear" w:color="auto" w:fill="auto"/>
            <w:noWrap/>
            <w:vAlign w:val="bottom"/>
            <w:hideMark/>
          </w:tcPr>
          <w:p w14:paraId="2D85E482"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049C1703" w14:textId="77777777" w:rsidR="00A01204" w:rsidRPr="0008241C" w:rsidRDefault="00A01204" w:rsidP="00A01204">
            <w:pPr>
              <w:jc w:val="right"/>
              <w:rPr>
                <w:color w:val="000000"/>
                <w:sz w:val="22"/>
                <w:szCs w:val="22"/>
              </w:rPr>
            </w:pPr>
            <w:r w:rsidRPr="0008241C">
              <w:rPr>
                <w:color w:val="000000"/>
                <w:sz w:val="22"/>
                <w:szCs w:val="22"/>
              </w:rPr>
              <w:t>8.7</w:t>
            </w:r>
          </w:p>
        </w:tc>
      </w:tr>
      <w:tr w:rsidR="00A01204" w:rsidRPr="0008241C" w14:paraId="5FB6D41D" w14:textId="77777777" w:rsidTr="00642B4F">
        <w:trPr>
          <w:trHeight w:val="300"/>
        </w:trPr>
        <w:tc>
          <w:tcPr>
            <w:tcW w:w="581" w:type="dxa"/>
            <w:shd w:val="clear" w:color="auto" w:fill="auto"/>
            <w:noWrap/>
            <w:vAlign w:val="bottom"/>
            <w:hideMark/>
          </w:tcPr>
          <w:p w14:paraId="6727A892" w14:textId="77777777" w:rsidR="00A01204" w:rsidRPr="0008241C" w:rsidRDefault="00A01204" w:rsidP="00A01204">
            <w:pPr>
              <w:jc w:val="right"/>
              <w:rPr>
                <w:color w:val="000000"/>
                <w:sz w:val="22"/>
                <w:szCs w:val="22"/>
              </w:rPr>
            </w:pPr>
            <w:r w:rsidRPr="0008241C">
              <w:rPr>
                <w:color w:val="000000"/>
                <w:sz w:val="22"/>
                <w:szCs w:val="22"/>
              </w:rPr>
              <w:t>16</w:t>
            </w:r>
          </w:p>
        </w:tc>
        <w:tc>
          <w:tcPr>
            <w:tcW w:w="3356" w:type="dxa"/>
            <w:shd w:val="clear" w:color="auto" w:fill="auto"/>
            <w:noWrap/>
            <w:vAlign w:val="bottom"/>
            <w:hideMark/>
          </w:tcPr>
          <w:p w14:paraId="777AD010" w14:textId="77777777" w:rsidR="00A01204" w:rsidRPr="0008241C" w:rsidRDefault="00A01204" w:rsidP="00A01204">
            <w:pPr>
              <w:rPr>
                <w:color w:val="000000"/>
                <w:sz w:val="22"/>
                <w:szCs w:val="22"/>
              </w:rPr>
            </w:pPr>
            <w:r w:rsidRPr="0008241C">
              <w:rPr>
                <w:color w:val="000000"/>
                <w:sz w:val="22"/>
                <w:szCs w:val="22"/>
              </w:rPr>
              <w:t>Easter Afromontane</w:t>
            </w:r>
          </w:p>
        </w:tc>
        <w:tc>
          <w:tcPr>
            <w:tcW w:w="1394" w:type="dxa"/>
            <w:shd w:val="clear" w:color="auto" w:fill="auto"/>
            <w:noWrap/>
            <w:vAlign w:val="bottom"/>
            <w:hideMark/>
          </w:tcPr>
          <w:p w14:paraId="3D8CECA6" w14:textId="77777777" w:rsidR="00A01204" w:rsidRPr="0008241C" w:rsidRDefault="00A01204" w:rsidP="00A01204">
            <w:pPr>
              <w:jc w:val="right"/>
              <w:rPr>
                <w:color w:val="000000"/>
                <w:sz w:val="22"/>
                <w:szCs w:val="22"/>
              </w:rPr>
            </w:pPr>
            <w:r w:rsidRPr="0008241C">
              <w:rPr>
                <w:color w:val="000000"/>
                <w:sz w:val="22"/>
                <w:szCs w:val="22"/>
              </w:rPr>
              <w:t>1020095</w:t>
            </w:r>
          </w:p>
        </w:tc>
        <w:tc>
          <w:tcPr>
            <w:tcW w:w="2196" w:type="dxa"/>
            <w:shd w:val="clear" w:color="auto" w:fill="auto"/>
            <w:noWrap/>
            <w:vAlign w:val="bottom"/>
            <w:hideMark/>
          </w:tcPr>
          <w:p w14:paraId="625F7970"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03C2B56D" w14:textId="77777777" w:rsidR="00A01204" w:rsidRPr="0008241C" w:rsidRDefault="00A01204" w:rsidP="00A01204">
            <w:pPr>
              <w:jc w:val="right"/>
              <w:rPr>
                <w:color w:val="000000"/>
                <w:sz w:val="22"/>
                <w:szCs w:val="22"/>
              </w:rPr>
            </w:pPr>
            <w:r w:rsidRPr="0008241C">
              <w:rPr>
                <w:color w:val="000000"/>
                <w:sz w:val="22"/>
                <w:szCs w:val="22"/>
              </w:rPr>
              <w:t>9.0</w:t>
            </w:r>
          </w:p>
        </w:tc>
      </w:tr>
      <w:tr w:rsidR="00A01204" w:rsidRPr="0008241C" w14:paraId="1597C8CD" w14:textId="77777777" w:rsidTr="00642B4F">
        <w:trPr>
          <w:trHeight w:val="300"/>
        </w:trPr>
        <w:tc>
          <w:tcPr>
            <w:tcW w:w="581" w:type="dxa"/>
            <w:shd w:val="clear" w:color="auto" w:fill="auto"/>
            <w:noWrap/>
            <w:vAlign w:val="bottom"/>
            <w:hideMark/>
          </w:tcPr>
          <w:p w14:paraId="03F43B40" w14:textId="77777777" w:rsidR="00A01204" w:rsidRPr="0008241C" w:rsidRDefault="00A01204" w:rsidP="00A01204">
            <w:pPr>
              <w:jc w:val="right"/>
              <w:rPr>
                <w:color w:val="000000"/>
                <w:sz w:val="22"/>
                <w:szCs w:val="22"/>
              </w:rPr>
            </w:pPr>
            <w:r w:rsidRPr="0008241C">
              <w:rPr>
                <w:color w:val="000000"/>
                <w:sz w:val="22"/>
                <w:szCs w:val="22"/>
              </w:rPr>
              <w:t>17</w:t>
            </w:r>
          </w:p>
        </w:tc>
        <w:tc>
          <w:tcPr>
            <w:tcW w:w="3356" w:type="dxa"/>
            <w:shd w:val="clear" w:color="auto" w:fill="auto"/>
            <w:noWrap/>
            <w:vAlign w:val="bottom"/>
            <w:hideMark/>
          </w:tcPr>
          <w:p w14:paraId="4B91AA24" w14:textId="77777777" w:rsidR="00A01204" w:rsidRPr="0008241C" w:rsidRDefault="00A01204" w:rsidP="00A01204">
            <w:pPr>
              <w:rPr>
                <w:color w:val="000000"/>
                <w:sz w:val="22"/>
                <w:szCs w:val="22"/>
              </w:rPr>
            </w:pPr>
            <w:r w:rsidRPr="0008241C">
              <w:rPr>
                <w:color w:val="000000"/>
                <w:sz w:val="22"/>
                <w:szCs w:val="22"/>
              </w:rPr>
              <w:t>Guinean Forests of West Africa</w:t>
            </w:r>
          </w:p>
        </w:tc>
        <w:tc>
          <w:tcPr>
            <w:tcW w:w="1394" w:type="dxa"/>
            <w:shd w:val="clear" w:color="auto" w:fill="auto"/>
            <w:noWrap/>
            <w:vAlign w:val="bottom"/>
            <w:hideMark/>
          </w:tcPr>
          <w:p w14:paraId="2E390125" w14:textId="77777777" w:rsidR="00A01204" w:rsidRPr="0008241C" w:rsidRDefault="00A01204" w:rsidP="00A01204">
            <w:pPr>
              <w:jc w:val="right"/>
              <w:rPr>
                <w:color w:val="000000"/>
                <w:sz w:val="22"/>
                <w:szCs w:val="22"/>
              </w:rPr>
            </w:pPr>
            <w:r w:rsidRPr="0008241C">
              <w:rPr>
                <w:color w:val="000000"/>
                <w:sz w:val="22"/>
                <w:szCs w:val="22"/>
              </w:rPr>
              <w:t>621706</w:t>
            </w:r>
          </w:p>
        </w:tc>
        <w:tc>
          <w:tcPr>
            <w:tcW w:w="2196" w:type="dxa"/>
            <w:shd w:val="clear" w:color="auto" w:fill="auto"/>
            <w:noWrap/>
            <w:vAlign w:val="bottom"/>
            <w:hideMark/>
          </w:tcPr>
          <w:p w14:paraId="5BEDA8A7"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476C020F" w14:textId="77777777" w:rsidR="00A01204" w:rsidRPr="0008241C" w:rsidRDefault="00A01204" w:rsidP="00A01204">
            <w:pPr>
              <w:jc w:val="right"/>
              <w:rPr>
                <w:color w:val="000000"/>
                <w:sz w:val="22"/>
                <w:szCs w:val="22"/>
              </w:rPr>
            </w:pPr>
            <w:r w:rsidRPr="0008241C">
              <w:rPr>
                <w:color w:val="000000"/>
                <w:sz w:val="22"/>
                <w:szCs w:val="22"/>
              </w:rPr>
              <w:t>10.6</w:t>
            </w:r>
          </w:p>
        </w:tc>
      </w:tr>
      <w:tr w:rsidR="00A01204" w:rsidRPr="0008241C" w14:paraId="14B8050E" w14:textId="77777777" w:rsidTr="00642B4F">
        <w:trPr>
          <w:trHeight w:val="300"/>
        </w:trPr>
        <w:tc>
          <w:tcPr>
            <w:tcW w:w="581" w:type="dxa"/>
            <w:shd w:val="clear" w:color="auto" w:fill="auto"/>
            <w:noWrap/>
            <w:vAlign w:val="bottom"/>
            <w:hideMark/>
          </w:tcPr>
          <w:p w14:paraId="7AFF21A8" w14:textId="77777777" w:rsidR="00A01204" w:rsidRPr="0008241C" w:rsidRDefault="00A01204" w:rsidP="00A01204">
            <w:pPr>
              <w:jc w:val="right"/>
              <w:rPr>
                <w:color w:val="000000"/>
                <w:sz w:val="22"/>
                <w:szCs w:val="22"/>
              </w:rPr>
            </w:pPr>
            <w:r w:rsidRPr="0008241C">
              <w:rPr>
                <w:color w:val="000000"/>
                <w:sz w:val="22"/>
                <w:szCs w:val="22"/>
              </w:rPr>
              <w:t>18</w:t>
            </w:r>
          </w:p>
        </w:tc>
        <w:tc>
          <w:tcPr>
            <w:tcW w:w="3356" w:type="dxa"/>
            <w:shd w:val="clear" w:color="auto" w:fill="auto"/>
            <w:noWrap/>
            <w:vAlign w:val="bottom"/>
            <w:hideMark/>
          </w:tcPr>
          <w:p w14:paraId="28BB2B49" w14:textId="77777777" w:rsidR="00A01204" w:rsidRPr="0008241C" w:rsidRDefault="00A01204" w:rsidP="00A01204">
            <w:pPr>
              <w:rPr>
                <w:color w:val="000000"/>
                <w:sz w:val="22"/>
                <w:szCs w:val="22"/>
              </w:rPr>
            </w:pPr>
            <w:r w:rsidRPr="0008241C">
              <w:rPr>
                <w:color w:val="000000"/>
                <w:sz w:val="22"/>
                <w:szCs w:val="22"/>
              </w:rPr>
              <w:t>East Melanesia Islands</w:t>
            </w:r>
          </w:p>
        </w:tc>
        <w:tc>
          <w:tcPr>
            <w:tcW w:w="1394" w:type="dxa"/>
            <w:shd w:val="clear" w:color="auto" w:fill="auto"/>
            <w:noWrap/>
            <w:vAlign w:val="bottom"/>
            <w:hideMark/>
          </w:tcPr>
          <w:p w14:paraId="2F784FBC" w14:textId="77777777" w:rsidR="00A01204" w:rsidRPr="0008241C" w:rsidRDefault="00A01204" w:rsidP="00A01204">
            <w:pPr>
              <w:jc w:val="right"/>
              <w:rPr>
                <w:color w:val="000000"/>
                <w:sz w:val="22"/>
                <w:szCs w:val="22"/>
              </w:rPr>
            </w:pPr>
            <w:r w:rsidRPr="0008241C">
              <w:rPr>
                <w:color w:val="000000"/>
                <w:sz w:val="22"/>
                <w:szCs w:val="22"/>
              </w:rPr>
              <w:t>99630</w:t>
            </w:r>
          </w:p>
        </w:tc>
        <w:tc>
          <w:tcPr>
            <w:tcW w:w="2196" w:type="dxa"/>
            <w:shd w:val="clear" w:color="auto" w:fill="auto"/>
            <w:noWrap/>
            <w:vAlign w:val="bottom"/>
            <w:hideMark/>
          </w:tcPr>
          <w:p w14:paraId="3597AC53"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16BABB81" w14:textId="77777777" w:rsidR="00A01204" w:rsidRPr="0008241C" w:rsidRDefault="00A01204" w:rsidP="00A01204">
            <w:pPr>
              <w:jc w:val="right"/>
              <w:rPr>
                <w:color w:val="000000"/>
                <w:sz w:val="22"/>
                <w:szCs w:val="22"/>
              </w:rPr>
            </w:pPr>
            <w:r w:rsidRPr="0008241C">
              <w:rPr>
                <w:color w:val="000000"/>
                <w:sz w:val="22"/>
                <w:szCs w:val="22"/>
              </w:rPr>
              <w:t>10.7</w:t>
            </w:r>
          </w:p>
        </w:tc>
      </w:tr>
      <w:tr w:rsidR="00A01204" w:rsidRPr="0008241C" w14:paraId="690FA5E5" w14:textId="77777777" w:rsidTr="00642B4F">
        <w:trPr>
          <w:trHeight w:val="300"/>
        </w:trPr>
        <w:tc>
          <w:tcPr>
            <w:tcW w:w="581" w:type="dxa"/>
            <w:shd w:val="clear" w:color="auto" w:fill="auto"/>
            <w:noWrap/>
            <w:vAlign w:val="bottom"/>
            <w:hideMark/>
          </w:tcPr>
          <w:p w14:paraId="72A69E9C" w14:textId="77777777" w:rsidR="00A01204" w:rsidRPr="0008241C" w:rsidRDefault="00A01204" w:rsidP="00A01204">
            <w:pPr>
              <w:jc w:val="right"/>
              <w:rPr>
                <w:color w:val="000000"/>
                <w:sz w:val="22"/>
                <w:szCs w:val="22"/>
              </w:rPr>
            </w:pPr>
            <w:r w:rsidRPr="0008241C">
              <w:rPr>
                <w:color w:val="000000"/>
                <w:sz w:val="22"/>
                <w:szCs w:val="22"/>
              </w:rPr>
              <w:t>19</w:t>
            </w:r>
          </w:p>
        </w:tc>
        <w:tc>
          <w:tcPr>
            <w:tcW w:w="3356" w:type="dxa"/>
            <w:shd w:val="clear" w:color="auto" w:fill="auto"/>
            <w:noWrap/>
            <w:vAlign w:val="bottom"/>
            <w:hideMark/>
          </w:tcPr>
          <w:p w14:paraId="7D1FAD2C" w14:textId="77777777" w:rsidR="00A01204" w:rsidRPr="0008241C" w:rsidRDefault="00A01204" w:rsidP="00A01204">
            <w:pPr>
              <w:rPr>
                <w:color w:val="000000"/>
                <w:sz w:val="22"/>
                <w:szCs w:val="22"/>
              </w:rPr>
            </w:pPr>
            <w:r w:rsidRPr="0008241C">
              <w:rPr>
                <w:color w:val="000000"/>
                <w:sz w:val="22"/>
                <w:szCs w:val="22"/>
              </w:rPr>
              <w:t>Wallacea</w:t>
            </w:r>
          </w:p>
        </w:tc>
        <w:tc>
          <w:tcPr>
            <w:tcW w:w="1394" w:type="dxa"/>
            <w:shd w:val="clear" w:color="auto" w:fill="auto"/>
            <w:noWrap/>
            <w:vAlign w:val="bottom"/>
            <w:hideMark/>
          </w:tcPr>
          <w:p w14:paraId="43435D68" w14:textId="77777777" w:rsidR="00A01204" w:rsidRPr="0008241C" w:rsidRDefault="00A01204" w:rsidP="00A01204">
            <w:pPr>
              <w:jc w:val="right"/>
              <w:rPr>
                <w:color w:val="000000"/>
                <w:sz w:val="22"/>
                <w:szCs w:val="22"/>
              </w:rPr>
            </w:pPr>
            <w:r w:rsidRPr="0008241C">
              <w:rPr>
                <w:color w:val="000000"/>
                <w:sz w:val="22"/>
                <w:szCs w:val="22"/>
              </w:rPr>
              <w:t>339258</w:t>
            </w:r>
          </w:p>
        </w:tc>
        <w:tc>
          <w:tcPr>
            <w:tcW w:w="2196" w:type="dxa"/>
            <w:shd w:val="clear" w:color="auto" w:fill="auto"/>
            <w:noWrap/>
            <w:vAlign w:val="bottom"/>
            <w:hideMark/>
          </w:tcPr>
          <w:p w14:paraId="0A633254"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1A8E884D" w14:textId="77777777" w:rsidR="00A01204" w:rsidRPr="0008241C" w:rsidRDefault="00A01204" w:rsidP="00A01204">
            <w:pPr>
              <w:jc w:val="right"/>
              <w:rPr>
                <w:color w:val="000000"/>
                <w:sz w:val="22"/>
                <w:szCs w:val="22"/>
              </w:rPr>
            </w:pPr>
            <w:r w:rsidRPr="0008241C">
              <w:rPr>
                <w:color w:val="000000"/>
                <w:sz w:val="22"/>
                <w:szCs w:val="22"/>
              </w:rPr>
              <w:t>13.8</w:t>
            </w:r>
          </w:p>
        </w:tc>
      </w:tr>
      <w:tr w:rsidR="00A01204" w:rsidRPr="0008241C" w14:paraId="20060147" w14:textId="77777777" w:rsidTr="00642B4F">
        <w:trPr>
          <w:trHeight w:val="300"/>
        </w:trPr>
        <w:tc>
          <w:tcPr>
            <w:tcW w:w="581" w:type="dxa"/>
            <w:shd w:val="clear" w:color="auto" w:fill="auto"/>
            <w:noWrap/>
            <w:vAlign w:val="bottom"/>
            <w:hideMark/>
          </w:tcPr>
          <w:p w14:paraId="185C3DAD" w14:textId="77777777" w:rsidR="00A01204" w:rsidRPr="0008241C" w:rsidRDefault="00A01204" w:rsidP="00A01204">
            <w:pPr>
              <w:jc w:val="right"/>
              <w:rPr>
                <w:color w:val="000000"/>
                <w:sz w:val="22"/>
                <w:szCs w:val="22"/>
              </w:rPr>
            </w:pPr>
            <w:r w:rsidRPr="0008241C">
              <w:rPr>
                <w:color w:val="000000"/>
                <w:sz w:val="22"/>
                <w:szCs w:val="22"/>
              </w:rPr>
              <w:lastRenderedPageBreak/>
              <w:t>20</w:t>
            </w:r>
          </w:p>
        </w:tc>
        <w:tc>
          <w:tcPr>
            <w:tcW w:w="3356" w:type="dxa"/>
            <w:shd w:val="clear" w:color="auto" w:fill="auto"/>
            <w:noWrap/>
            <w:vAlign w:val="bottom"/>
            <w:hideMark/>
          </w:tcPr>
          <w:p w14:paraId="25B6D683" w14:textId="77777777" w:rsidR="00A01204" w:rsidRPr="0008241C" w:rsidRDefault="00A01204" w:rsidP="00A01204">
            <w:pPr>
              <w:rPr>
                <w:color w:val="000000"/>
                <w:sz w:val="22"/>
                <w:szCs w:val="22"/>
              </w:rPr>
            </w:pPr>
            <w:r w:rsidRPr="0008241C">
              <w:rPr>
                <w:color w:val="000000"/>
                <w:sz w:val="22"/>
                <w:szCs w:val="22"/>
              </w:rPr>
              <w:t>Mesoamerica</w:t>
            </w:r>
          </w:p>
        </w:tc>
        <w:tc>
          <w:tcPr>
            <w:tcW w:w="1394" w:type="dxa"/>
            <w:shd w:val="clear" w:color="auto" w:fill="auto"/>
            <w:noWrap/>
            <w:vAlign w:val="bottom"/>
            <w:hideMark/>
          </w:tcPr>
          <w:p w14:paraId="7250300F" w14:textId="77777777" w:rsidR="00A01204" w:rsidRPr="0008241C" w:rsidRDefault="00A01204" w:rsidP="00A01204">
            <w:pPr>
              <w:jc w:val="right"/>
              <w:rPr>
                <w:color w:val="000000"/>
                <w:sz w:val="22"/>
                <w:szCs w:val="22"/>
              </w:rPr>
            </w:pPr>
            <w:r w:rsidRPr="0008241C">
              <w:rPr>
                <w:color w:val="000000"/>
                <w:sz w:val="22"/>
                <w:szCs w:val="22"/>
              </w:rPr>
              <w:t>1132551</w:t>
            </w:r>
          </w:p>
        </w:tc>
        <w:tc>
          <w:tcPr>
            <w:tcW w:w="2196" w:type="dxa"/>
            <w:shd w:val="clear" w:color="auto" w:fill="auto"/>
            <w:noWrap/>
            <w:vAlign w:val="bottom"/>
            <w:hideMark/>
          </w:tcPr>
          <w:p w14:paraId="0950B2CD"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77E825FB" w14:textId="77777777" w:rsidR="00A01204" w:rsidRPr="0008241C" w:rsidRDefault="00A01204" w:rsidP="00A01204">
            <w:pPr>
              <w:jc w:val="right"/>
              <w:rPr>
                <w:color w:val="000000"/>
                <w:sz w:val="22"/>
                <w:szCs w:val="22"/>
              </w:rPr>
            </w:pPr>
            <w:r w:rsidRPr="0008241C">
              <w:rPr>
                <w:color w:val="000000"/>
                <w:sz w:val="22"/>
                <w:szCs w:val="22"/>
              </w:rPr>
              <w:t>14.1</w:t>
            </w:r>
          </w:p>
        </w:tc>
      </w:tr>
      <w:tr w:rsidR="00A01204" w:rsidRPr="0008241C" w14:paraId="725A84F5" w14:textId="77777777" w:rsidTr="00642B4F">
        <w:trPr>
          <w:trHeight w:val="300"/>
        </w:trPr>
        <w:tc>
          <w:tcPr>
            <w:tcW w:w="581" w:type="dxa"/>
            <w:shd w:val="clear" w:color="auto" w:fill="auto"/>
            <w:noWrap/>
            <w:vAlign w:val="bottom"/>
            <w:hideMark/>
          </w:tcPr>
          <w:p w14:paraId="216BB445" w14:textId="77777777" w:rsidR="00A01204" w:rsidRPr="0008241C" w:rsidRDefault="00A01204" w:rsidP="00A01204">
            <w:pPr>
              <w:jc w:val="right"/>
              <w:rPr>
                <w:color w:val="000000"/>
                <w:sz w:val="22"/>
                <w:szCs w:val="22"/>
              </w:rPr>
            </w:pPr>
            <w:r w:rsidRPr="0008241C">
              <w:rPr>
                <w:color w:val="000000"/>
                <w:sz w:val="22"/>
                <w:szCs w:val="22"/>
              </w:rPr>
              <w:t>21</w:t>
            </w:r>
          </w:p>
        </w:tc>
        <w:tc>
          <w:tcPr>
            <w:tcW w:w="3356" w:type="dxa"/>
            <w:shd w:val="clear" w:color="auto" w:fill="auto"/>
            <w:noWrap/>
            <w:vAlign w:val="bottom"/>
            <w:hideMark/>
          </w:tcPr>
          <w:p w14:paraId="3BEF8CBD" w14:textId="77777777" w:rsidR="00A01204" w:rsidRPr="0008241C" w:rsidRDefault="00A01204" w:rsidP="00A01204">
            <w:pPr>
              <w:rPr>
                <w:color w:val="000000"/>
                <w:sz w:val="22"/>
                <w:szCs w:val="22"/>
              </w:rPr>
            </w:pPr>
            <w:r w:rsidRPr="0008241C">
              <w:rPr>
                <w:color w:val="000000"/>
                <w:sz w:val="22"/>
                <w:szCs w:val="22"/>
              </w:rPr>
              <w:t>New Caledonia</w:t>
            </w:r>
          </w:p>
        </w:tc>
        <w:tc>
          <w:tcPr>
            <w:tcW w:w="1394" w:type="dxa"/>
            <w:shd w:val="clear" w:color="auto" w:fill="auto"/>
            <w:noWrap/>
            <w:vAlign w:val="bottom"/>
            <w:hideMark/>
          </w:tcPr>
          <w:p w14:paraId="6FF7080C" w14:textId="77777777" w:rsidR="00A01204" w:rsidRPr="0008241C" w:rsidRDefault="00A01204" w:rsidP="00A01204">
            <w:pPr>
              <w:jc w:val="right"/>
              <w:rPr>
                <w:color w:val="000000"/>
                <w:sz w:val="22"/>
                <w:szCs w:val="22"/>
              </w:rPr>
            </w:pPr>
            <w:r w:rsidRPr="0008241C">
              <w:rPr>
                <w:color w:val="000000"/>
                <w:sz w:val="22"/>
                <w:szCs w:val="22"/>
              </w:rPr>
              <w:t>19015</w:t>
            </w:r>
          </w:p>
        </w:tc>
        <w:tc>
          <w:tcPr>
            <w:tcW w:w="2196" w:type="dxa"/>
            <w:shd w:val="clear" w:color="auto" w:fill="auto"/>
            <w:noWrap/>
            <w:vAlign w:val="bottom"/>
            <w:hideMark/>
          </w:tcPr>
          <w:p w14:paraId="72FCA8F2"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61EA3E07" w14:textId="77777777" w:rsidR="00A01204" w:rsidRPr="0008241C" w:rsidRDefault="00A01204" w:rsidP="00A01204">
            <w:pPr>
              <w:jc w:val="right"/>
              <w:rPr>
                <w:color w:val="000000"/>
                <w:sz w:val="22"/>
                <w:szCs w:val="22"/>
              </w:rPr>
            </w:pPr>
            <w:r w:rsidRPr="0008241C">
              <w:rPr>
                <w:color w:val="000000"/>
                <w:sz w:val="22"/>
                <w:szCs w:val="22"/>
              </w:rPr>
              <w:t>17.5</w:t>
            </w:r>
          </w:p>
        </w:tc>
      </w:tr>
      <w:tr w:rsidR="00A01204" w:rsidRPr="0008241C" w14:paraId="5205F2FF" w14:textId="77777777" w:rsidTr="00642B4F">
        <w:trPr>
          <w:trHeight w:val="300"/>
        </w:trPr>
        <w:tc>
          <w:tcPr>
            <w:tcW w:w="581" w:type="dxa"/>
            <w:shd w:val="clear" w:color="auto" w:fill="auto"/>
            <w:noWrap/>
            <w:vAlign w:val="bottom"/>
            <w:hideMark/>
          </w:tcPr>
          <w:p w14:paraId="15AB92DC" w14:textId="77777777" w:rsidR="00A01204" w:rsidRPr="0008241C" w:rsidRDefault="00A01204" w:rsidP="00A01204">
            <w:pPr>
              <w:jc w:val="right"/>
              <w:rPr>
                <w:color w:val="000000"/>
                <w:sz w:val="22"/>
                <w:szCs w:val="22"/>
              </w:rPr>
            </w:pPr>
            <w:r w:rsidRPr="0008241C">
              <w:rPr>
                <w:color w:val="000000"/>
                <w:sz w:val="22"/>
                <w:szCs w:val="22"/>
              </w:rPr>
              <w:t>22</w:t>
            </w:r>
          </w:p>
        </w:tc>
        <w:tc>
          <w:tcPr>
            <w:tcW w:w="3356" w:type="dxa"/>
            <w:shd w:val="clear" w:color="auto" w:fill="auto"/>
            <w:noWrap/>
            <w:vAlign w:val="bottom"/>
            <w:hideMark/>
          </w:tcPr>
          <w:p w14:paraId="722DAC1B" w14:textId="77777777" w:rsidR="00A01204" w:rsidRPr="0008241C" w:rsidRDefault="00A01204" w:rsidP="00A01204">
            <w:pPr>
              <w:rPr>
                <w:color w:val="000000"/>
                <w:sz w:val="22"/>
                <w:szCs w:val="22"/>
              </w:rPr>
            </w:pPr>
            <w:r w:rsidRPr="0008241C">
              <w:rPr>
                <w:color w:val="000000"/>
                <w:sz w:val="22"/>
                <w:szCs w:val="22"/>
              </w:rPr>
              <w:t>Himalaya</w:t>
            </w:r>
          </w:p>
        </w:tc>
        <w:tc>
          <w:tcPr>
            <w:tcW w:w="1394" w:type="dxa"/>
            <w:shd w:val="clear" w:color="auto" w:fill="auto"/>
            <w:noWrap/>
            <w:vAlign w:val="bottom"/>
            <w:hideMark/>
          </w:tcPr>
          <w:p w14:paraId="5D306BC3" w14:textId="77777777" w:rsidR="00A01204" w:rsidRPr="0008241C" w:rsidRDefault="00A01204" w:rsidP="00A01204">
            <w:pPr>
              <w:jc w:val="right"/>
              <w:rPr>
                <w:color w:val="000000"/>
                <w:sz w:val="22"/>
                <w:szCs w:val="22"/>
              </w:rPr>
            </w:pPr>
            <w:r w:rsidRPr="0008241C">
              <w:rPr>
                <w:color w:val="000000"/>
                <w:sz w:val="22"/>
                <w:szCs w:val="22"/>
              </w:rPr>
              <w:t>743371</w:t>
            </w:r>
          </w:p>
        </w:tc>
        <w:tc>
          <w:tcPr>
            <w:tcW w:w="2196" w:type="dxa"/>
            <w:shd w:val="clear" w:color="auto" w:fill="auto"/>
            <w:noWrap/>
            <w:vAlign w:val="bottom"/>
            <w:hideMark/>
          </w:tcPr>
          <w:p w14:paraId="25A2FDAB"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78EA5D30" w14:textId="77777777" w:rsidR="00A01204" w:rsidRPr="0008241C" w:rsidRDefault="00A01204" w:rsidP="00A01204">
            <w:pPr>
              <w:jc w:val="right"/>
              <w:rPr>
                <w:color w:val="000000"/>
                <w:sz w:val="22"/>
                <w:szCs w:val="22"/>
              </w:rPr>
            </w:pPr>
            <w:r w:rsidRPr="0008241C">
              <w:rPr>
                <w:color w:val="000000"/>
                <w:sz w:val="22"/>
                <w:szCs w:val="22"/>
              </w:rPr>
              <w:t>17.6</w:t>
            </w:r>
          </w:p>
        </w:tc>
      </w:tr>
      <w:tr w:rsidR="00A01204" w:rsidRPr="0008241C" w14:paraId="1DACBF2D" w14:textId="77777777" w:rsidTr="00642B4F">
        <w:trPr>
          <w:trHeight w:val="300"/>
        </w:trPr>
        <w:tc>
          <w:tcPr>
            <w:tcW w:w="581" w:type="dxa"/>
            <w:shd w:val="clear" w:color="auto" w:fill="auto"/>
            <w:noWrap/>
            <w:vAlign w:val="bottom"/>
            <w:hideMark/>
          </w:tcPr>
          <w:p w14:paraId="49480484" w14:textId="77777777" w:rsidR="00A01204" w:rsidRPr="0008241C" w:rsidRDefault="00A01204" w:rsidP="00A01204">
            <w:pPr>
              <w:jc w:val="right"/>
              <w:rPr>
                <w:color w:val="000000"/>
                <w:sz w:val="22"/>
                <w:szCs w:val="22"/>
              </w:rPr>
            </w:pPr>
            <w:r w:rsidRPr="0008241C">
              <w:rPr>
                <w:color w:val="000000"/>
                <w:sz w:val="22"/>
                <w:szCs w:val="22"/>
              </w:rPr>
              <w:t>23</w:t>
            </w:r>
          </w:p>
        </w:tc>
        <w:tc>
          <w:tcPr>
            <w:tcW w:w="3356" w:type="dxa"/>
            <w:shd w:val="clear" w:color="auto" w:fill="auto"/>
            <w:noWrap/>
            <w:vAlign w:val="bottom"/>
            <w:hideMark/>
          </w:tcPr>
          <w:p w14:paraId="6AE21AA9" w14:textId="77777777" w:rsidR="00A01204" w:rsidRPr="0008241C" w:rsidRDefault="00A01204" w:rsidP="00A01204">
            <w:pPr>
              <w:rPr>
                <w:color w:val="000000"/>
                <w:sz w:val="22"/>
                <w:szCs w:val="22"/>
              </w:rPr>
            </w:pPr>
            <w:r w:rsidRPr="0008241C">
              <w:rPr>
                <w:color w:val="000000"/>
                <w:sz w:val="22"/>
                <w:szCs w:val="22"/>
              </w:rPr>
              <w:t>Madrean Pine-Oak Woodland</w:t>
            </w:r>
          </w:p>
        </w:tc>
        <w:tc>
          <w:tcPr>
            <w:tcW w:w="1394" w:type="dxa"/>
            <w:shd w:val="clear" w:color="auto" w:fill="auto"/>
            <w:noWrap/>
            <w:vAlign w:val="bottom"/>
            <w:hideMark/>
          </w:tcPr>
          <w:p w14:paraId="7F25B602" w14:textId="77777777" w:rsidR="00A01204" w:rsidRPr="0008241C" w:rsidRDefault="00A01204" w:rsidP="00A01204">
            <w:pPr>
              <w:jc w:val="right"/>
              <w:rPr>
                <w:color w:val="000000"/>
                <w:sz w:val="22"/>
                <w:szCs w:val="22"/>
              </w:rPr>
            </w:pPr>
            <w:r w:rsidRPr="0008241C">
              <w:rPr>
                <w:color w:val="000000"/>
                <w:sz w:val="22"/>
                <w:szCs w:val="22"/>
              </w:rPr>
              <w:t>462300</w:t>
            </w:r>
          </w:p>
        </w:tc>
        <w:tc>
          <w:tcPr>
            <w:tcW w:w="2196" w:type="dxa"/>
            <w:shd w:val="clear" w:color="auto" w:fill="auto"/>
            <w:noWrap/>
            <w:vAlign w:val="bottom"/>
            <w:hideMark/>
          </w:tcPr>
          <w:p w14:paraId="64C46B3A"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5E527DB0" w14:textId="77777777" w:rsidR="00A01204" w:rsidRPr="0008241C" w:rsidRDefault="00A01204" w:rsidP="00A01204">
            <w:pPr>
              <w:jc w:val="right"/>
              <w:rPr>
                <w:color w:val="000000"/>
                <w:sz w:val="22"/>
                <w:szCs w:val="22"/>
              </w:rPr>
            </w:pPr>
            <w:r w:rsidRPr="0008241C">
              <w:rPr>
                <w:color w:val="000000"/>
                <w:sz w:val="22"/>
                <w:szCs w:val="22"/>
              </w:rPr>
              <w:t>18.1</w:t>
            </w:r>
          </w:p>
        </w:tc>
      </w:tr>
      <w:tr w:rsidR="00A01204" w:rsidRPr="0008241C" w14:paraId="330C1838" w14:textId="77777777" w:rsidTr="00642B4F">
        <w:trPr>
          <w:trHeight w:val="300"/>
        </w:trPr>
        <w:tc>
          <w:tcPr>
            <w:tcW w:w="581" w:type="dxa"/>
            <w:shd w:val="clear" w:color="auto" w:fill="auto"/>
            <w:noWrap/>
            <w:vAlign w:val="bottom"/>
            <w:hideMark/>
          </w:tcPr>
          <w:p w14:paraId="072EECF4" w14:textId="77777777" w:rsidR="00A01204" w:rsidRPr="0008241C" w:rsidRDefault="00A01204" w:rsidP="00A01204">
            <w:pPr>
              <w:jc w:val="right"/>
              <w:rPr>
                <w:color w:val="000000"/>
                <w:sz w:val="22"/>
                <w:szCs w:val="22"/>
              </w:rPr>
            </w:pPr>
            <w:r w:rsidRPr="0008241C">
              <w:rPr>
                <w:color w:val="000000"/>
                <w:sz w:val="22"/>
                <w:szCs w:val="22"/>
              </w:rPr>
              <w:t>24</w:t>
            </w:r>
          </w:p>
        </w:tc>
        <w:tc>
          <w:tcPr>
            <w:tcW w:w="3356" w:type="dxa"/>
            <w:shd w:val="clear" w:color="auto" w:fill="auto"/>
            <w:noWrap/>
            <w:vAlign w:val="bottom"/>
            <w:hideMark/>
          </w:tcPr>
          <w:p w14:paraId="2E450AAF" w14:textId="77777777" w:rsidR="00A01204" w:rsidRPr="0008241C" w:rsidRDefault="00A01204" w:rsidP="00A01204">
            <w:pPr>
              <w:rPr>
                <w:color w:val="000000"/>
                <w:sz w:val="22"/>
                <w:szCs w:val="22"/>
              </w:rPr>
            </w:pPr>
            <w:r w:rsidRPr="0008241C">
              <w:rPr>
                <w:color w:val="000000"/>
                <w:sz w:val="22"/>
                <w:szCs w:val="22"/>
              </w:rPr>
              <w:t>Cerrado</w:t>
            </w:r>
          </w:p>
        </w:tc>
        <w:tc>
          <w:tcPr>
            <w:tcW w:w="1394" w:type="dxa"/>
            <w:shd w:val="clear" w:color="auto" w:fill="auto"/>
            <w:noWrap/>
            <w:vAlign w:val="bottom"/>
            <w:hideMark/>
          </w:tcPr>
          <w:p w14:paraId="29B79E56" w14:textId="77777777" w:rsidR="00A01204" w:rsidRPr="0008241C" w:rsidRDefault="00A01204" w:rsidP="00A01204">
            <w:pPr>
              <w:jc w:val="right"/>
              <w:rPr>
                <w:color w:val="000000"/>
                <w:sz w:val="22"/>
                <w:szCs w:val="22"/>
              </w:rPr>
            </w:pPr>
            <w:r w:rsidRPr="0008241C">
              <w:rPr>
                <w:color w:val="000000"/>
                <w:sz w:val="22"/>
                <w:szCs w:val="22"/>
              </w:rPr>
              <w:t>2036548</w:t>
            </w:r>
          </w:p>
        </w:tc>
        <w:tc>
          <w:tcPr>
            <w:tcW w:w="2196" w:type="dxa"/>
            <w:shd w:val="clear" w:color="auto" w:fill="auto"/>
            <w:noWrap/>
            <w:vAlign w:val="bottom"/>
            <w:hideMark/>
          </w:tcPr>
          <w:p w14:paraId="04421D04"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775FD8C6" w14:textId="77777777" w:rsidR="00A01204" w:rsidRPr="0008241C" w:rsidRDefault="00A01204" w:rsidP="00A01204">
            <w:pPr>
              <w:jc w:val="right"/>
              <w:rPr>
                <w:color w:val="000000"/>
                <w:sz w:val="22"/>
                <w:szCs w:val="22"/>
              </w:rPr>
            </w:pPr>
            <w:r w:rsidRPr="0008241C">
              <w:rPr>
                <w:color w:val="000000"/>
                <w:sz w:val="22"/>
                <w:szCs w:val="22"/>
              </w:rPr>
              <w:t>19.8</w:t>
            </w:r>
          </w:p>
        </w:tc>
      </w:tr>
      <w:tr w:rsidR="00A01204" w:rsidRPr="0008241C" w14:paraId="7B2FEFB5" w14:textId="77777777" w:rsidTr="00642B4F">
        <w:trPr>
          <w:trHeight w:val="300"/>
        </w:trPr>
        <w:tc>
          <w:tcPr>
            <w:tcW w:w="581" w:type="dxa"/>
            <w:shd w:val="clear" w:color="auto" w:fill="auto"/>
            <w:noWrap/>
            <w:vAlign w:val="bottom"/>
            <w:hideMark/>
          </w:tcPr>
          <w:p w14:paraId="7209F295" w14:textId="77777777" w:rsidR="00A01204" w:rsidRPr="0008241C" w:rsidRDefault="00A01204" w:rsidP="00A01204">
            <w:pPr>
              <w:jc w:val="right"/>
              <w:rPr>
                <w:color w:val="000000"/>
                <w:sz w:val="22"/>
                <w:szCs w:val="22"/>
              </w:rPr>
            </w:pPr>
            <w:r w:rsidRPr="0008241C">
              <w:rPr>
                <w:color w:val="000000"/>
                <w:sz w:val="22"/>
                <w:szCs w:val="22"/>
              </w:rPr>
              <w:t>25</w:t>
            </w:r>
          </w:p>
        </w:tc>
        <w:tc>
          <w:tcPr>
            <w:tcW w:w="3356" w:type="dxa"/>
            <w:shd w:val="clear" w:color="auto" w:fill="auto"/>
            <w:noWrap/>
            <w:vAlign w:val="bottom"/>
            <w:hideMark/>
          </w:tcPr>
          <w:p w14:paraId="02AC40F5" w14:textId="77777777" w:rsidR="00A01204" w:rsidRPr="0008241C" w:rsidRDefault="00A01204" w:rsidP="00A01204">
            <w:pPr>
              <w:rPr>
                <w:color w:val="000000"/>
                <w:sz w:val="22"/>
                <w:szCs w:val="22"/>
              </w:rPr>
            </w:pPr>
            <w:r w:rsidRPr="0008241C">
              <w:rPr>
                <w:color w:val="000000"/>
                <w:sz w:val="22"/>
                <w:szCs w:val="22"/>
              </w:rPr>
              <w:t>Mountains of Southwest China</w:t>
            </w:r>
          </w:p>
        </w:tc>
        <w:tc>
          <w:tcPr>
            <w:tcW w:w="1394" w:type="dxa"/>
            <w:shd w:val="clear" w:color="auto" w:fill="auto"/>
            <w:noWrap/>
            <w:vAlign w:val="bottom"/>
            <w:hideMark/>
          </w:tcPr>
          <w:p w14:paraId="2544B02D" w14:textId="77777777" w:rsidR="00A01204" w:rsidRPr="0008241C" w:rsidRDefault="00A01204" w:rsidP="00A01204">
            <w:pPr>
              <w:jc w:val="right"/>
              <w:rPr>
                <w:color w:val="000000"/>
                <w:sz w:val="22"/>
                <w:szCs w:val="22"/>
              </w:rPr>
            </w:pPr>
            <w:r w:rsidRPr="0008241C">
              <w:rPr>
                <w:color w:val="000000"/>
                <w:sz w:val="22"/>
                <w:szCs w:val="22"/>
              </w:rPr>
              <w:t>263034</w:t>
            </w:r>
          </w:p>
        </w:tc>
        <w:tc>
          <w:tcPr>
            <w:tcW w:w="2196" w:type="dxa"/>
            <w:shd w:val="clear" w:color="auto" w:fill="auto"/>
            <w:noWrap/>
            <w:vAlign w:val="bottom"/>
            <w:hideMark/>
          </w:tcPr>
          <w:p w14:paraId="57277887"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2047BD25" w14:textId="77777777" w:rsidR="00A01204" w:rsidRPr="0008241C" w:rsidRDefault="00A01204" w:rsidP="00A01204">
            <w:pPr>
              <w:jc w:val="right"/>
              <w:rPr>
                <w:color w:val="000000"/>
                <w:sz w:val="22"/>
                <w:szCs w:val="22"/>
              </w:rPr>
            </w:pPr>
            <w:r w:rsidRPr="0008241C">
              <w:rPr>
                <w:color w:val="000000"/>
                <w:sz w:val="22"/>
                <w:szCs w:val="22"/>
              </w:rPr>
              <w:t>21.3</w:t>
            </w:r>
          </w:p>
        </w:tc>
      </w:tr>
      <w:tr w:rsidR="00A01204" w:rsidRPr="0008241C" w14:paraId="7202AD33" w14:textId="77777777" w:rsidTr="00642B4F">
        <w:trPr>
          <w:trHeight w:val="300"/>
        </w:trPr>
        <w:tc>
          <w:tcPr>
            <w:tcW w:w="581" w:type="dxa"/>
            <w:shd w:val="clear" w:color="auto" w:fill="auto"/>
            <w:noWrap/>
            <w:vAlign w:val="bottom"/>
            <w:hideMark/>
          </w:tcPr>
          <w:p w14:paraId="790BE697" w14:textId="77777777" w:rsidR="00A01204" w:rsidRPr="0008241C" w:rsidRDefault="00A01204" w:rsidP="00A01204">
            <w:pPr>
              <w:jc w:val="right"/>
              <w:rPr>
                <w:color w:val="000000"/>
                <w:sz w:val="22"/>
                <w:szCs w:val="22"/>
              </w:rPr>
            </w:pPr>
            <w:r w:rsidRPr="0008241C">
              <w:rPr>
                <w:color w:val="000000"/>
                <w:sz w:val="22"/>
                <w:szCs w:val="22"/>
              </w:rPr>
              <w:t>26</w:t>
            </w:r>
          </w:p>
        </w:tc>
        <w:tc>
          <w:tcPr>
            <w:tcW w:w="3356" w:type="dxa"/>
            <w:shd w:val="clear" w:color="auto" w:fill="auto"/>
            <w:noWrap/>
            <w:vAlign w:val="bottom"/>
            <w:hideMark/>
          </w:tcPr>
          <w:p w14:paraId="589A282A" w14:textId="77777777" w:rsidR="00A01204" w:rsidRPr="0008241C" w:rsidRDefault="00A01204" w:rsidP="00A01204">
            <w:pPr>
              <w:rPr>
                <w:color w:val="000000"/>
                <w:sz w:val="22"/>
                <w:szCs w:val="22"/>
              </w:rPr>
            </w:pPr>
            <w:r w:rsidRPr="0008241C">
              <w:rPr>
                <w:color w:val="000000"/>
                <w:sz w:val="22"/>
                <w:szCs w:val="22"/>
              </w:rPr>
              <w:t>Sundaland</w:t>
            </w:r>
          </w:p>
        </w:tc>
        <w:tc>
          <w:tcPr>
            <w:tcW w:w="1394" w:type="dxa"/>
            <w:shd w:val="clear" w:color="auto" w:fill="auto"/>
            <w:noWrap/>
            <w:vAlign w:val="bottom"/>
            <w:hideMark/>
          </w:tcPr>
          <w:p w14:paraId="2D03B018" w14:textId="77777777" w:rsidR="00A01204" w:rsidRPr="0008241C" w:rsidRDefault="00A01204" w:rsidP="00A01204">
            <w:pPr>
              <w:jc w:val="right"/>
              <w:rPr>
                <w:color w:val="000000"/>
                <w:sz w:val="22"/>
                <w:szCs w:val="22"/>
              </w:rPr>
            </w:pPr>
            <w:r w:rsidRPr="0008241C">
              <w:rPr>
                <w:color w:val="000000"/>
                <w:sz w:val="22"/>
                <w:szCs w:val="22"/>
              </w:rPr>
              <w:t>1504430</w:t>
            </w:r>
          </w:p>
        </w:tc>
        <w:tc>
          <w:tcPr>
            <w:tcW w:w="2196" w:type="dxa"/>
            <w:shd w:val="clear" w:color="auto" w:fill="auto"/>
            <w:noWrap/>
            <w:vAlign w:val="bottom"/>
            <w:hideMark/>
          </w:tcPr>
          <w:p w14:paraId="01876496"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422A7621" w14:textId="77777777" w:rsidR="00A01204" w:rsidRPr="0008241C" w:rsidRDefault="00A01204" w:rsidP="00A01204">
            <w:pPr>
              <w:jc w:val="right"/>
              <w:rPr>
                <w:color w:val="000000"/>
                <w:sz w:val="22"/>
                <w:szCs w:val="22"/>
              </w:rPr>
            </w:pPr>
            <w:r w:rsidRPr="0008241C">
              <w:rPr>
                <w:color w:val="000000"/>
                <w:sz w:val="22"/>
                <w:szCs w:val="22"/>
              </w:rPr>
              <w:t>22.8</w:t>
            </w:r>
          </w:p>
        </w:tc>
      </w:tr>
      <w:tr w:rsidR="00A01204" w:rsidRPr="0008241C" w14:paraId="0E45F1DE" w14:textId="77777777" w:rsidTr="00642B4F">
        <w:trPr>
          <w:trHeight w:val="300"/>
        </w:trPr>
        <w:tc>
          <w:tcPr>
            <w:tcW w:w="581" w:type="dxa"/>
            <w:shd w:val="clear" w:color="auto" w:fill="auto"/>
            <w:noWrap/>
            <w:vAlign w:val="bottom"/>
            <w:hideMark/>
          </w:tcPr>
          <w:p w14:paraId="6BBB6154" w14:textId="77777777" w:rsidR="00A01204" w:rsidRPr="0008241C" w:rsidRDefault="00A01204" w:rsidP="00A01204">
            <w:pPr>
              <w:jc w:val="right"/>
              <w:rPr>
                <w:color w:val="000000"/>
                <w:sz w:val="22"/>
                <w:szCs w:val="22"/>
              </w:rPr>
            </w:pPr>
            <w:r w:rsidRPr="0008241C">
              <w:rPr>
                <w:color w:val="000000"/>
                <w:sz w:val="22"/>
                <w:szCs w:val="22"/>
              </w:rPr>
              <w:t>27</w:t>
            </w:r>
          </w:p>
        </w:tc>
        <w:tc>
          <w:tcPr>
            <w:tcW w:w="3356" w:type="dxa"/>
            <w:shd w:val="clear" w:color="auto" w:fill="auto"/>
            <w:noWrap/>
            <w:vAlign w:val="bottom"/>
            <w:hideMark/>
          </w:tcPr>
          <w:p w14:paraId="0E91D1A0" w14:textId="77777777" w:rsidR="00A01204" w:rsidRPr="0008241C" w:rsidRDefault="00A01204" w:rsidP="00A01204">
            <w:pPr>
              <w:rPr>
                <w:color w:val="000000"/>
                <w:sz w:val="22"/>
                <w:szCs w:val="22"/>
              </w:rPr>
            </w:pPr>
            <w:r w:rsidRPr="0008241C">
              <w:rPr>
                <w:color w:val="000000"/>
                <w:sz w:val="22"/>
                <w:szCs w:val="22"/>
              </w:rPr>
              <w:t>Horn of Africa</w:t>
            </w:r>
          </w:p>
        </w:tc>
        <w:tc>
          <w:tcPr>
            <w:tcW w:w="1394" w:type="dxa"/>
            <w:shd w:val="clear" w:color="auto" w:fill="auto"/>
            <w:noWrap/>
            <w:vAlign w:val="bottom"/>
            <w:hideMark/>
          </w:tcPr>
          <w:p w14:paraId="0B238F37" w14:textId="77777777" w:rsidR="00A01204" w:rsidRPr="0008241C" w:rsidRDefault="00A01204" w:rsidP="00A01204">
            <w:pPr>
              <w:jc w:val="right"/>
              <w:rPr>
                <w:color w:val="000000"/>
                <w:sz w:val="22"/>
                <w:szCs w:val="22"/>
              </w:rPr>
            </w:pPr>
            <w:r w:rsidRPr="0008241C">
              <w:rPr>
                <w:color w:val="000000"/>
                <w:sz w:val="22"/>
                <w:szCs w:val="22"/>
              </w:rPr>
              <w:t>1663112</w:t>
            </w:r>
          </w:p>
        </w:tc>
        <w:tc>
          <w:tcPr>
            <w:tcW w:w="2196" w:type="dxa"/>
            <w:shd w:val="clear" w:color="auto" w:fill="auto"/>
            <w:noWrap/>
            <w:vAlign w:val="bottom"/>
            <w:hideMark/>
          </w:tcPr>
          <w:p w14:paraId="6E39EB46"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3F03C268" w14:textId="77777777" w:rsidR="00A01204" w:rsidRPr="0008241C" w:rsidRDefault="00A01204" w:rsidP="00A01204">
            <w:pPr>
              <w:jc w:val="right"/>
              <w:rPr>
                <w:color w:val="000000"/>
                <w:sz w:val="22"/>
                <w:szCs w:val="22"/>
              </w:rPr>
            </w:pPr>
            <w:r w:rsidRPr="0008241C">
              <w:rPr>
                <w:color w:val="000000"/>
                <w:sz w:val="22"/>
                <w:szCs w:val="22"/>
              </w:rPr>
              <w:t>23.8</w:t>
            </w:r>
          </w:p>
        </w:tc>
      </w:tr>
      <w:tr w:rsidR="00A01204" w:rsidRPr="0008241C" w14:paraId="318A6D8C" w14:textId="77777777" w:rsidTr="00642B4F">
        <w:trPr>
          <w:trHeight w:val="300"/>
        </w:trPr>
        <w:tc>
          <w:tcPr>
            <w:tcW w:w="581" w:type="dxa"/>
            <w:shd w:val="clear" w:color="auto" w:fill="auto"/>
            <w:noWrap/>
            <w:vAlign w:val="bottom"/>
            <w:hideMark/>
          </w:tcPr>
          <w:p w14:paraId="2C5C7C36" w14:textId="77777777" w:rsidR="00A01204" w:rsidRPr="0008241C" w:rsidRDefault="00A01204" w:rsidP="00A01204">
            <w:pPr>
              <w:jc w:val="right"/>
              <w:rPr>
                <w:color w:val="000000"/>
                <w:sz w:val="22"/>
                <w:szCs w:val="22"/>
              </w:rPr>
            </w:pPr>
            <w:r w:rsidRPr="0008241C">
              <w:rPr>
                <w:color w:val="000000"/>
                <w:sz w:val="22"/>
                <w:szCs w:val="22"/>
              </w:rPr>
              <w:t>28</w:t>
            </w:r>
          </w:p>
        </w:tc>
        <w:tc>
          <w:tcPr>
            <w:tcW w:w="3356" w:type="dxa"/>
            <w:shd w:val="clear" w:color="auto" w:fill="auto"/>
            <w:noWrap/>
            <w:vAlign w:val="bottom"/>
            <w:hideMark/>
          </w:tcPr>
          <w:p w14:paraId="7315DDAF" w14:textId="77777777" w:rsidR="00A01204" w:rsidRPr="0008241C" w:rsidRDefault="00A01204" w:rsidP="00A01204">
            <w:pPr>
              <w:rPr>
                <w:color w:val="000000"/>
                <w:sz w:val="22"/>
                <w:szCs w:val="22"/>
              </w:rPr>
            </w:pPr>
            <w:r w:rsidRPr="0008241C">
              <w:rPr>
                <w:color w:val="000000"/>
                <w:sz w:val="22"/>
                <w:szCs w:val="22"/>
              </w:rPr>
              <w:t>Tumbes-Choco-Magdalena</w:t>
            </w:r>
          </w:p>
        </w:tc>
        <w:tc>
          <w:tcPr>
            <w:tcW w:w="1394" w:type="dxa"/>
            <w:shd w:val="clear" w:color="auto" w:fill="auto"/>
            <w:noWrap/>
            <w:vAlign w:val="bottom"/>
            <w:hideMark/>
          </w:tcPr>
          <w:p w14:paraId="28E67A03" w14:textId="77777777" w:rsidR="00A01204" w:rsidRPr="0008241C" w:rsidRDefault="00A01204" w:rsidP="00A01204">
            <w:pPr>
              <w:jc w:val="right"/>
              <w:rPr>
                <w:color w:val="000000"/>
                <w:sz w:val="22"/>
                <w:szCs w:val="22"/>
              </w:rPr>
            </w:pPr>
            <w:r w:rsidRPr="0008241C">
              <w:rPr>
                <w:color w:val="000000"/>
                <w:sz w:val="22"/>
                <w:szCs w:val="22"/>
              </w:rPr>
              <w:t>275203</w:t>
            </w:r>
          </w:p>
        </w:tc>
        <w:tc>
          <w:tcPr>
            <w:tcW w:w="2196" w:type="dxa"/>
            <w:shd w:val="clear" w:color="auto" w:fill="auto"/>
            <w:noWrap/>
            <w:vAlign w:val="bottom"/>
            <w:hideMark/>
          </w:tcPr>
          <w:p w14:paraId="2CE38D3F"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30AE80A8" w14:textId="77777777" w:rsidR="00A01204" w:rsidRPr="0008241C" w:rsidRDefault="00A01204" w:rsidP="00A01204">
            <w:pPr>
              <w:jc w:val="right"/>
              <w:rPr>
                <w:color w:val="000000"/>
                <w:sz w:val="22"/>
                <w:szCs w:val="22"/>
              </w:rPr>
            </w:pPr>
            <w:r w:rsidRPr="0008241C">
              <w:rPr>
                <w:color w:val="000000"/>
                <w:sz w:val="22"/>
                <w:szCs w:val="22"/>
              </w:rPr>
              <w:t>29.8</w:t>
            </w:r>
          </w:p>
        </w:tc>
      </w:tr>
      <w:tr w:rsidR="00A01204" w:rsidRPr="0008241C" w14:paraId="5464AFD1" w14:textId="77777777" w:rsidTr="00642B4F">
        <w:trPr>
          <w:trHeight w:val="300"/>
        </w:trPr>
        <w:tc>
          <w:tcPr>
            <w:tcW w:w="581" w:type="dxa"/>
            <w:shd w:val="clear" w:color="auto" w:fill="auto"/>
            <w:noWrap/>
            <w:vAlign w:val="bottom"/>
            <w:hideMark/>
          </w:tcPr>
          <w:p w14:paraId="26995666" w14:textId="77777777" w:rsidR="00A01204" w:rsidRPr="0008241C" w:rsidRDefault="00A01204" w:rsidP="00A01204">
            <w:pPr>
              <w:jc w:val="right"/>
              <w:rPr>
                <w:color w:val="000000"/>
                <w:sz w:val="22"/>
                <w:szCs w:val="22"/>
              </w:rPr>
            </w:pPr>
            <w:r w:rsidRPr="0008241C">
              <w:rPr>
                <w:color w:val="000000"/>
                <w:sz w:val="22"/>
                <w:szCs w:val="22"/>
              </w:rPr>
              <w:t>29</w:t>
            </w:r>
          </w:p>
        </w:tc>
        <w:tc>
          <w:tcPr>
            <w:tcW w:w="3356" w:type="dxa"/>
            <w:shd w:val="clear" w:color="auto" w:fill="auto"/>
            <w:noWrap/>
            <w:vAlign w:val="bottom"/>
            <w:hideMark/>
          </w:tcPr>
          <w:p w14:paraId="639445EB" w14:textId="77777777" w:rsidR="00A01204" w:rsidRPr="0008241C" w:rsidRDefault="00A01204" w:rsidP="00A01204">
            <w:pPr>
              <w:rPr>
                <w:color w:val="000000"/>
                <w:sz w:val="22"/>
                <w:szCs w:val="22"/>
              </w:rPr>
            </w:pPr>
            <w:r w:rsidRPr="0008241C">
              <w:rPr>
                <w:color w:val="000000"/>
                <w:sz w:val="22"/>
                <w:szCs w:val="22"/>
              </w:rPr>
              <w:t>New Zealand</w:t>
            </w:r>
          </w:p>
        </w:tc>
        <w:tc>
          <w:tcPr>
            <w:tcW w:w="1394" w:type="dxa"/>
            <w:shd w:val="clear" w:color="auto" w:fill="auto"/>
            <w:noWrap/>
            <w:vAlign w:val="bottom"/>
            <w:hideMark/>
          </w:tcPr>
          <w:p w14:paraId="4A4B316C" w14:textId="77777777" w:rsidR="00A01204" w:rsidRPr="0008241C" w:rsidRDefault="00A01204" w:rsidP="00A01204">
            <w:pPr>
              <w:jc w:val="right"/>
              <w:rPr>
                <w:color w:val="000000"/>
                <w:sz w:val="22"/>
                <w:szCs w:val="22"/>
              </w:rPr>
            </w:pPr>
            <w:r w:rsidRPr="0008241C">
              <w:rPr>
                <w:color w:val="000000"/>
                <w:sz w:val="22"/>
                <w:szCs w:val="22"/>
              </w:rPr>
              <w:t>270803</w:t>
            </w:r>
          </w:p>
        </w:tc>
        <w:tc>
          <w:tcPr>
            <w:tcW w:w="2196" w:type="dxa"/>
            <w:shd w:val="clear" w:color="auto" w:fill="auto"/>
            <w:noWrap/>
            <w:vAlign w:val="bottom"/>
            <w:hideMark/>
          </w:tcPr>
          <w:p w14:paraId="41B3C909"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29343F14" w14:textId="77777777" w:rsidR="00A01204" w:rsidRPr="0008241C" w:rsidRDefault="00A01204" w:rsidP="00A01204">
            <w:pPr>
              <w:jc w:val="right"/>
              <w:rPr>
                <w:color w:val="000000"/>
                <w:sz w:val="22"/>
                <w:szCs w:val="22"/>
              </w:rPr>
            </w:pPr>
            <w:r w:rsidRPr="0008241C">
              <w:rPr>
                <w:color w:val="000000"/>
                <w:sz w:val="22"/>
                <w:szCs w:val="22"/>
              </w:rPr>
              <w:t>30.2</w:t>
            </w:r>
          </w:p>
        </w:tc>
      </w:tr>
      <w:tr w:rsidR="00A01204" w:rsidRPr="0008241C" w14:paraId="273B3D8E" w14:textId="77777777" w:rsidTr="00642B4F">
        <w:trPr>
          <w:trHeight w:val="300"/>
        </w:trPr>
        <w:tc>
          <w:tcPr>
            <w:tcW w:w="581" w:type="dxa"/>
            <w:shd w:val="clear" w:color="auto" w:fill="auto"/>
            <w:noWrap/>
            <w:vAlign w:val="bottom"/>
            <w:hideMark/>
          </w:tcPr>
          <w:p w14:paraId="35B9BEB1" w14:textId="77777777" w:rsidR="00A01204" w:rsidRPr="0008241C" w:rsidRDefault="00A01204" w:rsidP="00A01204">
            <w:pPr>
              <w:jc w:val="right"/>
              <w:rPr>
                <w:color w:val="000000"/>
                <w:sz w:val="22"/>
                <w:szCs w:val="22"/>
              </w:rPr>
            </w:pPr>
            <w:r w:rsidRPr="0008241C">
              <w:rPr>
                <w:color w:val="000000"/>
                <w:sz w:val="22"/>
                <w:szCs w:val="22"/>
              </w:rPr>
              <w:t>30</w:t>
            </w:r>
          </w:p>
        </w:tc>
        <w:tc>
          <w:tcPr>
            <w:tcW w:w="3356" w:type="dxa"/>
            <w:shd w:val="clear" w:color="auto" w:fill="auto"/>
            <w:noWrap/>
            <w:vAlign w:val="bottom"/>
            <w:hideMark/>
          </w:tcPr>
          <w:p w14:paraId="31D55701" w14:textId="77777777" w:rsidR="00A01204" w:rsidRPr="0008241C" w:rsidRDefault="00A01204" w:rsidP="00A01204">
            <w:pPr>
              <w:rPr>
                <w:color w:val="000000"/>
                <w:sz w:val="22"/>
                <w:szCs w:val="22"/>
              </w:rPr>
            </w:pPr>
            <w:r w:rsidRPr="0008241C">
              <w:rPr>
                <w:color w:val="000000"/>
                <w:sz w:val="22"/>
                <w:szCs w:val="22"/>
              </w:rPr>
              <w:t>Southwest Australia</w:t>
            </w:r>
          </w:p>
        </w:tc>
        <w:tc>
          <w:tcPr>
            <w:tcW w:w="1394" w:type="dxa"/>
            <w:shd w:val="clear" w:color="auto" w:fill="auto"/>
            <w:noWrap/>
            <w:vAlign w:val="bottom"/>
            <w:hideMark/>
          </w:tcPr>
          <w:p w14:paraId="60779EDF" w14:textId="77777777" w:rsidR="00A01204" w:rsidRPr="0008241C" w:rsidRDefault="00A01204" w:rsidP="00A01204">
            <w:pPr>
              <w:jc w:val="right"/>
              <w:rPr>
                <w:color w:val="000000"/>
                <w:sz w:val="22"/>
                <w:szCs w:val="22"/>
              </w:rPr>
            </w:pPr>
            <w:r w:rsidRPr="0008241C">
              <w:rPr>
                <w:color w:val="000000"/>
                <w:sz w:val="22"/>
                <w:szCs w:val="22"/>
              </w:rPr>
              <w:t>357516</w:t>
            </w:r>
          </w:p>
        </w:tc>
        <w:tc>
          <w:tcPr>
            <w:tcW w:w="2196" w:type="dxa"/>
            <w:shd w:val="clear" w:color="auto" w:fill="auto"/>
            <w:noWrap/>
            <w:vAlign w:val="bottom"/>
            <w:hideMark/>
          </w:tcPr>
          <w:p w14:paraId="6816C539"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4C991158" w14:textId="77777777" w:rsidR="00A01204" w:rsidRPr="0008241C" w:rsidRDefault="00A01204" w:rsidP="00A01204">
            <w:pPr>
              <w:jc w:val="right"/>
              <w:rPr>
                <w:color w:val="000000"/>
                <w:sz w:val="22"/>
                <w:szCs w:val="22"/>
              </w:rPr>
            </w:pPr>
            <w:r w:rsidRPr="0008241C">
              <w:rPr>
                <w:color w:val="000000"/>
                <w:sz w:val="22"/>
                <w:szCs w:val="22"/>
              </w:rPr>
              <w:t>30.6</w:t>
            </w:r>
          </w:p>
        </w:tc>
      </w:tr>
      <w:tr w:rsidR="00A01204" w:rsidRPr="0008241C" w14:paraId="4FFA205C" w14:textId="77777777" w:rsidTr="00642B4F">
        <w:trPr>
          <w:trHeight w:val="300"/>
        </w:trPr>
        <w:tc>
          <w:tcPr>
            <w:tcW w:w="581" w:type="dxa"/>
            <w:shd w:val="clear" w:color="auto" w:fill="auto"/>
            <w:noWrap/>
            <w:vAlign w:val="bottom"/>
            <w:hideMark/>
          </w:tcPr>
          <w:p w14:paraId="26B5293C" w14:textId="77777777" w:rsidR="00A01204" w:rsidRPr="0008241C" w:rsidRDefault="00A01204" w:rsidP="00A01204">
            <w:pPr>
              <w:jc w:val="right"/>
              <w:rPr>
                <w:color w:val="000000"/>
                <w:sz w:val="22"/>
                <w:szCs w:val="22"/>
              </w:rPr>
            </w:pPr>
            <w:r w:rsidRPr="0008241C">
              <w:rPr>
                <w:color w:val="000000"/>
                <w:sz w:val="22"/>
                <w:szCs w:val="22"/>
              </w:rPr>
              <w:t>31</w:t>
            </w:r>
          </w:p>
        </w:tc>
        <w:tc>
          <w:tcPr>
            <w:tcW w:w="3356" w:type="dxa"/>
            <w:shd w:val="clear" w:color="auto" w:fill="auto"/>
            <w:noWrap/>
            <w:vAlign w:val="bottom"/>
            <w:hideMark/>
          </w:tcPr>
          <w:p w14:paraId="0EFBA290" w14:textId="77777777" w:rsidR="00A01204" w:rsidRPr="0008241C" w:rsidRDefault="00A01204" w:rsidP="00A01204">
            <w:pPr>
              <w:rPr>
                <w:color w:val="000000"/>
                <w:sz w:val="22"/>
                <w:szCs w:val="22"/>
              </w:rPr>
            </w:pPr>
            <w:r w:rsidRPr="0008241C">
              <w:rPr>
                <w:color w:val="000000"/>
                <w:sz w:val="22"/>
                <w:szCs w:val="22"/>
              </w:rPr>
              <w:t>Cape Floristic Region</w:t>
            </w:r>
          </w:p>
        </w:tc>
        <w:tc>
          <w:tcPr>
            <w:tcW w:w="1394" w:type="dxa"/>
            <w:shd w:val="clear" w:color="auto" w:fill="auto"/>
            <w:noWrap/>
            <w:vAlign w:val="bottom"/>
            <w:hideMark/>
          </w:tcPr>
          <w:p w14:paraId="669837E4" w14:textId="77777777" w:rsidR="00A01204" w:rsidRPr="0008241C" w:rsidRDefault="00A01204" w:rsidP="00A01204">
            <w:pPr>
              <w:jc w:val="right"/>
              <w:rPr>
                <w:color w:val="000000"/>
                <w:sz w:val="22"/>
                <w:szCs w:val="22"/>
              </w:rPr>
            </w:pPr>
            <w:r w:rsidRPr="0008241C">
              <w:rPr>
                <w:color w:val="000000"/>
                <w:sz w:val="22"/>
                <w:szCs w:val="22"/>
              </w:rPr>
              <w:t>78731</w:t>
            </w:r>
          </w:p>
        </w:tc>
        <w:tc>
          <w:tcPr>
            <w:tcW w:w="2196" w:type="dxa"/>
            <w:shd w:val="clear" w:color="auto" w:fill="auto"/>
            <w:noWrap/>
            <w:vAlign w:val="bottom"/>
            <w:hideMark/>
          </w:tcPr>
          <w:p w14:paraId="78A50DE6"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6F133C38" w14:textId="77777777" w:rsidR="00A01204" w:rsidRPr="0008241C" w:rsidRDefault="00A01204" w:rsidP="00A01204">
            <w:pPr>
              <w:jc w:val="right"/>
              <w:rPr>
                <w:color w:val="000000"/>
                <w:sz w:val="22"/>
                <w:szCs w:val="22"/>
              </w:rPr>
            </w:pPr>
            <w:r w:rsidRPr="0008241C">
              <w:rPr>
                <w:color w:val="000000"/>
                <w:sz w:val="22"/>
                <w:szCs w:val="22"/>
              </w:rPr>
              <w:t>32.9</w:t>
            </w:r>
          </w:p>
        </w:tc>
      </w:tr>
      <w:tr w:rsidR="00A01204" w:rsidRPr="0008241C" w14:paraId="7A53A788" w14:textId="77777777" w:rsidTr="00642B4F">
        <w:trPr>
          <w:trHeight w:val="300"/>
        </w:trPr>
        <w:tc>
          <w:tcPr>
            <w:tcW w:w="581" w:type="dxa"/>
            <w:shd w:val="clear" w:color="auto" w:fill="auto"/>
            <w:noWrap/>
            <w:vAlign w:val="bottom"/>
            <w:hideMark/>
          </w:tcPr>
          <w:p w14:paraId="49B8588A" w14:textId="77777777" w:rsidR="00A01204" w:rsidRPr="0008241C" w:rsidRDefault="00A01204" w:rsidP="00A01204">
            <w:pPr>
              <w:jc w:val="right"/>
              <w:rPr>
                <w:color w:val="000000"/>
                <w:sz w:val="22"/>
                <w:szCs w:val="22"/>
              </w:rPr>
            </w:pPr>
            <w:r w:rsidRPr="0008241C">
              <w:rPr>
                <w:color w:val="000000"/>
                <w:sz w:val="22"/>
                <w:szCs w:val="22"/>
              </w:rPr>
              <w:t>32</w:t>
            </w:r>
          </w:p>
        </w:tc>
        <w:tc>
          <w:tcPr>
            <w:tcW w:w="3356" w:type="dxa"/>
            <w:shd w:val="clear" w:color="auto" w:fill="auto"/>
            <w:noWrap/>
            <w:vAlign w:val="bottom"/>
            <w:hideMark/>
          </w:tcPr>
          <w:p w14:paraId="40298E49" w14:textId="77777777" w:rsidR="00A01204" w:rsidRPr="0008241C" w:rsidRDefault="00A01204" w:rsidP="00A01204">
            <w:pPr>
              <w:rPr>
                <w:color w:val="000000"/>
                <w:sz w:val="22"/>
                <w:szCs w:val="22"/>
              </w:rPr>
            </w:pPr>
            <w:r w:rsidRPr="0008241C">
              <w:rPr>
                <w:color w:val="000000"/>
                <w:sz w:val="22"/>
                <w:szCs w:val="22"/>
              </w:rPr>
              <w:t>Tropical Andes</w:t>
            </w:r>
          </w:p>
        </w:tc>
        <w:tc>
          <w:tcPr>
            <w:tcW w:w="1394" w:type="dxa"/>
            <w:shd w:val="clear" w:color="auto" w:fill="auto"/>
            <w:noWrap/>
            <w:vAlign w:val="bottom"/>
            <w:hideMark/>
          </w:tcPr>
          <w:p w14:paraId="15444C6E" w14:textId="77777777" w:rsidR="00A01204" w:rsidRPr="0008241C" w:rsidRDefault="00A01204" w:rsidP="00A01204">
            <w:pPr>
              <w:jc w:val="right"/>
              <w:rPr>
                <w:color w:val="000000"/>
                <w:sz w:val="22"/>
                <w:szCs w:val="22"/>
              </w:rPr>
            </w:pPr>
            <w:r w:rsidRPr="0008241C">
              <w:rPr>
                <w:color w:val="000000"/>
                <w:sz w:val="22"/>
                <w:szCs w:val="22"/>
              </w:rPr>
              <w:t>1546119</w:t>
            </w:r>
          </w:p>
        </w:tc>
        <w:tc>
          <w:tcPr>
            <w:tcW w:w="2196" w:type="dxa"/>
            <w:shd w:val="clear" w:color="auto" w:fill="auto"/>
            <w:noWrap/>
            <w:vAlign w:val="bottom"/>
            <w:hideMark/>
          </w:tcPr>
          <w:p w14:paraId="7834DD7E"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1F221A32" w14:textId="77777777" w:rsidR="00A01204" w:rsidRPr="0008241C" w:rsidRDefault="00A01204" w:rsidP="00A01204">
            <w:pPr>
              <w:jc w:val="right"/>
              <w:rPr>
                <w:color w:val="000000"/>
                <w:sz w:val="22"/>
                <w:szCs w:val="22"/>
              </w:rPr>
            </w:pPr>
            <w:r w:rsidRPr="0008241C">
              <w:rPr>
                <w:color w:val="000000"/>
                <w:sz w:val="22"/>
                <w:szCs w:val="22"/>
              </w:rPr>
              <w:t>33.3</w:t>
            </w:r>
          </w:p>
        </w:tc>
      </w:tr>
      <w:tr w:rsidR="00A01204" w:rsidRPr="0008241C" w14:paraId="57EC4A3C" w14:textId="77777777" w:rsidTr="00642B4F">
        <w:trPr>
          <w:trHeight w:val="300"/>
        </w:trPr>
        <w:tc>
          <w:tcPr>
            <w:tcW w:w="581" w:type="dxa"/>
            <w:shd w:val="clear" w:color="auto" w:fill="auto"/>
            <w:noWrap/>
            <w:vAlign w:val="bottom"/>
            <w:hideMark/>
          </w:tcPr>
          <w:p w14:paraId="764F1586" w14:textId="77777777" w:rsidR="00A01204" w:rsidRPr="0008241C" w:rsidRDefault="00A01204" w:rsidP="00A01204">
            <w:pPr>
              <w:jc w:val="right"/>
              <w:rPr>
                <w:color w:val="000000"/>
                <w:sz w:val="22"/>
                <w:szCs w:val="22"/>
              </w:rPr>
            </w:pPr>
            <w:r w:rsidRPr="0008241C">
              <w:rPr>
                <w:color w:val="000000"/>
                <w:sz w:val="22"/>
                <w:szCs w:val="22"/>
              </w:rPr>
              <w:t>33</w:t>
            </w:r>
          </w:p>
        </w:tc>
        <w:tc>
          <w:tcPr>
            <w:tcW w:w="3356" w:type="dxa"/>
            <w:shd w:val="clear" w:color="auto" w:fill="auto"/>
            <w:noWrap/>
            <w:vAlign w:val="bottom"/>
            <w:hideMark/>
          </w:tcPr>
          <w:p w14:paraId="52F99F1A" w14:textId="77777777" w:rsidR="00A01204" w:rsidRPr="0008241C" w:rsidRDefault="00A01204" w:rsidP="00A01204">
            <w:pPr>
              <w:rPr>
                <w:color w:val="000000"/>
                <w:sz w:val="22"/>
                <w:szCs w:val="22"/>
              </w:rPr>
            </w:pPr>
            <w:r w:rsidRPr="0008241C">
              <w:rPr>
                <w:color w:val="000000"/>
                <w:sz w:val="22"/>
                <w:szCs w:val="22"/>
              </w:rPr>
              <w:t>Chilean Winter Rainfall and Valvidian Forests</w:t>
            </w:r>
          </w:p>
        </w:tc>
        <w:tc>
          <w:tcPr>
            <w:tcW w:w="1394" w:type="dxa"/>
            <w:shd w:val="clear" w:color="auto" w:fill="auto"/>
            <w:noWrap/>
            <w:vAlign w:val="bottom"/>
            <w:hideMark/>
          </w:tcPr>
          <w:p w14:paraId="4D59982A" w14:textId="77777777" w:rsidR="00A01204" w:rsidRPr="0008241C" w:rsidRDefault="00A01204" w:rsidP="00A01204">
            <w:pPr>
              <w:jc w:val="right"/>
              <w:rPr>
                <w:color w:val="000000"/>
                <w:sz w:val="22"/>
                <w:szCs w:val="22"/>
              </w:rPr>
            </w:pPr>
            <w:r w:rsidRPr="0008241C">
              <w:rPr>
                <w:color w:val="000000"/>
                <w:sz w:val="22"/>
                <w:szCs w:val="22"/>
              </w:rPr>
              <w:t>398035</w:t>
            </w:r>
          </w:p>
        </w:tc>
        <w:tc>
          <w:tcPr>
            <w:tcW w:w="2196" w:type="dxa"/>
            <w:shd w:val="clear" w:color="auto" w:fill="auto"/>
            <w:noWrap/>
            <w:vAlign w:val="bottom"/>
            <w:hideMark/>
          </w:tcPr>
          <w:p w14:paraId="012F566F"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10138544" w14:textId="77777777" w:rsidR="00A01204" w:rsidRPr="0008241C" w:rsidRDefault="00A01204" w:rsidP="00A01204">
            <w:pPr>
              <w:jc w:val="right"/>
              <w:rPr>
                <w:color w:val="000000"/>
                <w:sz w:val="22"/>
                <w:szCs w:val="22"/>
              </w:rPr>
            </w:pPr>
            <w:r w:rsidRPr="0008241C">
              <w:rPr>
                <w:color w:val="000000"/>
                <w:sz w:val="22"/>
                <w:szCs w:val="22"/>
              </w:rPr>
              <w:t>34.2</w:t>
            </w:r>
          </w:p>
        </w:tc>
      </w:tr>
      <w:tr w:rsidR="00A01204" w:rsidRPr="0008241C" w14:paraId="7C680EF6" w14:textId="77777777" w:rsidTr="00642B4F">
        <w:trPr>
          <w:trHeight w:val="300"/>
        </w:trPr>
        <w:tc>
          <w:tcPr>
            <w:tcW w:w="581" w:type="dxa"/>
            <w:shd w:val="clear" w:color="auto" w:fill="auto"/>
            <w:noWrap/>
            <w:vAlign w:val="bottom"/>
            <w:hideMark/>
          </w:tcPr>
          <w:p w14:paraId="1EE8BE8C" w14:textId="77777777" w:rsidR="00A01204" w:rsidRPr="0008241C" w:rsidRDefault="00A01204" w:rsidP="00A01204">
            <w:pPr>
              <w:jc w:val="right"/>
              <w:rPr>
                <w:color w:val="000000"/>
                <w:sz w:val="22"/>
                <w:szCs w:val="22"/>
              </w:rPr>
            </w:pPr>
            <w:r w:rsidRPr="0008241C">
              <w:rPr>
                <w:color w:val="000000"/>
                <w:sz w:val="22"/>
                <w:szCs w:val="22"/>
              </w:rPr>
              <w:t>34</w:t>
            </w:r>
          </w:p>
        </w:tc>
        <w:tc>
          <w:tcPr>
            <w:tcW w:w="3356" w:type="dxa"/>
            <w:shd w:val="clear" w:color="auto" w:fill="auto"/>
            <w:noWrap/>
            <w:vAlign w:val="bottom"/>
            <w:hideMark/>
          </w:tcPr>
          <w:p w14:paraId="61E2BB74" w14:textId="77777777" w:rsidR="00A01204" w:rsidRPr="0008241C" w:rsidRDefault="00A01204" w:rsidP="00A01204">
            <w:pPr>
              <w:rPr>
                <w:color w:val="000000"/>
                <w:sz w:val="22"/>
                <w:szCs w:val="22"/>
              </w:rPr>
            </w:pPr>
            <w:r w:rsidRPr="0008241C">
              <w:rPr>
                <w:color w:val="000000"/>
                <w:sz w:val="22"/>
                <w:szCs w:val="22"/>
              </w:rPr>
              <w:t>California Floristic Province</w:t>
            </w:r>
          </w:p>
        </w:tc>
        <w:tc>
          <w:tcPr>
            <w:tcW w:w="1394" w:type="dxa"/>
            <w:shd w:val="clear" w:color="auto" w:fill="auto"/>
            <w:noWrap/>
            <w:vAlign w:val="bottom"/>
            <w:hideMark/>
          </w:tcPr>
          <w:p w14:paraId="523E2CA1" w14:textId="77777777" w:rsidR="00A01204" w:rsidRPr="0008241C" w:rsidRDefault="00A01204" w:rsidP="00A01204">
            <w:pPr>
              <w:jc w:val="right"/>
              <w:rPr>
                <w:color w:val="000000"/>
                <w:sz w:val="22"/>
                <w:szCs w:val="22"/>
              </w:rPr>
            </w:pPr>
            <w:r w:rsidRPr="0008241C">
              <w:rPr>
                <w:color w:val="000000"/>
                <w:sz w:val="22"/>
                <w:szCs w:val="22"/>
              </w:rPr>
              <w:t>294463</w:t>
            </w:r>
          </w:p>
        </w:tc>
        <w:tc>
          <w:tcPr>
            <w:tcW w:w="2196" w:type="dxa"/>
            <w:shd w:val="clear" w:color="auto" w:fill="auto"/>
            <w:noWrap/>
            <w:vAlign w:val="bottom"/>
            <w:hideMark/>
          </w:tcPr>
          <w:p w14:paraId="3642EE03"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40B1B48B" w14:textId="77777777" w:rsidR="00A01204" w:rsidRPr="0008241C" w:rsidRDefault="00A01204" w:rsidP="00A01204">
            <w:pPr>
              <w:jc w:val="right"/>
              <w:rPr>
                <w:color w:val="000000"/>
                <w:sz w:val="22"/>
                <w:szCs w:val="22"/>
              </w:rPr>
            </w:pPr>
            <w:r w:rsidRPr="0008241C">
              <w:rPr>
                <w:color w:val="000000"/>
                <w:sz w:val="22"/>
                <w:szCs w:val="22"/>
              </w:rPr>
              <w:t>34.8</w:t>
            </w:r>
          </w:p>
        </w:tc>
      </w:tr>
      <w:tr w:rsidR="00A01204" w:rsidRPr="0008241C" w14:paraId="538BC310" w14:textId="77777777" w:rsidTr="00642B4F">
        <w:trPr>
          <w:trHeight w:val="300"/>
        </w:trPr>
        <w:tc>
          <w:tcPr>
            <w:tcW w:w="581" w:type="dxa"/>
            <w:shd w:val="clear" w:color="auto" w:fill="auto"/>
            <w:noWrap/>
            <w:vAlign w:val="bottom"/>
            <w:hideMark/>
          </w:tcPr>
          <w:p w14:paraId="3F12E4BC" w14:textId="77777777" w:rsidR="00A01204" w:rsidRPr="0008241C" w:rsidRDefault="00A01204" w:rsidP="00A01204">
            <w:pPr>
              <w:jc w:val="right"/>
              <w:rPr>
                <w:color w:val="000000"/>
                <w:sz w:val="22"/>
                <w:szCs w:val="22"/>
              </w:rPr>
            </w:pPr>
            <w:r w:rsidRPr="0008241C">
              <w:rPr>
                <w:color w:val="000000"/>
                <w:sz w:val="22"/>
                <w:szCs w:val="22"/>
              </w:rPr>
              <w:t>35</w:t>
            </w:r>
          </w:p>
        </w:tc>
        <w:tc>
          <w:tcPr>
            <w:tcW w:w="3356" w:type="dxa"/>
            <w:shd w:val="clear" w:color="auto" w:fill="auto"/>
            <w:noWrap/>
            <w:vAlign w:val="bottom"/>
            <w:hideMark/>
          </w:tcPr>
          <w:p w14:paraId="52DDD364" w14:textId="77777777" w:rsidR="00A01204" w:rsidRPr="0008241C" w:rsidRDefault="00A01204" w:rsidP="00A01204">
            <w:pPr>
              <w:rPr>
                <w:color w:val="000000"/>
                <w:sz w:val="22"/>
                <w:szCs w:val="22"/>
              </w:rPr>
            </w:pPr>
            <w:r w:rsidRPr="0008241C">
              <w:rPr>
                <w:color w:val="000000"/>
                <w:sz w:val="22"/>
                <w:szCs w:val="22"/>
              </w:rPr>
              <w:t>Forests of Eastern Australia</w:t>
            </w:r>
          </w:p>
        </w:tc>
        <w:tc>
          <w:tcPr>
            <w:tcW w:w="1394" w:type="dxa"/>
            <w:shd w:val="clear" w:color="auto" w:fill="auto"/>
            <w:noWrap/>
            <w:vAlign w:val="bottom"/>
            <w:hideMark/>
          </w:tcPr>
          <w:p w14:paraId="23038E07" w14:textId="77777777" w:rsidR="00A01204" w:rsidRPr="0008241C" w:rsidRDefault="00A01204" w:rsidP="00A01204">
            <w:pPr>
              <w:jc w:val="right"/>
              <w:rPr>
                <w:color w:val="000000"/>
                <w:sz w:val="22"/>
                <w:szCs w:val="22"/>
              </w:rPr>
            </w:pPr>
            <w:r w:rsidRPr="0008241C">
              <w:rPr>
                <w:color w:val="000000"/>
                <w:sz w:val="22"/>
                <w:szCs w:val="22"/>
              </w:rPr>
              <w:t>255328</w:t>
            </w:r>
          </w:p>
        </w:tc>
        <w:tc>
          <w:tcPr>
            <w:tcW w:w="2196" w:type="dxa"/>
            <w:shd w:val="clear" w:color="auto" w:fill="auto"/>
            <w:noWrap/>
            <w:vAlign w:val="bottom"/>
            <w:hideMark/>
          </w:tcPr>
          <w:p w14:paraId="5A6C6F31" w14:textId="77777777" w:rsidR="00A01204" w:rsidRPr="0008241C" w:rsidRDefault="00A01204" w:rsidP="00A01204">
            <w:pPr>
              <w:rPr>
                <w:color w:val="000000"/>
                <w:sz w:val="22"/>
                <w:szCs w:val="22"/>
              </w:rPr>
            </w:pPr>
            <w:r w:rsidRPr="0008241C">
              <w:rPr>
                <w:color w:val="000000"/>
                <w:sz w:val="22"/>
                <w:szCs w:val="22"/>
              </w:rPr>
              <w:t>Yes</w:t>
            </w:r>
          </w:p>
        </w:tc>
        <w:tc>
          <w:tcPr>
            <w:tcW w:w="1985" w:type="dxa"/>
            <w:shd w:val="clear" w:color="auto" w:fill="auto"/>
            <w:noWrap/>
            <w:vAlign w:val="bottom"/>
            <w:hideMark/>
          </w:tcPr>
          <w:p w14:paraId="0CF2A40A" w14:textId="77777777" w:rsidR="00A01204" w:rsidRPr="0008241C" w:rsidRDefault="00A01204" w:rsidP="00A01204">
            <w:pPr>
              <w:jc w:val="right"/>
              <w:rPr>
                <w:color w:val="000000"/>
                <w:sz w:val="22"/>
                <w:szCs w:val="22"/>
              </w:rPr>
            </w:pPr>
            <w:r w:rsidRPr="0008241C">
              <w:rPr>
                <w:color w:val="000000"/>
                <w:sz w:val="22"/>
                <w:szCs w:val="22"/>
              </w:rPr>
              <w:t>34.8</w:t>
            </w:r>
          </w:p>
        </w:tc>
      </w:tr>
      <w:tr w:rsidR="00A01204" w:rsidRPr="0008241C" w14:paraId="0DF8856D" w14:textId="77777777" w:rsidTr="00642B4F">
        <w:trPr>
          <w:trHeight w:val="300"/>
        </w:trPr>
        <w:tc>
          <w:tcPr>
            <w:tcW w:w="581" w:type="dxa"/>
            <w:shd w:val="clear" w:color="auto" w:fill="auto"/>
            <w:noWrap/>
            <w:vAlign w:val="bottom"/>
            <w:hideMark/>
          </w:tcPr>
          <w:p w14:paraId="33C715D4" w14:textId="77777777" w:rsidR="00A01204" w:rsidRPr="0008241C" w:rsidRDefault="00A01204" w:rsidP="00A01204">
            <w:pPr>
              <w:jc w:val="right"/>
              <w:rPr>
                <w:color w:val="000000"/>
                <w:sz w:val="22"/>
                <w:szCs w:val="22"/>
              </w:rPr>
            </w:pPr>
            <w:r w:rsidRPr="0008241C">
              <w:rPr>
                <w:color w:val="000000"/>
                <w:sz w:val="22"/>
                <w:szCs w:val="22"/>
              </w:rPr>
              <w:t>36</w:t>
            </w:r>
          </w:p>
        </w:tc>
        <w:tc>
          <w:tcPr>
            <w:tcW w:w="3356" w:type="dxa"/>
            <w:shd w:val="clear" w:color="auto" w:fill="auto"/>
            <w:noWrap/>
            <w:vAlign w:val="bottom"/>
            <w:hideMark/>
          </w:tcPr>
          <w:p w14:paraId="779D37C2" w14:textId="77777777" w:rsidR="00A01204" w:rsidRPr="0008241C" w:rsidRDefault="00A01204" w:rsidP="00A01204">
            <w:pPr>
              <w:rPr>
                <w:color w:val="000000"/>
                <w:sz w:val="22"/>
                <w:szCs w:val="22"/>
              </w:rPr>
            </w:pPr>
            <w:r w:rsidRPr="0008241C">
              <w:rPr>
                <w:color w:val="000000"/>
                <w:sz w:val="22"/>
                <w:szCs w:val="22"/>
              </w:rPr>
              <w:t>North American Coastal Plain</w:t>
            </w:r>
          </w:p>
        </w:tc>
        <w:tc>
          <w:tcPr>
            <w:tcW w:w="1394" w:type="dxa"/>
            <w:shd w:val="clear" w:color="auto" w:fill="auto"/>
            <w:noWrap/>
            <w:vAlign w:val="bottom"/>
            <w:hideMark/>
          </w:tcPr>
          <w:p w14:paraId="65711432" w14:textId="77777777" w:rsidR="00A01204" w:rsidRPr="0008241C" w:rsidRDefault="00A01204" w:rsidP="00A01204">
            <w:pPr>
              <w:jc w:val="right"/>
              <w:rPr>
                <w:color w:val="000000"/>
                <w:sz w:val="22"/>
                <w:szCs w:val="22"/>
              </w:rPr>
            </w:pPr>
            <w:r w:rsidRPr="0008241C">
              <w:rPr>
                <w:color w:val="000000"/>
                <w:sz w:val="22"/>
                <w:szCs w:val="22"/>
              </w:rPr>
              <w:t>1130000</w:t>
            </w:r>
          </w:p>
        </w:tc>
        <w:tc>
          <w:tcPr>
            <w:tcW w:w="2196" w:type="dxa"/>
            <w:shd w:val="clear" w:color="auto" w:fill="auto"/>
            <w:noWrap/>
            <w:vAlign w:val="bottom"/>
            <w:hideMark/>
          </w:tcPr>
          <w:p w14:paraId="3E20B2C8" w14:textId="77777777" w:rsidR="00A01204" w:rsidRPr="0008241C" w:rsidRDefault="00A01204" w:rsidP="00A01204">
            <w:pPr>
              <w:rPr>
                <w:color w:val="000000"/>
                <w:sz w:val="22"/>
                <w:szCs w:val="22"/>
              </w:rPr>
            </w:pPr>
            <w:r w:rsidRPr="0008241C">
              <w:rPr>
                <w:color w:val="000000"/>
                <w:sz w:val="22"/>
                <w:szCs w:val="22"/>
              </w:rPr>
              <w:t>No</w:t>
            </w:r>
          </w:p>
        </w:tc>
        <w:tc>
          <w:tcPr>
            <w:tcW w:w="1985" w:type="dxa"/>
            <w:shd w:val="clear" w:color="auto" w:fill="auto"/>
            <w:noWrap/>
            <w:vAlign w:val="bottom"/>
            <w:hideMark/>
          </w:tcPr>
          <w:p w14:paraId="07777CB9" w14:textId="77777777" w:rsidR="00A01204" w:rsidRPr="0008241C" w:rsidRDefault="00A01204" w:rsidP="00A01204">
            <w:pPr>
              <w:rPr>
                <w:color w:val="000000"/>
                <w:sz w:val="22"/>
                <w:szCs w:val="22"/>
              </w:rPr>
            </w:pPr>
            <w:r w:rsidRPr="0008241C">
              <w:rPr>
                <w:color w:val="000000"/>
                <w:sz w:val="22"/>
                <w:szCs w:val="22"/>
              </w:rPr>
              <w:t>NA</w:t>
            </w:r>
          </w:p>
        </w:tc>
      </w:tr>
    </w:tbl>
    <w:p w14:paraId="12234D44" w14:textId="77777777" w:rsidR="00A01204" w:rsidRPr="0008241C" w:rsidRDefault="00A01204" w:rsidP="00A01204">
      <w:pPr>
        <w:rPr>
          <w:sz w:val="22"/>
          <w:szCs w:val="22"/>
        </w:rPr>
      </w:pPr>
    </w:p>
    <w:p w14:paraId="6F57D2B0" w14:textId="003EE93E" w:rsidR="00A01204" w:rsidRPr="0008241C" w:rsidRDefault="00A01204" w:rsidP="00A01204">
      <w:pPr>
        <w:rPr>
          <w:sz w:val="22"/>
          <w:szCs w:val="22"/>
        </w:rPr>
      </w:pPr>
      <w:r w:rsidRPr="0008241C">
        <w:rPr>
          <w:sz w:val="22"/>
          <w:szCs w:val="22"/>
        </w:rPr>
        <w:t xml:space="preserve">Several of the region’s highly biodiverse coastal and marine ecosystems are also under threat. For example, over 55 per cent of the world’s coral reefs, most of which are in the Asia-Pacific region, are now considered threatened due to overfishing and destructive fishing </w:t>
      </w:r>
      <w:r w:rsidRPr="0008241C">
        <w:rPr>
          <w:noProof/>
          <w:sz w:val="22"/>
          <w:szCs w:val="22"/>
        </w:rPr>
        <w:fldChar w:fldCharType="begin" w:fldLock="1"/>
      </w:r>
      <w:r w:rsidRPr="0008241C">
        <w:rPr>
          <w:noProof/>
          <w:sz w:val="22"/>
          <w:szCs w:val="22"/>
        </w:rPr>
        <w:instrText>ADDIN CSL_CITATION {"citationItems":[{"id":"ITEM-1","itemData":{"ISBN":"1569737622","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id":"ITEM-1","issued":{"date-parts":[["2011"]]},"title":"Reefs at risk revisited","type":"book"},"uris":["http://www.mendeley.com/documents/?uuid=37eb351b-9935-4507-ad19-4eee94782e2b"]}],"mendeley":{"formattedCitation":"(Burke &lt;i&gt;et al.&lt;/i&gt;, 2011)","plainTextFormattedCitation":"(Burke et al., 2011)","previouslyFormattedCitation":"(Burke &lt;i&gt;et al.&lt;/i&gt;, 2011)"},"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Burke </w:t>
      </w:r>
      <w:r w:rsidRPr="0008241C">
        <w:rPr>
          <w:i/>
          <w:noProof/>
          <w:sz w:val="22"/>
          <w:szCs w:val="22"/>
        </w:rPr>
        <w:t>et al.</w:t>
      </w:r>
      <w:r w:rsidRPr="0008241C">
        <w:rPr>
          <w:noProof/>
          <w:sz w:val="22"/>
          <w:szCs w:val="22"/>
        </w:rPr>
        <w:t>, 2011)</w:t>
      </w:r>
      <w:r w:rsidRPr="0008241C">
        <w:rPr>
          <w:noProof/>
          <w:sz w:val="22"/>
          <w:szCs w:val="22"/>
        </w:rPr>
        <w:fldChar w:fldCharType="end"/>
      </w:r>
      <w:r w:rsidRPr="0008241C">
        <w:rPr>
          <w:noProof/>
          <w:sz w:val="22"/>
          <w:szCs w:val="22"/>
        </w:rPr>
        <w:t xml:space="preserve"> </w:t>
      </w:r>
      <w:r w:rsidRPr="0008241C">
        <w:rPr>
          <w:sz w:val="22"/>
          <w:szCs w:val="22"/>
        </w:rPr>
        <w:t>(</w:t>
      </w:r>
      <w:r w:rsidRPr="0008241C">
        <w:rPr>
          <w:sz w:val="22"/>
          <w:szCs w:val="22"/>
        </w:rPr>
        <w:fldChar w:fldCharType="begin"/>
      </w:r>
      <w:r w:rsidRPr="0008241C">
        <w:rPr>
          <w:sz w:val="22"/>
          <w:szCs w:val="22"/>
        </w:rPr>
        <w:instrText xml:space="preserve"> REF _Ref480622294 \h  \* MERGEFORMAT </w:instrText>
      </w:r>
      <w:r w:rsidRPr="0008241C">
        <w:rPr>
          <w:sz w:val="22"/>
          <w:szCs w:val="22"/>
        </w:rPr>
      </w:r>
      <w:r w:rsidRPr="0008241C">
        <w:rPr>
          <w:sz w:val="22"/>
          <w:szCs w:val="22"/>
        </w:rPr>
        <w:fldChar w:fldCharType="separate"/>
      </w:r>
      <w:r w:rsidR="00D74032" w:rsidRPr="00D74032">
        <w:rPr>
          <w:sz w:val="22"/>
          <w:szCs w:val="22"/>
        </w:rPr>
        <w:t>Table 1.2</w:t>
      </w:r>
      <w:r w:rsidRPr="0008241C">
        <w:rPr>
          <w:sz w:val="22"/>
          <w:szCs w:val="22"/>
        </w:rPr>
        <w:fldChar w:fldCharType="end"/>
      </w:r>
      <w:r w:rsidRPr="0008241C">
        <w:rPr>
          <w:sz w:val="22"/>
          <w:szCs w:val="22"/>
        </w:rPr>
        <w:t xml:space="preserve">) (Section 1.1.4). </w:t>
      </w:r>
      <w:r w:rsidRPr="0008241C">
        <w:rPr>
          <w:noProof/>
          <w:sz w:val="22"/>
          <w:szCs w:val="22"/>
        </w:rPr>
        <w:t>F</w:t>
      </w:r>
      <w:r w:rsidRPr="0008241C">
        <w:rPr>
          <w:sz w:val="22"/>
          <w:szCs w:val="22"/>
        </w:rPr>
        <w:t xml:space="preserve">our of the marine biodiversity hotspots in Asia-Pacific (i.e. Philippines, Sunda Islands, North Indian Ocean, South Japan) are among the most heavily fished and degraded reef areas globally </w:t>
      </w:r>
      <w:r w:rsidRPr="0008241C">
        <w:rPr>
          <w:sz w:val="22"/>
          <w:szCs w:val="22"/>
        </w:rPr>
        <w:fldChar w:fldCharType="begin" w:fldLock="1"/>
      </w:r>
      <w:r w:rsidRPr="0008241C">
        <w:rPr>
          <w:sz w:val="22"/>
          <w:szCs w:val="22"/>
        </w:rPr>
        <w:instrText>ADDIN CSL_CITATION {"citationItems":[{"id":"ITEM-1","itemData":{"DOI":"10.1641/B570707","ISSN":"0006-3568","author":[{"dropping-particle":"","family":"Spalding","given":"M.D","non-dropping-particle":"","parse-names":false,"suffix":""},{"dropping-particle":"","family":"Fox","given":"H.E","non-dropping-particle":"","parse-names":false,"suffix":""},{"dropping-particle":"","family":"Allen","given":"G.R","non-dropping-particle":"","parse-names":false,"suffix":""},{"dropping-particle":"","family":"Davidson","given":"N","non-dropping-particle":"","parse-names":false,"suffix":""},{"dropping-particle":"","family":"Ferdana","given":"Z.A.","non-dropping-particle":"","parse-names":false,"suffix":""},{"dropping-particle":"","family":"Finlayson","given":"M","non-dropping-particle":"","parse-names":false,"suffix":""},{"dropping-particle":"","family":"Halpern","given":"B.S","non-dropping-particle":"","parse-names":false,"suffix":""},{"dropping-particle":"","family":"Jorge","given":"M.A","non-dropping-particle":"","parse-names":false,"suffix":""},{"dropping-particle":"","family":"Lombana","given":"A.L","non-dropping-particle":"","parse-names":false,"suffix":""},{"dropping-particle":"","family":"Lourie","given":"S.A.","non-dropping-particle":"","parse-names":false,"suffix":""},{"dropping-particle":"","family":"Martin","given":"K.D","non-dropping-particle":"","parse-names":false,"suffix":""},{"dropping-particle":"","family":"McManus","given":"E.","non-dropping-particle":"","parse-names":false,"suffix":""},{"dropping-particle":"","family":"Molnar","given":"J.","non-dropping-particle":"","parse-names":false,"suffix":""},{"dropping-particle":"","family":"Rechhia","given":"C.A","non-dropping-particle":"","parse-names":false,"suffix":""},{"dropping-particle":"","family":"Robertson","given":"J.","non-dropping-particle":"","parse-names":false,"suffix":""}],"container-title":"BioScience","id":"ITEM-1","issue":"7","issued":{"date-parts":[["2007"]]},"page":"573","publisher":"Oxford University Press","title":"Marine Ecoregions of the World: A Bioregionalization of Coastal and Shelf Areas","type":"article-journal","volume":"57"},"uris":["http://www.mendeley.com/documents/?uuid=a79cc43a-d3e9-4e76-a26c-5529d8760437"]},{"id":"ITEM-2","itemData":{"DOI":"10.1371/journal.pone.0012110","ISBN":"1932-6203","ISSN":"19326203","PMID":"20689850","abstract":"The Census of Marine Life (2000-2010) was the largest global research programme on marine biodiversity. This paper integrated the findings of reviews of major world regions by the Census and provides a global perspective on what is known and what are the major scientific gaps. Study metrics were regional species richness, numbers of endemic and alien species, numbers of species identification guides and taxonomic experts, and a state-of-knowledge index. The threats to biodiversity were classified across the regions. A poor to moderate correlation between species richness and seabed area, and sea volume, and no correlations with topographic variation, were attributed to sparse, uneven and unrepresentative sampling in much of the global marine environment. Many habitats have been poorly sampled, particularly in deeper seas, and several species-rich taxonomic groups, especially of smaller organisms, remain poorly studied. Crustacea, Mollusca, and Pisces comprised approximately half of all known species across the regions. The proportion that these and other taxa comprised of all taxa varied sufficiently to question whether the relative number of species within phyla and classes are constant throughout the world. Over-fishing and pollution were identified as the main threats to biodiversity across all regions, followed by alien species, altered temperature, acidification, and hypoxia, although their relative importance varied among regions. The findings were replicated worldwide, in both developed and developing countries: i.e. major gaps exist in sampling effort and taxonomic expertise that impair society's ability to discover new species and identify and understand species of economic and ecological importance. There was a positive relationship between the availability of species identification guides and knowledge of biodiversity, including the number of species and alien species. Available taxonomic guides and experts correlated negatively with endemic species, suggesting that the more we study the ocean the fewer endemic species are evident. There is a need to accelerate the discovery of marine biodiversity, since much of it may be lost without even being known. We discuss how international collaboration between developed and developing countries is essential for improving productivity in the discovery and management of marine biodiversity, and how various sectors may contribute to this.","author":[{"dropping-particle":"","family":"Costello","given":"Mark John","non-dropping-particle":"","parse-names":false,"suffix":""},{"dropping-particle":"","family":"Coll","given":"Marta","non-dropping-particle":"","parse-names":false,"suffix":""},{"dropping-particle":"","family":"Danovaro","given":"Roberto","non-dropping-particle":"","parse-names":false,"suffix":""},{"dropping-particle":"","family":"Halpin","given":"Pat","non-dropping-particle":"","parse-names":false,"suffix":""},{"dropping-particle":"","family":"Ojaveer","given":"Henn","non-dropping-particle":"","parse-names":false,"suffix":""},{"dropping-particle":"","family":"Miloslavich","given":"Patricia","non-dropping-particle":"","parse-names":false,"suffix":""}],"container-title":"PLoS ONE","id":"ITEM-2","issue":"8","issued":{"date-parts":[["2010"]]},"title":"A census of marine biodiversity knowledge, resources, and future challenges","type":"article-journal","volume":"5"},"uris":["http://www.mendeley.com/documents/?uuid=f28a0a0e-59c4-44ea-9b51-4261377ec571"]},{"id":"ITEM-3","itemData":{"DOI":"10.1016/j.biocon.2016.10.005","ISBN":"00063207","ISSN":"00063207","abstract":"The ocean holds much of the planet's biodiversity, yet &lt;4% of the ocean is within protected areas. On land, the protecting of areas with low biodiversity and under little threat, rather than biodiversity hotspots, is a well-known problem. Prudence suggests that we not repeat this pattern in the ocean. Here we assessed patterns of global marine biodiversity by evaluating the protections of 4352 species for which geographic ranges are known, and mapping priority areas using an index that considers species vulnerability, coverage by marine protected areas (MPAs), and human impacts. Species have, on average, only 3.6% of their range protected. Moreover, species of conservation concern (threatened, small-ranged, and data deficient) have less protection than species on average. Only 5 nations currently protect 10% or more of their exclusive economic zone (EEZ) as strict Marine Reserves (IUCN category I–IV) in accord with the 2020 Aichi Biodiversity Targets. One nation by itself, Australia, accounts for 65% of the global area of Marine Reserves. The Coral Triangle is the clear and dominant global priority for biodiversity, but we identify additional global and regional priorities in each ocean basin. As an example, we show that for the United States, the Marianas and Samoan Islands are the top marine conservation priorities. Despite recent advances, the world has yet to protect most of the area and species that need it. Where to protect those species, however, is increasingly clear.","author":[{"dropping-particle":"","family":"Jenkins","given":"Clinton N.","non-dropping-particle":"","parse-names":false,"suffix":""},{"dropping-particle":"","family":"Houtan","given":"Kyle S.","non-dropping-particle":"Van","parse-names":false,"suffix":""}],"container-title":"Biological Conservation","id":"ITEM-3","issued":{"date-parts":[["2016"]]},"page":"6-12","publisher":"Elsevier Ltd","title":"Global and regional priorities for marine biodiversity protection","type":"article-journal","volume":"204"},"uris":["http://www.mendeley.com/documents/?uuid=eea2ed55-289b-4ec4-994e-3bc49c5f831d"]},{"id":"ITEM-4","itemData":{"DOI":"10.1371/journal.pone.0082898","ISBN":"1932-6203","ISSN":"19326203","PMID":"24416151","abstract":"&lt;p&gt;In recent decades, many marine populations have experienced major declines in abundance, but we still know little about where management interventions may help protect the highest levels of marine biodiversity. We used modeled spatial distribution data for nearly 12,500 species to quantify global patterns of species richness and two measures of endemism. By combining these data with spatial information on cumulative human impacts, we identified priority areas where marine biodiversity is most and least impacted by human activities, both within Exclusive Economic Zones (EEZs) and Areas Beyond National Jurisdiction (ABNJ). Our analyses highlighted places that are both accepted priorities for marine conservation like the Coral Triangle, as well as less well-known locations in the southwest Indian Ocean, western Pacific Ocean, Arctic and Antarctic Oceans, and within semi-enclosed seas like the Mediterranean and Baltic Seas. Within highly impacted priority areas, climate and fishing were the biggest stressors. Although new priorities may arise as we continue to improve marine species range datasets, results from this work are an essential first step in guiding limited resources to regions where investment could best sustain marine biodiversity.&lt;/p&gt;","author":[{"dropping-particle":"","family":"Selig","given":"Elizabeth R.","non-dropping-particle":"","parse-names":false,"suffix":""},{"dropping-particle":"","family":"Turner","given":"Will R.","non-dropping-particle":"","parse-names":false,"suffix":""},{"dropping-particle":"","family":"Troëng","given":"Sebastian","non-dropping-particle":"","parse-names":false,"suffix":""},{"dropping-particle":"","family":"Wallace","given":"Bryan P.","non-dropping-particle":"","parse-names":false,"suffix":""},{"dropping-particle":"","family":"Halpern","given":"Benjamin S.","non-dropping-particle":"","parse-names":false,"suffix":""},{"dropping-particle":"","family":"Kaschner","given":"Kristin","non-dropping-particle":"","parse-names":false,"suffix":""},{"dropping-particle":"","family":"Lascelles","given":"Ben G.","non-dropping-particle":"","parse-names":false,"suffix":""},{"dropping-particle":"","family":"Carpenter","given":"Kent E.","non-dropping-particle":"","parse-names":false,"suffix":""},{"dropping-particle":"","family":"Mittermeier","given":"Russell A.","non-dropping-particle":"","parse-names":false,"suffix":""}],"container-title":"PLoS ONE","id":"ITEM-4","issue":"1","issued":{"date-parts":[["2014"]]},"page":"1-11","title":"Global priorities for marine biodiversity conservation","type":"article-journal","volume":"9"},"uris":["http://www.mendeley.com/documents/?uuid=d5e62b43-a92a-4f64-a47e-1466052d96fe"]}],"mendeley":{"formattedCitation":"(Costello &lt;i&gt;et al.&lt;/i&gt;, 2010; Jenkins &amp; Van Houtan, 2016; Selig &lt;i&gt;et al.&lt;/i&gt;, 2014; Spalding &lt;i&gt;et al.&lt;/i&gt;, 2007)","plainTextFormattedCitation":"(Costello et al., 2010; Jenkins &amp; Van Houtan, 2016; Selig et al., 2014; Spalding et al., 2007)","previouslyFormattedCitation":"(Costello &lt;i&gt;et al.&lt;/i&gt;, 2010; Jenkins &amp; Van Houtan, 2016; Selig &lt;i&gt;et al.&lt;/i&gt;, 2014; Spalding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Costello </w:t>
      </w:r>
      <w:r w:rsidRPr="0008241C">
        <w:rPr>
          <w:i/>
          <w:noProof/>
          <w:sz w:val="22"/>
          <w:szCs w:val="22"/>
        </w:rPr>
        <w:t>et al.</w:t>
      </w:r>
      <w:r w:rsidRPr="0008241C">
        <w:rPr>
          <w:noProof/>
          <w:sz w:val="22"/>
          <w:szCs w:val="22"/>
        </w:rPr>
        <w:t xml:space="preserve">, 2010; Jenkins &amp; Van Houtan, 2016; Selig </w:t>
      </w:r>
      <w:r w:rsidRPr="0008241C">
        <w:rPr>
          <w:i/>
          <w:noProof/>
          <w:sz w:val="22"/>
          <w:szCs w:val="22"/>
        </w:rPr>
        <w:t>et al.</w:t>
      </w:r>
      <w:r w:rsidRPr="0008241C">
        <w:rPr>
          <w:noProof/>
          <w:sz w:val="22"/>
          <w:szCs w:val="22"/>
        </w:rPr>
        <w:t xml:space="preserve">, 2014; Spalding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Although the areas of greatest coral reef species richness are more highly threatened from human activity compared to less diverse areas, there are also extensive coral reef areas that remain less impacted, relatively healthy and highly biodiverse (e.g. Lord Howe Island, Western Australia, Hawaiian Islands, New Caledonia, Andaman Sea, Palawan) </w:t>
      </w:r>
      <w:r w:rsidRPr="0008241C">
        <w:rPr>
          <w:sz w:val="22"/>
          <w:szCs w:val="22"/>
        </w:rPr>
        <w:fldChar w:fldCharType="begin" w:fldLock="1"/>
      </w:r>
      <w:r w:rsidRPr="0008241C">
        <w:rPr>
          <w:sz w:val="22"/>
          <w:szCs w:val="22"/>
        </w:rPr>
        <w:instrText>ADDIN CSL_CITATION {"citationItems":[{"id":"ITEM-1","itemData":{"author":[{"dropping-particle":"","family":"GCRMN","given":"","non-dropping-particle":"","parse-names":false,"suffix":""}],"id":"ITEM-1","issued":{"date-parts":[["2009"]]},"publisher-place":"Townsville","title":"Status of corral reefs of the world: 2008","type":"report"},"uris":["http://www.mendeley.com/documents/?uuid=6de9bd0d-852b-4c8c-a577-74b061d0a1e5"]}],"mendeley":{"formattedCitation":"(GCRMN, 2009)","plainTextFormattedCitation":"(GCRMN, 2009)","previouslyFormattedCitation":"(GCRMN, 2009)"},"properties":{"noteIndex":0},"schema":"https://github.com/citation-style-language/schema/raw/master/csl-citation.json"}</w:instrText>
      </w:r>
      <w:r w:rsidRPr="0008241C">
        <w:rPr>
          <w:sz w:val="22"/>
          <w:szCs w:val="22"/>
        </w:rPr>
        <w:fldChar w:fldCharType="separate"/>
      </w:r>
      <w:r w:rsidRPr="0008241C">
        <w:rPr>
          <w:noProof/>
          <w:sz w:val="22"/>
          <w:szCs w:val="22"/>
        </w:rPr>
        <w:t>(GCRMN, 2009)</w:t>
      </w:r>
      <w:r w:rsidRPr="0008241C">
        <w:rPr>
          <w:sz w:val="22"/>
          <w:szCs w:val="22"/>
        </w:rPr>
        <w:fldChar w:fldCharType="end"/>
      </w:r>
      <w:r w:rsidRPr="0008241C">
        <w:rPr>
          <w:sz w:val="22"/>
          <w:szCs w:val="22"/>
        </w:rPr>
        <w:t xml:space="preserve">. However, some of the reef areas that were considered less impacted, such as the Great Barrier Reef, have recently experienced massive coral bleaching events (40 per cent of the corals are believed to be lost) that have affected the population of vulnerable marine species </w:t>
      </w:r>
      <w:r w:rsidRPr="0008241C">
        <w:rPr>
          <w:sz w:val="22"/>
          <w:szCs w:val="22"/>
        </w:rPr>
        <w:fldChar w:fldCharType="begin" w:fldLock="1"/>
      </w:r>
      <w:r w:rsidRPr="0008241C">
        <w:rPr>
          <w:sz w:val="22"/>
          <w:szCs w:val="22"/>
        </w:rPr>
        <w:instrText>ADDIN CSL_CITATION {"citationItems":[{"id":"ITEM-1","itemData":{"ISBN":"9789280735109","author":[{"dropping-particle":"","family":"UNEP-WCMC","given":"","non-dropping-particle":"","parse-names":false,"suffix":""}],"id":"ITEM-1","issued":{"date-parts":[["2016"]]},"publisher":"UNEP-WCMC","publisher-place":"Cambridge, UK","title":"The State of Biodiversity in Asia and The Pacific: A mid-term review of progress towards the Aichi Biodiversity Targets","type":"book"},"uris":["http://www.mendeley.com/documents/?uuid=e050c975-3bf7-4b0a-8f04-6247be1ce903"]}],"mendeley":{"formattedCitation":"(UNEP-WCMC, 2016)","plainTextFormattedCitation":"(UNEP-WCMC, 2016)","previouslyFormattedCitation":"(UNEP-WCMC, 2016)"},"properties":{"noteIndex":0},"schema":"https://github.com/citation-style-language/schema/raw/master/csl-citation.json"}</w:instrText>
      </w:r>
      <w:r w:rsidRPr="0008241C">
        <w:rPr>
          <w:sz w:val="22"/>
          <w:szCs w:val="22"/>
        </w:rPr>
        <w:fldChar w:fldCharType="separate"/>
      </w:r>
      <w:r w:rsidRPr="0008241C">
        <w:rPr>
          <w:noProof/>
          <w:sz w:val="22"/>
          <w:szCs w:val="22"/>
        </w:rPr>
        <w:t>(UNEP-WCMC, 2016)</w:t>
      </w:r>
      <w:r w:rsidRPr="0008241C">
        <w:rPr>
          <w:sz w:val="22"/>
          <w:szCs w:val="22"/>
        </w:rPr>
        <w:fldChar w:fldCharType="end"/>
      </w:r>
      <w:r w:rsidRPr="0008241C">
        <w:rPr>
          <w:sz w:val="22"/>
          <w:szCs w:val="22"/>
        </w:rPr>
        <w:t>.</w:t>
      </w:r>
    </w:p>
    <w:p w14:paraId="173A917E" w14:textId="77777777" w:rsidR="00A01204" w:rsidRPr="0008241C" w:rsidRDefault="00A01204" w:rsidP="00A01204">
      <w:pPr>
        <w:rPr>
          <w:sz w:val="22"/>
          <w:szCs w:val="22"/>
        </w:rPr>
      </w:pPr>
    </w:p>
    <w:p w14:paraId="3CEC4373" w14:textId="77777777" w:rsidR="00A01204" w:rsidRPr="0008241C" w:rsidRDefault="00A01204" w:rsidP="00A01204">
      <w:pPr>
        <w:rPr>
          <w:sz w:val="22"/>
          <w:szCs w:val="22"/>
        </w:rPr>
      </w:pPr>
      <w:r w:rsidRPr="0008241C">
        <w:rPr>
          <w:sz w:val="22"/>
          <w:szCs w:val="22"/>
        </w:rPr>
        <w:t>While the above clearly illustrate the high biodiversity in the Asia-Pacific region, it is important to note the</w:t>
      </w:r>
      <w:r w:rsidRPr="0008241C" w:rsidDel="000011E2">
        <w:rPr>
          <w:sz w:val="22"/>
          <w:szCs w:val="22"/>
        </w:rPr>
        <w:t xml:space="preserve"> large discrepancy in the </w:t>
      </w:r>
      <w:r w:rsidRPr="0008241C">
        <w:rPr>
          <w:sz w:val="22"/>
          <w:szCs w:val="22"/>
        </w:rPr>
        <w:t>availability</w:t>
      </w:r>
      <w:r w:rsidRPr="0008241C" w:rsidDel="000011E2">
        <w:rPr>
          <w:sz w:val="22"/>
          <w:szCs w:val="22"/>
        </w:rPr>
        <w:t xml:space="preserve"> and quality of data, </w:t>
      </w:r>
      <w:r w:rsidRPr="0008241C">
        <w:rPr>
          <w:sz w:val="22"/>
          <w:szCs w:val="22"/>
        </w:rPr>
        <w:t xml:space="preserve">both </w:t>
      </w:r>
      <w:r w:rsidRPr="0008241C" w:rsidDel="000011E2">
        <w:rPr>
          <w:sz w:val="22"/>
          <w:szCs w:val="22"/>
        </w:rPr>
        <w:t xml:space="preserve">regionally and </w:t>
      </w:r>
      <w:r w:rsidRPr="0008241C">
        <w:rPr>
          <w:sz w:val="22"/>
          <w:szCs w:val="22"/>
        </w:rPr>
        <w:t>subregion</w:t>
      </w:r>
      <w:r w:rsidRPr="0008241C" w:rsidDel="000011E2">
        <w:rPr>
          <w:sz w:val="22"/>
          <w:szCs w:val="22"/>
        </w:rPr>
        <w:t xml:space="preserve">ally </w:t>
      </w:r>
      <w:r w:rsidRPr="0008241C" w:rsidDel="000011E2">
        <w:rPr>
          <w:sz w:val="22"/>
          <w:szCs w:val="22"/>
        </w:rPr>
        <w:fldChar w:fldCharType="begin" w:fldLock="1"/>
      </w:r>
      <w:r w:rsidRPr="0008241C">
        <w:rPr>
          <w:sz w:val="22"/>
          <w:szCs w:val="22"/>
        </w:rPr>
        <w:instrText>ADDIN CSL_CITATION {"citationItems":[{"id":"ITEM-1","itemData":{"DOI":"10.1038/ncomms9221","ISBN":"2167-9843","author":[{"dropping-particle":"","family":"Meyer","given":"Carsten","non-dropping-particle":"","parse-names":false,"suffix":""},{"dropping-particle":"","family":"Kreft","given":"Holger","non-dropping-particle":"","parse-names":false,"suffix":""},{"dropping-particle":"","family":"Guralnick","given":"Robert P","non-dropping-particle":"","parse-names":false,"suffix":""},{"dropping-particle":"","family":"Jetz","given":"Walter","non-dropping-particle":"","parse-names":false,"suffix":""}],"container-title":"Nature Communications","id":"ITEM-1","issued":{"date-parts":[["2015"]]},"page":"8221","title":"Global priorities for an effective information basis of biodiversity distributions","type":"article-journal","volume":"6"},"uris":["http://www.mendeley.com/documents/?uuid=1ed62c05-3b37-407d-88dd-3c9039f9e29e"]},{"id":"ITEM-2","itemData":{"DOI":"10.1073/pnas.0810306106","ISBN":"0027-8424","ISSN":"1091-6490","PMID":"19470638","abstract":"Endemism and species richness are highly relevant to the global prioritization of conservation efforts in which oceanic islands have remained relatively neglected. When compared to mainland areas, oceanic islands in general are known for their high percentage of endemic species but only moderate levels of species richness, prompting the question of their relative conservation value. Here we quantify geographic patterns of endemism-scaled richness (“endemism richness”) of vascular plants across 90 terrestrial biogeographic regions, including islands, worldwide and evaluate their congruence with terrestrial vertebrates. Endemism richness of plants and vertebrates is strongly related, and values on islands exceed those of mainland regions by a factor of 9.5 and 8.1 for plants and vertebrates, respectively. Comparisons of different measures of past and future human impact and land cover change further reveal marked differences between mainland and island regions. While island and mainland regions suffered equally from past habitat loss, we find the human impact index, a measure of current threat, to be significantly higher on islands. Projected land-cover changes for the year 2100 indicate that land-use-driven changes on islands might strongly increase in the future. Given their conservation risks, smaller land areas, and high levels of endemism richness, islands may offer particularly high returns for species conservation efforts and therefore warrant a high priority in global biodiversity conservation in this century.","author":[{"dropping-particle":"","family":"Kier","given":"Gerold","non-dropping-particle":"","parse-names":false,"suffix":""},{"dropping-particle":"","family":"Kreft","given":"Holger","non-dropping-particle":"","parse-names":false,"suffix":""},{"dropping-particle":"","family":"Lee","given":"Tien Ming","non-dropping-particle":"","parse-names":false,"suffix":""},{"dropping-particle":"","family":"Jetz","given":"Walter","non-dropping-particle":"","parse-names":false,"suffix":""},{"dropping-particle":"","family":"Ibisch","given":"Pierre L.","non-dropping-particle":"","parse-names":false,"suffix":""},{"dropping-particle":"","family":"Nowicki","given":"Christoph","non-dropping-particle":"","parse-names":false,"suffix":""},{"dropping-particle":"","family":"Mutke","given":"Jens","non-dropping-particle":"","parse-names":false,"suffix":""},{"dropping-particle":"","family":"Barthlott","given":"Wilhelm","non-dropping-particle":"","parse-names":false,"suffix":""}],"container-title":"Proceedings of the National Academy of Sciences","id":"ITEM-2","issue":"23","issued":{"date-parts":[["2009"]]},"page":"9322-9327","title":"A global assessment of endemism and species richness across island and mainland regions","type":"article-journal","volume":"106"},"uris":["http://www.mendeley.com/documents/?uuid=a1a81faf-9504-441f-8348-1f691d3bfe69"]},{"id":"ITEM-3","itemData":{"DOI":"10.1038/srep41591","ISSN":"2045-2322","author":[{"dropping-particle":"","family":"Mihoub","given":"Jean-Baptiste","non-dropping-particle":"","parse-names":false,"suffix":""},{"dropping-particle":"","family":"Henle","given":"Klaus","non-dropping-particle":"","parse-names":false,"suffix":""},{"dropping-particle":"","family":"Brotons","given":"Lluís","non-dropping-particle":"","parse-names":false,"suffix":""},{"dropping-particle":"","family":"Brummitt","given":"N.","non-dropping-particle":"","parse-names":false,"suffix":""},{"dropping-particle":"","family":"Titeux","given":"Nicolas","non-dropping-particle":"","parse-names":false,"suffix":""},{"dropping-particle":"","family":"Schmeller","given":"Dirk S.","non-dropping-particle":"","parse-names":false,"suffix":""}],"container-title":"Scientific Reports","id":"ITEM-3","issue":"December 2016","issued":{"date-parts":[["2017"]]},"page":"1-11","publisher":"Nature Publishing Group","title":"Setting temporal baselines for biodiversity: the limits of available monitoring data for capturing the full impact of anthropogenic pressures","type":"article-journal","volume":"in press"},"uris":["http://www.mendeley.com/documents/?uuid=23431a33-0b2a-4afb-818e-b1e7aaa6b752"]}],"mendeley":{"formattedCitation":"(Kier &lt;i&gt;et al.&lt;/i&gt;, 2009; Meyer &lt;i&gt;et al.&lt;/i&gt;, 2015; Mihoub &lt;i&gt;et al.&lt;/i&gt;, 2017)","manualFormatting":"(Kier et al., 2009; Meyer, Kreft, Guralnick, &amp; Jetz, 2015; Mihoub et al., 2017; Amano and Sutherland, 2013)","plainTextFormattedCitation":"(Kier et al., 2009; Meyer et al., 2015; Mihoub et al., 2017)","previouslyFormattedCitation":"(Kier &lt;i&gt;et al.&lt;/i&gt;, 2009; Meyer &lt;i&gt;et al.&lt;/i&gt;, 2015; Mihoub &lt;i&gt;et al.&lt;/i&gt;, 2017)"},"properties":{"noteIndex":0},"schema":"https://github.com/citation-style-language/schema/raw/master/csl-citation.json"}</w:instrText>
      </w:r>
      <w:r w:rsidRPr="0008241C" w:rsidDel="000011E2">
        <w:rPr>
          <w:sz w:val="22"/>
          <w:szCs w:val="22"/>
        </w:rPr>
        <w:fldChar w:fldCharType="separate"/>
      </w:r>
      <w:r w:rsidRPr="0008241C">
        <w:rPr>
          <w:noProof/>
          <w:sz w:val="22"/>
          <w:szCs w:val="22"/>
        </w:rPr>
        <w:t xml:space="preserve">(Kier </w:t>
      </w:r>
      <w:r w:rsidRPr="0008241C">
        <w:rPr>
          <w:i/>
          <w:noProof/>
          <w:sz w:val="22"/>
          <w:szCs w:val="22"/>
        </w:rPr>
        <w:t>et al</w:t>
      </w:r>
      <w:r w:rsidRPr="0008241C">
        <w:rPr>
          <w:noProof/>
          <w:sz w:val="22"/>
          <w:szCs w:val="22"/>
        </w:rPr>
        <w:t xml:space="preserve">., 2009; Meyer </w:t>
      </w:r>
      <w:r w:rsidRPr="0008241C">
        <w:rPr>
          <w:i/>
          <w:noProof/>
          <w:sz w:val="22"/>
          <w:szCs w:val="22"/>
        </w:rPr>
        <w:t>et al.</w:t>
      </w:r>
      <w:r w:rsidRPr="0008241C">
        <w:rPr>
          <w:noProof/>
          <w:sz w:val="22"/>
          <w:szCs w:val="22"/>
        </w:rPr>
        <w:t xml:space="preserve">, 2015; Mihoub </w:t>
      </w:r>
      <w:r w:rsidRPr="0008241C">
        <w:rPr>
          <w:i/>
          <w:noProof/>
          <w:sz w:val="22"/>
          <w:szCs w:val="22"/>
        </w:rPr>
        <w:t>et al.</w:t>
      </w:r>
      <w:r w:rsidRPr="0008241C">
        <w:rPr>
          <w:noProof/>
          <w:sz w:val="22"/>
          <w:szCs w:val="22"/>
        </w:rPr>
        <w:t>, 2017; Amano &amp; Sutherland, 2013)</w:t>
      </w:r>
      <w:r w:rsidRPr="0008241C" w:rsidDel="000011E2">
        <w:rPr>
          <w:sz w:val="22"/>
          <w:szCs w:val="22"/>
        </w:rPr>
        <w:fldChar w:fldCharType="end"/>
      </w:r>
      <w:r w:rsidRPr="0008241C" w:rsidDel="000011E2">
        <w:rPr>
          <w:sz w:val="22"/>
          <w:szCs w:val="22"/>
        </w:rPr>
        <w:t xml:space="preserve">. </w:t>
      </w:r>
      <w:r w:rsidRPr="0008241C">
        <w:rPr>
          <w:sz w:val="22"/>
          <w:szCs w:val="22"/>
        </w:rPr>
        <w:t>R</w:t>
      </w:r>
      <w:r w:rsidRPr="0008241C" w:rsidDel="000011E2">
        <w:rPr>
          <w:sz w:val="22"/>
          <w:szCs w:val="22"/>
        </w:rPr>
        <w:t>eliable data is still only available for s</w:t>
      </w:r>
      <w:r w:rsidRPr="0008241C">
        <w:rPr>
          <w:sz w:val="22"/>
          <w:szCs w:val="22"/>
        </w:rPr>
        <w:t>ome</w:t>
      </w:r>
      <w:r w:rsidRPr="0008241C" w:rsidDel="000011E2">
        <w:rPr>
          <w:sz w:val="22"/>
          <w:szCs w:val="22"/>
        </w:rPr>
        <w:t xml:space="preserve"> taxonomic groups. </w:t>
      </w:r>
      <w:r w:rsidRPr="0008241C">
        <w:rPr>
          <w:sz w:val="22"/>
          <w:szCs w:val="22"/>
        </w:rPr>
        <w:t xml:space="preserve">For example, maps showing alpha diversity, the extent of endemism, and biodiversity hotspots are usually only available for plants </w:t>
      </w:r>
      <w:r w:rsidRPr="0008241C">
        <w:rPr>
          <w:sz w:val="22"/>
          <w:szCs w:val="22"/>
        </w:rPr>
        <w:fldChar w:fldCharType="begin" w:fldLock="1"/>
      </w:r>
      <w:r w:rsidRPr="0008241C">
        <w:rPr>
          <w:sz w:val="22"/>
          <w:szCs w:val="22"/>
        </w:rPr>
        <w:instrText>ADDIN CSL_CITATION {"citationItems":[{"id":"ITEM-1","itemData":{"ISSN":"0036-8075","author":[{"dropping-particle":"","family":"Joppa","given":"L N","non-dropping-particle":"","parse-names":false,"suffix":""},{"dropping-particle":"","family":"Visconti","given":"Piero","non-dropping-particle":"","parse-names":false,"suffix":""},{"dropping-particle":"","family":"Jenkins","given":"C N","non-dropping-particle":"","parse-names":false,"suffix":""},{"dropping-particle":"","family":"Pimm","given":"S L","non-dropping-particle":"","parse-names":false,"suffix":""}],"container-title":"science","id":"ITEM-1","issue":"6150","issued":{"date-parts":[["2013"]]},"page":"1100-1103","publisher":"American Association for the Advancement of Science","title":"Achieving the convention on biological diversity’s goals for plant conservation","type":"article-journal","volume":"341"},"uris":["http://www.mendeley.com/documents/?uuid=76531f28-2290-467e-8639-9f6fa60cd275"]}],"mendeley":{"formattedCitation":"(Joppa &lt;i&gt;et al.&lt;/i&gt;, 2013)","plainTextFormattedCitation":"(Joppa et al., 2013)","previouslyFormattedCitation":"(Joppa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oppa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mammals </w:t>
      </w:r>
      <w:r w:rsidRPr="0008241C">
        <w:rPr>
          <w:sz w:val="22"/>
          <w:szCs w:val="22"/>
        </w:rPr>
        <w:fldChar w:fldCharType="begin" w:fldLock="1"/>
      </w:r>
      <w:r w:rsidRPr="0008241C">
        <w:rPr>
          <w:sz w:val="22"/>
          <w:szCs w:val="22"/>
        </w:rPr>
        <w:instrText>ADDIN CSL_CITATION {"citationItems":[{"id":"ITEM-1","itemData":{"ISSN":"0036-8075","author":[{"dropping-particle":"","family":"Schipper","given":"Jan","non-dropping-particle":"","parse-names":false,"suffix":""},{"dropping-particle":"","family":"Chanson","given":"Janice S","non-dropping-particle":"","parse-names":false,"suffix":""},{"dropping-particle":"","family":"Chiozza","given":"Federica","non-dropping-particle":"","parse-names":false,"suffix":""},{"dropping-particle":"","family":"Cox","given":"Neil A","non-dropping-particle":"","parse-names":false,"suffix":""},{"dropping-particle":"","family":"Hoffmann","given":"Michael","non-dropping-particle":"","parse-names":false,"suffix":""},{"dropping-particle":"","family":"Katariya","given":"Vineet","non-dropping-particle":"","parse-names":false,"suffix":""},{"dropping-particle":"","family":"Lamoreux","given":"John","non-dropping-particle":"","parse-names":false,"suffix":""},{"dropping-particle":"","family":"Rodrigues","given":"Ana S L","non-dropping-particle":"","parse-names":false,"suffix":""},{"dropping-particle":"","family":"Stuart","given":"Simon N","non-dropping-particle":"","parse-names":false,"suffix":""},{"dropping-particle":"","family":"Temple","given":"Helen J","non-dropping-particle":"","parse-names":false,"suffix":""}],"container-title":"Science","id":"ITEM-1","issue":"5899","issued":{"date-parts":[["2008"]]},"page":"225-230","publisher":"American Association for the Advancement of Science","title":"The status of the world's land and marine mammals: diversity, threat, and knowledge","type":"article-journal","volume":"322"},"uris":["http://www.mendeley.com/documents/?uuid=7d57266c-fdb6-40ae-92fe-586627fb898d"]}],"mendeley":{"formattedCitation":"(Schipper &lt;i&gt;et al.&lt;/i&gt;, 2008)","plainTextFormattedCitation":"(Schipper et al., 2008)","previouslyFormattedCitation":"(Schipper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Schipper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birds </w:t>
      </w:r>
      <w:r w:rsidRPr="0008241C">
        <w:rPr>
          <w:sz w:val="22"/>
          <w:szCs w:val="22"/>
        </w:rPr>
        <w:fldChar w:fldCharType="begin" w:fldLock="1"/>
      </w:r>
      <w:r w:rsidRPr="0008241C">
        <w:rPr>
          <w:sz w:val="22"/>
          <w:szCs w:val="22"/>
        </w:rPr>
        <w:instrText>ADDIN CSL_CITATION {"citationItems":[{"id":"ITEM-1","itemData":{"author":[{"dropping-particle":"","family":"Stattersfield","given":"A J","non-dropping-particle":"","parse-names":false,"suffix":""},{"dropping-particle":"","family":"Crosby","given":"M J","non-dropping-particle":"","parse-names":false,"suffix":""},{"dropping-particle":"","family":"Long","given":"A J","non-dropping-particle":"","parse-names":false,"suffix":""},{"dropping-particle":"","family":"Wege","given":"D C","non-dropping-particle":"","parse-names":false,"suffix":""}],"container-title":"BirdLife International, Cambridge, United Kingdom","id":"ITEM-1","issued":{"date-parts":[["1998"]]},"title":"Global directory of endemic bird areas","type":"article-journal"},"uris":["http://www.mendeley.com/documents/?uuid=a4b1a599-a770-4a92-8d95-923ab84e020c"]}],"mendeley":{"formattedCitation":"(Stattersfield &lt;i&gt;et al.&lt;/i&gt;, 1998)","plainTextFormattedCitation":"(Stattersfield et al., 1998)","previouslyFormattedCitation":"(Stattersfield &lt;i&gt;et al.&lt;/i&gt;, 1998)"},"properties":{"noteIndex":0},"schema":"https://github.com/citation-style-language/schema/raw/master/csl-citation.json"}</w:instrText>
      </w:r>
      <w:r w:rsidRPr="0008241C">
        <w:rPr>
          <w:sz w:val="22"/>
          <w:szCs w:val="22"/>
        </w:rPr>
        <w:fldChar w:fldCharType="separate"/>
      </w:r>
      <w:r w:rsidRPr="0008241C">
        <w:rPr>
          <w:noProof/>
          <w:sz w:val="22"/>
          <w:szCs w:val="22"/>
        </w:rPr>
        <w:t xml:space="preserve">(Stattersfield </w:t>
      </w:r>
      <w:r w:rsidRPr="0008241C">
        <w:rPr>
          <w:i/>
          <w:noProof/>
          <w:sz w:val="22"/>
          <w:szCs w:val="22"/>
        </w:rPr>
        <w:t>et al.</w:t>
      </w:r>
      <w:r w:rsidRPr="0008241C">
        <w:rPr>
          <w:noProof/>
          <w:sz w:val="22"/>
          <w:szCs w:val="22"/>
        </w:rPr>
        <w:t>, 1998)</w:t>
      </w:r>
      <w:r w:rsidRPr="0008241C">
        <w:rPr>
          <w:sz w:val="22"/>
          <w:szCs w:val="22"/>
        </w:rPr>
        <w:fldChar w:fldCharType="end"/>
      </w:r>
      <w:r w:rsidRPr="0008241C">
        <w:rPr>
          <w:sz w:val="22"/>
          <w:szCs w:val="22"/>
        </w:rPr>
        <w:t xml:space="preserve">, reptiles </w:t>
      </w:r>
      <w:r w:rsidRPr="0008241C">
        <w:rPr>
          <w:sz w:val="22"/>
          <w:szCs w:val="22"/>
        </w:rPr>
        <w:fldChar w:fldCharType="begin" w:fldLock="1"/>
      </w:r>
      <w:r w:rsidRPr="0008241C">
        <w:rPr>
          <w:sz w:val="22"/>
          <w:szCs w:val="22"/>
        </w:rPr>
        <w:instrText>ADDIN CSL_CITATION {"citationItems":[{"id":"ITEM-1","itemData":{"DOI":"https://doi.org/10.1016/j.biocon.2012.07.015","ISSN":"0006-3207","abstract":"Abstract 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author":[{"dropping-particle":"","family":"Böhm","given":"Monika","non-dropping-particle":"","parse-names":false,"suffix":""},{"dropping-particle":"","family":"Collen","given":"Ben","non-dropping-particle":"","parse-names":false,"suffix":""},{"dropping-particle":"","family":"Baillie","given":"Jonathan E 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 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V","family":"Alencar","given":"Laura R","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 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Jun","non-dropping-particle":"","parse-names":false,"suffix":""},{"dropping-particle":"","family":"Fitzgerald","given":"Lee","non-dropping-particle":"","parse-names":false,"suffix":""},{"dropping-particle":"","family":"Flores-Villela","given":"Oscar","non-dropping-particle":"","parse-names":false,"suffix":""},{"dropping-particle":"","family":"França","given":"Frederico G 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ğ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V","family":"Marques","given":"Otavio A","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 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 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 B","non-dropping-particle":"da","parse-names":false,"suffix":""},{"dropping-particle":"","family":"Rödel","given":"Mark-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Supplement C","issued":{"date-parts":[["2013"]]},"page":"372-385","title":"The conservation status of the world’s reptiles","type":"article-journal","volume":"157"},"uris":["http://www.mendeley.com/documents/?uuid=69c9f64a-88c3-4d11-8373-9572a022089e"]}],"mendeley":{"formattedCitation":"(Böhm &lt;i&gt;et al.&lt;/i&gt;, 2013)","plainTextFormattedCitation":"(Böhm et al., 2013)","previouslyFormattedCitation":"(Böhm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öhm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amphibians </w:t>
      </w:r>
      <w:r w:rsidRPr="0008241C">
        <w:rPr>
          <w:sz w:val="22"/>
          <w:szCs w:val="22"/>
        </w:rPr>
        <w:fldChar w:fldCharType="begin" w:fldLock="1"/>
      </w:r>
      <w:r w:rsidRPr="0008241C">
        <w:rPr>
          <w:sz w:val="22"/>
          <w:szCs w:val="22"/>
        </w:rPr>
        <w:instrText>ADDIN CSL_CITATION {"citationItems":[{"id":"ITEM-1","itemData":{"author":[{"dropping-particle":"","family":"Stuart","given":"S. N","non-dropping-particle":"","parse-names":false,"suffix":""},{"dropping-particle":"","family":"Lynx Edicions","given":"","non-dropping-particle":"","parse-names":false,"suffix":""},{"dropping-particle":"","family":"Conservation International","given":"","non-dropping-particle":"","parse-names":false,"suffix":""},{"dropping-particle":"","family":"International Union for Conservation of Nature and Natural Resources","given":"","non-dropping-particle":"","parse-names":false,"suffix":""}],"edition":"1st ed","id":"ITEM-1","issued":{"date-parts":[["2008"]]},"publisher":"Lynx Edicions ; Gland, Switzerland : IUCN ; Arlington, Virginia : Conservation International, Barcelona","title":"Threatened amphibians of the world","type":"book"},"uris":["http://www.mendeley.com/documents/?uuid=e55a7e86-2334-4731-8bd4-ead7c2f5bf93"]}],"mendeley":{"formattedCitation":"(Stuart &lt;i&gt;et al.&lt;/i&gt;, 2008)","plainTextFormattedCitation":"(Stuart et al., 2008)","previouslyFormattedCitation":"(Stuart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Stuart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Other highly</w:t>
      </w:r>
      <w:r w:rsidRPr="0008241C" w:rsidDel="000011E2">
        <w:rPr>
          <w:sz w:val="22"/>
          <w:szCs w:val="22"/>
        </w:rPr>
        <w:t xml:space="preserve"> diverse species groups are </w:t>
      </w:r>
      <w:r w:rsidRPr="0008241C">
        <w:rPr>
          <w:sz w:val="22"/>
          <w:szCs w:val="22"/>
        </w:rPr>
        <w:t>less</w:t>
      </w:r>
      <w:r w:rsidRPr="0008241C" w:rsidDel="000011E2">
        <w:rPr>
          <w:sz w:val="22"/>
          <w:szCs w:val="22"/>
        </w:rPr>
        <w:t xml:space="preserve"> well-researched and </w:t>
      </w:r>
      <w:r w:rsidRPr="0008241C">
        <w:rPr>
          <w:sz w:val="22"/>
          <w:szCs w:val="22"/>
        </w:rPr>
        <w:t xml:space="preserve">understood </w:t>
      </w:r>
      <w:r w:rsidRPr="0008241C">
        <w:rPr>
          <w:sz w:val="22"/>
          <w:szCs w:val="22"/>
        </w:rPr>
        <w:fldChar w:fldCharType="begin" w:fldLock="1"/>
      </w:r>
      <w:r w:rsidRPr="0008241C">
        <w:rPr>
          <w:sz w:val="22"/>
          <w:szCs w:val="22"/>
        </w:rPr>
        <w:instrText>ADDIN CSL_CITATION {"citationItems":[{"id":"ITEM-1","itemData":{"edition":"Topics of","editor":[{"dropping-particle":"","family":"Kiel","given":"S.","non-dropping-particle":"","parse-names":false,"suffix":""}],"id":"ITEM-1","issued":{"date-parts":[["2010"]]},"publisher":"Springer","publisher-place":"New York","title":"The Vent and Seep Biota","type":"book"},"uris":["http://www.mendeley.com/documents/?uuid=68aac2c9-2ae2-45c4-a74e-7375c86215eb"]}],"mendeley":{"formattedCitation":"(Kiel, 2010)","plainTextFormattedCitation":"(Kiel, 2010)","previouslyFormattedCitation":"(Kiel, 2010)"},"properties":{"noteIndex":0},"schema":"https://github.com/citation-style-language/schema/raw/master/csl-citation.json"}</w:instrText>
      </w:r>
      <w:r w:rsidRPr="0008241C">
        <w:rPr>
          <w:sz w:val="22"/>
          <w:szCs w:val="22"/>
        </w:rPr>
        <w:fldChar w:fldCharType="separate"/>
      </w:r>
      <w:r w:rsidRPr="0008241C">
        <w:rPr>
          <w:noProof/>
          <w:sz w:val="22"/>
          <w:szCs w:val="22"/>
        </w:rPr>
        <w:t>(Kiel, 2010)</w:t>
      </w:r>
      <w:r w:rsidRPr="0008241C">
        <w:rPr>
          <w:sz w:val="22"/>
          <w:szCs w:val="22"/>
        </w:rPr>
        <w:fldChar w:fldCharType="end"/>
      </w:r>
      <w:r w:rsidRPr="0008241C" w:rsidDel="000011E2">
        <w:rPr>
          <w:sz w:val="22"/>
          <w:szCs w:val="22"/>
        </w:rPr>
        <w:t>.</w:t>
      </w:r>
      <w:r w:rsidRPr="0008241C">
        <w:rPr>
          <w:sz w:val="22"/>
          <w:szCs w:val="22"/>
        </w:rPr>
        <w:t xml:space="preserve"> When it comes to marine biodiversity, there are still significant gaps about the status of several important species and ecosystems (e.g., </w:t>
      </w:r>
      <w:r w:rsidRPr="0008241C">
        <w:rPr>
          <w:sz w:val="22"/>
          <w:szCs w:val="22"/>
        </w:rPr>
        <w:fldChar w:fldCharType="begin" w:fldLock="1"/>
      </w:r>
      <w:r w:rsidRPr="0008241C">
        <w:rPr>
          <w:sz w:val="22"/>
          <w:szCs w:val="22"/>
        </w:rPr>
        <w:instrText>ADDIN CSL_CITATION {"citationItems":[{"id":"ITEM-1","itemData":{"DOI":"10.1371/journal.pone.0012110","ISBN":"1932-6203","ISSN":"19326203","PMID":"20689850","abstract":"The Census of Marine Life (2000-2010) was the largest global research programme on marine biodiversity. This paper integrated the findings of reviews of major world regions by the Census and provides a global perspective on what is known and what are the major scientific gaps. Study metrics were regional species richness, numbers of endemic and alien species, numbers of species identification guides and taxonomic experts, and a state-of-knowledge index. The threats to biodiversity were classified across the regions. A poor to moderate correlation between species richness and seabed area, and sea volume, and no correlations with topographic variation, were attributed to sparse, uneven and unrepresentative sampling in much of the global marine environment. Many habitats have been poorly sampled, particularly in deeper seas, and several species-rich taxonomic groups, especially of smaller organisms, remain poorly studied. Crustacea, Mollusca, and Pisces comprised approximately half of all known species across the regions. The proportion that these and other taxa comprised of all taxa varied sufficiently to question whether the relative number of species within phyla and classes are constant throughout the world. Over-fishing and pollution were identified as the main threats to biodiversity across all regions, followed by alien species, altered temperature, acidification, and hypoxia, although their relative importance varied among regions. The findings were replicated worldwide, in both developed and developing countries: i.e. major gaps exist in sampling effort and taxonomic expertise that impair society's ability to discover new species and identify and understand species of economic and ecological importance. There was a positive relationship between the availability of species identification guides and knowledge of biodiversity, including the number of species and alien species. Available taxonomic guides and experts correlated negatively with endemic species, suggesting that the more we study the ocean the fewer endemic species are evident. There is a need to accelerate the discovery of marine biodiversity, since much of it may be lost without even being known. We discuss how international collaboration between developed and developing countries is essential for improving productivity in the discovery and management of marine biodiversity, and how various sectors may contribute to this.","author":[{"dropping-particle":"","family":"Costello","given":"Mark John","non-dropping-particle":"","parse-names":false,"suffix":""},{"dropping-particle":"","family":"Coll","given":"Marta","non-dropping-particle":"","parse-names":false,"suffix":""},{"dropping-particle":"","family":"Danovaro","given":"Roberto","non-dropping-particle":"","parse-names":false,"suffix":""},{"dropping-particle":"","family":"Halpin","given":"Pat","non-dropping-particle":"","parse-names":false,"suffix":""},{"dropping-particle":"","family":"Ojaveer","given":"Henn","non-dropping-particle":"","parse-names":false,"suffix":""},{"dropping-particle":"","family":"Miloslavich","given":"Patricia","non-dropping-particle":"","parse-names":false,"suffix":""}],"container-title":"PLoS ONE","id":"ITEM-1","issue":"8","issued":{"date-parts":[["2010"]]},"title":"A census of marine biodiversity knowledge, resources, and future challenges","type":"article-journal","volume":"5"},"uris":["http://www.mendeley.com/documents/?uuid=f28a0a0e-59c4-44ea-9b51-4261377ec571"]},{"id":"ITEM-2","itemData":{"DOI":"10.1371/journal.pone.0082898","ISBN":"1932-6203","ISSN":"19326203","PMID":"24416151","abstract":"&lt;p&gt;In recent decades, many marine populations have experienced major declines in abundance, but we still know little about where management interventions may help protect the highest levels of marine biodiversity. We used modeled spatial distribution data for nearly 12,500 species to quantify global patterns of species richness and two measures of endemism. By combining these data with spatial information on cumulative human impacts, we identified priority areas where marine biodiversity is most and least impacted by human activities, both within Exclusive Economic Zones (EEZs) and Areas Beyond National Jurisdiction (ABNJ). Our analyses highlighted places that are both accepted priorities for marine conservation like the Coral Triangle, as well as less well-known locations in the southwest Indian Ocean, western Pacific Ocean, Arctic and Antarctic Oceans, and within semi-enclosed seas like the Mediterranean and Baltic Seas. Within highly impacted priority areas, climate and fishing were the biggest stressors. Although new priorities may arise as we continue to improve marine species range datasets, results from this work are an essential first step in guiding limited resources to regions where investment could best sustain marine biodiversity.&lt;/p&gt;","author":[{"dropping-particle":"","family":"Selig","given":"Elizabeth R.","non-dropping-particle":"","parse-names":false,"suffix":""},{"dropping-particle":"","family":"Turner","given":"Will R.","non-dropping-particle":"","parse-names":false,"suffix":""},{"dropping-particle":"","family":"Troëng","given":"Sebastian","non-dropping-particle":"","parse-names":false,"suffix":""},{"dropping-particle":"","family":"Wallace","given":"Bryan P.","non-dropping-particle":"","parse-names":false,"suffix":""},{"dropping-particle":"","family":"Halpern","given":"Benjamin S.","non-dropping-particle":"","parse-names":false,"suffix":""},{"dropping-particle":"","family":"Kaschner","given":"Kristin","non-dropping-particle":"","parse-names":false,"suffix":""},{"dropping-particle":"","family":"Lascelles","given":"Ben G.","non-dropping-particle":"","parse-names":false,"suffix":""},{"dropping-particle":"","family":"Carpenter","given":"Kent E.","non-dropping-particle":"","parse-names":false,"suffix":""},{"dropping-particle":"","family":"Mittermeier","given":"Russell A.","non-dropping-particle":"","parse-names":false,"suffix":""}],"container-title":"PLoS ONE","id":"ITEM-2","issue":"1","issued":{"date-parts":[["2014"]]},"page":"1-11","title":"Global priorities for marine biodiversity conservation","type":"article-journal","volume":"9"},"uris":["http://www.mendeley.com/documents/?uuid=d5e62b43-a92a-4f64-a47e-1466052d96fe"]}],"mendeley":{"formattedCitation":"(Costello &lt;i&gt;et al.&lt;/i&gt;, 2010; Selig &lt;i&gt;et al.&lt;/i&gt;, 2014)","manualFormatting":"Costello et al., 2010; Selig et al., 2014)","plainTextFormattedCitation":"(Costello et al., 2010; Selig et al., 2014)","previouslyFormattedCitation":"(Costello &lt;i&gt;et al.&lt;/i&gt;, 2010; Seli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ostello </w:t>
      </w:r>
      <w:r w:rsidRPr="0008241C">
        <w:rPr>
          <w:i/>
          <w:noProof/>
          <w:sz w:val="22"/>
          <w:szCs w:val="22"/>
        </w:rPr>
        <w:t>et al.</w:t>
      </w:r>
      <w:r w:rsidRPr="0008241C">
        <w:rPr>
          <w:noProof/>
          <w:sz w:val="22"/>
          <w:szCs w:val="22"/>
        </w:rPr>
        <w:t xml:space="preserve">, 2010; Seli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4EE460DA" w14:textId="77777777" w:rsidR="00A01204" w:rsidRPr="0008241C" w:rsidRDefault="00A01204" w:rsidP="00A01204">
      <w:pPr>
        <w:rPr>
          <w:sz w:val="22"/>
          <w:szCs w:val="22"/>
        </w:rPr>
      </w:pPr>
    </w:p>
    <w:p w14:paraId="2A646F60" w14:textId="5E8835D0" w:rsidR="00A01204" w:rsidRPr="0008241C" w:rsidRDefault="00A01204" w:rsidP="00A01204">
      <w:pPr>
        <w:widowControl w:val="0"/>
        <w:tabs>
          <w:tab w:val="clear" w:pos="1247"/>
          <w:tab w:val="clear" w:pos="1814"/>
          <w:tab w:val="clear" w:pos="2381"/>
          <w:tab w:val="clear" w:pos="2948"/>
          <w:tab w:val="clear" w:pos="3515"/>
        </w:tabs>
        <w:rPr>
          <w:b/>
          <w:i/>
          <w:kern w:val="2"/>
          <w:sz w:val="22"/>
          <w:szCs w:val="22"/>
          <w:lang w:eastAsia="ja-JP"/>
        </w:rPr>
      </w:pPr>
      <w:bookmarkStart w:id="58" w:name="_Ref480622294"/>
      <w:r w:rsidRPr="0008241C">
        <w:rPr>
          <w:b/>
          <w:kern w:val="2"/>
          <w:sz w:val="22"/>
          <w:szCs w:val="22"/>
          <w:lang w:eastAsia="ja-JP"/>
        </w:rPr>
        <w:t>Table 1.</w:t>
      </w:r>
      <w:r w:rsidRPr="0008241C">
        <w:rPr>
          <w:b/>
          <w:kern w:val="2"/>
          <w:sz w:val="22"/>
          <w:szCs w:val="22"/>
          <w:lang w:eastAsia="ja-JP"/>
        </w:rPr>
        <w:fldChar w:fldCharType="begin"/>
      </w:r>
      <w:r w:rsidRPr="0008241C">
        <w:rPr>
          <w:b/>
          <w:kern w:val="2"/>
          <w:sz w:val="22"/>
          <w:szCs w:val="22"/>
          <w:lang w:eastAsia="ja-JP"/>
        </w:rPr>
        <w:instrText xml:space="preserve"> SEQ Table_1. \* ARABIC </w:instrText>
      </w:r>
      <w:r w:rsidRPr="0008241C">
        <w:rPr>
          <w:b/>
          <w:kern w:val="2"/>
          <w:sz w:val="22"/>
          <w:szCs w:val="22"/>
          <w:lang w:eastAsia="ja-JP"/>
        </w:rPr>
        <w:fldChar w:fldCharType="separate"/>
      </w:r>
      <w:r w:rsidR="00D74032">
        <w:rPr>
          <w:b/>
          <w:noProof/>
          <w:kern w:val="2"/>
          <w:sz w:val="22"/>
          <w:szCs w:val="22"/>
          <w:lang w:eastAsia="ja-JP"/>
        </w:rPr>
        <w:t>2</w:t>
      </w:r>
      <w:r w:rsidRPr="0008241C">
        <w:rPr>
          <w:b/>
          <w:noProof/>
          <w:kern w:val="2"/>
          <w:sz w:val="22"/>
          <w:szCs w:val="22"/>
          <w:lang w:eastAsia="ja-JP"/>
        </w:rPr>
        <w:fldChar w:fldCharType="end"/>
      </w:r>
      <w:bookmarkEnd w:id="58"/>
      <w:r w:rsidRPr="0008241C">
        <w:rPr>
          <w:b/>
          <w:kern w:val="2"/>
          <w:sz w:val="22"/>
          <w:szCs w:val="22"/>
          <w:lang w:eastAsia="ja-JP"/>
        </w:rPr>
        <w:t xml:space="preserve"> Status of coral reefs globally in 2008. Source: GCRMN </w:t>
      </w:r>
      <w:r w:rsidRPr="0008241C">
        <w:rPr>
          <w:b/>
          <w:i/>
          <w:kern w:val="2"/>
          <w:sz w:val="22"/>
          <w:szCs w:val="22"/>
          <w:lang w:eastAsia="ja-JP"/>
        </w:rPr>
        <w:fldChar w:fldCharType="begin" w:fldLock="1"/>
      </w:r>
      <w:r w:rsidRPr="0008241C">
        <w:rPr>
          <w:b/>
          <w:kern w:val="2"/>
          <w:sz w:val="22"/>
          <w:szCs w:val="22"/>
          <w:lang w:eastAsia="ja-JP"/>
        </w:rPr>
        <w:instrText>ADDIN CSL_CITATION {"citationItems":[{"id":"ITEM-1","itemData":{"author":[{"dropping-particle":"","family":"GCRMN","given":"","non-dropping-particle":"","parse-names":false,"suffix":""}],"id":"ITEM-1","issued":{"date-parts":[["2009"]]},"publisher-place":"Townsville","title":"Status of corral reefs of the world: 2008","type":"report"},"label":"figure","suppress-author":1,"uris":["http://www.mendeley.com/documents/?uuid=6de9bd0d-852b-4c8c-a577-74b061d0a1e5"]}],"mendeley":{"formattedCitation":"(2009)","plainTextFormattedCitation":"(2009)","previouslyFormattedCitation":"(2009)"},"properties":{"noteIndex":0},"schema":"https://github.com/citation-style-language/schema/raw/master/csl-citation.json"}</w:instrText>
      </w:r>
      <w:r w:rsidRPr="0008241C">
        <w:rPr>
          <w:b/>
          <w:i/>
          <w:kern w:val="2"/>
          <w:sz w:val="22"/>
          <w:szCs w:val="22"/>
          <w:lang w:eastAsia="ja-JP"/>
        </w:rPr>
        <w:fldChar w:fldCharType="separate"/>
      </w:r>
      <w:r w:rsidRPr="0008241C">
        <w:rPr>
          <w:b/>
          <w:noProof/>
          <w:kern w:val="2"/>
          <w:sz w:val="22"/>
          <w:szCs w:val="22"/>
          <w:lang w:eastAsia="ja-JP"/>
        </w:rPr>
        <w:t>(2009)</w:t>
      </w:r>
      <w:r w:rsidRPr="0008241C">
        <w:rPr>
          <w:b/>
          <w:i/>
          <w:kern w:val="2"/>
          <w:sz w:val="22"/>
          <w:szCs w:val="22"/>
          <w:lang w:eastAsia="ja-JP"/>
        </w:rPr>
        <w:fldChar w:fldCharType="end"/>
      </w:r>
    </w:p>
    <w:p w14:paraId="6A118A18" w14:textId="77777777" w:rsidR="00A01204" w:rsidRPr="0008241C" w:rsidRDefault="00A01204" w:rsidP="00A01204">
      <w:pPr>
        <w:rPr>
          <w:sz w:val="22"/>
          <w:szCs w:val="22"/>
        </w:rPr>
      </w:pPr>
      <w:r w:rsidRPr="0008241C">
        <w:rPr>
          <w:sz w:val="22"/>
          <w:szCs w:val="22"/>
        </w:rPr>
        <w:t xml:space="preserve"> </w:t>
      </w:r>
      <w:bookmarkStart w:id="59" w:name="_Toc470985502"/>
      <w:bookmarkStart w:id="60" w:name="_Toc480652869"/>
    </w:p>
    <w:tbl>
      <w:tblPr>
        <w:tblStyle w:val="TableGrid1"/>
        <w:tblW w:w="8956" w:type="dxa"/>
        <w:tblLook w:val="04A0" w:firstRow="1" w:lastRow="0" w:firstColumn="1" w:lastColumn="0" w:noHBand="0" w:noVBand="1"/>
      </w:tblPr>
      <w:tblGrid>
        <w:gridCol w:w="1871"/>
        <w:gridCol w:w="1417"/>
        <w:gridCol w:w="1417"/>
        <w:gridCol w:w="1417"/>
        <w:gridCol w:w="1417"/>
        <w:gridCol w:w="1417"/>
      </w:tblGrid>
      <w:tr w:rsidR="00A01204" w:rsidRPr="0008241C" w14:paraId="25A2C730" w14:textId="77777777" w:rsidTr="00642B4F">
        <w:tc>
          <w:tcPr>
            <w:tcW w:w="1871" w:type="dxa"/>
          </w:tcPr>
          <w:p w14:paraId="3DEB9ADA" w14:textId="77777777" w:rsidR="00A01204" w:rsidRPr="0008241C" w:rsidRDefault="00A01204" w:rsidP="00A01204">
            <w:pPr>
              <w:rPr>
                <w:rFonts w:ascii="Times New Roman" w:hAnsi="Times New Roman"/>
                <w:b/>
              </w:rPr>
            </w:pPr>
            <w:r w:rsidRPr="0008241C">
              <w:rPr>
                <w:rFonts w:ascii="Times New Roman" w:hAnsi="Times New Roman"/>
                <w:b/>
              </w:rPr>
              <w:t>Region</w:t>
            </w:r>
          </w:p>
        </w:tc>
        <w:tc>
          <w:tcPr>
            <w:tcW w:w="1417" w:type="dxa"/>
          </w:tcPr>
          <w:p w14:paraId="12A078C3" w14:textId="77777777" w:rsidR="00A01204" w:rsidRPr="0008241C" w:rsidRDefault="00A01204" w:rsidP="00A01204">
            <w:pPr>
              <w:rPr>
                <w:rFonts w:ascii="Times New Roman" w:hAnsi="Times New Roman"/>
              </w:rPr>
            </w:pPr>
            <w:r w:rsidRPr="0008241C">
              <w:rPr>
                <w:rFonts w:ascii="Times New Roman" w:hAnsi="Times New Roman"/>
              </w:rPr>
              <w:t>Coral reef area (km</w:t>
            </w:r>
            <w:r w:rsidRPr="0008241C">
              <w:rPr>
                <w:rFonts w:ascii="Times New Roman" w:hAnsi="Times New Roman"/>
                <w:vertAlign w:val="superscript"/>
              </w:rPr>
              <w:t>2</w:t>
            </w:r>
            <w:r w:rsidRPr="0008241C">
              <w:rPr>
                <w:rFonts w:ascii="Times New Roman" w:hAnsi="Times New Roman"/>
              </w:rPr>
              <w:t>)</w:t>
            </w:r>
          </w:p>
        </w:tc>
        <w:tc>
          <w:tcPr>
            <w:tcW w:w="1417" w:type="dxa"/>
          </w:tcPr>
          <w:p w14:paraId="314582F8" w14:textId="77777777" w:rsidR="00A01204" w:rsidRPr="0008241C" w:rsidRDefault="00A01204" w:rsidP="00A01204">
            <w:pPr>
              <w:ind w:hanging="3"/>
              <w:rPr>
                <w:rFonts w:ascii="Times New Roman" w:hAnsi="Times New Roman"/>
              </w:rPr>
            </w:pPr>
            <w:r w:rsidRPr="0008241C">
              <w:rPr>
                <w:rFonts w:ascii="Times New Roman" w:hAnsi="Times New Roman"/>
              </w:rPr>
              <w:t>Effectively Lost Reefs (%)</w:t>
            </w:r>
            <w:r w:rsidRPr="0008241C">
              <w:rPr>
                <w:rFonts w:ascii="Times New Roman" w:hAnsi="Times New Roman"/>
                <w:vertAlign w:val="superscript"/>
              </w:rPr>
              <w:t>1</w:t>
            </w:r>
          </w:p>
        </w:tc>
        <w:tc>
          <w:tcPr>
            <w:tcW w:w="1417" w:type="dxa"/>
          </w:tcPr>
          <w:p w14:paraId="52BE2B6D" w14:textId="77777777" w:rsidR="00A01204" w:rsidRPr="0008241C" w:rsidRDefault="00A01204" w:rsidP="00A01204">
            <w:pPr>
              <w:ind w:firstLine="1"/>
              <w:rPr>
                <w:rFonts w:ascii="Times New Roman" w:hAnsi="Times New Roman"/>
              </w:rPr>
            </w:pPr>
            <w:r w:rsidRPr="0008241C">
              <w:rPr>
                <w:rFonts w:ascii="Times New Roman" w:hAnsi="Times New Roman"/>
              </w:rPr>
              <w:t>Reefs at critical stage (%)</w:t>
            </w:r>
            <w:r w:rsidRPr="0008241C">
              <w:rPr>
                <w:rFonts w:ascii="Times New Roman" w:hAnsi="Times New Roman"/>
                <w:vertAlign w:val="superscript"/>
              </w:rPr>
              <w:t>2</w:t>
            </w:r>
          </w:p>
        </w:tc>
        <w:tc>
          <w:tcPr>
            <w:tcW w:w="1417" w:type="dxa"/>
          </w:tcPr>
          <w:p w14:paraId="6494CB70" w14:textId="77777777" w:rsidR="00A01204" w:rsidRPr="0008241C" w:rsidRDefault="00A01204" w:rsidP="00A01204">
            <w:pPr>
              <w:rPr>
                <w:rFonts w:ascii="Times New Roman" w:hAnsi="Times New Roman"/>
              </w:rPr>
            </w:pPr>
            <w:r w:rsidRPr="0008241C">
              <w:rPr>
                <w:rFonts w:ascii="Times New Roman" w:hAnsi="Times New Roman"/>
              </w:rPr>
              <w:t>Reefs at threatened stage (%)</w:t>
            </w:r>
            <w:r w:rsidRPr="0008241C">
              <w:rPr>
                <w:rFonts w:ascii="Times New Roman" w:hAnsi="Times New Roman"/>
                <w:vertAlign w:val="superscript"/>
              </w:rPr>
              <w:t>3</w:t>
            </w:r>
          </w:p>
        </w:tc>
        <w:tc>
          <w:tcPr>
            <w:tcW w:w="1417" w:type="dxa"/>
          </w:tcPr>
          <w:p w14:paraId="3B4D7588" w14:textId="77777777" w:rsidR="00A01204" w:rsidRPr="0008241C" w:rsidRDefault="00A01204" w:rsidP="00A01204">
            <w:pPr>
              <w:rPr>
                <w:rFonts w:ascii="Times New Roman" w:hAnsi="Times New Roman"/>
              </w:rPr>
            </w:pPr>
            <w:r w:rsidRPr="0008241C">
              <w:rPr>
                <w:rFonts w:ascii="Times New Roman" w:hAnsi="Times New Roman"/>
              </w:rPr>
              <w:t>Reefs at low threat level (%)</w:t>
            </w:r>
            <w:r w:rsidRPr="0008241C">
              <w:rPr>
                <w:rFonts w:ascii="Times New Roman" w:hAnsi="Times New Roman"/>
                <w:vertAlign w:val="superscript"/>
              </w:rPr>
              <w:t>4</w:t>
            </w:r>
          </w:p>
        </w:tc>
      </w:tr>
      <w:tr w:rsidR="00A01204" w:rsidRPr="0008241C" w14:paraId="347285B8" w14:textId="77777777" w:rsidTr="00642B4F">
        <w:tc>
          <w:tcPr>
            <w:tcW w:w="1871" w:type="dxa"/>
          </w:tcPr>
          <w:p w14:paraId="70C03BAD" w14:textId="77777777" w:rsidR="00A01204" w:rsidRPr="0008241C" w:rsidRDefault="00A01204" w:rsidP="00A01204">
            <w:pPr>
              <w:rPr>
                <w:rFonts w:ascii="Times New Roman" w:hAnsi="Times New Roman"/>
                <w:b/>
              </w:rPr>
            </w:pPr>
            <w:r w:rsidRPr="0008241C">
              <w:rPr>
                <w:rFonts w:ascii="Times New Roman" w:hAnsi="Times New Roman"/>
                <w:b/>
              </w:rPr>
              <w:t>Red Sea</w:t>
            </w:r>
          </w:p>
        </w:tc>
        <w:tc>
          <w:tcPr>
            <w:tcW w:w="1417" w:type="dxa"/>
          </w:tcPr>
          <w:p w14:paraId="19BE4161" w14:textId="77777777" w:rsidR="00A01204" w:rsidRPr="0008241C" w:rsidRDefault="00A01204" w:rsidP="00A01204">
            <w:pPr>
              <w:rPr>
                <w:rFonts w:ascii="Times New Roman" w:hAnsi="Times New Roman"/>
              </w:rPr>
            </w:pPr>
            <w:r w:rsidRPr="0008241C">
              <w:rPr>
                <w:rFonts w:ascii="Times New Roman" w:hAnsi="Times New Roman"/>
              </w:rPr>
              <w:t>17,640</w:t>
            </w:r>
          </w:p>
        </w:tc>
        <w:tc>
          <w:tcPr>
            <w:tcW w:w="1417" w:type="dxa"/>
          </w:tcPr>
          <w:p w14:paraId="32DEDE83" w14:textId="77777777" w:rsidR="00A01204" w:rsidRPr="0008241C" w:rsidRDefault="00A01204" w:rsidP="00A01204">
            <w:pPr>
              <w:rPr>
                <w:rFonts w:ascii="Times New Roman" w:hAnsi="Times New Roman"/>
              </w:rPr>
            </w:pPr>
            <w:r w:rsidRPr="0008241C">
              <w:rPr>
                <w:rFonts w:ascii="Times New Roman" w:hAnsi="Times New Roman"/>
              </w:rPr>
              <w:t>4</w:t>
            </w:r>
          </w:p>
        </w:tc>
        <w:tc>
          <w:tcPr>
            <w:tcW w:w="1417" w:type="dxa"/>
          </w:tcPr>
          <w:p w14:paraId="2B0B0AE1" w14:textId="77777777" w:rsidR="00A01204" w:rsidRPr="0008241C" w:rsidRDefault="00A01204" w:rsidP="00A01204">
            <w:pPr>
              <w:rPr>
                <w:rFonts w:ascii="Times New Roman" w:hAnsi="Times New Roman"/>
              </w:rPr>
            </w:pPr>
            <w:r w:rsidRPr="0008241C">
              <w:rPr>
                <w:rFonts w:ascii="Times New Roman" w:hAnsi="Times New Roman"/>
              </w:rPr>
              <w:t>4</w:t>
            </w:r>
          </w:p>
        </w:tc>
        <w:tc>
          <w:tcPr>
            <w:tcW w:w="1417" w:type="dxa"/>
          </w:tcPr>
          <w:p w14:paraId="61AD118F" w14:textId="77777777" w:rsidR="00A01204" w:rsidRPr="0008241C" w:rsidRDefault="00A01204" w:rsidP="00A01204">
            <w:pPr>
              <w:rPr>
                <w:rFonts w:ascii="Times New Roman" w:hAnsi="Times New Roman"/>
              </w:rPr>
            </w:pPr>
            <w:r w:rsidRPr="0008241C">
              <w:rPr>
                <w:rFonts w:ascii="Times New Roman" w:hAnsi="Times New Roman"/>
              </w:rPr>
              <w:t>10</w:t>
            </w:r>
          </w:p>
        </w:tc>
        <w:tc>
          <w:tcPr>
            <w:tcW w:w="1417" w:type="dxa"/>
          </w:tcPr>
          <w:p w14:paraId="47878127" w14:textId="77777777" w:rsidR="00A01204" w:rsidRPr="0008241C" w:rsidRDefault="00A01204" w:rsidP="00A01204">
            <w:pPr>
              <w:rPr>
                <w:rFonts w:ascii="Times New Roman" w:hAnsi="Times New Roman"/>
              </w:rPr>
            </w:pPr>
            <w:r w:rsidRPr="0008241C">
              <w:rPr>
                <w:rFonts w:ascii="Times New Roman" w:hAnsi="Times New Roman"/>
              </w:rPr>
              <w:t>82</w:t>
            </w:r>
          </w:p>
        </w:tc>
      </w:tr>
      <w:tr w:rsidR="00A01204" w:rsidRPr="0008241C" w14:paraId="78DFC41A" w14:textId="77777777" w:rsidTr="00642B4F">
        <w:tc>
          <w:tcPr>
            <w:tcW w:w="1871" w:type="dxa"/>
          </w:tcPr>
          <w:p w14:paraId="2880A170" w14:textId="77777777" w:rsidR="00A01204" w:rsidRPr="0008241C" w:rsidRDefault="00A01204" w:rsidP="00A01204">
            <w:pPr>
              <w:rPr>
                <w:rFonts w:ascii="Times New Roman" w:hAnsi="Times New Roman"/>
                <w:b/>
              </w:rPr>
            </w:pPr>
            <w:r w:rsidRPr="0008241C">
              <w:rPr>
                <w:rFonts w:ascii="Times New Roman" w:hAnsi="Times New Roman"/>
                <w:b/>
              </w:rPr>
              <w:t>The Gulfs</w:t>
            </w:r>
          </w:p>
        </w:tc>
        <w:tc>
          <w:tcPr>
            <w:tcW w:w="1417" w:type="dxa"/>
          </w:tcPr>
          <w:p w14:paraId="69BE0500" w14:textId="77777777" w:rsidR="00A01204" w:rsidRPr="0008241C" w:rsidRDefault="00A01204" w:rsidP="00A01204">
            <w:pPr>
              <w:rPr>
                <w:rFonts w:ascii="Times New Roman" w:hAnsi="Times New Roman"/>
              </w:rPr>
            </w:pPr>
            <w:r w:rsidRPr="0008241C">
              <w:rPr>
                <w:rFonts w:ascii="Times New Roman" w:hAnsi="Times New Roman"/>
              </w:rPr>
              <w:t>3,800</w:t>
            </w:r>
          </w:p>
        </w:tc>
        <w:tc>
          <w:tcPr>
            <w:tcW w:w="1417" w:type="dxa"/>
          </w:tcPr>
          <w:p w14:paraId="39D2BD7F" w14:textId="77777777" w:rsidR="00A01204" w:rsidRPr="0008241C" w:rsidRDefault="00A01204" w:rsidP="00A01204">
            <w:pPr>
              <w:rPr>
                <w:rFonts w:ascii="Times New Roman" w:hAnsi="Times New Roman"/>
              </w:rPr>
            </w:pPr>
            <w:r w:rsidRPr="0008241C">
              <w:rPr>
                <w:rFonts w:ascii="Times New Roman" w:hAnsi="Times New Roman"/>
              </w:rPr>
              <w:t>70</w:t>
            </w:r>
          </w:p>
        </w:tc>
        <w:tc>
          <w:tcPr>
            <w:tcW w:w="1417" w:type="dxa"/>
          </w:tcPr>
          <w:p w14:paraId="64BC8B93" w14:textId="77777777" w:rsidR="00A01204" w:rsidRPr="0008241C" w:rsidRDefault="00A01204" w:rsidP="00A01204">
            <w:pPr>
              <w:rPr>
                <w:rFonts w:ascii="Times New Roman" w:hAnsi="Times New Roman"/>
              </w:rPr>
            </w:pPr>
            <w:r w:rsidRPr="0008241C">
              <w:rPr>
                <w:rFonts w:ascii="Times New Roman" w:hAnsi="Times New Roman"/>
              </w:rPr>
              <w:t>15</w:t>
            </w:r>
          </w:p>
        </w:tc>
        <w:tc>
          <w:tcPr>
            <w:tcW w:w="1417" w:type="dxa"/>
          </w:tcPr>
          <w:p w14:paraId="30436975" w14:textId="77777777" w:rsidR="00A01204" w:rsidRPr="0008241C" w:rsidRDefault="00A01204" w:rsidP="00A01204">
            <w:pPr>
              <w:rPr>
                <w:rFonts w:ascii="Times New Roman" w:hAnsi="Times New Roman"/>
              </w:rPr>
            </w:pPr>
            <w:r w:rsidRPr="0008241C">
              <w:rPr>
                <w:rFonts w:ascii="Times New Roman" w:hAnsi="Times New Roman"/>
              </w:rPr>
              <w:t>12</w:t>
            </w:r>
          </w:p>
        </w:tc>
        <w:tc>
          <w:tcPr>
            <w:tcW w:w="1417" w:type="dxa"/>
          </w:tcPr>
          <w:p w14:paraId="25318C4A" w14:textId="77777777" w:rsidR="00A01204" w:rsidRPr="0008241C" w:rsidRDefault="00A01204" w:rsidP="00A01204">
            <w:pPr>
              <w:rPr>
                <w:rFonts w:ascii="Times New Roman" w:hAnsi="Times New Roman"/>
              </w:rPr>
            </w:pPr>
            <w:r w:rsidRPr="0008241C">
              <w:rPr>
                <w:rFonts w:ascii="Times New Roman" w:hAnsi="Times New Roman"/>
              </w:rPr>
              <w:t>3</w:t>
            </w:r>
          </w:p>
        </w:tc>
      </w:tr>
      <w:tr w:rsidR="00A01204" w:rsidRPr="0008241C" w14:paraId="509B0E39" w14:textId="77777777" w:rsidTr="00642B4F">
        <w:tc>
          <w:tcPr>
            <w:tcW w:w="1871" w:type="dxa"/>
          </w:tcPr>
          <w:p w14:paraId="3B7315C1" w14:textId="77777777" w:rsidR="00A01204" w:rsidRPr="0008241C" w:rsidRDefault="00A01204" w:rsidP="00A01204">
            <w:pPr>
              <w:rPr>
                <w:rFonts w:ascii="Times New Roman" w:hAnsi="Times New Roman"/>
                <w:b/>
              </w:rPr>
            </w:pPr>
            <w:r w:rsidRPr="0008241C">
              <w:rPr>
                <w:rFonts w:ascii="Times New Roman" w:hAnsi="Times New Roman"/>
                <w:b/>
              </w:rPr>
              <w:lastRenderedPageBreak/>
              <w:t>Eastern Africa</w:t>
            </w:r>
          </w:p>
        </w:tc>
        <w:tc>
          <w:tcPr>
            <w:tcW w:w="1417" w:type="dxa"/>
          </w:tcPr>
          <w:p w14:paraId="49164DC7" w14:textId="77777777" w:rsidR="00A01204" w:rsidRPr="0008241C" w:rsidRDefault="00A01204" w:rsidP="00A01204">
            <w:pPr>
              <w:rPr>
                <w:rFonts w:ascii="Times New Roman" w:hAnsi="Times New Roman"/>
              </w:rPr>
            </w:pPr>
            <w:r w:rsidRPr="0008241C">
              <w:rPr>
                <w:rFonts w:ascii="Times New Roman" w:hAnsi="Times New Roman"/>
              </w:rPr>
              <w:t>6,800</w:t>
            </w:r>
          </w:p>
        </w:tc>
        <w:tc>
          <w:tcPr>
            <w:tcW w:w="1417" w:type="dxa"/>
          </w:tcPr>
          <w:p w14:paraId="77B29BC3" w14:textId="77777777" w:rsidR="00A01204" w:rsidRPr="0008241C" w:rsidRDefault="00A01204" w:rsidP="00A01204">
            <w:pPr>
              <w:rPr>
                <w:rFonts w:ascii="Times New Roman" w:hAnsi="Times New Roman"/>
              </w:rPr>
            </w:pPr>
            <w:r w:rsidRPr="0008241C">
              <w:rPr>
                <w:rFonts w:ascii="Times New Roman" w:hAnsi="Times New Roman"/>
              </w:rPr>
              <w:t>15</w:t>
            </w:r>
          </w:p>
        </w:tc>
        <w:tc>
          <w:tcPr>
            <w:tcW w:w="1417" w:type="dxa"/>
          </w:tcPr>
          <w:p w14:paraId="1A0E8B31" w14:textId="77777777" w:rsidR="00A01204" w:rsidRPr="0008241C" w:rsidRDefault="00A01204" w:rsidP="00A01204">
            <w:pPr>
              <w:rPr>
                <w:rFonts w:ascii="Times New Roman" w:hAnsi="Times New Roman"/>
              </w:rPr>
            </w:pPr>
            <w:r w:rsidRPr="0008241C">
              <w:rPr>
                <w:rFonts w:ascii="Times New Roman" w:hAnsi="Times New Roman"/>
              </w:rPr>
              <w:t>22</w:t>
            </w:r>
          </w:p>
        </w:tc>
        <w:tc>
          <w:tcPr>
            <w:tcW w:w="1417" w:type="dxa"/>
          </w:tcPr>
          <w:p w14:paraId="3AFE9A50" w14:textId="77777777" w:rsidR="00A01204" w:rsidRPr="0008241C" w:rsidRDefault="00A01204" w:rsidP="00A01204">
            <w:pPr>
              <w:rPr>
                <w:rFonts w:ascii="Times New Roman" w:hAnsi="Times New Roman"/>
              </w:rPr>
            </w:pPr>
            <w:r w:rsidRPr="0008241C">
              <w:rPr>
                <w:rFonts w:ascii="Times New Roman" w:hAnsi="Times New Roman"/>
              </w:rPr>
              <w:t>28</w:t>
            </w:r>
          </w:p>
        </w:tc>
        <w:tc>
          <w:tcPr>
            <w:tcW w:w="1417" w:type="dxa"/>
          </w:tcPr>
          <w:p w14:paraId="5472BBCA" w14:textId="77777777" w:rsidR="00A01204" w:rsidRPr="0008241C" w:rsidRDefault="00A01204" w:rsidP="00A01204">
            <w:pPr>
              <w:rPr>
                <w:rFonts w:ascii="Times New Roman" w:hAnsi="Times New Roman"/>
              </w:rPr>
            </w:pPr>
            <w:r w:rsidRPr="0008241C">
              <w:rPr>
                <w:rFonts w:ascii="Times New Roman" w:hAnsi="Times New Roman"/>
              </w:rPr>
              <w:t>35</w:t>
            </w:r>
          </w:p>
        </w:tc>
      </w:tr>
      <w:tr w:rsidR="00A01204" w:rsidRPr="0008241C" w14:paraId="7BD2591E" w14:textId="77777777" w:rsidTr="00642B4F">
        <w:tc>
          <w:tcPr>
            <w:tcW w:w="1871" w:type="dxa"/>
          </w:tcPr>
          <w:p w14:paraId="677D7260" w14:textId="77777777" w:rsidR="00A01204" w:rsidRPr="0008241C" w:rsidRDefault="00A01204" w:rsidP="00A01204">
            <w:pPr>
              <w:rPr>
                <w:rFonts w:ascii="Times New Roman" w:hAnsi="Times New Roman"/>
                <w:b/>
              </w:rPr>
            </w:pPr>
            <w:r w:rsidRPr="0008241C">
              <w:rPr>
                <w:rFonts w:ascii="Times New Roman" w:hAnsi="Times New Roman"/>
                <w:b/>
              </w:rPr>
              <w:t>Southwest Indian Ocean</w:t>
            </w:r>
          </w:p>
        </w:tc>
        <w:tc>
          <w:tcPr>
            <w:tcW w:w="1417" w:type="dxa"/>
          </w:tcPr>
          <w:p w14:paraId="5299CCA0" w14:textId="77777777" w:rsidR="00A01204" w:rsidRPr="0008241C" w:rsidRDefault="00A01204" w:rsidP="00A01204">
            <w:pPr>
              <w:rPr>
                <w:rFonts w:ascii="Times New Roman" w:hAnsi="Times New Roman"/>
              </w:rPr>
            </w:pPr>
            <w:r w:rsidRPr="0008241C">
              <w:rPr>
                <w:rFonts w:ascii="Times New Roman" w:hAnsi="Times New Roman"/>
              </w:rPr>
              <w:t>5,270</w:t>
            </w:r>
          </w:p>
        </w:tc>
        <w:tc>
          <w:tcPr>
            <w:tcW w:w="1417" w:type="dxa"/>
          </w:tcPr>
          <w:p w14:paraId="714C0AB6" w14:textId="77777777" w:rsidR="00A01204" w:rsidRPr="0008241C" w:rsidRDefault="00A01204" w:rsidP="00A01204">
            <w:pPr>
              <w:rPr>
                <w:rFonts w:ascii="Times New Roman" w:hAnsi="Times New Roman"/>
              </w:rPr>
            </w:pPr>
            <w:r w:rsidRPr="0008241C">
              <w:rPr>
                <w:rFonts w:ascii="Times New Roman" w:hAnsi="Times New Roman"/>
              </w:rPr>
              <w:t>9</w:t>
            </w:r>
          </w:p>
        </w:tc>
        <w:tc>
          <w:tcPr>
            <w:tcW w:w="1417" w:type="dxa"/>
          </w:tcPr>
          <w:p w14:paraId="0D43DA3D" w14:textId="77777777" w:rsidR="00A01204" w:rsidRPr="0008241C" w:rsidRDefault="00A01204" w:rsidP="00A01204">
            <w:pPr>
              <w:rPr>
                <w:rFonts w:ascii="Times New Roman" w:hAnsi="Times New Roman"/>
              </w:rPr>
            </w:pPr>
            <w:r w:rsidRPr="0008241C">
              <w:rPr>
                <w:rFonts w:ascii="Times New Roman" w:hAnsi="Times New Roman"/>
              </w:rPr>
              <w:t>24</w:t>
            </w:r>
          </w:p>
        </w:tc>
        <w:tc>
          <w:tcPr>
            <w:tcW w:w="1417" w:type="dxa"/>
          </w:tcPr>
          <w:p w14:paraId="7F17FBD8" w14:textId="77777777" w:rsidR="00A01204" w:rsidRPr="0008241C" w:rsidRDefault="00A01204" w:rsidP="00A01204">
            <w:pPr>
              <w:rPr>
                <w:rFonts w:ascii="Times New Roman" w:hAnsi="Times New Roman"/>
              </w:rPr>
            </w:pPr>
            <w:r w:rsidRPr="0008241C">
              <w:rPr>
                <w:rFonts w:ascii="Times New Roman" w:hAnsi="Times New Roman"/>
              </w:rPr>
              <w:t>39</w:t>
            </w:r>
          </w:p>
        </w:tc>
        <w:tc>
          <w:tcPr>
            <w:tcW w:w="1417" w:type="dxa"/>
          </w:tcPr>
          <w:p w14:paraId="56259BAE" w14:textId="77777777" w:rsidR="00A01204" w:rsidRPr="0008241C" w:rsidRDefault="00A01204" w:rsidP="00A01204">
            <w:pPr>
              <w:rPr>
                <w:rFonts w:ascii="Times New Roman" w:hAnsi="Times New Roman"/>
              </w:rPr>
            </w:pPr>
            <w:r w:rsidRPr="0008241C">
              <w:rPr>
                <w:rFonts w:ascii="Times New Roman" w:hAnsi="Times New Roman"/>
              </w:rPr>
              <w:t>29</w:t>
            </w:r>
          </w:p>
        </w:tc>
      </w:tr>
      <w:tr w:rsidR="00A01204" w:rsidRPr="0008241C" w14:paraId="59641998" w14:textId="77777777" w:rsidTr="00642B4F">
        <w:tc>
          <w:tcPr>
            <w:tcW w:w="1871" w:type="dxa"/>
          </w:tcPr>
          <w:p w14:paraId="4FB1DE37" w14:textId="77777777" w:rsidR="00A01204" w:rsidRPr="0008241C" w:rsidRDefault="00A01204" w:rsidP="00A01204">
            <w:pPr>
              <w:rPr>
                <w:rFonts w:ascii="Times New Roman" w:hAnsi="Times New Roman"/>
                <w:b/>
              </w:rPr>
            </w:pPr>
            <w:r w:rsidRPr="0008241C">
              <w:rPr>
                <w:rFonts w:ascii="Times New Roman" w:hAnsi="Times New Roman"/>
                <w:b/>
              </w:rPr>
              <w:t>South Asia</w:t>
            </w:r>
          </w:p>
        </w:tc>
        <w:tc>
          <w:tcPr>
            <w:tcW w:w="1417" w:type="dxa"/>
          </w:tcPr>
          <w:p w14:paraId="75A6C9CE" w14:textId="77777777" w:rsidR="00A01204" w:rsidRPr="0008241C" w:rsidRDefault="00A01204" w:rsidP="00A01204">
            <w:pPr>
              <w:rPr>
                <w:rFonts w:ascii="Times New Roman" w:hAnsi="Times New Roman"/>
              </w:rPr>
            </w:pPr>
            <w:r w:rsidRPr="0008241C">
              <w:rPr>
                <w:rFonts w:ascii="Times New Roman" w:hAnsi="Times New Roman"/>
              </w:rPr>
              <w:t>19,210</w:t>
            </w:r>
          </w:p>
        </w:tc>
        <w:tc>
          <w:tcPr>
            <w:tcW w:w="1417" w:type="dxa"/>
          </w:tcPr>
          <w:p w14:paraId="1A98DE45" w14:textId="77777777" w:rsidR="00A01204" w:rsidRPr="0008241C" w:rsidRDefault="00A01204" w:rsidP="00A01204">
            <w:pPr>
              <w:rPr>
                <w:rFonts w:ascii="Times New Roman" w:hAnsi="Times New Roman"/>
              </w:rPr>
            </w:pPr>
            <w:r w:rsidRPr="0008241C">
              <w:rPr>
                <w:rFonts w:ascii="Times New Roman" w:hAnsi="Times New Roman"/>
              </w:rPr>
              <w:t>25</w:t>
            </w:r>
          </w:p>
        </w:tc>
        <w:tc>
          <w:tcPr>
            <w:tcW w:w="1417" w:type="dxa"/>
          </w:tcPr>
          <w:p w14:paraId="7593CF69" w14:textId="77777777" w:rsidR="00A01204" w:rsidRPr="0008241C" w:rsidRDefault="00A01204" w:rsidP="00A01204">
            <w:pPr>
              <w:rPr>
                <w:rFonts w:ascii="Times New Roman" w:hAnsi="Times New Roman"/>
              </w:rPr>
            </w:pPr>
            <w:r w:rsidRPr="0008241C">
              <w:rPr>
                <w:rFonts w:ascii="Times New Roman" w:hAnsi="Times New Roman"/>
              </w:rPr>
              <w:t>20</w:t>
            </w:r>
          </w:p>
        </w:tc>
        <w:tc>
          <w:tcPr>
            <w:tcW w:w="1417" w:type="dxa"/>
          </w:tcPr>
          <w:p w14:paraId="4288E0E3" w14:textId="77777777" w:rsidR="00A01204" w:rsidRPr="0008241C" w:rsidRDefault="00A01204" w:rsidP="00A01204">
            <w:pPr>
              <w:rPr>
                <w:rFonts w:ascii="Times New Roman" w:hAnsi="Times New Roman"/>
              </w:rPr>
            </w:pPr>
            <w:r w:rsidRPr="0008241C">
              <w:rPr>
                <w:rFonts w:ascii="Times New Roman" w:hAnsi="Times New Roman"/>
              </w:rPr>
              <w:t>25</w:t>
            </w:r>
          </w:p>
        </w:tc>
        <w:tc>
          <w:tcPr>
            <w:tcW w:w="1417" w:type="dxa"/>
          </w:tcPr>
          <w:p w14:paraId="1828341E" w14:textId="77777777" w:rsidR="00A01204" w:rsidRPr="0008241C" w:rsidRDefault="00A01204" w:rsidP="00A01204">
            <w:pPr>
              <w:rPr>
                <w:rFonts w:ascii="Times New Roman" w:hAnsi="Times New Roman"/>
              </w:rPr>
            </w:pPr>
            <w:r w:rsidRPr="0008241C">
              <w:rPr>
                <w:rFonts w:ascii="Times New Roman" w:hAnsi="Times New Roman"/>
              </w:rPr>
              <w:t>30</w:t>
            </w:r>
          </w:p>
        </w:tc>
      </w:tr>
      <w:tr w:rsidR="00A01204" w:rsidRPr="0008241C" w14:paraId="25CAB7FD" w14:textId="77777777" w:rsidTr="00642B4F">
        <w:tc>
          <w:tcPr>
            <w:tcW w:w="1871" w:type="dxa"/>
          </w:tcPr>
          <w:p w14:paraId="7036CCFC" w14:textId="77777777" w:rsidR="00A01204" w:rsidRPr="0008241C" w:rsidRDefault="00A01204" w:rsidP="00A01204">
            <w:pPr>
              <w:rPr>
                <w:rFonts w:ascii="Times New Roman" w:hAnsi="Times New Roman"/>
                <w:b/>
              </w:rPr>
            </w:pPr>
            <w:r w:rsidRPr="0008241C">
              <w:rPr>
                <w:rFonts w:ascii="Times New Roman" w:hAnsi="Times New Roman"/>
                <w:b/>
              </w:rPr>
              <w:t>South-East Asia</w:t>
            </w:r>
          </w:p>
        </w:tc>
        <w:tc>
          <w:tcPr>
            <w:tcW w:w="1417" w:type="dxa"/>
          </w:tcPr>
          <w:p w14:paraId="0162C78D" w14:textId="77777777" w:rsidR="00A01204" w:rsidRPr="0008241C" w:rsidRDefault="00A01204" w:rsidP="00A01204">
            <w:pPr>
              <w:rPr>
                <w:rFonts w:ascii="Times New Roman" w:hAnsi="Times New Roman"/>
              </w:rPr>
            </w:pPr>
            <w:r w:rsidRPr="0008241C">
              <w:rPr>
                <w:rFonts w:ascii="Times New Roman" w:hAnsi="Times New Roman"/>
              </w:rPr>
              <w:t>91,700</w:t>
            </w:r>
          </w:p>
        </w:tc>
        <w:tc>
          <w:tcPr>
            <w:tcW w:w="1417" w:type="dxa"/>
          </w:tcPr>
          <w:p w14:paraId="458E2432" w14:textId="77777777" w:rsidR="00A01204" w:rsidRPr="0008241C" w:rsidRDefault="00A01204" w:rsidP="00A01204">
            <w:pPr>
              <w:rPr>
                <w:rFonts w:ascii="Times New Roman" w:hAnsi="Times New Roman"/>
              </w:rPr>
            </w:pPr>
            <w:r w:rsidRPr="0008241C">
              <w:rPr>
                <w:rFonts w:ascii="Times New Roman" w:hAnsi="Times New Roman"/>
              </w:rPr>
              <w:t>40</w:t>
            </w:r>
          </w:p>
        </w:tc>
        <w:tc>
          <w:tcPr>
            <w:tcW w:w="1417" w:type="dxa"/>
          </w:tcPr>
          <w:p w14:paraId="790F5FF0" w14:textId="77777777" w:rsidR="00A01204" w:rsidRPr="0008241C" w:rsidRDefault="00A01204" w:rsidP="00A01204">
            <w:pPr>
              <w:rPr>
                <w:rFonts w:ascii="Times New Roman" w:hAnsi="Times New Roman"/>
              </w:rPr>
            </w:pPr>
            <w:r w:rsidRPr="0008241C">
              <w:rPr>
                <w:rFonts w:ascii="Times New Roman" w:hAnsi="Times New Roman"/>
              </w:rPr>
              <w:t>20</w:t>
            </w:r>
          </w:p>
        </w:tc>
        <w:tc>
          <w:tcPr>
            <w:tcW w:w="1417" w:type="dxa"/>
          </w:tcPr>
          <w:p w14:paraId="5DE07452" w14:textId="77777777" w:rsidR="00A01204" w:rsidRPr="0008241C" w:rsidRDefault="00A01204" w:rsidP="00A01204">
            <w:pPr>
              <w:rPr>
                <w:rFonts w:ascii="Times New Roman" w:hAnsi="Times New Roman"/>
              </w:rPr>
            </w:pPr>
            <w:r w:rsidRPr="0008241C">
              <w:rPr>
                <w:rFonts w:ascii="Times New Roman" w:hAnsi="Times New Roman"/>
              </w:rPr>
              <w:t>25</w:t>
            </w:r>
          </w:p>
        </w:tc>
        <w:tc>
          <w:tcPr>
            <w:tcW w:w="1417" w:type="dxa"/>
          </w:tcPr>
          <w:p w14:paraId="06DB4AA1" w14:textId="77777777" w:rsidR="00A01204" w:rsidRPr="0008241C" w:rsidRDefault="00A01204" w:rsidP="00A01204">
            <w:pPr>
              <w:rPr>
                <w:rFonts w:ascii="Times New Roman" w:hAnsi="Times New Roman"/>
              </w:rPr>
            </w:pPr>
            <w:r w:rsidRPr="0008241C">
              <w:rPr>
                <w:rFonts w:ascii="Times New Roman" w:hAnsi="Times New Roman"/>
              </w:rPr>
              <w:t>15</w:t>
            </w:r>
          </w:p>
        </w:tc>
      </w:tr>
      <w:tr w:rsidR="00A01204" w:rsidRPr="0008241C" w14:paraId="76DF9097" w14:textId="77777777" w:rsidTr="00642B4F">
        <w:tc>
          <w:tcPr>
            <w:tcW w:w="1871" w:type="dxa"/>
          </w:tcPr>
          <w:p w14:paraId="6D0132E8" w14:textId="77777777" w:rsidR="00A01204" w:rsidRPr="0008241C" w:rsidRDefault="00A01204" w:rsidP="00A01204">
            <w:pPr>
              <w:rPr>
                <w:rFonts w:ascii="Times New Roman" w:hAnsi="Times New Roman"/>
                <w:b/>
              </w:rPr>
            </w:pPr>
            <w:r w:rsidRPr="0008241C">
              <w:rPr>
                <w:rFonts w:ascii="Times New Roman" w:hAnsi="Times New Roman"/>
                <w:b/>
              </w:rPr>
              <w:t>East and North Asia</w:t>
            </w:r>
          </w:p>
        </w:tc>
        <w:tc>
          <w:tcPr>
            <w:tcW w:w="1417" w:type="dxa"/>
          </w:tcPr>
          <w:p w14:paraId="620AF1DB" w14:textId="77777777" w:rsidR="00A01204" w:rsidRPr="0008241C" w:rsidRDefault="00A01204" w:rsidP="00A01204">
            <w:pPr>
              <w:rPr>
                <w:rFonts w:ascii="Times New Roman" w:hAnsi="Times New Roman"/>
              </w:rPr>
            </w:pPr>
            <w:r w:rsidRPr="0008241C">
              <w:rPr>
                <w:rFonts w:ascii="Times New Roman" w:hAnsi="Times New Roman"/>
              </w:rPr>
              <w:t>5,400</w:t>
            </w:r>
          </w:p>
        </w:tc>
        <w:tc>
          <w:tcPr>
            <w:tcW w:w="1417" w:type="dxa"/>
          </w:tcPr>
          <w:p w14:paraId="58ED36E6" w14:textId="77777777" w:rsidR="00A01204" w:rsidRPr="0008241C" w:rsidRDefault="00A01204" w:rsidP="00A01204">
            <w:pPr>
              <w:rPr>
                <w:rFonts w:ascii="Times New Roman" w:hAnsi="Times New Roman"/>
              </w:rPr>
            </w:pPr>
            <w:r w:rsidRPr="0008241C">
              <w:rPr>
                <w:rFonts w:ascii="Times New Roman" w:hAnsi="Times New Roman"/>
              </w:rPr>
              <w:t>20</w:t>
            </w:r>
          </w:p>
        </w:tc>
        <w:tc>
          <w:tcPr>
            <w:tcW w:w="1417" w:type="dxa"/>
          </w:tcPr>
          <w:p w14:paraId="1F5FF551" w14:textId="77777777" w:rsidR="00A01204" w:rsidRPr="0008241C" w:rsidRDefault="00A01204" w:rsidP="00A01204">
            <w:pPr>
              <w:rPr>
                <w:rFonts w:ascii="Times New Roman" w:hAnsi="Times New Roman"/>
              </w:rPr>
            </w:pPr>
            <w:r w:rsidRPr="0008241C">
              <w:rPr>
                <w:rFonts w:ascii="Times New Roman" w:hAnsi="Times New Roman"/>
              </w:rPr>
              <w:t>22</w:t>
            </w:r>
          </w:p>
        </w:tc>
        <w:tc>
          <w:tcPr>
            <w:tcW w:w="1417" w:type="dxa"/>
          </w:tcPr>
          <w:p w14:paraId="3F52DD26" w14:textId="77777777" w:rsidR="00A01204" w:rsidRPr="0008241C" w:rsidRDefault="00A01204" w:rsidP="00A01204">
            <w:pPr>
              <w:rPr>
                <w:rFonts w:ascii="Times New Roman" w:hAnsi="Times New Roman"/>
              </w:rPr>
            </w:pPr>
            <w:r w:rsidRPr="0008241C">
              <w:rPr>
                <w:rFonts w:ascii="Times New Roman" w:hAnsi="Times New Roman"/>
              </w:rPr>
              <w:t>18</w:t>
            </w:r>
          </w:p>
        </w:tc>
        <w:tc>
          <w:tcPr>
            <w:tcW w:w="1417" w:type="dxa"/>
          </w:tcPr>
          <w:p w14:paraId="68FAC189" w14:textId="77777777" w:rsidR="00A01204" w:rsidRPr="0008241C" w:rsidRDefault="00A01204" w:rsidP="00A01204">
            <w:pPr>
              <w:rPr>
                <w:rFonts w:ascii="Times New Roman" w:hAnsi="Times New Roman"/>
              </w:rPr>
            </w:pPr>
            <w:r w:rsidRPr="0008241C">
              <w:rPr>
                <w:rFonts w:ascii="Times New Roman" w:hAnsi="Times New Roman"/>
              </w:rPr>
              <w:t>40</w:t>
            </w:r>
          </w:p>
        </w:tc>
      </w:tr>
      <w:tr w:rsidR="00A01204" w:rsidRPr="0008241C" w14:paraId="527A0ECD" w14:textId="77777777" w:rsidTr="00642B4F">
        <w:tc>
          <w:tcPr>
            <w:tcW w:w="1871" w:type="dxa"/>
          </w:tcPr>
          <w:p w14:paraId="79BAD94D" w14:textId="77777777" w:rsidR="00A01204" w:rsidRPr="0008241C" w:rsidRDefault="00A01204" w:rsidP="00A01204">
            <w:pPr>
              <w:rPr>
                <w:rFonts w:ascii="Times New Roman" w:hAnsi="Times New Roman"/>
                <w:b/>
              </w:rPr>
            </w:pPr>
            <w:r w:rsidRPr="0008241C">
              <w:rPr>
                <w:rFonts w:ascii="Times New Roman" w:hAnsi="Times New Roman"/>
                <w:b/>
              </w:rPr>
              <w:t>Australia, Papua New Guinea</w:t>
            </w:r>
          </w:p>
        </w:tc>
        <w:tc>
          <w:tcPr>
            <w:tcW w:w="1417" w:type="dxa"/>
          </w:tcPr>
          <w:p w14:paraId="102F6745" w14:textId="77777777" w:rsidR="00A01204" w:rsidRPr="0008241C" w:rsidRDefault="00A01204" w:rsidP="00A01204">
            <w:pPr>
              <w:rPr>
                <w:rFonts w:ascii="Times New Roman" w:hAnsi="Times New Roman"/>
              </w:rPr>
            </w:pPr>
            <w:r w:rsidRPr="0008241C">
              <w:rPr>
                <w:rFonts w:ascii="Times New Roman" w:hAnsi="Times New Roman"/>
              </w:rPr>
              <w:t>62,800</w:t>
            </w:r>
          </w:p>
        </w:tc>
        <w:tc>
          <w:tcPr>
            <w:tcW w:w="1417" w:type="dxa"/>
          </w:tcPr>
          <w:p w14:paraId="05998522" w14:textId="77777777" w:rsidR="00A01204" w:rsidRPr="0008241C" w:rsidRDefault="00A01204" w:rsidP="00A01204">
            <w:pPr>
              <w:rPr>
                <w:rFonts w:ascii="Times New Roman" w:hAnsi="Times New Roman"/>
              </w:rPr>
            </w:pPr>
            <w:r w:rsidRPr="0008241C">
              <w:rPr>
                <w:rFonts w:ascii="Times New Roman" w:hAnsi="Times New Roman"/>
              </w:rPr>
              <w:t>3</w:t>
            </w:r>
          </w:p>
        </w:tc>
        <w:tc>
          <w:tcPr>
            <w:tcW w:w="1417" w:type="dxa"/>
          </w:tcPr>
          <w:p w14:paraId="6D950C44" w14:textId="77777777" w:rsidR="00A01204" w:rsidRPr="0008241C" w:rsidRDefault="00A01204" w:rsidP="00A01204">
            <w:pPr>
              <w:rPr>
                <w:rFonts w:ascii="Times New Roman" w:hAnsi="Times New Roman"/>
              </w:rPr>
            </w:pPr>
            <w:r w:rsidRPr="0008241C">
              <w:rPr>
                <w:rFonts w:ascii="Times New Roman" w:hAnsi="Times New Roman"/>
              </w:rPr>
              <w:t>4</w:t>
            </w:r>
          </w:p>
        </w:tc>
        <w:tc>
          <w:tcPr>
            <w:tcW w:w="1417" w:type="dxa"/>
          </w:tcPr>
          <w:p w14:paraId="0A047F46" w14:textId="77777777" w:rsidR="00A01204" w:rsidRPr="0008241C" w:rsidRDefault="00A01204" w:rsidP="00A01204">
            <w:pPr>
              <w:rPr>
                <w:rFonts w:ascii="Times New Roman" w:hAnsi="Times New Roman"/>
              </w:rPr>
            </w:pPr>
            <w:r w:rsidRPr="0008241C">
              <w:rPr>
                <w:rFonts w:ascii="Times New Roman" w:hAnsi="Times New Roman"/>
              </w:rPr>
              <w:t>10</w:t>
            </w:r>
          </w:p>
        </w:tc>
        <w:tc>
          <w:tcPr>
            <w:tcW w:w="1417" w:type="dxa"/>
          </w:tcPr>
          <w:p w14:paraId="69934990" w14:textId="77777777" w:rsidR="00A01204" w:rsidRPr="0008241C" w:rsidRDefault="00A01204" w:rsidP="00A01204">
            <w:pPr>
              <w:rPr>
                <w:rFonts w:ascii="Times New Roman" w:hAnsi="Times New Roman"/>
              </w:rPr>
            </w:pPr>
            <w:r w:rsidRPr="0008241C">
              <w:rPr>
                <w:rFonts w:ascii="Times New Roman" w:hAnsi="Times New Roman"/>
              </w:rPr>
              <w:t>83</w:t>
            </w:r>
          </w:p>
        </w:tc>
      </w:tr>
      <w:tr w:rsidR="00A01204" w:rsidRPr="0008241C" w14:paraId="4412693B" w14:textId="77777777" w:rsidTr="00642B4F">
        <w:tc>
          <w:tcPr>
            <w:tcW w:w="1871" w:type="dxa"/>
          </w:tcPr>
          <w:p w14:paraId="2F96A11F" w14:textId="77777777" w:rsidR="00A01204" w:rsidRPr="0008241C" w:rsidRDefault="00A01204" w:rsidP="00A01204">
            <w:pPr>
              <w:rPr>
                <w:rFonts w:ascii="Times New Roman" w:hAnsi="Times New Roman"/>
                <w:b/>
              </w:rPr>
            </w:pPr>
            <w:r w:rsidRPr="0008241C">
              <w:rPr>
                <w:rFonts w:ascii="Times New Roman" w:hAnsi="Times New Roman"/>
                <w:b/>
              </w:rPr>
              <w:t>Southwest Pacific Islands</w:t>
            </w:r>
          </w:p>
        </w:tc>
        <w:tc>
          <w:tcPr>
            <w:tcW w:w="1417" w:type="dxa"/>
          </w:tcPr>
          <w:p w14:paraId="40AFE326" w14:textId="77777777" w:rsidR="00A01204" w:rsidRPr="0008241C" w:rsidRDefault="00A01204" w:rsidP="00A01204">
            <w:pPr>
              <w:rPr>
                <w:rFonts w:ascii="Times New Roman" w:hAnsi="Times New Roman"/>
              </w:rPr>
            </w:pPr>
            <w:r w:rsidRPr="0008241C">
              <w:rPr>
                <w:rFonts w:ascii="Times New Roman" w:hAnsi="Times New Roman"/>
              </w:rPr>
              <w:t>27,060</w:t>
            </w:r>
          </w:p>
        </w:tc>
        <w:tc>
          <w:tcPr>
            <w:tcW w:w="1417" w:type="dxa"/>
          </w:tcPr>
          <w:p w14:paraId="36AA0E2F" w14:textId="77777777" w:rsidR="00A01204" w:rsidRPr="0008241C" w:rsidRDefault="00A01204" w:rsidP="00A01204">
            <w:pPr>
              <w:rPr>
                <w:rFonts w:ascii="Times New Roman" w:hAnsi="Times New Roman"/>
              </w:rPr>
            </w:pPr>
            <w:r w:rsidRPr="0008241C">
              <w:rPr>
                <w:rFonts w:ascii="Times New Roman" w:hAnsi="Times New Roman"/>
              </w:rPr>
              <w:t>4</w:t>
            </w:r>
          </w:p>
        </w:tc>
        <w:tc>
          <w:tcPr>
            <w:tcW w:w="1417" w:type="dxa"/>
          </w:tcPr>
          <w:p w14:paraId="34EEF1B3" w14:textId="77777777" w:rsidR="00A01204" w:rsidRPr="0008241C" w:rsidRDefault="00A01204" w:rsidP="00A01204">
            <w:pPr>
              <w:rPr>
                <w:rFonts w:ascii="Times New Roman" w:hAnsi="Times New Roman"/>
              </w:rPr>
            </w:pPr>
            <w:r w:rsidRPr="0008241C">
              <w:rPr>
                <w:rFonts w:ascii="Times New Roman" w:hAnsi="Times New Roman"/>
              </w:rPr>
              <w:t>17</w:t>
            </w:r>
          </w:p>
        </w:tc>
        <w:tc>
          <w:tcPr>
            <w:tcW w:w="1417" w:type="dxa"/>
          </w:tcPr>
          <w:p w14:paraId="4DBB2496" w14:textId="77777777" w:rsidR="00A01204" w:rsidRPr="0008241C" w:rsidRDefault="00A01204" w:rsidP="00A01204">
            <w:pPr>
              <w:rPr>
                <w:rFonts w:ascii="Times New Roman" w:hAnsi="Times New Roman"/>
              </w:rPr>
            </w:pPr>
            <w:r w:rsidRPr="0008241C">
              <w:rPr>
                <w:rFonts w:ascii="Times New Roman" w:hAnsi="Times New Roman"/>
              </w:rPr>
              <w:t>35</w:t>
            </w:r>
          </w:p>
        </w:tc>
        <w:tc>
          <w:tcPr>
            <w:tcW w:w="1417" w:type="dxa"/>
          </w:tcPr>
          <w:p w14:paraId="1F77700D" w14:textId="77777777" w:rsidR="00A01204" w:rsidRPr="0008241C" w:rsidRDefault="00A01204" w:rsidP="00A01204">
            <w:pPr>
              <w:rPr>
                <w:rFonts w:ascii="Times New Roman" w:hAnsi="Times New Roman"/>
              </w:rPr>
            </w:pPr>
            <w:r w:rsidRPr="0008241C">
              <w:rPr>
                <w:rFonts w:ascii="Times New Roman" w:hAnsi="Times New Roman"/>
              </w:rPr>
              <w:t>44</w:t>
            </w:r>
          </w:p>
        </w:tc>
      </w:tr>
      <w:tr w:rsidR="00A01204" w:rsidRPr="0008241C" w14:paraId="56188F0F" w14:textId="77777777" w:rsidTr="00642B4F">
        <w:tc>
          <w:tcPr>
            <w:tcW w:w="1871" w:type="dxa"/>
          </w:tcPr>
          <w:p w14:paraId="115BD35B" w14:textId="77777777" w:rsidR="00A01204" w:rsidRPr="0008241C" w:rsidRDefault="00A01204" w:rsidP="00A01204">
            <w:pPr>
              <w:rPr>
                <w:rFonts w:ascii="Times New Roman" w:hAnsi="Times New Roman"/>
                <w:b/>
              </w:rPr>
            </w:pPr>
            <w:r w:rsidRPr="0008241C">
              <w:rPr>
                <w:rFonts w:ascii="Times New Roman" w:hAnsi="Times New Roman"/>
                <w:b/>
              </w:rPr>
              <w:t>Polynesian Islands</w:t>
            </w:r>
          </w:p>
        </w:tc>
        <w:tc>
          <w:tcPr>
            <w:tcW w:w="1417" w:type="dxa"/>
          </w:tcPr>
          <w:p w14:paraId="0AC7F226" w14:textId="77777777" w:rsidR="00A01204" w:rsidRPr="0008241C" w:rsidRDefault="00A01204" w:rsidP="00A01204">
            <w:pPr>
              <w:rPr>
                <w:rFonts w:ascii="Times New Roman" w:hAnsi="Times New Roman"/>
              </w:rPr>
            </w:pPr>
            <w:r w:rsidRPr="0008241C">
              <w:rPr>
                <w:rFonts w:ascii="Times New Roman" w:hAnsi="Times New Roman"/>
              </w:rPr>
              <w:t>6,733</w:t>
            </w:r>
          </w:p>
        </w:tc>
        <w:tc>
          <w:tcPr>
            <w:tcW w:w="1417" w:type="dxa"/>
          </w:tcPr>
          <w:p w14:paraId="33A1561A" w14:textId="77777777" w:rsidR="00A01204" w:rsidRPr="0008241C" w:rsidRDefault="00A01204" w:rsidP="00A01204">
            <w:pPr>
              <w:rPr>
                <w:rFonts w:ascii="Times New Roman" w:hAnsi="Times New Roman"/>
              </w:rPr>
            </w:pPr>
            <w:r w:rsidRPr="0008241C">
              <w:rPr>
                <w:rFonts w:ascii="Times New Roman" w:hAnsi="Times New Roman"/>
              </w:rPr>
              <w:t>3</w:t>
            </w:r>
          </w:p>
        </w:tc>
        <w:tc>
          <w:tcPr>
            <w:tcW w:w="1417" w:type="dxa"/>
          </w:tcPr>
          <w:p w14:paraId="4F70E30F" w14:textId="77777777" w:rsidR="00A01204" w:rsidRPr="0008241C" w:rsidRDefault="00A01204" w:rsidP="00A01204">
            <w:pPr>
              <w:rPr>
                <w:rFonts w:ascii="Times New Roman" w:hAnsi="Times New Roman"/>
              </w:rPr>
            </w:pPr>
            <w:r w:rsidRPr="0008241C">
              <w:rPr>
                <w:rFonts w:ascii="Times New Roman" w:hAnsi="Times New Roman"/>
              </w:rPr>
              <w:t>2</w:t>
            </w:r>
          </w:p>
        </w:tc>
        <w:tc>
          <w:tcPr>
            <w:tcW w:w="1417" w:type="dxa"/>
          </w:tcPr>
          <w:p w14:paraId="38C39875" w14:textId="77777777" w:rsidR="00A01204" w:rsidRPr="0008241C" w:rsidRDefault="00A01204" w:rsidP="00A01204">
            <w:pPr>
              <w:rPr>
                <w:rFonts w:ascii="Times New Roman" w:hAnsi="Times New Roman"/>
              </w:rPr>
            </w:pPr>
            <w:r w:rsidRPr="0008241C">
              <w:rPr>
                <w:rFonts w:ascii="Times New Roman" w:hAnsi="Times New Roman"/>
              </w:rPr>
              <w:t>5</w:t>
            </w:r>
          </w:p>
        </w:tc>
        <w:tc>
          <w:tcPr>
            <w:tcW w:w="1417" w:type="dxa"/>
          </w:tcPr>
          <w:p w14:paraId="42BC8A75" w14:textId="77777777" w:rsidR="00A01204" w:rsidRPr="0008241C" w:rsidRDefault="00A01204" w:rsidP="00A01204">
            <w:pPr>
              <w:rPr>
                <w:rFonts w:ascii="Times New Roman" w:hAnsi="Times New Roman"/>
              </w:rPr>
            </w:pPr>
            <w:r w:rsidRPr="0008241C">
              <w:rPr>
                <w:rFonts w:ascii="Times New Roman" w:hAnsi="Times New Roman"/>
              </w:rPr>
              <w:t>90</w:t>
            </w:r>
          </w:p>
        </w:tc>
      </w:tr>
      <w:tr w:rsidR="00A01204" w:rsidRPr="0008241C" w14:paraId="2C8EA880" w14:textId="77777777" w:rsidTr="00642B4F">
        <w:tc>
          <w:tcPr>
            <w:tcW w:w="1871" w:type="dxa"/>
          </w:tcPr>
          <w:p w14:paraId="07350327" w14:textId="77777777" w:rsidR="00A01204" w:rsidRPr="0008241C" w:rsidRDefault="00A01204" w:rsidP="00A01204">
            <w:pPr>
              <w:rPr>
                <w:rFonts w:ascii="Times New Roman" w:hAnsi="Times New Roman"/>
                <w:b/>
              </w:rPr>
            </w:pPr>
            <w:r w:rsidRPr="0008241C">
              <w:rPr>
                <w:rFonts w:ascii="Times New Roman" w:hAnsi="Times New Roman"/>
                <w:b/>
              </w:rPr>
              <w:t>Micronesian Islands</w:t>
            </w:r>
          </w:p>
        </w:tc>
        <w:tc>
          <w:tcPr>
            <w:tcW w:w="1417" w:type="dxa"/>
          </w:tcPr>
          <w:p w14:paraId="17C69456" w14:textId="77777777" w:rsidR="00A01204" w:rsidRPr="0008241C" w:rsidRDefault="00A01204" w:rsidP="00A01204">
            <w:pPr>
              <w:rPr>
                <w:rFonts w:ascii="Times New Roman" w:hAnsi="Times New Roman"/>
              </w:rPr>
            </w:pPr>
            <w:r w:rsidRPr="0008241C">
              <w:rPr>
                <w:rFonts w:ascii="Times New Roman" w:hAnsi="Times New Roman"/>
              </w:rPr>
              <w:t>12,700</w:t>
            </w:r>
          </w:p>
        </w:tc>
        <w:tc>
          <w:tcPr>
            <w:tcW w:w="1417" w:type="dxa"/>
          </w:tcPr>
          <w:p w14:paraId="38355E51" w14:textId="77777777" w:rsidR="00A01204" w:rsidRPr="0008241C" w:rsidRDefault="00A01204" w:rsidP="00A01204">
            <w:pPr>
              <w:rPr>
                <w:rFonts w:ascii="Times New Roman" w:hAnsi="Times New Roman"/>
              </w:rPr>
            </w:pPr>
            <w:r w:rsidRPr="0008241C">
              <w:rPr>
                <w:rFonts w:ascii="Times New Roman" w:hAnsi="Times New Roman"/>
              </w:rPr>
              <w:t>8</w:t>
            </w:r>
          </w:p>
        </w:tc>
        <w:tc>
          <w:tcPr>
            <w:tcW w:w="1417" w:type="dxa"/>
          </w:tcPr>
          <w:p w14:paraId="7270104E" w14:textId="77777777" w:rsidR="00A01204" w:rsidRPr="0008241C" w:rsidRDefault="00A01204" w:rsidP="00A01204">
            <w:pPr>
              <w:rPr>
                <w:rFonts w:ascii="Times New Roman" w:hAnsi="Times New Roman"/>
              </w:rPr>
            </w:pPr>
            <w:r w:rsidRPr="0008241C">
              <w:rPr>
                <w:rFonts w:ascii="Times New Roman" w:hAnsi="Times New Roman"/>
              </w:rPr>
              <w:t>7</w:t>
            </w:r>
          </w:p>
        </w:tc>
        <w:tc>
          <w:tcPr>
            <w:tcW w:w="1417" w:type="dxa"/>
          </w:tcPr>
          <w:p w14:paraId="502E7A18" w14:textId="77777777" w:rsidR="00A01204" w:rsidRPr="0008241C" w:rsidRDefault="00A01204" w:rsidP="00A01204">
            <w:pPr>
              <w:rPr>
                <w:rFonts w:ascii="Times New Roman" w:hAnsi="Times New Roman"/>
              </w:rPr>
            </w:pPr>
            <w:r w:rsidRPr="0008241C">
              <w:rPr>
                <w:rFonts w:ascii="Times New Roman" w:hAnsi="Times New Roman"/>
              </w:rPr>
              <w:t>15</w:t>
            </w:r>
          </w:p>
        </w:tc>
        <w:tc>
          <w:tcPr>
            <w:tcW w:w="1417" w:type="dxa"/>
          </w:tcPr>
          <w:p w14:paraId="220ECB01" w14:textId="77777777" w:rsidR="00A01204" w:rsidRPr="0008241C" w:rsidRDefault="00A01204" w:rsidP="00A01204">
            <w:pPr>
              <w:rPr>
                <w:rFonts w:ascii="Times New Roman" w:hAnsi="Times New Roman"/>
              </w:rPr>
            </w:pPr>
            <w:r w:rsidRPr="0008241C">
              <w:rPr>
                <w:rFonts w:ascii="Times New Roman" w:hAnsi="Times New Roman"/>
              </w:rPr>
              <w:t>70</w:t>
            </w:r>
          </w:p>
        </w:tc>
      </w:tr>
      <w:tr w:rsidR="00A01204" w:rsidRPr="0008241C" w14:paraId="325DCB95" w14:textId="77777777" w:rsidTr="00642B4F">
        <w:tc>
          <w:tcPr>
            <w:tcW w:w="1871" w:type="dxa"/>
          </w:tcPr>
          <w:p w14:paraId="77E306BF" w14:textId="77777777" w:rsidR="00A01204" w:rsidRPr="0008241C" w:rsidRDefault="00A01204" w:rsidP="00A01204">
            <w:pPr>
              <w:rPr>
                <w:rFonts w:ascii="Times New Roman" w:hAnsi="Times New Roman"/>
                <w:b/>
              </w:rPr>
            </w:pPr>
            <w:r w:rsidRPr="0008241C">
              <w:rPr>
                <w:rFonts w:ascii="Times New Roman" w:hAnsi="Times New Roman"/>
                <w:b/>
              </w:rPr>
              <w:t>Hawaiian Islands</w:t>
            </w:r>
          </w:p>
        </w:tc>
        <w:tc>
          <w:tcPr>
            <w:tcW w:w="1417" w:type="dxa"/>
          </w:tcPr>
          <w:p w14:paraId="5B86BBD4" w14:textId="77777777" w:rsidR="00A01204" w:rsidRPr="0008241C" w:rsidRDefault="00A01204" w:rsidP="00A01204">
            <w:pPr>
              <w:rPr>
                <w:rFonts w:ascii="Times New Roman" w:hAnsi="Times New Roman"/>
              </w:rPr>
            </w:pPr>
            <w:r w:rsidRPr="0008241C">
              <w:rPr>
                <w:rFonts w:ascii="Times New Roman" w:hAnsi="Times New Roman"/>
              </w:rPr>
              <w:t>1,180</w:t>
            </w:r>
          </w:p>
        </w:tc>
        <w:tc>
          <w:tcPr>
            <w:tcW w:w="1417" w:type="dxa"/>
          </w:tcPr>
          <w:p w14:paraId="5AE0AA53" w14:textId="77777777" w:rsidR="00A01204" w:rsidRPr="0008241C" w:rsidRDefault="00A01204" w:rsidP="00A01204">
            <w:pPr>
              <w:rPr>
                <w:rFonts w:ascii="Times New Roman" w:hAnsi="Times New Roman"/>
              </w:rPr>
            </w:pPr>
            <w:r w:rsidRPr="0008241C">
              <w:rPr>
                <w:rFonts w:ascii="Times New Roman" w:hAnsi="Times New Roman"/>
              </w:rPr>
              <w:t>2</w:t>
            </w:r>
          </w:p>
        </w:tc>
        <w:tc>
          <w:tcPr>
            <w:tcW w:w="1417" w:type="dxa"/>
          </w:tcPr>
          <w:p w14:paraId="77F32B15" w14:textId="77777777" w:rsidR="00A01204" w:rsidRPr="0008241C" w:rsidRDefault="00A01204" w:rsidP="00A01204">
            <w:pPr>
              <w:rPr>
                <w:rFonts w:ascii="Times New Roman" w:hAnsi="Times New Roman"/>
              </w:rPr>
            </w:pPr>
            <w:r w:rsidRPr="0008241C">
              <w:rPr>
                <w:rFonts w:ascii="Times New Roman" w:hAnsi="Times New Roman"/>
              </w:rPr>
              <w:t>4</w:t>
            </w:r>
          </w:p>
        </w:tc>
        <w:tc>
          <w:tcPr>
            <w:tcW w:w="1417" w:type="dxa"/>
          </w:tcPr>
          <w:p w14:paraId="46C8CB46" w14:textId="77777777" w:rsidR="00A01204" w:rsidRPr="0008241C" w:rsidRDefault="00A01204" w:rsidP="00A01204">
            <w:pPr>
              <w:rPr>
                <w:rFonts w:ascii="Times New Roman" w:hAnsi="Times New Roman"/>
              </w:rPr>
            </w:pPr>
            <w:r w:rsidRPr="0008241C">
              <w:rPr>
                <w:rFonts w:ascii="Times New Roman" w:hAnsi="Times New Roman"/>
              </w:rPr>
              <w:t>8</w:t>
            </w:r>
          </w:p>
        </w:tc>
        <w:tc>
          <w:tcPr>
            <w:tcW w:w="1417" w:type="dxa"/>
          </w:tcPr>
          <w:p w14:paraId="202B2602" w14:textId="77777777" w:rsidR="00A01204" w:rsidRPr="0008241C" w:rsidRDefault="00A01204" w:rsidP="00A01204">
            <w:pPr>
              <w:rPr>
                <w:rFonts w:ascii="Times New Roman" w:hAnsi="Times New Roman"/>
              </w:rPr>
            </w:pPr>
            <w:r w:rsidRPr="0008241C">
              <w:rPr>
                <w:rFonts w:ascii="Times New Roman" w:hAnsi="Times New Roman"/>
              </w:rPr>
              <w:t>86</w:t>
            </w:r>
          </w:p>
        </w:tc>
      </w:tr>
      <w:tr w:rsidR="00A01204" w:rsidRPr="0008241C" w14:paraId="1C6BCF91" w14:textId="77777777" w:rsidTr="00642B4F">
        <w:tc>
          <w:tcPr>
            <w:tcW w:w="1871" w:type="dxa"/>
          </w:tcPr>
          <w:p w14:paraId="5357D717" w14:textId="77777777" w:rsidR="00A01204" w:rsidRPr="0008241C" w:rsidRDefault="00A01204" w:rsidP="00A01204">
            <w:pPr>
              <w:rPr>
                <w:rFonts w:ascii="Times New Roman" w:hAnsi="Times New Roman"/>
                <w:b/>
              </w:rPr>
            </w:pPr>
            <w:r w:rsidRPr="0008241C">
              <w:rPr>
                <w:rFonts w:ascii="Times New Roman" w:hAnsi="Times New Roman"/>
                <w:b/>
              </w:rPr>
              <w:t>US Caribbean</w:t>
            </w:r>
          </w:p>
        </w:tc>
        <w:tc>
          <w:tcPr>
            <w:tcW w:w="1417" w:type="dxa"/>
          </w:tcPr>
          <w:p w14:paraId="6BE35D87" w14:textId="77777777" w:rsidR="00A01204" w:rsidRPr="0008241C" w:rsidRDefault="00A01204" w:rsidP="00A01204">
            <w:pPr>
              <w:rPr>
                <w:rFonts w:ascii="Times New Roman" w:hAnsi="Times New Roman"/>
              </w:rPr>
            </w:pPr>
            <w:r w:rsidRPr="0008241C">
              <w:rPr>
                <w:rFonts w:ascii="Times New Roman" w:hAnsi="Times New Roman"/>
              </w:rPr>
              <w:t>3,040</w:t>
            </w:r>
          </w:p>
        </w:tc>
        <w:tc>
          <w:tcPr>
            <w:tcW w:w="1417" w:type="dxa"/>
          </w:tcPr>
          <w:p w14:paraId="0C87EB86" w14:textId="77777777" w:rsidR="00A01204" w:rsidRPr="0008241C" w:rsidRDefault="00A01204" w:rsidP="00A01204">
            <w:pPr>
              <w:rPr>
                <w:rFonts w:ascii="Times New Roman" w:hAnsi="Times New Roman"/>
              </w:rPr>
            </w:pPr>
            <w:r w:rsidRPr="0008241C">
              <w:rPr>
                <w:rFonts w:ascii="Times New Roman" w:hAnsi="Times New Roman"/>
              </w:rPr>
              <w:t>21</w:t>
            </w:r>
          </w:p>
        </w:tc>
        <w:tc>
          <w:tcPr>
            <w:tcW w:w="1417" w:type="dxa"/>
          </w:tcPr>
          <w:p w14:paraId="5563214F" w14:textId="77777777" w:rsidR="00A01204" w:rsidRPr="0008241C" w:rsidRDefault="00A01204" w:rsidP="00A01204">
            <w:pPr>
              <w:rPr>
                <w:rFonts w:ascii="Times New Roman" w:hAnsi="Times New Roman"/>
              </w:rPr>
            </w:pPr>
            <w:r w:rsidRPr="0008241C">
              <w:rPr>
                <w:rFonts w:ascii="Times New Roman" w:hAnsi="Times New Roman"/>
              </w:rPr>
              <w:t>31</w:t>
            </w:r>
          </w:p>
        </w:tc>
        <w:tc>
          <w:tcPr>
            <w:tcW w:w="1417" w:type="dxa"/>
          </w:tcPr>
          <w:p w14:paraId="5701C54A" w14:textId="77777777" w:rsidR="00A01204" w:rsidRPr="0008241C" w:rsidRDefault="00A01204" w:rsidP="00A01204">
            <w:pPr>
              <w:rPr>
                <w:rFonts w:ascii="Times New Roman" w:hAnsi="Times New Roman"/>
              </w:rPr>
            </w:pPr>
            <w:r w:rsidRPr="0008241C">
              <w:rPr>
                <w:rFonts w:ascii="Times New Roman" w:hAnsi="Times New Roman"/>
              </w:rPr>
              <w:t>19</w:t>
            </w:r>
          </w:p>
        </w:tc>
        <w:tc>
          <w:tcPr>
            <w:tcW w:w="1417" w:type="dxa"/>
          </w:tcPr>
          <w:p w14:paraId="79FA8FCE" w14:textId="77777777" w:rsidR="00A01204" w:rsidRPr="0008241C" w:rsidRDefault="00A01204" w:rsidP="00A01204">
            <w:pPr>
              <w:rPr>
                <w:rFonts w:ascii="Times New Roman" w:hAnsi="Times New Roman"/>
              </w:rPr>
            </w:pPr>
            <w:r w:rsidRPr="0008241C">
              <w:rPr>
                <w:rFonts w:ascii="Times New Roman" w:hAnsi="Times New Roman"/>
              </w:rPr>
              <w:t>29</w:t>
            </w:r>
          </w:p>
        </w:tc>
      </w:tr>
      <w:tr w:rsidR="00A01204" w:rsidRPr="0008241C" w14:paraId="6D4BB303" w14:textId="77777777" w:rsidTr="00642B4F">
        <w:tc>
          <w:tcPr>
            <w:tcW w:w="1871" w:type="dxa"/>
          </w:tcPr>
          <w:p w14:paraId="6F06BFB8" w14:textId="77777777" w:rsidR="00A01204" w:rsidRPr="0008241C" w:rsidRDefault="00A01204" w:rsidP="00A01204">
            <w:pPr>
              <w:rPr>
                <w:rFonts w:ascii="Times New Roman" w:hAnsi="Times New Roman"/>
                <w:b/>
              </w:rPr>
            </w:pPr>
            <w:r w:rsidRPr="0008241C">
              <w:rPr>
                <w:rFonts w:ascii="Times New Roman" w:hAnsi="Times New Roman"/>
                <w:b/>
              </w:rPr>
              <w:t>North Caribbean</w:t>
            </w:r>
          </w:p>
        </w:tc>
        <w:tc>
          <w:tcPr>
            <w:tcW w:w="1417" w:type="dxa"/>
          </w:tcPr>
          <w:p w14:paraId="70F5F212" w14:textId="77777777" w:rsidR="00A01204" w:rsidRPr="0008241C" w:rsidRDefault="00A01204" w:rsidP="00A01204">
            <w:pPr>
              <w:rPr>
                <w:rFonts w:ascii="Times New Roman" w:hAnsi="Times New Roman"/>
              </w:rPr>
            </w:pPr>
            <w:r w:rsidRPr="0008241C">
              <w:rPr>
                <w:rFonts w:ascii="Times New Roman" w:hAnsi="Times New Roman"/>
              </w:rPr>
              <w:t>9,800</w:t>
            </w:r>
          </w:p>
        </w:tc>
        <w:tc>
          <w:tcPr>
            <w:tcW w:w="1417" w:type="dxa"/>
          </w:tcPr>
          <w:p w14:paraId="2654A30A" w14:textId="77777777" w:rsidR="00A01204" w:rsidRPr="0008241C" w:rsidRDefault="00A01204" w:rsidP="00A01204">
            <w:pPr>
              <w:rPr>
                <w:rFonts w:ascii="Times New Roman" w:hAnsi="Times New Roman"/>
              </w:rPr>
            </w:pPr>
            <w:r w:rsidRPr="0008241C">
              <w:rPr>
                <w:rFonts w:ascii="Times New Roman" w:hAnsi="Times New Roman"/>
              </w:rPr>
              <w:t>12</w:t>
            </w:r>
          </w:p>
        </w:tc>
        <w:tc>
          <w:tcPr>
            <w:tcW w:w="1417" w:type="dxa"/>
          </w:tcPr>
          <w:p w14:paraId="17FF6BE9" w14:textId="77777777" w:rsidR="00A01204" w:rsidRPr="0008241C" w:rsidRDefault="00A01204" w:rsidP="00A01204">
            <w:pPr>
              <w:rPr>
                <w:rFonts w:ascii="Times New Roman" w:hAnsi="Times New Roman"/>
              </w:rPr>
            </w:pPr>
            <w:r w:rsidRPr="0008241C">
              <w:rPr>
                <w:rFonts w:ascii="Times New Roman" w:hAnsi="Times New Roman"/>
              </w:rPr>
              <w:t>13</w:t>
            </w:r>
          </w:p>
        </w:tc>
        <w:tc>
          <w:tcPr>
            <w:tcW w:w="1417" w:type="dxa"/>
          </w:tcPr>
          <w:p w14:paraId="3CDB82BE" w14:textId="77777777" w:rsidR="00A01204" w:rsidRPr="0008241C" w:rsidRDefault="00A01204" w:rsidP="00A01204">
            <w:pPr>
              <w:rPr>
                <w:rFonts w:ascii="Times New Roman" w:hAnsi="Times New Roman"/>
              </w:rPr>
            </w:pPr>
            <w:r w:rsidRPr="0008241C">
              <w:rPr>
                <w:rFonts w:ascii="Times New Roman" w:hAnsi="Times New Roman"/>
              </w:rPr>
              <w:t>30</w:t>
            </w:r>
          </w:p>
        </w:tc>
        <w:tc>
          <w:tcPr>
            <w:tcW w:w="1417" w:type="dxa"/>
          </w:tcPr>
          <w:p w14:paraId="4C33763C" w14:textId="77777777" w:rsidR="00A01204" w:rsidRPr="0008241C" w:rsidRDefault="00A01204" w:rsidP="00A01204">
            <w:pPr>
              <w:rPr>
                <w:rFonts w:ascii="Times New Roman" w:hAnsi="Times New Roman"/>
              </w:rPr>
            </w:pPr>
            <w:r w:rsidRPr="0008241C">
              <w:rPr>
                <w:rFonts w:ascii="Times New Roman" w:hAnsi="Times New Roman"/>
              </w:rPr>
              <w:t>45</w:t>
            </w:r>
          </w:p>
        </w:tc>
      </w:tr>
      <w:tr w:rsidR="00A01204" w:rsidRPr="0008241C" w14:paraId="1FF4FF61" w14:textId="77777777" w:rsidTr="00642B4F">
        <w:tc>
          <w:tcPr>
            <w:tcW w:w="1871" w:type="dxa"/>
          </w:tcPr>
          <w:p w14:paraId="0C1F646B" w14:textId="77777777" w:rsidR="00A01204" w:rsidRPr="0008241C" w:rsidRDefault="00A01204" w:rsidP="00A01204">
            <w:pPr>
              <w:rPr>
                <w:rFonts w:ascii="Times New Roman" w:hAnsi="Times New Roman"/>
                <w:b/>
              </w:rPr>
            </w:pPr>
            <w:r w:rsidRPr="0008241C">
              <w:rPr>
                <w:rFonts w:ascii="Times New Roman" w:hAnsi="Times New Roman"/>
                <w:b/>
              </w:rPr>
              <w:t>Central America</w:t>
            </w:r>
          </w:p>
        </w:tc>
        <w:tc>
          <w:tcPr>
            <w:tcW w:w="1417" w:type="dxa"/>
          </w:tcPr>
          <w:p w14:paraId="2B5C06C2" w14:textId="77777777" w:rsidR="00A01204" w:rsidRPr="0008241C" w:rsidRDefault="00A01204" w:rsidP="00A01204">
            <w:pPr>
              <w:rPr>
                <w:rFonts w:ascii="Times New Roman" w:hAnsi="Times New Roman"/>
              </w:rPr>
            </w:pPr>
            <w:r w:rsidRPr="0008241C">
              <w:rPr>
                <w:rFonts w:ascii="Times New Roman" w:hAnsi="Times New Roman"/>
              </w:rPr>
              <w:t>4,630</w:t>
            </w:r>
          </w:p>
        </w:tc>
        <w:tc>
          <w:tcPr>
            <w:tcW w:w="1417" w:type="dxa"/>
          </w:tcPr>
          <w:p w14:paraId="047C0890" w14:textId="77777777" w:rsidR="00A01204" w:rsidRPr="0008241C" w:rsidRDefault="00A01204" w:rsidP="00A01204">
            <w:pPr>
              <w:rPr>
                <w:rFonts w:ascii="Times New Roman" w:hAnsi="Times New Roman"/>
              </w:rPr>
            </w:pPr>
            <w:r w:rsidRPr="0008241C">
              <w:rPr>
                <w:rFonts w:ascii="Times New Roman" w:hAnsi="Times New Roman"/>
              </w:rPr>
              <w:t>14</w:t>
            </w:r>
          </w:p>
        </w:tc>
        <w:tc>
          <w:tcPr>
            <w:tcW w:w="1417" w:type="dxa"/>
          </w:tcPr>
          <w:p w14:paraId="256125C0" w14:textId="77777777" w:rsidR="00A01204" w:rsidRPr="0008241C" w:rsidRDefault="00A01204" w:rsidP="00A01204">
            <w:pPr>
              <w:rPr>
                <w:rFonts w:ascii="Times New Roman" w:hAnsi="Times New Roman"/>
              </w:rPr>
            </w:pPr>
            <w:r w:rsidRPr="0008241C">
              <w:rPr>
                <w:rFonts w:ascii="Times New Roman" w:hAnsi="Times New Roman"/>
              </w:rPr>
              <w:t>24</w:t>
            </w:r>
          </w:p>
        </w:tc>
        <w:tc>
          <w:tcPr>
            <w:tcW w:w="1417" w:type="dxa"/>
          </w:tcPr>
          <w:p w14:paraId="1AF1FB63" w14:textId="77777777" w:rsidR="00A01204" w:rsidRPr="0008241C" w:rsidRDefault="00A01204" w:rsidP="00A01204">
            <w:pPr>
              <w:rPr>
                <w:rFonts w:ascii="Times New Roman" w:hAnsi="Times New Roman"/>
              </w:rPr>
            </w:pPr>
            <w:r w:rsidRPr="0008241C">
              <w:rPr>
                <w:rFonts w:ascii="Times New Roman" w:hAnsi="Times New Roman"/>
              </w:rPr>
              <w:t>22</w:t>
            </w:r>
          </w:p>
        </w:tc>
        <w:tc>
          <w:tcPr>
            <w:tcW w:w="1417" w:type="dxa"/>
          </w:tcPr>
          <w:p w14:paraId="5045C720" w14:textId="77777777" w:rsidR="00A01204" w:rsidRPr="0008241C" w:rsidRDefault="00A01204" w:rsidP="00A01204">
            <w:pPr>
              <w:rPr>
                <w:rFonts w:ascii="Times New Roman" w:hAnsi="Times New Roman"/>
              </w:rPr>
            </w:pPr>
            <w:r w:rsidRPr="0008241C">
              <w:rPr>
                <w:rFonts w:ascii="Times New Roman" w:hAnsi="Times New Roman"/>
              </w:rPr>
              <w:t>40</w:t>
            </w:r>
          </w:p>
        </w:tc>
      </w:tr>
      <w:tr w:rsidR="00A01204" w:rsidRPr="0008241C" w14:paraId="32EC0BDE" w14:textId="77777777" w:rsidTr="00642B4F">
        <w:tc>
          <w:tcPr>
            <w:tcW w:w="1871" w:type="dxa"/>
          </w:tcPr>
          <w:p w14:paraId="14F5DD2B" w14:textId="77777777" w:rsidR="00A01204" w:rsidRPr="0008241C" w:rsidRDefault="00A01204" w:rsidP="00A01204">
            <w:pPr>
              <w:rPr>
                <w:rFonts w:ascii="Times New Roman" w:hAnsi="Times New Roman"/>
                <w:b/>
              </w:rPr>
            </w:pPr>
            <w:r w:rsidRPr="0008241C">
              <w:rPr>
                <w:rFonts w:ascii="Times New Roman" w:hAnsi="Times New Roman"/>
                <w:b/>
              </w:rPr>
              <w:t>Lesser Antilles</w:t>
            </w:r>
          </w:p>
        </w:tc>
        <w:tc>
          <w:tcPr>
            <w:tcW w:w="1417" w:type="dxa"/>
          </w:tcPr>
          <w:p w14:paraId="3732858D" w14:textId="77777777" w:rsidR="00A01204" w:rsidRPr="0008241C" w:rsidRDefault="00A01204" w:rsidP="00A01204">
            <w:pPr>
              <w:rPr>
                <w:rFonts w:ascii="Times New Roman" w:hAnsi="Times New Roman"/>
              </w:rPr>
            </w:pPr>
            <w:r w:rsidRPr="0008241C">
              <w:rPr>
                <w:rFonts w:ascii="Times New Roman" w:hAnsi="Times New Roman"/>
              </w:rPr>
              <w:t>1,920</w:t>
            </w:r>
          </w:p>
        </w:tc>
        <w:tc>
          <w:tcPr>
            <w:tcW w:w="1417" w:type="dxa"/>
          </w:tcPr>
          <w:p w14:paraId="283A3E47" w14:textId="77777777" w:rsidR="00A01204" w:rsidRPr="0008241C" w:rsidRDefault="00A01204" w:rsidP="00A01204">
            <w:pPr>
              <w:rPr>
                <w:rFonts w:ascii="Times New Roman" w:hAnsi="Times New Roman"/>
              </w:rPr>
            </w:pPr>
            <w:r w:rsidRPr="0008241C">
              <w:rPr>
                <w:rFonts w:ascii="Times New Roman" w:hAnsi="Times New Roman"/>
              </w:rPr>
              <w:t>13</w:t>
            </w:r>
          </w:p>
        </w:tc>
        <w:tc>
          <w:tcPr>
            <w:tcW w:w="1417" w:type="dxa"/>
          </w:tcPr>
          <w:p w14:paraId="5D73EB47" w14:textId="77777777" w:rsidR="00A01204" w:rsidRPr="0008241C" w:rsidRDefault="00A01204" w:rsidP="00A01204">
            <w:pPr>
              <w:rPr>
                <w:rFonts w:ascii="Times New Roman" w:hAnsi="Times New Roman"/>
              </w:rPr>
            </w:pPr>
            <w:r w:rsidRPr="0008241C">
              <w:rPr>
                <w:rFonts w:ascii="Times New Roman" w:hAnsi="Times New Roman"/>
              </w:rPr>
              <w:t>31</w:t>
            </w:r>
          </w:p>
        </w:tc>
        <w:tc>
          <w:tcPr>
            <w:tcW w:w="1417" w:type="dxa"/>
          </w:tcPr>
          <w:p w14:paraId="4315F98E" w14:textId="77777777" w:rsidR="00A01204" w:rsidRPr="0008241C" w:rsidRDefault="00A01204" w:rsidP="00A01204">
            <w:pPr>
              <w:rPr>
                <w:rFonts w:ascii="Times New Roman" w:hAnsi="Times New Roman"/>
              </w:rPr>
            </w:pPr>
            <w:r w:rsidRPr="0008241C">
              <w:rPr>
                <w:rFonts w:ascii="Times New Roman" w:hAnsi="Times New Roman"/>
              </w:rPr>
              <w:t>22</w:t>
            </w:r>
          </w:p>
        </w:tc>
        <w:tc>
          <w:tcPr>
            <w:tcW w:w="1417" w:type="dxa"/>
          </w:tcPr>
          <w:p w14:paraId="3D13929B" w14:textId="77777777" w:rsidR="00A01204" w:rsidRPr="0008241C" w:rsidRDefault="00A01204" w:rsidP="00A01204">
            <w:pPr>
              <w:rPr>
                <w:rFonts w:ascii="Times New Roman" w:hAnsi="Times New Roman"/>
              </w:rPr>
            </w:pPr>
            <w:r w:rsidRPr="0008241C">
              <w:rPr>
                <w:rFonts w:ascii="Times New Roman" w:hAnsi="Times New Roman"/>
              </w:rPr>
              <w:t>34</w:t>
            </w:r>
          </w:p>
        </w:tc>
      </w:tr>
      <w:tr w:rsidR="00A01204" w:rsidRPr="0008241C" w14:paraId="02AB8F4A" w14:textId="77777777" w:rsidTr="00642B4F">
        <w:tc>
          <w:tcPr>
            <w:tcW w:w="1871" w:type="dxa"/>
          </w:tcPr>
          <w:p w14:paraId="24900909" w14:textId="77777777" w:rsidR="00A01204" w:rsidRPr="0008241C" w:rsidRDefault="00A01204" w:rsidP="00A01204">
            <w:pPr>
              <w:rPr>
                <w:rFonts w:ascii="Times New Roman" w:hAnsi="Times New Roman"/>
                <w:b/>
              </w:rPr>
            </w:pPr>
            <w:r w:rsidRPr="0008241C">
              <w:rPr>
                <w:rFonts w:ascii="Times New Roman" w:hAnsi="Times New Roman"/>
                <w:b/>
              </w:rPr>
              <w:t>South Tropical America</w:t>
            </w:r>
          </w:p>
        </w:tc>
        <w:tc>
          <w:tcPr>
            <w:tcW w:w="1417" w:type="dxa"/>
          </w:tcPr>
          <w:p w14:paraId="44B75963" w14:textId="77777777" w:rsidR="00A01204" w:rsidRPr="0008241C" w:rsidRDefault="00A01204" w:rsidP="00A01204">
            <w:pPr>
              <w:rPr>
                <w:rFonts w:ascii="Times New Roman" w:hAnsi="Times New Roman"/>
              </w:rPr>
            </w:pPr>
            <w:r w:rsidRPr="0008241C">
              <w:rPr>
                <w:rFonts w:ascii="Times New Roman" w:hAnsi="Times New Roman"/>
              </w:rPr>
              <w:t>5,120</w:t>
            </w:r>
          </w:p>
        </w:tc>
        <w:tc>
          <w:tcPr>
            <w:tcW w:w="1417" w:type="dxa"/>
          </w:tcPr>
          <w:p w14:paraId="48ED10DE" w14:textId="77777777" w:rsidR="00A01204" w:rsidRPr="0008241C" w:rsidRDefault="00A01204" w:rsidP="00A01204">
            <w:pPr>
              <w:rPr>
                <w:rFonts w:ascii="Times New Roman" w:hAnsi="Times New Roman"/>
              </w:rPr>
            </w:pPr>
            <w:r w:rsidRPr="0008241C">
              <w:rPr>
                <w:rFonts w:ascii="Times New Roman" w:hAnsi="Times New Roman"/>
              </w:rPr>
              <w:t>13</w:t>
            </w:r>
          </w:p>
        </w:tc>
        <w:tc>
          <w:tcPr>
            <w:tcW w:w="1417" w:type="dxa"/>
          </w:tcPr>
          <w:p w14:paraId="49ACEFB0" w14:textId="77777777" w:rsidR="00A01204" w:rsidRPr="0008241C" w:rsidRDefault="00A01204" w:rsidP="00A01204">
            <w:pPr>
              <w:rPr>
                <w:rFonts w:ascii="Times New Roman" w:hAnsi="Times New Roman"/>
              </w:rPr>
            </w:pPr>
            <w:r w:rsidRPr="0008241C">
              <w:rPr>
                <w:rFonts w:ascii="Times New Roman" w:hAnsi="Times New Roman"/>
              </w:rPr>
              <w:t>40</w:t>
            </w:r>
          </w:p>
        </w:tc>
        <w:tc>
          <w:tcPr>
            <w:tcW w:w="1417" w:type="dxa"/>
          </w:tcPr>
          <w:p w14:paraId="0A740104" w14:textId="77777777" w:rsidR="00A01204" w:rsidRPr="0008241C" w:rsidRDefault="00A01204" w:rsidP="00A01204">
            <w:pPr>
              <w:rPr>
                <w:rFonts w:ascii="Times New Roman" w:hAnsi="Times New Roman"/>
              </w:rPr>
            </w:pPr>
            <w:r w:rsidRPr="0008241C">
              <w:rPr>
                <w:rFonts w:ascii="Times New Roman" w:hAnsi="Times New Roman"/>
              </w:rPr>
              <w:t>17</w:t>
            </w:r>
          </w:p>
        </w:tc>
        <w:tc>
          <w:tcPr>
            <w:tcW w:w="1417" w:type="dxa"/>
          </w:tcPr>
          <w:p w14:paraId="1F57B445" w14:textId="77777777" w:rsidR="00A01204" w:rsidRPr="0008241C" w:rsidRDefault="00A01204" w:rsidP="00A01204">
            <w:pPr>
              <w:rPr>
                <w:rFonts w:ascii="Times New Roman" w:hAnsi="Times New Roman"/>
              </w:rPr>
            </w:pPr>
            <w:r w:rsidRPr="0008241C">
              <w:rPr>
                <w:rFonts w:ascii="Times New Roman" w:hAnsi="Times New Roman"/>
              </w:rPr>
              <w:t>30</w:t>
            </w:r>
          </w:p>
        </w:tc>
      </w:tr>
      <w:tr w:rsidR="00A01204" w:rsidRPr="0008241C" w14:paraId="4AC980F8" w14:textId="77777777" w:rsidTr="00642B4F">
        <w:tc>
          <w:tcPr>
            <w:tcW w:w="1871" w:type="dxa"/>
          </w:tcPr>
          <w:p w14:paraId="0AA4C3A8" w14:textId="77777777" w:rsidR="00A01204" w:rsidRPr="0008241C" w:rsidRDefault="00A01204" w:rsidP="00A01204">
            <w:pPr>
              <w:tabs>
                <w:tab w:val="left" w:pos="0"/>
              </w:tabs>
              <w:rPr>
                <w:rFonts w:ascii="Times New Roman" w:hAnsi="Times New Roman"/>
                <w:b/>
              </w:rPr>
            </w:pPr>
            <w:r w:rsidRPr="0008241C">
              <w:rPr>
                <w:rFonts w:ascii="Times New Roman" w:hAnsi="Times New Roman"/>
                <w:b/>
              </w:rPr>
              <w:t>Total</w:t>
            </w:r>
          </w:p>
        </w:tc>
        <w:tc>
          <w:tcPr>
            <w:tcW w:w="1417" w:type="dxa"/>
          </w:tcPr>
          <w:p w14:paraId="6DF2B93B" w14:textId="77777777" w:rsidR="00A01204" w:rsidRPr="0008241C" w:rsidRDefault="00A01204" w:rsidP="00A01204">
            <w:pPr>
              <w:rPr>
                <w:rFonts w:ascii="Times New Roman" w:hAnsi="Times New Roman"/>
              </w:rPr>
            </w:pPr>
            <w:r w:rsidRPr="0008241C">
              <w:rPr>
                <w:rFonts w:ascii="Times New Roman" w:hAnsi="Times New Roman"/>
              </w:rPr>
              <w:t>284,803</w:t>
            </w:r>
          </w:p>
        </w:tc>
        <w:tc>
          <w:tcPr>
            <w:tcW w:w="1417" w:type="dxa"/>
          </w:tcPr>
          <w:p w14:paraId="13B8FBEC" w14:textId="77777777" w:rsidR="00A01204" w:rsidRPr="0008241C" w:rsidRDefault="00A01204" w:rsidP="00A01204">
            <w:pPr>
              <w:rPr>
                <w:rFonts w:ascii="Times New Roman" w:hAnsi="Times New Roman"/>
              </w:rPr>
            </w:pPr>
            <w:r w:rsidRPr="0008241C">
              <w:rPr>
                <w:rFonts w:ascii="Times New Roman" w:hAnsi="Times New Roman"/>
              </w:rPr>
              <w:t>19</w:t>
            </w:r>
          </w:p>
        </w:tc>
        <w:tc>
          <w:tcPr>
            <w:tcW w:w="1417" w:type="dxa"/>
          </w:tcPr>
          <w:p w14:paraId="3AA53BDD" w14:textId="77777777" w:rsidR="00A01204" w:rsidRPr="0008241C" w:rsidRDefault="00A01204" w:rsidP="00A01204">
            <w:pPr>
              <w:rPr>
                <w:rFonts w:ascii="Times New Roman" w:hAnsi="Times New Roman"/>
              </w:rPr>
            </w:pPr>
            <w:r w:rsidRPr="0008241C">
              <w:rPr>
                <w:rFonts w:ascii="Times New Roman" w:hAnsi="Times New Roman"/>
              </w:rPr>
              <w:t>15</w:t>
            </w:r>
          </w:p>
        </w:tc>
        <w:tc>
          <w:tcPr>
            <w:tcW w:w="1417" w:type="dxa"/>
          </w:tcPr>
          <w:p w14:paraId="6FF670CA" w14:textId="77777777" w:rsidR="00A01204" w:rsidRPr="0008241C" w:rsidRDefault="00A01204" w:rsidP="00A01204">
            <w:pPr>
              <w:rPr>
                <w:rFonts w:ascii="Times New Roman" w:hAnsi="Times New Roman"/>
              </w:rPr>
            </w:pPr>
            <w:r w:rsidRPr="0008241C">
              <w:rPr>
                <w:rFonts w:ascii="Times New Roman" w:hAnsi="Times New Roman"/>
              </w:rPr>
              <w:t>20</w:t>
            </w:r>
          </w:p>
        </w:tc>
        <w:tc>
          <w:tcPr>
            <w:tcW w:w="1417" w:type="dxa"/>
          </w:tcPr>
          <w:p w14:paraId="5C51D79D" w14:textId="77777777" w:rsidR="00A01204" w:rsidRPr="0008241C" w:rsidRDefault="00A01204" w:rsidP="00A01204">
            <w:pPr>
              <w:rPr>
                <w:rFonts w:ascii="Times New Roman" w:hAnsi="Times New Roman"/>
              </w:rPr>
            </w:pPr>
            <w:r w:rsidRPr="0008241C">
              <w:rPr>
                <w:rFonts w:ascii="Times New Roman" w:hAnsi="Times New Roman"/>
              </w:rPr>
              <w:t>45</w:t>
            </w:r>
          </w:p>
        </w:tc>
      </w:tr>
    </w:tbl>
    <w:p w14:paraId="2F658941" w14:textId="77777777" w:rsidR="00A01204" w:rsidRPr="0008241C" w:rsidRDefault="00A01204" w:rsidP="00A01204">
      <w:pPr>
        <w:ind w:left="384" w:hanging="284"/>
        <w:contextualSpacing/>
        <w:rPr>
          <w:rFonts w:eastAsia="MS Mincho"/>
          <w:sz w:val="22"/>
          <w:szCs w:val="22"/>
          <w:lang w:eastAsia="ja-JP"/>
        </w:rPr>
      </w:pPr>
      <w:r w:rsidRPr="0008241C">
        <w:rPr>
          <w:rFonts w:eastAsia="MS Mincho"/>
          <w:sz w:val="22"/>
          <w:szCs w:val="22"/>
          <w:lang w:eastAsia="ja-JP"/>
        </w:rPr>
        <w:t>Note:</w:t>
      </w:r>
    </w:p>
    <w:p w14:paraId="654F5050" w14:textId="77777777" w:rsidR="00A01204" w:rsidRPr="0008241C" w:rsidRDefault="00A01204" w:rsidP="007F0414">
      <w:pPr>
        <w:numPr>
          <w:ilvl w:val="0"/>
          <w:numId w:val="21"/>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Reefs effectively lost: 90 per cent of the corals lost and unlikely to recover soon</w:t>
      </w:r>
    </w:p>
    <w:p w14:paraId="2EC8F4C4" w14:textId="77777777" w:rsidR="00A01204" w:rsidRPr="0008241C" w:rsidRDefault="00A01204" w:rsidP="007F0414">
      <w:pPr>
        <w:numPr>
          <w:ilvl w:val="0"/>
          <w:numId w:val="21"/>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Reefs at a critical stage: 50-90 per cent of the corals lost and likely to join category 2 in 10-20 years</w:t>
      </w:r>
    </w:p>
    <w:p w14:paraId="6E62C5A9" w14:textId="77777777" w:rsidR="00A01204" w:rsidRPr="0008241C" w:rsidRDefault="00A01204" w:rsidP="007F0414">
      <w:pPr>
        <w:numPr>
          <w:ilvl w:val="0"/>
          <w:numId w:val="21"/>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Reefs threatened with moderate signs of damage: 20-50 per cent of the corals lost and likely to join category 1 in 20-40 years</w:t>
      </w:r>
    </w:p>
    <w:p w14:paraId="5E45E904" w14:textId="77777777" w:rsidR="00A01204" w:rsidRPr="0008241C" w:rsidRDefault="00A01204" w:rsidP="007F0414">
      <w:pPr>
        <w:numPr>
          <w:ilvl w:val="0"/>
          <w:numId w:val="21"/>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Reefs under no immediate threat of significant losses (except for global climate change)</w:t>
      </w:r>
    </w:p>
    <w:p w14:paraId="3B092BC6" w14:textId="77777777" w:rsidR="00A01204" w:rsidRPr="0008241C" w:rsidRDefault="00A01204" w:rsidP="00A01204">
      <w:pPr>
        <w:rPr>
          <w:sz w:val="22"/>
          <w:szCs w:val="22"/>
        </w:rPr>
      </w:pPr>
    </w:p>
    <w:p w14:paraId="69E1254A" w14:textId="77777777" w:rsidR="00A01204" w:rsidRPr="0008241C" w:rsidRDefault="00A01204" w:rsidP="00A01204">
      <w:pPr>
        <w:rPr>
          <w:sz w:val="22"/>
          <w:szCs w:val="22"/>
        </w:rPr>
      </w:pPr>
    </w:p>
    <w:p w14:paraId="7D608A54" w14:textId="77777777" w:rsidR="00A01204" w:rsidRPr="0008241C" w:rsidRDefault="00A01204" w:rsidP="00A01204">
      <w:pPr>
        <w:keepNext/>
        <w:tabs>
          <w:tab w:val="clear" w:pos="1247"/>
          <w:tab w:val="left" w:pos="765"/>
        </w:tabs>
        <w:outlineLvl w:val="2"/>
        <w:rPr>
          <w:b/>
          <w:sz w:val="24"/>
          <w:szCs w:val="24"/>
        </w:rPr>
      </w:pPr>
      <w:bookmarkStart w:id="61" w:name="_Toc504173096"/>
      <w:bookmarkStart w:id="62" w:name="_Toc504316218"/>
      <w:bookmarkStart w:id="63" w:name="_Toc504317061"/>
      <w:bookmarkStart w:id="64" w:name="_Toc504317754"/>
      <w:bookmarkStart w:id="65" w:name="_Toc504320562"/>
      <w:bookmarkStart w:id="66" w:name="_Toc504320786"/>
      <w:bookmarkStart w:id="67" w:name="_Toc504321100"/>
      <w:bookmarkStart w:id="68" w:name="_Toc524033679"/>
      <w:r w:rsidRPr="0008241C">
        <w:rPr>
          <w:b/>
          <w:sz w:val="24"/>
          <w:szCs w:val="24"/>
        </w:rPr>
        <w:t>1.1.3</w:t>
      </w:r>
      <w:r w:rsidRPr="0008241C">
        <w:rPr>
          <w:b/>
          <w:sz w:val="24"/>
          <w:szCs w:val="24"/>
        </w:rPr>
        <w:tab/>
        <w:t>Social, economic and cultural characteristics of the Asia-Pacific region</w:t>
      </w:r>
      <w:bookmarkEnd w:id="59"/>
      <w:bookmarkEnd w:id="60"/>
      <w:bookmarkEnd w:id="61"/>
      <w:bookmarkEnd w:id="62"/>
      <w:bookmarkEnd w:id="63"/>
      <w:bookmarkEnd w:id="64"/>
      <w:bookmarkEnd w:id="65"/>
      <w:bookmarkEnd w:id="66"/>
      <w:bookmarkEnd w:id="67"/>
      <w:bookmarkEnd w:id="68"/>
    </w:p>
    <w:p w14:paraId="7BA7C1C8" w14:textId="77777777" w:rsidR="00A01204" w:rsidRPr="0008241C" w:rsidRDefault="00A01204" w:rsidP="00A01204">
      <w:pPr>
        <w:rPr>
          <w:sz w:val="22"/>
          <w:szCs w:val="22"/>
        </w:rPr>
      </w:pPr>
    </w:p>
    <w:p w14:paraId="6DC20CD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69" w:name="_Toc470985503"/>
      <w:bookmarkStart w:id="70" w:name="_Toc504316219"/>
      <w:bookmarkStart w:id="71" w:name="_Toc504317062"/>
      <w:bookmarkStart w:id="72" w:name="_Toc504317755"/>
      <w:bookmarkStart w:id="73" w:name="_Toc504321101"/>
      <w:r w:rsidRPr="0008241C">
        <w:rPr>
          <w:b/>
          <w:sz w:val="22"/>
          <w:szCs w:val="24"/>
        </w:rPr>
        <w:t>1.1.3.1</w:t>
      </w:r>
      <w:r w:rsidRPr="0008241C">
        <w:rPr>
          <w:b/>
          <w:sz w:val="22"/>
          <w:szCs w:val="24"/>
        </w:rPr>
        <w:tab/>
        <w:t>Key socioeconomic characteristics</w:t>
      </w:r>
      <w:bookmarkEnd w:id="69"/>
      <w:bookmarkEnd w:id="70"/>
      <w:bookmarkEnd w:id="71"/>
      <w:bookmarkEnd w:id="72"/>
      <w:bookmarkEnd w:id="73"/>
    </w:p>
    <w:p w14:paraId="48747A30" w14:textId="77777777" w:rsidR="00A01204" w:rsidRPr="0008241C" w:rsidRDefault="00A01204" w:rsidP="00A01204">
      <w:pPr>
        <w:rPr>
          <w:sz w:val="22"/>
          <w:szCs w:val="22"/>
        </w:rPr>
      </w:pPr>
    </w:p>
    <w:p w14:paraId="37805FAD" w14:textId="77777777" w:rsidR="00A01204" w:rsidRPr="0008241C" w:rsidRDefault="00A01204" w:rsidP="00A01204">
      <w:pPr>
        <w:rPr>
          <w:sz w:val="22"/>
          <w:szCs w:val="22"/>
        </w:rPr>
      </w:pPr>
      <w:r w:rsidRPr="0008241C">
        <w:rPr>
          <w:sz w:val="22"/>
          <w:szCs w:val="22"/>
        </w:rPr>
        <w:t xml:space="preserve">The Asia-Pacific region is densely populated, and is home to approximately 4.5 billion people (more than 60 per cent of the global population) (UNDESA, 2015). Even though the population growth rate in 2014 was 0.9 per cent (lower than the global average of 1.1 per cent), the region will still account for more than half of the projected global population increase by 2050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Methodology of the United Nations Population Estimates and Projections","type":"report"},"uris":["http://www.mendeley.com/documents/?uuid=feaac9bc-e492-45a9-9788-ebd351d0a443"]}],"mendeley":{"formattedCitation":"(UNDESA, 2015)","plainTextFormattedCitation":"(UNDESA, 2015)","previouslyFormattedCitation":"(UNDESA, 2015)"},"properties":{"noteIndex":0},"schema":"https://github.com/citation-style-language/schema/raw/master/csl-citation.json"}</w:instrText>
      </w:r>
      <w:r w:rsidRPr="0008241C">
        <w:rPr>
          <w:sz w:val="22"/>
          <w:szCs w:val="22"/>
        </w:rPr>
        <w:fldChar w:fldCharType="separate"/>
      </w:r>
      <w:r w:rsidRPr="0008241C">
        <w:rPr>
          <w:noProof/>
          <w:sz w:val="22"/>
          <w:szCs w:val="22"/>
        </w:rPr>
        <w:t>(UNDESA, 2015)</w:t>
      </w:r>
      <w:r w:rsidRPr="0008241C">
        <w:rPr>
          <w:sz w:val="22"/>
          <w:szCs w:val="22"/>
        </w:rPr>
        <w:fldChar w:fldCharType="end"/>
      </w:r>
      <w:r w:rsidRPr="0008241C">
        <w:rPr>
          <w:szCs w:val="18"/>
          <w:vertAlign w:val="superscript"/>
        </w:rPr>
        <w:footnoteReference w:id="5"/>
      </w:r>
      <w:r w:rsidRPr="0008241C">
        <w:rPr>
          <w:sz w:val="22"/>
          <w:szCs w:val="22"/>
        </w:rPr>
        <w:t xml:space="preserve">. By 2050, the Asia-Pacific region will contain four of the six countries expected to exceed a population 300 million inhabitants (i.e. China, India, Indonesia, and Pakistan) </w:t>
      </w:r>
      <w:r w:rsidRPr="0008241C">
        <w:rPr>
          <w:sz w:val="22"/>
          <w:szCs w:val="22"/>
        </w:rPr>
        <w:fldChar w:fldCharType="begin" w:fldLock="1"/>
      </w:r>
      <w:r w:rsidRPr="0008241C">
        <w:rPr>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NESCAP","given":"","non-dropping-particle":"","parse-names":false,"suffix":""}],"id":"ITEM-1","issued":{"date-parts":[["2015"]]},"title":"Asia-Pacific Migration Report 2015. Migrants' Contributions to Development","type":"book"},"uris":["http://www.mendeley.com/documents/?uuid=c0ae9a74-1ead-4d43-84b1-ac028b40d040"]}],"mendeley":{"formattedCitation":"(UNESCAP, 2015a)","plainTextFormattedCitation":"(UNESCAP, 2015a)","previouslyFormattedCitation":"(UNESCAP, 2015a)"},"properties":{"noteIndex":0},"schema":"https://github.com/citation-style-language/schema/raw/master/csl-citation.json"}</w:instrText>
      </w:r>
      <w:r w:rsidRPr="0008241C">
        <w:rPr>
          <w:sz w:val="22"/>
          <w:szCs w:val="22"/>
        </w:rPr>
        <w:fldChar w:fldCharType="separate"/>
      </w:r>
      <w:r w:rsidRPr="0008241C">
        <w:rPr>
          <w:noProof/>
          <w:sz w:val="22"/>
          <w:szCs w:val="22"/>
        </w:rPr>
        <w:t>(UNESCAP, 2015a)</w:t>
      </w:r>
      <w:r w:rsidRPr="0008241C">
        <w:rPr>
          <w:sz w:val="22"/>
          <w:szCs w:val="22"/>
        </w:rPr>
        <w:fldChar w:fldCharType="end"/>
      </w:r>
      <w:r w:rsidRPr="0008241C">
        <w:rPr>
          <w:sz w:val="22"/>
          <w:szCs w:val="22"/>
        </w:rPr>
        <w:t xml:space="preserve">. These countries, along with Bangladesh, Vietnam and Nepal, will constitute some of the most densely populated regions of the world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5"]]},"title":"State of the World’s Indigenous Peoples 2015","type":"report"},"uris":["http://www.mendeley.com/documents/?uuid=e14eec54-64ed-4546-a51a-8329a1474820"]}],"mendeley":{"formattedCitation":"(United Nations, 2015)","plainTextFormattedCitation":"(United Nations, 2015)","previouslyFormattedCitation":"(United Nations, 2015)"},"properties":{"noteIndex":0},"schema":"https://github.com/citation-style-language/schema/raw/master/csl-citation.json"}</w:instrText>
      </w:r>
      <w:r w:rsidRPr="0008241C">
        <w:rPr>
          <w:sz w:val="22"/>
          <w:szCs w:val="22"/>
        </w:rPr>
        <w:fldChar w:fldCharType="separate"/>
      </w:r>
      <w:r w:rsidRPr="0008241C">
        <w:rPr>
          <w:noProof/>
          <w:sz w:val="22"/>
          <w:szCs w:val="22"/>
        </w:rPr>
        <w:t>(United Nations, 2015)</w:t>
      </w:r>
      <w:r w:rsidRPr="0008241C">
        <w:rPr>
          <w:sz w:val="22"/>
          <w:szCs w:val="22"/>
        </w:rPr>
        <w:fldChar w:fldCharType="end"/>
      </w:r>
      <w:r w:rsidRPr="0008241C">
        <w:rPr>
          <w:sz w:val="22"/>
          <w:szCs w:val="22"/>
        </w:rPr>
        <w:t xml:space="preserve">. </w:t>
      </w:r>
    </w:p>
    <w:p w14:paraId="52E33A53" w14:textId="77777777" w:rsidR="00A01204" w:rsidRPr="0008241C" w:rsidRDefault="00A01204" w:rsidP="00A01204">
      <w:pPr>
        <w:rPr>
          <w:sz w:val="22"/>
          <w:szCs w:val="22"/>
        </w:rPr>
      </w:pPr>
    </w:p>
    <w:p w14:paraId="7241711E" w14:textId="77777777" w:rsidR="00A01204" w:rsidRPr="0008241C" w:rsidRDefault="00A01204" w:rsidP="00A01204">
      <w:pPr>
        <w:rPr>
          <w:sz w:val="22"/>
          <w:szCs w:val="22"/>
        </w:rPr>
      </w:pPr>
      <w:r w:rsidRPr="0008241C">
        <w:rPr>
          <w:sz w:val="22"/>
          <w:szCs w:val="22"/>
        </w:rPr>
        <w:t xml:space="preserve">The Asia-Pacific region also contains the largest urban population in the world. While, urbanization rates vary widely among the five subregions, there is a large expansion of urban population in most of them  (Figure 1.4). In 2018, more than 50 per cent of the region’s population is expected to reside in urban areas (mostly in small/medium-sized cities that are rapidly transforming), with the trend expected to increase significantly by 2050 </w:t>
      </w:r>
      <w:r w:rsidRPr="0008241C">
        <w:rPr>
          <w:sz w:val="22"/>
          <w:szCs w:val="22"/>
        </w:rPr>
        <w:fldChar w:fldCharType="begin" w:fldLock="1"/>
      </w:r>
      <w:r w:rsidRPr="0008241C">
        <w:rPr>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NESCAP","given":"","non-dropping-particle":"","parse-names":false,"suffix":""}],"id":"ITEM-1","issued":{"date-parts":[["2015"]]},"title":"Asia-Pacific Migration Report 2015. Migrants' Contributions to Development","type":"book"},"uris":["http://www.mendeley.com/documents/?uuid=c0ae9a74-1ead-4d43-84b1-ac028b40d040"]}],"mendeley":{"formattedCitation":"(UNESCAP, 2015a)","plainTextFormattedCitation":"(UNESCAP, 2015a)","previouslyFormattedCitation":"(UNESCAP, 2015a)"},"properties":{"noteIndex":0},"schema":"https://github.com/citation-style-language/schema/raw/master/csl-citation.json"}</w:instrText>
      </w:r>
      <w:r w:rsidRPr="0008241C">
        <w:rPr>
          <w:sz w:val="22"/>
          <w:szCs w:val="22"/>
        </w:rPr>
        <w:fldChar w:fldCharType="separate"/>
      </w:r>
      <w:r w:rsidRPr="0008241C">
        <w:rPr>
          <w:noProof/>
          <w:sz w:val="22"/>
          <w:szCs w:val="22"/>
        </w:rPr>
        <w:t>(UNESCAP, 2015a)</w:t>
      </w:r>
      <w:r w:rsidRPr="0008241C">
        <w:rPr>
          <w:sz w:val="22"/>
          <w:szCs w:val="22"/>
        </w:rPr>
        <w:fldChar w:fldCharType="end"/>
      </w:r>
      <w:r w:rsidRPr="0008241C">
        <w:rPr>
          <w:sz w:val="22"/>
          <w:szCs w:val="22"/>
        </w:rPr>
        <w:t xml:space="preserve">. By 2010, the region is expected to contain to 22 megacities with a population over 10 million (up from 15 in 2015) (UN-ESCAP, 2015). </w:t>
      </w:r>
      <w:r w:rsidRPr="0008241C">
        <w:rPr>
          <w:sz w:val="22"/>
          <w:szCs w:val="22"/>
        </w:rPr>
        <w:lastRenderedPageBreak/>
        <w:t xml:space="preserve">Much like urbanization, the development of ancillary infrastructure such as roads has been uneven across the region but growing rapidly, fragmenting habitats and affecting conservation areas </w:t>
      </w:r>
      <w:r w:rsidRPr="0008241C">
        <w:rPr>
          <w:sz w:val="22"/>
          <w:szCs w:val="22"/>
        </w:rPr>
        <w:fldChar w:fldCharType="begin" w:fldLock="1"/>
      </w:r>
      <w:r w:rsidRPr="0008241C">
        <w:rPr>
          <w:sz w:val="22"/>
          <w:szCs w:val="22"/>
        </w:rPr>
        <w:instrText>ADDIN CSL_CITATION {"citationItems":[{"id":"ITEM-1","itemData":{"DOI":"10.1126/science.aaf7166","ISSN":"0036-8075","author":[{"dropping-particle":"","family":"Ibisch","given":"Pierre L.","non-dropping-particle":"","parse-names":false,"suffix":""},{"dropping-particle":"","family":"Hoffmann","given":"Monika T.","non-dropping-particle":"","parse-names":false,"suffix":""},{"dropping-particle":"","family":"Kreft","given":"Stefan","non-dropping-particle":"","parse-names":false,"suffix":""},{"dropping-particle":"","family":"Pe’er","given":"Guy","non-dropping-particle":"","parse-names":false,"suffix":""},{"dropping-particle":"","family":"Kati","given":"Vassiliki","non-dropping-particle":"","parse-names":false,"suffix":""},{"dropping-particle":"","family":"Biber-Freudenberger","given":"Lisa","non-dropping-particle":"","parse-names":false,"suffix":""},{"dropping-particle":"","family":"DellaSala","given":"Dominick A.","non-dropping-particle":"","parse-names":false,"suffix":""},{"dropping-particle":"","family":"Vale","given":"Mariana M.","non-dropping-particle":"","parse-names":false,"suffix":""},{"dropping-particle":"","family":"Hobson","given":"Peter R.","non-dropping-particle":"","parse-names":false,"suffix":""},{"dropping-particle":"","family":"Selva","given":"Nuria","non-dropping-particle":"","parse-names":false,"suffix":""}],"container-title":"Science","id":"ITEM-1","issue":"6318","issued":{"date-parts":[["2016","12","16"]]},"page":"1423-1427","title":"A global map of roadless areas and their conservation status","type":"article-journal","volume":"354"},"uris":["http://www.mendeley.com/documents/?uuid=037d6494-55b0-4f8c-a045-ac40fa3b943f"]}],"mendeley":{"formattedCitation":"(Ibisch &lt;i&gt;et al.&lt;/i&gt;, 2016)","plainTextFormattedCitation":"(Ibisch et al., 2016)","previouslyFormattedCitation":"(Ibisch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Ibisch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Figure 1.5). </w:t>
      </w:r>
    </w:p>
    <w:p w14:paraId="539D8C79" w14:textId="77777777" w:rsidR="00A01204" w:rsidRPr="0008241C" w:rsidRDefault="00A01204" w:rsidP="00A01204">
      <w:pPr>
        <w:rPr>
          <w:sz w:val="22"/>
          <w:szCs w:val="22"/>
        </w:rPr>
      </w:pPr>
    </w:p>
    <w:p w14:paraId="5E22F278"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4B75375E" wp14:editId="6AD9E2F8">
            <wp:extent cx="5734050" cy="22339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5734050" cy="2233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7DBCD0BD"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74" w:name="_Ref480621247"/>
      <w:r w:rsidRPr="0008241C">
        <w:rPr>
          <w:b/>
          <w:kern w:val="2"/>
          <w:sz w:val="22"/>
          <w:szCs w:val="22"/>
          <w:lang w:eastAsia="ja-JP"/>
        </w:rPr>
        <w:t>Figure 1.</w:t>
      </w:r>
      <w:bookmarkEnd w:id="74"/>
      <w:r w:rsidRPr="0008241C">
        <w:rPr>
          <w:b/>
          <w:kern w:val="2"/>
          <w:sz w:val="22"/>
          <w:szCs w:val="22"/>
          <w:lang w:eastAsia="ja-JP"/>
        </w:rPr>
        <w:t xml:space="preserve">4 Urbanization trends in the Asia-Pacific region. Source: United Nations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United Nations, Department of Economic and Social Affairs","given":"Population Division","non-dropping-particle":"","parse-names":false,"suffix":""}],"id":"ITEM-1","issued":{"date-parts":[["2015"]]},"publisher-place":"New York","title":"World Urbanization Prospects: The 2014 Revision, (ST/ESA/SER.A/366)","type":"report"},"label":"figure","suppress-author":1,"uris":["http://www.mendeley.com/documents/?uuid=fb5f8006-f8b5-407d-9826-ea8f4a4783a0"]}],"mendeley":{"formattedCitation":"(2015)","plainTextFormattedCitation":"(2015)","previouslyFormattedCitation":"(2015)"},"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5)</w:t>
      </w:r>
      <w:r w:rsidRPr="0008241C">
        <w:rPr>
          <w:b/>
          <w:kern w:val="2"/>
          <w:sz w:val="22"/>
          <w:szCs w:val="22"/>
          <w:lang w:eastAsia="ja-JP"/>
        </w:rPr>
        <w:fldChar w:fldCharType="end"/>
      </w:r>
      <w:r w:rsidRPr="0008241C">
        <w:rPr>
          <w:b/>
          <w:kern w:val="2"/>
          <w:sz w:val="22"/>
          <w:szCs w:val="22"/>
          <w:lang w:eastAsia="ja-JP"/>
        </w:rPr>
        <w:t>.</w:t>
      </w:r>
    </w:p>
    <w:p w14:paraId="4FA0D91F" w14:textId="77777777" w:rsidR="00A01204" w:rsidRPr="0008241C" w:rsidRDefault="00A01204" w:rsidP="00A01204">
      <w:pPr>
        <w:rPr>
          <w:sz w:val="22"/>
          <w:szCs w:val="22"/>
        </w:rPr>
      </w:pPr>
    </w:p>
    <w:p w14:paraId="68B65AD8" w14:textId="77777777" w:rsidR="00A01204" w:rsidRPr="0008241C" w:rsidRDefault="00A01204" w:rsidP="00A01204">
      <w:pPr>
        <w:rPr>
          <w:sz w:val="22"/>
          <w:szCs w:val="22"/>
        </w:rPr>
      </w:pPr>
      <w:r w:rsidRPr="0008241C">
        <w:rPr>
          <w:sz w:val="22"/>
          <w:szCs w:val="22"/>
        </w:rPr>
        <w:t xml:space="preserve">The Asia-Pacific region as a whole has a growing geopolitical influence due to its increasing share in the world economy, accounting from 14 per cent of global Gross Domestic Product (GDP) in 2000, to 25 per cent in 2012 </w:t>
      </w:r>
      <w:r w:rsidRPr="0008241C">
        <w:rPr>
          <w:sz w:val="22"/>
          <w:szCs w:val="22"/>
        </w:rPr>
        <w:fldChar w:fldCharType="begin" w:fldLock="1"/>
      </w:r>
      <w:r w:rsidRPr="0008241C">
        <w:rPr>
          <w:sz w:val="22"/>
          <w:szCs w:val="22"/>
        </w:rPr>
        <w:instrText>ADDIN CSL_CITATION {"citationItems":[{"id":"ITEM-1","itemData":{"author":[{"dropping-particle":"","family":"UNESCAP/ADB/UNDP","given":"","non-dropping-particle":"","parse-names":false,"suffix":""}],"container-title":"Asia-Pacific Regional MDGs Report 2012/13","id":"ITEM-1","issued":{"date-parts":[["2013"]]},"note":"ESA/P/WP","title":"Asia-Pacific Aspirations: Perspectives for a Post-2015 Development Agenda","type":"report"},"uris":["http://www.mendeley.com/documents/?uuid=73e20053-c994-4b9f-bbe4-bb685222d755"]}],"mendeley":{"formattedCitation":"(UNESCAP/ADB/UNDP, 2013)","plainTextFormattedCitation":"(UNESCAP/ADB/UNDP, 2013)","previouslyFormattedCitation":"(UNESCAP/ADB/UNDP, 2013)"},"properties":{"noteIndex":0},"schema":"https://github.com/citation-style-language/schema/raw/master/csl-citation.json"}</w:instrText>
      </w:r>
      <w:r w:rsidRPr="0008241C">
        <w:rPr>
          <w:sz w:val="22"/>
          <w:szCs w:val="22"/>
        </w:rPr>
        <w:fldChar w:fldCharType="separate"/>
      </w:r>
      <w:r w:rsidRPr="0008241C">
        <w:rPr>
          <w:noProof/>
          <w:sz w:val="22"/>
          <w:szCs w:val="22"/>
        </w:rPr>
        <w:t>(UNESCAP/ADB/UNDP, 2013)</w:t>
      </w:r>
      <w:r w:rsidRPr="0008241C">
        <w:rPr>
          <w:sz w:val="22"/>
          <w:szCs w:val="22"/>
        </w:rPr>
        <w:fldChar w:fldCharType="end"/>
      </w:r>
      <w:r w:rsidRPr="0008241C">
        <w:rPr>
          <w:sz w:val="22"/>
          <w:szCs w:val="22"/>
        </w:rPr>
        <w:t xml:space="preserve"> (see Section 1.4.3). However this economic power is uneven between areas. For example the region currently contains the second, third and tenth largest economies in terms of GDP (China, Japan and India respectively), as well as some of the least developed economies located in South Asia and the Pacific Island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4"]]},"title":"World Economic Situation and Prospectus 2014","type":"report"},"uris":["http://www.mendeley.com/documents/?uuid=8a7b4898-632d-4e2a-a6e8-947c2b6a74f5"]},{"id":"ITEM-2","itemData":{"author":[{"dropping-particle":"","family":"Bajpai","given":"K.","non-dropping-particle":"","parse-names":false,"suffix":""}],"editor":[{"dropping-particle":"","family":"Kanti P. Bajpai, Jing Huang","given":"Kishore Mahbubani","non-dropping-particle":"","parse-names":false,"suffix":""}],"id":"ITEM-2","issued":{"date-parts":[["2015"]]},"publisher":"Routledge (Taylor and Francis Group)","title":"China-India Relations: Cooperation and Conflict","type":"book"},"uris":["http://www.mendeley.com/documents/?uuid=4286197e-395f-448c-a85f-5eb1d27aa25b"]}],"mendeley":{"formattedCitation":"(Bajpai, 2015; United Nations, 2014)","plainTextFormattedCitation":"(Bajpai, 2015; United Nations, 2014)","previouslyFormattedCitation":"(Bajpai, 2015; United Nations, 2014)"},"properties":{"noteIndex":0},"schema":"https://github.com/citation-style-language/schema/raw/master/csl-citation.json"}</w:instrText>
      </w:r>
      <w:r w:rsidRPr="0008241C">
        <w:rPr>
          <w:sz w:val="22"/>
          <w:szCs w:val="22"/>
        </w:rPr>
        <w:fldChar w:fldCharType="separate"/>
      </w:r>
      <w:r w:rsidRPr="0008241C">
        <w:rPr>
          <w:noProof/>
          <w:sz w:val="22"/>
          <w:szCs w:val="22"/>
        </w:rPr>
        <w:t>(Bajpai, 2015; United Nations, 2014)</w:t>
      </w:r>
      <w:r w:rsidRPr="0008241C">
        <w:rPr>
          <w:sz w:val="22"/>
          <w:szCs w:val="22"/>
        </w:rPr>
        <w:fldChar w:fldCharType="end"/>
      </w:r>
      <w:r w:rsidRPr="0008241C">
        <w:rPr>
          <w:sz w:val="22"/>
          <w:szCs w:val="22"/>
        </w:rPr>
        <w:t xml:space="preserve">. </w:t>
      </w:r>
    </w:p>
    <w:p w14:paraId="36C7EF7B" w14:textId="77777777" w:rsidR="00A01204" w:rsidRPr="0008241C" w:rsidRDefault="00A01204" w:rsidP="00A01204">
      <w:pPr>
        <w:rPr>
          <w:sz w:val="22"/>
          <w:szCs w:val="22"/>
        </w:rPr>
      </w:pPr>
    </w:p>
    <w:p w14:paraId="2F3B0173" w14:textId="77777777" w:rsidR="00A01204" w:rsidRPr="0008241C" w:rsidRDefault="00A01204" w:rsidP="00A01204">
      <w:pPr>
        <w:rPr>
          <w:sz w:val="22"/>
          <w:szCs w:val="22"/>
        </w:rPr>
      </w:pPr>
      <w:r w:rsidRPr="0008241C">
        <w:rPr>
          <w:sz w:val="22"/>
          <w:szCs w:val="22"/>
        </w:rPr>
        <w:t xml:space="preserve">Despite its rapid economic development, many countries in the region are characterised by high political instability, social conflicts, gender/income inequality, weak governance, poor infrastructure, low labour productivity and high incidence of extreme poverty, among others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id":"ITEM-1","issued":{"date-parts":[["2015"]]},"publisher-place":"Bangkok","title":"Economic and Social Survey of Asia and the Pacific 2015: Making Growth More Inclusive for Sustainable Development","type":"report"},"uris":["http://www.mendeley.com/documents/?uuid=6818470d-c558-4367-bdc1-f2b12ef84a73"]}],"mendeley":{"formattedCitation":"(UNESCAP, 2015b)","plainTextFormattedCitation":"(UNESCAP, 2015b)","previouslyFormattedCitation":"(UNESCAP, 2015b)"},"properties":{"noteIndex":0},"schema":"https://github.com/citation-style-language/schema/raw/master/csl-citation.json"}</w:instrText>
      </w:r>
      <w:r w:rsidRPr="0008241C">
        <w:rPr>
          <w:sz w:val="22"/>
          <w:szCs w:val="22"/>
        </w:rPr>
        <w:fldChar w:fldCharType="separate"/>
      </w:r>
      <w:r w:rsidRPr="0008241C">
        <w:rPr>
          <w:noProof/>
          <w:sz w:val="22"/>
          <w:szCs w:val="22"/>
        </w:rPr>
        <w:t>(UNESCAP, 2015b)</w:t>
      </w:r>
      <w:r w:rsidRPr="0008241C">
        <w:rPr>
          <w:sz w:val="22"/>
          <w:szCs w:val="22"/>
        </w:rPr>
        <w:fldChar w:fldCharType="end"/>
      </w:r>
      <w:r w:rsidRPr="0008241C">
        <w:rPr>
          <w:sz w:val="22"/>
          <w:szCs w:val="22"/>
        </w:rPr>
        <w:t xml:space="preserve">. For example, 400 million, or more than 52 per cent, of the global poor (earning less than $1.90/day) live in the region </w:t>
      </w:r>
      <w:r w:rsidRPr="0008241C">
        <w:rPr>
          <w:sz w:val="22"/>
          <w:szCs w:val="22"/>
          <w:highlight w:val="yellow"/>
        </w:rPr>
        <w:fldChar w:fldCharType="begin" w:fldLock="1"/>
      </w:r>
      <w:r w:rsidRPr="0008241C">
        <w:rPr>
          <w:sz w:val="22"/>
          <w:szCs w:val="22"/>
          <w:highlight w:val="yellow"/>
        </w:rPr>
        <w:instrText>ADDIN CSL_CITATION {"citationItems":[{"id":"ITEM-1","itemData":{"ISBN":"978-92-1-361885-1","abstract":"ii Foreword The 2030 Agenda for Sustainable Development is a set of globally agreed goals that put people and planet first. Tracking progress towards achieving these goals against clear baselines is essential. We need this capability to keep up the reform momentum, and ensure actions remain on target and attentions focused on overcoming challenges as they arise. An unbiased quantitative assessment of results on the ground could make a major contribution to keeping the wider public informed and engaged in the development agenda. The Asia-Pacific Sustainable Development Goals (SDG) Baseline Report introduces an innovative regional progress measurement methodology. The report estimates objective and feasible target values for the region. It makes use of available data to establish a baseline and assess the gaps which need to be closed if the SDGs are to be achieved by 2030. The analysis uses national values for 30 per cent of the proposed global SDG indicators to assess regional achievements for each SDG in the baseline year 2015. It applies a subset of these indicators to illustrate the progress made since 2000 and progress needed to meet the 2030 targets. The report presents the SDG baseline for the Asia and the Pacific both at the regional and sub-regional level for selected targets of each SDG. It uses the latest country data and supplementary statistical information aligned to the proposed global indicators. Based on this evidence the report summarizes key findings and analysis. It outlines ways to gradually improve the availability of data and refine our ability to assess progress. Disaggregated data has a critical role to play in our efforts to achieve the 2030 Agenda's ambition to \" leave no one behind \" .","author":[{"dropping-particle":"","family":"UNESCAP","given":"","non-dropping-particle":"","parse-names":false,"suffix":""}],"id":"ITEM-1","issued":{"date-parts":[["2017"]]},"number-of-pages":"73","publisher-place":"Bangkok","title":"Statistical Yearbook for Asia and the Pacific 2016: SDG Baseline Report","type":"report"},"uris":["http://www.mendeley.com/documents/?uuid=ffd9aacc-cc91-3cc6-9a20-3cd0143ce168"]}],"mendeley":{"formattedCitation":"(UNESCAP, 2017)","plainTextFormattedCitation":"(UNESCAP, 2017)","previouslyFormattedCitation":"(UNESCAP, 2017)"},"properties":{"noteIndex":0},"schema":"https://github.com/citation-style-language/schema/raw/master/csl-citation.json"}</w:instrText>
      </w:r>
      <w:r w:rsidRPr="0008241C">
        <w:rPr>
          <w:sz w:val="22"/>
          <w:szCs w:val="22"/>
          <w:highlight w:val="yellow"/>
        </w:rPr>
        <w:fldChar w:fldCharType="separate"/>
      </w:r>
      <w:r w:rsidRPr="0008241C">
        <w:rPr>
          <w:noProof/>
          <w:sz w:val="22"/>
          <w:szCs w:val="22"/>
        </w:rPr>
        <w:t>(UNESCAP, 2017)</w:t>
      </w:r>
      <w:r w:rsidRPr="0008241C">
        <w:rPr>
          <w:sz w:val="22"/>
          <w:szCs w:val="22"/>
          <w:highlight w:val="yellow"/>
        </w:rPr>
        <w:fldChar w:fldCharType="end"/>
      </w:r>
      <w:r w:rsidRPr="0008241C">
        <w:rPr>
          <w:sz w:val="22"/>
          <w:szCs w:val="22"/>
        </w:rPr>
        <w:t xml:space="preserve">. In this respect, while this unprecedented economic growth has ‘lifted hundreds of millions of people out of poverty and created a rapidly growing urban middle class that now accounts for almost 2 billion people’ </w:t>
      </w:r>
      <w:r w:rsidRPr="0008241C">
        <w:rPr>
          <w:sz w:val="22"/>
          <w:szCs w:val="22"/>
        </w:rPr>
        <w:fldChar w:fldCharType="begin" w:fldLock="1"/>
      </w:r>
      <w:r w:rsidRPr="0008241C">
        <w:rPr>
          <w:sz w:val="22"/>
          <w:szCs w:val="22"/>
        </w:rPr>
        <w:instrText>ADDIN CSL_CITATION {"citationItems":[{"id":"ITEM-1","itemData":{"author":[{"dropping-particle":"","family":"UN-Habitat","given":"","non-dropping-particle":"","parse-names":false,"suffix":""},{"dropping-particle":"","family":"UNESCAP","given":"","non-dropping-particle":"","parse-names":false,"suffix":""}],"id":"ITEM-1","issued":{"date-parts":[["2015"]]},"title":"The State of Asian and Pacific Cities 2015, Urban transformations Shifting from quantity to quality","type":"report"},"locator":"10","uris":["http://www.mendeley.com/documents/?uuid=6e5f38e6-bd0f-4477-9cba-ffb5e833c98f"]}],"mendeley":{"formattedCitation":"(UN-Habitat &amp; UNESCAP, 2015, p. 10)","plainTextFormattedCitation":"(UN-Habitat &amp; UNESCAP, 2015, p. 10)","previouslyFormattedCitation":"(UN-Habitat &amp; UNESCAP, 2015, p. 10)"},"properties":{"noteIndex":0},"schema":"https://github.com/citation-style-language/schema/raw/master/csl-citation.json"}</w:instrText>
      </w:r>
      <w:r w:rsidRPr="0008241C">
        <w:rPr>
          <w:sz w:val="22"/>
          <w:szCs w:val="22"/>
        </w:rPr>
        <w:fldChar w:fldCharType="separate"/>
      </w:r>
      <w:r w:rsidRPr="0008241C">
        <w:rPr>
          <w:noProof/>
          <w:sz w:val="22"/>
          <w:szCs w:val="22"/>
        </w:rPr>
        <w:t>(UN-Habitat &amp; UNESCAP, 2015, p. 10)</w:t>
      </w:r>
      <w:r w:rsidRPr="0008241C">
        <w:rPr>
          <w:sz w:val="22"/>
          <w:szCs w:val="22"/>
        </w:rPr>
        <w:fldChar w:fldCharType="end"/>
      </w:r>
      <w:r w:rsidRPr="0008241C">
        <w:rPr>
          <w:sz w:val="22"/>
          <w:szCs w:val="22"/>
        </w:rPr>
        <w:t xml:space="preserve">, the region is also ‘home to the world’s largest urban slum populations and the largest concentrations of people living below the poverty line’ </w:t>
      </w:r>
      <w:r w:rsidRPr="0008241C">
        <w:rPr>
          <w:sz w:val="22"/>
          <w:szCs w:val="22"/>
        </w:rPr>
        <w:fldChar w:fldCharType="begin" w:fldLock="1"/>
      </w:r>
      <w:r w:rsidRPr="0008241C">
        <w:rPr>
          <w:sz w:val="22"/>
          <w:szCs w:val="22"/>
        </w:rPr>
        <w:instrText>ADDIN CSL_CITATION {"citationItems":[{"id":"ITEM-1","itemData":{"author":[{"dropping-particle":"","family":"UN-Habitat","given":"","non-dropping-particle":"","parse-names":false,"suffix":""},{"dropping-particle":"","family":"UNESCAP","given":"","non-dropping-particle":"","parse-names":false,"suffix":""}],"id":"ITEM-1","issued":{"date-parts":[["2015"]]},"title":"The State of Asian and Pacific Cities 2015, Urban transformations Shifting from quantity to quality","type":"report"},"locator":"10","uris":["http://www.mendeley.com/documents/?uuid=6e5f38e6-bd0f-4477-9cba-ffb5e833c98f"]}],"mendeley":{"formattedCitation":"(UN-Habitat &amp; UNESCAP, 2015, p. 10)","plainTextFormattedCitation":"(UN-Habitat &amp; UNESCAP, 2015, p. 10)","previouslyFormattedCitation":"(UN-Habitat &amp; UNESCAP, 2015, p. 10)"},"properties":{"noteIndex":0},"schema":"https://github.com/citation-style-language/schema/raw/master/csl-citation.json"}</w:instrText>
      </w:r>
      <w:r w:rsidRPr="0008241C">
        <w:rPr>
          <w:sz w:val="22"/>
          <w:szCs w:val="22"/>
        </w:rPr>
        <w:fldChar w:fldCharType="separate"/>
      </w:r>
      <w:r w:rsidRPr="0008241C">
        <w:rPr>
          <w:noProof/>
          <w:sz w:val="22"/>
          <w:szCs w:val="22"/>
        </w:rPr>
        <w:t>(UN-Habitat &amp; UNESCAP, 2015, p. 10)</w:t>
      </w:r>
      <w:r w:rsidRPr="0008241C">
        <w:rPr>
          <w:sz w:val="22"/>
          <w:szCs w:val="22"/>
        </w:rPr>
        <w:fldChar w:fldCharType="end"/>
      </w:r>
      <w:r w:rsidRPr="0008241C">
        <w:rPr>
          <w:sz w:val="22"/>
          <w:szCs w:val="22"/>
        </w:rPr>
        <w:t xml:space="preserve">. The urban poor often experience high unemployment (especially among the youth)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author":[{"dropping-particle":"","family":"ILO","given":"","non-dropping-particle":"","parse-names":false,"suffix":""}],"id":"ITEM-1","issued":{"date-parts":[["2013"]]},"publisher-place":"Geneva, Switzerland","title":"Global Employment Trends for Youth 2013: A generation at risk","type":"report"},"uris":["http://www.mendeley.com/documents/?uuid=e2c5c77a-c97a-46c7-b124-f513c8774913"]}],"mendeley":{"formattedCitation":"(ILO, 2013)","plainTextFormattedCitation":"(ILO, 2013)","previouslyFormattedCitation":"(ILO, 2013)"},"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ILO, 2013)</w:t>
      </w:r>
      <w:r w:rsidRPr="0008241C">
        <w:rPr>
          <w:rFonts w:eastAsia="Calibri"/>
          <w:kern w:val="2"/>
          <w:sz w:val="22"/>
          <w:szCs w:val="22"/>
          <w:lang w:eastAsia="ja-JP"/>
        </w:rPr>
        <w:fldChar w:fldCharType="end"/>
      </w:r>
      <w:r w:rsidRPr="0008241C">
        <w:rPr>
          <w:sz w:val="22"/>
          <w:szCs w:val="22"/>
        </w:rPr>
        <w:t xml:space="preserve">, and escalating living costs that threaten social cohesion and religious harmony. These are some of the growing socioeconomic challenges, inequalities and vulnerabilities that will increasingly be compounded by ongoing climate change (Section 1.1.4). </w:t>
      </w:r>
    </w:p>
    <w:p w14:paraId="05B3625C" w14:textId="77777777" w:rsidR="00A01204" w:rsidRPr="0008241C" w:rsidRDefault="00A01204" w:rsidP="00A01204">
      <w:pPr>
        <w:rPr>
          <w:sz w:val="22"/>
          <w:szCs w:val="22"/>
        </w:rPr>
      </w:pPr>
    </w:p>
    <w:p w14:paraId="4DD12522"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43E52B6C" wp14:editId="49BF944B">
            <wp:extent cx="5735955" cy="4479290"/>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5735955" cy="4479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B8A6EA7"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75" w:name="_Ref480621316"/>
      <w:r w:rsidRPr="0008241C">
        <w:rPr>
          <w:b/>
          <w:kern w:val="2"/>
          <w:sz w:val="22"/>
          <w:szCs w:val="22"/>
          <w:lang w:eastAsia="ja-JP"/>
        </w:rPr>
        <w:t>Figure 1.</w:t>
      </w:r>
      <w:bookmarkEnd w:id="75"/>
      <w:r w:rsidRPr="0008241C">
        <w:rPr>
          <w:b/>
          <w:kern w:val="2"/>
          <w:sz w:val="22"/>
          <w:szCs w:val="22"/>
          <w:lang w:eastAsia="ja-JP"/>
        </w:rPr>
        <w:t>5 Roadless patch sizes in the Asia-Pacific region</w:t>
      </w:r>
      <w:r w:rsidRPr="0008241C">
        <w:rPr>
          <w:rFonts w:eastAsia="Calibri"/>
          <w:b/>
          <w:kern w:val="2"/>
          <w:sz w:val="22"/>
          <w:szCs w:val="22"/>
          <w:lang w:eastAsia="ja-JP"/>
        </w:rPr>
        <w:t>. Source: adapted from</w:t>
      </w:r>
      <w:r w:rsidRPr="0008241C">
        <w:rPr>
          <w:b/>
          <w:kern w:val="2"/>
          <w:sz w:val="22"/>
          <w:szCs w:val="22"/>
          <w:lang w:eastAsia="ja-JP"/>
        </w:rPr>
        <w:t xml:space="preserve"> </w:t>
      </w:r>
      <w:r w:rsidRPr="0008241C">
        <w:rPr>
          <w:rFonts w:eastAsia="Calibri"/>
          <w:b/>
          <w:kern w:val="2"/>
          <w:sz w:val="22"/>
          <w:szCs w:val="22"/>
          <w:lang w:eastAsia="ja-JP"/>
        </w:rPr>
        <w:t xml:space="preserve">Ibisch </w:t>
      </w:r>
      <w:r w:rsidRPr="0008241C">
        <w:rPr>
          <w:rFonts w:eastAsia="Calibri"/>
          <w:b/>
          <w:i/>
          <w:kern w:val="2"/>
          <w:sz w:val="22"/>
          <w:szCs w:val="22"/>
          <w:lang w:eastAsia="ja-JP"/>
        </w:rPr>
        <w:t>et al.</w:t>
      </w:r>
      <w:r w:rsidRPr="0008241C">
        <w:rPr>
          <w:rFonts w:eastAsia="Calibri"/>
          <w:b/>
          <w:kern w:val="2"/>
          <w:sz w:val="22"/>
          <w:szCs w:val="22"/>
          <w:lang w:eastAsia="ja-JP"/>
        </w:rPr>
        <w:t xml:space="preserve"> </w:t>
      </w:r>
      <w:r w:rsidRPr="0008241C">
        <w:rPr>
          <w:rFonts w:eastAsia="Calibri"/>
          <w:b/>
          <w:kern w:val="2"/>
          <w:sz w:val="22"/>
          <w:szCs w:val="22"/>
          <w:lang w:eastAsia="ja-JP"/>
        </w:rPr>
        <w:fldChar w:fldCharType="begin" w:fldLock="1"/>
      </w:r>
      <w:r w:rsidRPr="0008241C">
        <w:rPr>
          <w:b/>
          <w:kern w:val="2"/>
          <w:sz w:val="22"/>
          <w:szCs w:val="22"/>
          <w:lang w:eastAsia="ja-JP"/>
        </w:rPr>
        <w:instrText>ADDIN CSL_CITATION {"citationItems":[{"id":"ITEM-1","itemData":{"DOI":"10.1126/science.aaf7166","ISSN":"0036-8075","author":[{"dropping-particle":"","family":"Ibisch","given":"Pierre L.","non-dropping-particle":"","parse-names":false,"suffix":""},{"dropping-particle":"","family":"Hoffmann","given":"Monika T.","non-dropping-particle":"","parse-names":false,"suffix":""},{"dropping-particle":"","family":"Kreft","given":"Stefan","non-dropping-particle":"","parse-names":false,"suffix":""},{"dropping-particle":"","family":"Pe’er","given":"Guy","non-dropping-particle":"","parse-names":false,"suffix":""},{"dropping-particle":"","family":"Kati","given":"Vassiliki","non-dropping-particle":"","parse-names":false,"suffix":""},{"dropping-particle":"","family":"Biber-Freudenberger","given":"Lisa","non-dropping-particle":"","parse-names":false,"suffix":""},{"dropping-particle":"","family":"DellaSala","given":"Dominick A.","non-dropping-particle":"","parse-names":false,"suffix":""},{"dropping-particle":"","family":"Vale","given":"Mariana M.","non-dropping-particle":"","parse-names":false,"suffix":""},{"dropping-particle":"","family":"Hobson","given":"Peter R.","non-dropping-particle":"","parse-names":false,"suffix":""},{"dropping-particle":"","family":"Selva","given":"Nuria","non-dropping-particle":"","parse-names":false,"suffix":""}],"container-title":"Science","id":"ITEM-1","issue":"6318","issued":{"date-parts":[["2016","12","16"]]},"page":"1423-1427","title":"A global map of roadless areas and their conservation status","type":"article-journal","volume":"354"},"label":"figure","suppress-author":1,"uris":["http://www.mendeley.com/documents/?uuid=037d6494-55b0-4f8c-a045-ac40fa3b943f"]}],"mendeley":{"formattedCitation":"(2016)","plainTextFormattedCitation":"(2016)","previouslyFormattedCitation":"(2016)"},"properties":{"noteIndex":0},"schema":"https://github.com/citation-style-language/schema/raw/master/csl-citation.json"}</w:instrText>
      </w:r>
      <w:r w:rsidRPr="0008241C">
        <w:rPr>
          <w:rFonts w:eastAsia="Calibri"/>
          <w:b/>
          <w:kern w:val="2"/>
          <w:sz w:val="22"/>
          <w:szCs w:val="22"/>
          <w:lang w:eastAsia="ja-JP"/>
        </w:rPr>
        <w:fldChar w:fldCharType="separate"/>
      </w:r>
      <w:r w:rsidRPr="0008241C">
        <w:rPr>
          <w:rFonts w:eastAsia="Calibri"/>
          <w:b/>
          <w:noProof/>
          <w:kern w:val="2"/>
          <w:sz w:val="22"/>
          <w:szCs w:val="22"/>
          <w:lang w:eastAsia="ja-JP"/>
        </w:rPr>
        <w:t>(2016)</w:t>
      </w:r>
      <w:r w:rsidRPr="0008241C">
        <w:rPr>
          <w:rFonts w:eastAsia="Calibri"/>
          <w:b/>
          <w:kern w:val="2"/>
          <w:sz w:val="22"/>
          <w:szCs w:val="22"/>
          <w:lang w:eastAsia="ja-JP"/>
        </w:rPr>
        <w:fldChar w:fldCharType="end"/>
      </w:r>
      <w:r w:rsidRPr="0008241C">
        <w:rPr>
          <w:rFonts w:eastAsia="Calibri"/>
          <w:b/>
          <w:kern w:val="2"/>
          <w:sz w:val="22"/>
          <w:szCs w:val="22"/>
          <w:lang w:eastAsia="ja-JP"/>
        </w:rPr>
        <w:t>.</w:t>
      </w:r>
    </w:p>
    <w:p w14:paraId="38C3ECB0" w14:textId="77777777" w:rsidR="00A01204" w:rsidRPr="0008241C" w:rsidRDefault="00A01204" w:rsidP="00A01204">
      <w:pPr>
        <w:rPr>
          <w:sz w:val="22"/>
          <w:szCs w:val="22"/>
        </w:rPr>
      </w:pPr>
    </w:p>
    <w:p w14:paraId="4F5BE4B1" w14:textId="77777777" w:rsidR="00A01204" w:rsidRPr="0008241C" w:rsidRDefault="00A01204" w:rsidP="00A01204">
      <w:pPr>
        <w:rPr>
          <w:sz w:val="22"/>
          <w:szCs w:val="22"/>
        </w:rPr>
      </w:pPr>
      <w:bookmarkStart w:id="76" w:name="_Toc470985504"/>
    </w:p>
    <w:p w14:paraId="1361427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7" w:name="_Toc504316220"/>
      <w:bookmarkStart w:id="78" w:name="_Toc504317063"/>
      <w:bookmarkStart w:id="79" w:name="_Toc504317756"/>
      <w:bookmarkStart w:id="80" w:name="_Toc504321102"/>
      <w:r w:rsidRPr="0008241C">
        <w:rPr>
          <w:b/>
          <w:sz w:val="22"/>
          <w:szCs w:val="24"/>
        </w:rPr>
        <w:t>1.1.3.2</w:t>
      </w:r>
      <w:r w:rsidRPr="0008241C">
        <w:rPr>
          <w:b/>
          <w:sz w:val="22"/>
          <w:szCs w:val="24"/>
        </w:rPr>
        <w:tab/>
        <w:t>Unique social-ecological dimensions</w:t>
      </w:r>
      <w:bookmarkEnd w:id="76"/>
      <w:bookmarkEnd w:id="77"/>
      <w:bookmarkEnd w:id="78"/>
      <w:bookmarkEnd w:id="79"/>
      <w:bookmarkEnd w:id="80"/>
    </w:p>
    <w:p w14:paraId="153F220D" w14:textId="77777777" w:rsidR="00A01204" w:rsidRPr="0008241C" w:rsidRDefault="00A01204" w:rsidP="00A01204">
      <w:pPr>
        <w:rPr>
          <w:sz w:val="22"/>
          <w:szCs w:val="22"/>
        </w:rPr>
      </w:pPr>
    </w:p>
    <w:p w14:paraId="320A1242" w14:textId="77777777" w:rsidR="00A01204" w:rsidRPr="0008241C" w:rsidRDefault="00A01204" w:rsidP="00A01204">
      <w:pPr>
        <w:rPr>
          <w:rFonts w:eastAsia="MS Mincho"/>
          <w:color w:val="231F20"/>
          <w:sz w:val="22"/>
          <w:szCs w:val="22"/>
        </w:rPr>
      </w:pPr>
      <w:r w:rsidRPr="0008241C">
        <w:rPr>
          <w:sz w:val="22"/>
          <w:szCs w:val="22"/>
        </w:rPr>
        <w:t xml:space="preserve">Superimposed on the extreme physical and biological diversity of the Asia-Pacific region, is the imprint of a long human occupancy. The region has a similarly rich diversity of rural and urbanized landscapes, cultural landscapes and social-ecological production systems. It is fair to say that the enormous bio-geographical diversity and geographical extent of the Asia-Pacific (Section 1.1.1) is the basis of its rich biodiversity (Section 1.1.2), upon which the region’s vast bio-cultural diversity has been created and flourished </w:t>
      </w:r>
      <w:r w:rsidRPr="0008241C">
        <w:rPr>
          <w:sz w:val="22"/>
          <w:szCs w:val="22"/>
        </w:rPr>
        <w:fldChar w:fldCharType="begin" w:fldLock="1"/>
      </w:r>
      <w:r w:rsidRPr="0008241C">
        <w:rPr>
          <w:sz w:val="22"/>
          <w:szCs w:val="22"/>
        </w:rPr>
        <w:instrText>ADDIN CSL_CITATION {"citationItems":[{"id":"ITEM-1","itemData":{"DOI":"10.4135/9781848607873.n18","author":[{"dropping-particle":"","family":"Maffi","given":"Luisa","non-dropping-particle":"","parse-names":false,"suffix":""}],"container-title":"The SAGE Handbook of Environment and Society","id":"ITEM-1","issued":{"date-parts":[["2007"]]},"page":"267-278","publisher":"SAGE Publications Ltd","publisher-place":"1 Oliver's Yard, 55 City Road, London EC1Y 1SP United Kingdom","title":"Biocultural Diversity and Sustainability","type":"chapter"},"uris":["http://www.mendeley.com/documents/?uuid=d5bd7367-03fe-46ed-97ca-c60470e84ea4"]}],"mendeley":{"formattedCitation":"(Maffi, 2007)","plainTextFormattedCitation":"(Maffi, 2007)","previouslyFormattedCitation":"(Maffi, 2007)"},"properties":{"noteIndex":0},"schema":"https://github.com/citation-style-language/schema/raw/master/csl-citation.json"}</w:instrText>
      </w:r>
      <w:r w:rsidRPr="0008241C">
        <w:rPr>
          <w:sz w:val="22"/>
          <w:szCs w:val="22"/>
        </w:rPr>
        <w:fldChar w:fldCharType="separate"/>
      </w:r>
      <w:r w:rsidRPr="0008241C">
        <w:rPr>
          <w:noProof/>
          <w:sz w:val="22"/>
          <w:szCs w:val="22"/>
        </w:rPr>
        <w:t>(Maffi, 2007)</w:t>
      </w:r>
      <w:r w:rsidRPr="0008241C">
        <w:rPr>
          <w:sz w:val="22"/>
          <w:szCs w:val="22"/>
        </w:rPr>
        <w:fldChar w:fldCharType="end"/>
      </w:r>
      <w:r w:rsidRPr="0008241C">
        <w:rPr>
          <w:sz w:val="22"/>
          <w:szCs w:val="22"/>
        </w:rPr>
        <w:t xml:space="preserve">. For example the Asia-Pacific has a huge diversity of languages, cultures and traditions, transposed to some of the most diverse ecosystems (e.g. </w:t>
      </w:r>
      <w:r w:rsidRPr="0008241C">
        <w:rPr>
          <w:rFonts w:eastAsia="MS Mincho"/>
          <w:color w:val="231F20"/>
          <w:sz w:val="22"/>
          <w:szCs w:val="22"/>
        </w:rPr>
        <w:fldChar w:fldCharType="begin" w:fldLock="1"/>
      </w:r>
      <w:r w:rsidRPr="0008241C">
        <w:rPr>
          <w:rFonts w:eastAsia="MS Mincho"/>
          <w:color w:val="231F20"/>
          <w:sz w:val="22"/>
          <w:szCs w:val="22"/>
        </w:rPr>
        <w:instrText>ADDIN CSL_CITATION {"citationItems":[{"id":"ITEM-1","itemData":{"DOI":"10.1098/rspb.2014.1644","ISBN":"0962-8452","ISSN":"1471-2954","PMID":"25320172","abstract":"Languages share key evolutionary properties with biological species, and global-level spatial congruence in richness and threat is documented between languages and several taxonomic groups. However, there is little understanding of the functional connection between diversification or extinction in languages and species, or the relationship between linguistic and species richness across different spatial scales. New Guinea is the world's most linguistically rich region and contains extremely high biological diversity. We demonstrate significant positive relationships between language and mammal richness in New Guinea across multiple spatial scales, revealing a likely functional relationship over scales at which infra-island diversification may occur. However, correlations are driven by spatial congruence between low levels of language and species richness. Regional biocultural richness may have showed closer congruence before New Guinea's linguistic landscape was altered by Holocene demographic events. In contrast to global studies, we demonstrate a significant negative correlation across New Guinea between areas with high levels of threatened languages and threatened mammals, indicating that landscape-scale threats differ between these groups. Spatial resource prioritization to conserve biodiversity may not benefit threatened languages, and conservation policy must adopt a multi-faceted approach to protect biocultural diversity as a whole.","author":[{"dropping-particle":"","family":"Turvey","given":"Samuel T","non-dropping-particle":"","parse-names":false,"suffix":""},{"dropping-particle":"","family":"Pettorelli","given":"Nathalie","non-dropping-particle":"","parse-names":false,"suffix":""}],"container-title":"Proceedings of the Royal Society B: Biological Sciences","id":"ITEM-1","issue":"1796","issued":{"date-parts":[["2014"]]},"page":"20141644","title":"Spatial congruence in language and species richness but not threat in the world's top linguistic hotspot.","type":"article-journal","volume":"281"},"uris":["http://www.mendeley.com/documents/?uuid=95fca31a-d150-4698-b772-be187c9a599a"]},{"id":"ITEM-2","itemData":{"DOI":"10.1073/pnas.1117511109","ISBN":"1091-6490 (Electronic)\\r0027-8424 (Linking)","ISSN":"0027-8424","PMID":"22566626","abstract":"As the world grows less biologically diverse, it is becoming less linguistically and culturally diverse as well. Biologists estimate annual loss of species at 1,000 times or more greater than historic rates, and linguists predict that 50-90% of the world's languages will disappear by the end of this century. Prior studies indicate similarities in the geographic arrangement of biological and linguistic diversity, although conclusions have often been constrained by use of data with limited spatial precision. Here we use greatly improved datasets to explore the co-occurrence of linguistic and biological diversity in regions containing many of the Earth's remaining species: biodiversity hotspots and high biodiversity wilderness areas. Results indicate that these regions often contain considerable linguistic diversity, accounting for 70% of all languages on Earth. Moreover, the languages involved are frequently unique (endemic) to particular regions, with many facing extinction. Likely reasons for co-occurrence of linguistic and biological diversity are complex and appear to vary among localities, although strong geographic concordance between biological and linguistic diversity in many areas argues for some form of functional connection. Languages in high biodiversity regions also often co-occur with one or more specific conservation priorities, here defined as endangered species and protected areas, marking particular localities important for maintaining both forms of diversity. The results reported in this article provide a starting point for focused research exploring the relationship between biological and linguistic-cultural diversity, and for developing integrated strategies designed to conserve species and languages in regions rich in both.","author":[{"dropping-particle":"","family":"Gorenflo","given":"L. J.","non-dropping-particle":"","parse-names":false,"suffix":""},{"dropping-particle":"","family":"Romaine","given":"S.","non-dropping-particle":"","parse-names":false,"suffix":""},{"dropping-particle":"","family":"Mittermeier","given":"R. A.","non-dropping-particle":"","parse-names":false,"suffix":""},{"dropping-particle":"","family":"Walker-Painemilla","given":"K.","non-dropping-particle":"","parse-names":false,"suffix":""},{"dropping-particle":"","family":"LJ","given":"Gorenflo","non-dropping-particle":"","parse-names":false,"suffix":""},{"dropping-particle":"","family":"S","given":"Romaine","non-dropping-particle":"","parse-names":false,"suffix":""},{"dropping-particle":"","family":"RA","given":"Mittermeier","non-dropping-particle":"","parse-names":false,"suffix":""},{"dropping-particle":"","family":"Walker-Painemilla K","given":"","non-dropping-particle":"","parse-names":false,"suffix":""}],"container-title":"Proceedings of the National Academy of Sciences","id":"ITEM-2","issue":"21","issued":{"date-parts":[["2012"]]},"page":"8032-8037","title":"Co-occurrence of linguistic and biological diversity in biodiversity hotspots and high biodiversity wilderness areas","type":"article-journal","volume":"109"},"uris":["http://www.mendeley.com/documents/?uuid=0a4851ca-2aa5-4d26-b323-49b7f926d072"]}],"mendeley":{"formattedCitation":"(Gorenflo &lt;i&gt;et al.&lt;/i&gt;, 2012; Turvey &amp; Pettorelli, 2014)","manualFormatting":"Gorenflo et al., 2012; Turvey &amp; Pettorelli, 2014)","plainTextFormattedCitation":"(Gorenflo et al., 2012; Turvey &amp; Pettorelli, 2014)","previouslyFormattedCitation":"(Gorenflo &lt;i&gt;et al.&lt;/i&gt;, 2012; Turvey &amp; Pettorelli, 2014)"},"properties":{"noteIndex":0},"schema":"https://github.com/citation-style-language/schema/raw/master/csl-citation.json"}</w:instrText>
      </w:r>
      <w:r w:rsidRPr="0008241C">
        <w:rPr>
          <w:rFonts w:eastAsia="MS Mincho"/>
          <w:color w:val="231F20"/>
          <w:sz w:val="22"/>
          <w:szCs w:val="22"/>
        </w:rPr>
        <w:fldChar w:fldCharType="separate"/>
      </w:r>
      <w:r w:rsidRPr="0008241C">
        <w:rPr>
          <w:rFonts w:eastAsia="MS Mincho"/>
          <w:noProof/>
          <w:color w:val="231F20"/>
          <w:sz w:val="22"/>
          <w:szCs w:val="22"/>
        </w:rPr>
        <w:t xml:space="preserve">Gorenflo </w:t>
      </w:r>
      <w:r w:rsidRPr="0008241C">
        <w:rPr>
          <w:rFonts w:eastAsia="MS Mincho"/>
          <w:i/>
          <w:noProof/>
          <w:color w:val="231F20"/>
          <w:sz w:val="22"/>
          <w:szCs w:val="22"/>
        </w:rPr>
        <w:t>et al.</w:t>
      </w:r>
      <w:r w:rsidRPr="0008241C">
        <w:rPr>
          <w:rFonts w:eastAsia="MS Mincho"/>
          <w:noProof/>
          <w:color w:val="231F20"/>
          <w:sz w:val="22"/>
          <w:szCs w:val="22"/>
        </w:rPr>
        <w:t>, 2012; Turvey &amp; Pettorelli, 2014)</w:t>
      </w:r>
      <w:r w:rsidRPr="0008241C">
        <w:rPr>
          <w:rFonts w:eastAsia="MS Mincho"/>
          <w:color w:val="231F20"/>
          <w:sz w:val="22"/>
          <w:szCs w:val="22"/>
        </w:rPr>
        <w:fldChar w:fldCharType="end"/>
      </w:r>
      <w:r w:rsidRPr="0008241C">
        <w:rPr>
          <w:sz w:val="22"/>
          <w:szCs w:val="22"/>
        </w:rPr>
        <w:t xml:space="preserve"> (Figure 1.6).</w:t>
      </w:r>
    </w:p>
    <w:p w14:paraId="476B3708" w14:textId="77777777" w:rsidR="00A01204" w:rsidRPr="0008241C" w:rsidRDefault="00A01204" w:rsidP="00A01204">
      <w:pPr>
        <w:rPr>
          <w:sz w:val="22"/>
          <w:szCs w:val="22"/>
        </w:rPr>
      </w:pPr>
    </w:p>
    <w:p w14:paraId="772B0B90" w14:textId="77777777" w:rsidR="00A01204" w:rsidRPr="0008241C" w:rsidRDefault="00A01204" w:rsidP="00A01204">
      <w:pPr>
        <w:rPr>
          <w:sz w:val="22"/>
          <w:szCs w:val="22"/>
        </w:rPr>
      </w:pPr>
      <w:r w:rsidRPr="0008241C">
        <w:rPr>
          <w:snapToGrid w:val="0"/>
          <w:color w:val="000000"/>
          <w:w w:val="0"/>
          <w:sz w:val="0"/>
          <w:szCs w:val="0"/>
          <w:u w:color="000000"/>
          <w:bdr w:val="none" w:sz="0" w:space="0" w:color="000000"/>
          <w:shd w:val="clear" w:color="000000" w:fill="000000"/>
          <w:lang w:val="x-none" w:eastAsia="x-none" w:bidi="x-none"/>
        </w:rPr>
        <w:lastRenderedPageBreak/>
        <w:t xml:space="preserve"> </w:t>
      </w:r>
      <w:r w:rsidRPr="0008241C">
        <w:rPr>
          <w:noProof/>
          <w:sz w:val="22"/>
          <w:szCs w:val="22"/>
          <w:lang w:val="en-US" w:eastAsia="ja-JP"/>
        </w:rPr>
        <w:drawing>
          <wp:inline distT="0" distB="0" distL="0" distR="0" wp14:anchorId="55A8D4B7" wp14:editId="48F557A8">
            <wp:extent cx="5712031" cy="3535680"/>
            <wp:effectExtent l="0" t="0" r="317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rotWithShape="1">
                    <a:blip r:embed="rId25" cstate="email">
                      <a:extLst>
                        <a:ext uri="{28A0092B-C50C-407E-A947-70E740481C1C}">
                          <a14:useLocalDpi xmlns:a14="http://schemas.microsoft.com/office/drawing/2010/main"/>
                        </a:ext>
                      </a:extLst>
                    </a:blip>
                    <a:srcRect r="438"/>
                    <a:stretch/>
                  </pic:blipFill>
                  <pic:spPr bwMode="auto">
                    <a:xfrm>
                      <a:off x="0" y="0"/>
                      <a:ext cx="5712031" cy="3535680"/>
                    </a:xfrm>
                    <a:prstGeom prst="rect">
                      <a:avLst/>
                    </a:prstGeom>
                    <a:noFill/>
                    <a:ln>
                      <a:noFill/>
                    </a:ln>
                    <a:extLst>
                      <a:ext uri="{53640926-AAD7-44D8-BBD7-CCE9431645EC}">
                        <a14:shadowObscured xmlns:a14="http://schemas.microsoft.com/office/drawing/2010/main"/>
                      </a:ext>
                    </a:extLst>
                  </pic:spPr>
                </pic:pic>
              </a:graphicData>
            </a:graphic>
          </wp:inline>
        </w:drawing>
      </w:r>
    </w:p>
    <w:p w14:paraId="49679576"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81" w:name="_Ref480621290"/>
      <w:r w:rsidRPr="0008241C">
        <w:rPr>
          <w:b/>
          <w:kern w:val="2"/>
          <w:sz w:val="22"/>
          <w:szCs w:val="22"/>
          <w:lang w:eastAsia="ja-JP"/>
        </w:rPr>
        <w:t>Figure 1.</w:t>
      </w:r>
      <w:bookmarkEnd w:id="81"/>
      <w:r w:rsidRPr="0008241C">
        <w:rPr>
          <w:b/>
          <w:kern w:val="2"/>
          <w:sz w:val="22"/>
          <w:szCs w:val="22"/>
          <w:lang w:eastAsia="ja-JP"/>
        </w:rPr>
        <w:t>6 Global plant diversity and language distribution. Source: Stepp</w:t>
      </w:r>
      <w:r w:rsidRPr="0008241C">
        <w:rPr>
          <w:b/>
          <w:i/>
          <w:kern w:val="2"/>
          <w:sz w:val="22"/>
          <w:szCs w:val="22"/>
          <w:lang w:eastAsia="ja-JP"/>
        </w:rPr>
        <w:t xml:space="preserve"> 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Policy Matters","ISSN":"0098-0331, 1573-1561","abstract":"The study of biocultural diversity involves a search for patterns across landscapes. As an inherently spatial phenomenon, biocultural diversity can readily be explored through the use of GIS. We report here on preliminary results of an effort to develop a GIS to map and catalog biocultural diversity on a global scale. We also discuss potential relevant factors in the creation, maintenance and loss of biocultural diversity that can be demonstrated through a GIS. As research on biocultural diversity moves from demonstrating the relationship between biological and cultural diversity to actually exploring mutual influence or even causal factors, it becomes increasingly important to be able to recognise spatially distributed patterns. GIS provides a powerful tool in this analysis while also helping guide further areas of inquiry.","author":[{"dropping-particle":"","family":"Stepp","given":"John Richard","non-dropping-particle":"","parse-names":false,"suffix":""},{"dropping-particle":"","family":"Cervone","given":"Sarah","non-dropping-particle":"","parse-names":false,"suffix":""},{"dropping-particle":"","family":"Castaneda","given":"Hector","non-dropping-particle":"","parse-names":false,"suffix":""},{"dropping-particle":"","family":"Lasseter","given":"Ava","non-dropping-particle":"","parse-names":false,"suffix":""},{"dropping-particle":"","family":"Stocks","given":"Gabriela","non-dropping-particle":"","parse-names":false,"suffix":""},{"dropping-particle":"","family":"Gichon","given":"Yael","non-dropping-particle":"","parse-names":false,"suffix":""}],"container-title":"Policy Matters","id":"ITEM-1","issue":"November","issued":{"date-parts":[["2004"]]},"page":"267 - 270","title":"Development of a GIS for Global Biocultural Diversity","type":"article-journal","volume":"13"},"label":"figure","suppress-author":1,"uris":["http://www.mendeley.com/documents/?uuid=eb34d98c-b6ed-4128-9e98-fcf5bb3ffe03"]}],"mendeley":{"formattedCitation":"(2004)","plainTextFormattedCitation":"(2004)","previouslyFormattedCitation":"(2004)"},"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04)</w:t>
      </w:r>
      <w:r w:rsidRPr="0008241C">
        <w:rPr>
          <w:b/>
          <w:kern w:val="2"/>
          <w:sz w:val="22"/>
          <w:szCs w:val="22"/>
          <w:lang w:eastAsia="ja-JP"/>
        </w:rPr>
        <w:fldChar w:fldCharType="end"/>
      </w:r>
      <w:r w:rsidRPr="0008241C">
        <w:rPr>
          <w:b/>
          <w:kern w:val="2"/>
          <w:sz w:val="22"/>
          <w:szCs w:val="22"/>
          <w:lang w:eastAsia="ja-JP"/>
        </w:rPr>
        <w:t>.</w:t>
      </w:r>
    </w:p>
    <w:p w14:paraId="25DDBD57" w14:textId="77777777" w:rsidR="00A01204" w:rsidRPr="0008241C" w:rsidRDefault="00A01204" w:rsidP="00A01204">
      <w:pPr>
        <w:rPr>
          <w:sz w:val="22"/>
          <w:szCs w:val="22"/>
        </w:rPr>
      </w:pPr>
    </w:p>
    <w:p w14:paraId="46B5748B" w14:textId="77777777" w:rsidR="00A01204" w:rsidRPr="0008241C" w:rsidRDefault="00A01204" w:rsidP="00A01204">
      <w:pPr>
        <w:rPr>
          <w:sz w:val="22"/>
          <w:szCs w:val="22"/>
        </w:rPr>
      </w:pPr>
      <w:r w:rsidRPr="0008241C">
        <w:rPr>
          <w:sz w:val="22"/>
          <w:szCs w:val="22"/>
        </w:rPr>
        <w:t>Some of the unique social-ecological systems in the region (see below), are inhabited by indigenous people and local communities</w:t>
      </w:r>
      <w:r w:rsidRPr="0008241C">
        <w:rPr>
          <w:szCs w:val="18"/>
          <w:vertAlign w:val="superscript"/>
        </w:rPr>
        <w:footnoteReference w:id="6"/>
      </w:r>
      <w:r w:rsidRPr="0008241C">
        <w:rPr>
          <w:sz w:val="22"/>
          <w:szCs w:val="22"/>
        </w:rPr>
        <w:t>. A</w:t>
      </w:r>
      <w:r w:rsidRPr="0008241C">
        <w:rPr>
          <w:iCs/>
          <w:sz w:val="22"/>
          <w:szCs w:val="22"/>
          <w:lang w:val="en-US"/>
        </w:rPr>
        <w:t>s many as 370 million of indigenous people live across the world</w:t>
      </w:r>
      <w:r w:rsidRPr="0008241C">
        <w:rPr>
          <w:iCs/>
          <w:sz w:val="22"/>
          <w:szCs w:val="22"/>
        </w:rPr>
        <w:t>,</w:t>
      </w:r>
      <w:r w:rsidRPr="0008241C">
        <w:rPr>
          <w:iCs/>
          <w:kern w:val="2"/>
          <w:sz w:val="22"/>
          <w:szCs w:val="22"/>
          <w:lang w:eastAsia="ja-JP"/>
        </w:rPr>
        <w:t xml:space="preserve"> with </w:t>
      </w:r>
      <w:r w:rsidRPr="0008241C">
        <w:rPr>
          <w:iCs/>
          <w:sz w:val="22"/>
          <w:szCs w:val="22"/>
        </w:rPr>
        <w:t>about</w:t>
      </w:r>
      <w:r w:rsidRPr="0008241C">
        <w:rPr>
          <w:iCs/>
          <w:kern w:val="2"/>
          <w:sz w:val="22"/>
          <w:szCs w:val="22"/>
          <w:lang w:eastAsia="ja-JP"/>
        </w:rPr>
        <w:t xml:space="preserve"> 3/4 living in the Asia-Pacific region </w:t>
      </w:r>
      <w:r w:rsidRPr="0008241C">
        <w:rPr>
          <w:iCs/>
          <w:sz w:val="22"/>
          <w:szCs w:val="22"/>
        </w:rPr>
        <w:fldChar w:fldCharType="begin" w:fldLock="1"/>
      </w:r>
      <w:r w:rsidRPr="0008241C">
        <w:rPr>
          <w:iCs/>
          <w:sz w:val="22"/>
          <w:szCs w:val="22"/>
        </w:rPr>
        <w:instrText>ADDIN CSL_CITATION {"citationItems":[{"id":"ITEM-1","itemData":{"ISBN":"978-1-107-02057-3","editor":[{"dropping-particle":"","family":"Hall","given":"GH","non-dropping-particle":"","parse-names":false,"suffix":""},{"dropping-particle":"","family":"Patrinos","given":"HA","non-dropping-particle":"","parse-names":false,"suffix":""}],"id":"ITEM-1","issued":{"date-parts":[["2012"]]},"publisher":"Cambridge University Press","publisher-place":"New York","title":"Indigenous peoples, poverty, and development","type":"book"},"uris":["http://www.mendeley.com/documents/?uuid=c835bd48-ff03-4f22-bd3e-5cd616fa0d91"]}],"mendeley":{"formattedCitation":"(G. Hall &amp; Patrinos, 2012)","manualFormatting":"(Hall &amp; Patrinos, 2012)","plainTextFormattedCitation":"(G. Hall &amp; Patrinos, 2012)","previouslyFormattedCitation":"(G. Hall &amp; Patrinos, 2012)"},"properties":{"noteIndex":0},"schema":"https://github.com/citation-style-language/schema/raw/master/csl-citation.json"}</w:instrText>
      </w:r>
      <w:r w:rsidRPr="0008241C">
        <w:rPr>
          <w:iCs/>
          <w:sz w:val="22"/>
          <w:szCs w:val="22"/>
        </w:rPr>
        <w:fldChar w:fldCharType="separate"/>
      </w:r>
      <w:r w:rsidRPr="0008241C">
        <w:rPr>
          <w:iCs/>
          <w:noProof/>
          <w:sz w:val="22"/>
          <w:szCs w:val="22"/>
        </w:rPr>
        <w:t>(Hall &amp; Patrinos, 2012)</w:t>
      </w:r>
      <w:r w:rsidRPr="0008241C">
        <w:rPr>
          <w:iCs/>
          <w:sz w:val="22"/>
          <w:szCs w:val="22"/>
        </w:rPr>
        <w:fldChar w:fldCharType="end"/>
      </w:r>
      <w:r w:rsidRPr="0008241C">
        <w:rPr>
          <w:sz w:val="22"/>
          <w:szCs w:val="22"/>
        </w:rPr>
        <w:t xml:space="preserve">. Such communities are recognised as having evolved rich indigenous, traditional and local ecological knowledge systems, collectively referred to as </w:t>
      </w:r>
      <w:bookmarkStart w:id="82" w:name="_Hlk495933155"/>
      <w:r w:rsidRPr="0008241C">
        <w:rPr>
          <w:sz w:val="22"/>
          <w:szCs w:val="22"/>
        </w:rPr>
        <w:t xml:space="preserve">indigenous and local knowledge (ILK) </w:t>
      </w:r>
      <w:bookmarkEnd w:id="82"/>
      <w:r w:rsidRPr="0008241C">
        <w:rPr>
          <w:sz w:val="22"/>
          <w:szCs w:val="22"/>
        </w:rPr>
        <w:t xml:space="preserve">in this assessment. ILK systems are essentially cumulative bodies of multi-scalar social-ecological knowledge, practices and beliefs, about the relationship of living beings (including humans) with their environment that have evolved over time through adaptive processes and transmitted across generations through different cultural practices </w:t>
      </w:r>
      <w:r w:rsidRPr="0008241C">
        <w:rPr>
          <w:sz w:val="22"/>
          <w:szCs w:val="22"/>
        </w:rPr>
        <w:fldChar w:fldCharType="begin" w:fldLock="1"/>
      </w:r>
      <w:r w:rsidRPr="0008241C">
        <w:rPr>
          <w:sz w:val="22"/>
          <w:szCs w:val="22"/>
        </w:rPr>
        <w:instrText>ADDIN CSL_CITATION {"citationItems":[{"id":"ITEM-1","itemData":{"URL":"http://www.aimalama.org/wp-content/uploads/ʻAimalama-–-E-Mauliauhonua.pdf","accessed":{"date-parts":[["2016","11","26"]]},"author":[{"dropping-particle":"","family":"Nuuhiwa","given":"K.","non-dropping-particle":"","parse-names":false,"suffix":""},{"dropping-particle":"","family":"Lilly","given":"O.","non-dropping-particle":"","parse-names":false,"suffix":""},{"dropping-particle":"","family":"Nobrega-Olivera","given":"M.","non-dropping-particle":"","parse-names":false,"suffix":""},{"dropping-particle":"","family":"Huihui","given":"M.","non-dropping-particle":"","parse-names":false,"suffix":""}],"id":"ITEM-1","issued":{"date-parts":[["2016"]]},"page":"1-15","title":"Aimalama: E Mauliauhonua ? Readapting to Ancestral Knowledge for Survival,Aimalama","type":"webpage"},"uris":["http://www.mendeley.com/documents/?uuid=4cd24819-3418-4032-ba77-1d28a1693e07"]},{"id":"ITEM-2","itemData":{"author":[{"dropping-particle":"","family":"Berkes","given":"F","non-dropping-particle":"","parse-names":false,"suffix":""}],"edition":"Third Edit","id":"ITEM-2","issued":{"date-parts":[["2012"]]},"publisher":"Routledge","publisher-place":"New York, USA","title":"Sacred ecology","type":"book"},"uris":["http://www.mendeley.com/documents/?uuid=5813a891-21c1-414e-958f-0c394cdc6ce3"]},{"id":"ITEM-3","itemData":{"author":[{"dropping-particle":"","family":"Berkes","given":"Fikret","non-dropping-particle":"","parse-names":false,"suffix":""},{"dropping-particle":"","family":"Colding","given":"Johan","non-dropping-particle":"","parse-names":false,"suffix":""},{"dropping-particle":"","family":"Folke","given":"Carl","non-dropping-particle":"","parse-names":false,"suffix":""}],"container-title":"Ecological Applications","id":"ITEM-3","issue":"5","issued":{"date-parts":[["2000"]]},"page":"1251-1262","title":"Rediscovery of Traditional Ecological Knowledge as Adaptive Management","type":"article-journal","volume":"10"},"uris":["http://www.mendeley.com/documents/?uuid=e359d422-81fb-4675-80eb-a4939aeca182"]},{"id":"ITEM-4","itemData":{"author":[{"dropping-particle":"","family":"Borrini-Feyerabend","given":"G","non-dropping-particle":"","parse-names":false,"suffix":""},{"dropping-particle":"","family":"Kothari","given":"A","non-dropping-particle":"","parse-names":false,"suffix":""},{"dropping-particle":"","family":"Oviedo","given":"G","non-dropping-particle":"","parse-names":false,"suffix":""}],"id":"ITEM-4","issued":{"date-parts":[["2004"]]},"note":"NULL","publisher-place":"Switzerland and Cambridge, UK","title":"Indigenous and Local Communities and Protected Areas: Towards Equity and Enhanced Conservation. IUCN. World Commission on Protected Areas. Best Practice Protected Area Guideline Series No. 11, Gland","type":"report"},"uris":["http://www.mendeley.com/documents/?uuid=26ae9d67-62ca-4318-b524-31b1530c38a6"]}],"mendeley":{"formattedCitation":"(F Berkes, 2012; Fikret Berkes &lt;i&gt;et al.&lt;/i&gt;, 2000; Borrini-Feyerabend &lt;i&gt;et al.&lt;/i&gt;, 2004; Nuuhiwa &lt;i&gt;et al.&lt;/i&gt;, 2016)","manualFormatting":"(Berkes, 2012; Berkes, Colding, &amp; Folke, 2000; Borrini-Feyerabend, Kothari, &amp; Oviedo, 2004; Nuuhiwa, Lilly, Nobrega-Olivera, &amp; Huihui, 2016)","plainTextFormattedCitation":"(F Berkes, 2012; Fikret Berkes et al., 2000; Borrini-Feyerabend et al., 2004; Nuuhiwa et al., 2016)","previouslyFormattedCitation":"(F Berkes, 2012; Fikret Berkes &lt;i&gt;et al.&lt;/i&gt;, 2000; Borrini-Feyerabend &lt;i&gt;et al.&lt;/i&gt;, 2004; Nuuhiwa &lt;i&gt;et al.&lt;/i&gt;, 2016)"},"properties":{"noteIndex":0},"schema":"https://github.com/citation-style-language/schema/raw/master/csl-citation.json"}</w:instrText>
      </w:r>
      <w:r w:rsidRPr="0008241C">
        <w:rPr>
          <w:sz w:val="22"/>
          <w:szCs w:val="22"/>
        </w:rPr>
        <w:fldChar w:fldCharType="separate"/>
      </w:r>
      <w:r w:rsidRPr="0008241C">
        <w:rPr>
          <w:noProof/>
          <w:sz w:val="22"/>
          <w:szCs w:val="22"/>
        </w:rPr>
        <w:t>(Berkes, 2012; Berkes, Colding, &amp; Folke, 2000; Borrini-Feyerabend, Kothari, &amp; Oviedo, 2004; Nuuhiwa, Lilly, Nobrega-Olivera, &amp; Huihui, 2016)</w:t>
      </w:r>
      <w:r w:rsidRPr="0008241C">
        <w:rPr>
          <w:sz w:val="22"/>
          <w:szCs w:val="22"/>
        </w:rPr>
        <w:fldChar w:fldCharType="end"/>
      </w:r>
      <w:r w:rsidRPr="0008241C">
        <w:rPr>
          <w:sz w:val="22"/>
          <w:szCs w:val="22"/>
        </w:rPr>
        <w:t xml:space="preserve">. These ILK systems have contributed substantially to the sustainable management of ecosystems in the region over millennia </w:t>
      </w:r>
      <w:r w:rsidRPr="0008241C">
        <w:rPr>
          <w:sz w:val="22"/>
          <w:szCs w:val="22"/>
        </w:rPr>
        <w:fldChar w:fldCharType="begin" w:fldLock="1"/>
      </w:r>
      <w:r w:rsidRPr="0008241C">
        <w:rPr>
          <w:sz w:val="22"/>
          <w:szCs w:val="22"/>
        </w:rPr>
        <w:instrText>ADDIN CSL_CITATION {"citationItems":[{"id":"ITEM-1","itemData":{"editor":[{"dropping-particle":"V.","family":"Alangui","given":"Wilfredo","non-dropping-particle":"","parse-names":false,"suffix":""},{"dropping-particle":"","family":"Ichikawa","given":"Kaoru","non-dropping-particle":"","parse-names":false,"suffix":""},{"dropping-particle":"","family":"Takahashi","given":"Yasuo","non-dropping-particle":"","parse-names":false,"suffix":""}],"id":"ITEM-1","issued":{"date-parts":[["2017"]]},"number-of-pages":"143","publisher":"Institute for Global Environmental Strategies","publisher-place":"Hayama, Japan","title":"Report of the the IPBES-JBF Sub-regional Dialogue Workshop on Indigenous and Local Knowledge (ILK) for South-East and North-East Asia Sub-region (14-17 Oct. 2016 in Chiang Mai)","type":"report"},"uris":["http://www.mendeley.com/documents/?uuid=bcfde2f8-980e-4b4d-a557-1715991445cf"]},{"id":"ITEM-2","itemData":{"editor":[{"dropping-particle":"","family":"Karki","given":"Madhav","non-dropping-particle":"","parse-names":false,"suffix":""},{"dropping-particle":"","family":"Chaudhary","given":"Ram Prasad","non-dropping-particle":"","parse-names":false,"suffix":""},{"dropping-particle":"","family":"Shrestha","given":"Krishna Kumar","non-dropping-particle":"","parse-names":false,"suffix":""},{"dropping-particle":"","family":"Sakurai","given":"Yoichi","non-dropping-particle":"","parse-names":false,"suffix":""},{"dropping-particle":"","family":"Pandey","given":"Durga Prasad","non-dropping-particle":"","parse-names":false,"suffix":""}],"id":"ITEM-2","issued":{"date-parts":[["2017"]]},"number-of-pages":"184","publisher":"Institute for Global Environmental Strategies","publisher-place":"Hayama, Japan","title":"IPBES-JBF Sub-regional Dialogue Workshop Report on Indigenous and Local Knowledge (ILK) for South and West Asia sub-region, Nepal (29 November - 2 December 2016, Dhulikhel (Kathmandu), Nepal)","type":"report"},"uris":["http://www.mendeley.com/documents/?uuid=abc7b8b4-95c4-4f21-aed4-b48a6d297c4c"]}],"mendeley":{"formattedCitation":"(Alangui &lt;i&gt;et al.&lt;/i&gt;, 2017b; Karki &lt;i&gt;et al.&lt;/i&gt;, 2017)","manualFormatting":"(Alangui, Ichikawa, &amp; Takahashi, 2016; Karki, Chaudhary, Shrestha, &amp; Sakurai, 2017)","plainTextFormattedCitation":"(Alangui et al., 2017b; Karki et al., 2017)","previouslyFormattedCitation":"(Alangui &lt;i&gt;et al.&lt;/i&gt;, 2017b; Karki &lt;i&gt;et al.&lt;/i&gt;, 2017)"},"properties":{"noteIndex":0},"schema":"https://github.com/citation-style-language/schema/raw/master/csl-citation.json"}</w:instrText>
      </w:r>
      <w:r w:rsidRPr="0008241C">
        <w:rPr>
          <w:sz w:val="22"/>
          <w:szCs w:val="22"/>
        </w:rPr>
        <w:fldChar w:fldCharType="separate"/>
      </w:r>
      <w:r w:rsidRPr="0008241C">
        <w:rPr>
          <w:noProof/>
          <w:sz w:val="22"/>
          <w:szCs w:val="22"/>
        </w:rPr>
        <w:t>(Alangui, Ichikawa, &amp; Takahashi, 2016; Karki, Chaudhary, Shrestha, &amp; Sakurai, 2017)</w:t>
      </w:r>
      <w:r w:rsidRPr="0008241C">
        <w:rPr>
          <w:sz w:val="22"/>
          <w:szCs w:val="22"/>
        </w:rPr>
        <w:fldChar w:fldCharType="end"/>
      </w:r>
      <w:r w:rsidRPr="0008241C" w:rsidDel="00EB3CE0">
        <w:rPr>
          <w:sz w:val="22"/>
          <w:szCs w:val="22"/>
        </w:rPr>
        <w:t xml:space="preserve"> </w:t>
      </w:r>
      <w:r w:rsidRPr="0008241C">
        <w:rPr>
          <w:sz w:val="22"/>
          <w:szCs w:val="22"/>
        </w:rPr>
        <w:t xml:space="preserve">and have been central to the maintenance of some traditional cultures and good environmental stewardship practices throughout much of the region </w:t>
      </w:r>
      <w:r w:rsidRPr="0008241C">
        <w:rPr>
          <w:sz w:val="22"/>
          <w:szCs w:val="22"/>
        </w:rPr>
        <w:fldChar w:fldCharType="begin" w:fldLock="1"/>
      </w:r>
      <w:r w:rsidRPr="0008241C">
        <w:rPr>
          <w:sz w:val="22"/>
          <w:szCs w:val="22"/>
        </w:rPr>
        <w:instrText>ADDIN CSL_CITATION {"citationItems":[{"id":"ITEM-1","itemData":{"author":[{"dropping-particle":"","family":"MRGI","given":"","non-dropping-particle":"","parse-names":false,"suffix":""}],"id":"ITEM-1","issued":{"date-parts":[["2003"]]},"note":"Bengwayan, Michael A","title":"Report on Intellectual and Cultural Property Rights of Indigenous and Tribal Peoples in Asia","type":"article-journal"},"uris":["http://www.mendeley.com/documents/?uuid=3c9aea2e-4475-4953-b31d-a91b5db88191"]},{"id":"ITEM-2","itemData":{"author":[{"dropping-particle":"","family":"AIPP","given":"","non-dropping-particle":"","parse-names":false,"suffix":""}],"editor":[{"dropping-particle":"","family":"Maranan","given":"Luchie","non-dropping-particle":"","parse-names":false,"suffix":""}],"id":"ITEM-2","issued":{"date-parts":[["2015"]]},"publisher":"Asia Indigenous Peoples Pact (AIPP)","title":"Strenghtening Indigenous Peoples' Movements, AIPP Annual Report","type":"report"},"uris":["http://www.mendeley.com/documents/?uuid=ffb474a9-d350-4f9c-be2f-5f31bf3f7ac3"]},{"id":"ITEM-3","itemData":{"ISBN":"978-3-902762-30-6","author":[{"dropping-particle":"","family":"IUFRO","given":"","non-dropping-particle":"","parse-names":false,"suffix":""}],"container-title":"IUFRO World Series (Vol. 32)","editor":[{"dropping-particle":"","family":"Pia Katila, Glenn Galloway, Wil de Jong, Pablo Pacheco","given":"Gerardo Mery","non-dropping-particle":"","parse-names":false,"suffix":""}],"id":"ITEM-3","issued":{"date-parts":[["2014"]]},"publisher":"International Union of Forest Research Organizations (IUFRO)","title":"Forests under pressure : Local responses to global","type":"report"},"uris":["http://www.mendeley.com/documents/?uuid=b6a3cdec-91fa-47e6-b4db-c845c788d41b"]}],"mendeley":{"formattedCitation":"(AIPP, 2015; IUFRO, 2014; MRGI, 2003)","plainTextFormattedCitation":"(AIPP, 2015; IUFRO, 2014; MRGI, 2003)","previouslyFormattedCitation":"(AIPP, 2015; IUFRO, 2014; MRGI, 2003)"},"properties":{"noteIndex":0},"schema":"https://github.com/citation-style-language/schema/raw/master/csl-citation.json"}</w:instrText>
      </w:r>
      <w:r w:rsidRPr="0008241C">
        <w:rPr>
          <w:sz w:val="22"/>
          <w:szCs w:val="22"/>
        </w:rPr>
        <w:fldChar w:fldCharType="separate"/>
      </w:r>
      <w:r w:rsidRPr="0008241C">
        <w:rPr>
          <w:noProof/>
          <w:sz w:val="22"/>
          <w:szCs w:val="22"/>
        </w:rPr>
        <w:t>(AIPP, 2015; IUFRO, 2014; MRGI, 2003)</w:t>
      </w:r>
      <w:r w:rsidRPr="0008241C">
        <w:rPr>
          <w:sz w:val="22"/>
          <w:szCs w:val="22"/>
        </w:rPr>
        <w:fldChar w:fldCharType="end"/>
      </w:r>
      <w:r w:rsidRPr="0008241C">
        <w:rPr>
          <w:sz w:val="22"/>
          <w:szCs w:val="22"/>
        </w:rPr>
        <w:t>.</w:t>
      </w:r>
    </w:p>
    <w:p w14:paraId="3A44CC57" w14:textId="77777777" w:rsidR="00A01204" w:rsidRPr="0008241C" w:rsidRDefault="00A01204" w:rsidP="00A01204">
      <w:pPr>
        <w:rPr>
          <w:sz w:val="22"/>
          <w:szCs w:val="22"/>
        </w:rPr>
      </w:pPr>
    </w:p>
    <w:p w14:paraId="7C600942" w14:textId="77777777" w:rsidR="00A01204" w:rsidRPr="0008241C" w:rsidRDefault="00A01204" w:rsidP="00A01204">
      <w:pPr>
        <w:rPr>
          <w:sz w:val="22"/>
          <w:szCs w:val="22"/>
        </w:rPr>
      </w:pPr>
      <w:r w:rsidRPr="0008241C">
        <w:rPr>
          <w:sz w:val="22"/>
          <w:szCs w:val="22"/>
        </w:rPr>
        <w:t>Chapter 2 discusses in length some of the most unique social-ecological systems and management practices in the region such as:</w:t>
      </w:r>
    </w:p>
    <w:p w14:paraId="0B501926" w14:textId="77777777" w:rsidR="00A01204" w:rsidRPr="00F222A8" w:rsidRDefault="00A01204" w:rsidP="007F0414">
      <w:pPr>
        <w:pStyle w:val="ListParagraph"/>
        <w:numPr>
          <w:ilvl w:val="0"/>
          <w:numId w:val="51"/>
        </w:numPr>
        <w:adjustRightInd w:val="0"/>
        <w:ind w:right="200"/>
        <w:contextualSpacing/>
      </w:pPr>
      <w:r w:rsidRPr="00F222A8">
        <w:t xml:space="preserve">cultural social-ecological production landscapes (both extensive and intensive) such as the Satoyama-Satoumi systems of Japan and poly-cultural systems of Pacific islands </w:t>
      </w:r>
      <w:r w:rsidRPr="00F222A8">
        <w:fldChar w:fldCharType="begin" w:fldLock="1"/>
      </w:r>
      <w:r w:rsidRPr="00F222A8">
        <w:instrText>ADDIN CSL_CITATION {"citationItems":[{"id":"ITEM-1","itemData":{"ISBN":"9789280845129","abstract":"This report presents a synthesis and integration of the findings from the Japan Satoyama Satoumi Assessment (JSSA) as a summary for decision makers. The JSSA is a study of the interaction between humans and terrestrial-aquatic ecosystems (satoyama) and marine-coastal ecosystems (satoumi) in Japan. The study analyses changes which have occurred in these ecosystems over the last 50 years and identifies plausible alternative futures of those landscapes in the year 2050 taking into account various drivers such as governmental and economic policy, climate change, technology, and socio-behavioural responses. Recommendations for decision makers based on the study’s findings are also included in the report.","editor":[{"dropping-particle":"","family":"Duraiappah","given":"AK","non-dropping-particle":"","parse-names":false,"suffix":""},{"dropping-particle":"","family":"Nakamura","given":"K","non-dropping-particle":"","parse-names":false,"suffix":""},{"dropping-particle":"","family":"Takeuchi","given":"K","non-dropping-particle":"","parse-names":false,"suffix":""},{"dropping-particle":"","family":"Watanabe","given":"M","non-dropping-particle":"","parse-names":false,"suffix":""},{"dropping-particle":"","family":"Nishi","given":"M","non-dropping-particle":"","parse-names":false,"suffix":""}],"id":"ITEM-1","issued":{"date-parts":[["2012"]]},"note":"http://scholar.google.com/scholar?hl=en&amp;amp;btnG=Search&amp;amp;q=intitle:Satoyama+-+Satoumi+Ecosystems+and+Human+Well-Being:+Socio-ecological+Production+Landscapes+of+Japan+-+Summary+for+Decision+Makers.#0","publisher":"UNU Tokyo","publisher-place":"Japan","title":"Satoyama-satoumi ecosystems and human well-being: socio-ecological production landscapes of Japan","type":"book"},"uris":["http://www.mendeley.com/documents/?uuid=76c6eb86-320a-438a-82fe-97296be595b3"]},{"id":"ITEM-2","itemData":{"author":[{"dropping-particle":"","family":"Ichikawa","given":"K","non-dropping-particle":"","parse-names":false,"suffix":""}],"container-title":"United Nations University Institute of Advanced Studies","id":"ITEM-2","issued":{"date-parts":[["2012"]]},"publisher-place":"Yokohama","title":"Socio-ecological production landscapes in Asia","type":"book"},"uris":["http://www.mendeley.com/documents/?uuid=5ca369da-58c7-44dc-88ea-ef27a5d03b9c"]},{"id":"ITEM-3","itemData":{"DOI":"10.1007/s11284-010-0745-8","ISBN":"0912-3814","ISSN":"0912-3814","abstract":"The satoyama landscape is a traditional Japanese rural land-use system that represents a balanced; relationship between human beings and nature, thereby sustaining a variety of ecosystem services, including the diversity of secondary natural environments. Overuse of the satoyama, as occurred during the Edo and early Meiji periods, as well as underuse as seen in the wake of the fuel and fertilizer revolutions of the 1960s, destroy this balance and hence the sustainability of this system.; The Satoyama Initiative is an effort to rebuild a healthy relationship between nature and people who respect the traditional knowledge embodied in the satoyama system, and to explore new shared management systems (‘‘new’’ commons) in which various actors, including corporations, participate in working toward the combined goals of a low-carbon, resource-circulating, nature-harmonious society. In the interests of furthering cooperation with developing nations, it is important that this initiative pay heed to the need for improved agricultural, forestry, and livestock industry productivity that harmonizes with the natural environment, and to the improvement of human well-being and the reduction of poverty.","author":[{"dropping-particle":"","family":"Takeuchi","given":"Kazuhiko","non-dropping-particle":"","parse-names":false,"suffix":""}],"container-title":"Ecological Research","id":"ITEM-3","issue":"5","issued":{"date-parts":[["2010","9","14"]]},"page":"891-897","publisher":"Springer","title":"Rebuilding the relationship between people and nature: the Satoyama Initiative","type":"article-journal","volume":"25"},"uris":["http://www.mendeley.com/documents/?uuid=56dc78d1-13d6-48e3-9389-835723c141e0"]},{"id":"ITEM-4","itemData":{"ISSN":"2204-4604","author":[{"dropping-particle":"","family":"Thaman","given":"R.R.","non-dropping-particle":"","parse-names":false,"suffix":""}],"container-title":"Pacific Conservation Biology","id":"ITEM-4","issue":"2","issued":{"date-parts":[["2014"]]},"page":"180-192","publisher":"CSIRO","title":"Agrodeforestation and the loss of agrobiodiversity in the Pacific Islands: a call for conservation","type":"article-journal","volume":"20"},"uris":["http://www.mendeley.com/documents/?uuid=812655ec-9d5d-4e34-83d7-46f30fd9ffba"]},{"id":"ITEM-5","itemData":{"author":[{"dropping-particle":"","family":"Thaman","given":"R.R.","non-dropping-particle":"","parse-names":false,"suffix":""}],"container-title":"Mai Life","id":"ITEM-5","issue":"Nov","issued":{"date-parts":[["2009"]]},"page":"54-57","title":"Samoa and the Black Tuesday Tsunami 2009: Part 1","type":"article-magazine"},"uris":["http://www.mendeley.com/documents/?uuid=93929c03-c52d-4596-a904-f08aeb2f0bea"]}],"mendeley":{"formattedCitation":"(Duraiappah &lt;i&gt;et al.&lt;/i&gt;, 2012; Ichikawa, 2012; Takeuchi, 2010; Thaman, 2009, 2014)","plainTextFormattedCitation":"(Duraiappah et al., 2012; Ichikawa, 2012; Takeuchi, 2010; Thaman, 2009, 2014)","previouslyFormattedCitation":"(Duraiappah &lt;i&gt;et al.&lt;/i&gt;, 2012; Ichikawa, 2012; Takeuchi, 2010; Thaman, 2009, 2014)"},"properties":{"noteIndex":0},"schema":"https://github.com/citation-style-language/schema/raw/master/csl-citation.json"}</w:instrText>
      </w:r>
      <w:r w:rsidRPr="00F222A8">
        <w:fldChar w:fldCharType="separate"/>
      </w:r>
      <w:r w:rsidRPr="00F222A8">
        <w:rPr>
          <w:noProof/>
        </w:rPr>
        <w:t xml:space="preserve">(Duraiappah </w:t>
      </w:r>
      <w:r w:rsidRPr="00F222A8">
        <w:rPr>
          <w:i/>
          <w:noProof/>
        </w:rPr>
        <w:t>et al.</w:t>
      </w:r>
      <w:r w:rsidRPr="00F222A8">
        <w:rPr>
          <w:noProof/>
        </w:rPr>
        <w:t>, 2012; Ichikawa, 2012; Takeuchi, 2010; Thaman, 2009, 2014)</w:t>
      </w:r>
      <w:r w:rsidRPr="00F222A8">
        <w:fldChar w:fldCharType="end"/>
      </w:r>
      <w:r w:rsidRPr="00F222A8">
        <w:t>;</w:t>
      </w:r>
    </w:p>
    <w:p w14:paraId="1AE17723" w14:textId="77777777" w:rsidR="00A01204" w:rsidRPr="00F222A8" w:rsidRDefault="00A01204" w:rsidP="007F0414">
      <w:pPr>
        <w:pStyle w:val="ListParagraph"/>
        <w:numPr>
          <w:ilvl w:val="0"/>
          <w:numId w:val="51"/>
        </w:numPr>
        <w:adjustRightInd w:val="0"/>
        <w:ind w:right="200"/>
        <w:contextualSpacing/>
      </w:pPr>
      <w:r w:rsidRPr="00F222A8">
        <w:t xml:space="preserve">indigenous agricultural and pastureland management systems such as Australia’s fire-stick farming, North-East India’s Alder-based rice farming, and the </w:t>
      </w:r>
      <w:r w:rsidRPr="00F222A8">
        <w:rPr>
          <w:color w:val="000000"/>
        </w:rPr>
        <w:t xml:space="preserve">Apatani fish-paddy cultivation  of Arunachal Pradesh in India, </w:t>
      </w:r>
      <w:r w:rsidRPr="00F222A8">
        <w:t xml:space="preserve">among several others </w:t>
      </w:r>
      <w:r w:rsidRPr="00F222A8">
        <w:fldChar w:fldCharType="begin" w:fldLock="1"/>
      </w:r>
      <w:r w:rsidRPr="00F222A8">
        <w:instrText>ADDIN CSL_CITATION {"citationItems":[{"id":"ITEM-1","itemData":{"DOI":"10.1080/21513732.2015.1027793","ISSN":"2151-3732","abstract":"Mountain ecosystems are increasingly being affected by global environmental change, challenging the ubiquitous agro- ecosystem-based livelihoods of the people. This article uses participatory research methods to document and analyse (1) local and regional impacts of climate change on ecosystem services (ES) and livelihoods, and (2) the main current adaptation strategies of local peoples in the mountains of central Nepal. Major observed impacts include reduced precipitation and an irregular rainfall pattern, affecting paddy cultivation and winter crop production. Production is also affected by increased pest and pathogen prevalence. Other impacts include increased livestock disease and reduced forest regeneration. Our results confirm earlier findings of a decrease in the district’s forest cover in past; however, substantial efforts in forest conservation and management at the local level have gradually increased forest cover in recent years. Despite the increased potential for forest ecosystem services, the availability of forest goods, in particular fuel wood, fodder and litter, have decreased because of a strict regulation on forest goods extraction. Additionally, new invasive species are colonising these forests, preventing regeneration of preferred and local forest vegetation in some areas and, as a result, the densities of tree crops are changing. Most users cope with these changes by short term, reactive solutions. However, a number of local adaptation strategies, such as changing both agricultural practices and water harvesting and management, are increasing efficiency in resource use. To increase the adaptive capacity of poor households, we suggest it is essential to incorporate climate change adaptations within the local planning process","author":[{"dropping-particle":"","family":"Bhatta","given":"Laxmi D.","non-dropping-particle":"","parse-names":false,"suffix":""},{"dropping-particle":"","family":"Oort","given":"Bob Eric Helmuth","non-dropping-particle":"van","parse-names":false,"suffix":""},{"dropping-particle":"","family":"Stork","given":"Nigel E.","non-dropping-particle":"","parse-names":false,"suffix":""},{"dropping-particle":"","family":"Baral","given":"Himlal","non-dropping-particle":"","parse-names":false,"suffix":""}],"container-title":"International Journal of Biodiversity Science, Ecosystem Services &amp; Management","id":"ITEM-1","issue":"2","issued":{"date-parts":[["2015"]]},"page":"145-155","title":"Ecosystem services and livelihoods in a changing climate: Understanding local adaptations in the Upper Koshi, Nepal","type":"article-journal","volume":"11"},"uris":["http://www.mendeley.com/documents/?uuid=6775f50c-7988-4ecc-9b61-2f641a8b0cd6"]},{"id":"ITEM-2","itemData":{"ISSN":"1873-7617","author":[{"dropping-particle":"","family":"Pandit","given":"Ram","non-dropping-particle":"","parse-names":false,"suffix":""},{"dropping-particle":"","family":"Bevilacqua","given":"Eddie","non-dropping-particle":"","parse-names":false,"suffix":""}],"container-title":"Small-scale forestry","id":"ITEM-2","issue":"1","issued":{"date-parts":[["2011"]]},"note":"NULL","page":"97-113","publisher":"Springer","title":"Social heterogeneity and community forestry processes: reflections from forest users of Dhading District, Nepal","type":"article-journal","volume":"10"},"uris":["http://www.mendeley.com/documents/?uuid=4aa252f6-461a-45cf-baf2-b304a65d61a0"]},{"id":"ITEM-3","itemData":{"ISSN":"2212-0416","author":[{"dropping-particle":"","family":"Oort","given":"Bob","non-dropping-particle":"van","parse-names":false,"suffix":""},{"dropping-particle":"","family":"Bhatta","given":"Laxmi Dutt","non-dropping-particle":"","parse-names":false,"suffix":""},{"dropping-particle":"","family":"Baral","given":"Himlal","non-dropping-particle":"","parse-names":false,"suffix":""},{"dropping-particle":"","family":"Rai","given":"Rajesh Kumar","non-dropping-particle":"","parse-names":false,"suffix":""},{"dropping-particle":"","family":"Dhakal","given":"Madhav","non-dropping-particle":"","parse-names":false,"suffix":""},{"dropping-particle":"","family":"Rucevska","given":"Ieva","non-dropping-particle":"","parse-names":false,"suffix":""},{"dropping-particle":"","family":"Adhikari","given":"Ramesh","non-dropping-particle":"","parse-names":false,"suffix":""}],"container-title":"Ecosystem Services","id":"ITEM-3","issued":{"date-parts":[["2015"]]},"note":"NULL","page":"70-80","publisher":"Elsevier","title":"Assessing community values to support mapping of ecosystem services in the Koshi river basin, Nepal","type":"article-journal","volume":"13"},"uris":["http://www.mendeley.com/documents/?uuid=19c4d6a2-7792-48ef-a509-fc5daf4612ce"]},{"id":"ITEM-4","itemData":{"author":[{"dropping-particle":"","family":"Tangjang","given":"Sumpam","non-dropping-particle":"","parse-names":false,"suffix":""},{"dropping-particle":"","family":"Nair","given":"P K Ramachandran","non-dropping-particle":"","parse-names":false,"suffix":""}],"container-title":"J Environ Sci Eng A","id":"ITEM-4","issued":{"date-parts":[["2015"]]},"page":"545-557","title":"Rice+ fish farming in homesteads: sustainable natural-resource management for subsistence in Arunachal Pradesh, India","type":"article-journal","volume":"4"},"uris":["http://www.mendeley.com/documents/?uuid=76de01ed-0300-4898-9865-9eb4f8b05bc0"]}],"mendeley":{"formattedCitation":"(Bhatta &lt;i&gt;et al.&lt;/i&gt;, 2015; Pandit &amp; Bevilacqua, 2011; Tangjang &amp; Nair, 2015; van Oort &lt;i&gt;et al.&lt;/i&gt;, 2015)","plainTextFormattedCitation":"(Bhatta et al., 2015; Pandit &amp; Bevilacqua, 2011; Tangjang &amp; Nair, 2015; van Oort et al., 2015)","previouslyFormattedCitation":"(Bhatta &lt;i&gt;et al.&lt;/i&gt;, 2015; Pandit &amp; Bevilacqua, 2011; Tangjang &amp; Nair, 2015; van Oort &lt;i&gt;et al.&lt;/i&gt;, 2015)"},"properties":{"noteIndex":0},"schema":"https://github.com/citation-style-language/schema/raw/master/csl-citation.json"}</w:instrText>
      </w:r>
      <w:r w:rsidRPr="00F222A8">
        <w:fldChar w:fldCharType="separate"/>
      </w:r>
      <w:r w:rsidRPr="00F222A8">
        <w:rPr>
          <w:noProof/>
        </w:rPr>
        <w:t xml:space="preserve">(Bhatta </w:t>
      </w:r>
      <w:r w:rsidRPr="00F222A8">
        <w:rPr>
          <w:i/>
          <w:noProof/>
        </w:rPr>
        <w:t>et al.</w:t>
      </w:r>
      <w:r w:rsidRPr="00F222A8">
        <w:rPr>
          <w:noProof/>
        </w:rPr>
        <w:t xml:space="preserve">, 2015; Pandit &amp; Bevilacqua, 2011; Tangjang &amp; Nair, 2015; van Oort </w:t>
      </w:r>
      <w:r w:rsidRPr="00F222A8">
        <w:rPr>
          <w:i/>
          <w:noProof/>
        </w:rPr>
        <w:t>et al.</w:t>
      </w:r>
      <w:r w:rsidRPr="00F222A8">
        <w:rPr>
          <w:noProof/>
        </w:rPr>
        <w:t>, 2015)</w:t>
      </w:r>
      <w:r w:rsidRPr="00F222A8">
        <w:fldChar w:fldCharType="end"/>
      </w:r>
      <w:r w:rsidRPr="00F222A8">
        <w:t>;</w:t>
      </w:r>
    </w:p>
    <w:p w14:paraId="56A43342" w14:textId="77777777" w:rsidR="00A01204" w:rsidRPr="00F222A8" w:rsidRDefault="00A01204" w:rsidP="007F0414">
      <w:pPr>
        <w:pStyle w:val="ListParagraph"/>
        <w:numPr>
          <w:ilvl w:val="0"/>
          <w:numId w:val="51"/>
        </w:numPr>
        <w:adjustRightInd w:val="0"/>
        <w:ind w:right="200"/>
        <w:contextualSpacing/>
      </w:pPr>
      <w:r w:rsidRPr="00F222A8">
        <w:t xml:space="preserve">indigenous forestry systems where tenure security, as well as access to (and benefit from) resources is guaranteed under the principle of “care and share” </w:t>
      </w:r>
      <w:r w:rsidRPr="00F222A8">
        <w:fldChar w:fldCharType="begin" w:fldLock="1"/>
      </w:r>
      <w:r w:rsidRPr="00F222A8">
        <w:instrText>ADDIN CSL_CITATION {"citationItems":[{"id":"ITEM-1","itemData":{"URL":"http://www.forestrynepal.org/publications/article/6307","abstract":"Forest ecosystem and biodiversity resources provide critical livelihood support to majority of indigenous and local communities (ILC) of Nepal. Rich and diverse types of indigenous, traditional and local forest and pasture management practices are found throughout Nepal according to different cultures, locations, climatic conditions and socio-economic situation. Most of these practices are adaptive, flexible, scalable and low cost. A large number of these community-based natural resources management (CBNRM) practices built on indigenous and local knowledge conserve soil, water, and biodiversity as well as protect vital livelihood and development infrastructures building resiliency and adaptive capacity of forest ecosystems. Climate change, as the newest driver of deforestation, forest land degradation, has been impacting forest ecosystem by fragmenting habitats, altering species composition, changing growing season, lowering biomass productivity, and increasing risks of fires and floods. Indigenous peoples and local communities have been coping with these changes by using their indigenous local knowledge, skills, and practices (ILKP) and making them more adaptive and resilient. This paper reports on the documentation and assessment of different community based practices drawn from five case examples in five districts of Nepal covering aspects including evolution, innovations, and adaptation processes. Using field-based shared learning approaches, it explores the challenges and opportunities of integrating, synergizing, and complementing indigenous practices with modern scientific knowledge and technologies. Among the major findings, a diverse type of location and situation specific community based protection, development, conservation, and sustainable utilization practices are found widely prevalent and largely successful. Indigenous adaptive capacity is being improved through demand-based training and capacity building programs. Traditional forest users are found well organized institutionally and increasingly found integrating, synergizing, and complementing their indigenous and local practices with the modern knowledge, practices, and rules. Although indigenous and local communities are successfully demonstrating the use of their indigenous local knowledge, innovation, and collective actions to achieve multiple benefits from forests ecosystems in an equitable and sustainable manner, this study suggests integrating scientific knowledge and technologie…","author":[{"dropping-particle":"","family":"Karki","given":"Madhav","non-dropping-particle":"","parse-names":false,"suffix":""},{"dropping-particle":"","family":"Adhikari","given":"Jay Ram","non-dropping-particle":"","parse-names":false,"suffix":""}],"container-title":"ForestryNepal: Gateway to Forestry Information in Nepal","id":"ITEM-1","issued":{"date-parts":[["2015"]]},"page":"1-17","title":"Integrating indigenous, local and modern knowledge for sustainable conservation and management of forest ecosystems in Nepal","type":"webpage"},"uris":["http://www.mendeley.com/documents/?uuid=fda9639a-b648-4981-a218-f94c6e6a867a"]}],"mendeley":{"formattedCitation":"(Karki &amp; Adhikari, 2015)","manualFormatting":"(Karki &amp; Adhikari, 2015)","plainTextFormattedCitation":"(Karki &amp; Adhikari, 2015)","previouslyFormattedCitation":"(Karki &amp; Adhikari, 2015)"},"properties":{"noteIndex":0},"schema":"https://github.com/citation-style-language/schema/raw/master/csl-citation.json"}</w:instrText>
      </w:r>
      <w:r w:rsidRPr="00F222A8">
        <w:fldChar w:fldCharType="separate"/>
      </w:r>
      <w:r w:rsidRPr="00F222A8">
        <w:rPr>
          <w:noProof/>
        </w:rPr>
        <w:t>(Karki &amp; Adhikari, 2015)</w:t>
      </w:r>
      <w:r w:rsidRPr="00F222A8">
        <w:fldChar w:fldCharType="end"/>
      </w:r>
      <w:r w:rsidRPr="00F222A8">
        <w:t>.</w:t>
      </w:r>
    </w:p>
    <w:p w14:paraId="744F57FF" w14:textId="77777777" w:rsidR="00A01204" w:rsidRPr="00F222A8" w:rsidRDefault="00A01204" w:rsidP="007F0414">
      <w:pPr>
        <w:pStyle w:val="ListParagraph"/>
        <w:numPr>
          <w:ilvl w:val="0"/>
          <w:numId w:val="51"/>
        </w:numPr>
        <w:adjustRightInd w:val="0"/>
        <w:ind w:right="200"/>
        <w:contextualSpacing/>
      </w:pPr>
      <w:r w:rsidRPr="00F222A8">
        <w:lastRenderedPageBreak/>
        <w:t xml:space="preserve">traditional marine tenure and resource management systems that have provided a foundation for modern community-based sustainable fisheries management systems </w:t>
      </w:r>
      <w:r w:rsidRPr="00F222A8">
        <w:fldChar w:fldCharType="begin" w:fldLock="1"/>
      </w:r>
      <w:r w:rsidRPr="00F222A8">
        <w:instrText>ADDIN CSL_CITATION {"citationItems":[{"id":"ITEM-1","itemData":{"author":[{"dropping-particle":"","family":"Govan","given":"Hugh","non-dropping-particle":"","parse-names":false,"suffix":""}],"container-title":"SPC Traditional Marine Resource Management and Knowledge Information Bulletin","id":"ITEM-1","issued":{"date-parts":[["2009"]]},"note":"NULL","page":"16-25","publisher":"Citeseer","title":"Achieving the potential of locally managed marine areas in the South Pacific","type":"article-journal","volume":"25"},"uris":["http://www.mendeley.com/documents/?uuid=08d26075-00f0-4fdd-bdea-aa609c6db8c1"]}],"mendeley":{"formattedCitation":"(Govan, 2009)","manualFormatting":"(e.g. Govan, 2009)","plainTextFormattedCitation":"(Govan, 2009)","previouslyFormattedCitation":"(Govan, 2009)"},"properties":{"noteIndex":0},"schema":"https://github.com/citation-style-language/schema/raw/master/csl-citation.json"}</w:instrText>
      </w:r>
      <w:r w:rsidRPr="00F222A8">
        <w:fldChar w:fldCharType="separate"/>
      </w:r>
      <w:r w:rsidRPr="00F222A8">
        <w:rPr>
          <w:noProof/>
        </w:rPr>
        <w:t>(e.g. Govan, 2009)</w:t>
      </w:r>
      <w:r w:rsidRPr="00F222A8">
        <w:fldChar w:fldCharType="end"/>
      </w:r>
      <w:r w:rsidRPr="0008241C">
        <w:rPr>
          <w:szCs w:val="18"/>
          <w:vertAlign w:val="superscript"/>
          <w:lang w:val="en-US"/>
        </w:rPr>
        <w:footnoteReference w:id="7"/>
      </w:r>
      <w:r w:rsidRPr="00F222A8">
        <w:t>.</w:t>
      </w:r>
    </w:p>
    <w:p w14:paraId="22EFB67E" w14:textId="77777777" w:rsidR="00A01204" w:rsidRPr="0008241C" w:rsidRDefault="00A01204" w:rsidP="00A01204">
      <w:pPr>
        <w:rPr>
          <w:sz w:val="22"/>
          <w:szCs w:val="22"/>
        </w:rPr>
      </w:pPr>
    </w:p>
    <w:p w14:paraId="6138C621" w14:textId="77777777" w:rsidR="00A01204" w:rsidRPr="0008241C" w:rsidRDefault="00A01204" w:rsidP="00A01204">
      <w:pPr>
        <w:rPr>
          <w:sz w:val="22"/>
          <w:szCs w:val="22"/>
        </w:rPr>
      </w:pPr>
      <w:r w:rsidRPr="0008241C">
        <w:rPr>
          <w:sz w:val="22"/>
          <w:szCs w:val="22"/>
        </w:rPr>
        <w:t>Biodiversity (and the ecosystem services</w:t>
      </w:r>
      <w:r w:rsidRPr="0008241C">
        <w:rPr>
          <w:szCs w:val="18"/>
          <w:vertAlign w:val="superscript"/>
        </w:rPr>
        <w:footnoteReference w:id="8"/>
      </w:r>
      <w:r w:rsidRPr="0008241C">
        <w:rPr>
          <w:sz w:val="22"/>
          <w:szCs w:val="22"/>
        </w:rPr>
        <w:t xml:space="preserve"> it provides) within such social-ecological systems contributes substantially to the food, water, shelter and energy needs of local communities and larger segments of society (see Chapter 3). For example, close to 100 million indigenous people in the Asia-Pacific region draw their livelihoods directly from forest-based ecosystem services </w:t>
      </w:r>
      <w:r w:rsidRPr="0008241C">
        <w:rPr>
          <w:sz w:val="22"/>
          <w:szCs w:val="22"/>
        </w:rPr>
        <w:fldChar w:fldCharType="begin" w:fldLock="1"/>
      </w:r>
      <w:r w:rsidRPr="0008241C">
        <w:rPr>
          <w:sz w:val="22"/>
          <w:szCs w:val="22"/>
        </w:rPr>
        <w:instrText>ADDIN CSL_CITATION {"citationItems":[{"id":"ITEM-1","itemData":{"ISBN":"0564-3295","ISSN":"05643295","PMID":"20133125769","abstract":"Shifting agricultural practices of three tribes of Meghalaya viz., Khasi, Garo and Karbi were studied to analyze and understand the technological innovations adopted by these communities in this age old practice. The methods used for this study involved participatory data collection on the socio-economics, agricultural practices and bio-physical resources through Participatory Rural Appraisal (PRA), household survey and participatory resource mapping of the villages. The study was carried out in six villages viz., Khrang, War-War, Kuswai, Khulia, Chekwatgre and Sasatgre, two each inhabited by Khasi, Karbi and Garo tribes, respectively. It was observed that a variety of indigenous technological innovations have been introduced by these communities for making the system more productive, less degradative and able to generate cash income for modern living. The innovations include: use of cover crops, retention of trees, prudent management of weeds, use of poles and logs for soil conservation, introduction of cash crops and fallow management. Evolved and adopted by these communities through experiential learning, these innovations have ample potential of replication elsewhere. (English) [ABSTRACT FROM AUTHOR]","author":[{"dropping-particle":"","family":"Deb","given":"Sourabh","non-dropping-particle":"","parse-names":false,"suffix":""},{"dropping-particle":"","family":"Lynrah","given":"Marbakor Mary","non-dropping-particle":"","parse-names":false,"suffix":""},{"dropping-particle":"","family":"Tiwari","given":"B. K.","non-dropping-particle":"","parse-names":false,"suffix":""}],"container-title":"Tropical Ecology","id":"ITEM-1","issue":"2","issued":{"date-parts":[["2013"]]},"page":"133-148","title":"Technological innovations in shifting agricultural practices by three tribal farming communities of Meghalaya, northeast India","type":"article-journal","volume":"54"},"uris":["http://www.mendeley.com/documents/?uuid=dbe22abd-fc4e-4220-82db-3a3d07c93836"]}],"mendeley":{"formattedCitation":"(Deb &lt;i&gt;et al.&lt;/i&gt;, 2013)","plainTextFormattedCitation":"(Deb et al., 2013)","previouslyFormattedCitation":"(Deb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eb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s discussed above, several of these indigenous and local communities have kept intact the provision of such ecosystem services through traditional resource management practices that evolved over generations (see several examples in Chapter 2). </w:t>
      </w:r>
    </w:p>
    <w:p w14:paraId="5A15CF55" w14:textId="77777777" w:rsidR="00A01204" w:rsidRPr="0008241C" w:rsidRDefault="00A01204" w:rsidP="00A01204">
      <w:pPr>
        <w:rPr>
          <w:sz w:val="22"/>
          <w:szCs w:val="22"/>
        </w:rPr>
      </w:pPr>
    </w:p>
    <w:p w14:paraId="11BFC693" w14:textId="77777777" w:rsidR="00A01204" w:rsidRPr="0008241C" w:rsidRDefault="00A01204" w:rsidP="00A01204">
      <w:pPr>
        <w:rPr>
          <w:sz w:val="22"/>
          <w:szCs w:val="22"/>
        </w:rPr>
      </w:pPr>
      <w:r w:rsidRPr="0008241C">
        <w:rPr>
          <w:sz w:val="22"/>
          <w:szCs w:val="22"/>
        </w:rPr>
        <w:t xml:space="preserve">At the same time some of the poorest people across the Asia-Pacific (including numerous indigenous and local communities), live in some of the richest areas in terms of biodiversity and ecosystem services </w:t>
      </w:r>
      <w:r w:rsidRPr="0008241C">
        <w:rPr>
          <w:sz w:val="22"/>
          <w:szCs w:val="22"/>
        </w:rPr>
        <w:fldChar w:fldCharType="begin" w:fldLock="1"/>
      </w:r>
      <w:r w:rsidRPr="0008241C">
        <w:rPr>
          <w:sz w:val="22"/>
          <w:szCs w:val="22"/>
        </w:rPr>
        <w:instrText>ADDIN CSL_CITATION {"citationItems":[{"id":"ITEM-1","itemData":{"author":[{"dropping-particle":"","family":"Fisher","given":"Brendan","non-dropping-particle":"","parse-names":false,"suffix":""},{"dropping-particle":"","family":"Christopher","given":"Treg","non-dropping-particle":"","parse-names":false,"suffix":""}],"container-title":"ECOLOGICAL ECONOMICS","id":"ITEM-1","issued":{"date-parts":[["2007"]]},"page":"93–101","title":"Poverty and biodiversity: Measuring the overlap of human poverty and the biodiversity hotspots","type":"article-journal","volume":"62"},"uris":["http://www.mendeley.com/documents/?uuid=a9b1a9c1-0c46-4284-a790-8d8333094d0b"]}],"mendeley":{"formattedCitation":"(Fisher &amp; Christopher, 2007)","plainTextFormattedCitation":"(Fisher &amp; Christopher, 2007)","previouslyFormattedCitation":"(Fisher &amp; Christopher, 2007)"},"properties":{"noteIndex":0},"schema":"https://github.com/citation-style-language/schema/raw/master/csl-citation.json"}</w:instrText>
      </w:r>
      <w:r w:rsidRPr="0008241C">
        <w:rPr>
          <w:sz w:val="22"/>
          <w:szCs w:val="22"/>
        </w:rPr>
        <w:fldChar w:fldCharType="separate"/>
      </w:r>
      <w:r w:rsidRPr="0008241C">
        <w:rPr>
          <w:noProof/>
          <w:sz w:val="22"/>
          <w:szCs w:val="22"/>
        </w:rPr>
        <w:t>(Fisher &amp; Christopher, 2007)</w:t>
      </w:r>
      <w:r w:rsidRPr="0008241C">
        <w:rPr>
          <w:sz w:val="22"/>
          <w:szCs w:val="22"/>
        </w:rPr>
        <w:fldChar w:fldCharType="end"/>
      </w:r>
      <w:r w:rsidRPr="0008241C">
        <w:rPr>
          <w:sz w:val="22"/>
          <w:szCs w:val="22"/>
        </w:rPr>
        <w:t xml:space="preserve">. Several of these areas </w:t>
      </w:r>
      <w:r w:rsidRPr="0008241C">
        <w:rPr>
          <w:color w:val="000000"/>
          <w:sz w:val="22"/>
          <w:szCs w:val="22"/>
        </w:rPr>
        <w:t xml:space="preserve">have been widely undermined by factors as diverse as the expansion of industrial agriculture/forestry/fisheries, inequitable access to market economies, population growth and loss of land tenure, to mention just a few (see Section 1.1.4, 1.4.3, and Chapter 4). </w:t>
      </w:r>
      <w:r w:rsidRPr="0008241C">
        <w:rPr>
          <w:sz w:val="22"/>
          <w:szCs w:val="22"/>
        </w:rPr>
        <w:t>The significant degradation of such social-ecological systems has almost invariably compromised the access of indigenous and local communities to the ecosystem services upon which they critically depend. This, combined with the fact that for some of these communities there is a lack of access to resources, health services and education (that is often far from being acceptable for 21</w:t>
      </w:r>
      <w:r w:rsidRPr="0008241C">
        <w:rPr>
          <w:sz w:val="22"/>
          <w:szCs w:val="22"/>
          <w:vertAlign w:val="superscript"/>
        </w:rPr>
        <w:t>st</w:t>
      </w:r>
      <w:r w:rsidRPr="0008241C">
        <w:rPr>
          <w:sz w:val="22"/>
          <w:szCs w:val="22"/>
        </w:rPr>
        <w:t xml:space="preserve"> century standards), has resulted in higher prevalence of malnutrition, gender-based violence, child mortality and infectious diseases in many of these communities when compared to non-indigenous communities living in the same areas </w:t>
      </w:r>
      <w:r w:rsidRPr="0008241C">
        <w:rPr>
          <w:sz w:val="22"/>
          <w:szCs w:val="22"/>
        </w:rPr>
        <w:fldChar w:fldCharType="begin" w:fldLock="1"/>
      </w:r>
      <w:r w:rsidRPr="0008241C">
        <w:rPr>
          <w:sz w:val="22"/>
          <w:szCs w:val="22"/>
        </w:rPr>
        <w:instrText>ADDIN CSL_CITATION {"citationItems":[{"id":"ITEM-1","itemData":{"author":[{"dropping-particle":"","family":"MRGI","given":"","non-dropping-particle":"","parse-names":false,"suffix":""}],"id":"ITEM-1","issued":{"date-parts":[["2003"]]},"note":"Bengwayan, Michael A","title":"Report on Intellectual and Cultural Property Rights of Indigenous and Tribal Peoples in Asia","type":"article-journal"},"uris":["http://www.mendeley.com/documents/?uuid=3c9aea2e-4475-4953-b31d-a91b5db88191"]},{"id":"ITEM-2","itemData":{"author":[{"dropping-particle":"","family":"AIPP","given":"","non-dropping-particle":"","parse-names":false,"suffix":""}],"editor":[{"dropping-particle":"","family":"Maranan","given":"Luchie","non-dropping-particle":"","parse-names":false,"suffix":""}],"id":"ITEM-2","issued":{"date-parts":[["2015"]]},"publisher":"Asia Indigenous Peoples Pact (AIPP)","title":"Strenghtening Indigenous Peoples' Movements, AIPP Annual Report","type":"report"},"uris":["http://www.mendeley.com/documents/?uuid=ffb474a9-d350-4f9c-be2f-5f31bf3f7ac3"]},{"id":"ITEM-3","itemData":{"author":[{"dropping-particle":"","family":"University of Florida","given":"","non-dropping-particle":"","parse-names":false,"suffix":""}],"id":"ITEM-3","issued":{"date-parts":[["2015"]]},"number":"Principal Investigator: Dr. Simone Athayde","title":"Technical Report: Follow-up Project from the Risk Interpretation and Action Fellows Seminar; Developing an International Network on Indigenous Peoples and Disaster Risk Reduction","type":"report"},"uris":["http://www.mendeley.com/documents/?uuid=751f8998-7e5a-4552-833a-8fdd715cda8e"]}],"mendeley":{"formattedCitation":"(AIPP, 2015; MRGI, 2003; University of Florida, 2015)","plainTextFormattedCitation":"(AIPP, 2015; MRGI, 2003; University of Florida, 2015)","previouslyFormattedCitation":"(AIPP, 2015; MRGI, 2003; University of Florida, 2015)"},"properties":{"noteIndex":0},"schema":"https://github.com/citation-style-language/schema/raw/master/csl-citation.json"}</w:instrText>
      </w:r>
      <w:r w:rsidRPr="0008241C">
        <w:rPr>
          <w:sz w:val="22"/>
          <w:szCs w:val="22"/>
        </w:rPr>
        <w:fldChar w:fldCharType="separate"/>
      </w:r>
      <w:r w:rsidRPr="0008241C">
        <w:rPr>
          <w:noProof/>
          <w:sz w:val="22"/>
          <w:szCs w:val="22"/>
        </w:rPr>
        <w:t>(AIPP, 2015; MRGI, 2003; University of Florida, 2015)</w:t>
      </w:r>
      <w:r w:rsidRPr="0008241C">
        <w:rPr>
          <w:sz w:val="22"/>
          <w:szCs w:val="22"/>
        </w:rPr>
        <w:fldChar w:fldCharType="end"/>
      </w:r>
      <w:r w:rsidRPr="0008241C">
        <w:rPr>
          <w:sz w:val="22"/>
          <w:szCs w:val="22"/>
        </w:rPr>
        <w:t xml:space="preserve">. </w:t>
      </w:r>
    </w:p>
    <w:p w14:paraId="0531AEF4" w14:textId="77777777" w:rsidR="00A01204" w:rsidRPr="0008241C" w:rsidRDefault="00A01204" w:rsidP="00A01204">
      <w:pPr>
        <w:rPr>
          <w:sz w:val="22"/>
          <w:szCs w:val="22"/>
        </w:rPr>
      </w:pPr>
    </w:p>
    <w:p w14:paraId="5E1166EF" w14:textId="77777777" w:rsidR="00A01204" w:rsidRPr="0008241C" w:rsidRDefault="00A01204" w:rsidP="00A01204">
      <w:pPr>
        <w:keepNext/>
        <w:tabs>
          <w:tab w:val="clear" w:pos="1247"/>
          <w:tab w:val="left" w:pos="765"/>
        </w:tabs>
        <w:outlineLvl w:val="2"/>
        <w:rPr>
          <w:b/>
          <w:sz w:val="24"/>
          <w:szCs w:val="24"/>
        </w:rPr>
      </w:pPr>
      <w:bookmarkStart w:id="83" w:name="_Toc470985505"/>
      <w:bookmarkStart w:id="84" w:name="_Toc480652870"/>
      <w:bookmarkStart w:id="85" w:name="_Toc504173097"/>
      <w:bookmarkStart w:id="86" w:name="_Toc504316221"/>
      <w:bookmarkStart w:id="87" w:name="_Toc504317064"/>
      <w:bookmarkStart w:id="88" w:name="_Toc504317757"/>
      <w:bookmarkStart w:id="89" w:name="_Toc504320563"/>
      <w:bookmarkStart w:id="90" w:name="_Toc504320787"/>
      <w:bookmarkStart w:id="91" w:name="_Toc504321103"/>
      <w:bookmarkStart w:id="92" w:name="_Toc524033680"/>
      <w:r w:rsidRPr="0008241C">
        <w:rPr>
          <w:b/>
          <w:sz w:val="24"/>
          <w:szCs w:val="24"/>
        </w:rPr>
        <w:t>1.1.4</w:t>
      </w:r>
      <w:r w:rsidRPr="0008241C">
        <w:rPr>
          <w:b/>
          <w:sz w:val="24"/>
          <w:szCs w:val="24"/>
        </w:rPr>
        <w:tab/>
        <w:t xml:space="preserve">Growing threats </w:t>
      </w:r>
      <w:bookmarkEnd w:id="83"/>
      <w:r w:rsidRPr="0008241C">
        <w:rPr>
          <w:b/>
          <w:sz w:val="24"/>
          <w:szCs w:val="24"/>
        </w:rPr>
        <w:t>to biodiversity</w:t>
      </w:r>
      <w:bookmarkEnd w:id="84"/>
      <w:bookmarkEnd w:id="85"/>
      <w:bookmarkEnd w:id="86"/>
      <w:bookmarkEnd w:id="87"/>
      <w:bookmarkEnd w:id="88"/>
      <w:bookmarkEnd w:id="89"/>
      <w:bookmarkEnd w:id="90"/>
      <w:bookmarkEnd w:id="91"/>
      <w:bookmarkEnd w:id="92"/>
    </w:p>
    <w:p w14:paraId="5CA6C3AD" w14:textId="77777777" w:rsidR="00A01204" w:rsidRPr="0008241C" w:rsidRDefault="00A01204" w:rsidP="00A01204">
      <w:pPr>
        <w:rPr>
          <w:sz w:val="22"/>
          <w:szCs w:val="22"/>
        </w:rPr>
      </w:pPr>
    </w:p>
    <w:p w14:paraId="04ADB06C" w14:textId="77777777" w:rsidR="00A01204" w:rsidRPr="0008241C" w:rsidRDefault="00A01204" w:rsidP="00A01204">
      <w:pPr>
        <w:rPr>
          <w:b/>
          <w:sz w:val="22"/>
          <w:szCs w:val="22"/>
        </w:rPr>
      </w:pPr>
      <w:r w:rsidRPr="0008241C">
        <w:rPr>
          <w:sz w:val="22"/>
          <w:szCs w:val="22"/>
        </w:rPr>
        <w:t xml:space="preserve">Biodiversity in the Asia-Pacific region  is under serious threat due to a combination of anthropogenic and natural factors. These include a large number of direct and indirect drivers that are discussed in more detail in Chapters 3 and 4. The main direct drivers discussed below include </w:t>
      </w:r>
      <w:r w:rsidRPr="0008241C">
        <w:rPr>
          <w:sz w:val="22"/>
          <w:szCs w:val="21"/>
        </w:rPr>
        <w:t>land use change and degradation, pollution, resource overharvesting, invasive alien species, natural hazards, and human-induced climate change, sea-level rise and ocean acidification. These direct drivers can have synergistic and particularly devastating effects to ecosystems. They have often led to species extinctions and serious declines in biodiversity and ecosystem services across the region (Chapter 4).</w:t>
      </w:r>
      <w:r w:rsidRPr="0008241C">
        <w:rPr>
          <w:b/>
          <w:sz w:val="22"/>
          <w:szCs w:val="22"/>
        </w:rPr>
        <w:t xml:space="preserve"> </w:t>
      </w:r>
    </w:p>
    <w:p w14:paraId="1655DA48" w14:textId="77777777" w:rsidR="00A01204" w:rsidRPr="0008241C" w:rsidRDefault="00A01204" w:rsidP="00A01204">
      <w:pPr>
        <w:rPr>
          <w:sz w:val="22"/>
          <w:szCs w:val="22"/>
        </w:rPr>
      </w:pPr>
    </w:p>
    <w:p w14:paraId="76A3B4B9" w14:textId="3330885A" w:rsidR="00A01204" w:rsidRPr="0008241C" w:rsidRDefault="00A01204" w:rsidP="00A01204">
      <w:pPr>
        <w:rPr>
          <w:sz w:val="22"/>
          <w:szCs w:val="22"/>
        </w:rPr>
      </w:pPr>
      <w:r w:rsidRPr="0008241C">
        <w:rPr>
          <w:sz w:val="22"/>
          <w:szCs w:val="22"/>
        </w:rPr>
        <w:t>The Asia-Pacific is historically the most vulnerable region on Earth to natural hazards and extreme events (</w:t>
      </w:r>
      <w:r w:rsidRPr="0008241C">
        <w:rPr>
          <w:sz w:val="22"/>
          <w:szCs w:val="22"/>
        </w:rPr>
        <w:fldChar w:fldCharType="begin"/>
      </w:r>
      <w:r w:rsidRPr="0008241C">
        <w:rPr>
          <w:sz w:val="22"/>
          <w:szCs w:val="22"/>
        </w:rPr>
        <w:instrText xml:space="preserve"> REF _Ref480622308 \h  \* MERGEFORMAT </w:instrText>
      </w:r>
      <w:r w:rsidRPr="0008241C">
        <w:rPr>
          <w:sz w:val="22"/>
          <w:szCs w:val="22"/>
        </w:rPr>
      </w:r>
      <w:r w:rsidRPr="0008241C">
        <w:rPr>
          <w:sz w:val="22"/>
          <w:szCs w:val="22"/>
        </w:rPr>
        <w:fldChar w:fldCharType="separate"/>
      </w:r>
      <w:r w:rsidR="00D74032" w:rsidRPr="00D74032">
        <w:rPr>
          <w:sz w:val="22"/>
          <w:szCs w:val="22"/>
        </w:rPr>
        <w:t>Table 1.3</w:t>
      </w:r>
      <w:r w:rsidRPr="0008241C">
        <w:rPr>
          <w:sz w:val="22"/>
          <w:szCs w:val="22"/>
        </w:rPr>
        <w:fldChar w:fldCharType="end"/>
      </w:r>
      <w:r w:rsidRPr="0008241C">
        <w:rPr>
          <w:sz w:val="22"/>
          <w:szCs w:val="22"/>
        </w:rPr>
        <w:t xml:space="preserve">) such as tropical cyclones, flash/seasonal floods, prolonged droughts, king tides, earthquakes, tsunamis, and volcanic eruptions, among others (see </w:t>
      </w:r>
      <w:r w:rsidRPr="0008241C">
        <w:rPr>
          <w:sz w:val="22"/>
          <w:szCs w:val="22"/>
        </w:rPr>
        <w:fldChar w:fldCharType="begin"/>
      </w:r>
      <w:r w:rsidRPr="0008241C">
        <w:rPr>
          <w:sz w:val="22"/>
          <w:szCs w:val="22"/>
        </w:rPr>
        <w:instrText xml:space="preserve"> REF _Ref480622322 \h  \* MERGEFORMAT </w:instrText>
      </w:r>
      <w:r w:rsidRPr="0008241C">
        <w:rPr>
          <w:sz w:val="22"/>
          <w:szCs w:val="22"/>
        </w:rPr>
      </w:r>
      <w:r w:rsidRPr="0008241C">
        <w:rPr>
          <w:sz w:val="22"/>
          <w:szCs w:val="22"/>
        </w:rPr>
        <w:fldChar w:fldCharType="separate"/>
      </w:r>
      <w:r w:rsidR="00D74032" w:rsidRPr="00D74032">
        <w:rPr>
          <w:sz w:val="22"/>
          <w:szCs w:val="22"/>
        </w:rPr>
        <w:t>Table S3</w:t>
      </w:r>
      <w:r w:rsidRPr="0008241C">
        <w:rPr>
          <w:sz w:val="22"/>
          <w:szCs w:val="22"/>
        </w:rPr>
        <w:fldChar w:fldCharType="end"/>
      </w:r>
      <w:r w:rsidRPr="0008241C">
        <w:rPr>
          <w:sz w:val="22"/>
          <w:szCs w:val="22"/>
        </w:rPr>
        <w:t xml:space="preserve">, Appendix). In particular, the Asia-Pacific region is the most seismically active region in the world, experiencing numerous non-climatic hazards such as earthquakes, tsunamis and volcanic eruptions that can have a significant effect on humans and ecosystems. For example the 2004 Indonesian tsunami caused approximately 280,000 human casualties in 14 countries, and destroyed extensive areas of coastal ecosystems and agricultural areas </w:t>
      </w:r>
      <w:r w:rsidRPr="0008241C">
        <w:rPr>
          <w:sz w:val="22"/>
          <w:szCs w:val="22"/>
        </w:rPr>
        <w:fldChar w:fldCharType="begin" w:fldLock="1"/>
      </w:r>
      <w:r w:rsidRPr="0008241C">
        <w:rPr>
          <w:sz w:val="22"/>
          <w:szCs w:val="22"/>
        </w:rPr>
        <w:instrText>ADDIN CSL_CITATION {"citationItems":[{"id":"ITEM-1","itemData":{"DOI":"10.1007/s10531-012-0288-0","ISBN":"0960-3115","ISSN":"09603115","abstract":"Our knowledge of how coastal species react to, and recover from, tsunamis is deficient because of the infrequency of these events, despite the importance of such information for ecological risk assessment of coastal hazards. To elucidate the differences in resilience among species and the successional processes of coastal sand-dune flora after tsunamis, we monitored the ecological impacts of the 2004 Indian Ocean tsunami on coastal sand-dune species on Phuket Island, Thailand. Using 127 floristic inventory datasets, we compared the occurrence, species composition, characteristics, and eco- morphological adaptations of coastal sand-dune species before and after the tsunami. Among the 73 species recognized, the occurrences of 28 changed significantly after the tsunami. The impacts on coastal sand-dune species of non-coastal sand-dune species invading the dunes after the disaster were temporary and minimal, perhaps because of constant coastal stresses such as sand movement and salt spray. Damage to woody species was less than that to herbaceous species. There were clear post-tsunami differences in the successional trajectories of coastal sand-dune flora (particularly herbaceous vegetation) between protected beaches with low-level anthropogenic disturbance and resort beaches. The tsunami-related qualitative variations on each beach were clearly explained not by changes in the Shannon-Wiener diversity index but by differences in species number (i.e., species richness). Numbers of coastal sand-dune species (particularly monophytes and those growing clonally by stolons) decreased significantly on protected beaches after the tsunami. We suggest that the recovery process—including its direction, trajectory, and duration—in coastal sand-dune species after tsunamis depends strongly on the individual beach structure and the degree of anthropogenic disturbance, including trampling pressure","author":[{"dropping-particle":"","family":"Hayasaka","given":"D.","non-dropping-particle":"","parse-names":false,"suffix":""},{"dropping-particle":"","family":"Goka","given":"K.","non-dropping-particle":"","parse-names":false,"suffix":""},{"dropping-particle":"","family":"Thawatchai","given":"W.","non-dropping-particle":"","parse-names":false,"suffix":""},{"dropping-particle":"","family":"Fujiwara","given":"K.","non-dropping-particle":"","parse-names":false,"suffix":""}],"container-title":"Biodiversity and Conservation","id":"ITEM-1","issue":"8","issued":{"date-parts":[["2012"]]},"page":"1971-1985","title":"Ecological impacts of the 2004 Indian Ocean tsunami on coastal sand-dune species on Phuket Island, Thailand","type":"article-journal","volume":"21"},"uris":["http://www.mendeley.com/documents/?uuid=8c009884-538d-48d4-99e2-52dfde8850dc"]},{"id":"ITEM-2","itemData":{"URL":"https://www.gdrc.org/uem/disasters/disenvi/tsunami.html","author":[{"dropping-particle":"","family":"Srinivas","given":"Hari","non-dropping-particle":"","parse-names":false,"suffix":""}],"id":"ITEM-2","issued":{"date-parts":[["2015"]]},"title":"The Indian Ocean Tsunami and its Environmental Impacts","type":"webpage"},"uris":["http://www.mendeley.com/documents/?uuid=26c7d314-9a79-499a-b7b3-f9003a6f944a"]}],"mendeley":{"formattedCitation":"(Hayasaka &lt;i&gt;et al.&lt;/i&gt;, 2012; Srinivas, 2015)","plainTextFormattedCitation":"(Hayasaka et al., 2012; Srinivas, 2015)","previouslyFormattedCitation":"(Hayasaka &lt;i&gt;et al.&lt;/i&gt;, 2012; Srinivas,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ayasaka </w:t>
      </w:r>
      <w:r w:rsidRPr="0008241C">
        <w:rPr>
          <w:i/>
          <w:noProof/>
          <w:sz w:val="22"/>
          <w:szCs w:val="22"/>
        </w:rPr>
        <w:t>et al.</w:t>
      </w:r>
      <w:r w:rsidRPr="0008241C">
        <w:rPr>
          <w:noProof/>
          <w:sz w:val="22"/>
          <w:szCs w:val="22"/>
        </w:rPr>
        <w:t>, 2012; Srinivas, 2015)</w:t>
      </w:r>
      <w:r w:rsidRPr="0008241C">
        <w:rPr>
          <w:sz w:val="22"/>
          <w:szCs w:val="22"/>
        </w:rPr>
        <w:fldChar w:fldCharType="end"/>
      </w:r>
      <w:r w:rsidRPr="0008241C">
        <w:rPr>
          <w:sz w:val="22"/>
          <w:szCs w:val="22"/>
        </w:rPr>
        <w:t>.</w:t>
      </w:r>
    </w:p>
    <w:p w14:paraId="015922BC" w14:textId="77777777" w:rsidR="00A01204" w:rsidRPr="0008241C" w:rsidRDefault="00A01204" w:rsidP="00A01204">
      <w:pPr>
        <w:rPr>
          <w:sz w:val="22"/>
          <w:szCs w:val="22"/>
        </w:rPr>
      </w:pPr>
    </w:p>
    <w:p w14:paraId="53962DC9" w14:textId="77777777" w:rsidR="00A01204" w:rsidRPr="0008241C" w:rsidRDefault="00A01204" w:rsidP="00A01204">
      <w:pPr>
        <w:rPr>
          <w:sz w:val="22"/>
          <w:szCs w:val="22"/>
        </w:rPr>
      </w:pPr>
      <w:r w:rsidRPr="0008241C">
        <w:rPr>
          <w:sz w:val="22"/>
          <w:szCs w:val="21"/>
        </w:rPr>
        <w:t xml:space="preserve">Climatic hazards, such as the periodic and erratic droughts and flooding can affect significantly ecosystems and biodiversity across the region </w:t>
      </w:r>
      <w:r w:rsidRPr="0008241C">
        <w:rPr>
          <w:sz w:val="22"/>
          <w:szCs w:val="21"/>
        </w:rPr>
        <w:fldChar w:fldCharType="begin" w:fldLock="1"/>
      </w:r>
      <w:r w:rsidRPr="0008241C">
        <w:rPr>
          <w:sz w:val="22"/>
          <w:szCs w:val="21"/>
        </w:rPr>
        <w:instrText>ADDIN CSL_CITATION {"citationItems":[{"id":"ITEM-1","itemData":{"DOI":"10.1080/01431161.2014.890298","ISSN":"0143-1161","abstract":"The Lower Mekong Basin (LMB) has a typical monsoon climate, with high temperatures and an uneven distribution of precipitation throughout the year. This climate, combined with the geographic position of the LMB, has led to an increase in the frequency of extreme weather events over last decade. However, few previous studies have used remote-sensing data to investigate the impact of such weather events, particularly severe droughts, on biological productivity in the LMB. To address this, we assessed the impact of drought on vegetation productivity in the LMB during 2000?2011 using MOD17 products. Several drought events were identified during this period. Of these, the most severe occurred during 2005 and 2010, although the 2005 drought was both more extensive and more intense. Net primary productivity (NPP) exhibited considerable variation during 2000?2011: the droughts in 2005 and 2010 reduced NPP by 14.7% and 8.4%, respectively. The impact of drought on NPP in 2005 was much greater than that in 2010, likely owing to the longer duration and larger deficit of precipitation in 2005 (which lasted from winter 2004 to spring 2005). Our results demonstrate that severe drought had a greater impact on NPP than mild drought, especially for forests, woodlands, and shrublands. Comparatively, little variation in NPP was found for croplands, even under drought conditions, which were attributed to the wide use of irrigation and the exploitation of water sources during drought periods. Moreover, multi-season croplands in Vietnam experienced only a small reduction in gross primary productivity (GPP) in 2005 compared to one-season croplands in Cambodia, which can be related to the shorter growing periods of the former impacted by droughts.\\nThe Lower Mekong Basin (LMB) has a typical monsoon climate, with high temperatures and an uneven distribution of precipitation throughout the year. This climate, combined with the geographic position of the LMB, has led to an increase in the frequency of extreme weather events over last decade. However, few previous studies have used remote-sensing data to investigate the impact of such weather events, particularly severe droughts, on biological productivity in the LMB. To address this, we assessed the impact of drought on vegetation productivity in the LMB during 2000?2011 using MOD17 products. Several drought events were identified during this period. Of these, the most severe occurred during 2005 and 2010, although the 2005 drough…","author":[{"dropping-particle":"","family":"Zhang","given":"Binghua","non-dropping-particle":"","parse-names":false,"suffix":""},{"dropping-particle":"","family":"Zhang","given":"Li","non-dropping-particle":"","parse-names":false,"suffix":""},{"dropping-particle":"","family":"Guo","given":"Huadong","non-dropping-particle":"","parse-names":false,"suffix":""},{"dropping-particle":"","family":"Leinenkugel","given":"Patrick","non-dropping-particle":"","parse-names":false,"suffix":""},{"dropping-particle":"","family":"Zhou","given":"Yu","non-dropping-particle":"","parse-names":false,"suffix":""},{"dropping-particle":"","family":"Li","given":"Li","non-dropping-particle":"","parse-names":false,"suffix":""},{"dropping-particle":"","family":"Shen","given":"Qian","non-dropping-particle":"","parse-names":false,"suffix":""}],"container-title":"International Journal of Remote Sensing","id":"ITEM-1","issue":"8","issued":{"date-parts":[["2014"]]},"page":"2835-2856","title":"Drought impact on vegetation productivity in the Lower Mekong Basin","type":"article-journal","volume":"35"},"uris":["http://www.mendeley.com/documents/?uuid=3ffae6ec-10cc-40cc-ae8b-fbccbc515e0e"]},{"id":"ITEM-2","itemData":{"DOI":"10.1371/journal.pone.0044601","ISBN":"1932-6203","ISSN":"19326203","PMID":"23071499","abstract":"The approximately 300 (298, 95% CI: 152-581) elephants in the Lower Kinabatangan Managed Elephant Range in Sabah, Malaysian Borneo are a priority sub-population for Borneo's total elephant population (2,040, 95% CI: 1,184-3,652). Habitat loss and human-elephant conflict are recognized as the major threats to Bornean elephant survival. In the Kinabatangan region, human settlements and agricultural development for oil palm drive an intense fragmentation process. Electric fences guard against elephant crop raiding but also remove access to suitable habitat patches. We conducted expert opinion-based least-cost analyses, to model the quantity and configuration of available suitable elephant habitat in the Lower Kinabatangan, and called this the Elephant Habitat Linkage. At 184 km(2), our estimate of available habitat is 54% smaller than the estimate used in the State's Elephant Action Plan for the Lower Kinabatangan Managed Elephant Range (400 km(2)). During high flood levels, available habitat is reduced to only 61 km(2). As a consequence, short-term elephant densities are likely to surge during floods to 4.83 km(-2) (95% CI: 2.46-9.41), among the highest estimated for forest-dwelling elephants in Asia or Africa. During severe floods, the configuration of remaining elephant habitat and the surge in elephant density may put two villages at elevated risk of human-elephant conflict. Lower Kinabatangan elephants are vulnerable to the natural disturbance regime of the river due to their limited dispersal options. Twenty bottlenecks less than one km wide throughout the Elephant Habitat Linkage, have the potential to further reduce access to suitable habitat. Rebuilding landscape connectivity to isolated habitat patches and to the North Kinabatangan Managed Elephant Range (less than 35 km inland) are conservation priorities that would increase the quantity of available habitat, and may work as a mechanism to allow population release, lower elephant density, reduce human-elephant conflict, and enable genetic mixing.","author":[{"dropping-particle":"","family":"Estes","given":"Jason G.","non-dropping-particle":"","parse-names":false,"suffix":""},{"dropping-particle":"","family":"Othman","given":"Nurzhafarina","non-dropping-particle":"","parse-names":false,"suffix":""},{"dropping-particle":"","family":"Ismail","given":"Sulaiman","non-dropping-particle":"","parse-names":false,"suffix":""},{"dropping-particle":"","family":"Ancrenaz","given":"Marc","non-dropping-particle":"","parse-names":false,"suffix":""},{"dropping-particle":"","family":"Goossens","given":"Benoit","non-dropping-particle":"","parse-names":false,"suffix":""},{"dropping-particle":"","family":"Ambu","given":"Laurentius N.","non-dropping-particle":"","parse-names":false,"suffix":""},{"dropping-particle":"","family":"Estes","given":"Anna B.","non-dropping-particle":"","parse-names":false,"suffix":""},{"dropping-particle":"","family":"Palmiotto","given":"Peter A.","non-dropping-particle":"","parse-names":false,"suffix":""}],"container-title":"PLoS ONE","id":"ITEM-2","issue":"10","issued":{"date-parts":[["2012"]]},"title":"Quantity and Configuration of Available Elephant Habitat and Related Conservation Concerns in the Lower Kinabatangan Floodplain of Sabah, Malaysia","type":"article-journal","volume":"7"},"uris":["http://www.mendeley.com/documents/?uuid=3a19a16b-cd17-4c63-84d9-f0a57ca88b7f"]}],"mendeley":{"formattedCitation":"(Estes &lt;i&gt;et al.&lt;/i&gt;, 2012; Zhang &lt;i&gt;et al.&lt;/i&gt;, 2014)","plainTextFormattedCitation":"(Estes et al., 2012; Zhang et al., 2014)","previouslyFormattedCitation":"(Estes &lt;i&gt;et al.&lt;/i&gt;, 2012; Zhang &lt;i&gt;et al.&lt;/i&gt;, 2014)"},"properties":{"noteIndex":0},"schema":"https://github.com/citation-style-language/schema/raw/master/csl-citation.json"}</w:instrText>
      </w:r>
      <w:r w:rsidRPr="0008241C">
        <w:rPr>
          <w:sz w:val="22"/>
          <w:szCs w:val="21"/>
        </w:rPr>
        <w:fldChar w:fldCharType="separate"/>
      </w:r>
      <w:r w:rsidRPr="0008241C">
        <w:rPr>
          <w:noProof/>
          <w:sz w:val="22"/>
          <w:szCs w:val="21"/>
        </w:rPr>
        <w:t xml:space="preserve">(Estes </w:t>
      </w:r>
      <w:r w:rsidRPr="0008241C">
        <w:rPr>
          <w:i/>
          <w:noProof/>
          <w:sz w:val="22"/>
          <w:szCs w:val="21"/>
        </w:rPr>
        <w:t>et al.</w:t>
      </w:r>
      <w:r w:rsidRPr="0008241C">
        <w:rPr>
          <w:noProof/>
          <w:sz w:val="22"/>
          <w:szCs w:val="21"/>
        </w:rPr>
        <w:t xml:space="preserve">, 2012; Zhang </w:t>
      </w:r>
      <w:r w:rsidRPr="0008241C">
        <w:rPr>
          <w:i/>
          <w:noProof/>
          <w:sz w:val="22"/>
          <w:szCs w:val="21"/>
        </w:rPr>
        <w:t>et al.</w:t>
      </w:r>
      <w:r w:rsidRPr="0008241C">
        <w:rPr>
          <w:noProof/>
          <w:sz w:val="22"/>
          <w:szCs w:val="21"/>
        </w:rPr>
        <w:t>, 2014)</w:t>
      </w:r>
      <w:r w:rsidRPr="0008241C">
        <w:rPr>
          <w:sz w:val="22"/>
          <w:szCs w:val="21"/>
        </w:rPr>
        <w:fldChar w:fldCharType="end"/>
      </w:r>
      <w:r w:rsidRPr="0008241C">
        <w:rPr>
          <w:sz w:val="22"/>
          <w:szCs w:val="21"/>
        </w:rPr>
        <w:t xml:space="preserve">. </w:t>
      </w:r>
      <w:r w:rsidRPr="0008241C">
        <w:rPr>
          <w:sz w:val="22"/>
          <w:szCs w:val="22"/>
        </w:rPr>
        <w:t xml:space="preserve">For example, the region contains 11 of the 15 most flood-prone countries globally that have the highest proportion of their population exposed to riverine flooding, with India, Bangladesh, China, Vietnam and Pakistan </w:t>
      </w:r>
      <w:r w:rsidRPr="0008241C">
        <w:rPr>
          <w:sz w:val="22"/>
          <w:szCs w:val="22"/>
        </w:rPr>
        <w:lastRenderedPageBreak/>
        <w:t xml:space="preserve">topping the list </w:t>
      </w:r>
      <w:r w:rsidRPr="0008241C">
        <w:rPr>
          <w:sz w:val="22"/>
          <w:szCs w:val="22"/>
        </w:rPr>
        <w:fldChar w:fldCharType="begin" w:fldLock="1"/>
      </w:r>
      <w:r w:rsidRPr="0008241C">
        <w:rPr>
          <w:sz w:val="22"/>
          <w:szCs w:val="22"/>
        </w:rPr>
        <w:instrText>ADDIN CSL_CITATION {"citationItems":[{"id":"ITEM-1","itemData":{"URL":"http://www.wri.org/blog/2015/03/world’s-15-countries-most-people-exposed-river-floods","accessed":{"date-parts":[["2016","4","5"]]},"author":[{"dropping-particle":"","family":"Luo","given":"T.","non-dropping-particle":"","parse-names":false,"suffix":""},{"dropping-particle":"","family":"Maddocks","given":"A.","non-dropping-particle":"","parse-names":false,"suffix":""},{"dropping-particle":"","family":"Iceland","given":"C.","non-dropping-particle":"","parse-names":false,"suffix":""},{"dropping-particle":"","family":"Ward","given":"P.","non-dropping-particle":"","parse-names":false,"suffix":""},{"dropping-particle":"","family":"Winsemius","given":"H","non-dropping-particle":"","parse-names":false,"suffix":""}],"id":"ITEM-1","issued":{"date-parts":[["2015"]]},"title":"World’s 15 Countries with the Most People Exposed to River Floods","type":"webpage"},"uris":["http://www.mendeley.com/documents/?uuid=49d6aaca-43ed-4daa-a45b-005c2b020892"]}],"mendeley":{"formattedCitation":"(Luo &lt;i&gt;et al.&lt;/i&gt;, 2015)","plainTextFormattedCitation":"(Luo et al., 2015)","previouslyFormattedCitation":"(Lu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uo </w:t>
      </w:r>
      <w:r w:rsidRPr="0008241C">
        <w:rPr>
          <w:i/>
          <w:noProof/>
          <w:sz w:val="22"/>
          <w:szCs w:val="22"/>
        </w:rPr>
        <w:t>et al.</w:t>
      </w:r>
      <w:r w:rsidRPr="0008241C">
        <w:rPr>
          <w:noProof/>
          <w:sz w:val="22"/>
          <w:szCs w:val="22"/>
        </w:rPr>
        <w:t>, 2015)</w:t>
      </w:r>
      <w:r w:rsidRPr="0008241C">
        <w:rPr>
          <w:sz w:val="22"/>
          <w:szCs w:val="22"/>
        </w:rPr>
        <w:fldChar w:fldCharType="end"/>
      </w:r>
      <w:r w:rsidRPr="0008241C">
        <w:rPr>
          <w:szCs w:val="18"/>
          <w:vertAlign w:val="superscript"/>
        </w:rPr>
        <w:footnoteReference w:id="9"/>
      </w:r>
      <w:r w:rsidRPr="0008241C">
        <w:rPr>
          <w:sz w:val="22"/>
          <w:szCs w:val="22"/>
        </w:rPr>
        <w:t xml:space="preserve">. At the same time eight of the ten most water stressed rivers  are found in the region (in China, Iran, Afghanistan, India and Jordan), and face periodic droughts with significant effects to humans and ecosystems </w:t>
      </w:r>
      <w:r w:rsidRPr="0008241C">
        <w:rPr>
          <w:sz w:val="22"/>
          <w:szCs w:val="22"/>
        </w:rPr>
        <w:fldChar w:fldCharType="begin" w:fldLock="1"/>
      </w:r>
      <w:r w:rsidRPr="0008241C">
        <w:rPr>
          <w:sz w:val="22"/>
          <w:szCs w:val="22"/>
        </w:rPr>
        <w:instrText>ADDIN CSL_CITATION {"citationItems":[{"id":"ITEM-1","itemData":{"URL":"http://www.wri.org/blog/2014/03/world’s-18-most-water-stressed-rivers","author":[{"dropping-particle":"","family":"Maddocks","given":"Andrew","non-dropping-particle":"","parse-names":false,"suffix":""},{"dropping-particle":"","family":"Reig","given":"Paul","non-dropping-particle":"","parse-names":false,"suffix":""}],"id":"ITEM-1","issued":{"date-parts":[["2014"]]},"title":"World’s 18 Most Water-Stressed Rivers","type":"webpage"},"uris":["http://www.mendeley.com/documents/?uuid=2dc69c5b-73ff-4a87-9f30-3cf650440c5e"]}],"mendeley":{"formattedCitation":"(Maddocks &amp; Reig, 2014)","plainTextFormattedCitation":"(Maddocks &amp; Reig, 2014)","previouslyFormattedCitation":"(Maddocks &amp; Reig, 2014)"},"properties":{"noteIndex":0},"schema":"https://github.com/citation-style-language/schema/raw/master/csl-citation.json"}</w:instrText>
      </w:r>
      <w:r w:rsidRPr="0008241C">
        <w:rPr>
          <w:sz w:val="22"/>
          <w:szCs w:val="22"/>
        </w:rPr>
        <w:fldChar w:fldCharType="separate"/>
      </w:r>
      <w:r w:rsidRPr="0008241C">
        <w:rPr>
          <w:noProof/>
          <w:sz w:val="22"/>
          <w:szCs w:val="22"/>
        </w:rPr>
        <w:t>(Maddocks &amp; Reig, 2014)</w:t>
      </w:r>
      <w:r w:rsidRPr="0008241C">
        <w:rPr>
          <w:sz w:val="22"/>
          <w:szCs w:val="22"/>
        </w:rPr>
        <w:fldChar w:fldCharType="end"/>
      </w:r>
      <w:r w:rsidRPr="0008241C">
        <w:rPr>
          <w:sz w:val="22"/>
          <w:szCs w:val="21"/>
        </w:rPr>
        <w:t xml:space="preserve">. Other climatic hazards such as typhoons can have pronounced impacts to some highly biodiverse areas in the tropics and sub-tropics. For example the 2013 tropical cyclone Haiyan (also known as super typhoon Yolanda) killed approximately 2,300 people in the Philippines and affected mangroves and coral reefs in wider area of Micronesia including Palau </w:t>
      </w:r>
      <w:r w:rsidRPr="0008241C">
        <w:rPr>
          <w:sz w:val="22"/>
          <w:szCs w:val="21"/>
        </w:rPr>
        <w:fldChar w:fldCharType="begin" w:fldLock="1"/>
      </w:r>
      <w:r w:rsidRPr="0008241C">
        <w:rPr>
          <w:sz w:val="22"/>
          <w:szCs w:val="21"/>
        </w:rPr>
        <w:instrText>ADDIN CSL_CITATION {"citationItems":[{"id":"ITEM-1","itemData":{"DOI":"10.1016/j.marpolbul.2016.06.080","ISSN":"18793363","PMID":"27394635","abstract":"We quantified mangrove disturbance resulting from Super Typhoon Haiyan using a remote sensing approach. Mangrove areas were mapped prior to Haiyan using 30??m Landsat imagery and a supervised decision-tree classification. A time sequence of 250??m eMODIS data was used to monitor mangrove condition prior to, and following, Haiyan. Based on differences in eMODIS NDVI observations before and after the storm, we classified mangrove into three damage level categories: minimal, moderate, or severe. Mangrove damage in terms of extent and severity was greatest where Haiyan first made landfall on Eastern Samar and Western Samar provinces and lessened westward corresponding with decreasing storm intensity as Haiyan tracked from east to west across the Visayas region of the Philippines. However, within 18??months following Haiyan, mangrove areas classified as severely, moderately, and minimally damaged decreased by 90%, 81%, and 57%, respectively, indicating mangroves resilience to powerful typhoons.","author":[{"dropping-particle":"","family":"Long","given":"Jordan","non-dropping-particle":"","parse-names":false,"suffix":""},{"dropping-particle":"","family":"Giri","given":"Chandra","non-dropping-particle":"","parse-names":false,"suffix":""},{"dropping-particle":"","family":"Primavera","given":"Jurgenne","non-dropping-particle":"","parse-names":false,"suffix":""},{"dropping-particle":"","family":"Trivedi","given":"Mandar","non-dropping-particle":"","parse-names":false,"suffix":""}],"container-title":"Marine Pollution Bulletin","id":"ITEM-1","issue":"2","issued":{"date-parts":[["2016"]]},"page":"734-743","publisher":"Elsevier Ltd","title":"Damage and recovery assessment of the Philippines' mangroves following Super Typhoon Haiyan","type":"article-journal","volume":"109"},"uris":["http://www.mendeley.com/documents/?uuid=489833de-8e56-42fa-9f3c-194e03d7e176"]},{"id":"ITEM-2","itemData":{"ISSN":"0722-4028","author":[{"dropping-particle":"","family":"Reyes","given":"Michelle","non-dropping-particle":"","parse-names":false,"suffix":""},{"dropping-particle":"","family":"Engel","given":"Max","non-dropping-particle":"","parse-names":false,"suffix":""},{"dropping-particle":"","family":"May","given":"Simon Matthias","non-dropping-particle":"","parse-names":false,"suffix":""},{"dropping-particle":"","family":"Brill","given":"Dominik","non-dropping-particle":"","parse-names":false,"suffix":""},{"dropping-particle":"","family":"Brueckner","given":"Helmut","non-dropping-particle":"","parse-names":false,"suffix":""}],"container-title":"Coral Reefs","id":"ITEM-2","issue":"2","issued":{"date-parts":[["2015"]]},"page":"419","publisher":"Springer","title":"Life and death after super typhoon Haiyan","type":"article-journal","volume":"34"},"uris":["http://www.mendeley.com/documents/?uuid=cf68c558-828e-44eb-a297-e423c84e1a12"]}],"mendeley":{"formattedCitation":"(Long &lt;i&gt;et al.&lt;/i&gt;, 2016; Reyes &lt;i&gt;et al.&lt;/i&gt;, 2015)","plainTextFormattedCitation":"(Long et al., 2016; Reyes et al., 2015)","previouslyFormattedCitation":"(Long &lt;i&gt;et al.&lt;/i&gt;, 2016; Reyes &lt;i&gt;et al.&lt;/i&gt;, 2015)"},"properties":{"noteIndex":0},"schema":"https://github.com/citation-style-language/schema/raw/master/csl-citation.json"}</w:instrText>
      </w:r>
      <w:r w:rsidRPr="0008241C">
        <w:rPr>
          <w:sz w:val="22"/>
          <w:szCs w:val="21"/>
        </w:rPr>
        <w:fldChar w:fldCharType="separate"/>
      </w:r>
      <w:r w:rsidRPr="0008241C">
        <w:rPr>
          <w:noProof/>
          <w:sz w:val="22"/>
          <w:szCs w:val="21"/>
        </w:rPr>
        <w:t xml:space="preserve">(Long </w:t>
      </w:r>
      <w:r w:rsidRPr="0008241C">
        <w:rPr>
          <w:i/>
          <w:noProof/>
          <w:sz w:val="22"/>
          <w:szCs w:val="21"/>
        </w:rPr>
        <w:t>et al.</w:t>
      </w:r>
      <w:r w:rsidRPr="0008241C">
        <w:rPr>
          <w:noProof/>
          <w:sz w:val="22"/>
          <w:szCs w:val="21"/>
        </w:rPr>
        <w:t xml:space="preserve">, 2016; Reyes </w:t>
      </w:r>
      <w:r w:rsidRPr="0008241C">
        <w:rPr>
          <w:i/>
          <w:noProof/>
          <w:sz w:val="22"/>
          <w:szCs w:val="21"/>
        </w:rPr>
        <w:t>et al.</w:t>
      </w:r>
      <w:r w:rsidRPr="0008241C">
        <w:rPr>
          <w:noProof/>
          <w:sz w:val="22"/>
          <w:szCs w:val="21"/>
        </w:rPr>
        <w:t>, 2015)</w:t>
      </w:r>
      <w:r w:rsidRPr="0008241C">
        <w:rPr>
          <w:sz w:val="22"/>
          <w:szCs w:val="21"/>
        </w:rPr>
        <w:fldChar w:fldCharType="end"/>
      </w:r>
      <w:r w:rsidRPr="0008241C">
        <w:rPr>
          <w:sz w:val="22"/>
          <w:szCs w:val="21"/>
        </w:rPr>
        <w:t xml:space="preserve">. </w:t>
      </w:r>
      <w:r w:rsidRPr="0008241C">
        <w:rPr>
          <w:sz w:val="22"/>
          <w:szCs w:val="22"/>
        </w:rPr>
        <w:t>Tropical cyclones can also affect the southern Pacific as exemplified by the 2017 tropical cyclone Debbie that affected Australia and New Zealand causing loss of life and property, while also affecting agricultural areas and iconic ecosystems such as the Whitsunday Islands National Park and its endemic population of hoop pines (</w:t>
      </w:r>
      <w:r w:rsidRPr="0008241C">
        <w:rPr>
          <w:i/>
          <w:sz w:val="22"/>
          <w:szCs w:val="22"/>
        </w:rPr>
        <w:t>Araucaria cunninghamii</w:t>
      </w:r>
      <w:r w:rsidRPr="0008241C">
        <w:rPr>
          <w:sz w:val="22"/>
          <w:szCs w:val="22"/>
        </w:rPr>
        <w:t xml:space="preserve">). Notable is the extreme vulnerability of some ecosystems in low-lying coastal areas and small islands, particularly atolls, to extreme weather and tidal events </w:t>
      </w:r>
      <w:r w:rsidRPr="0008241C">
        <w:rPr>
          <w:sz w:val="22"/>
          <w:szCs w:val="22"/>
        </w:rPr>
        <w:fldChar w:fldCharType="begin" w:fldLock="1"/>
      </w:r>
      <w:r w:rsidRPr="0008241C">
        <w:rPr>
          <w:sz w:val="22"/>
          <w:szCs w:val="22"/>
        </w:rPr>
        <w:instrText>ADDIN CSL_CITATION {"citationItems":[{"id":"ITEM-1","itemData":{"ISSN":"0026-279X","author":[{"dropping-particle":"","family":"Thaman","given":"R.R.","non-dropping-particle":"","parse-names":false,"suffix":""}],"container-title":"Micronesica","id":"ITEM-1","issue":"1/2","issued":{"date-parts":[["2008"]]},"page":"33-61","title":"Atolls–the “biodiversity cool spots” vs hot spots: a critical new focus for research and conservation","type":"article-journal","volume":"40"},"uris":["http://www.mendeley.com/documents/?uuid=fd75c5c7-b0bb-42e0-b8f2-cdf853ae5798"]},{"id":"ITEM-2","itemData":{"author":[{"dropping-particle":"","family":"Thaman","given":"R.R.","non-dropping-particle":"","parse-names":false,"suffix":""}],"container-title":"Proceedings of the IGU Commission on Islands International Conference on Island Development: Local Economy, Culture, Innovation and Sustainability","id":"ITEM-2","issued":{"date-parts":[["2013"]]},"publisher-place":"Makong, Penghu Archipelago Taiwan","title":"Islands on the frontline against the winds and waves of global change: Emerging environmental issues and actions to build resilience in Pacific small island developing states (PSIDS)","type":"report"},"uris":["http://www.mendeley.com/documents/?uuid=a528254a-7805-44db-aa3b-0effb154d839"]},{"id":"ITEM-3","itemData":{"author":[{"dropping-particle":"","family":"UNEP","given":"","non-dropping-particle":"","parse-names":false,"suffix":""}],"id":"ITEM-3","issued":{"date-parts":[["2014"]]},"note":"NULL","publisher-place":"Nairobi, Kenya","title":"Emerging issues for Small Island Developing States. Results of the UNEP/UN DESA Foresight Process.","type":"report"},"uris":["http://www.mendeley.com/documents/?uuid=c9fd9ee6-ca51-4f02-8ae6-856f4a0012dc"]}],"mendeley":{"formattedCitation":"(Thaman, 2008, 2013b; UNEP, 2014)","plainTextFormattedCitation":"(Thaman, 2008, 2013b; UNEP, 2014)","previouslyFormattedCitation":"(Thaman, 2008, 2013b; UNEP, 2014)"},"properties":{"noteIndex":0},"schema":"https://github.com/citation-style-language/schema/raw/master/csl-citation.json"}</w:instrText>
      </w:r>
      <w:r w:rsidRPr="0008241C">
        <w:rPr>
          <w:sz w:val="22"/>
          <w:szCs w:val="22"/>
        </w:rPr>
        <w:fldChar w:fldCharType="separate"/>
      </w:r>
      <w:r w:rsidRPr="0008241C">
        <w:rPr>
          <w:noProof/>
          <w:sz w:val="22"/>
          <w:szCs w:val="22"/>
        </w:rPr>
        <w:t>(Thaman, 2008, 2013b; UNEP, 2014)</w:t>
      </w:r>
      <w:r w:rsidRPr="0008241C">
        <w:rPr>
          <w:sz w:val="22"/>
          <w:szCs w:val="22"/>
        </w:rPr>
        <w:fldChar w:fldCharType="end"/>
      </w:r>
      <w:r w:rsidRPr="0008241C">
        <w:rPr>
          <w:sz w:val="22"/>
          <w:szCs w:val="22"/>
        </w:rPr>
        <w:t xml:space="preserve">. For example, several small islands are submerging along with their ecosystems </w:t>
      </w:r>
      <w:r w:rsidRPr="0008241C">
        <w:rPr>
          <w:sz w:val="22"/>
          <w:szCs w:val="22"/>
        </w:rPr>
        <w:fldChar w:fldCharType="begin" w:fldLock="1"/>
      </w:r>
      <w:r w:rsidRPr="0008241C">
        <w:rPr>
          <w:sz w:val="22"/>
          <w:szCs w:val="22"/>
        </w:rPr>
        <w:instrText>ADDIN CSL_CITATION {"citationItems":[{"id":"ITEM-1","itemData":{"author":[{"dropping-particle":"","family":"Keener","given":"Victoria W","non-dropping-particle":"","parse-names":false,"suffix":""},{"dropping-particle":"","family":"Marra","given":"John J","non-dropping-particle":"","parse-names":false,"suffix":""},{"dropping-particle":"","family":"Finucane","given":"Melissa L","non-dropping-particle":"","parse-names":false,"suffix":""},{"dropping-particle":"","family":"Spooner","given":"Deanna","non-dropping-particle":"","parse-names":false,"suffix":""},{"dropping-particle":"","family":"Smith","given":"Margaret H","non-dropping-particle":"","parse-names":false,"suffix":""}],"id":"ITEM-1","issued":{"date-parts":[["2012"]]},"publisher":"Island Press","title":"Climate Change and PaCifiC islands: indiCators and imPaCts Pacific Islands Regional Climate Assessment (PIRCA)","type":"book"},"uris":["http://www.mendeley.com/documents/?uuid=52cac2a5-33e6-4f43-aefb-76eb1e1a8727"]}],"mendeley":{"formattedCitation":"(Keener &lt;i&gt;et al.&lt;/i&gt;, 2012)","plainTextFormattedCitation":"(Keener et al., 2012)","previouslyFormattedCitation":"(Keen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Keene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hile climatic hazards and unusual temperature patterns have contributed to massive coral bleaching and loss </w:t>
      </w:r>
      <w:r w:rsidRPr="0008241C">
        <w:rPr>
          <w:sz w:val="22"/>
          <w:szCs w:val="22"/>
        </w:rPr>
        <w:fldChar w:fldCharType="begin" w:fldLock="1"/>
      </w:r>
      <w:r w:rsidRPr="0008241C">
        <w:rPr>
          <w:sz w:val="22"/>
          <w:szCs w:val="22"/>
        </w:rPr>
        <w:instrText>ADDIN CSL_CITATION {"citationItems":[{"id":"ITEM-1","itemData":{"DOI":"10.1038/srep38402","ISBN":"2045-2322","ISSN":"2045-2322","PMID":"27922080","abstract":"Coral reefs across the world’s oceans are in the midst of the longest bleaching event on record (from 2014 to at least 2016). As many of the world’s reefs are remote, there is limited information on how past thermal conditions have influenced reef composition and current stress responses. Using satellite temperature data for 1985–2012, the analysis we present is the first to quantify, for global reef locations, spatial variations in warming trends, thermal stress events and temperature variability at reef-scale (~4 km). Among over 60,000 reef pixels globally, 97% show positive SST trends during the study period with 60% warming significantly. Annual trends exceeded summertime trends at most locations. This indicates that the period of summer-like temperatures has become longer through the record, with a corresponding shortening of the ‘winter’ reprieve from warm temperatures. The frequency of bleaching-level thermal stress increased three-fold between 1985–91 and 2006–12 – a trend climate model projections suggest will continue. The thermal history data products developed enable needed studies relating thermal history to bleaching resistance and community composition. Such analyses can help identify reefs more resilient to thermal stress.","author":[{"dropping-particle":"","family":"Heron","given":"Scott F.","non-dropping-particle":"","parse-names":false,"suffix":""},{"dropping-particle":"","family":"Maynard","given":"Jeffrey A.","non-dropping-particle":"","parse-names":false,"suffix":""},{"dropping-particle":"","family":"Hooidonk","given":"Ruben","non-dropping-particle":"van","parse-names":false,"suffix":""},{"dropping-particle":"","family":"Eakin","given":"C. Mark","non-dropping-particle":"","parse-names":false,"suffix":""}],"container-title":"Scientific Reports","id":"ITEM-1","issue":"November","issued":{"date-parts":[["2016"]]},"page":"38402","title":"Warming Trends and Bleaching Stress of the World’s Coral Reefs 1985–2012","type":"article-journal","volume":"6"},"uris":["http://www.mendeley.com/documents/?uuid=0e2abf40-26d8-49d0-9d35-4d8524958c4e"]},{"id":"ITEM-2","itemData":{"DOI":"10.1073/pnas.1208909109","ISBN":"1091-6490 (Electronic)\\r0027-8424 (Linking)","ISSN":"1091-6490","PMID":"23027961","abstract":"The world's coral reefs are being degraded, and the need to reduce local pressures to offset the effects of increasing global pressures is now widely recognized. This study investigates the spatial and temporal dynamics of coral cover, identifies the main drivers of coral mortality, and quantifies the rates of potential recovery of the Great Barrier Reef. Based on the world's most extensive time series data on reef condition (2,258 surveys of 214 reefs over 1985-2012), we show a major decline in coral cover from 28.0% to 13.8% (0.53% y(-1)), a loss of 50.7% of initial coral cover. Tropical cyclones, coral predation by crown-of-thorns starfish (COTS), and coral bleaching accounted for 48%, 42%, and 10% of the respective estimated losses, amounting to 3.38% y(-1) mortality rate. Importantly, the relatively pristine northern region showed no overall decline. The estimated rate of increase in coral cover in the absence of cyclones, COTS, and bleaching was 2.85% y(-1), demonstrating substantial capacity for recovery of reefs. In the absence of COTS, coral cover would increase at 0.89% y(-1), despite ongoing losses due to cyclones and bleaching. Thus, reducing COTS populations, by improving water quality and developing alternative control measures, could prevent further coral decline and improve the outlook for the Great Barrier Reef. Such strategies can, however, only be successful if climatic conditions are stabilized, as losses due to bleaching and cyclones will otherwise increase.","author":[{"dropping-particle":"","family":"De'ath","given":"Glenn","non-dropping-particle":"","parse-names":false,"suffix":""},{"dropping-particle":"","family":"Fabricius","given":"Katharina E","non-dropping-particle":"","parse-names":false,"suffix":""},{"dropping-particle":"","family":"Sweatman","given":"Hugh","non-dropping-particle":"","parse-names":false,"suffix":""},{"dropping-particle":"","family":"Puotinen","given":"Marji","non-dropping-particle":"","parse-names":false,"suffix":""}],"container-title":"Proceedings of the National Academy of Sciences of the United States of America","id":"ITEM-2","issue":"44","issued":{"date-parts":[["2012"]]},"page":"17995-9","title":"The 27-year decline of coral cover on the Great Barrier Reef and its causes.","type":"article-journal","volume":"109"},"uris":["http://www.mendeley.com/documents/?uuid=2621adab-8378-4450-896e-cfcfa53b2307"]}],"mendeley":{"formattedCitation":"(De’ath &lt;i&gt;et al.&lt;/i&gt;, 2012; Heron &lt;i&gt;et al.&lt;/i&gt;, 2016)","plainTextFormattedCitation":"(De’ath et al., 2012; Heron et al., 2016)","previouslyFormattedCitation":"(De’ath &lt;i&gt;et al.&lt;/i&gt;, 2012; Hero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De’ath </w:t>
      </w:r>
      <w:r w:rsidRPr="0008241C">
        <w:rPr>
          <w:i/>
          <w:noProof/>
          <w:sz w:val="22"/>
          <w:szCs w:val="22"/>
        </w:rPr>
        <w:t>et al.</w:t>
      </w:r>
      <w:r w:rsidRPr="0008241C">
        <w:rPr>
          <w:noProof/>
          <w:sz w:val="22"/>
          <w:szCs w:val="22"/>
        </w:rPr>
        <w:t xml:space="preserve">, 2012; Hero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4367474C" w14:textId="77777777" w:rsidR="00A01204" w:rsidRPr="0008241C" w:rsidRDefault="00A01204" w:rsidP="00A01204">
      <w:pPr>
        <w:rPr>
          <w:sz w:val="22"/>
          <w:szCs w:val="22"/>
        </w:rPr>
      </w:pPr>
    </w:p>
    <w:p w14:paraId="6C26F44A" w14:textId="0CB99E4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93" w:name="_Ref480622308"/>
      <w:r w:rsidRPr="0008241C">
        <w:rPr>
          <w:b/>
          <w:kern w:val="2"/>
          <w:sz w:val="22"/>
          <w:szCs w:val="22"/>
          <w:lang w:eastAsia="ja-JP"/>
        </w:rPr>
        <w:t>Table 1.</w:t>
      </w:r>
      <w:r w:rsidRPr="0008241C">
        <w:rPr>
          <w:b/>
          <w:kern w:val="2"/>
          <w:sz w:val="22"/>
          <w:szCs w:val="22"/>
          <w:lang w:eastAsia="ja-JP"/>
        </w:rPr>
        <w:fldChar w:fldCharType="begin"/>
      </w:r>
      <w:r w:rsidRPr="0008241C">
        <w:rPr>
          <w:b/>
          <w:kern w:val="2"/>
          <w:sz w:val="22"/>
          <w:szCs w:val="22"/>
          <w:lang w:eastAsia="ja-JP"/>
        </w:rPr>
        <w:instrText xml:space="preserve"> SEQ Table_1. \* ARABIC </w:instrText>
      </w:r>
      <w:r w:rsidRPr="0008241C">
        <w:rPr>
          <w:b/>
          <w:kern w:val="2"/>
          <w:sz w:val="22"/>
          <w:szCs w:val="22"/>
          <w:lang w:eastAsia="ja-JP"/>
        </w:rPr>
        <w:fldChar w:fldCharType="separate"/>
      </w:r>
      <w:r w:rsidR="00D74032">
        <w:rPr>
          <w:b/>
          <w:noProof/>
          <w:kern w:val="2"/>
          <w:sz w:val="22"/>
          <w:szCs w:val="22"/>
          <w:lang w:eastAsia="ja-JP"/>
        </w:rPr>
        <w:t>3</w:t>
      </w:r>
      <w:r w:rsidRPr="0008241C">
        <w:rPr>
          <w:b/>
          <w:kern w:val="2"/>
          <w:sz w:val="22"/>
          <w:szCs w:val="22"/>
          <w:lang w:eastAsia="ja-JP"/>
        </w:rPr>
        <w:fldChar w:fldCharType="end"/>
      </w:r>
      <w:bookmarkEnd w:id="93"/>
      <w:r w:rsidRPr="0008241C">
        <w:rPr>
          <w:b/>
          <w:kern w:val="2"/>
          <w:sz w:val="22"/>
          <w:szCs w:val="22"/>
          <w:lang w:eastAsia="ja-JP"/>
        </w:rPr>
        <w:t xml:space="preserve"> Disaster occurrence in each continent between 1900-2016. Source: International Disaster Database</w:t>
      </w:r>
      <w:r w:rsidRPr="0008241C">
        <w:rPr>
          <w:b/>
          <w:kern w:val="2"/>
          <w:szCs w:val="18"/>
          <w:vertAlign w:val="superscript"/>
          <w:lang w:eastAsia="ja-JP"/>
        </w:rPr>
        <w:footnoteReference w:id="10"/>
      </w:r>
      <w:r w:rsidRPr="0008241C">
        <w:rPr>
          <w:b/>
          <w:kern w:val="2"/>
          <w:sz w:val="22"/>
          <w:szCs w:val="22"/>
          <w:lang w:eastAsia="ja-JP"/>
        </w:rPr>
        <w:t>, as of 1 October 2016.</w:t>
      </w:r>
    </w:p>
    <w:tbl>
      <w:tblPr>
        <w:tblW w:w="8581" w:type="dxa"/>
        <w:tblBorders>
          <w:top w:val="single" w:sz="4" w:space="0" w:color="7F7F7F"/>
          <w:bottom w:val="single" w:sz="4" w:space="0" w:color="7F7F7F"/>
        </w:tblBorders>
        <w:tblLayout w:type="fixed"/>
        <w:tblLook w:val="04A0" w:firstRow="1" w:lastRow="0" w:firstColumn="1" w:lastColumn="0" w:noHBand="0" w:noVBand="1"/>
      </w:tblPr>
      <w:tblGrid>
        <w:gridCol w:w="1239"/>
        <w:gridCol w:w="1757"/>
        <w:gridCol w:w="1304"/>
        <w:gridCol w:w="1276"/>
        <w:gridCol w:w="1496"/>
        <w:gridCol w:w="1509"/>
      </w:tblGrid>
      <w:tr w:rsidR="00A01204" w:rsidRPr="0008241C" w14:paraId="522CEA6E" w14:textId="77777777" w:rsidTr="00642B4F">
        <w:tc>
          <w:tcPr>
            <w:tcW w:w="1239" w:type="dxa"/>
            <w:tcBorders>
              <w:bottom w:val="single" w:sz="4" w:space="0" w:color="7F7F7F"/>
            </w:tcBorders>
          </w:tcPr>
          <w:p w14:paraId="2D76B83D" w14:textId="77777777" w:rsidR="00A01204" w:rsidRPr="0008241C" w:rsidRDefault="00A01204" w:rsidP="00A01204">
            <w:pPr>
              <w:rPr>
                <w:sz w:val="22"/>
                <w:szCs w:val="22"/>
              </w:rPr>
            </w:pPr>
          </w:p>
        </w:tc>
        <w:tc>
          <w:tcPr>
            <w:tcW w:w="1757" w:type="dxa"/>
            <w:tcBorders>
              <w:bottom w:val="single" w:sz="4" w:space="0" w:color="7F7F7F"/>
            </w:tcBorders>
          </w:tcPr>
          <w:p w14:paraId="3E86D1A7" w14:textId="77777777" w:rsidR="00A01204" w:rsidRPr="0008241C" w:rsidRDefault="00A01204" w:rsidP="00A01204">
            <w:pPr>
              <w:jc w:val="right"/>
              <w:rPr>
                <w:sz w:val="22"/>
                <w:szCs w:val="22"/>
              </w:rPr>
            </w:pPr>
            <w:r w:rsidRPr="0008241C">
              <w:rPr>
                <w:sz w:val="22"/>
                <w:szCs w:val="22"/>
              </w:rPr>
              <w:t>Number disasters</w:t>
            </w:r>
          </w:p>
        </w:tc>
        <w:tc>
          <w:tcPr>
            <w:tcW w:w="1304" w:type="dxa"/>
            <w:tcBorders>
              <w:bottom w:val="single" w:sz="4" w:space="0" w:color="7F7F7F"/>
            </w:tcBorders>
          </w:tcPr>
          <w:p w14:paraId="5525D72C" w14:textId="77777777" w:rsidR="00A01204" w:rsidRPr="0008241C" w:rsidRDefault="00A01204" w:rsidP="00A01204">
            <w:pPr>
              <w:jc w:val="right"/>
              <w:rPr>
                <w:sz w:val="22"/>
                <w:szCs w:val="22"/>
              </w:rPr>
            </w:pPr>
            <w:r w:rsidRPr="0008241C">
              <w:rPr>
                <w:sz w:val="22"/>
                <w:szCs w:val="22"/>
              </w:rPr>
              <w:t>Total deaths</w:t>
            </w:r>
          </w:p>
        </w:tc>
        <w:tc>
          <w:tcPr>
            <w:tcW w:w="1276" w:type="dxa"/>
            <w:tcBorders>
              <w:bottom w:val="single" w:sz="4" w:space="0" w:color="7F7F7F"/>
            </w:tcBorders>
          </w:tcPr>
          <w:p w14:paraId="27BC9538" w14:textId="77777777" w:rsidR="00A01204" w:rsidRPr="0008241C" w:rsidRDefault="00A01204" w:rsidP="00A01204">
            <w:pPr>
              <w:jc w:val="right"/>
              <w:rPr>
                <w:sz w:val="22"/>
                <w:szCs w:val="22"/>
              </w:rPr>
            </w:pPr>
            <w:r w:rsidRPr="0008241C">
              <w:rPr>
                <w:sz w:val="22"/>
                <w:szCs w:val="22"/>
              </w:rPr>
              <w:t>Injured</w:t>
            </w:r>
          </w:p>
        </w:tc>
        <w:tc>
          <w:tcPr>
            <w:tcW w:w="1496" w:type="dxa"/>
            <w:tcBorders>
              <w:bottom w:val="single" w:sz="4" w:space="0" w:color="7F7F7F"/>
            </w:tcBorders>
          </w:tcPr>
          <w:p w14:paraId="08B53DD8" w14:textId="77777777" w:rsidR="00A01204" w:rsidRPr="0008241C" w:rsidRDefault="00A01204" w:rsidP="00A01204">
            <w:pPr>
              <w:jc w:val="right"/>
              <w:rPr>
                <w:sz w:val="22"/>
                <w:szCs w:val="22"/>
              </w:rPr>
            </w:pPr>
            <w:r w:rsidRPr="0008241C">
              <w:rPr>
                <w:sz w:val="22"/>
                <w:szCs w:val="22"/>
              </w:rPr>
              <w:t>Homeless</w:t>
            </w:r>
          </w:p>
        </w:tc>
        <w:tc>
          <w:tcPr>
            <w:tcW w:w="1509" w:type="dxa"/>
            <w:tcBorders>
              <w:bottom w:val="single" w:sz="4" w:space="0" w:color="7F7F7F"/>
            </w:tcBorders>
          </w:tcPr>
          <w:p w14:paraId="2C12394C" w14:textId="77777777" w:rsidR="00A01204" w:rsidRPr="0008241C" w:rsidRDefault="00A01204" w:rsidP="00A01204">
            <w:pPr>
              <w:jc w:val="right"/>
              <w:rPr>
                <w:sz w:val="22"/>
                <w:szCs w:val="22"/>
              </w:rPr>
            </w:pPr>
            <w:r w:rsidRPr="0008241C">
              <w:rPr>
                <w:sz w:val="22"/>
                <w:szCs w:val="22"/>
              </w:rPr>
              <w:t>Unaccounted</w:t>
            </w:r>
            <w:r w:rsidRPr="0008241C">
              <w:rPr>
                <w:sz w:val="22"/>
                <w:szCs w:val="22"/>
                <w:vertAlign w:val="superscript"/>
              </w:rPr>
              <w:t>1</w:t>
            </w:r>
          </w:p>
        </w:tc>
      </w:tr>
      <w:tr w:rsidR="00A01204" w:rsidRPr="0008241C" w14:paraId="3B644711" w14:textId="77777777" w:rsidTr="00642B4F">
        <w:tc>
          <w:tcPr>
            <w:tcW w:w="1239" w:type="dxa"/>
            <w:tcBorders>
              <w:top w:val="single" w:sz="4" w:space="0" w:color="7F7F7F"/>
              <w:bottom w:val="single" w:sz="4" w:space="0" w:color="7F7F7F"/>
            </w:tcBorders>
          </w:tcPr>
          <w:p w14:paraId="202A654A" w14:textId="77777777" w:rsidR="00A01204" w:rsidRPr="0008241C" w:rsidRDefault="00A01204" w:rsidP="00A01204">
            <w:pPr>
              <w:rPr>
                <w:sz w:val="22"/>
                <w:szCs w:val="22"/>
              </w:rPr>
            </w:pPr>
            <w:r w:rsidRPr="0008241C">
              <w:rPr>
                <w:sz w:val="22"/>
                <w:szCs w:val="22"/>
              </w:rPr>
              <w:t>Africa</w:t>
            </w:r>
          </w:p>
        </w:tc>
        <w:tc>
          <w:tcPr>
            <w:tcW w:w="1757" w:type="dxa"/>
            <w:tcBorders>
              <w:top w:val="single" w:sz="4" w:space="0" w:color="7F7F7F"/>
              <w:bottom w:val="single" w:sz="4" w:space="0" w:color="7F7F7F"/>
            </w:tcBorders>
          </w:tcPr>
          <w:p w14:paraId="157C8DDE" w14:textId="77777777" w:rsidR="00A01204" w:rsidRPr="0008241C" w:rsidRDefault="00A01204" w:rsidP="00A01204">
            <w:pPr>
              <w:jc w:val="right"/>
              <w:rPr>
                <w:sz w:val="22"/>
                <w:szCs w:val="22"/>
              </w:rPr>
            </w:pPr>
            <w:r w:rsidRPr="0008241C">
              <w:rPr>
                <w:sz w:val="22"/>
                <w:szCs w:val="22"/>
              </w:rPr>
              <w:t>4,544</w:t>
            </w:r>
          </w:p>
        </w:tc>
        <w:tc>
          <w:tcPr>
            <w:tcW w:w="1304" w:type="dxa"/>
            <w:tcBorders>
              <w:top w:val="single" w:sz="4" w:space="0" w:color="7F7F7F"/>
              <w:bottom w:val="single" w:sz="4" w:space="0" w:color="7F7F7F"/>
            </w:tcBorders>
          </w:tcPr>
          <w:p w14:paraId="665B4A26" w14:textId="77777777" w:rsidR="00A01204" w:rsidRPr="0008241C" w:rsidRDefault="00A01204" w:rsidP="00A01204">
            <w:pPr>
              <w:jc w:val="right"/>
              <w:rPr>
                <w:sz w:val="22"/>
                <w:szCs w:val="22"/>
              </w:rPr>
            </w:pPr>
            <w:r w:rsidRPr="0008241C">
              <w:rPr>
                <w:sz w:val="22"/>
                <w:szCs w:val="22"/>
              </w:rPr>
              <w:t>1,481,687</w:t>
            </w:r>
          </w:p>
        </w:tc>
        <w:tc>
          <w:tcPr>
            <w:tcW w:w="1276" w:type="dxa"/>
            <w:tcBorders>
              <w:top w:val="single" w:sz="4" w:space="0" w:color="7F7F7F"/>
              <w:bottom w:val="single" w:sz="4" w:space="0" w:color="7F7F7F"/>
            </w:tcBorders>
          </w:tcPr>
          <w:p w14:paraId="57387F1A" w14:textId="77777777" w:rsidR="00A01204" w:rsidRPr="0008241C" w:rsidRDefault="00A01204" w:rsidP="00A01204">
            <w:pPr>
              <w:jc w:val="right"/>
              <w:rPr>
                <w:sz w:val="22"/>
                <w:szCs w:val="22"/>
              </w:rPr>
            </w:pPr>
            <w:r w:rsidRPr="0008241C">
              <w:rPr>
                <w:sz w:val="22"/>
                <w:szCs w:val="22"/>
              </w:rPr>
              <w:t>282,816</w:t>
            </w:r>
          </w:p>
        </w:tc>
        <w:tc>
          <w:tcPr>
            <w:tcW w:w="1496" w:type="dxa"/>
            <w:tcBorders>
              <w:top w:val="single" w:sz="4" w:space="0" w:color="7F7F7F"/>
              <w:bottom w:val="single" w:sz="4" w:space="0" w:color="7F7F7F"/>
            </w:tcBorders>
          </w:tcPr>
          <w:p w14:paraId="2D70E67B" w14:textId="77777777" w:rsidR="00A01204" w:rsidRPr="0008241C" w:rsidRDefault="00A01204" w:rsidP="00A01204">
            <w:pPr>
              <w:jc w:val="right"/>
              <w:rPr>
                <w:sz w:val="22"/>
                <w:szCs w:val="22"/>
              </w:rPr>
            </w:pPr>
            <w:r w:rsidRPr="0008241C">
              <w:rPr>
                <w:sz w:val="22"/>
                <w:szCs w:val="22"/>
              </w:rPr>
              <w:t>9,321,994</w:t>
            </w:r>
          </w:p>
        </w:tc>
        <w:tc>
          <w:tcPr>
            <w:tcW w:w="1509" w:type="dxa"/>
            <w:tcBorders>
              <w:top w:val="single" w:sz="4" w:space="0" w:color="7F7F7F"/>
              <w:bottom w:val="single" w:sz="4" w:space="0" w:color="7F7F7F"/>
            </w:tcBorders>
          </w:tcPr>
          <w:p w14:paraId="5F46D4F3" w14:textId="77777777" w:rsidR="00A01204" w:rsidRPr="0008241C" w:rsidRDefault="00A01204" w:rsidP="00A01204">
            <w:pPr>
              <w:jc w:val="right"/>
              <w:rPr>
                <w:sz w:val="22"/>
                <w:szCs w:val="22"/>
              </w:rPr>
            </w:pPr>
            <w:r w:rsidRPr="0008241C">
              <w:rPr>
                <w:sz w:val="22"/>
                <w:szCs w:val="22"/>
              </w:rPr>
              <w:t>2,1</w:t>
            </w:r>
          </w:p>
        </w:tc>
      </w:tr>
      <w:tr w:rsidR="00A01204" w:rsidRPr="0008241C" w14:paraId="71053D1C" w14:textId="77777777" w:rsidTr="00642B4F">
        <w:tc>
          <w:tcPr>
            <w:tcW w:w="1239" w:type="dxa"/>
          </w:tcPr>
          <w:p w14:paraId="11073A62" w14:textId="77777777" w:rsidR="00A01204" w:rsidRPr="0008241C" w:rsidRDefault="00A01204" w:rsidP="00A01204">
            <w:pPr>
              <w:rPr>
                <w:sz w:val="22"/>
                <w:szCs w:val="22"/>
              </w:rPr>
            </w:pPr>
            <w:r w:rsidRPr="0008241C">
              <w:rPr>
                <w:sz w:val="22"/>
                <w:szCs w:val="22"/>
              </w:rPr>
              <w:t>Americas</w:t>
            </w:r>
          </w:p>
        </w:tc>
        <w:tc>
          <w:tcPr>
            <w:tcW w:w="1757" w:type="dxa"/>
          </w:tcPr>
          <w:p w14:paraId="5D5787F5" w14:textId="77777777" w:rsidR="00A01204" w:rsidRPr="0008241C" w:rsidRDefault="00A01204" w:rsidP="00A01204">
            <w:pPr>
              <w:jc w:val="right"/>
              <w:rPr>
                <w:sz w:val="22"/>
                <w:szCs w:val="22"/>
              </w:rPr>
            </w:pPr>
            <w:r w:rsidRPr="0008241C">
              <w:rPr>
                <w:sz w:val="22"/>
                <w:szCs w:val="22"/>
              </w:rPr>
              <w:t>4,866</w:t>
            </w:r>
          </w:p>
        </w:tc>
        <w:tc>
          <w:tcPr>
            <w:tcW w:w="1304" w:type="dxa"/>
          </w:tcPr>
          <w:p w14:paraId="0207B15A" w14:textId="77777777" w:rsidR="00A01204" w:rsidRPr="0008241C" w:rsidRDefault="00A01204" w:rsidP="00A01204">
            <w:pPr>
              <w:jc w:val="right"/>
              <w:rPr>
                <w:sz w:val="22"/>
                <w:szCs w:val="22"/>
              </w:rPr>
            </w:pPr>
            <w:r w:rsidRPr="0008241C">
              <w:rPr>
                <w:sz w:val="22"/>
                <w:szCs w:val="22"/>
              </w:rPr>
              <w:t>887,913</w:t>
            </w:r>
          </w:p>
        </w:tc>
        <w:tc>
          <w:tcPr>
            <w:tcW w:w="1276" w:type="dxa"/>
          </w:tcPr>
          <w:p w14:paraId="7C2B7A05" w14:textId="77777777" w:rsidR="00A01204" w:rsidRPr="0008241C" w:rsidRDefault="00A01204" w:rsidP="00A01204">
            <w:pPr>
              <w:jc w:val="right"/>
              <w:rPr>
                <w:sz w:val="22"/>
                <w:szCs w:val="22"/>
              </w:rPr>
            </w:pPr>
            <w:r w:rsidRPr="0008241C">
              <w:rPr>
                <w:sz w:val="22"/>
                <w:szCs w:val="22"/>
              </w:rPr>
              <w:t>3,142,949</w:t>
            </w:r>
          </w:p>
        </w:tc>
        <w:tc>
          <w:tcPr>
            <w:tcW w:w="1496" w:type="dxa"/>
          </w:tcPr>
          <w:p w14:paraId="2AF51818" w14:textId="77777777" w:rsidR="00A01204" w:rsidRPr="0008241C" w:rsidRDefault="00A01204" w:rsidP="00A01204">
            <w:pPr>
              <w:jc w:val="right"/>
              <w:rPr>
                <w:sz w:val="22"/>
                <w:szCs w:val="22"/>
              </w:rPr>
            </w:pPr>
            <w:r w:rsidRPr="0008241C">
              <w:rPr>
                <w:sz w:val="22"/>
                <w:szCs w:val="22"/>
              </w:rPr>
              <w:t>12,053,150</w:t>
            </w:r>
          </w:p>
        </w:tc>
        <w:tc>
          <w:tcPr>
            <w:tcW w:w="1509" w:type="dxa"/>
          </w:tcPr>
          <w:p w14:paraId="17AA0818" w14:textId="77777777" w:rsidR="00A01204" w:rsidRPr="0008241C" w:rsidRDefault="00A01204" w:rsidP="00A01204">
            <w:pPr>
              <w:jc w:val="right"/>
              <w:rPr>
                <w:sz w:val="22"/>
                <w:szCs w:val="22"/>
              </w:rPr>
            </w:pPr>
            <w:r w:rsidRPr="0008241C">
              <w:rPr>
                <w:sz w:val="22"/>
                <w:szCs w:val="22"/>
              </w:rPr>
              <w:t>2,4</w:t>
            </w:r>
          </w:p>
        </w:tc>
      </w:tr>
      <w:tr w:rsidR="00A01204" w:rsidRPr="0008241C" w14:paraId="0C3BD7EF" w14:textId="77777777" w:rsidTr="00642B4F">
        <w:tc>
          <w:tcPr>
            <w:tcW w:w="1239" w:type="dxa"/>
            <w:tcBorders>
              <w:top w:val="single" w:sz="4" w:space="0" w:color="7F7F7F"/>
              <w:bottom w:val="single" w:sz="4" w:space="0" w:color="7F7F7F"/>
            </w:tcBorders>
          </w:tcPr>
          <w:p w14:paraId="71064472" w14:textId="77777777" w:rsidR="00A01204" w:rsidRPr="0008241C" w:rsidRDefault="00A01204" w:rsidP="00A01204">
            <w:pPr>
              <w:rPr>
                <w:sz w:val="22"/>
                <w:szCs w:val="22"/>
              </w:rPr>
            </w:pPr>
            <w:r w:rsidRPr="0008241C">
              <w:rPr>
                <w:sz w:val="22"/>
                <w:szCs w:val="22"/>
              </w:rPr>
              <w:t>Asia</w:t>
            </w:r>
          </w:p>
        </w:tc>
        <w:tc>
          <w:tcPr>
            <w:tcW w:w="1757" w:type="dxa"/>
            <w:tcBorders>
              <w:top w:val="single" w:sz="4" w:space="0" w:color="7F7F7F"/>
              <w:bottom w:val="single" w:sz="4" w:space="0" w:color="7F7F7F"/>
            </w:tcBorders>
          </w:tcPr>
          <w:p w14:paraId="187CAB33" w14:textId="77777777" w:rsidR="00A01204" w:rsidRPr="0008241C" w:rsidRDefault="00A01204" w:rsidP="00A01204">
            <w:pPr>
              <w:jc w:val="right"/>
              <w:rPr>
                <w:sz w:val="22"/>
                <w:szCs w:val="22"/>
              </w:rPr>
            </w:pPr>
            <w:r w:rsidRPr="0008241C">
              <w:rPr>
                <w:sz w:val="22"/>
                <w:szCs w:val="22"/>
              </w:rPr>
              <w:t>9,215</w:t>
            </w:r>
          </w:p>
        </w:tc>
        <w:tc>
          <w:tcPr>
            <w:tcW w:w="1304" w:type="dxa"/>
            <w:tcBorders>
              <w:top w:val="single" w:sz="4" w:space="0" w:color="7F7F7F"/>
              <w:bottom w:val="single" w:sz="4" w:space="0" w:color="7F7F7F"/>
            </w:tcBorders>
          </w:tcPr>
          <w:p w14:paraId="01C078A8" w14:textId="77777777" w:rsidR="00A01204" w:rsidRPr="0008241C" w:rsidRDefault="00A01204" w:rsidP="00A01204">
            <w:pPr>
              <w:jc w:val="right"/>
              <w:rPr>
                <w:sz w:val="22"/>
                <w:szCs w:val="22"/>
              </w:rPr>
            </w:pPr>
            <w:r w:rsidRPr="0008241C">
              <w:rPr>
                <w:sz w:val="22"/>
                <w:szCs w:val="22"/>
              </w:rPr>
              <w:t>26,970,648</w:t>
            </w:r>
          </w:p>
        </w:tc>
        <w:tc>
          <w:tcPr>
            <w:tcW w:w="1276" w:type="dxa"/>
            <w:tcBorders>
              <w:top w:val="single" w:sz="4" w:space="0" w:color="7F7F7F"/>
              <w:bottom w:val="single" w:sz="4" w:space="0" w:color="7F7F7F"/>
            </w:tcBorders>
          </w:tcPr>
          <w:p w14:paraId="4FE17030" w14:textId="77777777" w:rsidR="00A01204" w:rsidRPr="0008241C" w:rsidRDefault="00A01204" w:rsidP="00A01204">
            <w:pPr>
              <w:jc w:val="right"/>
              <w:rPr>
                <w:sz w:val="22"/>
                <w:szCs w:val="22"/>
              </w:rPr>
            </w:pPr>
            <w:r w:rsidRPr="0008241C">
              <w:rPr>
                <w:sz w:val="22"/>
                <w:szCs w:val="22"/>
              </w:rPr>
              <w:t>4,831,726</w:t>
            </w:r>
          </w:p>
        </w:tc>
        <w:tc>
          <w:tcPr>
            <w:tcW w:w="1496" w:type="dxa"/>
            <w:tcBorders>
              <w:top w:val="single" w:sz="4" w:space="0" w:color="7F7F7F"/>
              <w:bottom w:val="single" w:sz="4" w:space="0" w:color="7F7F7F"/>
            </w:tcBorders>
          </w:tcPr>
          <w:p w14:paraId="1699D342" w14:textId="77777777" w:rsidR="00A01204" w:rsidRPr="0008241C" w:rsidRDefault="00A01204" w:rsidP="00A01204">
            <w:pPr>
              <w:jc w:val="right"/>
              <w:rPr>
                <w:sz w:val="22"/>
                <w:szCs w:val="22"/>
              </w:rPr>
            </w:pPr>
            <w:r w:rsidRPr="0008241C">
              <w:rPr>
                <w:sz w:val="22"/>
                <w:szCs w:val="22"/>
              </w:rPr>
              <w:t>146,710,072</w:t>
            </w:r>
          </w:p>
        </w:tc>
        <w:tc>
          <w:tcPr>
            <w:tcW w:w="1509" w:type="dxa"/>
            <w:tcBorders>
              <w:top w:val="single" w:sz="4" w:space="0" w:color="7F7F7F"/>
              <w:bottom w:val="single" w:sz="4" w:space="0" w:color="7F7F7F"/>
            </w:tcBorders>
          </w:tcPr>
          <w:p w14:paraId="264A5216" w14:textId="77777777" w:rsidR="00A01204" w:rsidRPr="0008241C" w:rsidRDefault="00A01204" w:rsidP="00A01204">
            <w:pPr>
              <w:jc w:val="right"/>
              <w:rPr>
                <w:sz w:val="22"/>
                <w:szCs w:val="22"/>
              </w:rPr>
            </w:pPr>
            <w:r w:rsidRPr="0008241C">
              <w:rPr>
                <w:sz w:val="22"/>
                <w:szCs w:val="22"/>
              </w:rPr>
              <w:t>1,1</w:t>
            </w:r>
          </w:p>
        </w:tc>
      </w:tr>
      <w:tr w:rsidR="00A01204" w:rsidRPr="0008241C" w14:paraId="42A39D14" w14:textId="77777777" w:rsidTr="00642B4F">
        <w:tc>
          <w:tcPr>
            <w:tcW w:w="1239" w:type="dxa"/>
          </w:tcPr>
          <w:p w14:paraId="6ED7994E" w14:textId="77777777" w:rsidR="00A01204" w:rsidRPr="0008241C" w:rsidRDefault="00A01204" w:rsidP="00A01204">
            <w:pPr>
              <w:rPr>
                <w:sz w:val="22"/>
                <w:szCs w:val="22"/>
              </w:rPr>
            </w:pPr>
            <w:r w:rsidRPr="0008241C">
              <w:rPr>
                <w:sz w:val="22"/>
                <w:szCs w:val="22"/>
              </w:rPr>
              <w:t>Europe</w:t>
            </w:r>
          </w:p>
        </w:tc>
        <w:tc>
          <w:tcPr>
            <w:tcW w:w="1757" w:type="dxa"/>
          </w:tcPr>
          <w:p w14:paraId="602128FD" w14:textId="77777777" w:rsidR="00A01204" w:rsidRPr="0008241C" w:rsidRDefault="00A01204" w:rsidP="00A01204">
            <w:pPr>
              <w:jc w:val="right"/>
              <w:rPr>
                <w:sz w:val="22"/>
                <w:szCs w:val="22"/>
              </w:rPr>
            </w:pPr>
            <w:r w:rsidRPr="0008241C">
              <w:rPr>
                <w:sz w:val="22"/>
                <w:szCs w:val="22"/>
              </w:rPr>
              <w:t>2,853</w:t>
            </w:r>
          </w:p>
        </w:tc>
        <w:tc>
          <w:tcPr>
            <w:tcW w:w="1304" w:type="dxa"/>
          </w:tcPr>
          <w:p w14:paraId="732E623A" w14:textId="77777777" w:rsidR="00A01204" w:rsidRPr="0008241C" w:rsidRDefault="00A01204" w:rsidP="00A01204">
            <w:pPr>
              <w:jc w:val="right"/>
              <w:rPr>
                <w:sz w:val="22"/>
                <w:szCs w:val="22"/>
              </w:rPr>
            </w:pPr>
            <w:r w:rsidRPr="0008241C">
              <w:rPr>
                <w:sz w:val="22"/>
                <w:szCs w:val="22"/>
              </w:rPr>
              <w:t>9,202,680</w:t>
            </w:r>
          </w:p>
        </w:tc>
        <w:tc>
          <w:tcPr>
            <w:tcW w:w="1276" w:type="dxa"/>
          </w:tcPr>
          <w:p w14:paraId="557B2FA0" w14:textId="77777777" w:rsidR="00A01204" w:rsidRPr="0008241C" w:rsidRDefault="00A01204" w:rsidP="00A01204">
            <w:pPr>
              <w:jc w:val="right"/>
              <w:rPr>
                <w:sz w:val="22"/>
                <w:szCs w:val="22"/>
              </w:rPr>
            </w:pPr>
            <w:r w:rsidRPr="0008241C">
              <w:rPr>
                <w:sz w:val="22"/>
                <w:szCs w:val="22"/>
              </w:rPr>
              <w:t>173,656</w:t>
            </w:r>
          </w:p>
        </w:tc>
        <w:tc>
          <w:tcPr>
            <w:tcW w:w="1496" w:type="dxa"/>
          </w:tcPr>
          <w:p w14:paraId="71DEDDF8" w14:textId="77777777" w:rsidR="00A01204" w:rsidRPr="0008241C" w:rsidRDefault="00A01204" w:rsidP="00A01204">
            <w:pPr>
              <w:jc w:val="right"/>
              <w:rPr>
                <w:sz w:val="22"/>
                <w:szCs w:val="22"/>
              </w:rPr>
            </w:pPr>
            <w:r w:rsidRPr="0008241C">
              <w:rPr>
                <w:sz w:val="22"/>
                <w:szCs w:val="22"/>
              </w:rPr>
              <w:t>3,571,350</w:t>
            </w:r>
          </w:p>
        </w:tc>
        <w:tc>
          <w:tcPr>
            <w:tcW w:w="1509" w:type="dxa"/>
          </w:tcPr>
          <w:p w14:paraId="0DF672ED" w14:textId="77777777" w:rsidR="00A01204" w:rsidRPr="0008241C" w:rsidRDefault="00A01204" w:rsidP="00A01204">
            <w:pPr>
              <w:jc w:val="right"/>
              <w:rPr>
                <w:sz w:val="22"/>
                <w:szCs w:val="22"/>
              </w:rPr>
            </w:pPr>
            <w:r w:rsidRPr="0008241C">
              <w:rPr>
                <w:sz w:val="22"/>
                <w:szCs w:val="22"/>
              </w:rPr>
              <w:t>2,7</w:t>
            </w:r>
          </w:p>
        </w:tc>
      </w:tr>
      <w:tr w:rsidR="00A01204" w:rsidRPr="0008241C" w14:paraId="0D0C4415" w14:textId="77777777" w:rsidTr="00642B4F">
        <w:tc>
          <w:tcPr>
            <w:tcW w:w="1239" w:type="dxa"/>
            <w:tcBorders>
              <w:top w:val="single" w:sz="4" w:space="0" w:color="7F7F7F"/>
              <w:bottom w:val="single" w:sz="4" w:space="0" w:color="7F7F7F"/>
            </w:tcBorders>
          </w:tcPr>
          <w:p w14:paraId="19CDDDD6" w14:textId="77777777" w:rsidR="00A01204" w:rsidRPr="0008241C" w:rsidRDefault="00A01204" w:rsidP="00A01204">
            <w:pPr>
              <w:rPr>
                <w:sz w:val="22"/>
                <w:szCs w:val="22"/>
              </w:rPr>
            </w:pPr>
            <w:r w:rsidRPr="0008241C">
              <w:rPr>
                <w:sz w:val="22"/>
                <w:szCs w:val="22"/>
              </w:rPr>
              <w:t>Oceania</w:t>
            </w:r>
          </w:p>
        </w:tc>
        <w:tc>
          <w:tcPr>
            <w:tcW w:w="1757" w:type="dxa"/>
            <w:tcBorders>
              <w:top w:val="single" w:sz="4" w:space="0" w:color="7F7F7F"/>
              <w:bottom w:val="single" w:sz="4" w:space="0" w:color="7F7F7F"/>
            </w:tcBorders>
          </w:tcPr>
          <w:p w14:paraId="09C41EDB" w14:textId="77777777" w:rsidR="00A01204" w:rsidRPr="0008241C" w:rsidRDefault="00A01204" w:rsidP="00A01204">
            <w:pPr>
              <w:jc w:val="right"/>
              <w:rPr>
                <w:sz w:val="22"/>
                <w:szCs w:val="22"/>
              </w:rPr>
            </w:pPr>
            <w:r w:rsidRPr="0008241C">
              <w:rPr>
                <w:sz w:val="22"/>
                <w:szCs w:val="22"/>
              </w:rPr>
              <w:t>701</w:t>
            </w:r>
          </w:p>
        </w:tc>
        <w:tc>
          <w:tcPr>
            <w:tcW w:w="1304" w:type="dxa"/>
            <w:tcBorders>
              <w:top w:val="single" w:sz="4" w:space="0" w:color="7F7F7F"/>
              <w:bottom w:val="single" w:sz="4" w:space="0" w:color="7F7F7F"/>
            </w:tcBorders>
          </w:tcPr>
          <w:p w14:paraId="43E06F4E" w14:textId="77777777" w:rsidR="00A01204" w:rsidRPr="0008241C" w:rsidRDefault="00A01204" w:rsidP="00A01204">
            <w:pPr>
              <w:jc w:val="right"/>
              <w:rPr>
                <w:sz w:val="22"/>
                <w:szCs w:val="22"/>
              </w:rPr>
            </w:pPr>
            <w:r w:rsidRPr="0008241C">
              <w:rPr>
                <w:sz w:val="22"/>
                <w:szCs w:val="22"/>
              </w:rPr>
              <w:t>21,441</w:t>
            </w:r>
          </w:p>
        </w:tc>
        <w:tc>
          <w:tcPr>
            <w:tcW w:w="1276" w:type="dxa"/>
            <w:tcBorders>
              <w:top w:val="single" w:sz="4" w:space="0" w:color="7F7F7F"/>
              <w:bottom w:val="single" w:sz="4" w:space="0" w:color="7F7F7F"/>
            </w:tcBorders>
          </w:tcPr>
          <w:p w14:paraId="141AE293" w14:textId="77777777" w:rsidR="00A01204" w:rsidRPr="0008241C" w:rsidRDefault="00A01204" w:rsidP="00A01204">
            <w:pPr>
              <w:jc w:val="right"/>
              <w:rPr>
                <w:sz w:val="22"/>
                <w:szCs w:val="22"/>
              </w:rPr>
            </w:pPr>
            <w:r w:rsidRPr="0008241C">
              <w:rPr>
                <w:sz w:val="22"/>
                <w:szCs w:val="22"/>
              </w:rPr>
              <w:t>12,124</w:t>
            </w:r>
          </w:p>
        </w:tc>
        <w:tc>
          <w:tcPr>
            <w:tcW w:w="1496" w:type="dxa"/>
            <w:tcBorders>
              <w:top w:val="single" w:sz="4" w:space="0" w:color="7F7F7F"/>
              <w:bottom w:val="single" w:sz="4" w:space="0" w:color="7F7F7F"/>
            </w:tcBorders>
          </w:tcPr>
          <w:p w14:paraId="6672CFB5" w14:textId="77777777" w:rsidR="00A01204" w:rsidRPr="0008241C" w:rsidRDefault="00A01204" w:rsidP="00A01204">
            <w:pPr>
              <w:jc w:val="right"/>
              <w:rPr>
                <w:sz w:val="22"/>
                <w:szCs w:val="22"/>
              </w:rPr>
            </w:pPr>
            <w:r w:rsidRPr="0008241C">
              <w:rPr>
                <w:sz w:val="22"/>
                <w:szCs w:val="22"/>
              </w:rPr>
              <w:t>468,608</w:t>
            </w:r>
          </w:p>
        </w:tc>
        <w:tc>
          <w:tcPr>
            <w:tcW w:w="1509" w:type="dxa"/>
            <w:tcBorders>
              <w:top w:val="single" w:sz="4" w:space="0" w:color="7F7F7F"/>
              <w:bottom w:val="single" w:sz="4" w:space="0" w:color="7F7F7F"/>
            </w:tcBorders>
          </w:tcPr>
          <w:p w14:paraId="5D973655" w14:textId="77777777" w:rsidR="00A01204" w:rsidRPr="0008241C" w:rsidRDefault="00A01204" w:rsidP="00A01204">
            <w:pPr>
              <w:jc w:val="right"/>
              <w:rPr>
                <w:sz w:val="22"/>
                <w:szCs w:val="22"/>
              </w:rPr>
            </w:pPr>
            <w:r w:rsidRPr="0008241C">
              <w:rPr>
                <w:sz w:val="22"/>
                <w:szCs w:val="22"/>
              </w:rPr>
              <w:t>12,4</w:t>
            </w:r>
          </w:p>
        </w:tc>
      </w:tr>
    </w:tbl>
    <w:p w14:paraId="2A9C8E01" w14:textId="77777777" w:rsidR="00A01204" w:rsidRPr="0008241C" w:rsidRDefault="00A01204" w:rsidP="00A01204">
      <w:pPr>
        <w:rPr>
          <w:sz w:val="22"/>
          <w:szCs w:val="22"/>
        </w:rPr>
      </w:pPr>
      <w:r w:rsidRPr="0008241C">
        <w:rPr>
          <w:sz w:val="22"/>
          <w:szCs w:val="22"/>
          <w:vertAlign w:val="superscript"/>
        </w:rPr>
        <w:t>1.</w:t>
      </w:r>
      <w:r w:rsidRPr="0008241C">
        <w:rPr>
          <w:sz w:val="22"/>
          <w:szCs w:val="22"/>
        </w:rPr>
        <w:t xml:space="preserve"> percentage of disasters with deaths unaccounted for</w:t>
      </w:r>
    </w:p>
    <w:p w14:paraId="530094ED" w14:textId="77777777" w:rsidR="00A01204" w:rsidRPr="0008241C" w:rsidRDefault="00A01204" w:rsidP="00A01204">
      <w:pPr>
        <w:rPr>
          <w:sz w:val="22"/>
          <w:szCs w:val="22"/>
        </w:rPr>
      </w:pPr>
    </w:p>
    <w:p w14:paraId="585E3CC3" w14:textId="77777777" w:rsidR="00A01204" w:rsidRPr="0008241C" w:rsidRDefault="00A01204" w:rsidP="00A01204">
      <w:pPr>
        <w:rPr>
          <w:sz w:val="22"/>
          <w:szCs w:val="22"/>
        </w:rPr>
      </w:pPr>
      <w:r w:rsidRPr="0008241C">
        <w:rPr>
          <w:sz w:val="22"/>
          <w:szCs w:val="22"/>
        </w:rPr>
        <w:t xml:space="preserve">The projected temperature increase by the middle of the century is expected to be higher than the global average in both continental and insular Asia and Oceania. Temperatures are expected to reach 3ºC above current levels by the end of the century in continental Asia,, affecting, among others, the occurrence of those natural hazards that are strongly associated with El Niño/La Niña (ENSO) changes within the Pacific Ocean basin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Core Writing Team","given":"R.K. Pachauri and L.A. Meyer","non-dropping-particle":"","parse-names":false,"suffix":""}],"id":"ITEM-1","issued":{"date-parts":[["2014"]]},"note":"NULL","publisher":"IPCC","publisher-place":"Geneva, Switzerland","title":"Climate Change 2014: Synthesis Report. Contribution of Working Groups I, II and III to the Fifth Assessment Report of the Intergovernmental Panel on Climate Change","type":"report"},"uris":["http://www.mendeley.com/documents/?uuid=62fe9bf7-5d76-4d10-af3e-d81f9692e26c"]},{"id":"ITEM-2","itemData":{"author":[{"dropping-particle":"","family":"Almassy","given":"Dora","non-dropping-particle":"","parse-names":false,"suffix":""}],"id":"ITEM-2","issued":{"date-parts":[["2014"]]},"publisher":"Hans Seidal Foundation","publisher-place":"Vietnam","title":"Handboook for ASEAn Govt. officials on climate change and the UN Sustainable Development Goals","type":"report"},"uris":["http://www.mendeley.com/documents/?uuid=7b357b31-8f72-4521-8477-e475b08b5b82"]},{"id":"ITEM-3","itemData":{"URL":"http://www.csiro.au/state-of-the-climate","author":[{"dropping-particle":"","family":"CSIRO","given":"","non-dropping-particle":"","parse-names":false,"suffix":""}],"id":"ITEM-3","issued":{"date-parts":[["2016"]]},"title":"State of the Climate, 2016","type":"webpage"},"uris":["http://www.mendeley.com/documents/?uuid=22deacb6-3528-465c-8f9d-b538af0030e4"]}],"mendeley":{"formattedCitation":"(Almassy, 2014; CSIRO, 2016; IPCC, 2014)","plainTextFormattedCitation":"(Almassy, 2014; CSIRO, 2016; IPCC, 2014)","previouslyFormattedCitation":"(Almassy, 2014; CSIRO, 2016; IPCC, 2014)"},"properties":{"noteIndex":0},"schema":"https://github.com/citation-style-language/schema/raw/master/csl-citation.json"}</w:instrText>
      </w:r>
      <w:r w:rsidRPr="0008241C">
        <w:rPr>
          <w:sz w:val="22"/>
          <w:szCs w:val="22"/>
        </w:rPr>
        <w:fldChar w:fldCharType="separate"/>
      </w:r>
      <w:r w:rsidRPr="0008241C">
        <w:rPr>
          <w:noProof/>
          <w:sz w:val="22"/>
          <w:szCs w:val="22"/>
        </w:rPr>
        <w:t>(Almassy, 2014; CSIRO, 2016; IPCC, 2014)</w:t>
      </w:r>
      <w:r w:rsidRPr="0008241C">
        <w:rPr>
          <w:sz w:val="22"/>
          <w:szCs w:val="22"/>
        </w:rPr>
        <w:fldChar w:fldCharType="end"/>
      </w:r>
      <w:r w:rsidRPr="0008241C">
        <w:rPr>
          <w:sz w:val="22"/>
          <w:szCs w:val="22"/>
        </w:rPr>
        <w:t xml:space="preserve">. The effect of anthropogenic activity in the increased severity of such extreme events is well documented for the Asia-Pacific region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Field, C.B., V. Barros, T.F. Stocker, D. Qin, D.J. Dokken, K.L. Ebi, M.D. Mastrandrea, K.J. Mach, G.-K. Plattner, S.K. Allen, M. Tignor","given":"and P.M. Midgley","non-dropping-particle":"","parse-names":false,"suffix":""}],"id":"ITEM-1","issued":{"date-parts":[["2012"]]},"publisher":"Cambridge University Press","publisher-place":"Cambridge, UK, and New York, NY, USA","title":"Managing the Risks of Extreme Events and Disasters to Advance Climate Change Adaptation. A Special Report of Working Groups I and II of the Intergovernmental Panel on Climate Change","type":"book"},"uris":["http://www.mendeley.com/documents/?uuid=278e8208-1751-4fc8-9b25-47e184639374"]},{"id":"ITEM-2","itemData":{"author":[{"dropping-particle":"","family":"IPCC","given":"","non-dropping-particle":"","parse-names":false,"suffix":""}],"editor":[{"dropping-particle":"","family":"Core Writing Team","given":"R.K. Pachauri and L.A. Meyer","non-dropping-particle":"","parse-names":false,"suffix":""}],"id":"ITEM-2","issued":{"date-parts":[["2014"]]},"note":"NULL","publisher":"IPCC","publisher-place":"Geneva, Switzerland","title":"Climate Change 2014: Synthesis Report. Contribution of Working Groups I, II and III to the Fifth Assessment Report of the Intergovernmental Panel on Climate Change","type":"report"},"uris":["http://www.mendeley.com/documents/?uuid=62fe9bf7-5d76-4d10-af3e-d81f9692e26c"]},{"id":"ITEM-3","itemData":{"author":[{"dropping-particle":"","family":"UNEP","given":"","non-dropping-particle":"","parse-names":false,"suffix":""}],"id":"ITEM-3","issued":{"date-parts":[["2014"]]},"note":"NULL","publisher-place":"Nairobi, Kenya","title":"Emerging issues for Small Island Developing States. Results of the UNEP/UN DESA Foresight Process.","type":"report"},"uris":["http://www.mendeley.com/documents/?uuid=c9fd9ee6-ca51-4f02-8ae6-856f4a0012dc"]}],"mendeley":{"formattedCitation":"(IPCC, 2012, 2014; UNEP, 2014)","plainTextFormattedCitation":"(IPCC, 2012, 2014; UNEP, 2014)","previouslyFormattedCitation":"(IPCC, 2012, 2014; UNEP, 2014)"},"properties":{"noteIndex":0},"schema":"https://github.com/citation-style-language/schema/raw/master/csl-citation.json"}</w:instrText>
      </w:r>
      <w:r w:rsidRPr="0008241C">
        <w:rPr>
          <w:sz w:val="22"/>
          <w:szCs w:val="22"/>
        </w:rPr>
        <w:fldChar w:fldCharType="separate"/>
      </w:r>
      <w:r w:rsidRPr="0008241C">
        <w:rPr>
          <w:noProof/>
          <w:sz w:val="22"/>
          <w:szCs w:val="22"/>
        </w:rPr>
        <w:t>(IPCC, 2012, 2014; UNEP, 2014)</w:t>
      </w:r>
      <w:r w:rsidRPr="0008241C">
        <w:rPr>
          <w:sz w:val="22"/>
          <w:szCs w:val="22"/>
        </w:rPr>
        <w:fldChar w:fldCharType="end"/>
      </w:r>
      <w:r w:rsidRPr="0008241C">
        <w:rPr>
          <w:sz w:val="22"/>
          <w:szCs w:val="22"/>
        </w:rPr>
        <w:t xml:space="preserve"> (see Chapter 4). Changes in the patterns of climate-related natural disasters, together with the incremental effects of climate change, will most likely affect disproportionately vulnerable populations and ecosystems in the region, most notably in its many small islands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Core Writing Team","given":"R.K. Pachauri and L.A. Meyer","non-dropping-particle":"","parse-names":false,"suffix":""}],"id":"ITEM-1","issued":{"date-parts":[["2014"]]},"note":"NULL","publisher":"IPCC","publisher-place":"Geneva, Switzerland","title":"Climate Change 2014: Synthesis Report. Contribution of Working Groups I, II and III to the Fifth Assessment Report of the Intergovernmental Panel on Climate Change","type":"report"},"uris":["http://www.mendeley.com/documents/?uuid=62fe9bf7-5d76-4d10-af3e-d81f9692e26c"]}],"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 xml:space="preserve">. </w:t>
      </w:r>
    </w:p>
    <w:p w14:paraId="324DD790" w14:textId="77777777" w:rsidR="00A01204" w:rsidRPr="0008241C" w:rsidRDefault="00A01204" w:rsidP="00A01204">
      <w:pPr>
        <w:rPr>
          <w:sz w:val="22"/>
          <w:szCs w:val="22"/>
        </w:rPr>
      </w:pPr>
    </w:p>
    <w:p w14:paraId="6F53772B" w14:textId="77777777" w:rsidR="00A01204" w:rsidRPr="0008241C" w:rsidRDefault="00A01204" w:rsidP="00A01204">
      <w:pPr>
        <w:rPr>
          <w:sz w:val="22"/>
          <w:szCs w:val="22"/>
        </w:rPr>
      </w:pPr>
      <w:r w:rsidRPr="0008241C">
        <w:rPr>
          <w:sz w:val="22"/>
          <w:szCs w:val="22"/>
        </w:rPr>
        <w:t>Land use and cover change is a particularly important driver of ecosystem change and biodiversity loss across the Asia-Pacific region. Massive deforestation and conversion of native ecosystems and/or traditional social-ecological systems in prevalent in many parts of the region that are almost entirely used for agriculture and pasture (Chapter 4) (Figure 1.7). The expansion of agricultural and pasture land has been among the highest in the world over the past decades</w:t>
      </w:r>
      <w:r w:rsidRPr="0008241C">
        <w:rPr>
          <w:rFonts w:eastAsia="MS Mincho"/>
          <w:sz w:val="22"/>
          <w:szCs w:val="22"/>
        </w:rPr>
        <w:t>,</w:t>
      </w:r>
      <w:r w:rsidRPr="0008241C">
        <w:rPr>
          <w:sz w:val="22"/>
          <w:szCs w:val="22"/>
        </w:rPr>
        <w:t xml:space="preserve"> with the overall fraction of land in 2014 under being in 55.1 per cent in Eastern Asia, 49.4 per cent in Southern Asia, 30.2 per cent in South-East Asia, 56.8 per cent in Western Asia and 56.4 per cent in Oceania (from 42.3 per cent, 50.4 per cent, 19.1 per cent, 37.6 per cent and 49.5 per cent respectively in 1961)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7"]]},"publisher-place":"Rome, Italy","title":"THE STATE OF FOOD AND AGRICULTURE LEVERAGING FOOD SYSTEMS FOR INCLUSIVE RURAL TRANSFORMATION","type":"report"},"uris":["http://www.mendeley.com/documents/?uuid=6096e6ad-f89e-4db0-bab2-a3898c4b6b3b"]}],"mendeley":{"formattedCitation":"(FAO, 2017)","plainTextFormattedCitation":"(FAO, 2017)","previouslyFormattedCitation":"(FAO, 2017)"},"properties":{"noteIndex":0},"schema":"https://github.com/citation-style-language/schema/raw/master/csl-citation.json"}</w:instrText>
      </w:r>
      <w:r w:rsidRPr="0008241C">
        <w:rPr>
          <w:sz w:val="22"/>
          <w:szCs w:val="22"/>
        </w:rPr>
        <w:fldChar w:fldCharType="separate"/>
      </w:r>
      <w:r w:rsidRPr="0008241C">
        <w:rPr>
          <w:noProof/>
          <w:sz w:val="22"/>
          <w:szCs w:val="22"/>
        </w:rPr>
        <w:t>(FAO, 2017)</w:t>
      </w:r>
      <w:r w:rsidRPr="0008241C">
        <w:rPr>
          <w:sz w:val="22"/>
          <w:szCs w:val="22"/>
        </w:rPr>
        <w:fldChar w:fldCharType="end"/>
      </w:r>
      <w:r w:rsidRPr="0008241C">
        <w:rPr>
          <w:sz w:val="22"/>
          <w:szCs w:val="22"/>
        </w:rPr>
        <w:t xml:space="preserve">. South-East Asia is a key example, as it experienced rapid land use and cover change through the logging of highly biodiverse forests and their subsequent conversion to oil palm/rubber monocultures, other agricultural activities and ancillary developments such as roads </w:t>
      </w:r>
      <w:r w:rsidRPr="0008241C">
        <w:rPr>
          <w:sz w:val="22"/>
          <w:szCs w:val="22"/>
        </w:rPr>
        <w:fldChar w:fldCharType="begin" w:fldLock="1"/>
      </w:r>
      <w:r w:rsidRPr="0008241C">
        <w:rPr>
          <w:sz w:val="22"/>
          <w:szCs w:val="22"/>
        </w:rPr>
        <w:instrText>ADDIN CSL_CITATION {"citationItems":[{"id":"ITEM-1","itemData":{"DOI":"10.5194/bg-11-247-2014","ISBN":"1726-4170","ISSN":"17264170","abstract":"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w:instrText>
      </w:r>
      <w:r w:rsidRPr="0008241C">
        <w:rPr>
          <w:rFonts w:ascii="Cambria Math" w:hAnsi="Cambria Math" w:cs="Cambria Math"/>
          <w:sz w:val="22"/>
          <w:szCs w:val="22"/>
        </w:rPr>
        <w:instrText>∼</w:instrText>
      </w:r>
      <w:r w:rsidRPr="0008241C">
        <w:rPr>
          <w:sz w:val="22"/>
          <w:szCs w:val="22"/>
        </w:rPr>
        <w:instrText>0.67%) and 1.45 Mha (</w:instrText>
      </w:r>
      <w:r w:rsidRPr="0008241C">
        <w:rPr>
          <w:rFonts w:ascii="Cambria Math" w:hAnsi="Cambria Math" w:cs="Cambria Math"/>
          <w:sz w:val="22"/>
          <w:szCs w:val="22"/>
        </w:rPr>
        <w:instrText>∼</w:instrText>
      </w:r>
      <w:r w:rsidRPr="0008241C">
        <w:rPr>
          <w:sz w:val="22"/>
          <w:szCs w:val="22"/>
        </w:rPr>
        <w:instrText>0.59%) for the periods 1990-2000 and 2000-2010, respectively. The vast majority of forest cover loss (</w:instrText>
      </w:r>
      <w:r w:rsidRPr="0008241C">
        <w:rPr>
          <w:rFonts w:ascii="Cambria Math" w:hAnsi="Cambria Math" w:cs="Cambria Math"/>
          <w:sz w:val="22"/>
          <w:szCs w:val="22"/>
        </w:rPr>
        <w:instrText>∼</w:instrText>
      </w:r>
      <w:r w:rsidRPr="0008241C">
        <w:rPr>
          <w:sz w:val="22"/>
          <w:szCs w:val="22"/>
        </w:rPr>
        <w:instrText>2/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 © 2014 Author(s).","author":[{"dropping-particle":"","family":"Stibig","given":"H. J.","non-dropping-particle":"","parse-names":false,"suffix":""},{"dropping-particle":"","family":"Achard","given":"F.","non-dropping-particle":"","parse-names":false,"suffix":""},{"dropping-particle":"","family":"Carboni","given":"S.","non-dropping-particle":"","parse-names":false,"suffix":""},{"dropping-particle":"","family":"Raši","given":"R.","non-dropping-particle":"","parse-names":false,"suffix":""},{"dropping-particle":"","family":"Miettinen","given":"J.","non-dropping-particle":"","parse-names":false,"suffix":""}],"container-title":"Biogeosciences","id":"ITEM-1","issue":"2","issued":{"date-parts":[["2014"]]},"page":"247-258","title":"Change in tropical forest cover of Southeast Asia from 1990 to 2010","type":"article-journal","volume":"11"},"uris":["http://www.mendeley.com/documents/?uuid=b4927025-acee-44bb-9743-838d4054b17a"]}],"mendeley":{"formattedCitation":"(Stibig &lt;i&gt;et al.&lt;/i&gt;, 2014)","plainTextFormattedCitation":"(Stibig et al., 2014)","previouslyFormattedCitation":"(Stibi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tibi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bout half of the oil palm expansion in Indonesia and Malaysia after 1990 happened at the expense of (often primary) forests </w:t>
      </w:r>
      <w:r w:rsidRPr="0008241C">
        <w:rPr>
          <w:sz w:val="22"/>
          <w:szCs w:val="22"/>
        </w:rPr>
        <w:fldChar w:fldCharType="begin" w:fldLock="1"/>
      </w:r>
      <w:r w:rsidRPr="0008241C">
        <w:rPr>
          <w:sz w:val="22"/>
          <w:szCs w:val="22"/>
        </w:rPr>
        <w:instrText>ADDIN CSL_CITATION {"citationItems":[{"id":"ITEM-1","itemData":{"DOI":"10.1111/j.1755-263X.2008.00011.x","ISSN":"1755263X","author":[{"dropping-particle":"","family":"Koh","given":"Lian Pin","non-dropping-particle":"","parse-names":false,"suffix":""},{"dropping-particle":"","family":"Wilcove","given":"David S.","non-dropping-particle":"","parse-names":false,"suffix":""}],"container-title":"Conservation Letters","id":"ITEM-1","issue":"2","issued":{"date-parts":[["2008","5","15"]]},"page":"60-64","title":"Is oil palm agriculture really destroying tropical biodiversity?","type":"article-journal","volume":"1"},"uris":["http://www.mendeley.com/documents/?uuid=e745a68c-c54d-42a5-8ee1-e2478974f1bc"]},{"id":"ITEM-2","itemData":{"DOI":"10.1371/journal.pone.0159668","ISBN":"1932-6203","ISSN":"1932-6203","PMID":"27462984","abstract":"Palm oil is the most widely traded vegetable oil globally, with demand projected to increase substantially in the future. Almost all oil palm grows in areas that were once tropical moist forests, some of them quite recently. The conversion to date, and future expansion, threat-ens biodiversity and increases greenhouse gas emissions. Today, consumer pressure is pushing companies toward deforestation-free sources of palm oil. To guide interventions aimed at reducing tropical deforestation due to oil palm, we analysed recent expansions and modelled likely future ones. We assessed sample areas to find where oil palm planta-tions have recently replaced forests in 20 countries, using a combination of high-resolution imagery from Google Earth and Landsat. We then compared these trends to countrywide trends in FAO data for oil palm planted area. Finally, we assessed which forests have high agricultural suitability for future oil palm development, which we refer to as vulnerable for-ests, and identified critical areas for biodiversity that oil palm expansion threatens. Our anal-ysis reveals regional trends in deforestation associated with oil palm agriculture. In Southeast Asia, 45% of sampled oil palm plantations came from areas that were forests in 1989. For South America, the percentage was 31%. By contrast, in Mesoamerica and Africa, we observed only 2% and 7% of oil palm plantations coming from areas that were forest in 1989. The largest areas of vulnerable forest are in Africa and South America. Vul-nerable forests in all four regions of production contain globally high concentrations of mam-mal and bird species at risk of extinction. However, priority areas for biodiversity conservation differ based on taxa and criteria used. Government regulation and voluntary market interventions can help incentivize the expansion of oil palm plantations in ways that protect biodiversity-rich ecosystems.","author":[{"dropping-particle":"","family":"Vijay","given":"Varsha","non-dropping-particle":"","parse-names":false,"suffix":""},{"dropping-particle":"","family":"Pimm","given":"Stuart L","non-dropping-particle":"","parse-names":false,"suffix":""},{"dropping-particle":"","family":"Jenkins","given":"Clinton N","non-dropping-particle":"","parse-names":false,"suffix":""},{"dropping-particle":"","family":"Smith","given":"Sharon J","non-dropping-particle":"","parse-names":false,"suffix":""}],"container-title":"PLoS Biology","id":"ITEM-2","issued":{"date-parts":[["2016"]]},"page":"1-19","title":"The Impacts of Oil Palm on Recent Deforestation and Biodiversity Loss","type":"article-journal"},"uris":["http://www.mendeley.com/documents/?uuid=6fba151f-9005-4a77-9b58-70b20601f528"]}],"mendeley":{"formattedCitation":"(Koh &amp; Wilcove, 2008; Vijay &lt;i&gt;et al.&lt;/i&gt;, 2016)","plainTextFormattedCitation":"(Koh &amp; Wilcove, 2008; Vijay et al., 2016)","previouslyFormattedCitation":"(Koh &amp; Wilcove, 2008; Vijay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oh &amp; Wilcove, 2008; Vijay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including areas with high carbon stocks such as </w:t>
      </w:r>
      <w:r w:rsidRPr="0008241C">
        <w:rPr>
          <w:sz w:val="22"/>
          <w:szCs w:val="22"/>
        </w:rPr>
        <w:lastRenderedPageBreak/>
        <w:t xml:space="preserve">peatlands </w:t>
      </w:r>
      <w:r w:rsidRPr="0008241C">
        <w:rPr>
          <w:sz w:val="22"/>
          <w:szCs w:val="22"/>
        </w:rPr>
        <w:fldChar w:fldCharType="begin" w:fldLock="1"/>
      </w:r>
      <w:r w:rsidRPr="0008241C">
        <w:rPr>
          <w:sz w:val="22"/>
          <w:szCs w:val="22"/>
        </w:rPr>
        <w:instrText>ADDIN CSL_CITATION {"citationItems":[{"id":"ITEM-1","itemData":{"DOI":"10.1073/pnas.1018776108","ISBN":"10.1073/pnas.1018776108","ISSN":"0027-8424","PMID":"21383161","abstract":"Rising global demands for food and biofuels are driving forest clearance in the tropics. Oil-palm expansion contributes to biodiversity declines and carbon emissions in Southeast Asia. However, the magnitudes of these impacts remain largely unquantified until now. We produce a 250-m spatial resolution map of closed canopy oil-palm plantations in the lowlands of Peninsular Malaysia (2 million ha), Borneo (2.4 million ha), and Sumatra (3.9 million ha). We demonstrate that 6% (or ≈880,000 ha) of tropical peatlands in the region had been converted to oil-palm plantations by the early 2000s. Conversion of peatswamp forests to oil palm led to biodiversity declines of 1% in Borneo (equivalent to four species of forest-dwelling birds), 3.4% in Sumatra (16 species), and 12.1% in Peninsular Malaysia (46 species). This land-use change also contributed to the loss of ≈140 million Mg of aboveground biomass carbon, and annual emissions of ≈4.6 million Mg of belowground carbon from peat oxidation. Additionally, the loss of peatswamp forests implies the loss of carbon sequestration service through peat accumulation, which amounts to ≈660,000 Mg of carbon annually. By 2010, 2.3 million ha of peatswamp forests were clear-felled, and currently occur as degraded lands. Reforestation of these clearings could enhance biodiversity by up to ≈20%, whereas oil-palm establishment would exacerbate species losses by up to ≈12%. To safeguard the region's biodiversity and carbon stocks, conservation and reforestation efforts should target Central Kalimantan, Riau, and West Kalimantan, which retain three-quarters (3.9 million ha) of the remaining peatswamp forests in Southeast Asia.","author":[{"dropping-particle":"","family":"Koh","given":"Lian Pin","non-dropping-particle":"","parse-names":false,"suffix":""},{"dropping-particle":"","family":"Miettinen","given":"Jukka","non-dropping-particle":"","parse-names":false,"suffix":""},{"dropping-particle":"","family":"Liew","given":"Soo Chin","non-dropping-particle":"","parse-names":false,"suffix":""},{"dropping-particle":"","family":"Ghazoul","given":"Jaboury","non-dropping-particle":"","parse-names":false,"suffix":""}],"container-title":"Proceedings of the National Academy of Sciences of the United States of America","id":"ITEM-1","issue":"12","issued":{"date-parts":[["2011"]]},"page":"5127-32","title":"Remotely sensed evidence of tropical peatland conversion to oil palm.","type":"article-journal","volume":"108"},"uris":["http://www.mendeley.com/documents/?uuid=112d0523-c82e-4cdf-8088-bad53ab86e56"]}],"mendeley":{"formattedCitation":"(Koh &lt;i&gt;et al.&lt;/i&gt;, 2011)","plainTextFormattedCitation":"(Koh et al., 2011)","previouslyFormattedCitation":"(Ko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Ko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The conversion of primary forests to rubber and oil palm monocultures can cause substantial loss of biodiversity </w:t>
      </w:r>
      <w:r w:rsidRPr="0008241C">
        <w:rPr>
          <w:sz w:val="22"/>
          <w:szCs w:val="22"/>
        </w:rPr>
        <w:fldChar w:fldCharType="begin" w:fldLock="1"/>
      </w:r>
      <w:r w:rsidRPr="0008241C">
        <w:rPr>
          <w:sz w:val="22"/>
          <w:szCs w:val="22"/>
        </w:rPr>
        <w:instrText>ADDIN CSL_CITATION {"citationItems":[{"id":"ITEM-1","itemData":{"DOI":"10.1371/journal.pone.0159668","ISBN":"1932-6203","ISSN":"1932-6203","PMID":"27462984","abstract":"Palm oil is the most widely traded vegetable oil globally, with demand projected to increase substantially in the future. Almost all oil palm grows in areas that were once tropical moist forests, some of them quite recently. The conversion to date, and future expansion, threat-ens biodiversity and increases greenhouse gas emissions. Today, consumer pressure is pushing companies toward deforestation-free sources of palm oil. To guide interventions aimed at reducing tropical deforestation due to oil palm, we analysed recent expansions and modelled likely future ones. We assessed sample areas to find where oil palm planta-tions have recently replaced forests in 20 countries, using a combination of high-resolution imagery from Google Earth and Landsat. We then compared these trends to countrywide trends in FAO data for oil palm planted area. Finally, we assessed which forests have high agricultural suitability for future oil palm development, which we refer to as vulnerable for-ests, and identified critical areas for biodiversity that oil palm expansion threatens. Our anal-ysis reveals regional trends in deforestation associated with oil palm agriculture. In Southeast Asia, 45% of sampled oil palm plantations came from areas that were forests in 1989. For South America, the percentage was 31%. By contrast, in Mesoamerica and Africa, we observed only 2% and 7% of oil palm plantations coming from areas that were forest in 1989. The largest areas of vulnerable forest are in Africa and South America. Vul-nerable forests in all four regions of production contain globally high concentrations of mam-mal and bird species at risk of extinction. However, priority areas for biodiversity conservation differ based on taxa and criteria used. Government regulation and voluntary market interventions can help incentivize the expansion of oil palm plantations in ways that protect biodiversity-rich ecosystems.","author":[{"dropping-particle":"","family":"Vijay","given":"Varsha","non-dropping-particle":"","parse-names":false,"suffix":""},{"dropping-particle":"","family":"Pimm","given":"Stuart L","non-dropping-particle":"","parse-names":false,"suffix":""},{"dropping-particle":"","family":"Jenkins","given":"Clinton N","non-dropping-particle":"","parse-names":false,"suffix":""},{"dropping-particle":"","family":"Smith","given":"Sharon J","non-dropping-particle":"","parse-names":false,"suffix":""}],"container-title":"PLoS Biology","id":"ITEM-1","issued":{"date-parts":[["2016"]]},"page":"1-19","title":"The Impacts of Oil Palm on Recent Deforestation and Biodiversity Loss","type":"article-journal"},"uris":["http://www.mendeley.com/documents/?uuid=6fba151f-9005-4a77-9b58-70b20601f528"]},{"id":"ITEM-2","itemData":{"DOI":"10.1111/j.1523-1739.2008.01096.x","ISBN":"0888-8892","ISSN":"08888892","PMID":"19040648","abstract":"Abstract: The growing demand for biofuels is promoting the expansion of a number of agricultural commodities, including oil palm (Elaeis guineensis). Oil-palm plantations cover over 13 million ha, primarily in Southeast Asia, where they have directly or indirectly replaced tropical rainforest. We explored the impact of the spread of oil-palm plantations on greenhouse gas emission and biodiversity. We assessed changes in carbon stocks with changing land use and compared this with the amount of fossil-fuel carbon emission avoided through its replacement by biofuel carbon. We estimated it would take between 75 and 93 years for the carbon emissions saved through use of biofuel to compensate for the carbon lost through forest conversion, depending on how the forest was cleared. If the original habitat was peatland, carbon balance would take more than 600 years. Conversely, planting oil palms on degraded grassland would lead to a net removal of carbon within 10 years. These estimates have associated uncertainty, but their magnitude and relative proportions seem credible. We carried out a meta-analysis of published faunal studies that compared forest with oil palm. We found that plantations supported species-poor communities containing few forest species. Because no published data on flora were available, we present results from our sampling of plants in oil palm and forest plots in Indonesia. Although the species richness of pteridophytes was higher in plantations, they held few forest species. Trees, lianas, epiphytic orchids, and indigenous palms were wholly absent from oil-palm plantations. The majority of individual plants and animals in oil-palm plantations belonged to a small number of generalist species of low conservation concern. As countries strive to meet obligations to reduce carbon emissions under one international agreement (Kyoto Protocol), they may not only fail to meet their obligations under another (Convention on Biological Diversity) but may actually hasten global climate change. Reducing deforestation is likely to represent a more effective climate-change mitigation strategy than converting forest for biofuel production, and it may help nations meet their international commitments to reduce biodiversity loss.","author":[{"dropping-particle":"","family":"Danielsen","given":"F.","non-dropping-particle":"","parse-names":false,"suffix":""},{"dropping-particle":"","family":"Beukema","given":"H.","non-dropping-particle":"","parse-names":false,"suffix":""},{"dropping-particle":"","family":"Burgess","given":"N.D.","non-dropping-particle":"","parse-names":false,"suffix":""},{"dropping-particle":"","family":"Parish","given":"F.","non-dropping-particle":"","parse-names":false,"suffix":""},{"dropping-particle":"","family":"Bruehl","given":"C.A.","non-dropping-particle":"","parse-names":false,"suffix":""},{"dropping-particle":"","family":"Donald","given":"P.F.","non-dropping-particle":"","parse-names":false,"suffix":""},{"dropping-particle":"","family":"Murdiyarso","given":"D.","non-dropping-particle":"","parse-names":false,"suffix":""},{"dropping-particle":"","family":"Phalan","given":"B.","non-dropping-particle":"","parse-names":false,"suffix":""},{"dropping-particle":"","family":"Reijnders","given":"L.","non-dropping-particle":"","parse-names":false,"suffix":""},{"dropping-particle":"","family":"Struebig","given":"M.","non-dropping-particle":"","parse-names":false,"suffix":""},{"dropping-particle":"","family":"Fitzherbert","given":"E.B.","non-dropping-particle":"","parse-names":false,"suffix":""}],"container-title":"Conservation Biology","id":"ITEM-2","issue":"2","issued":{"date-parts":[["2009","4"]]},"page":"348-358","title":"Biofuel Plantations on Forested Lands: Double Jeopardy for Biodiversity and Climate","type":"article-journal","volume":"23"},"uris":["http://www.mendeley.com/documents/?uuid=f332d1bd-b8d1-4008-9a1e-a7225280b6c1"]},{"id":"ITEM-3","itemData":{"DOI":"10.1016/j.tree.2008.06.012","ISBN":"0169-5347","ISSN":"01695347","PMID":"18775582","abstract":"Oil palm is one of the world's most rapidly increasing crops. We assess its contribution to tropical deforestation and review its biodiversity value. Oil palm has replaced large areas of forest in Southeast Asia, but land-cover change statistics alone do not allow an assessment of where it has driven forest clearance and where it has simply followed it. Oil palm plantations support much fewer species than do forests and often also fewer than other tree crops. Further negative impacts include habitat fragmentation and pollution, including greenhouse gas emissions. With rising demand for vegetable oils and biofuels, and strong overlap between areas suitable for oil palm and those of most importance for biodiversity, substantial biodiversity losses will only be averted if future oil palm expansion is managed to avoid deforestation. ?? 2008 Elsevier Ltd. All rights reserved.","author":[{"dropping-particle":"","family":"Fitzherbert","given":"Emily B.","non-dropping-particle":"","parse-names":false,"suffix":""},{"dropping-particle":"","family":"Struebig","given":"Matthew J.","non-dropping-particle":"","parse-names":false,"suffix":""},{"dropping-particle":"","family":"Morel","given":"Alexandra.","non-dropping-particle":"","parse-names":false,"suffix":""},{"dropping-particle":"","family":"Danielsen","given":"Finn.","non-dropping-particle":"","parse-names":false,"suffix":""},{"dropping-particle":"","family":"Brühl","given":"Carsten A.","non-dropping-particle":"","parse-names":false,"suffix":""},{"dropping-particle":"","family":"Donald","given":"Paul F.","non-dropping-particle":"","parse-names":false,"suffix":""},{"dropping-particle":"","family":"Phalan","given":"Ben","non-dropping-particle":"","parse-names":false,"suffix":""}],"container-title":"Trends in Ecology and Evolution","id":"ITEM-3","issued":{"date-parts":[["2008"]]},"title":"How will oil palm expansion affect biodiversity?","type":"article-journal"},"uris":["http://www.mendeley.com/documents/?uuid=659ea9e7-8a26-4d63-963e-12c8e5e94a54"]}],"mendeley":{"formattedCitation":"(F. Danielsen &lt;i&gt;et al.&lt;/i&gt;, 2009; Fitzherbert &lt;i&gt;et al.&lt;/i&gt;, 2008; Vijay &lt;i&gt;et al.&lt;/i&gt;, 2016)","plainTextFormattedCitation":"(F. Danielsen et al., 2009; Fitzherbert et al., 2008; Vijay et al., 2016)","previouslyFormattedCitation":"(F. Danielsen &lt;i&gt;et al.&lt;/i&gt;, 2009; Fitzherbert &lt;i&gt;et al.&lt;/i&gt;, 2008; Vijay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F. Danielsen </w:t>
      </w:r>
      <w:r w:rsidRPr="0008241C">
        <w:rPr>
          <w:i/>
          <w:noProof/>
          <w:sz w:val="22"/>
          <w:szCs w:val="22"/>
        </w:rPr>
        <w:t>et al.</w:t>
      </w:r>
      <w:r w:rsidRPr="0008241C">
        <w:rPr>
          <w:noProof/>
          <w:sz w:val="22"/>
          <w:szCs w:val="22"/>
        </w:rPr>
        <w:t xml:space="preserve">, 2009; Fitzherbert </w:t>
      </w:r>
      <w:r w:rsidRPr="0008241C">
        <w:rPr>
          <w:i/>
          <w:noProof/>
          <w:sz w:val="22"/>
          <w:szCs w:val="22"/>
        </w:rPr>
        <w:t>et al.</w:t>
      </w:r>
      <w:r w:rsidRPr="0008241C">
        <w:rPr>
          <w:noProof/>
          <w:sz w:val="22"/>
          <w:szCs w:val="22"/>
        </w:rPr>
        <w:t xml:space="preserve">, 2008; Vijay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nd other globally important ecosystem services such as carbon sequestration and storage </w:t>
      </w:r>
      <w:r w:rsidRPr="0008241C">
        <w:rPr>
          <w:sz w:val="22"/>
          <w:szCs w:val="22"/>
        </w:rPr>
        <w:fldChar w:fldCharType="begin" w:fldLock="1"/>
      </w:r>
      <w:r w:rsidRPr="0008241C">
        <w:rPr>
          <w:sz w:val="22"/>
          <w:szCs w:val="22"/>
        </w:rPr>
        <w:instrText>ADDIN CSL_CITATION {"citationItems":[{"id":"ITEM-1","itemData":{"DOI":"10.1111/j.1365-2486.2012.02747.x","ISBN":"13541013 (ISSN)","ISSN":"13541013","PMID":"79721655","abstract":"Policy makers across the tropics propose that carbon finance could provide incentives for forest frontier communities to transition away from swidden agriculture (slash-and-burn or shifting cultivation) to other systems that potentially reduce emissions and/or increase carbon sequestration. However, there is little certainty regarding the carbon outcomes of many key land-use transitions at the center of current policy debates. Our meta-analysis of over 250 studies reporting above- and below-ground carbon estimates for different land-use types indicates great uncertainty in the net total ecosystem carbon changes that can be expected from many transitions, including the replacement of various types of swidden agriculture with oil palm, rubber, or some other types of agroforestry systems. These transitions are underway throughout Southeast Asia, and are at the heart of REDD+ debates. Exceptions of unambiguous carbon outcomes are the abandonment of any type of agriculture to allow forest regeneration (a certain positive carbon outcome) and expansion of agriculture into mature forest (a certain negative carbon outcome). With respect to swiddening, our meta-analysis supports a reassessment of policies that encourage land-cover conversion away from these [especially long-fallow] systems to other more cash-crop-oriented systems producing ambiguous carbon stock changes – including oil palm and rubber. In some instances, lengthening fallow periods of an existing swidden system may produce substantial carbon benefits, as would conversion from intensely cultivated lands to high-biomass plantations and some other types of agroforestry. More field studies are needed to provide better data of above- and below-ground carbon stocks before informed recommendations or policy decisions can be made regarding which land-use regimes optimize or increase carbon sequestration. As some transitions may negatively impact other ecosystem services, food security, and local livelihoods, the entire carbon and noncarbon benefit stream should also be taken into account before prescribing transitions with ambiguous carbon benefits.","author":[{"dropping-particle":"","family":"Ziegler","given":"Alan D.","non-dropping-particle":"","parse-names":false,"suffix":""},{"dropping-particle":"","family":"Phelps","given":"Jacob","non-dropping-particle":"","parse-names":false,"suffix":""},{"dropping-particle":"","family":"Yuen","given":"Jia Qi","non-dropping-particle":"","parse-names":false,"suffix":""},{"dropping-particle":"","family":"Webb","given":"Edward L.","non-dropping-particle":"","parse-names":false,"suffix":""},{"dropping-particle":"","family":"Lawrence","given":"Deborah","non-dropping-particle":"","parse-names":false,"suffix":""},{"dropping-particle":"","family":"Fox","given":"Jeff M.","non-dropping-particle":"","parse-names":false,"suffix":""},{"dropping-particle":"","family":"Bruun","given":"Thilde B.","non-dropping-particle":"","parse-names":false,"suffix":""},{"dropping-particle":"","family":"Leisz","given":"Stephen J.","non-dropping-particle":"","parse-names":false,"suffix":""},{"dropping-particle":"","family":"Ryan","given":"Casey M.","non-dropping-particle":"","parse-names":false,"suffix":""},{"dropping-particle":"","family":"Dressler","given":"Wolfram","non-dropping-particle":"","parse-names":false,"suffix":""},{"dropping-particle":"","family":"Mertz","given":"Ole","non-dropping-particle":"","parse-names":false,"suffix":""},{"dropping-particle":"","family":"Pascual","given":"Unai","non-dropping-particle":"","parse-names":false,"suffix":""},{"dropping-particle":"","family":"Padoch","given":"Christine","non-dropping-particle":"","parse-names":false,"suffix":""},{"dropping-particle":"","family":"Koh","given":"Lian Pin","non-dropping-particle":"","parse-names":false,"suffix":""}],"container-title":"Global Change Biology","id":"ITEM-1","issue":"10","issued":{"date-parts":[["2012"]]},"page":"3087-3099","title":"Carbon outcomes of major land-cover transitions in SE Asia: Great uncertainties and REDD+ policy implications","type":"article-journal","volume":"18"},"uris":["http://www.mendeley.com/documents/?uuid=204c6b8c-16d0-4d77-9e05-850424f0036b"]},{"id":"ITEM-2","itemData":{"DOI":"10.1038/nclimate1702","ISBN":"1758-678X","ISSN":"1758-678X","abstract":"Oil palm supplies &gt;30% of world vegetable oil production1. Plantation expansion is occurring throughout the tropics, predominantly in Indonesia, where forests with heterogeneous carbon stocks undergo high conversion rates2–4. Quantifying oil palm’s contribution to global carbon budgets therefore requires refined spatio-temporal assessments of land cover converted to plantations5,6. Here, we report oil palm development across Kalimantan (538,346km2) from 1990 to 2010, and project expansion to 2020 within government-allocated leases. Using Landsat satellite analyses to discern multiple land covers, coupled with above- and below-ground carbon accounting, we develop the first high-resolution carbon flux estimates from Kalimantan plantations. From 1990 to 2010, 90% of lands converted to oil palm were forested (47% intact, 22% logged, 21% agroforests). By 2010, 87% of total oil palm area (31,640km2) occurred on mineral soils, and these plantations contributed 65–75% of 1990–2010 net oil palm emissions (0.020–0.024GtC yr−1). Although oil palm expanded 278% from 2000 to 2010, 79% of allocated leases remained undeveloped. By 2020, full lease development would convert 93,844km2 (</w:instrText>
      </w:r>
      <w:r w:rsidRPr="0008241C">
        <w:rPr>
          <w:rFonts w:ascii="Cambria Math" w:hAnsi="Cambria Math" w:cs="Cambria Math"/>
          <w:sz w:val="22"/>
          <w:szCs w:val="22"/>
        </w:rPr>
        <w:instrText>∼</w:instrText>
      </w:r>
      <w:r w:rsidRPr="0008241C">
        <w:rPr>
          <w:sz w:val="22"/>
          <w:szCs w:val="22"/>
        </w:rPr>
        <w:instrText>90% forested lands, including 41% intact forests). Oil palm would then occupy 34% of lowlands outside protected areas. Plantation expansion in Kalimantan alone is projected to contribute 18–22% (0.12–0.15 GtC yr−1) of Indonesia’s 2020 CO2-equivalent emissions. Allocated oil palm leases represent a critical yet undocumented source of deforestation and carbon emissions.","author":[{"dropping-particle":"","family":"Carlson","given":"Kimberly M.","non-dropping-particle":"","parse-names":false,"suffix":""},{"dropping-particle":"","family":"Curran","given":"Lisa M.","non-dropping-particle":"","parse-names":false,"suffix":""},{"dropping-particle":"","family":"Asner","given":"Gregory P.","non-dropping-particle":"","parse-names":false,"suffix":""},{"dropping-particle":"","family":"Pittman","given":"Alice McDonald","non-dropping-particle":"","parse-names":false,"suffix":""},{"dropping-particle":"","family":"Trigg","given":"Simon N.","non-dropping-particle":"","parse-names":false,"suffix":""},{"dropping-particle":"","family":"Marion Adeney","given":"J.","non-dropping-particle":"","parse-names":false,"suffix":""}],"container-title":"Nature Climate Change","id":"ITEM-2","issue":"3","issued":{"date-parts":[["2013"]]},"page":"283-287","publisher":"Nature Publishing Group","title":"Carbon emissions from forest conversion by Kalimantan oil palm plantations","type":"article-journal","volume":"3"},"uris":["http://www.mendeley.com/documents/?uuid=3ba4bf23-e850-4a1f-9a99-358cf70afabf"]}],"mendeley":{"formattedCitation":"(Carlson &lt;i&gt;et al.&lt;/i&gt;, 2013; Ziegler &lt;i&gt;et al.&lt;/i&gt;, 2012)","plainTextFormattedCitation":"(Carlson et al., 2013; Ziegler et al., 2012)","previouslyFormattedCitation":"(Carlson &lt;i&gt;et al.&lt;/i&gt;, 2013; Ziegl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arlson </w:t>
      </w:r>
      <w:r w:rsidRPr="0008241C">
        <w:rPr>
          <w:i/>
          <w:noProof/>
          <w:sz w:val="22"/>
          <w:szCs w:val="22"/>
        </w:rPr>
        <w:t>et al.</w:t>
      </w:r>
      <w:r w:rsidRPr="0008241C">
        <w:rPr>
          <w:noProof/>
          <w:sz w:val="22"/>
          <w:szCs w:val="22"/>
        </w:rPr>
        <w:t xml:space="preserve">, 2013; Ziegle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At the same time there is an ever-closer proximity and direct influence between urban areas and protected sites in the Asia-Pacific region </w:t>
      </w:r>
      <w:r w:rsidRPr="0008241C">
        <w:rPr>
          <w:sz w:val="22"/>
          <w:szCs w:val="22"/>
        </w:rPr>
        <w:fldChar w:fldCharType="begin" w:fldLock="1"/>
      </w:r>
      <w:r w:rsidRPr="0008241C">
        <w:rPr>
          <w:sz w:val="22"/>
          <w:szCs w:val="22"/>
        </w:rPr>
        <w:instrText>ADDIN CSL_CITATION {"citationItems":[{"id":"ITEM-1","itemData":{"DOI":"10.1016/j.landurbplan.2009.06.002","ISBN":"0169-2046","ISSN":"01692046","abstract":"With rapid global urban growth, the proximity between urban and protected areas will increase. We identify four categories of nations, based on the proportion of people in urban areas, the amount of protected area, and the 1995 and estimated 2030 distance between cities and protected areas: urbanized nations (&gt;60% urban) with a high population density (&gt;40 people/km2) and close proximity between urban and protected areas (e.g., Europe); urbanized nations with a relatively low population density and moderate proximity between urban and protected areas (e.g., United States); rural nations with a lots of parks (&gt;5% of land area), where proximity will dramatically increase (e.g., China); and rural nations with limited protected area systems (e.g., West Africa). A literature review of 163 studies identified 22 important urban effects on protected areas. Effects range from global to local, with two-thirds of the effects essentially limited to within 50 km of an urban area. We also examined conservation projects of The Nature Conservancy to determine if threats reported by conservation practitioners varied with proximity to urban area. Although many types of threats occurred at all proximities, threat types overall correlated significantly with proximity to an urban area, including more frequent problems with habitat loss due to residential development and wastewater/sewage. Thus, with the median distance from a park to an urban area already less than 50 km in many regions, we conclude that thousands of protected areas are already impacted by urban areas and many more will be impacted in the future. ?? 2009 Elsevier B.V. All rights reserved.","author":[{"dropping-particle":"","family":"McDonald","given":"Robert I.","non-dropping-particle":"","parse-names":false,"suffix":""},{"dropping-particle":"","family":"Forman","given":"Richard T T","non-dropping-particle":"","parse-names":false,"suffix":""},{"dropping-particle":"","family":"Kareiva","given":"Peter","non-dropping-particle":"","parse-names":false,"suffix":""},{"dropping-particle":"","family":"Neugarten","given":"Rachel","non-dropping-particle":"","parse-names":false,"suffix":""},{"dropping-particle":"","family":"Salzer","given":"Dan","non-dropping-particle":"","parse-names":false,"suffix":""},{"dropping-particle":"","family":"Fisher","given":"Jon","non-dropping-particle":"","parse-names":false,"suffix":""}],"container-title":"Landscape and Urban Planning","id":"ITEM-1","issue":"1","issued":{"date-parts":[["2009"]]},"page":"63-75","title":"Urban effects, distance, and protected areas in an urbanizing world","type":"article-journal","volume":"93"},"uris":["http://www.mendeley.com/documents/?uuid=4b2230cb-07e1-4e38-991c-29ac2f6dd8c1"]}],"mendeley":{"formattedCitation":"(McDonald &lt;i&gt;et al.&lt;/i&gt;, 2009)","plainTextFormattedCitation":"(McDonald et al., 2009)","previouslyFormattedCitation":"(McDonald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McDonald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hich is expected to become stronger in the future </w:t>
      </w:r>
      <w:r w:rsidRPr="0008241C">
        <w:rPr>
          <w:sz w:val="22"/>
          <w:szCs w:val="22"/>
        </w:rPr>
        <w:fldChar w:fldCharType="begin" w:fldLock="1"/>
      </w:r>
      <w:r w:rsidRPr="0008241C">
        <w:rPr>
          <w:sz w:val="22"/>
          <w:szCs w:val="22"/>
        </w:rPr>
        <w:instrText xml:space="preserve">ADDIN CSL_CITATION {"citationItems":[{"id":"ITEM-1","itemData":{"DOI":"10.1073/pnas.1211658109","ISBN":"0027-8424","ISSN":"1091-6490","PMID":"22988086","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Pr="0008241C">
        <w:rPr>
          <w:rFonts w:ascii="Cambria Math" w:hAnsi="Cambria Math" w:cs="Cambria Math"/>
          <w:sz w:val="22"/>
          <w:szCs w:val="22"/>
        </w:rPr>
        <w:instrText>∼</w:instrText>
      </w:r>
      <w:r w:rsidRPr="0008241C">
        <w:rPr>
          <w:sz w:val="22"/>
          <w:szCs w:val="22"/>
        </w:rPr>
        <w:instrText>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author":[{"dropping-particle":"","family":"Seto","given":"Karen C","non-dropping-particle":"","parse-names":false,"suffix":""},{"dropping-particle":"","family":"Güneralp","given":"Burak","non-dropping-particle":"","parse-names":false,"suffix":""},{"dropping-particle":"","family":"Hutyra","given":"Lucy R","non-dropping-particle":"","parse-names":false,"suffix":""}],"container-title":"Proceedings of the National Academy of Sciences of the United States of America","id":"ITEM-1","issue":"40","issued":{"date-parts":[["2012"]]},"page":"16083-16088","title":"Global forecasts of urban expansion to 2030 and direct impacts on biodiversity and carbon pools","type":"article-journal","volume":"109"},"uris":["http://www.mendeley.com/documents/?uuid=2cfc65bc-6e52-4ef4-adcd-082b4b306373"]}],"mendeley":{"formattedCitation":"(Seto &lt;i&gt;et al.&lt;/i&gt;, 2012)","plainTextFormattedCitation":"(Seto et al., 2012)","previouslyFormattedCitation":"(Seto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Expanding road networks play an ever-increasing role in the fragmentation of habitats across the region that are of critical importance for biodiversity </w:t>
      </w:r>
      <w:r w:rsidRPr="0008241C">
        <w:rPr>
          <w:sz w:val="22"/>
          <w:szCs w:val="22"/>
        </w:rPr>
        <w:fldChar w:fldCharType="begin" w:fldLock="1"/>
      </w:r>
      <w:r w:rsidRPr="0008241C">
        <w:rPr>
          <w:sz w:val="22"/>
          <w:szCs w:val="22"/>
        </w:rPr>
        <w:instrText>ADDIN CSL_CITATION {"citationItems":[{"id":"ITEM-1","itemData":{"DOI":"10.1038/nature13717","ISBN":"0028-0836","ISSN":"0028-0836","PMID":"25162528","abstract":"The number and extent of roads will expand dramatically this century. Globally, at least 25 million kilometres of new roads are anticipated by 2050; a 60% increase in the total length of roads over that in 2010. Nine-tenths of all road construction is expected to occur in developing nations, including many regions that sustain exceptional biodiversity and vital ecosystem services. Roads penetrating into wilderness or frontier areas are a major proximate driver of habitat loss and fragmentation, wildfires, overhunting and other environmental degradation, often with irreversible impacts on ecosystems. Unfortunately, much road proliferation is chaotic or poorly planned, and the rate of expansion is so great that it often overwhelms the capacity of environmental planners and managers. Here we present a global scheme for prioritizing road building. This large-scale zoning plan seeks to limit the environmental costs of road expansion while maximizing its benefits for human development, by helping to increase agricultural production, which is an urgent priority given that global food demand could double by mid-century. Our analysis identifies areas with high environmental values where future road building should be avoided if possible, areas where strategic road improvements could promote agricultural development with relatively modest environmental costs, and /`conflict areas/' where road building could have sizeable benefits for agriculture but with serious environmental damage. Our plan provides a template for proactively zoning and prioritizing roads during the most explosive era of road expansion in human history.","author":[{"dropping-particle":"","family":"Laurance","given":"William F.","non-dropping-particle":"","parse-names":false,"suffix":""},{"dropping-particle":"","family":"Clements","given":"Gopalasamy Reuben","non-dropping-particle":"","parse-names":false,"suffix":""},{"dropping-particle":"","family":"Sloan","given":"Sean","non-dropping-particle":"","parse-names":false,"suffix":""},{"dropping-particle":"","family":"O’Connell","given":"Christine S.","non-dropping-particle":"","parse-names":false,"suffix":""},{"dropping-particle":"","family":"Mueller","given":"Nathan D.","non-dropping-particle":"","parse-names":false,"suffix":""},{"dropping-particle":"","family":"Goosem","given":"Miriam","non-dropping-particle":"","parse-names":false,"suffix":""},{"dropping-particle":"","family":"Venter","given":"Oscar","non-dropping-particle":"","parse-names":false,"suffix":""},{"dropping-particle":"","family":"Edwards","given":"David P.","non-dropping-particle":"","parse-names":false,"suffix":""},{"dropping-particle":"","family":"Phalan","given":"Ben","non-dropping-particle":"","parse-names":false,"suffix":""},{"dropping-particle":"","family":"Balmford","given":"Andrew","non-dropping-particle":"","parse-names":false,"suffix":""},{"dropping-particle":"","family":"Ree","given":"Rodney","non-dropping-particle":"Van Der","parse-names":false,"suffix":""},{"dropping-particle":"","family":"Arrea","given":"Irene Burgues","non-dropping-particle":"","parse-names":false,"suffix":""}],"container-title":"Nature","id":"ITEM-1","issue":"7517","issued":{"date-parts":[["2014"]]},"page":"229-232","publisher":"Nature Publishing Group","title":"A global strategy for road building","type":"article-journal","volume":"513"},"uris":["http://www.mendeley.com/documents/?uuid=1e8de2d5-3ebb-4290-951b-afbea8b6bc6e"]},{"id":"ITEM-2","itemData":{"DOI":"10.1126/science.aaf7166","ISSN":"0036-8075","author":[{"dropping-particle":"","family":"Ibisch","given":"Pierre L.","non-dropping-particle":"","parse-names":false,"suffix":""},{"dropping-particle":"","family":"Hoffmann","given":"Monika T.","non-dropping-particle":"","parse-names":false,"suffix":""},{"dropping-particle":"","family":"Kreft","given":"Stefan","non-dropping-particle":"","parse-names":false,"suffix":""},{"dropping-particle":"","family":"Pe’er","given":"Guy","non-dropping-particle":"","parse-names":false,"suffix":""},{"dropping-particle":"","family":"Kati","given":"Vassiliki","non-dropping-particle":"","parse-names":false,"suffix":""},{"dropping-particle":"","family":"Biber-Freudenberger","given":"Lisa","non-dropping-particle":"","parse-names":false,"suffix":""},{"dropping-particle":"","family":"DellaSala","given":"Dominick A.","non-dropping-particle":"","parse-names":false,"suffix":""},{"dropping-particle":"","family":"Vale","given":"Mariana M.","non-dropping-particle":"","parse-names":false,"suffix":""},{"dropping-particle":"","family":"Hobson","given":"Peter R.","non-dropping-particle":"","parse-names":false,"suffix":""},{"dropping-particle":"","family":"Selva","given":"Nuria","non-dropping-particle":"","parse-names":false,"suffix":""}],"container-title":"Science","id":"ITEM-2","issue":"6318","issued":{"date-parts":[["2016","12","16"]]},"page":"1423-1427","title":"A global map of roadless areas and their conservation status","type":"article-journal","volume":"354"},"uris":["http://www.mendeley.com/documents/?uuid=037d6494-55b0-4f8c-a045-ac40fa3b943f"]}],"mendeley":{"formattedCitation":"(Ibisch &lt;i&gt;et al.&lt;/i&gt;, 2016; Laurance &lt;i&gt;et al.&lt;/i&gt;, 2014)","plainTextFormattedCitation":"(Ibisch et al., 2016; Laurance et al., 2014)","previouslyFormattedCitation":"(Ibisch &lt;i&gt;et al.&lt;/i&gt;, 2016; Lauranc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Ibisch </w:t>
      </w:r>
      <w:r w:rsidRPr="0008241C">
        <w:rPr>
          <w:i/>
          <w:noProof/>
          <w:sz w:val="22"/>
          <w:szCs w:val="22"/>
        </w:rPr>
        <w:t>et al.</w:t>
      </w:r>
      <w:r w:rsidRPr="0008241C">
        <w:rPr>
          <w:noProof/>
          <w:sz w:val="22"/>
          <w:szCs w:val="22"/>
        </w:rPr>
        <w:t xml:space="preserve">, 2016; Lauranc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ee also Figure 1.5).</w:t>
      </w:r>
    </w:p>
    <w:p w14:paraId="700F8DE0" w14:textId="77777777" w:rsidR="00A01204" w:rsidRPr="0008241C" w:rsidRDefault="00A01204" w:rsidP="00A01204">
      <w:pPr>
        <w:rPr>
          <w:sz w:val="22"/>
          <w:szCs w:val="22"/>
        </w:rPr>
      </w:pPr>
    </w:p>
    <w:p w14:paraId="1FC2C1E3" w14:textId="77777777" w:rsidR="00A01204" w:rsidRPr="0008241C" w:rsidRDefault="00A01204" w:rsidP="00A01204">
      <w:pPr>
        <w:rPr>
          <w:sz w:val="22"/>
          <w:szCs w:val="22"/>
          <w:lang w:val="en-US"/>
        </w:rPr>
      </w:pPr>
      <w:r w:rsidRPr="0008241C">
        <w:rPr>
          <w:snapToGrid w:val="0"/>
          <w:color w:val="000000"/>
          <w:w w:val="0"/>
          <w:sz w:val="0"/>
          <w:szCs w:val="0"/>
          <w:u w:color="000000"/>
          <w:bdr w:val="none" w:sz="0" w:space="0" w:color="000000"/>
          <w:shd w:val="clear" w:color="000000" w:fill="000000"/>
          <w:lang w:val="x-none" w:eastAsia="x-none" w:bidi="x-none"/>
        </w:rPr>
        <w:t xml:space="preserve"> </w:t>
      </w:r>
      <w:r w:rsidRPr="0008241C">
        <w:rPr>
          <w:noProof/>
          <w:sz w:val="22"/>
          <w:szCs w:val="22"/>
          <w:lang w:val="en-US" w:eastAsia="ja-JP"/>
        </w:rPr>
        <w:drawing>
          <wp:inline distT="0" distB="0" distL="0" distR="0" wp14:anchorId="0730A672" wp14:editId="706E11CB">
            <wp:extent cx="5676900" cy="4730115"/>
            <wp:effectExtent l="0" t="0" r="0" b="0"/>
            <wp:docPr id="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5676900" cy="4730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94F08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94" w:name="_Ref480621301"/>
      <w:r w:rsidRPr="0008241C">
        <w:rPr>
          <w:b/>
          <w:kern w:val="2"/>
          <w:sz w:val="22"/>
          <w:szCs w:val="22"/>
          <w:lang w:eastAsia="ja-JP"/>
        </w:rPr>
        <w:t>Figure 1.</w:t>
      </w:r>
      <w:bookmarkEnd w:id="94"/>
      <w:r w:rsidRPr="0008241C">
        <w:rPr>
          <w:b/>
          <w:kern w:val="2"/>
          <w:sz w:val="22"/>
          <w:szCs w:val="22"/>
          <w:lang w:eastAsia="ja-JP"/>
        </w:rPr>
        <w:t xml:space="preserve">7 Land allocation for agriculture and pasture. Source: Redrawn using data from Ramankutty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029/2007GB002952","ISSN":"1944-9224","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w:instrText>
      </w:r>
      <w:r w:rsidRPr="0008241C">
        <w:rPr>
          <w:rFonts w:ascii="Cambria Math" w:hAnsi="Cambria Math" w:cs="Cambria Math"/>
          <w:b/>
          <w:kern w:val="2"/>
          <w:sz w:val="22"/>
          <w:szCs w:val="22"/>
          <w:lang w:eastAsia="ja-JP"/>
        </w:rPr>
        <w:instrText>∼</w:instrText>
      </w:r>
      <w:r w:rsidRPr="0008241C">
        <w:rPr>
          <w:b/>
          <w:kern w:val="2"/>
          <w:sz w:val="22"/>
          <w:szCs w:val="22"/>
          <w:lang w:eastAsia="ja-JP"/>
        </w:rPr>
        <w:instrText>10 km) spatial resolution in longitude by longitude, have greater accuracy than previously available, and for the first time include statistical confidence intervals on the estimates. According to the data, there were 15.0 (90% confidence range of 12.2–17.1) million km2 of cropland (12% of the Earth's ice-free land surface) and 28.0 (90% confidence range of 23.6–30.0) million km2 of pasture (22%) in the year 2000. ","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3","1"]]},"page":"n/a-n/a","title":"Farming the planet: 1. Geographic distribution of global agricultural lands in the year 2000","type":"article-journal","volume":"22"},"label":"figure","suppress-author":1,"uris":["http://www.mendeley.com/documents/?uuid=2775703b-b98a-4117-b9ce-254ccc91700f"]}],"mendeley":{"formattedCitation":"(2008)","plainTextFormattedCitation":"(2008)","previouslyFormattedCitation":"(2008)"},"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08)</w:t>
      </w:r>
      <w:r w:rsidRPr="0008241C">
        <w:rPr>
          <w:b/>
          <w:kern w:val="2"/>
          <w:sz w:val="22"/>
          <w:szCs w:val="22"/>
          <w:lang w:eastAsia="ja-JP"/>
        </w:rPr>
        <w:fldChar w:fldCharType="end"/>
      </w:r>
      <w:r w:rsidRPr="0008241C">
        <w:rPr>
          <w:b/>
          <w:kern w:val="2"/>
          <w:sz w:val="22"/>
          <w:szCs w:val="22"/>
          <w:lang w:eastAsia="ja-JP"/>
        </w:rPr>
        <w:t xml:space="preserve">. </w:t>
      </w:r>
    </w:p>
    <w:p w14:paraId="25DBC3A2" w14:textId="77777777" w:rsidR="00A01204" w:rsidRPr="0008241C" w:rsidRDefault="00A01204" w:rsidP="00A01204">
      <w:pPr>
        <w:widowControl w:val="0"/>
        <w:tabs>
          <w:tab w:val="clear" w:pos="1247"/>
          <w:tab w:val="clear" w:pos="1814"/>
          <w:tab w:val="clear" w:pos="2381"/>
          <w:tab w:val="clear" w:pos="2948"/>
          <w:tab w:val="clear" w:pos="3515"/>
        </w:tabs>
        <w:rPr>
          <w:kern w:val="2"/>
          <w:sz w:val="22"/>
          <w:szCs w:val="22"/>
          <w:lang w:eastAsia="ja-JP"/>
        </w:rPr>
      </w:pPr>
      <w:r w:rsidRPr="0008241C">
        <w:rPr>
          <w:kern w:val="2"/>
          <w:sz w:val="22"/>
          <w:szCs w:val="22"/>
          <w:lang w:eastAsia="ja-JP"/>
        </w:rPr>
        <w:t xml:space="preserve">Note: Dark brown denotes land used primarily for agriculture. Dark green denotes land used primarily for pasture. </w:t>
      </w:r>
    </w:p>
    <w:p w14:paraId="7AECE2DB" w14:textId="77777777" w:rsidR="00A01204" w:rsidRPr="0008241C" w:rsidRDefault="00A01204" w:rsidP="00A01204">
      <w:pPr>
        <w:rPr>
          <w:sz w:val="22"/>
          <w:szCs w:val="22"/>
        </w:rPr>
      </w:pPr>
    </w:p>
    <w:p w14:paraId="6CC7F6EC" w14:textId="77777777" w:rsidR="00A01204" w:rsidRPr="0008241C" w:rsidRDefault="00A01204" w:rsidP="00A01204">
      <w:pPr>
        <w:rPr>
          <w:sz w:val="22"/>
          <w:szCs w:val="22"/>
        </w:rPr>
      </w:pPr>
      <w:r w:rsidRPr="0008241C">
        <w:rPr>
          <w:sz w:val="22"/>
          <w:szCs w:val="22"/>
        </w:rPr>
        <w:t>Land degradation</w:t>
      </w:r>
      <w:r w:rsidRPr="0008241C">
        <w:rPr>
          <w:szCs w:val="18"/>
          <w:vertAlign w:val="superscript"/>
        </w:rPr>
        <w:footnoteReference w:id="11"/>
      </w:r>
      <w:r w:rsidRPr="0008241C">
        <w:rPr>
          <w:sz w:val="22"/>
          <w:szCs w:val="22"/>
        </w:rPr>
        <w:t xml:space="preserve"> is another threat to biodiversity in the Asia-Pacific, having affected about 850 million ha (or about 28 per cent) of its land area</w:t>
      </w:r>
      <w:r w:rsidRPr="0008241C">
        <w:rPr>
          <w:rFonts w:eastAsia="Calibri"/>
          <w:kern w:val="2"/>
          <w:sz w:val="22"/>
          <w:szCs w:val="22"/>
          <w:lang w:eastAsia="ja-JP"/>
        </w:rPr>
        <w:t xml:space="preserve"> </w:t>
      </w:r>
      <w:r w:rsidRPr="0008241C">
        <w:rPr>
          <w:sz w:val="22"/>
          <w:szCs w:val="22"/>
        </w:rPr>
        <w:fldChar w:fldCharType="begin" w:fldLock="1"/>
      </w:r>
      <w:r w:rsidRPr="0008241C">
        <w:rPr>
          <w:sz w:val="22"/>
          <w:szCs w:val="22"/>
        </w:rPr>
        <w:instrText>ADDIN CSL_CITATION {"citationItems":[{"id":"ITEM-1","itemData":{"ISBN":"978-92-5-106205-0","author":[{"dropping-particle":"","family":"FAO","given":"","non-dropping-particle":"","parse-names":false,"suffix":""}],"editor":[{"dropping-particle":"","family":"Leslie","given":"Robin N.","non-dropping-particle":"","parse-names":false,"suffix":""}],"id":"ITEM-1","issued":{"date-parts":[["2009"]]},"publisher":"FOOD AND AGRICULTURE ORGANIZATION OF THE UNITED NATIONS, REGIONAL OFFFICE FOR ASIA AND THE PACIFIC","publisher-place":"Bangkok, Thailand","title":"THE FUTURE OF FORESTS IN ASIA AND THE PACIFIC: OUTLOOK FOR 2020 16–18 October 2007","type":"book"},"uris":["http://www.mendeley.com/documents/?uuid=ca7eaf55-ad7f-4120-9cee-e62711b9742f"]}],"mendeley":{"formattedCitation":"(FAO, 2009)","plainTextFormattedCitation":"(FAO, 2009)","previouslyFormattedCitation":"(FAO, 2009)"},"properties":{"noteIndex":0},"schema":"https://github.com/citation-style-language/schema/raw/master/csl-citation.json"}</w:instrText>
      </w:r>
      <w:r w:rsidRPr="0008241C">
        <w:rPr>
          <w:sz w:val="22"/>
          <w:szCs w:val="22"/>
        </w:rPr>
        <w:fldChar w:fldCharType="separate"/>
      </w:r>
      <w:r w:rsidRPr="0008241C">
        <w:rPr>
          <w:noProof/>
          <w:sz w:val="22"/>
          <w:szCs w:val="22"/>
        </w:rPr>
        <w:t>(FAO, 2009)</w:t>
      </w:r>
      <w:r w:rsidRPr="0008241C">
        <w:rPr>
          <w:sz w:val="22"/>
          <w:szCs w:val="22"/>
        </w:rPr>
        <w:fldChar w:fldCharType="end"/>
      </w:r>
      <w:r w:rsidRPr="0008241C">
        <w:rPr>
          <w:rFonts w:eastAsia="Calibri"/>
          <w:kern w:val="2"/>
          <w:sz w:val="22"/>
          <w:szCs w:val="22"/>
          <w:lang w:eastAsia="ja-JP"/>
        </w:rPr>
        <w:t>. Based on</w:t>
      </w:r>
      <w:r w:rsidRPr="0008241C">
        <w:rPr>
          <w:sz w:val="22"/>
          <w:szCs w:val="22"/>
        </w:rPr>
        <w:t xml:space="preserve"> relative extent and degree of degradation (i.e. light, moderate, strong, extreme), by the end of the 20</w:t>
      </w:r>
      <w:r w:rsidRPr="0008241C">
        <w:rPr>
          <w:sz w:val="22"/>
          <w:szCs w:val="22"/>
          <w:vertAlign w:val="superscript"/>
        </w:rPr>
        <w:t>th</w:t>
      </w:r>
      <w:r w:rsidRPr="0008241C">
        <w:rPr>
          <w:sz w:val="22"/>
          <w:szCs w:val="22"/>
        </w:rPr>
        <w:t xml:space="preserve"> century about 73 per cent of the land area in the Asia-Pacific had been affected by some form of land degradation, with about 12 per cent corresponding to light degradation, 32 per cent to moderate, 22 per cent to severe and 7 per cent to very severe degradation </w:t>
      </w:r>
      <w:r w:rsidRPr="0008241C">
        <w:rPr>
          <w:sz w:val="22"/>
          <w:szCs w:val="22"/>
        </w:rPr>
        <w:fldChar w:fldCharType="begin" w:fldLock="1"/>
      </w:r>
      <w:r w:rsidRPr="0008241C">
        <w:rPr>
          <w:sz w:val="22"/>
          <w:szCs w:val="22"/>
        </w:rPr>
        <w:instrText>ADDIN CSL_CITATION {"citationItems":[{"id":"ITEM-1","itemData":{"DOI":"10.1016/j.jaridenv.2014.01.016","ISBN":"0140-1963","ISSN":"1095922X","abstract":"Land degradation is extensive, covering approximately 23% of the globe's terrestrial area, increasing at an annual rate of 5-10 million ha, and affecting about 1.5 billion people globally. Such detrimental processes call for urgent and comprehensive action to halt land degradation. In this paper, we assess the causes and extent of land degradation around the world, followed by an outline of the various challenges in implementing a global Zero Net Land Degradation (ZNLD) policy. The concept of ZNLD proposes a scheme under which the extent of global degraded lands will decrease or at least, remain stable. To enable this type of scenario, the rate of global land degradation should not exceed that of land restoration. Restoration efforts should include not only croplands, rangelands, and woodlands, but also natural and semi-natural lands that do not generate direct economic revenues. The United Nations Convention to Combat Desertification (UNCCD) envisages achieving this target by 2030. Despite being seemingly ambitious, the target of ZNLD could be achieved if degraded lands are restored to a considerable extent and, at the same time, land-degrading management practices are replaced with ones that conserve soils. To enable effective implementation of these steps, it is necessary to formulate a ZNLD Protocol aimed at managing assessment actions and maintaining of supportive policies and regulations. Restoration projects could be financed through payments for improving ecosystem services, as well as other economic mechanisms. Achieving the target of land degradation neutrality would decrease the environmental footprint of agriculture, while supporting food security and sustaining human wellbeing.","author":[{"dropping-particle":"","family":"Stavi","given":"Ilan","non-dropping-particle":"","parse-names":false,"suffix":""},{"dropping-particle":"","family":"Lal","given":"Rattan","non-dropping-particle":"","parse-names":false,"suffix":""}],"container-title":"Journal of Arid Environments","id":"ITEM-1","issue":"PA","issued":{"date-parts":[["2015"]]},"page":"44-51","publisher":"Elsevier Ltd","title":"Achieving Zero Net Land Degradation: Challenges and opportunities","type":"article-journal","volume":"112"},"uris":["http://www.mendeley.com/documents/?uuid=47edbd85-d6de-43da-9438-192387779bed"]}],"mendeley":{"formattedCitation":"(Stavi &amp; Lal, 2015)","plainTextFormattedCitation":"(Stavi &amp; Lal, 2015)","previouslyFormattedCitation":"(Stavi &amp; Lal, 2015)"},"properties":{"noteIndex":0},"schema":"https://github.com/citation-style-language/schema/raw/master/csl-citation.json"}</w:instrText>
      </w:r>
      <w:r w:rsidRPr="0008241C">
        <w:rPr>
          <w:sz w:val="22"/>
          <w:szCs w:val="22"/>
        </w:rPr>
        <w:fldChar w:fldCharType="separate"/>
      </w:r>
      <w:r w:rsidRPr="0008241C">
        <w:rPr>
          <w:noProof/>
          <w:sz w:val="22"/>
          <w:szCs w:val="22"/>
        </w:rPr>
        <w:t>(Stavi &amp; Lal, 2015)</w:t>
      </w:r>
      <w:r w:rsidRPr="0008241C">
        <w:rPr>
          <w:sz w:val="22"/>
          <w:szCs w:val="22"/>
        </w:rPr>
        <w:fldChar w:fldCharType="end"/>
      </w:r>
      <w:r w:rsidRPr="0008241C">
        <w:rPr>
          <w:sz w:val="22"/>
          <w:szCs w:val="22"/>
        </w:rPr>
        <w:t xml:space="preserve">. Key causes of land degradation include, among </w:t>
      </w:r>
      <w:r w:rsidRPr="0008241C">
        <w:rPr>
          <w:sz w:val="22"/>
          <w:szCs w:val="22"/>
        </w:rPr>
        <w:lastRenderedPageBreak/>
        <w:t xml:space="preserve">others, deforestation, unsustainable agriculture (combined with inadequate soil conservation and cultivation of steep slopes), and overgrazing </w:t>
      </w:r>
      <w:r w:rsidRPr="0008241C">
        <w:rPr>
          <w:sz w:val="22"/>
          <w:szCs w:val="22"/>
        </w:rPr>
        <w:fldChar w:fldCharType="begin" w:fldLock="1"/>
      </w:r>
      <w:r w:rsidRPr="0008241C">
        <w:rPr>
          <w:sz w:val="22"/>
          <w:szCs w:val="22"/>
        </w:rPr>
        <w:instrText>ADDIN CSL_CITATION {"citationItems":[{"id":"ITEM-1","itemData":{"DOI":"10.1016/j.apgeog.2014.11.024","ISBN":"01436228 (ISSN)","ISS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 K.","non-dropping-particle":"","parse-names":false,"suffix":""},{"dropping-particle":"","family":"Salmon","given":"J. M.","non-dropping-particle":"","parse-names":false,"suffix":""}],"container-title":"Applied Geography","id":"ITEM-1","issued":{"date-parts":[["2015"]]},"page":"12-21","publisher":"Elsevier Ltd","title":"Mapping the world's degraded lands","type":"article-journal","volume":"57"},"uris":["http://www.mendeley.com/documents/?uuid=55beba87-926f-404f-b366-96d162efdc7a"]},{"id":"ITEM-2","itemData":{"DOI":"10.1016/j.jaridenv.2014.01.016","ISBN":"0140-1963","ISSN":"1095922X","abstract":"Land degradation is extensive, covering approximately 23% of the globe's terrestrial area, increasing at an annual rate of 5-10 million ha, and affecting about 1.5 billion people globally. Such detrimental processes call for urgent and comprehensive action to halt land degradation. In this paper, we assess the causes and extent of land degradation around the world, followed by an outline of the various challenges in implementing a global Zero Net Land Degradation (ZNLD) policy. The concept of ZNLD proposes a scheme under which the extent of global degraded lands will decrease or at least, remain stable. To enable this type of scenario, the rate of global land degradation should not exceed that of land restoration. Restoration efforts should include not only croplands, rangelands, and woodlands, but also natural and semi-natural lands that do not generate direct economic revenues. The United Nations Convention to Combat Desertification (UNCCD) envisages achieving this target by 2030. Despite being seemingly ambitious, the target of ZNLD could be achieved if degraded lands are restored to a considerable extent and, at the same time, land-degrading management practices are replaced with ones that conserve soils. To enable effective implementation of these steps, it is necessary to formulate a ZNLD Protocol aimed at managing assessment actions and maintaining of supportive policies and regulations. Restoration projects could be financed through payments for improving ecosystem services, as well as other economic mechanisms. Achieving the target of land degradation neutrality would decrease the environmental footprint of agriculture, while supporting food security and sustaining human wellbeing.","author":[{"dropping-particle":"","family":"Stavi","given":"Ilan","non-dropping-particle":"","parse-names":false,"suffix":""},{"dropping-particle":"","family":"Lal","given":"Rattan","non-dropping-particle":"","parse-names":false,"suffix":""}],"container-title":"Journal of Arid Environments","id":"ITEM-2","issue":"PA","issued":{"date-parts":[["2015"]]},"page":"44-51","publisher":"Elsevier Ltd","title":"Achieving Zero Net Land Degradation: Challenges and opportunities","type":"article-journal","volume":"112"},"uris":["http://www.mendeley.com/documents/?uuid=47edbd85-d6de-43da-9438-192387779bed"]}],"mendeley":{"formattedCitation":"(Gibbs &amp; Salmon, 2015; Stavi &amp; Lal, 2015)","plainTextFormattedCitation":"(Gibbs &amp; Salmon, 2015; Stavi &amp; Lal, 2015)","previouslyFormattedCitation":"(Gibbs &amp; Salmon, 2015; Stavi &amp; Lal, 2015)"},"properties":{"noteIndex":0},"schema":"https://github.com/citation-style-language/schema/raw/master/csl-citation.json"}</w:instrText>
      </w:r>
      <w:r w:rsidRPr="0008241C">
        <w:rPr>
          <w:sz w:val="22"/>
          <w:szCs w:val="22"/>
        </w:rPr>
        <w:fldChar w:fldCharType="separate"/>
      </w:r>
      <w:r w:rsidRPr="0008241C">
        <w:rPr>
          <w:noProof/>
          <w:sz w:val="22"/>
          <w:szCs w:val="22"/>
        </w:rPr>
        <w:t>(Gibbs &amp; Salmon, 2015; Stavi &amp; Lal, 2015)</w:t>
      </w:r>
      <w:r w:rsidRPr="0008241C">
        <w:rPr>
          <w:sz w:val="22"/>
          <w:szCs w:val="22"/>
        </w:rPr>
        <w:fldChar w:fldCharType="end"/>
      </w:r>
      <w:r w:rsidRPr="0008241C">
        <w:rPr>
          <w:sz w:val="22"/>
          <w:szCs w:val="22"/>
        </w:rPr>
        <w:t xml:space="preserve">. </w:t>
      </w:r>
    </w:p>
    <w:p w14:paraId="4E58B63E" w14:textId="77777777" w:rsidR="00A01204" w:rsidRPr="0008241C" w:rsidRDefault="00A01204" w:rsidP="00A01204">
      <w:pPr>
        <w:rPr>
          <w:sz w:val="22"/>
          <w:szCs w:val="22"/>
        </w:rPr>
      </w:pPr>
    </w:p>
    <w:p w14:paraId="3C5441C3" w14:textId="77777777" w:rsidR="00A01204" w:rsidRPr="0008241C" w:rsidRDefault="00A01204" w:rsidP="00A01204">
      <w:pPr>
        <w:rPr>
          <w:sz w:val="22"/>
          <w:szCs w:val="22"/>
        </w:rPr>
      </w:pPr>
      <w:r w:rsidRPr="0008241C">
        <w:rPr>
          <w:sz w:val="22"/>
          <w:szCs w:val="22"/>
        </w:rPr>
        <w:t xml:space="preserve">The increasing air, water and soil pollution from rapid socioeconomic transitions (e.g. population growth, urbanization, industrialisation) and land use change (e.g. monocultural agriculture) are negatively affecting ecosystems throughout the region. For example the excessive use of fertilisers and agrochemicals has been linked to acute toxicity and eutrophication in freshwater and near-shore marine ecosystems throughout the region (e.g. see </w:t>
      </w:r>
      <w:r w:rsidRPr="0008241C">
        <w:rPr>
          <w:sz w:val="22"/>
          <w:szCs w:val="22"/>
        </w:rPr>
        <w:fldChar w:fldCharType="begin" w:fldLock="1"/>
      </w:r>
      <w:r w:rsidRPr="0008241C">
        <w:rPr>
          <w:sz w:val="22"/>
          <w:szCs w:val="22"/>
        </w:rPr>
        <w:instrText>ADDIN CSL_CITATION {"citationItems":[{"id":"ITEM-1","itemData":{"DOI":"10.1016/j.agsy.2014.09.001","ISBN":"0308-521X","ISSN":"0308521X","abstract":"Flooded rice fields can provide habitats for wetland species and ecosystem services similar to those of natural wetlands. During the last three decades, however, farming practices and management systems have been intensified in many rice-producing countries. In addition, more recent socioeconomic changes have caused agricultural abandonment in some parts of East and Southeast Asian countries such as Japan. This study reviewed long-term statistics on rice farming, as well as the impact of agricultural intensifi- cation and abandonment on farmland biodiversity at multiple spatial scales in Japan. The impact of pesticide use was greatest in the 1950s–1970s, when the use of highly toxic agents had not yet been prohibited. More recently, different components of agricultural intensification have been the largest threat for various taxa, for example, chemical pesticides for aquatic plants and invertebrates and modern efficient irrigation/ drainage systems for amphibians, fishes, and waterbirds. The negative impacts of agricultural abandonment on farmland species have been rapidly increasing with the expansion of abandoned fields and the sub- sequent vegetation succession and loss of habitat heterogeneity. We also discuss the effectiveness of environmentally friendly farming practices, including the reduced use of pesticides, winter paddy flood- ing, and installation of fishways, to reduce the negative impacts of agricultural intensification on farmland species in rice-paddy landscapes.","author":[{"dropping-particle":"","family":"Katayama","given":"Naoki","non-dropping-particle":"","parse-names":false,"suffix":""},{"dropping-particle":"","family":"Baba","given":"Yuki G","non-dropping-particle":"","parse-names":false,"suffix":""},{"dropping-particle":"","family":"Kusumoto","given":"Yoshinobu","non-dropping-particle":"","parse-names":false,"suffix":""},{"dropping-particle":"","family":"Tanaka","given":"Koichi","non-dropping-particle":"","parse-names":false,"suffix":""}],"container-title":"Agricultural Systems","id":"ITEM-1","issued":{"date-parts":[["2015","1"]]},"page":"73-84","publisher":"The Authors","title":"A review of post-war changes in rice farming and biodiversity in Japan","type":"article-journal","volume":"132"},"uris":["http://www.mendeley.com/documents/?uuid=186a7304-64f1-42dc-9759-fc785242bb45"]},{"id":"ITEM-2","itemData":{"DOI":"10.1038/nature11917","ISBN":"1476-4687 (Electronic)\\r0028-0836 (Linking)","ISSN":"1476-4687","PMID":"23426264","abstract":"China is experiencing intense air pollution caused in large part by anthropogenic emissions of reactive nitrogen. These emissions result in the deposition of atmospheric nitrogen (N) in terrestrial and aquatic ecosystems, with implications for human and ecosystem health, greenhouse gas balances and biological diversity. However, information on the magnitude and environmental impact of N deposition in China is limited. Here we use nationwide data sets on bulk N deposition, plant foliar N and crop N uptake (from long-term unfertilized soils) to evaluate N deposition dynamics and their effect on ecosystems across China between 1980 and 2010. We find that the average annual bulk deposition of N increased by approximately 8 kilograms of nitrogen per hectare (P &lt; 0.001) between the 1980s (13.2 kilograms of nitrogen per hectare) and the 2000s (21.1 kilograms of nitrogen per hectare). Nitrogen deposition rates in the industrialized and agriculturally intensified regions of China are as high as the peak levels of deposition in northwestern Europe in the 1980s, before the introduction of mitigation measures. Nitrogen from ammonium (NH4(+)) is the dominant form of N in bulk deposition, but the rate of increase is largest for deposition of N from nitrate (NO3(-)), in agreement with decreased ratios of NH3 to NOx emissions since 1980. We also find that the impact of N deposition on Chinese ecosystems includes significantly increased plant foliar N concentrations in natural and semi-natural (that is, non-agricultural) ecosystems and increased crop N uptake from long-term-unfertilized croplands. China and other economies are facing a continuing challenge to reduce emissions of reactive nitrogen, N deposition and their negative effects on human health and the environment.","author":[{"dropping-particle":"","family":"Liu","given":"Xuejun","non-dropping-particle":"","parse-names":false,"suffix":""},{"dropping-particle":"","family":"Zhang","given":"Ying","non-dropping-particle":"","parse-names":false,"suffix":""},{"dropping-particle":"","family":"Han","given":"Wenxuan","non-dropping-particle":"","parse-names":false,"suffix":""},{"dropping-particle":"","family":"Tang","given":"Aohan","non-dropping-particle":"","parse-names":false,"suffix":""},{"dropping-particle":"","family":"Shen","given":"Jianlin","non-dropping-particle":"","parse-names":false,"suffix":""},{"dropping-particle":"","family":"Cui","given":"Zhenling","non-dropping-particle":"","parse-names":false,"suffix":""},{"dropping-particle":"","family":"Vitousek","given":"Peter","non-dropping-particle":"","parse-names":false,"suffix":""},{"dropping-particle":"","family":"Erisman","given":"Jan Willem","non-dropping-particle":"","parse-names":false,"suffix":""},{"dropping-particle":"","family":"Goulding","given":"Keith","non-dropping-particle":"","parse-names":false,"suffix":""},{"dropping-particle":"","family":"Christie","given":"Peter","non-dropping-particle":"","parse-names":false,"suffix":""},{"dropping-particle":"","family":"Fangmeier","given":"Andreas","non-dropping-particle":"","parse-names":false,"suffix":""},{"dropping-particle":"","family":"Zhang","given":"Fusuo","non-dropping-particle":"","parse-names":false,"suffix":""}],"container-title":"Nature","id":"ITEM-2","issue":"7438","issued":{"date-parts":[["2013"]]},"page":"459-62","publisher":"Nature Publishing Group","title":"Enhanced nitrogen deposition over China.","type":"article-journal","volume":"494"},"uris":["http://www.mendeley.com/documents/?uuid=bf3ac8bf-c4a3-499c-96b4-9fdcb3798f1f"]}],"mendeley":{"formattedCitation":"(Katayama &lt;i&gt;et al.&lt;/i&gt;, 2015; Liu &lt;i&gt;et al.&lt;/i&gt;, 2013)","manualFormatting":"Katayama, Baba, Kusumoto, &amp; Tanaka, 2015; Liu et al., 2013","plainTextFormattedCitation":"(Katayama et al., 2015; Liu et al., 2013)","previouslyFormattedCitation":"(Katayama &lt;i&gt;et al.&lt;/i&gt;, 2015; Liu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Katayama </w:t>
      </w:r>
      <w:r w:rsidRPr="0008241C">
        <w:rPr>
          <w:i/>
          <w:noProof/>
          <w:sz w:val="22"/>
          <w:szCs w:val="22"/>
        </w:rPr>
        <w:t>et al.</w:t>
      </w:r>
      <w:r w:rsidRPr="0008241C">
        <w:rPr>
          <w:noProof/>
          <w:sz w:val="22"/>
          <w:szCs w:val="22"/>
        </w:rPr>
        <w:t xml:space="preserve">, 2015; Liu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mong numerous other studies), with nitrogen deposition increasing significantly in most subregions over the past decades (see Chapter 4). The combustion of fossil fuels in cities and industrial areas, and the indiscriminate burning of agricultural/forested areas, has been responsible for the emission of air pollutants that can cause acidification and long-range tropospheric ozone pollution that degrade agricultural areas, natural ecosystems and human health </w:t>
      </w:r>
      <w:r w:rsidRPr="0008241C">
        <w:rPr>
          <w:sz w:val="22"/>
          <w:szCs w:val="22"/>
        </w:rPr>
        <w:fldChar w:fldCharType="begin" w:fldLock="1"/>
      </w:r>
      <w:r w:rsidRPr="0008241C">
        <w:rPr>
          <w:sz w:val="22"/>
          <w:szCs w:val="22"/>
        </w:rPr>
        <w:instrText>ADDIN CSL_CITATION {"citationItems":[{"id":"ITEM-1","itemData":{"DOI":"10.1073/pnas.1317275111","ISSN":"1091-6490","PMID":"25368149","abstract":"Recent research on the agricultural impacts of climate change has primarily focused on the roles of temperature and precipitation. These studies show that India has already been negatively affected by recent climate trends. However, anthropogenic climate changes are a result of both global emissions of long-lived greenhouse gases (LLGHGs) and other short-lived climate pollutants (SLCPs). Two potent SLCPs, tropospheric ozone and black carbon, have direct effects on crop yields beyond their indirect effects through climate; emissions of black carbon and ozone precursors have risen dramat- ically in India over the past three decades. Here, to our knowledge for the first time, we present results of the combined effects of climate change and the direct effects of SLCPs on wheat and rice yields in India from 1980 to 2010. Our statistical model suggests that, averaged over India, yields in 2010 were up to 36% lower for wheat than they otherwise would have been, absent climate and pollutant emissions trends, with some densely populated states experiencing 50% relative yield losses. [Our point estimates for rice (−20%) are similarly large, but not statistically significant.] Upper-bound esti- mates suggest that an overwhelming fraction (90%) of these losses is due to the direct effects of SLCPs. Gains from addressing regional air pollution could thus counter expected future yield losses resulting from direct climate change effects of LLGHGs.","author":[{"dropping-particle":"","family":"Burney","given":"J","non-dropping-particle":"","parse-names":false,"suffix":""},{"dropping-particle":"","family":"Ramanathan","given":"V","non-dropping-particle":"","parse-names":false,"suffix":""}],"container-title":"Proceedings of the National Academy of Sciences","id":"ITEM-1","issue":"46","issued":{"date-parts":[["2014"]]},"page":"16319-16324","title":"Recent climate and air pollution impacts on India agriculture","type":"article-journal","volume":"111"},"uris":["http://www.mendeley.com/documents/?uuid=7de178d4-38e0-4d5e-bebe-416787fdee0d"]},{"id":"ITEM-2","itemData":{"author":[{"dropping-particle":"","family":"EANET","given":"","non-dropping-particle":"","parse-names":false,"suffix":""}],"id":"ITEM-2","issued":{"date-parts":[["2015"]]},"title":"Review on the State of Air Pollution in East Asia","type":"report"},"uris":["http://www.mendeley.com/documents/?uuid=47469976-65d8-4fa6-b443-86a750375db5"]},{"id":"ITEM-3","itemData":{"DOI":"10.1007/978-4-431-56438-6","ISBN":"978-4-431-56436-2","editor":[{"dropping-particle":"","family":"Izuta","given":"Takeshi","non-dropping-particle":"","parse-names":false,"suffix":""}],"id":"ITEM-3","issued":{"date-parts":[["2017"]]},"publisher":"Springer Japan","publisher-place":"Tokyo","title":"Air Pollution Impacts on Plants in East Asia","type":"book"},"uris":["http://www.mendeley.com/documents/?uuid=9686fe2c-1466-42ca-b20b-ac63dca66a31"]}],"mendeley":{"formattedCitation":"(Burney &amp; Ramanathan, 2014; EANET, 2015; Izuta, 2017)","plainTextFormattedCitation":"(Burney &amp; Ramanathan, 2014; EANET, 2015; Izuta, 2017)","previouslyFormattedCitation":"(Burney &amp; Ramanathan, 2014; EANET, 2015; Izuta, 2017)"},"properties":{"noteIndex":0},"schema":"https://github.com/citation-style-language/schema/raw/master/csl-citation.json"}</w:instrText>
      </w:r>
      <w:r w:rsidRPr="0008241C">
        <w:rPr>
          <w:sz w:val="22"/>
          <w:szCs w:val="22"/>
        </w:rPr>
        <w:fldChar w:fldCharType="separate"/>
      </w:r>
      <w:r w:rsidRPr="0008241C">
        <w:rPr>
          <w:noProof/>
          <w:sz w:val="22"/>
          <w:szCs w:val="22"/>
        </w:rPr>
        <w:t>(Burney &amp; Ramanathan, 2014; EANET, 2015; Izuta, 2017)</w:t>
      </w:r>
      <w:r w:rsidRPr="0008241C">
        <w:rPr>
          <w:sz w:val="22"/>
          <w:szCs w:val="22"/>
        </w:rPr>
        <w:fldChar w:fldCharType="end"/>
      </w:r>
      <w:r w:rsidRPr="0008241C">
        <w:rPr>
          <w:sz w:val="22"/>
          <w:szCs w:val="22"/>
        </w:rPr>
        <w:t xml:space="preserve">. The substantial soil and water pollution from heavy metals (and its effects to different species and humans) is well documented within the region </w:t>
      </w:r>
      <w:r w:rsidRPr="0008241C">
        <w:rPr>
          <w:sz w:val="22"/>
          <w:szCs w:val="22"/>
        </w:rPr>
        <w:fldChar w:fldCharType="begin" w:fldLock="1"/>
      </w:r>
      <w:r w:rsidRPr="0008241C">
        <w:rPr>
          <w:sz w:val="22"/>
          <w:szCs w:val="22"/>
        </w:rPr>
        <w:instrText>ADDIN CSL_CITATION {"citationItems":[{"id":"ITEM-1","itemData":{"DOI":"ISBN 978-92-5-109004-6","ISBN":"978-92-5-109004-6","abstract":"absent","author":[{"dropping-particle":"","family":"FAO","given":"","non-dropping-particle":"","parse-names":false,"suffix":""},{"dropping-particle":"","family":"ITPS","given":"","non-dropping-particle":"","parse-names":false,"suffix":""}],"id":"ITEM-1","issued":{"date-parts":[["2015"]]},"number-of-pages":"648 p.","publisher-place":"Rome, Italy","title":"The Status of the World’s Soil Resources (Main Report)","type":"book"},"uris":["http://www.mendeley.com/documents/?uuid=48367988-c5b2-4712-aabe-4dbd47222b43"]}],"mendeley":{"formattedCitation":"(FAO &amp; ITPS, 2015)","plainTextFormattedCitation":"(FAO &amp; ITPS, 2015)","previouslyFormattedCitation":"(FAO &amp; ITPS, 2015)"},"properties":{"noteIndex":0},"schema":"https://github.com/citation-style-language/schema/raw/master/csl-citation.json"}</w:instrText>
      </w:r>
      <w:r w:rsidRPr="0008241C">
        <w:rPr>
          <w:sz w:val="22"/>
          <w:szCs w:val="22"/>
        </w:rPr>
        <w:fldChar w:fldCharType="separate"/>
      </w:r>
      <w:r w:rsidRPr="0008241C">
        <w:rPr>
          <w:noProof/>
          <w:sz w:val="22"/>
          <w:szCs w:val="22"/>
        </w:rPr>
        <w:t>(FAO &amp; ITPS, 2015)</w:t>
      </w:r>
      <w:r w:rsidRPr="0008241C">
        <w:rPr>
          <w:sz w:val="22"/>
          <w:szCs w:val="22"/>
        </w:rPr>
        <w:fldChar w:fldCharType="end"/>
      </w:r>
      <w:r w:rsidRPr="0008241C">
        <w:rPr>
          <w:sz w:val="22"/>
          <w:szCs w:val="22"/>
        </w:rPr>
        <w:t xml:space="preserve">. The dumping of solid waste (including plastics) along the coasts and the ocean can impact significantly fisheries and marine biodiversity (e.g. </w:t>
      </w:r>
      <w:r w:rsidRPr="0008241C">
        <w:rPr>
          <w:sz w:val="22"/>
          <w:szCs w:val="22"/>
        </w:rPr>
        <w:fldChar w:fldCharType="begin" w:fldLock="1"/>
      </w:r>
      <w:r w:rsidRPr="0008241C">
        <w:rPr>
          <w:sz w:val="22"/>
          <w:szCs w:val="22"/>
        </w:rPr>
        <w:instrText>ADDIN CSL_CITATION {"citationItems":[{"id":"ITEM-1","itemData":{"DOI":"10.1007/s10531-010-9778-0","ISBN":"0960-3115","ISSN":"09603115","abstract":"Pollutants, originating from both land and sea, are responsible for significant lethal and sub-lethal effects on marine life. Pollution impacts all trophic levels, from primary producers to apex predators, and thus interferes with the structure of marine communities and consequently ecosystem functioning. Here we review the effects of sediments, eutrophication, toxics and marine litter. All are presently major concerns in Southeast Asia (SE Asia) and there is little indication that the situation is improving. Approximately 70% of SE Asia’s human population lives in coastal areas and intensive farming and aquaculture, rapid urbanization and industrialisation, greater shipping traffic and fishing effort, as well as widespread deforestation and nearshore development, are contributing towards the pollution problem. As SE Asia encompasses approximately 34% of the world’s reefs and between a quarter and a third of the world’s mangroves, as well as the global biodiversity triangle formed by the Malay Peninsular, the Philippines, and New Guinea, the need to reduce the impacts of marine pollution in this region is all the more critical.","author":[{"dropping-particle":"","family":"Todd","given":"Peter A.","non-dropping-particle":"","parse-names":false,"suffix":""},{"dropping-particle":"","family":"Ong","given":"Xueyuan","non-dropping-particle":"","parse-names":false,"suffix":""},{"dropping-particle":"","family":"Chou","given":"Loke Ming","non-dropping-particle":"","parse-names":false,"suffix":""}],"container-title":"Biodiversity and Conservation","id":"ITEM-1","issue":"4","issued":{"date-parts":[["2010"]]},"page":"1063-1082","title":"Impacts of pollution on marine life in Southeast Asia","type":"article-journal","volume":"19"},"uris":["http://www.mendeley.com/documents/?uuid=ea074f0f-b8d0-4e38-8115-4245f17f89ac"]}],"mendeley":{"formattedCitation":"(Todd &lt;i&gt;et al.&lt;/i&gt;, 2010)","manualFormatting":"Todd, Ong, &amp; Chou, 2010)","plainTextFormattedCitation":"(Todd et al., 2010)","previouslyFormattedCitation":"(Todd &lt;i&gt;et al.&lt;/i&gt;, 2010)"},"properties":{"noteIndex":0},"schema":"https://github.com/citation-style-language/schema/raw/master/csl-citation.json"}</w:instrText>
      </w:r>
      <w:r w:rsidRPr="0008241C">
        <w:rPr>
          <w:sz w:val="22"/>
          <w:szCs w:val="22"/>
        </w:rPr>
        <w:fldChar w:fldCharType="separate"/>
      </w:r>
      <w:r w:rsidRPr="0008241C">
        <w:rPr>
          <w:noProof/>
          <w:sz w:val="22"/>
          <w:szCs w:val="22"/>
        </w:rPr>
        <w:t>Todd, Ong, &amp; Chou, 2010)</w:t>
      </w:r>
      <w:r w:rsidRPr="0008241C">
        <w:rPr>
          <w:sz w:val="22"/>
          <w:szCs w:val="22"/>
        </w:rPr>
        <w:fldChar w:fldCharType="end"/>
      </w:r>
      <w:r w:rsidRPr="0008241C">
        <w:rPr>
          <w:sz w:val="22"/>
          <w:szCs w:val="22"/>
        </w:rPr>
        <w:t xml:space="preserve">. Overall, the Asia-Pacific region is responsible for a large amount of the plastic waste that ends up to the seas and oceans </w:t>
      </w:r>
      <w:r w:rsidRPr="0008241C">
        <w:rPr>
          <w:sz w:val="22"/>
          <w:szCs w:val="22"/>
        </w:rPr>
        <w:fldChar w:fldCharType="begin" w:fldLock="1"/>
      </w:r>
      <w:r w:rsidRPr="0008241C">
        <w:rPr>
          <w:sz w:val="22"/>
          <w:szCs w:val="22"/>
        </w:rPr>
        <w:instrText>ADDIN CSL_CITATION {"citationItems":[{"id":"ITEM-1","itemData":{"DOI":"10.1126/science.1260352","author":[{"dropping-particle":"","family":"Jambeck","given":"Jenna R.","non-dropping-particle":"","parse-names":false,"suffix":""},{"dropping-particle":"","family":"Geyer","given":"Roland","non-dropping-particle":"","parse-names":false,"suffix":""},{"dropping-particle":"","family":"Wilcox","given":"Chris","non-dropping-particle":"","parse-names":false,"suffix":""},{"dropping-particle":"","family":"Siegler","given":"Theodore R.","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Science","id":"ITEM-1","issue":"6223","issued":{"date-parts":[["2015"]]},"page":"768-771","title":"Plastic waste inputs from land into the ocean","type":"article-journal","volume":"347"},"uris":["http://www.mendeley.com/documents/?uuid=ebc9ecb4-6f20-4ca3-a33f-88e0e926fec5"]}],"mendeley":{"formattedCitation":"(Jambeck &lt;i&gt;et al.&lt;/i&gt;, 2015)","plainTextFormattedCitation":"(Jambeck et al., 2015)","previouslyFormattedCitation":"(Jambec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Jambec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076BBC7F" w14:textId="77777777" w:rsidR="00A01204" w:rsidRPr="0008241C" w:rsidRDefault="00A01204" w:rsidP="00A01204">
      <w:pPr>
        <w:rPr>
          <w:sz w:val="22"/>
          <w:szCs w:val="22"/>
        </w:rPr>
      </w:pPr>
    </w:p>
    <w:p w14:paraId="4B2B01C5" w14:textId="77777777" w:rsidR="00A01204" w:rsidRPr="0008241C" w:rsidRDefault="00A01204" w:rsidP="00A01204">
      <w:pPr>
        <w:rPr>
          <w:sz w:val="22"/>
          <w:szCs w:val="22"/>
        </w:rPr>
      </w:pPr>
      <w:r w:rsidRPr="0008241C">
        <w:rPr>
          <w:sz w:val="22"/>
          <w:szCs w:val="22"/>
        </w:rPr>
        <w:t xml:space="preserve">The overexploitation of species with economic value through indiscriminate logging, overfishing and illegal trade is another important threat to biodiversity in the region. Such species include a wide array of timber species for construction and fuel, and non-timber forest products for medicinal products and food, among other uses (see Chapter 3). Timber overharvesting through intensive and selective logging has been an important driver of biodiversity loss in different forest types, including highly biodiverse tropical rainforests </w:t>
      </w:r>
      <w:r w:rsidRPr="0008241C">
        <w:rPr>
          <w:sz w:val="22"/>
          <w:szCs w:val="22"/>
        </w:rPr>
        <w:fldChar w:fldCharType="begin" w:fldLock="1"/>
      </w:r>
      <w:r w:rsidRPr="0008241C">
        <w:rPr>
          <w:sz w:val="22"/>
          <w:szCs w:val="22"/>
        </w:rPr>
        <w:instrText>ADDIN CSL_CITATION {"citationItems":[{"id":"ITEM-1","itemData":{"DOI":"10.1002/ECS2.1624","ISBN":"2150-8925","ISSN":"2150-8925","author":[{"dropping-particle":"","family":"Hughes","given":"AC","non-dropping-particle":"","parse-names":false,"suffix":""}],"container-title":"Ecosphere","id":"ITEM-1","issue":"January","issued":{"date-parts":[["2017"]]},"page":"DOI: 10.1002/ecs2.1624","title":"Understanding the drivers of Southeast Asian biodiversity loss","type":"article-journal","volume":"8"},"uris":["http://www.mendeley.com/documents/?uuid=3d282140-231d-431a-b39a-2390194d0d80"]},{"id":"ITEM-2","itemData":{"DOI":"10.1016/j.tree.2014.07.003","ISBN":"0169-5347","ISSN":"01695347","PMID":"25092495","abstract":"Vast expanses of tropical forests worldwide are being impacted by selective logging. We evaluate the environmental impacts of such logging and conclude that natural timber-production forests typically retain most of their biodiversity and associated ecosystem functions, as well as their carbon, climatic, and soil-hydrological ecosystem services. Unfortunately, the value of production forests is often overlooked, leaving them vulnerable to further degradation including post-logging clearing, fires, and hunting. Because logged tropical forests are extensive, functionally diverse, and provide many ecosystem services, efforts to expand their role in conservation strategies are urgently needed. Key priorities include improving harvest practices to reduce negative impacts on ecosystem functions and services, and preventing the rapid conversion and loss of logged forests. ?? 2014 Elsevier Ltd.","author":[{"dropping-particle":"","family":"Edwards","given":"David P.","non-dropping-particle":"","parse-names":false,"suffix":""},{"dropping-particle":"","family":"Tobias","given":"Joseph A.","non-dropping-particle":"","parse-names":false,"suffix":""},{"dropping-particle":"","family":"Sheil","given":"Douglas","non-dropping-particle":"","parse-names":false,"suffix":""},{"dropping-particle":"","family":"Meijaard","given":"Erik","non-dropping-particle":"","parse-names":false,"suffix":""},{"dropping-particle":"","family":"Laurance","given":"William F.","non-dropping-particle":"","parse-names":false,"suffix":""}],"container-title":"Trends in Ecology and Evolution","id":"ITEM-2","issue":"9","issued":{"date-parts":[["2014"]]},"page":"511-520","publisher":"Elsevier Ltd","title":"Maintaining ecosystem function and services in logged tropical forests","type":"article-journal","volume":"29"},"uris":["http://www.mendeley.com/documents/?uuid=cf44246f-05d5-4201-ae82-b8c88a12a1cd"]},{"id":"ITEM-3","itemData":{"DOI":"10.1038/ncomms7836","ISBN":"2041-1723","ISSN":"2041-1723","PMID":"25865801","abstract":"Invertebrates are dominant species in primary tropical rainforests, where their abundance and diversity contributes to the functioning and resilience of these globally important ecosystems. However, more than one-third of tropical forests have been logged, with dramatic impacts on rainforest biodiversity that may disrupt key ecosystem processes. We find that the contribution of invertebrates to three ecosystem processes operating at three trophic levels (litter decomposition, seed predation and removal, and invertebrate predation) is reduced by up to one-half following logging. These changes are associated with decreased abundance of key functional groups of termites, ants, beetles and earthworms, and an increase in the abundance of small mammals, amphibians and insectivorous birds in logged relative to primary forest. Our results suggest that ecosystem processes themselves have considerable resilience to logging, but the consistent decline of invertebrate functional importance is indicative of a human-induced shift in how these ecological processes operate in tropical rainforests.","author":[{"dropping-particle":"","family":"Ewers","given":"Robert M","non-dropping-particle":"","parse-names":false,"suffix":""},{"dropping-particle":"","family":"Boyle","given":"Michael J W","non-dropping-particle":"","parse-names":false,"suffix":""},{"dropping-particle":"","family":"Gleave","given":"Rosalind a","non-dropping-particle":"","parse-names":false,"suffix":""},{"dropping-particle":"","family":"Plowman","given":"Nichola S","non-dropping-particle":"","parse-names":false,"suffix":""},{"dropping-particle":"","family":"Benedick","given":"Suzan","non-dropping-particle":"","parse-names":false,"suffix":""},{"dropping-particle":"","family":"Bernard","given":"Henry","non-dropping-particle":"","parse-names":false,"suffix":""},{"dropping-particle":"","family":"Bishop","given":"Tom R","non-dropping-particle":"","parse-names":false,"suffix":""},{"dropping-particle":"","family":"Bakhtiar","given":"Effendi Y","non-dropping-particle":"","parse-names":false,"suffix":""},{"dropping-particle":"","family":"Chey","given":"Vun Khen","non-dropping-particle":"","parse-names":false,"suffix":""},{"dropping-particle":"","family":"Chung","given":"Arthur Y C","non-dropping-particle":"","parse-names":false,"suffix":""},{"dropping-particle":"","family":"Davies","given":"Richard G","non-dropping-particle":"","parse-names":false,"suffix":""},{"dropping-particle":"","family":"Edwards","given":"David P","non-dropping-particle":"","parse-names":false,"suffix":""},{"dropping-particle":"","family":"Eggleton","given":"Paul","non-dropping-particle":"","parse-names":false,"suffix":""},{"dropping-particle":"","family":"Fayle","given":"Tom M","non-dropping-particle":"","parse-names":false,"suffix":""},{"dropping-particle":"","family":"Hardwick","given":"Stephen R","non-dropping-particle":"","parse-names":false,"suffix":""},{"dropping-particle":"","family":"Homathevi","given":"Rahman","non-dropping-particle":"","parse-names":false,"suffix":""},{"dropping-particle":"","family":"Kitching","given":"Roger L","non-dropping-particle":"","parse-names":false,"suffix":""},{"dropping-particle":"","family":"Khoo","given":"Min Sheng","non-dropping-particle":"","parse-names":false,"suffix":""},{"dropping-particle":"","family":"Luke","given":"Sarah H","non-dropping-particle":"","parse-names":false,"suffix":""},{"dropping-particle":"","family":"March","given":"Joshua J","non-dropping-particle":"","parse-names":false,"suffix":""},{"dropping-particle":"","family":"Nilus","given":"Reuben","non-dropping-particle":"","parse-names":false,"suffix":""},{"dropping-particle":"","family":"Pfeifer","given":"Marion","non-dropping-particle":"","parse-names":false,"suffix":""},{"dropping-particle":"V","family":"Rao","given":"Sri","non-dropping-particle":"","parse-names":false,"suffix":""},{"dropping-particle":"","family":"Sharp","given":"Adam C","non-dropping-particle":"","parse-names":false,"suffix":""},{"dropping-particle":"","family":"Snaddon","given":"Jake L","non-dropping-particle":"","parse-names":false,"suffix":""},{"dropping-particle":"","family":"Stork","given":"Nigel E","non-dropping-particle":"","parse-names":false,"suffix":""},{"dropping-particle":"","family":"Struebig","given":"Matthew J","non-dropping-particle":"","parse-names":false,"suffix":""},{"dropping-particle":"","family":"Wearn","given":"Oliver R","non-dropping-particle":"","parse-names":false,"suffix":""},{"dropping-particle":"","family":"Yusah","given":"Kalsum M","non-dropping-particle":"","parse-names":false,"suffix":""},{"dropping-particle":"","family":"Turner","given":"Edgar C","non-dropping-particle":"","parse-names":false,"suffix":""}],"container-title":"Nature communications","id":"ITEM-3","issue":"April 2016","issued":{"date-parts":[["2015"]]},"page":"6836","publisher":"Nature Publishing Group","title":"Logging cuts the functional importance of invertebrates in tropical rainforest.","type":"article-journal","volume":"6"},"uris":["http://www.mendeley.com/documents/?uuid=68c87b01-04aa-4b5e-bb82-ed3daa0a2778"]}],"mendeley":{"formattedCitation":"(Edwards &lt;i&gt;et al.&lt;/i&gt;, 2014; Ewers &lt;i&gt;et al.&lt;/i&gt;, 2015; Hughes, 2017)","plainTextFormattedCitation":"(Edwards et al., 2014; Ewers et al., 2015; Hughes, 2017)","previouslyFormattedCitation":"(Edwards &lt;i&gt;et al.&lt;/i&gt;, 2014; Ewers &lt;i&gt;et al.&lt;/i&gt;, 2015; Hughes, 2017)"},"properties":{"noteIndex":0},"schema":"https://github.com/citation-style-language/schema/raw/master/csl-citation.json"}</w:instrText>
      </w:r>
      <w:r w:rsidRPr="0008241C">
        <w:rPr>
          <w:sz w:val="22"/>
          <w:szCs w:val="22"/>
        </w:rPr>
        <w:fldChar w:fldCharType="separate"/>
      </w:r>
      <w:r w:rsidRPr="0008241C">
        <w:rPr>
          <w:noProof/>
          <w:sz w:val="22"/>
          <w:szCs w:val="22"/>
        </w:rPr>
        <w:t xml:space="preserve">(Edwards </w:t>
      </w:r>
      <w:r w:rsidRPr="0008241C">
        <w:rPr>
          <w:i/>
          <w:noProof/>
          <w:sz w:val="22"/>
          <w:szCs w:val="22"/>
        </w:rPr>
        <w:t>et al.</w:t>
      </w:r>
      <w:r w:rsidRPr="0008241C">
        <w:rPr>
          <w:noProof/>
          <w:sz w:val="22"/>
          <w:szCs w:val="22"/>
        </w:rPr>
        <w:t xml:space="preserve">, 2014; Ewers </w:t>
      </w:r>
      <w:r w:rsidRPr="0008241C">
        <w:rPr>
          <w:i/>
          <w:noProof/>
          <w:sz w:val="22"/>
          <w:szCs w:val="22"/>
        </w:rPr>
        <w:t>et al.</w:t>
      </w:r>
      <w:r w:rsidRPr="0008241C">
        <w:rPr>
          <w:noProof/>
          <w:sz w:val="22"/>
          <w:szCs w:val="22"/>
        </w:rPr>
        <w:t>, 2015; Hughes, 2017)</w:t>
      </w:r>
      <w:r w:rsidRPr="0008241C">
        <w:rPr>
          <w:sz w:val="22"/>
          <w:szCs w:val="22"/>
        </w:rPr>
        <w:fldChar w:fldCharType="end"/>
      </w:r>
      <w:r w:rsidRPr="0008241C">
        <w:rPr>
          <w:sz w:val="22"/>
          <w:szCs w:val="22"/>
        </w:rPr>
        <w:t xml:space="preserve">. Furthermore, numerous terrestrial and marine wild species are hunted (both legally and illegally) for food, medicinal products, trophies and recreation (see </w:t>
      </w:r>
      <w:r w:rsidRPr="0008241C">
        <w:rPr>
          <w:sz w:val="22"/>
          <w:szCs w:val="22"/>
        </w:rPr>
        <w:fldChar w:fldCharType="begin" w:fldLock="1"/>
      </w:r>
      <w:r w:rsidRPr="0008241C">
        <w:rPr>
          <w:sz w:val="22"/>
          <w:szCs w:val="22"/>
        </w:rPr>
        <w:instrText>ADDIN CSL_CITATION {"citationItems":[{"id":"ITEM-1","itemData":{"DOI":"10.1016/j.biocon.2017.01.023","ISSN":"00063207","author":[{"dropping-particle":"","family":"Mendiratta","given":"Uttara","non-dropping-particle":"","parse-names":false,"suffix":""},{"dropping-particle":"","family":"Sheel","given":"Vallari","non-dropping-particle":"","parse-names":false,"suffix":""},{"dropping-particle":"","family":"Singh","given":"Shailendra","non-dropping-particle":"","parse-names":false,"suffix":""}],"container-title":"Biological Conservation","id":"ITEM-1","issued":{"date-parts":[["2017"]]},"page":"100-105","publisher":"Elsevier Ltd","title":"Enforcement seizures reveal large-scale illegal trade in India's tortoises and freshwater turtles","type":"article-journal","volume":"207"},"uris":["http://www.mendeley.com/documents/?uuid=d979419b-4ce6-4645-a4bc-427a0440c0eb"]}],"mendeley":{"formattedCitation":"(Mendiratta &lt;i&gt;et al.&lt;/i&gt;, 2017)","manualFormatting":"Mendiratta, Sheel, &amp; Singh, 2017, among numerous studies)","plainTextFormattedCitation":"(Mendiratta et al., 2017)","previouslyFormattedCitation":"(Mendiratta &lt;i&gt;et al.&lt;/i&gt;, 2017)"},"properties":{"noteIndex":0},"schema":"https://github.com/citation-style-language/schema/raw/master/csl-citation.json"}</w:instrText>
      </w:r>
      <w:r w:rsidRPr="0008241C">
        <w:rPr>
          <w:sz w:val="22"/>
          <w:szCs w:val="22"/>
        </w:rPr>
        <w:fldChar w:fldCharType="separate"/>
      </w:r>
      <w:r w:rsidRPr="0008241C">
        <w:rPr>
          <w:noProof/>
          <w:sz w:val="22"/>
          <w:szCs w:val="22"/>
        </w:rPr>
        <w:t>Mendiratta, Sheel, &amp; Singh, 2017, among numerous studies)</w:t>
      </w:r>
      <w:r w:rsidRPr="0008241C">
        <w:rPr>
          <w:sz w:val="22"/>
          <w:szCs w:val="22"/>
        </w:rPr>
        <w:fldChar w:fldCharType="end"/>
      </w:r>
      <w:r w:rsidRPr="0008241C">
        <w:rPr>
          <w:sz w:val="22"/>
          <w:szCs w:val="22"/>
        </w:rPr>
        <w:t>. P</w:t>
      </w:r>
      <w:r w:rsidRPr="0008241C">
        <w:rPr>
          <w:color w:val="000000"/>
          <w:sz w:val="22"/>
          <w:szCs w:val="22"/>
        </w:rPr>
        <w:t>oaching and illegal wildlife trade is rampart in the region</w:t>
      </w:r>
      <w:r w:rsidRPr="0008241C">
        <w:rPr>
          <w:sz w:val="22"/>
          <w:szCs w:val="22"/>
        </w:rPr>
        <w:t xml:space="preserve">, with South-East Asia being a key supplier and transit point for illicit wildlife trade </w:t>
      </w:r>
      <w:r w:rsidRPr="0008241C">
        <w:rPr>
          <w:sz w:val="22"/>
          <w:szCs w:val="22"/>
        </w:rPr>
        <w:fldChar w:fldCharType="begin" w:fldLock="1"/>
      </w:r>
      <w:r w:rsidRPr="0008241C">
        <w:rPr>
          <w:sz w:val="22"/>
          <w:szCs w:val="22"/>
        </w:rPr>
        <w:instrText>ADDIN CSL_CITATION {"citationItems":[{"id":"ITEM-1","itemData":{"ISSN":"2050-2680","author":[{"dropping-particle":"","family":"Squires","given":"Dale","non-dropping-particle":"","parse-names":false,"suffix":""}],"container-title":"Asia &amp; the Pacific Policy Studies","id":"ITEM-1","issue":"1","issued":{"date-parts":[["2014"]]},"page":"144-159","publisher":"Wiley Online Library","title":"Biodiversity conservation in Asia","type":"article-journal","volume":"1"},"uris":["http://www.mendeley.com/documents/?uuid=92ca5cf9-440e-4e21-9616-3ecb29802b34"]}],"mendeley":{"formattedCitation":"(Squires, 2014)","plainTextFormattedCitation":"(Squires, 2014)","previouslyFormattedCitation":"(Squires, 2014)"},"properties":{"noteIndex":0},"schema":"https://github.com/citation-style-language/schema/raw/master/csl-citation.json"}</w:instrText>
      </w:r>
      <w:r w:rsidRPr="0008241C">
        <w:rPr>
          <w:sz w:val="22"/>
          <w:szCs w:val="22"/>
        </w:rPr>
        <w:fldChar w:fldCharType="separate"/>
      </w:r>
      <w:r w:rsidRPr="0008241C">
        <w:rPr>
          <w:noProof/>
          <w:sz w:val="22"/>
          <w:szCs w:val="22"/>
        </w:rPr>
        <w:t>(Squires, 2014)</w:t>
      </w:r>
      <w:r w:rsidRPr="0008241C">
        <w:rPr>
          <w:sz w:val="22"/>
          <w:szCs w:val="22"/>
        </w:rPr>
        <w:fldChar w:fldCharType="end"/>
      </w:r>
      <w:r w:rsidRPr="0008241C">
        <w:rPr>
          <w:sz w:val="22"/>
          <w:szCs w:val="22"/>
        </w:rPr>
        <w:t xml:space="preserve">. This trade has often led to the overexploitation of rare species and the destruction of important habitats (e.g. </w:t>
      </w:r>
      <w:r w:rsidRPr="0008241C">
        <w:rPr>
          <w:sz w:val="22"/>
          <w:szCs w:val="22"/>
        </w:rPr>
        <w:fldChar w:fldCharType="begin" w:fldLock="1"/>
      </w:r>
      <w:r w:rsidRPr="0008241C">
        <w:rPr>
          <w:sz w:val="22"/>
          <w:szCs w:val="22"/>
        </w:rPr>
        <w:instrText>ADDIN CSL_CITATION {"citationItems":[{"id":"ITEM-1","itemData":{"DOI":"10.1016/j.biocon.2015.03.030","ISSN":"00063207","abstract":"Conservation and environmental management often rely heavily on official statistics, but there are often concerns over accuracy and reliability, particularly true when dealing with sensitive issues such as illegal harvest and trade. A growing number of cases highlight commercial trades in wild flora and fauna that have been undocumented in official data. Here we present the first in-depth study of the trade of wild-collected ornamental plants in continental Southeast Asia, focusing on the four largest wildlife markets in Thailand. Botanical surveys revealed a massive, previously undocumented commercial trade in wild, protected ornamental plants involving Thailand, Lao PDR and Myanmar, focusing primarily on the Orchidaceae. The results indicate that illegal trade threatens not only charismatic Southeast Asian mammals, reptiles and amphibians, but also hundreds of tropical plant species. Trade surveys identified 347 orchid species in 93 genera, including many listed as threatened. The observed cross-border trade moves plants at a rate orders of magnitude larger than government-reported statistics, and directly conflicts with official policy statement. Harvester interviews strongly indicated that wild collection was negatively affecting the majority of species they traded. Despite three decades of broad restrictions on the international trade of all wild orchids, these results highlight a major conservation challenge that has been almost completely overlooked. There is urgent need to improve botanical trade monitoring, to operationalize existing conservation commitments, and as part of a broader, multifaceted response to illegal trade. We call for increased attention to botanical trade and conservation in Southeast Asia, and argue that efforts to tackle illegal wildlife trade must ensure they include flora.","author":[{"dropping-particle":"","family":"Phelps","given":"J.","non-dropping-particle":"","parse-names":false,"suffix":""},{"dropping-particle":"","family":"Webb","given":"Edward L.","non-dropping-particle":"","parse-names":false,"suffix":""}],"container-title":"Biological Conservation","id":"ITEM-1","issued":{"date-parts":[["2015"]]},"page":"296-305","publisher":"Elsevier Ltd","title":"\"Invisible\" wildlife trades: Southeast Asia's undocumented illegal trade in wild ornamental plants","type":"article-journal","volume":"186"},"uris":["http://www.mendeley.com/documents/?uuid=c4eb290a-8afe-401b-b8fd-13484882d8db"]},{"id":"ITEM-2","itemData":{"DOI":"10.1038/s41559-016-0023","ISSN":"2397-334X","abstract":"Identifying species threat hotspots has been a successful approach for setting conservation priorities. One major challenge in conservation is that in many hotspots export industries continue to drive overexploitation. Conservation measures must consider not just the point of impact, but also the consumer demand that ultimately drives resource use. To understand which species threat hotspots are driven by which consumers, we have developed a new approach to link a set of biodiversity footprint accounts to the hotspots of threatened species on the IUCN Red List. The result is a map connecting global supply chains to impact locations. Connecting consumption to spatially explicit hotspots driven by production has not been done before on a global scale. Locating biodiversity threat hotspots driven by consumption of goods and services can help connect conservationists, consumers, companies, and governments in order to better target conservation actions.","author":[{"dropping-particle":"","family":"Moran","given":"Daniel","non-dropping-particle":"","parse-names":false,"suffix":""},{"dropping-particle":"","family":"Kanemoto","given":"Keiichiro","non-dropping-particle":"","parse-names":false,"suffix":""}],"container-title":"Nature Ecology &amp; Evolution","id":"ITEM-2","issue":"1","issued":{"date-parts":[["2017","1","4"]]},"title":"Identifying species threat hotspots from global supply chains","type":"article-journal","volume":"1"},"uris":["http://www.mendeley.com/documents/?uuid=2cdc58ad-f354-4592-8983-301ddbdef979"]}],"mendeley":{"formattedCitation":"(Moran &amp; Kanemoto, 2017; Phelps &amp; Webb, 2015)","manualFormatting":"Moran &amp; Kanemoto, 2017; Phelps &amp; Webb, 2015)","plainTextFormattedCitation":"(Moran &amp; Kanemoto, 2017; Phelps &amp; Webb, 2015)","previouslyFormattedCitation":"(Moran &amp; Kanemoto, 2017; Phelps &amp; Webb, 2015)"},"properties":{"noteIndex":0},"schema":"https://github.com/citation-style-language/schema/raw/master/csl-citation.json"}</w:instrText>
      </w:r>
      <w:r w:rsidRPr="0008241C">
        <w:rPr>
          <w:sz w:val="22"/>
          <w:szCs w:val="22"/>
        </w:rPr>
        <w:fldChar w:fldCharType="separate"/>
      </w:r>
      <w:r w:rsidRPr="0008241C">
        <w:rPr>
          <w:noProof/>
          <w:sz w:val="22"/>
          <w:szCs w:val="22"/>
        </w:rPr>
        <w:t>Moran &amp; Kanemoto, 2017; Phelps &amp; Webb, 2015)</w:t>
      </w:r>
      <w:r w:rsidRPr="0008241C">
        <w:rPr>
          <w:sz w:val="22"/>
          <w:szCs w:val="22"/>
        </w:rPr>
        <w:fldChar w:fldCharType="end"/>
      </w:r>
      <w:r w:rsidRPr="0008241C">
        <w:rPr>
          <w:szCs w:val="18"/>
          <w:vertAlign w:val="superscript"/>
        </w:rPr>
        <w:footnoteReference w:id="12"/>
      </w:r>
      <w:r w:rsidRPr="0008241C">
        <w:rPr>
          <w:sz w:val="22"/>
          <w:szCs w:val="22"/>
        </w:rPr>
        <w:t xml:space="preserve">. Commercial overfishing has resulted in the decline of marine biodiversity in many marine and coastal areas across the region (see Section 1.1.2). Although smaller in scale, the fishing grounds near urban areas and on most of the highly populated Pacific Islands are also seriously overfished, a trend that started some 50 years ago with the active subsidization of artisanal commercial fishing, increasing population, and commercialization of nearshore species. A wide range of finfish, shellfish, crustaceans, echinoderms and other species have been fished to local, ecological or economic extinction, or have fallen to unsustainable exploitation levels </w:t>
      </w:r>
      <w:r w:rsidRPr="0008241C">
        <w:rPr>
          <w:sz w:val="22"/>
          <w:szCs w:val="22"/>
        </w:rPr>
        <w:fldChar w:fldCharType="begin" w:fldLock="1"/>
      </w:r>
      <w:r w:rsidRPr="0008241C">
        <w:rPr>
          <w:sz w:val="22"/>
          <w:szCs w:val="22"/>
        </w:rPr>
        <w:instrText>ADDIN CSL_CITATION {"citationItems":[{"id":"ITEM-1","itemData":{"ISSN":"0036-8075","author":[{"dropping-particle":"","family":"Jackson","given":"Jeremy B C","non-dropping-particle":"","parse-names":false,"suffix":""},{"dropping-particle":"","family":"Kirby","given":"Michael X","non-dropping-particle":"","parse-names":false,"suffix":""},{"dropping-particle":"","family":"Berger","given":"Wolfgang H","non-dropping-particle":"","parse-names":false,"suffix":""},{"dropping-particle":"","family":"Bjorndal","given":"Karen A","non-dropping-particle":"","parse-names":false,"suffix":""},{"dropping-particle":"","family":"Botsford","given":"Louis W","non-dropping-particle":"","parse-names":false,"suffix":""},{"dropping-particle":"","family":"Bourque","given":"Bruce J","non-dropping-particle":"","parse-names":false,"suffix":""},{"dropping-particle":"","family":"Bradbury","given":"Roger H","non-dropping-particle":"","parse-names":false,"suffix":""},{"dropping-particle":"","family":"Cooke","given":"Richard","non-dropping-particle":"","parse-names":false,"suffix":""},{"dropping-particle":"","family":"Erlandson","given":"Jon","non-dropping-particle":"","parse-names":false,"suffix":""},{"dropping-particle":"","family":"Estes","given":"James A","non-dropping-particle":"","parse-names":false,"suffix":""}],"container-title":"science","id":"ITEM-1","issue":"5530","issued":{"date-parts":[["2001"]]},"note":"NULL","page":"629-637","publisher":"American Association for the Advancement of Science","title":"Historical overfishing and the recent collapse of coastal ecosystems","type":"article-journal","volume":"293"},"uris":["http://www.mendeley.com/documents/?uuid=164e567a-52ab-4e09-bf5b-97397b0cf9c5"]},{"id":"ITEM-2","itemData":{"ISSN":"2204-4604","author":[{"dropping-particle":"","family":"Thaman","given":"R.R.","non-dropping-particle":"","parse-names":false,"suffix":""}],"container-title":"Pacific Conservation Biology","id":"ITEM-2","issue":"2","issued":{"date-parts":[["2014"]]},"page":"180-192","publisher":"CSIRO","title":"Agrodeforestation and the loss of agrobiodiversity in the Pacific Islands: a call for conservation","type":"article-journal","volume":"20"},"uris":["http://www.mendeley.com/documents/?uuid=812655ec-9d5d-4e34-83d7-46f30fd9ffba"]},{"id":"ITEM-3","itemData":{"ISSN":"1932-6203","author":[{"dropping-particle":"","family":"Lavides","given":"Margarita N","non-dropping-particle":"","parse-names":false,"suffix":""},{"dropping-particle":"V","family":"Molina","given":"Erina Pauline","non-dropping-particle":"","parse-names":false,"suffix":""},{"dropping-particle":"","family":"Gregorio Jr","given":"E","non-dropping-particle":"","parse-names":false,"suffix":""},{"dropping-particle":"","family":"Mill","given":"Aileen C","non-dropping-particle":"","parse-names":false,"suffix":""},{"dropping-particle":"","family":"Rushton","given":"Stephen P","non-dropping-particle":"","parse-names":false,"suffix":""},{"dropping-particle":"","family":"Stead","given":"Selina M","non-dropping-particle":"","parse-names":false,"suffix":""},{"dropping-particle":"","family":"Polunin","given":"Nicholas V C","non-dropping-particle":"","parse-names":false,"suffix":""}],"container-title":"PloS one","id":"ITEM-3","issue":"5","issued":{"date-parts":[["2016"]]},"page":"e0155752","publisher":"Public Library of Science","title":"Patterns of coral-reef finfish species disappearances inferred from fishers’ knowledge in global epicentre of marine shorefish diversity","type":"article-journal","volume":"11"},"uris":["http://www.mendeley.com/documents/?uuid=7d9968c9-d787-4968-a4a6-56ec80b2de94"]},{"id":"ITEM-4","itemData":{"author":[{"dropping-particle":"","family":"Nadon","given":"Marc O","non-dropping-particle":"","parse-names":false,"suffix":""}],"id":"ITEM-4","issued":{"date-parts":[["2017"]]},"title":"Stock Assessment of the Coral Reef Fishes of Hawaii, 2016","type":"article-journal"},"uris":["http://www.mendeley.com/documents/?uuid=ed66817a-5343-4490-80d9-ce6ca32ddffa"]}],"mendeley":{"formattedCitation":"(Jackson &lt;i&gt;et al.&lt;/i&gt;, 2001; Lavides &lt;i&gt;et al.&lt;/i&gt;, 2016; Nadon, 2017; Thaman, 2014)","plainTextFormattedCitation":"(Jackson et al., 2001; Lavides et al., 2016; Nadon, 2017; Thaman, 2014)","previouslyFormattedCitation":"(Jackson &lt;i&gt;et al.&lt;/i&gt;, 2001; Lavides &lt;i&gt;et al.&lt;/i&gt;, 2016; Nadon, 2017; Thaman, 2014)"},"properties":{"noteIndex":0},"schema":"https://github.com/citation-style-language/schema/raw/master/csl-citation.json"}</w:instrText>
      </w:r>
      <w:r w:rsidRPr="0008241C">
        <w:rPr>
          <w:sz w:val="22"/>
          <w:szCs w:val="22"/>
        </w:rPr>
        <w:fldChar w:fldCharType="separate"/>
      </w:r>
      <w:r w:rsidRPr="0008241C">
        <w:rPr>
          <w:noProof/>
          <w:sz w:val="22"/>
          <w:szCs w:val="22"/>
        </w:rPr>
        <w:t xml:space="preserve">(Jackson </w:t>
      </w:r>
      <w:r w:rsidRPr="0008241C">
        <w:rPr>
          <w:i/>
          <w:noProof/>
          <w:sz w:val="22"/>
          <w:szCs w:val="22"/>
        </w:rPr>
        <w:t>et al.</w:t>
      </w:r>
      <w:r w:rsidRPr="0008241C">
        <w:rPr>
          <w:noProof/>
          <w:sz w:val="22"/>
          <w:szCs w:val="22"/>
        </w:rPr>
        <w:t xml:space="preserve">, 2001; Lavides </w:t>
      </w:r>
      <w:r w:rsidRPr="0008241C">
        <w:rPr>
          <w:i/>
          <w:noProof/>
          <w:sz w:val="22"/>
          <w:szCs w:val="22"/>
        </w:rPr>
        <w:t>et al.</w:t>
      </w:r>
      <w:r w:rsidRPr="0008241C">
        <w:rPr>
          <w:noProof/>
          <w:sz w:val="22"/>
          <w:szCs w:val="22"/>
        </w:rPr>
        <w:t>, 2016; Nadon, 2017; Thaman, 2014)</w:t>
      </w:r>
      <w:r w:rsidRPr="0008241C">
        <w:rPr>
          <w:sz w:val="22"/>
          <w:szCs w:val="22"/>
        </w:rPr>
        <w:fldChar w:fldCharType="end"/>
      </w:r>
      <w:r w:rsidRPr="0008241C">
        <w:rPr>
          <w:rFonts w:eastAsia="Calibri"/>
          <w:kern w:val="2"/>
          <w:sz w:val="22"/>
          <w:szCs w:val="22"/>
          <w:lang w:eastAsia="ja-JP"/>
        </w:rPr>
        <w:t xml:space="preserve">. </w:t>
      </w:r>
      <w:r w:rsidRPr="0008241C">
        <w:rPr>
          <w:sz w:val="22"/>
          <w:szCs w:val="22"/>
        </w:rPr>
        <w:t>Progress towards sustainable fishing in the region remains still slow, despite some recent increases in the amount of fish</w:t>
      </w:r>
      <w:r w:rsidRPr="0008241C">
        <w:rPr>
          <w:rFonts w:eastAsia="Calibri"/>
          <w:kern w:val="2"/>
          <w:sz w:val="22"/>
          <w:szCs w:val="22"/>
          <w:lang w:eastAsia="ja-JP"/>
        </w:rPr>
        <w:t xml:space="preserve"> </w:t>
      </w:r>
      <w:r w:rsidRPr="0008241C">
        <w:rPr>
          <w:sz w:val="22"/>
          <w:szCs w:val="22"/>
        </w:rPr>
        <w:t xml:space="preserve">captured </w:t>
      </w:r>
      <w:r w:rsidRPr="0008241C">
        <w:rPr>
          <w:rFonts w:eastAsia="Calibri"/>
          <w:kern w:val="2"/>
          <w:sz w:val="22"/>
          <w:szCs w:val="22"/>
          <w:lang w:eastAsia="ja-JP"/>
        </w:rPr>
        <w:t>from fisheries certified as sustainable by the Marine Stewardship Council (MSC)</w:t>
      </w:r>
      <w:r w:rsidRPr="0008241C">
        <w:rPr>
          <w:sz w:val="22"/>
          <w:szCs w:val="22"/>
        </w:rPr>
        <w:t xml:space="preserve">  </w:t>
      </w:r>
      <w:r w:rsidRPr="0008241C">
        <w:rPr>
          <w:rFonts w:eastAsia="Calibri"/>
          <w:kern w:val="2"/>
          <w:sz w:val="22"/>
          <w:szCs w:val="22"/>
          <w:lang w:eastAsia="ja-JP"/>
        </w:rPr>
        <w:t xml:space="preserve">(Figure 1.8). </w:t>
      </w:r>
    </w:p>
    <w:p w14:paraId="4BEFADCB" w14:textId="77777777" w:rsidR="00A01204" w:rsidRPr="0008241C" w:rsidRDefault="00A01204" w:rsidP="00A01204">
      <w:pPr>
        <w:rPr>
          <w:sz w:val="22"/>
          <w:szCs w:val="22"/>
        </w:rPr>
      </w:pPr>
    </w:p>
    <w:p w14:paraId="44EB2CAC" w14:textId="77777777" w:rsidR="00A01204" w:rsidRPr="0008241C" w:rsidRDefault="00A01204" w:rsidP="00A01204">
      <w:pPr>
        <w:rPr>
          <w:rFonts w:eastAsia="MS Mincho"/>
          <w:sz w:val="22"/>
          <w:szCs w:val="22"/>
        </w:rPr>
      </w:pPr>
      <w:r w:rsidRPr="0008241C">
        <w:rPr>
          <w:noProof/>
          <w:sz w:val="22"/>
          <w:szCs w:val="22"/>
          <w:lang w:val="en-US" w:eastAsia="ja-JP"/>
        </w:rPr>
        <w:lastRenderedPageBreak/>
        <w:drawing>
          <wp:inline distT="0" distB="0" distL="0" distR="0" wp14:anchorId="49AD834B" wp14:editId="2092B97A">
            <wp:extent cx="5737225" cy="30314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5737225" cy="3031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1D99D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1.8 Trends in fisheries certified by the Marine Stewardship Council. </w:t>
      </w:r>
    </w:p>
    <w:p w14:paraId="43A41218"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Figure prepared by the IPBES Task Group on Indicators and Knowledge and Data Technical Support Unit. Indicator data source: Marine Stewardship Council.</w:t>
      </w:r>
    </w:p>
    <w:p w14:paraId="0856EAA7" w14:textId="77777777" w:rsidR="00A01204" w:rsidRPr="0008241C" w:rsidRDefault="00A01204" w:rsidP="00A01204">
      <w:pPr>
        <w:rPr>
          <w:rFonts w:eastAsia="MS Mincho"/>
          <w:sz w:val="22"/>
          <w:szCs w:val="22"/>
          <w:lang w:eastAsia="ja-JP"/>
        </w:rPr>
      </w:pPr>
    </w:p>
    <w:p w14:paraId="0974CA89" w14:textId="77777777" w:rsidR="00A01204" w:rsidRPr="0008241C" w:rsidRDefault="00A01204" w:rsidP="00A01204">
      <w:pPr>
        <w:rPr>
          <w:sz w:val="22"/>
          <w:szCs w:val="22"/>
        </w:rPr>
      </w:pPr>
    </w:p>
    <w:p w14:paraId="608A9048" w14:textId="77777777" w:rsidR="00A01204" w:rsidRPr="0008241C" w:rsidRDefault="00A01204" w:rsidP="00A01204">
      <w:pPr>
        <w:rPr>
          <w:sz w:val="22"/>
          <w:szCs w:val="22"/>
        </w:rPr>
      </w:pPr>
      <w:r w:rsidRPr="0008241C">
        <w:rPr>
          <w:sz w:val="22"/>
          <w:szCs w:val="22"/>
        </w:rPr>
        <w:t xml:space="preserve">Finally, </w:t>
      </w:r>
      <w:bookmarkStart w:id="95" w:name="_Hlk495933993"/>
      <w:r w:rsidRPr="0008241C">
        <w:rPr>
          <w:sz w:val="22"/>
          <w:szCs w:val="22"/>
        </w:rPr>
        <w:t xml:space="preserve">invasive alien species (IAS) </w:t>
      </w:r>
      <w:bookmarkEnd w:id="95"/>
      <w:r w:rsidRPr="0008241C">
        <w:rPr>
          <w:sz w:val="22"/>
          <w:szCs w:val="22"/>
        </w:rPr>
        <w:t xml:space="preserve">constitute one of the most serious, but under-acknowledged, drivers of ecosystem change and biodiversity loss in the Asia-Pacific region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4"]]},"note":"NULL","publisher-place":"Nairobi, Kenya","title":"Emerging issues for Small Island Developing States. Results of the UNEP/UN DESA Foresight Process.","type":"report"},"uris":["http://www.mendeley.com/documents/?uuid=c9fd9ee6-ca51-4f02-8ae6-856f4a0012dc"]},{"id":"ITEM-2","itemData":{"abstract":"Note by the secretariat In paragraph 1 of section III of its decision IPBES-2/5, on the work programme for the period 2014–2018, the Plenary of the Intergovernmental Science-Policy Platform on Biodiversity and Ecosystem Services requested the Multidisciplinary Expert Panel in consultation with the Bureau, supported by a time-bound and task-specific expert group, to implement deliverable 2 (a) of the work programme, on the development of a guide to the production and integration of assessments from and across all levels. According to the work programme, 1 the guide is intended to address the practical, procedural, conceptual and thematic aspects of undertaking assessments and to draw on the work of the task forces and other expert groups. In accordance with decision IPBES-2/5 an expert group was established to develop the guide in accordance with the procedures for the preparation of the Platform's deliverables adopted by the Plenary at its second meeting. 2 In paragraph 1 of section III of its decision IPBES-3/1, the Plenary noted the development of a draft version of the guide 3 and requested that the guide be completed as provided in decision IPBES-2/5 with a view to it becoming a living document that would be regularly reviewed and updated as necessary, building on lessons learned and best practices from the implementation of the work programme of the Platform. The annex to the present note provides information on the membership of the expert group, on progress made in the development of the guide, on the review process and on next steps. The guide itself is set out in the appendix to the annex. The annex, including its appendix, is presented without formal editing.","author":[{"dropping-particle":"","family":"IPBES","given":"","non-dropping-particle":"","parse-names":false,"suffix":""}],"id":"ITEM-2","issued":{"date-parts":[["2016"]]},"number":"IPBES/4/INF/9","title":"Guide on the production and integration of assessments from and across all scales (deliverable 2 (a))","type":"report"},"uris":["http://www.mendeley.com/documents/?uuid=6b1d00dd-f19c-3ad6-a05a-a93e4191f4cd"]},{"id":"ITEM-3","itemData":{"author":[{"dropping-particle":"","family":"Bisht","given":"N.","non-dropping-particle":"","parse-names":false,"suffix":""},{"dropping-particle":"","family":"Joshi","given":"S.","non-dropping-particle":"","parse-names":false,"suffix":""},{"dropping-particle":"","family":"Shrestha","given":"B. B.","non-dropping-particle":"","parse-names":false,"suffix":""},{"dropping-particle":"","family":"Yi","given":"S.","non-dropping-particle":"","parse-names":false,"suffix":""},{"dropping-particle":"","family":"Chaudhary","given":"R. P.","non-dropping-particle":"","parse-names":false,"suffix":""},{"dropping-particle":"","family":"Kotru","given":"R.","non-dropping-particle":"","parse-names":false,"suffix":""},{"dropping-particle":"","family":"Wu","given":"N.","non-dropping-particle":"","parse-names":false,"suffix":""}],"id":"ITEM-3","issued":{"date-parts":[["2016"]]},"publisher-place":"Kathmandu","title":"Manual on invasive alien plant species in Kailash; Sacred Landscape-Nepal","type":"report"},"uris":["http://www.mendeley.com/documents/?uuid=666aef72-5c83-4629-92bb-2898898e5454"]}],"mendeley":{"formattedCitation":"(Bisht &lt;i&gt;et al.&lt;/i&gt;, 2016; IPBES, 2016a; UNEP, 2014)","plainTextFormattedCitation":"(Bisht et al., 2016; IPBES, 2016a; UNEP, 2014)","previouslyFormattedCitation":"(Bisht &lt;i&gt;et al.&lt;/i&gt;, 2016; IPBES, 2016a; UNEP,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isht </w:t>
      </w:r>
      <w:r w:rsidRPr="0008241C">
        <w:rPr>
          <w:i/>
          <w:noProof/>
          <w:sz w:val="22"/>
          <w:szCs w:val="22"/>
        </w:rPr>
        <w:t>et al.</w:t>
      </w:r>
      <w:r w:rsidRPr="0008241C">
        <w:rPr>
          <w:noProof/>
          <w:sz w:val="22"/>
          <w:szCs w:val="22"/>
        </w:rPr>
        <w:t>, 2016; IPBES, 2016a; UNEP, 2014)</w:t>
      </w:r>
      <w:r w:rsidRPr="0008241C">
        <w:rPr>
          <w:sz w:val="22"/>
          <w:szCs w:val="22"/>
        </w:rPr>
        <w:fldChar w:fldCharType="end"/>
      </w:r>
      <w:r w:rsidRPr="0008241C">
        <w:rPr>
          <w:sz w:val="22"/>
          <w:szCs w:val="22"/>
        </w:rPr>
        <w:t xml:space="preserve">. This is particularly true for oceanic islands, where the recent extinctions of many plant and animal species have been linked to IAS due to the low in-built resistance of local ecosystems </w:t>
      </w:r>
      <w:r w:rsidRPr="0008241C">
        <w:rPr>
          <w:sz w:val="22"/>
          <w:szCs w:val="22"/>
        </w:rPr>
        <w:fldChar w:fldCharType="begin" w:fldLock="1"/>
      </w:r>
      <w:r w:rsidRPr="0008241C">
        <w:rPr>
          <w:sz w:val="22"/>
          <w:szCs w:val="22"/>
        </w:rPr>
        <w:instrText>ADDIN CSL_CITATION {"citationItems":[{"id":"ITEM-1","itemData":{"URL":"http://www.abcbirds.orgconservationissues/threats/disease/avian_ malaria.html","accessed":{"date-parts":[["2008","7","30"]]},"author":[{"dropping-particle":"","family":"ABC","given":"","non-dropping-particle":"","parse-names":false,"suffix":""}],"id":"ITEM-1","issued":{"date-parts":[["2008"]]},"title":"Mortality Threats to Birds - Avian Malaria (Plasmodium relictum). American Bird Conservancy","type":"webpage"},"uris":["http://www.mendeley.com/documents/?uuid=eb956a7c-fe4b-4657-8ab6-3dfb337c7681"]},{"id":"ITEM-2","itemData":{"author":[{"dropping-particle":"","family":"Cox, C. B., &amp; Moore","given":"P. D.","non-dropping-particle":"","parse-names":false,"suffix":""}],"id":"ITEM-2","issued":{"date-parts":[["2010"]]},"publisher":"John Wiley","publisher-place":"New York","title":"Biogeography: An Evolutionary Approach (8th edition)","type":"book"},"uris":["http://www.mendeley.com/documents/?uuid=33de2dec-9b47-4679-9e1b-28eff56f1eda"]},{"id":"ITEM-3","itemData":{"ISSN":"2204-4604","author":[{"dropping-particle":"","family":"Jupiter, S., Mangubhai, S., &amp; Kingsford","given":"R. T.","non-dropping-particle":"","parse-names":false,"suffix":""}],"container-title":"Pacific Conservation Biology","id":"ITEM-3","issue":"2","issued":{"date-parts":[["2014"]]},"page":"206-220","publisher":"CSIRO","title":"Conservation of biodiversity in the Pacific Islands of Oceania: challenges and opportunities","type":"article-journal","volume":"20"},"uris":["http://www.mendeley.com/documents/?uuid=2db1751c-44c5-4f70-ae58-05b05d00e1d4"]},{"id":"ITEM-4","itemData":{"author":[{"dropping-particle":"","family":"Quammen","given":"David","non-dropping-particle":"","parse-names":false,"suffix":""}],"container-title":"Hutchinson, London","id":"ITEM-4","issued":{"date-parts":[["1996"]]},"title":"The song of the dodo: island biogeography in an age of extinction","type":"article-journal"},"uris":["http://www.mendeley.com/documents/?uuid=9955a0c2-bdae-469a-8d66-ca421221e9aa"]},{"id":"ITEM-5","itemData":{"author":[{"dropping-particle":"","family":"Thaman","given":"R. R.","non-dropping-particle":"","parse-names":false,"suffix":""}],"container-title":"Mai Life","id":"ITEM-5","issued":{"date-parts":[["2011"]]},"page":"64–65","title":"The silent invasion","type":"article-journal","volume":"55(Dec)"},"uris":["http://www.mendeley.com/documents/?uuid=97483d8a-c231-43eb-8b56-93545222a7fb"]},{"id":"ITEM-6","itemData":{"author":[{"dropping-particle":"","family":"Thaman","given":"R.R.","non-dropping-particle":"","parse-names":false,"suffix":""}],"container-title":"2013 Proceedings of the IGU Commission on Islands International Conference on Island Development: Local Economy, Culture, Innovation and Sustainability. National Penghu University, Makong, Penghu Archipelago,Taiwan, October 1 – 5, 2013","editor":[{"dropping-particle":"","family":"Tsai","given":"H.-M","non-dropping-particle":"","parse-names":false,"suffix":""}],"id":"ITEM-6","issued":{"date-parts":[["2013"]]},"page":"2-D-3-1 – 6.","title":"Silent alien invasion of our islands and seas: A call for action against invasive alien species (IAS)","type":"paper-conference"},"uris":["http://www.mendeley.com/documents/?uuid=4defdcc8-69f2-4e89-ab20-b0c89c15757d"]}],"mendeley":{"formattedCitation":"(ABC, 2008; Cox, C. B., &amp; Moore, 2010; Jupiter, S., Mangubhai, S., &amp; Kingsford, 2014; Quammen, 1996; Thaman, 2011, 2013c)","manualFormatting":"(Cox &amp; Moore, 2010; Jupiter, Mangubhai, &amp; Kingsford, 2014; Quammen, 1996; Thaman, 2011, 2013c)","plainTextFormattedCitation":"(ABC, 2008; Cox, C. B., &amp; Moore, 2010; Jupiter, S., Mangubhai, S., &amp; Kingsford, 2014; Quammen, 1996; Thaman, 2011, 2013c)","previouslyFormattedCitation":"(ABC, 2008; Cox, C. B., &amp; Moore, 2010; Jupiter, S., Mangubhai, S., &amp; Kingsford, 2014; Quammen, 1996; Thaman, 2011, 2013c)"},"properties":{"noteIndex":0},"schema":"https://github.com/citation-style-language/schema/raw/master/csl-citation.json"}</w:instrText>
      </w:r>
      <w:r w:rsidRPr="0008241C">
        <w:rPr>
          <w:sz w:val="22"/>
          <w:szCs w:val="22"/>
        </w:rPr>
        <w:fldChar w:fldCharType="separate"/>
      </w:r>
      <w:r w:rsidRPr="0008241C">
        <w:rPr>
          <w:noProof/>
          <w:sz w:val="22"/>
          <w:szCs w:val="22"/>
        </w:rPr>
        <w:t>(Cox &amp; Moore, 2010; Jupiter, Mangubhai, &amp; Kingsford, 2014; Quammen, 1996; Thaman, 2011, 2013c)</w:t>
      </w:r>
      <w:r w:rsidRPr="0008241C">
        <w:rPr>
          <w:sz w:val="22"/>
          <w:szCs w:val="22"/>
        </w:rPr>
        <w:fldChar w:fldCharType="end"/>
      </w:r>
      <w:r w:rsidRPr="0008241C">
        <w:rPr>
          <w:sz w:val="22"/>
          <w:szCs w:val="22"/>
        </w:rPr>
        <w:t xml:space="preserve">. There is also growing evidence that marine IAS constitute an extremely serious, but less well-understood, threat to fisheries, coral reefs and the overall functioning of marine ecosystems and food webs in the region </w:t>
      </w:r>
      <w:r w:rsidRPr="0008241C">
        <w:rPr>
          <w:sz w:val="22"/>
          <w:szCs w:val="22"/>
        </w:rPr>
        <w:fldChar w:fldCharType="begin" w:fldLock="1"/>
      </w:r>
      <w:r w:rsidRPr="0008241C">
        <w:rPr>
          <w:sz w:val="22"/>
          <w:szCs w:val="22"/>
        </w:rPr>
        <w:instrText>ADDIN CSL_CITATION {"citationItems":[{"id":"ITEM-1","itemData":{"DOI":"10.1007/978-3-540-36920-2_13","ISBN":"3540369198","PMID":"524","abstract":"The impacts of invasive species on ecosystem services have attracted worldwide attention. Despite the overwhelming evidence of these impacts and a growing appreciation for ecosystem services, however, researchers and policymakers rarely directly address the connection between invasions and ecosystem services.Various attempts have been made to address the ecosystem processes that are affected by invasive species (e.g., Levine et al. 2003; Dukes and Mooney 2004), but the links between these mechanisms and ecosystem services are largely lacking in the literature. Assessments of the economic impacts of invasive species cover costs beyond those associated with ecosystem services (e.g., control costs), and generally do not differentiate by ecosystem service type. Additionally, while advances have been made in quantifying non-market-based ecosystem services, their loss or alteration by invasive species is often overlooked or underappreciated.","author":[{"dropping-particle":"","family":"Heather","given":"Charles","non-dropping-particle":"","parse-names":false,"suffix":""},{"dropping-particle":"","family":"Jeffrey","given":"S Dukes","non-dropping-particle":"","parse-names":false,"suffix":""}],"container-title":"Biological Invasions","id":"ITEM-1","issued":{"date-parts":[["2007"]]},"note":"NULL","page":"217-237","title":"Impacts of Invasive Species on Ecosystem Services","type":"chapter","volume":"193"},"uris":["http://www.mendeley.com/documents/?uuid=e23cd899-d13d-4922-a465-0998f23400bf"]},{"id":"ITEM-2","itemData":{"DOI":"10.1007/s00227-016-2912-0","ISBN":"0022701629120","ISSN":"0025-3162","author":[{"dropping-particle":"","family":"Como","given":"S.","non-dropping-particle":"","parse-names":false,"suffix":""},{"dropping-particle":"","family":"Pais","given":"A.","non-dropping-particle":"","parse-names":false,"suffix":""},{"dropping-particle":"","family":"Rumolo","given":"P.","non-dropping-particle":"","parse-names":false,"suffix":""},{"dropping-particle":"","family":"Saba","given":"S.","non-dropping-particle":"","parse-names":false,"suffix":""},{"dropping-particle":"","family":"Sprovieri","given":"M.","non-dropping-particle":"","parse-names":false,"suffix":""},{"dropping-particle":"","family":"Magni","given":"P.","non-dropping-particle":"","parse-names":false,"suffix":""}],"container-title":"Marine Biology","id":"ITEM-2","issue":"6","issued":{"date-parts":[["2016"]]},"page":"140","publisher":"Springer Berlin Heidelberg","title":"Effects of an invasive mussel, Arcuatula senhousia, on local benthic consumers: a laboratory 13C‐labeling study","type":"article-journal","volume":"163"},"uris":["http://www.mendeley.com/documents/?uuid=9f536dda-a75b-4849-988f-ab19b56a5aa5"]}],"mendeley":{"formattedCitation":"(Como &lt;i&gt;et al.&lt;/i&gt;, 2016; Heather &amp; Jeffrey, 2007)","plainTextFormattedCitation":"(Como et al., 2016; Heather &amp; Jeffrey, 2007)","previouslyFormattedCitation":"(Como &lt;i&gt;et al.&lt;/i&gt;, 2016; Heather &amp; Jeffrey, 2007)"},"properties":{"noteIndex":0},"schema":"https://github.com/citation-style-language/schema/raw/master/csl-citation.json"}</w:instrText>
      </w:r>
      <w:r w:rsidRPr="0008241C">
        <w:rPr>
          <w:sz w:val="22"/>
          <w:szCs w:val="22"/>
        </w:rPr>
        <w:fldChar w:fldCharType="separate"/>
      </w:r>
      <w:r w:rsidRPr="0008241C">
        <w:rPr>
          <w:noProof/>
          <w:sz w:val="22"/>
          <w:szCs w:val="22"/>
        </w:rPr>
        <w:t xml:space="preserve">(Como </w:t>
      </w:r>
      <w:r w:rsidRPr="0008241C">
        <w:rPr>
          <w:i/>
          <w:noProof/>
          <w:sz w:val="22"/>
          <w:szCs w:val="22"/>
        </w:rPr>
        <w:t>et al.</w:t>
      </w:r>
      <w:r w:rsidRPr="0008241C">
        <w:rPr>
          <w:noProof/>
          <w:sz w:val="22"/>
          <w:szCs w:val="22"/>
        </w:rPr>
        <w:t>, 2016; Heather &amp; Jeffrey, 2007)</w:t>
      </w:r>
      <w:r w:rsidRPr="0008241C">
        <w:rPr>
          <w:sz w:val="22"/>
          <w:szCs w:val="22"/>
        </w:rPr>
        <w:fldChar w:fldCharType="end"/>
      </w:r>
      <w:r w:rsidRPr="0008241C">
        <w:rPr>
          <w:sz w:val="22"/>
          <w:szCs w:val="22"/>
        </w:rPr>
        <w:t xml:space="preserve">. </w:t>
      </w:r>
    </w:p>
    <w:p w14:paraId="3ECE01EF" w14:textId="77777777" w:rsidR="00A01204" w:rsidRPr="0008241C" w:rsidRDefault="00A01204" w:rsidP="00A01204">
      <w:pPr>
        <w:rPr>
          <w:sz w:val="22"/>
          <w:szCs w:val="22"/>
        </w:rPr>
      </w:pPr>
    </w:p>
    <w:p w14:paraId="002CF742" w14:textId="77777777" w:rsidR="00A01204" w:rsidRPr="0008241C" w:rsidRDefault="00A01204" w:rsidP="00A01204">
      <w:pPr>
        <w:rPr>
          <w:sz w:val="22"/>
          <w:szCs w:val="22"/>
        </w:rPr>
      </w:pPr>
    </w:p>
    <w:p w14:paraId="581652C0" w14:textId="77777777" w:rsidR="00A01204" w:rsidRPr="0008241C" w:rsidRDefault="00A01204" w:rsidP="00A01204">
      <w:pPr>
        <w:keepNext/>
        <w:tabs>
          <w:tab w:val="clear" w:pos="1247"/>
          <w:tab w:val="left" w:pos="765"/>
        </w:tabs>
        <w:outlineLvl w:val="2"/>
        <w:rPr>
          <w:b/>
          <w:sz w:val="24"/>
          <w:szCs w:val="24"/>
        </w:rPr>
      </w:pPr>
      <w:bookmarkStart w:id="96" w:name="_Toc470985506"/>
      <w:bookmarkStart w:id="97" w:name="_Toc480652871"/>
      <w:bookmarkStart w:id="98" w:name="_Toc504173098"/>
      <w:bookmarkStart w:id="99" w:name="_Toc504316222"/>
      <w:bookmarkStart w:id="100" w:name="_Toc504317065"/>
      <w:bookmarkStart w:id="101" w:name="_Toc504317758"/>
      <w:bookmarkStart w:id="102" w:name="_Toc504320564"/>
      <w:bookmarkStart w:id="103" w:name="_Toc504320788"/>
      <w:bookmarkStart w:id="104" w:name="_Toc504321104"/>
      <w:bookmarkStart w:id="105" w:name="_Toc524033681"/>
      <w:r w:rsidRPr="0008241C">
        <w:rPr>
          <w:b/>
          <w:sz w:val="24"/>
          <w:szCs w:val="24"/>
        </w:rPr>
        <w:t>1.1.5</w:t>
      </w:r>
      <w:r w:rsidRPr="0008241C">
        <w:rPr>
          <w:b/>
          <w:sz w:val="24"/>
          <w:szCs w:val="24"/>
        </w:rPr>
        <w:tab/>
        <w:t>Rationale of the Asia-Pacific Regional Assessment</w:t>
      </w:r>
      <w:bookmarkEnd w:id="96"/>
      <w:bookmarkEnd w:id="97"/>
      <w:bookmarkEnd w:id="98"/>
      <w:bookmarkEnd w:id="99"/>
      <w:bookmarkEnd w:id="100"/>
      <w:bookmarkEnd w:id="101"/>
      <w:bookmarkEnd w:id="102"/>
      <w:bookmarkEnd w:id="103"/>
      <w:bookmarkEnd w:id="104"/>
      <w:bookmarkEnd w:id="105"/>
    </w:p>
    <w:p w14:paraId="6B717D4B" w14:textId="77777777" w:rsidR="00A01204" w:rsidRPr="0008241C" w:rsidRDefault="00A01204" w:rsidP="00A01204">
      <w:pPr>
        <w:rPr>
          <w:sz w:val="22"/>
          <w:szCs w:val="22"/>
        </w:rPr>
      </w:pPr>
    </w:p>
    <w:p w14:paraId="7BE0A3E6" w14:textId="77777777" w:rsidR="00A01204" w:rsidRPr="0008241C" w:rsidRDefault="00A01204" w:rsidP="00A01204">
      <w:pPr>
        <w:rPr>
          <w:sz w:val="22"/>
          <w:szCs w:val="22"/>
        </w:rPr>
      </w:pPr>
      <w:r w:rsidRPr="0008241C">
        <w:rPr>
          <w:sz w:val="22"/>
          <w:szCs w:val="22"/>
        </w:rPr>
        <w:t xml:space="preserve">As highlighted in Section 1.1.3.1, the Asia-Pacific region experiences massive socioeconomic transitions that have weakened the traditional links between nature and human society (Section 1.1.3.2). A key policy challenge for many nations in the region is how to improve the standard of living and ensure the equitable access to resources, without degrading further biodiversity and the ecosystem services it provides. </w:t>
      </w:r>
    </w:p>
    <w:p w14:paraId="73FC9FEB" w14:textId="77777777" w:rsidR="00A01204" w:rsidRPr="0008241C" w:rsidRDefault="00A01204" w:rsidP="00A01204">
      <w:pPr>
        <w:rPr>
          <w:sz w:val="22"/>
          <w:szCs w:val="22"/>
        </w:rPr>
      </w:pPr>
    </w:p>
    <w:p w14:paraId="3D8FF3D5" w14:textId="77777777" w:rsidR="00A01204" w:rsidRPr="0008241C" w:rsidRDefault="00A01204" w:rsidP="00A01204">
      <w:pPr>
        <w:rPr>
          <w:sz w:val="22"/>
          <w:szCs w:val="22"/>
        </w:rPr>
      </w:pPr>
      <w:r w:rsidRPr="0008241C">
        <w:rPr>
          <w:sz w:val="22"/>
          <w:szCs w:val="22"/>
        </w:rPr>
        <w:t xml:space="preserve">The sustainable use of </w:t>
      </w:r>
      <w:r w:rsidRPr="0008241C">
        <w:rPr>
          <w:color w:val="000000"/>
          <w:sz w:val="22"/>
          <w:szCs w:val="22"/>
        </w:rPr>
        <w:t>biodiversity and ecosystem services can play a critical role in reducing poverty and granting livelihood security to poor and vulnerable communities in the region.</w:t>
      </w:r>
      <w:r w:rsidRPr="0008241C">
        <w:rPr>
          <w:sz w:val="22"/>
          <w:szCs w:val="22"/>
        </w:rPr>
        <w:t xml:space="preserve"> However the reality is that biodiversity and the ecosystem services it provides is under extreme threat in the Asia-Pacific region due to the synergistic effects of multiple drivers of ecosystem change </w:t>
      </w:r>
      <w:r w:rsidRPr="0008241C">
        <w:rPr>
          <w:sz w:val="22"/>
          <w:szCs w:val="22"/>
        </w:rPr>
        <w:fldChar w:fldCharType="begin" w:fldLock="1"/>
      </w:r>
      <w:r w:rsidRPr="0008241C">
        <w:rPr>
          <w:sz w:val="22"/>
          <w:szCs w:val="22"/>
        </w:rPr>
        <w:instrText>ADDIN CSL_CITATION {"citationItems":[{"id":"ITEM-1","itemData":{"DOI":"10.1080/14888386.2015.1075903","ISBN":"1488-8386\\r2160-0651","ISSN":"21600651","abstract":"For 50 years, the IUCN Commissions, Secretariat, Members such as BirdLife International and partners such as UNEP-WCMC have been mobilising biodiversity and conservation knowledge products, which are fundamentally important for tracking progress towards 10 of the 20 Aichi Targets, and should similarly become so for seven of the emerging 17 UN Sustainable Development Goals. Each of these knowledge products comprises standards, governance and quality control, data sets, tools, capacity building and ongoing processes for derivation of biodiversity indicators. The IUCN Red List of Threatened Species, established in 1964, documents extinction risk for more than 76,000 species. Protected Planet, working from the mandate to provide the UN List of Protected Areas, is convened jointly with UNEP and documents ~220,000 protected areas. The Red List of Ecosystems aims to assess the risk of collapse of ecosystems, and is currently being piloted in a number of countries. Key Biodiversity Areas are sites contributing si...","author":[{"dropping-particle":"","family":"Brooks","given":"Thomas M.","non-dropping-particle":"","parse-names":false,"suffix":""},{"dropping-particle":"","family":"Butchart","given":"Stuart H.M.","non-dropping-particle":"","parse-names":false,"suffix":""},{"dropping-particle":"","family":"Cox","given":"Neil A.","non-dropping-particle":"","parse-names":false,"suffix":""},{"dropping-particle":"","family":"Heath","given":"Melanie","non-dropping-particle":"","parse-names":false,"suffix":""},{"dropping-particle":"","family":"Hilton-Taylor","given":"Craig","non-dropping-particle":"","parse-names":false,"suffix":""},{"dropping-particle":"","family":"Hoffmann","given":"Michael","non-dropping-particle":"","parse-names":false,"suffix":""},{"dropping-particle":"","family":"Kingston","given":"Naomi","non-dropping-particle":"","parse-names":false,"suffix":""},{"dropping-particle":"","family":"Rodríguez","given":"Jon Paul","non-dropping-particle":"","parse-names":false,"suffix":""},{"dropping-particle":"","family":"Stuart","given":"Simon N.","non-dropping-particle":"","parse-names":false,"suffix":""},{"dropping-particle":"","family":"Smart","given":"Jane","non-dropping-particle":"","parse-names":false,"suffix":""}],"container-title":"Biodiversity","id":"ITEM-1","issue":"2-3","issued":{"date-parts":[["2015"]]},"page":"157-174","publisher":"Taylor &amp; Francis","title":"Harnessing biodiversity and conservation knowledge products to track the Aichi Targets and Sustainable Development Goals","type":"article-journal","volume":"16"},"uris":["http://www.mendeley.com/documents/?uuid=e01ec536-8d00-4915-95af-2cb71fb94552"]}],"mendeley":{"formattedCitation":"(Brooks &lt;i&gt;et al.&lt;/i&gt;, 2015)","plainTextFormattedCitation":"(Brooks et al., 2015)","previouslyFormattedCitation":"(Brook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rook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se include, among others, an increasing population, poverty, changing consumption patterns, unsustainable environmental engineering/construction, pollution, unsustainable agriculture, overfishing, invasive alien species, and human-induced climate change, sea-level rise and ocean acidification (Section 1.1.4, 1.4.3). Thus, there is an urgent need to assess the status and trends of biodiversity and ecosystem services throughout the Asia-Pacific, and to initiate actions to contain their further loss </w:t>
      </w:r>
      <w:r w:rsidRPr="0008241C">
        <w:rPr>
          <w:sz w:val="22"/>
          <w:szCs w:val="22"/>
        </w:rPr>
        <w:fldChar w:fldCharType="begin" w:fldLock="1"/>
      </w:r>
      <w:r w:rsidRPr="0008241C">
        <w:rPr>
          <w:sz w:val="22"/>
          <w:szCs w:val="22"/>
        </w:rPr>
        <w:instrText>ADDIN CSL_CITATION {"citationItems":[{"id":"ITEM-1","itemData":{"ISSN":"1461-0248","author":[{"dropping-particle":"","family":"Grantham","given":"H. S.","non-dropping-particle":"","parse-names":false,"suffix":""},{"dropping-particle":"","family":"Wilson","given":"K. A.","non-dropping-particle":"","parse-names":false,"suffix":""},{"dropping-particle":"","family":"Moilanen","given":"A.","non-dropping-particle":"","parse-names":false,"suffix":""},{"dropping-particle":"","family":"Rebelo","given":"T.","non-dropping-particle":"","parse-names":false,"suffix":""},{"dropping-particle":"","family":"Possingham","given":"H. P.","non-dropping-particle":"","parse-names":false,"suffix":""}],"container-title":"Ecology Letters","id":"ITEM-1","issue":"4","issued":{"date-parts":[["2009"]]},"note":"NULL","page":"293-301","publisher":"Wiley Online Library","title":"Delaying conservation actions for improved knowledge: how long should we wait?","type":"article-journal","volume":"12"},"uris":["http://www.mendeley.com/documents/?uuid=2bb7bcd6-82ed-4500-987b-b06d927d1d1f"]},{"id":"ITEM-2","itemData":{"DOI":"10.1016/j.ecolind.2013.09.022","ISBN":"1470-160X","ISSN":"1470160X","abstract":"Human impacts on the natural environment have resulted in a steady decline in biodiversity and associated ecosystem services. A major policy and management challenge is to efficiently allocate limited resources for nature conservation to maximise biodiversity benefits. Spatial assessment and mapping of biodiversity value plays a vital role in identifying key areas for conservation and establishing conservation priorities. This study measured biodiversity value using readily available data and tools in order to identify conservation priority sites in a heavily modified and fragmented production landscape. The study also assessed trade-offs among biodiversity and other ecosystem services. We used spatial tools for assessing and mapping biodiversity such as Patch Analyst in ArcGIS 10.2 to assess landscape alteration states, and the Integrated Valuation of Ecosystem Services and Tradeoffs to identify habitat quality. Results indicated that areas of high biodiversity conservation value were concentrated in less modified land-cover types. Substantially modified land-cover types (generally associated with agriculture and irrigated pastures) had lower habitat quality and biodiversity value. The analysis revealed that assessments based solely on habitat condition may not be the most suitable basis for conservation planning because this does not include associated adjacent land uses, roads or other threats to biodiversity. Spatially targeted environmental plantings and less intensive agroforestry that reconnect native remnants in heavily fragmented landscapes can provide significant potential conservation outcomes. Planned landscape reconfiguration based on readily available spatial data can yield net positive benefits to biodiversity by halting degradation of remnant native vegetation and increasing total habitat area. ?? 2013 Elsevier Ltd.","author":[{"dropping-particle":"","family":"Baral","given":"Himlal","non-dropping-particle":"","parse-names":false,"suffix":""},{"dropping-particle":"","family":"Keenan","given":"Rodney J.","non-dropping-particle":"","parse-names":false,"suffix":""},{"dropping-particle":"","family":"Sharma","given":"Sunil K.","non-dropping-particle":"","parse-names":false,"suffix":""},{"dropping-particle":"","family":"Stork","given":"Nigel E.","non-dropping-particle":"","parse-names":false,"suffix":""},{"dropping-particle":"","family":"Kasel","given":"Sabine","non-dropping-particle":"","parse-names":false,"suffix":""}],"container-title":"Ecological Indicators","id":"ITEM-2","issued":{"date-parts":[["2014"]]},"page":"552-562","title":"Spatial assessment and mapping of biodiversity and conservation priorities in a heavily modified and fragmented production landscape in north-central Victoria, Australia","type":"article-journal","volume":"36"},"uris":["http://www.mendeley.com/documents/?uuid=36dd7f16-ccc5-4d4c-afa7-8b684e703d7e"]}],"mendeley":{"formattedCitation":"(Baral &lt;i&gt;et al.&lt;/i&gt;, 2014; Grantham &lt;i&gt;et al.&lt;/i&gt;, 2009)","plainTextFormattedCitation":"(Baral et al., 2014; Grantham et al., 2009)","previouslyFormattedCitation":"(Baral &lt;i&gt;et al.&lt;/i&gt;, 2014; Grantham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Baral </w:t>
      </w:r>
      <w:r w:rsidRPr="0008241C">
        <w:rPr>
          <w:i/>
          <w:noProof/>
          <w:sz w:val="22"/>
          <w:szCs w:val="22"/>
        </w:rPr>
        <w:t>et al.</w:t>
      </w:r>
      <w:r w:rsidRPr="0008241C">
        <w:rPr>
          <w:noProof/>
          <w:sz w:val="22"/>
          <w:szCs w:val="22"/>
        </w:rPr>
        <w:t xml:space="preserve">, 2014; Grantham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5689F6CA" w14:textId="77777777" w:rsidR="00A01204" w:rsidRPr="0008241C" w:rsidRDefault="00A01204" w:rsidP="00A01204">
      <w:pPr>
        <w:rPr>
          <w:sz w:val="22"/>
          <w:szCs w:val="22"/>
        </w:rPr>
      </w:pPr>
    </w:p>
    <w:p w14:paraId="05CD7702" w14:textId="77777777" w:rsidR="00A01204" w:rsidRPr="0008241C" w:rsidRDefault="00A01204" w:rsidP="00A01204">
      <w:pPr>
        <w:rPr>
          <w:sz w:val="22"/>
          <w:szCs w:val="22"/>
        </w:rPr>
      </w:pPr>
      <w:r w:rsidRPr="0008241C">
        <w:rPr>
          <w:sz w:val="22"/>
          <w:szCs w:val="22"/>
        </w:rPr>
        <w:t xml:space="preserve">This urgency forms the main rationale for an assessment at the Asia-Pacific context that: </w:t>
      </w:r>
    </w:p>
    <w:p w14:paraId="365B301D" w14:textId="77777777" w:rsidR="00A01204" w:rsidRPr="00F222A8" w:rsidRDefault="00A01204" w:rsidP="007F0414">
      <w:pPr>
        <w:pStyle w:val="ListParagraph"/>
        <w:numPr>
          <w:ilvl w:val="0"/>
          <w:numId w:val="52"/>
        </w:numPr>
        <w:adjustRightInd w:val="0"/>
        <w:ind w:right="200"/>
        <w:contextualSpacing/>
      </w:pPr>
      <w:r w:rsidRPr="00F222A8">
        <w:t xml:space="preserve">Undertakes an extensive analysis of the major direct and indirect drivers on the status </w:t>
      </w:r>
      <w:r w:rsidRPr="00F222A8">
        <w:lastRenderedPageBreak/>
        <w:t xml:space="preserve">biodiversity and ecosystem services; </w:t>
      </w:r>
    </w:p>
    <w:p w14:paraId="63519EB3" w14:textId="77777777" w:rsidR="00A01204" w:rsidRPr="00F222A8" w:rsidRDefault="00A01204" w:rsidP="007F0414">
      <w:pPr>
        <w:pStyle w:val="ListParagraph"/>
        <w:numPr>
          <w:ilvl w:val="0"/>
          <w:numId w:val="52"/>
        </w:numPr>
        <w:adjustRightInd w:val="0"/>
        <w:ind w:right="200"/>
        <w:contextualSpacing/>
      </w:pPr>
      <w:r w:rsidRPr="00F222A8">
        <w:t xml:space="preserve">Discusses how changes in the status of biodiversity and ecosystem services can ultimately affect human quality of life; </w:t>
      </w:r>
    </w:p>
    <w:p w14:paraId="4D4234E2" w14:textId="77777777" w:rsidR="00A01204" w:rsidRPr="00F222A8" w:rsidRDefault="00A01204" w:rsidP="007F0414">
      <w:pPr>
        <w:pStyle w:val="ListParagraph"/>
        <w:numPr>
          <w:ilvl w:val="0"/>
          <w:numId w:val="52"/>
        </w:numPr>
        <w:adjustRightInd w:val="0"/>
        <w:ind w:right="200"/>
        <w:contextualSpacing/>
      </w:pPr>
      <w:r w:rsidRPr="00F222A8">
        <w:t>Considers the bio-cultural and traditional practices of indigenous groups in managing biodiversity and ecosystem services, and integrates meaningfully ILK with modern scientific knowledge.</w:t>
      </w:r>
    </w:p>
    <w:p w14:paraId="7FF3A59A" w14:textId="77777777" w:rsidR="00A01204" w:rsidRPr="0008241C" w:rsidRDefault="00A01204" w:rsidP="00A01204">
      <w:pPr>
        <w:rPr>
          <w:sz w:val="22"/>
          <w:szCs w:val="22"/>
        </w:rPr>
      </w:pPr>
    </w:p>
    <w:p w14:paraId="41250D8A" w14:textId="77777777" w:rsidR="00A01204" w:rsidRPr="0008241C" w:rsidRDefault="00A01204" w:rsidP="00A01204">
      <w:pPr>
        <w:rPr>
          <w:sz w:val="22"/>
          <w:szCs w:val="22"/>
        </w:rPr>
      </w:pPr>
      <w:r w:rsidRPr="0008241C">
        <w:rPr>
          <w:sz w:val="22"/>
          <w:szCs w:val="22"/>
        </w:rPr>
        <w:t xml:space="preserve">Section 1.2 of this chapter briefly introduces the aim, objectives and audience of the Asia-Pacific Regional Assessment. Particular attention is paid on the value that the regional assessment can add in building on the existing knowledge base about the status of biodiversity and ecosystem services in the Asia-Pacific. </w:t>
      </w:r>
    </w:p>
    <w:p w14:paraId="45854611" w14:textId="77777777" w:rsidR="00A01204" w:rsidRPr="0008241C" w:rsidRDefault="00A01204" w:rsidP="00A01204">
      <w:pPr>
        <w:rPr>
          <w:sz w:val="22"/>
          <w:szCs w:val="22"/>
        </w:rPr>
      </w:pPr>
    </w:p>
    <w:p w14:paraId="24DDD956" w14:textId="77777777" w:rsidR="00A01204" w:rsidRPr="0008241C" w:rsidRDefault="00A01204" w:rsidP="00A01204">
      <w:pPr>
        <w:rPr>
          <w:sz w:val="22"/>
          <w:szCs w:val="22"/>
        </w:rPr>
      </w:pPr>
      <w:r w:rsidRPr="0008241C">
        <w:rPr>
          <w:sz w:val="22"/>
          <w:szCs w:val="22"/>
        </w:rPr>
        <w:t xml:space="preserve">Section 1.3 outlines the underlying principles and methodology of the Asia-Pacific Regional Assessment, including the central role of the IPBES conceptual framework in structuring the assessment. It also highlights the approach towards integrating insights and building complementarities between ILK and modern scientific knowledge. </w:t>
      </w:r>
    </w:p>
    <w:p w14:paraId="6DE785F1" w14:textId="77777777" w:rsidR="00A01204" w:rsidRPr="0008241C" w:rsidRDefault="00A01204" w:rsidP="00A01204">
      <w:pPr>
        <w:rPr>
          <w:sz w:val="22"/>
          <w:szCs w:val="22"/>
        </w:rPr>
      </w:pPr>
    </w:p>
    <w:p w14:paraId="660A5640" w14:textId="77777777" w:rsidR="00A01204" w:rsidRPr="0008241C" w:rsidRDefault="00A01204" w:rsidP="00A01204">
      <w:pPr>
        <w:rPr>
          <w:sz w:val="22"/>
          <w:szCs w:val="22"/>
        </w:rPr>
      </w:pPr>
      <w:r w:rsidRPr="0008241C">
        <w:rPr>
          <w:sz w:val="22"/>
          <w:szCs w:val="22"/>
        </w:rPr>
        <w:t>Section 1.4 explains how the Asia-Pacific Regional Assessment sits within the current international and regional institutional landscape. In particular it provides an overview of the major ongoing national, regional and global policy initiatives related to biodiversity and ecosystem services related to various multilateral environmental agreements (MEAs). This includes an overview of regional goals, targets, and milestones agreed by the Member States of MEAs across diverse environmental policy domains such as:</w:t>
      </w:r>
    </w:p>
    <w:p w14:paraId="359BBE13" w14:textId="77777777" w:rsidR="00A01204" w:rsidRPr="0008241C" w:rsidRDefault="00A01204" w:rsidP="007F0414">
      <w:pPr>
        <w:numPr>
          <w:ilvl w:val="0"/>
          <w:numId w:val="10"/>
        </w:numPr>
        <w:tabs>
          <w:tab w:val="clear" w:pos="1247"/>
          <w:tab w:val="clear" w:pos="1814"/>
          <w:tab w:val="clear" w:pos="2381"/>
          <w:tab w:val="clear" w:pos="2948"/>
          <w:tab w:val="clear" w:pos="3515"/>
        </w:tabs>
        <w:contextualSpacing/>
        <w:rPr>
          <w:sz w:val="22"/>
          <w:szCs w:val="22"/>
        </w:rPr>
      </w:pPr>
      <w:r w:rsidRPr="0008241C">
        <w:rPr>
          <w:sz w:val="22"/>
          <w:szCs w:val="22"/>
        </w:rPr>
        <w:t xml:space="preserve">Biodiversity [e.g. the Aichi targets of the </w:t>
      </w:r>
      <w:bookmarkStart w:id="106" w:name="_Hlk495934106"/>
      <w:r w:rsidRPr="0008241C">
        <w:rPr>
          <w:sz w:val="22"/>
          <w:szCs w:val="22"/>
        </w:rPr>
        <w:t xml:space="preserve">Convention on Biological Diversity (CBD), </w:t>
      </w:r>
      <w:bookmarkEnd w:id="106"/>
      <w:r w:rsidRPr="0008241C">
        <w:rPr>
          <w:sz w:val="22"/>
          <w:szCs w:val="22"/>
        </w:rPr>
        <w:t xml:space="preserve">the 2050 CBD vision, the Ramsar Convention, UNESCO’s initiative on agricultural and cultural biodiversity and the </w:t>
      </w:r>
      <w:r w:rsidRPr="0008241C">
        <w:rPr>
          <w:color w:val="000000"/>
          <w:sz w:val="22"/>
          <w:szCs w:val="22"/>
          <w:shd w:val="clear" w:color="auto" w:fill="FFFFFF"/>
        </w:rPr>
        <w:t>Strategic Plan for Migratory Species 2015-2023]</w:t>
      </w:r>
      <w:r w:rsidRPr="0008241C">
        <w:rPr>
          <w:sz w:val="22"/>
          <w:szCs w:val="22"/>
        </w:rPr>
        <w:t xml:space="preserve">; </w:t>
      </w:r>
    </w:p>
    <w:p w14:paraId="32D7BD2A" w14:textId="77777777" w:rsidR="00A01204" w:rsidRPr="0008241C" w:rsidRDefault="00A01204" w:rsidP="007F0414">
      <w:pPr>
        <w:numPr>
          <w:ilvl w:val="0"/>
          <w:numId w:val="10"/>
        </w:numPr>
        <w:tabs>
          <w:tab w:val="clear" w:pos="1247"/>
          <w:tab w:val="clear" w:pos="1814"/>
          <w:tab w:val="clear" w:pos="2381"/>
          <w:tab w:val="clear" w:pos="2948"/>
          <w:tab w:val="clear" w:pos="3515"/>
        </w:tabs>
        <w:contextualSpacing/>
        <w:rPr>
          <w:sz w:val="22"/>
          <w:szCs w:val="22"/>
        </w:rPr>
      </w:pPr>
      <w:r w:rsidRPr="0008241C">
        <w:rPr>
          <w:sz w:val="22"/>
          <w:szCs w:val="22"/>
        </w:rPr>
        <w:t xml:space="preserve">Climate change [e.g. major agreements under </w:t>
      </w:r>
      <w:bookmarkStart w:id="107" w:name="_Hlk495934130"/>
      <w:r w:rsidRPr="0008241C">
        <w:rPr>
          <w:sz w:val="22"/>
          <w:szCs w:val="22"/>
        </w:rPr>
        <w:t xml:space="preserve">the United Nation Framework Convention on Climate Change (UNFCCC), </w:t>
      </w:r>
      <w:bookmarkEnd w:id="107"/>
      <w:r w:rsidRPr="0008241C">
        <w:rPr>
          <w:sz w:val="22"/>
          <w:szCs w:val="22"/>
        </w:rPr>
        <w:t xml:space="preserve">especially the 2015 Paris Agreement on Climate Change]; </w:t>
      </w:r>
    </w:p>
    <w:p w14:paraId="1980BB11" w14:textId="77777777" w:rsidR="00A01204" w:rsidRPr="0008241C" w:rsidRDefault="00A01204" w:rsidP="007F0414">
      <w:pPr>
        <w:numPr>
          <w:ilvl w:val="0"/>
          <w:numId w:val="10"/>
        </w:numPr>
        <w:tabs>
          <w:tab w:val="clear" w:pos="1247"/>
          <w:tab w:val="clear" w:pos="1814"/>
          <w:tab w:val="clear" w:pos="2381"/>
          <w:tab w:val="clear" w:pos="2948"/>
          <w:tab w:val="clear" w:pos="3515"/>
        </w:tabs>
        <w:contextualSpacing/>
        <w:rPr>
          <w:sz w:val="22"/>
          <w:szCs w:val="22"/>
        </w:rPr>
      </w:pPr>
      <w:r w:rsidRPr="0008241C">
        <w:rPr>
          <w:sz w:val="22"/>
          <w:szCs w:val="22"/>
        </w:rPr>
        <w:t xml:space="preserve">Land degradation [e.g. the sustainable land management goals of the </w:t>
      </w:r>
      <w:bookmarkStart w:id="108" w:name="_Hlk495934166"/>
      <w:r w:rsidRPr="0008241C">
        <w:rPr>
          <w:sz w:val="22"/>
          <w:szCs w:val="22"/>
        </w:rPr>
        <w:t xml:space="preserve">UN Convention to Combat Desertification (UNCCD)]; </w:t>
      </w:r>
    </w:p>
    <w:bookmarkEnd w:id="108"/>
    <w:p w14:paraId="7A954799" w14:textId="77777777" w:rsidR="00A01204" w:rsidRPr="0008241C" w:rsidRDefault="00A01204" w:rsidP="007F0414">
      <w:pPr>
        <w:numPr>
          <w:ilvl w:val="0"/>
          <w:numId w:val="10"/>
        </w:numPr>
        <w:tabs>
          <w:tab w:val="clear" w:pos="1247"/>
          <w:tab w:val="clear" w:pos="1814"/>
          <w:tab w:val="clear" w:pos="2381"/>
          <w:tab w:val="clear" w:pos="2948"/>
          <w:tab w:val="clear" w:pos="3515"/>
        </w:tabs>
        <w:contextualSpacing/>
        <w:rPr>
          <w:sz w:val="22"/>
          <w:szCs w:val="22"/>
        </w:rPr>
      </w:pPr>
      <w:r w:rsidRPr="0008241C">
        <w:rPr>
          <w:sz w:val="22"/>
          <w:szCs w:val="22"/>
        </w:rPr>
        <w:t xml:space="preserve">Sustainable development: </w:t>
      </w:r>
      <w:bookmarkStart w:id="109" w:name="_Hlk495934180"/>
      <w:r w:rsidRPr="0008241C">
        <w:rPr>
          <w:sz w:val="22"/>
          <w:szCs w:val="22"/>
        </w:rPr>
        <w:t xml:space="preserve">[the Sustainable Development Goals (SDGs) </w:t>
      </w:r>
      <w:bookmarkEnd w:id="109"/>
      <w:r w:rsidRPr="0008241C">
        <w:rPr>
          <w:sz w:val="22"/>
          <w:szCs w:val="22"/>
        </w:rPr>
        <w:t xml:space="preserve">of the United Nations]. </w:t>
      </w:r>
    </w:p>
    <w:p w14:paraId="4BE8C346" w14:textId="77777777" w:rsidR="00A01204" w:rsidRPr="0008241C" w:rsidRDefault="00A01204" w:rsidP="00A01204">
      <w:pPr>
        <w:rPr>
          <w:sz w:val="22"/>
          <w:szCs w:val="22"/>
        </w:rPr>
      </w:pPr>
    </w:p>
    <w:p w14:paraId="3B9836A9" w14:textId="77777777" w:rsidR="00A01204" w:rsidRPr="0008241C" w:rsidRDefault="00A01204" w:rsidP="00A01204">
      <w:pPr>
        <w:rPr>
          <w:sz w:val="22"/>
          <w:szCs w:val="22"/>
        </w:rPr>
      </w:pPr>
      <w:r w:rsidRPr="0008241C">
        <w:rPr>
          <w:sz w:val="22"/>
          <w:szCs w:val="22"/>
        </w:rPr>
        <w:t xml:space="preserve">Section 1.5 elucidates the overall structure and organization of the Asia-Pacific Regional Assessment. It highlights how different chapters are organized to form this integrated and cohesive regional assessment. Special attention is paid on how this regional assessment feeds to the CBD Aichi Biodiversity Targets and the SDGs. </w:t>
      </w:r>
    </w:p>
    <w:p w14:paraId="5975D041" w14:textId="77777777" w:rsidR="00A01204" w:rsidRPr="0008241C" w:rsidRDefault="00A01204" w:rsidP="00A01204">
      <w:pPr>
        <w:ind w:leftChars="82" w:left="164"/>
        <w:rPr>
          <w:sz w:val="22"/>
          <w:szCs w:val="22"/>
        </w:rPr>
      </w:pPr>
      <w:bookmarkStart w:id="110" w:name="_Toc470985507"/>
      <w:bookmarkStart w:id="111" w:name="_Toc480652872"/>
    </w:p>
    <w:p w14:paraId="17C325CF" w14:textId="77777777" w:rsidR="00A01204" w:rsidRPr="0008241C" w:rsidRDefault="00A01204" w:rsidP="00A01204">
      <w:pPr>
        <w:ind w:leftChars="82" w:left="164"/>
        <w:rPr>
          <w:sz w:val="22"/>
          <w:szCs w:val="22"/>
        </w:rPr>
      </w:pPr>
    </w:p>
    <w:p w14:paraId="348E21A9" w14:textId="77777777" w:rsidR="00A01204" w:rsidRPr="0008241C" w:rsidRDefault="00A01204" w:rsidP="00A01204">
      <w:pPr>
        <w:rPr>
          <w:rFonts w:eastAsia="MS Mincho"/>
          <w:b/>
          <w:sz w:val="32"/>
          <w:szCs w:val="32"/>
        </w:rPr>
      </w:pPr>
      <w:r w:rsidRPr="0008241C">
        <w:rPr>
          <w:sz w:val="22"/>
          <w:szCs w:val="22"/>
        </w:rPr>
        <w:br w:type="page"/>
      </w:r>
    </w:p>
    <w:p w14:paraId="4BAE115B" w14:textId="77777777" w:rsidR="00A01204" w:rsidRPr="0008241C" w:rsidRDefault="00A01204" w:rsidP="00A01204">
      <w:pPr>
        <w:keepNext/>
        <w:keepLines/>
        <w:tabs>
          <w:tab w:val="clear" w:pos="1247"/>
          <w:tab w:val="left" w:pos="700"/>
        </w:tabs>
        <w:spacing w:before="40"/>
        <w:outlineLvl w:val="1"/>
        <w:rPr>
          <w:b/>
          <w:sz w:val="28"/>
          <w:szCs w:val="26"/>
        </w:rPr>
      </w:pPr>
      <w:bookmarkStart w:id="112" w:name="_Toc504173099"/>
      <w:bookmarkStart w:id="113" w:name="_Toc504316223"/>
      <w:bookmarkStart w:id="114" w:name="_Toc504317066"/>
      <w:bookmarkStart w:id="115" w:name="_Toc504317759"/>
      <w:bookmarkStart w:id="116" w:name="_Toc504320565"/>
      <w:bookmarkStart w:id="117" w:name="_Toc504320789"/>
      <w:bookmarkStart w:id="118" w:name="_Toc504321105"/>
      <w:bookmarkStart w:id="119" w:name="_Toc524033682"/>
      <w:r w:rsidRPr="0008241C">
        <w:rPr>
          <w:b/>
          <w:sz w:val="28"/>
          <w:szCs w:val="26"/>
        </w:rPr>
        <w:lastRenderedPageBreak/>
        <w:t>1.2</w:t>
      </w:r>
      <w:r w:rsidRPr="0008241C">
        <w:rPr>
          <w:b/>
          <w:sz w:val="28"/>
          <w:szCs w:val="26"/>
        </w:rPr>
        <w:tab/>
        <w:t>The Asia-Pacific Regional Assessment at a glance</w:t>
      </w:r>
      <w:bookmarkEnd w:id="110"/>
      <w:bookmarkEnd w:id="111"/>
      <w:bookmarkEnd w:id="112"/>
      <w:bookmarkEnd w:id="113"/>
      <w:bookmarkEnd w:id="114"/>
      <w:bookmarkEnd w:id="115"/>
      <w:bookmarkEnd w:id="116"/>
      <w:bookmarkEnd w:id="117"/>
      <w:bookmarkEnd w:id="118"/>
      <w:bookmarkEnd w:id="119"/>
      <w:r w:rsidRPr="0008241C">
        <w:rPr>
          <w:b/>
          <w:sz w:val="28"/>
          <w:szCs w:val="26"/>
        </w:rPr>
        <w:t xml:space="preserve"> </w:t>
      </w:r>
    </w:p>
    <w:p w14:paraId="6FDCBC67" w14:textId="77777777" w:rsidR="00A01204" w:rsidRPr="0008241C" w:rsidRDefault="00A01204" w:rsidP="00A01204">
      <w:pPr>
        <w:rPr>
          <w:sz w:val="22"/>
          <w:szCs w:val="22"/>
        </w:rPr>
      </w:pPr>
      <w:bookmarkStart w:id="120" w:name="_4i7ojhp" w:colFirst="0" w:colLast="0"/>
      <w:bookmarkEnd w:id="120"/>
    </w:p>
    <w:p w14:paraId="0234AE4A" w14:textId="77777777" w:rsidR="00A01204" w:rsidRPr="0008241C" w:rsidRDefault="00A01204" w:rsidP="00A01204">
      <w:pPr>
        <w:keepNext/>
        <w:tabs>
          <w:tab w:val="clear" w:pos="1247"/>
          <w:tab w:val="left" w:pos="765"/>
        </w:tabs>
        <w:outlineLvl w:val="2"/>
        <w:rPr>
          <w:b/>
          <w:sz w:val="24"/>
          <w:szCs w:val="24"/>
        </w:rPr>
      </w:pPr>
      <w:bookmarkStart w:id="121" w:name="_2xcytpi" w:colFirst="0" w:colLast="0"/>
      <w:bookmarkStart w:id="122" w:name="_Toc504173100"/>
      <w:bookmarkStart w:id="123" w:name="_Toc504316224"/>
      <w:bookmarkStart w:id="124" w:name="_Toc504317067"/>
      <w:bookmarkStart w:id="125" w:name="_Toc504317760"/>
      <w:bookmarkStart w:id="126" w:name="_Toc504320566"/>
      <w:bookmarkStart w:id="127" w:name="_Toc504320790"/>
      <w:bookmarkStart w:id="128" w:name="_Toc504321106"/>
      <w:bookmarkStart w:id="129" w:name="_Toc524033683"/>
      <w:bookmarkEnd w:id="121"/>
      <w:r w:rsidRPr="0008241C">
        <w:rPr>
          <w:b/>
          <w:sz w:val="24"/>
          <w:szCs w:val="24"/>
        </w:rPr>
        <w:t>1.2.1</w:t>
      </w:r>
      <w:r w:rsidRPr="0008241C">
        <w:rPr>
          <w:b/>
          <w:sz w:val="24"/>
          <w:szCs w:val="24"/>
        </w:rPr>
        <w:tab/>
        <w:t>Aim and objectives</w:t>
      </w:r>
      <w:bookmarkEnd w:id="122"/>
      <w:bookmarkEnd w:id="123"/>
      <w:bookmarkEnd w:id="124"/>
      <w:bookmarkEnd w:id="125"/>
      <w:bookmarkEnd w:id="126"/>
      <w:bookmarkEnd w:id="127"/>
      <w:bookmarkEnd w:id="128"/>
      <w:bookmarkEnd w:id="129"/>
    </w:p>
    <w:p w14:paraId="3A0EEB87" w14:textId="77777777" w:rsidR="00A01204" w:rsidRPr="0008241C" w:rsidRDefault="00A01204" w:rsidP="00A01204">
      <w:pPr>
        <w:rPr>
          <w:sz w:val="22"/>
          <w:szCs w:val="22"/>
        </w:rPr>
      </w:pPr>
    </w:p>
    <w:p w14:paraId="696E7F0C" w14:textId="77777777" w:rsidR="00A01204" w:rsidRPr="0008241C" w:rsidRDefault="00A01204" w:rsidP="00A01204">
      <w:pPr>
        <w:rPr>
          <w:sz w:val="22"/>
          <w:szCs w:val="22"/>
        </w:rPr>
      </w:pPr>
      <w:r w:rsidRPr="0008241C">
        <w:rPr>
          <w:sz w:val="22"/>
          <w:szCs w:val="22"/>
        </w:rPr>
        <w:t xml:space="preserve">Overall, the Asia-Pacific Regional Assessment aims to critically evaluate the state of knowledge of Nature, and Nature’s Contributions to People (NCP), and their effects on quality of life. It focuses on the five subregions outlined in Section 1.1.1, i.e. Western Asia, South Asia, South-East Asia, North-East Asia, and Oceania, covering the major ecological regions and ecosystems across 62 countries and territories. </w:t>
      </w:r>
    </w:p>
    <w:p w14:paraId="4F0CDA82" w14:textId="77777777" w:rsidR="00A01204" w:rsidRPr="0008241C" w:rsidRDefault="00A01204" w:rsidP="00A01204">
      <w:pPr>
        <w:rPr>
          <w:sz w:val="22"/>
          <w:szCs w:val="22"/>
        </w:rPr>
      </w:pPr>
    </w:p>
    <w:p w14:paraId="3B277D53" w14:textId="77777777" w:rsidR="00A01204" w:rsidRPr="0008241C" w:rsidRDefault="00A01204" w:rsidP="00A01204">
      <w:pPr>
        <w:rPr>
          <w:sz w:val="22"/>
          <w:szCs w:val="22"/>
        </w:rPr>
      </w:pPr>
      <w:r w:rsidRPr="0008241C">
        <w:rPr>
          <w:sz w:val="22"/>
          <w:szCs w:val="22"/>
        </w:rPr>
        <w:t xml:space="preserve">Its objectives are to answer the following five policy relevant questions: </w:t>
      </w:r>
    </w:p>
    <w:p w14:paraId="74FFB9A8" w14:textId="77777777" w:rsidR="00A01204" w:rsidRPr="0008241C" w:rsidRDefault="00A01204" w:rsidP="007F0414">
      <w:pPr>
        <w:numPr>
          <w:ilvl w:val="0"/>
          <w:numId w:val="15"/>
        </w:numPr>
        <w:pBdr>
          <w:between w:val="nil"/>
        </w:pBdr>
        <w:tabs>
          <w:tab w:val="clear" w:pos="1247"/>
          <w:tab w:val="clear" w:pos="1814"/>
          <w:tab w:val="clear" w:pos="2381"/>
          <w:tab w:val="clear" w:pos="2948"/>
          <w:tab w:val="clear" w:pos="3515"/>
        </w:tabs>
        <w:ind w:left="714" w:hanging="357"/>
        <w:contextualSpacing/>
        <w:jc w:val="both"/>
        <w:rPr>
          <w:rFonts w:eastAsia="Calibri"/>
          <w:color w:val="000000"/>
          <w:sz w:val="22"/>
          <w:szCs w:val="22"/>
        </w:rPr>
      </w:pPr>
      <w:r w:rsidRPr="0008241C">
        <w:rPr>
          <w:rFonts w:eastAsia="Calibri"/>
          <w:color w:val="000000"/>
          <w:sz w:val="22"/>
          <w:szCs w:val="22"/>
        </w:rPr>
        <w:t xml:space="preserve">The status, trends and potential future dynamics of Nature and NCP; </w:t>
      </w:r>
    </w:p>
    <w:p w14:paraId="11826070" w14:textId="77777777" w:rsidR="00A01204" w:rsidRPr="0008241C" w:rsidRDefault="00A01204" w:rsidP="007F0414">
      <w:pPr>
        <w:numPr>
          <w:ilvl w:val="0"/>
          <w:numId w:val="15"/>
        </w:numPr>
        <w:pBdr>
          <w:between w:val="nil"/>
        </w:pBdr>
        <w:tabs>
          <w:tab w:val="clear" w:pos="1247"/>
          <w:tab w:val="clear" w:pos="1814"/>
          <w:tab w:val="clear" w:pos="2381"/>
          <w:tab w:val="clear" w:pos="2948"/>
          <w:tab w:val="clear" w:pos="3515"/>
        </w:tabs>
        <w:ind w:left="714" w:hanging="357"/>
        <w:contextualSpacing/>
        <w:jc w:val="both"/>
        <w:rPr>
          <w:rFonts w:eastAsia="Calibri"/>
          <w:color w:val="000000"/>
          <w:sz w:val="22"/>
          <w:szCs w:val="22"/>
        </w:rPr>
      </w:pPr>
      <w:r w:rsidRPr="0008241C">
        <w:rPr>
          <w:rFonts w:eastAsia="Calibri"/>
          <w:color w:val="000000"/>
          <w:sz w:val="22"/>
          <w:szCs w:val="22"/>
        </w:rPr>
        <w:t xml:space="preserve">The way Nature and NCP contribute to the economy, livelihoods, food security, and quality of life, as well as the interdependencies among them; </w:t>
      </w:r>
    </w:p>
    <w:p w14:paraId="51BA6CA6" w14:textId="77777777" w:rsidR="00A01204" w:rsidRPr="0008241C" w:rsidRDefault="00A01204" w:rsidP="007F0414">
      <w:pPr>
        <w:numPr>
          <w:ilvl w:val="0"/>
          <w:numId w:val="15"/>
        </w:numPr>
        <w:pBdr>
          <w:between w:val="nil"/>
        </w:pBdr>
        <w:tabs>
          <w:tab w:val="clear" w:pos="1247"/>
          <w:tab w:val="clear" w:pos="1814"/>
          <w:tab w:val="clear" w:pos="2381"/>
          <w:tab w:val="clear" w:pos="2948"/>
          <w:tab w:val="clear" w:pos="3515"/>
        </w:tabs>
        <w:ind w:left="714" w:hanging="357"/>
        <w:contextualSpacing/>
        <w:jc w:val="both"/>
        <w:rPr>
          <w:rFonts w:eastAsia="Calibri"/>
          <w:color w:val="000000"/>
          <w:sz w:val="22"/>
          <w:szCs w:val="22"/>
        </w:rPr>
      </w:pPr>
      <w:r w:rsidRPr="0008241C">
        <w:rPr>
          <w:rFonts w:eastAsia="Calibri"/>
          <w:color w:val="000000"/>
          <w:sz w:val="22"/>
          <w:szCs w:val="22"/>
        </w:rPr>
        <w:t xml:space="preserve">The pressures that drive the changes in the status and trends of Nature, NCP and quality of life; </w:t>
      </w:r>
    </w:p>
    <w:p w14:paraId="77E6EC7A" w14:textId="77777777" w:rsidR="00A01204" w:rsidRPr="0008241C" w:rsidRDefault="00A01204" w:rsidP="007F0414">
      <w:pPr>
        <w:numPr>
          <w:ilvl w:val="0"/>
          <w:numId w:val="15"/>
        </w:numPr>
        <w:pBdr>
          <w:between w:val="nil"/>
        </w:pBdr>
        <w:tabs>
          <w:tab w:val="clear" w:pos="1247"/>
          <w:tab w:val="clear" w:pos="1814"/>
          <w:tab w:val="clear" w:pos="2381"/>
          <w:tab w:val="clear" w:pos="2948"/>
          <w:tab w:val="clear" w:pos="3515"/>
        </w:tabs>
        <w:ind w:left="714" w:hanging="357"/>
        <w:contextualSpacing/>
        <w:jc w:val="both"/>
        <w:rPr>
          <w:rFonts w:eastAsia="Calibri"/>
          <w:color w:val="000000"/>
          <w:sz w:val="22"/>
          <w:szCs w:val="22"/>
        </w:rPr>
      </w:pPr>
      <w:r w:rsidRPr="0008241C">
        <w:rPr>
          <w:rFonts w:eastAsia="Calibri"/>
          <w:color w:val="000000"/>
          <w:sz w:val="22"/>
          <w:szCs w:val="22"/>
        </w:rPr>
        <w:t xml:space="preserve">The actual and potential impact of different policies and interventions that aim to enhance the contribution of Nature and NCP, to the economy, livelihoods, food security and good quality of life; </w:t>
      </w:r>
    </w:p>
    <w:p w14:paraId="710AEBCB" w14:textId="77777777" w:rsidR="00A01204" w:rsidRPr="0008241C" w:rsidRDefault="00A01204" w:rsidP="007F0414">
      <w:pPr>
        <w:numPr>
          <w:ilvl w:val="0"/>
          <w:numId w:val="15"/>
        </w:numPr>
        <w:pBdr>
          <w:between w:val="nil"/>
        </w:pBdr>
        <w:tabs>
          <w:tab w:val="clear" w:pos="1247"/>
          <w:tab w:val="clear" w:pos="1814"/>
          <w:tab w:val="clear" w:pos="2381"/>
          <w:tab w:val="clear" w:pos="2948"/>
          <w:tab w:val="clear" w:pos="3515"/>
        </w:tabs>
        <w:ind w:left="714" w:hanging="357"/>
        <w:contextualSpacing/>
        <w:jc w:val="both"/>
        <w:rPr>
          <w:rFonts w:eastAsia="Calibri"/>
          <w:color w:val="000000"/>
          <w:sz w:val="22"/>
          <w:szCs w:val="22"/>
        </w:rPr>
      </w:pPr>
      <w:r w:rsidRPr="0008241C">
        <w:rPr>
          <w:rFonts w:eastAsia="Calibri"/>
          <w:color w:val="000000"/>
          <w:sz w:val="22"/>
          <w:szCs w:val="22"/>
        </w:rPr>
        <w:t>The gaps in knowledge and capacity building needs that must be addressed to better understand and tackle the drivers, impacts and responses of changes to Nature and NCP at the regional and subregional levels.</w:t>
      </w:r>
    </w:p>
    <w:p w14:paraId="4B04C51B" w14:textId="77777777" w:rsidR="00A01204" w:rsidRPr="0008241C" w:rsidRDefault="00A01204" w:rsidP="00A01204">
      <w:pPr>
        <w:rPr>
          <w:sz w:val="22"/>
          <w:szCs w:val="22"/>
        </w:rPr>
      </w:pPr>
    </w:p>
    <w:p w14:paraId="110A681D" w14:textId="77777777" w:rsidR="00A01204" w:rsidRPr="0008241C" w:rsidRDefault="00A01204" w:rsidP="00A01204">
      <w:pPr>
        <w:rPr>
          <w:sz w:val="22"/>
          <w:szCs w:val="22"/>
        </w:rPr>
      </w:pPr>
      <w:r w:rsidRPr="0008241C">
        <w:rPr>
          <w:sz w:val="22"/>
          <w:szCs w:val="22"/>
        </w:rPr>
        <w:t xml:space="preserve">Ultimately the regional assessment seeks to enhance the science-policy interface and to assist policymakers and other decision makers across the Asia-Pacific region to make informed choices. Towards this end, the assessment is based on the generic and region-specific scoping reports produced by IPBES (IPBES-3/1 Annex 3) that identified the need for knowledge synthesis, capacity building and development of policy support tools for member countries to implement national policies/strategies (e.g. NBSAPs), and other regional/global biodiversity and development targets (see also Section 1.4). </w:t>
      </w:r>
    </w:p>
    <w:p w14:paraId="5748E911" w14:textId="77777777" w:rsidR="00A01204" w:rsidRPr="0008241C" w:rsidRDefault="00A01204" w:rsidP="00A01204">
      <w:pPr>
        <w:rPr>
          <w:sz w:val="22"/>
          <w:szCs w:val="22"/>
        </w:rPr>
      </w:pPr>
    </w:p>
    <w:p w14:paraId="2322046C" w14:textId="77777777" w:rsidR="00A01204" w:rsidRPr="0008241C" w:rsidRDefault="00A01204" w:rsidP="00A01204">
      <w:pPr>
        <w:rPr>
          <w:sz w:val="22"/>
          <w:szCs w:val="22"/>
        </w:rPr>
      </w:pPr>
      <w:r w:rsidRPr="0008241C">
        <w:rPr>
          <w:sz w:val="22"/>
          <w:szCs w:val="22"/>
        </w:rPr>
        <w:t>Ideally the Asia-Pacific Regional Assessment will also support national stakeholders to develop and reform more inclusive and implementable policies. This will be achieved, among others, by identifying practical management options and tools, and best practices for catalysing the effective conservation and sustainable management of biodiversity and ecosystem services. At the same time the assessment will seek to forge the mutual understanding of common issues and goals at the multi-national level, as the conservation of biodiversity and ecosystem services goes beyond national barriers.</w:t>
      </w:r>
    </w:p>
    <w:p w14:paraId="6B107581" w14:textId="77777777" w:rsidR="00A01204" w:rsidRPr="0008241C" w:rsidRDefault="00A01204" w:rsidP="00A01204">
      <w:pPr>
        <w:rPr>
          <w:sz w:val="22"/>
          <w:szCs w:val="22"/>
        </w:rPr>
      </w:pPr>
    </w:p>
    <w:p w14:paraId="7178C0A2" w14:textId="77777777" w:rsidR="00A01204" w:rsidRPr="0008241C" w:rsidRDefault="00A01204" w:rsidP="00A01204">
      <w:pPr>
        <w:keepNext/>
        <w:tabs>
          <w:tab w:val="clear" w:pos="1247"/>
          <w:tab w:val="left" w:pos="765"/>
        </w:tabs>
        <w:outlineLvl w:val="2"/>
        <w:rPr>
          <w:b/>
          <w:sz w:val="24"/>
          <w:szCs w:val="24"/>
        </w:rPr>
      </w:pPr>
      <w:bookmarkStart w:id="130" w:name="_1ci93xb" w:colFirst="0" w:colLast="0"/>
      <w:bookmarkStart w:id="131" w:name="_Toc504173101"/>
      <w:bookmarkStart w:id="132" w:name="_Toc504316225"/>
      <w:bookmarkStart w:id="133" w:name="_Toc504317068"/>
      <w:bookmarkStart w:id="134" w:name="_Toc504317761"/>
      <w:bookmarkStart w:id="135" w:name="_Toc504320567"/>
      <w:bookmarkStart w:id="136" w:name="_Toc504320791"/>
      <w:bookmarkStart w:id="137" w:name="_Toc504321107"/>
      <w:bookmarkStart w:id="138" w:name="_Toc524033684"/>
      <w:bookmarkEnd w:id="130"/>
      <w:r w:rsidRPr="0008241C">
        <w:rPr>
          <w:b/>
          <w:sz w:val="24"/>
          <w:szCs w:val="24"/>
        </w:rPr>
        <w:t>1.2.2</w:t>
      </w:r>
      <w:r w:rsidRPr="0008241C">
        <w:rPr>
          <w:b/>
          <w:sz w:val="24"/>
          <w:szCs w:val="24"/>
        </w:rPr>
        <w:tab/>
        <w:t>Main audience</w:t>
      </w:r>
      <w:bookmarkEnd w:id="131"/>
      <w:bookmarkEnd w:id="132"/>
      <w:bookmarkEnd w:id="133"/>
      <w:bookmarkEnd w:id="134"/>
      <w:bookmarkEnd w:id="135"/>
      <w:bookmarkEnd w:id="136"/>
      <w:bookmarkEnd w:id="137"/>
      <w:bookmarkEnd w:id="138"/>
      <w:r w:rsidRPr="0008241C">
        <w:rPr>
          <w:b/>
          <w:sz w:val="24"/>
          <w:szCs w:val="24"/>
        </w:rPr>
        <w:t xml:space="preserve">  </w:t>
      </w:r>
    </w:p>
    <w:p w14:paraId="408300E9" w14:textId="77777777" w:rsidR="00A01204" w:rsidRPr="0008241C" w:rsidRDefault="00A01204" w:rsidP="00A01204">
      <w:pPr>
        <w:rPr>
          <w:sz w:val="22"/>
          <w:szCs w:val="22"/>
        </w:rPr>
      </w:pPr>
    </w:p>
    <w:p w14:paraId="7CC6C06F" w14:textId="77777777" w:rsidR="00A01204" w:rsidRPr="0008241C" w:rsidRDefault="00A01204" w:rsidP="00A01204">
      <w:pPr>
        <w:rPr>
          <w:sz w:val="22"/>
          <w:szCs w:val="22"/>
        </w:rPr>
      </w:pPr>
      <w:r w:rsidRPr="0008241C">
        <w:rPr>
          <w:sz w:val="22"/>
          <w:szCs w:val="22"/>
        </w:rPr>
        <w:t xml:space="preserve">The Asia-Pacific Regional Assessment acknowledges that reducing the loss of biodiversity and ecosystem services must be achieved by building synergies between different sectors and stakeholders. This will require a more systematic consideration of the synergies and trade-offs between the conservation of biodiversity and ecosystem services on the one hand, with other societal needs </w:t>
      </w:r>
      <w:r w:rsidRPr="0008241C">
        <w:rPr>
          <w:sz w:val="22"/>
          <w:szCs w:val="22"/>
        </w:rPr>
        <w:fldChar w:fldCharType="begin" w:fldLock="1"/>
      </w:r>
      <w:r w:rsidRPr="0008241C">
        <w:rPr>
          <w:sz w:val="22"/>
          <w:szCs w:val="22"/>
        </w:rPr>
        <w:instrText>ADDIN CSL_CITATION {"citationItems":[{"id":"ITEM-1","itemData":{"DOI":"10.1016/j.ecocom.2012.11.001","ISBN":"1476-945X","ISSN":"1476945X","abstract":"Many production landscapes are complex human-environment systems operating at various spatio-temporal scales and provide a variety of ecosystem goods and services (EGS) vital to human well-being. EGS change over space and time as a result of changing patterns of land use or changes in the composition and structure of different vegetation types. Spatio-temporal assessment of EGS can provide valuable information on the consequences of changing land use and land cover for EGS and helps to deal with this complexity. We carried out a quantitative and qualitative appraisal of selected EGS (timber production, carbon stock, provision of water, water regulation, biodiversity, and forage production) to understand how these have altered in a complex mosaic of landscape that has undergone significant change over the past 200 years.Land use and land cover types and their associated EGS were assessed and mapped using a wide range of readily available data and tools. We also evaluated the trade-offs among services associated with observed land use change. In contrast to work elsewhere, we found the recent changes in land use and land cover have an overall positive impact on various EGS due mainly to the conversion of pasture to managed plantations which are connected to the larger areas of remnant vegetation. Results also indicate that there was a high level of variation in the distribution of the EGS across the landscape. Relatively intact native vegetation provides mainly regulating services whereas the modified landscapes provides provisioning services such as timber and forage production at the cost of regulating services. Rapidly changing demand and supply of certain goods and services (e.g., timber, pulp or carbon) may also have positive and negative impact on other services. For example, increasing plantation rotation has positive impacts for biodiversity and carbon stock but reduces stream flow and water yield. ?? 2012 Elsevier B.V.","author":[{"dropping-particle":"","family":"Baral","given":"Himlal","non-dropping-particle":"","parse-names":false,"suffix":""},{"dropping-particle":"","family":"Keenan","given":"Rodney J.","non-dropping-particle":"","parse-names":false,"suffix":""},{"dropping-particle":"","family":"Fox","given":"Julian C.","non-dropping-particle":"","parse-names":false,"suffix":""},{"dropping-particle":"","family":"Stork","given":"Nigel E.","non-dropping-particle":"","parse-names":false,"suffix":""},{"dropping-particle":"","family":"Kasel","given":"Sabine","non-dropping-particle":"","parse-names":false,"suffix":""}],"container-title":"Ecological Complexity","id":"ITEM-1","issued":{"date-parts":[["2013"]]},"page":"35-45","title":"Spatial assessment of ecosystem goods and services in complex production landscapes: A case study from south-eastern Australia","type":"article-journal","volume":"13"},"uris":["http://www.mendeley.com/documents/?uuid=151e5b37-db37-4f52-bd5e-ee94c7244f01"]},{"id":"ITEM-2","itemData":{"ISBN":"929090724X","author":[{"dropping-particle":"","family":"Johnston","given":"Robyn M","non-dropping-particle":"","parse-names":false,"suffix":""},{"dropping-particle":"","family":"Hoanh","given":"C","non-dropping-particle":"","parse-names":false,"suffix":""},{"dropping-particle":"","family":"Lacombe","given":"Guillaume","non-dropping-particle":"","parse-names":false,"suffix":""},{"dropping-particle":"","family":"Noble","given":"Andrew","non-dropping-particle":"","parse-names":false,"suffix":""},{"dropping-particle":"","family":"Smakhtin","given":"Vladimir","non-dropping-particle":"","parse-names":false,"suffix":""},{"dropping-particle":"","family":"Suhardiman","given":"Diana","non-dropping-particle":"","parse-names":false,"suffix":""},{"dropping-particle":"","family":"Kam Suan","given":"P","non-dropping-particle":"","parse-names":false,"suffix":""},{"dropping-particle":"","family":"Choo","given":"P","non-dropping-particle":"","parse-names":false,"suffix":""}],"id":"ITEM-2","issued":{"date-parts":[["2010"]]},"publisher":"IWMI","title":"Rethinking agriculture in the Greater Mekong Subregion: how to sustainably meet food needs, enhance ecosystem services and cope with climate change","type":"book"},"uris":["http://www.mendeley.com/documents/?uuid=04fc3176-aeb4-405b-9347-23a58031f658"]},{"id":"ITEM-3","itemData":{"ISSN":"0262-6667","author":[{"dropping-particle":"","family":"Kumar","given":"Ritesh","non-dropping-particle":"","parse-names":false,"suffix":""},{"dropping-particle":"","family":"Horwitz","given":"Pierre","non-dropping-particle":"","parse-names":false,"suffix":""},{"dropping-particle":"","family":"Milton","given":"G Randy","non-dropping-particle":"","parse-names":false,"suffix":""},{"dropping-particle":"","family":"Sellamuttu","given":"Sonali S","non-dropping-particle":"","parse-names":false,"suffix":""},{"dropping-particle":"","family":"Buckton","given":"Sebastian T","non-dropping-particle":"","parse-names":false,"suffix":""},{"dropping-particle":"","family":"Davidson","given":"Nick C","non-dropping-particle":"","parse-names":false,"suffix":""},{"dropping-particle":"","family":"Pattnaik","given":"Ajit K","non-dropping-particle":"","parse-names":false,"suffix":""},{"dropping-particle":"","family":"Zavagli","given":"Monica","non-dropping-particle":"","parse-names":false,"suffix":""},{"dropping-particle":"","family":"Baker","given":"Chris","non-dropping-particle":"","parse-names":false,"suffix":""}],"container-title":"Hydrological Sciences Journal","id":"ITEM-3","issue":"8","issued":{"date-parts":[["2011"]]},"note":"NULL","page":"1602-1621","publisher":"Taylor &amp; Francis","title":"Assessing wetland ecosystem services and poverty interlinkages: a general framework and case study","type":"article-journal","volume":"56"},"uris":["http://www.mendeley.com/documents/?uuid=c6819f08-a1c0-48da-b755-cf27bfaca7bf"]},{"id":"ITEM-4","itemData":{"ISBN":"9290907347","author":[{"dropping-particle":"","family":"McCartney","given":"Matthew","non-dropping-particle":"","parse-names":false,"suffix":""},{"dropping-particle":"","family":"Rebelo","given":"Lisa-Maria","non-dropping-particle":"","parse-names":false,"suffix":""},{"dropping-particle":"","family":"Senaratna Sellamuttu","given":"Sonali","non-dropping-particle":"","parse-names":false,"suffix":""},{"dropping-particle":"","family":"Silva","given":"Sanjiv","non-dropping-particle":"De","parse-names":false,"suffix":""}],"id":"ITEM-4","issued":{"date-parts":[["2010"]]},"note":"NULL","publisher":"IWMI","title":"Wetlands, agriculture and poverty reduction","type":"book","volume":"137"},"uris":["http://www.mendeley.com/documents/?uuid=64d15f98-4bff-4257-875e-ea96efdc616f"]},{"id":"ITEM-5","itemData":{"ISSN":"1350-4509","author":[{"dropping-particle":"","family":"Senaratna Sellamuttu","given":"Sonali","non-dropping-particle":"","parse-names":false,"suffix":""},{"dropping-particle":"","family":"Silva","given":"Sanjiv","non-dropping-particle":"de","parse-names":false,"suffix":""},{"dropping-particle":"","family":"Nguyen-Khoa","given":"Sophie","non-dropping-particle":"","parse-names":false,"suffix":""}],"container-title":"International Journal of Sustainable Development &amp; World Ecology","id":"ITEM-5","issue":"4","issued":{"date-parts":[["2011"]]},"page":"328-340","publisher":"Taylor &amp; Francis","title":"Exploring relationships between conservation and poverty reduction in wetland ecosystems: lessons from 10 integrated wetland conservation and poverty reduction initiatives","type":"article-journal","volume":"18"},"uris":["http://www.mendeley.com/documents/?uuid=9a53bb16-c6bc-4ab2-93fe-abd63a5c7c76"]}],"mendeley":{"formattedCitation":"(Baral &lt;i&gt;et al.&lt;/i&gt;, 2013; Johnston &lt;i&gt;et al.&lt;/i&gt;, 2010; Kumar &lt;i&gt;et al.&lt;/i&gt;, 2011; McCartney &lt;i&gt;et al.&lt;/i&gt;, 2010; Senaratna Sellamuttu &lt;i&gt;et al.&lt;/i&gt;, 2011)","plainTextFormattedCitation":"(Baral et al., 2013; Johnston et al., 2010; Kumar et al., 2011; McCartney et al., 2010; Senaratna Sellamuttu et al., 2011)","previouslyFormattedCitation":"(Baral &lt;i&gt;et al.&lt;/i&gt;, 2013; Johnston &lt;i&gt;et al.&lt;/i&gt;, 2010; Kumar &lt;i&gt;et al.&lt;/i&gt;, 2011; McCartney &lt;i&gt;et al.&lt;/i&gt;, 2010; Senaratna Sellamuttu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aral </w:t>
      </w:r>
      <w:r w:rsidRPr="0008241C">
        <w:rPr>
          <w:i/>
          <w:noProof/>
          <w:sz w:val="22"/>
          <w:szCs w:val="22"/>
        </w:rPr>
        <w:t>et al.</w:t>
      </w:r>
      <w:r w:rsidRPr="0008241C">
        <w:rPr>
          <w:noProof/>
          <w:sz w:val="22"/>
          <w:szCs w:val="22"/>
        </w:rPr>
        <w:t xml:space="preserve">, 2013; Johnston </w:t>
      </w:r>
      <w:r w:rsidRPr="0008241C">
        <w:rPr>
          <w:i/>
          <w:noProof/>
          <w:sz w:val="22"/>
          <w:szCs w:val="22"/>
        </w:rPr>
        <w:t>et al.</w:t>
      </w:r>
      <w:r w:rsidRPr="0008241C">
        <w:rPr>
          <w:noProof/>
          <w:sz w:val="22"/>
          <w:szCs w:val="22"/>
        </w:rPr>
        <w:t xml:space="preserve">, 2010; Kumar </w:t>
      </w:r>
      <w:r w:rsidRPr="0008241C">
        <w:rPr>
          <w:i/>
          <w:noProof/>
          <w:sz w:val="22"/>
          <w:szCs w:val="22"/>
        </w:rPr>
        <w:t>et al.</w:t>
      </w:r>
      <w:r w:rsidRPr="0008241C">
        <w:rPr>
          <w:noProof/>
          <w:sz w:val="22"/>
          <w:szCs w:val="22"/>
        </w:rPr>
        <w:t xml:space="preserve">, 2011; McCartney </w:t>
      </w:r>
      <w:r w:rsidRPr="0008241C">
        <w:rPr>
          <w:i/>
          <w:noProof/>
          <w:sz w:val="22"/>
          <w:szCs w:val="22"/>
        </w:rPr>
        <w:t>et al.</w:t>
      </w:r>
      <w:r w:rsidRPr="0008241C">
        <w:rPr>
          <w:noProof/>
          <w:sz w:val="22"/>
          <w:szCs w:val="22"/>
        </w:rPr>
        <w:t xml:space="preserve">, 2010; Senaratna Sellamuttu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6FD161B3" w14:textId="77777777" w:rsidR="00A01204" w:rsidRPr="0008241C" w:rsidRDefault="00A01204" w:rsidP="00A01204">
      <w:pPr>
        <w:rPr>
          <w:sz w:val="22"/>
          <w:szCs w:val="22"/>
        </w:rPr>
      </w:pPr>
    </w:p>
    <w:p w14:paraId="4E9E0823" w14:textId="77777777" w:rsidR="00A01204" w:rsidRPr="0008241C" w:rsidRDefault="00A01204" w:rsidP="00A01204">
      <w:pPr>
        <w:rPr>
          <w:sz w:val="22"/>
          <w:szCs w:val="22"/>
        </w:rPr>
      </w:pPr>
      <w:r w:rsidRPr="0008241C">
        <w:rPr>
          <w:sz w:val="22"/>
          <w:szCs w:val="22"/>
        </w:rPr>
        <w:t xml:space="preserve">Thus the Asia-Pacific Regional Assessment is geared towards appealing to a broad range of stakeholders. The primary audience of the regional assessment includes: </w:t>
      </w:r>
    </w:p>
    <w:p w14:paraId="1FAB0726"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 xml:space="preserve">Policymakers whose work may affect or be affected by biodiversity or nature’s contributions to people at all levels (e.g. IPBES Member States, ministries of environment, energy, industry, planning, finance, fisheries and agriculture, local authorities and the scientific advisers to policymakers that need to be informed about IPBES so that they can use it as a source of independent expert knowledge). The regional assessment will not just target the </w:t>
      </w:r>
      <w:r w:rsidRPr="0008241C">
        <w:rPr>
          <w:sz w:val="22"/>
          <w:szCs w:val="22"/>
        </w:rPr>
        <w:lastRenderedPageBreak/>
        <w:t>forestry, wildlife and environment ministries in these countries, but also sectors and agencies that control finance, health, education, agriculture, fisheries, energy, transportation, construction, water and local/rural development, among others.</w:t>
      </w:r>
    </w:p>
    <w:p w14:paraId="7F3E0DE0"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United Nations entities and MEAs. Several United Nations entities and MEA secretariats are key clients for IPBES’s reports;</w:t>
      </w:r>
    </w:p>
    <w:p w14:paraId="0AA738BF" w14:textId="77777777" w:rsidR="00A01204" w:rsidRPr="0008241C" w:rsidRDefault="00A01204" w:rsidP="00A01204">
      <w:pPr>
        <w:rPr>
          <w:sz w:val="22"/>
          <w:szCs w:val="22"/>
        </w:rPr>
      </w:pPr>
    </w:p>
    <w:p w14:paraId="4C38C04B" w14:textId="77777777" w:rsidR="00A01204" w:rsidRPr="0008241C" w:rsidRDefault="00A01204" w:rsidP="00A01204">
      <w:pPr>
        <w:rPr>
          <w:sz w:val="22"/>
          <w:szCs w:val="22"/>
        </w:rPr>
      </w:pPr>
      <w:r w:rsidRPr="0008241C">
        <w:rPr>
          <w:sz w:val="22"/>
          <w:szCs w:val="22"/>
        </w:rPr>
        <w:t xml:space="preserve">The broader audience includes: </w:t>
      </w:r>
    </w:p>
    <w:p w14:paraId="3835CCF8"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 xml:space="preserve">Scientific community (inclusind international associations of scientists) as the IPBES depends on it to produce its reports and assist with outreach activities; </w:t>
      </w:r>
    </w:p>
    <w:p w14:paraId="03052A21"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 xml:space="preserve">ILK holders and experts; </w:t>
      </w:r>
    </w:p>
    <w:p w14:paraId="782DD3E8"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 xml:space="preserve">Business and industry. In particular IPBES’s reports and scenarios can be useful to businesses and industries to plan how to avoid, minimize or mitigate, harm to ecosystems; </w:t>
      </w:r>
    </w:p>
    <w:p w14:paraId="112753A9"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 xml:space="preserve">Practitioners or implementers. This inclused the multitude of organizations and individuals involved in the implementation of programmes depending on or affecting biodiversity and ecosystem services working on the ground;  </w:t>
      </w:r>
    </w:p>
    <w:p w14:paraId="2CC145D9"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Intergovernmental and non-governmental organizations by providing outreach to their constituencies (including policymakers or the private sector);</w:t>
      </w:r>
    </w:p>
    <w:p w14:paraId="0DA16C4D"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The media;</w:t>
      </w:r>
    </w:p>
    <w:p w14:paraId="04C490FB" w14:textId="77777777" w:rsidR="00A01204" w:rsidRPr="0008241C" w:rsidRDefault="00A01204" w:rsidP="007F0414">
      <w:pPr>
        <w:numPr>
          <w:ilvl w:val="1"/>
          <w:numId w:val="18"/>
        </w:numPr>
        <w:tabs>
          <w:tab w:val="clear" w:pos="1247"/>
          <w:tab w:val="clear" w:pos="1814"/>
          <w:tab w:val="clear" w:pos="2381"/>
          <w:tab w:val="clear" w:pos="2948"/>
          <w:tab w:val="clear" w:pos="3515"/>
        </w:tabs>
        <w:contextualSpacing/>
        <w:rPr>
          <w:sz w:val="22"/>
          <w:szCs w:val="22"/>
        </w:rPr>
      </w:pPr>
      <w:r w:rsidRPr="0008241C">
        <w:rPr>
          <w:sz w:val="22"/>
          <w:szCs w:val="22"/>
        </w:rPr>
        <w:t>Communities and the public at large.</w:t>
      </w:r>
    </w:p>
    <w:p w14:paraId="03FA99D8" w14:textId="77777777" w:rsidR="00A01204" w:rsidRPr="0008241C" w:rsidRDefault="00A01204" w:rsidP="00A01204">
      <w:pPr>
        <w:rPr>
          <w:sz w:val="22"/>
          <w:szCs w:val="22"/>
        </w:rPr>
      </w:pPr>
    </w:p>
    <w:p w14:paraId="3FECB0D6" w14:textId="77777777" w:rsidR="00A01204" w:rsidRPr="0008241C" w:rsidRDefault="00A01204" w:rsidP="00A01204">
      <w:pPr>
        <w:rPr>
          <w:sz w:val="22"/>
          <w:szCs w:val="22"/>
        </w:rPr>
      </w:pPr>
      <w:r w:rsidRPr="0008241C">
        <w:rPr>
          <w:sz w:val="22"/>
          <w:szCs w:val="22"/>
        </w:rPr>
        <w:t>Additionally, the Asia-Pacific Regional Assessment seeks to inform the activities the various non-governmental, inter-governmental and private agencies that operate in the region at different levels, from state to local (See Box S1, Appendix). These include funding bodies that support research and learning related to biodiversity and ecosystem services such as the Global Environment Facility (GEF), the Asian Development Bank (ADB), the Asian Infrastructure Investment Bank</w:t>
      </w:r>
      <w:r w:rsidRPr="0008241C">
        <w:rPr>
          <w:i/>
          <w:sz w:val="22"/>
          <w:szCs w:val="22"/>
        </w:rPr>
        <w:t xml:space="preserve"> (</w:t>
      </w:r>
      <w:r w:rsidRPr="0008241C">
        <w:rPr>
          <w:sz w:val="22"/>
          <w:szCs w:val="22"/>
        </w:rPr>
        <w:t>AIIB</w:t>
      </w:r>
      <w:r w:rsidRPr="0008241C">
        <w:rPr>
          <w:i/>
          <w:sz w:val="22"/>
          <w:szCs w:val="22"/>
        </w:rPr>
        <w:t>)</w:t>
      </w:r>
      <w:r w:rsidRPr="0008241C">
        <w:rPr>
          <w:sz w:val="22"/>
          <w:szCs w:val="22"/>
        </w:rPr>
        <w:t>, the World Bank, development agencies (e.g. USAID, JICA, DFID), the Global Green Growth Institute (GGGI), and the Belmont Forum, among several others.</w:t>
      </w:r>
    </w:p>
    <w:p w14:paraId="7648D283" w14:textId="77777777" w:rsidR="00A01204" w:rsidRPr="0008241C" w:rsidRDefault="00A01204" w:rsidP="00A01204">
      <w:pPr>
        <w:rPr>
          <w:sz w:val="22"/>
          <w:szCs w:val="22"/>
        </w:rPr>
      </w:pPr>
    </w:p>
    <w:p w14:paraId="62C0E473" w14:textId="77777777" w:rsidR="00A01204" w:rsidRPr="0008241C" w:rsidRDefault="00A01204" w:rsidP="00A01204">
      <w:pPr>
        <w:rPr>
          <w:sz w:val="22"/>
          <w:szCs w:val="22"/>
        </w:rPr>
      </w:pPr>
      <w:r w:rsidRPr="0008241C">
        <w:rPr>
          <w:sz w:val="22"/>
          <w:szCs w:val="22"/>
        </w:rPr>
        <w:t>The outputs of the regional assessment are presented in an accessible format to enhance the value to ILK experts and local communities. We see this as a basis for building future synergies, build capacity and highlight the importance of ILK for the sustainable management of biodiversity and ecosystem services in the region. We hope that this broadens significantly the target audience of the regional assessment and will influence positively the way decisions are made locally, nationally and regionally.</w:t>
      </w:r>
    </w:p>
    <w:p w14:paraId="1D08E92B" w14:textId="77777777" w:rsidR="00A01204" w:rsidRPr="0008241C" w:rsidRDefault="00A01204" w:rsidP="00A01204">
      <w:pPr>
        <w:rPr>
          <w:sz w:val="22"/>
          <w:szCs w:val="22"/>
        </w:rPr>
      </w:pPr>
    </w:p>
    <w:p w14:paraId="79E5E4D8" w14:textId="77777777" w:rsidR="00A01204" w:rsidRPr="0008241C" w:rsidRDefault="00A01204" w:rsidP="00A01204">
      <w:pPr>
        <w:keepNext/>
        <w:tabs>
          <w:tab w:val="clear" w:pos="1247"/>
          <w:tab w:val="left" w:pos="765"/>
        </w:tabs>
        <w:outlineLvl w:val="2"/>
        <w:rPr>
          <w:b/>
          <w:sz w:val="24"/>
          <w:szCs w:val="24"/>
        </w:rPr>
      </w:pPr>
      <w:bookmarkStart w:id="139" w:name="_3whwml4" w:colFirst="0" w:colLast="0"/>
      <w:bookmarkStart w:id="140" w:name="_Toc504173102"/>
      <w:bookmarkStart w:id="141" w:name="_Toc504316226"/>
      <w:bookmarkStart w:id="142" w:name="_Toc504317069"/>
      <w:bookmarkStart w:id="143" w:name="_Toc504317762"/>
      <w:bookmarkStart w:id="144" w:name="_Toc504320568"/>
      <w:bookmarkStart w:id="145" w:name="_Toc504320792"/>
      <w:bookmarkStart w:id="146" w:name="_Toc504321108"/>
      <w:bookmarkStart w:id="147" w:name="_Toc524033685"/>
      <w:bookmarkEnd w:id="139"/>
      <w:r w:rsidRPr="0008241C">
        <w:rPr>
          <w:b/>
          <w:sz w:val="24"/>
          <w:szCs w:val="24"/>
        </w:rPr>
        <w:t>1.2.3</w:t>
      </w:r>
      <w:r w:rsidRPr="0008241C">
        <w:rPr>
          <w:b/>
          <w:sz w:val="24"/>
          <w:szCs w:val="24"/>
        </w:rPr>
        <w:tab/>
        <w:t>Added value</w:t>
      </w:r>
      <w:bookmarkEnd w:id="140"/>
      <w:bookmarkEnd w:id="141"/>
      <w:bookmarkEnd w:id="142"/>
      <w:bookmarkEnd w:id="143"/>
      <w:bookmarkEnd w:id="144"/>
      <w:bookmarkEnd w:id="145"/>
      <w:bookmarkEnd w:id="146"/>
      <w:r w:rsidRPr="0008241C">
        <w:rPr>
          <w:b/>
          <w:sz w:val="24"/>
          <w:szCs w:val="24"/>
        </w:rPr>
        <w:t xml:space="preserve"> of the regional assessment</w:t>
      </w:r>
      <w:bookmarkEnd w:id="147"/>
    </w:p>
    <w:p w14:paraId="03892497" w14:textId="77777777" w:rsidR="00A01204" w:rsidRPr="0008241C" w:rsidRDefault="00A01204" w:rsidP="00A01204">
      <w:pPr>
        <w:rPr>
          <w:sz w:val="22"/>
          <w:szCs w:val="22"/>
        </w:rPr>
      </w:pPr>
    </w:p>
    <w:p w14:paraId="3F4D5A8B" w14:textId="77777777" w:rsidR="00A01204" w:rsidRPr="0008241C" w:rsidRDefault="00A01204" w:rsidP="00A01204">
      <w:pPr>
        <w:rPr>
          <w:sz w:val="22"/>
          <w:szCs w:val="22"/>
        </w:rPr>
      </w:pPr>
      <w:r w:rsidRPr="0008241C">
        <w:rPr>
          <w:sz w:val="22"/>
          <w:szCs w:val="22"/>
        </w:rPr>
        <w:t xml:space="preserve">Firstly, by adopting a problem-oriented perspective, the Asia-Pacific Regional Assessment seeks to assist a broad range of stakeholders understand the true value of biodiversity and ecosystem services in the region (Section 1.2.2). It strives to enhance the science-policy interface by illustrating how to take the necessary actions to curb the loss and restore biodiversity and ecosystem services, through knowledge-based solutions and sustainable practices. While policy options will be provided, the Asia-Pacific Regional Assessment will not make policy prescriptions. </w:t>
      </w:r>
    </w:p>
    <w:p w14:paraId="15976E5A" w14:textId="77777777" w:rsidR="00A01204" w:rsidRPr="0008241C" w:rsidRDefault="00A01204" w:rsidP="00A01204">
      <w:pPr>
        <w:rPr>
          <w:sz w:val="22"/>
          <w:szCs w:val="22"/>
        </w:rPr>
      </w:pPr>
    </w:p>
    <w:p w14:paraId="6D711CBA" w14:textId="77777777" w:rsidR="00A01204" w:rsidRPr="0008241C" w:rsidRDefault="00A01204" w:rsidP="00A01204">
      <w:pPr>
        <w:rPr>
          <w:sz w:val="22"/>
          <w:szCs w:val="22"/>
        </w:rPr>
      </w:pPr>
      <w:r w:rsidRPr="0008241C">
        <w:rPr>
          <w:sz w:val="22"/>
          <w:szCs w:val="22"/>
        </w:rPr>
        <w:t xml:space="preserve">Secondly, the Asia-Pacific Regional Assessment collects and synthesises evidence that is of high relevance to the entire region. While there have been several assessments on the state of biodiversity/ecosystem services [e.g. the Millennium Ecosystem Assessment </w:t>
      </w:r>
      <w:bookmarkStart w:id="148" w:name="_Hlk495934321"/>
      <w:r w:rsidRPr="0008241C">
        <w:rPr>
          <w:sz w:val="22"/>
          <w:szCs w:val="22"/>
        </w:rPr>
        <w:t>(MA), the Global Biodiversity Outlook (GBO</w:t>
      </w:r>
      <w:bookmarkEnd w:id="148"/>
      <w:r w:rsidRPr="0008241C">
        <w:rPr>
          <w:sz w:val="22"/>
          <w:szCs w:val="22"/>
        </w:rPr>
        <w:t>)], the drivers and impacts of climate change on ecosystems (e.g. IPCC reports), or the interrelations between natural capital and the economy (</w:t>
      </w:r>
      <w:bookmarkStart w:id="149" w:name="_Hlk495934338"/>
      <w:r w:rsidRPr="0008241C">
        <w:rPr>
          <w:sz w:val="22"/>
          <w:szCs w:val="22"/>
        </w:rPr>
        <w:t>e.g. TEEB reports, UNEP Green Economy Report</w:t>
      </w:r>
      <w:bookmarkEnd w:id="149"/>
      <w:r w:rsidRPr="0008241C">
        <w:rPr>
          <w:sz w:val="22"/>
          <w:szCs w:val="22"/>
        </w:rPr>
        <w:t xml:space="preserve">), there have not been any assessments that have focused exclusively on the intricate context of the Asia-Pacific (see Section 1.1 and 1.4). Towards this end, this regional assessment does not only consider the full array of the drivers of ecosystem change and biodiversity loss (e.g. Section 1.1.4, Chapter 4), but further focuses on those that are specific to the Asia-Pacific subregions. The regional assessment also considers highly context-specific aspects of biodiversity and ecosystem services in the Asia-Pacific such as (a) species that face a high risk of extinction [i.e. fall </w:t>
      </w:r>
      <w:r w:rsidRPr="0008241C">
        <w:rPr>
          <w:sz w:val="22"/>
          <w:szCs w:val="22"/>
        </w:rPr>
        <w:lastRenderedPageBreak/>
        <w:t>under the International Union for Conservation of Nature (IUCN) Red List categories\, (b) threatened species/taxa of cultural, ecological and economic importance, (c) threatened ecosystems, ecosystem function/services and genetic diversity.</w:t>
      </w:r>
    </w:p>
    <w:p w14:paraId="276807F4" w14:textId="77777777" w:rsidR="00A01204" w:rsidRPr="0008241C" w:rsidRDefault="00A01204" w:rsidP="00A01204">
      <w:pPr>
        <w:rPr>
          <w:sz w:val="22"/>
          <w:szCs w:val="22"/>
        </w:rPr>
      </w:pPr>
    </w:p>
    <w:p w14:paraId="5D05E332" w14:textId="77777777" w:rsidR="00A01204" w:rsidRPr="0008241C" w:rsidRDefault="00A01204" w:rsidP="00A01204">
      <w:pPr>
        <w:rPr>
          <w:sz w:val="22"/>
          <w:szCs w:val="22"/>
        </w:rPr>
      </w:pPr>
      <w:r w:rsidRPr="0008241C">
        <w:rPr>
          <w:sz w:val="22"/>
          <w:szCs w:val="22"/>
        </w:rPr>
        <w:t xml:space="preserve">Thirdly, the Asia-Pacific regional assessment fully embraces the recent appeals for inclusive knowledge synthesis in scientific assessments. It considers insights from modern scientific knowledge, ILK, and other knowledge systems/practices to come up with integrative and practical policy options. It embraces concepts such as “Care and Share”, mother nature, cultural landscapes, ancestral domains and other different worldviews about respecting and using sustainably biodiversity and ecosystem services. The options provided are to the extent possible inclusive, politically neutral, and grounded on robust scientific evidence and good practice to inform evidence-based decision-making </w:t>
      </w:r>
      <w:r w:rsidRPr="0008241C">
        <w:rPr>
          <w:sz w:val="22"/>
          <w:szCs w:val="22"/>
        </w:rPr>
        <w:fldChar w:fldCharType="begin" w:fldLock="1"/>
      </w:r>
      <w:r w:rsidRPr="0008241C">
        <w:rPr>
          <w:sz w:val="22"/>
          <w:szCs w:val="22"/>
        </w:rPr>
        <w:instrText>ADDIN CSL_CITATION {"citationItems":[{"id":"ITEM-1","itemData":{"ISSN":"1462-9011","author":[{"dropping-particle":"","family":"Koetz","given":"Thomas","non-dropping-particle":"","parse-names":false,"suffix":""},{"dropping-particle":"","family":"Bridgewater","given":"Peter","non-dropping-particle":"","parse-names":false,"suffix":""},{"dropping-particle":"","family":"Hove","given":"Sybille","non-dropping-particle":"van den","parse-names":false,"suffix":""},{"dropping-particle":"","family":"Siebenhüner","given":"Bernd","non-dropping-particle":"","parse-names":false,"suffix":""}],"container-title":"Environmental Science &amp; Policy","id":"ITEM-1","issue":"6","issued":{"date-parts":[["2008"]]},"page":"505-516","publisher":"Elsevier","title":"The role of the Subsidiary Body on Scientific, Technical and Technological Advice to the Convention on Biological Diversity as science–policy interface","type":"article-journal","volume":"11"},"uris":["http://www.mendeley.com/documents/?uuid=5b0a22d3-6d31-4d73-b3cd-8009c5500751"]}],"mendeley":{"formattedCitation":"(Koetz &lt;i&gt;et al.&lt;/i&gt;, 2008)","plainTextFormattedCitation":"(Koetz et al., 2008)","previouslyFormattedCitation":"(Koetz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Koetz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w:t>
      </w:r>
    </w:p>
    <w:p w14:paraId="45E9E0E9" w14:textId="77777777" w:rsidR="00A01204" w:rsidRPr="0008241C" w:rsidRDefault="00A01204" w:rsidP="00A01204">
      <w:pPr>
        <w:rPr>
          <w:sz w:val="22"/>
          <w:szCs w:val="22"/>
        </w:rPr>
      </w:pPr>
      <w:r w:rsidRPr="0008241C">
        <w:rPr>
          <w:sz w:val="22"/>
          <w:szCs w:val="22"/>
        </w:rPr>
        <w:t xml:space="preserve"> </w:t>
      </w:r>
    </w:p>
    <w:p w14:paraId="38662C21" w14:textId="49B77183" w:rsidR="00A01204" w:rsidRPr="0008241C" w:rsidRDefault="00A01204" w:rsidP="00A01204">
      <w:pPr>
        <w:rPr>
          <w:sz w:val="22"/>
          <w:szCs w:val="22"/>
        </w:rPr>
      </w:pPr>
      <w:r w:rsidRPr="0008241C">
        <w:rPr>
          <w:sz w:val="22"/>
          <w:szCs w:val="22"/>
        </w:rPr>
        <w:t xml:space="preserve">Fourthly, considering the need to have a trans-boundary and regional approach in the conservation of biodiversity and ecosystem services, several of the results are geared towards the regional and </w:t>
      </w:r>
      <w:r w:rsidR="00C01691">
        <w:rPr>
          <w:sz w:val="22"/>
          <w:szCs w:val="22"/>
        </w:rPr>
        <w:t>subregion</w:t>
      </w:r>
      <w:r w:rsidRPr="0008241C">
        <w:rPr>
          <w:sz w:val="22"/>
          <w:szCs w:val="22"/>
        </w:rPr>
        <w:t>al scale. Knowledge and evidence is synthesised through the expertise, experience and learned practices of experts, whom are mostly nominated by the governments of the member countries of the IPBES that are the main users of the Asia-Pacific Regional Assessment. As this is one of the four Regional Assessments of the IPBES, it provides fundamental support to the IPBES Global Assessment.</w:t>
      </w:r>
    </w:p>
    <w:p w14:paraId="42B7AD87" w14:textId="77777777" w:rsidR="00A01204" w:rsidRPr="0008241C" w:rsidRDefault="00A01204" w:rsidP="00A01204">
      <w:pPr>
        <w:rPr>
          <w:sz w:val="22"/>
          <w:szCs w:val="22"/>
        </w:rPr>
      </w:pPr>
    </w:p>
    <w:p w14:paraId="1B88EF15" w14:textId="77777777" w:rsidR="00A01204" w:rsidRPr="0008241C" w:rsidRDefault="00A01204" w:rsidP="00A01204">
      <w:pPr>
        <w:rPr>
          <w:sz w:val="22"/>
          <w:szCs w:val="22"/>
        </w:rPr>
      </w:pPr>
      <w:r w:rsidRPr="0008241C">
        <w:rPr>
          <w:sz w:val="22"/>
          <w:szCs w:val="22"/>
        </w:rPr>
        <w:t xml:space="preserve">Finally, the regional assessment attempts to identify conservation interventions and efforts that have had both positive and negative outcomes for the conservation of biodiversity and ecosystem services. This includes top-down command-and-control instruments (which combined with a poor involvement of local communities have often yielded negative conservation outcomes) and bottom-up, participatory and collaborative community-driven efforts (which have often created some positive conservation outcomes). The Asia-Pacific Regional Assessment seeks to collate such experiences in a constructive and accessible manner in order to promote success stories and improve examples of failure </w:t>
      </w:r>
      <w:r w:rsidRPr="0008241C">
        <w:rPr>
          <w:rFonts w:eastAsia="Calibri"/>
          <w:kern w:val="2"/>
          <w:sz w:val="22"/>
          <w:szCs w:val="22"/>
          <w:lang w:eastAsia="ja-JP"/>
        </w:rPr>
        <w:t xml:space="preserve">(Agrawal &amp; Verma, 2017; Lopez-Casero </w:t>
      </w:r>
      <w:r w:rsidRPr="0008241C">
        <w:rPr>
          <w:rFonts w:eastAsia="Calibri"/>
          <w:i/>
          <w:kern w:val="2"/>
          <w:sz w:val="22"/>
          <w:szCs w:val="22"/>
          <w:lang w:eastAsia="ja-JP"/>
        </w:rPr>
        <w:t>et al</w:t>
      </w:r>
      <w:r w:rsidRPr="0008241C">
        <w:rPr>
          <w:rFonts w:eastAsia="Calibri"/>
          <w:kern w:val="2"/>
          <w:sz w:val="22"/>
          <w:szCs w:val="22"/>
          <w:lang w:eastAsia="ja-JP"/>
        </w:rPr>
        <w:t>., 2016).</w:t>
      </w:r>
      <w:r w:rsidRPr="0008241C">
        <w:rPr>
          <w:sz w:val="22"/>
          <w:szCs w:val="22"/>
        </w:rPr>
        <w:t xml:space="preserve"> </w:t>
      </w:r>
    </w:p>
    <w:p w14:paraId="6F48C6B4" w14:textId="77777777" w:rsidR="00A01204" w:rsidRPr="0008241C" w:rsidRDefault="00A01204" w:rsidP="00A01204">
      <w:pPr>
        <w:rPr>
          <w:sz w:val="22"/>
          <w:szCs w:val="22"/>
        </w:rPr>
      </w:pPr>
    </w:p>
    <w:p w14:paraId="55FBCB92" w14:textId="77777777" w:rsidR="00A01204" w:rsidRPr="0008241C" w:rsidRDefault="00A01204" w:rsidP="00A01204">
      <w:pPr>
        <w:keepNext/>
        <w:keepLines/>
        <w:tabs>
          <w:tab w:val="clear" w:pos="1247"/>
          <w:tab w:val="left" w:pos="700"/>
        </w:tabs>
        <w:spacing w:before="40"/>
        <w:outlineLvl w:val="1"/>
        <w:rPr>
          <w:b/>
          <w:sz w:val="28"/>
          <w:szCs w:val="26"/>
        </w:rPr>
      </w:pPr>
      <w:bookmarkStart w:id="150" w:name="_2bn6wsx" w:colFirst="0" w:colLast="0"/>
      <w:bookmarkStart w:id="151" w:name="_Toc504173103"/>
      <w:bookmarkStart w:id="152" w:name="_Toc504316227"/>
      <w:bookmarkStart w:id="153" w:name="_Toc504317070"/>
      <w:bookmarkStart w:id="154" w:name="_Toc504317763"/>
      <w:bookmarkStart w:id="155" w:name="_Toc504320569"/>
      <w:bookmarkStart w:id="156" w:name="_Toc504320793"/>
      <w:bookmarkStart w:id="157" w:name="_Toc504321109"/>
      <w:bookmarkStart w:id="158" w:name="_Toc524033686"/>
      <w:bookmarkEnd w:id="150"/>
      <w:r w:rsidRPr="0008241C">
        <w:rPr>
          <w:b/>
          <w:sz w:val="28"/>
          <w:szCs w:val="26"/>
        </w:rPr>
        <w:t>1.3</w:t>
      </w:r>
      <w:r w:rsidRPr="0008241C">
        <w:rPr>
          <w:b/>
          <w:sz w:val="28"/>
          <w:szCs w:val="26"/>
        </w:rPr>
        <w:tab/>
        <w:t>Methodology of the Asia-Pacific Regional Assessment</w:t>
      </w:r>
      <w:bookmarkEnd w:id="151"/>
      <w:bookmarkEnd w:id="152"/>
      <w:bookmarkEnd w:id="153"/>
      <w:bookmarkEnd w:id="154"/>
      <w:bookmarkEnd w:id="155"/>
      <w:bookmarkEnd w:id="156"/>
      <w:bookmarkEnd w:id="157"/>
      <w:bookmarkEnd w:id="158"/>
    </w:p>
    <w:p w14:paraId="37BD7456" w14:textId="77777777" w:rsidR="00A01204" w:rsidRPr="0008241C" w:rsidRDefault="00A01204" w:rsidP="00A01204">
      <w:pPr>
        <w:rPr>
          <w:sz w:val="22"/>
          <w:szCs w:val="22"/>
        </w:rPr>
      </w:pPr>
    </w:p>
    <w:p w14:paraId="7A24C7FA" w14:textId="77777777" w:rsidR="00A01204" w:rsidRPr="0008241C" w:rsidRDefault="00A01204" w:rsidP="00A01204">
      <w:pPr>
        <w:keepNext/>
        <w:tabs>
          <w:tab w:val="clear" w:pos="1247"/>
          <w:tab w:val="left" w:pos="765"/>
        </w:tabs>
        <w:outlineLvl w:val="2"/>
        <w:rPr>
          <w:b/>
          <w:sz w:val="24"/>
          <w:szCs w:val="24"/>
        </w:rPr>
      </w:pPr>
      <w:bookmarkStart w:id="159" w:name="_qsh70q" w:colFirst="0" w:colLast="0"/>
      <w:bookmarkStart w:id="160" w:name="_Toc504173104"/>
      <w:bookmarkStart w:id="161" w:name="_Toc504316228"/>
      <w:bookmarkStart w:id="162" w:name="_Toc504317071"/>
      <w:bookmarkStart w:id="163" w:name="_Toc504317764"/>
      <w:bookmarkStart w:id="164" w:name="_Toc504320570"/>
      <w:bookmarkStart w:id="165" w:name="_Toc504320794"/>
      <w:bookmarkStart w:id="166" w:name="_Toc504321110"/>
      <w:bookmarkStart w:id="167" w:name="_Toc524033687"/>
      <w:bookmarkEnd w:id="159"/>
      <w:r w:rsidRPr="0008241C">
        <w:rPr>
          <w:b/>
          <w:sz w:val="24"/>
          <w:szCs w:val="24"/>
        </w:rPr>
        <w:t>1.3.1</w:t>
      </w:r>
      <w:r w:rsidRPr="0008241C">
        <w:rPr>
          <w:b/>
          <w:sz w:val="24"/>
          <w:szCs w:val="24"/>
        </w:rPr>
        <w:tab/>
        <w:t>Guiding principles</w:t>
      </w:r>
      <w:bookmarkEnd w:id="160"/>
      <w:bookmarkEnd w:id="161"/>
      <w:bookmarkEnd w:id="162"/>
      <w:bookmarkEnd w:id="163"/>
      <w:bookmarkEnd w:id="164"/>
      <w:bookmarkEnd w:id="165"/>
      <w:bookmarkEnd w:id="166"/>
      <w:bookmarkEnd w:id="167"/>
      <w:r w:rsidRPr="0008241C">
        <w:rPr>
          <w:b/>
          <w:sz w:val="24"/>
          <w:szCs w:val="24"/>
        </w:rPr>
        <w:t xml:space="preserve"> </w:t>
      </w:r>
    </w:p>
    <w:p w14:paraId="7018BF9F" w14:textId="77777777" w:rsidR="00A01204" w:rsidRPr="0008241C" w:rsidRDefault="00A01204" w:rsidP="00A01204">
      <w:pPr>
        <w:rPr>
          <w:sz w:val="22"/>
          <w:szCs w:val="22"/>
        </w:rPr>
      </w:pPr>
    </w:p>
    <w:p w14:paraId="007C3612" w14:textId="77777777" w:rsidR="00A01204" w:rsidRPr="0008241C" w:rsidRDefault="00A01204" w:rsidP="00A01204">
      <w:pPr>
        <w:rPr>
          <w:sz w:val="22"/>
          <w:szCs w:val="22"/>
        </w:rPr>
      </w:pPr>
      <w:r w:rsidRPr="0008241C">
        <w:rPr>
          <w:sz w:val="22"/>
          <w:szCs w:val="22"/>
        </w:rPr>
        <w:t>The Asia-Pacific Regional Assessment follows the decisions adopted by the IPBES Plenary to produce knowledge products that can enhance the science-policy interface especially at national levels. The assessment adopts the IPBES conceptual framework (Section 1.3.2) and has formulated the seven guiding principles below. Chapters 2-6 have adopted these principles to the extent enabled by the availability of data and literature.</w:t>
      </w:r>
    </w:p>
    <w:p w14:paraId="3832F508" w14:textId="77777777" w:rsidR="00A01204" w:rsidRPr="0008241C" w:rsidRDefault="00A01204" w:rsidP="00A01204">
      <w:pPr>
        <w:rPr>
          <w:sz w:val="22"/>
          <w:szCs w:val="22"/>
        </w:rPr>
      </w:pPr>
    </w:p>
    <w:p w14:paraId="15EEF8FF" w14:textId="77777777" w:rsidR="00A01204" w:rsidRPr="0008241C" w:rsidRDefault="00A01204" w:rsidP="00A01204">
      <w:pPr>
        <w:rPr>
          <w:sz w:val="22"/>
          <w:szCs w:val="22"/>
        </w:rPr>
      </w:pPr>
      <w:r w:rsidRPr="0008241C">
        <w:rPr>
          <w:b/>
          <w:i/>
          <w:sz w:val="22"/>
          <w:szCs w:val="22"/>
        </w:rPr>
        <w:t xml:space="preserve">Principle 1: Adopt a coupled social-ecological systems (CSES) approach: </w:t>
      </w:r>
      <w:r w:rsidRPr="0008241C">
        <w:rPr>
          <w:sz w:val="22"/>
          <w:szCs w:val="22"/>
        </w:rPr>
        <w:t xml:space="preserve">The regional assessment recognises that social and ecological systems are strongly interlinked and form </w:t>
      </w:r>
      <w:bookmarkStart w:id="168" w:name="_Hlk495934459"/>
      <w:r w:rsidRPr="0008241C">
        <w:rPr>
          <w:sz w:val="22"/>
          <w:szCs w:val="22"/>
        </w:rPr>
        <w:t xml:space="preserve">coupled social-ecological systems (CSESs). </w:t>
      </w:r>
      <w:bookmarkEnd w:id="168"/>
      <w:r w:rsidRPr="0008241C">
        <w:rPr>
          <w:sz w:val="22"/>
          <w:szCs w:val="22"/>
        </w:rPr>
        <w:t xml:space="preserve">CSESs are nested, multilevel systems that provide essential provisioning ecosystem services to society (e.g. food, fibre, energy, drinking water), as well as other critical supporting, regulating and cultural ecosystem services </w:t>
      </w:r>
      <w:r w:rsidRPr="0008241C">
        <w:rPr>
          <w:sz w:val="22"/>
          <w:szCs w:val="22"/>
        </w:rPr>
        <w:fldChar w:fldCharType="begin" w:fldLock="1"/>
      </w:r>
      <w:r w:rsidRPr="0008241C">
        <w:rPr>
          <w:sz w:val="22"/>
          <w:szCs w:val="22"/>
        </w:rPr>
        <w:instrText>ADDIN CSL_CITATION {"citationItems":[{"id":"ITEM-1","itemData":{"ISBN":"0521591406","ISSN":"09218009","PMID":"4961013","abstract":"While scientists usually examine either ecological systems or social systems, the need exists for an interdisciplinary approach to the problems of environmental management and sustainable development. Developed under the auspices of the Beijer Institute in Stockholm, this volume analyzes social and ecological linkages in selected ecosystems using an international and interdisciplinary case study approach. The chapters provide detailed information on a variety of management practices for dealing with environmental change. Taken as a whole, the book contributes to the greater understanding of essential social responses to changes in ecosystems. A key feature is a set of new, or rediscovered, principles for sustainable ecosystem management.","author":[{"dropping-particle":"","family":"Berkes","given":"F","non-dropping-particle":"","parse-names":false,"suffix":""},{"dropping-particle":"","family":"Folke","given":"C","non-dropping-particle":"","parse-names":false,"suffix":""}],"container-title":"Ecological Economics","id":"ITEM-1","issued":{"date-parts":[["1998"]]},"note":"http://books.google.co.za/books?id=XixuNvX2zLwC&amp;amp;dq=Linking+Social+and+Ecological+Systems:+Management+Practices+and+Social+Mechanisms+for+Building+Resilience&amp;amp;printsec=frontcover&amp;amp;source=bn&amp;amp;hl=en&amp;amp;ei=5gdETO3-A9mVOKuJiOMP&amp;amp;sa=X&amp;amp;oi=book_result&amp;amp;ct=result&amp;amp;resnum=4","number-of-pages":"151-153","title":"Linking Social and Ecological Systems: Management Practices and Social Mechanisms for Building Resilience","type":"book","volume":"28"},"uris":["http://www.mendeley.com/documents/?uuid=d54e37f7-affe-4599-a18e-cb2a65676117"]}],"mendeley":{"formattedCitation":"(F Berkes &amp; Folke, 1998)","manualFormatting":"(Berkes &amp; Folke, 1998)","plainTextFormattedCitation":"(F Berkes &amp; Folke, 1998)","previouslyFormattedCitation":"(F Berkes &amp; Folke, 1998)"},"properties":{"noteIndex":0},"schema":"https://github.com/citation-style-language/schema/raw/master/csl-citation.json"}</w:instrText>
      </w:r>
      <w:r w:rsidRPr="0008241C">
        <w:rPr>
          <w:sz w:val="22"/>
          <w:szCs w:val="22"/>
        </w:rPr>
        <w:fldChar w:fldCharType="separate"/>
      </w:r>
      <w:r w:rsidRPr="0008241C">
        <w:rPr>
          <w:noProof/>
          <w:sz w:val="22"/>
          <w:szCs w:val="22"/>
        </w:rPr>
        <w:t>(Berkes &amp; Folke, 1998)</w:t>
      </w:r>
      <w:r w:rsidRPr="0008241C">
        <w:rPr>
          <w:sz w:val="22"/>
          <w:szCs w:val="22"/>
        </w:rPr>
        <w:fldChar w:fldCharType="end"/>
      </w:r>
      <w:r w:rsidRPr="0008241C">
        <w:rPr>
          <w:sz w:val="22"/>
          <w:szCs w:val="22"/>
        </w:rPr>
        <w:t xml:space="preserve">. A CSES approach can help elucidate how human actions affect the structure and functions of such systems and ultimately the multiple benefits that humans derive from them </w:t>
      </w:r>
      <w:r w:rsidRPr="0008241C">
        <w:rPr>
          <w:sz w:val="22"/>
          <w:szCs w:val="22"/>
        </w:rPr>
        <w:fldChar w:fldCharType="begin" w:fldLock="1"/>
      </w:r>
      <w:r w:rsidRPr="0008241C">
        <w:rPr>
          <w:sz w:val="22"/>
          <w:szCs w:val="22"/>
        </w:rPr>
        <w:instrText>ADDIN CSL_CITATION {"citationItems":[{"id":"ITEM-1","itemData":{"ISBN":"0521591406","ISSN":"09218009","PMID":"4961013","abstract":"While scientists usually examine either ecological systems or social systems, the need exists for an interdisciplinary approach to the problems of environmental management and sustainable development. Developed under the auspices of the Beijer Institute in Stockholm, this volume analyzes social and ecological linkages in selected ecosystems using an international and interdisciplinary case study approach. The chapters provide detailed information on a variety of management practices for dealing with environmental change. Taken as a whole, the book contributes to the greater understanding of essential social responses to changes in ecosystems. A key feature is a set of new, or rediscovered, principles for sustainable ecosystem management.","author":[{"dropping-particle":"","family":"Berkes","given":"F","non-dropping-particle":"","parse-names":false,"suffix":""},{"dropping-particle":"","family":"Folke","given":"C","non-dropping-particle":"","parse-names":false,"suffix":""}],"container-title":"Ecological Economics","id":"ITEM-1","issued":{"date-parts":[["1998"]]},"note":"http://books.google.co.za/books?id=XixuNvX2zLwC&amp;amp;dq=Linking+Social+and+Ecological+Systems:+Management+Practices+and+Social+Mechanisms+for+Building+Resilience&amp;amp;printsec=frontcover&amp;amp;source=bn&amp;amp;hl=en&amp;amp;ei=5gdETO3-A9mVOKuJiOMP&amp;amp;sa=X&amp;amp;oi=book_result&amp;amp;ct=result&amp;amp;resnum=4","number-of-pages":"151-153","title":"Linking Social and Ecological Systems: Management Practices and Social Mechanisms for Building Resilience","type":"book","volume":"28"},"uris":["http://www.mendeley.com/documents/?uuid=d54e37f7-affe-4599-a18e-cb2a65676117"]},{"id":"ITEM-2","itemData":{"author":[{"dropping-particle":"","family":"Berkes","given":"Fikret","non-dropping-particle":"","parse-names":false,"suffix":""},{"dropping-particle":"","family":"Colding","given":"Johan","non-dropping-particle":"","parse-names":false,"suffix":""},{"dropping-particle":"","family":"Folke","given":"Carl","non-dropping-particle":"","parse-names":false,"suffix":""}],"container-title":"Ecological Applications","id":"ITEM-2","issue":"5","issued":{"date-parts":[["2000"]]},"page":"1251-1262","title":"Rediscovery of Traditional Ecological Knowledge as Adaptive Management","type":"article-journal","volume":"10"},"uris":["http://www.mendeley.com/documents/?uuid=e359d422-81fb-4675-80eb-a4939aeca182"]},{"id":"ITEM-3","itemData":{"DOI":"10.5751/ES-05551-180426","ISBN":"17083087","ISSN":"1708-3087","abstract":"In this paper we compare 10 established frameworks for analyzing social-ecological systems. We limited ourselves to frameworks that were explicitly designed to be used by a wider community of researchers and practitioners. Although all these frameworks seem to have emerged from the need for concepts that permit structured, interdisciplinary reasoning about complex problems in social-ecological systems, they differ significantly with respect to contextual and structural criteria, such as conceptualization of the ecological and social systems and their interrelation. It appears that three main criteria suffice to produce a classification of frameworks that may be used as a decision tree when choosing a framework for analysis. These criteria are (i) whether a framework conceptualizes the relationship between the social and ecological systems as being uni- or bidirectional; (ii) whether it takes an anthropocentric or an ecocentric perspective on the ecological system; and (iii) whether it is an action-oriented or an analysis-oriented framework. © 2013 by the author(s).","author":[{"dropping-particle":"","family":"Binder","given":"Claudia R.","non-dropping-particle":"","parse-names":false,"suffix":""},{"dropping-particle":"","family":"Hinkel","given":"Jochen","non-dropping-particle":"","parse-names":false,"suffix":""},{"dropping-particle":"","family":"Bots","given":"Pieter W. G.","non-dropping-particle":"","parse-names":false,"suffix":""},{"dropping-particle":"","family":"Pahl-Wostl","given":"Claudia","non-dropping-particle":"","parse-names":false,"suffix":""}],"container-title":"Ecology and Society","id":"ITEM-3","issue":"4","issued":{"date-parts":[["2013"]]},"page":"art26","title":"Comparison of Frameworks for Analyzing Social-ecological Systems","type":"article-journal","volume":"18"},"uris":["http://www.mendeley.com/documents/?uuid=af8070df-e5c5-48ed-b61e-fe5dd1c59f9c"]},{"id":"ITEM-4","itemData":{"author":[{"dropping-particle":"","family":"McGinnis","given":"Michael D","non-dropping-particle":"","parse-names":false,"suffix":""},{"dropping-particle":"","family":"Ostrom","given":"Elinor","non-dropping-particle":"","parse-names":false,"suffix":""}],"container-title":"Ecology and Society","id":"ITEM-4","issue":"2","issued":{"date-parts":[["2014"]]},"note":"NULL","page":"30","title":"Social-ecological system framework: initial changes and continuing challenges","type":"article-journal","volume":"19"},"uris":["http://www.mendeley.com/documents/?uuid=cdfaf4bc-254f-4769-ac96-c9da1e1c878e"]},{"id":"ITEM-5","itemData":{"DOI":"10.1126/science.1172133","ISBN":"1095-9203 (Electronic)\r0036-8075 (Linking)","ISSN":"0036-8075, 1095-9203","PMID":"19628857","abstract":"A major problem worldwide is the potential loss of fisheries, forests, and water resources. Understanding of the processes that lead to improvements in or deterioration of natural resources is limited, because scientific disciplines use different concepts and languages to describe and explain complex social-ecological systems (SESs). Without a common framework to organize findings, isolated knowledge does not cumulate. Until recently, accepted theory has assumed that resource users will never self-organize to maintain their resources and that governments must impose solutions. Research in multiple disciplines, however, has found that some government policies accelerate resource destruction, whereas some resource users have invested their time and energy to achieve sustainability. A general framework is used to identify 10 subsystem variables that affect the likelihood of self-organization in efforts to achieve a sustainable SES.","author":[{"dropping-particle":"","family":"Ostrom","given":"Elinor","non-dropping-particle":"","parse-names":false,"suffix":""}],"container-title":"Science, New Series","id":"ITEM-5","issue":"5939","issued":{"date-parts":[["2009"]]},"page":"419-422","title":"A General Framework for Analyzing Sustainability of Social-Ecological Systems","type":"article-journal","volume":"325"},"uris":["http://www.mendeley.com/documents/?uuid=37c9e696-1c0b-425f-872f-640d27097e3a"]}],"mendeley":{"formattedCitation":"(F Berkes &amp; Folke, 1998; Fikret Berkes &lt;i&gt;et al.&lt;/i&gt;, 2000; Binder &lt;i&gt;et al.&lt;/i&gt;, 2013; McGinnis &amp; Ostrom, 2014; Ostrom, 2009)","manualFormatting":"(Berkes &amp; Folke, 1998; Berkes et al., 2000; Binder, Hinkel, Bots, &amp; Pahl-Wostl, 2013; McGinnis &amp; Ostrom, 2014; Ostrom, 2009)","plainTextFormattedCitation":"(F Berkes &amp; Folke, 1998; Fikret Berkes et al., 2000; Binder et al., 2013; McGinnis &amp; Ostrom, 2014; Ostrom, 2009)","previouslyFormattedCitation":"(F Berkes &amp; Folke, 1998; Fikret Berkes &lt;i&gt;et al.&lt;/i&gt;, 2000; Binder &lt;i&gt;et al.&lt;/i&gt;, 2013; McGinnis &amp; Ostrom, 2014; Ostrom, 2009)"},"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Berkes &amp; Folke, 1998; Berkes </w:t>
      </w:r>
      <w:r w:rsidRPr="0008241C">
        <w:rPr>
          <w:i/>
          <w:noProof/>
          <w:sz w:val="22"/>
          <w:szCs w:val="22"/>
          <w:lang w:val="de-DE"/>
        </w:rPr>
        <w:t>et al.</w:t>
      </w:r>
      <w:r w:rsidRPr="0008241C">
        <w:rPr>
          <w:noProof/>
          <w:sz w:val="22"/>
          <w:szCs w:val="22"/>
          <w:lang w:val="de-DE"/>
        </w:rPr>
        <w:t xml:space="preserve">, 2000; Binder </w:t>
      </w:r>
      <w:r w:rsidRPr="0008241C">
        <w:rPr>
          <w:i/>
          <w:noProof/>
          <w:sz w:val="22"/>
          <w:szCs w:val="22"/>
          <w:lang w:val="de-DE"/>
        </w:rPr>
        <w:t>et al.</w:t>
      </w:r>
      <w:r w:rsidRPr="0008241C">
        <w:rPr>
          <w:noProof/>
          <w:sz w:val="22"/>
          <w:szCs w:val="22"/>
          <w:lang w:val="de-DE"/>
        </w:rPr>
        <w:t>, 2013; McGinnis &amp; Ostrom, 2014; Ostrom, 2009)</w:t>
      </w:r>
      <w:r w:rsidRPr="0008241C">
        <w:rPr>
          <w:sz w:val="22"/>
          <w:szCs w:val="22"/>
        </w:rPr>
        <w:fldChar w:fldCharType="end"/>
      </w:r>
      <w:r w:rsidRPr="0008241C">
        <w:rPr>
          <w:sz w:val="22"/>
          <w:szCs w:val="22"/>
          <w:lang w:val="de-DE"/>
        </w:rPr>
        <w:t xml:space="preserve">. </w:t>
      </w:r>
      <w:r w:rsidRPr="0008241C">
        <w:rPr>
          <w:sz w:val="22"/>
          <w:szCs w:val="22"/>
        </w:rPr>
        <w:t xml:space="preserve">Adopting a CSES approach is highly appropriate at the Asia-Pacific context considering the long history of human dependence on (and management of) social-ecological systems as collected, among others, by the International Partnership for the Satoyama Initiative (IPSI) </w:t>
      </w:r>
      <w:r w:rsidRPr="0008241C">
        <w:rPr>
          <w:sz w:val="22"/>
          <w:szCs w:val="22"/>
        </w:rPr>
        <w:fldChar w:fldCharType="begin" w:fldLock="1"/>
      </w:r>
      <w:r w:rsidRPr="0008241C">
        <w:rPr>
          <w:sz w:val="22"/>
          <w:szCs w:val="22"/>
        </w:rPr>
        <w:instrText>ADDIN CSL_CITATION {"citationItems":[{"id":"ITEM-1","itemData":{"ISBN":"9789280845129","abstract":"This report presents a synthesis and integration of the findings from the Japan Satoyama Satoumi Assessment (JSSA) as a summary for decision makers. The JSSA is a study of the interaction between humans and terrestrial-aquatic ecosystems (satoyama) and marine-coastal ecosystems (satoumi) in Japan. The study analyses changes which have occurred in these ecosystems over the last 50 years and identifies plausible alternative futures of those landscapes in the year 2050 taking into account various drivers such as governmental and economic policy, climate change, technology, and socio-behavioural responses. Recommendations for decision makers based on the study’s findings are also included in the report.","editor":[{"dropping-particle":"","family":"Duraiappah","given":"AK","non-dropping-particle":"","parse-names":false,"suffix":""},{"dropping-particle":"","family":"Nakamura","given":"K","non-dropping-particle":"","parse-names":false,"suffix":""},{"dropping-particle":"","family":"Takeuchi","given":"K","non-dropping-particle":"","parse-names":false,"suffix":""},{"dropping-particle":"","family":"Watanabe","given":"M","non-dropping-particle":"","parse-names":false,"suffix":""},{"dropping-particle":"","family":"Nishi","given":"M","non-dropping-particle":"","parse-names":false,"suffix":""}],"id":"ITEM-1","issued":{"date-parts":[["2012"]]},"note":"http://scholar.google.com/scholar?hl=en&amp;amp;btnG=Search&amp;amp;q=intitle:Satoyama+-+Satoumi+Ecosystems+and+Human+Well-Being:+Socio-ecological+Production+Landscapes+of+Japan+-+Summary+for+Decision+Makers.#0","publisher":"UNU Tokyo","publisher-place":"Japan","title":"Satoyama-satoumi ecosystems and human well-being: socio-ecological production landscapes of Japan","type":"book"},"uris":["http://www.mendeley.com/documents/?uuid=76c6eb86-320a-438a-82fe-97296be595b3"]},{"id":"ITEM-2","itemData":{"author":[{"dropping-particle":"","family":"Ichikawa","given":"K","non-dropping-particle":"","parse-names":false,"suffix":""}],"container-title":"United Nations University Institute of Advanced Studies","id":"ITEM-2","issued":{"date-parts":[["2012"]]},"publisher-place":"Yokohama","title":"Socio-ecological production landscapes in Asia","type":"book"},"uris":["http://www.mendeley.com/documents/?uuid=5ca369da-58c7-44dc-88ea-ef27a5d03b9c"]},{"id":"ITEM-3","itemData":{"DOI":"10.1007/s11284-010-0745-8","ISBN":"0912-3814","ISSN":"0912-3814","abstract":"The satoyama landscape is a traditional Japanese rural land-use system that represents a balanced; relationship between human beings and nature, thereby sustaining a variety of ecosystem services, including the diversity of secondary natural environments. Overuse of the satoyama, as occurred during the Edo and early Meiji periods, as well as underuse as seen in the wake of the fuel and fertilizer revolutions of the 1960s, destroy this balance and hence the sustainability of this system.; The Satoyama Initiative is an effort to rebuild a healthy relationship between nature and people who respect the traditional knowledge embodied in the satoyama system, and to explore new shared management systems (‘‘new’’ commons) in which various actors, including corporations, participate in working toward the combined goals of a low-carbon, resource-circulating, nature-harmonious society. In the interests of furthering cooperation with developing nations, it is important that this initiative pay heed to the need for improved agricultural, forestry, and livestock industry productivity that harmonizes with the natural environment, and to the improvement of human well-being and the reduction of poverty.","author":[{"dropping-particle":"","family":"Takeuchi","given":"Kazuhiko","non-dropping-particle":"","parse-names":false,"suffix":""}],"container-title":"Ecological Research","id":"ITEM-3","issue":"5","issued":{"date-parts":[["2010","9","14"]]},"page":"891-897","publisher":"Springer","title":"Rebuilding the relationship between people and nature: the Satoyama Initiative","type":"article-journal","volume":"25"},"uris":["http://www.mendeley.com/documents/?uuid=56dc78d1-13d6-48e3-9389-835723c141e0"]}],"mendeley":{"formattedCitation":"(Duraiappah &lt;i&gt;et al.&lt;/i&gt;, 2012; Ichikawa, 2012; Takeuchi, 2010)","plainTextFormattedCitation":"(Duraiappah et al., 2012; Ichikawa, 2012; Takeuchi, 2010)","previouslyFormattedCitation":"(Duraiappah &lt;i&gt;et al.&lt;/i&gt;, 2012; Ichikawa, 2012; Takeuchi, 2010)"},"properties":{"noteIndex":0},"schema":"https://github.com/citation-style-language/schema/raw/master/csl-citation.json"}</w:instrText>
      </w:r>
      <w:r w:rsidRPr="0008241C">
        <w:rPr>
          <w:sz w:val="22"/>
          <w:szCs w:val="22"/>
        </w:rPr>
        <w:fldChar w:fldCharType="separate"/>
      </w:r>
      <w:r w:rsidRPr="0008241C">
        <w:rPr>
          <w:noProof/>
          <w:sz w:val="22"/>
          <w:szCs w:val="22"/>
        </w:rPr>
        <w:t xml:space="preserve">(Duraiappah </w:t>
      </w:r>
      <w:r w:rsidRPr="0008241C">
        <w:rPr>
          <w:i/>
          <w:noProof/>
          <w:sz w:val="22"/>
          <w:szCs w:val="22"/>
        </w:rPr>
        <w:t>et al.</w:t>
      </w:r>
      <w:r w:rsidRPr="0008241C">
        <w:rPr>
          <w:noProof/>
          <w:sz w:val="22"/>
          <w:szCs w:val="22"/>
        </w:rPr>
        <w:t>, 2012; Ichikawa, 2012; Takeuchi, 2010)</w:t>
      </w:r>
      <w:r w:rsidRPr="0008241C">
        <w:rPr>
          <w:sz w:val="22"/>
          <w:szCs w:val="22"/>
        </w:rPr>
        <w:fldChar w:fldCharType="end"/>
      </w:r>
      <w:r w:rsidRPr="0008241C">
        <w:rPr>
          <w:sz w:val="22"/>
          <w:szCs w:val="22"/>
        </w:rPr>
        <w:t>, and community-based natural resources management movements (see Section 1.1.3.2).</w:t>
      </w:r>
    </w:p>
    <w:p w14:paraId="0BD2F959" w14:textId="77777777" w:rsidR="00A01204" w:rsidRPr="0008241C" w:rsidRDefault="00A01204" w:rsidP="00A01204">
      <w:pPr>
        <w:rPr>
          <w:sz w:val="22"/>
          <w:szCs w:val="22"/>
        </w:rPr>
      </w:pPr>
    </w:p>
    <w:p w14:paraId="37B49357" w14:textId="77777777" w:rsidR="00A01204" w:rsidRPr="0008241C" w:rsidRDefault="00A01204" w:rsidP="00A01204">
      <w:pPr>
        <w:rPr>
          <w:sz w:val="22"/>
          <w:szCs w:val="22"/>
        </w:rPr>
      </w:pPr>
      <w:r w:rsidRPr="0008241C">
        <w:rPr>
          <w:b/>
          <w:i/>
          <w:sz w:val="22"/>
          <w:szCs w:val="22"/>
        </w:rPr>
        <w:lastRenderedPageBreak/>
        <w:t xml:space="preserve">Principle 2: Unravel the effects of multiple drivers of ecosystem change: </w:t>
      </w:r>
      <w:r w:rsidRPr="0008241C">
        <w:rPr>
          <w:sz w:val="22"/>
          <w:szCs w:val="22"/>
        </w:rPr>
        <w:t xml:space="preserve">Based on the IPBES Conceptual Framework (Section 1.3.2), the Asia-Pacific Regional Assessment acknowledges that multiple anthropogenic and natural drivers contribute to ecosystem change and biodiversity loss across the region. These drivers can be direct (e.g. natural hazards, pollution, land use change) or indirect generated outside ecosystems by different institutions and governance systems (e.g. poverty, inequality, globalization) </w:t>
      </w:r>
      <w:r w:rsidRPr="0008241C">
        <w:rPr>
          <w:sz w:val="22"/>
          <w:szCs w:val="22"/>
        </w:rPr>
        <w:fldChar w:fldCharType="begin" w:fldLock="1"/>
      </w:r>
      <w:r w:rsidRPr="0008241C">
        <w:rPr>
          <w:sz w:val="22"/>
          <w:szCs w:val="22"/>
        </w:rPr>
        <w:instrText>ADDIN CSL_CITATION {"citationItems":[{"id":"ITEM-1","itemData":{"DOI":"10.1371/journal.pbio.1002040","ISBN":"DOI: 10.1371/journal.pbio.1002040","ISSN":"1545-7885","PMID":"25585296","abstract":"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author":[{"dropping-particle":"","family":"Díaz","given":"Sandra","non-dropping-particle":"","parse-names":false,"suffix":""},{"dropping-particle":"","family":"Demissew","given":"Sebsebe","non-dropping-particle":"","parse-names":false,"suffix":""},{"dropping-particle":"","family":"Joly","given":"Carlos","non-dropping-particle":"","parse-names":false,"suffix":""},{"dropping-particle":"","family":"Lonsdale","given":"W Mark","non-dropping-particle":"","parse-names":false,"suffix":""},{"dropping-particle":"","family":"Larigauderie","given":"Anne","non-dropping-particle":"","parse-names":false,"suffix":""}],"container-title":"PLoS biology","id":"ITEM-1","issue":"1","issued":{"date-parts":[["2015"]]},"page":"e1002040","title":"A Rosetta Stone for nature's benefits to people.","type":"article-journal","volume":"13"},"uris":["http://www.mendeley.com/documents/?uuid=b7950905-24a9-467e-9492-973c971f8b25"]},{"id":"ITEM-2","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 RJ","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6"]]},"page":"1-16","title":"The IPBES Conceptual Framework — connecting nature and people","type":"article-journal","volume":"14"},"uris":["http://www.mendeley.com/documents/?uuid=b584b7f0-f544-4874-9098-336f31cfdc95"]},{"id":"ITEM-3","itemData":{"ISSN":"1341-6979","author":[{"dropping-particle":"","family":"Thompson","given":"Ian D","non-dropping-particle":"","parse-names":false,"suffix":""}],"container-title":"Journal of Forest Research","id":"ITEM-3","issue":"5","issued":{"date-parts":[["2015"]]},"page":"423-429","publisher":"Springer","title":"An overview of the science–policy interface among climate change, biodiversity, and terrestrial land use for production landscapes","type":"article-journal","volume":"20"},"uris":["http://www.mendeley.com/documents/?uuid=d2085c75-82f2-4235-9ed3-95953d07270e"]},{"id":"ITEM-4","itemData":{"author":[{"dropping-particle":"","family":"Zarandian","given":"Ardavan","non-dropping-particle":"","parse-names":false,"suffix":""},{"dropping-particle":"","family":"Baral","given":"Himlal","non-dropping-particle":"","parse-names":false,"suffix":""},{"dropping-particle":"","family":"Yavari","given":"Ahmad R","non-dropping-particle":"","parse-names":false,"suffix":""},{"dropping-particle":"","family":"Jafari","given":"Hamid R","non-dropping-particle":"","parse-names":false,"suffix":""},{"dropping-particle":"","family":"Stork","given":"Nigel E","non-dropping-particle":"","parse-names":false,"suffix":""},{"dropping-particle":"","family":"Ling","given":"Matthew A","non-dropping-particle":"","parse-names":false,"suffix":""},{"dropping-particle":"","family":"Amirnejad","given":"Hamid","non-dropping-particle":"","parse-names":false,"suffix":""}],"container-title":"Forests","id":"ITEM-4","issue":"3","issued":{"date-parts":[["2016"]]},"note":"NULL","page":"51","publisher":"Multidisciplinary Digital Publishing Institute","title":"Anthropogenic Decline of Ecosystem Services Threatens the Integrity of the Unique Hyrcanian (Caspian) Forests in Northern Iran","type":"article-journal","volume":"7"},"uris":["http://www.mendeley.com/documents/?uuid=3bf54ac5-e560-4313-96a9-1f7a26340f42"]}],"mendeley":{"formattedCitation":"(Díaz, Demissew, Carabias, &lt;i&gt;et al.&lt;/i&gt;, 2015; Díaz, Demissew, Joly, &lt;i&gt;et al.&lt;/i&gt;, 2015; Thompson, 2015; Zarandian &lt;i&gt;et al.&lt;/i&gt;, 2016)","manualFormatting":"(Díaz, et al., 2015; Díaz, et al., 2015; Thompson, 2015; Zarandian et al., 2016)","plainTextFormattedCitation":"(Díaz, Demissew, Carabias, et al., 2015; Díaz, Demissew, Joly, et al., 2015; Thompson, 2015; Zarandian et al., 2016)","previouslyFormattedCitation":"(Díaz, Demissew, Carabias, &lt;i&gt;et al.&lt;/i&gt;, 2015; Díaz, Demissew, Joly, &lt;i&gt;et al.&lt;/i&gt;, 2015; Thompson, 2015; Zarandia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xml:space="preserve">, 2015; Díaz, Demissew, Joly, </w:t>
      </w:r>
      <w:r w:rsidRPr="0008241C">
        <w:rPr>
          <w:i/>
          <w:noProof/>
          <w:sz w:val="22"/>
          <w:szCs w:val="22"/>
        </w:rPr>
        <w:t>et al.</w:t>
      </w:r>
      <w:r w:rsidRPr="0008241C">
        <w:rPr>
          <w:noProof/>
          <w:sz w:val="22"/>
          <w:szCs w:val="22"/>
        </w:rPr>
        <w:t xml:space="preserve">, 2015; Thompson, 2015; Zarandia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see Section 1.1.4, 1.4.3, Chapter 4). </w:t>
      </w:r>
    </w:p>
    <w:p w14:paraId="25853970" w14:textId="77777777" w:rsidR="00A01204" w:rsidRPr="0008241C" w:rsidRDefault="00A01204" w:rsidP="00A01204">
      <w:pPr>
        <w:rPr>
          <w:sz w:val="22"/>
          <w:szCs w:val="22"/>
        </w:rPr>
      </w:pPr>
    </w:p>
    <w:p w14:paraId="02F94672" w14:textId="77777777" w:rsidR="00A01204" w:rsidRPr="0008241C" w:rsidRDefault="00A01204" w:rsidP="00A01204">
      <w:pPr>
        <w:rPr>
          <w:sz w:val="22"/>
          <w:szCs w:val="22"/>
        </w:rPr>
      </w:pPr>
      <w:r w:rsidRPr="0008241C">
        <w:rPr>
          <w:b/>
          <w:i/>
          <w:sz w:val="22"/>
          <w:szCs w:val="22"/>
        </w:rPr>
        <w:t xml:space="preserve">Principle 3: Conduct integrated cross-scale analysis: </w:t>
      </w:r>
      <w:r w:rsidRPr="0008241C">
        <w:rPr>
          <w:sz w:val="22"/>
          <w:szCs w:val="22"/>
        </w:rPr>
        <w:t xml:space="preserve">CSESs are highly interlinked over space and time </w:t>
      </w:r>
      <w:r w:rsidRPr="0008241C">
        <w:rPr>
          <w:sz w:val="22"/>
          <w:szCs w:val="22"/>
        </w:rPr>
        <w:fldChar w:fldCharType="begin" w:fldLock="1"/>
      </w:r>
      <w:r w:rsidRPr="0008241C">
        <w:rPr>
          <w:sz w:val="22"/>
          <w:szCs w:val="22"/>
        </w:rPr>
        <w:instrText>ADDIN CSL_CITATION {"citationItems":[{"id":"ITEM-1","itemData":{"DOI":"10.5751/ES-05551-180426","ISBN":"17083087","ISSN":"1708-3087","abstract":"In this paper we compare 10 established frameworks for analyzing social-ecological systems. We limited ourselves to frameworks that were explicitly designed to be used by a wider community of researchers and practitioners. Although all these frameworks seem to have emerged from the need for concepts that permit structured, interdisciplinary reasoning about complex problems in social-ecological systems, they differ significantly with respect to contextual and structural criteria, such as conceptualization of the ecological and social systems and their interrelation. It appears that three main criteria suffice to produce a classification of frameworks that may be used as a decision tree when choosing a framework for analysis. These criteria are (i) whether a framework conceptualizes the relationship between the social and ecological systems as being uni- or bidirectional; (ii) whether it takes an anthropocentric or an ecocentric perspective on the ecological system; and (iii) whether it is an action-oriented or an analysis-oriented framework. © 2013 by the author(s).","author":[{"dropping-particle":"","family":"Binder","given":"Claudia R.","non-dropping-particle":"","parse-names":false,"suffix":""},{"dropping-particle":"","family":"Hinkel","given":"Jochen","non-dropping-particle":"","parse-names":false,"suffix":""},{"dropping-particle":"","family":"Bots","given":"Pieter W. G.","non-dropping-particle":"","parse-names":false,"suffix":""},{"dropping-particle":"","family":"Pahl-Wostl","given":"Claudia","non-dropping-particle":"","parse-names":false,"suffix":""}],"container-title":"Ecology and Society","id":"ITEM-1","issue":"4","issued":{"date-parts":[["2013"]]},"page":"art26","title":"Comparison of Frameworks for Analyzing Social-ecological Systems","type":"article-journal","volume":"18"},"uris":["http://www.mendeley.com/documents/?uuid=af8070df-e5c5-48ed-b61e-fe5dd1c59f9c"]},{"id":"ITEM-2","itemData":{"DOI":"10.1007/s11284-010-0746-7","ISBN":"0912-3814","ISSN":"09123814","PMID":"53480239","abstract":"Capturing the trends and status of urban biodiversity is challenged by current rapid changes, including increasing population flow into urban areas and multiple pressures on neighboring ecosystems. For this reason, this article aims to highlight relevant findings from both ecological and social sciences in the development of urban and biodiversity indicators. It examines the applicability of a model to an urban city in Japan. The objectives of this study are threefold. First, it reviews and summarizes the historical development and relevant existing studies of urban and biodiversity indicators, the Drivers-Pressure-State-Impact-Response (DPSIR) model is presented, and its main critiques are summarized. Second, trends in scientific studies in specific journals are identified. Third, practical lessons for a Japanese local municipality, the city of Nagoya, are derived from two previous sets of reviews. The applicability of the DPSIR to current practices in the city of Nagoya is examined to assess the relevance of the model to real situations.","author":[{"dropping-particle":"","family":"Kohsaka","given":"Ryo","non-dropping-particle":"","parse-names":false,"suffix":""}],"container-title":"Ecological Research","id":"ITEM-2","issue":"5","issued":{"date-parts":[["2010"]]},"page":"925-936","title":"Developing biodiversity indicators for cities: Applying the DPSIR model to Nagoya and integrating social and ecological aspects","type":"article-journal","volume":"25"},"uris":["http://www.mendeley.com/documents/?uuid=3cf52d32-1933-467c-bc0e-c1418220bafd"]}],"mendeley":{"formattedCitation":"(Binder &lt;i&gt;et al.&lt;/i&gt;, 2013; Kohsaka, 2010)","plainTextFormattedCitation":"(Binder et al., 2013; Kohsaka, 2010)","previouslyFormattedCitation":"(Binder &lt;i&gt;et al.&lt;/i&gt;, 2013; Kohsaka,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inder </w:t>
      </w:r>
      <w:r w:rsidRPr="0008241C">
        <w:rPr>
          <w:i/>
          <w:noProof/>
          <w:sz w:val="22"/>
          <w:szCs w:val="22"/>
        </w:rPr>
        <w:t>et al.</w:t>
      </w:r>
      <w:r w:rsidRPr="0008241C">
        <w:rPr>
          <w:noProof/>
          <w:sz w:val="22"/>
          <w:szCs w:val="22"/>
        </w:rPr>
        <w:t>, 2013; Kohsaka, 2010)</w:t>
      </w:r>
      <w:r w:rsidRPr="0008241C">
        <w:rPr>
          <w:sz w:val="22"/>
          <w:szCs w:val="22"/>
        </w:rPr>
        <w:fldChar w:fldCharType="end"/>
      </w:r>
      <w:r w:rsidRPr="0008241C">
        <w:rPr>
          <w:sz w:val="22"/>
          <w:szCs w:val="22"/>
        </w:rPr>
        <w:t xml:space="preserve">. In order to understand how the multiple drivers of ecosystem change affects biodiversity and ecosystem services (and ultimately good quality of life) it requires an integrated cross-scale analysis across different spatial and temporal domains </w:t>
      </w:r>
      <w:r w:rsidRPr="0008241C">
        <w:rPr>
          <w:sz w:val="22"/>
          <w:szCs w:val="22"/>
        </w:rPr>
        <w:fldChar w:fldCharType="begin" w:fldLock="1"/>
      </w:r>
      <w:r w:rsidRPr="0008241C">
        <w:rPr>
          <w:sz w:val="22"/>
          <w:szCs w:val="22"/>
        </w:rPr>
        <w:instrText>ADDIN CSL_CITATION {"citationItems":[{"id":"ITEM-1","itemData":{"DOI":"10.1016/j.ecocom.2012.11.001","ISBN":"1476-945X","ISSN":"1476945X","abstract":"Many production landscapes are complex human-environment systems operating at various spatio-temporal scales and provide a variety of ecosystem goods and services (EGS) vital to human well-being. EGS change over space and time as a result of changing patterns of land use or changes in the composition and structure of different vegetation types. Spatio-temporal assessment of EGS can provide valuable information on the consequences of changing land use and land cover for EGS and helps to deal with this complexity. We carried out a quantitative and qualitative appraisal of selected EGS (timber production, carbon stock, provision of water, water regulation, biodiversity, and forage production) to understand how these have altered in a complex mosaic of landscape that has undergone significant change over the past 200 years.Land use and land cover types and their associated EGS were assessed and mapped using a wide range of readily available data and tools. We also evaluated the trade-offs among services associated with observed land use change. In contrast to work elsewhere, we found the recent changes in land use and land cover have an overall positive impact on various EGS due mainly to the conversion of pasture to managed plantations which are connected to the larger areas of remnant vegetation. Results also indicate that there was a high level of variation in the distribution of the EGS across the landscape. Relatively intact native vegetation provides mainly regulating services whereas the modified landscapes provides provisioning services such as timber and forage production at the cost of regulating services. Rapidly changing demand and supply of certain goods and services (e.g., timber, pulp or carbon) may also have positive and negative impact on other services. For example, increasing plantation rotation has positive impacts for biodiversity and carbon stock but reduces stream flow and water yield. ?? 2012 Elsevier B.V.","author":[{"dropping-particle":"","family":"Baral","given":"Himlal","non-dropping-particle":"","parse-names":false,"suffix":""},{"dropping-particle":"","family":"Keenan","given":"Rodney J.","non-dropping-particle":"","parse-names":false,"suffix":""},{"dropping-particle":"","family":"Fox","given":"Julian C.","non-dropping-particle":"","parse-names":false,"suffix":""},{"dropping-particle":"","family":"Stork","given":"Nigel E.","non-dropping-particle":"","parse-names":false,"suffix":""},{"dropping-particle":"","family":"Kasel","given":"Sabine","non-dropping-particle":"","parse-names":false,"suffix":""}],"container-title":"Ecological Complexity","id":"ITEM-1","issued":{"date-parts":[["2013"]]},"page":"35-45","title":"Spatial assessment of ecosystem goods and services in complex production landscapes: A case study from south-eastern Australia","type":"article-journal","volume":"13"},"uris":["http://www.mendeley.com/documents/?uuid=151e5b37-db37-4f52-bd5e-ee94c7244f01"]},{"id":"ITEM-2","itemData":{"DOI":"10.1016/j.ecolind.2013.09.022","ISBN":"1470-160X","ISSN":"1470160X","abstract":"Human impacts on the natural environment have resulted in a steady decline in biodiversity and associated ecosystem services. A major policy and management challenge is to efficiently allocate limited resources for nature conservation to maximise biodiversity benefits. Spatial assessment and mapping of biodiversity value plays a vital role in identifying key areas for conservation and establishing conservation priorities. This study measured biodiversity value using readily available data and tools in order to identify conservation priority sites in a heavily modified and fragmented production landscape. The study also assessed trade-offs among biodiversity and other ecosystem services. We used spatial tools for assessing and mapping biodiversity such as Patch Analyst in ArcGIS 10.2 to assess landscape alteration states, and the Integrated Valuation of Ecosystem Services and Tradeoffs to identify habitat quality. Results indicated that areas of high biodiversity conservation value were concentrated in less modified land-cover types. Substantially modified land-cover types (generally associated with agriculture and irrigated pastures) had lower habitat quality and biodiversity value. The analysis revealed that assessments based solely on habitat condition may not be the most suitable basis for conservation planning because this does not include associated adjacent land uses, roads or other threats to biodiversity. Spatially targeted environmental plantings and less intensive agroforestry that reconnect native remnants in heavily fragmented landscapes can provide significant potential conservation outcomes. Planned landscape reconfiguration based on readily available spatial data can yield net positive benefits to biodiversity by halting degradation of remnant native vegetation and increasing total habitat area. ?? 2013 Elsevier Ltd.","author":[{"dropping-particle":"","family":"Baral","given":"Himlal","non-dropping-particle":"","parse-names":false,"suffix":""},{"dropping-particle":"","family":"Keenan","given":"Rodney J.","non-dropping-particle":"","parse-names":false,"suffix":""},{"dropping-particle":"","family":"Sharma","given":"Sunil K.","non-dropping-particle":"","parse-names":false,"suffix":""},{"dropping-particle":"","family":"Stork","given":"Nigel E.","non-dropping-particle":"","parse-names":false,"suffix":""},{"dropping-particle":"","family":"Kasel","given":"Sabine","non-dropping-particle":"","parse-names":false,"suffix":""}],"container-title":"Ecological Indicators","id":"ITEM-2","issued":{"date-parts":[["2014"]]},"page":"552-562","title":"Spatial assessment and mapping of biodiversity and conservation priorities in a heavily modified and fragmented production landscape in north-central Victoria, Australia","type":"article-journal","volume":"36"},"uris":["http://www.mendeley.com/documents/?uuid=36dd7f16-ccc5-4d4c-afa7-8b684e703d7e"]}],"mendeley":{"formattedCitation":"(Baral &lt;i&gt;et al.&lt;/i&gt;, 2013, 2014)","manualFormatting":"(Baral, Keenan, Fox, Stork, &amp; Kasel, 2013; Baral, Keenan, Sharma, Stork, &amp; Kasel, 2014","plainTextFormattedCitation":"(Baral et al., 2013, 2014)","previouslyFormattedCitation":"(Baral &lt;i&gt;et al.&lt;/i&gt;, 2013, 2014)"},"properties":{"noteIndex":0},"schema":"https://github.com/citation-style-language/schema/raw/master/csl-citation.json"}</w:instrText>
      </w:r>
      <w:r w:rsidRPr="0008241C">
        <w:rPr>
          <w:sz w:val="22"/>
          <w:szCs w:val="22"/>
        </w:rPr>
        <w:fldChar w:fldCharType="separate"/>
      </w:r>
      <w:r w:rsidRPr="0008241C">
        <w:rPr>
          <w:noProof/>
          <w:sz w:val="22"/>
          <w:szCs w:val="22"/>
        </w:rPr>
        <w:t>(Baral, Keenan, Fox, Stork, &amp; Kasel, 2013; Baral, Keenan, Sharma, Stork, &amp; Kasel, 2014</w:t>
      </w:r>
      <w:r w:rsidRPr="0008241C">
        <w:rPr>
          <w:sz w:val="22"/>
          <w:szCs w:val="22"/>
        </w:rPr>
        <w:fldChar w:fldCharType="end"/>
      </w:r>
      <w:r w:rsidRPr="0008241C">
        <w:rPr>
          <w:sz w:val="22"/>
          <w:szCs w:val="22"/>
        </w:rPr>
        <w:t xml:space="preserve">). </w:t>
      </w:r>
    </w:p>
    <w:p w14:paraId="30104534" w14:textId="77777777" w:rsidR="00A01204" w:rsidRPr="0008241C" w:rsidRDefault="00A01204" w:rsidP="00A01204">
      <w:pPr>
        <w:rPr>
          <w:sz w:val="22"/>
          <w:szCs w:val="22"/>
        </w:rPr>
      </w:pPr>
    </w:p>
    <w:p w14:paraId="7B3BA1CC" w14:textId="77777777" w:rsidR="00A01204" w:rsidRPr="0008241C" w:rsidRDefault="00A01204" w:rsidP="00A01204">
      <w:pPr>
        <w:rPr>
          <w:sz w:val="22"/>
          <w:szCs w:val="22"/>
        </w:rPr>
      </w:pPr>
      <w:r w:rsidRPr="0008241C">
        <w:rPr>
          <w:b/>
          <w:i/>
          <w:sz w:val="22"/>
          <w:szCs w:val="22"/>
        </w:rPr>
        <w:t xml:space="preserve">Principle 4: Consider multiple value systems: </w:t>
      </w:r>
      <w:r w:rsidRPr="0008241C">
        <w:rPr>
          <w:sz w:val="22"/>
          <w:szCs w:val="22"/>
        </w:rPr>
        <w:t xml:space="preserve">There are diverse ways to conceptualise the multiple values associated with biodiversity and ecosystem services </w:t>
      </w:r>
      <w:r w:rsidRPr="0008241C">
        <w:rPr>
          <w:sz w:val="22"/>
          <w:szCs w:val="22"/>
        </w:rPr>
        <w:fldChar w:fldCharType="begin" w:fldLock="1"/>
      </w:r>
      <w:r w:rsidRPr="0008241C">
        <w:rPr>
          <w:sz w:val="22"/>
          <w:szCs w:val="22"/>
        </w:rPr>
        <w:instrText>ADDIN CSL_CITATION {"citationItems":[{"id":"ITEM-1","itemData":{"DOI":"10.1016/j.ecolind.2013.03.003","ISBN":"1470-160X; 1872-7034","ISSN":"1470160X","abstract":"One of the key challenges for ecosystem services research is to develop a comprehensive methodological approach in which biophysical, socio-cultural and monetary value-domains can be explicitly considered and integrated into decision making processes. This paper operationalizes a methodological approach for ecosystem service assessment on the basis of value pluralism. We assessed eleven ecosystem services delivered in the Doñana social-ecological system (SW Spain). We found that different ecosystem service trade-offs came into view depending the value-domain in which services were assessed. The use of different valuation methods uncovers the fact that methods to elicit value actually shape and define the values being elicited. In this context, the prevalence of biophysical and monetary value-domains in scientific literature entails two main concerns: (1) the ecosystem service concept reflect in a limited extent the concerns of their beneficiaries, and (2) ecosystem service assessment results are biased towards the information provided by markets at the expense of other value-articulating institutions. Recognizing the role of ecosystem service assessment methods as value-articulating institutions, we call for a methodological framework able to contemplate the multidimensional nature of ecosystem services. © 2013 Elsevier Ltd. All rights reserved.","author":[{"dropping-particle":"","family":"Martín-López","given":"Berta","non-dropping-particle":"","parse-names":false,"suffix":""},{"dropping-particle":"","family":"Gómez-Baggethun","given":"Erik","non-dropping-particle":"","parse-names":false,"suffix":""},{"dropping-particle":"","family":"García-Llorente","given":"Marina","non-dropping-particle":"","parse-names":false,"suffix":""},{"dropping-particle":"","family":"Montes","given":"Carlos","non-dropping-particle":"","parse-names":false,"suffix":""}],"container-title":"Ecological Indicators","id":"ITEM-1","issue":"PART A","issued":{"date-parts":[["2014"]]},"page":"220-228","title":"Trade-offs across value-domains in ecosystem services assessment","type":"article-journal","volume":"37"},"uris":["http://www.mendeley.com/documents/?uuid=294086e5-bd9f-48a0-9a81-64b7af0d33cc"]}],"mendeley":{"formattedCitation":"(Martín-López &lt;i&gt;et al.&lt;/i&gt;, 2014)","plainTextFormattedCitation":"(Martín-López et al., 2014)","previouslyFormattedCitation":"(Martín-López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artín-López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cluding social, cultural and spiritual values </w:t>
      </w:r>
      <w:r w:rsidRPr="0008241C">
        <w:rPr>
          <w:sz w:val="22"/>
          <w:szCs w:val="22"/>
        </w:rPr>
        <w:fldChar w:fldCharType="begin" w:fldLock="1"/>
      </w:r>
      <w:r w:rsidRPr="0008241C">
        <w:rPr>
          <w:sz w:val="22"/>
          <w:szCs w:val="22"/>
        </w:rPr>
        <w:instrText>ADDIN CSL_CITATION {"citationItems":[{"id":"ITEM-1","itemData":{"DOI":"10.1080/21513732.2015.1027793","ISSN":"2151-3732","abstract":"Mountain ecosystems are increasingly being affected by global environmental change, challenging the ubiquitous agro- ecosystem-based livelihoods of the people. This article uses participatory research methods to document and analyse (1) local and regional impacts of climate change on ecosystem services (ES) and livelihoods, and (2) the main current adaptation strategies of local peoples in the mountains of central Nepal. Major observed impacts include reduced precipitation and an irregular rainfall pattern, affecting paddy cultivation and winter crop production. Production is also affected by increased pest and pathogen prevalence. Other impacts include increased livestock disease and reduced forest regeneration. Our results confirm earlier findings of a decrease in the district’s forest cover in past; however, substantial efforts in forest conservation and management at the local level have gradually increased forest cover in recent years. Despite the increased potential for forest ecosystem services, the availability of forest goods, in particular fuel wood, fodder and litter, have decreased because of a strict regulation on forest goods extraction. Additionally, new invasive species are colonising these forests, preventing regeneration of preferred and local forest vegetation in some areas and, as a result, the densities of tree crops are changing. Most users cope with these changes by short term, reactive solutions. However, a number of local adaptation strategies, such as changing both agricultural practices and water harvesting and management, are increasing efficiency in resource use. To increase the adaptive capacity of poor households, we suggest it is essential to incorporate climate change adaptations within the local planning process","author":[{"dropping-particle":"","family":"Bhatta","given":"Laxmi D.","non-dropping-particle":"","parse-names":false,"suffix":""},{"dropping-particle":"","family":"Oort","given":"Bob Eric Helmuth","non-dropping-particle":"van","parse-names":false,"suffix":""},{"dropping-particle":"","family":"Stork","given":"Nigel E.","non-dropping-particle":"","parse-names":false,"suffix":""},{"dropping-particle":"","family":"Baral","given":"Himlal","non-dropping-particle":"","parse-names":false,"suffix":""}],"container-title":"International Journal of Biodiversity Science, Ecosystem Services &amp; Management","id":"ITEM-1","issue":"2","issued":{"date-parts":[["2015"]]},"page":"145-155","title":"Ecosystem services and livelihoods in a changing climate: Understanding local adaptations in the Upper Koshi, Nepal","type":"article-journal","volume":"11"},"uris":["http://www.mendeley.com/documents/?uuid=6775f50c-7988-4ecc-9b61-2f641a8b0cd6"]},{"id":"ITEM-2","itemData":{"DOI":"10.1016/j.ecolecon.2011.11.011","ISBN":"0921-8009","ISSN":"09218009","PMID":"1281265","abstract":"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variously lumped together with/as cultural services-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cultural' benefits, full characterization of services must address non-material values through methods from diverse social sciences. ?? 2011 Elsevier B.V..","author":[{"dropping-particle":"","family":"Chan","given":"Kai M a","non-dropping-particle":"","parse-names":false,"suffix":""},{"dropping-particle":"","family":"Satterfield","given":"Terre","non-dropping-particle":"","parse-names":false,"suffix":""},{"dropping-particle":"","family":"Goldstein","given":"Joshua","non-dropping-particle":"","parse-names":false,"suffix":""}],"container-title":"Ecological Economics","id":"ITEM-2","issued":{"date-parts":[["2012"]]},"page":"8-18","title":"Rethinking ecosystem services to better address and navigate cultural values","type":"article-journal","volume":"74"},"uris":["http://www.mendeley.com/documents/?uuid=279fc3f5-530a-49b8-9b85-88452d00003a"]},{"id":"ITEM-3","itemData":{"ISSN":"2212-0416","author":[{"dropping-particle":"","family":"Oort","given":"Bob","non-dropping-particle":"van","parse-names":false,"suffix":""},{"dropping-particle":"","family":"Bhatta","given":"Laxmi Dutt","non-dropping-particle":"","parse-names":false,"suffix":""},{"dropping-particle":"","family":"Baral","given":"Himlal","non-dropping-particle":"","parse-names":false,"suffix":""},{"dropping-particle":"","family":"Rai","given":"Rajesh Kumar","non-dropping-particle":"","parse-names":false,"suffix":""},{"dropping-particle":"","family":"Dhakal","given":"Madhav","non-dropping-particle":"","parse-names":false,"suffix":""},{"dropping-particle":"","family":"Rucevska","given":"Ieva","non-dropping-particle":"","parse-names":false,"suffix":""},{"dropping-particle":"","family":"Adhikari","given":"Ramesh","non-dropping-particle":"","parse-names":false,"suffix":""}],"container-title":"Ecosystem Services","id":"ITEM-3","issued":{"date-parts":[["2015"]]},"note":"NULL","page":"70-80","publisher":"Elsevier","title":"Assessing community values to support mapping of ecosystem services in the Koshi river basin, Nepal","type":"article-journal","volume":"13"},"uris":["http://www.mendeley.com/documents/?uuid=19c4d6a2-7792-48ef-a509-fc5daf4612ce"]}],"mendeley":{"formattedCitation":"(Bhatta &lt;i&gt;et al.&lt;/i&gt;, 2015; Chan &lt;i&gt;et al.&lt;/i&gt;, 2012; van Oort &lt;i&gt;et al.&lt;/i&gt;, 2015)","plainTextFormattedCitation":"(Bhatta et al., 2015; Chan et al., 2012; van Oort et al., 2015)","previouslyFormattedCitation":"(Bhatta &lt;i&gt;et al.&lt;/i&gt;, 2015; Chan &lt;i&gt;et al.&lt;/i&gt;, 2012; van Oort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 </w:t>
      </w:r>
      <w:r w:rsidRPr="0008241C">
        <w:rPr>
          <w:i/>
          <w:noProof/>
          <w:sz w:val="22"/>
          <w:szCs w:val="22"/>
        </w:rPr>
        <w:t>et al.</w:t>
      </w:r>
      <w:r w:rsidRPr="0008241C">
        <w:rPr>
          <w:noProof/>
          <w:sz w:val="22"/>
          <w:szCs w:val="22"/>
        </w:rPr>
        <w:t xml:space="preserve">, 2015; Chan </w:t>
      </w:r>
      <w:r w:rsidRPr="0008241C">
        <w:rPr>
          <w:i/>
          <w:noProof/>
          <w:sz w:val="22"/>
          <w:szCs w:val="22"/>
        </w:rPr>
        <w:t>et al.</w:t>
      </w:r>
      <w:r w:rsidRPr="0008241C">
        <w:rPr>
          <w:noProof/>
          <w:sz w:val="22"/>
          <w:szCs w:val="22"/>
        </w:rPr>
        <w:t xml:space="preserve">, 2012; van Oort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ee Section 1.3.5, Chapter 2). For example, the traditional worldview of "</w:t>
      </w:r>
      <w:r w:rsidRPr="0008241C">
        <w:rPr>
          <w:i/>
          <w:sz w:val="22"/>
          <w:szCs w:val="22"/>
        </w:rPr>
        <w:t>living in harmony with nature</w:t>
      </w:r>
      <w:r w:rsidRPr="0008241C">
        <w:rPr>
          <w:sz w:val="22"/>
          <w:szCs w:val="22"/>
        </w:rPr>
        <w:t xml:space="preserve">", which has been adopted as CBD’s vision for 2050 (Section 1.4.1) is widely observed in the Asia-Pacific region (Ichikawa, 2012; cf. Aichi Biodiversity Targets of the CBD). In order to acknowledge the highly diverse socio-cultural contexts of the region and the multiple value systems embedded within them, the Asia-Pacific Regional Assessment adopts and utilises the findings of the IPBES Deliverable 3d on the diverse conceptualisation of the values of biodiversity </w:t>
      </w:r>
      <w:r w:rsidRPr="0008241C">
        <w:rPr>
          <w:sz w:val="22"/>
          <w:szCs w:val="22"/>
        </w:rPr>
        <w:fldChar w:fldCharType="begin" w:fldLock="1"/>
      </w:r>
      <w:r w:rsidRPr="0008241C">
        <w:rPr>
          <w:sz w:val="22"/>
          <w:szCs w:val="22"/>
        </w:rPr>
        <w:instrText>ADDIN CSL_CITATION {"citationItems":[{"id":"ITEM-1","itemData":{"abstract":"Note by the secretariat 1. At its third session, in its decision IPBES-3/1 (sect. V, para. 2) on the work programme for the period 2014‒2018, the Plenary of the Intergovernmental Science-Policy Platform on Biodiversity and Ecosystem Services approved, until the fourth session of the Plenary, the continuation of the expert group established for the development of the preliminary guide on the conceptualization of values of biodiversity and nature's benefits to people, which, at the discretion of the Chair, following consultations with the Bureau, could be expanded to include a limited number of resource persons and representatives of strategic partners as resources permitted. 2. In the same decision (sect. V, para. 3), the Plenary requested the expert group to revise the preliminary guide (IPBES/3/INF/7) following an open review by Governments and stakeholders. 3. The preliminary guide was open for online review by Governments and stakeholders from 26 February to 31 March 2015, together with the scoping report for the methodological assessment on values (IPBES/4/9). Comments received were discussed by the expert group for this deliverable at its meeting held in Budapest from 8 to 11 June 2015, and the guide was revised accordingly. Thereafter, the preliminary guide was the subject of an internal expert group review before being finalized and submitted to the Plenary at its fourth session (see annex III). 4. Annex I to the present note sets out the list of selected experts who attended the workshop in Budapest and drafted the guide, as well as the list of experts who reviewed it. Annex II sets out the stepwise approach to assessing the diverse conceptualization of multiple values of nature and its benefits, and provides a summary of the preliminary guide, the complete version of which is presented in annex III. The annexes are presented without formal editing.","author":[{"dropping-particle":"","family":"IPBES","given":"","non-dropping-particle":"","parse-names":false,"suffix":""}],"id":"ITEM-1","issued":{"date-parts":[["2015"]]},"number":"IPBES/4/INF/13","publisher-place":"Bonn","title":"Preliminary guide regarding diverse conceptualization of multiple values of nature and its benefits, including biodiversity and ecosystem functions and services (deliverable 3 (d))","type":"report"},"uris":["http://www.mendeley.com/documents/?uuid=11c37e35-c255-404d-ba67-7e3703193875"]},{"id":"ITEM-2","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2","issued":{"date-parts":[["2017"]]},"page":"7-16","title":"Valuing nature's contributions to people: The IPBES approach","type":"article-journal","volume":"26"},"uris":["http://www.mendeley.com/documents/?uuid=233e4521-3d53-408c-88f9-0b6d465db008"]}],"mendeley":{"formattedCitation":"(IPBES, 2015; Pascual &lt;i&gt;et al.&lt;/i&gt;, 2017)","plainTextFormattedCitation":"(IPBES, 2015; Pascual et al., 2017)","previouslyFormattedCitation":"(IPBES, 2015; 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IPBES, 2015; 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39BB1203" w14:textId="77777777" w:rsidR="00A01204" w:rsidRPr="0008241C" w:rsidRDefault="00A01204" w:rsidP="00A01204">
      <w:pPr>
        <w:rPr>
          <w:sz w:val="22"/>
          <w:szCs w:val="22"/>
        </w:rPr>
      </w:pPr>
    </w:p>
    <w:p w14:paraId="58AEBD27" w14:textId="77777777" w:rsidR="00A01204" w:rsidRPr="0008241C" w:rsidRDefault="00A01204" w:rsidP="00A01204">
      <w:pPr>
        <w:rPr>
          <w:sz w:val="22"/>
          <w:szCs w:val="22"/>
        </w:rPr>
      </w:pPr>
      <w:r w:rsidRPr="0008241C">
        <w:rPr>
          <w:b/>
          <w:i/>
          <w:sz w:val="22"/>
          <w:szCs w:val="22"/>
        </w:rPr>
        <w:t xml:space="preserve">Principle 5: Integrate multiple sources of knowledge: </w:t>
      </w:r>
      <w:r w:rsidRPr="0008241C">
        <w:rPr>
          <w:sz w:val="22"/>
          <w:szCs w:val="22"/>
        </w:rPr>
        <w:t xml:space="preserve">The Asia-Pacific Regional Assessment acknowledges the importance of (and need to) integrate insights from different knowledge systems. It taps on modern scientific knowledge, ILK and other knowledge systems both from in-situ and ex-situ sources </w:t>
      </w:r>
      <w:r w:rsidRPr="0008241C">
        <w:rPr>
          <w:sz w:val="22"/>
          <w:szCs w:val="22"/>
        </w:rPr>
        <w:fldChar w:fldCharType="begin" w:fldLock="1"/>
      </w:r>
      <w:r w:rsidRPr="0008241C">
        <w:rPr>
          <w:sz w:val="22"/>
          <w:szCs w:val="22"/>
        </w:rPr>
        <w:instrText>ADDIN CSL_CITATION {"citationItems":[{"id":"ITEM-1","itemData":{"ISSN":"1341-6979","author":[{"dropping-particle":"","family":"Kohsaka","given":"Ryo","non-dropping-particle":"","parse-names":false,"suffix":""},{"dropping-particle":"","family":"Tomiyoshi","given":"Mitsuyuki","non-dropping-particle":"","parse-names":false,"suffix":""},{"dropping-particle":"","family":"Saito","given":"Osamu","non-dropping-particle":"","parse-names":false,"suffix":""},{"dropping-particle":"","family":"Hashimoto","given":"Shizuka","non-dropping-particle":"","parse-names":false,"suffix":""},{"dropping-particle":"","family":"Mohammend","given":"Leah","non-dropping-particle":"","parse-names":false,"suffix":""}],"container-title":"Journal of Forest Research","id":"ITEM-1","issue":"5","issued":{"date-parts":[["2015"]]},"page":"453-463","publisher":"Springer","title":"Interactions of knowledge systems in shiitake mushroom production: a case study on the Noto Peninsula, Japan","type":"article-journal","volume":"20"},"uris":["http://www.mendeley.com/documents/?uuid=41be9063-d299-46ee-9471-0925659d92dd"]},{"id":"ITEM-2","itemData":{"author":[{"dropping-particle":"","family":"Thaman","given":"R.R.","non-dropping-particle":"","parse-names":false,"suffix":""}],"container-title":"Tracking Key Trends in Biodiversity Science and Policy: Based on the Proceedings of a UNESCO International Conference on Biodiversity Science and Policy, edited by LA Brooks and S. Aricò","id":"ITEM-2","issued":{"date-parts":[["2013"]]},"page":"23-25","title":"Ethno-biodiversity, Taxonomy and Bioinformatics for All Ages: Engaging and Educating the Next Generation of Taxonomists as a Foundation for Sustainable Living on Planet earth–Challenges and Opportunities","type":"paper-conference"},"uris":["http://www.mendeley.com/documents/?uuid=fb158b64-670c-4c53-98c5-00107e4e1d4e"]},{"id":"ITEM-3","itemData":{"ISSN":"2212-0416","author":[{"dropping-particle":"","family":"Oort","given":"Bob","non-dropping-particle":"van","parse-names":false,"suffix":""},{"dropping-particle":"","family":"Bhatta","given":"Laxmi Dutt","non-dropping-particle":"","parse-names":false,"suffix":""},{"dropping-particle":"","family":"Baral","given":"Himlal","non-dropping-particle":"","parse-names":false,"suffix":""},{"dropping-particle":"","family":"Rai","given":"Rajesh Kumar","non-dropping-particle":"","parse-names":false,"suffix":""},{"dropping-particle":"","family":"Dhakal","given":"Madhav","non-dropping-particle":"","parse-names":false,"suffix":""},{"dropping-particle":"","family":"Rucevska","given":"Ieva","non-dropping-particle":"","parse-names":false,"suffix":""},{"dropping-particle":"","family":"Adhikari","given":"Ramesh","non-dropping-particle":"","parse-names":false,"suffix":""}],"container-title":"Ecosystem Services","id":"ITEM-3","issued":{"date-parts":[["2015"]]},"note":"NULL","page":"70-80","publisher":"Elsevier","title":"Assessing community values to support mapping of ecosystem services in the Koshi river basin, Nepal","type":"article-journal","volume":"13"},"uris":["http://www.mendeley.com/documents/?uuid=19c4d6a2-7792-48ef-a509-fc5daf4612ce"]},{"id":"ITEM-4","itemData":{"author":[{"dropping-particle":"","family":"Zarandian","given":"Ardavan","non-dropping-particle":"","parse-names":false,"suffix":""},{"dropping-particle":"","family":"Baral","given":"Himlal","non-dropping-particle":"","parse-names":false,"suffix":""},{"dropping-particle":"","family":"Yavari","given":"Ahmad R","non-dropping-particle":"","parse-names":false,"suffix":""},{"dropping-particle":"","family":"Jafari","given":"Hamid R","non-dropping-particle":"","parse-names":false,"suffix":""},{"dropping-particle":"","family":"Stork","given":"Nigel E","non-dropping-particle":"","parse-names":false,"suffix":""},{"dropping-particle":"","family":"Ling","given":"Matthew A","non-dropping-particle":"","parse-names":false,"suffix":""},{"dropping-particle":"","family":"Amirnejad","given":"Hamid","non-dropping-particle":"","parse-names":false,"suffix":""}],"container-title":"Forests","id":"ITEM-4","issue":"3","issued":{"date-parts":[["2016"]]},"note":"NULL","page":"51","publisher":"Multidisciplinary Digital Publishing Institute","title":"Anthropogenic Decline of Ecosystem Services Threatens the Integrity of the Unique Hyrcanian (Caspian) Forests in Northern Iran","type":"article-journal","volume":"7"},"uris":["http://www.mendeley.com/documents/?uuid=3bf54ac5-e560-4313-96a9-1f7a26340f42"]}],"mendeley":{"formattedCitation":"(Kohsaka &lt;i&gt;et al.&lt;/i&gt;, 2015; Thaman, 2013a; van Oort &lt;i&gt;et al.&lt;/i&gt;, 2015; Zarandian &lt;i&gt;et al.&lt;/i&gt;, 2016)","plainTextFormattedCitation":"(Kohsaka et al., 2015; Thaman, 2013a; van Oort et al., 2015; Zarandian et al., 2016)","previouslyFormattedCitation":"(Kohsaka &lt;i&gt;et al.&lt;/i&gt;, 2015; Thaman, 2013a; van Oort &lt;i&gt;et al.&lt;/i&gt;, 2015; Zarandia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ohsaka </w:t>
      </w:r>
      <w:r w:rsidRPr="0008241C">
        <w:rPr>
          <w:i/>
          <w:noProof/>
          <w:sz w:val="22"/>
          <w:szCs w:val="22"/>
        </w:rPr>
        <w:t>et al.</w:t>
      </w:r>
      <w:r w:rsidRPr="0008241C">
        <w:rPr>
          <w:noProof/>
          <w:sz w:val="22"/>
          <w:szCs w:val="22"/>
        </w:rPr>
        <w:t xml:space="preserve">, 2015; Thaman, 2013a; van Oort </w:t>
      </w:r>
      <w:r w:rsidRPr="0008241C">
        <w:rPr>
          <w:i/>
          <w:noProof/>
          <w:sz w:val="22"/>
          <w:szCs w:val="22"/>
        </w:rPr>
        <w:t>et al.</w:t>
      </w:r>
      <w:r w:rsidRPr="0008241C">
        <w:rPr>
          <w:noProof/>
          <w:sz w:val="22"/>
          <w:szCs w:val="22"/>
        </w:rPr>
        <w:t xml:space="preserve">, 2015; Zarandia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ILK is particularly pertinent in the Asia-Pacific considering given the long history of indigenous and sustainable ways to manage biodiversity and ecosystem services utilised by various indigenous groups throughout the region (e.g. </w:t>
      </w:r>
      <w:r w:rsidRPr="0008241C">
        <w:rPr>
          <w:sz w:val="22"/>
          <w:szCs w:val="22"/>
        </w:rPr>
        <w:fldChar w:fldCharType="begin" w:fldLock="1"/>
      </w:r>
      <w:r w:rsidRPr="0008241C">
        <w:rPr>
          <w:sz w:val="22"/>
          <w:szCs w:val="22"/>
        </w:rPr>
        <w:instrText>ADDIN CSL_CITATION {"citationItems":[{"id":"ITEM-1","itemData":{"DOI":"10.1080/21513732.2015.1027793","ISSN":"2151-3732","abstract":"Mountain ecosystems are increasingly being affected by global environmental change, challenging the ubiquitous agro- ecosystem-based livelihoods of the people. This article uses participatory research methods to document and analyse (1) local and regional impacts of climate change on ecosystem services (ES) and livelihoods, and (2) the main current adaptation strategies of local peoples in the mountains of central Nepal. Major observed impacts include reduced precipitation and an irregular rainfall pattern, affecting paddy cultivation and winter crop production. Production is also affected by increased pest and pathogen prevalence. Other impacts include increased livestock disease and reduced forest regeneration. Our results confirm earlier findings of a decrease in the district’s forest cover in past; however, substantial efforts in forest conservation and management at the local level have gradually increased forest cover in recent years. Despite the increased potential for forest ecosystem services, the availability of forest goods, in particular fuel wood, fodder and litter, have decreased because of a strict regulation on forest goods extraction. Additionally, new invasive species are colonising these forests, preventing regeneration of preferred and local forest vegetation in some areas and, as a result, the densities of tree crops are changing. Most users cope with these changes by short term, reactive solutions. However, a number of local adaptation strategies, such as changing both agricultural practices and water harvesting and management, are increasing efficiency in resource use. To increase the adaptive capacity of poor households, we suggest it is essential to incorporate climate change adaptations within the local planning process","author":[{"dropping-particle":"","family":"Bhatta","given":"Laxmi D.","non-dropping-particle":"","parse-names":false,"suffix":""},{"dropping-particle":"","family":"Oort","given":"Bob Eric Helmuth","non-dropping-particle":"van","parse-names":false,"suffix":""},{"dropping-particle":"","family":"Stork","given":"Nigel E.","non-dropping-particle":"","parse-names":false,"suffix":""},{"dropping-particle":"","family":"Baral","given":"Himlal","non-dropping-particle":"","parse-names":false,"suffix":""}],"container-title":"International Journal of Biodiversity Science, Ecosystem Services &amp; Management","id":"ITEM-1","issue":"2","issued":{"date-parts":[["2015"]]},"page":"145-155","title":"Ecosystem services and livelihoods in a changing climate: Understanding local adaptations in the Upper Koshi, Nepal","type":"article-journal","volume":"11"},"uris":["http://www.mendeley.com/documents/?uuid=6775f50c-7988-4ecc-9b61-2f641a8b0cd6"]},{"id":"ITEM-2","itemData":{"ISSN":"0090-0036","author":[{"dropping-particle":"","family":"Cochran","given":"Patricia A L","non-dropping-particle":"","parse-names":false,"suffix":""},{"dropping-particle":"","family":"Marshall","given":"Catherine A","non-dropping-particle":"","parse-names":false,"suffix":""},{"dropping-particle":"","family":"Garcia-Downing","given":"Carmen","non-dropping-particle":"","parse-names":false,"suffix":""},{"dropping-particle":"","family":"Kendall","given":"Elizabeth","non-dropping-particle":"","parse-names":false,"suffix":""},{"dropping-particle":"","family":"Cook","given":"Doris","non-dropping-particle":"","parse-names":false,"suffix":""},{"dropping-particle":"","family":"McCubbin","given":"Laurie","non-dropping-particle":"","parse-names":false,"suffix":""},{"dropping-particle":"","family":"Gover","given":"Reva Mariah S","non-dropping-particle":"","parse-names":false,"suffix":""}],"container-title":"American Journal of Public Health","id":"ITEM-2","issue":"1","issued":{"date-parts":[["2008"]]},"note":"NULL","page":"22-27","publisher":"American Public Health Association","title":"Indigenous ways of knowing: Implications for participatory research and community","type":"article-journal","volume":"98"},"uris":["http://www.mendeley.com/documents/?uuid=0267eb05-48e9-4621-b5bc-1dd788464db1"]},{"id":"ITEM-3","itemData":{"DOI":"10.1080/00139157.2014.861673","ISSN":"0013-9157","author":[{"dropping-particle":"","family":"Hernández-Morcillo","given":"Mónica","non-dropping-particle":"","parse-names":false,"suffix":""},{"dropping-particle":"","family":"Hoberg","given":"Janis","non-dropping-particle":"","parse-names":false,"suffix":""},{"dropping-particle":"","family":"Oteros-Rozas","given":"Elisa","non-dropping-particle":"","parse-names":false,"suffix":""},{"dropping-particle":"","family":"Plieninger","given":"Tobias","non-dropping-particle":"","parse-names":false,"suffix":""},{"dropping-particle":"","family":"Gómez-Baggethun","given":"Erik","non-dropping-particle":"","parse-names":false,"suffix":""},{"dropping-particle":"","family":"Reyes-García","given":"Victoria","non-dropping-particle":"","parse-names":false,"suffix":""}],"container-title":"Environment: Science and Policy for Sustainable Development","id":"ITEM-3","issue":"1","issued":{"date-parts":[["2014","1","2"]]},"page":"3-17","title":"Traditional Ecological Knowledge in Europe: Status Quo and Insights for the Environmental Policy Agenda","type":"article-journal","volume":"56"},"uris":["http://www.mendeley.com/documents/?uuid=d5edccfe-4dc4-4d27-bf93-e650673c85af"]},{"id":"ITEM-4","itemData":{"URL":"http://www.forestrynepal.org/publications/article/6307","abstract":"Forest ecosystem and biodiversity resources provide critical livelihood support to majority of indigenous and local communities (ILC) of Nepal. Rich and diverse types of indigenous, traditional and local forest and pasture management practices are found throughout Nepal according to different cultures, locations, climatic conditions and socio-economic situation. Most of these practices are adaptive, flexible, scalable and low cost. A large number of these community-based natural resources management (CBNRM) practices built on indigenous and local knowledge conserve soil, water, and biodiversity as well as protect vital livelihood and development infrastructures building resiliency and adaptive capacity of forest ecosystems. Climate change, as the newest driver of deforestation, forest land degradation, has been impacting forest ecosystem by fragmenting habitats, altering species composition, changing growing season, lowering biomass productivity, and increasing risks of fires and floods. Indigenous peoples and local communities have been coping with these changes by using their indigenous local knowledge, skills, and practices (ILKP) and making them more adaptive and resilient. This paper reports on the documentation and assessment of different community based practices drawn from five case examples in five districts of Nepal covering aspects including evolution, innovations, and adaptation processes. Using field-based shared learning approaches, it explores the challenges and opportunities of integrating, synergizing, and complementing indigenous practices with modern scientific knowledge and technologies. Among the major findings, a diverse type of location and situation specific community based protection, development, conservation, and sustainable utilization practices are found widely prevalent and largely successful. Indigenous adaptive capacity is being improved through demand-based training and capacity building programs. Traditional forest users are found well organized institutionally and increasingly found integrating, synergizing, and complementing their indigenous and local practices with the modern knowledge, practices, and rules. Although indigenous and local communities are successfully demonstrating the use of their indigenous local knowledge, innovation, and collective actions to achieve multiple benefits from forests ecosystems in an equitable and sustainable manner, this study suggests integrating scientific knowledge and technologie…","author":[{"dropping-particle":"","family":"Karki","given":"Madhav","non-dropping-particle":"","parse-names":false,"suffix":""},{"dropping-particle":"","family":"Adhikari","given":"Jay Ram","non-dropping-particle":"","parse-names":false,"suffix":""}],"container-title":"ForestryNepal: Gateway to Forestry Information in Nepal","id":"ITEM-4","issued":{"date-parts":[["2015"]]},"page":"1-17","title":"Integrating indigenous, local and modern knowledge for sustainable conservation and management of forest ecosystems in Nepal","type":"webpage"},"uris":["http://www.mendeley.com/documents/?uuid=fda9639a-b648-4981-a218-f94c6e6a867a"]},{"id":"ITEM-5","itemData":{"DOI":"10.5751/ES-05597-180333","ISBN":"1708-3087","ISSN":"1708-3087","abstract":"Mobility is a millenary human strategy to deal with environmental change. An outstanding example of mobility is transhumance, an ancient pastoralist practice consisting of the seasonal migration of livestock between ecological regions following peaks in pasture productivity. The maintenance of transhumance depends partly on the preservation of related traditional ecological knowledge (TEK). We (a) identified and characterized social groups that hold transhumance-related TEK, (b) analyzed trends in transhumance-related TEK across generations and social groups, (c) examined the factors that influence variation in levels of TEK, and (d) analyzed elements of transhumance-related TEK as examples of adaptive strategies to cope with global change. We used transhumance on the Conquense Drove Road, a major active transhumant network in Spain, as a case study. Through an indepth literature review, participant observation, semistructured interviews, and a focus group discussion, we developed a survey to examine transhumance-related knowledge, practices, and beliefs. We collected survey data from 150 informants. Although a rich body of TEK persisted among transhumant shepherds, we found a marked loss of TEK among transhumants born after 1975, who scored one-fifth lower on survey items than other generations. The maintenance of transhumance on foot is the most important factor influencing TEK preservation. We conclude that in developed country settings, maintaining conditions for herd mobility can contribute to enhancing the adaptive capacity of agrarian societies to cope with global environmental change.","author":[{"dropping-particle":"","family":"Oteros-Rozas","given":"Elisa","non-dropping-particle":"","parse-names":false,"suffix":""},{"dropping-particle":"","family":"Ontillera-Sánchez","given":"Ricardo","non-dropping-particle":"","parse-names":false,"suffix":""},{"dropping-particle":"","family":"Sanosa","given":"Pau","non-dropping-particle":"","parse-names":false,"suffix":""},{"dropping-particle":"","family":"Gómez-Baggethun","given":"Erik","non-dropping-particle":"","parse-names":false,"suffix":""},{"dropping-particle":"","family":"Reyes-García","given":"Victoria","non-dropping-particle":"","parse-names":false,"suffix":""},{"dropping-particle":"","family":"González","given":"José A.","non-dropping-particle":"","parse-names":false,"suffix":""}],"container-title":"Ecology and Society","id":"ITEM-5","issue":"3","issued":{"date-parts":[["2013"]]},"note":"NULL","page":"33","title":"Traditional ecological knowledge among transhumant pastoralists in Mediterranean Spain","type":"article-journal","volume":"18"},"uris":["http://www.mendeley.com/documents/?uuid=2aff77c3-979e-42f9-af9a-343c796d0b2c"]}],"mendeley":{"formattedCitation":"(Bhatta &lt;i&gt;et al.&lt;/i&gt;, 2015; Cochran &lt;i&gt;et al.&lt;/i&gt;, 2008; Hernández-Morcillo &lt;i&gt;et al.&lt;/i&gt;, 2014; Karki &amp; Adhikari, 2015; Oteros-Rozas &lt;i&gt;et al.&lt;/i&gt;, 2013)","manualFormatting":"Bhatta et al., 2015; Cochran et al., 2008; Hernández-Morcillo et al., 2014; Karki &amp; Adhikari, 2015; Oteros-Rozas et al., 2013)","plainTextFormattedCitation":"(Bhatta et al., 2015; Cochran et al., 2008; Hernández-Morcillo et al., 2014; Karki &amp; Adhikari, 2015; Oteros-Rozas et al., 2013)","previouslyFormattedCitation":"(Bhatta &lt;i&gt;et al.&lt;/i&gt;, 2015; Cochran &lt;i&gt;et al.&lt;/i&gt;, 2008; Hernández-Morcillo &lt;i&gt;et al.&lt;/i&gt;, 2014; Karki &amp; Adhikari, 2015; Oteros-Roza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 </w:t>
      </w:r>
      <w:r w:rsidRPr="0008241C">
        <w:rPr>
          <w:i/>
          <w:noProof/>
          <w:sz w:val="22"/>
          <w:szCs w:val="22"/>
        </w:rPr>
        <w:t>et al.</w:t>
      </w:r>
      <w:r w:rsidRPr="0008241C">
        <w:rPr>
          <w:noProof/>
          <w:sz w:val="22"/>
          <w:szCs w:val="22"/>
        </w:rPr>
        <w:t xml:space="preserve">, 2015; Cochran </w:t>
      </w:r>
      <w:r w:rsidRPr="0008241C">
        <w:rPr>
          <w:i/>
          <w:noProof/>
          <w:sz w:val="22"/>
          <w:szCs w:val="22"/>
        </w:rPr>
        <w:t>et al.</w:t>
      </w:r>
      <w:r w:rsidRPr="0008241C">
        <w:rPr>
          <w:noProof/>
          <w:sz w:val="22"/>
          <w:szCs w:val="22"/>
        </w:rPr>
        <w:t xml:space="preserve">, 2008; Hernández-Morcillo </w:t>
      </w:r>
      <w:r w:rsidRPr="0008241C">
        <w:rPr>
          <w:i/>
          <w:noProof/>
          <w:sz w:val="22"/>
          <w:szCs w:val="22"/>
        </w:rPr>
        <w:t>et al.</w:t>
      </w:r>
      <w:r w:rsidRPr="0008241C">
        <w:rPr>
          <w:noProof/>
          <w:sz w:val="22"/>
          <w:szCs w:val="22"/>
        </w:rPr>
        <w:t xml:space="preserve">, 2014; Karki &amp; Adhikari, 2015; Oteros-Rozas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Section 1.1.3.2).</w:t>
      </w:r>
    </w:p>
    <w:p w14:paraId="429B669F" w14:textId="77777777" w:rsidR="00A01204" w:rsidRPr="0008241C" w:rsidRDefault="00A01204" w:rsidP="00A01204">
      <w:pPr>
        <w:rPr>
          <w:sz w:val="22"/>
          <w:szCs w:val="22"/>
        </w:rPr>
      </w:pPr>
    </w:p>
    <w:p w14:paraId="5EBCB95A" w14:textId="77777777" w:rsidR="00A01204" w:rsidRPr="0008241C" w:rsidRDefault="00A01204" w:rsidP="00A01204">
      <w:pPr>
        <w:rPr>
          <w:sz w:val="22"/>
          <w:szCs w:val="22"/>
        </w:rPr>
      </w:pPr>
      <w:r w:rsidRPr="0008241C">
        <w:rPr>
          <w:b/>
          <w:i/>
          <w:sz w:val="22"/>
          <w:szCs w:val="22"/>
        </w:rPr>
        <w:t xml:space="preserve">Principle 6: Acknowledge the importance of institutions and governance mechanisms: </w:t>
      </w:r>
      <w:r w:rsidRPr="0008241C">
        <w:rPr>
          <w:sz w:val="22"/>
          <w:szCs w:val="22"/>
        </w:rPr>
        <w:t>Both formal and informal/traditional institutions</w:t>
      </w:r>
      <w:r w:rsidRPr="0008241C">
        <w:rPr>
          <w:szCs w:val="18"/>
          <w:vertAlign w:val="superscript"/>
        </w:rPr>
        <w:footnoteReference w:id="13"/>
      </w:r>
      <w:r w:rsidRPr="0008241C">
        <w:rPr>
          <w:sz w:val="22"/>
          <w:szCs w:val="22"/>
        </w:rPr>
        <w:t xml:space="preserve"> affect, and are affected by, the biophysical systems within which they are embedded </w:t>
      </w:r>
      <w:r w:rsidRPr="0008241C">
        <w:rPr>
          <w:sz w:val="22"/>
          <w:szCs w:val="22"/>
        </w:rPr>
        <w:fldChar w:fldCharType="begin" w:fldLock="1"/>
      </w:r>
      <w:r w:rsidRPr="0008241C">
        <w:rPr>
          <w:sz w:val="22"/>
          <w:szCs w:val="22"/>
        </w:rPr>
        <w:instrText>ADDIN CSL_CITATION {"citationItems":[{"id":"ITEM-1","itemData":{"DOI":"10.1111/psj.12027","ISBN":"1541-0072","ISSN":"0190292X","PMID":"89658475","abstract":"We conceptualize social-ecological systems (SESs) as complex adaptive systems where public policy affects and is affected by the biophysical system in which it is embedded. The study of robustness of SESs combines insights from various disciplines including economics, political science, ecology, and engineering. In this paper we present an approach that can be used to explore the implications for public policy when viewed as a component of a complex adaptive system. Our approach leverages the Institutional Analysis and Development framework to provide a platform for interdisciplinary research that focuses on system-wide outcomes of the policy process beyond just policy change. The main message is that building robustness can create new vulnerabilities. Fail-free policies cannot be devel- oped, and instead of a focus on the “right” policy, we need to think about policy processes that stimulate experimentation, adaptation, and learning.","author":[{"dropping-particle":"","family":"Anderies","given":"J.M.","non-dropping-particle":"","parse-names":false,"suffix":""},{"dropping-particle":"","family":"Janssen","given":"M.A.","non-dropping-particle":"","parse-names":false,"suffix":""}],"container-title":"Policy Studies Journal","id":"ITEM-1","issue":"3","issued":{"date-parts":[["2013"]]},"page":"513-536","title":"Robustness of social-ecological systems: Implications for public policy","type":"article-journal","volume":"41"},"uris":["http://www.mendeley.com/documents/?uuid=0d95c1ae-f175-4e8d-bc6a-a476565c98cc"]}],"mendeley":{"formattedCitation":"(Anderies &amp; Janssen, 2013)","plainTextFormattedCitation":"(Anderies &amp; Janssen, 2013)","previouslyFormattedCitation":"(Anderies &amp; Janssen, 2013)"},"properties":{"noteIndex":0},"schema":"https://github.com/citation-style-language/schema/raw/master/csl-citation.json"}</w:instrText>
      </w:r>
      <w:r w:rsidRPr="0008241C">
        <w:rPr>
          <w:sz w:val="22"/>
          <w:szCs w:val="22"/>
        </w:rPr>
        <w:fldChar w:fldCharType="separate"/>
      </w:r>
      <w:r w:rsidRPr="0008241C">
        <w:rPr>
          <w:noProof/>
          <w:sz w:val="22"/>
          <w:szCs w:val="22"/>
        </w:rPr>
        <w:t>(Anderies &amp; Janssen, 2013)</w:t>
      </w:r>
      <w:r w:rsidRPr="0008241C">
        <w:rPr>
          <w:sz w:val="22"/>
          <w:szCs w:val="22"/>
        </w:rPr>
        <w:fldChar w:fldCharType="end"/>
      </w:r>
      <w:r w:rsidRPr="0008241C">
        <w:rPr>
          <w:sz w:val="22"/>
          <w:szCs w:val="22"/>
        </w:rPr>
        <w:t xml:space="preserve">. The Asia-Pacific Regional Assessment views institutions and governance mechanisms as the interface of CSES. The regional assessment adopts an analytical framework that considers the role of local, national and international institutions as they inadvertently influence the biodiversity and ecosystem services. This is particularly important as the CBD and other MEAs allow national sovereign decisions over biodiversity issues, as per the different national situations and needs (Section 1.4.1). </w:t>
      </w:r>
    </w:p>
    <w:p w14:paraId="091F9880" w14:textId="77777777" w:rsidR="00A01204" w:rsidRPr="0008241C" w:rsidRDefault="00A01204" w:rsidP="00A01204">
      <w:pPr>
        <w:rPr>
          <w:sz w:val="22"/>
          <w:szCs w:val="22"/>
        </w:rPr>
      </w:pPr>
    </w:p>
    <w:p w14:paraId="1C2A2212" w14:textId="77777777" w:rsidR="00A01204" w:rsidRPr="0008241C" w:rsidRDefault="00A01204" w:rsidP="00A01204">
      <w:pPr>
        <w:rPr>
          <w:sz w:val="22"/>
          <w:szCs w:val="22"/>
        </w:rPr>
      </w:pPr>
      <w:r w:rsidRPr="0008241C">
        <w:rPr>
          <w:b/>
          <w:i/>
          <w:sz w:val="22"/>
          <w:szCs w:val="22"/>
        </w:rPr>
        <w:t>Principle 7: Relation to the Guiding Principles of other IPBES Deliverables</w:t>
      </w:r>
      <w:r w:rsidRPr="0008241C">
        <w:rPr>
          <w:b/>
          <w:sz w:val="22"/>
          <w:szCs w:val="22"/>
        </w:rPr>
        <w:t>:</w:t>
      </w:r>
      <w:r w:rsidRPr="0008241C">
        <w:rPr>
          <w:sz w:val="22"/>
          <w:szCs w:val="22"/>
        </w:rPr>
        <w:t xml:space="preserve"> The Asia-Pacific Regional Assessment uses the thematic and the regional coupling framework of the IPBES. Overarching thematic topics of the IPBES such as </w:t>
      </w:r>
      <w:bookmarkStart w:id="169" w:name="_Hlk495934552"/>
      <w:r w:rsidRPr="0008241C">
        <w:rPr>
          <w:sz w:val="22"/>
          <w:szCs w:val="22"/>
        </w:rPr>
        <w:t>Land Degradation</w:t>
      </w:r>
      <w:bookmarkEnd w:id="169"/>
      <w:r w:rsidRPr="0008241C">
        <w:rPr>
          <w:sz w:val="22"/>
          <w:szCs w:val="22"/>
        </w:rPr>
        <w:t xml:space="preserve"> are integrated in a relevant and contextual manner. Methodological applications and experiences are shared in a cross-thematic and cross-regional manner with IPBES Deliverable 4(c), the guide on policy support tools and methodologies to global and regional assessments.</w:t>
      </w:r>
    </w:p>
    <w:p w14:paraId="1769CF87" w14:textId="77777777" w:rsidR="00A01204" w:rsidRPr="0008241C" w:rsidRDefault="00A01204" w:rsidP="00A01204">
      <w:pPr>
        <w:rPr>
          <w:sz w:val="22"/>
          <w:szCs w:val="22"/>
        </w:rPr>
      </w:pPr>
    </w:p>
    <w:p w14:paraId="514B305B" w14:textId="77777777" w:rsidR="00A01204" w:rsidRPr="0008241C" w:rsidRDefault="00A01204" w:rsidP="00A01204">
      <w:pPr>
        <w:keepNext/>
        <w:tabs>
          <w:tab w:val="clear" w:pos="1247"/>
          <w:tab w:val="left" w:pos="765"/>
        </w:tabs>
        <w:outlineLvl w:val="2"/>
        <w:rPr>
          <w:b/>
          <w:sz w:val="24"/>
          <w:szCs w:val="24"/>
        </w:rPr>
      </w:pPr>
      <w:bookmarkStart w:id="170" w:name="_3as4poj" w:colFirst="0" w:colLast="0"/>
      <w:bookmarkStart w:id="171" w:name="_Toc504173105"/>
      <w:bookmarkStart w:id="172" w:name="_Toc504316229"/>
      <w:bookmarkStart w:id="173" w:name="_Toc504317072"/>
      <w:bookmarkStart w:id="174" w:name="_Toc504317765"/>
      <w:bookmarkStart w:id="175" w:name="_Toc504320571"/>
      <w:bookmarkStart w:id="176" w:name="_Toc504320795"/>
      <w:bookmarkStart w:id="177" w:name="_Toc504321111"/>
      <w:bookmarkStart w:id="178" w:name="_Toc524033688"/>
      <w:bookmarkEnd w:id="170"/>
      <w:r w:rsidRPr="0008241C">
        <w:rPr>
          <w:b/>
          <w:sz w:val="24"/>
          <w:szCs w:val="24"/>
        </w:rPr>
        <w:t>1.3.2</w:t>
      </w:r>
      <w:r w:rsidRPr="0008241C">
        <w:rPr>
          <w:b/>
          <w:sz w:val="24"/>
          <w:szCs w:val="24"/>
        </w:rPr>
        <w:tab/>
        <w:t>Conceptual framework</w:t>
      </w:r>
      <w:bookmarkEnd w:id="171"/>
      <w:bookmarkEnd w:id="172"/>
      <w:bookmarkEnd w:id="173"/>
      <w:bookmarkEnd w:id="174"/>
      <w:bookmarkEnd w:id="175"/>
      <w:bookmarkEnd w:id="176"/>
      <w:bookmarkEnd w:id="177"/>
      <w:bookmarkEnd w:id="178"/>
      <w:r w:rsidRPr="0008241C">
        <w:rPr>
          <w:b/>
          <w:sz w:val="24"/>
          <w:szCs w:val="24"/>
        </w:rPr>
        <w:t xml:space="preserve"> </w:t>
      </w:r>
    </w:p>
    <w:p w14:paraId="4C8AE362" w14:textId="77777777" w:rsidR="00A01204" w:rsidRPr="0008241C" w:rsidRDefault="00A01204" w:rsidP="00A01204">
      <w:pPr>
        <w:rPr>
          <w:sz w:val="22"/>
          <w:szCs w:val="22"/>
        </w:rPr>
      </w:pPr>
    </w:p>
    <w:p w14:paraId="0741F5A8" w14:textId="77777777" w:rsidR="00A01204" w:rsidRPr="0008241C" w:rsidRDefault="00A01204" w:rsidP="00A01204">
      <w:pPr>
        <w:rPr>
          <w:sz w:val="22"/>
          <w:szCs w:val="22"/>
        </w:rPr>
      </w:pPr>
      <w:r w:rsidRPr="0008241C">
        <w:rPr>
          <w:sz w:val="22"/>
          <w:szCs w:val="22"/>
        </w:rPr>
        <w:lastRenderedPageBreak/>
        <w:t xml:space="preserve">Following </w:t>
      </w:r>
      <w:r w:rsidRPr="0008241C">
        <w:rPr>
          <w:b/>
          <w:sz w:val="22"/>
          <w:szCs w:val="22"/>
        </w:rPr>
        <w:t>Principles 1-2</w:t>
      </w:r>
      <w:r w:rsidRPr="0008241C">
        <w:rPr>
          <w:sz w:val="22"/>
          <w:szCs w:val="22"/>
        </w:rPr>
        <w:t xml:space="preserve">, the Asia-Pacific regional assessment adopts a coupled social-ecological systems (CSES) approach that aims to understand the effects of multiple drivers of ecosystem change within the Asia-Pacific region. It uses the </w:t>
      </w:r>
      <w:bookmarkStart w:id="179" w:name="_Hlk495934543"/>
      <w:r w:rsidRPr="0008241C">
        <w:rPr>
          <w:sz w:val="22"/>
          <w:szCs w:val="22"/>
        </w:rPr>
        <w:t xml:space="preserve">IPBES Conceptual Framework </w:t>
      </w:r>
      <w:bookmarkEnd w:id="179"/>
      <w:r w:rsidRPr="0008241C">
        <w:rPr>
          <w:sz w:val="22"/>
          <w:szCs w:val="22"/>
        </w:rPr>
        <w:t xml:space="preserve">to highlight how Nature contributes to peoples’ good quality of life </w:t>
      </w:r>
      <w:r w:rsidRPr="0008241C">
        <w:rPr>
          <w:sz w:val="22"/>
          <w:szCs w:val="22"/>
        </w:rPr>
        <w:fldChar w:fldCharType="begin" w:fldLock="1"/>
      </w:r>
      <w:r w:rsidRPr="0008241C">
        <w:rPr>
          <w:sz w:val="22"/>
          <w:szCs w:val="22"/>
        </w:rPr>
        <w:instrText>ADDIN CSL_CITATION {"citationItems":[{"id":"ITEM-1","itemData":{"DOI":"10.1371/journal.pbio.1002040","ISBN":"DOI: 10.1371/journal.pbio.1002040","ISSN":"1545-7885","PMID":"25585296","abstract":"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author":[{"dropping-particle":"","family":"Díaz","given":"Sandra","non-dropping-particle":"","parse-names":false,"suffix":""},{"dropping-particle":"","family":"Demissew","given":"Sebsebe","non-dropping-particle":"","parse-names":false,"suffix":""},{"dropping-particle":"","family":"Joly","given":"Carlos","non-dropping-particle":"","parse-names":false,"suffix":""},{"dropping-particle":"","family":"Lonsdale","given":"W Mark","non-dropping-particle":"","parse-names":false,"suffix":""},{"dropping-particle":"","family":"Larigauderie","given":"Anne","non-dropping-particle":"","parse-names":false,"suffix":""}],"container-title":"PLoS biology","id":"ITEM-1","issue":"1","issued":{"date-parts":[["2015"]]},"page":"e1002040","title":"A Rosetta Stone for nature's benefits to people.","type":"article-journal","volume":"13"},"uris":["http://www.mendeley.com/documents/?uuid=b7950905-24a9-467e-9492-973c971f8b25"]},{"id":"ITEM-2","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 RJ","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6"]]},"page":"1-16","title":"The IPBES Conceptual Framework — connecting nature and people","type":"article-journal","volume":"14"},"uris":["http://www.mendeley.com/documents/?uuid=b584b7f0-f544-4874-9098-336f31cfdc95"]}],"mendeley":{"formattedCitation":"(Díaz, Demissew, Carabias, &lt;i&gt;et al.&lt;/i&gt;, 2015; Díaz, Demissew, Joly, &lt;i&gt;et al.&lt;/i&gt;, 2015)","plainTextFormattedCitation":"(Díaz, Demissew, Carabias, et al., 2015; Díaz, Demissew, Joly, et al., 2015)","previouslyFormattedCitation":"(Díaz, Demissew, Carabias, &lt;i&gt;et al.&lt;/i&gt;, 2015; Díaz, Demissew, Joly,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xml:space="preserve">, 2015; Díaz, Demissew, Joly,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IPBES Conceptual Framework describes how human actions (i.e. anthropogenic drivers) and natural processes (i.e. natural drivers) can push global ecosystem change, and how this change affects the flow of Nature Contribution to People (NCP), which are closely related to ecosystem services, that ultimately affect good quality of life. </w:t>
      </w:r>
    </w:p>
    <w:p w14:paraId="0879D359" w14:textId="77777777" w:rsidR="00A01204" w:rsidRPr="0008241C" w:rsidRDefault="00A01204" w:rsidP="00A01204">
      <w:pPr>
        <w:rPr>
          <w:sz w:val="22"/>
          <w:szCs w:val="22"/>
        </w:rPr>
      </w:pPr>
    </w:p>
    <w:p w14:paraId="44ADC257" w14:textId="77777777" w:rsidR="00A01204" w:rsidRPr="0008241C" w:rsidRDefault="00A01204" w:rsidP="00A01204">
      <w:pPr>
        <w:rPr>
          <w:sz w:val="22"/>
          <w:szCs w:val="22"/>
        </w:rPr>
      </w:pPr>
      <w:r w:rsidRPr="0008241C">
        <w:rPr>
          <w:sz w:val="22"/>
          <w:szCs w:val="22"/>
        </w:rPr>
        <w:t xml:space="preserve">Figure 1.9 visualises the relationships between people and nature and Box 1.1 explains the main terminology of the Conceptual Framework. This furnishes a common terminology within the Asia-Pacific Regional Assessment that is consistent with all other IPBES deliverables. </w:t>
      </w:r>
      <w:bookmarkStart w:id="180" w:name="1pxezwc" w:colFirst="0" w:colLast="0"/>
      <w:bookmarkEnd w:id="180"/>
      <w:r w:rsidRPr="0008241C">
        <w:rPr>
          <w:sz w:val="22"/>
          <w:szCs w:val="22"/>
        </w:rPr>
        <w:t xml:space="preserve">The grey boxes and their connecting grey arrows denote the elements of nature and society that are the main focus of IPBES. In each of the boxes, the headlines in black are inclusive categories that should be relevant to all stakeholders involved in IPBES and embrace the categories of modern science (in green) and comparable or similar categories according to other knowledge systems (in blue). Solid grey arrows denote influence between elements. The dotted grey arrows denote links that are acknowledged as important, but are not the main focus of IPBES. </w:t>
      </w:r>
    </w:p>
    <w:p w14:paraId="5905689C" w14:textId="77777777" w:rsidR="00A01204" w:rsidRPr="0008241C" w:rsidRDefault="00A01204" w:rsidP="00A01204">
      <w:pPr>
        <w:rPr>
          <w:sz w:val="22"/>
          <w:szCs w:val="22"/>
        </w:rPr>
      </w:pPr>
    </w:p>
    <w:p w14:paraId="3F8AFCD1"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37E24002" wp14:editId="7DBE5986">
            <wp:extent cx="5737225" cy="4357370"/>
            <wp:effectExtent l="0" t="0" r="0" b="5080"/>
            <wp:docPr id="3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7"/>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5737225" cy="4357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211B717"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1.9 The IPBES Conceptual Framework. Source: Díaz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 RJ","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6"]]},"page":"1-16","title":"The IPBES Conceptual Framework — connecting nature and people","type":"article-journal","volume":"14"},"label":"figure","suppress-author":1,"uris":["http://www.mendeley.com/documents/?uuid=b584b7f0-f544-4874-9098-336f31cfdc95"]}],"mendeley":{"formattedCitation":"(2015)","plainTextFormattedCitation":"(2015)","previouslyFormattedCitation":"(2015)"},"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5)</w:t>
      </w:r>
      <w:r w:rsidRPr="0008241C">
        <w:rPr>
          <w:b/>
          <w:kern w:val="2"/>
          <w:sz w:val="22"/>
          <w:szCs w:val="22"/>
          <w:lang w:eastAsia="ja-JP"/>
        </w:rPr>
        <w:fldChar w:fldCharType="end"/>
      </w:r>
    </w:p>
    <w:p w14:paraId="0CA9CD0B" w14:textId="77777777" w:rsidR="00A01204" w:rsidRPr="0008241C" w:rsidRDefault="00A01204" w:rsidP="00A01204">
      <w:pPr>
        <w:rPr>
          <w:sz w:val="22"/>
          <w:szCs w:val="22"/>
        </w:rPr>
      </w:pPr>
    </w:p>
    <w:p w14:paraId="50F4209A" w14:textId="3722937F" w:rsidR="008E22B1" w:rsidRDefault="008E22B1" w:rsidP="00A01204">
      <w:pPr>
        <w:rPr>
          <w:sz w:val="22"/>
          <w:szCs w:val="22"/>
        </w:rPr>
      </w:pPr>
      <w:r>
        <w:rPr>
          <w:sz w:val="22"/>
          <w:szCs w:val="22"/>
        </w:rPr>
        <w:br w:type="page"/>
      </w:r>
    </w:p>
    <w:tbl>
      <w:tblPr>
        <w:tblStyle w:val="TableGrid1"/>
        <w:tblW w:w="0" w:type="auto"/>
        <w:tblLook w:val="04A0" w:firstRow="1" w:lastRow="0" w:firstColumn="1" w:lastColumn="0" w:noHBand="0" w:noVBand="1"/>
      </w:tblPr>
      <w:tblGrid>
        <w:gridCol w:w="9010"/>
      </w:tblGrid>
      <w:tr w:rsidR="00A01204" w:rsidRPr="0008241C" w14:paraId="1D23D659" w14:textId="77777777" w:rsidTr="008E22B1">
        <w:tc>
          <w:tcPr>
            <w:tcW w:w="9010" w:type="dxa"/>
          </w:tcPr>
          <w:p w14:paraId="40939F65"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lastRenderedPageBreak/>
              <w:t>Box 1.1 Major elements of the IPBES Conceptual Framework</w:t>
            </w:r>
          </w:p>
          <w:p w14:paraId="7A56AB4C" w14:textId="77777777" w:rsidR="00A01204" w:rsidRPr="0008241C" w:rsidRDefault="00A01204" w:rsidP="00A01204">
            <w:pPr>
              <w:ind w:leftChars="82" w:left="164"/>
              <w:rPr>
                <w:rFonts w:ascii="Times New Roman" w:hAnsi="Times New Roman"/>
              </w:rPr>
            </w:pPr>
          </w:p>
          <w:p w14:paraId="69F678FE" w14:textId="77777777" w:rsidR="00A01204" w:rsidRPr="0008241C" w:rsidRDefault="00A01204" w:rsidP="00A01204">
            <w:pPr>
              <w:ind w:leftChars="82" w:left="164"/>
              <w:rPr>
                <w:rFonts w:ascii="Times New Roman" w:hAnsi="Times New Roman"/>
              </w:rPr>
            </w:pPr>
            <w:r w:rsidRPr="0008241C">
              <w:rPr>
                <w:rFonts w:ascii="Times New Roman" w:hAnsi="Times New Roman"/>
              </w:rPr>
              <w:t>As a summary, the main elements of the IPBES Conceptual Framework include</w:t>
            </w:r>
            <w:r w:rsidRPr="0008241C">
              <w:rPr>
                <w:rFonts w:ascii="Times New Roman" w:hAnsi="Times New Roman"/>
                <w:b/>
              </w:rPr>
              <w:t xml:space="preserve">: </w:t>
            </w:r>
          </w:p>
          <w:p w14:paraId="2F8CA82D" w14:textId="77777777" w:rsidR="00A01204" w:rsidRPr="0008241C" w:rsidRDefault="00A01204" w:rsidP="007F0414">
            <w:pPr>
              <w:widowControl w:val="0"/>
              <w:numPr>
                <w:ilvl w:val="0"/>
                <w:numId w:val="12"/>
              </w:numPr>
              <w:tabs>
                <w:tab w:val="clear" w:pos="1247"/>
                <w:tab w:val="clear" w:pos="1814"/>
                <w:tab w:val="clear" w:pos="2381"/>
                <w:tab w:val="clear" w:pos="2948"/>
                <w:tab w:val="clear" w:pos="3515"/>
              </w:tabs>
              <w:ind w:leftChars="245" w:left="850"/>
              <w:contextualSpacing/>
              <w:rPr>
                <w:rFonts w:ascii="Times New Roman" w:hAnsi="Times New Roman"/>
                <w:lang w:eastAsia="ja-JP"/>
              </w:rPr>
            </w:pPr>
            <w:r w:rsidRPr="0008241C">
              <w:rPr>
                <w:rFonts w:ascii="Times New Roman" w:hAnsi="Times New Roman"/>
                <w:b/>
                <w:bCs/>
                <w:lang w:eastAsia="ja-JP"/>
              </w:rPr>
              <w:t>Nature</w:t>
            </w:r>
            <w:r w:rsidRPr="0008241C">
              <w:rPr>
                <w:rFonts w:ascii="Times New Roman" w:hAnsi="Times New Roman"/>
                <w:lang w:eastAsia="ja-JP"/>
              </w:rPr>
              <w:t xml:space="preserve">: the natural world with an emphasis on the diversity of living organisms and their interactions among each other and with their environment. </w:t>
            </w:r>
          </w:p>
          <w:p w14:paraId="421CA282" w14:textId="77777777" w:rsidR="00A01204" w:rsidRPr="0008241C" w:rsidRDefault="00A01204" w:rsidP="007F0414">
            <w:pPr>
              <w:widowControl w:val="0"/>
              <w:numPr>
                <w:ilvl w:val="0"/>
                <w:numId w:val="12"/>
              </w:numPr>
              <w:tabs>
                <w:tab w:val="clear" w:pos="1247"/>
                <w:tab w:val="clear" w:pos="1814"/>
                <w:tab w:val="clear" w:pos="2381"/>
                <w:tab w:val="clear" w:pos="2948"/>
                <w:tab w:val="clear" w:pos="3515"/>
              </w:tabs>
              <w:ind w:leftChars="245" w:left="850"/>
              <w:contextualSpacing/>
              <w:rPr>
                <w:rFonts w:ascii="Times New Roman" w:hAnsi="Times New Roman"/>
                <w:lang w:eastAsia="ja-JP"/>
              </w:rPr>
            </w:pPr>
            <w:r w:rsidRPr="0008241C">
              <w:rPr>
                <w:rFonts w:ascii="Times New Roman" w:hAnsi="Times New Roman"/>
                <w:b/>
                <w:bCs/>
                <w:lang w:eastAsia="ja-JP"/>
              </w:rPr>
              <w:t>Anthropogenic assets</w:t>
            </w:r>
            <w:r w:rsidRPr="0008241C">
              <w:rPr>
                <w:rFonts w:ascii="Times New Roman" w:hAnsi="Times New Roman"/>
                <w:lang w:eastAsia="ja-JP"/>
              </w:rPr>
              <w:t xml:space="preserve"> refer to knowledge, technology, work, financial assets, built infrastructure, etc. that, together with nature, are essential in the co-production of nature’s contributions to people. </w:t>
            </w:r>
          </w:p>
          <w:p w14:paraId="5F933F19" w14:textId="77777777" w:rsidR="00A01204" w:rsidRPr="0008241C" w:rsidRDefault="00A01204" w:rsidP="007F0414">
            <w:pPr>
              <w:widowControl w:val="0"/>
              <w:numPr>
                <w:ilvl w:val="0"/>
                <w:numId w:val="12"/>
              </w:numPr>
              <w:tabs>
                <w:tab w:val="clear" w:pos="1247"/>
                <w:tab w:val="clear" w:pos="1814"/>
                <w:tab w:val="clear" w:pos="2381"/>
                <w:tab w:val="clear" w:pos="2948"/>
                <w:tab w:val="clear" w:pos="3515"/>
              </w:tabs>
              <w:ind w:leftChars="245" w:left="850"/>
              <w:contextualSpacing/>
              <w:rPr>
                <w:rFonts w:ascii="Times New Roman" w:hAnsi="Times New Roman"/>
                <w:lang w:eastAsia="ja-JP"/>
              </w:rPr>
            </w:pPr>
            <w:r w:rsidRPr="0008241C">
              <w:rPr>
                <w:rFonts w:ascii="Times New Roman" w:hAnsi="Times New Roman"/>
                <w:b/>
                <w:bCs/>
                <w:lang w:eastAsia="ja-JP"/>
              </w:rPr>
              <w:t xml:space="preserve">Nature’s contributions to people (NCP) are all the </w:t>
            </w:r>
            <w:r w:rsidRPr="0008241C">
              <w:rPr>
                <w:rFonts w:ascii="Times New Roman" w:hAnsi="Times New Roman"/>
                <w:lang w:eastAsia="ja-JP"/>
              </w:rPr>
              <w:t>contributions of nature, both positive and negative, to the quality of life of humans as individuals and societies.</w:t>
            </w:r>
          </w:p>
          <w:p w14:paraId="2EE8952C" w14:textId="77777777" w:rsidR="00A01204" w:rsidRPr="0008241C" w:rsidRDefault="00A01204" w:rsidP="007F0414">
            <w:pPr>
              <w:widowControl w:val="0"/>
              <w:numPr>
                <w:ilvl w:val="0"/>
                <w:numId w:val="12"/>
              </w:numPr>
              <w:tabs>
                <w:tab w:val="clear" w:pos="1247"/>
                <w:tab w:val="clear" w:pos="1814"/>
                <w:tab w:val="clear" w:pos="2381"/>
                <w:tab w:val="clear" w:pos="2948"/>
                <w:tab w:val="clear" w:pos="3515"/>
              </w:tabs>
              <w:ind w:leftChars="245" w:left="850"/>
              <w:contextualSpacing/>
              <w:rPr>
                <w:rFonts w:ascii="Times New Roman" w:hAnsi="Times New Roman"/>
                <w:lang w:eastAsia="ja-JP"/>
              </w:rPr>
            </w:pPr>
            <w:r w:rsidRPr="0008241C">
              <w:rPr>
                <w:rFonts w:ascii="Times New Roman" w:hAnsi="Times New Roman"/>
                <w:b/>
                <w:lang w:eastAsia="ja-JP"/>
              </w:rPr>
              <w:t>Drivers of change</w:t>
            </w:r>
            <w:r w:rsidRPr="0008241C">
              <w:rPr>
                <w:rFonts w:ascii="Times New Roman" w:hAnsi="Times New Roman"/>
                <w:lang w:eastAsia="ja-JP"/>
              </w:rPr>
              <w:t xml:space="preserve"> refer to all those external factors that affect </w:t>
            </w:r>
            <w:r w:rsidRPr="0008241C">
              <w:rPr>
                <w:rFonts w:ascii="Times New Roman" w:hAnsi="Times New Roman"/>
                <w:b/>
                <w:bCs/>
                <w:lang w:eastAsia="ja-JP"/>
              </w:rPr>
              <w:t xml:space="preserve">nature, and, consequently, affect the supply of NCP. </w:t>
            </w:r>
            <w:r w:rsidRPr="0008241C">
              <w:rPr>
                <w:rFonts w:ascii="Times New Roman" w:hAnsi="Times New Roman"/>
                <w:lang w:eastAsia="ja-JP"/>
              </w:rPr>
              <w:t>The conceptual framework includes drivers of change as two of its main elements: </w:t>
            </w:r>
            <w:r w:rsidRPr="0008241C">
              <w:rPr>
                <w:rFonts w:ascii="Times New Roman" w:hAnsi="Times New Roman"/>
                <w:b/>
                <w:bCs/>
                <w:lang w:eastAsia="ja-JP"/>
              </w:rPr>
              <w:t>institutions and governance systems and other indirect drivers</w:t>
            </w:r>
            <w:r w:rsidRPr="0008241C">
              <w:rPr>
                <w:rFonts w:ascii="Times New Roman" w:hAnsi="Times New Roman"/>
                <w:lang w:eastAsia="ja-JP"/>
              </w:rPr>
              <w:t> and </w:t>
            </w:r>
            <w:r w:rsidRPr="0008241C">
              <w:rPr>
                <w:rFonts w:ascii="Times New Roman" w:hAnsi="Times New Roman"/>
                <w:b/>
                <w:bCs/>
                <w:lang w:eastAsia="ja-JP"/>
              </w:rPr>
              <w:t>direct drivers</w:t>
            </w:r>
            <w:r w:rsidRPr="0008241C">
              <w:rPr>
                <w:rFonts w:ascii="Times New Roman" w:hAnsi="Times New Roman"/>
                <w:lang w:eastAsia="ja-JP"/>
              </w:rPr>
              <w:t> (both natural, such as earthquakes and volcanic eruptions; and anthropogenic, such as habitat conversion and chemical pollution).</w:t>
            </w:r>
          </w:p>
          <w:p w14:paraId="2BAF92D3" w14:textId="77777777" w:rsidR="00A01204" w:rsidRPr="0008241C" w:rsidRDefault="00A01204" w:rsidP="007F0414">
            <w:pPr>
              <w:widowControl w:val="0"/>
              <w:numPr>
                <w:ilvl w:val="1"/>
                <w:numId w:val="12"/>
              </w:numPr>
              <w:tabs>
                <w:tab w:val="clear" w:pos="1247"/>
                <w:tab w:val="clear" w:pos="1814"/>
                <w:tab w:val="clear" w:pos="2381"/>
                <w:tab w:val="clear" w:pos="2948"/>
                <w:tab w:val="clear" w:pos="3515"/>
              </w:tabs>
              <w:ind w:leftChars="573" w:left="1506"/>
              <w:contextualSpacing/>
              <w:rPr>
                <w:rFonts w:ascii="Times New Roman" w:hAnsi="Times New Roman"/>
                <w:lang w:eastAsia="ja-JP"/>
              </w:rPr>
            </w:pPr>
            <w:r w:rsidRPr="0008241C">
              <w:rPr>
                <w:rFonts w:ascii="Times New Roman" w:hAnsi="Times New Roman"/>
                <w:b/>
                <w:bCs/>
                <w:lang w:eastAsia="ja-JP"/>
              </w:rPr>
              <w:t>Institutions and governance systems and at least some other indirect drivers</w:t>
            </w:r>
            <w:r w:rsidRPr="0008241C">
              <w:rPr>
                <w:rFonts w:ascii="Times New Roman" w:hAnsi="Times New Roman"/>
                <w:lang w:eastAsia="ja-JP"/>
              </w:rPr>
              <w:t> are the root causes of the </w:t>
            </w:r>
            <w:r w:rsidRPr="0008241C">
              <w:rPr>
                <w:rFonts w:ascii="Times New Roman" w:hAnsi="Times New Roman"/>
                <w:b/>
                <w:bCs/>
                <w:lang w:eastAsia="ja-JP"/>
              </w:rPr>
              <w:t>direct anthropogenic drivers</w:t>
            </w:r>
            <w:r w:rsidRPr="0008241C">
              <w:rPr>
                <w:rFonts w:ascii="Times New Roman" w:hAnsi="Times New Roman"/>
                <w:lang w:eastAsia="ja-JP"/>
              </w:rPr>
              <w:t> that affect </w:t>
            </w:r>
            <w:r w:rsidRPr="0008241C">
              <w:rPr>
                <w:rFonts w:ascii="Times New Roman" w:hAnsi="Times New Roman"/>
                <w:b/>
                <w:bCs/>
                <w:lang w:eastAsia="ja-JP"/>
              </w:rPr>
              <w:t>nature</w:t>
            </w:r>
            <w:r w:rsidRPr="0008241C">
              <w:rPr>
                <w:rFonts w:ascii="Times New Roman" w:hAnsi="Times New Roman"/>
                <w:lang w:eastAsia="ja-JP"/>
              </w:rPr>
              <w:t>. They include systems of access to land, legislative arrangements, and international regimes such as agreements for the protection of endangered species, and economic policies.</w:t>
            </w:r>
          </w:p>
          <w:p w14:paraId="09A07A54" w14:textId="77777777" w:rsidR="00A01204" w:rsidRPr="0008241C" w:rsidRDefault="00A01204" w:rsidP="007F0414">
            <w:pPr>
              <w:widowControl w:val="0"/>
              <w:numPr>
                <w:ilvl w:val="1"/>
                <w:numId w:val="12"/>
              </w:numPr>
              <w:tabs>
                <w:tab w:val="clear" w:pos="1247"/>
                <w:tab w:val="clear" w:pos="1814"/>
                <w:tab w:val="clear" w:pos="2381"/>
                <w:tab w:val="clear" w:pos="2948"/>
                <w:tab w:val="clear" w:pos="3515"/>
              </w:tabs>
              <w:ind w:leftChars="573" w:left="1506"/>
              <w:contextualSpacing/>
              <w:rPr>
                <w:rFonts w:ascii="Times New Roman" w:hAnsi="Times New Roman"/>
                <w:lang w:eastAsia="ja-JP"/>
              </w:rPr>
            </w:pPr>
            <w:r w:rsidRPr="0008241C">
              <w:rPr>
                <w:rFonts w:ascii="Times New Roman" w:hAnsi="Times New Roman"/>
                <w:b/>
                <w:bCs/>
                <w:lang w:eastAsia="ja-JP"/>
              </w:rPr>
              <w:t>Direct drivers</w:t>
            </w:r>
            <w:r w:rsidRPr="0008241C">
              <w:rPr>
                <w:rFonts w:ascii="Times New Roman" w:hAnsi="Times New Roman"/>
                <w:lang w:eastAsia="ja-JP"/>
              </w:rPr>
              <w:t xml:space="preserve">, both natural and anthropogenic, affect nature directly. </w:t>
            </w:r>
            <w:r w:rsidRPr="0008241C">
              <w:rPr>
                <w:rFonts w:ascii="Times New Roman" w:hAnsi="Times New Roman"/>
                <w:b/>
                <w:bCs/>
                <w:lang w:eastAsia="ja-JP"/>
              </w:rPr>
              <w:t>Direct anthropogenic drivers</w:t>
            </w:r>
            <w:r w:rsidRPr="0008241C">
              <w:rPr>
                <w:rFonts w:ascii="Times New Roman" w:hAnsi="Times New Roman"/>
                <w:lang w:eastAsia="ja-JP"/>
              </w:rPr>
              <w:t> are those that flow from </w:t>
            </w:r>
            <w:r w:rsidRPr="0008241C">
              <w:rPr>
                <w:rFonts w:ascii="Times New Roman" w:hAnsi="Times New Roman"/>
                <w:b/>
                <w:bCs/>
                <w:lang w:eastAsia="ja-JP"/>
              </w:rPr>
              <w:t>human institutions and governance systems and other indirect drivers</w:t>
            </w:r>
            <w:r w:rsidRPr="0008241C">
              <w:rPr>
                <w:rFonts w:ascii="Times New Roman" w:hAnsi="Times New Roman"/>
                <w:lang w:eastAsia="ja-JP"/>
              </w:rPr>
              <w:t>. They include positive and negative effects, such as habitat conversion, human-caused climate change, and species introductions. Direct natural drivers can directly affect </w:t>
            </w:r>
            <w:r w:rsidRPr="0008241C">
              <w:rPr>
                <w:rFonts w:ascii="Times New Roman" w:hAnsi="Times New Roman"/>
                <w:b/>
                <w:bCs/>
                <w:lang w:eastAsia="ja-JP"/>
              </w:rPr>
              <w:t>anthropogenic assets</w:t>
            </w:r>
            <w:r w:rsidRPr="0008241C">
              <w:rPr>
                <w:rFonts w:ascii="Times New Roman" w:hAnsi="Times New Roman"/>
                <w:lang w:eastAsia="ja-JP"/>
              </w:rPr>
              <w:t xml:space="preserve"> and </w:t>
            </w:r>
            <w:r w:rsidRPr="0008241C">
              <w:rPr>
                <w:rFonts w:ascii="Times New Roman" w:hAnsi="Times New Roman"/>
                <w:b/>
                <w:bCs/>
                <w:lang w:eastAsia="ja-JP"/>
              </w:rPr>
              <w:t>quality of life (e.g. a volcanic eruption can destroy roads and cause human deaths)</w:t>
            </w:r>
            <w:r w:rsidRPr="0008241C">
              <w:rPr>
                <w:rFonts w:ascii="Times New Roman" w:hAnsi="Times New Roman"/>
                <w:lang w:eastAsia="ja-JP"/>
              </w:rPr>
              <w:t>, but these impacts are not the main focus of IPBES.</w:t>
            </w:r>
          </w:p>
          <w:p w14:paraId="6C819B8A" w14:textId="77777777" w:rsidR="00A01204" w:rsidRPr="0008241C" w:rsidRDefault="00A01204" w:rsidP="00A01204">
            <w:pPr>
              <w:ind w:leftChars="82" w:left="164"/>
              <w:rPr>
                <w:rFonts w:ascii="Times New Roman" w:hAnsi="Times New Roman"/>
              </w:rPr>
            </w:pPr>
          </w:p>
          <w:p w14:paraId="4338F1B9" w14:textId="77777777" w:rsidR="00A01204" w:rsidRPr="0008241C" w:rsidRDefault="00A01204" w:rsidP="00A01204">
            <w:pPr>
              <w:ind w:leftChars="82" w:left="164"/>
              <w:rPr>
                <w:rFonts w:ascii="Times New Roman" w:hAnsi="Times New Roman"/>
              </w:rPr>
            </w:pPr>
            <w:r w:rsidRPr="0008241C">
              <w:rPr>
                <w:rFonts w:ascii="Times New Roman" w:hAnsi="Times New Roman"/>
                <w:b/>
                <w:bCs/>
              </w:rPr>
              <w:t>Good quality of life</w:t>
            </w:r>
            <w:r w:rsidRPr="0008241C">
              <w:rPr>
                <w:rFonts w:ascii="Times New Roman" w:hAnsi="Times New Roman"/>
              </w:rPr>
              <w:t> is the achievement of a fulfilled human life. It is a highly values-based and context-dependent element comprising multiple factors such as access to food, water, health, education, security, and cultural identity, material prosperity, spiritual satisfaction, and freedom of choice. A society’s achievement of </w:t>
            </w:r>
            <w:r w:rsidRPr="0008241C">
              <w:rPr>
                <w:rFonts w:ascii="Times New Roman" w:hAnsi="Times New Roman"/>
                <w:b/>
                <w:bCs/>
              </w:rPr>
              <w:t>good quality of life</w:t>
            </w:r>
            <w:r w:rsidRPr="0008241C">
              <w:rPr>
                <w:rFonts w:ascii="Times New Roman" w:hAnsi="Times New Roman"/>
              </w:rPr>
              <w:t xml:space="preserve"> and the vision of what this entails directly influences </w:t>
            </w:r>
            <w:r w:rsidRPr="0008241C">
              <w:rPr>
                <w:rFonts w:ascii="Times New Roman" w:hAnsi="Times New Roman"/>
                <w:b/>
                <w:bCs/>
              </w:rPr>
              <w:t>institutions and governance systems and other indirect drivers</w:t>
            </w:r>
            <w:r w:rsidRPr="0008241C">
              <w:rPr>
                <w:rFonts w:ascii="Times New Roman" w:hAnsi="Times New Roman"/>
              </w:rPr>
              <w:t> and, through them, all other elements in the Conceptual Framework. </w:t>
            </w:r>
            <w:r w:rsidRPr="0008241C">
              <w:rPr>
                <w:rFonts w:ascii="Times New Roman" w:hAnsi="Times New Roman"/>
                <w:b/>
                <w:bCs/>
              </w:rPr>
              <w:t>Good quality of life</w:t>
            </w:r>
            <w:r w:rsidRPr="0008241C">
              <w:rPr>
                <w:rFonts w:ascii="Times New Roman" w:hAnsi="Times New Roman"/>
              </w:rPr>
              <w:t>, also indirectly shapes, via institutions, the ways in which individuals and groups relate to </w:t>
            </w:r>
            <w:r w:rsidRPr="0008241C">
              <w:rPr>
                <w:rFonts w:ascii="Times New Roman" w:hAnsi="Times New Roman"/>
                <w:b/>
                <w:bCs/>
              </w:rPr>
              <w:t>nature</w:t>
            </w:r>
            <w:r w:rsidRPr="0008241C">
              <w:rPr>
                <w:rFonts w:ascii="Times New Roman" w:hAnsi="Times New Roman"/>
              </w:rPr>
              <w:t>.  Likewise, institutions and governance systems can influence a society’s value system and perception of what constitutes quality of life.  IPBES does not address this aspect of the conceptual framework in the assessments, but actions that Governments and societies may choose to take based on the findings of the IPBES assessments often require addressing this pathway wisely.</w:t>
            </w:r>
          </w:p>
          <w:p w14:paraId="7A9E11F5" w14:textId="77777777" w:rsidR="00A01204" w:rsidRPr="0008241C" w:rsidRDefault="00A01204" w:rsidP="00A01204">
            <w:pPr>
              <w:ind w:leftChars="82" w:left="164"/>
              <w:rPr>
                <w:rFonts w:ascii="Times New Roman" w:hAnsi="Times New Roman"/>
              </w:rPr>
            </w:pPr>
          </w:p>
        </w:tc>
      </w:tr>
    </w:tbl>
    <w:p w14:paraId="02E2CF01" w14:textId="77777777" w:rsidR="00A01204" w:rsidRPr="0008241C" w:rsidRDefault="00A01204" w:rsidP="00A01204">
      <w:pPr>
        <w:rPr>
          <w:sz w:val="22"/>
          <w:szCs w:val="22"/>
        </w:rPr>
      </w:pPr>
    </w:p>
    <w:p w14:paraId="522C1574" w14:textId="77777777" w:rsidR="00A01204" w:rsidRPr="0008241C" w:rsidRDefault="00A01204" w:rsidP="00A01204">
      <w:pPr>
        <w:rPr>
          <w:sz w:val="22"/>
          <w:szCs w:val="22"/>
        </w:rPr>
      </w:pPr>
      <w:r w:rsidRPr="0008241C">
        <w:rPr>
          <w:sz w:val="22"/>
          <w:szCs w:val="22"/>
        </w:rPr>
        <w:t xml:space="preserve">Interactions between the elements change over time (horizontal broad red arrow) and occur at various spatial scales (vertical broad red arrow). The vertical lines on the right indicate that the scope of IPBES assessments is at the supranational (from subregional to global) scale, but that they build on properties and relationships often assessed at finer (national and subnational) scales. The line indicating level of resolution does not extend all the way up to the global level because, for the types of relationship explored by IPBES, the spatially heterogeneous nature of biodiversity is important. Hence IPBES assessments are most useful if they retain finer resolution. Figure 1.9 is a simplified version of that adopted by the second session of the Plenary of IPBES </w:t>
      </w:r>
      <w:r w:rsidRPr="0008241C">
        <w:rPr>
          <w:rFonts w:eastAsia="MS Mincho"/>
          <w:sz w:val="22"/>
          <w:szCs w:val="22"/>
        </w:rPr>
        <w:t>(IPBES, 2014)</w:t>
      </w:r>
      <w:r w:rsidRPr="0008241C">
        <w:rPr>
          <w:sz w:val="22"/>
          <w:szCs w:val="22"/>
        </w:rPr>
        <w:t xml:space="preserve"> and modified by the fifth session of the Plenary </w:t>
      </w:r>
      <w:r w:rsidRPr="0008241C">
        <w:rPr>
          <w:rFonts w:eastAsia="MS Mincho"/>
          <w:sz w:val="22"/>
          <w:szCs w:val="22"/>
        </w:rPr>
        <w:fldChar w:fldCharType="begin" w:fldLock="1"/>
      </w:r>
      <w:r w:rsidRPr="0008241C">
        <w:rPr>
          <w:rFonts w:eastAsia="MS Mincho"/>
          <w:sz w:val="22"/>
          <w:szCs w:val="22"/>
        </w:rPr>
        <w:instrText>ADDIN CSL_CITATION {"citationItems":[{"id":"ITEM-1","itemData":{"author":[{"dropping-particle":"","family":"IPBES","given":"","non-dropping-particle":"","parse-names":false,"suffix":""}],"container-title":"IPBES/5/1/Rev.1","id":"ITEM-1","issued":{"date-parts":[["2017"]]},"title":"Update on the classification of nature’s contributions to people by the Intergovernmental Science-Policy Platform on Biodiversity and Ecosystem Services","type":"report"},"uris":["http://www.mendeley.com/documents/?uuid=af903843-06eb-4378-b074-56b4725e9cdb"]}],"mendeley":{"formattedCitation":"(IPBES, 2017a)","plainTextFormattedCitation":"(IPBES, 2017a)","previouslyFormattedCitation":"(IPBES, 2017a)"},"properties":{"noteIndex":0},"schema":"https://github.com/citation-style-language/schema/raw/master/csl-citation.json"}</w:instrText>
      </w:r>
      <w:r w:rsidRPr="0008241C">
        <w:rPr>
          <w:rFonts w:eastAsia="MS Mincho"/>
          <w:sz w:val="22"/>
          <w:szCs w:val="22"/>
        </w:rPr>
        <w:fldChar w:fldCharType="separate"/>
      </w:r>
      <w:r w:rsidRPr="0008241C">
        <w:rPr>
          <w:rFonts w:eastAsia="MS Mincho"/>
          <w:noProof/>
          <w:sz w:val="22"/>
          <w:szCs w:val="22"/>
        </w:rPr>
        <w:t>(IPBES, 2017a)</w:t>
      </w:r>
      <w:r w:rsidRPr="0008241C">
        <w:rPr>
          <w:rFonts w:eastAsia="MS Mincho"/>
          <w:sz w:val="22"/>
          <w:szCs w:val="22"/>
        </w:rPr>
        <w:fldChar w:fldCharType="end"/>
      </w:r>
      <w:r w:rsidRPr="0008241C">
        <w:rPr>
          <w:rFonts w:eastAsia="Calibri"/>
          <w:kern w:val="2"/>
          <w:sz w:val="22"/>
          <w:szCs w:val="22"/>
          <w:lang w:eastAsia="ja-JP"/>
        </w:rPr>
        <w:t>. A more complete description</w:t>
      </w:r>
      <w:r w:rsidRPr="0008241C">
        <w:rPr>
          <w:sz w:val="22"/>
          <w:szCs w:val="22"/>
        </w:rPr>
        <w:t xml:space="preserve"> of all elements and linkages in the IPBES Conceptual Framework, together with examples, are given in Diaz </w:t>
      </w:r>
      <w:r w:rsidRPr="0008241C">
        <w:rPr>
          <w:i/>
          <w:sz w:val="22"/>
          <w:szCs w:val="22"/>
        </w:rPr>
        <w:t>et al</w:t>
      </w:r>
      <w:r w:rsidRPr="0008241C">
        <w:rPr>
          <w:sz w:val="22"/>
          <w:szCs w:val="22"/>
        </w:rPr>
        <w:t>, (2015).</w:t>
      </w:r>
    </w:p>
    <w:p w14:paraId="003FF6E9" w14:textId="77777777" w:rsidR="00A01204" w:rsidRPr="0008241C" w:rsidRDefault="00A01204" w:rsidP="00A01204">
      <w:pPr>
        <w:rPr>
          <w:sz w:val="22"/>
          <w:szCs w:val="22"/>
        </w:rPr>
      </w:pPr>
    </w:p>
    <w:p w14:paraId="30F0051D" w14:textId="77777777" w:rsidR="00A01204" w:rsidRPr="0008241C" w:rsidRDefault="00A01204" w:rsidP="00A01204">
      <w:pPr>
        <w:rPr>
          <w:sz w:val="22"/>
          <w:szCs w:val="22"/>
        </w:rPr>
      </w:pPr>
    </w:p>
    <w:p w14:paraId="0300F36C" w14:textId="77777777" w:rsidR="00A01204" w:rsidRPr="0008241C" w:rsidRDefault="00A01204" w:rsidP="00A01204">
      <w:pPr>
        <w:rPr>
          <w:color w:val="333333"/>
          <w:sz w:val="22"/>
          <w:szCs w:val="22"/>
        </w:rPr>
      </w:pPr>
      <w:bookmarkStart w:id="181" w:name="49x2ik5" w:colFirst="0" w:colLast="0"/>
      <w:bookmarkStart w:id="182" w:name="_Hlk495935361"/>
      <w:bookmarkEnd w:id="181"/>
      <w:r w:rsidRPr="0008241C">
        <w:rPr>
          <w:sz w:val="22"/>
          <w:szCs w:val="22"/>
        </w:rPr>
        <w:lastRenderedPageBreak/>
        <w:t>IPBES introduces the term of NCP</w:t>
      </w:r>
      <w:bookmarkEnd w:id="182"/>
      <w:r w:rsidRPr="0008241C">
        <w:rPr>
          <w:sz w:val="22"/>
          <w:szCs w:val="22"/>
        </w:rPr>
        <w:t xml:space="preserve"> that represents an inclusive category across knowledge systems that emerged from a thorough multi-stakeholder consultative process. It includes all the contributions, both positive and negative, of nature to the quality of life of humans, whether as individuals, societies or humanity as a whole. For the purposes of IPBES, the emphasis (both in the case of nature and NCP) is on the living components of the planet (from individual organisms to ecosystems), rather than on its non-living components, such as fossil fuels, deep aquifers, underground minerals, winds, or tides. People (i.e. individuals, communities, societies, nations or humanity as a whole) obtain these benefits purely from nature or, more often, co-produce them with nature, through the application of knowledge and work.</w:t>
      </w:r>
    </w:p>
    <w:p w14:paraId="5687157A" w14:textId="77777777" w:rsidR="00A01204" w:rsidRPr="0008241C" w:rsidRDefault="00A01204" w:rsidP="00A01204">
      <w:pPr>
        <w:widowControl w:val="0"/>
        <w:pBdr>
          <w:between w:val="nil"/>
        </w:pBdr>
        <w:tabs>
          <w:tab w:val="clear" w:pos="1247"/>
          <w:tab w:val="clear" w:pos="1814"/>
          <w:tab w:val="clear" w:pos="2381"/>
          <w:tab w:val="clear" w:pos="2948"/>
          <w:tab w:val="clear" w:pos="3515"/>
        </w:tabs>
        <w:jc w:val="both"/>
        <w:rPr>
          <w:rFonts w:eastAsia="Calibri"/>
          <w:color w:val="333333"/>
          <w:sz w:val="22"/>
          <w:szCs w:val="22"/>
        </w:rPr>
      </w:pPr>
    </w:p>
    <w:p w14:paraId="174FDFB6" w14:textId="77777777" w:rsidR="00A01204" w:rsidRPr="0008241C" w:rsidRDefault="00A01204" w:rsidP="00A01204">
      <w:pPr>
        <w:rPr>
          <w:sz w:val="22"/>
          <w:szCs w:val="22"/>
        </w:rPr>
      </w:pPr>
      <w:r w:rsidRPr="0008241C">
        <w:rPr>
          <w:sz w:val="22"/>
          <w:szCs w:val="22"/>
        </w:rPr>
        <w:t>The classification distinguishes three broad groups of NCP, (a) regulating, (b) material, and (c) non-material. These represent different facets of the complex flow from nature to a good quality of life (Fig. 1.8), ranging from indispensable direct biological connections (e.g. oxygen, water), to symbolic components that give meaning to the identity of different social groups, and their relationships with nature.</w:t>
      </w:r>
    </w:p>
    <w:p w14:paraId="6E46134B" w14:textId="77777777" w:rsidR="00A01204" w:rsidRPr="0008241C" w:rsidRDefault="00A01204" w:rsidP="00A01204">
      <w:pPr>
        <w:rPr>
          <w:sz w:val="22"/>
          <w:szCs w:val="22"/>
        </w:rPr>
      </w:pPr>
    </w:p>
    <w:p w14:paraId="115F1DB5" w14:textId="77777777" w:rsidR="00A01204" w:rsidRPr="0008241C" w:rsidRDefault="00A01204" w:rsidP="00A01204">
      <w:pPr>
        <w:rPr>
          <w:sz w:val="22"/>
          <w:szCs w:val="22"/>
        </w:rPr>
      </w:pPr>
      <w:r w:rsidRPr="0008241C">
        <w:rPr>
          <w:rFonts w:eastAsia="Calibri"/>
          <w:kern w:val="2"/>
          <w:sz w:val="22"/>
          <w:szCs w:val="22"/>
          <w:lang w:eastAsia="ja-JP"/>
        </w:rPr>
        <w:t>Regulating contributions</w:t>
      </w:r>
      <w:r w:rsidRPr="0008241C">
        <w:rPr>
          <w:sz w:val="22"/>
          <w:szCs w:val="22"/>
        </w:rPr>
        <w:t xml:space="preserve"> denote functional and structural aspects of organisms and ecosystems that modify environmental conditions experienced by people, and/or sustain and/or regulate the generation of material and non-material benefits. These NCP include, for example, water purification, climate regulation, and soil erosion regulation. They are often not experienced directly by people, though their products are. The regulating ecosystem services as defined in the Millennium Ecosystem Assessment (MA) largely align with this category.</w:t>
      </w:r>
    </w:p>
    <w:p w14:paraId="09036D2B" w14:textId="77777777" w:rsidR="00A01204" w:rsidRPr="0008241C" w:rsidRDefault="00A01204" w:rsidP="00A01204">
      <w:pPr>
        <w:rPr>
          <w:sz w:val="22"/>
          <w:szCs w:val="22"/>
        </w:rPr>
      </w:pPr>
    </w:p>
    <w:p w14:paraId="637FB7E0" w14:textId="77777777" w:rsidR="00A01204" w:rsidRPr="0008241C" w:rsidRDefault="00A01204" w:rsidP="00A01204">
      <w:pPr>
        <w:rPr>
          <w:sz w:val="22"/>
          <w:szCs w:val="22"/>
        </w:rPr>
      </w:pPr>
      <w:r w:rsidRPr="0008241C">
        <w:rPr>
          <w:rFonts w:eastAsia="Calibri"/>
          <w:kern w:val="2"/>
          <w:sz w:val="22"/>
          <w:szCs w:val="22"/>
          <w:lang w:eastAsia="ja-JP"/>
        </w:rPr>
        <w:t xml:space="preserve">Material contributions </w:t>
      </w:r>
      <w:r w:rsidRPr="0008241C">
        <w:rPr>
          <w:sz w:val="22"/>
          <w:szCs w:val="22"/>
        </w:rPr>
        <w:t>denote substances, objects or other material elements from nature that sustain the physical existence of people and infrastructure (i.e. basic physical and organizational structures and facilities, such as buildings, roads, power supplies) needed for the operation of a society or enterprise. They are typically consumed, for example when plants or animals are transformed into food, energy, or materials for shelter or ornamental purposes. The provisioning ecosystem services defined in the Millennium Ecosystem Assessment (MA) largely align with this category.</w:t>
      </w:r>
    </w:p>
    <w:p w14:paraId="35BE017D" w14:textId="77777777" w:rsidR="00A01204" w:rsidRPr="0008241C" w:rsidRDefault="00A01204" w:rsidP="00A01204">
      <w:pPr>
        <w:rPr>
          <w:sz w:val="22"/>
          <w:szCs w:val="22"/>
        </w:rPr>
      </w:pPr>
    </w:p>
    <w:p w14:paraId="554BEE94" w14:textId="77777777" w:rsidR="00A01204" w:rsidRPr="0008241C" w:rsidRDefault="00A01204" w:rsidP="00A01204">
      <w:pPr>
        <w:rPr>
          <w:sz w:val="22"/>
          <w:szCs w:val="22"/>
        </w:rPr>
      </w:pPr>
      <w:r w:rsidRPr="0008241C">
        <w:rPr>
          <w:rFonts w:eastAsia="Calibri"/>
          <w:kern w:val="2"/>
          <w:sz w:val="22"/>
          <w:szCs w:val="22"/>
          <w:lang w:eastAsia="ja-JP"/>
        </w:rPr>
        <w:t>Non-material contributions</w:t>
      </w:r>
      <w:r w:rsidRPr="0008241C">
        <w:rPr>
          <w:b/>
          <w:sz w:val="22"/>
          <w:szCs w:val="22"/>
        </w:rPr>
        <w:t xml:space="preserve"> </w:t>
      </w:r>
      <w:r w:rsidRPr="0008241C">
        <w:rPr>
          <w:sz w:val="22"/>
          <w:szCs w:val="22"/>
        </w:rPr>
        <w:t>denote the contributions of Nature to people’s subjective or psychological quality of life, whether individually or collectively. The sources of these intangible contributions can be consumed (e.g. animals in recreational or ritual fishing/hunting) or not (e.g. individual trees or ecosystems as sources of inspiration). Many cultural ecosystem services as defined in the Millennium Ecosystem Assessment (MA) fit within this category, while some cultural ecosystem services are now considered part of “values” or a “good quality of life”.</w:t>
      </w:r>
    </w:p>
    <w:p w14:paraId="5D0C7942" w14:textId="77777777" w:rsidR="00A01204" w:rsidRPr="0008241C" w:rsidRDefault="00A01204" w:rsidP="00A01204">
      <w:pPr>
        <w:rPr>
          <w:sz w:val="22"/>
          <w:szCs w:val="22"/>
        </w:rPr>
      </w:pPr>
    </w:p>
    <w:p w14:paraId="4294BC7B" w14:textId="77777777" w:rsidR="00A01204" w:rsidRPr="0008241C" w:rsidRDefault="00A01204" w:rsidP="00A01204">
      <w:pPr>
        <w:rPr>
          <w:sz w:val="22"/>
          <w:szCs w:val="22"/>
        </w:rPr>
      </w:pPr>
      <w:r w:rsidRPr="0008241C">
        <w:rPr>
          <w:sz w:val="22"/>
          <w:szCs w:val="22"/>
        </w:rPr>
        <w:t xml:space="preserve">Detailed description on the 18 specific NCP categories can be found in </w:t>
      </w:r>
      <w:r w:rsidRPr="0008241C">
        <w:rPr>
          <w:sz w:val="22"/>
          <w:szCs w:val="22"/>
        </w:rPr>
        <w:fldChar w:fldCharType="begin" w:fldLock="1"/>
      </w:r>
      <w:r w:rsidRPr="0008241C">
        <w:rPr>
          <w:sz w:val="22"/>
          <w:szCs w:val="22"/>
        </w:rPr>
        <w:instrText>ADDIN CSL_CITATION {"citationItems":[{"id":"ITEM-1","itemData":{"author":[{"dropping-particle":"","family":"IPBES","given":"","non-dropping-particle":"","parse-names":false,"suffix":""}],"container-title":"IPBES/5/1/Rev.1","id":"ITEM-1","issued":{"date-parts":[["2017"]]},"title":"Update on the classification of nature’s contributions to people by the Intergovernmental Science-Policy Platform on Biodiversity and Ecosystem Services","type":"report"},"uris":["http://www.mendeley.com/documents/?uuid=af903843-06eb-4378-b074-56b4725e9cdb"]},{"id":"ITEM-2","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2","issued":{"date-parts":[["2017"]]},"page":"7-16","title":"Valuing nature's contributions to people: The IPBES approach","type":"article-journal","volume":"26"},"uris":["http://www.mendeley.com/documents/?uuid=233e4521-3d53-408c-88f9-0b6d465db008"]}],"mendeley":{"formattedCitation":"(IPBES, 2017a; Pascual &lt;i&gt;et al.&lt;/i&gt;, 2017)","plainTextFormattedCitation":"(IPBES, 2017a; Pascual et al., 2017)","previouslyFormattedCitation":"(IPBES, 2017a; 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IPBES, 2017a; Pascual </w:t>
      </w:r>
      <w:r w:rsidRPr="0008241C">
        <w:rPr>
          <w:i/>
          <w:noProof/>
          <w:sz w:val="22"/>
          <w:szCs w:val="22"/>
        </w:rPr>
        <w:t>et al.</w:t>
      </w:r>
      <w:r w:rsidRPr="0008241C">
        <w:rPr>
          <w:noProof/>
          <w:sz w:val="22"/>
          <w:szCs w:val="22"/>
        </w:rPr>
        <w:t>, 2017)</w:t>
      </w:r>
      <w:r w:rsidRPr="0008241C">
        <w:rPr>
          <w:sz w:val="22"/>
          <w:szCs w:val="22"/>
        </w:rPr>
        <w:fldChar w:fldCharType="end"/>
      </w:r>
      <w:r w:rsidRPr="0008241C">
        <w:rPr>
          <w:color w:val="333333"/>
          <w:sz w:val="22"/>
          <w:szCs w:val="22"/>
        </w:rPr>
        <w:t xml:space="preserve">. </w:t>
      </w:r>
      <w:r w:rsidRPr="0008241C">
        <w:rPr>
          <w:sz w:val="22"/>
          <w:szCs w:val="22"/>
        </w:rPr>
        <w:t xml:space="preserve">It is worth mentioning that rather than being a radical departure from previous classifications of ecosystem services, the present system is strongly rooted in the MA as highlighted above. It represents an evolution of the MA classification of ecosystem services that reflects more than a decade of progress in interdisciplinary thinking, including the increasing contribution of the social sciences. Many of the differences are differences of emphasis rather than of an ontological nature, particularly with respect to the earlier texts of the MA. </w:t>
      </w:r>
      <w:r w:rsidRPr="0008241C">
        <w:rPr>
          <w:color w:val="000000"/>
          <w:sz w:val="22"/>
          <w:szCs w:val="22"/>
          <w:lang w:val="en-US"/>
        </w:rPr>
        <w:t>This evolution is represented schematically in Figure 1.10, which shows many important similarities between these classification systems.</w:t>
      </w:r>
      <w:r w:rsidRPr="0008241C">
        <w:rPr>
          <w:sz w:val="22"/>
          <w:szCs w:val="22"/>
        </w:rPr>
        <w:t xml:space="preserve"> NCP in a sense is an all-encompassing term that is more inclusive than that of ecosystem services. In particular the transformation of “supporting ecosystem services” into either Nature or regulation NCP reflects an evolving view directly stemming from within the ecosystem services community.</w:t>
      </w:r>
    </w:p>
    <w:p w14:paraId="5F0F9CEA" w14:textId="77777777" w:rsidR="00A01204" w:rsidRPr="0008241C" w:rsidRDefault="00A01204" w:rsidP="00A01204">
      <w:pPr>
        <w:rPr>
          <w:sz w:val="22"/>
          <w:szCs w:val="22"/>
        </w:rPr>
      </w:pPr>
    </w:p>
    <w:p w14:paraId="75039BDD"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0A7D70DB" wp14:editId="095F28C0">
            <wp:extent cx="5676900" cy="5410835"/>
            <wp:effectExtent l="0" t="0" r="0" b="0"/>
            <wp:docPr id="3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1"/>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5676900" cy="5410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67F6BD7"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ko-KR"/>
        </w:rPr>
      </w:pPr>
      <w:r w:rsidRPr="0008241C">
        <w:rPr>
          <w:b/>
          <w:kern w:val="2"/>
          <w:sz w:val="22"/>
          <w:szCs w:val="22"/>
          <w:lang w:eastAsia="ja-JP"/>
        </w:rPr>
        <w:t xml:space="preserve">Figure 1.10 Evolution of some major categories in the IPBES conceptual framework. Source: Reprinted with permission from Díaz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title":"An inclusive approach to assess nature’s contributions to people","type":"article-journal","volume":"359"},"suppress-author":1,"uris":["http://www.mendeley.com/documents/?uuid=ae7d95e6-f0fe-4fa5-945d-3daa1c2ac35a"]}],"mendeley":{"formattedCitation":"(2018)","plainTextFormattedCitation":"(2018)","previouslyFormattedCitation":"(2018)"},"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ko-KR"/>
        </w:rPr>
        <w:t>(2018)</w:t>
      </w:r>
      <w:r w:rsidRPr="0008241C">
        <w:rPr>
          <w:b/>
          <w:kern w:val="2"/>
          <w:sz w:val="22"/>
          <w:szCs w:val="22"/>
          <w:lang w:eastAsia="ja-JP"/>
        </w:rPr>
        <w:fldChar w:fldCharType="end"/>
      </w:r>
      <w:r w:rsidRPr="0008241C">
        <w:rPr>
          <w:b/>
          <w:kern w:val="2"/>
          <w:sz w:val="22"/>
          <w:szCs w:val="22"/>
          <w:lang w:eastAsia="ja-JP"/>
        </w:rPr>
        <w:t>.</w:t>
      </w:r>
    </w:p>
    <w:p w14:paraId="0158E902" w14:textId="77777777" w:rsidR="00A01204" w:rsidRPr="0008241C" w:rsidRDefault="00A01204" w:rsidP="00A01204">
      <w:pPr>
        <w:rPr>
          <w:sz w:val="22"/>
          <w:szCs w:val="22"/>
          <w:lang w:eastAsia="ko-KR"/>
        </w:rPr>
      </w:pPr>
      <w:bookmarkStart w:id="183" w:name="2p2csry" w:colFirst="0" w:colLast="0"/>
      <w:bookmarkEnd w:id="183"/>
    </w:p>
    <w:p w14:paraId="4AEF934B" w14:textId="77777777" w:rsidR="00A01204" w:rsidRPr="0008241C" w:rsidRDefault="00A01204" w:rsidP="00A01204">
      <w:pPr>
        <w:rPr>
          <w:sz w:val="22"/>
          <w:szCs w:val="22"/>
        </w:rPr>
      </w:pPr>
      <w:r w:rsidRPr="0008241C">
        <w:rPr>
          <w:sz w:val="22"/>
          <w:szCs w:val="22"/>
        </w:rPr>
        <w:t>Finally, it should be noted that the IPBES Conceptual Framework views governance mechanisms and institutions as central elements that can influence the continuous provision of NCP in an equitable and sustainable manner (</w:t>
      </w:r>
      <w:r w:rsidRPr="0008241C">
        <w:rPr>
          <w:b/>
          <w:sz w:val="22"/>
          <w:szCs w:val="22"/>
        </w:rPr>
        <w:t>Principle 6</w:t>
      </w:r>
      <w:r w:rsidRPr="0008241C">
        <w:rPr>
          <w:sz w:val="22"/>
          <w:szCs w:val="22"/>
        </w:rPr>
        <w:t>). In this sense it assumes that the science-policy interface needs to be strengthened through holistic, resilient, and interactive solutions, instruments and mechanisms, to achieve the interlinked goals of conservation, development, and sustainable use of Nature and NCP.</w:t>
      </w:r>
    </w:p>
    <w:p w14:paraId="63F28C78" w14:textId="77777777" w:rsidR="00A01204" w:rsidRPr="0008241C" w:rsidRDefault="00A01204" w:rsidP="00A01204">
      <w:pPr>
        <w:rPr>
          <w:sz w:val="22"/>
          <w:szCs w:val="22"/>
          <w:lang w:eastAsia="ko-KR"/>
        </w:rPr>
      </w:pPr>
    </w:p>
    <w:p w14:paraId="0D41015F" w14:textId="77777777" w:rsidR="00A01204" w:rsidRPr="0008241C" w:rsidRDefault="00A01204" w:rsidP="00A01204">
      <w:pPr>
        <w:keepNext/>
        <w:tabs>
          <w:tab w:val="clear" w:pos="1247"/>
          <w:tab w:val="left" w:pos="765"/>
        </w:tabs>
        <w:outlineLvl w:val="2"/>
        <w:rPr>
          <w:b/>
          <w:sz w:val="24"/>
          <w:szCs w:val="24"/>
          <w:lang w:eastAsia="ko-KR"/>
        </w:rPr>
      </w:pPr>
      <w:bookmarkStart w:id="184" w:name="_147n2zr" w:colFirst="0" w:colLast="0"/>
      <w:bookmarkStart w:id="185" w:name="_Toc504173106"/>
      <w:bookmarkStart w:id="186" w:name="_Toc504316230"/>
      <w:bookmarkStart w:id="187" w:name="_Toc504317073"/>
      <w:bookmarkStart w:id="188" w:name="_Toc504317766"/>
      <w:bookmarkStart w:id="189" w:name="_Toc504320572"/>
      <w:bookmarkStart w:id="190" w:name="_Toc504320796"/>
      <w:bookmarkStart w:id="191" w:name="_Toc504321112"/>
      <w:bookmarkStart w:id="192" w:name="_Toc524033689"/>
      <w:bookmarkEnd w:id="184"/>
      <w:r w:rsidRPr="0008241C">
        <w:rPr>
          <w:b/>
          <w:sz w:val="24"/>
          <w:szCs w:val="24"/>
          <w:lang w:eastAsia="ko-KR"/>
        </w:rPr>
        <w:t>1.3.3</w:t>
      </w:r>
      <w:r w:rsidRPr="0008241C">
        <w:rPr>
          <w:b/>
          <w:sz w:val="24"/>
          <w:szCs w:val="24"/>
          <w:lang w:eastAsia="ko-KR"/>
        </w:rPr>
        <w:tab/>
        <w:t>Unit of analysis and classification system</w:t>
      </w:r>
      <w:bookmarkEnd w:id="185"/>
      <w:bookmarkEnd w:id="186"/>
      <w:bookmarkEnd w:id="187"/>
      <w:bookmarkEnd w:id="188"/>
      <w:bookmarkEnd w:id="189"/>
      <w:bookmarkEnd w:id="190"/>
      <w:bookmarkEnd w:id="191"/>
      <w:bookmarkEnd w:id="192"/>
    </w:p>
    <w:p w14:paraId="11DE5263" w14:textId="77777777" w:rsidR="00A01204" w:rsidRPr="0008241C" w:rsidRDefault="00A01204" w:rsidP="00A01204">
      <w:pPr>
        <w:rPr>
          <w:sz w:val="22"/>
          <w:szCs w:val="22"/>
          <w:lang w:eastAsia="ko-KR"/>
        </w:rPr>
      </w:pPr>
    </w:p>
    <w:p w14:paraId="190B4E46" w14:textId="77777777" w:rsidR="00A01204" w:rsidRPr="0008241C" w:rsidRDefault="00A01204" w:rsidP="00A01204">
      <w:pPr>
        <w:rPr>
          <w:sz w:val="22"/>
          <w:szCs w:val="22"/>
          <w:lang w:eastAsia="ko-KR"/>
        </w:rPr>
      </w:pPr>
      <w:r w:rsidRPr="0008241C">
        <w:rPr>
          <w:sz w:val="22"/>
          <w:szCs w:val="22"/>
          <w:lang w:eastAsia="ko-KR"/>
        </w:rPr>
        <w:t xml:space="preserve">Following </w:t>
      </w:r>
      <w:r w:rsidRPr="0008241C">
        <w:rPr>
          <w:b/>
          <w:i/>
          <w:sz w:val="22"/>
          <w:szCs w:val="22"/>
          <w:lang w:eastAsia="ko-KR"/>
        </w:rPr>
        <w:t>Principle 3</w:t>
      </w:r>
      <w:r w:rsidRPr="0008241C">
        <w:rPr>
          <w:sz w:val="22"/>
          <w:szCs w:val="22"/>
          <w:lang w:eastAsia="ko-KR"/>
        </w:rPr>
        <w:t xml:space="preserve">, depending on the focus/objective of a given chapter or assessment component, the Asia-Pacific Regional Assessment uses a combination of spatial, biological, ecological, and bio-cultural classifications. However, the subdivision of the Earth’s surface into units for the purposes of analysis is notoriously controversial. Thus there is no single agreed upon system that IPBES can adopt as a standard. </w:t>
      </w:r>
    </w:p>
    <w:p w14:paraId="61C690A5" w14:textId="77777777" w:rsidR="00A01204" w:rsidRPr="0008241C" w:rsidRDefault="00A01204" w:rsidP="00A01204">
      <w:pPr>
        <w:rPr>
          <w:sz w:val="22"/>
          <w:szCs w:val="22"/>
          <w:lang w:eastAsia="ko-KR"/>
        </w:rPr>
      </w:pPr>
    </w:p>
    <w:p w14:paraId="19A7F325" w14:textId="77777777" w:rsidR="00A01204" w:rsidRPr="0008241C" w:rsidRDefault="00A01204" w:rsidP="00A01204">
      <w:pPr>
        <w:rPr>
          <w:sz w:val="22"/>
          <w:szCs w:val="22"/>
        </w:rPr>
      </w:pPr>
      <w:r w:rsidRPr="0008241C">
        <w:rPr>
          <w:sz w:val="22"/>
          <w:szCs w:val="22"/>
          <w:lang w:eastAsia="ko-KR"/>
        </w:rPr>
        <w:t>To capture the high regional variation this assessment uses, to the extent possible, a broad ecosystem-based classifi</w:t>
      </w:r>
      <w:r w:rsidRPr="0008241C">
        <w:rPr>
          <w:sz w:val="22"/>
          <w:szCs w:val="22"/>
        </w:rPr>
        <w:t xml:space="preserve">cation that is based on the IPBES common ecosystem classification and draws extensively from several other global, regional and national ecosystem assessments (e.g. </w:t>
      </w:r>
      <w:r w:rsidRPr="0008241C">
        <w:rPr>
          <w:sz w:val="22"/>
          <w:szCs w:val="22"/>
        </w:rPr>
        <w:fldChar w:fldCharType="begin" w:fldLock="1"/>
      </w:r>
      <w:r w:rsidRPr="0008241C">
        <w:rPr>
          <w:sz w:val="22"/>
          <w:szCs w:val="22"/>
        </w:rPr>
        <w:instrText>ADDIN CSL_CITATION {"citationItems":[{"id":"ITEM-1","itemData":{"DOI":"10.5751/ES-05551-180426","ISBN":"17083087","ISSN":"1708-3087","abstract":"In this paper we compare 10 established frameworks for analyzing social-ecological systems. We limited ourselves to frameworks that were explicitly designed to be used by a wider community of researchers and practitioners. Although all these frameworks seem to have emerged from the need for concepts that permit structured, interdisciplinary reasoning about complex problems in social-ecological systems, they differ significantly with respect to contextual and structural criteria, such as conceptualization of the ecological and social systems and their interrelation. It appears that three main criteria suffice to produce a classification of frameworks that may be used as a decision tree when choosing a framework for analysis. These criteria are (i) whether a framework conceptualizes the relationship between the social and ecological systems as being uni- or bidirectional; (ii) whether it takes an anthropocentric or an ecocentric perspective on the ecological system; and (iii) whether it is an action-oriented or an analysis-oriented framework. © 2013 by the author(s).","author":[{"dropping-particle":"","family":"Binder","given":"Claudia R.","non-dropping-particle":"","parse-names":false,"suffix":""},{"dropping-particle":"","family":"Hinkel","given":"Jochen","non-dropping-particle":"","parse-names":false,"suffix":""},{"dropping-particle":"","family":"Bots","given":"Pieter W. G.","non-dropping-particle":"","parse-names":false,"suffix":""},{"dropping-particle":"","family":"Pahl-Wostl","given":"Claudia","non-dropping-particle":"","parse-names":false,"suffix":""}],"container-title":"Ecology and Society","id":"ITEM-1","issue":"4","issued":{"date-parts":[["2013"]]},"page":"art26","title":"Comparison of Frameworks for Analyzing Social-ecological Systems","type":"article-journal","volume":"18"},"uris":["http://www.mendeley.com/documents/?uuid=af8070df-e5c5-48ed-b61e-fe5dd1c59f9c"]},{"id":"ITEM-2","itemData":{"editor":[{"dropping-particle":"","family":"Ladle, R.J. and Whittaker","given":"R.J.","non-dropping-particle":"","parse-names":false,"suffix":""}],"id":"ITEM-2","issued":{"date-parts":[["2011"]]},"publisher":"Wiley‐Blackwell, Oxford.","title":"Conservation Biogeography","type":"book"},"uris":["http://www.mendeley.com/documents/?uuid=bf923d48-40a7-4861-8cf1-5397785b6f07"]},{"id":"ITEM-3","itemData":{"author":[{"dropping-particle":"","family":"TEEB","given":"","non-dropping-particle":"","parse-names":false,"suffix":""}],"id":"ITEM-3","issued":{"date-parts":[["2010"]]},"publisher":"Earthscan, Cambridge.","title":"The Economics of Ecosystems and Biodiversity: Ecological and economic foundation","type":"book"},"uris":["http://www.mendeley.com/documents/?uuid=945b5b8e-d889-4437-9ec1-b845bd4383f0"]}],"mendeley":{"formattedCitation":"(Binder &lt;i&gt;et al.&lt;/i&gt;, 2013; Ladle, R.J. and Whittaker, 2011; TEEB, 2010)","manualFormatting":"Binder et al., 2013; Ladle and Whittaker, 2011; TEEB, 2010; ","plainTextFormattedCitation":"(Binder et al., 2013; Ladle, R.J. and Whittaker, 2011; TEEB, 2010)","previouslyFormattedCitation":"(Binder &lt;i&gt;et al.&lt;/i&gt;, 2013; Ladle, R.J. and Whittaker, 2011; TEEB,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inder </w:t>
      </w:r>
      <w:r w:rsidRPr="0008241C">
        <w:rPr>
          <w:i/>
          <w:noProof/>
          <w:sz w:val="22"/>
          <w:szCs w:val="22"/>
        </w:rPr>
        <w:t>et al</w:t>
      </w:r>
      <w:r w:rsidRPr="0008241C">
        <w:rPr>
          <w:noProof/>
          <w:sz w:val="22"/>
          <w:szCs w:val="22"/>
        </w:rPr>
        <w:t xml:space="preserve">., 2013; Ladle &amp; Whittaker, 2011; TEEB, 2010; </w:t>
      </w:r>
      <w:r w:rsidRPr="0008241C">
        <w:rPr>
          <w:sz w:val="22"/>
          <w:szCs w:val="22"/>
        </w:rPr>
        <w:fldChar w:fldCharType="end"/>
      </w:r>
      <w:r w:rsidRPr="0008241C">
        <w:rPr>
          <w:sz w:val="22"/>
          <w:szCs w:val="22"/>
        </w:rPr>
        <w:t xml:space="preserve">Millennium Ecosystem Assessment, 2005). </w:t>
      </w:r>
    </w:p>
    <w:p w14:paraId="5B2786D1" w14:textId="77777777" w:rsidR="00A01204" w:rsidRPr="0008241C" w:rsidRDefault="00A01204" w:rsidP="00A01204">
      <w:pPr>
        <w:rPr>
          <w:sz w:val="22"/>
          <w:szCs w:val="22"/>
        </w:rPr>
      </w:pPr>
      <w:r w:rsidRPr="0008241C">
        <w:rPr>
          <w:sz w:val="22"/>
          <w:szCs w:val="22"/>
        </w:rPr>
        <w:lastRenderedPageBreak/>
        <w:t xml:space="preserve">Table 1.5 outlines the broad ecosystem-based classification system of the Asia-Pacific Regional Assessment, across 4 major units and 23 sub-units. This classification is tailored to the present assessment, and reflects the unique characteristics of the region. However it also fits well within the units of analysis of the broader IPBES classification, with no misalignments between the two (se right-hand column of Table 1.5). </w:t>
      </w:r>
    </w:p>
    <w:p w14:paraId="166BD87E" w14:textId="77777777" w:rsidR="00A01204" w:rsidRPr="0008241C" w:rsidRDefault="00A01204" w:rsidP="00A01204">
      <w:pPr>
        <w:rPr>
          <w:sz w:val="22"/>
          <w:szCs w:val="22"/>
        </w:rPr>
      </w:pPr>
    </w:p>
    <w:p w14:paraId="425D2813"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Table 1.5 Classification system used in the Asia-Pacific Assessment and correspondence with IPBES terrestrial and aquatic units of analysis</w:t>
      </w:r>
    </w:p>
    <w:p w14:paraId="0AD733A0" w14:textId="77777777" w:rsidR="00A01204" w:rsidRPr="0008241C" w:rsidRDefault="00A01204" w:rsidP="00A01204">
      <w:pPr>
        <w:widowControl w:val="0"/>
        <w:pBdr>
          <w:between w:val="nil"/>
        </w:pBdr>
        <w:tabs>
          <w:tab w:val="clear" w:pos="1247"/>
          <w:tab w:val="clear" w:pos="1814"/>
          <w:tab w:val="clear" w:pos="2381"/>
          <w:tab w:val="clear" w:pos="2948"/>
          <w:tab w:val="clear" w:pos="3515"/>
        </w:tabs>
        <w:rPr>
          <w:rFonts w:eastAsia="Calibri"/>
          <w:b/>
          <w:color w:val="000000"/>
          <w:sz w:val="22"/>
          <w:szCs w:val="22"/>
        </w:rPr>
      </w:pPr>
      <w:r w:rsidRPr="0008241C">
        <w:rPr>
          <w:rFonts w:eastAsia="Calibri"/>
          <w:noProof/>
          <w:color w:val="000000"/>
          <w:sz w:val="22"/>
          <w:szCs w:val="22"/>
          <w:lang w:val="en-US" w:eastAsia="ja-JP"/>
        </w:rPr>
        <w:drawing>
          <wp:inline distT="0" distB="0" distL="0" distR="0" wp14:anchorId="22AB0127" wp14:editId="75522C7A">
            <wp:extent cx="5823284" cy="4205705"/>
            <wp:effectExtent l="0" t="0" r="0" b="4445"/>
            <wp:docPr id="486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rotWithShape="1">
                    <a:blip r:embed="rId30" cstate="email">
                      <a:extLst>
                        <a:ext uri="{28A0092B-C50C-407E-A947-70E740481C1C}">
                          <a14:useLocalDpi xmlns:a14="http://schemas.microsoft.com/office/drawing/2010/main"/>
                        </a:ext>
                      </a:extLst>
                    </a:blip>
                    <a:srcRect l="-1342" r="-1051"/>
                    <a:stretch/>
                  </pic:blipFill>
                  <pic:spPr bwMode="auto">
                    <a:xfrm>
                      <a:off x="0" y="0"/>
                      <a:ext cx="5842973" cy="421992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CE448FA" w14:textId="77777777" w:rsidR="00A01204" w:rsidRPr="0008241C" w:rsidRDefault="00A01204" w:rsidP="00A01204">
      <w:pPr>
        <w:rPr>
          <w:sz w:val="22"/>
          <w:szCs w:val="22"/>
        </w:rPr>
      </w:pPr>
      <w:bookmarkStart w:id="193" w:name="3o7alnk" w:colFirst="0" w:colLast="0"/>
      <w:bookmarkEnd w:id="193"/>
    </w:p>
    <w:p w14:paraId="5CD0A670" w14:textId="77777777" w:rsidR="00A01204" w:rsidRPr="0008241C" w:rsidRDefault="00A01204" w:rsidP="00A01204">
      <w:pPr>
        <w:rPr>
          <w:sz w:val="22"/>
          <w:szCs w:val="22"/>
        </w:rPr>
      </w:pPr>
    </w:p>
    <w:p w14:paraId="4B8E0E33" w14:textId="77777777" w:rsidR="00A01204" w:rsidRPr="0008241C" w:rsidRDefault="00A01204" w:rsidP="00A01204">
      <w:pPr>
        <w:keepNext/>
        <w:tabs>
          <w:tab w:val="clear" w:pos="1247"/>
          <w:tab w:val="left" w:pos="765"/>
        </w:tabs>
        <w:outlineLvl w:val="2"/>
        <w:rPr>
          <w:b/>
          <w:sz w:val="24"/>
          <w:szCs w:val="24"/>
        </w:rPr>
      </w:pPr>
      <w:bookmarkStart w:id="194" w:name="23ckvvd" w:colFirst="0" w:colLast="0"/>
      <w:bookmarkStart w:id="195" w:name="ihv636" w:colFirst="0" w:colLast="0"/>
      <w:bookmarkStart w:id="196" w:name="_32hioqz" w:colFirst="0" w:colLast="0"/>
      <w:bookmarkStart w:id="197" w:name="_Toc504173107"/>
      <w:bookmarkStart w:id="198" w:name="_Toc504316231"/>
      <w:bookmarkStart w:id="199" w:name="_Toc504317074"/>
      <w:bookmarkStart w:id="200" w:name="_Toc504317767"/>
      <w:bookmarkStart w:id="201" w:name="_Toc504320573"/>
      <w:bookmarkStart w:id="202" w:name="_Toc504320797"/>
      <w:bookmarkStart w:id="203" w:name="_Toc504321113"/>
      <w:bookmarkStart w:id="204" w:name="_Toc524033690"/>
      <w:bookmarkEnd w:id="194"/>
      <w:bookmarkEnd w:id="195"/>
      <w:bookmarkEnd w:id="196"/>
      <w:r w:rsidRPr="0008241C">
        <w:rPr>
          <w:b/>
          <w:sz w:val="24"/>
          <w:szCs w:val="24"/>
        </w:rPr>
        <w:t>1.3.4</w:t>
      </w:r>
      <w:r w:rsidRPr="0008241C">
        <w:rPr>
          <w:b/>
          <w:sz w:val="24"/>
          <w:szCs w:val="24"/>
        </w:rPr>
        <w:tab/>
        <w:t>Data collection and interpretation</w:t>
      </w:r>
      <w:bookmarkEnd w:id="197"/>
      <w:bookmarkEnd w:id="198"/>
      <w:bookmarkEnd w:id="199"/>
      <w:bookmarkEnd w:id="200"/>
      <w:bookmarkEnd w:id="201"/>
      <w:bookmarkEnd w:id="202"/>
      <w:bookmarkEnd w:id="203"/>
      <w:bookmarkEnd w:id="204"/>
      <w:r w:rsidRPr="0008241C">
        <w:rPr>
          <w:b/>
          <w:sz w:val="24"/>
          <w:szCs w:val="24"/>
        </w:rPr>
        <w:t xml:space="preserve"> </w:t>
      </w:r>
    </w:p>
    <w:p w14:paraId="23C38981" w14:textId="77777777" w:rsidR="00A01204" w:rsidRPr="0008241C" w:rsidRDefault="00A01204" w:rsidP="00A01204">
      <w:pPr>
        <w:rPr>
          <w:sz w:val="22"/>
          <w:szCs w:val="22"/>
        </w:rPr>
      </w:pPr>
    </w:p>
    <w:p w14:paraId="1F7EDE93" w14:textId="77777777" w:rsidR="00A01204" w:rsidRPr="0008241C" w:rsidRDefault="00A01204" w:rsidP="00A01204">
      <w:pPr>
        <w:rPr>
          <w:sz w:val="22"/>
          <w:szCs w:val="22"/>
        </w:rPr>
      </w:pPr>
      <w:r w:rsidRPr="0008241C">
        <w:rPr>
          <w:sz w:val="22"/>
          <w:szCs w:val="22"/>
        </w:rPr>
        <w:t>The five subregions of the Asia-Pacific (i.e. Western Asia, South Asia, South-East Asia, North-East Asia, and Oceania) are the entry point for analysing the status of biodiversity, as well as providing the different options and solutions. As already mentioned, the Asia-Pacific Regional Assessment does not conduct new research, nor does it generates primary data. It rather seeks to synthesise existing information in new ways, as a means of offering policy insights at different geographical and temporal scales (Section 1.2.1).</w:t>
      </w:r>
    </w:p>
    <w:p w14:paraId="612D7688" w14:textId="77777777" w:rsidR="00A01204" w:rsidRPr="0008241C" w:rsidRDefault="00A01204" w:rsidP="00A01204">
      <w:pPr>
        <w:rPr>
          <w:sz w:val="22"/>
          <w:szCs w:val="22"/>
        </w:rPr>
      </w:pPr>
    </w:p>
    <w:p w14:paraId="28292409" w14:textId="77777777" w:rsidR="00A01204" w:rsidRPr="0008241C" w:rsidRDefault="00A01204" w:rsidP="00A01204">
      <w:pPr>
        <w:rPr>
          <w:sz w:val="22"/>
          <w:szCs w:val="22"/>
        </w:rPr>
      </w:pPr>
      <w:r w:rsidRPr="0008241C">
        <w:rPr>
          <w:sz w:val="22"/>
          <w:szCs w:val="22"/>
        </w:rPr>
        <w:t xml:space="preserve">Chapters within the Asia-Pacific Regional Assessment share common thematic aspects such as the commercial use of biodiversity in all five subregions, or highly contextual/specific issues and challenges for the subregions (e.g., floods in South Asia, droughts in Western Asia, wild fires in South-East Asia). Each chapter has a specific frame of reference to capture the human-nature interactions, which is largely defined by the boundaries suggested by the IPBES Conceptual Framework (Section 1.3.2). </w:t>
      </w:r>
    </w:p>
    <w:p w14:paraId="4D5844EF" w14:textId="77777777" w:rsidR="00A01204" w:rsidRPr="0008241C" w:rsidRDefault="00A01204" w:rsidP="00A01204">
      <w:pPr>
        <w:rPr>
          <w:sz w:val="22"/>
          <w:szCs w:val="22"/>
        </w:rPr>
      </w:pPr>
    </w:p>
    <w:p w14:paraId="4E597298" w14:textId="77777777" w:rsidR="00A01204" w:rsidRPr="0008241C" w:rsidRDefault="00A01204" w:rsidP="00A01204">
      <w:pPr>
        <w:rPr>
          <w:sz w:val="22"/>
          <w:szCs w:val="22"/>
        </w:rPr>
      </w:pPr>
      <w:r w:rsidRPr="0008241C">
        <w:rPr>
          <w:sz w:val="22"/>
          <w:szCs w:val="22"/>
        </w:rPr>
        <w:t xml:space="preserve">Each chapter gathers appropriate data, information and evidence via systematic literature reviews. Relevant information is collected from the published scientific and grey literature, as well as </w:t>
      </w:r>
      <w:r w:rsidRPr="0008241C">
        <w:rPr>
          <w:sz w:val="22"/>
          <w:szCs w:val="22"/>
        </w:rPr>
        <w:lastRenderedPageBreak/>
        <w:t xml:space="preserve">appropriate ILK sources (Section 1.3.5). These cover evidence from different knowledge systems (e.g. modern scientific knowledge, ILK), lessons learnt through good conservation practices, as well as existing data/information/knowledge relevant to established global agreements and conventions (Section 1.4.1). Sources of information also come from various global, regional, national and local institutional sources such as </w:t>
      </w:r>
      <w:bookmarkStart w:id="205" w:name="_Hlk495935483"/>
      <w:r w:rsidRPr="0008241C">
        <w:rPr>
          <w:sz w:val="22"/>
          <w:szCs w:val="22"/>
        </w:rPr>
        <w:t xml:space="preserve">national biodiversity and strategic action plans (NBSAPs), </w:t>
      </w:r>
      <w:bookmarkEnd w:id="205"/>
      <w:r w:rsidRPr="0008241C">
        <w:rPr>
          <w:sz w:val="22"/>
          <w:szCs w:val="22"/>
        </w:rPr>
        <w:t xml:space="preserve">national policy reports and data portals, government research institutes and non-governmental organizations (see examples in Box S2, Appendix). </w:t>
      </w:r>
    </w:p>
    <w:p w14:paraId="588E0F07" w14:textId="77777777" w:rsidR="00A01204" w:rsidRPr="0008241C" w:rsidRDefault="00A01204" w:rsidP="00A01204">
      <w:pPr>
        <w:rPr>
          <w:sz w:val="22"/>
          <w:szCs w:val="22"/>
        </w:rPr>
      </w:pPr>
    </w:p>
    <w:p w14:paraId="5CE36944" w14:textId="77777777" w:rsidR="00A01204" w:rsidRPr="0008241C" w:rsidRDefault="00A01204" w:rsidP="00A01204">
      <w:pPr>
        <w:rPr>
          <w:sz w:val="22"/>
          <w:szCs w:val="22"/>
        </w:rPr>
      </w:pPr>
      <w:r w:rsidRPr="0008241C">
        <w:rPr>
          <w:sz w:val="22"/>
          <w:szCs w:val="22"/>
        </w:rPr>
        <w:t>Secondary data is analysed through cross-tabular statistics and interpreted through various analytical approaches such as trade-off analysis, risk assessment, ecosystem services mapping, participatory discourse analysis, and multi-criteria analysis. The assessment uses various “core” and “socio-economic” indicators. Core indicators include key environmental variables developed at the global scale by various international and national organizations through consistent approaches (see Table S4, Appendix). These are supplemented with a set of "socio-economic indicators" particularly related for the NCP, Good Quality of Life and Institutional Drivers elements of the IPBES conceptual framework (see Appendix, Table S5). The use of globally consistent indicators allows a direct comparison among the four regional assessments and between the regional and global assessments. It also ensures that the quantitative evidence used has passed a careful review process regarding quality and fit. It also acknowledges the considerable efforts of indicator providers and the broader IPBES to prepare this information.</w:t>
      </w:r>
    </w:p>
    <w:p w14:paraId="1B4A3ADC" w14:textId="77777777" w:rsidR="00A01204" w:rsidRPr="0008241C" w:rsidRDefault="00A01204" w:rsidP="00A01204">
      <w:pPr>
        <w:rPr>
          <w:sz w:val="22"/>
          <w:szCs w:val="22"/>
        </w:rPr>
      </w:pPr>
    </w:p>
    <w:p w14:paraId="09C0C5A5" w14:textId="77777777" w:rsidR="00A01204" w:rsidRPr="0008241C" w:rsidRDefault="00A01204" w:rsidP="00A01204">
      <w:pPr>
        <w:rPr>
          <w:sz w:val="22"/>
          <w:szCs w:val="22"/>
        </w:rPr>
      </w:pPr>
      <w:r w:rsidRPr="0008241C">
        <w:rPr>
          <w:sz w:val="22"/>
          <w:szCs w:val="22"/>
        </w:rPr>
        <w:t xml:space="preserve">Finally, the Asia-Pacific Regional Assessment contains several case studies for all five subregions. Case studies relate to specific habitats (especially those that are unique and/or threatened), and are highlighted in selected box items as a means of providing relevant finer-scale information. </w:t>
      </w:r>
    </w:p>
    <w:p w14:paraId="436AF580" w14:textId="77777777" w:rsidR="00A01204" w:rsidRPr="0008241C" w:rsidRDefault="00A01204" w:rsidP="00A01204">
      <w:pPr>
        <w:rPr>
          <w:sz w:val="22"/>
          <w:szCs w:val="22"/>
        </w:rPr>
      </w:pPr>
    </w:p>
    <w:p w14:paraId="79590FEE" w14:textId="77777777" w:rsidR="00A01204" w:rsidRPr="0008241C" w:rsidRDefault="00A01204" w:rsidP="00A01204">
      <w:pPr>
        <w:rPr>
          <w:sz w:val="22"/>
          <w:szCs w:val="22"/>
        </w:rPr>
      </w:pPr>
    </w:p>
    <w:p w14:paraId="68C514E5" w14:textId="77777777" w:rsidR="00A01204" w:rsidRPr="0008241C" w:rsidRDefault="00A01204" w:rsidP="00A01204">
      <w:pPr>
        <w:keepNext/>
        <w:tabs>
          <w:tab w:val="clear" w:pos="1247"/>
          <w:tab w:val="left" w:pos="765"/>
        </w:tabs>
        <w:outlineLvl w:val="2"/>
        <w:rPr>
          <w:b/>
          <w:sz w:val="24"/>
          <w:szCs w:val="24"/>
        </w:rPr>
      </w:pPr>
      <w:bookmarkStart w:id="206" w:name="_1hmsyys" w:colFirst="0" w:colLast="0"/>
      <w:bookmarkStart w:id="207" w:name="_Toc504173108"/>
      <w:bookmarkStart w:id="208" w:name="_Toc504316232"/>
      <w:bookmarkStart w:id="209" w:name="_Toc504317075"/>
      <w:bookmarkStart w:id="210" w:name="_Toc504317768"/>
      <w:bookmarkStart w:id="211" w:name="_Toc504320574"/>
      <w:bookmarkStart w:id="212" w:name="_Toc504320798"/>
      <w:bookmarkStart w:id="213" w:name="_Toc504321114"/>
      <w:bookmarkStart w:id="214" w:name="_Toc524033691"/>
      <w:bookmarkEnd w:id="206"/>
      <w:r w:rsidRPr="0008241C">
        <w:rPr>
          <w:b/>
          <w:sz w:val="24"/>
          <w:szCs w:val="24"/>
        </w:rPr>
        <w:t>1.3.5</w:t>
      </w:r>
      <w:r w:rsidRPr="0008241C">
        <w:rPr>
          <w:b/>
          <w:sz w:val="24"/>
          <w:szCs w:val="24"/>
        </w:rPr>
        <w:tab/>
        <w:t>Integration of diverse values and knowledge systems</w:t>
      </w:r>
      <w:bookmarkEnd w:id="207"/>
      <w:bookmarkEnd w:id="208"/>
      <w:bookmarkEnd w:id="209"/>
      <w:bookmarkEnd w:id="210"/>
      <w:bookmarkEnd w:id="211"/>
      <w:bookmarkEnd w:id="212"/>
      <w:bookmarkEnd w:id="213"/>
      <w:bookmarkEnd w:id="214"/>
    </w:p>
    <w:p w14:paraId="6BBF83B5" w14:textId="77777777" w:rsidR="00A01204" w:rsidRPr="0008241C" w:rsidRDefault="00A01204" w:rsidP="00A01204">
      <w:pPr>
        <w:rPr>
          <w:sz w:val="22"/>
          <w:szCs w:val="22"/>
        </w:rPr>
      </w:pPr>
    </w:p>
    <w:p w14:paraId="2D2CB3E3" w14:textId="77777777" w:rsidR="00A01204" w:rsidRPr="0008241C" w:rsidRDefault="00A01204" w:rsidP="00A01204">
      <w:pPr>
        <w:rPr>
          <w:sz w:val="22"/>
          <w:szCs w:val="22"/>
        </w:rPr>
      </w:pPr>
      <w:r w:rsidRPr="0008241C">
        <w:rPr>
          <w:sz w:val="22"/>
          <w:szCs w:val="22"/>
        </w:rPr>
        <w:t xml:space="preserve">The valuation of Nature and NCP needs to be carried out in a ,manner that is open to and inclusive of diverse perspectives (Pascual </w:t>
      </w:r>
      <w:r w:rsidRPr="0008241C">
        <w:rPr>
          <w:i/>
          <w:sz w:val="22"/>
          <w:szCs w:val="22"/>
        </w:rPr>
        <w:t>et al</w:t>
      </w:r>
      <w:r w:rsidRPr="0008241C">
        <w:rPr>
          <w:sz w:val="22"/>
          <w:szCs w:val="22"/>
        </w:rPr>
        <w:t xml:space="preserve">., 2017). Such valuations can be of great value a range of decision-makers for designing inclusive governance mechanisms, institutions and policies. To inform better such efforts, following </w:t>
      </w:r>
      <w:r w:rsidRPr="0008241C">
        <w:rPr>
          <w:b/>
          <w:i/>
          <w:sz w:val="22"/>
          <w:szCs w:val="22"/>
        </w:rPr>
        <w:t>Principle 4</w:t>
      </w:r>
      <w:r w:rsidRPr="0008241C">
        <w:rPr>
          <w:sz w:val="22"/>
          <w:szCs w:val="22"/>
        </w:rPr>
        <w:t xml:space="preserve">, the Asia-Pacific Regional Assessment adopts diverse conceptualizations of the multiple values of nature and its benefits to people </w:t>
      </w:r>
      <w:r w:rsidRPr="0008241C">
        <w:rPr>
          <w:sz w:val="22"/>
          <w:szCs w:val="22"/>
        </w:rPr>
        <w:fldChar w:fldCharType="begin" w:fldLock="1"/>
      </w:r>
      <w:r w:rsidRPr="0008241C">
        <w:rPr>
          <w:sz w:val="22"/>
          <w:szCs w:val="22"/>
        </w:rPr>
        <w:instrText>ADDIN CSL_CITATION {"citationItems":[{"id":"ITEM-1","itemData":{"abstract":"Note by the secretariat In paragraph 1 of section III of its decision IPBES-2/5, on the work programme for the period 2014–2018, the Plenary of the Intergovernmental Science-Policy Platform on Biodiversity and Ecosystem Services requested the Multidisciplinary Expert Panel in consultation with the Bureau, supported by a time-bound and task-specific expert group, to implement deliverable 2 (a) of the work programme, on the development of a guide to the production and integration of assessments from and across all levels. According to the work programme, 1 the guide is intended to address the practical, procedural, conceptual and thematic aspects of undertaking assessments and to draw on the work of the task forces and other expert groups. In accordance with decision IPBES-2/5 an expert group was established to develop the guide in accordance with the procedures for the preparation of the Platform's deliverables adopted by the Plenary at its second meeting. 2 In paragraph 1 of section III of its decision IPBES-3/1, the Plenary noted the development of a draft version of the guide 3 and requested that the guide be completed as provided in decision IPBES-2/5 with a view to it becoming a living document that would be regularly reviewed and updated as necessary, building on lessons learned and best practices from the implementation of the work programme of the Platform. The annex to the present note provides information on the membership of the expert group, on progress made in the development of the guide, on the review process and on next steps. The guide itself is set out in the appendix to the annex. The annex, including its appendix, is presented without formal editing.","author":[{"dropping-particle":"","family":"IPBES","given":"","non-dropping-particle":"","parse-names":false,"suffix":""}],"id":"ITEM-1","issued":{"date-parts":[["2016"]]},"number":"IPBES/4/INF/9","title":"Guide on the production and integration of assessments from and across all scales (deliverable 2 (a))","type":"report"},"uris":["http://www.mendeley.com/documents/?uuid=6b1d00dd-f19c-3ad6-a05a-a93e4191f4cd"]},{"id":"ITEM-2","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2","issued":{"date-parts":[["2017"]]},"page":"7-16","title":"Valuing nature's contributions to people: The IPBES approach","type":"article-journal","volume":"26"},"uris":["http://www.mendeley.com/documents/?uuid=233e4521-3d53-408c-88f9-0b6d465db008"]}],"mendeley":{"formattedCitation":"(IPBES, 2016a; Pascual &lt;i&gt;et al.&lt;/i&gt;, 2017)","plainTextFormattedCitation":"(IPBES, 2016a; Pascual et al., 2017)","previouslyFormattedCitation":"(IPBES, 2016a; 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IPBES, 2016a; 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see Box 1.2). The present regional assessment seeks to achieve this by: </w:t>
      </w:r>
    </w:p>
    <w:p w14:paraId="26FDCC21" w14:textId="77777777" w:rsidR="00A01204" w:rsidRPr="0008241C" w:rsidRDefault="00A01204" w:rsidP="007F0414">
      <w:pPr>
        <w:numPr>
          <w:ilvl w:val="0"/>
          <w:numId w:val="16"/>
        </w:numPr>
        <w:pBdr>
          <w:between w:val="nil"/>
        </w:pBdr>
        <w:tabs>
          <w:tab w:val="clear" w:pos="1247"/>
          <w:tab w:val="clear" w:pos="1814"/>
          <w:tab w:val="clear" w:pos="2381"/>
          <w:tab w:val="clear" w:pos="2948"/>
          <w:tab w:val="clear" w:pos="3515"/>
        </w:tabs>
        <w:ind w:left="714" w:hanging="357"/>
        <w:contextualSpacing/>
        <w:rPr>
          <w:rFonts w:eastAsia="Calibri"/>
          <w:color w:val="000000"/>
          <w:sz w:val="22"/>
          <w:szCs w:val="22"/>
        </w:rPr>
      </w:pPr>
      <w:r w:rsidRPr="0008241C">
        <w:rPr>
          <w:rFonts w:eastAsia="Calibri"/>
          <w:color w:val="000000"/>
          <w:sz w:val="22"/>
          <w:szCs w:val="22"/>
        </w:rPr>
        <w:t xml:space="preserve">Identifying the range and scope of the different dimensions of values as they relate to Nature; </w:t>
      </w:r>
    </w:p>
    <w:p w14:paraId="718CDE75" w14:textId="77777777" w:rsidR="00A01204" w:rsidRPr="0008241C" w:rsidRDefault="00A01204" w:rsidP="007F0414">
      <w:pPr>
        <w:numPr>
          <w:ilvl w:val="0"/>
          <w:numId w:val="16"/>
        </w:numPr>
        <w:pBdr>
          <w:between w:val="nil"/>
        </w:pBdr>
        <w:tabs>
          <w:tab w:val="clear" w:pos="1247"/>
          <w:tab w:val="clear" w:pos="1814"/>
          <w:tab w:val="clear" w:pos="2381"/>
          <w:tab w:val="clear" w:pos="2948"/>
          <w:tab w:val="clear" w:pos="3515"/>
        </w:tabs>
        <w:ind w:left="714" w:hanging="357"/>
        <w:contextualSpacing/>
        <w:rPr>
          <w:rFonts w:eastAsia="Calibri"/>
          <w:color w:val="000000"/>
          <w:sz w:val="22"/>
          <w:szCs w:val="22"/>
        </w:rPr>
      </w:pPr>
      <w:r w:rsidRPr="0008241C">
        <w:rPr>
          <w:rFonts w:eastAsia="Calibri"/>
          <w:color w:val="000000"/>
          <w:sz w:val="22"/>
          <w:szCs w:val="22"/>
        </w:rPr>
        <w:t>Categorising and assessing values as they relate to Nature and its contributions (and the methods involved);</w:t>
      </w:r>
    </w:p>
    <w:p w14:paraId="443F31DA" w14:textId="77777777" w:rsidR="00A01204" w:rsidRPr="0008241C" w:rsidRDefault="00A01204" w:rsidP="007F0414">
      <w:pPr>
        <w:numPr>
          <w:ilvl w:val="0"/>
          <w:numId w:val="16"/>
        </w:numPr>
        <w:pBdr>
          <w:between w:val="nil"/>
        </w:pBdr>
        <w:tabs>
          <w:tab w:val="clear" w:pos="1247"/>
          <w:tab w:val="clear" w:pos="1814"/>
          <w:tab w:val="clear" w:pos="2381"/>
          <w:tab w:val="clear" w:pos="2948"/>
          <w:tab w:val="clear" w:pos="3515"/>
        </w:tabs>
        <w:ind w:left="714" w:hanging="357"/>
        <w:contextualSpacing/>
        <w:rPr>
          <w:rFonts w:eastAsia="Calibri"/>
          <w:color w:val="000000"/>
          <w:sz w:val="22"/>
          <w:szCs w:val="22"/>
        </w:rPr>
      </w:pPr>
      <w:r w:rsidRPr="0008241C">
        <w:rPr>
          <w:rFonts w:eastAsia="Calibri"/>
          <w:color w:val="000000"/>
          <w:sz w:val="22"/>
          <w:szCs w:val="22"/>
        </w:rPr>
        <w:t>Synthesising and integrating these diverse values within the wider regional assessment;</w:t>
      </w:r>
    </w:p>
    <w:p w14:paraId="47686212" w14:textId="77777777" w:rsidR="00A01204" w:rsidRPr="0008241C" w:rsidRDefault="00A01204" w:rsidP="007F0414">
      <w:pPr>
        <w:numPr>
          <w:ilvl w:val="0"/>
          <w:numId w:val="16"/>
        </w:numPr>
        <w:pBdr>
          <w:between w:val="nil"/>
        </w:pBdr>
        <w:tabs>
          <w:tab w:val="clear" w:pos="1247"/>
          <w:tab w:val="clear" w:pos="1814"/>
          <w:tab w:val="clear" w:pos="2381"/>
          <w:tab w:val="clear" w:pos="2948"/>
          <w:tab w:val="clear" w:pos="3515"/>
        </w:tabs>
        <w:ind w:left="714" w:hanging="357"/>
        <w:contextualSpacing/>
        <w:rPr>
          <w:rFonts w:eastAsia="Calibri"/>
          <w:color w:val="000000"/>
          <w:sz w:val="22"/>
          <w:szCs w:val="22"/>
        </w:rPr>
      </w:pPr>
      <w:r w:rsidRPr="0008241C">
        <w:rPr>
          <w:rFonts w:eastAsia="Calibri"/>
          <w:color w:val="000000"/>
          <w:sz w:val="22"/>
          <w:szCs w:val="22"/>
        </w:rPr>
        <w:t>Communicating these diverse values effectively in the results of the regional assessment.</w:t>
      </w:r>
    </w:p>
    <w:p w14:paraId="0A871945" w14:textId="77777777" w:rsidR="00A01204" w:rsidRPr="0008241C" w:rsidRDefault="00A01204" w:rsidP="00A01204">
      <w:pPr>
        <w:rPr>
          <w:sz w:val="22"/>
          <w:szCs w:val="22"/>
        </w:rPr>
      </w:pPr>
    </w:p>
    <w:p w14:paraId="7BE11F8A"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0"/>
      </w:tblGrid>
      <w:tr w:rsidR="00A01204" w:rsidRPr="0008241C" w14:paraId="76C08D3D" w14:textId="77777777" w:rsidTr="00642B4F">
        <w:tc>
          <w:tcPr>
            <w:tcW w:w="9236" w:type="dxa"/>
          </w:tcPr>
          <w:p w14:paraId="0683E92C"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Box 1.2 Values in the context of the Asia-Pacific Regional Assessment</w:t>
            </w:r>
          </w:p>
          <w:p w14:paraId="0D94F02A" w14:textId="77777777" w:rsidR="00A01204" w:rsidRPr="0008241C" w:rsidRDefault="00A01204" w:rsidP="00A01204">
            <w:pPr>
              <w:rPr>
                <w:rFonts w:ascii="Times New Roman" w:hAnsi="Times New Roman"/>
              </w:rPr>
            </w:pPr>
          </w:p>
          <w:p w14:paraId="25CE310F" w14:textId="77777777" w:rsidR="00A01204" w:rsidRPr="0008241C" w:rsidRDefault="00A01204" w:rsidP="00A01204">
            <w:pPr>
              <w:rPr>
                <w:rFonts w:ascii="Times New Roman" w:hAnsi="Times New Roman"/>
              </w:rPr>
            </w:pPr>
            <w:r w:rsidRPr="0008241C">
              <w:rPr>
                <w:rFonts w:ascii="Times New Roman" w:hAnsi="Times New Roman"/>
              </w:rPr>
              <w:t xml:space="preserve">Societies value Nature and NCP in diverse ways. There are </w:t>
            </w:r>
            <w:r w:rsidRPr="0008241C">
              <w:rPr>
                <w:rFonts w:ascii="Times New Roman" w:hAnsi="Times New Roman"/>
                <w:kern w:val="2"/>
                <w:lang w:eastAsia="ja-JP"/>
              </w:rPr>
              <w:t>multiple worldviews</w:t>
            </w:r>
            <w:r w:rsidRPr="0008241C">
              <w:rPr>
                <w:rFonts w:ascii="Times New Roman" w:hAnsi="Times New Roman"/>
              </w:rPr>
              <w:t xml:space="preserve"> regarding Nature and ways of understanding human-nature relationships and social interactions. These multiple worldviews often lead to the emergence of </w:t>
            </w:r>
            <w:r w:rsidRPr="0008241C">
              <w:rPr>
                <w:rFonts w:ascii="Times New Roman" w:hAnsi="Times New Roman"/>
                <w:kern w:val="2"/>
                <w:lang w:eastAsia="ja-JP"/>
              </w:rPr>
              <w:t>diverse values</w:t>
            </w:r>
            <w:r w:rsidRPr="0008241C">
              <w:rPr>
                <w:rFonts w:ascii="Times New Roman" w:hAnsi="Times New Roman"/>
              </w:rPr>
              <w:t xml:space="preserve"> among individuals and social groups. Thus, </w:t>
            </w:r>
            <w:r w:rsidRPr="0008241C">
              <w:rPr>
                <w:rFonts w:ascii="Times New Roman" w:hAnsi="Times New Roman"/>
                <w:kern w:val="2"/>
                <w:lang w:eastAsia="ja-JP"/>
              </w:rPr>
              <w:t>values</w:t>
            </w:r>
            <w:r w:rsidRPr="0008241C">
              <w:rPr>
                <w:rFonts w:ascii="Times New Roman" w:hAnsi="Times New Roman"/>
              </w:rPr>
              <w:t xml:space="preserve"> can be understood as the: </w:t>
            </w:r>
          </w:p>
          <w:p w14:paraId="723CCFF5" w14:textId="77777777" w:rsidR="00A01204" w:rsidRPr="0008241C" w:rsidRDefault="00A01204" w:rsidP="00A01204">
            <w:pPr>
              <w:rPr>
                <w:rFonts w:ascii="Times New Roman" w:hAnsi="Times New Roman"/>
              </w:rPr>
            </w:pPr>
            <w:r w:rsidRPr="0008241C">
              <w:rPr>
                <w:rFonts w:ascii="Times New Roman" w:hAnsi="Times New Roman"/>
              </w:rPr>
              <w:t xml:space="preserve">(1) </w:t>
            </w:r>
            <w:r w:rsidRPr="0008241C">
              <w:rPr>
                <w:rFonts w:ascii="Times New Roman" w:hAnsi="Times New Roman"/>
                <w:kern w:val="2"/>
                <w:lang w:eastAsia="ja-JP"/>
              </w:rPr>
              <w:t>principles or</w:t>
            </w:r>
            <w:r w:rsidRPr="0008241C">
              <w:rPr>
                <w:rFonts w:ascii="Times New Roman" w:hAnsi="Times New Roman"/>
              </w:rPr>
              <w:t xml:space="preserve"> core </w:t>
            </w:r>
            <w:r w:rsidRPr="0008241C">
              <w:rPr>
                <w:rFonts w:ascii="Times New Roman" w:hAnsi="Times New Roman"/>
                <w:kern w:val="2"/>
                <w:lang w:eastAsia="ja-JP"/>
              </w:rPr>
              <w:t>beliefs</w:t>
            </w:r>
            <w:r w:rsidRPr="0008241C">
              <w:rPr>
                <w:rFonts w:ascii="Times New Roman" w:hAnsi="Times New Roman"/>
              </w:rPr>
              <w:t xml:space="preserve"> underpinning rules and moral judgement; </w:t>
            </w:r>
          </w:p>
          <w:p w14:paraId="2202DD19" w14:textId="77777777" w:rsidR="00A01204" w:rsidRPr="0008241C" w:rsidRDefault="00A01204" w:rsidP="00A01204">
            <w:pPr>
              <w:rPr>
                <w:rFonts w:ascii="Times New Roman" w:hAnsi="Times New Roman"/>
              </w:rPr>
            </w:pPr>
            <w:r w:rsidRPr="0008241C">
              <w:rPr>
                <w:rFonts w:ascii="Times New Roman" w:hAnsi="Times New Roman"/>
              </w:rPr>
              <w:t xml:space="preserve">(2) </w:t>
            </w:r>
            <w:r w:rsidRPr="0008241C">
              <w:rPr>
                <w:rFonts w:ascii="Times New Roman" w:hAnsi="Times New Roman"/>
                <w:kern w:val="2"/>
                <w:lang w:eastAsia="ja-JP"/>
              </w:rPr>
              <w:t>preferences</w:t>
            </w:r>
            <w:r w:rsidRPr="0008241C">
              <w:rPr>
                <w:rFonts w:ascii="Times New Roman" w:hAnsi="Times New Roman"/>
              </w:rPr>
              <w:t xml:space="preserve"> people have for something or for a particular state of the world; </w:t>
            </w:r>
          </w:p>
          <w:p w14:paraId="62E8BB8E" w14:textId="77777777" w:rsidR="00A01204" w:rsidRPr="0008241C" w:rsidRDefault="00A01204" w:rsidP="00A01204">
            <w:pPr>
              <w:rPr>
                <w:rFonts w:ascii="Times New Roman" w:hAnsi="Times New Roman"/>
              </w:rPr>
            </w:pPr>
            <w:r w:rsidRPr="0008241C">
              <w:rPr>
                <w:rFonts w:ascii="Times New Roman" w:hAnsi="Times New Roman"/>
              </w:rPr>
              <w:t xml:space="preserve">(3) </w:t>
            </w:r>
            <w:r w:rsidRPr="0008241C">
              <w:rPr>
                <w:rFonts w:ascii="Times New Roman" w:hAnsi="Times New Roman"/>
                <w:kern w:val="2"/>
                <w:lang w:eastAsia="ja-JP"/>
              </w:rPr>
              <w:t>importance</w:t>
            </w:r>
            <w:r w:rsidRPr="0008241C">
              <w:rPr>
                <w:rFonts w:ascii="Times New Roman" w:hAnsi="Times New Roman"/>
              </w:rPr>
              <w:t xml:space="preserve"> of nature and NCP for itself or for others, now or in the future;</w:t>
            </w:r>
          </w:p>
          <w:p w14:paraId="15702EA0" w14:textId="77777777" w:rsidR="00A01204" w:rsidRPr="0008241C" w:rsidRDefault="00A01204" w:rsidP="00A01204">
            <w:pPr>
              <w:rPr>
                <w:rFonts w:ascii="Times New Roman" w:hAnsi="Times New Roman"/>
              </w:rPr>
            </w:pPr>
            <w:r w:rsidRPr="0008241C">
              <w:rPr>
                <w:rFonts w:ascii="Times New Roman" w:hAnsi="Times New Roman"/>
              </w:rPr>
              <w:t xml:space="preserve">(4) measures used to quantify NCP and their attributes. </w:t>
            </w:r>
          </w:p>
          <w:p w14:paraId="0BB96328" w14:textId="77777777" w:rsidR="00A01204" w:rsidRPr="0008241C" w:rsidRDefault="00A01204" w:rsidP="00A01204">
            <w:pPr>
              <w:rPr>
                <w:rFonts w:ascii="Times New Roman" w:hAnsi="Times New Roman"/>
              </w:rPr>
            </w:pPr>
          </w:p>
          <w:p w14:paraId="621D9D64" w14:textId="77777777" w:rsidR="00A01204" w:rsidRPr="0008241C" w:rsidRDefault="00A01204" w:rsidP="00A01204">
            <w:pPr>
              <w:rPr>
                <w:rFonts w:ascii="Times New Roman" w:hAnsi="Times New Roman"/>
              </w:rPr>
            </w:pPr>
            <w:r w:rsidRPr="0008241C">
              <w:rPr>
                <w:rFonts w:ascii="Times New Roman" w:hAnsi="Times New Roman"/>
              </w:rPr>
              <w:t xml:space="preserve">Values can be intrinsic, instrumental and relational (Figure 1.11). Intrinsic values often refer to the value inherent to nature, independent of human experience and evaluation. Therefore it is beyond our capacity to reflect intrinsic value accurately in this assessment. Instrumental value refers to the </w:t>
            </w:r>
            <w:r w:rsidRPr="0008241C">
              <w:rPr>
                <w:rFonts w:ascii="Times New Roman" w:hAnsi="Times New Roman"/>
              </w:rPr>
              <w:lastRenderedPageBreak/>
              <w:t xml:space="preserve">direct and indirect contribution of NCP to the achievement of multiple understandings of good quality of life. Relational values reflect elements of cultural identity, social cohesion, social responsibility and moral responsibility towards nature </w:t>
            </w:r>
            <w:r w:rsidRPr="0008241C">
              <w:fldChar w:fldCharType="begin" w:fldLock="1"/>
            </w:r>
            <w:r w:rsidRPr="0008241C">
              <w:rPr>
                <w:rFonts w:ascii="Times New Roman" w:hAnsi="Times New Roman"/>
              </w:rPr>
              <w:instrText>ADDIN CSL_CITATION {"citationItems":[{"id":"ITEM-1","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1","issued":{"date-parts":[["2017"]]},"page":"7-16","title":"Valuing nature's contributions to people: The IPBES approach","type":"article-journal","volume":"26"},"uris":["http://www.mendeley.com/documents/?uuid=233e4521-3d53-408c-88f9-0b6d465db008"]}],"mendeley":{"formattedCitation":"(Pascual &lt;i&gt;et al.&lt;/i&gt;, 2017)","plainTextFormattedCitation":"(Pascual et al., 2017)","previouslyFormattedCitation":"(Pascual &lt;i&gt;et al.&lt;/i&gt;, 2017)"},"properties":{"noteIndex":0},"schema":"https://github.com/citation-style-language/schema/raw/master/csl-citation.json"}</w:instrText>
            </w:r>
            <w:r w:rsidRPr="0008241C">
              <w:fldChar w:fldCharType="separate"/>
            </w:r>
            <w:r w:rsidRPr="0008241C">
              <w:rPr>
                <w:rFonts w:ascii="Times New Roman" w:hAnsi="Times New Roman"/>
                <w:noProof/>
              </w:rPr>
              <w:t xml:space="preserve">(Pascual </w:t>
            </w:r>
            <w:r w:rsidRPr="0008241C">
              <w:rPr>
                <w:rFonts w:ascii="Times New Roman" w:hAnsi="Times New Roman"/>
                <w:i/>
                <w:noProof/>
              </w:rPr>
              <w:t>et al.</w:t>
            </w:r>
            <w:r w:rsidRPr="0008241C">
              <w:rPr>
                <w:rFonts w:ascii="Times New Roman" w:hAnsi="Times New Roman"/>
                <w:noProof/>
              </w:rPr>
              <w:t>, 2017)</w:t>
            </w:r>
            <w:r w:rsidRPr="0008241C">
              <w:fldChar w:fldCharType="end"/>
            </w:r>
            <w:r w:rsidRPr="0008241C">
              <w:rPr>
                <w:rFonts w:ascii="Times New Roman" w:hAnsi="Times New Roman"/>
              </w:rPr>
              <w:t xml:space="preserve">. </w:t>
            </w:r>
          </w:p>
          <w:p w14:paraId="252BF772" w14:textId="77777777" w:rsidR="00A01204" w:rsidRPr="0008241C" w:rsidRDefault="00A01204" w:rsidP="00A01204">
            <w:pPr>
              <w:rPr>
                <w:rFonts w:ascii="Times New Roman" w:hAnsi="Times New Roman"/>
              </w:rPr>
            </w:pPr>
          </w:p>
          <w:p w14:paraId="22C09C65" w14:textId="77777777" w:rsidR="00A01204" w:rsidRPr="0008241C" w:rsidRDefault="00A01204" w:rsidP="00A01204">
            <w:pPr>
              <w:rPr>
                <w:rFonts w:ascii="Times New Roman" w:hAnsi="Times New Roman"/>
              </w:rPr>
            </w:pPr>
            <w:r w:rsidRPr="0008241C">
              <w:rPr>
                <w:rFonts w:ascii="Times New Roman" w:hAnsi="Times New Roman"/>
              </w:rPr>
              <w:t xml:space="preserve">Values can be in conflict, as they may respond to different worldviews or represent distinct types of value. It is the recognition of these different worldviews and values associated to NCP that can result in diverse perspectives regarding conservation, equity, resilience and the ways of achieving the Aichi Biodiversity Targets and the Sustainable Development Goals </w:t>
            </w:r>
            <w:r w:rsidRPr="0008241C">
              <w:fldChar w:fldCharType="begin" w:fldLock="1"/>
            </w:r>
            <w:r w:rsidRPr="0008241C">
              <w:rPr>
                <w:rFonts w:ascii="Times New Roman" w:hAnsi="Times New Roman"/>
              </w:rPr>
              <w:instrText>ADDIN CSL_CITATION {"citationItems":[{"id":"ITEM-1","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1","issued":{"date-parts":[["2017"]]},"page":"7-16","title":"Valuing nature's contributions to people: The IPBES approach","type":"article-journal","volume":"26"},"uris":["http://www.mendeley.com/documents/?uuid=233e4521-3d53-408c-88f9-0b6d465db008"]}],"mendeley":{"formattedCitation":"(Pascual &lt;i&gt;et al.&lt;/i&gt;, 2017)","plainTextFormattedCitation":"(Pascual et al., 2017)","previouslyFormattedCitation":"(Pascual &lt;i&gt;et al.&lt;/i&gt;, 2017)"},"properties":{"noteIndex":0},"schema":"https://github.com/citation-style-language/schema/raw/master/csl-citation.json"}</w:instrText>
            </w:r>
            <w:r w:rsidRPr="0008241C">
              <w:fldChar w:fldCharType="separate"/>
            </w:r>
            <w:r w:rsidRPr="0008241C">
              <w:rPr>
                <w:rFonts w:ascii="Times New Roman" w:hAnsi="Times New Roman"/>
                <w:noProof/>
              </w:rPr>
              <w:t xml:space="preserve">(Pascual </w:t>
            </w:r>
            <w:r w:rsidRPr="0008241C">
              <w:rPr>
                <w:rFonts w:ascii="Times New Roman" w:hAnsi="Times New Roman"/>
                <w:i/>
                <w:noProof/>
              </w:rPr>
              <w:t>et al.</w:t>
            </w:r>
            <w:r w:rsidRPr="0008241C">
              <w:rPr>
                <w:rFonts w:ascii="Times New Roman" w:hAnsi="Times New Roman"/>
                <w:noProof/>
              </w:rPr>
              <w:t>, 2017)</w:t>
            </w:r>
            <w:r w:rsidRPr="0008241C">
              <w:fldChar w:fldCharType="end"/>
            </w:r>
            <w:r w:rsidRPr="0008241C">
              <w:rPr>
                <w:rFonts w:ascii="Times New Roman" w:hAnsi="Times New Roman"/>
              </w:rPr>
              <w:t xml:space="preserve"> (see Section 1.4.1). </w:t>
            </w:r>
          </w:p>
          <w:p w14:paraId="523C8936" w14:textId="77777777" w:rsidR="00A01204" w:rsidRPr="0008241C" w:rsidRDefault="00A01204" w:rsidP="00A01204">
            <w:pPr>
              <w:rPr>
                <w:rFonts w:ascii="Times New Roman" w:hAnsi="Times New Roman"/>
              </w:rPr>
            </w:pPr>
          </w:p>
          <w:p w14:paraId="7768B122" w14:textId="77777777" w:rsidR="00A01204" w:rsidRPr="0008241C" w:rsidRDefault="00A01204" w:rsidP="00A01204">
            <w:pPr>
              <w:rPr>
                <w:rFonts w:ascii="Times New Roman" w:hAnsi="Times New Roman"/>
              </w:rPr>
            </w:pPr>
            <w:r w:rsidRPr="0008241C">
              <w:rPr>
                <w:rFonts w:ascii="Times New Roman" w:hAnsi="Times New Roman"/>
              </w:rPr>
              <w:t xml:space="preserve">However, this wide spectrum of values through which different people and social groups attribute meaning and importance to Nature and NCP is rarely recognized or explicitly considered in decision-making. Identifying this diversity of values between individuals and social groups is often challenging but necessary for understanding the implications of policy responses to biodiversity loss (and the trade-offs associated with such choices) </w:t>
            </w:r>
            <w:r w:rsidRPr="0008241C">
              <w:fldChar w:fldCharType="begin" w:fldLock="1"/>
            </w:r>
            <w:r w:rsidRPr="0008241C">
              <w:rPr>
                <w:rFonts w:ascii="Times New Roman" w:hAnsi="Times New Roman"/>
              </w:rPr>
              <w:instrText>ADDIN CSL_CITATION {"citationItems":[{"id":"ITEM-1","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1","issued":{"date-parts":[["2017"]]},"page":"7-16","title":"Valuing nature's contributions to people: The IPBES approach","type":"article-journal","volume":"26"},"uris":["http://www.mendeley.com/documents/?uuid=233e4521-3d53-408c-88f9-0b6d465db008"]}],"mendeley":{"formattedCitation":"(Pascual &lt;i&gt;et al.&lt;/i&gt;, 2017)","plainTextFormattedCitation":"(Pascual et al., 2017)","previouslyFormattedCitation":"(Pascual &lt;i&gt;et al.&lt;/i&gt;, 2017)"},"properties":{"noteIndex":0},"schema":"https://github.com/citation-style-language/schema/raw/master/csl-citation.json"}</w:instrText>
            </w:r>
            <w:r w:rsidRPr="0008241C">
              <w:fldChar w:fldCharType="separate"/>
            </w:r>
            <w:r w:rsidRPr="0008241C">
              <w:rPr>
                <w:rFonts w:ascii="Times New Roman" w:hAnsi="Times New Roman"/>
                <w:noProof/>
              </w:rPr>
              <w:t xml:space="preserve">(Pascual </w:t>
            </w:r>
            <w:r w:rsidRPr="0008241C">
              <w:rPr>
                <w:rFonts w:ascii="Times New Roman" w:hAnsi="Times New Roman"/>
                <w:i/>
                <w:noProof/>
              </w:rPr>
              <w:t>et al.</w:t>
            </w:r>
            <w:r w:rsidRPr="0008241C">
              <w:rPr>
                <w:rFonts w:ascii="Times New Roman" w:hAnsi="Times New Roman"/>
                <w:noProof/>
              </w:rPr>
              <w:t>, 2017)</w:t>
            </w:r>
            <w:r w:rsidRPr="0008241C">
              <w:fldChar w:fldCharType="end"/>
            </w:r>
            <w:r w:rsidRPr="0008241C">
              <w:rPr>
                <w:rFonts w:ascii="Times New Roman" w:hAnsi="Times New Roman"/>
              </w:rPr>
              <w:t xml:space="preserve">. Recognizing, articulating, and respecting the diverse values at stake is necessary when making decisions about nature and NCP, not the least for harmonizing the different value systems through which individuals and social groups regulate their behavior and the ways they interact with nature </w:t>
            </w:r>
            <w:r w:rsidRPr="0008241C">
              <w:fldChar w:fldCharType="begin" w:fldLock="1"/>
            </w:r>
            <w:r w:rsidRPr="0008241C">
              <w:rPr>
                <w:rFonts w:ascii="Times New Roman" w:hAnsi="Times New Roman"/>
              </w:rPr>
              <w:instrText>ADDIN CSL_CITATION {"citationItems":[{"id":"ITEM-1","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1","issued":{"date-parts":[["2017"]]},"page":"7-16","title":"Valuing nature's contributions to people: The IPBES approach","type":"article-journal","volume":"26"},"uris":["http://www.mendeley.com/documents/?uuid=233e4521-3d53-408c-88f9-0b6d465db008"]}],"mendeley":{"formattedCitation":"(Pascual &lt;i&gt;et al.&lt;/i&gt;, 2017)","plainTextFormattedCitation":"(Pascual et al., 2017)","previouslyFormattedCitation":"(Pascual &lt;i&gt;et al.&lt;/i&gt;, 2017)"},"properties":{"noteIndex":0},"schema":"https://github.com/citation-style-language/schema/raw/master/csl-citation.json"}</w:instrText>
            </w:r>
            <w:r w:rsidRPr="0008241C">
              <w:fldChar w:fldCharType="separate"/>
            </w:r>
            <w:r w:rsidRPr="0008241C">
              <w:rPr>
                <w:rFonts w:ascii="Times New Roman" w:hAnsi="Times New Roman"/>
                <w:noProof/>
              </w:rPr>
              <w:t xml:space="preserve">(Pascual </w:t>
            </w:r>
            <w:r w:rsidRPr="0008241C">
              <w:rPr>
                <w:rFonts w:ascii="Times New Roman" w:hAnsi="Times New Roman"/>
                <w:i/>
                <w:noProof/>
              </w:rPr>
              <w:t>et al.</w:t>
            </w:r>
            <w:r w:rsidRPr="0008241C">
              <w:rPr>
                <w:rFonts w:ascii="Times New Roman" w:hAnsi="Times New Roman"/>
                <w:noProof/>
              </w:rPr>
              <w:t>, 2017)</w:t>
            </w:r>
            <w:r w:rsidRPr="0008241C">
              <w:fldChar w:fldCharType="end"/>
            </w:r>
            <w:r w:rsidRPr="0008241C">
              <w:rPr>
                <w:rFonts w:ascii="Times New Roman" w:hAnsi="Times New Roman"/>
              </w:rPr>
              <w:t>. For a more detailed and comprehensive discussion on values, value systems, and NCP in the context of the Asia-Pacific, please refer to Chapter 2.</w:t>
            </w:r>
          </w:p>
          <w:p w14:paraId="0660615D" w14:textId="77777777" w:rsidR="00A01204" w:rsidRPr="0008241C" w:rsidRDefault="00A01204" w:rsidP="00A01204">
            <w:pPr>
              <w:rPr>
                <w:rFonts w:ascii="Times New Roman" w:hAnsi="Times New Roman"/>
              </w:rPr>
            </w:pPr>
          </w:p>
          <w:p w14:paraId="3A83D193" w14:textId="77777777" w:rsidR="00A01204" w:rsidRPr="0008241C" w:rsidRDefault="00A01204" w:rsidP="00A01204">
            <w:pPr>
              <w:rPr>
                <w:rFonts w:ascii="Times New Roman" w:hAnsi="Times New Roman"/>
              </w:rPr>
            </w:pPr>
            <w:r w:rsidRPr="0008241C">
              <w:rPr>
                <w:noProof/>
              </w:rPr>
              <w:drawing>
                <wp:inline distT="0" distB="0" distL="0" distR="0" wp14:anchorId="6BFFEB85" wp14:editId="53FB4188">
                  <wp:extent cx="5640779" cy="3044184"/>
                  <wp:effectExtent l="0" t="0" r="0" b="4445"/>
                  <wp:docPr id="950" name="Picture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677664" cy="3064090"/>
                          </a:xfrm>
                          <a:prstGeom prst="rect">
                            <a:avLst/>
                          </a:prstGeom>
                          <a:noFill/>
                        </pic:spPr>
                      </pic:pic>
                    </a:graphicData>
                  </a:graphic>
                </wp:inline>
              </w:drawing>
            </w:r>
          </w:p>
          <w:p w14:paraId="6E0BD55B"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 xml:space="preserve">Figure 1.11 Types of value across nature’s contributions to people. Source: Pascual </w:t>
            </w:r>
            <w:r w:rsidRPr="0008241C">
              <w:rPr>
                <w:rFonts w:ascii="Times New Roman" w:hAnsi="Times New Roman"/>
                <w:b/>
                <w:i/>
                <w:kern w:val="2"/>
                <w:lang w:eastAsia="ja-JP"/>
              </w:rPr>
              <w:t>et al.</w:t>
            </w:r>
            <w:r w:rsidRPr="0008241C">
              <w:rPr>
                <w:rFonts w:ascii="Times New Roman" w:hAnsi="Times New Roman"/>
                <w:b/>
                <w:kern w:val="2"/>
                <w:lang w:eastAsia="ja-JP"/>
              </w:rPr>
              <w:t xml:space="preserve"> </w:t>
            </w:r>
            <w:r w:rsidRPr="0008241C">
              <w:rPr>
                <w:b/>
                <w:kern w:val="2"/>
                <w:lang w:eastAsia="ja-JP"/>
              </w:rPr>
              <w:fldChar w:fldCharType="begin" w:fldLock="1"/>
            </w:r>
            <w:r w:rsidRPr="0008241C">
              <w:rPr>
                <w:rFonts w:ascii="Times New Roman" w:hAnsi="Times New Roman"/>
                <w:b/>
                <w:kern w:val="2"/>
                <w:lang w:eastAsia="ja-JP"/>
              </w:rPr>
              <w:instrText>ADDIN CSL_CITATION {"citationItems":[{"id":"ITEM-1","itemData":{"DOI":"10.1016/j.cosust.2016.12.006","ISSN":"18773435","author":[{"dropping-particle":"","family":"Pascual","given":"U","non-dropping-particle":"","parse-names":false,"suffix":""},{"dropping-particle":"","family":"Balvanera","given":"P","non-dropping-particle":"","parse-names":false,"suffix":""},{"dropping-particle":"","family":"Díaz","given":"Sandra","non-dropping-particle":"","parse-names":false,"suffix":""},{"dropping-particle":"","family":"Pataki","given":"G","non-dropping-particle":"","parse-names":false,"suffix":""},{"dropping-particle":"","family":"Roth","given":"E","non-dropping-particle":"","parse-names":false,"suffix":""},{"dropping-particle":"","family":"Stenseke","given":"M","non-dropping-particle":"","parse-names":false,"suffix":""},{"dropping-particle":"","family":"Watson","given":"R","non-dropping-particle":"","parse-names":false,"suffix":""},{"dropping-particle":"","family":"Dessane","given":"EB","non-dropping-particle":"","parse-names":false,"suffix":""},{"dropping-particle":"","family":"Breslow","given":"SJ","non-dropping-particle":"","parse-names":false,"suffix":""},{"dropping-particle":"","family":"Islar","given":"M","non-dropping-particle":"","parse-names":false,"suffix":""},{"dropping-particle":"","family":"Kelemen","given":"E","non-dropping-particle":"","parse-names":false,"suffix":""},{"dropping-particle":"","family":"Keune","given":"H","non-dropping-particle":"","parse-names":false,"suffix":""},{"dropping-particle":"","family":"Maris","given":"V","non-dropping-particle":"","parse-names":false,"suffix":""},{"dropping-particle":"","family":"Pengue","given":"W","non-dropping-particle":"","parse-names":false,"suffix":""},{"dropping-particle":"","family":"Quaas","given":"M","non-dropping-particle":"","parse-names":false,"suffix":""},{"dropping-particle":"","family":"Subramanian","given":"SM","non-dropping-particle":"","parse-names":false,"suffix":""},{"dropping-particle":"","family":"Wittmer","given":"H","non-dropping-particle":"","parse-names":false,"suffix":""},{"dropping-particle":"","family":"Mohamed","given":"AA","non-dropping-particle":"","parse-names":false,"suffix":""},{"dropping-particle":"","family":"Al-Hafedh","given":"YS","non-dropping-particle":"","parse-names":false,"suffix":""},{"dropping-particle":"","family":"Asah","given":"ST","non-dropping-particle":"","parse-names":false,"suffix":""},{"dropping-particle":"","family":"Berry","given":"P","non-dropping-particle":"","parse-names":false,"suffix":""},{"dropping-particle":"","family":"Bilgin","given":"E","non-dropping-particle":"","parse-names":false,"suffix":""},{"dropping-particle":"","family":"Bullock","given":"C","non-dropping-particle":"","parse-names":false,"suffix":""},{"dropping-particle":"","family":"Cáceres","given":"D","non-dropping-particle":"","parse-names":false,"suffix":""},{"dropping-particle":"","family":"Golden","given":"C","non-dropping-particle":"","parse-names":false,"suffix":""},{"dropping-particle":"","family":"Gómez-Baggethun","given":"E","non-dropping-particle":"","parse-names":false,"suffix":""},{"dropping-particle":"","family":"González-Jiménez","given":"D","non-dropping-particle":"","parse-names":false,"suffix":""},{"dropping-particle":"","family":"Houdet","given":"J","non-dropping-particle":"","parse-names":false,"suffix":""},{"dropping-particle":"","family":"Kumar","given":"R","non-dropping-particle":"","parse-names":false,"suffix":""},{"dropping-particle":"","family":"May","given":"PH","non-dropping-particle":"","parse-names":false,"suffix":""},{"dropping-particle":"","family":"Mead","given":"A","non-dropping-particle":"","parse-names":false,"suffix":""},{"dropping-particle":"","family":"O'Farrell","given":"P","non-dropping-particle":"","parse-names":false,"suffix":""},{"dropping-particle":"","family":"Pacheco-Balanza","given":"D","non-dropping-particle":"","parse-names":false,"suffix":""},{"dropping-particle":"","family":"Pandit","given":"R","non-dropping-particle":"","parse-names":false,"suffix":""},{"dropping-particle":"","family":"Pichis-Madruga","given":"R","non-dropping-particle":"","parse-names":false,"suffix":""},{"dropping-particle":"","family":"Popa","given":"F","non-dropping-particle":"","parse-names":false,"suffix":""},{"dropping-particle":"","family":"Preston","given":"S","non-dropping-particle":"","parse-names":false,"suffix":""},{"dropping-particle":"","family":"Saarikoski","given":"H","non-dropping-particle":"","parse-names":false,"suffix":""},{"dropping-particle":"","family":"Strassburg","given":"BB","non-dropping-particle":"","parse-names":false,"suffix":""},{"dropping-particle":"","family":"Verma","given":"M","non-dropping-particle":"","parse-names":false,"suffix":""},{"dropping-particle":"","family":"Yagi","given":"N","non-dropping-particle":"","parse-names":false,"suffix":""},{"dropping-particle":"","family":"Ahn","given":"SE","non-dropping-particle":"","parse-names":false,"suffix":""},{"dropping-particle":"","family":"Amankwah","given":"E","non-dropping-particle":"","parse-names":false,"suffix":""},{"dropping-particle":"","family":"Daly-Hassen","given":"H","non-dropping-particle":"","parse-names":false,"suffix":""},{"dropping-particle":"","family":"Figueroa","given":"E","non-dropping-particle":"","parse-names":false,"suffix":""},{"dropping-particle":"","family":"Ma","given":"K","non-dropping-particle":"","parse-names":false,"suffix":""},{"dropping-particle":"","family":"Belt","given":"M","non-dropping-particle":"van den","parse-names":false,"suffix":""},{"dropping-particle":"","family":"Wickson","given":"F","non-dropping-particle":"","parse-names":false,"suffix":""}],"container-title":"Current Opinion in Environmental Sustainability","id":"ITEM-1","issued":{"date-parts":[["2017"]]},"page":"7-16","title":"Valuing nature's contributions to people: The IPBES approach","type":"article-journal","volume":"26"},"label":"figure","suppress-author":1,"uris":["http://www.mendeley.com/documents/?uuid=233e4521-3d53-408c-88f9-0b6d465db008"]}],"mendeley":{"formattedCitation":"(2017)","plainTextFormattedCitation":"(2017)","previouslyFormattedCitation":"(2017)"},"properties":{"noteIndex":0},"schema":"https://github.com/citation-style-language/schema/raw/master/csl-citation.json"}</w:instrText>
            </w:r>
            <w:r w:rsidRPr="0008241C">
              <w:rPr>
                <w:b/>
                <w:kern w:val="2"/>
                <w:lang w:eastAsia="ja-JP"/>
              </w:rPr>
              <w:fldChar w:fldCharType="separate"/>
            </w:r>
            <w:r w:rsidRPr="0008241C">
              <w:rPr>
                <w:rFonts w:ascii="Times New Roman" w:hAnsi="Times New Roman"/>
                <w:b/>
                <w:noProof/>
                <w:kern w:val="2"/>
                <w:lang w:eastAsia="ja-JP"/>
              </w:rPr>
              <w:t>(2017)</w:t>
            </w:r>
            <w:r w:rsidRPr="0008241C">
              <w:rPr>
                <w:b/>
                <w:kern w:val="2"/>
                <w:lang w:eastAsia="ja-JP"/>
              </w:rPr>
              <w:fldChar w:fldCharType="end"/>
            </w:r>
            <w:r w:rsidRPr="0008241C">
              <w:rPr>
                <w:rFonts w:ascii="Times New Roman" w:hAnsi="Times New Roman"/>
                <w:b/>
                <w:kern w:val="2"/>
                <w:lang w:eastAsia="ja-JP"/>
              </w:rPr>
              <w:t xml:space="preserve"> </w:t>
            </w:r>
          </w:p>
          <w:p w14:paraId="570505E9" w14:textId="77777777" w:rsidR="00A01204" w:rsidRPr="0008241C" w:rsidRDefault="00A01204" w:rsidP="00A01204">
            <w:pPr>
              <w:rPr>
                <w:rFonts w:ascii="Times New Roman" w:hAnsi="Times New Roman"/>
              </w:rPr>
            </w:pPr>
            <w:r w:rsidRPr="0008241C">
              <w:rPr>
                <w:rFonts w:ascii="Times New Roman" w:hAnsi="Times New Roman"/>
              </w:rPr>
              <w:t>Note: The grading in the colors indicate that both instrumental and relational values can be ascribed to the value of NCP, and to highlight that NCP are intertwined with nature and a good quality of life.</w:t>
            </w:r>
          </w:p>
        </w:tc>
      </w:tr>
    </w:tbl>
    <w:p w14:paraId="53F755F2" w14:textId="77777777" w:rsidR="00A01204" w:rsidRPr="0008241C" w:rsidRDefault="00A01204" w:rsidP="00A01204">
      <w:pPr>
        <w:rPr>
          <w:sz w:val="22"/>
          <w:szCs w:val="22"/>
        </w:rPr>
      </w:pPr>
    </w:p>
    <w:p w14:paraId="52A8F742" w14:textId="77777777" w:rsidR="00A01204" w:rsidRPr="0008241C" w:rsidRDefault="00A01204" w:rsidP="00A01204">
      <w:pPr>
        <w:rPr>
          <w:sz w:val="22"/>
          <w:szCs w:val="22"/>
        </w:rPr>
      </w:pPr>
      <w:r w:rsidRPr="0008241C">
        <w:rPr>
          <w:sz w:val="22"/>
          <w:szCs w:val="22"/>
        </w:rPr>
        <w:t xml:space="preserve">According to </w:t>
      </w:r>
      <w:r w:rsidRPr="0008241C">
        <w:rPr>
          <w:b/>
          <w:i/>
          <w:sz w:val="22"/>
          <w:szCs w:val="22"/>
        </w:rPr>
        <w:t>Principle 5</w:t>
      </w:r>
      <w:r w:rsidRPr="0008241C">
        <w:rPr>
          <w:sz w:val="22"/>
          <w:szCs w:val="22"/>
        </w:rPr>
        <w:t xml:space="preserve">, this regional assessment draws and synthesises information from different knowledge systems such as ILK and modern scientific knowledge. In this respect it further recognises the constructive role that different worldviews and practices can play to promote evidence-based biodiversity conservation. </w:t>
      </w:r>
    </w:p>
    <w:p w14:paraId="372290B8" w14:textId="77777777" w:rsidR="00A01204" w:rsidRPr="0008241C" w:rsidRDefault="00A01204" w:rsidP="00A01204">
      <w:pPr>
        <w:rPr>
          <w:sz w:val="22"/>
          <w:szCs w:val="22"/>
        </w:rPr>
      </w:pPr>
    </w:p>
    <w:p w14:paraId="4416B258" w14:textId="77777777" w:rsidR="00A01204" w:rsidRPr="0008241C" w:rsidRDefault="00A01204" w:rsidP="00A01204">
      <w:pPr>
        <w:rPr>
          <w:sz w:val="22"/>
          <w:szCs w:val="22"/>
        </w:rPr>
      </w:pPr>
      <w:r w:rsidRPr="0008241C">
        <w:rPr>
          <w:sz w:val="22"/>
          <w:szCs w:val="22"/>
        </w:rPr>
        <w:t xml:space="preserve">For the purpose of this assessment we understand ILK systems, as dynamic bodies of integrated and holistic social-ecological knowledge. This includes among others practices and beliefs about the relationship of living beings (including humans) with their environment (Section 1.1.3.2). ILK systems are highly diverse and context-specific, produced collectively and reproduced at the interface </w:t>
      </w:r>
      <w:r w:rsidRPr="0008241C">
        <w:rPr>
          <w:sz w:val="22"/>
          <w:szCs w:val="22"/>
        </w:rPr>
        <w:lastRenderedPageBreak/>
        <w:t>of ecological and socio-cultural systems. ILK systems include different types of knowledge (e.g. written, oral, tacit, practical, scientific) and continuously evolve through the interaction and experience among indigenous people and local communities, with their environments.  The Asia-Pacific Regional Assessment views the loss of heritage and ILK systems as one of the major constraints to the conservation and sustainable use of Nature and NCP in the region.</w:t>
      </w:r>
    </w:p>
    <w:p w14:paraId="35C4A918" w14:textId="77777777" w:rsidR="00A01204" w:rsidRPr="0008241C" w:rsidRDefault="00A01204" w:rsidP="00A01204">
      <w:pPr>
        <w:rPr>
          <w:sz w:val="22"/>
          <w:szCs w:val="22"/>
        </w:rPr>
      </w:pPr>
    </w:p>
    <w:p w14:paraId="5497D05D" w14:textId="77777777" w:rsidR="00A01204" w:rsidRPr="0008241C" w:rsidRDefault="00A01204" w:rsidP="00A01204">
      <w:pPr>
        <w:rPr>
          <w:sz w:val="22"/>
          <w:szCs w:val="22"/>
        </w:rPr>
      </w:pPr>
      <w:r w:rsidRPr="0008241C">
        <w:rPr>
          <w:sz w:val="22"/>
          <w:szCs w:val="22"/>
        </w:rPr>
        <w:t xml:space="preserve">IPBES has been developing guidance for the effective integration of ILK into its assessments that respects not only the diversity and value of ILK systems, but also the rights of indigenous and local communities to share and access the benefits of knowledge gained through these assessments (Section 1.4.1). IPBES has appointed experts in ILK issues to contribute to the this process by building on a substantial body of previous international work, including the Millennium Ecosystem Assessment </w:t>
      </w:r>
      <w:r w:rsidRPr="0008241C">
        <w:rPr>
          <w:sz w:val="22"/>
          <w:szCs w:val="22"/>
        </w:rPr>
        <w:fldChar w:fldCharType="begin" w:fldLock="1"/>
      </w:r>
      <w:r w:rsidRPr="0008241C">
        <w:rPr>
          <w:sz w:val="22"/>
          <w:szCs w:val="22"/>
        </w:rPr>
        <w:instrText>ADDIN CSL_CITATION {"citationItems":[{"id":"ITEM-1","itemData":{"editor":[{"dropping-particle":"","family":"Reid","given":"WV","non-dropping-particle":"","parse-names":false,"suffix":""},{"dropping-particle":"","family":"Berkes","given":"F","non-dropping-particle":"","parse-names":false,"suffix":""},{"dropping-particle":"","family":"Wilbranks","given":"T","non-dropping-particle":"","parse-names":false,"suffix":""},{"dropping-particle":"","family":"Capistrano","given":"D","non-dropping-particle":"","parse-names":false,"suffix":""}],"id":"ITEM-1","issued":{"date-parts":[["2006"]]},"publisher":"Island Press","publisher-place":"Washington DC, USA","title":"Bridging Scales and Knowledge Systems. Concepts and Applications in Ecosystem Assessment / Millenium Ecosystem Assessment","type":"book"},"uris":["http://www.mendeley.com/documents/?uuid=e69a367c-0561-436d-ba9d-e279180be6d9"]}],"mendeley":{"formattedCitation":"(Reid &lt;i&gt;et al.&lt;/i&gt;, 2006)","plainTextFormattedCitation":"(Reid et al., 2006)","previouslyFormattedCitation":"(Reid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Reid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the CBD (and especially adoption of the Nagoya Protocol) </w:t>
      </w:r>
      <w:r w:rsidRPr="0008241C">
        <w:rPr>
          <w:sz w:val="22"/>
          <w:szCs w:val="22"/>
        </w:rPr>
        <w:fldChar w:fldCharType="begin" w:fldLock="1"/>
      </w:r>
      <w:r w:rsidRPr="0008241C">
        <w:rPr>
          <w:sz w:val="22"/>
          <w:szCs w:val="22"/>
        </w:rPr>
        <w:instrText>ADDIN CSL_CITATION {"citationItems":[{"id":"ITEM-1","itemData":{"ISSN":"1341-6979","author":[{"dropping-particle":"","family":"Segger","given":"Marie Claire Cordonier","non-dropping-particle":"","parse-names":false,"suffix":""},{"dropping-particle":"","family":"Phillips","given":"Freedom-Kai","non-dropping-particle":"","parse-names":false,"suffix":""}],"container-title":"Journal of Forest Research","id":"ITEM-1","issue":"5","issued":{"date-parts":[["2015"]]},"page":"430-437","publisher":"Springer","title":"Indigenous traditional knowledge for sustainable development: the biodiversity convention and plant treaty regimes","type":"article-journal","volume":"20"},"uris":["http://www.mendeley.com/documents/?uuid=9428d764-625b-4d47-80e0-4e028efb4f18"]},{"id":"ITEM-2","itemData":{"DOI":"10.3724/SP.J.1003.2013.06215","ISSN":"1005-0094","author":[{"dropping-particle":"","family":"Zhao","given":"Fuwei","non-dropping-particle":"","parse-names":false,"suffix":""},{"dropping-particle":"","family":"Wu","given":"Jianyong","non-dropping-particle":"","parse-names":false,"suffix":""},{"dropping-particle":"","family":"Xue","given":"Dayuan","non-dropping-particle":"","parse-names":false,"suffix":""}],"container-title":"Biodiversity Science","id":"ITEM-2","issue":"2","issued":{"date-parts":[["2013"]]},"page":"232-237","title":"Background, progress and prospect of traditional knowledge under the Convention on Biological Diversity","type":"article-journal","volume":"21"},"uris":["http://www.mendeley.com/documents/?uuid=65d4cc6a-4110-4a19-9cd5-8d1e5b8e66a6"]}],"mendeley":{"formattedCitation":"(Segger &amp; Phillips, 2015; Zhao &lt;i&gt;et al.&lt;/i&gt;, 2013)","plainTextFormattedCitation":"(Segger &amp; Phillips, 2015; Zhao et al., 2013)","previouslyFormattedCitation":"(Segger &amp; Phillips, 2015; Zha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egger &amp; Phillips, 2015; Zhao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the IPCC </w:t>
      </w:r>
      <w:r w:rsidRPr="0008241C">
        <w:rPr>
          <w:sz w:val="22"/>
          <w:szCs w:val="22"/>
        </w:rPr>
        <w:fldChar w:fldCharType="begin" w:fldLock="1"/>
      </w:r>
      <w:r w:rsidRPr="0008241C">
        <w:rPr>
          <w:sz w:val="22"/>
          <w:szCs w:val="22"/>
        </w:rPr>
        <w:instrText>ADDIN CSL_CITATION {"citationItems":[{"id":"ITEM-1","itemData":{"author":[{"dropping-particle":"","family":"Nakashima","given":"D","non-dropping-particle":"","parse-names":false,"suffix":""},{"dropping-particle":"","family":"Galloway","given":"K","non-dropping-particle":"","parse-names":false,"suffix":""},{"dropping-particle":"","family":"McLean","given":"K","non-dropping-particle":"","parse-names":false,"suffix":""},{"dropping-particle":"","family":"Thulstrup","given":"H","non-dropping-particle":"","parse-names":false,"suffix":""},{"dropping-particle":"","family":"Castillo","given":"AR","non-dropping-particle":"","parse-names":false,"suffix":""},{"dropping-particle":"","family":"Rubis","given":"J","non-dropping-particle":"","parse-names":false,"suffix":""}],"id":"ITEM-1","issued":{"date-parts":[["2012"]]},"note":"NULL","publisher-place":"UNESCO and UNU, Paris and Darwin","title":"Weathering Uncertainty: Traditional Knoweldge for Climate Change Assessment and Adaptation.","type":"report"},"uris":["http://www.mendeley.com/documents/?uuid=e650abed-bbde-4c56-b6d4-aa36e40b16cc"]}],"mendeley":{"formattedCitation":"(Nakashima &lt;i&gt;et al.&lt;/i&gt;, 2012)","plainTextFormattedCitation":"(Nakashima et al., 2012)","previouslyFormattedCitation":"(Nakashima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Nakashima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The critical review of the relevant outcomes of these initiatives has identified the need for greater facilitation of Indigenous and local peoples’ institutions and collaboration in shaping the engagement of their knowledge systems in order for their contributions to influence the science-dominated agendas </w:t>
      </w:r>
      <w:r w:rsidRPr="0008241C">
        <w:rPr>
          <w:sz w:val="22"/>
          <w:szCs w:val="22"/>
        </w:rPr>
        <w:fldChar w:fldCharType="begin" w:fldLock="1"/>
      </w:r>
      <w:r w:rsidRPr="0008241C">
        <w:rPr>
          <w:sz w:val="22"/>
          <w:szCs w:val="22"/>
        </w:rPr>
        <w:instrText>ADDIN CSL_CITATION {"citationItems":[{"id":"ITEM-1","itemData":{"ISSN":"1403-4948","author":[{"dropping-particle":"","family":"Järvholm","given":"Bengt","non-dropping-particle":"","parse-names":false,"suffix":""},{"dropping-particle":"","family":"Bohlin","given":"Ingemar","non-dropping-particle":"","parse-names":false,"suffix":""}],"container-title":"Scandinavian journal of public health","id":"ITEM-1","issue":"13 suppl","issued":{"date-parts":[["2014"]]},"note":"NULL","page":"3-10","publisher":"Sage Publications","title":"Evidence-based evaluation of information: the centrality and limitations of systematic reviews","type":"article-journal","volume":"42"},"uris":["http://www.mendeley.com/documents/?uuid=0dfacd12-a27c-4a47-9ba2-e12385930b45"]}],"mendeley":{"formattedCitation":"(Järvholm &amp; Bohlin, 2014)","plainTextFormattedCitation":"(Järvholm &amp; Bohlin, 2014)","previouslyFormattedCitation":"(Järvholm &amp; Bohlin, 2014)"},"properties":{"noteIndex":0},"schema":"https://github.com/citation-style-language/schema/raw/master/csl-citation.json"}</w:instrText>
      </w:r>
      <w:r w:rsidRPr="0008241C">
        <w:rPr>
          <w:sz w:val="22"/>
          <w:szCs w:val="22"/>
        </w:rPr>
        <w:fldChar w:fldCharType="separate"/>
      </w:r>
      <w:r w:rsidRPr="0008241C">
        <w:rPr>
          <w:noProof/>
          <w:sz w:val="22"/>
          <w:szCs w:val="22"/>
        </w:rPr>
        <w:t>(Järvholm &amp; Bohlin, 2014)</w:t>
      </w:r>
      <w:r w:rsidRPr="0008241C">
        <w:rPr>
          <w:sz w:val="22"/>
          <w:szCs w:val="22"/>
        </w:rPr>
        <w:fldChar w:fldCharType="end"/>
      </w:r>
      <w:r w:rsidRPr="0008241C">
        <w:rPr>
          <w:sz w:val="22"/>
          <w:szCs w:val="22"/>
        </w:rPr>
        <w:t>.</w:t>
      </w:r>
    </w:p>
    <w:p w14:paraId="5F216709" w14:textId="77777777" w:rsidR="00A01204" w:rsidRPr="0008241C" w:rsidRDefault="00A01204" w:rsidP="00A01204">
      <w:pPr>
        <w:rPr>
          <w:sz w:val="22"/>
          <w:szCs w:val="22"/>
        </w:rPr>
      </w:pPr>
    </w:p>
    <w:p w14:paraId="1F7AA9A6" w14:textId="77777777" w:rsidR="00A01204" w:rsidRPr="0008241C" w:rsidRDefault="00A01204" w:rsidP="00A01204">
      <w:pPr>
        <w:rPr>
          <w:sz w:val="22"/>
          <w:szCs w:val="22"/>
        </w:rPr>
      </w:pPr>
      <w:r w:rsidRPr="0008241C">
        <w:rPr>
          <w:sz w:val="22"/>
          <w:szCs w:val="22"/>
        </w:rPr>
        <w:t xml:space="preserve">Within the regional assessment (and more broadly within IPBES processes), these diverse sources of knowledge are not considered as mutually exclusive, but as complementary whose synergy is very important for the quality of the end result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 RJ","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6"]]},"page":"1-16","title":"The IPBES Conceptual Framework — connecting nature and people","type":"article-journal","volume":"14"},"uris":["http://www.mendeley.com/documents/?uuid=b584b7f0-f544-4874-9098-336f31cfdc95"]},{"id":"ITEM-2","itemData":{"container-title":"IPBES Expert Meeting Report","editor":[{"dropping-particle":"","family":"Thaman","given":"R.R.","non-dropping-particle":"","parse-names":false,"suffix":""},{"dropping-particle":"","family":"Lyver","given":"P","non-dropping-particle":"","parse-names":false,"suffix":""},{"dropping-particle":"","family":"Mpande","given":"R","non-dropping-particle":"","parse-names":false,"suffix":""},{"dropping-particle":"","family":"Perez","given":"E","non-dropping-particle":"","parse-names":false,"suffix":""},{"dropping-particle":"","family":"Cariño","given":"J","non-dropping-particle":"","parse-names":false,"suffix":""},{"dropping-particle":"","family":"Takeuchi","given":"K","non-dropping-particle":"","parse-names":false,"suffix":""}],"id":"ITEM-2","issued":{"date-parts":[["2013"]]},"number-of-pages":"49","publisher-place":"Paris","title":"The contribution of Indigenous and local knowledge systems to IPBES: Building synergies with science. IPBES Expert Meeting Report","type":"report"},"uris":["http://www.mendeley.com/documents/?uuid=b7ef5f44-823d-4681-8e83-93603b623d6d"]}],"mendeley":{"formattedCitation":"(Díaz, Demissew, Carabias, &lt;i&gt;et al.&lt;/i&gt;, 2015; Thaman &lt;i&gt;et al.&lt;/i&gt;, 2013)","plainTextFormattedCitation":"(Díaz, Demissew, Carabias, et al., 2015; Thaman et al., 2013)","previouslyFormattedCitation":"(Díaz, Demissew, Carabias, &lt;i&gt;et al.&lt;/i&gt;, 2015; Thama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xml:space="preserve">, 2015; Thama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However, their compatibility is not always self-evident, so their integration requires careful consideration </w:t>
      </w:r>
      <w:r w:rsidRPr="0008241C">
        <w:rPr>
          <w:sz w:val="22"/>
          <w:szCs w:val="22"/>
        </w:rPr>
        <w:fldChar w:fldCharType="begin" w:fldLock="1"/>
      </w:r>
      <w:r w:rsidRPr="0008241C">
        <w:rPr>
          <w:sz w:val="22"/>
          <w:szCs w:val="22"/>
        </w:rPr>
        <w:instrText>ADDIN CSL_CITATION {"citationItems":[{"id":"ITEM-1","itemData":{"ISSN":"1341-6979","author":[{"dropping-particle":"","family":"Kohsaka","given":"Ryo","non-dropping-particle":"","parse-names":false,"suffix":""},{"dropping-particle":"","family":"Tomiyoshi","given":"Mitsuyuki","non-dropping-particle":"","parse-names":false,"suffix":""},{"dropping-particle":"","family":"Saito","given":"Osamu","non-dropping-particle":"","parse-names":false,"suffix":""},{"dropping-particle":"","family":"Hashimoto","given":"Shizuka","non-dropping-particle":"","parse-names":false,"suffix":""},{"dropping-particle":"","family":"Mohammend","given":"Leah","non-dropping-particle":"","parse-names":false,"suffix":""}],"container-title":"Journal of Forest Research","id":"ITEM-1","issue":"5","issued":{"date-parts":[["2015"]]},"page":"453-463","publisher":"Springer","title":"Interactions of knowledge systems in shiitake mushroom production: a case study on the Noto Peninsula, Japan","type":"article-journal","volume":"20"},"uris":["http://www.mendeley.com/documents/?uuid=41be9063-d299-46ee-9471-0925659d92dd"]}],"mendeley":{"formattedCitation":"(Kohsaka &lt;i&gt;et al.&lt;/i&gt;, 2015)","plainTextFormattedCitation":"(Kohsaka et al., 2015)","previouslyFormattedCitation":"(Kohsaka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ohsaka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use of appropriate approaches, procedures and participatory mechanisms proposed by the IPBES Task Force on ILK have been useful in accessing both the </w:t>
      </w:r>
      <w:r w:rsidRPr="0008241C">
        <w:rPr>
          <w:i/>
          <w:sz w:val="22"/>
          <w:szCs w:val="22"/>
        </w:rPr>
        <w:t>in-situ</w:t>
      </w:r>
      <w:r w:rsidRPr="0008241C">
        <w:rPr>
          <w:sz w:val="22"/>
          <w:szCs w:val="22"/>
        </w:rPr>
        <w:t xml:space="preserve"> and </w:t>
      </w:r>
      <w:r w:rsidRPr="0008241C">
        <w:rPr>
          <w:i/>
          <w:sz w:val="22"/>
          <w:szCs w:val="22"/>
        </w:rPr>
        <w:t>ex-situ</w:t>
      </w:r>
      <w:r w:rsidRPr="0008241C">
        <w:rPr>
          <w:sz w:val="22"/>
          <w:szCs w:val="22"/>
        </w:rPr>
        <w:t xml:space="preserve"> ILK as a basis for building synergies between ILK and modern science within this assessment </w:t>
      </w:r>
      <w:r w:rsidRPr="0008241C">
        <w:rPr>
          <w:sz w:val="22"/>
          <w:szCs w:val="22"/>
        </w:rPr>
        <w:fldChar w:fldCharType="begin" w:fldLock="1"/>
      </w:r>
      <w:r w:rsidRPr="0008241C">
        <w:rPr>
          <w:sz w:val="22"/>
          <w:szCs w:val="22"/>
        </w:rPr>
        <w:instrText>ADDIN CSL_CITATION {"citationItems":[{"id":"ITEM-1","itemData":{"container-title":"IPBES Expert Meeting Report","editor":[{"dropping-particle":"","family":"Thaman","given":"R.R.","non-dropping-particle":"","parse-names":false,"suffix":""},{"dropping-particle":"","family":"Lyver","given":"P","non-dropping-particle":"","parse-names":false,"suffix":""},{"dropping-particle":"","family":"Mpande","given":"R","non-dropping-particle":"","parse-names":false,"suffix":""},{"dropping-particle":"","family":"Perez","given":"E","non-dropping-particle":"","parse-names":false,"suffix":""},{"dropping-particle":"","family":"Cariño","given":"J","non-dropping-particle":"","parse-names":false,"suffix":""},{"dropping-particle":"","family":"Takeuchi","given":"K","non-dropping-particle":"","parse-names":false,"suffix":""}],"id":"ITEM-1","issued":{"date-parts":[["2013"]]},"number-of-pages":"49","publisher-place":"Paris","title":"The contribution of Indigenous and local knowledge systems to IPBES: Building synergies with science. IPBES Expert Meeting Report","type":"report"},"uris":["http://www.mendeley.com/documents/?uuid=b7ef5f44-823d-4681-8e83-93603b623d6d"]},{"id":"ITEM-2","itemData":{"abstract":"Note by the secretariat 1. At its third session, in its decision IPBES-3/1 (sect. V, para. 2) on the work programme for the period 2014‒2018, the Plenary of the Intergovernmental Science-Policy Platform on Biodiversity and Ecosystem Services approved, until the fourth session of the Plenary, the continuation of the expert group established for the development of the preliminary guide on the conceptualization of values of biodiversity and nature's benefits to people, which, at the discretion of the Chair, following consultations with the Bureau, could be expanded to include a limited number of resource persons and representatives of strategic partners as resources permitted. 2. In the same decision (sect. V, para. 3), the Plenary requested the expert group to revise the preliminary guide (IPBES/3/INF/7) following an open review by Governments and stakeholders. 3. The preliminary guide was open for online review by Governments and stakeholders from 26 February to 31 March 2015, together with the scoping report for the methodological assessment on values (IPBES/4/9). Comments received were discussed by the expert group for this deliverable at its meeting held in Budapest from 8 to 11 June 2015, and the guide was revised accordingly. Thereafter, the preliminary guide was the subject of an internal expert group review before being finalized and submitted to the Plenary at its fourth session (see annex III). 4. Annex I to the present note sets out the list of selected experts who attended the workshop in Budapest and drafted the guide, as well as the list of experts who reviewed it. Annex II sets out the stepwise approach to assessing the diverse conceptualization of multiple values of nature and its benefits, and provides a summary of the preliminary guide, the complete version of which is presented in annex III. The annexes are presented without formal editing.","author":[{"dropping-particle":"","family":"IPBES","given":"","non-dropping-particle":"","parse-names":false,"suffix":""}],"id":"ITEM-2","issued":{"date-parts":[["2015"]]},"number":"IPBES/4/INF/13","publisher-place":"Bonn","title":"Preliminary guide regarding diverse conceptualization of multiple values of nature and its benefits, including biodiversity and ecosystem functions and services (deliverable 3 (d))","type":"report"},"uris":["http://www.mendeley.com/documents/?uuid=11c37e35-c255-404d-ba67-7e3703193875"]}],"mendeley":{"formattedCitation":"(IPBES, 2015; Thaman &lt;i&gt;et al.&lt;/i&gt;, 2013)","plainTextFormattedCitation":"(IPBES, 2015; Thaman et al., 2013)","previouslyFormattedCitation":"(IPBES, 2015; Thama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IPBES, 2015; Thama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w:t>
      </w:r>
    </w:p>
    <w:p w14:paraId="3FCB15EE" w14:textId="77777777" w:rsidR="00A01204" w:rsidRPr="0008241C" w:rsidRDefault="00A01204" w:rsidP="00A01204">
      <w:pPr>
        <w:rPr>
          <w:sz w:val="22"/>
          <w:szCs w:val="22"/>
        </w:rPr>
      </w:pPr>
    </w:p>
    <w:p w14:paraId="6D151005" w14:textId="77777777" w:rsidR="00A01204" w:rsidRPr="0008241C" w:rsidRDefault="00A01204" w:rsidP="00A01204">
      <w:pPr>
        <w:rPr>
          <w:sz w:val="22"/>
          <w:szCs w:val="22"/>
        </w:rPr>
      </w:pPr>
      <w:r w:rsidRPr="0008241C">
        <w:rPr>
          <w:sz w:val="22"/>
          <w:szCs w:val="22"/>
        </w:rPr>
        <w:t xml:space="preserve">Specifically, the Asia-Pacific Regional Assessment uses key outcomes of the ILK dialogue workshops that were organized by the ILK Task Force (see below). These outcomes were extracted in the form of stories, anecdotes and practices that were made available during this series of ILK workshops organized by IPBES, UNESCO and IGES in three different subregions of the Asia-Pacific region </w:t>
      </w:r>
      <w:r w:rsidRPr="0008241C">
        <w:rPr>
          <w:sz w:val="22"/>
          <w:szCs w:val="22"/>
        </w:rPr>
        <w:fldChar w:fldCharType="begin" w:fldLock="1"/>
      </w:r>
      <w:r w:rsidRPr="0008241C">
        <w:rPr>
          <w:sz w:val="22"/>
          <w:szCs w:val="22"/>
        </w:rPr>
        <w:instrText>ADDIN CSL_CITATION {"citationItems":[{"id":"ITEM-1","itemData":{"editor":[{"dropping-particle":"","family":"Karki","given":"Madhav","non-dropping-particle":"","parse-names":false,"suffix":""},{"dropping-particle":"","family":"Chaudhary","given":"Ram Prasad","non-dropping-particle":"","parse-names":false,"suffix":""},{"dropping-particle":"","family":"Shrestha","given":"Krishna Kumar","non-dropping-particle":"","parse-names":false,"suffix":""},{"dropping-particle":"","family":"Sakurai","given":"Yoichi","non-dropping-particle":"","parse-names":false,"suffix":""},{"dropping-particle":"","family":"Pandey","given":"Durga Prasad","non-dropping-particle":"","parse-names":false,"suffix":""}],"id":"ITEM-1","issued":{"date-parts":[["2017"]]},"number-of-pages":"184","publisher":"Institute for Global Environmental Strategies","publisher-place":"Hayama, Japan","title":"IPBES-JBF Sub-regional Dialogue Workshop Report on Indigenous and Local Knowledge (ILK) for South and West Asia sub-region, Nepal (29 November - 2 December 2016, Dhulikhel (Kathmandu), Nepal)","type":"report"},"uris":["http://www.mendeley.com/documents/?uuid=abc7b8b4-95c4-4f21-aed4-b48a6d297c4c"]},{"id":"ITEM-2","itemData":{"author":[{"dropping-particle":"","family":"IGES","given":"","non-dropping-particle":"","parse-names":false,"suffix":""}],"id":"ITEM-2","issue":"March","issued":{"date-parts":[["2017"]]},"title":"IPBES-JBF Sub-regional Dialogue Workshop Report on Indigenous and Local Knowledge ( ILK ) for South and West Asia sub-region March 2017 Institute for Global Environmental Strategies ( IGES )","type":"article-journal"},"uris":["http://www.mendeley.com/documents/?uuid=6d76f7b9-13fb-4286-bd98-e2adf33d578d"]},{"id":"ITEM-3","itemData":{"author":[{"dropping-particle":"V.","family":"Alangui","given":"Wilfredo","non-dropping-particle":"","parse-names":false,"suffix":""},{"dropping-particle":"","family":"Ichikawa","given":"Kaoru","non-dropping-particle":"","parse-names":false,"suffix":""},{"dropping-particle":"","family":"Takahashi","given":"Yasuo","non-dropping-particle":"","parse-names":false,"suffix":""}],"id":"ITEM-3","issue":"March","issued":{"date-parts":[["2017"]]},"number-of-pages":"143 pages","title":"IPBES-JBF Sub-regional Dialogue Workshop Report on Indigenous and Local Knowledge (ILK) for South-East and North-East Asia sub-region, Thailand","type":"report"},"uris":["http://www.mendeley.com/documents/?uuid=d4be383a-a81a-445e-b588-8d82f20e1b5b"]}],"mendeley":{"formattedCitation":"(Alangui &lt;i&gt;et al.&lt;/i&gt;, 2017a; IGES, 2017; Karki &lt;i&gt;et al.&lt;/i&gt;, 2017)","plainTextFormattedCitation":"(Alangui et al., 2017a; IGES, 2017; Karki et al., 2017)","previouslyFormattedCitation":"(Alangui &lt;i&gt;et al.&lt;/i&gt;, 2017a; IGES, 2017; Karki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Alangui </w:t>
      </w:r>
      <w:r w:rsidRPr="0008241C">
        <w:rPr>
          <w:i/>
          <w:noProof/>
          <w:sz w:val="22"/>
          <w:szCs w:val="22"/>
        </w:rPr>
        <w:t>et al.</w:t>
      </w:r>
      <w:r w:rsidRPr="0008241C">
        <w:rPr>
          <w:noProof/>
          <w:sz w:val="22"/>
          <w:szCs w:val="22"/>
        </w:rPr>
        <w:t xml:space="preserve">, 2017a; IGES, 2017; Karki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he outcome documents of these workshops contain information from case studies and success stories written jointly by ILK holders and experts, and validated through a peer-reviewed process used in scientific paper publications </w:t>
      </w:r>
      <w:r w:rsidRPr="0008241C">
        <w:rPr>
          <w:sz w:val="22"/>
          <w:szCs w:val="22"/>
        </w:rPr>
        <w:fldChar w:fldCharType="begin" w:fldLock="1"/>
      </w:r>
      <w:r w:rsidRPr="0008241C">
        <w:rPr>
          <w:sz w:val="22"/>
          <w:szCs w:val="22"/>
        </w:rPr>
        <w:instrText>ADDIN CSL_CITATION {"citationItems":[{"id":"ITEM-1","itemData":{"editor":[{"dropping-particle":"","family":"Karki","given":"Madhav","non-dropping-particle":"","parse-names":false,"suffix":""},{"dropping-particle":"","family":"Chaudhary","given":"Ram Prasad","non-dropping-particle":"","parse-names":false,"suffix":""},{"dropping-particle":"","family":"Shrestha","given":"Krishna Kumar","non-dropping-particle":"","parse-names":false,"suffix":""},{"dropping-particle":"","family":"Sakurai","given":"Yoichi","non-dropping-particle":"","parse-names":false,"suffix":""},{"dropping-particle":"","family":"Pandey","given":"Durga Prasad","non-dropping-particle":"","parse-names":false,"suffix":""}],"id":"ITEM-1","issued":{"date-parts":[["2017"]]},"number-of-pages":"184","publisher":"Institute for Global Environmental Strategies","publisher-place":"Hayama, Japan","title":"IPBES-JBF Sub-regional Dialogue Workshop Report on Indigenous and Local Knowledge (ILK) for South and West Asia sub-region, Nepal (29 November - 2 December 2016, Dhulikhel (Kathmandu), Nepal)","type":"report"},"uris":["http://www.mendeley.com/documents/?uuid=abc7b8b4-95c4-4f21-aed4-b48a6d297c4c"]},{"id":"ITEM-2","itemData":{"author":[{"dropping-particle":"","family":"IGES","given":"","non-dropping-particle":"","parse-names":false,"suffix":""}],"id":"ITEM-2","issue":"March","issued":{"date-parts":[["2017"]]},"title":"IPBES-JBF Sub-regional Dialogue Workshop Report on Indigenous and Local Knowledge ( ILK ) for South and West Asia sub-region March 2017 Institute for Global Environmental Strategies ( IGES )","type":"article-journal"},"uris":["http://www.mendeley.com/documents/?uuid=6d76f7b9-13fb-4286-bd98-e2adf33d578d"]},{"id":"ITEM-3","itemData":{"author":[{"dropping-particle":"V.","family":"Alangui","given":"Wilfredo","non-dropping-particle":"","parse-names":false,"suffix":""},{"dropping-particle":"","family":"Ichikawa","given":"Kaoru","non-dropping-particle":"","parse-names":false,"suffix":""},{"dropping-particle":"","family":"Takahashi","given":"Yasuo","non-dropping-particle":"","parse-names":false,"suffix":""}],"id":"ITEM-3","issue":"March","issued":{"date-parts":[["2017"]]},"number-of-pages":"143 pages","title":"IPBES-JBF Sub-regional Dialogue Workshop Report on Indigenous and Local Knowledge (ILK) for South-East and North-East Asia sub-region, Thailand","type":"report"},"uris":["http://www.mendeley.com/documents/?uuid=d4be383a-a81a-445e-b588-8d82f20e1b5b"]}],"mendeley":{"formattedCitation":"(Alangui &lt;i&gt;et al.&lt;/i&gt;, 2017a; IGES, 2017; Karki &lt;i&gt;et al.&lt;/i&gt;, 2017)","plainTextFormattedCitation":"(Alangui et al., 2017a; IGES, 2017; Karki et al., 2017)","previouslyFormattedCitation":"(Alangui &lt;i&gt;et al.&lt;/i&gt;, 2017a; IGES, 2017; Karki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Alangui </w:t>
      </w:r>
      <w:r w:rsidRPr="0008241C">
        <w:rPr>
          <w:i/>
          <w:noProof/>
          <w:sz w:val="22"/>
          <w:szCs w:val="22"/>
        </w:rPr>
        <w:t>et al.</w:t>
      </w:r>
      <w:r w:rsidRPr="0008241C">
        <w:rPr>
          <w:noProof/>
          <w:sz w:val="22"/>
          <w:szCs w:val="22"/>
        </w:rPr>
        <w:t xml:space="preserve">, 2017a; IGES, 2017; Karki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part from the outcomes of these workshops, the authors of the regional assessment have used online repositories of ILK practices such as the </w:t>
      </w:r>
      <w:bookmarkStart w:id="215" w:name="_Hlk504472716"/>
      <w:r w:rsidRPr="0008241C">
        <w:rPr>
          <w:sz w:val="22"/>
          <w:szCs w:val="22"/>
        </w:rPr>
        <w:t>T</w:t>
      </w:r>
      <w:r w:rsidRPr="0008241C">
        <w:rPr>
          <w:bCs/>
          <w:sz w:val="22"/>
          <w:szCs w:val="22"/>
        </w:rPr>
        <w:t>raditional Knowledge Digital Library</w:t>
      </w:r>
      <w:bookmarkEnd w:id="215"/>
      <w:r w:rsidRPr="0008241C">
        <w:rPr>
          <w:sz w:val="22"/>
          <w:szCs w:val="22"/>
        </w:rPr>
        <w:t xml:space="preserve">, an repository of ILK practices for Indian medicinal plants and related practices.  </w:t>
      </w:r>
    </w:p>
    <w:p w14:paraId="5C14715F" w14:textId="77777777" w:rsidR="00A01204" w:rsidRPr="0008241C" w:rsidRDefault="00A01204" w:rsidP="00A01204">
      <w:pPr>
        <w:rPr>
          <w:sz w:val="22"/>
          <w:szCs w:val="22"/>
        </w:rPr>
      </w:pPr>
    </w:p>
    <w:p w14:paraId="174E3689" w14:textId="77777777" w:rsidR="00A01204" w:rsidRPr="0008241C" w:rsidRDefault="00A01204" w:rsidP="00A01204">
      <w:pPr>
        <w:rPr>
          <w:sz w:val="22"/>
          <w:szCs w:val="22"/>
        </w:rPr>
      </w:pPr>
      <w:r w:rsidRPr="0008241C">
        <w:rPr>
          <w:sz w:val="22"/>
          <w:szCs w:val="22"/>
        </w:rPr>
        <w:t xml:space="preserve">We believe that the integration of insights from diverse fields of knowledge and practice can catalyse the sustainable management of biodiversity and ecosystem services in the region </w:t>
      </w:r>
      <w:r w:rsidRPr="0008241C">
        <w:rPr>
          <w:sz w:val="22"/>
          <w:szCs w:val="22"/>
        </w:rPr>
        <w:fldChar w:fldCharType="begin" w:fldLock="1"/>
      </w:r>
      <w:r w:rsidRPr="0008241C">
        <w:rPr>
          <w:sz w:val="22"/>
          <w:szCs w:val="22"/>
        </w:rPr>
        <w:instrText>ADDIN CSL_CITATION {"citationItems":[{"id":"ITEM-1","itemData":{"author":[{"dropping-particle":"","family":"Aggarwal, S., &amp; Elbow","given":"K.","non-dropping-particle":"","parse-names":false,"suffix":""}],"id":"ITEM-1","issued":{"date-parts":[["2006"]]},"title":"The role of property rights in Natural Resource Management, Good governance and empowerment of the rural poor","type":"report"},"uris":["http://www.mendeley.com/documents/?uuid=15269beb-674c-4cbb-9b0a-00df587e4c8e"]},{"id":"ITEM-2","itemData":{"author":[{"dropping-particle":"","family":"Kariuki","given":"J.W.","non-dropping-particle":"","parse-names":false,"suffix":""}],"id":"ITEM-2","issued":{"date-parts":[["2008"]]},"note":"NULL","publisher":"Dortmund, Technische Universität, Diss., 2008","title":"The governance of biodiversity in Kakamega Forest, Kenya","type":"article"},"uris":["http://www.mendeley.com/documents/?uuid=313a125d-0b9c-422c-9091-41610e61a97d"]},{"id":"ITEM-3","itemData":{"ISBN":"1843697009","author":[{"dropping-particle":"","family":"Swiderska","given":"Krystyna","non-dropping-particle":"","parse-names":false,"suffix":""},{"dropping-particle":"","family":"Roe","given":"Dilys","non-dropping-particle":"","parse-names":false,"suffix":""},{"dropping-particle":"","family":"Siegele","given":"Linda","non-dropping-particle":"","parse-names":false,"suffix":""},{"dropping-particle":"","family":"Grieg-Gran","given":"Maryanne","non-dropping-particle":"","parse-names":false,"suffix":""}],"id":"ITEM-3","issued":{"date-parts":[["2008"]]},"note":"NULL","publisher":"IIED","title":"The governance of nature and the nature of governance: policy that works for biodiversity and livelihoods","type":"book","volume":"8"},"uris":["http://www.mendeley.com/documents/?uuid=e11c0cc5-5686-4553-b235-608f02f930eb"]}],"mendeley":{"formattedCitation":"(Aggarwal, S., &amp; Elbow, 2006; Kariuki, 2008; Swiderska &lt;i&gt;et al.&lt;/i&gt;, 2008)","manualFormatting":"(Aggarwal &amp; Elbow, 2006; Kariuki, 2008; Swiderska, Roe, Siegele, &amp; Grieg-Gran, 2008)","plainTextFormattedCitation":"(Aggarwal, S., &amp; Elbow, 2006; Kariuki, 2008; Swiderska et al., 2008)","previouslyFormattedCitation":"(Aggarwal, S., &amp; Elbow, 2006; Kariuki, 2008; Swiderska &lt;i&gt;et al.&lt;/i&gt;, 2008)"},"properties":{"noteIndex":0},"schema":"https://github.com/citation-style-language/schema/raw/master/csl-citation.json"}</w:instrText>
      </w:r>
      <w:r w:rsidRPr="0008241C">
        <w:rPr>
          <w:sz w:val="22"/>
          <w:szCs w:val="22"/>
        </w:rPr>
        <w:fldChar w:fldCharType="separate"/>
      </w:r>
      <w:r w:rsidRPr="0008241C">
        <w:rPr>
          <w:noProof/>
          <w:sz w:val="22"/>
          <w:szCs w:val="22"/>
        </w:rPr>
        <w:t>(Aggarwal &amp; Elbow, 2006; Kariuki, 2008; Swiderska, Roe, Siegele, &amp; Grieg-Gran, 2008)</w:t>
      </w:r>
      <w:r w:rsidRPr="0008241C">
        <w:rPr>
          <w:sz w:val="22"/>
          <w:szCs w:val="22"/>
        </w:rPr>
        <w:fldChar w:fldCharType="end"/>
      </w:r>
      <w:r w:rsidRPr="0008241C">
        <w:rPr>
          <w:sz w:val="22"/>
          <w:szCs w:val="22"/>
        </w:rPr>
        <w:t xml:space="preserve">, and is described through specific policy options in Chapter 6. Integrating multiple sources of knowledge could incentivise ‘experts’ (i.e. scientists) and ‘users’ (i.e. local communities as land managers and decision-makers) to co-produce new knowledge through collaborative learning </w:t>
      </w:r>
      <w:r w:rsidRPr="0008241C">
        <w:rPr>
          <w:sz w:val="22"/>
          <w:szCs w:val="22"/>
        </w:rPr>
        <w:fldChar w:fldCharType="begin" w:fldLock="1"/>
      </w:r>
      <w:r w:rsidRPr="0008241C">
        <w:rPr>
          <w:sz w:val="22"/>
          <w:szCs w:val="22"/>
        </w:rPr>
        <w:instrText>ADDIN CSL_CITATION {"citationItems":[{"id":"ITEM-1","itemData":{"ISSN":"1708-3087","author":[{"dropping-particle":"","family":"Roux","given":"Dirk J","non-dropping-particle":"","parse-names":false,"suffix":""},{"dropping-particle":"","family":"Rogers","given":"Kevin H","non-dropping-particle":"","parse-names":false,"suffix":""},{"dropping-particle":"","family":"Biggs","given":"Harry","non-dropping-particle":"","parse-names":false,"suffix":""},{"dropping-particle":"","family":"Ashton","given":"Peter J","non-dropping-particle":"","parse-names":false,"suffix":""},{"dropping-particle":"","family":"Sergeant","given":"Anne","non-dropping-particle":"","parse-names":false,"suffix":""}],"id":"ITEM-1","issued":{"date-parts":[["2006"]]},"note":"NULL","publisher":"Resilience Alliance","title":"Bridging the science-management divide: Moving from unidirectional knowledge transfer to knowledge interfacing and sharing","type":"article-journal"},"uris":["http://www.mendeley.com/documents/?uuid=a885cdd5-13fe-4fa4-998a-b072bd9d6321"]},{"id":"ITEM-2","itemData":{"DOI":"10.1016/j.ecoser.2015.07.002","ISBN":"22120416 (ISSN)","ISSN":"22120416","abstract":"Boundary work has been proven effective in bridging research communities and the gap between action and policy-making in sustainable development. Applying this boundary-work framework, the manuscript examines the process of knowledge co-production and evaluates its effectiveness in supporting the negotiation process of four cases of payment for watershed services (PWS) in Indonesia. Our case studies reveal that local communities and policy-makers have a diverse range of knowledge regarding watershed functions and services. Recognizing this knowledge diversity, and combining it with scientific information, leads to (i) enlightenment, by engaging local stakeholders in more active roles for knowledge co-production thus setting realistic targets for ecosystem services’ interventions in the design of PWS schemes; (ii) decision-making support for stakeholders, by providing opportunities for collaborative learning; and (iii) effective negotiations, by providing salient and credible information. We recognize 10 different prototypes that lead to a better understanding of how payments can be channeled to enhance, or at least maintain, underlying hydrological functions. The case studies, in different landscape configurations and associated PWS prototype settings, show that knowledge interfacing and sharing towards co-producing collaborative products helps to clarify the performance-based indicators for effective PWS negotiation between potential sellers and buyers of ecosystem services.","author":[{"dropping-particle":"","family":"Leimona","given":"Beria","non-dropping-particle":"","parse-names":false,"suffix":""},{"dropping-particle":"","family":"Lusiana","given":"Betha","non-dropping-particle":"","parse-names":false,"suffix":""},{"dropping-particle":"","family":"Noordwijk","given":"Meine","non-dropping-particle":"van","parse-names":false,"suffix":""},{"dropping-particle":"","family":"Mulyoutami","given":"Elok","non-dropping-particle":"","parse-names":false,"suffix":""},{"dropping-particle":"","family":"Ekadinata","given":"Andree","non-dropping-particle":"","parse-names":false,"suffix":""},{"dropping-particle":"","family":"Amaruzaman","given":"Sacha","non-dropping-particle":"","parse-names":false,"suffix":""}],"container-title":"Ecosystem Services","id":"ITEM-2","issued":{"date-parts":[["2015","10"]]},"page":"45-62","publisher":"Elsevier","title":"Boundary work: Knowledge co-production for negotiating payment for watershed services in Indonesia","type":"article-journal","volume":"15"},"uris":["http://www.mendeley.com/documents/?uuid=096f2d70-1fec-4611-a528-f6af790a2762"]}],"mendeley":{"formattedCitation":"(Leimona, Lusiana, &lt;i&gt;et al.&lt;/i&gt;, 2015; Roux &lt;i&gt;et al.&lt;/i&gt;, 2006)","plainTextFormattedCitation":"(Leimona, Lusiana, et al., 2015; Roux et al., 2006)","previouslyFormattedCitation":"(Leimona, Lusiana, &lt;i&gt;et al.&lt;/i&gt;, 2015; Roux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Leimona, Lusiana, </w:t>
      </w:r>
      <w:r w:rsidRPr="0008241C">
        <w:rPr>
          <w:i/>
          <w:noProof/>
          <w:sz w:val="22"/>
          <w:szCs w:val="22"/>
        </w:rPr>
        <w:t>et al.</w:t>
      </w:r>
      <w:r w:rsidRPr="0008241C">
        <w:rPr>
          <w:noProof/>
          <w:sz w:val="22"/>
          <w:szCs w:val="22"/>
        </w:rPr>
        <w:t xml:space="preserve">, 2015; Roux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This can be achieved through multidisciplinary, multi-scale, and multi-stakeholder collaboration that can enhance the salient, legitimate and credible evidence-based inputs from the different contributing knowledge systems </w:t>
      </w:r>
      <w:r w:rsidRPr="0008241C">
        <w:rPr>
          <w:sz w:val="22"/>
          <w:szCs w:val="22"/>
        </w:rPr>
        <w:fldChar w:fldCharType="begin" w:fldLock="1"/>
      </w:r>
      <w:r w:rsidRPr="0008241C">
        <w:rPr>
          <w:sz w:val="22"/>
          <w:szCs w:val="22"/>
        </w:rPr>
        <w:instrText>ADDIN CSL_CITATION {"citationItems":[{"id":"ITEM-1","itemData":{"DOI":"10.1080/21513732.2015.1027793","ISSN":"2151-3732","abstract":"Mountain ecosystems are increasingly being affected by global environmental change, challenging the ubiquitous agro- ecosystem-based livelihoods of the people. This article uses participatory research methods to document and analyse (1) local and regional impacts of climate change on ecosystem services (ES) and livelihoods, and (2) the main current adaptation strategies of local peoples in the mountains of central Nepal. Major observed impacts include reduced precipitation and an irregular rainfall pattern, affecting paddy cultivation and winter crop production. Production is also affected by increased pest and pathogen prevalence. Other impacts include increased livestock disease and reduced forest regeneration. Our results confirm earlier findings of a decrease in the district’s forest cover in past; however, substantial efforts in forest conservation and management at the local level have gradually increased forest cover in recent years. Despite the increased potential for forest ecosystem services, the availability of forest goods, in particular fuel wood, fodder and litter, have decreased because of a strict regulation on forest goods extraction. Additionally, new invasive species are colonising these forests, preventing regeneration of preferred and local forest vegetation in some areas and, as a result, the densities of tree crops are changing. Most users cope with these changes by short term, reactive solutions. However, a number of local adaptation strategies, such as changing both agricultural practices and water harvesting and management, are increasing efficiency in resource use. To increase the adaptive capacity of poor households, we suggest it is essential to incorporate climate change adaptations within the local planning process","author":[{"dropping-particle":"","family":"Bhatta","given":"Laxmi D.","non-dropping-particle":"","parse-names":false,"suffix":""},{"dropping-particle":"","family":"Oort","given":"Bob Eric Helmuth","non-dropping-particle":"van","parse-names":false,"suffix":""},{"dropping-particle":"","family":"Stork","given":"Nigel E.","non-dropping-particle":"","parse-names":false,"suffix":""},{"dropping-particle":"","family":"Baral","given":"Himlal","non-dropping-particle":"","parse-names":false,"suffix":""}],"container-title":"International Journal of Biodiversity Science, Ecosystem Services &amp; Management","id":"ITEM-1","issue":"2","issued":{"date-parts":[["2015"]]},"page":"145-155","title":"Ecosystem services and livelihoods in a changing climate: Understanding local adaptations in the Upper Koshi, Nepal","type":"article-journal","volume":"11"},"uris":["http://www.mendeley.com/documents/?uuid=6775f50c-7988-4ecc-9b61-2f641a8b0cd6"]},{"id":"ITEM-2","itemData":{"URL":"http://www.forestrynepal.org/publications/article/6307","abstract":"Forest ecosystem and biodiversity resources provide critical livelihood support to majority of indigenous and local communities (ILC) of Nepal. Rich and diverse types of indigenous, traditional and local forest and pasture management practices are found throughout Nepal according to different cultures, locations, climatic conditions and socio-economic situation. Most of these practices are adaptive, flexible, scalable and low cost. A large number of these community-based natural resources management (CBNRM) practices built on indigenous and local knowledge conserve soil, water, and biodiversity as well as protect vital livelihood and development infrastructures building resiliency and adaptive capacity of forest ecosystems. Climate change, as the newest driver of deforestation, forest land degradation, has been impacting forest ecosystem by fragmenting habitats, altering species composition, changing growing season, lowering biomass productivity, and increasing risks of fires and floods. Indigenous peoples and local communities have been coping with these changes by using their indigenous local knowledge, skills, and practices (ILKP) and making them more adaptive and resilient. This paper reports on the documentation and assessment of different community based practices drawn from five case examples in five districts of Nepal covering aspects including evolution, innovations, and adaptation processes. Using field-based shared learning approaches, it explores the challenges and opportunities of integrating, synergizing, and complementing indigenous practices with modern scientific knowledge and technologies. Among the major findings, a diverse type of location and situation specific community based protection, development, conservation, and sustainable utilization practices are found widely prevalent and largely successful. Indigenous adaptive capacity is being improved through demand-based training and capacity building programs. Traditional forest users are found well organized institutionally and increasingly found integrating, synergizing, and complementing their indigenous and local practices with the modern knowledge, practices, and rules. Although indigenous and local communities are successfully demonstrating the use of their indigenous local knowledge, innovation, and collective actions to achieve multiple benefits from forests ecosystems in an equitable and sustainable manner, this study suggests integrating scientific knowledge and technologie…","author":[{"dropping-particle":"","family":"Karki","given":"Madhav","non-dropping-particle":"","parse-names":false,"suffix":""},{"dropping-particle":"","family":"Adhikari","given":"Jay Ram","non-dropping-particle":"","parse-names":false,"suffix":""}],"container-title":"ForestryNepal: Gateway to Forestry Information in Nepal","id":"ITEM-2","issued":{"date-parts":[["2015"]]},"page":"1-17","title":"Integrating indigenous, local and modern knowledge for sustainable conservation and management of forest ecosystems in Nepal","type":"webpage"},"uris":["http://www.mendeley.com/documents/?uuid=fda9639a-b648-4981-a218-f94c6e6a867a"]},{"id":"ITEM-3","itemData":{"ISSN":"2212-0416","author":[{"dropping-particle":"","family":"Paudyal","given":"Kiran","non-dropping-particle":"","parse-names":false,"suffix":""},{"dropping-particle":"","family":"Baral","given":"Himlal","non-dropping-particle":"","parse-names":false,"suffix":""},{"dropping-particle":"","family":"Burkhard","given":"Benjamin","non-dropping-particle":"","parse-names":false,"suffix":""},{"dropping-particle":"","family":"Bhandari","given":"Santosh P","non-dropping-particle":"","parse-names":false,"suffix":""},{"dropping-particle":"","family":"Keenan","given":"Rodney J","non-dropping-particle":"","parse-names":false,"suffix":""}],"container-title":"Ecosystem Services","id":"ITEM-3","issued":{"date-parts":[["2015"]]},"page":"81-92","publisher":"Elsevier","title":"Participatory assessment and mapping of ecosystem services in a data-poor region: Case study of community-managed forests in central Nepal","type":"article-journal","volume":"13"},"uris":["http://www.mendeley.com/documents/?uuid=cb0e595f-2f08-4003-a6d2-b34dd7303fd5"]},{"id":"ITEM-4","itemData":{"DOI":"10.1007/s11284-010-0745-8","ISBN":"0912-3814","ISSN":"0912-3814","abstract":"The satoyama landscape is a traditional Japanese rural land-use system that represents a balanced; relationship between human beings and nature, thereby sustaining a variety of ecosystem services, including the diversity of secondary natural environments. Overuse of the satoyama, as occurred during the Edo and early Meiji periods, as well as underuse as seen in the wake of the fuel and fertilizer revolutions of the 1960s, destroy this balance and hence the sustainability of this system.; The Satoyama Initiative is an effort to rebuild a healthy relationship between nature and people who respect the traditional knowledge embodied in the satoyama system, and to explore new shared management systems (‘‘new’’ commons) in which various actors, including corporations, participate in working toward the combined goals of a low-carbon, resource-circulating, nature-harmonious society. In the interests of furthering cooperation with developing nations, it is important that this initiative pay heed to the need for improved agricultural, forestry, and livestock industry productivity that harmonizes with the natural environment, and to the improvement of human well-being and the reduction of poverty.","author":[{"dropping-particle":"","family":"Takeuchi","given":"Kazuhiko","non-dropping-particle":"","parse-names":false,"suffix":""}],"container-title":"Ecological Research","id":"ITEM-4","issue":"5","issued":{"date-parts":[["2010","9","14"]]},"page":"891-897","publisher":"Springer","title":"Rebuilding the relationship between people and nature: the Satoyama Initiative","type":"article-journal","volume":"25"},"uris":["http://www.mendeley.com/documents/?uuid=56dc78d1-13d6-48e3-9389-835723c141e0"]},{"id":"ITEM-5","itemData":{"author":[{"dropping-particle":"","family":"Zarandian","given":"Ardavan","non-dropping-particle":"","parse-names":false,"suffix":""},{"dropping-particle":"","family":"Baral","given":"Himlal","non-dropping-particle":"","parse-names":false,"suffix":""},{"dropping-particle":"","family":"Yavari","given":"Ahmad R","non-dropping-particle":"","parse-names":false,"suffix":""},{"dropping-particle":"","family":"Jafari","given":"Hamid R","non-dropping-particle":"","parse-names":false,"suffix":""},{"dropping-particle":"","family":"Stork","given":"Nigel E","non-dropping-particle":"","parse-names":false,"suffix":""},{"dropping-particle":"","family":"Ling","given":"Matthew A","non-dropping-particle":"","parse-names":false,"suffix":""},{"dropping-particle":"","family":"Amirnejad","given":"Hamid","non-dropping-particle":"","parse-names":false,"suffix":""}],"container-title":"Forests","id":"ITEM-5","issue":"3","issued":{"date-parts":[["2016"]]},"note":"NULL","page":"51","publisher":"Multidisciplinary Digital Publishing Institute","title":"Anthropogenic Decline of Ecosystem Services Threatens the Integrity of the Unique Hyrcanian (Caspian) Forests in Northern Iran","type":"article-journal","volume":"7"},"uris":["http://www.mendeley.com/documents/?uuid=3bf54ac5-e560-4313-96a9-1f7a26340f42"]},{"id":"ITEM-6","itemData":{"DOI":"http://dx.doi.org/10.1016/j.ecoser.2014.12.012","ISSN":"2212-0416","author":[{"dropping-particle":"","family":"Leimona","given":"Beria","non-dropping-particle":"","parse-names":false,"suffix":""},{"dropping-particle":"","family":"Noordwijk","given":"Meine","non-dropping-particle":"van","parse-names":false,"suffix":""},{"dropping-particle":"","family":"Groot","given":"Rudolf","non-dropping-particle":"de","parse-names":false,"suffix":""},{"dropping-particle":"","family":"Leemans","given":"Rik","non-dropping-particle":"","parse-names":false,"suffix":""}],"container-title":"Ecosystem Services","id":"ITEM-6","issued":{"date-parts":[["2015"]]},"page":"16-28","publisher":"Elsevier","title":"Fairly efficient, efficiently fair: Lessons from designing and testing payment schemes for ecosystem services in Asia","type":"article-journal","volume":"12"},"uris":["http://www.mendeley.com/documents/?uuid=87429add-cc75-4c55-a921-535908d4552b"]}],"mendeley":{"formattedCitation":"(Bhatta &lt;i&gt;et al.&lt;/i&gt;, 2015; Karki &amp; Adhikari, 2015; Leimona, van Noordwijk, &lt;i&gt;et al.&lt;/i&gt;, 2015; Paudyal &lt;i&gt;et al.&lt;/i&gt;, 2015; Takeuchi, 2010; Zarandian &lt;i&gt;et al.&lt;/i&gt;, 2016)","manualFormatting":"(Bhatta et al., 2015; Karki &amp; Adhikari, 2015; Leimona, van Noordwijk, de Groot, &amp; Leemans, 2015; Paudyal, Baral, Burkhard, Bhandari, &amp; Keenan, 2015; Takeuchi, 2010; Zarandian et al., 2016; Parikh, 2013)","plainTextFormattedCitation":"(Bhatta et al., 2015; Karki &amp; Adhikari, 2015; Leimona, van Noordwijk, et al., 2015; Paudyal et al., 2015; Takeuchi, 2010; Zarandian et al., 2016)","previouslyFormattedCitation":"(Bhatta &lt;i&gt;et al.&lt;/i&gt;, 2015; Karki &amp; Adhikari, 2015; Leimona, van Noordwijk, &lt;i&gt;et al.&lt;/i&gt;, 2015; Paudyal &lt;i&gt;et al.&lt;/i&gt;, 2015; Takeuchi, 2010; Zarandia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 </w:t>
      </w:r>
      <w:r w:rsidRPr="0008241C">
        <w:rPr>
          <w:i/>
          <w:noProof/>
          <w:sz w:val="22"/>
          <w:szCs w:val="22"/>
        </w:rPr>
        <w:t>et al</w:t>
      </w:r>
      <w:r w:rsidRPr="0008241C">
        <w:rPr>
          <w:noProof/>
          <w:sz w:val="22"/>
          <w:szCs w:val="22"/>
        </w:rPr>
        <w:t xml:space="preserve">., 2015; Karki &amp; Adhikari, 2015; Leimona </w:t>
      </w:r>
      <w:r w:rsidRPr="0008241C">
        <w:rPr>
          <w:i/>
          <w:noProof/>
          <w:sz w:val="22"/>
          <w:szCs w:val="22"/>
        </w:rPr>
        <w:t>et al.</w:t>
      </w:r>
      <w:r w:rsidRPr="0008241C">
        <w:rPr>
          <w:noProof/>
          <w:sz w:val="22"/>
          <w:szCs w:val="22"/>
        </w:rPr>
        <w:t xml:space="preserve">, 2015; Paudyal </w:t>
      </w:r>
      <w:r w:rsidRPr="0008241C">
        <w:rPr>
          <w:i/>
          <w:noProof/>
          <w:sz w:val="22"/>
          <w:szCs w:val="22"/>
        </w:rPr>
        <w:t>et al.</w:t>
      </w:r>
      <w:r w:rsidRPr="0008241C">
        <w:rPr>
          <w:noProof/>
          <w:sz w:val="22"/>
          <w:szCs w:val="22"/>
        </w:rPr>
        <w:t xml:space="preserve">, 2015; Takeuchi, 2010; Zarandian </w:t>
      </w:r>
      <w:r w:rsidRPr="0008241C">
        <w:rPr>
          <w:i/>
          <w:noProof/>
          <w:sz w:val="22"/>
          <w:szCs w:val="22"/>
        </w:rPr>
        <w:t>et al.</w:t>
      </w:r>
      <w:r w:rsidRPr="0008241C">
        <w:rPr>
          <w:noProof/>
          <w:sz w:val="22"/>
          <w:szCs w:val="22"/>
        </w:rPr>
        <w:t>, 2016; Parikh, 2013)</w:t>
      </w:r>
      <w:r w:rsidRPr="0008241C">
        <w:rPr>
          <w:sz w:val="22"/>
          <w:szCs w:val="22"/>
        </w:rPr>
        <w:fldChar w:fldCharType="end"/>
      </w:r>
    </w:p>
    <w:p w14:paraId="2E8EE443" w14:textId="77777777" w:rsidR="00A01204" w:rsidRPr="0008241C" w:rsidRDefault="00A01204" w:rsidP="00A01204">
      <w:pPr>
        <w:widowControl w:val="0"/>
        <w:pBdr>
          <w:between w:val="nil"/>
        </w:pBdr>
        <w:tabs>
          <w:tab w:val="clear" w:pos="1247"/>
          <w:tab w:val="clear" w:pos="1814"/>
          <w:tab w:val="clear" w:pos="2381"/>
          <w:tab w:val="clear" w:pos="2948"/>
          <w:tab w:val="clear" w:pos="3515"/>
        </w:tabs>
        <w:rPr>
          <w:rFonts w:eastAsia="Calibri"/>
          <w:color w:val="000000"/>
          <w:sz w:val="22"/>
          <w:szCs w:val="22"/>
        </w:rPr>
      </w:pPr>
    </w:p>
    <w:p w14:paraId="3AD7A48C" w14:textId="77777777" w:rsidR="00A01204" w:rsidRPr="0008241C" w:rsidRDefault="00A01204" w:rsidP="00A01204">
      <w:pPr>
        <w:keepNext/>
        <w:tabs>
          <w:tab w:val="clear" w:pos="1247"/>
          <w:tab w:val="left" w:pos="765"/>
          <w:tab w:val="left" w:pos="995"/>
        </w:tabs>
        <w:outlineLvl w:val="2"/>
        <w:rPr>
          <w:b/>
          <w:sz w:val="24"/>
          <w:szCs w:val="24"/>
        </w:rPr>
      </w:pPr>
      <w:bookmarkStart w:id="216" w:name="_41mghml" w:colFirst="0" w:colLast="0"/>
      <w:bookmarkStart w:id="217" w:name="_Toc504173109"/>
      <w:bookmarkStart w:id="218" w:name="_Toc504316233"/>
      <w:bookmarkStart w:id="219" w:name="_Toc504317076"/>
      <w:bookmarkStart w:id="220" w:name="_Toc504317769"/>
      <w:bookmarkStart w:id="221" w:name="_Toc504320575"/>
      <w:bookmarkStart w:id="222" w:name="_Toc504320799"/>
      <w:bookmarkStart w:id="223" w:name="_Toc504321115"/>
      <w:bookmarkStart w:id="224" w:name="_Toc524033692"/>
      <w:bookmarkEnd w:id="216"/>
      <w:r w:rsidRPr="0008241C">
        <w:rPr>
          <w:b/>
          <w:sz w:val="24"/>
          <w:szCs w:val="24"/>
        </w:rPr>
        <w:t>1.3.6</w:t>
      </w:r>
      <w:r w:rsidRPr="0008241C">
        <w:rPr>
          <w:b/>
          <w:sz w:val="24"/>
          <w:szCs w:val="24"/>
        </w:rPr>
        <w:tab/>
        <w:t>Communication of uncertainty</w:t>
      </w:r>
      <w:bookmarkEnd w:id="217"/>
      <w:bookmarkEnd w:id="218"/>
      <w:bookmarkEnd w:id="219"/>
      <w:bookmarkEnd w:id="220"/>
      <w:bookmarkEnd w:id="221"/>
      <w:bookmarkEnd w:id="222"/>
      <w:bookmarkEnd w:id="223"/>
      <w:bookmarkEnd w:id="224"/>
      <w:r w:rsidRPr="0008241C">
        <w:rPr>
          <w:b/>
          <w:sz w:val="24"/>
          <w:szCs w:val="24"/>
        </w:rPr>
        <w:t xml:space="preserve"> </w:t>
      </w:r>
    </w:p>
    <w:p w14:paraId="7DD07043" w14:textId="77777777" w:rsidR="00A01204" w:rsidRPr="0008241C" w:rsidRDefault="00A01204" w:rsidP="00A01204">
      <w:pPr>
        <w:rPr>
          <w:sz w:val="22"/>
          <w:szCs w:val="22"/>
        </w:rPr>
      </w:pPr>
    </w:p>
    <w:p w14:paraId="406FBFA3" w14:textId="77777777" w:rsidR="00A01204" w:rsidRPr="0008241C" w:rsidRDefault="00A01204" w:rsidP="00A01204">
      <w:pPr>
        <w:rPr>
          <w:sz w:val="22"/>
          <w:szCs w:val="22"/>
        </w:rPr>
      </w:pPr>
      <w:r w:rsidRPr="0008241C">
        <w:rPr>
          <w:sz w:val="22"/>
          <w:szCs w:val="22"/>
        </w:rPr>
        <w:t xml:space="preserve">In scientific assessments, and in relation to knowledge, confidence refers to the degree of certainty that experts have about their findings. Low confidence describes a situation of incomplete knowledge, when an outcome cannot be fully explained or reliably predicted. On the other hand high confidence </w:t>
      </w:r>
      <w:r w:rsidRPr="0008241C">
        <w:rPr>
          <w:sz w:val="22"/>
          <w:szCs w:val="22"/>
        </w:rPr>
        <w:lastRenderedPageBreak/>
        <w:t>conveys extensive knowledge and an ability to explain an outcome (or predict a future outcome) with much greater certainty. Low confidence signals the need for further research.</w:t>
      </w:r>
    </w:p>
    <w:p w14:paraId="1A17AF74" w14:textId="77777777" w:rsidR="00A01204" w:rsidRPr="0008241C" w:rsidRDefault="00A01204" w:rsidP="00A01204">
      <w:pPr>
        <w:rPr>
          <w:sz w:val="22"/>
          <w:szCs w:val="22"/>
        </w:rPr>
      </w:pPr>
    </w:p>
    <w:p w14:paraId="19B2A373" w14:textId="77777777" w:rsidR="00A01204" w:rsidRPr="0008241C" w:rsidRDefault="00A01204" w:rsidP="00A01204">
      <w:pPr>
        <w:rPr>
          <w:sz w:val="22"/>
          <w:szCs w:val="22"/>
        </w:rPr>
      </w:pPr>
      <w:r w:rsidRPr="0008241C">
        <w:rPr>
          <w:sz w:val="22"/>
          <w:szCs w:val="22"/>
        </w:rPr>
        <w:t xml:space="preserve">Communicating levels of confidence is particularly important for the Asia-Pacific Regional Assessment. To allow assessment users make informed decisions, the chapters within this report not only communicate the high-confidence findings, but also those that require further investigation. Each key finding in the assessment, including the summary for policymakers, is accompanied by a confidence language statement (IPBES, 2016). </w:t>
      </w:r>
    </w:p>
    <w:p w14:paraId="75352FFE" w14:textId="77777777" w:rsidR="00A01204" w:rsidRPr="0008241C" w:rsidRDefault="00A01204" w:rsidP="00A01204">
      <w:pPr>
        <w:widowControl w:val="0"/>
        <w:pBdr>
          <w:between w:val="nil"/>
        </w:pBdr>
        <w:tabs>
          <w:tab w:val="clear" w:pos="1247"/>
          <w:tab w:val="clear" w:pos="1814"/>
          <w:tab w:val="clear" w:pos="2381"/>
          <w:tab w:val="clear" w:pos="2948"/>
          <w:tab w:val="clear" w:pos="3515"/>
        </w:tabs>
        <w:jc w:val="both"/>
        <w:rPr>
          <w:rFonts w:eastAsia="Calibri"/>
          <w:color w:val="000000"/>
          <w:sz w:val="22"/>
          <w:szCs w:val="22"/>
        </w:rPr>
      </w:pPr>
    </w:p>
    <w:p w14:paraId="147F0C7A" w14:textId="77777777" w:rsidR="00A01204" w:rsidRPr="0008241C" w:rsidRDefault="00A01204" w:rsidP="00A01204">
      <w:pPr>
        <w:rPr>
          <w:sz w:val="22"/>
          <w:szCs w:val="22"/>
        </w:rPr>
      </w:pPr>
      <w:r w:rsidRPr="0008241C">
        <w:rPr>
          <w:sz w:val="22"/>
          <w:szCs w:val="22"/>
        </w:rPr>
        <w:t xml:space="preserve">As other IPBES assessments, we use four specific phrases known as “confidence terms” in order to categorise consistently the experts’ level of confidence in the reported findings. The categories depend on expert judgement on the quantity and quality of the supporting evidence, and the level of scientific agreement regarding what that evidence shows. </w:t>
      </w:r>
    </w:p>
    <w:p w14:paraId="690E58B1" w14:textId="77777777" w:rsidR="00A01204" w:rsidRPr="0008241C" w:rsidRDefault="00A01204" w:rsidP="00A01204">
      <w:pPr>
        <w:rPr>
          <w:sz w:val="22"/>
          <w:szCs w:val="22"/>
        </w:rPr>
      </w:pPr>
    </w:p>
    <w:p w14:paraId="666D7D3A" w14:textId="77777777" w:rsidR="00A01204" w:rsidRPr="0008241C" w:rsidRDefault="00A01204" w:rsidP="00A01204">
      <w:pPr>
        <w:rPr>
          <w:sz w:val="22"/>
          <w:szCs w:val="22"/>
        </w:rPr>
      </w:pPr>
      <w:r w:rsidRPr="0008241C">
        <w:rPr>
          <w:sz w:val="22"/>
          <w:szCs w:val="22"/>
        </w:rPr>
        <w:t xml:space="preserve">The four IPBES confidence terms are visualised in a four-box model of confidence (Figure 1.12) and are expressed as: </w:t>
      </w:r>
    </w:p>
    <w:p w14:paraId="116A0EBD" w14:textId="77777777" w:rsidR="00A01204" w:rsidRPr="0008241C" w:rsidRDefault="00A01204" w:rsidP="007F0414">
      <w:pPr>
        <w:widowControl w:val="0"/>
        <w:numPr>
          <w:ilvl w:val="0"/>
          <w:numId w:val="17"/>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 xml:space="preserve">“well established” (robust evidence and high level of agreement), </w:t>
      </w:r>
    </w:p>
    <w:p w14:paraId="2CC41505" w14:textId="77777777" w:rsidR="00A01204" w:rsidRPr="0008241C" w:rsidRDefault="00A01204" w:rsidP="007F0414">
      <w:pPr>
        <w:widowControl w:val="0"/>
        <w:numPr>
          <w:ilvl w:val="0"/>
          <w:numId w:val="17"/>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 xml:space="preserve">“unresolved” (robust evidence but low level of agreement), </w:t>
      </w:r>
    </w:p>
    <w:p w14:paraId="796728AB" w14:textId="77777777" w:rsidR="00A01204" w:rsidRPr="0008241C" w:rsidRDefault="00A01204" w:rsidP="007F0414">
      <w:pPr>
        <w:widowControl w:val="0"/>
        <w:numPr>
          <w:ilvl w:val="0"/>
          <w:numId w:val="17"/>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established but incomplete” (low quantity and quality evidence but low level of agreement);</w:t>
      </w:r>
    </w:p>
    <w:p w14:paraId="05902FBF" w14:textId="77777777" w:rsidR="00A01204" w:rsidRPr="0008241C" w:rsidRDefault="00A01204" w:rsidP="007F0414">
      <w:pPr>
        <w:widowControl w:val="0"/>
        <w:numPr>
          <w:ilvl w:val="0"/>
          <w:numId w:val="17"/>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inconclusive” (low quantity and quality</w:t>
      </w:r>
      <w:r w:rsidRPr="0008241C" w:rsidDel="008E507D">
        <w:rPr>
          <w:sz w:val="22"/>
          <w:szCs w:val="22"/>
          <w:lang w:eastAsia="ja-JP"/>
        </w:rPr>
        <w:t xml:space="preserve"> </w:t>
      </w:r>
      <w:r w:rsidRPr="0008241C">
        <w:rPr>
          <w:sz w:val="22"/>
          <w:szCs w:val="22"/>
          <w:lang w:eastAsia="ja-JP"/>
        </w:rPr>
        <w:t xml:space="preserve">of evidence and low level of agreement). </w:t>
      </w:r>
    </w:p>
    <w:p w14:paraId="07845D2D" w14:textId="6CDADC08" w:rsidR="00A01204" w:rsidRDefault="00A01204" w:rsidP="00A01204">
      <w:pPr>
        <w:rPr>
          <w:sz w:val="22"/>
          <w:szCs w:val="22"/>
        </w:rPr>
      </w:pPr>
    </w:p>
    <w:p w14:paraId="23380410" w14:textId="77777777" w:rsidR="008E22B1" w:rsidRPr="0008241C" w:rsidRDefault="008E22B1" w:rsidP="00A01204">
      <w:pPr>
        <w:rPr>
          <w:sz w:val="22"/>
          <w:szCs w:val="22"/>
        </w:rPr>
      </w:pPr>
    </w:p>
    <w:p w14:paraId="7BF72FF5"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690DCDC1" wp14:editId="519B4CAA">
            <wp:extent cx="5736590" cy="4309745"/>
            <wp:effectExtent l="0" t="0" r="0" b="0"/>
            <wp:docPr id="4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5"/>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5736590" cy="430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4F7B513"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225" w:name="2grqrue" w:colFirst="0" w:colLast="0"/>
      <w:bookmarkEnd w:id="225"/>
      <w:r w:rsidRPr="0008241C">
        <w:rPr>
          <w:b/>
          <w:kern w:val="2"/>
          <w:sz w:val="22"/>
          <w:szCs w:val="22"/>
          <w:lang w:eastAsia="ja-JP"/>
        </w:rPr>
        <w:t xml:space="preserve">Figure 1.12 The four-box model for the qualitative communication of confidence in the Asia-Pacific Regional Assessment. </w:t>
      </w:r>
    </w:p>
    <w:p w14:paraId="3DEA8979" w14:textId="77777777" w:rsidR="00A01204" w:rsidRPr="0008241C" w:rsidRDefault="00A01204" w:rsidP="00A01204">
      <w:pPr>
        <w:rPr>
          <w:sz w:val="22"/>
          <w:szCs w:val="22"/>
        </w:rPr>
      </w:pPr>
      <w:r w:rsidRPr="0008241C">
        <w:rPr>
          <w:sz w:val="22"/>
          <w:szCs w:val="22"/>
        </w:rPr>
        <w:t xml:space="preserve">Note: Confidence increases towards the top-right corner as suggested by the increasing strength of shading. Source: IPBES </w:t>
      </w:r>
      <w:r w:rsidRPr="0008241C">
        <w:rPr>
          <w:sz w:val="22"/>
          <w:szCs w:val="22"/>
        </w:rPr>
        <w:fldChar w:fldCharType="begin" w:fldLock="1"/>
      </w:r>
      <w:r w:rsidRPr="0008241C">
        <w:rPr>
          <w:sz w:val="22"/>
          <w:szCs w:val="22"/>
        </w:rPr>
        <w:instrText>ADDIN CSL_CITATION {"citationItems":[{"id":"ITEM-1","itemData":{"author":[{"dropping-particle":"","family":"IPBES","given":"","non-dropping-particle":"","parse-names":false,"suffix":""}],"editor":[{"dropping-particle":"","family":"Potts","given":"S. G.","non-dropping-particle":"","parse-names":false,"suffix":""},{"dropping-particle":"","family":"Imperatriz-Fonseca","given":"V. L.","non-dropping-particle":"","parse-names":false,"suffix":""},{"dropping-particle":"","family":"Ngo","given":"H. T.","non-dropping-particle":"","parse-names":false,"suffix":""},{"dropping-particle":"","family":"Biesmeijer","given":"J. C.","non-dropping-particle":"","parse-names":false,"suffix":""},{"dropping-particle":"","family":"Breeze","given":"T. D.","non-dropping-particle":"","parse-names":false,"suffix":""},{"dropping-particle":"V.","family":"Dicks","given":"L.","non-dropping-particle":"","parse-names":false,"suffix":""},{"dropping-particle":"","family":"Garibaldi","given":"L. A.","non-dropping-particle":"","parse-names":false,"suffix":""},{"dropping-particle":"","family":"Hill","given":"R.","non-dropping-particle":"","parse-names":false,"suffix":""},{"dropping-particle":"","family":"Settele","given":"J.","non-dropping-particle":"","parse-names":false,"suffix":""},{"dropping-particle":"","family":"Vanbergen","given":"A. J.","non-dropping-particle":"","parse-names":false,"suffix":""},{"dropping-particle":"","family":"Aizen","given":"M. A.","non-dropping-particle":"","parse-names":false,"suffix":""},{"dropping-particle":"","family":"Cunningham","given":"S. A.","non-dropping-particle":"","parse-names":false,"suffix":""},{"dropping-particle":"","family":"Eardley","given":"C.","non-dropping-particle":"","parse-names":false,"suffix":""},{"dropping-particle":"","family":"Freitas","given":"B. M.","non-dropping-particle":"","parse-names":false,"suffix":""},{"dropping-particle":"","family":"Gallai","given":"N.","non-dropping-particle":"","parse-names":false,"suffix":""},{"dropping-particle":"","family":"Kevan","given":"P. G.","non-dropping-particle":"","parse-names":false,"suffix":""},{"dropping-particle":"","family":"Kovács-Hostyánszki","given":"A.","non-dropping-particle":"","parse-names":false,"suffix":""},{"dropping-particle":"","family":"Kwapong","given":"P. K.","non-dropping-particle":"","parse-names":false,"suffix":""},{"dropping-particle":"","family":"Li","given":"J.","non-dropping-particle":"","parse-names":false,"suffix":""},{"dropping-particle":"","family":"Li","given":"X.","non-dropping-particle":"","parse-names":false,"suffix":""},{"dropping-particle":"","family":"Martins","given":"D. J.","non-dropping-particle":"","parse-names":false,"suffix":""},{"dropping-particle":"","family":"Nates-Parra","given":"G.","non-dropping-particle":"","parse-names":false,"suffix":""},{"dropping-particle":"","family":"Pettis","given":"J. S.","non-dropping-particle":"","parse-names":false,"suffix":""},{"dropping-particle":"","family":"Rader","given":"R.","non-dropping-particle":"","parse-names":false,"suffix":""},{"dropping-particle":"","family":"Viana","given":"B. F.","non-dropping-particle":"","parse-names":false,"suffix":""}],"id":"ITEM-1","issued":{"date-parts":[["2016"]]},"publisher":"secretariat of the Intergovernmental Science-Policy Platform on Biodiversity and Ecosystem Services","publisher-place":"Bonn, Germany","title":"Summary for policymakers of the assessment report of the Intergovernmental Science-Policy Platform on Biodiversity and Ecosystem Services on pollinators, pollination and food production","type":"book"},"label":"figure","suppress-author":1,"uris":["http://www.mendeley.com/documents/?uuid=7874bce9-cc1d-46ec-b8f0-d761e052c58f"]}],"mendeley":{"formattedCitation":"(2016b)","plainTextFormattedCitation":"(2016b)","previouslyFormattedCitation":"(2016b)"},"properties":{"noteIndex":0},"schema":"https://github.com/citation-style-language/schema/raw/master/csl-citation.json"}</w:instrText>
      </w:r>
      <w:r w:rsidRPr="0008241C">
        <w:rPr>
          <w:sz w:val="22"/>
          <w:szCs w:val="22"/>
        </w:rPr>
        <w:fldChar w:fldCharType="separate"/>
      </w:r>
      <w:r w:rsidRPr="0008241C">
        <w:rPr>
          <w:noProof/>
          <w:sz w:val="22"/>
          <w:szCs w:val="22"/>
        </w:rPr>
        <w:t>(2016b)</w:t>
      </w:r>
      <w:r w:rsidRPr="0008241C">
        <w:rPr>
          <w:sz w:val="22"/>
          <w:szCs w:val="22"/>
        </w:rPr>
        <w:fldChar w:fldCharType="end"/>
      </w:r>
      <w:r w:rsidRPr="0008241C">
        <w:rPr>
          <w:sz w:val="22"/>
          <w:szCs w:val="22"/>
        </w:rPr>
        <w:t>.</w:t>
      </w:r>
    </w:p>
    <w:p w14:paraId="69A8AC30" w14:textId="77777777" w:rsidR="00A01204" w:rsidRPr="0008241C" w:rsidRDefault="00A01204" w:rsidP="00A01204">
      <w:pPr>
        <w:rPr>
          <w:sz w:val="22"/>
          <w:szCs w:val="22"/>
        </w:rPr>
      </w:pPr>
    </w:p>
    <w:p w14:paraId="06E2A75A" w14:textId="77777777" w:rsidR="00A01204" w:rsidRPr="0008241C" w:rsidRDefault="00A01204" w:rsidP="00A01204">
      <w:pPr>
        <w:rPr>
          <w:sz w:val="22"/>
          <w:szCs w:val="22"/>
          <w:lang w:eastAsia="ja-JP"/>
        </w:rPr>
      </w:pPr>
    </w:p>
    <w:p w14:paraId="403AC91D" w14:textId="77777777" w:rsidR="00A01204" w:rsidRPr="0008241C" w:rsidRDefault="00A01204" w:rsidP="00A01204">
      <w:pPr>
        <w:keepNext/>
        <w:tabs>
          <w:tab w:val="clear" w:pos="1247"/>
          <w:tab w:val="left" w:pos="765"/>
        </w:tabs>
        <w:outlineLvl w:val="2"/>
        <w:rPr>
          <w:b/>
          <w:sz w:val="24"/>
          <w:szCs w:val="24"/>
        </w:rPr>
      </w:pPr>
      <w:bookmarkStart w:id="226" w:name="_vx1227" w:colFirst="0" w:colLast="0"/>
      <w:bookmarkStart w:id="227" w:name="_Toc504173110"/>
      <w:bookmarkStart w:id="228" w:name="_Toc504316234"/>
      <w:bookmarkStart w:id="229" w:name="_Toc504317077"/>
      <w:bookmarkStart w:id="230" w:name="_Toc504317770"/>
      <w:bookmarkStart w:id="231" w:name="_Toc504320576"/>
      <w:bookmarkStart w:id="232" w:name="_Toc504320800"/>
      <w:bookmarkStart w:id="233" w:name="_Toc504321116"/>
      <w:bookmarkStart w:id="234" w:name="_Toc524033693"/>
      <w:bookmarkEnd w:id="226"/>
      <w:r w:rsidRPr="0008241C">
        <w:rPr>
          <w:b/>
          <w:sz w:val="24"/>
          <w:szCs w:val="24"/>
        </w:rPr>
        <w:lastRenderedPageBreak/>
        <w:t>1.3.7</w:t>
      </w:r>
      <w:r w:rsidRPr="0008241C">
        <w:rPr>
          <w:b/>
          <w:sz w:val="24"/>
          <w:szCs w:val="24"/>
        </w:rPr>
        <w:tab/>
        <w:t>Limitations and knowledge gaps of the Asia-Pacific Regional Assessment</w:t>
      </w:r>
      <w:bookmarkEnd w:id="227"/>
      <w:bookmarkEnd w:id="228"/>
      <w:bookmarkEnd w:id="229"/>
      <w:bookmarkEnd w:id="230"/>
      <w:bookmarkEnd w:id="231"/>
      <w:bookmarkEnd w:id="232"/>
      <w:bookmarkEnd w:id="233"/>
      <w:bookmarkEnd w:id="234"/>
    </w:p>
    <w:p w14:paraId="2A4237D3" w14:textId="77777777" w:rsidR="00A01204" w:rsidRPr="0008241C" w:rsidRDefault="00A01204" w:rsidP="00A01204">
      <w:pPr>
        <w:rPr>
          <w:sz w:val="22"/>
          <w:szCs w:val="22"/>
        </w:rPr>
      </w:pPr>
    </w:p>
    <w:p w14:paraId="49646EC5" w14:textId="77777777" w:rsidR="00A01204" w:rsidRPr="0008241C" w:rsidRDefault="00A01204" w:rsidP="00A01204">
      <w:pPr>
        <w:rPr>
          <w:sz w:val="22"/>
          <w:szCs w:val="22"/>
        </w:rPr>
      </w:pPr>
      <w:r w:rsidRPr="0008241C">
        <w:rPr>
          <w:sz w:val="22"/>
          <w:szCs w:val="22"/>
        </w:rPr>
        <w:t xml:space="preserve">Despite its well-thought structure and policy relevance (Section 1.5), the Asia-Pacific Regional Assessment, as any other assessment of its kind, relies on secondary sources of information, with all their limitations. The completeness and timeliness of this information posed some substantial limitations for achieving perfectly the seven principles that guided this assessment (Section 1.3.1). </w:t>
      </w:r>
    </w:p>
    <w:p w14:paraId="2CFA6298" w14:textId="77777777" w:rsidR="00A01204" w:rsidRPr="0008241C" w:rsidRDefault="00A01204" w:rsidP="00A01204">
      <w:pPr>
        <w:rPr>
          <w:sz w:val="22"/>
          <w:szCs w:val="22"/>
        </w:rPr>
      </w:pPr>
    </w:p>
    <w:p w14:paraId="1CA531B2" w14:textId="77777777" w:rsidR="00A01204" w:rsidRPr="0008241C" w:rsidRDefault="00A01204" w:rsidP="00A01204">
      <w:pPr>
        <w:rPr>
          <w:sz w:val="22"/>
          <w:szCs w:val="22"/>
        </w:rPr>
      </w:pPr>
      <w:r w:rsidRPr="0008241C">
        <w:rPr>
          <w:sz w:val="22"/>
          <w:szCs w:val="22"/>
        </w:rPr>
        <w:t xml:space="preserve">First of all, due to the variable quality and completeness of used datasets (as well as the political/security sensitivity that sometimes accompanied them), it has not been always possible to access reliable data from (and thus provide complete estimates for) all subregions. Some areas are particularly under-researched and data-deficient such as Western Asia, Hindu-Kush Himalayas and small Pacific Islands. Furthermore while we aimed to synthesize recent information (post-2010), this was not always feasible, as some key datasets are not compiled at regular intervals (e.g. Table 1.3, Figure 1.7).  </w:t>
      </w:r>
    </w:p>
    <w:p w14:paraId="0870304A" w14:textId="77777777" w:rsidR="00A01204" w:rsidRPr="0008241C" w:rsidRDefault="00A01204" w:rsidP="00A01204">
      <w:pPr>
        <w:rPr>
          <w:sz w:val="22"/>
          <w:szCs w:val="22"/>
        </w:rPr>
      </w:pPr>
    </w:p>
    <w:p w14:paraId="52F94A51" w14:textId="77777777" w:rsidR="00A01204" w:rsidRPr="0008241C" w:rsidRDefault="00A01204" w:rsidP="00A01204">
      <w:pPr>
        <w:rPr>
          <w:sz w:val="22"/>
          <w:szCs w:val="22"/>
        </w:rPr>
      </w:pPr>
      <w:r w:rsidRPr="0008241C">
        <w:rPr>
          <w:sz w:val="22"/>
          <w:szCs w:val="22"/>
        </w:rPr>
        <w:t xml:space="preserve">While there were active efforts to integrate and synthesize ILK with modern scientific (Section 1.3.5) this was not always feasible. For example, several ILK practices and practical information generated through the implementation of local, participatory and community-led conservation/management approaches are not well-documented </w:t>
      </w:r>
      <w:r w:rsidRPr="0008241C">
        <w:rPr>
          <w:sz w:val="22"/>
          <w:szCs w:val="22"/>
        </w:rPr>
        <w:fldChar w:fldCharType="begin" w:fldLock="1"/>
      </w:r>
      <w:r w:rsidRPr="0008241C">
        <w:rPr>
          <w:sz w:val="22"/>
          <w:szCs w:val="22"/>
        </w:rPr>
        <w:instrText>ADDIN CSL_CITATION {"citationItems":[{"id":"ITEM-1","itemData":{"DOI":"10.1007/s10531-013-0607-0","ISSN":"0960-3115","author":[{"dropping-particle":"","family":"Young","given":"Juliette C.","non-dropping-particle":"","parse-names":false,"suffix":""},{"dropping-particle":"","family":"Waylen","given":"Kerry A.","non-dropping-particle":"","parse-names":false,"suffix":""},{"dropping-particle":"","family":"Sarkki","given":"Simo","non-dropping-particle":"","parse-names":false,"suffix":""},{"dropping-particle":"","family":"Albon","given":"Steve","non-dropping-particle":"","parse-names":false,"suffix":""},{"dropping-particle":"","family":"Bainbridge","given":"Ian","non-dropping-particle":"","parse-names":false,"suffix":""},{"dropping-particle":"","family":"Balian","given":"Estelle","non-dropping-particle":"","parse-names":false,"suffix":""},{"dropping-particle":"","family":"Davidson","given":"James","non-dropping-particle":"","parse-names":false,"suffix":""},{"dropping-particle":"","family":"Edwards","given":"David","non-dropping-particle":"","parse-names":false,"suffix":""},{"dropping-particle":"","family":"Fairley","given":"Roddy","non-dropping-particle":"","parse-names":false,"suffix":""},{"dropping-particle":"","family":"Margerison","given":"Ceri","non-dropping-particle":"","parse-names":false,"suffix":""},{"dropping-particle":"","family":"McCracken","given":"Davy","non-dropping-particle":"","parse-names":false,"suffix":""},{"dropping-particle":"","family":"Owen","given":"Roger","non-dropping-particle":"","parse-names":false,"suffix":""},{"dropping-particle":"","family":"Quine","given":"Christopher P.","non-dropping-particle":"","parse-names":false,"suffix":""},{"dropping-particle":"","family":"Stewart-Roper","given":"Charles","non-dropping-particle":"","parse-names":false,"suffix":""},{"dropping-particle":"","family":"Thompson","given":"Des","non-dropping-particle":"","parse-names":false,"suffix":""},{"dropping-particle":"","family":"Tinch","given":"Rob","non-dropping-particle":"","parse-names":false,"suffix":""},{"dropping-particle":"","family":"Hove","given":"Sybille","non-dropping-particle":"Van den","parse-names":false,"suffix":""},{"dropping-particle":"","family":"Watt","given":"Allan","non-dropping-particle":"","parse-names":false,"suffix":""}],"container-title":"Biodiversity and Conservation","id":"ITEM-1","issue":"2","issued":{"date-parts":[["2014","2","8"]]},"page":"387-404","publisher":"Springer","title":"Improving the science-policy dialogue to meet the challenges of biodiversity conservation: having conversations rather than talking at one-another","type":"article-journal","volume":"23"},"uris":["http://www.mendeley.com/documents/?uuid=45405387-3433-42f0-b7e8-6eabbfbbaf54"]}],"mendeley":{"formattedCitation":"(Young &lt;i&gt;et al.&lt;/i&gt;, 2014)","plainTextFormattedCitation":"(Young et al., 2014)","previouslyFormattedCitation":"(You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Youn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 addition, many of these practices have been confined to their local contexts and have not been scaled up. As a result, the Asia-Pacific Regional Assessment might not do full justice to some of the successful community-based natural resources management models and practices encountered throughout the region. </w:t>
      </w:r>
    </w:p>
    <w:p w14:paraId="40A4F18C" w14:textId="77777777" w:rsidR="00A01204" w:rsidRPr="0008241C" w:rsidRDefault="00A01204" w:rsidP="00A01204">
      <w:pPr>
        <w:rPr>
          <w:sz w:val="22"/>
          <w:szCs w:val="22"/>
        </w:rPr>
      </w:pPr>
    </w:p>
    <w:p w14:paraId="12D365D3" w14:textId="77777777" w:rsidR="00A01204" w:rsidRPr="0008241C" w:rsidRDefault="00A01204" w:rsidP="00A01204">
      <w:pPr>
        <w:rPr>
          <w:sz w:val="22"/>
          <w:szCs w:val="22"/>
        </w:rPr>
      </w:pPr>
      <w:r w:rsidRPr="0008241C">
        <w:rPr>
          <w:sz w:val="22"/>
          <w:szCs w:val="22"/>
        </w:rPr>
        <w:t xml:space="preserve">As already discussed in Section 1.3.1 the Asia-Pacific Assessment Report has adopted a social-ecological systems approach and a multi-stakeholder perspectice in order to reflect the intricate linkages between biological and cultural diversity (Section 1.1.1-1.1.3). However due to time, funding and space constraints this was not entirely feasible. For example, while the assessment involved academics from several disciplines and countries across the region, practitioners from the private sector and civil society were under-represented. </w:t>
      </w:r>
    </w:p>
    <w:p w14:paraId="52F5FA96" w14:textId="77777777" w:rsidR="00A01204" w:rsidRPr="0008241C" w:rsidRDefault="00A01204" w:rsidP="00A01204">
      <w:pPr>
        <w:rPr>
          <w:sz w:val="22"/>
          <w:szCs w:val="22"/>
        </w:rPr>
      </w:pPr>
    </w:p>
    <w:p w14:paraId="419B2967" w14:textId="77777777" w:rsidR="00A01204" w:rsidRPr="0008241C" w:rsidRDefault="00A01204" w:rsidP="00A01204">
      <w:pPr>
        <w:rPr>
          <w:sz w:val="22"/>
          <w:szCs w:val="22"/>
        </w:rPr>
      </w:pPr>
      <w:r w:rsidRPr="0008241C">
        <w:rPr>
          <w:sz w:val="22"/>
          <w:szCs w:val="22"/>
        </w:rPr>
        <w:t>Due to the lack of appropriate case studies, the assessment has also faced some limitations in stratifying and customizing policy options, policy mixes and institutional and governance frameworks for all subregional. Furthermore, while several nations have formed stronger trans-boundary partnerships (see Figure S1, Appendix) and bilateral and multilateral initiatives (Section 1.4.2</w:t>
      </w:r>
      <w:r w:rsidRPr="0008241C">
        <w:rPr>
          <w:rFonts w:eastAsia="Calibri"/>
          <w:kern w:val="2"/>
          <w:sz w:val="22"/>
          <w:szCs w:val="22"/>
          <w:lang w:eastAsia="ja-JP"/>
        </w:rPr>
        <w:t>)</w:t>
      </w:r>
      <w:r w:rsidRPr="0008241C">
        <w:rPr>
          <w:sz w:val="22"/>
          <w:szCs w:val="22"/>
        </w:rPr>
        <w:t>, there is limited peer-reviewed literature about their status and effectiveness as most of these regional initiatives are relatively recent.</w:t>
      </w:r>
    </w:p>
    <w:p w14:paraId="7890373F" w14:textId="77777777" w:rsidR="00A01204" w:rsidRPr="0008241C" w:rsidRDefault="00A01204" w:rsidP="00A01204">
      <w:pPr>
        <w:rPr>
          <w:b/>
          <w:sz w:val="22"/>
          <w:szCs w:val="22"/>
        </w:rPr>
      </w:pPr>
    </w:p>
    <w:p w14:paraId="4FA45C21" w14:textId="77777777" w:rsidR="00A01204" w:rsidRPr="0008241C" w:rsidRDefault="00A01204" w:rsidP="00A01204">
      <w:pPr>
        <w:rPr>
          <w:sz w:val="22"/>
          <w:szCs w:val="22"/>
        </w:rPr>
      </w:pPr>
      <w:r w:rsidRPr="0008241C">
        <w:rPr>
          <w:sz w:val="22"/>
          <w:szCs w:val="22"/>
        </w:rPr>
        <w:t xml:space="preserve">Finally, while there was a strong effort to include and synthesize knowledge from different sources (Section 1.3.4), most of the cited literature comes from peer-reviewed articles and reports written in English, which is the working language of the IPBES to target international audiences (Section 1.2). As not all chapters had representatives conversant in all major regional languages, we do acknowledge that this might have led to the under-representation of regional knowledge. </w:t>
      </w:r>
    </w:p>
    <w:p w14:paraId="6F6F3BB9" w14:textId="77777777" w:rsidR="00A01204" w:rsidRPr="0008241C" w:rsidRDefault="00A01204" w:rsidP="00A01204">
      <w:pPr>
        <w:rPr>
          <w:sz w:val="22"/>
          <w:szCs w:val="22"/>
        </w:rPr>
      </w:pPr>
    </w:p>
    <w:p w14:paraId="19530AF7" w14:textId="77777777" w:rsidR="00A01204" w:rsidRPr="0008241C" w:rsidRDefault="00A01204" w:rsidP="00A01204">
      <w:pPr>
        <w:keepNext/>
        <w:keepLines/>
        <w:tabs>
          <w:tab w:val="clear" w:pos="1247"/>
          <w:tab w:val="left" w:pos="700"/>
        </w:tabs>
        <w:spacing w:before="40"/>
        <w:outlineLvl w:val="1"/>
        <w:rPr>
          <w:b/>
          <w:sz w:val="28"/>
          <w:szCs w:val="26"/>
        </w:rPr>
      </w:pPr>
      <w:bookmarkStart w:id="235" w:name="_Toc504173111"/>
      <w:bookmarkStart w:id="236" w:name="_Toc504316235"/>
      <w:bookmarkStart w:id="237" w:name="_Toc504317078"/>
      <w:bookmarkStart w:id="238" w:name="_Toc504317771"/>
      <w:bookmarkStart w:id="239" w:name="_Toc504320577"/>
      <w:bookmarkStart w:id="240" w:name="_Toc504320801"/>
      <w:bookmarkStart w:id="241" w:name="_Toc504321117"/>
      <w:bookmarkStart w:id="242" w:name="_Toc524033694"/>
      <w:r w:rsidRPr="0008241C">
        <w:rPr>
          <w:b/>
          <w:sz w:val="28"/>
          <w:szCs w:val="26"/>
        </w:rPr>
        <w:t>1.4</w:t>
      </w:r>
      <w:r w:rsidRPr="0008241C">
        <w:rPr>
          <w:b/>
          <w:sz w:val="28"/>
          <w:szCs w:val="26"/>
        </w:rPr>
        <w:tab/>
        <w:t>Institutional, policy and governance contexts and frameworks</w:t>
      </w:r>
      <w:bookmarkEnd w:id="235"/>
      <w:bookmarkEnd w:id="236"/>
      <w:bookmarkEnd w:id="237"/>
      <w:bookmarkEnd w:id="238"/>
      <w:bookmarkEnd w:id="239"/>
      <w:bookmarkEnd w:id="240"/>
      <w:bookmarkEnd w:id="241"/>
      <w:bookmarkEnd w:id="242"/>
      <w:r w:rsidRPr="0008241C">
        <w:rPr>
          <w:b/>
          <w:sz w:val="28"/>
          <w:szCs w:val="26"/>
        </w:rPr>
        <w:t xml:space="preserve"> </w:t>
      </w:r>
    </w:p>
    <w:p w14:paraId="21D868CB" w14:textId="77777777" w:rsidR="00A01204" w:rsidRPr="0008241C" w:rsidRDefault="00A01204" w:rsidP="00A01204">
      <w:pPr>
        <w:rPr>
          <w:sz w:val="22"/>
          <w:szCs w:val="22"/>
        </w:rPr>
      </w:pPr>
    </w:p>
    <w:p w14:paraId="0638FD08" w14:textId="77777777" w:rsidR="00A01204" w:rsidRPr="0008241C" w:rsidRDefault="00A01204" w:rsidP="00A01204">
      <w:pPr>
        <w:rPr>
          <w:sz w:val="22"/>
          <w:szCs w:val="22"/>
        </w:rPr>
      </w:pPr>
      <w:r w:rsidRPr="0008241C">
        <w:rPr>
          <w:sz w:val="22"/>
          <w:szCs w:val="22"/>
        </w:rPr>
        <w:t xml:space="preserve">According to </w:t>
      </w:r>
      <w:r w:rsidRPr="0008241C">
        <w:rPr>
          <w:b/>
          <w:i/>
          <w:sz w:val="22"/>
          <w:szCs w:val="22"/>
        </w:rPr>
        <w:t>Principle 6</w:t>
      </w:r>
      <w:r w:rsidRPr="0008241C">
        <w:rPr>
          <w:b/>
          <w:sz w:val="22"/>
          <w:szCs w:val="22"/>
        </w:rPr>
        <w:t xml:space="preserve"> </w:t>
      </w:r>
      <w:r w:rsidRPr="0008241C">
        <w:rPr>
          <w:sz w:val="22"/>
          <w:szCs w:val="22"/>
        </w:rPr>
        <w:t xml:space="preserve">(Section 1.3.1) and the IPBES Conceptual Framework (Section 1.3.2), environmental governance and institutional frameworks are important indirect drivers of ecosystem change and biodiversity loss. They operate at different scales and can both drive biodiversity loss and catalyse its conservation and sustainable use </w:t>
      </w:r>
      <w:r w:rsidRPr="0008241C">
        <w:rPr>
          <w:sz w:val="22"/>
          <w:szCs w:val="22"/>
        </w:rPr>
        <w:fldChar w:fldCharType="begin" w:fldLock="1"/>
      </w:r>
      <w:r w:rsidRPr="0008241C">
        <w:rPr>
          <w:sz w:val="22"/>
          <w:szCs w:val="22"/>
        </w:rPr>
        <w:instrText>ADDIN CSL_CITATION {"citationItems":[{"id":"ITEM-1","itemData":{"DOI":"10.1016/B978-0-12-384719-5.00395-6","author":[{"dropping-particle":"","family":"Collins","given":"Margaret Goud","non-dropping-particle":"","parse-names":false,"suffix":""}],"container-title":"Encyclopedia of Biodiversity","id":"ITEM-1","issued":{"date-parts":[["2013"]]},"page":"324-331","publisher":"Elsevier","title":"International Organizations and Biodiversity","type":"chapter"},"uris":["http://www.mendeley.com/documents/?uuid=a5bf6a43-958b-4f57-9b42-50ba62a69670"]}],"mendeley":{"formattedCitation":"(Collins, 2013)","plainTextFormattedCitation":"(Collins, 2013)","previouslyFormattedCitation":"(Collins, 2013)"},"properties":{"noteIndex":0},"schema":"https://github.com/citation-style-language/schema/raw/master/csl-citation.json"}</w:instrText>
      </w:r>
      <w:r w:rsidRPr="0008241C">
        <w:rPr>
          <w:sz w:val="22"/>
          <w:szCs w:val="22"/>
        </w:rPr>
        <w:fldChar w:fldCharType="separate"/>
      </w:r>
      <w:r w:rsidRPr="0008241C">
        <w:rPr>
          <w:noProof/>
          <w:sz w:val="22"/>
          <w:szCs w:val="22"/>
        </w:rPr>
        <w:t>(Collins, 2013)</w:t>
      </w:r>
      <w:r w:rsidRPr="0008241C">
        <w:rPr>
          <w:sz w:val="22"/>
          <w:szCs w:val="22"/>
        </w:rPr>
        <w:fldChar w:fldCharType="end"/>
      </w:r>
      <w:r w:rsidRPr="0008241C">
        <w:rPr>
          <w:sz w:val="22"/>
          <w:szCs w:val="22"/>
        </w:rPr>
        <w:t xml:space="preserve">. It is therefore important to describe, understand and analyse the existing policy environment, institutional arrangements and governance frameworks that affect the status, trends and future patterns of biodiversity in the Asia-Pacific region. </w:t>
      </w:r>
    </w:p>
    <w:p w14:paraId="534FC1BF" w14:textId="2FD0A55F" w:rsidR="00A01204" w:rsidRDefault="00A01204" w:rsidP="00A01204">
      <w:pPr>
        <w:rPr>
          <w:sz w:val="22"/>
          <w:szCs w:val="22"/>
        </w:rPr>
      </w:pPr>
    </w:p>
    <w:p w14:paraId="7264FDC2" w14:textId="77777777" w:rsidR="008E22B1" w:rsidRPr="0008241C" w:rsidRDefault="008E22B1" w:rsidP="00A01204">
      <w:pPr>
        <w:rPr>
          <w:sz w:val="22"/>
          <w:szCs w:val="22"/>
        </w:rPr>
      </w:pPr>
    </w:p>
    <w:p w14:paraId="35C88BD0" w14:textId="77777777" w:rsidR="00A01204" w:rsidRPr="0008241C" w:rsidRDefault="00A01204" w:rsidP="00A01204">
      <w:pPr>
        <w:keepNext/>
        <w:tabs>
          <w:tab w:val="clear" w:pos="1247"/>
          <w:tab w:val="left" w:pos="765"/>
        </w:tabs>
        <w:outlineLvl w:val="2"/>
        <w:rPr>
          <w:b/>
          <w:sz w:val="24"/>
          <w:szCs w:val="24"/>
        </w:rPr>
      </w:pPr>
      <w:bookmarkStart w:id="243" w:name="_Toc504173112"/>
      <w:bookmarkStart w:id="244" w:name="_Toc504316236"/>
      <w:bookmarkStart w:id="245" w:name="_Toc504317079"/>
      <w:bookmarkStart w:id="246" w:name="_Toc504317772"/>
      <w:bookmarkStart w:id="247" w:name="_Toc504320578"/>
      <w:bookmarkStart w:id="248" w:name="_Toc504320802"/>
      <w:bookmarkStart w:id="249" w:name="_Toc504321118"/>
      <w:bookmarkStart w:id="250" w:name="_Toc524033695"/>
      <w:r w:rsidRPr="0008241C">
        <w:rPr>
          <w:b/>
          <w:sz w:val="24"/>
          <w:szCs w:val="24"/>
        </w:rPr>
        <w:lastRenderedPageBreak/>
        <w:t>1.4.1</w:t>
      </w:r>
      <w:r w:rsidRPr="0008241C">
        <w:rPr>
          <w:b/>
          <w:sz w:val="24"/>
          <w:szCs w:val="24"/>
        </w:rPr>
        <w:tab/>
        <w:t>Global environmental policy instruments</w:t>
      </w:r>
      <w:bookmarkEnd w:id="243"/>
      <w:bookmarkEnd w:id="244"/>
      <w:bookmarkEnd w:id="245"/>
      <w:bookmarkEnd w:id="246"/>
      <w:bookmarkEnd w:id="247"/>
      <w:bookmarkEnd w:id="248"/>
      <w:bookmarkEnd w:id="249"/>
      <w:bookmarkEnd w:id="250"/>
    </w:p>
    <w:p w14:paraId="69A872B7" w14:textId="77777777" w:rsidR="00A01204" w:rsidRPr="0008241C" w:rsidRDefault="00A01204" w:rsidP="00A01204">
      <w:pPr>
        <w:rPr>
          <w:sz w:val="22"/>
          <w:szCs w:val="22"/>
        </w:rPr>
      </w:pPr>
    </w:p>
    <w:p w14:paraId="7E45D39B" w14:textId="77777777" w:rsidR="00A01204" w:rsidRPr="0008241C" w:rsidRDefault="00A01204" w:rsidP="00A01204">
      <w:pPr>
        <w:rPr>
          <w:sz w:val="22"/>
          <w:szCs w:val="22"/>
        </w:rPr>
      </w:pPr>
      <w:r w:rsidRPr="0008241C">
        <w:rPr>
          <w:sz w:val="22"/>
          <w:szCs w:val="22"/>
        </w:rPr>
        <w:t xml:space="preserve">Global policy discourse about the impacts of humans on the environment began in the late 1940s with the establishment of the </w:t>
      </w:r>
      <w:r w:rsidRPr="0008241C">
        <w:rPr>
          <w:iCs/>
          <w:sz w:val="22"/>
          <w:szCs w:val="22"/>
        </w:rPr>
        <w:t>International Union for Conservation of Nature</w:t>
      </w:r>
      <w:r w:rsidRPr="0008241C">
        <w:rPr>
          <w:sz w:val="22"/>
          <w:szCs w:val="22"/>
        </w:rPr>
        <w:t xml:space="preserve"> (IUCN) in 1948, and continued with sporadic policy actions at the national level in the 1960s </w:t>
      </w:r>
      <w:r w:rsidRPr="0008241C">
        <w:rPr>
          <w:sz w:val="22"/>
          <w:szCs w:val="22"/>
        </w:rPr>
        <w:fldChar w:fldCharType="begin" w:fldLock="1"/>
      </w:r>
      <w:r w:rsidRPr="0008241C">
        <w:rPr>
          <w:sz w:val="22"/>
          <w:szCs w:val="22"/>
        </w:rPr>
        <w:instrText>ADDIN CSL_CITATION {"citationItems":[{"id":"ITEM-1","itemData":{"DOI":"10.1111/1467-7660.00222","ISBN":"0012-155X","ISSN":"0012-155X","PMID":"589111","abstract":"In the past decade international and national environmental policy and action have been dominated by issues generally defined as global environmental problems. In this article, we identify the major discourses associated with four global environmental issues: deforestation, desertification, biodiversity use and climate change. These discourses are analysed in terms of their messages, narrative structures and policy prescriptions. We find striking parallels in the nature and structure of the discourses and in their illegibility at the local scale. In each of the four areas there is a global environmental management discourse representing a technocentric worldview by which blueprints based on external policy interventions can solve global environmental dilemmas. Each issue also has a contrasting populist discourse that portrays local actors as victims of external interventions bringing about degradation and exploitation. The managerial discourses dominate in all four issues, but important inputs are also supplied to political decisions from populist discourses. There are, in addition, heterodox ideas and denial claims in each of these areas, to a greater or lesser extent, in which the existence or severity of the environmental problem are questioned. We present evidence from location-specific research which does not fit easily with the dominant managerialist nor with the populist discourses. The research shows that policy-making institutions are distanced from the resource users and that local scale environmental management moves with a distinct dynamic and experiences alternative manifestations of environmental change and livelihood imperatives.","author":[{"dropping-particle":"","family":"Adger","given":"W. Neil","non-dropping-particle":"","parse-names":false,"suffix":""},{"dropping-particle":"","family":"Benjaminsen","given":"Tor A.","non-dropping-particle":"","parse-names":false,"suffix":""},{"dropping-particle":"","family":"Brown","given":"Katrina","non-dropping-particle":"","parse-names":false,"suffix":""},{"dropping-particle":"","family":"Svarstad","given":"Hanne","non-dropping-particle":"","parse-names":false,"suffix":""}],"container-title":"Development and Change","id":"ITEM-1","issue":"4","issued":{"date-parts":[["2001"]]},"page":"681-715","title":"Advancing a Political Ecology of Global Environmental Discourses","type":"article-journal","volume":"32"},"uris":["http://www.mendeley.com/documents/?uuid=2911465c-4d28-42b5-8a41-208e6ca3f442"]}],"mendeley":{"formattedCitation":"(Adger &lt;i&gt;et al.&lt;/i&gt;, 2001)","manualFormatting":"(Adger, Benjaminsen, Brown, &amp; Svarstad, 2001","plainTextFormattedCitation":"(Adger et al., 2001)","previouslyFormattedCitation":"(Adger &lt;i&gt;et al.&lt;/i&gt;, 2001)"},"properties":{"noteIndex":0},"schema":"https://github.com/citation-style-language/schema/raw/master/csl-citation.json"}</w:instrText>
      </w:r>
      <w:r w:rsidRPr="0008241C">
        <w:rPr>
          <w:sz w:val="22"/>
          <w:szCs w:val="22"/>
        </w:rPr>
        <w:fldChar w:fldCharType="separate"/>
      </w:r>
      <w:r w:rsidRPr="0008241C">
        <w:rPr>
          <w:noProof/>
          <w:sz w:val="22"/>
          <w:szCs w:val="22"/>
        </w:rPr>
        <w:t>(Adger, Benjaminsen, Brown, &amp; Svarstad, 2001</w:t>
      </w:r>
      <w:r w:rsidRPr="0008241C">
        <w:rPr>
          <w:sz w:val="22"/>
          <w:szCs w:val="22"/>
        </w:rPr>
        <w:fldChar w:fldCharType="end"/>
      </w:r>
      <w:r w:rsidRPr="0008241C">
        <w:rPr>
          <w:rFonts w:eastAsia="MS Mincho"/>
          <w:sz w:val="22"/>
          <w:szCs w:val="22"/>
        </w:rPr>
        <w:t xml:space="preserve">; </w:t>
      </w:r>
      <w:r w:rsidRPr="0008241C">
        <w:rPr>
          <w:rFonts w:eastAsia="MS Mincho"/>
          <w:sz w:val="22"/>
          <w:szCs w:val="22"/>
        </w:rPr>
        <w:fldChar w:fldCharType="begin" w:fldLock="1"/>
      </w:r>
      <w:r w:rsidRPr="0008241C">
        <w:rPr>
          <w:rFonts w:eastAsia="MS Mincho"/>
          <w:sz w:val="22"/>
          <w:szCs w:val="22"/>
        </w:rPr>
        <w:instrText>ADDIN CSL_CITATION {"citationItems":[{"id":"ITEM-1","itemData":{"ISBN":"0791433293","editor":[{"dropping-particle":"","family":"Kamieniecki","given":"Sheldon","non-dropping-particle":"","parse-names":false,"suffix":""},{"dropping-particle":"","family":"Gonzalez","given":"George A","non-dropping-particle":"","parse-names":false,"suffix":""},{"dropping-particle":"","family":"Vos","given":"Robert O","non-dropping-particle":"","parse-names":false,"suffix":""}],"id":"ITEM-1","issued":{"date-parts":[["1997"]]},"publisher":"SUNY Press","title":"Flashpoints in environmental policymaking: controversies in achieving sustainability","type":"book"},"uris":["http://www.mendeley.com/documents/?uuid=669496ae-82eb-48b5-8959-095e0aafc683"]}],"mendeley":{"formattedCitation":"(Kamieniecki &lt;i&gt;et al.&lt;/i&gt;, 1997)","manualFormatting":"Kamieniecki, Gonzalez, &amp; Vos, 1997)","plainTextFormattedCitation":"(Kamieniecki et al., 1997)","previouslyFormattedCitation":"(Kamieniecki &lt;i&gt;et al.&lt;/i&gt;, 1997)"},"properties":{"noteIndex":0},"schema":"https://github.com/citation-style-language/schema/raw/master/csl-citation.json"}</w:instrText>
      </w:r>
      <w:r w:rsidRPr="0008241C">
        <w:rPr>
          <w:rFonts w:eastAsia="MS Mincho"/>
          <w:sz w:val="22"/>
          <w:szCs w:val="22"/>
        </w:rPr>
        <w:fldChar w:fldCharType="separate"/>
      </w:r>
      <w:r w:rsidRPr="0008241C">
        <w:rPr>
          <w:rFonts w:eastAsia="MS Mincho"/>
          <w:noProof/>
          <w:sz w:val="22"/>
          <w:szCs w:val="22"/>
        </w:rPr>
        <w:t>Kamieniecki, Gonzalez, &amp; Vos, 1997)</w:t>
      </w:r>
      <w:r w:rsidRPr="0008241C">
        <w:rPr>
          <w:rFonts w:eastAsia="MS Mincho"/>
          <w:sz w:val="22"/>
          <w:szCs w:val="22"/>
        </w:rPr>
        <w:fldChar w:fldCharType="end"/>
      </w:r>
      <w:r w:rsidRPr="0008241C">
        <w:rPr>
          <w:sz w:val="22"/>
          <w:szCs w:val="22"/>
          <w:highlight w:val="yellow"/>
        </w:rPr>
        <w:fldChar w:fldCharType="begin"/>
      </w:r>
      <w:r w:rsidRPr="0008241C">
        <w:rPr>
          <w:sz w:val="22"/>
          <w:szCs w:val="22"/>
          <w:highlight w:val="yellow"/>
        </w:rPr>
        <w:instrText xml:space="preserve"> QUOTE {Formatting Citation} \* MERGEFORMAT </w:instrText>
      </w:r>
      <w:r w:rsidRPr="0008241C">
        <w:rPr>
          <w:sz w:val="22"/>
          <w:szCs w:val="22"/>
          <w:highlight w:val="yellow"/>
        </w:rPr>
        <w:fldChar w:fldCharType="end"/>
      </w:r>
      <w:r w:rsidRPr="0008241C">
        <w:rPr>
          <w:rFonts w:eastAsia="Calibri"/>
          <w:kern w:val="2"/>
          <w:sz w:val="22"/>
          <w:szCs w:val="22"/>
          <w:lang w:eastAsia="ja-JP"/>
        </w:rPr>
        <w:t xml:space="preserve">. </w:t>
      </w:r>
      <w:r w:rsidRPr="0008241C">
        <w:rPr>
          <w:sz w:val="22"/>
          <w:szCs w:val="22"/>
        </w:rPr>
        <w:t xml:space="preserve">The Man and the Biosphere Programme of the UNESCO that started in 1971 (UNESCO-MAB) and the Ramsar Convention (signed in 1971, entered into force in 1975) were perhaps the first two major efforts to bring environmental issues at the forefront of international policy and development </w:t>
      </w:r>
      <w:r w:rsidRPr="0008241C">
        <w:rPr>
          <w:sz w:val="22"/>
          <w:szCs w:val="22"/>
        </w:rPr>
        <w:fldChar w:fldCharType="begin" w:fldLock="1"/>
      </w:r>
      <w:r w:rsidRPr="0008241C">
        <w:rPr>
          <w:sz w:val="22"/>
          <w:szCs w:val="22"/>
        </w:rPr>
        <w:instrText>ADDIN CSL_CITATION {"citationItems":[{"id":"ITEM-1","itemData":{"DOI":"10.1080/00139159709603644","ISSN":"0013-9157","author":[{"dropping-particle":"","family":"Batisse","given":"Michel","non-dropping-particle":"","parse-names":false,"suffix":""}],"container-title":"Environment: Science and Policy for Sustainable Development","id":"ITEM-1","issue":"5","issued":{"date-parts":[["1997","6"]]},"page":"6-33","title":"Biosphere Reserves: A Challenge for Biodiversity Conservation &amp;amp; Regional Development","type":"article-journal","volume":"39"},"uris":["http://www.mendeley.com/documents/?uuid=e7f0ddd4-ad78-4ea6-9181-5469ebe2b4ba"]}],"mendeley":{"formattedCitation":"(Batisse, 1997)","manualFormatting":"(UNESCO, 2017; Batisse, 1997)","plainTextFormattedCitation":"(Batisse, 1997)","previouslyFormattedCitation":"(Batisse, 1997)"},"properties":{"noteIndex":0},"schema":"https://github.com/citation-style-language/schema/raw/master/csl-citation.json"}</w:instrText>
      </w:r>
      <w:r w:rsidRPr="0008241C">
        <w:rPr>
          <w:sz w:val="22"/>
          <w:szCs w:val="22"/>
        </w:rPr>
        <w:fldChar w:fldCharType="separate"/>
      </w:r>
      <w:r w:rsidRPr="0008241C">
        <w:rPr>
          <w:noProof/>
          <w:sz w:val="22"/>
          <w:szCs w:val="22"/>
        </w:rPr>
        <w:t>(UNESCO, 2017; Batisse, 1997)</w:t>
      </w:r>
      <w:r w:rsidRPr="0008241C">
        <w:rPr>
          <w:sz w:val="22"/>
          <w:szCs w:val="22"/>
        </w:rPr>
        <w:fldChar w:fldCharType="end"/>
      </w:r>
      <w:r w:rsidRPr="0008241C">
        <w:rPr>
          <w:sz w:val="22"/>
          <w:szCs w:val="22"/>
        </w:rPr>
        <w:t xml:space="preserve"> (Table 1.6). </w:t>
      </w:r>
    </w:p>
    <w:p w14:paraId="57D3EE8C" w14:textId="77777777" w:rsidR="00A01204" w:rsidRPr="0008241C" w:rsidRDefault="00A01204" w:rsidP="00A01204">
      <w:pPr>
        <w:rPr>
          <w:sz w:val="22"/>
          <w:szCs w:val="22"/>
        </w:rPr>
      </w:pPr>
    </w:p>
    <w:p w14:paraId="787359D5" w14:textId="77777777" w:rsidR="00A01204" w:rsidRPr="0008241C" w:rsidRDefault="00A01204" w:rsidP="00A01204">
      <w:pPr>
        <w:rPr>
          <w:sz w:val="22"/>
          <w:szCs w:val="22"/>
        </w:rPr>
      </w:pPr>
      <w:r w:rsidRPr="0008241C">
        <w:rPr>
          <w:sz w:val="22"/>
          <w:szCs w:val="22"/>
        </w:rPr>
        <w:t>Two very important milestones that enhanced the visibility of environmental issues in international policy discourses were achieved in 1972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SN":"0813349524","author":[{"dropping-particle":"","family":"Kanie","given":"Norichika","non-dropping-particle":"","parse-names":false,"suffix":""}],"container-title":"Green Planet Blues: Critical Perspectives on Global Environmental Politics","id":"ITEM-1","issued":{"date-parts":[["2014"]]},"page":"137","publisher":"Westview Press","title":"Governance with Multilateral Environmental Agreements: A Healthy or Ill-equipped Fragmentation?","type":"article-journal"},"uris":["http://www.mendeley.com/documents/?uuid=6b9056eb-572a-454f-81a3-817de0f75725"]}],"mendeley":{"formattedCitation":"(Kanie, 2014)","manualFormatting":"Kanie, 2014","plainTextFormattedCitation":"(Kanie, 2014)","previouslyFormattedCitation":"(Kanie, 2014)"},"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Kanie, 2014</w:t>
      </w:r>
      <w:r w:rsidRPr="0008241C">
        <w:rPr>
          <w:rFonts w:eastAsia="Calibri"/>
          <w:kern w:val="2"/>
          <w:sz w:val="22"/>
          <w:szCs w:val="22"/>
          <w:lang w:eastAsia="ja-JP"/>
        </w:rPr>
        <w:fldChar w:fldCharType="end"/>
      </w:r>
      <w:r w:rsidRPr="0008241C">
        <w:rPr>
          <w:rFonts w:eastAsia="Calibri"/>
          <w:kern w:val="2"/>
          <w:sz w:val="22"/>
          <w:szCs w:val="22"/>
          <w:lang w:eastAsia="ja-JP"/>
        </w:rPr>
        <w:t xml:space="preserve">; </w:t>
      </w:r>
      <w:r w:rsidRPr="0008241C">
        <w:rPr>
          <w:sz w:val="22"/>
          <w:szCs w:val="22"/>
        </w:rPr>
        <w:fldChar w:fldCharType="begin" w:fldLock="1"/>
      </w:r>
      <w:r w:rsidRPr="0008241C">
        <w:rPr>
          <w:sz w:val="22"/>
          <w:szCs w:val="22"/>
        </w:rPr>
        <w:instrText>ADDIN CSL_CITATION {"citationItems":[{"id":"ITEM-1","itemData":{"ISBN":"0791433293","editor":[{"dropping-particle":"","family":"Kamieniecki","given":"Sheldon","non-dropping-particle":"","parse-names":false,"suffix":""},{"dropping-particle":"","family":"Gonzalez","given":"George A","non-dropping-particle":"","parse-names":false,"suffix":""},{"dropping-particle":"","family":"Vos","given":"Robert O","non-dropping-particle":"","parse-names":false,"suffix":""}],"id":"ITEM-1","issued":{"date-parts":[["1997"]]},"publisher":"SUNY Press","title":"Flashpoints in environmental policymaking: controversies in achieving sustainability","type":"book"},"uris":["http://www.mendeley.com/documents/?uuid=669496ae-82eb-48b5-8959-095e0aafc683"]}],"mendeley":{"formattedCitation":"(Kamieniecki &lt;i&gt;et al.&lt;/i&gt;, 1997)","manualFormatting":"Kamieniecki et al., 1997","plainTextFormattedCitation":"(Kamieniecki et al., 1997)","previouslyFormattedCitation":"(Kamieniecki &lt;i&gt;et al.&lt;/i&gt;, 1997)"},"properties":{"noteIndex":0},"schema":"https://github.com/citation-style-language/schema/raw/master/csl-citation.json"}</w:instrText>
      </w:r>
      <w:r w:rsidRPr="0008241C">
        <w:rPr>
          <w:sz w:val="22"/>
          <w:szCs w:val="22"/>
        </w:rPr>
        <w:fldChar w:fldCharType="separate"/>
      </w:r>
      <w:r w:rsidRPr="0008241C">
        <w:rPr>
          <w:noProof/>
          <w:sz w:val="22"/>
          <w:szCs w:val="22"/>
        </w:rPr>
        <w:t xml:space="preserve">Kamieniecki </w:t>
      </w:r>
      <w:r w:rsidRPr="0008241C">
        <w:rPr>
          <w:i/>
          <w:noProof/>
          <w:sz w:val="22"/>
          <w:szCs w:val="22"/>
        </w:rPr>
        <w:t>et al</w:t>
      </w:r>
      <w:r w:rsidRPr="0008241C">
        <w:rPr>
          <w:noProof/>
          <w:sz w:val="22"/>
          <w:szCs w:val="22"/>
        </w:rPr>
        <w:t>., 1997</w:t>
      </w:r>
      <w:r w:rsidRPr="0008241C">
        <w:rPr>
          <w:sz w:val="22"/>
          <w:szCs w:val="22"/>
        </w:rPr>
        <w:fldChar w:fldCharType="end"/>
      </w:r>
      <w:r w:rsidRPr="0008241C">
        <w:rPr>
          <w:rFonts w:eastAsia="Calibri"/>
          <w:kern w:val="2"/>
          <w:sz w:val="22"/>
          <w:szCs w:val="22"/>
          <w:lang w:eastAsia="ja-JP"/>
        </w:rPr>
        <w:t>).</w:t>
      </w:r>
      <w:r w:rsidRPr="0008241C">
        <w:rPr>
          <w:sz w:val="22"/>
          <w:szCs w:val="22"/>
        </w:rPr>
        <w:t xml:space="preserve"> The first was the publication of the Report of the Club of Rome titled “The Limits to Growth”, which predicted that following the prevailing consumption rates at that point the world would be heading for irreversible environmental damage </w:t>
      </w:r>
      <w:r w:rsidRPr="0008241C">
        <w:rPr>
          <w:sz w:val="22"/>
          <w:szCs w:val="22"/>
        </w:rPr>
        <w:fldChar w:fldCharType="begin" w:fldLock="1"/>
      </w:r>
      <w:r w:rsidRPr="0008241C">
        <w:rPr>
          <w:sz w:val="22"/>
          <w:szCs w:val="22"/>
        </w:rPr>
        <w:instrText>ADDIN CSL_CITATION {"citationItems":[{"id":"ITEM-1","itemData":{"author":[{"dropping-particle":"","family":"Meadows","given":"D.H.","non-dropping-particle":"","parse-names":false,"suffix":""},{"dropping-particle":"","family":"Meadows","given":"D.L.","non-dropping-particle":"","parse-names":false,"suffix":""},{"dropping-particle":"","family":"Randers","given":"J.","non-dropping-particle":"","parse-names":false,"suffix":""},{"dropping-particle":"","family":"Behrens","given":"W.W III","non-dropping-particle":"","parse-names":false,"suffix":""}],"id":"ITEM-1","issued":{"date-parts":[["1972"]]},"publisher":"Universe Books","publisher-place":"New York","title":"The Limits to Growth: A report for the Club of Rome's project on the predicament of mankind","type":"book"},"uris":["http://www.mendeley.com/documents/?uuid=58b9ddd5-41b6-4794-945a-a9c7bb38a9f4"]}],"mendeley":{"formattedCitation":"(Meadows &lt;i&gt;et al.&lt;/i&gt;, 1972)","plainTextFormattedCitation":"(Meadows et al., 1972)","previouslyFormattedCitation":"(Meadows &lt;i&gt;et al.&lt;/i&gt;, 1972)"},"properties":{"noteIndex":0},"schema":"https://github.com/citation-style-language/schema/raw/master/csl-citation.json"}</w:instrText>
      </w:r>
      <w:r w:rsidRPr="0008241C">
        <w:rPr>
          <w:sz w:val="22"/>
          <w:szCs w:val="22"/>
        </w:rPr>
        <w:fldChar w:fldCharType="separate"/>
      </w:r>
      <w:r w:rsidRPr="0008241C">
        <w:rPr>
          <w:noProof/>
          <w:sz w:val="22"/>
          <w:szCs w:val="22"/>
        </w:rPr>
        <w:t xml:space="preserve">(Meadows </w:t>
      </w:r>
      <w:r w:rsidRPr="0008241C">
        <w:rPr>
          <w:i/>
          <w:noProof/>
          <w:sz w:val="22"/>
          <w:szCs w:val="22"/>
        </w:rPr>
        <w:t>et al.</w:t>
      </w:r>
      <w:r w:rsidRPr="0008241C">
        <w:rPr>
          <w:noProof/>
          <w:sz w:val="22"/>
          <w:szCs w:val="22"/>
        </w:rPr>
        <w:t>, 1972)</w:t>
      </w:r>
      <w:r w:rsidRPr="0008241C">
        <w:rPr>
          <w:sz w:val="22"/>
          <w:szCs w:val="22"/>
        </w:rPr>
        <w:fldChar w:fldCharType="end"/>
      </w:r>
      <w:r w:rsidRPr="0008241C">
        <w:rPr>
          <w:sz w:val="22"/>
          <w:szCs w:val="22"/>
        </w:rPr>
        <w:t xml:space="preserve">.  The second was the United Nations Conference on the Human Environment (known as the </w:t>
      </w:r>
      <w:r w:rsidRPr="0008241C">
        <w:rPr>
          <w:rFonts w:eastAsia="Calibri"/>
          <w:kern w:val="2"/>
          <w:sz w:val="22"/>
          <w:szCs w:val="22"/>
          <w:lang w:eastAsia="ja-JP"/>
        </w:rPr>
        <w:t xml:space="preserve">Stockholm Conference) that took the first serious global steps towards addressing environmental challenges (Andronico, 1995). </w:t>
      </w:r>
      <w:r w:rsidRPr="0008241C">
        <w:rPr>
          <w:sz w:val="22"/>
          <w:szCs w:val="22"/>
        </w:rPr>
        <w:t>The conference created the United Nations Environment Programme (UNEP)</w:t>
      </w:r>
      <w:r w:rsidRPr="0008241C">
        <w:rPr>
          <w:szCs w:val="18"/>
          <w:vertAlign w:val="superscript"/>
        </w:rPr>
        <w:footnoteReference w:id="14"/>
      </w:r>
      <w:r w:rsidRPr="0008241C">
        <w:rPr>
          <w:sz w:val="22"/>
          <w:szCs w:val="22"/>
        </w:rPr>
        <w:t xml:space="preserve"> that has been instrumental in providing common principles and frameworks on nature conservation and environmental management to its member countries </w:t>
      </w:r>
      <w:r w:rsidRPr="0008241C">
        <w:rPr>
          <w:sz w:val="22"/>
          <w:szCs w:val="22"/>
        </w:rPr>
        <w:fldChar w:fldCharType="begin" w:fldLock="1"/>
      </w:r>
      <w:r w:rsidRPr="0008241C">
        <w:rPr>
          <w:sz w:val="22"/>
          <w:szCs w:val="22"/>
        </w:rPr>
        <w:instrText>ADDIN CSL_CITATION {"citationItems":[{"id":"ITEM-1","itemData":{"author":[{"dropping-particle":"","family":"Sohn","given":"Louis B","non-dropping-particle":"","parse-names":false,"suffix":""}],"container-title":"Harv. Int'l. LJ","id":"ITEM-1","issued":{"date-parts":[["1973"]]},"note":"NULL","page":"423","publisher":"HeinOnline","title":"Stockholm Declaration on the Human Environment, The","type":"article-journal","volume":"14"},"uris":["http://www.mendeley.com/documents/?uuid=373b483c-14dc-47c4-bcfa-510f46e994eb"]}],"mendeley":{"formattedCitation":"(Sohn, 1973)","plainTextFormattedCitation":"(Sohn, 1973)","previouslyFormattedCitation":"(Sohn, 1973)"},"properties":{"noteIndex":0},"schema":"https://github.com/citation-style-language/schema/raw/master/csl-citation.json"}</w:instrText>
      </w:r>
      <w:r w:rsidRPr="0008241C">
        <w:rPr>
          <w:sz w:val="22"/>
          <w:szCs w:val="22"/>
        </w:rPr>
        <w:fldChar w:fldCharType="separate"/>
      </w:r>
      <w:r w:rsidRPr="0008241C">
        <w:rPr>
          <w:noProof/>
          <w:sz w:val="22"/>
          <w:szCs w:val="22"/>
        </w:rPr>
        <w:t>(Sohn, 1973)</w:t>
      </w:r>
      <w:r w:rsidRPr="0008241C">
        <w:rPr>
          <w:sz w:val="22"/>
          <w:szCs w:val="22"/>
        </w:rPr>
        <w:fldChar w:fldCharType="end"/>
      </w:r>
      <w:r w:rsidRPr="0008241C">
        <w:rPr>
          <w:sz w:val="22"/>
          <w:szCs w:val="22"/>
        </w:rPr>
        <w:t xml:space="preserve">. At roughly the same time, the UNESCO General Conference adopted the 1972 World Heritage Convention whose aim was to promote global cooperation for the protection of bio-cultural heritage with high cultural value </w:t>
      </w:r>
      <w:r w:rsidRPr="0008241C">
        <w:rPr>
          <w:sz w:val="22"/>
          <w:szCs w:val="22"/>
        </w:rPr>
        <w:fldChar w:fldCharType="begin" w:fldLock="1"/>
      </w:r>
      <w:r w:rsidRPr="0008241C">
        <w:rPr>
          <w:sz w:val="22"/>
          <w:szCs w:val="22"/>
        </w:rPr>
        <w:instrText>ADDIN CSL_CITATION {"citationItems":[{"id":"ITEM-1","itemData":{"author":[{"dropping-particle":"","family":"Lixinski","given":"Lucas","non-dropping-particle":"","parse-names":false,"suffix":""}],"container-title":"European Journal of Legal Studies","id":"ITEM-1","issue":"1","issued":{"date-parts":[["2008"]]},"page":"371-386","title":"World Heritage and the Heritage of the World – Book Review; F. Francioni And F. Lenzerini, The 1972 World Heritage Convention: A Commentary, Oxford, Oxford University Press, 2008","type":"article-journal","volume":"2"},"uris":["http://www.mendeley.com/documents/?uuid=330c0673-a40f-4225-bdbf-1fdc0aa89d70"]}],"mendeley":{"formattedCitation":"(Lixinski, 2008)","plainTextFormattedCitation":"(Lixinski, 2008)","previouslyFormattedCitation":"(Lixinski, 2008)"},"properties":{"noteIndex":0},"schema":"https://github.com/citation-style-language/schema/raw/master/csl-citation.json"}</w:instrText>
      </w:r>
      <w:r w:rsidRPr="0008241C">
        <w:rPr>
          <w:sz w:val="22"/>
          <w:szCs w:val="22"/>
        </w:rPr>
        <w:fldChar w:fldCharType="separate"/>
      </w:r>
      <w:r w:rsidRPr="0008241C">
        <w:rPr>
          <w:noProof/>
          <w:sz w:val="22"/>
          <w:szCs w:val="22"/>
        </w:rPr>
        <w:t>(Lixinski, 2008)</w:t>
      </w:r>
      <w:r w:rsidRPr="0008241C">
        <w:rPr>
          <w:sz w:val="22"/>
          <w:szCs w:val="22"/>
        </w:rPr>
        <w:fldChar w:fldCharType="end"/>
      </w:r>
      <w:r w:rsidRPr="0008241C">
        <w:rPr>
          <w:sz w:val="22"/>
          <w:szCs w:val="22"/>
        </w:rPr>
        <w:t xml:space="preserve">. Within its first 10 years, the UNEP facilitated the development and adoption of major international multilateral environment agreements (MEAs) related to biodiversity conservation such as the 1973 Convention on International Trade in Endangered Species (CITES), and the 1979 Convention on Migratory Species (CMS). </w:t>
      </w:r>
    </w:p>
    <w:p w14:paraId="7C4A2C92" w14:textId="77777777" w:rsidR="00A01204" w:rsidRPr="0008241C" w:rsidRDefault="00A01204" w:rsidP="00A01204">
      <w:pPr>
        <w:rPr>
          <w:sz w:val="22"/>
          <w:szCs w:val="22"/>
        </w:rPr>
      </w:pPr>
    </w:p>
    <w:p w14:paraId="449CE855" w14:textId="77777777" w:rsidR="00A01204" w:rsidRPr="0008241C" w:rsidRDefault="00A01204" w:rsidP="00A01204">
      <w:pPr>
        <w:rPr>
          <w:sz w:val="22"/>
          <w:szCs w:val="22"/>
        </w:rPr>
      </w:pPr>
      <w:r w:rsidRPr="0008241C">
        <w:rPr>
          <w:sz w:val="22"/>
          <w:szCs w:val="22"/>
        </w:rPr>
        <w:t xml:space="preserve">In 1986 the Brundtland Commission Report solidified the interest of the international community in global environmental governance, popularising the concept of sustainable development </w:t>
      </w:r>
      <w:r w:rsidRPr="0008241C">
        <w:rPr>
          <w:sz w:val="22"/>
          <w:szCs w:val="22"/>
        </w:rPr>
        <w:fldChar w:fldCharType="begin" w:fldLock="1"/>
      </w:r>
      <w:r w:rsidRPr="0008241C">
        <w:rPr>
          <w:sz w:val="22"/>
          <w:szCs w:val="22"/>
        </w:rPr>
        <w:instrText>ADDIN CSL_CITATION {"citationItems":[{"id":"ITEM-1","itemData":{"author":[{"dropping-particle":"","family":"UNCSD","given":"","non-dropping-particle":"","parse-names":false,"suffix":""}],"id":"ITEM-1","issued":{"date-parts":[["2007"]]},"publisher-place":"New York","title":"Framing Sustainable Development; The Brundtland Report – 20 Years On; Sustainable Development Action","type":"report"},"uris":["http://www.mendeley.com/documents/?uuid=0616ebd6-02f7-4776-9d18-4742d851aa56"]}],"mendeley":{"formattedCitation":"(UNCSD, 2007)","manualFormatting":"(UNCSD, 2007; Holden et al, 2014)","plainTextFormattedCitation":"(UNCSD, 2007)","previouslyFormattedCitation":"(UNCSD, 2007)"},"properties":{"noteIndex":0},"schema":"https://github.com/citation-style-language/schema/raw/master/csl-citation.json"}</w:instrText>
      </w:r>
      <w:r w:rsidRPr="0008241C">
        <w:rPr>
          <w:sz w:val="22"/>
          <w:szCs w:val="22"/>
        </w:rPr>
        <w:fldChar w:fldCharType="separate"/>
      </w:r>
      <w:r w:rsidRPr="0008241C">
        <w:rPr>
          <w:noProof/>
          <w:sz w:val="22"/>
          <w:szCs w:val="22"/>
        </w:rPr>
        <w:t xml:space="preserve">(UNCSD, 2007; Holde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This catalysed the establishment of the World Commission on Environment and Development (WCED</w:t>
      </w:r>
      <w:r w:rsidRPr="0008241C">
        <w:rPr>
          <w:sz w:val="22"/>
          <w:szCs w:val="22"/>
        </w:rPr>
        <w:fldChar w:fldCharType="begin"/>
      </w:r>
      <w:r w:rsidRPr="0008241C">
        <w:rPr>
          <w:sz w:val="22"/>
          <w:szCs w:val="22"/>
        </w:rPr>
        <w:instrText xml:space="preserve"> ADDIN EN.CITE &lt;EndNote&gt;&lt;Cite&gt;&lt;Author&gt;World Commission on Environment and Development&lt;/Author&gt;&lt;Year&gt;1987&lt;/Year&gt;&lt;RecNum&gt;1342&lt;/RecNum&gt;&lt;DisplayText&gt;(World Commission on Environment and Development, 1987)&lt;/DisplayText&gt;&lt;record&gt;&lt;rec-number&gt;1342&lt;/rec-number&gt;&lt;foreign-keys&gt;&lt;key app="EN" db-id="zvrapx0foddrx2ew99u5zzpvwxsd9erav9se"&gt;1342&lt;/key&gt;&lt;/foreign-keys&gt;&lt;ref-type name="Book"&gt;6&lt;/ref-type&gt;&lt;contributors&gt;&lt;authors&gt;&lt;author&gt;World Commission on Environment and Development,&lt;/author&gt;&lt;/authors&gt;&lt;/contributors&gt;&lt;titles&gt;&lt;title&gt;Our Common Future&lt;/title&gt;&lt;/titles&gt;&lt;dates&gt;&lt;year&gt;1987&lt;/year&gt;&lt;/dates&gt;&lt;pub-location&gt;London&lt;/pub-location&gt;&lt;publisher&gt;Oxford University Press&lt;/publisher&gt;&lt;urls&gt;&lt;/urls&gt;&lt;/record&gt;&lt;/Cite&gt;&lt;/EndNote&gt;</w:instrText>
      </w:r>
      <w:r w:rsidRPr="0008241C">
        <w:rPr>
          <w:sz w:val="22"/>
          <w:szCs w:val="22"/>
        </w:rPr>
        <w:fldChar w:fldCharType="end"/>
      </w:r>
      <w:r w:rsidRPr="0008241C">
        <w:rPr>
          <w:sz w:val="22"/>
          <w:szCs w:val="22"/>
        </w:rPr>
        <w:t>) and the organization of the first ever United Nations Conference on Environment and Development (UNCED) in 1992. Popularly known as the “Rio Earth Summit”, this conference led to the adoption of a global sustainable development action plan, purposely called “Agenda 21” to symbolize its futuristic vision, by the more than 190 nations that signed it. The Rio Summit signalled the dawn of a ‘human-centric’ approach</w:t>
      </w:r>
      <w:r w:rsidRPr="0008241C">
        <w:rPr>
          <w:szCs w:val="18"/>
          <w:vertAlign w:val="superscript"/>
        </w:rPr>
        <w:footnoteReference w:id="15"/>
      </w:r>
      <w:r w:rsidRPr="0008241C">
        <w:rPr>
          <w:sz w:val="22"/>
          <w:szCs w:val="22"/>
        </w:rPr>
        <w:t xml:space="preserve"> to environmental conservation and sustainable development, which highlighted the highly interdependent relationship between humans and nature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SN":"0959-3780","author":[{"dropping-particle":"","family":"Holden","given":"Erling","non-dropping-particle":"","parse-names":false,"suffix":""},{"dropping-particle":"","family":"Linnerud","given":"Kristin","non-dropping-particle":"","parse-names":false,"suffix":""},{"dropping-particle":"","family":"Banister","given":"David","non-dropping-particle":"","parse-names":false,"suffix":""}],"container-title":"Global environmental change","id":"ITEM-1","issued":{"date-parts":[["2014"]]},"page":"130-139","publisher":"Elsevier","title":"Sustainable development: our common future revisited","type":"article-journal","volume":"26"},"uris":["http://www.mendeley.com/documents/?uuid=6c332b70-e49a-4848-bec7-966955d25f1f"]}],"mendeley":{"formattedCitation":"(Holden &lt;i&gt;et al.&lt;/i&gt;, 2014)","plainTextFormattedCitation":"(Holden et al., 2014)","previouslyFormattedCitation":"(Holden &lt;i&gt;et al.&lt;/i&gt;, 2014)"},"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 xml:space="preserve">(Holden </w:t>
      </w:r>
      <w:r w:rsidRPr="0008241C">
        <w:rPr>
          <w:rFonts w:eastAsia="Calibri"/>
          <w:i/>
          <w:noProof/>
          <w:kern w:val="2"/>
          <w:sz w:val="22"/>
          <w:szCs w:val="22"/>
          <w:lang w:eastAsia="ja-JP"/>
        </w:rPr>
        <w:t>et al.</w:t>
      </w:r>
      <w:r w:rsidRPr="0008241C">
        <w:rPr>
          <w:rFonts w:eastAsia="Calibri"/>
          <w:noProof/>
          <w:kern w:val="2"/>
          <w:sz w:val="22"/>
          <w:szCs w:val="22"/>
          <w:lang w:eastAsia="ja-JP"/>
        </w:rPr>
        <w:t>, 2014)</w:t>
      </w:r>
      <w:r w:rsidRPr="0008241C">
        <w:rPr>
          <w:rFonts w:eastAsia="Calibri"/>
          <w:kern w:val="2"/>
          <w:sz w:val="22"/>
          <w:szCs w:val="22"/>
          <w:lang w:eastAsia="ja-JP"/>
        </w:rPr>
        <w:fldChar w:fldCharType="end"/>
      </w:r>
      <w:r w:rsidRPr="0008241C">
        <w:rPr>
          <w:sz w:val="22"/>
          <w:szCs w:val="22"/>
        </w:rPr>
        <w:t xml:space="preserve">. </w:t>
      </w:r>
    </w:p>
    <w:p w14:paraId="5289D221" w14:textId="77777777" w:rsidR="00A01204" w:rsidRPr="0008241C" w:rsidRDefault="00A01204" w:rsidP="00A01204">
      <w:pPr>
        <w:rPr>
          <w:sz w:val="22"/>
          <w:szCs w:val="22"/>
        </w:rPr>
      </w:pPr>
    </w:p>
    <w:p w14:paraId="0C4F203F" w14:textId="77777777" w:rsidR="00A01204" w:rsidRPr="0008241C" w:rsidRDefault="00A01204" w:rsidP="00A01204">
      <w:pPr>
        <w:rPr>
          <w:sz w:val="22"/>
          <w:szCs w:val="22"/>
        </w:rPr>
      </w:pPr>
      <w:r w:rsidRPr="0008241C">
        <w:rPr>
          <w:sz w:val="22"/>
          <w:szCs w:val="22"/>
        </w:rPr>
        <w:t>The major achievement of the Rio Summit has been the adoption of three globally important multilateral environment agreements (MEAs)</w:t>
      </w:r>
      <w:r w:rsidRPr="0008241C">
        <w:rPr>
          <w:szCs w:val="18"/>
          <w:vertAlign w:val="superscript"/>
        </w:rPr>
        <w:footnoteReference w:id="16"/>
      </w:r>
      <w:r w:rsidRPr="0008241C">
        <w:rPr>
          <w:szCs w:val="18"/>
          <w:vertAlign w:val="superscript"/>
        </w:rPr>
        <w:t xml:space="preserve"> </w:t>
      </w:r>
      <w:r w:rsidRPr="0008241C">
        <w:rPr>
          <w:sz w:val="22"/>
          <w:szCs w:val="22"/>
        </w:rPr>
        <w:t>-</w:t>
      </w:r>
      <w:r w:rsidRPr="0008241C">
        <w:rPr>
          <w:szCs w:val="18"/>
          <w:vertAlign w:val="superscript"/>
        </w:rPr>
        <w:footnoteReference w:id="17"/>
      </w:r>
      <w:r w:rsidRPr="0008241C">
        <w:rPr>
          <w:sz w:val="22"/>
          <w:szCs w:val="22"/>
        </w:rPr>
        <w:t>, collectively known as the Rio conventions:</w:t>
      </w:r>
    </w:p>
    <w:p w14:paraId="5294C5B6" w14:textId="77777777" w:rsidR="00A01204" w:rsidRPr="0008241C" w:rsidRDefault="00A01204" w:rsidP="007F0414">
      <w:pPr>
        <w:numPr>
          <w:ilvl w:val="0"/>
          <w:numId w:val="13"/>
        </w:numPr>
        <w:tabs>
          <w:tab w:val="clear" w:pos="1247"/>
          <w:tab w:val="clear" w:pos="1814"/>
          <w:tab w:val="clear" w:pos="2381"/>
          <w:tab w:val="clear" w:pos="2948"/>
          <w:tab w:val="clear" w:pos="3515"/>
        </w:tabs>
        <w:ind w:left="714" w:hanging="357"/>
        <w:contextualSpacing/>
        <w:rPr>
          <w:sz w:val="22"/>
          <w:szCs w:val="22"/>
          <w:shd w:val="clear" w:color="auto" w:fill="FFFFFF"/>
        </w:rPr>
      </w:pPr>
      <w:r w:rsidRPr="0008241C">
        <w:rPr>
          <w:sz w:val="22"/>
          <w:szCs w:val="22"/>
          <w:shd w:val="clear" w:color="auto" w:fill="FFFFFF"/>
        </w:rPr>
        <w:t xml:space="preserve">The Convention on Biological Diversity (CBD) that addresses the loss and use of biodiversity; </w:t>
      </w:r>
    </w:p>
    <w:p w14:paraId="3071B321" w14:textId="77777777" w:rsidR="00A01204" w:rsidRPr="0008241C" w:rsidRDefault="00A01204" w:rsidP="007F0414">
      <w:pPr>
        <w:numPr>
          <w:ilvl w:val="0"/>
          <w:numId w:val="13"/>
        </w:numPr>
        <w:tabs>
          <w:tab w:val="clear" w:pos="1247"/>
          <w:tab w:val="clear" w:pos="1814"/>
          <w:tab w:val="clear" w:pos="2381"/>
          <w:tab w:val="clear" w:pos="2948"/>
          <w:tab w:val="clear" w:pos="3515"/>
        </w:tabs>
        <w:ind w:left="714" w:hanging="357"/>
        <w:contextualSpacing/>
        <w:rPr>
          <w:sz w:val="22"/>
          <w:szCs w:val="22"/>
          <w:shd w:val="clear" w:color="auto" w:fill="FFFFFF"/>
        </w:rPr>
      </w:pPr>
      <w:r w:rsidRPr="0008241C">
        <w:rPr>
          <w:sz w:val="22"/>
          <w:szCs w:val="22"/>
          <w:shd w:val="clear" w:color="auto" w:fill="FFFFFF"/>
        </w:rPr>
        <w:t xml:space="preserve">The United Nations Framework Convention on Climate Change (UNFCCC) that addresses the threat of greenhouse gas (GHG) emissions; </w:t>
      </w:r>
    </w:p>
    <w:p w14:paraId="14F1D4EE" w14:textId="77777777" w:rsidR="00A01204" w:rsidRPr="0008241C" w:rsidRDefault="00A01204" w:rsidP="007F0414">
      <w:pPr>
        <w:numPr>
          <w:ilvl w:val="0"/>
          <w:numId w:val="13"/>
        </w:numPr>
        <w:tabs>
          <w:tab w:val="clear" w:pos="1247"/>
          <w:tab w:val="clear" w:pos="1814"/>
          <w:tab w:val="clear" w:pos="2381"/>
          <w:tab w:val="clear" w:pos="2948"/>
          <w:tab w:val="clear" w:pos="3515"/>
        </w:tabs>
        <w:ind w:left="714" w:hanging="357"/>
        <w:contextualSpacing/>
        <w:rPr>
          <w:sz w:val="22"/>
          <w:szCs w:val="22"/>
          <w:shd w:val="clear" w:color="auto" w:fill="FFFFFF"/>
        </w:rPr>
      </w:pPr>
      <w:r w:rsidRPr="0008241C">
        <w:rPr>
          <w:sz w:val="22"/>
          <w:szCs w:val="22"/>
          <w:shd w:val="clear" w:color="auto" w:fill="FFFFFF"/>
        </w:rPr>
        <w:lastRenderedPageBreak/>
        <w:t xml:space="preserve">The United Nations Convention to Combat Desertification (UNCCD) that addresses the accelerated pace of land degradation and desertification. </w:t>
      </w:r>
    </w:p>
    <w:p w14:paraId="1C825D12" w14:textId="77777777" w:rsidR="00A01204" w:rsidRPr="0008241C" w:rsidRDefault="00A01204" w:rsidP="00A01204">
      <w:pPr>
        <w:rPr>
          <w:sz w:val="22"/>
          <w:szCs w:val="22"/>
        </w:rPr>
      </w:pPr>
    </w:p>
    <w:p w14:paraId="50392E44" w14:textId="77777777" w:rsidR="00A01204" w:rsidRPr="0008241C" w:rsidRDefault="00A01204" w:rsidP="00A01204">
      <w:pPr>
        <w:rPr>
          <w:sz w:val="22"/>
          <w:szCs w:val="22"/>
        </w:rPr>
      </w:pPr>
      <w:r w:rsidRPr="0008241C">
        <w:rPr>
          <w:sz w:val="22"/>
          <w:szCs w:val="22"/>
        </w:rPr>
        <w:t xml:space="preserve">Collectively these global MEAs address serious global environmental issues. Between them, they have set key targets to achieve a sustainable development, and have developed various instruments and mechanisms to strengthen environmental conservation and management. They provide an institutional framework to guide environmental protection, biodiversity conservation, improve food security and promote the transition to a low carbon “green economy”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BN":"978-0-470-67324-9","ISSN":"1118326210","abstract":"The paper explores the concept of ‘green growth’ as it has emerged in international policy discourse over recent years. Identifying the core meaning of the concept and sister terms such as ‘green economy’, it relates green growth to the prior concept of sustainable development. The paper distinguishes between a ‘standard’ version of green growth which asserts the long-run economic benefit of environmental protection and a ‘strong’ interpretation which claims, more boldly, that environmental policy can be a driver for growth. Three different forms of this claim are identified and the evidence for them surveyed. The first is a Keynesian argument for short-term ‘green stimulus’ in times of recession. Second, a revision of standard growth theory identifies the contribution made to growth by investment in natural capital and the correction of a variety of market failures through environmental policy. Third, the theories of comparative advantage and long waves of capitalism emphasise the importance of technological innovation in generating growth. The paper offers some conclusions on the political economy of green growth and how likely it is to succeed in increasing the priority given to environmental policy. Key","author":[{"dropping-particle":"","family":"Jacobs","given":"Michael","non-dropping-particle":"","parse-names":false,"suffix":""}],"chapter-number":"12","collection-title":"Centre for Climate Change Economics and Policy Working Paper","container-title":"The Hanbook of Global Climate and Environment Policy","editor":[{"dropping-particle":"","family":"Falkner","given":"Robert","non-dropping-particle":"","parse-names":false,"suffix":""}],"id":"ITEM-1","issued":{"date-parts":[["2013"]]},"page":"197-214","publisher":"John Wiley &amp; Sons, Inc.","publisher-place":"Oxford, UK","title":"Green Growth","type":"chapter"},"uris":["http://www.mendeley.com/documents/?uuid=e9226337-0e52-45b4-bcc0-e7a26bb220c2"]}],"mendeley":{"formattedCitation":"(Jacobs, 2013)","plainTextFormattedCitation":"(Jacobs, 2013)","previouslyFormattedCitation":"(Jacobs, 2013)"},"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Jacobs, 2013)</w:t>
      </w:r>
      <w:r w:rsidRPr="0008241C">
        <w:rPr>
          <w:rFonts w:eastAsia="Calibri"/>
          <w:kern w:val="2"/>
          <w:sz w:val="22"/>
          <w:szCs w:val="22"/>
          <w:lang w:eastAsia="ja-JP"/>
        </w:rPr>
        <w:fldChar w:fldCharType="end"/>
      </w:r>
      <w:r w:rsidRPr="0008241C">
        <w:rPr>
          <w:rFonts w:eastAsia="Calibri"/>
          <w:kern w:val="2"/>
          <w:sz w:val="22"/>
          <w:szCs w:val="22"/>
          <w:lang w:eastAsia="ja-JP"/>
        </w:rPr>
        <w:t xml:space="preserve">. </w:t>
      </w:r>
    </w:p>
    <w:p w14:paraId="3CB0BF6B" w14:textId="77777777" w:rsidR="00A01204" w:rsidRPr="0008241C" w:rsidRDefault="00A01204" w:rsidP="00A01204">
      <w:pPr>
        <w:rPr>
          <w:sz w:val="22"/>
          <w:szCs w:val="22"/>
        </w:rPr>
      </w:pPr>
    </w:p>
    <w:p w14:paraId="63AC481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Table 1.6 Overview of key global initiatives and events related to the conservation of biodiversity and ecosystems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3118"/>
        <w:gridCol w:w="5216"/>
      </w:tblGrid>
      <w:tr w:rsidR="00A01204" w:rsidRPr="0008241C" w14:paraId="45E05E17" w14:textId="77777777" w:rsidTr="00642B4F">
        <w:tc>
          <w:tcPr>
            <w:tcW w:w="846" w:type="dxa"/>
            <w:shd w:val="clear" w:color="auto" w:fill="auto"/>
          </w:tcPr>
          <w:p w14:paraId="635724A6" w14:textId="77777777" w:rsidR="00A01204" w:rsidRPr="0008241C" w:rsidRDefault="00A01204" w:rsidP="00A01204">
            <w:pPr>
              <w:rPr>
                <w:b/>
              </w:rPr>
            </w:pPr>
            <w:r w:rsidRPr="0008241C">
              <w:rPr>
                <w:b/>
              </w:rPr>
              <w:t>Year</w:t>
            </w:r>
          </w:p>
        </w:tc>
        <w:tc>
          <w:tcPr>
            <w:tcW w:w="3118" w:type="dxa"/>
            <w:shd w:val="clear" w:color="auto" w:fill="auto"/>
          </w:tcPr>
          <w:p w14:paraId="2125E347" w14:textId="77777777" w:rsidR="00A01204" w:rsidRPr="0008241C" w:rsidRDefault="00A01204" w:rsidP="00A01204">
            <w:pPr>
              <w:rPr>
                <w:b/>
              </w:rPr>
            </w:pPr>
            <w:r w:rsidRPr="0008241C">
              <w:rPr>
                <w:b/>
              </w:rPr>
              <w:t>Initiative/event</w:t>
            </w:r>
          </w:p>
        </w:tc>
        <w:tc>
          <w:tcPr>
            <w:tcW w:w="5216" w:type="dxa"/>
            <w:shd w:val="clear" w:color="auto" w:fill="auto"/>
          </w:tcPr>
          <w:p w14:paraId="458CCEA5" w14:textId="77777777" w:rsidR="00A01204" w:rsidRPr="0008241C" w:rsidRDefault="00A01204" w:rsidP="00A01204">
            <w:pPr>
              <w:rPr>
                <w:b/>
              </w:rPr>
            </w:pPr>
            <w:r w:rsidRPr="0008241C">
              <w:rPr>
                <w:b/>
              </w:rPr>
              <w:t>Focus</w:t>
            </w:r>
          </w:p>
        </w:tc>
      </w:tr>
      <w:tr w:rsidR="00A01204" w:rsidRPr="0008241C" w14:paraId="4A16E56B" w14:textId="77777777" w:rsidTr="00642B4F">
        <w:tc>
          <w:tcPr>
            <w:tcW w:w="846" w:type="dxa"/>
            <w:shd w:val="clear" w:color="auto" w:fill="auto"/>
          </w:tcPr>
          <w:p w14:paraId="4B868381" w14:textId="77777777" w:rsidR="00A01204" w:rsidRPr="0008241C" w:rsidRDefault="00A01204" w:rsidP="00A01204">
            <w:r w:rsidRPr="0008241C">
              <w:t>1948</w:t>
            </w:r>
          </w:p>
        </w:tc>
        <w:tc>
          <w:tcPr>
            <w:tcW w:w="3118" w:type="dxa"/>
            <w:shd w:val="clear" w:color="auto" w:fill="auto"/>
          </w:tcPr>
          <w:p w14:paraId="026FBBF7" w14:textId="77777777" w:rsidR="00A01204" w:rsidRPr="0008241C" w:rsidRDefault="00A01204" w:rsidP="00A01204">
            <w:r w:rsidRPr="0008241C">
              <w:rPr>
                <w:bCs/>
              </w:rPr>
              <w:t>International Union for Conservation of Nature</w:t>
            </w:r>
            <w:r w:rsidRPr="0008241C">
              <w:t xml:space="preserve"> (IUCN)</w:t>
            </w:r>
          </w:p>
        </w:tc>
        <w:tc>
          <w:tcPr>
            <w:tcW w:w="5216" w:type="dxa"/>
            <w:shd w:val="clear" w:color="auto" w:fill="auto"/>
          </w:tcPr>
          <w:p w14:paraId="138AACE1" w14:textId="77777777" w:rsidR="00A01204" w:rsidRPr="0008241C" w:rsidRDefault="00A01204" w:rsidP="00A01204">
            <w:r w:rsidRPr="0008241C">
              <w:t>Influence, encourage and assist societies to conserve nature and ensure the equitable and ecologically sustainable use of natural resources.</w:t>
            </w:r>
          </w:p>
        </w:tc>
      </w:tr>
      <w:tr w:rsidR="00A01204" w:rsidRPr="0008241C" w14:paraId="53DE30FE" w14:textId="77777777" w:rsidTr="00642B4F">
        <w:tc>
          <w:tcPr>
            <w:tcW w:w="846" w:type="dxa"/>
            <w:shd w:val="clear" w:color="auto" w:fill="auto"/>
          </w:tcPr>
          <w:p w14:paraId="6B6C14C2" w14:textId="77777777" w:rsidR="00A01204" w:rsidRPr="0008241C" w:rsidRDefault="00A01204" w:rsidP="00A01204">
            <w:r w:rsidRPr="0008241C">
              <w:t>1971</w:t>
            </w:r>
          </w:p>
        </w:tc>
        <w:tc>
          <w:tcPr>
            <w:tcW w:w="3118" w:type="dxa"/>
            <w:shd w:val="clear" w:color="auto" w:fill="auto"/>
          </w:tcPr>
          <w:p w14:paraId="2C653CFB" w14:textId="77777777" w:rsidR="00A01204" w:rsidRPr="0008241C" w:rsidRDefault="00A01204" w:rsidP="00A01204">
            <w:r w:rsidRPr="0008241C">
              <w:t>Ramsar Convention on Wetlands</w:t>
            </w:r>
          </w:p>
        </w:tc>
        <w:tc>
          <w:tcPr>
            <w:tcW w:w="5216" w:type="dxa"/>
            <w:shd w:val="clear" w:color="auto" w:fill="auto"/>
          </w:tcPr>
          <w:p w14:paraId="42E12F3E" w14:textId="77777777" w:rsidR="00A01204" w:rsidRPr="0008241C" w:rsidRDefault="00A01204" w:rsidP="00A01204">
            <w:r w:rsidRPr="0008241C">
              <w:t>Address the increasing loss and degradation of wetland habitats for migratory water birds</w:t>
            </w:r>
          </w:p>
        </w:tc>
      </w:tr>
      <w:tr w:rsidR="00A01204" w:rsidRPr="0008241C" w14:paraId="1FBE6A43" w14:textId="77777777" w:rsidTr="00642B4F">
        <w:tc>
          <w:tcPr>
            <w:tcW w:w="846" w:type="dxa"/>
            <w:shd w:val="clear" w:color="auto" w:fill="auto"/>
          </w:tcPr>
          <w:p w14:paraId="0E0A6774" w14:textId="77777777" w:rsidR="00A01204" w:rsidRPr="0008241C" w:rsidRDefault="00A01204" w:rsidP="00A01204">
            <w:r w:rsidRPr="0008241C">
              <w:t>1972</w:t>
            </w:r>
          </w:p>
        </w:tc>
        <w:tc>
          <w:tcPr>
            <w:tcW w:w="3118" w:type="dxa"/>
            <w:shd w:val="clear" w:color="auto" w:fill="auto"/>
          </w:tcPr>
          <w:p w14:paraId="402F8530" w14:textId="77777777" w:rsidR="00A01204" w:rsidRPr="0008241C" w:rsidRDefault="00A01204" w:rsidP="00A01204">
            <w:r w:rsidRPr="0008241C">
              <w:t>World Heritage Convention</w:t>
            </w:r>
          </w:p>
        </w:tc>
        <w:tc>
          <w:tcPr>
            <w:tcW w:w="5216" w:type="dxa"/>
            <w:tcBorders>
              <w:bottom w:val="single" w:sz="4" w:space="0" w:color="auto"/>
            </w:tcBorders>
            <w:shd w:val="clear" w:color="auto" w:fill="auto"/>
          </w:tcPr>
          <w:p w14:paraId="7A15572E" w14:textId="77777777" w:rsidR="00A01204" w:rsidRPr="0008241C" w:rsidRDefault="00A01204" w:rsidP="00A01204">
            <w:r w:rsidRPr="0008241C">
              <w:t>Address the protection of cultural and natural heritage at the national level</w:t>
            </w:r>
          </w:p>
        </w:tc>
      </w:tr>
      <w:tr w:rsidR="00A01204" w:rsidRPr="0008241C" w14:paraId="1D976194" w14:textId="77777777" w:rsidTr="00642B4F">
        <w:tc>
          <w:tcPr>
            <w:tcW w:w="846" w:type="dxa"/>
            <w:shd w:val="clear" w:color="auto" w:fill="auto"/>
          </w:tcPr>
          <w:p w14:paraId="66FF4B34" w14:textId="77777777" w:rsidR="00A01204" w:rsidRPr="0008241C" w:rsidRDefault="00A01204" w:rsidP="00A01204">
            <w:r w:rsidRPr="0008241C">
              <w:t>1973</w:t>
            </w:r>
          </w:p>
        </w:tc>
        <w:tc>
          <w:tcPr>
            <w:tcW w:w="3118" w:type="dxa"/>
            <w:shd w:val="clear" w:color="auto" w:fill="auto"/>
          </w:tcPr>
          <w:p w14:paraId="6AF4F2F0" w14:textId="77777777" w:rsidR="00A01204" w:rsidRPr="0008241C" w:rsidRDefault="00A01204" w:rsidP="00A01204">
            <w:r w:rsidRPr="0008241C">
              <w:t>Convention on International Trade in Endangered Species (CITES)</w:t>
            </w:r>
          </w:p>
        </w:tc>
        <w:tc>
          <w:tcPr>
            <w:tcW w:w="5216" w:type="dxa"/>
            <w:shd w:val="clear" w:color="auto" w:fill="auto"/>
          </w:tcPr>
          <w:p w14:paraId="5218D45A" w14:textId="77777777" w:rsidR="00A01204" w:rsidRPr="0008241C" w:rsidRDefault="00A01204" w:rsidP="00A01204">
            <w:r w:rsidRPr="0008241C">
              <w:t>Ensure that the international trade of wild animals and plants does not threaten their survival.</w:t>
            </w:r>
          </w:p>
        </w:tc>
      </w:tr>
      <w:tr w:rsidR="00A01204" w:rsidRPr="0008241C" w14:paraId="0B016C3C" w14:textId="77777777" w:rsidTr="00642B4F">
        <w:tc>
          <w:tcPr>
            <w:tcW w:w="846" w:type="dxa"/>
            <w:shd w:val="clear" w:color="auto" w:fill="auto"/>
          </w:tcPr>
          <w:p w14:paraId="53873F49" w14:textId="77777777" w:rsidR="00A01204" w:rsidRPr="0008241C" w:rsidRDefault="00A01204" w:rsidP="00A01204">
            <w:r w:rsidRPr="0008241C">
              <w:rPr>
                <w:rFonts w:eastAsia="Calibri"/>
                <w:kern w:val="2"/>
                <w:lang w:eastAsia="ja-JP"/>
              </w:rPr>
              <w:t>1979</w:t>
            </w:r>
          </w:p>
        </w:tc>
        <w:tc>
          <w:tcPr>
            <w:tcW w:w="3118" w:type="dxa"/>
            <w:shd w:val="clear" w:color="auto" w:fill="auto"/>
          </w:tcPr>
          <w:p w14:paraId="0693A92B" w14:textId="77777777" w:rsidR="00A01204" w:rsidRPr="0008241C" w:rsidRDefault="00A01204" w:rsidP="00A01204">
            <w:r w:rsidRPr="0008241C">
              <w:rPr>
                <w:rFonts w:eastAsia="Calibri"/>
                <w:kern w:val="2"/>
                <w:lang w:eastAsia="ja-JP"/>
              </w:rPr>
              <w:t>Convention on Conservation of Migratory Species (CMS)</w:t>
            </w:r>
          </w:p>
        </w:tc>
        <w:tc>
          <w:tcPr>
            <w:tcW w:w="5216" w:type="dxa"/>
            <w:shd w:val="clear" w:color="auto" w:fill="auto"/>
          </w:tcPr>
          <w:p w14:paraId="69CD7B55" w14:textId="77777777" w:rsidR="00A01204" w:rsidRPr="0008241C" w:rsidRDefault="00A01204" w:rsidP="00A01204">
            <w:r w:rsidRPr="0008241C">
              <w:rPr>
                <w:rFonts w:eastAsia="Calibri"/>
                <w:kern w:val="2"/>
                <w:lang w:eastAsia="ja-JP"/>
              </w:rPr>
              <w:t>Boost and coordinate conservation efforts</w:t>
            </w:r>
            <w:r w:rsidRPr="0008241C">
              <w:t xml:space="preserve"> for</w:t>
            </w:r>
            <w:r w:rsidRPr="0008241C">
              <w:rPr>
                <w:rFonts w:eastAsia="Calibri"/>
                <w:kern w:val="2"/>
                <w:lang w:eastAsia="ja-JP"/>
              </w:rPr>
              <w:t xml:space="preserve"> terrestrial, marine and avian migratory species throughout their migratory range</w:t>
            </w:r>
          </w:p>
        </w:tc>
      </w:tr>
      <w:tr w:rsidR="00A01204" w:rsidRPr="0008241C" w14:paraId="415BADBB" w14:textId="77777777" w:rsidTr="00642B4F">
        <w:tc>
          <w:tcPr>
            <w:tcW w:w="846" w:type="dxa"/>
            <w:shd w:val="clear" w:color="auto" w:fill="auto"/>
          </w:tcPr>
          <w:p w14:paraId="50A1F30B" w14:textId="77777777" w:rsidR="00A01204" w:rsidRPr="0008241C" w:rsidRDefault="00A01204" w:rsidP="00A01204">
            <w:r w:rsidRPr="0008241C">
              <w:rPr>
                <w:rFonts w:eastAsia="Calibri"/>
                <w:kern w:val="2"/>
                <w:lang w:eastAsia="ja-JP"/>
              </w:rPr>
              <w:t>1982</w:t>
            </w:r>
          </w:p>
        </w:tc>
        <w:tc>
          <w:tcPr>
            <w:tcW w:w="3118" w:type="dxa"/>
            <w:shd w:val="clear" w:color="auto" w:fill="auto"/>
          </w:tcPr>
          <w:p w14:paraId="6FF5BE24" w14:textId="77777777" w:rsidR="00A01204" w:rsidRPr="0008241C" w:rsidRDefault="00A01204" w:rsidP="00A01204">
            <w:r w:rsidRPr="0008241C">
              <w:rPr>
                <w:rFonts w:eastAsia="Calibri"/>
                <w:kern w:val="2"/>
                <w:lang w:eastAsia="ja-JP"/>
              </w:rPr>
              <w:t>The Brundtland Commission</w:t>
            </w:r>
          </w:p>
        </w:tc>
        <w:tc>
          <w:tcPr>
            <w:tcW w:w="5216" w:type="dxa"/>
            <w:shd w:val="clear" w:color="auto" w:fill="auto"/>
          </w:tcPr>
          <w:p w14:paraId="418C606B" w14:textId="77777777" w:rsidR="00A01204" w:rsidRPr="0008241C" w:rsidRDefault="00A01204" w:rsidP="00A01204">
            <w:r w:rsidRPr="0008241C">
              <w:t>P</w:t>
            </w:r>
            <w:r w:rsidRPr="0008241C">
              <w:rPr>
                <w:rFonts w:eastAsia="Calibri"/>
                <w:kern w:val="2"/>
                <w:lang w:eastAsia="ja-JP"/>
              </w:rPr>
              <w:t>ublishe</w:t>
            </w:r>
            <w:r w:rsidRPr="0008241C">
              <w:t>d</w:t>
            </w:r>
            <w:r w:rsidRPr="0008241C">
              <w:rPr>
                <w:rFonts w:eastAsia="Calibri"/>
                <w:kern w:val="2"/>
                <w:lang w:eastAsia="ja-JP"/>
              </w:rPr>
              <w:t xml:space="preserve"> “Our Common Future”, which defin</w:t>
            </w:r>
            <w:r w:rsidRPr="0008241C">
              <w:t>ed</w:t>
            </w:r>
            <w:r w:rsidRPr="0008241C">
              <w:rPr>
                <w:rFonts w:eastAsia="Calibri"/>
                <w:kern w:val="2"/>
                <w:lang w:eastAsia="ja-JP"/>
              </w:rPr>
              <w:t xml:space="preserve"> sustainable development and offer</w:t>
            </w:r>
            <w:r w:rsidRPr="0008241C">
              <w:t>ed</w:t>
            </w:r>
            <w:r w:rsidRPr="0008241C">
              <w:rPr>
                <w:rFonts w:eastAsia="Calibri"/>
                <w:kern w:val="2"/>
                <w:lang w:eastAsia="ja-JP"/>
              </w:rPr>
              <w:t xml:space="preserve"> a blueprint for future work on sustainability</w:t>
            </w:r>
          </w:p>
        </w:tc>
      </w:tr>
      <w:tr w:rsidR="00A01204" w:rsidRPr="0008241C" w14:paraId="696CCFD5" w14:textId="77777777" w:rsidTr="00642B4F">
        <w:tc>
          <w:tcPr>
            <w:tcW w:w="846" w:type="dxa"/>
            <w:shd w:val="clear" w:color="auto" w:fill="auto"/>
          </w:tcPr>
          <w:p w14:paraId="7524B5FF" w14:textId="77777777" w:rsidR="00A01204" w:rsidRPr="0008241C" w:rsidRDefault="00A01204" w:rsidP="00A01204">
            <w:r w:rsidRPr="0008241C">
              <w:rPr>
                <w:rFonts w:eastAsia="Calibri"/>
                <w:kern w:val="2"/>
                <w:lang w:eastAsia="ja-JP"/>
              </w:rPr>
              <w:t>1992</w:t>
            </w:r>
          </w:p>
        </w:tc>
        <w:tc>
          <w:tcPr>
            <w:tcW w:w="3118" w:type="dxa"/>
            <w:shd w:val="clear" w:color="auto" w:fill="auto"/>
          </w:tcPr>
          <w:p w14:paraId="1C66FA64" w14:textId="77777777" w:rsidR="00A01204" w:rsidRPr="0008241C" w:rsidRDefault="00A01204" w:rsidP="00A01204">
            <w:r w:rsidRPr="0008241C">
              <w:rPr>
                <w:rFonts w:eastAsia="Calibri"/>
                <w:kern w:val="2"/>
                <w:lang w:eastAsia="ja-JP"/>
              </w:rPr>
              <w:t>Agenda 21 and the a</w:t>
            </w:r>
            <w:r w:rsidRPr="0008241C">
              <w:t>doption of</w:t>
            </w:r>
            <w:r w:rsidRPr="0008241C">
              <w:rPr>
                <w:rFonts w:eastAsia="Calibri"/>
                <w:kern w:val="2"/>
                <w:lang w:eastAsia="ja-JP"/>
              </w:rPr>
              <w:t xml:space="preserve"> CBD, UNFCCC and the UNCCD</w:t>
            </w:r>
          </w:p>
        </w:tc>
        <w:tc>
          <w:tcPr>
            <w:tcW w:w="5216" w:type="dxa"/>
            <w:shd w:val="clear" w:color="auto" w:fill="auto"/>
          </w:tcPr>
          <w:p w14:paraId="35A08075" w14:textId="77777777" w:rsidR="00A01204" w:rsidRPr="0008241C" w:rsidRDefault="00A01204" w:rsidP="00A01204">
            <w:r w:rsidRPr="0008241C">
              <w:t>Regarding CBD: p</w:t>
            </w:r>
            <w:r w:rsidRPr="0008241C">
              <w:rPr>
                <w:rFonts w:eastAsia="Calibri"/>
                <w:kern w:val="2"/>
                <w:lang w:eastAsia="ja-JP"/>
              </w:rPr>
              <w:t xml:space="preserve">romote the conservation and sustainable use of biodiversity. Safeguard access to and benefit sharing from the use of biodiversity. </w:t>
            </w:r>
          </w:p>
        </w:tc>
      </w:tr>
      <w:tr w:rsidR="00A01204" w:rsidRPr="0008241C" w14:paraId="531AB466" w14:textId="77777777" w:rsidTr="00642B4F">
        <w:tc>
          <w:tcPr>
            <w:tcW w:w="846" w:type="dxa"/>
            <w:shd w:val="clear" w:color="auto" w:fill="auto"/>
          </w:tcPr>
          <w:p w14:paraId="0E6E1B96" w14:textId="77777777" w:rsidR="00A01204" w:rsidRPr="0008241C" w:rsidRDefault="00A01204" w:rsidP="00A01204">
            <w:r w:rsidRPr="0008241C">
              <w:rPr>
                <w:rFonts w:eastAsia="Calibri"/>
                <w:kern w:val="2"/>
                <w:lang w:eastAsia="ja-JP"/>
              </w:rPr>
              <w:t>2000</w:t>
            </w:r>
          </w:p>
        </w:tc>
        <w:tc>
          <w:tcPr>
            <w:tcW w:w="3118" w:type="dxa"/>
            <w:shd w:val="clear" w:color="auto" w:fill="auto"/>
          </w:tcPr>
          <w:p w14:paraId="312510FA" w14:textId="77777777" w:rsidR="00A01204" w:rsidRPr="0008241C" w:rsidRDefault="00A01204" w:rsidP="00A01204">
            <w:r w:rsidRPr="0008241C">
              <w:rPr>
                <w:rFonts w:eastAsia="Calibri"/>
                <w:kern w:val="2"/>
                <w:lang w:eastAsia="ja-JP"/>
              </w:rPr>
              <w:t>CBD-COP5, Nairobi</w:t>
            </w:r>
          </w:p>
        </w:tc>
        <w:tc>
          <w:tcPr>
            <w:tcW w:w="5216" w:type="dxa"/>
            <w:shd w:val="clear" w:color="auto" w:fill="auto"/>
          </w:tcPr>
          <w:p w14:paraId="7609053C" w14:textId="77777777" w:rsidR="00A01204" w:rsidRPr="0008241C" w:rsidRDefault="00A01204" w:rsidP="00A01204">
            <w:r w:rsidRPr="0008241C">
              <w:rPr>
                <w:rFonts w:eastAsia="Calibri"/>
                <w:kern w:val="2"/>
                <w:lang w:eastAsia="ja-JP"/>
              </w:rPr>
              <w:t>Open</w:t>
            </w:r>
            <w:r w:rsidRPr="0008241C">
              <w:t>ed</w:t>
            </w:r>
            <w:r w:rsidRPr="0008241C">
              <w:rPr>
                <w:rFonts w:eastAsia="Calibri"/>
                <w:kern w:val="2"/>
                <w:lang w:eastAsia="ja-JP"/>
              </w:rPr>
              <w:t xml:space="preserve"> for signature the Cartagena protocol on biosafety, which enter</w:t>
            </w:r>
            <w:r w:rsidRPr="0008241C">
              <w:t>ed</w:t>
            </w:r>
            <w:r w:rsidRPr="0008241C">
              <w:rPr>
                <w:rFonts w:eastAsia="Calibri"/>
                <w:kern w:val="2"/>
                <w:lang w:eastAsia="ja-JP"/>
              </w:rPr>
              <w:t xml:space="preserve"> into force in 2003</w:t>
            </w:r>
          </w:p>
        </w:tc>
      </w:tr>
      <w:tr w:rsidR="00A01204" w:rsidRPr="0008241C" w14:paraId="7175A5B4" w14:textId="77777777" w:rsidTr="00642B4F">
        <w:tc>
          <w:tcPr>
            <w:tcW w:w="846" w:type="dxa"/>
            <w:shd w:val="clear" w:color="auto" w:fill="auto"/>
          </w:tcPr>
          <w:p w14:paraId="42879295" w14:textId="77777777" w:rsidR="00A01204" w:rsidRPr="0008241C" w:rsidRDefault="00A01204" w:rsidP="00A01204">
            <w:r w:rsidRPr="0008241C">
              <w:rPr>
                <w:rFonts w:eastAsia="Calibri"/>
                <w:kern w:val="2"/>
                <w:lang w:eastAsia="ja-JP"/>
              </w:rPr>
              <w:t>2002</w:t>
            </w:r>
          </w:p>
        </w:tc>
        <w:tc>
          <w:tcPr>
            <w:tcW w:w="3118" w:type="dxa"/>
            <w:shd w:val="clear" w:color="auto" w:fill="auto"/>
          </w:tcPr>
          <w:p w14:paraId="660F3CB0" w14:textId="77777777" w:rsidR="00A01204" w:rsidRPr="0008241C" w:rsidRDefault="00A01204" w:rsidP="00A01204">
            <w:r w:rsidRPr="0008241C">
              <w:rPr>
                <w:rFonts w:eastAsia="Calibri"/>
                <w:kern w:val="2"/>
                <w:lang w:eastAsia="ja-JP"/>
              </w:rPr>
              <w:t>CBD-COP6, The Hague</w:t>
            </w:r>
          </w:p>
        </w:tc>
        <w:tc>
          <w:tcPr>
            <w:tcW w:w="5216" w:type="dxa"/>
            <w:shd w:val="clear" w:color="auto" w:fill="auto"/>
          </w:tcPr>
          <w:p w14:paraId="71980E9E" w14:textId="77777777" w:rsidR="00A01204" w:rsidRPr="0008241C" w:rsidRDefault="00A01204" w:rsidP="00A01204">
            <w:r w:rsidRPr="0008241C">
              <w:rPr>
                <w:rFonts w:eastAsia="Calibri"/>
                <w:kern w:val="2"/>
                <w:lang w:eastAsia="ja-JP"/>
              </w:rPr>
              <w:t>Adopt</w:t>
            </w:r>
            <w:r w:rsidRPr="0008241C">
              <w:t>ed</w:t>
            </w:r>
            <w:r w:rsidRPr="0008241C">
              <w:rPr>
                <w:rFonts w:eastAsia="Calibri"/>
                <w:kern w:val="2"/>
                <w:lang w:eastAsia="ja-JP"/>
              </w:rPr>
              <w:t xml:space="preserve"> first CBD strategic plan (VI/26) targeting to significantly reduce the rate of biodiversity loss by 2010 </w:t>
            </w:r>
          </w:p>
        </w:tc>
      </w:tr>
      <w:tr w:rsidR="00A01204" w:rsidRPr="0008241C" w14:paraId="6D02B33C" w14:textId="77777777" w:rsidTr="00642B4F">
        <w:trPr>
          <w:trHeight w:val="70"/>
        </w:trPr>
        <w:tc>
          <w:tcPr>
            <w:tcW w:w="846" w:type="dxa"/>
            <w:shd w:val="clear" w:color="auto" w:fill="auto"/>
          </w:tcPr>
          <w:p w14:paraId="4962D038" w14:textId="77777777" w:rsidR="00A01204" w:rsidRPr="0008241C" w:rsidRDefault="00A01204" w:rsidP="00A01204">
            <w:r w:rsidRPr="0008241C">
              <w:rPr>
                <w:rFonts w:eastAsia="Calibri"/>
                <w:kern w:val="2"/>
                <w:lang w:eastAsia="ja-JP"/>
              </w:rPr>
              <w:t>2002-2005</w:t>
            </w:r>
          </w:p>
        </w:tc>
        <w:tc>
          <w:tcPr>
            <w:tcW w:w="3118" w:type="dxa"/>
            <w:shd w:val="clear" w:color="auto" w:fill="auto"/>
          </w:tcPr>
          <w:p w14:paraId="6EDAC87C" w14:textId="77777777" w:rsidR="00A01204" w:rsidRPr="0008241C" w:rsidRDefault="00A01204" w:rsidP="00A01204">
            <w:r w:rsidRPr="0008241C">
              <w:rPr>
                <w:rFonts w:eastAsia="Calibri"/>
                <w:kern w:val="2"/>
                <w:lang w:eastAsia="ja-JP"/>
              </w:rPr>
              <w:t>Millennium Ecosystem Assessment</w:t>
            </w:r>
          </w:p>
        </w:tc>
        <w:tc>
          <w:tcPr>
            <w:tcW w:w="5216" w:type="dxa"/>
            <w:shd w:val="clear" w:color="auto" w:fill="auto"/>
          </w:tcPr>
          <w:p w14:paraId="5A4A3C93" w14:textId="77777777" w:rsidR="00A01204" w:rsidRPr="0008241C" w:rsidRDefault="00A01204" w:rsidP="00A01204">
            <w:r w:rsidRPr="0008241C">
              <w:t>Provided the first global assessment of biodiversity and ecosystem services. Popularised the ecosystem services approach and helped m</w:t>
            </w:r>
            <w:r w:rsidRPr="0008241C">
              <w:rPr>
                <w:rFonts w:eastAsia="Calibri"/>
                <w:kern w:val="2"/>
                <w:lang w:eastAsia="ja-JP"/>
              </w:rPr>
              <w:t>ainstream</w:t>
            </w:r>
            <w:r w:rsidRPr="0008241C">
              <w:t xml:space="preserve"> it</w:t>
            </w:r>
            <w:r w:rsidRPr="0008241C">
              <w:rPr>
                <w:rFonts w:eastAsia="Calibri"/>
                <w:kern w:val="2"/>
                <w:lang w:eastAsia="ja-JP"/>
              </w:rPr>
              <w:t xml:space="preserve"> into international environmental policies </w:t>
            </w:r>
            <w:r w:rsidRPr="0008241C">
              <w:t>and discourses</w:t>
            </w:r>
          </w:p>
        </w:tc>
      </w:tr>
      <w:tr w:rsidR="00A01204" w:rsidRPr="0008241C" w14:paraId="38C7D19E" w14:textId="77777777" w:rsidTr="00642B4F">
        <w:tc>
          <w:tcPr>
            <w:tcW w:w="846" w:type="dxa"/>
            <w:vMerge w:val="restart"/>
            <w:shd w:val="clear" w:color="auto" w:fill="auto"/>
          </w:tcPr>
          <w:p w14:paraId="1BA2EADA" w14:textId="77777777" w:rsidR="00A01204" w:rsidRPr="0008241C" w:rsidRDefault="00A01204" w:rsidP="00A01204">
            <w:r w:rsidRPr="0008241C">
              <w:rPr>
                <w:rFonts w:eastAsia="Calibri"/>
                <w:kern w:val="2"/>
                <w:lang w:eastAsia="ja-JP"/>
              </w:rPr>
              <w:t>2004</w:t>
            </w:r>
          </w:p>
        </w:tc>
        <w:tc>
          <w:tcPr>
            <w:tcW w:w="3118" w:type="dxa"/>
            <w:shd w:val="clear" w:color="auto" w:fill="auto"/>
          </w:tcPr>
          <w:p w14:paraId="54186FF5" w14:textId="77777777" w:rsidR="00A01204" w:rsidRPr="0008241C" w:rsidRDefault="00A01204" w:rsidP="00A01204">
            <w:r w:rsidRPr="0008241C">
              <w:rPr>
                <w:rFonts w:eastAsia="Calibri"/>
                <w:kern w:val="2"/>
                <w:lang w:eastAsia="ja-JP"/>
              </w:rPr>
              <w:t>International Treaty on Plant Genetic Resources for Food and Agriculture</w:t>
            </w:r>
          </w:p>
        </w:tc>
        <w:tc>
          <w:tcPr>
            <w:tcW w:w="5216" w:type="dxa"/>
            <w:shd w:val="clear" w:color="auto" w:fill="auto"/>
          </w:tcPr>
          <w:p w14:paraId="488BDDC6" w14:textId="77777777" w:rsidR="00A01204" w:rsidRPr="0008241C" w:rsidRDefault="00A01204" w:rsidP="00A01204">
            <w:r w:rsidRPr="0008241C">
              <w:rPr>
                <w:rFonts w:eastAsia="Calibri"/>
                <w:kern w:val="2"/>
                <w:lang w:eastAsia="ja-JP"/>
              </w:rPr>
              <w:t>Adopt</w:t>
            </w:r>
            <w:r w:rsidRPr="0008241C">
              <w:t>ed</w:t>
            </w:r>
            <w:r w:rsidRPr="0008241C">
              <w:rPr>
                <w:rFonts w:eastAsia="Calibri"/>
                <w:kern w:val="2"/>
                <w:lang w:eastAsia="ja-JP"/>
              </w:rPr>
              <w:t xml:space="preserve"> the Global Plan of Action and legally binding International Treaty on Plant Genetic Resources for Food and Agriculture</w:t>
            </w:r>
          </w:p>
        </w:tc>
      </w:tr>
      <w:tr w:rsidR="00A01204" w:rsidRPr="0008241C" w14:paraId="0EA558B4" w14:textId="77777777" w:rsidTr="00642B4F">
        <w:trPr>
          <w:trHeight w:val="506"/>
        </w:trPr>
        <w:tc>
          <w:tcPr>
            <w:tcW w:w="846" w:type="dxa"/>
            <w:vMerge/>
            <w:shd w:val="clear" w:color="auto" w:fill="auto"/>
          </w:tcPr>
          <w:p w14:paraId="64C16852" w14:textId="77777777" w:rsidR="00A01204" w:rsidRPr="0008241C" w:rsidRDefault="00A01204" w:rsidP="00A01204"/>
        </w:tc>
        <w:tc>
          <w:tcPr>
            <w:tcW w:w="3118" w:type="dxa"/>
            <w:shd w:val="clear" w:color="auto" w:fill="auto"/>
          </w:tcPr>
          <w:p w14:paraId="6ACC0E64" w14:textId="77777777" w:rsidR="00A01204" w:rsidRPr="0008241C" w:rsidRDefault="00A01204" w:rsidP="00A01204">
            <w:r w:rsidRPr="0008241C">
              <w:rPr>
                <w:rFonts w:eastAsia="Calibri"/>
                <w:kern w:val="2"/>
                <w:lang w:eastAsia="ja-JP"/>
              </w:rPr>
              <w:t>CBD-COP7, Kuala Lumpur</w:t>
            </w:r>
          </w:p>
        </w:tc>
        <w:tc>
          <w:tcPr>
            <w:tcW w:w="5216" w:type="dxa"/>
            <w:shd w:val="clear" w:color="auto" w:fill="auto"/>
          </w:tcPr>
          <w:p w14:paraId="31511527" w14:textId="77777777" w:rsidR="00A01204" w:rsidRPr="0008241C" w:rsidRDefault="00A01204" w:rsidP="00A01204">
            <w:r w:rsidRPr="0008241C">
              <w:t>Promote the</w:t>
            </w:r>
            <w:r w:rsidRPr="0008241C">
              <w:rPr>
                <w:rFonts w:eastAsia="Calibri"/>
                <w:kern w:val="2"/>
                <w:lang w:eastAsia="ja-JP"/>
              </w:rPr>
              <w:t xml:space="preserve"> Addis Ababa principles and guidelines on the sustainable use of biodiversity (VII/12)</w:t>
            </w:r>
          </w:p>
        </w:tc>
      </w:tr>
      <w:tr w:rsidR="00A01204" w:rsidRPr="0008241C" w14:paraId="22B5B13F" w14:textId="77777777" w:rsidTr="00642B4F">
        <w:tc>
          <w:tcPr>
            <w:tcW w:w="846" w:type="dxa"/>
            <w:shd w:val="clear" w:color="auto" w:fill="auto"/>
          </w:tcPr>
          <w:p w14:paraId="7848BB91" w14:textId="77777777" w:rsidR="00A01204" w:rsidRPr="0008241C" w:rsidRDefault="00A01204" w:rsidP="00A01204">
            <w:r w:rsidRPr="0008241C">
              <w:rPr>
                <w:rFonts w:eastAsia="Calibri"/>
                <w:kern w:val="2"/>
                <w:lang w:eastAsia="ja-JP"/>
              </w:rPr>
              <w:t>2010</w:t>
            </w:r>
          </w:p>
        </w:tc>
        <w:tc>
          <w:tcPr>
            <w:tcW w:w="3118" w:type="dxa"/>
            <w:shd w:val="clear" w:color="auto" w:fill="auto"/>
          </w:tcPr>
          <w:p w14:paraId="1950A323" w14:textId="77777777" w:rsidR="00A01204" w:rsidRPr="0008241C" w:rsidRDefault="00A01204" w:rsidP="00A01204">
            <w:r w:rsidRPr="0008241C">
              <w:rPr>
                <w:rFonts w:eastAsia="Calibri"/>
                <w:kern w:val="2"/>
                <w:lang w:eastAsia="ja-JP"/>
              </w:rPr>
              <w:t>CBD-COP10, Nagoya</w:t>
            </w:r>
          </w:p>
        </w:tc>
        <w:tc>
          <w:tcPr>
            <w:tcW w:w="5216" w:type="dxa"/>
            <w:shd w:val="clear" w:color="auto" w:fill="FFFFFF"/>
          </w:tcPr>
          <w:p w14:paraId="458F3A20" w14:textId="77777777" w:rsidR="00A01204" w:rsidRPr="0008241C" w:rsidRDefault="00A01204" w:rsidP="00A01204">
            <w:r w:rsidRPr="0008241C">
              <w:rPr>
                <w:rFonts w:eastAsia="Calibri"/>
                <w:kern w:val="2"/>
                <w:lang w:eastAsia="ja-JP"/>
              </w:rPr>
              <w:t>Dr</w:t>
            </w:r>
            <w:r w:rsidRPr="0008241C">
              <w:t>e</w:t>
            </w:r>
            <w:r w:rsidRPr="0008241C">
              <w:rPr>
                <w:rFonts w:eastAsia="Calibri"/>
                <w:kern w:val="2"/>
                <w:lang w:eastAsia="ja-JP"/>
              </w:rPr>
              <w:t xml:space="preserve">w </w:t>
            </w:r>
            <w:r w:rsidRPr="0008241C">
              <w:t xml:space="preserve">a </w:t>
            </w:r>
            <w:r w:rsidRPr="0008241C">
              <w:rPr>
                <w:rFonts w:eastAsia="Calibri"/>
                <w:kern w:val="2"/>
                <w:lang w:eastAsia="ja-JP"/>
              </w:rPr>
              <w:t xml:space="preserve">new CBD strategic plan 2010-2020, including the Aichi </w:t>
            </w:r>
            <w:r w:rsidRPr="0008241C">
              <w:t xml:space="preserve">Biodiversity </w:t>
            </w:r>
            <w:r w:rsidRPr="0008241C">
              <w:rPr>
                <w:rFonts w:eastAsia="Calibri"/>
                <w:kern w:val="2"/>
                <w:lang w:eastAsia="ja-JP"/>
              </w:rPr>
              <w:t>Targets. Adopt</w:t>
            </w:r>
            <w:r w:rsidRPr="0008241C">
              <w:t>ed</w:t>
            </w:r>
            <w:r w:rsidRPr="0008241C">
              <w:rPr>
                <w:rFonts w:eastAsia="Calibri"/>
                <w:kern w:val="2"/>
                <w:lang w:eastAsia="ja-JP"/>
              </w:rPr>
              <w:t xml:space="preserve"> the Nagoya </w:t>
            </w:r>
            <w:r w:rsidRPr="0008241C">
              <w:t>P</w:t>
            </w:r>
            <w:r w:rsidRPr="0008241C">
              <w:rPr>
                <w:rFonts w:eastAsia="Calibri"/>
                <w:kern w:val="2"/>
                <w:lang w:eastAsia="ja-JP"/>
              </w:rPr>
              <w:t xml:space="preserve">rotocol on </w:t>
            </w:r>
            <w:r w:rsidRPr="0008241C">
              <w:rPr>
                <w:kern w:val="2"/>
                <w:lang w:eastAsia="ja-JP"/>
              </w:rPr>
              <w:t>Access and Benefit-sharing</w:t>
            </w:r>
          </w:p>
        </w:tc>
      </w:tr>
      <w:tr w:rsidR="00A01204" w:rsidRPr="0008241C" w14:paraId="3FBA2439" w14:textId="77777777" w:rsidTr="00642B4F">
        <w:tc>
          <w:tcPr>
            <w:tcW w:w="846" w:type="dxa"/>
            <w:shd w:val="clear" w:color="auto" w:fill="auto"/>
          </w:tcPr>
          <w:p w14:paraId="2F5D8CA3" w14:textId="77777777" w:rsidR="00A01204" w:rsidRPr="0008241C" w:rsidRDefault="00A01204" w:rsidP="00A01204">
            <w:r w:rsidRPr="0008241C">
              <w:rPr>
                <w:rFonts w:eastAsia="Calibri"/>
                <w:kern w:val="2"/>
                <w:lang w:eastAsia="ja-JP"/>
              </w:rPr>
              <w:t>2012</w:t>
            </w:r>
          </w:p>
        </w:tc>
        <w:tc>
          <w:tcPr>
            <w:tcW w:w="3118" w:type="dxa"/>
            <w:shd w:val="clear" w:color="auto" w:fill="auto"/>
          </w:tcPr>
          <w:p w14:paraId="32E91F62" w14:textId="77777777" w:rsidR="00A01204" w:rsidRPr="0008241C" w:rsidRDefault="00A01204" w:rsidP="00A01204">
            <w:r w:rsidRPr="0008241C">
              <w:rPr>
                <w:rFonts w:eastAsia="Calibri"/>
                <w:kern w:val="2"/>
                <w:lang w:eastAsia="ja-JP"/>
              </w:rPr>
              <w:t>IPBES inception meeting, Panama</w:t>
            </w:r>
          </w:p>
        </w:tc>
        <w:tc>
          <w:tcPr>
            <w:tcW w:w="5216" w:type="dxa"/>
            <w:shd w:val="clear" w:color="auto" w:fill="FFFFFF"/>
          </w:tcPr>
          <w:p w14:paraId="3465C819" w14:textId="77777777" w:rsidR="00A01204" w:rsidRPr="0008241C" w:rsidRDefault="00A01204" w:rsidP="00A01204">
            <w:r w:rsidRPr="0008241C">
              <w:rPr>
                <w:rFonts w:eastAsia="Calibri"/>
                <w:kern w:val="2"/>
                <w:lang w:eastAsia="ja-JP"/>
              </w:rPr>
              <w:t>Approv</w:t>
            </w:r>
            <w:r w:rsidRPr="0008241C">
              <w:t>ed</w:t>
            </w:r>
            <w:r w:rsidRPr="0008241C">
              <w:rPr>
                <w:rFonts w:eastAsia="Calibri"/>
                <w:kern w:val="2"/>
                <w:lang w:eastAsia="ja-JP"/>
              </w:rPr>
              <w:t xml:space="preserve"> the main functions of IPBES to conduct global, regional and thematic assessments, as well as provide support on policy tools and methodologies</w:t>
            </w:r>
          </w:p>
        </w:tc>
      </w:tr>
      <w:tr w:rsidR="00A01204" w:rsidRPr="0008241C" w14:paraId="60600D1E" w14:textId="77777777" w:rsidTr="00642B4F">
        <w:tc>
          <w:tcPr>
            <w:tcW w:w="846" w:type="dxa"/>
            <w:shd w:val="clear" w:color="auto" w:fill="auto"/>
          </w:tcPr>
          <w:p w14:paraId="630C80F0" w14:textId="77777777" w:rsidR="00A01204" w:rsidRPr="0008241C" w:rsidRDefault="00A01204" w:rsidP="00A01204">
            <w:r w:rsidRPr="0008241C">
              <w:rPr>
                <w:rFonts w:eastAsia="Calibri"/>
                <w:kern w:val="2"/>
                <w:lang w:eastAsia="ja-JP"/>
              </w:rPr>
              <w:t>2013</w:t>
            </w:r>
          </w:p>
        </w:tc>
        <w:tc>
          <w:tcPr>
            <w:tcW w:w="3118" w:type="dxa"/>
            <w:shd w:val="clear" w:color="auto" w:fill="auto"/>
          </w:tcPr>
          <w:p w14:paraId="71BB560B" w14:textId="77777777" w:rsidR="00A01204" w:rsidRPr="0008241C" w:rsidRDefault="00A01204" w:rsidP="00A01204">
            <w:r w:rsidRPr="0008241C">
              <w:rPr>
                <w:rFonts w:eastAsia="Calibri"/>
                <w:kern w:val="2"/>
                <w:lang w:eastAsia="ja-JP"/>
              </w:rPr>
              <w:t>IPBES-2, Antalya</w:t>
            </w:r>
          </w:p>
        </w:tc>
        <w:tc>
          <w:tcPr>
            <w:tcW w:w="5216" w:type="dxa"/>
            <w:shd w:val="clear" w:color="auto" w:fill="auto"/>
          </w:tcPr>
          <w:p w14:paraId="3AE0E28D" w14:textId="77777777" w:rsidR="00A01204" w:rsidRPr="0008241C" w:rsidRDefault="00A01204" w:rsidP="00A01204">
            <w:r w:rsidRPr="0008241C">
              <w:rPr>
                <w:rFonts w:eastAsia="Calibri"/>
                <w:kern w:val="2"/>
                <w:lang w:eastAsia="ja-JP"/>
              </w:rPr>
              <w:t>Decided the first IPBES work programme (2014-2018)</w:t>
            </w:r>
          </w:p>
        </w:tc>
      </w:tr>
    </w:tbl>
    <w:p w14:paraId="5FE42631" w14:textId="77777777" w:rsidR="00A01204" w:rsidRPr="0008241C" w:rsidRDefault="00A01204" w:rsidP="00A01204">
      <w:pPr>
        <w:rPr>
          <w:sz w:val="22"/>
          <w:szCs w:val="22"/>
        </w:rPr>
      </w:pPr>
    </w:p>
    <w:p w14:paraId="4E9A0E07" w14:textId="77777777" w:rsidR="00A01204" w:rsidRPr="0008241C" w:rsidRDefault="00A01204" w:rsidP="00A01204">
      <w:pPr>
        <w:rPr>
          <w:sz w:val="22"/>
          <w:szCs w:val="22"/>
        </w:rPr>
      </w:pPr>
      <w:r w:rsidRPr="0008241C">
        <w:rPr>
          <w:sz w:val="22"/>
          <w:szCs w:val="22"/>
        </w:rPr>
        <w:t xml:space="preserve">The Convention on Biological Diversity (CBD) is the dedicated MEA that aims to promote the conservation of the world’s ecosystems and biodiversity. It obliges each nation to conserve and sustainably manage their biological resourc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1992"]]},"publisher":"Earth Summit","publisher-place":"Rio de Janeiro, Brazil.","title":"Convention on biological diversity","type":"article"},"uris":["http://www.mendeley.com/documents/?uuid=da66b052-a2ec-4320-ac0b-5b29deccfc29"]}],"mendeley":{"formattedCitation":"(United Nations, 1992)","plainTextFormattedCitation":"(United Nations, 1992)","previouslyFormattedCitation":"(United Nations, 1992)"},"properties":{"noteIndex":0},"schema":"https://github.com/citation-style-language/schema/raw/master/csl-citation.json"}</w:instrText>
      </w:r>
      <w:r w:rsidRPr="0008241C">
        <w:rPr>
          <w:sz w:val="22"/>
          <w:szCs w:val="22"/>
        </w:rPr>
        <w:fldChar w:fldCharType="separate"/>
      </w:r>
      <w:r w:rsidRPr="0008241C">
        <w:rPr>
          <w:noProof/>
          <w:sz w:val="22"/>
          <w:szCs w:val="22"/>
        </w:rPr>
        <w:t>(United Nations, 1992)</w:t>
      </w:r>
      <w:r w:rsidRPr="0008241C">
        <w:rPr>
          <w:sz w:val="22"/>
          <w:szCs w:val="22"/>
        </w:rPr>
        <w:fldChar w:fldCharType="end"/>
      </w:r>
      <w:r w:rsidRPr="0008241C">
        <w:rPr>
          <w:sz w:val="22"/>
          <w:szCs w:val="22"/>
        </w:rPr>
        <w:t>, and rests across three overarching goals:</w:t>
      </w:r>
    </w:p>
    <w:p w14:paraId="0718EF6C" w14:textId="77777777" w:rsidR="00A01204" w:rsidRPr="0008241C" w:rsidRDefault="00A01204" w:rsidP="007F0414">
      <w:pPr>
        <w:numPr>
          <w:ilvl w:val="0"/>
          <w:numId w:val="14"/>
        </w:numPr>
        <w:tabs>
          <w:tab w:val="clear" w:pos="1247"/>
          <w:tab w:val="clear" w:pos="1814"/>
          <w:tab w:val="clear" w:pos="2381"/>
          <w:tab w:val="clear" w:pos="2948"/>
          <w:tab w:val="clear" w:pos="3515"/>
        </w:tabs>
        <w:contextualSpacing/>
        <w:rPr>
          <w:sz w:val="22"/>
          <w:szCs w:val="22"/>
        </w:rPr>
      </w:pPr>
      <w:r w:rsidRPr="0008241C">
        <w:rPr>
          <w:sz w:val="22"/>
          <w:szCs w:val="22"/>
        </w:rPr>
        <w:t>conservation of biological diversity;</w:t>
      </w:r>
    </w:p>
    <w:p w14:paraId="62A5C3A5" w14:textId="77777777" w:rsidR="00A01204" w:rsidRPr="0008241C" w:rsidRDefault="00A01204" w:rsidP="007F0414">
      <w:pPr>
        <w:numPr>
          <w:ilvl w:val="0"/>
          <w:numId w:val="14"/>
        </w:numPr>
        <w:tabs>
          <w:tab w:val="clear" w:pos="1247"/>
          <w:tab w:val="clear" w:pos="1814"/>
          <w:tab w:val="clear" w:pos="2381"/>
          <w:tab w:val="clear" w:pos="2948"/>
          <w:tab w:val="clear" w:pos="3515"/>
        </w:tabs>
        <w:contextualSpacing/>
        <w:rPr>
          <w:sz w:val="22"/>
          <w:szCs w:val="22"/>
        </w:rPr>
      </w:pPr>
      <w:r w:rsidRPr="0008241C">
        <w:rPr>
          <w:sz w:val="22"/>
          <w:szCs w:val="22"/>
        </w:rPr>
        <w:t>sustainable use of its components;</w:t>
      </w:r>
    </w:p>
    <w:p w14:paraId="0C4F80BD" w14:textId="77777777" w:rsidR="00A01204" w:rsidRPr="0008241C" w:rsidRDefault="00A01204" w:rsidP="007F0414">
      <w:pPr>
        <w:numPr>
          <w:ilvl w:val="0"/>
          <w:numId w:val="14"/>
        </w:numPr>
        <w:tabs>
          <w:tab w:val="clear" w:pos="1247"/>
          <w:tab w:val="clear" w:pos="1814"/>
          <w:tab w:val="clear" w:pos="2381"/>
          <w:tab w:val="clear" w:pos="2948"/>
          <w:tab w:val="clear" w:pos="3515"/>
        </w:tabs>
        <w:contextualSpacing/>
        <w:rPr>
          <w:sz w:val="22"/>
          <w:szCs w:val="22"/>
        </w:rPr>
      </w:pPr>
      <w:r w:rsidRPr="0008241C">
        <w:rPr>
          <w:sz w:val="22"/>
          <w:szCs w:val="22"/>
        </w:rPr>
        <w:lastRenderedPageBreak/>
        <w:t xml:space="preserve">fair and equitable sharing of the benefits arising out of the utilization of genetic resources. </w:t>
      </w:r>
    </w:p>
    <w:p w14:paraId="610A866F" w14:textId="77777777" w:rsidR="00A01204" w:rsidRPr="0008241C" w:rsidRDefault="00A01204" w:rsidP="00A01204">
      <w:pPr>
        <w:rPr>
          <w:sz w:val="22"/>
          <w:szCs w:val="22"/>
        </w:rPr>
      </w:pPr>
    </w:p>
    <w:p w14:paraId="6BD43DDE" w14:textId="1E221F8E" w:rsidR="00A01204" w:rsidRDefault="00A01204" w:rsidP="00A01204">
      <w:pPr>
        <w:rPr>
          <w:sz w:val="22"/>
          <w:szCs w:val="22"/>
        </w:rPr>
      </w:pPr>
      <w:r w:rsidRPr="0008241C">
        <w:rPr>
          <w:sz w:val="22"/>
          <w:szCs w:val="22"/>
        </w:rPr>
        <w:t xml:space="preserve">The CBD holds a biannual </w:t>
      </w:r>
      <w:bookmarkStart w:id="251" w:name="_Hlk495937327"/>
      <w:r w:rsidRPr="0008241C">
        <w:rPr>
          <w:sz w:val="22"/>
          <w:szCs w:val="22"/>
        </w:rPr>
        <w:t>Conference of Parties (COP)</w:t>
      </w:r>
      <w:bookmarkEnd w:id="251"/>
      <w:r w:rsidRPr="0008241C">
        <w:rPr>
          <w:sz w:val="22"/>
          <w:szCs w:val="22"/>
        </w:rPr>
        <w:t xml:space="preserve"> with 13 CBD-COP meetings held up to the writing if this regional assessment. CBD-COP10 (2010, Nagoya) was instrumental in ratifying the Aichi Biodiversity Targets that provide an overarching framework to “</w:t>
      </w:r>
      <w:r w:rsidRPr="0008241C">
        <w:rPr>
          <w:i/>
          <w:iCs/>
          <w:sz w:val="22"/>
          <w:szCs w:val="22"/>
        </w:rPr>
        <w:t>to halt the loss of biodiversity in order to ensure that by 2020 ecosystems are resilient and continue to provide essential services</w:t>
      </w:r>
      <w:r w:rsidRPr="0008241C">
        <w:rPr>
          <w:sz w:val="22"/>
          <w:szCs w:val="22"/>
        </w:rPr>
        <w:t xml:space="preserve"> “ (Box 1.3). The most recent CBD-COP was held in Mexico (2016), and called for mainstreaming of biodiversity conservation in achieving the Sustainable Development Goals (SDGs) (see below). </w:t>
      </w:r>
    </w:p>
    <w:p w14:paraId="1E213BE4" w14:textId="77777777" w:rsidR="008E22B1" w:rsidRPr="0008241C" w:rsidRDefault="008E22B1" w:rsidP="00A01204">
      <w:pPr>
        <w:rPr>
          <w:sz w:val="22"/>
          <w:szCs w:val="22"/>
        </w:rPr>
      </w:pPr>
    </w:p>
    <w:p w14:paraId="48565CEB" w14:textId="77777777" w:rsidR="00A01204" w:rsidRPr="0008241C" w:rsidRDefault="00A01204" w:rsidP="00A01204">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01204" w:rsidRPr="0008241C" w14:paraId="4A3A4674" w14:textId="77777777" w:rsidTr="00642B4F">
        <w:tc>
          <w:tcPr>
            <w:tcW w:w="9180" w:type="dxa"/>
            <w:shd w:val="clear" w:color="auto" w:fill="auto"/>
          </w:tcPr>
          <w:p w14:paraId="3437732C"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Box 1.3 Aichi Biodiversity Targets in the context of the Asia-Pacific region</w:t>
            </w:r>
          </w:p>
          <w:p w14:paraId="4E4A239E" w14:textId="77777777" w:rsidR="00A01204" w:rsidRPr="0008241C" w:rsidRDefault="00A01204" w:rsidP="00A01204">
            <w:pPr>
              <w:rPr>
                <w:sz w:val="22"/>
                <w:szCs w:val="22"/>
              </w:rPr>
            </w:pPr>
          </w:p>
          <w:p w14:paraId="0D454CED" w14:textId="77777777" w:rsidR="00A01204" w:rsidRPr="0008241C" w:rsidRDefault="00A01204" w:rsidP="00A01204">
            <w:pPr>
              <w:rPr>
                <w:b/>
                <w:sz w:val="22"/>
                <w:szCs w:val="22"/>
              </w:rPr>
            </w:pPr>
            <w:r w:rsidRPr="0008241C">
              <w:rPr>
                <w:sz w:val="22"/>
                <w:szCs w:val="22"/>
              </w:rPr>
              <w:t>The Aichi Biodiversity Targets entail five strategic goals:</w:t>
            </w:r>
          </w:p>
          <w:p w14:paraId="36A4E27C"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b/>
                <w:bCs/>
                <w:sz w:val="22"/>
                <w:szCs w:val="22"/>
                <w:lang w:eastAsia="ja-JP"/>
              </w:rPr>
            </w:pPr>
            <w:r w:rsidRPr="0008241C">
              <w:rPr>
                <w:b/>
                <w:bCs/>
                <w:sz w:val="22"/>
                <w:szCs w:val="22"/>
                <w:lang w:eastAsia="ja-JP"/>
              </w:rPr>
              <w:t>Strategic Goal A</w:t>
            </w:r>
            <w:r w:rsidRPr="0008241C">
              <w:rPr>
                <w:sz w:val="22"/>
                <w:szCs w:val="22"/>
                <w:lang w:eastAsia="ja-JP"/>
              </w:rPr>
              <w:t>: “Address the underlying causes of biodiversity loss by mainstreaming biodiversity across government and society”;</w:t>
            </w:r>
          </w:p>
          <w:p w14:paraId="6E918656"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color w:val="333333"/>
                <w:sz w:val="22"/>
                <w:szCs w:val="21"/>
                <w:lang w:eastAsia="ja-JP"/>
              </w:rPr>
            </w:pPr>
            <w:r w:rsidRPr="0008241C">
              <w:rPr>
                <w:b/>
                <w:bCs/>
                <w:sz w:val="22"/>
                <w:szCs w:val="22"/>
                <w:lang w:eastAsia="ja-JP"/>
              </w:rPr>
              <w:t>Strategic Goal B</w:t>
            </w:r>
            <w:r w:rsidRPr="0008241C">
              <w:rPr>
                <w:sz w:val="22"/>
                <w:szCs w:val="22"/>
                <w:lang w:eastAsia="ja-JP"/>
              </w:rPr>
              <w:t>: “Reduce the direct pressures on biodiversity and promote sustainable use”;</w:t>
            </w:r>
          </w:p>
          <w:p w14:paraId="5FDB8288"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color w:val="333333"/>
                <w:sz w:val="22"/>
                <w:szCs w:val="21"/>
                <w:lang w:eastAsia="ja-JP"/>
              </w:rPr>
            </w:pPr>
            <w:r w:rsidRPr="0008241C">
              <w:rPr>
                <w:b/>
                <w:bCs/>
                <w:sz w:val="22"/>
                <w:szCs w:val="22"/>
                <w:lang w:eastAsia="ja-JP"/>
              </w:rPr>
              <w:t>Strategic Goal C</w:t>
            </w:r>
            <w:r w:rsidRPr="0008241C">
              <w:rPr>
                <w:sz w:val="22"/>
                <w:szCs w:val="22"/>
                <w:lang w:eastAsia="ja-JP"/>
              </w:rPr>
              <w:t xml:space="preserve">: “To improve the status of biodiversity by safeguarding ecosystems, species and genetic diversity”; </w:t>
            </w:r>
          </w:p>
          <w:p w14:paraId="032B8DD3"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color w:val="333333"/>
                <w:sz w:val="22"/>
                <w:szCs w:val="21"/>
                <w:lang w:eastAsia="ja-JP"/>
              </w:rPr>
            </w:pPr>
            <w:r w:rsidRPr="0008241C">
              <w:rPr>
                <w:b/>
                <w:bCs/>
                <w:sz w:val="22"/>
                <w:szCs w:val="22"/>
                <w:lang w:eastAsia="ja-JP"/>
              </w:rPr>
              <w:t>Strategic Goal D</w:t>
            </w:r>
            <w:r w:rsidRPr="0008241C">
              <w:rPr>
                <w:sz w:val="22"/>
                <w:szCs w:val="22"/>
                <w:lang w:eastAsia="ja-JP"/>
              </w:rPr>
              <w:t>: “Enhance the benefits to all from biodiversity and ecosystem services”;</w:t>
            </w:r>
          </w:p>
          <w:p w14:paraId="38EC9924"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sz w:val="22"/>
                <w:szCs w:val="21"/>
                <w:lang w:eastAsia="ja-JP"/>
              </w:rPr>
            </w:pPr>
            <w:r w:rsidRPr="0008241C">
              <w:rPr>
                <w:b/>
                <w:bCs/>
                <w:sz w:val="22"/>
                <w:szCs w:val="22"/>
                <w:lang w:eastAsia="ja-JP"/>
              </w:rPr>
              <w:t>Strategic Goal E</w:t>
            </w:r>
            <w:r w:rsidRPr="0008241C">
              <w:rPr>
                <w:sz w:val="22"/>
                <w:szCs w:val="22"/>
                <w:lang w:eastAsia="ja-JP"/>
              </w:rPr>
              <w:t xml:space="preserve">: “Enhance implementation through participatory planning, knowledge management and capacity building”. </w:t>
            </w:r>
          </w:p>
          <w:p w14:paraId="67BBCA7A" w14:textId="77777777" w:rsidR="00A01204" w:rsidRPr="0008241C" w:rsidRDefault="00A01204" w:rsidP="00A01204">
            <w:pPr>
              <w:rPr>
                <w:sz w:val="22"/>
                <w:szCs w:val="22"/>
              </w:rPr>
            </w:pPr>
          </w:p>
          <w:p w14:paraId="2A539758" w14:textId="1957297C" w:rsidR="00A01204" w:rsidRPr="0008241C" w:rsidRDefault="00A01204" w:rsidP="00A01204">
            <w:pPr>
              <w:rPr>
                <w:sz w:val="22"/>
                <w:szCs w:val="22"/>
              </w:rPr>
            </w:pPr>
            <w:r w:rsidRPr="0008241C">
              <w:rPr>
                <w:sz w:val="22"/>
                <w:szCs w:val="22"/>
              </w:rPr>
              <w:t xml:space="preserve">Between them, these five goals have 20 specific targets (See </w:t>
            </w:r>
            <w:r w:rsidRPr="0008241C">
              <w:rPr>
                <w:sz w:val="22"/>
                <w:szCs w:val="22"/>
              </w:rPr>
              <w:fldChar w:fldCharType="begin"/>
            </w:r>
            <w:r w:rsidRPr="0008241C">
              <w:rPr>
                <w:sz w:val="22"/>
                <w:szCs w:val="22"/>
              </w:rPr>
              <w:instrText xml:space="preserve"> REF _Ref480623219 \h  \* MERGEFORMAT </w:instrText>
            </w:r>
            <w:r w:rsidRPr="0008241C">
              <w:rPr>
                <w:sz w:val="22"/>
                <w:szCs w:val="22"/>
              </w:rPr>
            </w:r>
            <w:r w:rsidRPr="0008241C">
              <w:rPr>
                <w:sz w:val="22"/>
                <w:szCs w:val="22"/>
              </w:rPr>
              <w:fldChar w:fldCharType="separate"/>
            </w:r>
            <w:r w:rsidR="00D74032" w:rsidRPr="00D74032">
              <w:rPr>
                <w:sz w:val="22"/>
                <w:szCs w:val="22"/>
              </w:rPr>
              <w:t>Box S3</w:t>
            </w:r>
            <w:r w:rsidRPr="0008241C">
              <w:rPr>
                <w:sz w:val="22"/>
                <w:szCs w:val="22"/>
              </w:rPr>
              <w:fldChar w:fldCharType="end"/>
            </w:r>
            <w:r w:rsidRPr="0008241C">
              <w:rPr>
                <w:sz w:val="22"/>
                <w:szCs w:val="22"/>
              </w:rPr>
              <w:t xml:space="preserve">, Appendix). National Biodiversity Strategies and Action Plans (NBSAPs) are the major instruments for implementing the Aichi Biodiversity Targets </w:t>
            </w:r>
            <w:r w:rsidRPr="0008241C">
              <w:rPr>
                <w:sz w:val="22"/>
                <w:szCs w:val="22"/>
              </w:rPr>
              <w:fldChar w:fldCharType="begin" w:fldLock="1"/>
            </w:r>
            <w:r w:rsidRPr="0008241C">
              <w:rPr>
                <w:sz w:val="22"/>
                <w:szCs w:val="22"/>
              </w:rPr>
              <w:instrText>ADDIN CSL_CITATION {"citationItems":[{"id":"ITEM-1","itemData":{"DOI":"10.1016/j.ecoser.2017.02.015","ISSN":"22120416","author":[{"dropping-particle":"","family":"Prip","given":"Christian","non-dropping-particle":"","parse-names":false,"suffix":""}],"container-title":"Ecosystem Services","id":"ITEM-1","issue":"August 2016","issued":{"date-parts":[["2017"]]},"page":"1-6","publisher":"Elsevier B.V.","title":"The Convention on Biological Diversity as a legal framework for safeguarding ecosystem services","type":"article-journal"},"uris":["http://www.mendeley.com/documents/?uuid=90051616-e5f5-41aa-808a-b1103c2665d1"]}],"mendeley":{"formattedCitation":"(Prip, 2017)","plainTextFormattedCitation":"(Prip, 2017)","previouslyFormattedCitation":"(Prip, 2017)"},"properties":{"noteIndex":0},"schema":"https://github.com/citation-style-language/schema/raw/master/csl-citation.json"}</w:instrText>
            </w:r>
            <w:r w:rsidRPr="0008241C">
              <w:rPr>
                <w:sz w:val="22"/>
                <w:szCs w:val="22"/>
              </w:rPr>
              <w:fldChar w:fldCharType="separate"/>
            </w:r>
            <w:r w:rsidRPr="0008241C">
              <w:rPr>
                <w:noProof/>
                <w:sz w:val="22"/>
                <w:szCs w:val="22"/>
              </w:rPr>
              <w:t>(Prip, 2017)</w:t>
            </w:r>
            <w:r w:rsidRPr="0008241C">
              <w:rPr>
                <w:sz w:val="22"/>
                <w:szCs w:val="22"/>
              </w:rPr>
              <w:fldChar w:fldCharType="end"/>
            </w:r>
            <w:r w:rsidRPr="0008241C">
              <w:rPr>
                <w:sz w:val="22"/>
                <w:szCs w:val="22"/>
              </w:rPr>
              <w:t xml:space="preserve">. Almost all countries in the Asia-Pacific region have developed NBSAPs that have set national targets and indicators to achieve the related Strategic Goals and specific Aichi Biodiversity Targets. However, the national indicators can vary between countries both in definition and quality. Furthermore not all countries show the same commitment to reflect the Aichi Biodiversity Targets in their NBSAPS, with countries from North-East Asia generally showing the most commitment and countries from Oceania the least (Figure 1.13). </w:t>
            </w:r>
          </w:p>
          <w:p w14:paraId="63E1C975" w14:textId="77777777" w:rsidR="00A01204" w:rsidRPr="0008241C" w:rsidRDefault="00A01204" w:rsidP="00A01204">
            <w:pPr>
              <w:rPr>
                <w:sz w:val="22"/>
                <w:szCs w:val="22"/>
              </w:rPr>
            </w:pPr>
          </w:p>
          <w:p w14:paraId="67FA7A13" w14:textId="77777777" w:rsidR="00A01204" w:rsidRPr="0008241C" w:rsidRDefault="00A01204" w:rsidP="00A01204">
            <w:pPr>
              <w:rPr>
                <w:sz w:val="22"/>
                <w:szCs w:val="22"/>
              </w:rPr>
            </w:pPr>
            <w:r w:rsidRPr="0008241C">
              <w:rPr>
                <w:sz w:val="22"/>
                <w:szCs w:val="22"/>
              </w:rPr>
              <w:t xml:space="preserve">For example, Aichi BiodiversityTarget 2 compels that by 2020 at the latest “biodiversity values have been integrated into national and local development and poverty reduction strategies and planning processes and are being incorporated into national accounting, as appropriate, and reporting systems.” To meet this target, Myanmar, Samoa, and Bhutan, for example, have planned to integrate the value of biodiversity into their respective development planning via natural capital accounting. This rests on relatively well-designed indicators to accomplish the Strategic Goal A and Target 2. Timor Leste aims to increase public awareness on biodiversity and participation in conservation activities by all sectors, which is indirectly connected to the socio-economic integration objectives of Aichi Biodiversity Target 2. </w:t>
            </w:r>
          </w:p>
          <w:p w14:paraId="0F2A0C50" w14:textId="77777777" w:rsidR="00A01204" w:rsidRPr="0008241C" w:rsidRDefault="00A01204" w:rsidP="00A01204">
            <w:pPr>
              <w:rPr>
                <w:sz w:val="22"/>
                <w:szCs w:val="22"/>
              </w:rPr>
            </w:pPr>
          </w:p>
          <w:p w14:paraId="5B2711A2"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4DD8F0A5" wp14:editId="1694D072">
                  <wp:extent cx="5738495" cy="3792855"/>
                  <wp:effectExtent l="0" t="0" r="0" b="0"/>
                  <wp:docPr id="4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8495" cy="3792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4DC5304" w14:textId="77777777" w:rsidR="00A01204" w:rsidRPr="0008241C" w:rsidRDefault="00A01204" w:rsidP="00A01204">
            <w:pPr>
              <w:rPr>
                <w:b/>
                <w:sz w:val="22"/>
                <w:szCs w:val="22"/>
              </w:rPr>
            </w:pPr>
            <w:r w:rsidRPr="0008241C">
              <w:rPr>
                <w:b/>
                <w:sz w:val="22"/>
                <w:szCs w:val="22"/>
              </w:rPr>
              <w:t>Figure 1.13 Number of countries in each region that reflect the Aichi Biodiversity Targets in their National Biodiversity Strategies and Action Plans (in October 2016)</w:t>
            </w:r>
          </w:p>
          <w:p w14:paraId="136967CB" w14:textId="77777777" w:rsidR="00A01204" w:rsidRPr="0008241C" w:rsidRDefault="00A01204" w:rsidP="00A01204">
            <w:pPr>
              <w:rPr>
                <w:sz w:val="22"/>
                <w:szCs w:val="22"/>
              </w:rPr>
            </w:pPr>
            <w:r w:rsidRPr="0008241C">
              <w:rPr>
                <w:color w:val="000000"/>
                <w:sz w:val="22"/>
                <w:szCs w:val="22"/>
                <w:shd w:val="clear" w:color="auto" w:fill="FFFFFF"/>
              </w:rPr>
              <w:t>Data source: Secretariat of the Convention on Biological Diversity (</w:t>
            </w:r>
            <w:hyperlink r:id="rId34" w:tgtFrame="_blank" w:history="1">
              <w:r w:rsidRPr="0008241C">
                <w:rPr>
                  <w:color w:val="1155CC"/>
                  <w:sz w:val="22"/>
                  <w:szCs w:val="22"/>
                  <w:u w:val="single"/>
                  <w:shd w:val="clear" w:color="auto" w:fill="FFFFFF"/>
                </w:rPr>
                <w:t>https://www.cbd.int/nbsap/</w:t>
              </w:r>
            </w:hyperlink>
            <w:r w:rsidRPr="0008241C">
              <w:rPr>
                <w:color w:val="000000"/>
                <w:sz w:val="19"/>
                <w:szCs w:val="19"/>
                <w:shd w:val="clear" w:color="auto" w:fill="FFFFFF"/>
              </w:rPr>
              <w:t>)</w:t>
            </w:r>
          </w:p>
          <w:p w14:paraId="4DBF9815" w14:textId="77777777" w:rsidR="00A01204" w:rsidRPr="0008241C" w:rsidRDefault="00A01204" w:rsidP="00A01204">
            <w:pPr>
              <w:rPr>
                <w:rFonts w:eastAsia="MS Mincho"/>
                <w:sz w:val="22"/>
                <w:szCs w:val="22"/>
              </w:rPr>
            </w:pPr>
          </w:p>
        </w:tc>
      </w:tr>
    </w:tbl>
    <w:p w14:paraId="38ADAE67" w14:textId="77777777" w:rsidR="00A01204" w:rsidRPr="0008241C" w:rsidRDefault="00A01204" w:rsidP="00A01204">
      <w:pPr>
        <w:rPr>
          <w:sz w:val="22"/>
          <w:szCs w:val="22"/>
        </w:rPr>
      </w:pPr>
    </w:p>
    <w:p w14:paraId="7A086C39" w14:textId="77777777" w:rsidR="00A01204" w:rsidRPr="0008241C" w:rsidRDefault="00A01204" w:rsidP="00A01204">
      <w:pPr>
        <w:rPr>
          <w:sz w:val="22"/>
          <w:szCs w:val="22"/>
        </w:rPr>
      </w:pPr>
      <w:r w:rsidRPr="0008241C">
        <w:rPr>
          <w:sz w:val="22"/>
          <w:szCs w:val="22"/>
        </w:rPr>
        <w:t xml:space="preserve">In 2012, </w:t>
      </w:r>
      <w:bookmarkStart w:id="252" w:name="_Hlk495937610"/>
      <w:r w:rsidRPr="0008241C">
        <w:rPr>
          <w:sz w:val="22"/>
          <w:szCs w:val="22"/>
        </w:rPr>
        <w:t xml:space="preserve">the United Nations Conference on Sustainable Development (UNCSD), </w:t>
      </w:r>
      <w:bookmarkEnd w:id="252"/>
      <w:r w:rsidRPr="0008241C">
        <w:rPr>
          <w:sz w:val="22"/>
          <w:szCs w:val="22"/>
        </w:rPr>
        <w:t xml:space="preserve">also known as Rio+20, set another milestone for global environmental governance. The conference and its outcome document (i.e. “The Future we want”) focused on two themes: (a) green economy in the context of sustainable development and poverty eradication; and (b) institutional frameworks for sustainable development. In a nutshell Rio+20 aimed to catalyse the transition to a low-carbon green economy through more inclusive and better-governed institutional frameworks. Rio+20 was also instrumental in proposing the Sustainable Development Goals (SDGs) as the successor to the </w:t>
      </w:r>
      <w:bookmarkStart w:id="253" w:name="_Hlk495937642"/>
      <w:r w:rsidRPr="0008241C">
        <w:rPr>
          <w:sz w:val="22"/>
          <w:szCs w:val="22"/>
        </w:rPr>
        <w:t xml:space="preserve">Millennium Development Goals (MDGs). </w:t>
      </w:r>
      <w:bookmarkEnd w:id="253"/>
      <w:r w:rsidRPr="0008241C">
        <w:rPr>
          <w:sz w:val="22"/>
          <w:szCs w:val="22"/>
        </w:rPr>
        <w:t xml:space="preserve">The SDGs were adopted by the United Nations in 2015, as a set of 17 goals to tackle by 2030 pressing sustainability challenges such as poverty, hunger, inequality, biodiversity loss and climate change, among several others </w:t>
      </w:r>
      <w:r w:rsidRPr="0008241C">
        <w:rPr>
          <w:rFonts w:eastAsia="Calibri"/>
          <w:kern w:val="2"/>
          <w:sz w:val="22"/>
          <w:szCs w:val="22"/>
          <w:lang w:eastAsia="ja-JP"/>
        </w:rPr>
        <w:t>(Box 1.4).</w:t>
      </w:r>
      <w:r w:rsidRPr="0008241C">
        <w:rPr>
          <w:sz w:val="22"/>
          <w:szCs w:val="22"/>
        </w:rPr>
        <w:t xml:space="preserve"> </w:t>
      </w:r>
    </w:p>
    <w:p w14:paraId="302CB980" w14:textId="77777777" w:rsidR="00A01204" w:rsidRPr="0008241C" w:rsidRDefault="00A01204" w:rsidP="00A01204">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01204" w:rsidRPr="0008241C" w14:paraId="60820312" w14:textId="77777777" w:rsidTr="00642B4F">
        <w:tc>
          <w:tcPr>
            <w:tcW w:w="9236" w:type="dxa"/>
            <w:shd w:val="clear" w:color="auto" w:fill="auto"/>
          </w:tcPr>
          <w:p w14:paraId="3ED52177"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rFonts w:eastAsia="Calibri"/>
                <w:b/>
                <w:kern w:val="2"/>
                <w:sz w:val="22"/>
                <w:szCs w:val="22"/>
                <w:lang w:eastAsia="ja-JP"/>
              </w:rPr>
              <w:t>Box 1.4</w:t>
            </w:r>
            <w:r w:rsidRPr="0008241C">
              <w:rPr>
                <w:b/>
                <w:kern w:val="2"/>
                <w:sz w:val="22"/>
                <w:szCs w:val="22"/>
                <w:lang w:eastAsia="ja-JP"/>
              </w:rPr>
              <w:t>: Overview of the Sustainable Development Goals (SDGs)</w:t>
            </w:r>
          </w:p>
          <w:p w14:paraId="1171B464" w14:textId="77777777" w:rsidR="00A01204" w:rsidRPr="0008241C" w:rsidRDefault="00A01204" w:rsidP="00A01204">
            <w:pPr>
              <w:rPr>
                <w:sz w:val="22"/>
                <w:szCs w:val="22"/>
              </w:rPr>
            </w:pPr>
          </w:p>
          <w:p w14:paraId="522211DB" w14:textId="77777777" w:rsidR="00A01204" w:rsidRPr="0008241C" w:rsidRDefault="00A01204" w:rsidP="00A01204">
            <w:pPr>
              <w:rPr>
                <w:sz w:val="22"/>
                <w:szCs w:val="22"/>
              </w:rPr>
            </w:pPr>
            <w:r w:rsidRPr="0008241C">
              <w:rPr>
                <w:sz w:val="22"/>
                <w:szCs w:val="22"/>
              </w:rPr>
              <w:t xml:space="preserve">The SDGs are an integral part of a global agenda to pursue a sustainable future and to end poverty by 2030. The 193 Member States of the United Nations unanimously adopted the SDGs during the 2015 Sustainable Development Summit. The SDGs consist of 17 Goals and 169 targets, several of which are directly and indirectly relevant to biodiversity, ecosystem services, and Nature’s Contribution to People (NCP). </w:t>
            </w:r>
          </w:p>
          <w:p w14:paraId="0013DAE0" w14:textId="77777777" w:rsidR="00A01204" w:rsidRPr="0008241C" w:rsidRDefault="00A01204" w:rsidP="00A01204">
            <w:pPr>
              <w:rPr>
                <w:sz w:val="22"/>
                <w:szCs w:val="22"/>
              </w:rPr>
            </w:pPr>
          </w:p>
          <w:p w14:paraId="14C06E76" w14:textId="77777777" w:rsidR="00A01204" w:rsidRPr="0008241C" w:rsidRDefault="00A01204" w:rsidP="00A01204">
            <w:pPr>
              <w:rPr>
                <w:sz w:val="22"/>
                <w:szCs w:val="22"/>
              </w:rPr>
            </w:pPr>
            <w:r w:rsidRPr="0008241C">
              <w:rPr>
                <w:sz w:val="22"/>
                <w:szCs w:val="22"/>
              </w:rPr>
              <w:t xml:space="preserve">Goals 1-6 focus on the basic needs of social infrastructure, Goals 7-12 on socio-economic development, Goals 13-15 on the environment, and Goals16-17 on governance. In particular Goal 14 (Life below water) and Goal 15 (Life on land) have a very strong focus on biodiversity, with several other goals and targets having very strong linkages to biodiversity and ecosystem services. </w:t>
            </w:r>
          </w:p>
          <w:p w14:paraId="355A695B" w14:textId="77777777" w:rsidR="00A01204" w:rsidRPr="0008241C" w:rsidRDefault="00A01204" w:rsidP="00A01204">
            <w:pPr>
              <w:rPr>
                <w:sz w:val="22"/>
                <w:szCs w:val="22"/>
              </w:rPr>
            </w:pPr>
          </w:p>
          <w:p w14:paraId="688889F0" w14:textId="77777777" w:rsidR="00A01204" w:rsidRPr="0008241C" w:rsidRDefault="00A01204" w:rsidP="00A01204">
            <w:pPr>
              <w:rPr>
                <w:sz w:val="22"/>
                <w:szCs w:val="22"/>
              </w:rPr>
            </w:pPr>
            <w:r w:rsidRPr="0008241C">
              <w:rPr>
                <w:sz w:val="22"/>
                <w:szCs w:val="22"/>
              </w:rPr>
              <w:t xml:space="preserve">SDGs exhibit strong interlinkages between them </w:t>
            </w:r>
            <w:r w:rsidRPr="0008241C">
              <w:rPr>
                <w:sz w:val="22"/>
                <w:szCs w:val="22"/>
              </w:rPr>
              <w:fldChar w:fldCharType="begin" w:fldLock="1"/>
            </w:r>
            <w:r w:rsidRPr="0008241C">
              <w:rPr>
                <w:sz w:val="22"/>
                <w:szCs w:val="22"/>
              </w:rPr>
              <w:instrText>ADDIN CSL_CITATION {"citationItems":[{"id":"ITEM-1","itemData":{"author":[{"dropping-particle":"","family":"ICSU","given":"","non-dropping-particle":"","parse-names":false,"suffix":""}],"id":"ITEM-1","issued":{"date-parts":[["2017"]]},"title":"A Guide to SDG Interactions: from Science to Implementation","type":"report"},"uris":["http://www.mendeley.com/documents/?uuid=e6235ad8-5199-413a-bf5b-768bdf3098d0"]}],"mendeley":{"formattedCitation":"(ICSU, 2017)","plainTextFormattedCitation":"(ICSU, 2017)","previouslyFormattedCitation":"(ICSU, 2017)"},"properties":{"noteIndex":0},"schema":"https://github.com/citation-style-language/schema/raw/master/csl-citation.json"}</w:instrText>
            </w:r>
            <w:r w:rsidRPr="0008241C">
              <w:rPr>
                <w:sz w:val="22"/>
                <w:szCs w:val="22"/>
              </w:rPr>
              <w:fldChar w:fldCharType="separate"/>
            </w:r>
            <w:r w:rsidRPr="0008241C">
              <w:rPr>
                <w:noProof/>
                <w:sz w:val="22"/>
                <w:szCs w:val="22"/>
              </w:rPr>
              <w:t>(ICSU, 2017)</w:t>
            </w:r>
            <w:r w:rsidRPr="0008241C">
              <w:rPr>
                <w:sz w:val="22"/>
                <w:szCs w:val="22"/>
              </w:rPr>
              <w:fldChar w:fldCharType="end"/>
            </w:r>
            <w:r w:rsidRPr="0008241C">
              <w:rPr>
                <w:sz w:val="22"/>
                <w:szCs w:val="22"/>
              </w:rPr>
              <w:t xml:space="preserve">. For example, reducing overfishing can contribute to the attainment of multiple others SDGs </w:t>
            </w:r>
            <w:r w:rsidRPr="0008241C">
              <w:rPr>
                <w:sz w:val="22"/>
                <w:szCs w:val="22"/>
              </w:rPr>
              <w:fldChar w:fldCharType="begin" w:fldLock="1"/>
            </w:r>
            <w:r w:rsidRPr="0008241C">
              <w:rPr>
                <w:sz w:val="22"/>
                <w:szCs w:val="22"/>
              </w:rPr>
              <w:instrText>ADDIN CSL_CITATION {"citationItems":[{"id":"ITEM-1","itemData":{"DOI":"10.1016/j.marpol.2017.05.030","ISSN":"0308597X","abstract":"Achieving the United Nations' 17 Sustainable Development Goals (SDGs) results in many ecological, social, and economic consequences that are inter-related. Understanding relationships between sustainability goals and determining their interactions can help prioritize effective and efficient policy options. This paper presents a framework that integrates existing knowledge from literature and expert opinions to rapidly assess the relationships between one SDG goal and another. Specifically, given the important role of the oceans in the world's social-ecological systems, this study focuses on how SDG 14 (Life Below Water), and the targets within that goal, contributes to other SDG goals. This framework differentiates relationships based on compatibility (co-benefit, trade-off, neutral), the optional nature of achieving one goal in attaining another, and whether these relationships are context dependent. The results from applying this framework indicate that oceans SDG targets are related to all other SDG goals, with two ocean targets (of seven in total) most related across all other SDG goals. Firstly, the ocean SDG target to increase economic benefits to Small Island Developing States (SIDS) and least developed countries for sustainable marine uses has positive relationships across all SDGs. Secondly, the ocean SDG target to eliminate overfishing, illegal and destructive fishing practices is a necessary pre-condition for achieving the largest number of other SDG targets. This study highlights the importance of the oceans in achieving sustainable development. The rapid assessment framework can be applied to other SDGs to comprehensively map out the subset of targets that are also pivotal in achieving sustainable development.","author":[{"dropping-particle":"","family":"Singh","given":"Gerald G.","non-dropping-particle":"","parse-names":false,"suffix":""},{"dropping-particle":"","family":"Cisneros-Montemayor","given":"Andrés M.","non-dropping-particle":"","parse-names":false,"suffix":""},{"dropping-particle":"","family":"Swartz","given":"Wilf","non-dropping-particle":"","parse-names":false,"suffix":""},{"dropping-particle":"","family":"Cheung","given":"William","non-dropping-particle":"","parse-names":false,"suffix":""},{"dropping-particle":"","family":"Guy","given":"J. Adam","non-dropping-particle":"","parse-names":false,"suffix":""},{"dropping-particle":"","family":"Kenny","given":"Tiff Annie","non-dropping-particle":"","parse-names":false,"suffix":""},{"dropping-particle":"","family":"McOwen","given":"Chris J.","non-dropping-particle":"","parse-names":false,"suffix":""},{"dropping-particle":"","family":"Asch","given":"Rebecca","non-dropping-particle":"","parse-names":false,"suffix":""},{"dropping-particle":"","family":"Geffert","given":"Jan Laurens","non-dropping-particle":"","parse-names":false,"suffix":""},{"dropping-particle":"","family":"Wabnitz","given":"Colette C.C.","non-dropping-particle":"","parse-names":false,"suffix":""},{"dropping-particle":"","family":"Sumaila","given":"Rashid","non-dropping-particle":"","parse-names":false,"suffix":""},{"dropping-particle":"","family":"Hanich","given":"Quentin","non-dropping-particle":"","parse-names":false,"suffix":""},{"dropping-particle":"","family":"Ota","given":"Yoshitaka","non-dropping-particle":"","parse-names":false,"suffix":""}],"container-title":"Marine Policy","id":"ITEM-1","issue":"March","issued":{"date-parts":[["2017"]]},"title":"A rapid assessment of co-benefits and trade-offs among Sustainable Development Goals","type":"article-journal"},"uris":["http://www.mendeley.com/documents/?uuid=fc3d0e25-307a-4d62-9ee3-6846bc9c4f7e"]}],"mendeley":{"formattedCitation":"(Singh &lt;i&gt;et al.&lt;/i&gt;, 2017)","plainTextFormattedCitation":"(Singh et al., 2017)","previouslyFormattedCitation":"(Sing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Sing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hen it comes to </w:t>
            </w:r>
            <w:r w:rsidRPr="0008241C">
              <w:rPr>
                <w:sz w:val="22"/>
                <w:szCs w:val="22"/>
              </w:rPr>
              <w:lastRenderedPageBreak/>
              <w:t xml:space="preserve">ecosystem services, regulating and cultural services are relatively more frequently mentioned within the SDGs discourse compared to the Aichi Biodiversity Targets, while provisioning services come up with the same frequency </w:t>
            </w:r>
            <w:r w:rsidRPr="0008241C">
              <w:rPr>
                <w:sz w:val="22"/>
                <w:szCs w:val="22"/>
              </w:rPr>
              <w:fldChar w:fldCharType="begin" w:fldLock="1"/>
            </w:r>
            <w:r w:rsidRPr="0008241C">
              <w:rPr>
                <w:sz w:val="22"/>
                <w:szCs w:val="22"/>
              </w:rPr>
              <w:instrText>ADDIN CSL_CITATION {"citationItems":[{"id":"ITEM-1","itemData":{"DOI":"https://doi.org/10.1016/j.envsci.2017.04.017","ISSN":"1462-9011","abstract":"Abstract Global sustainability policies, such as the Sustainable Development Goals (SDGs) or the Aichi Targets, aim to ensure sustainable development, including improved human well-being and the conservation of nature. Although not yet explicitly used to evaluate the progress towards sustainable development, the ecosystem service concept implies a direct link between biodiversity and human well-being. This study explores how and which ecosystem services are currently considered in the SDGs and the Aichi Targets. We also identify which information might be already available for monitoring the progress towards their goals by reviewing national ecosystem assessments. This allows the identification of the main knowledge gaps for monitoring progress towards these global sustainability targets. There is a wealth of information on all major ecosystem services categories which is directly relevant for the Aichi Targets and the SDGs. The top 25% most cited ecosystem services across both policy documents are: Natural heritage and diversity, Capture fisheries, Aquaculture, Water purification, Crops, Cultural heritage &amp; diversity and Livestock. Most monitoring information recommended for the global sustainability goals, as well as in the information available from national assessments, is biased towards supply related aspects of ecosystem services flows. In contrast, there is much less information on social behaviour, use, demand and governance measures. Indicators are rarely available for all aspects of a specific ecosystem service. The national statistical bureaus currently in charge of providing observations for reporting on SDGs, could be well placed to address this bias, by integrating ecological observations with socio-economic statistics into socio-ecological indicators for ecosystem services flows. IPBES can potentially address the gaps identified in this paper by improving coverage of the different dimensions of ecosystem services flows.","author":[{"dropping-particle":"","family":"Geijzendorffer","given":"Ilse R","non-dropping-particle":"","parse-names":false,"suffix":""},{"dropping-particle":"","family":"Cohen-Shacham","given":"Emmanuelle","non-dropping-particle":"","parse-names":false,"suffix":""},{"dropping-particle":"","family":"Cord","given":"Anna F","non-dropping-particle":"","parse-names":false,"suffix":""},{"dropping-particle":"","family":"Cramer","given":"Wolfgang","non-dropping-particle":"","parse-names":false,"suffix":""},{"dropping-particle":"","family":"Guerra","given":"Carlos","non-dropping-particle":"","parse-names":false,"suffix":""},{"dropping-particle":"","family":"Martín-López","given":"Berta","non-dropping-particle":"","parse-names":false,"suffix":""}],"container-title":"Environmental Science &amp; Policy","id":"ITEM-1","issue":"Supplement C","issued":{"date-parts":[["2017"]]},"page":"40-48","title":"Ecosystem services in global sustainability policies","type":"article-journal","volume":"74"},"uris":["http://www.mendeley.com/documents/?uuid=0b727d53-2194-402d-90fc-0a89480bb704"]}],"mendeley":{"formattedCitation":"(Geijzendorffer &lt;i&gt;et al.&lt;/i&gt;, 2017)","plainTextFormattedCitation":"(Geijzendorffer et al., 2017)","previouslyFormattedCitation":"(Geijzendorffer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Geijzendorffer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w:t>
            </w:r>
          </w:p>
          <w:p w14:paraId="5920A78F" w14:textId="77777777" w:rsidR="00A01204" w:rsidRPr="0008241C" w:rsidRDefault="00A01204" w:rsidP="00A01204">
            <w:pPr>
              <w:rPr>
                <w:sz w:val="22"/>
                <w:szCs w:val="22"/>
              </w:rPr>
            </w:pPr>
          </w:p>
          <w:p w14:paraId="54C8FDF4" w14:textId="77777777" w:rsidR="00A01204" w:rsidRPr="0008241C" w:rsidRDefault="00A01204" w:rsidP="00A01204">
            <w:pPr>
              <w:rPr>
                <w:sz w:val="22"/>
                <w:szCs w:val="22"/>
              </w:rPr>
            </w:pPr>
            <w:r w:rsidRPr="0008241C">
              <w:rPr>
                <w:sz w:val="22"/>
                <w:szCs w:val="22"/>
              </w:rPr>
              <w:t xml:space="preserve">In order to monitor the status of individual countries in attaining the SDGs, 227 Global SDG Indicators have been proposed and categorized into three groups. As of 20 April 2017 there are: </w:t>
            </w:r>
          </w:p>
          <w:p w14:paraId="3DC34DC9"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82 Tier I indicators, with internationally established methodology and high data availability;</w:t>
            </w:r>
          </w:p>
          <w:p w14:paraId="088BF130"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61 Tier II indicators, with internationally established methodology and low data availability;</w:t>
            </w:r>
          </w:p>
          <w:p w14:paraId="7BB077C1" w14:textId="77777777" w:rsidR="00A01204" w:rsidRPr="0008241C" w:rsidRDefault="00A01204" w:rsidP="007F0414">
            <w:pPr>
              <w:widowControl w:val="0"/>
              <w:numPr>
                <w:ilvl w:val="0"/>
                <w:numId w:val="19"/>
              </w:numPr>
              <w:tabs>
                <w:tab w:val="clear" w:pos="1247"/>
                <w:tab w:val="clear" w:pos="1814"/>
                <w:tab w:val="clear" w:pos="2381"/>
                <w:tab w:val="clear" w:pos="2948"/>
                <w:tab w:val="clear" w:pos="3515"/>
              </w:tabs>
              <w:contextualSpacing/>
              <w:rPr>
                <w:sz w:val="22"/>
                <w:szCs w:val="22"/>
                <w:lang w:eastAsia="ja-JP"/>
              </w:rPr>
            </w:pPr>
            <w:r w:rsidRPr="0008241C">
              <w:rPr>
                <w:sz w:val="22"/>
                <w:szCs w:val="22"/>
                <w:lang w:eastAsia="ja-JP"/>
              </w:rPr>
              <w:t>84 Tier III indicators, with no internationally established methodology.</w:t>
            </w:r>
          </w:p>
          <w:p w14:paraId="3BEF2598" w14:textId="77777777" w:rsidR="00A01204" w:rsidRPr="0008241C" w:rsidRDefault="00A01204" w:rsidP="00A01204">
            <w:pPr>
              <w:rPr>
                <w:sz w:val="22"/>
                <w:szCs w:val="22"/>
              </w:rPr>
            </w:pPr>
          </w:p>
        </w:tc>
      </w:tr>
    </w:tbl>
    <w:p w14:paraId="76BCB4FC" w14:textId="77777777" w:rsidR="00A01204" w:rsidRPr="0008241C" w:rsidRDefault="00A01204" w:rsidP="00A01204">
      <w:pPr>
        <w:rPr>
          <w:sz w:val="22"/>
          <w:szCs w:val="22"/>
        </w:rPr>
      </w:pPr>
    </w:p>
    <w:p w14:paraId="40781385" w14:textId="3E33EC40" w:rsidR="00A01204" w:rsidRPr="0008241C" w:rsidRDefault="00A01204" w:rsidP="00A01204">
      <w:pPr>
        <w:rPr>
          <w:sz w:val="22"/>
          <w:szCs w:val="22"/>
        </w:rPr>
      </w:pPr>
      <w:r w:rsidRPr="0008241C">
        <w:rPr>
          <w:sz w:val="22"/>
          <w:szCs w:val="22"/>
        </w:rPr>
        <w:t>The Paris Agreement was adopted during the UNFCCC-COP21 (2015, Paris) and came into force on October 5, 2016</w:t>
      </w:r>
      <w:r w:rsidRPr="0008241C">
        <w:rPr>
          <w:szCs w:val="18"/>
          <w:vertAlign w:val="superscript"/>
        </w:rPr>
        <w:footnoteReference w:id="18"/>
      </w:r>
      <w:r w:rsidRPr="0008241C">
        <w:rPr>
          <w:sz w:val="22"/>
          <w:szCs w:val="22"/>
        </w:rPr>
        <w:t>. The Paris Agreements is the first universal agreement to curb anthropogenic climate change and prevent global temperature by the end of 21</w:t>
      </w:r>
      <w:r w:rsidRPr="0008241C">
        <w:rPr>
          <w:sz w:val="22"/>
          <w:szCs w:val="22"/>
          <w:vertAlign w:val="superscript"/>
        </w:rPr>
        <w:t>st</w:t>
      </w:r>
      <w:r w:rsidRPr="0008241C">
        <w:rPr>
          <w:sz w:val="22"/>
          <w:szCs w:val="22"/>
        </w:rPr>
        <w:t xml:space="preserve"> century. The efforts focus on preventing temperature increase beyond 2 °C compared to pre-industrial levels (while making efforts to keep this increase below 1.5 °C) (UNFCCC, 2016). In a spirit of “common but differentiated responsibilities based on capabilities”, the agreement gives equal weight to adaptation and mitigation. Through individual national commitments expressed in the form of “nationally determined contributions”, the Paris Agreement aims to achieve climate mitigation and adaptation by providing finance, capacity development and technical support to developing countries. Developing countries can pursue adaptation through National Adaptation Plans and mitigation through diverse measures including ecosystem-based approaches such as </w:t>
      </w:r>
      <w:r w:rsidR="00F97E02">
        <w:rPr>
          <w:sz w:val="22"/>
          <w:szCs w:val="22"/>
        </w:rPr>
        <w:t>REDD-plus</w:t>
      </w:r>
      <w:r w:rsidRPr="0008241C">
        <w:rPr>
          <w:sz w:val="22"/>
          <w:szCs w:val="22"/>
        </w:rPr>
        <w:t xml:space="preserve"> that are much related to biodiversity and ecosystem conservation </w:t>
      </w:r>
      <w:r w:rsidRPr="0008241C">
        <w:rPr>
          <w:sz w:val="22"/>
          <w:szCs w:val="22"/>
        </w:rPr>
        <w:fldChar w:fldCharType="begin" w:fldLock="1"/>
      </w:r>
      <w:r w:rsidRPr="0008241C">
        <w:rPr>
          <w:sz w:val="22"/>
          <w:szCs w:val="22"/>
        </w:rPr>
        <w:instrText>ADDIN CSL_CITATION {"citationItems":[{"id":"ITEM-1","itemData":{"ISSN":"1757-7799","author":[{"dropping-particle":"","family":"Turnhout","given":"Esther","non-dropping-particle":"","parse-names":false,"suffix":""},{"dropping-particle":"","family":"Gupta","given":"Aarti","non-dropping-particle":"","parse-names":false,"suffix":""},{"dropping-particle":"","family":"Weatherley‐Singh","given":"Janice","non-dropping-particle":"","parse-names":false,"suffix":""},{"dropping-particle":"","family":"Vijge","given":"Marjanneke J","non-dropping-particle":"","parse-names":false,"suffix":""},{"dropping-particle":"","family":"Koning","given":"Jessica","non-dropping-particle":"De","parse-names":false,"suffix":""},{"dropping-particle":"","family":"Visseren‐Hamakers","given":"Ingrid J","non-dropping-particle":"","parse-names":false,"suffix":""},{"dropping-particle":"","family":"Herold","given":"Martin","non-dropping-particle":"","parse-names":false,"suffix":""},{"dropping-particle":"","family":"Lederer","given":"Markus","non-dropping-particle":"","parse-names":false,"suffix":""}],"container-title":"Wiley Interdisciplinary Reviews: Climate Change","id":"ITEM-1","issue":"1","issued":{"date-parts":[["2017"]]},"publisher":"Wiley Online Library","title":"Envisioning REDD+ in a post‐Paris era: between evolving expectations and current practice","type":"article-journal","volume":"8"},"uris":["http://www.mendeley.com/documents/?uuid=d49074be-6c6f-4393-a460-d7a434c16e2f"]}],"mendeley":{"formattedCitation":"(Turnhout &lt;i&gt;et al.&lt;/i&gt;, 2017)","plainTextFormattedCitation":"(Turnhout et al., 2017)","previouslyFormattedCitation":"(Turnhout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Turnhout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5991A56A" w14:textId="77777777" w:rsidR="00A01204" w:rsidRPr="0008241C" w:rsidRDefault="00A01204" w:rsidP="00A01204">
      <w:pPr>
        <w:rPr>
          <w:sz w:val="22"/>
          <w:szCs w:val="22"/>
        </w:rPr>
      </w:pPr>
    </w:p>
    <w:p w14:paraId="4383B404" w14:textId="77777777" w:rsidR="00A01204" w:rsidRPr="0008241C" w:rsidRDefault="00A01204" w:rsidP="00A01204">
      <w:pPr>
        <w:rPr>
          <w:sz w:val="22"/>
          <w:szCs w:val="22"/>
        </w:rPr>
      </w:pPr>
      <w:r w:rsidRPr="0008241C">
        <w:rPr>
          <w:sz w:val="22"/>
          <w:szCs w:val="22"/>
        </w:rPr>
        <w:t xml:space="preserve">The above developments suggest the significant interlinkages that are building up between the CBD and other MEAs in the context of the post-2015 development agenda. In fact, the successful implementation of the Paris Agreement and the SDGs in the Asia-Pacific region can potentially restore highly degraded ecosystems and reverse biodiversity loss. This illustrates the need to create greater complementarities and synergies between conventions that can minimize trade-offs in national efforts to pursue the Aichi Biodiversity Targets, Paris Agreement and the SDGs.  </w:t>
      </w:r>
    </w:p>
    <w:p w14:paraId="2E9DD57F" w14:textId="77777777" w:rsidR="00A01204" w:rsidRPr="0008241C" w:rsidRDefault="00A01204" w:rsidP="00A01204">
      <w:pPr>
        <w:rPr>
          <w:sz w:val="22"/>
          <w:szCs w:val="22"/>
        </w:rPr>
      </w:pPr>
    </w:p>
    <w:p w14:paraId="78142D05" w14:textId="77777777" w:rsidR="00A01204" w:rsidRPr="0008241C" w:rsidRDefault="00A01204" w:rsidP="00A01204">
      <w:pPr>
        <w:rPr>
          <w:sz w:val="22"/>
          <w:szCs w:val="22"/>
        </w:rPr>
      </w:pPr>
      <w:r w:rsidRPr="0008241C">
        <w:rPr>
          <w:sz w:val="22"/>
          <w:szCs w:val="22"/>
        </w:rPr>
        <w:t xml:space="preserve">Concurrent to the proliferation and growing importance of environmental MEAs, there has been a steady demand to build a solid evidence base to inform these processes </w:t>
      </w:r>
      <w:r w:rsidRPr="0008241C">
        <w:rPr>
          <w:sz w:val="22"/>
          <w:szCs w:val="22"/>
        </w:rPr>
        <w:fldChar w:fldCharType="begin" w:fldLock="1"/>
      </w:r>
      <w:r w:rsidRPr="0008241C">
        <w:rPr>
          <w:sz w:val="22"/>
          <w:szCs w:val="22"/>
        </w:rPr>
        <w:instrText>ADDIN CSL_CITATION {"citationItems":[{"id":"ITEM-1","itemData":{"abstract":"1. Governance must be a crucial part of the Sustainable Development Goals (SDGs). However, there are also different ways of integrating key aspects of governance into the SDGs. Much of the discussions for the SDGs has revolved around either having a stand-alone governance goal or integrating governance into other goals on specific issues (e.g. goals on poverty reduction, water, food). 2. Three aspects of governance need to be considered: good governance (the processes of decision-making and their institutional foundations), effective governance (the capacity of countries to pursue sustainable development), and equitable governance (distributive outcomes). While these three different aspects have a number of connections between them, the three aspects will require separate political efforts. To most fully integrate governance into the SDGs, it is important to take account of all three aspects of governance when shaping the goals and targets. 3. If governance was addressed as a stand-alone SDG, then this would offer the best opportunity to comprehensively incorporate all three aspects of governance into a post-2015 development agenda. However, because of existing indicators of governance and actor coalitions organized around specific issues, the risk remains that good governance might be privileged over effective governance or equitable governance. 4. Conversely, if governance is integrated into issue-specific goals, then this would offer opportunities to build from existing policy experience about how different governance arrangements shape relevant outcomes. While this strength is important, pursuing governance in this manner is less likely to be comprehensive. Awareness of this limitation will be important in spurring creative and ambitious governance targets on all issues in the SDGs.","author":[{"dropping-particle":"","family":"Biermann","given":"Frank","non-dropping-particle":"","parse-names":false,"suffix":""},{"dropping-particle":"","family":"Stevens","given":"Casey","non-dropping-particle":"","parse-names":false,"suffix":""},{"dropping-particle":"","family":"Bernstein","given":"Steven","non-dropping-particle":"","parse-names":false,"suffix":""},{"dropping-particle":"","family":"Gupta","given":"Aarti","non-dropping-particle":"","parse-names":false,"suffix":""},{"dropping-particle":"","family":"Kabiri","given":"Ngeta","non-dropping-particle":"","parse-names":false,"suffix":""},{"dropping-particle":"","family":"Kanie","given":"Norichika","non-dropping-particle":"","parse-names":false,"suffix":""},{"dropping-particle":"","family":"Levy","given":"Marc","non-dropping-particle":"","parse-names":false,"suffix":""},{"dropping-particle":"","family":"Nilsson","given":"Måns","non-dropping-particle":"","parse-names":false,"suffix":""},{"dropping-particle":"","family":"Pintér","given":"László","non-dropping-particle":"","parse-names":false,"suffix":""},{"dropping-particle":"","family":"Scobie","given":"Michelle","non-dropping-particle":"","parse-names":false,"suffix":""}],"container-title":"POST2015/UNU-IAS Policy Brief","id":"ITEM-1","issue":"3","issued":{"date-parts":[["2014"]]},"title":"Policy Brief 3 - Integrating Governance into the Sustainable Development Goals","type":"article-journal"},"uris":["http://www.mendeley.com/documents/?uuid=33675b53-1923-424c-95e8-5315bcda95a7"]}],"mendeley":{"formattedCitation":"(Biermann &lt;i&gt;et al.&lt;/i&gt;, 2014)","plainTextFormattedCitation":"(Biermann et al., 2014)","previouslyFormattedCitation":"(Bierman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iermann </w:t>
      </w:r>
      <w:r w:rsidRPr="0008241C">
        <w:rPr>
          <w:i/>
          <w:noProof/>
          <w:sz w:val="22"/>
          <w:szCs w:val="22"/>
        </w:rPr>
        <w:t>et al.</w:t>
      </w:r>
      <w:r w:rsidRPr="0008241C">
        <w:rPr>
          <w:noProof/>
          <w:sz w:val="22"/>
          <w:szCs w:val="22"/>
        </w:rPr>
        <w:t>, 2014)</w:t>
      </w:r>
      <w:r w:rsidRPr="0008241C">
        <w:rPr>
          <w:sz w:val="22"/>
          <w:szCs w:val="22"/>
        </w:rPr>
        <w:fldChar w:fldCharType="end"/>
      </w:r>
      <w:r w:rsidRPr="0008241C">
        <w:rPr>
          <w:rFonts w:eastAsia="Calibri"/>
          <w:kern w:val="2"/>
          <w:sz w:val="22"/>
          <w:szCs w:val="22"/>
          <w:lang w:eastAsia="ja-JP"/>
        </w:rPr>
        <w:t>.</w:t>
      </w:r>
      <w:r w:rsidRPr="0008241C">
        <w:rPr>
          <w:sz w:val="22"/>
          <w:szCs w:val="22"/>
        </w:rPr>
        <w:t xml:space="preserve"> For example, the CBD and UNCCD have identified the necessity of global scientific assessments that systematize and synthesize the knowledge about the status of biodiversity, and its contribution to human well-being. The Millennium Ecosystem Assessment (MA) was such a scientific assessment, which was the outcome of coordinated action from the global academic community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note":"NULL","publisher":"Island Press","publisher-place":"Washington, DC","title":"Ecosystems and Human Well-Being Vol. 5","type":"book","volume":"5"},"uris":["http://www.mendeley.com/documents/?uuid=3f1cd0f0-5c5e-43db-a800-9d3196b70e8b"]}],"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xml:space="preserve">. Published in 2005, the MA concluded that human actions have been seriously degrading ecosystems globally, as well as their ability to sustain future generations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note":"NULL","publisher":"Island Press","publisher-place":"Washington, DC","title":"Ecosystems and Human Well-Being Vol. 5","type":"book","volume":"5"},"uris":["http://www.mendeley.com/documents/?uuid=3f1cd0f0-5c5e-43db-a800-9d3196b70e8b"]}],"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xml:space="preserve">. Together with the periodic Assessment Reports of the Intergovernmental Panel on Climate Change (IPCC) that feed into the UNFCCC process, they have paved the way for appreciating the urgent need for substantial changes in environmental policies and implementation processes to reverse biodiversity loss, ecosystem degradation and anthropogenic climate change in the next 50 years </w:t>
      </w:r>
      <w:r w:rsidRPr="0008241C">
        <w:rPr>
          <w:sz w:val="22"/>
          <w:szCs w:val="22"/>
        </w:rPr>
        <w:fldChar w:fldCharType="begin" w:fldLock="1"/>
      </w:r>
      <w:r w:rsidRPr="0008241C">
        <w:rPr>
          <w:sz w:val="22"/>
          <w:szCs w:val="22"/>
        </w:rPr>
        <w:instrText>ADDIN CSL_CITATION {"citationItems":[{"id":"ITEM-1","itemData":{"ISBN":"9789280735109","author":[{"dropping-particle":"","family":"UNEP-WCMC","given":"","non-dropping-particle":"","parse-names":false,"suffix":""}],"id":"ITEM-1","issued":{"date-parts":[["2016"]]},"publisher":"UNEP-WCMC","publisher-place":"Cambridge, UK","title":"The State of Biodiversity in Asia and The Pacific: A mid-term review of progress towards the Aichi Biodiversity Targets","type":"book"},"uris":["http://www.mendeley.com/documents/?uuid=e050c975-3bf7-4b0a-8f04-6247be1ce903"]}],"mendeley":{"formattedCitation":"(UNEP-WCMC, 2016)","plainTextFormattedCitation":"(UNEP-WCMC, 2016)","previouslyFormattedCitation":"(UNEP-WCMC, 2016)"},"properties":{"noteIndex":0},"schema":"https://github.com/citation-style-language/schema/raw/master/csl-citation.json"}</w:instrText>
      </w:r>
      <w:r w:rsidRPr="0008241C">
        <w:rPr>
          <w:sz w:val="22"/>
          <w:szCs w:val="22"/>
        </w:rPr>
        <w:fldChar w:fldCharType="separate"/>
      </w:r>
      <w:r w:rsidRPr="0008241C">
        <w:rPr>
          <w:noProof/>
          <w:sz w:val="22"/>
          <w:szCs w:val="22"/>
        </w:rPr>
        <w:t>(UNEP-WCMC, 2016)</w:t>
      </w:r>
      <w:r w:rsidRPr="0008241C">
        <w:rPr>
          <w:sz w:val="22"/>
          <w:szCs w:val="22"/>
        </w:rPr>
        <w:fldChar w:fldCharType="end"/>
      </w:r>
      <w:r w:rsidRPr="0008241C">
        <w:rPr>
          <w:sz w:val="22"/>
          <w:szCs w:val="22"/>
        </w:rPr>
        <w:t>.</w:t>
      </w:r>
    </w:p>
    <w:p w14:paraId="39100863" w14:textId="77777777" w:rsidR="00A01204" w:rsidRPr="0008241C" w:rsidRDefault="00A01204" w:rsidP="00A01204">
      <w:pPr>
        <w:rPr>
          <w:sz w:val="22"/>
          <w:szCs w:val="22"/>
        </w:rPr>
      </w:pPr>
    </w:p>
    <w:p w14:paraId="371E8346" w14:textId="77777777" w:rsidR="00A01204" w:rsidRPr="0008241C" w:rsidRDefault="00A01204" w:rsidP="00A01204">
      <w:pPr>
        <w:rPr>
          <w:sz w:val="22"/>
          <w:szCs w:val="22"/>
        </w:rPr>
      </w:pPr>
      <w:r w:rsidRPr="0008241C">
        <w:rPr>
          <w:sz w:val="22"/>
          <w:szCs w:val="22"/>
        </w:rPr>
        <w:t xml:space="preserve">The regional assessments commissioned by the IPBES, including the current Asia-Pacific Regional Assessment, aim to synthesise the existing evidence to inform activities related to the multiple goals of the above-described MEAs. Within the CBD work-plan, these assessments are subsumed under the Strategic Plan for Biodiversity 2011–2020, and its 2050 Vision and Aichi Biodiversity Targets. They </w:t>
      </w:r>
      <w:r w:rsidRPr="0008241C">
        <w:rPr>
          <w:sz w:val="22"/>
          <w:szCs w:val="22"/>
        </w:rPr>
        <w:lastRenderedPageBreak/>
        <w:t>are also relevant for the successful implementation of NBSAPs that have the same timeframe with the Aichi Biodiversity Targets.  The main focus is on the period between 2011 and 2030 that includes key deadlines related to the CBD Strategic Plan for Biodiversity (2011–2020) and the SDGs (2016-2030).</w:t>
      </w:r>
    </w:p>
    <w:p w14:paraId="289EEEF2" w14:textId="77777777" w:rsidR="00A01204" w:rsidRPr="0008241C" w:rsidRDefault="00A01204" w:rsidP="00A01204">
      <w:pPr>
        <w:rPr>
          <w:sz w:val="22"/>
          <w:szCs w:val="22"/>
        </w:rPr>
      </w:pPr>
    </w:p>
    <w:p w14:paraId="74417D92" w14:textId="77777777" w:rsidR="00A01204" w:rsidRPr="0008241C" w:rsidRDefault="00A01204" w:rsidP="00A01204">
      <w:pPr>
        <w:rPr>
          <w:rFonts w:eastAsia="MS Mincho"/>
          <w:sz w:val="22"/>
          <w:szCs w:val="22"/>
        </w:rPr>
      </w:pPr>
      <w:r w:rsidRPr="0008241C">
        <w:rPr>
          <w:sz w:val="22"/>
          <w:szCs w:val="22"/>
        </w:rPr>
        <w:t xml:space="preserve">It is worth mentioning that as discussed above the Asia-Pacific Regional Assessment, acknowledges the importance of indigenous and local communities (and of their rich knowledge and practices) in achieving the Aichi Biodiversity Targets and the SDGs (Section 1.1.3, 1.3.5). Indigenous people are increasingly demanding the use of a universal standard known as the Free and Prior Informed Consent (FPIC), to access benefits from ILK and associated intellectual property under the United Nations Declaration on the Rights of Indigenous Peoples and the Nagoya Protocol on Access and Benefit-sharing of the CBD </w:t>
      </w:r>
      <w:r w:rsidRPr="0008241C">
        <w:rPr>
          <w:rFonts w:eastAsia="Calibri"/>
          <w:kern w:val="2"/>
          <w:sz w:val="22"/>
          <w:szCs w:val="22"/>
          <w:lang w:eastAsia="ja-JP"/>
        </w:rPr>
        <w:t>(AIPA, 2015;</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3724/SP.J.1003.2013.06215","ISSN":"1005-0094","author":[{"dropping-particle":"","family":"Zhao","given":"Fuwei","non-dropping-particle":"","parse-names":false,"suffix":""},{"dropping-particle":"","family":"Wu","given":"Jianyong","non-dropping-particle":"","parse-names":false,"suffix":""},{"dropping-particle":"","family":"Xue","given":"Dayuan","non-dropping-particle":"","parse-names":false,"suffix":""}],"container-title":"Biodiversity Science","id":"ITEM-1","issue":"2","issued":{"date-parts":[["2013"]]},"page":"232-237","title":"Background, progress and prospect of traditional knowledge under the Convention on Biological Diversity","type":"article-journal","volume":"21"},"uris":["http://www.mendeley.com/documents/?uuid=65d4cc6a-4110-4a19-9cd5-8d1e5b8e66a6"]}],"mendeley":{"formattedCitation":"(Zhao &lt;i&gt;et al.&lt;/i&gt;, 2013)","manualFormatting":"Zhao, Wu, &amp; Xue, 2013)","plainTextFormattedCitation":"(Zhao et al., 2013)","previouslyFormattedCitation":"(Zhao &lt;i&gt;et al.&lt;/i&gt;, 2013)"},"properties":{"noteIndex":0},"schema":"https://github.com/citation-style-language/schema/raw/master/csl-citation.json"}</w:instrText>
      </w:r>
      <w:r w:rsidRPr="0008241C">
        <w:rPr>
          <w:sz w:val="22"/>
          <w:szCs w:val="22"/>
        </w:rPr>
        <w:fldChar w:fldCharType="separate"/>
      </w:r>
      <w:r w:rsidRPr="0008241C">
        <w:rPr>
          <w:noProof/>
          <w:sz w:val="22"/>
          <w:szCs w:val="22"/>
        </w:rPr>
        <w:t>Zhao, Wu, &amp; Xue, 2013)</w:t>
      </w:r>
      <w:r w:rsidRPr="0008241C">
        <w:rPr>
          <w:sz w:val="22"/>
          <w:szCs w:val="22"/>
        </w:rPr>
        <w:fldChar w:fldCharType="end"/>
      </w:r>
      <w:r w:rsidRPr="0008241C">
        <w:rPr>
          <w:sz w:val="22"/>
          <w:szCs w:val="22"/>
        </w:rPr>
        <w:t xml:space="preserve">. Different antecedents in the context of the CBD include Article 8j for involving indigenous people and local communities (and their knowledge/practices) in activities related to the conservation and sustainable use of biodiversity and “encourage the equitable sharing of the benefits arising from the utilization of such knowledge innovations and practices”. </w:t>
      </w:r>
    </w:p>
    <w:p w14:paraId="0F7B4B12" w14:textId="77777777" w:rsidR="00A01204" w:rsidRPr="0008241C" w:rsidRDefault="00A01204" w:rsidP="00A01204">
      <w:pPr>
        <w:rPr>
          <w:sz w:val="22"/>
          <w:szCs w:val="22"/>
        </w:rPr>
      </w:pPr>
    </w:p>
    <w:p w14:paraId="07FB9CED" w14:textId="77777777" w:rsidR="00A01204" w:rsidRPr="0008241C" w:rsidRDefault="00A01204" w:rsidP="00A01204">
      <w:pPr>
        <w:keepNext/>
        <w:tabs>
          <w:tab w:val="clear" w:pos="1247"/>
          <w:tab w:val="left" w:pos="765"/>
        </w:tabs>
        <w:outlineLvl w:val="2"/>
        <w:rPr>
          <w:b/>
          <w:sz w:val="24"/>
          <w:szCs w:val="24"/>
        </w:rPr>
      </w:pPr>
      <w:bookmarkStart w:id="254" w:name="_Toc504173113"/>
      <w:bookmarkStart w:id="255" w:name="_Toc504316237"/>
      <w:bookmarkStart w:id="256" w:name="_Toc504317080"/>
      <w:bookmarkStart w:id="257" w:name="_Toc504317773"/>
      <w:bookmarkStart w:id="258" w:name="_Toc504320579"/>
      <w:bookmarkStart w:id="259" w:name="_Toc504320803"/>
      <w:bookmarkStart w:id="260" w:name="_Toc504321119"/>
      <w:bookmarkStart w:id="261" w:name="_Toc524033696"/>
      <w:r w:rsidRPr="0008241C">
        <w:rPr>
          <w:b/>
          <w:sz w:val="24"/>
          <w:szCs w:val="24"/>
        </w:rPr>
        <w:t>1.4.2</w:t>
      </w:r>
      <w:r w:rsidRPr="0008241C">
        <w:rPr>
          <w:b/>
          <w:sz w:val="24"/>
          <w:szCs w:val="24"/>
        </w:rPr>
        <w:tab/>
        <w:t>Regional policy initiatives in the Asia-Pacific region</w:t>
      </w:r>
      <w:bookmarkEnd w:id="254"/>
      <w:bookmarkEnd w:id="255"/>
      <w:bookmarkEnd w:id="256"/>
      <w:bookmarkEnd w:id="257"/>
      <w:bookmarkEnd w:id="258"/>
      <w:bookmarkEnd w:id="259"/>
      <w:bookmarkEnd w:id="260"/>
      <w:bookmarkEnd w:id="261"/>
      <w:r w:rsidRPr="0008241C">
        <w:rPr>
          <w:b/>
          <w:sz w:val="24"/>
          <w:szCs w:val="24"/>
        </w:rPr>
        <w:t xml:space="preserve"> </w:t>
      </w:r>
    </w:p>
    <w:p w14:paraId="5ABFEA17" w14:textId="77777777" w:rsidR="00A01204" w:rsidRPr="0008241C" w:rsidRDefault="00A01204" w:rsidP="00A01204">
      <w:pPr>
        <w:rPr>
          <w:sz w:val="22"/>
          <w:szCs w:val="22"/>
        </w:rPr>
      </w:pPr>
    </w:p>
    <w:p w14:paraId="0F8464D3" w14:textId="77777777" w:rsidR="00A01204" w:rsidRPr="0008241C" w:rsidRDefault="00A01204" w:rsidP="00A01204">
      <w:pPr>
        <w:rPr>
          <w:sz w:val="22"/>
          <w:szCs w:val="22"/>
        </w:rPr>
      </w:pPr>
      <w:r w:rsidRPr="0008241C">
        <w:rPr>
          <w:sz w:val="22"/>
          <w:szCs w:val="22"/>
        </w:rPr>
        <w:t xml:space="preserve">Countries in the Asia-Pacific region have accelerated and strengthened their environmental cooperation since the 1992 Rio Earth Summit </w:t>
      </w:r>
      <w:r w:rsidRPr="0008241C">
        <w:rPr>
          <w:sz w:val="22"/>
          <w:szCs w:val="22"/>
        </w:rPr>
        <w:fldChar w:fldCharType="begin" w:fldLock="1"/>
      </w:r>
      <w:r w:rsidRPr="0008241C">
        <w:rPr>
          <w:sz w:val="22"/>
          <w:szCs w:val="22"/>
        </w:rPr>
        <w:instrText>ADDIN CSL_CITATION {"citationItems":[{"id":"ITEM-1","itemData":{"abstract":"Country Reports on Environmental Governance in Four Asian Countries","author":[{"dropping-particle":"","family":"Schreurs","given":"Miranda A.","non-dropping-particle":"","parse-names":false,"suffix":""}],"container-title":"IGES Environmental Governance (1999)","id":"ITEM-1","issued":{"date-parts":[["2000"]]},"title":"An Analytic Framework for a Comparative Study of Environmental Governance in Asia","type":"article-journal"},"uris":["http://www.mendeley.com/documents/?uuid=1ddfc0bb-232f-41e9-b428-e38cdc0478f5"]}],"mendeley":{"formattedCitation":"(Schreurs, 2000)","plainTextFormattedCitation":"(Schreurs, 2000)","previouslyFormattedCitation":"(Schreurs, 2000)"},"properties":{"noteIndex":0},"schema":"https://github.com/citation-style-language/schema/raw/master/csl-citation.json"}</w:instrText>
      </w:r>
      <w:r w:rsidRPr="0008241C">
        <w:rPr>
          <w:sz w:val="22"/>
          <w:szCs w:val="22"/>
        </w:rPr>
        <w:fldChar w:fldCharType="separate"/>
      </w:r>
      <w:r w:rsidRPr="0008241C">
        <w:rPr>
          <w:noProof/>
          <w:sz w:val="22"/>
          <w:szCs w:val="22"/>
        </w:rPr>
        <w:t>(Schreurs, 2000)</w:t>
      </w:r>
      <w:r w:rsidRPr="0008241C">
        <w:rPr>
          <w:sz w:val="22"/>
          <w:szCs w:val="22"/>
        </w:rPr>
        <w:fldChar w:fldCharType="end"/>
      </w:r>
      <w:r w:rsidRPr="0008241C">
        <w:rPr>
          <w:sz w:val="22"/>
          <w:szCs w:val="22"/>
        </w:rPr>
        <w:t xml:space="preserve">.  There are various regional, subregional and trans-boundary initiatives, alliances, and agreements that aim to achieve the multiple goals and targets related to biodiversity conservation in the region (Box 1.5) (see also Table S6 and Figure S1, Appendix). </w:t>
      </w:r>
    </w:p>
    <w:p w14:paraId="651CBEC7" w14:textId="77777777" w:rsidR="00A01204" w:rsidRPr="0008241C" w:rsidRDefault="00A01204" w:rsidP="00A01204">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01204" w:rsidRPr="0008241C" w14:paraId="11843959" w14:textId="77777777" w:rsidTr="00642B4F">
        <w:tc>
          <w:tcPr>
            <w:tcW w:w="9242" w:type="dxa"/>
            <w:shd w:val="clear" w:color="auto" w:fill="auto"/>
          </w:tcPr>
          <w:p w14:paraId="1ACFC71D"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Box 1.5 Major regional biodiversity initiatives in the Asia-Pacific region</w:t>
            </w:r>
          </w:p>
          <w:p w14:paraId="30166FD0" w14:textId="77777777" w:rsidR="00A01204" w:rsidRPr="0008241C" w:rsidRDefault="00A01204" w:rsidP="00A01204">
            <w:pPr>
              <w:rPr>
                <w:sz w:val="22"/>
                <w:szCs w:val="22"/>
              </w:rPr>
            </w:pPr>
          </w:p>
          <w:p w14:paraId="67CC54F4" w14:textId="77777777" w:rsidR="00A01204" w:rsidRPr="0008241C" w:rsidRDefault="00A01204" w:rsidP="00A01204">
            <w:pPr>
              <w:rPr>
                <w:b/>
                <w:sz w:val="22"/>
                <w:szCs w:val="22"/>
              </w:rPr>
            </w:pPr>
            <w:bookmarkStart w:id="262" w:name="_Hlk495937869"/>
            <w:r w:rsidRPr="0008241C">
              <w:rPr>
                <w:b/>
                <w:sz w:val="22"/>
                <w:szCs w:val="22"/>
              </w:rPr>
              <w:t>The Heart of Borneo Initiative (HoB)</w:t>
            </w:r>
          </w:p>
          <w:bookmarkEnd w:id="262"/>
          <w:p w14:paraId="24E3FF0A" w14:textId="77777777" w:rsidR="00A01204" w:rsidRPr="0008241C" w:rsidRDefault="00A01204" w:rsidP="00A01204">
            <w:pPr>
              <w:rPr>
                <w:sz w:val="22"/>
                <w:szCs w:val="22"/>
              </w:rPr>
            </w:pPr>
            <w:r w:rsidRPr="0008241C">
              <w:rPr>
                <w:sz w:val="22"/>
                <w:szCs w:val="22"/>
              </w:rPr>
              <w:t xml:space="preserve">The Heart of Borneo (HoB) Initiative is a government-led and NGO-supported programme that was initiated by the governments of Brunei, Indonesia and Malaysia in 2007 and covers parts of the three countries. It aims to conserve and use sustainably the largest remaining rainforest in Asia, which contains highly biodiverse ecosystems with large carbon stocks. The vision of the HoB initiative has been agreed upon by the three countries, and includes a strong commitment to work together to improve the management of natural resources. The initiative has developed multi-level (i.e. regional, national and sub-national) plans and programs. It implements multi-sector, multi-stakeholder and coordinated activities to enhance the sustainable use of timber, non-timber forest products, water, minerals and other natural resources </w:t>
            </w:r>
            <w:r w:rsidRPr="0008241C">
              <w:rPr>
                <w:sz w:val="22"/>
                <w:szCs w:val="22"/>
              </w:rPr>
              <w:fldChar w:fldCharType="begin" w:fldLock="1"/>
            </w:r>
            <w:r w:rsidRPr="0008241C">
              <w:rPr>
                <w:sz w:val="22"/>
                <w:szCs w:val="22"/>
              </w:rPr>
              <w:instrText>ADDIN CSL_CITATION {"citationItems":[{"id":"ITEM-1","itemData":{"URL":"http://wwf.panda.org/what_we_do/where_we_work/borneo_forests/","abstract":"WWF 2017. . [online]","accessed":{"date-parts":[["2017","2","24"]]},"author":[{"dropping-particle":"","family":"WWF","given":"","non-dropping-particle":"","parse-names":false,"suffix":""}],"id":"ITEM-1","issued":{"date-parts":[["2017"]]},"title":"Heart of Borneo","type":"webpage"},"uris":["http://www.mendeley.com/documents/?uuid=7b844d39-3f9f-4a43-a6e4-bd5556ae82a5"]},{"id":"ITEM-2","itemData":{"DOI":"10.1007/s10784-015-9296-3","ISSN":"1567-9764","abstract":"Intact ecosystems across jurisdictional boundaries are of growing importance as the world continues to experience the impacts of climate change. International boundaries have, however, been drawn for political rather than ecological reasons. Ecosystem components often occur in more than one nation and are consequently subject to conflicting management and land-use practices. This research integrates the legal, institutional and environmental management components of transboundary biodiversity conservation to propose a comprehensive framework for evaluating the potential effec-tiveness of transboundary conservation regimes. The paper presents twelve criteria for the effective transboundary conservation of terrestrial biodiversity. These criteria can assist in the evaluation of existing initiatives and the design of future ones. The criteria will be of increasing importance as decision-makers seek to adapt to climate change and conserve biodiversity at all scales of political organization.","author":[{"dropping-particle":"","family":"Lim","given":"Michelle","non-dropping-particle":"","parse-names":false,"suffix":""}],"container-title":"International Environmental Agreements: Politics, Law and Economics","id":"ITEM-2","issue":"6","issued":{"date-parts":[["2016","12","26"]]},"page":"797-813","title":"Governance criteria for effective transboundary biodiversity conservation","type":"article-journal","volume":"16"},"uris":["http://www.mendeley.com/documents/?uuid=65086bac-4127-38ea-a452-f2dd35f24260"]}],"mendeley":{"formattedCitation":"(Lim, 2016; WWF, 2017)","plainTextFormattedCitation":"(Lim, 2016; WWF, 2017)","previouslyFormattedCitation":"(Lim, 2016; WWF, 2017)"},"properties":{"noteIndex":0},"schema":"https://github.com/citation-style-language/schema/raw/master/csl-citation.json"}</w:instrText>
            </w:r>
            <w:r w:rsidRPr="0008241C">
              <w:rPr>
                <w:sz w:val="22"/>
                <w:szCs w:val="22"/>
              </w:rPr>
              <w:fldChar w:fldCharType="separate"/>
            </w:r>
            <w:r w:rsidRPr="0008241C">
              <w:rPr>
                <w:noProof/>
                <w:sz w:val="22"/>
                <w:szCs w:val="22"/>
              </w:rPr>
              <w:t>(Lim, 2016; WWF, 2017)</w:t>
            </w:r>
            <w:r w:rsidRPr="0008241C">
              <w:rPr>
                <w:sz w:val="22"/>
                <w:szCs w:val="22"/>
              </w:rPr>
              <w:fldChar w:fldCharType="end"/>
            </w:r>
            <w:r w:rsidRPr="0008241C">
              <w:rPr>
                <w:sz w:val="22"/>
                <w:szCs w:val="22"/>
              </w:rPr>
              <w:t xml:space="preserve">. For details visit: </w:t>
            </w:r>
            <w:hyperlink r:id="rId35" w:history="1">
              <w:r w:rsidRPr="0008241C">
                <w:rPr>
                  <w:color w:val="0000FF"/>
                  <w:sz w:val="22"/>
                  <w:szCs w:val="22"/>
                  <w:u w:val="single"/>
                </w:rPr>
                <w:t>http://www.heartofborneo.org/</w:t>
              </w:r>
            </w:hyperlink>
            <w:r w:rsidRPr="0008241C">
              <w:rPr>
                <w:sz w:val="22"/>
                <w:szCs w:val="22"/>
              </w:rPr>
              <w:t xml:space="preserve"> </w:t>
            </w:r>
            <w:r w:rsidRPr="0008241C" w:rsidDel="00E21FA8">
              <w:rPr>
                <w:sz w:val="22"/>
                <w:szCs w:val="22"/>
              </w:rPr>
              <w:t xml:space="preserve"> </w:t>
            </w:r>
            <w:r w:rsidRPr="0008241C">
              <w:rPr>
                <w:sz w:val="22"/>
                <w:szCs w:val="22"/>
              </w:rPr>
              <w:t xml:space="preserve"> </w:t>
            </w:r>
          </w:p>
          <w:p w14:paraId="59BBF9C6" w14:textId="77777777" w:rsidR="00A01204" w:rsidRPr="0008241C" w:rsidRDefault="00A01204" w:rsidP="00A01204">
            <w:pPr>
              <w:rPr>
                <w:sz w:val="22"/>
                <w:szCs w:val="22"/>
              </w:rPr>
            </w:pPr>
          </w:p>
          <w:p w14:paraId="1B6A044A" w14:textId="77777777" w:rsidR="00A01204" w:rsidRPr="0008241C" w:rsidRDefault="00A01204" w:rsidP="00A01204">
            <w:pPr>
              <w:rPr>
                <w:b/>
                <w:sz w:val="22"/>
                <w:szCs w:val="22"/>
              </w:rPr>
            </w:pPr>
            <w:bookmarkStart w:id="263" w:name="_Hlk495937891"/>
            <w:r w:rsidRPr="0008241C">
              <w:rPr>
                <w:b/>
                <w:sz w:val="22"/>
                <w:szCs w:val="22"/>
              </w:rPr>
              <w:t>The Coral Triangle Initiative on Coral Reefs, Fisheries and Food Security (CTI-CFF)</w:t>
            </w:r>
            <w:bookmarkEnd w:id="263"/>
          </w:p>
          <w:p w14:paraId="4D3338D0" w14:textId="77777777" w:rsidR="00A01204" w:rsidRPr="0008241C" w:rsidRDefault="00A01204" w:rsidP="00A01204">
            <w:pPr>
              <w:rPr>
                <w:sz w:val="22"/>
                <w:szCs w:val="22"/>
              </w:rPr>
            </w:pPr>
            <w:r w:rsidRPr="0008241C">
              <w:rPr>
                <w:sz w:val="22"/>
                <w:szCs w:val="22"/>
              </w:rPr>
              <w:t xml:space="preserve">CTI-CFF is a regional initiative that covers extensive seascapes in Indonesia, Malaysia, the Philippines, Papua New Guinea, Solomon Islands and Timor-Leste (collectively called the ‘CT6’). This regional multilateral partnership was launched in 2009 by the respective governments. It aims to protect one of the richest areas in the world in terms of marine biodiversity, also known as the “Amazon of the Seas” (Section 1.1.2). Key concerns of the CTI-CFF are the threats on marine biodiversity posed by overfishing, pollution, climate change, and other commercial activities. It has launched numerous initiatives to promote sustainable fishing, food security, and collaborative conservation networks. In 2016 CTI-CFF launched a 10-year plan (i.e. “CTI-CFF Regional Plan of Action”), whose key foci include the protection of critical seascapes, marine protected areas, and fisheries by applying ecosystem-based approaches </w:t>
            </w:r>
            <w:r w:rsidRPr="0008241C">
              <w:rPr>
                <w:sz w:val="22"/>
                <w:szCs w:val="22"/>
              </w:rPr>
              <w:fldChar w:fldCharType="begin" w:fldLock="1"/>
            </w:r>
            <w:r w:rsidRPr="0008241C">
              <w:rPr>
                <w:sz w:val="22"/>
                <w:szCs w:val="22"/>
              </w:rPr>
              <w:instrText>ADDIN CSL_CITATION {"citationItems":[{"id":"ITEM-1","itemData":{"DOI":"10.1016/j.cosust.2016.03.002","ISBN":"1877-3435","ISSN":"18773435","abstract":"The Coral Triangle Initiative on Coral Reefs, Fisheries, and Food Security (CTI-CFF) is an ambitious marine conservation and governance program engaging six countries in Southeast Asia and Melanesia that has attracted significant international support, including an investment of over $40 million from the United States through the five-year U.S. Coral Triangle Initiative Support Program. In this paper, we examine outcomes of the USCTI documented through the Learning Project (LP), a collaborative, interdisciplinary project capturing lessons learned from USCTI and CTI-CFF. The co-design process and collaborative spirit of the LP allowed it to collect a large body of information from a diverse range of informants in a relatively short time frame and provide important documentation of the achievements and challenges of USCTI. For instance, social surveys of resource users and policy makers in the Coral Triangle region and the United States document that the CTI-CFF has resulted in impressive management outcomes, including: improved MPA enforcement, increases in national and regional management capacity, leadership creation, and integrated conservation-fishery-climate change planning. Significant challenges remain to ensure that overall planning processes effectively link regional-level, national-level, subnational-level (district/provincial) and community-level efforts and that international donors and policy-makers, managers, and resources users in the region remain committed to this conservation experiment.","author":[{"dropping-particle":"","family":"Christie","given":"Patrick","non-dropping-particle":"","parse-names":false,"suffix":""},{"dropping-particle":"","family":"Pietri","given":"Diana M.","non-dropping-particle":"","parse-names":false,"suffix":""},{"dropping-particle":"","family":"Stevenson","given":"Todd C.","non-dropping-particle":"","parse-names":false,"suffix":""},{"dropping-particle":"","family":"Pollnac","given":"Richard","non-dropping-particle":"","parse-names":false,"suffix":""},{"dropping-particle":"","family":"Knight","given":"Maurice","non-dropping-particle":"","parse-names":false,"suffix":""},{"dropping-particle":"","family":"White","given":"Alan T.","non-dropping-particle":"","parse-names":false,"suffix":""}],"container-title":"Current Opinion in Environmental Sustainability","id":"ITEM-1","issued":{"date-parts":[["2016"]]},"title":"Improving human and environmental conditions through the Coral Triangle Initiative: Progress and challenges","type":"article"},"uris":["http://www.mendeley.com/documents/?uuid=9024b7ad-7330-32cb-89dd-a68fce6ec684"]},{"id":"ITEM-2","itemData":{"DOI":"10.1016/j.marpol.2016.07.003","ISBN":"0308-597X","ISSN":"0308597X","abstract":"The governments of the six Coral Triangle Initiative (CTI) countries, namely Indonesia, Malaysia, Philippines, Timor Leste, Papua New Guinea and the Solomon Islands have expressed their commitment to protecting marine ecosystems and improving management systems. Achieving the above commitment requires detailed baseline information on the spatial distribution and extent of the marine resources, such as seagrass meadows, coral reef, mangrove forests and seaweed beds, as well as the ability to successfully interpret and understand these data. This study examined a combination of Landsat image enhancement technique and pixel-based regional growing tools to create a map of marine and human habitats with five classes-of-interest: seagrass, land, coral and coral rubble, subsurface sand/mud, land, and human habitats for twelve islands of eastern Sabah of East Malaysia (extending from 4?? 42??? N, 118?? 31?? E to 4?? 12?? N, 118?? 50?? E), located in the south-eastern boundary of Palawan/North Borneo Ecoregion (extending from 14?? 31?? N, 116?? 52?? E to 0?? 0.04?? N, 122?? 12?? E) of the CTI implementation area. Using this method, an overall accuracy of &gt;75% was achieved for mapping of those class-of-interest types. The estimated seagrass areal coverage is 274 ha, of which 158 ha (58% of the total area) occurred in relatively shallow water areas. Using Google Earth data, seaweed culture sites with a total area of 7114??ha were observed around 7 of the 12 islands. The mapping approach and the results of the study will be of immense benefit to natural resource management of the study area through enabling conservation agencies to prioritize seagrass, coral, seaweed or marine conservation sites and to document local threats to those habitats.","author":[{"dropping-particle":"","family":"Hossain","given":"Mohammad Shawkat","non-dropping-particle":"","parse-names":false,"suffix":""},{"dropping-particle":"","family":"Bujang","given":"Japar Sidik","non-dropping-particle":"","parse-names":false,"suffix":""},{"dropping-particle":"","family":"Zakaria","given":"Muta Harah","non-dropping-particle":"","parse-names":false,"suffix":""},{"dropping-particle":"","family":"Hashim","given":"Mazlan","non-dropping-particle":"","parse-names":false,"suffix":""}],"container-title":"Marine Policy","id":"ITEM-2","issued":{"date-parts":[["2016","10"]]},"page":"176-191","title":"Marine and human habitat mapping for the Coral Triangle Initiative region of Sabah using Landsat and Google Earth imagery","type":"article-journal","volume":"72"},"uris":["http://www.mendeley.com/documents/?uuid=887c8c52-7347-3016-b6b2-6fac898f22c7"]}],"mendeley":{"formattedCitation":"(Christie &lt;i&gt;et al.&lt;/i&gt;, 2016; Hossain &lt;i&gt;et al.&lt;/i&gt;, 2016)","manualFormatting":"(Christie et al., 2016; Hossain, et al. 2016)","plainTextFormattedCitation":"(Christie et al., 2016; Hossain et al., 2016)","previouslyFormattedCitation":"(Christie &lt;i&gt;et al.&lt;/i&gt;, 2016; Hossai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hristie </w:t>
            </w:r>
            <w:r w:rsidRPr="0008241C">
              <w:rPr>
                <w:i/>
                <w:noProof/>
                <w:sz w:val="22"/>
                <w:szCs w:val="22"/>
              </w:rPr>
              <w:t>et al</w:t>
            </w:r>
            <w:r w:rsidRPr="0008241C">
              <w:rPr>
                <w:noProof/>
                <w:sz w:val="22"/>
                <w:szCs w:val="22"/>
              </w:rPr>
              <w:t xml:space="preserve">., 2016; Hossain, </w:t>
            </w:r>
            <w:r w:rsidRPr="0008241C">
              <w:rPr>
                <w:i/>
                <w:noProof/>
                <w:sz w:val="22"/>
                <w:szCs w:val="22"/>
              </w:rPr>
              <w:t>et al</w:t>
            </w:r>
            <w:r w:rsidRPr="0008241C">
              <w:rPr>
                <w:noProof/>
                <w:sz w:val="22"/>
                <w:szCs w:val="22"/>
              </w:rPr>
              <w:t>. 2016)</w:t>
            </w:r>
            <w:r w:rsidRPr="0008241C">
              <w:rPr>
                <w:sz w:val="22"/>
                <w:szCs w:val="22"/>
              </w:rPr>
              <w:fldChar w:fldCharType="end"/>
            </w:r>
            <w:r w:rsidRPr="0008241C">
              <w:rPr>
                <w:noProof/>
                <w:sz w:val="22"/>
                <w:szCs w:val="22"/>
              </w:rPr>
              <w:t xml:space="preserve">. For details visit: </w:t>
            </w:r>
            <w:hyperlink r:id="rId36" w:history="1">
              <w:r w:rsidRPr="0008241C">
                <w:rPr>
                  <w:color w:val="0000FF"/>
                  <w:sz w:val="22"/>
                  <w:szCs w:val="22"/>
                  <w:u w:val="single"/>
                </w:rPr>
                <w:t>www.coraltriangleinitiative.org</w:t>
              </w:r>
            </w:hyperlink>
            <w:r w:rsidRPr="0008241C">
              <w:rPr>
                <w:sz w:val="22"/>
                <w:szCs w:val="22"/>
              </w:rPr>
              <w:t xml:space="preserve">    </w:t>
            </w:r>
          </w:p>
          <w:p w14:paraId="41176AAA" w14:textId="77777777" w:rsidR="00A01204" w:rsidRPr="0008241C" w:rsidRDefault="00A01204" w:rsidP="00A01204">
            <w:pPr>
              <w:rPr>
                <w:sz w:val="22"/>
                <w:szCs w:val="22"/>
              </w:rPr>
            </w:pPr>
          </w:p>
          <w:p w14:paraId="3A63D333" w14:textId="77777777" w:rsidR="00A01204" w:rsidRPr="0008241C" w:rsidRDefault="00A01204" w:rsidP="00A01204">
            <w:pPr>
              <w:rPr>
                <w:b/>
                <w:sz w:val="22"/>
                <w:szCs w:val="22"/>
              </w:rPr>
            </w:pPr>
            <w:bookmarkStart w:id="264" w:name="_Hlk495937919"/>
            <w:r w:rsidRPr="0008241C">
              <w:rPr>
                <w:b/>
                <w:sz w:val="22"/>
                <w:szCs w:val="22"/>
              </w:rPr>
              <w:t>The Biodiversity Conservation Corridors Initiative (BCI) in the Greater Mekong Subregion (GMS)</w:t>
            </w:r>
          </w:p>
          <w:bookmarkEnd w:id="264"/>
          <w:p w14:paraId="22AA2465" w14:textId="20DC884B" w:rsidR="00A01204" w:rsidRPr="0008241C" w:rsidRDefault="00A01204" w:rsidP="00A01204">
            <w:pPr>
              <w:rPr>
                <w:sz w:val="22"/>
                <w:szCs w:val="22"/>
              </w:rPr>
            </w:pPr>
            <w:r w:rsidRPr="0008241C">
              <w:rPr>
                <w:sz w:val="22"/>
                <w:szCs w:val="22"/>
              </w:rPr>
              <w:t xml:space="preserve">BCI brings together the six Greater Mekong basin nations (i.e. Cambodia, China, Lao PDR, Myanmar, Vietnam and Thailand) to work jointly for the conservation and sustainable management </w:t>
            </w:r>
            <w:r w:rsidRPr="0008241C">
              <w:rPr>
                <w:sz w:val="22"/>
                <w:szCs w:val="22"/>
              </w:rPr>
              <w:lastRenderedPageBreak/>
              <w:t xml:space="preserve">of the basins’ resources </w:t>
            </w:r>
            <w:r w:rsidRPr="0008241C">
              <w:rPr>
                <w:sz w:val="22"/>
                <w:szCs w:val="22"/>
              </w:rPr>
              <w:fldChar w:fldCharType="begin" w:fldLock="1"/>
            </w:r>
            <w:r w:rsidRPr="0008241C">
              <w:rPr>
                <w:sz w:val="22"/>
                <w:szCs w:val="22"/>
              </w:rPr>
              <w:instrText>ADDIN CSL_CITATION {"citationItems":[{"id":"ITEM-1","itemData":{"DOI":"10.1371/journal.pbio.2000266","ISSN":"1545-7885","abstract":"The current unprecedented expansion of infrastructure promises to enhance human wellbe-ing but risks causing substantial harm to natural ecosystems and the benefits they provide for people. A framework for systematically and proactively identifying the likely benefits and costs of such developments is badly needed. Here, we develop and test at the subregional scale a recently proposed global scheme for comparing the potential gains from new roads for food production with their likely impact on biodiversity and ecosystem services. Working in the Greater Mekong—an exceptionally biodiverse subregion undergoing rapid develop-ment—we combined maps of isolation from urban centres, yield gaps, and the current area under 17 crops to estimate where and how far road development could in principle help to increase food production without the need for cropland expansion. We overlaid this informa-tion with maps summarising the importance of remaining habitats to terrestrial vertebrates and (as examples of major ecosystem services) to global and local climate regulation. This intersection revealed several largely converted yet relatively low-yielding areas (such as central, eastern, and northeastern Thailand and the Ayeyarwady Delta), where narrowing yield gaps by improving transport links has the potential to substantially increase food pro-duction at relatively limited environmental cost. Concentrating new roads and road improve-ments here while taking strong measures to prevent their spread into areas which are still extensively forested (such as northern Laos, western Yunnan, and southwestern Cambo-dia) could thus enhance rural livelihoods and regional food production while helping safe-guard vital ecosystem services and globally significant biological diversity. Proposals for new infrastructure in developing countries are typically muted on its envi-ronmental impacts, while environmentalists typically say little about its potential benefits for people. This study explores a more conciliatory approach by trying to identify where beneficial infrastructure might be expanded at least environmental cost. Focusing on the Greater Mekong Subregion of Southeast Asia, we intersected agricultural, social, and envi-ronmental layers to map variation in the potential for new roads to enhance food produc-tion and in their likely impacts on biodiversity and ecosystem services. In several areas (such as central Thailand and the Ayeyarwady Delta) well-planned road expansion has t…","author":[{"dropping-particle":"","family":"Balmford","given":"Andrew","non-dropping-particle":"","parse-names":false,"suffix":""},{"dropping-particle":"","family":"Chen","given":"Huafang","non-dropping-particle":"","parse-names":false,"suffix":""},{"dropping-particle":"","family":"Phalan","given":"Ben","non-dropping-particle":"","parse-names":false,"suffix":""},{"dropping-particle":"","family":"Wang","given":"Mingcheng","non-dropping-particle":"","parse-names":false,"suffix":""},{"dropping-particle":"","family":"O’Connell","given":"Christine","non-dropping-particle":"","parse-names":false,"suffix":""},{"dropping-particle":"","family":"Tayleur","given":"Cath","non-dropping-particle":"","parse-names":false,"suffix":""},{"dropping-particle":"","family":"Xu","given":"Jianchu","non-dropping-particle":"","parse-names":false,"suffix":""}],"container-title":"PLOS Biology","editor":[{"dropping-particle":"","family":"Mace","given":"Georgina","non-dropping-particle":"","parse-names":false,"suffix":""}],"id":"ITEM-1","issue":"12","issued":{"date-parts":[["2016","12","15"]]},"page":"e2000266","title":"Getting Road Expansion on the Right Track: A Framework for Smart Infrastructure Planning in the Mekong","type":"article-journal","volume":"14"},"uris":["http://www.mendeley.com/documents/?uuid=5bb9cf9d-5435-334b-9022-e0bea306aa5f"]}],"mendeley":{"formattedCitation":"(Balmford &lt;i&gt;et al.&lt;/i&gt;, 2016)","plainTextFormattedCitation":"(Balmford et al., 2016)","previouslyFormattedCitation":"(Balmford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almford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r w:rsidRPr="0008241C">
              <w:rPr>
                <w:sz w:val="22"/>
                <w:szCs w:val="22"/>
              </w:rPr>
              <w:fldChar w:fldCharType="begin"/>
            </w:r>
            <w:r w:rsidRPr="0008241C">
              <w:rPr>
                <w:sz w:val="22"/>
                <w:szCs w:val="22"/>
              </w:rPr>
              <w:instrText xml:space="preserve"> REF _Ref480622178 \h  \* MERGEFORMAT </w:instrText>
            </w:r>
            <w:r w:rsidRPr="0008241C">
              <w:rPr>
                <w:sz w:val="22"/>
                <w:szCs w:val="22"/>
              </w:rPr>
            </w:r>
            <w:r w:rsidRPr="0008241C">
              <w:rPr>
                <w:sz w:val="22"/>
                <w:szCs w:val="22"/>
              </w:rPr>
              <w:fldChar w:fldCharType="separate"/>
            </w:r>
            <w:r w:rsidR="00D74032" w:rsidRPr="00D74032">
              <w:rPr>
                <w:sz w:val="22"/>
                <w:szCs w:val="22"/>
              </w:rPr>
              <w:t>Table 1.1</w:t>
            </w:r>
            <w:r w:rsidRPr="0008241C">
              <w:rPr>
                <w:sz w:val="22"/>
                <w:szCs w:val="22"/>
              </w:rPr>
              <w:fldChar w:fldCharType="end"/>
            </w:r>
            <w:r w:rsidRPr="0008241C">
              <w:rPr>
                <w:sz w:val="22"/>
                <w:szCs w:val="22"/>
              </w:rPr>
              <w:t xml:space="preserve">). This is expected to be achieved through regional co-operation and collaboration to establish a Biodiversity Conservation Corridors Initiative (BCCI). This is the major program of the Core Environment Program of the GMS endorsed by political leaders at the Second GMS Summit (2005, Kunming). The intended outcome of implementing the BCCI is to promote by 2015 effective community-based natural resources management and climate resilience across the region </w:t>
            </w:r>
            <w:r w:rsidRPr="0008241C">
              <w:rPr>
                <w:sz w:val="22"/>
                <w:szCs w:val="22"/>
              </w:rPr>
              <w:fldChar w:fldCharType="begin" w:fldLock="1"/>
            </w:r>
            <w:r w:rsidRPr="0008241C">
              <w:rPr>
                <w:sz w:val="22"/>
                <w:szCs w:val="22"/>
              </w:rPr>
              <w:instrText>ADDIN CSL_CITATION {"citationItems":[{"id":"ITEM-1","itemData":{"URL":"https://www.adb.org/projects/40253-012/main#project-pds-collapse","accessed":{"date-parts":[["2017","2","24"]]},"author":[{"dropping-particle":"","family":"ADB","given":"","non-dropping-particle":"","parse-names":false,"suffix":""}],"id":"ITEM-1","issued":{"date-parts":[["2017"]]},"title":"Regional: Greater Mekong Subregion Biodiversity Conservation Corridors Project","type":"webpage"},"uris":["http://www.mendeley.com/documents/?uuid=b2ea6a07-9975-48a5-83a4-7f5ac01760b0"]}],"mendeley":{"formattedCitation":"(ADB, 2017)","plainTextFormattedCitation":"(ADB, 2017)","previouslyFormattedCitation":"(ADB, 2017)"},"properties":{"noteIndex":0},"schema":"https://github.com/citation-style-language/schema/raw/master/csl-citation.json"}</w:instrText>
            </w:r>
            <w:r w:rsidRPr="0008241C">
              <w:rPr>
                <w:sz w:val="22"/>
                <w:szCs w:val="22"/>
              </w:rPr>
              <w:fldChar w:fldCharType="separate"/>
            </w:r>
            <w:r w:rsidRPr="0008241C">
              <w:rPr>
                <w:noProof/>
                <w:sz w:val="22"/>
                <w:szCs w:val="22"/>
              </w:rPr>
              <w:t>(ADB, 2017)</w:t>
            </w:r>
            <w:r w:rsidRPr="0008241C">
              <w:rPr>
                <w:sz w:val="22"/>
                <w:szCs w:val="22"/>
              </w:rPr>
              <w:fldChar w:fldCharType="end"/>
            </w:r>
            <w:r w:rsidRPr="0008241C">
              <w:rPr>
                <w:sz w:val="22"/>
                <w:szCs w:val="22"/>
              </w:rPr>
              <w:t xml:space="preserve">. For details visit: </w:t>
            </w:r>
            <w:hyperlink r:id="rId37" w:history="1">
              <w:r w:rsidRPr="0008241C">
                <w:rPr>
                  <w:color w:val="0000FF"/>
                  <w:sz w:val="22"/>
                  <w:szCs w:val="22"/>
                  <w:u w:val="single"/>
                </w:rPr>
                <w:t>http://www.gms-eoc.org/biodiversity-conservation-corridors-initiative</w:t>
              </w:r>
            </w:hyperlink>
            <w:r w:rsidRPr="0008241C">
              <w:rPr>
                <w:sz w:val="22"/>
                <w:szCs w:val="22"/>
              </w:rPr>
              <w:t xml:space="preserve"> </w:t>
            </w:r>
          </w:p>
          <w:p w14:paraId="7442FA80" w14:textId="77777777" w:rsidR="00A01204" w:rsidRPr="0008241C" w:rsidRDefault="00A01204" w:rsidP="00A01204">
            <w:pPr>
              <w:rPr>
                <w:sz w:val="22"/>
                <w:szCs w:val="22"/>
              </w:rPr>
            </w:pPr>
          </w:p>
          <w:p w14:paraId="4890E91A" w14:textId="77777777" w:rsidR="00A01204" w:rsidRPr="0008241C" w:rsidRDefault="00A01204" w:rsidP="00A01204">
            <w:pPr>
              <w:rPr>
                <w:b/>
                <w:sz w:val="22"/>
                <w:szCs w:val="22"/>
              </w:rPr>
            </w:pPr>
            <w:r w:rsidRPr="0008241C">
              <w:rPr>
                <w:b/>
                <w:sz w:val="22"/>
                <w:szCs w:val="22"/>
              </w:rPr>
              <w:t xml:space="preserve">The </w:t>
            </w:r>
            <w:r w:rsidRPr="0008241C">
              <w:rPr>
                <w:b/>
                <w:bCs/>
                <w:color w:val="000000"/>
                <w:sz w:val="22"/>
                <w:szCs w:val="22"/>
              </w:rPr>
              <w:t>Kailash</w:t>
            </w:r>
            <w:r w:rsidRPr="0008241C">
              <w:rPr>
                <w:b/>
                <w:sz w:val="22"/>
                <w:szCs w:val="22"/>
              </w:rPr>
              <w:t xml:space="preserve"> Sacred Landscape Initiative (KSLCDI)</w:t>
            </w:r>
          </w:p>
          <w:p w14:paraId="7A4B53CC" w14:textId="77777777" w:rsidR="00A01204" w:rsidRPr="0008241C" w:rsidRDefault="00A01204" w:rsidP="00A01204">
            <w:pPr>
              <w:rPr>
                <w:sz w:val="22"/>
                <w:szCs w:val="22"/>
              </w:rPr>
            </w:pPr>
            <w:r w:rsidRPr="0008241C">
              <w:rPr>
                <w:sz w:val="22"/>
                <w:szCs w:val="22"/>
              </w:rPr>
              <w:t xml:space="preserve">KSLCDI is a transboundary, multilateral programme established in 2010 between China, India and Nepal. The program aims to achieve the sustainable conservation of critical ecosystems, wildlife habitats and key biodiversity areas in the central Himalayan region. At the same time it aims to promote sustainable development, increase the resilience of communities against climate change, and protect cultural bonds among the three countries </w:t>
            </w:r>
            <w:r w:rsidRPr="0008241C">
              <w:rPr>
                <w:sz w:val="22"/>
                <w:szCs w:val="22"/>
              </w:rPr>
              <w:fldChar w:fldCharType="begin" w:fldLock="1"/>
            </w:r>
            <w:r w:rsidRPr="0008241C">
              <w:rPr>
                <w:sz w:val="22"/>
                <w:szCs w:val="22"/>
              </w:rPr>
              <w:instrText>ADDIN CSL_CITATION {"citationItems":[{"id":"ITEM-1","itemData":{"author":[{"dropping-particle":"","family":"Shakya","given":"B","non-dropping-particle":"","parse-names":false,"suffix":""},{"dropping-particle":"","family":"Chettri","given":"N","non-dropping-particle":"","parse-names":false,"suffix":""},{"dropping-particle":"","family":"Rawat","given":"G S","non-dropping-particle":"","parse-names":false,"suffix":""}],"container-title":"ICIMOD Working Paper","id":"ITEM-1","issue":"2012/7","issued":{"date-parts":[["2012"]]},"page":"32 pp.-32 pp.","title":"Transboundary landscape management framework for ecological and socioeconomic resilience","type":"article-journal"},"uris":["http://www.mendeley.com/documents/?uuid=2efae3c7-5690-493a-819d-2098220aa189"]},{"id":"ITEM-2","itemData":{"DOI":"10.1007/s10584-014-1176-2","ISSN":"01650009","abstract":"Rapidly accelerating climate change in the Himalaya is projected to have major implications for montane species, ecosystems, and mountain farming and pastoral systems. A geospatial modeling approach based on a global environmental stratification is used to explore potential impacts of projected climate change on the spatial distribution of bioclimatic strata and ecoregions within the transboundary Kailash Sacred Landscape (KSL) of China, India and Nepal. Twenty-eight strata, comprising seven bioclimatic zones, were aggregated to develop an ecoregional classification of 12 ecoregions (generally defined by their potential dominant vegetation type), based upon vegetation and landcover characteristics. Projected climate change impacts were modeled by reconstructing the stratification based upon an ensemble of 19 Earth System Models (CIMP5) across four Representative Concentration Pathways (RCP) emission scenarios (i.e. 63 impact simulations), and identifying the change in spatial distribution of bioclimatic zones and ecoregions. Large and substantial shifts in bioclimatic conditions can be expected throughout the KSL area by the year 2050, within all bioclimatic zones and ecoregions. Over 76 % of the total area may shift to a different stratum, 55 % to a different bioclimatic zone, and 36.6 % to a different ecoregion. Potential impacts include upward shift in mean elevation of bioclimatic zones (357 m) and ecoregions (371 m), decreases in area of the highest elevation zones and ecoregions, large expansion of the lower tropical and sub-tropical zones and ecoregions, and the disappearance of several strata representing unique bioclimatic conditions within the KSL, with potentially high levels of biotic perturbance by 2050, and a high likelihood of major consequences for biodiversity, ecosystems, ecosystem services, conservation efforts and sustainable development policies in the region. &amp;copy; 2014 Springer Science+Business Media Dordrecht.","author":[{"dropping-particle":"","family":"Zomer","given":"Robert J.","non-dropping-particle":"","parse-names":false,"suffix":""},{"dropping-particle":"","family":"Trabucco","given":"Antonio","non-dropping-particle":"","parse-names":false,"suffix":""},{"dropping-particle":"","family":"Metzger","given":"Marc J.","non-dropping-particle":"","parse-names":false,"suffix":""},{"dropping-particle":"","family":"Wang","given":"Mingcheng","non-dropping-particle":"","parse-names":false,"suffix":""},{"dropping-particle":"","family":"Oli","given":"Krishna P.","non-dropping-particle":"","parse-names":false,"suffix":""},{"dropping-particle":"","family":"Xu","given":"Jianchu","non-dropping-particle":"","parse-names":false,"suffix":""}],"container-title":"Climatic Change","id":"ITEM-2","issued":{"date-parts":[["2014"]]},"title":"Projected climate change impacts on spatial distribution of bioclimatic zones and ecoregions within the Kailash Sacred Landscape of China, India, Nepal","type":"article-journal"},"uris":["http://www.mendeley.com/documents/?uuid=e808a00b-b364-35ab-be6a-0f8c9f181e0c"]}],"mendeley":{"formattedCitation":"(Shakya &lt;i&gt;et al.&lt;/i&gt;, 2012; Zomer &lt;i&gt;et al.&lt;/i&gt;, 2014)","plainTextFormattedCitation":"(Shakya et al., 2012; Zomer et al., 2014)","previouslyFormattedCitation":"(Shakya &lt;i&gt;et al.&lt;/i&gt;, 2012; Zo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hakya </w:t>
            </w:r>
            <w:r w:rsidRPr="0008241C">
              <w:rPr>
                <w:i/>
                <w:noProof/>
                <w:sz w:val="22"/>
                <w:szCs w:val="22"/>
              </w:rPr>
              <w:t>et al.</w:t>
            </w:r>
            <w:r w:rsidRPr="0008241C">
              <w:rPr>
                <w:noProof/>
                <w:sz w:val="22"/>
                <w:szCs w:val="22"/>
              </w:rPr>
              <w:t xml:space="preserve">, 2012; Zo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KSLCDI has evolved through a series of stakeholder participation and engagement processes to form a transboundary conservation initiative. It involves concerned local, national and regional institutions, working in different capacities in the connected landscape areas of the three countries. The International Centre of Integrated Mountain Development (ICIMOD) facilitates KSLCDI, with the support of designated national bodies that are: the Chinese Academy of Sciences, China; the Ministry of Environment, Forests and Climate Change, India; and the Ministry of Forestry and Soil Conservation, Nepal. For details visit: </w:t>
            </w:r>
            <w:hyperlink r:id="rId38" w:tgtFrame="_blank" w:history="1">
              <w:r w:rsidRPr="0008241C">
                <w:rPr>
                  <w:color w:val="0000FF"/>
                  <w:sz w:val="22"/>
                  <w:szCs w:val="22"/>
                  <w:u w:val="single"/>
                </w:rPr>
                <w:t>http://www.icimod.org/?q=9456</w:t>
              </w:r>
            </w:hyperlink>
            <w:r w:rsidRPr="0008241C">
              <w:rPr>
                <w:sz w:val="22"/>
                <w:szCs w:val="22"/>
              </w:rPr>
              <w:t xml:space="preserve"> </w:t>
            </w:r>
          </w:p>
          <w:p w14:paraId="36DAB2A5" w14:textId="77777777" w:rsidR="00A01204" w:rsidRPr="0008241C" w:rsidRDefault="00A01204" w:rsidP="00A01204">
            <w:pPr>
              <w:rPr>
                <w:sz w:val="22"/>
                <w:szCs w:val="22"/>
              </w:rPr>
            </w:pPr>
          </w:p>
          <w:p w14:paraId="7F042F64" w14:textId="77777777" w:rsidR="00A01204" w:rsidRPr="0008241C" w:rsidRDefault="00A01204" w:rsidP="00A01204">
            <w:pPr>
              <w:rPr>
                <w:b/>
                <w:sz w:val="22"/>
                <w:szCs w:val="22"/>
              </w:rPr>
            </w:pPr>
            <w:bookmarkStart w:id="265" w:name="_Hlk495937987"/>
            <w:r w:rsidRPr="0008241C">
              <w:rPr>
                <w:b/>
                <w:sz w:val="22"/>
                <w:szCs w:val="22"/>
              </w:rPr>
              <w:t xml:space="preserve">Asia Protected Areas Partnership (APAP) </w:t>
            </w:r>
          </w:p>
          <w:bookmarkEnd w:id="265"/>
          <w:p w14:paraId="5E9B0C28" w14:textId="77777777" w:rsidR="00A01204" w:rsidRPr="0008241C" w:rsidRDefault="00A01204" w:rsidP="00A01204">
            <w:pPr>
              <w:rPr>
                <w:color w:val="000000"/>
                <w:sz w:val="22"/>
                <w:szCs w:val="22"/>
              </w:rPr>
            </w:pPr>
            <w:r w:rsidRPr="0008241C">
              <w:rPr>
                <w:color w:val="000000"/>
                <w:sz w:val="22"/>
                <w:szCs w:val="22"/>
              </w:rPr>
              <w:t>APAP brings together national institutions from 12 Asian countries</w:t>
            </w:r>
            <w:r w:rsidRPr="0008241C" w:rsidDel="00225107">
              <w:rPr>
                <w:sz w:val="22"/>
                <w:szCs w:val="22"/>
              </w:rPr>
              <w:t xml:space="preserve"> </w:t>
            </w:r>
            <w:r w:rsidRPr="0008241C">
              <w:rPr>
                <w:sz w:val="22"/>
                <w:szCs w:val="22"/>
              </w:rPr>
              <w:t xml:space="preserve">(i.e. Bangladesh, Bhutan, Cambodia, India, Japan, Mongolia, Myanmar, Nepal, Pakistan, South Korea, Sri Lanka, and Vietnam). </w:t>
            </w:r>
            <w:r w:rsidRPr="0008241C">
              <w:rPr>
                <w:color w:val="000000"/>
                <w:sz w:val="22"/>
                <w:szCs w:val="22"/>
              </w:rPr>
              <w:t xml:space="preserve">It was formally launched at the IUCN World Parks Congress in 2014. The Partnership aims to promote collaboration, co-operation, and sharing of best practices and innovative solutions for Asia’s protected areas. APAP, is co-chaired by Japan and IUCN Asia Regional Office, and offers Country Membership and Associate Membership to other relevant institutions such as NGOs. It supports capacity building, training and knowledge exchange among its members. For detail visit: </w:t>
            </w:r>
            <w:hyperlink r:id="rId39" w:history="1">
              <w:r w:rsidRPr="0008241C">
                <w:rPr>
                  <w:color w:val="0000FF"/>
                  <w:sz w:val="22"/>
                  <w:szCs w:val="22"/>
                  <w:u w:val="single"/>
                </w:rPr>
                <w:t>http://www.asiaprotectedareaspartnership.org</w:t>
              </w:r>
            </w:hyperlink>
            <w:r w:rsidRPr="0008241C">
              <w:rPr>
                <w:color w:val="000000"/>
                <w:sz w:val="22"/>
                <w:szCs w:val="22"/>
              </w:rPr>
              <w:t xml:space="preserve"> </w:t>
            </w:r>
          </w:p>
          <w:p w14:paraId="7D2E4C0B" w14:textId="77777777" w:rsidR="00A01204" w:rsidRPr="0008241C" w:rsidRDefault="00A01204" w:rsidP="00A01204">
            <w:pPr>
              <w:rPr>
                <w:sz w:val="22"/>
                <w:szCs w:val="22"/>
              </w:rPr>
            </w:pPr>
          </w:p>
          <w:p w14:paraId="74284950" w14:textId="77777777" w:rsidR="00A01204" w:rsidRPr="0008241C" w:rsidRDefault="00A01204" w:rsidP="00A01204">
            <w:pPr>
              <w:rPr>
                <w:b/>
                <w:sz w:val="22"/>
                <w:szCs w:val="22"/>
              </w:rPr>
            </w:pPr>
            <w:r w:rsidRPr="0008241C">
              <w:rPr>
                <w:b/>
                <w:sz w:val="22"/>
                <w:szCs w:val="22"/>
              </w:rPr>
              <w:t xml:space="preserve">Pacific Oceanscape </w:t>
            </w:r>
          </w:p>
          <w:p w14:paraId="48918410" w14:textId="77777777" w:rsidR="00A01204" w:rsidRPr="0008241C" w:rsidRDefault="00A01204" w:rsidP="00A01204">
            <w:pPr>
              <w:rPr>
                <w:rFonts w:eastAsia="MS Mincho"/>
                <w:sz w:val="22"/>
                <w:szCs w:val="22"/>
              </w:rPr>
            </w:pPr>
            <w:r w:rsidRPr="0008241C">
              <w:rPr>
                <w:sz w:val="22"/>
                <w:szCs w:val="22"/>
              </w:rPr>
              <w:t xml:space="preserve">Pacific Oceanscape was endorsed in 2010 by 23 Pacific Island nations and territories. It is a framework that aims to promote the conservation and sustainable management of a vast marine protected area shared between the participating nations and territories. The Framework aims “to catalyse action in support of the </w:t>
            </w:r>
            <w:bookmarkStart w:id="266" w:name="_Hlk495938068"/>
            <w:r w:rsidRPr="0008241C">
              <w:rPr>
                <w:sz w:val="22"/>
                <w:szCs w:val="22"/>
              </w:rPr>
              <w:t>Pacific Islands Regional Oceans Policy (PIROP</w:t>
            </w:r>
            <w:bookmarkEnd w:id="266"/>
            <w:r w:rsidRPr="0008241C">
              <w:rPr>
                <w:sz w:val="22"/>
                <w:szCs w:val="22"/>
              </w:rPr>
              <w:t xml:space="preserve">), to protect, manage and sustain the cultural and natural integrity of the ocean for present and future generations and for the broader global community”. The overall goal is to foster regional co-operation for increasing the health and well-being of ocean and island populations </w:t>
            </w:r>
            <w:r w:rsidRPr="0008241C">
              <w:rPr>
                <w:sz w:val="22"/>
                <w:szCs w:val="22"/>
              </w:rPr>
              <w:fldChar w:fldCharType="begin" w:fldLock="1"/>
            </w:r>
            <w:r w:rsidRPr="0008241C">
              <w:rPr>
                <w:sz w:val="22"/>
                <w:szCs w:val="22"/>
              </w:rPr>
              <w:instrText>ADDIN CSL_CITATION {"citationItems":[{"id":"ITEM-1","itemData":{"author":[{"dropping-particle":"","family":"Pratt","given":"Cristelle","non-dropping-particle":"","parse-names":false,"suffix":""},{"dropping-particle":"","family":"Govan","given":"Hugh","non-dropping-particle":"","parse-names":false,"suffix":""}],"container-title":"Framework for a Pacific Oceanscape: a catalyst for implementation of ocean policy. Suva","id":"ITEM-1","issue":"November","issued":{"date-parts":[["2010"]]},"number-of-pages":"7-76","publisher-place":"Suva","title":"Our Sea of Islands Our Livelihoods Our Oceania. Framework for a Pacific Oceanscape: a catalyst for implementation of ocean policy","type":"report"},"uris":["http://www.mendeley.com/documents/?uuid=c54448c3-c593-4248-803a-e3e2a82f5800"]}],"mendeley":{"formattedCitation":"(Pratt &amp; Govan, 2010)","manualFormatting":"(Pratt &amp; Govan, 2010)","plainTextFormattedCitation":"(Pratt &amp; Govan, 2010)","previouslyFormattedCitation":"(Pratt &amp; Govan, 2010)"},"properties":{"noteIndex":0},"schema":"https://github.com/citation-style-language/schema/raw/master/csl-citation.json"}</w:instrText>
            </w:r>
            <w:r w:rsidRPr="0008241C">
              <w:rPr>
                <w:sz w:val="22"/>
                <w:szCs w:val="22"/>
              </w:rPr>
              <w:fldChar w:fldCharType="separate"/>
            </w:r>
            <w:r w:rsidRPr="0008241C">
              <w:rPr>
                <w:noProof/>
                <w:sz w:val="22"/>
                <w:szCs w:val="22"/>
              </w:rPr>
              <w:t>(Pratt &amp; Govan, 2010)</w:t>
            </w:r>
            <w:r w:rsidRPr="0008241C">
              <w:rPr>
                <w:sz w:val="22"/>
                <w:szCs w:val="22"/>
              </w:rPr>
              <w:fldChar w:fldCharType="end"/>
            </w:r>
            <w:r w:rsidRPr="0008241C">
              <w:rPr>
                <w:sz w:val="22"/>
                <w:szCs w:val="22"/>
              </w:rPr>
              <w:t xml:space="preserve">. For details visit: </w:t>
            </w:r>
            <w:hyperlink r:id="rId40" w:history="1">
              <w:r w:rsidRPr="0008241C">
                <w:rPr>
                  <w:color w:val="0000FF"/>
                  <w:sz w:val="22"/>
                  <w:szCs w:val="22"/>
                  <w:u w:val="single"/>
                </w:rPr>
                <w:t>http://www.conservation.org/where/Pages/pacific-oceanscape.aspx</w:t>
              </w:r>
            </w:hyperlink>
            <w:r w:rsidRPr="0008241C">
              <w:rPr>
                <w:sz w:val="22"/>
                <w:szCs w:val="22"/>
              </w:rPr>
              <w:t xml:space="preserve"> </w:t>
            </w:r>
          </w:p>
        </w:tc>
      </w:tr>
    </w:tbl>
    <w:p w14:paraId="1898D584" w14:textId="77777777" w:rsidR="00A01204" w:rsidRPr="0008241C" w:rsidRDefault="00A01204" w:rsidP="00A01204">
      <w:pPr>
        <w:rPr>
          <w:sz w:val="22"/>
          <w:szCs w:val="22"/>
        </w:rPr>
      </w:pPr>
    </w:p>
    <w:p w14:paraId="3A43D5B0" w14:textId="77777777" w:rsidR="00A01204" w:rsidRPr="0008241C" w:rsidRDefault="00A01204" w:rsidP="00A01204">
      <w:pPr>
        <w:rPr>
          <w:sz w:val="22"/>
          <w:szCs w:val="22"/>
        </w:rPr>
      </w:pPr>
      <w:r w:rsidRPr="0008241C">
        <w:rPr>
          <w:sz w:val="22"/>
          <w:szCs w:val="22"/>
        </w:rPr>
        <w:t xml:space="preserve">The initiatives highlighted in </w:t>
      </w:r>
      <w:r w:rsidRPr="0008241C">
        <w:rPr>
          <w:rFonts w:eastAsia="Calibri"/>
          <w:kern w:val="2"/>
          <w:sz w:val="22"/>
          <w:szCs w:val="22"/>
          <w:lang w:eastAsia="ja-JP"/>
        </w:rPr>
        <w:t>Box 1.5</w:t>
      </w:r>
      <w:r w:rsidRPr="0008241C">
        <w:rPr>
          <w:sz w:val="22"/>
          <w:szCs w:val="22"/>
        </w:rPr>
        <w:t xml:space="preserve"> are only a sample of on-going regional collaborative arrangements that promote cross-border co-operation for biodiversity conservation in the Asia-Pacific region. Chapter 6 outlines several other examples of regional and multinational partnerships. Their inception and work programmes have been largely influenced by the collective realization that the environmental impacts of socio-economic development and climate change in the region have far exceeded the capability of any individual country to handle. </w:t>
      </w:r>
    </w:p>
    <w:p w14:paraId="57698545" w14:textId="77777777" w:rsidR="00A01204" w:rsidRPr="0008241C" w:rsidRDefault="00A01204" w:rsidP="00A01204">
      <w:pPr>
        <w:rPr>
          <w:sz w:val="22"/>
          <w:szCs w:val="22"/>
        </w:rPr>
      </w:pPr>
    </w:p>
    <w:p w14:paraId="062A9B16" w14:textId="77777777" w:rsidR="00A01204" w:rsidRPr="0008241C" w:rsidRDefault="00A01204" w:rsidP="00A01204">
      <w:pPr>
        <w:rPr>
          <w:sz w:val="22"/>
          <w:szCs w:val="22"/>
        </w:rPr>
      </w:pPr>
      <w:r w:rsidRPr="0008241C">
        <w:rPr>
          <w:sz w:val="22"/>
          <w:szCs w:val="22"/>
        </w:rPr>
        <w:t xml:space="preserve">This is particularly true for addressing transboundary issues related to illegal wildlife trade, pollution (e.g. Asian Haze, ocean littering, short-lived climate pollutants), use of freshwater/marine areas and disputes over commodity trade restrictions </w:t>
      </w:r>
      <w:r w:rsidRPr="0008241C">
        <w:rPr>
          <w:sz w:val="22"/>
          <w:szCs w:val="22"/>
        </w:rPr>
        <w:fldChar w:fldCharType="begin" w:fldLock="1"/>
      </w:r>
      <w:r w:rsidRPr="0008241C">
        <w:rPr>
          <w:sz w:val="22"/>
          <w:szCs w:val="22"/>
        </w:rPr>
        <w:instrText>ADDIN CSL_CITATION {"citationItems":[{"id":"ITEM-1","itemData":{"author":[{"dropping-particle":"","family":"IMO (International Maritime Organization)","given":"","non-dropping-particle":"","parse-names":false,"suffix":""}],"id":"ITEM-1","issued":{"date-parts":[["2012"]]},"title":"Methodology for information gathering and conduct of work of the GESAMP-BWWG, BWM.2/Circ.13/Rev.1","type":"report"},"uris":["http://www.mendeley.com/documents/?uuid=ea928081-775b-447f-9a08-1fc3a8527f6c"]},{"id":"ITEM-2","itemData":{"DOI":"10.1016/j.chemosphere.2014.03.135","ISBN":"0045-6535","ISSN":"18791298","PMID":"25048914","abstract":"Uptake and discharge of ballast water by ocean-going ships contribute to the worldwide spread of aquatic invasive species, with negative impacts on the environment, economies, and public health. The International Ballast Water Management Convention aims at a global answer. The agreed standards for ballast water discharge will require ballast water treatment. Systems based on various physical and/or chemical methods were developed for on-board installation and approved by the International Maritime Organization. Most common are combinations of high-performance filters with oxidizing chemicals or UV radiation. A well-known problem of oxidative water treatment is the formation of disinfection by-products, many of which show genotoxicity, carcinogenicity, or other long-term toxicity. In natural biota, genetic damages can affect reproductive success and ultimately impact biodiversity. The future exposure towards chemicals from ballast water treatment can only be estimated, based on land-based testing of treatment systems, mathematical models, and exposure scenarios. Systematic studies on the chemistry of oxidants in seawater are lacking, as are data about the background levels of disinfection by-products in the oceans and strategies for monitoring future developments. The international approval procedure of ballast water treatment systems compares the estimated exposure levels of individual substances with their experimental toxicity. While well established in many substance regulations, this approach is also criticised for its simplification, which may disregard critical aspects such as multiple exposures and long-term sub-lethal effects. Moreover, a truly holistic sustainability assessment would need to take into account factors beyond chemical hazards, e.g. energy consumption, air pollution or waste generation. ?? 2014 The Authors.","author":[{"dropping-particle":"","family":"Werschkun","given":"Barbara","non-dropping-particle":"","parse-names":false,"suffix":""},{"dropping-particle":"","family":"Banerji","given":"Sangeeta","non-dropping-particle":"","parse-names":false,"suffix":""},{"dropping-particle":"","family":"Basurko","given":"Oihane C.","non-dropping-particle":"","parse-names":false,"suffix":""},{"dropping-particle":"","family":"David","given":"Matej","non-dropping-particle":"","parse-names":false,"suffix":""},{"dropping-particle":"","family":"Fuhr","given":"Frank","non-dropping-particle":"","parse-names":false,"suffix":""},{"dropping-particle":"","family":"Gollasch","given":"Stephan","non-dropping-particle":"","parse-names":false,"suffix":""},{"dropping-particle":"","family":"Grummt","given":"Tamara","non-dropping-particle":"","parse-names":false,"suffix":""},{"dropping-particle":"","family":"Haarich","given":"Michael","non-dropping-particle":"","parse-names":false,"suffix":""},{"dropping-particle":"","family":"Jha","given":"Awadhesh N.","non-dropping-particle":"","parse-names":false,"suffix":""},{"dropping-particle":"","family":"Kacan","given":"Stefan","non-dropping-particle":"","parse-names":false,"suffix":""},{"dropping-particle":"","family":"Kehrer","given":"Anja","non-dropping-particle":"","parse-names":false,"suffix":""},{"dropping-particle":"","family":"Linders","given":"Jan","non-dropping-particle":"","parse-names":false,"suffix":""},{"dropping-particle":"","family":"Mesbahi","given":"Ehsan","non-dropping-particle":"","parse-names":false,"suffix":""},{"dropping-particle":"","family":"Pughiuc","given":"Dandu","non-dropping-particle":"","parse-names":false,"suffix":""},{"dropping-particle":"","family":"Richardson","given":"Susan D.","non-dropping-particle":"","parse-names":false,"suffix":""},{"dropping-particle":"","family":"Schwarz-Schulz","given":"Beatrice","non-dropping-particle":"","parse-names":false,"suffix":""},{"dropping-particle":"","family":"Shah","given":"Amisha","non-dropping-particle":"","parse-names":false,"suffix":""},{"dropping-particle":"","family":"Theobald","given":"Norbert","non-dropping-particle":"","parse-names":false,"suffix":""},{"dropping-particle":"","family":"Gunten","given":"Urs","non-dropping-particle":"von","parse-names":false,"suffix":""},{"dropping-particle":"","family":"Wieck","given":"Stefanie","non-dropping-particle":"","parse-names":false,"suffix":""},{"dropping-particle":"","family":"H??fer","given":"Thomas","non-dropping-particle":"","parse-names":false,"suffix":""}],"container-title":"Chemosphere","id":"ITEM-2","issued":{"date-parts":[["2014"]]},"page":"256-266","publisher":"Elsevier Ltd","title":"Emerging risks from ballast water treatment: The run-up to the International Ballast Water Management Convention","type":"article-journal","volume":"112"},"uris":["http://www.mendeley.com/documents/?uuid=1de464fd-855c-4345-b1e1-e686726fde17"]},{"id":"ITEM-3","itemData":{"author":[{"dropping-particle":"","family":"United Nations","given":"","non-dropping-particle":"","parse-names":false,"suffix":""}],"id":"ITEM-3","issued":{"date-parts":[["2017"]]},"title":"Global Marine Litter Campaign","type":"report"},"uris":["http://www.mendeley.com/documents/?uuid=00682dc3-6e39-4b47-9ca8-39e4fa0c5f9c"]}],"mendeley":{"formattedCitation":"(IMO (International Maritime Organization), 2012; United Nations, 2017; Werschkun &lt;i&gt;et al.&lt;/i&gt;, 2014)","manualFormatting":" (International Maritime Organization, 2012; United Nations, 2017; Werschkun et al., 2014)","plainTextFormattedCitation":"(IMO (International Maritime Organization), 2012; United Nations, 2017; Werschkun et al., 2014)","previouslyFormattedCitation":"(IMO (International Maritime Organization), 2012; United Nations, 2017; Werschku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 (International Maritime Organization, 2012; United Nations, 2017; Werschku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For example, 10 ASEAN countries have signed the </w:t>
      </w:r>
      <w:r w:rsidRPr="0008241C">
        <w:rPr>
          <w:bCs/>
          <w:sz w:val="22"/>
          <w:szCs w:val="22"/>
        </w:rPr>
        <w:t xml:space="preserve">ASEAN Agreement on Transboundary Haze Pollution; a legally binding environmental agreement </w:t>
      </w:r>
      <w:r w:rsidRPr="0008241C">
        <w:rPr>
          <w:sz w:val="22"/>
          <w:szCs w:val="22"/>
        </w:rPr>
        <w:t xml:space="preserve">to tackle forest fires and their associated air pollution that affects several countries in the region </w:t>
      </w:r>
      <w:r w:rsidRPr="0008241C">
        <w:rPr>
          <w:rFonts w:eastAsia="Calibri"/>
          <w:kern w:val="2"/>
          <w:sz w:val="22"/>
          <w:szCs w:val="22"/>
          <w:lang w:eastAsia="ja-JP"/>
        </w:rPr>
        <w:t xml:space="preserve">(ASEAN </w:t>
      </w:r>
      <w:r w:rsidRPr="0008241C">
        <w:rPr>
          <w:rFonts w:eastAsia="Calibri"/>
          <w:kern w:val="2"/>
          <w:sz w:val="22"/>
          <w:szCs w:val="22"/>
          <w:lang w:eastAsia="ja-JP"/>
        </w:rPr>
        <w:lastRenderedPageBreak/>
        <w:t>Secretariat, 2015).</w:t>
      </w:r>
      <w:r w:rsidRPr="0008241C">
        <w:rPr>
          <w:sz w:val="22"/>
          <w:szCs w:val="22"/>
        </w:rPr>
        <w:t xml:space="preserve"> Although the agreement lacks strong enforcement mechanisms and finance, the signatory ASEAN countries are engaged in discussions to come up with a long-term solution to this pressing environmental issue </w:t>
      </w:r>
      <w:r w:rsidRPr="0008241C">
        <w:rPr>
          <w:sz w:val="22"/>
          <w:szCs w:val="22"/>
        </w:rPr>
        <w:fldChar w:fldCharType="begin" w:fldLock="1"/>
      </w:r>
      <w:r w:rsidRPr="0008241C">
        <w:rPr>
          <w:sz w:val="22"/>
          <w:szCs w:val="22"/>
        </w:rPr>
        <w:instrText>ADDIN CSL_CITATION {"citationItems":[{"id":"ITEM-1","itemData":{"author":[{"dropping-particle":"","family":"Nair","given":"Deepak","non-dropping-particle":"","parse-names":false,"suffix":""}],"id":"ITEM-1","issued":{"date-parts":[["2015"]]},"publisher":"The London School of Economics and Political Science (LSE)","title":"Saving the states’ face: an ethnography of the ASEAN secretariat and diplomatic field in Jakarta","type":"article"},"uris":["http://www.mendeley.com/documents/?uuid=c54efe05-07da-4ecd-b949-63c7656986bb"]}],"mendeley":{"formattedCitation":"(Nair, 2015)","plainTextFormattedCitation":"(Nair, 2015)","previouslyFormattedCitation":"(Nair, 2015)"},"properties":{"noteIndex":0},"schema":"https://github.com/citation-style-language/schema/raw/master/csl-citation.json"}</w:instrText>
      </w:r>
      <w:r w:rsidRPr="0008241C">
        <w:rPr>
          <w:sz w:val="22"/>
          <w:szCs w:val="22"/>
        </w:rPr>
        <w:fldChar w:fldCharType="separate"/>
      </w:r>
      <w:r w:rsidRPr="0008241C">
        <w:rPr>
          <w:noProof/>
          <w:sz w:val="22"/>
          <w:szCs w:val="22"/>
        </w:rPr>
        <w:t>(Nair, 2015)</w:t>
      </w:r>
      <w:r w:rsidRPr="0008241C">
        <w:rPr>
          <w:sz w:val="22"/>
          <w:szCs w:val="22"/>
        </w:rPr>
        <w:fldChar w:fldCharType="end"/>
      </w:r>
      <w:r w:rsidRPr="0008241C">
        <w:rPr>
          <w:sz w:val="22"/>
          <w:szCs w:val="22"/>
        </w:rPr>
        <w:t xml:space="preserve">. Similarly, several Himalayan countries have been making efforts to develop mutually acceptable hydro-meteorological data-sharing protocols and transboundary biodiversity conservation mechanisms </w:t>
      </w:r>
      <w:r w:rsidRPr="0008241C">
        <w:rPr>
          <w:rFonts w:eastAsia="Calibri"/>
          <w:kern w:val="2"/>
          <w:sz w:val="22"/>
          <w:szCs w:val="22"/>
          <w:lang w:eastAsia="ja-JP"/>
        </w:rPr>
        <w:t xml:space="preserve">(Vasilijević </w:t>
      </w:r>
      <w:r w:rsidRPr="0008241C">
        <w:rPr>
          <w:rFonts w:eastAsia="Calibri"/>
          <w:i/>
          <w:kern w:val="2"/>
          <w:sz w:val="22"/>
          <w:szCs w:val="22"/>
          <w:lang w:eastAsia="ja-JP"/>
        </w:rPr>
        <w:t>et al</w:t>
      </w:r>
      <w:r w:rsidRPr="0008241C">
        <w:rPr>
          <w:rFonts w:eastAsia="Calibri"/>
          <w:kern w:val="2"/>
          <w:sz w:val="22"/>
          <w:szCs w:val="22"/>
          <w:lang w:eastAsia="ja-JP"/>
        </w:rPr>
        <w:t>, 2015) .</w:t>
      </w:r>
      <w:r w:rsidRPr="0008241C">
        <w:rPr>
          <w:sz w:val="22"/>
          <w:szCs w:val="22"/>
        </w:rPr>
        <w:t xml:space="preserve"> </w:t>
      </w:r>
    </w:p>
    <w:p w14:paraId="2B8C4780" w14:textId="77777777" w:rsidR="00A01204" w:rsidRPr="0008241C" w:rsidRDefault="00A01204" w:rsidP="00A01204">
      <w:pPr>
        <w:rPr>
          <w:sz w:val="22"/>
          <w:szCs w:val="22"/>
        </w:rPr>
      </w:pPr>
    </w:p>
    <w:p w14:paraId="3F9FCF4B" w14:textId="77777777" w:rsidR="00A01204" w:rsidRPr="0008241C" w:rsidRDefault="00A01204" w:rsidP="00A01204">
      <w:pPr>
        <w:rPr>
          <w:sz w:val="22"/>
          <w:szCs w:val="22"/>
        </w:rPr>
      </w:pPr>
      <w:r w:rsidRPr="0008241C">
        <w:rPr>
          <w:sz w:val="22"/>
          <w:szCs w:val="22"/>
        </w:rPr>
        <w:t xml:space="preserve">Countries in North-East Asia have devised some good models of regional co-operation on trans-boundary pollution through the </w:t>
      </w:r>
      <w:r w:rsidRPr="0008241C">
        <w:rPr>
          <w:iCs/>
          <w:sz w:val="22"/>
          <w:szCs w:val="22"/>
        </w:rPr>
        <w:t>North</w:t>
      </w:r>
      <w:r w:rsidRPr="0008241C">
        <w:rPr>
          <w:i/>
          <w:sz w:val="22"/>
          <w:szCs w:val="22"/>
        </w:rPr>
        <w:t>-</w:t>
      </w:r>
      <w:r w:rsidRPr="0008241C">
        <w:rPr>
          <w:iCs/>
          <w:sz w:val="22"/>
          <w:szCs w:val="22"/>
        </w:rPr>
        <w:t>East Asian Subregional Programme for Environmental Cooperation</w:t>
      </w:r>
      <w:r w:rsidRPr="0008241C">
        <w:rPr>
          <w:i/>
          <w:iCs/>
          <w:sz w:val="22"/>
          <w:szCs w:val="22"/>
        </w:rPr>
        <w:t xml:space="preserve"> </w:t>
      </w:r>
      <w:r w:rsidRPr="0008241C">
        <w:rPr>
          <w:sz w:val="22"/>
          <w:szCs w:val="22"/>
        </w:rPr>
        <w:t xml:space="preserve">(NEASPEC) </w:t>
      </w:r>
      <w:r w:rsidRPr="0008241C">
        <w:rPr>
          <w:sz w:val="22"/>
          <w:szCs w:val="22"/>
        </w:rPr>
        <w:fldChar w:fldCharType="begin" w:fldLock="1"/>
      </w:r>
      <w:r w:rsidRPr="0008241C">
        <w:rPr>
          <w:sz w:val="22"/>
          <w:szCs w:val="22"/>
        </w:rPr>
        <w:instrText>ADDIN CSL_CITATION {"citationItems":[{"id":"ITEM-1","itemData":{"URL":"http://isdp.eu/publication/environmental-challenges-cooperation-northeast-asia/","accessed":{"date-parts":[["2017","3","29"]]},"author":[{"dropping-particle":"","family":"Jung","given":"Woosuk","non-dropping-particle":"","parse-names":false,"suffix":""}],"container-title":"Institute for Security &amp; Development Policy","id":"ITEM-1","issued":{"date-parts":[["2016"]]},"title":"Environmental Challenges and Cooperation in Northeast Asia","type":"webpage"},"uris":["http://www.mendeley.com/documents/?uuid=115d19bf-e602-401c-98ad-77871e432fa5"]}],"mendeley":{"formattedCitation":"(Jung, 2016)","plainTextFormattedCitation":"(Jung, 2016)","previouslyFormattedCitation":"(Jung, 2016)"},"properties":{"noteIndex":0},"schema":"https://github.com/citation-style-language/schema/raw/master/csl-citation.json"}</w:instrText>
      </w:r>
      <w:r w:rsidRPr="0008241C">
        <w:rPr>
          <w:sz w:val="22"/>
          <w:szCs w:val="22"/>
        </w:rPr>
        <w:fldChar w:fldCharType="separate"/>
      </w:r>
      <w:r w:rsidRPr="0008241C">
        <w:rPr>
          <w:noProof/>
          <w:sz w:val="22"/>
          <w:szCs w:val="22"/>
        </w:rPr>
        <w:t>(Jung, 2016)</w:t>
      </w:r>
      <w:r w:rsidRPr="0008241C">
        <w:rPr>
          <w:sz w:val="22"/>
          <w:szCs w:val="22"/>
        </w:rPr>
        <w:fldChar w:fldCharType="end"/>
      </w:r>
      <w:r w:rsidRPr="0008241C">
        <w:rPr>
          <w:sz w:val="22"/>
          <w:szCs w:val="22"/>
        </w:rPr>
        <w:t xml:space="preserve">. ASEAN countries have also developed a comprehensive and strategic regional environmental plan on biodiversity conservation, illegal wildlife trade, and more recently on sustainable forest management </w:t>
      </w:r>
      <w:r w:rsidRPr="0008241C">
        <w:rPr>
          <w:sz w:val="22"/>
          <w:szCs w:val="22"/>
        </w:rPr>
        <w:fldChar w:fldCharType="begin" w:fldLock="1"/>
      </w:r>
      <w:r w:rsidRPr="0008241C">
        <w:rPr>
          <w:sz w:val="22"/>
          <w:szCs w:val="22"/>
        </w:rPr>
        <w:instrText>ADDIN CSL_CITATION {"citationItems":[{"id":"ITEM-1","itemData":{"ISBN":"9786028411172","abstract":"The ASEAN Integration Report (AIR) 2015 provides a comprehensive assessment of progress and achievements, and evaluates the impact of ASEAN economic integration, since the adoption of the ASEAN Economic Community (AEC) Blueprint in 2007. The Report covers key measures across the four pillars of the AEC 2015 namely (i) the Single Market and Production Base; (ii) the Competitive Economic Region; (iii) Equitable Economic Development; and (iv) ASEAN’s Integration into the Global Economy. To allow for a more focused impact evaluation, the Report also contains a thematic chapter on the Priority Integration Sector (PIS) to evaluate the quantitative and qualitative progress made through, and the achievements of, this sectoral approach to economic integration.","author":[{"dropping-particle":"","family":"ASEAN Secretariat","given":"","non-dropping-particle":"","parse-names":false,"suffix":""}],"id":"ITEM-1","issued":{"date-parts":[["2015"]]},"number-of-pages":"213","publisher":"ASEAN Secretariat","publisher-place":"Jakarta","title":"Asean Integration Report 2015","type":"book"},"uris":["http://www.mendeley.com/documents/?uuid=18a4103f-6a0c-4f67-bc9b-ca982f529e33"]}],"mendeley":{"formattedCitation":"(ASEAN Secretariat, 2015)","plainTextFormattedCitation":"(ASEAN Secretariat, 2015)","previouslyFormattedCitation":"(ASEAN Secretariat, 2015)"},"properties":{"noteIndex":0},"schema":"https://github.com/citation-style-language/schema/raw/master/csl-citation.json"}</w:instrText>
      </w:r>
      <w:r w:rsidRPr="0008241C">
        <w:rPr>
          <w:sz w:val="22"/>
          <w:szCs w:val="22"/>
        </w:rPr>
        <w:fldChar w:fldCharType="separate"/>
      </w:r>
      <w:r w:rsidRPr="0008241C">
        <w:rPr>
          <w:noProof/>
          <w:sz w:val="22"/>
          <w:szCs w:val="22"/>
        </w:rPr>
        <w:t>(ASEAN Secretariat, 2015)</w:t>
      </w:r>
      <w:r w:rsidRPr="0008241C">
        <w:rPr>
          <w:sz w:val="22"/>
          <w:szCs w:val="22"/>
        </w:rPr>
        <w:fldChar w:fldCharType="end"/>
      </w:r>
      <w:r w:rsidRPr="0008241C">
        <w:rPr>
          <w:sz w:val="22"/>
          <w:szCs w:val="22"/>
        </w:rPr>
        <w:t xml:space="preserve">. Of particular relevance is also the collective commitment of small-island developing states in the Asia-Pacific region to implement the CBD work programme on conserving the uniqueness and fragility of island biodiversity (CBD-COP8 Decision VIII/1), with a good example being Pacific Oceanscape </w:t>
      </w:r>
      <w:r w:rsidRPr="0008241C">
        <w:rPr>
          <w:sz w:val="22"/>
          <w:szCs w:val="22"/>
        </w:rPr>
        <w:fldChar w:fldCharType="begin" w:fldLock="1"/>
      </w:r>
      <w:r w:rsidRPr="0008241C">
        <w:rPr>
          <w:sz w:val="22"/>
          <w:szCs w:val="22"/>
        </w:rPr>
        <w:instrText>ADDIN CSL_CITATION {"citationItems":[{"id":"ITEM-1","itemData":{"author":[{"dropping-particle":"","family":"Pratt","given":"Cristelle","non-dropping-particle":"","parse-names":false,"suffix":""},{"dropping-particle":"","family":"Govan","given":"Hugh","non-dropping-particle":"","parse-names":false,"suffix":""}],"container-title":"Framework for a Pacific Oceanscape: a catalyst for implementation of ocean policy. Suva","id":"ITEM-1","issue":"November","issued":{"date-parts":[["2010"]]},"number-of-pages":"7-76","publisher-place":"Suva","title":"Our Sea of Islands Our Livelihoods Our Oceania. Framework for a Pacific Oceanscape: a catalyst for implementation of ocean policy","type":"report"},"uris":["http://www.mendeley.com/documents/?uuid=c54448c3-c593-4248-803a-e3e2a82f5800"]}],"mendeley":{"formattedCitation":"(Pratt &amp; Govan, 2010)","plainTextFormattedCitation":"(Pratt &amp; Govan, 2010)","previouslyFormattedCitation":"(Pratt &amp; Govan, 2010)"},"properties":{"noteIndex":0},"schema":"https://github.com/citation-style-language/schema/raw/master/csl-citation.json"}</w:instrText>
      </w:r>
      <w:r w:rsidRPr="0008241C">
        <w:rPr>
          <w:sz w:val="22"/>
          <w:szCs w:val="22"/>
        </w:rPr>
        <w:fldChar w:fldCharType="separate"/>
      </w:r>
      <w:r w:rsidRPr="0008241C">
        <w:rPr>
          <w:noProof/>
          <w:sz w:val="22"/>
          <w:szCs w:val="22"/>
        </w:rPr>
        <w:t>(Pratt &amp; Govan, 2010)</w:t>
      </w:r>
      <w:r w:rsidRPr="0008241C">
        <w:rPr>
          <w:sz w:val="22"/>
          <w:szCs w:val="22"/>
        </w:rPr>
        <w:fldChar w:fldCharType="end"/>
      </w:r>
      <w:r w:rsidRPr="0008241C">
        <w:rPr>
          <w:sz w:val="22"/>
          <w:szCs w:val="22"/>
        </w:rPr>
        <w:t xml:space="preserve"> (see Box 1.5). </w:t>
      </w:r>
    </w:p>
    <w:p w14:paraId="70E04942" w14:textId="77777777" w:rsidR="00A01204" w:rsidRPr="0008241C" w:rsidRDefault="00A01204" w:rsidP="00A01204">
      <w:pPr>
        <w:rPr>
          <w:sz w:val="22"/>
          <w:szCs w:val="22"/>
        </w:rPr>
      </w:pPr>
    </w:p>
    <w:p w14:paraId="67676116" w14:textId="77777777" w:rsidR="00A01204" w:rsidRPr="0008241C" w:rsidRDefault="00A01204" w:rsidP="00A01204">
      <w:pPr>
        <w:rPr>
          <w:sz w:val="22"/>
          <w:szCs w:val="22"/>
        </w:rPr>
      </w:pPr>
    </w:p>
    <w:p w14:paraId="0404696E" w14:textId="77777777" w:rsidR="00A01204" w:rsidRPr="0008241C" w:rsidRDefault="00A01204" w:rsidP="00A01204">
      <w:pPr>
        <w:keepNext/>
        <w:tabs>
          <w:tab w:val="clear" w:pos="1247"/>
          <w:tab w:val="left" w:pos="765"/>
        </w:tabs>
        <w:outlineLvl w:val="2"/>
        <w:rPr>
          <w:b/>
          <w:sz w:val="24"/>
          <w:szCs w:val="24"/>
        </w:rPr>
      </w:pPr>
      <w:bookmarkStart w:id="267" w:name="_Toc504173114"/>
      <w:bookmarkStart w:id="268" w:name="_Toc504316238"/>
      <w:bookmarkStart w:id="269" w:name="_Toc504317081"/>
      <w:bookmarkStart w:id="270" w:name="_Toc504317774"/>
      <w:bookmarkStart w:id="271" w:name="_Toc504320580"/>
      <w:bookmarkStart w:id="272" w:name="_Toc504320804"/>
      <w:bookmarkStart w:id="273" w:name="_Toc504321120"/>
      <w:bookmarkStart w:id="274" w:name="_Toc524033697"/>
      <w:r w:rsidRPr="0008241C">
        <w:rPr>
          <w:b/>
          <w:sz w:val="24"/>
          <w:szCs w:val="24"/>
        </w:rPr>
        <w:t>1.4.3</w:t>
      </w:r>
      <w:r w:rsidRPr="0008241C">
        <w:rPr>
          <w:b/>
          <w:sz w:val="24"/>
          <w:szCs w:val="24"/>
        </w:rPr>
        <w:tab/>
        <w:t>Globalization, liberalization and urbanization in the Asia-Pacific region</w:t>
      </w:r>
      <w:bookmarkEnd w:id="267"/>
      <w:bookmarkEnd w:id="268"/>
      <w:bookmarkEnd w:id="269"/>
      <w:bookmarkEnd w:id="270"/>
      <w:bookmarkEnd w:id="271"/>
      <w:bookmarkEnd w:id="272"/>
      <w:bookmarkEnd w:id="273"/>
      <w:bookmarkEnd w:id="274"/>
    </w:p>
    <w:p w14:paraId="384D4BAC" w14:textId="77777777" w:rsidR="00A01204" w:rsidRPr="0008241C" w:rsidRDefault="00A01204" w:rsidP="00A01204">
      <w:pPr>
        <w:rPr>
          <w:sz w:val="22"/>
          <w:szCs w:val="22"/>
          <w:lang w:val="en-US"/>
        </w:rPr>
      </w:pPr>
    </w:p>
    <w:p w14:paraId="085CCD7F" w14:textId="77777777" w:rsidR="00A01204" w:rsidRPr="0008241C" w:rsidRDefault="00A01204" w:rsidP="00A01204">
      <w:pPr>
        <w:rPr>
          <w:sz w:val="22"/>
          <w:szCs w:val="22"/>
        </w:rPr>
      </w:pPr>
      <w:r w:rsidRPr="0008241C">
        <w:rPr>
          <w:sz w:val="22"/>
          <w:szCs w:val="22"/>
        </w:rPr>
        <w:t>Globalization</w:t>
      </w:r>
      <w:r w:rsidRPr="0008241C">
        <w:rPr>
          <w:szCs w:val="18"/>
          <w:vertAlign w:val="superscript"/>
        </w:rPr>
        <w:footnoteReference w:id="19"/>
      </w:r>
      <w:r w:rsidRPr="0008241C">
        <w:rPr>
          <w:sz w:val="22"/>
          <w:szCs w:val="22"/>
        </w:rPr>
        <w:t xml:space="preserve">, economic liberalization, migration and urbanization have become some of the major indirect drivers of ecosystem change and biodiversity loss in the Asia-Pacific region (see Section 1.1.3, 1.3.2 and Chapter 4). Individually these phenomena shape policies, economic imperatives and consumption patterns in the region, which are also indirect drivers in their own right (Section 1.4.1-1.4.2, Chapter 4). </w:t>
      </w:r>
    </w:p>
    <w:p w14:paraId="6B44239A" w14:textId="77777777" w:rsidR="00A01204" w:rsidRPr="0008241C" w:rsidRDefault="00A01204" w:rsidP="00A01204">
      <w:pPr>
        <w:rPr>
          <w:sz w:val="22"/>
          <w:szCs w:val="22"/>
        </w:rPr>
      </w:pPr>
    </w:p>
    <w:p w14:paraId="3016BA11" w14:textId="77777777" w:rsidR="00A01204" w:rsidRPr="0008241C" w:rsidRDefault="00A01204" w:rsidP="00A01204">
      <w:pPr>
        <w:rPr>
          <w:sz w:val="22"/>
          <w:szCs w:val="22"/>
        </w:rPr>
      </w:pPr>
      <w:r w:rsidRPr="0008241C">
        <w:rPr>
          <w:sz w:val="22"/>
          <w:szCs w:val="22"/>
        </w:rPr>
        <w:t xml:space="preserve">However, it is their interaction that can have even more pronounced ramifications for ecosystem change and biodiversity loss in the region. Despite the various regional initiatives discussed in Section 1.4.2, national policies such as NBSAPs and related </w:t>
      </w:r>
      <w:r w:rsidRPr="0008241C">
        <w:rPr>
          <w:rFonts w:eastAsia="Calibri"/>
          <w:kern w:val="2"/>
          <w:sz w:val="22"/>
          <w:szCs w:val="22"/>
          <w:lang w:eastAsia="ja-JP"/>
        </w:rPr>
        <w:t>transboundary co-operation policies are still the main biodiversity conservation instruments in the region. The interaction of these transformative forces in the Asia-Pacific region create a</w:t>
      </w:r>
      <w:r w:rsidRPr="0008241C">
        <w:rPr>
          <w:sz w:val="22"/>
          <w:szCs w:val="22"/>
        </w:rPr>
        <w:t xml:space="preserve"> challenging environment for each country to tackle individually biodiversity loss.</w:t>
      </w:r>
    </w:p>
    <w:p w14:paraId="72ECE009" w14:textId="7B2D0587" w:rsidR="00A01204" w:rsidRDefault="00A01204" w:rsidP="00A01204">
      <w:pPr>
        <w:rPr>
          <w:sz w:val="22"/>
          <w:szCs w:val="22"/>
        </w:rPr>
      </w:pPr>
    </w:p>
    <w:p w14:paraId="093A0235" w14:textId="77777777" w:rsidR="008E22B1" w:rsidRPr="0008241C" w:rsidRDefault="008E22B1" w:rsidP="00A01204">
      <w:pPr>
        <w:rPr>
          <w:sz w:val="22"/>
          <w:szCs w:val="22"/>
        </w:rPr>
      </w:pPr>
    </w:p>
    <w:p w14:paraId="045BAC83"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275" w:name="_Toc504316239"/>
      <w:bookmarkStart w:id="276" w:name="_Toc504317082"/>
      <w:bookmarkStart w:id="277" w:name="_Toc504317775"/>
      <w:bookmarkStart w:id="278" w:name="_Toc504321121"/>
      <w:r w:rsidRPr="0008241C">
        <w:rPr>
          <w:b/>
          <w:sz w:val="22"/>
          <w:szCs w:val="24"/>
        </w:rPr>
        <w:t>1.4.3.1</w:t>
      </w:r>
      <w:r w:rsidRPr="0008241C">
        <w:rPr>
          <w:b/>
          <w:sz w:val="22"/>
          <w:szCs w:val="24"/>
        </w:rPr>
        <w:tab/>
        <w:t>The nexus of globalization, liberalization, urbanization and migration</w:t>
      </w:r>
      <w:bookmarkEnd w:id="275"/>
      <w:bookmarkEnd w:id="276"/>
      <w:bookmarkEnd w:id="277"/>
      <w:bookmarkEnd w:id="278"/>
    </w:p>
    <w:p w14:paraId="4BF5DF27" w14:textId="77777777" w:rsidR="00A01204" w:rsidRPr="0008241C" w:rsidRDefault="00A01204" w:rsidP="00A01204">
      <w:pPr>
        <w:rPr>
          <w:sz w:val="22"/>
          <w:szCs w:val="22"/>
        </w:rPr>
      </w:pPr>
    </w:p>
    <w:p w14:paraId="327EB289" w14:textId="77777777" w:rsidR="00A01204" w:rsidRPr="0008241C" w:rsidRDefault="00A01204" w:rsidP="00A01204">
      <w:pPr>
        <w:rPr>
          <w:sz w:val="22"/>
          <w:szCs w:val="22"/>
        </w:rPr>
      </w:pPr>
      <w:r w:rsidRPr="0008241C">
        <w:rPr>
          <w:sz w:val="22"/>
          <w:szCs w:val="22"/>
        </w:rPr>
        <w:t>Globalization and liberalisation processes have led to important productivity gains (especially in the agricultural sector), the emergence of the service sector, the expansion of tourism</w:t>
      </w:r>
      <w:r w:rsidRPr="0008241C">
        <w:rPr>
          <w:szCs w:val="18"/>
          <w:vertAlign w:val="superscript"/>
        </w:rPr>
        <w:footnoteReference w:id="20"/>
      </w:r>
      <w:r w:rsidRPr="0008241C">
        <w:rPr>
          <w:sz w:val="22"/>
          <w:szCs w:val="22"/>
        </w:rPr>
        <w:t xml:space="preserve"> and a general increase of the contribution of Asia-Pacific countries in international trade </w:t>
      </w:r>
      <w:r w:rsidRPr="0008241C">
        <w:rPr>
          <w:sz w:val="22"/>
          <w:szCs w:val="22"/>
        </w:rPr>
        <w:fldChar w:fldCharType="begin" w:fldLock="1"/>
      </w:r>
      <w:r w:rsidRPr="0008241C">
        <w:rPr>
          <w:sz w:val="22"/>
          <w:szCs w:val="22"/>
        </w:rPr>
        <w:instrText>ADDIN CSL_CITATION {"citationItems":[{"id":"ITEM-1","itemData":{"ISBN":"978-92-5-106205-0","author":[{"dropping-particle":"","family":"FAO","given":"","non-dropping-particle":"","parse-names":false,"suffix":""}],"editor":[{"dropping-particle":"","family":"Leslie","given":"Robin N.","non-dropping-particle":"","parse-names":false,"suffix":""}],"id":"ITEM-1","issued":{"date-parts":[["2009"]]},"publisher":"FOOD AND AGRICULTURE ORGANIZATION OF THE UNITED NATIONS, REGIONAL OFFFICE FOR ASIA AND THE PACIFIC","publisher-place":"Bangkok, Thailand","title":"THE FUTURE OF FORESTS IN ASIA AND THE PACIFIC: OUTLOOK FOR 2020 16–18 October 2007","type":"book"},"uris":["http://www.mendeley.com/documents/?uuid=ca7eaf55-ad7f-4120-9cee-e62711b9742f"]},{"id":"ITEM-2","itemData":{"ISBN":"978-92-5-106566-2","author":[{"dropping-particle":"","family":"FAO","given":"","non-dropping-particle":"","parse-names":false,"suffix":""}],"id":"ITEM-2","issued":{"date-parts":[["2010"]]},"publisher-place":"Bangkok, Thailand","title":"ASIA-PACIFIC FORESTS AND FORESTRY TO 2020, The Second Asia-Pacific Forestry Sector Outlook Study","type":"report"},"uris":["http://www.mendeley.com/documents/?uuid=a8b37d26-0c85-4075-bee7-4430151c9db0"]},{"id":"ITEM-3","itemData":{"DOI":"10.1016/j.compind.2010.10.001","ISBN":"9789211091670","ISSN":"09574174","abstract":"The world is faced with challenges in all three dimensions of sustainable develop- ment—economic, social and environmental. More than 1 billion people are still living in extreme poverty, and income inequality within and among many countries has been rising; at the same time, unsustainable consumption and production patterns have resulted in huge economic and social costs and may endanger life on the planet. Achieving sustainable development will require global actions to deliver on the legitimate aspiration towards further economic and social progress, requiring growth and employment, and at the same time strengthening environ - mental protection. Sustainable development will need to be inclusive and take special care of the needs of the poorest and most vulnerable. Strategies need to be ambitious, action-oriented and collaborative, and to adapt to different levels of development. They will need to systemically change consumption and production patterns, and might entail, inter alia, significant price corrections; encourage the preservation of natural endow- ments; reduce inequality; and strengthen economic governance. The World Economic and Social Survey 2013 aims towards contributing to the deliberations on sustainable development with a focus on three important cross- sectoral issues: sustainable cities, food security and energy transformation. While the entire range of thematic areas identified for action and follow-up in section V of the outcome document of the 2012 United Nations Conference on Sustainable Development, entitled “The future we want” (General Assembly resolution 66/288, annex), cannot be covered comprehensively in this Survey, highlighting three of the cross-sectoral issues may hopefully contribute to the addressing of sustainable de- velopment challenges in the follow-up to the Conference.","author":[{"dropping-particle":"","family":"UNDESA","given":"","non-dropping-particle":"","parse-names":false,"suffix":""}],"container-title":"United Nations, Department for Economic and Social Affairs","id":"ITEM-3","issued":{"date-parts":[["2013"]]},"number-of-pages":"1-175","publisher-place":"New York","title":"World Economic and Social Survey 2013: Sustainable Development Challenges","type":"book"},"uris":["http://www.mendeley.com/documents/?uuid=3137c3e0-41f3-46a4-a1f7-3af9ab687c48"]},{"id":"ITEM-4","itemData":{"DOI":"10.1073/pnas.1014773107","ISBN":"0027-8424","ISSN":"0027-8424","PMID":"21078977","abstract":"Reducing tropical deforestation is an international priority, given its impacts on carbon emissions and biodiversity. We examined whether recent forest transitions—a shift from net deforestation to net reforestation—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author":[{"dropping-particle":"","family":"Meyfroidt","given":"P.","non-dropping-particle":"","parse-names":false,"suffix":""},{"dropping-particle":"","family":"Rudel","given":"T. K.","non-dropping-particle":"","parse-names":false,"suffix":""},{"dropping-particle":"","family":"Lambin","given":"E. F.","non-dropping-particle":"","parse-names":false,"suffix":""}],"container-title":"Proceedings of the National Academy of Sciences","id":"ITEM-4","issue":"49","issued":{"date-parts":[["2010"]]},"page":"20917-20922","title":"Forest transitions, trade, and the global displacement of land use","type":"article-journal","volume":"107"},"uris":["http://www.mendeley.com/documents/?uuid=2c182345-d48f-4d96-9f42-cd543c655bb3"]}],"mendeley":{"formattedCitation":"(FAO, 2009, 2010; Meyfroidt &lt;i&gt;et al.&lt;/i&gt;, 2010; UNDESA, 2013)","plainTextFormattedCitation":"(FAO, 2009, 2010; Meyfroidt et al., 2010; UNDESA, 2013)","previouslyFormattedCitation":"(FAO, 2009, 2010; Meyfroidt &lt;i&gt;et al.&lt;/i&gt;, 2010; UNDESA, 2013)"},"properties":{"noteIndex":0},"schema":"https://github.com/citation-style-language/schema/raw/master/csl-citation.json"}</w:instrText>
      </w:r>
      <w:r w:rsidRPr="0008241C">
        <w:rPr>
          <w:sz w:val="22"/>
          <w:szCs w:val="22"/>
        </w:rPr>
        <w:fldChar w:fldCharType="separate"/>
      </w:r>
      <w:r w:rsidRPr="0008241C">
        <w:rPr>
          <w:noProof/>
          <w:sz w:val="22"/>
          <w:szCs w:val="22"/>
        </w:rPr>
        <w:t xml:space="preserve">(FAO, 2009, 2010; Meyfroidt </w:t>
      </w:r>
      <w:r w:rsidRPr="0008241C">
        <w:rPr>
          <w:i/>
          <w:noProof/>
          <w:sz w:val="22"/>
          <w:szCs w:val="22"/>
        </w:rPr>
        <w:t>et al.</w:t>
      </w:r>
      <w:r w:rsidRPr="0008241C">
        <w:rPr>
          <w:noProof/>
          <w:sz w:val="22"/>
          <w:szCs w:val="22"/>
        </w:rPr>
        <w:t>, 2010; UNDESA, 2013)</w:t>
      </w:r>
      <w:r w:rsidRPr="0008241C">
        <w:rPr>
          <w:sz w:val="22"/>
          <w:szCs w:val="22"/>
        </w:rPr>
        <w:fldChar w:fldCharType="end"/>
      </w:r>
      <w:r w:rsidRPr="0008241C">
        <w:rPr>
          <w:rFonts w:eastAsia="Calibri"/>
          <w:kern w:val="2"/>
          <w:sz w:val="22"/>
          <w:szCs w:val="22"/>
          <w:lang w:eastAsia="ja-JP"/>
        </w:rPr>
        <w:t xml:space="preserve">. However not all countries have benefited the same from these processes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BN":"978 1 84844 861 2","author":[{"dropping-particle":"","family":"Gaston","given":"Noel","non-dropping-particle":"","parse-names":false,"suffix":""},{"dropping-particle":"","family":"Khalid","given":"Ahmed M.","non-dropping-particle":"","parse-names":false,"suffix":""}],"chapter-number":"1","container-title":"Globalization and economic integration: Winners and losers in the Asia-Pacific","editor":[{"dropping-particle":"","family":"Gaston","given":"Noel","non-dropping-particle":"","parse-names":false,"suffix":""},{"dropping-particle":"","family":"Khalid","given":"Ahmed M.","non-dropping-particle":"","parse-names":false,"suffix":""}],"id":"ITEM-1","issued":{"date-parts":[["2010"]]},"page":"3-21","publisher":"Edward Elgar Publishing Limited","publisher-place":"Cheltenham, UK","title":"Globalization and integration in the Asia-Pacific: Prospects and risks","type":"chapter"},"uris":["http://www.mendeley.com/documents/?uuid=7570e0a6-6e3a-42f2-8ff8-2a745640dc6a"]}],"mendeley":{"formattedCitation":"(Gaston &amp; Khalid, 2010)","plainTextFormattedCitation":"(Gaston &amp; Khalid, 2010)","previouslyFormattedCitation":"(Gaston &amp; Khalid, 2010)"},"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Gaston &amp; Khalid, 2010)</w:t>
      </w:r>
      <w:r w:rsidRPr="0008241C">
        <w:rPr>
          <w:rFonts w:eastAsia="Calibri"/>
          <w:kern w:val="2"/>
          <w:sz w:val="22"/>
          <w:szCs w:val="22"/>
          <w:lang w:eastAsia="ja-JP"/>
        </w:rPr>
        <w:fldChar w:fldCharType="end"/>
      </w:r>
      <w:r w:rsidRPr="0008241C">
        <w:rPr>
          <w:rFonts w:eastAsia="Calibri"/>
          <w:kern w:val="2"/>
          <w:sz w:val="22"/>
          <w:szCs w:val="22"/>
          <w:lang w:eastAsia="ja-JP"/>
        </w:rPr>
        <w:t xml:space="preserve">. There are concerns about winners and losers in the region, especially in terms of the inequitable outcomes of the above discussed processes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SN":"0972-4923","abstract":"The march of globalisation seems inexorable, with effects felt throughout the world. These effects include, but are not limited to, reduced genetic diversity in agriculture (loss of crop varieties and livestock breeds), loss of wild species, spread of exotic species, pollution of air, water and soil, accelerated climatic change, exhaustion of resources, and social and spiritual disruption. The market cannot be relied on to control the environmental and other costs of globalisation. Although its present dominance creates an impression of permanence, a conjunction of formidable limiting factors is even now acting to curb the process of globalisation-possibly to end it altogether. Technological fixes cannot overcome these limiting factors. The architects of globalisation have ignored the social, biological and physical constraints on their created system. Critics of globalisation have noted that global free trade promotes the social and economic conditions most likely to undermine its own existence. The same can be said of the biological and physical limiting factors-especially, in the short term, the dwindling supplies of cheap energy. The necessary opposition that has formed to counter the worst features of globalisation must keep its dangerous side-effects in the public eye, and develop alternative, workable socio-economic systems that have a strong regional element and are not dependent on centralised, complex technologies.","author":[{"dropping-particle":"","family":"Ehrenfeld","given":"David","non-dropping-particle":"","parse-names":false,"suffix":""}],"container-title":"Conservation and Society","id":"ITEM-1","issue":"1","issued":{"date-parts":[["2003"]]},"page":"99","publisher":"Medknow Publications","title":"Globalisation: effects on biodiversity, environment and society","type":"article-journal","volume":"1"},"uris":["http://www.mendeley.com/documents/?uuid=c27a67db-f3c1-40ef-a03c-9a4dfc686014"]},{"id":"ITEM-2","itemData":{"abstract":"lthough a latecomer, economically important Asia has emerged at the forefront of global free trade agreement (FTA) activity. This has sparked concerns about the negative effects of Asian FTAs, including the “noodle bowl” problem. Amid slow progress in the World Trade Organization’s (WTO) Doha negotiations and the global financial crisis, however, Asian regionalism seems to be here to stay. The focus for policy makers should then be how best to minimize the costs of FTAs while maximizing their benefits. Adopting a pragmatic perspective, this paper examines key trends and challenges in Asian FTAs. It provides new evidence from firm surveys, analysis of specific agreements, and computable general equilibrium estimates. It provides the following set of recommendations: strengthen the support system for using FTAs; rationalize rules of origin and upgrade their administration; ensure better coverage of agricultural trade; forge comprehensive “WTO-plus” agreements; and encourage a regionwide FTA. Political economy considerations suggest that a likely scenario is for FTA consolidation in Asia—by creating a People’s Republic of China–Japan–Republic of Korea FTA, combining it with ASEAN+1 FTAs, and then involving Australia, India, and New Zealand—to be followed by connections with North America and Europe. In conclusion, the analysis suggests a bottom-up approach to a Doha Round Agreement should be adopted.","author":[{"dropping-particle":"","family":"Kawai","given":"Masahiro","non-dropping-particle":"","parse-names":false,"suffix":""},{"dropping-particle":"","family":"Wignaraja","given":"Ganeshan","non-dropping-particle":"","parse-names":false,"suffix":""}],"collection-title":"ADB Economics Working Paper Series","id":"ITEM-2","issue":"226","issued":{"date-parts":[["2010"]]},"title":"Asian FTAs : Trends, Prospects, and Challenges","type":"report"},"uris":["http://www.mendeley.com/documents/?uuid=a9182d29-72de-4877-9c61-a498baa353ae"]}],"mendeley":{"formattedCitation":"(Ehrenfeld, 2003; Kawai &amp; Wignaraja, 2010)","plainTextFormattedCitation":"(Ehrenfeld, 2003; Kawai &amp; Wignaraja, 2010)","previouslyFormattedCitation":"(Ehrenfeld, 2003; Kawai &amp; Wignaraja, 2010)"},"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Ehrenfeld, 2003; Kawai &amp; Wignaraja, 2010)</w:t>
      </w:r>
      <w:r w:rsidRPr="0008241C">
        <w:rPr>
          <w:rFonts w:eastAsia="Calibri"/>
          <w:kern w:val="2"/>
          <w:sz w:val="22"/>
          <w:szCs w:val="22"/>
          <w:lang w:eastAsia="ja-JP"/>
        </w:rPr>
        <w:fldChar w:fldCharType="end"/>
      </w:r>
      <w:r w:rsidRPr="0008241C">
        <w:rPr>
          <w:rFonts w:eastAsia="Calibri"/>
          <w:kern w:val="2"/>
          <w:sz w:val="22"/>
          <w:szCs w:val="22"/>
          <w:lang w:eastAsia="ja-JP"/>
        </w:rPr>
        <w:t>.</w:t>
      </w:r>
      <w:r w:rsidRPr="0008241C">
        <w:rPr>
          <w:sz w:val="22"/>
          <w:szCs w:val="22"/>
        </w:rPr>
        <w:t xml:space="preserve"> </w:t>
      </w:r>
    </w:p>
    <w:p w14:paraId="419403AB" w14:textId="77777777" w:rsidR="00A01204" w:rsidRPr="0008241C" w:rsidRDefault="00A01204" w:rsidP="00A01204">
      <w:pPr>
        <w:rPr>
          <w:sz w:val="22"/>
          <w:szCs w:val="22"/>
        </w:rPr>
      </w:pPr>
    </w:p>
    <w:p w14:paraId="665D7F0D" w14:textId="77777777" w:rsidR="00A01204" w:rsidRPr="0008241C" w:rsidRDefault="00A01204" w:rsidP="00A01204">
      <w:pPr>
        <w:rPr>
          <w:rFonts w:eastAsia="Calibri"/>
          <w:kern w:val="2"/>
          <w:sz w:val="22"/>
          <w:szCs w:val="22"/>
          <w:lang w:eastAsia="ja-JP"/>
        </w:rPr>
      </w:pPr>
      <w:r w:rsidRPr="0008241C">
        <w:rPr>
          <w:sz w:val="22"/>
          <w:szCs w:val="22"/>
        </w:rPr>
        <w:t xml:space="preserve">The Asia-Pacific region also experiences very high urbanization rates (Section 1.1.3, Chapter 4). For some countries such as China, urbanization is highly interlinked with other socioeconomic processes related to economic liberalisation and globalisation </w:t>
      </w:r>
      <w:r w:rsidRPr="0008241C">
        <w:rPr>
          <w:sz w:val="22"/>
          <w:szCs w:val="22"/>
        </w:rPr>
        <w:fldChar w:fldCharType="begin" w:fldLock="1"/>
      </w:r>
      <w:r w:rsidRPr="0008241C">
        <w:rPr>
          <w:sz w:val="22"/>
          <w:szCs w:val="22"/>
        </w:rPr>
        <w:instrText>ADDIN CSL_CITATION {"citationItems":[{"id":"ITEM-1","itemData":{"author":[{"dropping-particle":"","family":"UNESCAP/ADB/UNDP","given":"","non-dropping-particle":"","parse-names":false,"suffix":""}],"container-title":"Asia-Pacific Regional MDGs Report 2012/13","id":"ITEM-1","issued":{"date-parts":[["2013"]]},"note":"ESA/P/WP","title":"Asia-Pacific Aspirations: Perspectives for a Post-2015 Development Agenda","type":"report"},"uris":["http://www.mendeley.com/documents/?uuid=73e20053-c994-4b9f-bbe4-bb685222d755"]}],"mendeley":{"formattedCitation":"(UNESCAP/ADB/UNDP, 2013)","plainTextFormattedCitation":"(UNESCAP/ADB/UNDP, 2013)","previouslyFormattedCitation":"(UNESCAP/ADB/UNDP, 2013)"},"properties":{"noteIndex":0},"schema":"https://github.com/citation-style-language/schema/raw/master/csl-citation.json"}</w:instrText>
      </w:r>
      <w:r w:rsidRPr="0008241C">
        <w:rPr>
          <w:sz w:val="22"/>
          <w:szCs w:val="22"/>
        </w:rPr>
        <w:fldChar w:fldCharType="separate"/>
      </w:r>
      <w:r w:rsidRPr="0008241C">
        <w:rPr>
          <w:noProof/>
          <w:sz w:val="22"/>
          <w:szCs w:val="22"/>
        </w:rPr>
        <w:t>(UNESCAP/ADB/UNDP, 2013)</w:t>
      </w:r>
      <w:r w:rsidRPr="0008241C">
        <w:rPr>
          <w:sz w:val="22"/>
          <w:szCs w:val="22"/>
        </w:rPr>
        <w:fldChar w:fldCharType="end"/>
      </w:r>
      <w:r w:rsidRPr="0008241C">
        <w:rPr>
          <w:rFonts w:eastAsia="Calibri"/>
          <w:kern w:val="2"/>
          <w:sz w:val="22"/>
          <w:szCs w:val="22"/>
          <w:lang w:eastAsia="ja-JP"/>
        </w:rPr>
        <w:t xml:space="preserve">.  Migration is a key demographic process in several parts of the region, which is often strongly interlinked with urbanization and economic transformation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author":[{"dropping-particle":"","family":"UNESCAP/ADB/UNDP","given":"","non-dropping-particle":"","parse-names":false,"suffix":""}],"container-title":"Asia-Pacific Regional MDGs Report 2012/13","id":"ITEM-1","issued":{"date-parts":[["2013"]]},"note":"ESA/P/WP","title":"Asia-Pacific Aspirations: Perspectives for a Post-2015 Development Agenda","type":"report"},"uris":["http://www.mendeley.com/documents/?uuid=73e20053-c994-4b9f-bbe4-bb685222d755"]},{"id":"ITEM-2","itemData":{"DOI":"1561-5502","ISBN":"9789290687092","abstract":"The report contributes to the global debate on migration and urbanization in three ways. First, it documents how migration is shaping cities and the situa on of migrants in cities. Much of the current discussion about migration trends and migration policy tends to focus on the national level. Taking the migration enquiry to the city level increases our understanding of the local political economies of migration and the close connection between migration and urban development. Second, the report draws a en on to the livelihood of migrants in the cities of the Global South. The existing discussions on migrants and cities are inclined to concentrate primarily on the Global North and the integra on of interna onal migrants. Third, the report examines both internal and interna onal migration with cities across the development spectrum having to manage growing mobile and diverse populations.","author":[{"dropping-particle":"","family":"International Organization for Migration","given":"","non-dropping-particle":"","parse-names":false,"suffix":""}],"id":"ITEM-2","issued":{"date-parts":[["2015"]]},"number-of-pages":"204","title":"World Migration Report 2015. Migrants and Cities: New Partnerships to Manage Mobility","type":"book"},"uris":["http://www.mendeley.com/documents/?uuid=56513220-fda7-4610-928d-16cb60ba5264"]},{"id":"ITEM-3","itemData":{"ISBN":"9781475575064","author":[{"dropping-particle":"","family":"International Monetary Fund","given":"","non-dropping-particle":"","parse-names":false,"suffix":""}],"id":"ITEM-3","issue":"1","issued":{"date-parts":[["2017"]]},"number-of-pages":"1-120","title":"Regional Economic Outlook. Asia and Pacific: Preparing for Choppy Seas","type":"book"},"uris":["http://www.mendeley.com/documents/?uuid=0ae55c6f-dc15-43f3-a6ca-c1bcab3400aa"]}],"mendeley":{"formattedCitation":"(International Monetary Fund, 2017; International Organization for Migration, 2015; UNESCAP/ADB/UNDP, 2013)","plainTextFormattedCitation":"(International Monetary Fund, 2017; International Organization for Migration, 2015; UNESCAP/ADB/UNDP, 2013)","previouslyFormattedCitation":"(International Monetary Fund, 2017; International Organization for Migration, 2015; UNESCAP/ADB/UNDP, 2013)"},"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International Monetary Fund, 2017; International Organization for Migration, 2015; UNESCAP/ADB/UNDP, 2013)</w:t>
      </w:r>
      <w:r w:rsidRPr="0008241C">
        <w:rPr>
          <w:rFonts w:eastAsia="Calibri"/>
          <w:kern w:val="2"/>
          <w:sz w:val="22"/>
          <w:szCs w:val="22"/>
          <w:lang w:eastAsia="ja-JP"/>
        </w:rPr>
        <w:fldChar w:fldCharType="end"/>
      </w:r>
      <w:r w:rsidRPr="0008241C">
        <w:rPr>
          <w:rFonts w:eastAsia="Calibri"/>
          <w:kern w:val="2"/>
          <w:sz w:val="22"/>
          <w:szCs w:val="22"/>
          <w:lang w:eastAsia="ja-JP"/>
        </w:rPr>
        <w:t xml:space="preserve">. </w:t>
      </w:r>
    </w:p>
    <w:p w14:paraId="2BDFFDF3" w14:textId="77777777" w:rsidR="00A01204" w:rsidRPr="0008241C" w:rsidRDefault="00A01204" w:rsidP="00A01204">
      <w:pPr>
        <w:rPr>
          <w:rFonts w:eastAsia="Calibri"/>
          <w:kern w:val="2"/>
          <w:sz w:val="22"/>
          <w:szCs w:val="22"/>
          <w:lang w:eastAsia="ja-JP"/>
        </w:rPr>
      </w:pPr>
    </w:p>
    <w:p w14:paraId="4B1E2027" w14:textId="77777777" w:rsidR="00A01204" w:rsidRPr="0008241C" w:rsidRDefault="00A01204" w:rsidP="00A01204">
      <w:pPr>
        <w:rPr>
          <w:sz w:val="22"/>
          <w:szCs w:val="22"/>
        </w:rPr>
      </w:pPr>
      <w:r w:rsidRPr="0008241C">
        <w:rPr>
          <w:rFonts w:eastAsia="Calibri"/>
          <w:kern w:val="2"/>
          <w:sz w:val="22"/>
          <w:szCs w:val="22"/>
          <w:lang w:eastAsia="ja-JP"/>
        </w:rPr>
        <w:lastRenderedPageBreak/>
        <w:t xml:space="preserve">There are about 50 million migrants in the Asia-Pacific region, with the intra-regional population mobility steadily increasing over the last decades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NESCAP","given":"","non-dropping-particle":"","parse-names":false,"suffix":""}],"id":"ITEM-1","issued":{"date-parts":[["2015"]]},"title":"Asia-Pacific Migration Report 2015. Migrants' Contributions to Development","type":"book"},"uris":["http://www.mendeley.com/documents/?uuid=c0ae9a74-1ead-4d43-84b1-ac028b40d040"]}],"mendeley":{"formattedCitation":"(UNESCAP, 2015a)","plainTextFormattedCitation":"(UNESCAP, 2015a)","previouslyFormattedCitation":"(UNESCAP, 2015a)"},"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UNESCAP, 2015a)</w:t>
      </w:r>
      <w:r w:rsidRPr="0008241C">
        <w:rPr>
          <w:rFonts w:eastAsia="Calibri"/>
          <w:kern w:val="2"/>
          <w:sz w:val="22"/>
          <w:szCs w:val="22"/>
          <w:lang w:eastAsia="ja-JP"/>
        </w:rPr>
        <w:fldChar w:fldCharType="end"/>
      </w:r>
      <w:r w:rsidRPr="0008241C">
        <w:rPr>
          <w:sz w:val="22"/>
          <w:szCs w:val="22"/>
        </w:rPr>
        <w:t xml:space="preserve">. However there are several reasons behind the voluntary and involuntary migration within (and between) Asia-Pacific countries, as well as with regions outside the Asia-Pacific </w:t>
      </w:r>
      <w:r w:rsidRPr="0008241C">
        <w:rPr>
          <w:sz w:val="22"/>
          <w:szCs w:val="22"/>
        </w:rPr>
        <w:fldChar w:fldCharType="begin" w:fldLock="1"/>
      </w:r>
      <w:r w:rsidRPr="0008241C">
        <w:rPr>
          <w:sz w:val="22"/>
          <w:szCs w:val="22"/>
        </w:rPr>
        <w:instrText>ADDIN CSL_CITATION {"citationItems":[{"id":"ITEM-1","itemData":{"DOI":"1561-5502","ISBN":"9789290687092","abstract":"The report contributes to the global debate on migration and urbanization in three ways. First, it documents how migration is shaping cities and the situa on of migrants in cities. Much of the current discussion about migration trends and migration policy tends to focus on the national level. Taking the migration enquiry to the city level increases our understanding of the local political economies of migration and the close connection between migration and urban development. Second, the report draws a en on to the livelihood of migrants in the cities of the Global South. The existing discussions on migrants and cities are inclined to concentrate primarily on the Global North and the integra on of interna onal migrants. Third, the report examines both internal and interna onal migration with cities across the development spectrum having to manage growing mobile and diverse populations.","author":[{"dropping-particle":"","family":"International Organization for Migration","given":"","non-dropping-particle":"","parse-names":false,"suffix":""}],"id":"ITEM-1","issued":{"date-parts":[["2015"]]},"number-of-pages":"204","title":"World Migration Report 2015. Migrants and Cities: New Partnerships to Manage Mobility","type":"book"},"uris":["http://www.mendeley.com/documents/?uuid=56513220-fda7-4610-928d-16cb60ba5264"]}],"mendeley":{"formattedCitation":"(International Organization for Migration, 2015)","plainTextFormattedCitation":"(International Organization for Migration, 2015)","previouslyFormattedCitation":"(International Organization for Migration, 2015)"},"properties":{"noteIndex":0},"schema":"https://github.com/citation-style-language/schema/raw/master/csl-citation.json"}</w:instrText>
      </w:r>
      <w:r w:rsidRPr="0008241C">
        <w:rPr>
          <w:sz w:val="22"/>
          <w:szCs w:val="22"/>
        </w:rPr>
        <w:fldChar w:fldCharType="separate"/>
      </w:r>
      <w:r w:rsidRPr="0008241C">
        <w:rPr>
          <w:noProof/>
          <w:sz w:val="22"/>
          <w:szCs w:val="22"/>
        </w:rPr>
        <w:t>(International Organization for Migration, 2015)</w:t>
      </w:r>
      <w:r w:rsidRPr="0008241C">
        <w:rPr>
          <w:sz w:val="22"/>
          <w:szCs w:val="22"/>
        </w:rPr>
        <w:fldChar w:fldCharType="end"/>
      </w:r>
      <w:r w:rsidRPr="0008241C">
        <w:rPr>
          <w:sz w:val="22"/>
          <w:szCs w:val="22"/>
        </w:rPr>
        <w:t xml:space="preserve">. Most current migrants in the region are internal voluntary migrants, whose mobility has increased largely due to the economic opportunities emerging from labour market reforms and other economic circumstances in the wider region </w:t>
      </w:r>
      <w:r w:rsidRPr="0008241C">
        <w:rPr>
          <w:noProof/>
          <w:sz w:val="22"/>
          <w:szCs w:val="22"/>
        </w:rPr>
        <w:fldChar w:fldCharType="begin" w:fldLock="1"/>
      </w:r>
      <w:r w:rsidRPr="0008241C">
        <w:rPr>
          <w:noProof/>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NESCAP","given":"","non-dropping-particle":"","parse-names":false,"suffix":""}],"id":"ITEM-1","issued":{"date-parts":[["2015"]]},"title":"Asia-Pacific Migration Report 2015. Migrants' Contributions to Development","type":"book"},"uris":["http://www.mendeley.com/documents/?uuid=c0ae9a74-1ead-4d43-84b1-ac028b40d040"]},{"id":"ITEM-2","itemData":{"DOI":"1561-5502","ISBN":"9789290687092","abstract":"The report contributes to the global debate on migration and urbanization in three ways. First, it documents how migration is shaping cities and the situa on of migrants in cities. Much of the current discussion about migration trends and migration policy tends to focus on the national level. Taking the migration enquiry to the city level increases our understanding of the local political economies of migration and the close connection between migration and urban development. Second, the report draws a en on to the livelihood of migrants in the cities of the Global South. The existing discussions on migrants and cities are inclined to concentrate primarily on the Global North and the integra on of interna onal migrants. Third, the report examines both internal and interna onal migration with cities across the development spectrum having to manage growing mobile and diverse populations.","author":[{"dropping-particle":"","family":"International Organization for Migration","given":"","non-dropping-particle":"","parse-names":false,"suffix":""}],"id":"ITEM-2","issued":{"date-parts":[["2015"]]},"number-of-pages":"204","title":"World Migration Report 2015. Migrants and Cities: New Partnerships to Manage Mobility","type":"book"},"uris":["http://www.mendeley.com/documents/?uuid=56513220-fda7-4610-928d-16cb60ba5264"]}],"mendeley":{"formattedCitation":"(International Organization for Migration, 2015; UNESCAP, 2015a)","plainTextFormattedCitation":"(International Organization for Migration, 2015; UNESCAP, 2015a)","previouslyFormattedCitation":"(International Organization for Migration, 2015; UNESCAP, 2015a)"},"properties":{"noteIndex":0},"schema":"https://github.com/citation-style-language/schema/raw/master/csl-citation.json"}</w:instrText>
      </w:r>
      <w:r w:rsidRPr="0008241C">
        <w:rPr>
          <w:noProof/>
          <w:sz w:val="22"/>
          <w:szCs w:val="22"/>
        </w:rPr>
        <w:fldChar w:fldCharType="separate"/>
      </w:r>
      <w:r w:rsidRPr="0008241C">
        <w:rPr>
          <w:noProof/>
          <w:sz w:val="22"/>
          <w:szCs w:val="22"/>
        </w:rPr>
        <w:t>(International Organization for Migration, 2015; UNESCAP, 2015a)</w:t>
      </w:r>
      <w:r w:rsidRPr="0008241C">
        <w:rPr>
          <w:noProof/>
          <w:sz w:val="22"/>
          <w:szCs w:val="22"/>
        </w:rPr>
        <w:fldChar w:fldCharType="end"/>
      </w:r>
      <w:r w:rsidRPr="0008241C">
        <w:rPr>
          <w:sz w:val="22"/>
          <w:szCs w:val="22"/>
        </w:rPr>
        <w:t xml:space="preserve">. Poor households in rural, mountainous and outer island areas have often registered high migration rates to plains and urban areas for labour opportunities and education </w:t>
      </w:r>
      <w:r w:rsidRPr="0008241C">
        <w:rPr>
          <w:sz w:val="22"/>
          <w:szCs w:val="22"/>
        </w:rPr>
        <w:fldChar w:fldCharType="begin" w:fldLock="1"/>
      </w:r>
      <w:r w:rsidRPr="0008241C">
        <w:rPr>
          <w:sz w:val="22"/>
          <w:szCs w:val="22"/>
        </w:rPr>
        <w:instrText>ADDIN CSL_CITATION {"citationItems":[{"id":"ITEM-1","itemData":{"author":[{"dropping-particle":"","family":"Kollmair","given":"M","non-dropping-particle":"","parse-names":false,"suffix":""},{"dropping-particle":"","family":"Hoermann","given":"B","non-dropping-particle":"","parse-names":false,"suffix":""}],"container-title":"Sustainable Mountain Development","id":"ITEM-1","issued":{"date-parts":[["2011"]]},"page":"3-8","title":"Labour migration in the Himalayas: opportunities and challenges","type":"article-journal","volume":"59"},"uris":["http://www.mendeley.com/documents/?uuid=c94f1900-b288-44d3-a18f-4b134fc5c309"]},{"id":"ITEM-2","itemData":{"DOI":"10.1126/science.323.5916.876b","ISBN":"9789290926115","ISSN":"1095-9203","PMID":"19213896","abstract":"The purpose of this report is to generate policy responses to migration stimulated by climate-related factors. It represents the first significant effort to identify policy and other responses to impacts of environment events on human mobility within the Asia and Pacific region.","author":[{"dropping-particle":"","family":"ADB","given":"","non-dropping-particle":"","parse-names":false,"suffix":""}],"id":"ITEM-2","issued":{"date-parts":[["2012"]]},"number-of-pages":"94","title":"Addressing Climate Change and Migration in Asia and the Pacific","type":"book"},"uris":["http://www.mendeley.com/documents/?uuid=2809e024-1759-46ab-9e8a-33d21bfb4984"]},{"id":"ITEM-3","itemData":{"author":[{"dropping-particle":"","family":"UNESCAP","given":"","non-dropping-particle":"","parse-names":false,"suffix":""}],"id":"ITEM-3","issued":{"date-parts":[["2015"]]},"publisher-place":"Bangkok","title":"Economic and Social Survey of Asia and the Pacific 2015: Making Growth More Inclusive for Sustainable Development","type":"report"},"uris":["http://www.mendeley.com/documents/?uuid=6818470d-c558-4367-bdc1-f2b12ef84a73"]}],"mendeley":{"formattedCitation":"(ADB, 2012; Kollmair &amp; Hoermann, 2011; UNESCAP, 2015b)","plainTextFormattedCitation":"(ADB, 2012; Kollmair &amp; Hoermann, 2011; UNESCAP, 2015b)","previouslyFormattedCitation":"(ADB, 2012; Kollmair &amp; Hoermann, 2011; UNESCAP, 2015b)"},"properties":{"noteIndex":0},"schema":"https://github.com/citation-style-language/schema/raw/master/csl-citation.json"}</w:instrText>
      </w:r>
      <w:r w:rsidRPr="0008241C">
        <w:rPr>
          <w:sz w:val="22"/>
          <w:szCs w:val="22"/>
        </w:rPr>
        <w:fldChar w:fldCharType="separate"/>
      </w:r>
      <w:r w:rsidRPr="0008241C">
        <w:rPr>
          <w:noProof/>
          <w:sz w:val="22"/>
          <w:szCs w:val="22"/>
        </w:rPr>
        <w:t>(ADB, 2012; Kollmair &amp; Hoermann, 2011; UNESCAP, 2015b)</w:t>
      </w:r>
      <w:r w:rsidRPr="0008241C">
        <w:rPr>
          <w:sz w:val="22"/>
          <w:szCs w:val="22"/>
        </w:rPr>
        <w:fldChar w:fldCharType="end"/>
      </w:r>
      <w:r w:rsidRPr="0008241C">
        <w:rPr>
          <w:sz w:val="22"/>
          <w:szCs w:val="22"/>
        </w:rPr>
        <w:t xml:space="preserve">. </w:t>
      </w:r>
    </w:p>
    <w:p w14:paraId="5DC45FF1" w14:textId="77777777" w:rsidR="00A01204" w:rsidRPr="0008241C" w:rsidRDefault="00A01204" w:rsidP="00A01204">
      <w:pPr>
        <w:rPr>
          <w:sz w:val="22"/>
          <w:szCs w:val="22"/>
        </w:rPr>
      </w:pPr>
    </w:p>
    <w:p w14:paraId="51A19058" w14:textId="77777777" w:rsidR="00A01204" w:rsidRPr="0008241C" w:rsidRDefault="00A01204" w:rsidP="00A01204">
      <w:pPr>
        <w:rPr>
          <w:sz w:val="22"/>
          <w:szCs w:val="22"/>
        </w:rPr>
      </w:pPr>
      <w:r w:rsidRPr="0008241C">
        <w:rPr>
          <w:sz w:val="22"/>
          <w:szCs w:val="22"/>
        </w:rPr>
        <w:t xml:space="preserve">Still there is a substantial number of involuntary migrants that have been forced to leave their areas due to conflicts and large-scale infrastructure development such as hydropower development, roads and mines </w:t>
      </w:r>
      <w:r w:rsidRPr="0008241C">
        <w:rPr>
          <w:sz w:val="22"/>
          <w:szCs w:val="22"/>
        </w:rPr>
        <w:fldChar w:fldCharType="begin" w:fldLock="1"/>
      </w:r>
      <w:r w:rsidRPr="0008241C">
        <w:rPr>
          <w:sz w:val="22"/>
          <w:szCs w:val="22"/>
        </w:rPr>
        <w:instrText>ADDIN CSL_CITATION {"citationItems":[{"id":"ITEM-1","itemData":{"ISBN":"0195687132","author":[{"dropping-particle":"","family":"Cernea","given":"Michael M","non-dropping-particle":"","parse-names":false,"suffix":""},{"dropping-particle":"","family":"Mathur","given":"Hari Mohan","non-dropping-particle":"","parse-names":false,"suffix":""}],"id":"ITEM-1","issued":{"date-parts":[["2008"]]},"publisher":"Oxford University Press New Delhi","title":"Can Compensation Prevent Impoverishment?: Reforming Resettlement Through Investments","type":"book"},"uris":["http://www.mendeley.com/documents/?uuid=6d6b2077-4dfc-48f0-aba3-a70831e51eba"]}],"mendeley":{"formattedCitation":"(Cernea &amp; Mathur, 2008)","plainTextFormattedCitation":"(Cernea &amp; Mathur, 2008)","previouslyFormattedCitation":"(Cernea &amp; Mathur, 2008)"},"properties":{"noteIndex":0},"schema":"https://github.com/citation-style-language/schema/raw/master/csl-citation.json"}</w:instrText>
      </w:r>
      <w:r w:rsidRPr="0008241C">
        <w:rPr>
          <w:sz w:val="22"/>
          <w:szCs w:val="22"/>
        </w:rPr>
        <w:fldChar w:fldCharType="separate"/>
      </w:r>
      <w:r w:rsidRPr="0008241C">
        <w:rPr>
          <w:noProof/>
          <w:sz w:val="22"/>
          <w:szCs w:val="22"/>
        </w:rPr>
        <w:t>(Cernea &amp; Mathur, 2008)</w:t>
      </w:r>
      <w:r w:rsidRPr="0008241C">
        <w:rPr>
          <w:sz w:val="22"/>
          <w:szCs w:val="22"/>
        </w:rPr>
        <w:fldChar w:fldCharType="end"/>
      </w:r>
      <w:r w:rsidRPr="0008241C">
        <w:rPr>
          <w:sz w:val="22"/>
          <w:szCs w:val="22"/>
        </w:rPr>
        <w:t xml:space="preserve">. Climate-induced migration is a key emerging challenge, especially in small island and least developed nations, some of which are extremely prone to natural disasters (Section 1.1.4) </w:t>
      </w:r>
      <w:r w:rsidRPr="0008241C">
        <w:rPr>
          <w:sz w:val="22"/>
          <w:szCs w:val="22"/>
        </w:rPr>
        <w:fldChar w:fldCharType="begin" w:fldLock="1"/>
      </w:r>
      <w:r w:rsidRPr="0008241C">
        <w:rPr>
          <w:sz w:val="22"/>
          <w:szCs w:val="22"/>
        </w:rPr>
        <w:instrText>ADDIN CSL_CITATION {"citationItems":[{"id":"ITEM-1","itemData":{"DOI":"10.1126/science.323.5916.876b","ISBN":"9789290926115","ISSN":"1095-9203","PMID":"19213896","abstract":"The purpose of this report is to generate policy responses to migration stimulated by climate-related factors. It represents the first significant effort to identify policy and other responses to impacts of environment events on human mobility within the Asia and Pacific region.","author":[{"dropping-particle":"","family":"ADB","given":"","non-dropping-particle":"","parse-names":false,"suffix":""}],"id":"ITEM-1","issued":{"date-parts":[["2012"]]},"number-of-pages":"94","title":"Addressing Climate Change and Migration in Asia and the Pacific","type":"book"},"uris":["http://www.mendeley.com/documents/?uuid=2809e024-1759-46ab-9e8a-33d21bfb4984"]}],"mendeley":{"formattedCitation":"(ADB, 2012)","plainTextFormattedCitation":"(ADB, 2012)","previouslyFormattedCitation":"(ADB, 2012)"},"properties":{"noteIndex":0},"schema":"https://github.com/citation-style-language/schema/raw/master/csl-citation.json"}</w:instrText>
      </w:r>
      <w:r w:rsidRPr="0008241C">
        <w:rPr>
          <w:sz w:val="22"/>
          <w:szCs w:val="22"/>
        </w:rPr>
        <w:fldChar w:fldCharType="separate"/>
      </w:r>
      <w:r w:rsidRPr="0008241C">
        <w:rPr>
          <w:noProof/>
          <w:sz w:val="22"/>
          <w:szCs w:val="22"/>
        </w:rPr>
        <w:t>(ADB, 2012)</w:t>
      </w:r>
      <w:r w:rsidRPr="0008241C">
        <w:rPr>
          <w:sz w:val="22"/>
          <w:szCs w:val="22"/>
        </w:rPr>
        <w:fldChar w:fldCharType="end"/>
      </w:r>
      <w:r w:rsidRPr="0008241C">
        <w:rPr>
          <w:sz w:val="22"/>
          <w:szCs w:val="22"/>
        </w:rPr>
        <w:t xml:space="preserve">. It is worth noting, however, that migration (whether voluntary or involuntary), can increase the vulnerability of large segments of society to climatic shocks such as droughts </w:t>
      </w:r>
      <w:r w:rsidRPr="0008241C">
        <w:rPr>
          <w:sz w:val="22"/>
          <w:szCs w:val="22"/>
        </w:rPr>
        <w:fldChar w:fldCharType="begin" w:fldLock="1"/>
      </w:r>
      <w:r w:rsidRPr="0008241C">
        <w:rPr>
          <w:sz w:val="22"/>
          <w:szCs w:val="22"/>
        </w:rPr>
        <w:instrText>ADDIN CSL_CITATION {"citationItems":[{"id":"ITEM-1","itemData":{"ISSN":"0959-3780","author":[{"dropping-particle":"","family":"Sugden","given":"Fraser","non-dropping-particle":"","parse-names":false,"suffix":""},{"dropping-particle":"","family":"Maskey","given":"Niki","non-dropping-particle":"","parse-names":false,"suffix":""},{"dropping-particle":"","family":"Clement","given":"Floriane","non-dropping-particle":"","parse-names":false,"suffix":""},{"dropping-particle":"","family":"Ramesh","given":"Vidya","non-dropping-particle":"","parse-names":false,"suffix":""},{"dropping-particle":"","family":"Philip","given":"Anil","non-dropping-particle":"","parse-names":false,"suffix":""},{"dropping-particle":"","family":"Rai","given":"Ashok","non-dropping-particle":"","parse-names":false,"suffix":""}],"container-title":"Global Environmental Change","id":"ITEM-1","issued":{"date-parts":[["2014"]]},"page":"258-269","publisher":"Elsevier","title":"Agrarian stress and climate change in the Eastern Gangetic Plains: Gendered vulnerability in a stratified social formation","type":"article-journal","volume":"29"},"uris":["http://www.mendeley.com/documents/?uuid=aaa0296f-e328-41e7-b80d-7f308f9e0a7a"]}],"mendeley":{"formattedCitation":"(Sugden &lt;i&gt;et al.&lt;/i&gt;, 2014)","plainTextFormattedCitation":"(Sugden et al., 2014)","previouslyFormattedCitation":"(Sugde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ugde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3E2B5A1C" w14:textId="77777777" w:rsidR="00A01204" w:rsidRPr="0008241C" w:rsidRDefault="00A01204" w:rsidP="00A01204">
      <w:pPr>
        <w:rPr>
          <w:sz w:val="22"/>
          <w:szCs w:val="22"/>
        </w:rPr>
      </w:pPr>
    </w:p>
    <w:p w14:paraId="202CAB5B"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279" w:name="_Toc504316240"/>
      <w:bookmarkStart w:id="280" w:name="_Toc504317083"/>
      <w:bookmarkStart w:id="281" w:name="_Toc504317776"/>
      <w:bookmarkStart w:id="282" w:name="_Toc504321122"/>
      <w:r w:rsidRPr="0008241C">
        <w:rPr>
          <w:b/>
          <w:sz w:val="22"/>
          <w:szCs w:val="24"/>
        </w:rPr>
        <w:t>1.4.3.2</w:t>
      </w:r>
      <w:r w:rsidRPr="0008241C">
        <w:rPr>
          <w:b/>
          <w:sz w:val="22"/>
          <w:szCs w:val="24"/>
        </w:rPr>
        <w:tab/>
        <w:t>Implications for biodiversity</w:t>
      </w:r>
      <w:bookmarkEnd w:id="279"/>
      <w:bookmarkEnd w:id="280"/>
      <w:bookmarkEnd w:id="281"/>
      <w:bookmarkEnd w:id="282"/>
      <w:r w:rsidRPr="0008241C">
        <w:rPr>
          <w:b/>
          <w:sz w:val="22"/>
          <w:szCs w:val="24"/>
        </w:rPr>
        <w:t xml:space="preserve"> </w:t>
      </w:r>
    </w:p>
    <w:p w14:paraId="6CB68AF6" w14:textId="77777777" w:rsidR="00A01204" w:rsidRPr="0008241C" w:rsidRDefault="00A01204" w:rsidP="00A01204">
      <w:pPr>
        <w:rPr>
          <w:sz w:val="22"/>
          <w:szCs w:val="22"/>
        </w:rPr>
      </w:pPr>
    </w:p>
    <w:p w14:paraId="31FDF575" w14:textId="77777777" w:rsidR="00A01204" w:rsidRPr="0008241C" w:rsidRDefault="00A01204" w:rsidP="00A01204">
      <w:pPr>
        <w:rPr>
          <w:sz w:val="22"/>
          <w:szCs w:val="22"/>
        </w:rPr>
      </w:pPr>
      <w:r w:rsidRPr="0008241C">
        <w:rPr>
          <w:sz w:val="22"/>
          <w:szCs w:val="22"/>
        </w:rPr>
        <w:t xml:space="preserve">The highly interconnected global trade and transport/communication systems can contribute to the loss of biodiversity, through a series of mechanisms including land use and cover change, the overexploitation of biological resources and the spread of invasive alien and exotic species (Section 1.1.4). For example, liberalisation and globalization have driven to a large extent the unprecedented demand for trade in species of economic importance, such as agricultural, forestry and fishery products, and wildlife (see Section 1.1.4) </w:t>
      </w:r>
      <w:r w:rsidRPr="0008241C">
        <w:rPr>
          <w:sz w:val="22"/>
          <w:szCs w:val="22"/>
        </w:rPr>
        <w:fldChar w:fldCharType="begin" w:fldLock="1"/>
      </w:r>
      <w:r w:rsidRPr="0008241C">
        <w:rPr>
          <w:sz w:val="22"/>
          <w:szCs w:val="22"/>
        </w:rPr>
        <w:instrText>ADDIN CSL_CITATION {"citationItems":[{"id":"ITEM-1","itemData":{"ISBN":"1849809593","author":[{"dropping-particle":"","family":"Tonts","given":"Matthew","non-dropping-particle":"","parse-names":false,"suffix":""},{"dropping-particle":"","family":"Siddique","given":"Muhammed Abu B","non-dropping-particle":"","parse-names":false,"suffix":""}],"id":"ITEM-1","issued":{"date-parts":[["2011"]]},"publisher":"Edward Elgar Publishing","title":"Globalisation, agriculture and development: Perspectives from the Asia-Pacific","type":"book"},"uris":["http://www.mendeley.com/documents/?uuid=f72b0e20-ec38-4920-9f8b-2a7dca390cf7"]},{"id":"ITEM-2","itemData":{"ISSN":"0027-8424","author":[{"dropping-particle":"","family":"Lambin","given":"Eric F","non-dropping-particle":"","parse-names":false,"suffix":""},{"dropping-particle":"","family":"Meyfroidt","given":"Patrick","non-dropping-particle":"","parse-names":false,"suffix":""}],"container-title":"Proceedings of the National Academy of Sciences","id":"ITEM-2","issue":"9","issued":{"date-parts":[["2011"]]},"page":"3465-3472","publisher":"National Acad Sciences","title":"Global land use change, economic globalization, and the looming land scarcity","type":"article-journal","volume":"108"},"uris":["http://www.mendeley.com/documents/?uuid=e8306207-b5f2-4a26-8767-93f116e7d1b2"]},{"id":"ITEM-3","itemData":{"ISSN":"0972-4923","abstract":"The march of globalisation seems inexorable, with effects felt throughout the world. These effects include, but are not limited to, reduced genetic diversity in agriculture (loss of crop varieties and livestock breeds), loss of wild species, spread of exotic species, pollution of air, water and soil, accelerated climatic change, exhaustion of resources, and social and spiritual disruption. The market cannot be relied on to control the environmental and other costs of globalisation. Although its present dominance creates an impression of permanence, a conjunction of formidable limiting factors is even now acting to curb the process of globalisation-possibly to end it altogether. Technological fixes cannot overcome these limiting factors. The architects of globalisation have ignored the social, biological and physical constraints on their created system. Critics of globalisation have noted that global free trade promotes the social and economic conditions most likely to undermine its own existence. The same can be said of the biological and physical limiting factors-especially, in the short term, the dwindling supplies of cheap energy. The necessary opposition that has formed to counter the worst features of globalisation must keep its dangerous side-effects in the public eye, and develop alternative, workable socio-economic systems that have a strong regional element and are not dependent on centralised, complex technologies.","author":[{"dropping-particle":"","family":"Ehrenfeld","given":"David","non-dropping-particle":"","parse-names":false,"suffix":""}],"container-title":"Conservation and Society","id":"ITEM-3","issue":"1","issued":{"date-parts":[["2003"]]},"page":"99","publisher":"Medknow Publications","title":"Globalisation: effects on biodiversity, environment and society","type":"article-journal","volume":"1"},"uris":["http://www.mendeley.com/documents/?uuid=c27a67db-f3c1-40ef-a03c-9a4dfc686014"]},{"id":"ITEM-4","itemData":{"DOI":"10.1073/pnas.1014773107","ISBN":"0027-8424","ISSN":"0027-8424","PMID":"21078977","abstract":"Reducing tropical deforestation is an international priority, given its impacts on carbon emissions and biodiversity. We examined whether recent forest transitions—a shift from net deforestation to net reforestation—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author":[{"dropping-particle":"","family":"Meyfroidt","given":"P.","non-dropping-particle":"","parse-names":false,"suffix":""},{"dropping-particle":"","family":"Rudel","given":"T. K.","non-dropping-particle":"","parse-names":false,"suffix":""},{"dropping-particle":"","family":"Lambin","given":"E. F.","non-dropping-particle":"","parse-names":false,"suffix":""}],"container-title":"Proceedings of the National Academy of Sciences","id":"ITEM-4","issue":"49","issued":{"date-parts":[["2010"]]},"page":"20917-20922","title":"Forest transitions, trade, and the global displacement of land use","type":"article-journal","volume":"107"},"uris":["http://www.mendeley.com/documents/?uuid=2c182345-d48f-4d96-9f42-cd543c655bb3"]},{"id":"ITEM-5","itemData":{"DOI":"10.1016/j.compind.2010.10.001","ISBN":"9789211091670","ISSN":"09574174","abstract":"The world is faced with challenges in all three dimensions of sustainable develop- ment—economic, social and environmental. More than 1 billion people are still living in extreme poverty, and income inequality within and among many countries has been rising; at the same time, unsustainable consumption and production patterns have resulted in huge economic and social costs and may endanger life on the planet. Achieving sustainable development will require global actions to deliver on the legitimate aspiration towards further economic and social progress, requiring growth and employment, and at the same time strengthening environ - mental protection. Sustainable development will need to be inclusive and take special care of the needs of the poorest and most vulnerable. Strategies need to be ambitious, action-oriented and collaborative, and to adapt to different levels of development. They will need to systemically change consumption and production patterns, and might entail, inter alia, significant price corrections; encourage the preservation of natural endow- ments; reduce inequality; and strengthen economic governance. The World Economic and Social Survey 2013 aims towards contributing to the deliberations on sustainable development with a focus on three important cross- sectoral issues: sustainable cities, food security and energy transformation. While the entire range of thematic areas identified for action and follow-up in section V of the outcome document of the 2012 United Nations Conference on Sustainable Development, entitled “The future we want” (General Assembly resolution 66/288, annex), cannot be covered comprehensively in this Survey, highlighting three of the cross-sectoral issues may hopefully contribute to the addressing of sustainable de- velopment challenges in the follow-up to the Conference.","author":[{"dropping-particle":"","family":"UNDESA","given":"","non-dropping-particle":"","parse-names":false,"suffix":""}],"container-title":"United Nations, Department for Economic and Social Affairs","id":"ITEM-5","issued":{"date-parts":[["2013"]]},"number-of-pages":"1-175","publisher-place":"New York","title":"World Economic and Social Survey 2013: Sustainable Development Challenges","type":"book"},"uris":["http://www.mendeley.com/documents/?uuid=3137c3e0-41f3-46a4-a1f7-3af9ab687c48"]},{"id":"ITEM-6","itemData":{"ISBN":"978-92-5-106205-0","author":[{"dropping-particle":"","family":"FAO","given":"","non-dropping-particle":"","parse-names":false,"suffix":""}],"editor":[{"dropping-particle":"","family":"Leslie","given":"Robin N.","non-dropping-particle":"","parse-names":false,"suffix":""}],"id":"ITEM-6","issued":{"date-parts":[["2009"]]},"publisher":"FOOD AND AGRICULTURE ORGANIZATION OF THE UNITED NATIONS, REGIONAL OFFFICE FOR ASIA AND THE PACIFIC","publisher-place":"Bangkok, Thailand","title":"THE FUTURE OF FORESTS IN ASIA AND THE PACIFIC: OUTLOOK FOR 2020 16–18 October 2007","type":"book"},"uris":["http://www.mendeley.com/documents/?uuid=ca7eaf55-ad7f-4120-9cee-e62711b9742f"]}],"mendeley":{"formattedCitation":"(Ehrenfeld, 2003; FAO, 2009; Lambin &amp; Meyfroidt, 2011; Meyfroidt &lt;i&gt;et al.&lt;/i&gt;, 2010; Tonts &amp; Siddique, 2011; UNDESA, 2013)","plainTextFormattedCitation":"(Ehrenfeld, 2003; FAO, 2009; Lambin &amp; Meyfroidt, 2011; Meyfroidt et al., 2010; Tonts &amp; Siddique, 2011; UNDESA, 2013)","previouslyFormattedCitation":"(Ehrenfeld, 2003; FAO, 2009; Lambin &amp; Meyfroidt, 2011; Meyfroidt &lt;i&gt;et al.&lt;/i&gt;, 2010; Tonts &amp; Siddique, 2011; UNDESA, 2013)"},"properties":{"noteIndex":0},"schema":"https://github.com/citation-style-language/schema/raw/master/csl-citation.json"}</w:instrText>
      </w:r>
      <w:r w:rsidRPr="0008241C">
        <w:rPr>
          <w:sz w:val="22"/>
          <w:szCs w:val="22"/>
        </w:rPr>
        <w:fldChar w:fldCharType="separate"/>
      </w:r>
      <w:r w:rsidRPr="0008241C">
        <w:rPr>
          <w:noProof/>
          <w:sz w:val="22"/>
          <w:szCs w:val="22"/>
        </w:rPr>
        <w:t xml:space="preserve">(Ehrenfeld, 2003; FAO, 2009; Lambin &amp; Meyfroidt, 2011; Meyfroidt </w:t>
      </w:r>
      <w:r w:rsidRPr="0008241C">
        <w:rPr>
          <w:i/>
          <w:noProof/>
          <w:sz w:val="22"/>
          <w:szCs w:val="22"/>
        </w:rPr>
        <w:t>et al.</w:t>
      </w:r>
      <w:r w:rsidRPr="0008241C">
        <w:rPr>
          <w:noProof/>
          <w:sz w:val="22"/>
          <w:szCs w:val="22"/>
        </w:rPr>
        <w:t>, 2010; Tonts &amp; Siddique, 2011; UNDESA, 2013)</w:t>
      </w:r>
      <w:r w:rsidRPr="0008241C">
        <w:rPr>
          <w:sz w:val="22"/>
          <w:szCs w:val="22"/>
        </w:rPr>
        <w:fldChar w:fldCharType="end"/>
      </w:r>
      <w:r w:rsidRPr="0008241C">
        <w:rPr>
          <w:sz w:val="22"/>
          <w:szCs w:val="22"/>
        </w:rPr>
        <w:t xml:space="preserve">. This can have significant negative effects to biodiversity hotspots across the Asia-Pacific region </w:t>
      </w:r>
      <w:r w:rsidRPr="0008241C">
        <w:rPr>
          <w:sz w:val="22"/>
          <w:szCs w:val="22"/>
        </w:rPr>
        <w:fldChar w:fldCharType="begin" w:fldLock="1"/>
      </w:r>
      <w:r w:rsidRPr="0008241C">
        <w:rPr>
          <w:sz w:val="22"/>
          <w:szCs w:val="22"/>
        </w:rPr>
        <w:instrText>ADDIN CSL_CITATION {"citationItems":[{"id":"ITEM-1","itemData":{"DOI":"10.1038/s41559-016-0023","ISSN":"2397-334X","abstract":"Identifying species threat hotspots has been a successful approach for setting conservation priorities. One major challenge in conservation is that in many hotspots export industries continue to drive overexploitation. Conservation measures must consider not just the point of impact, but also the consumer demand that ultimately drives resource use. To understand which species threat hotspots are driven by which consumers, we have developed a new approach to link a set of biodiversity footprint accounts to the hotspots of threatened species on the IUCN Red List. The result is a map connecting global supply chains to impact locations. Connecting consumption to spatially explicit hotspots driven by production has not been done before on a global scale. Locating biodiversity threat hotspots driven by consumption of goods and services can help connect conservationists, consumers, companies, and governments in order to better target conservation actions.","author":[{"dropping-particle":"","family":"Moran","given":"Daniel","non-dropping-particle":"","parse-names":false,"suffix":""},{"dropping-particle":"","family":"Kanemoto","given":"Keiichiro","non-dropping-particle":"","parse-names":false,"suffix":""}],"container-title":"Nature Ecology &amp; Evolution","id":"ITEM-1","issue":"1","issued":{"date-parts":[["2017","1","4"]]},"title":"Identifying species threat hotspots from global supply chains","type":"article-journal","volume":"1"},"uris":["http://www.mendeley.com/documents/?uuid=2cdc58ad-f354-4592-8983-301ddbdef979"]}],"mendeley":{"formattedCitation":"(Moran &amp; Kanemoto, 2017)","plainTextFormattedCitation":"(Moran &amp; Kanemoto, 2017)","previouslyFormattedCitation":"(Moran &amp; Kanemoto, 2017)"},"properties":{"noteIndex":0},"schema":"https://github.com/citation-style-language/schema/raw/master/csl-citation.json"}</w:instrText>
      </w:r>
      <w:r w:rsidRPr="0008241C">
        <w:rPr>
          <w:sz w:val="22"/>
          <w:szCs w:val="22"/>
        </w:rPr>
        <w:fldChar w:fldCharType="separate"/>
      </w:r>
      <w:r w:rsidRPr="0008241C">
        <w:rPr>
          <w:noProof/>
          <w:sz w:val="22"/>
          <w:szCs w:val="22"/>
        </w:rPr>
        <w:t>(Moran &amp; Kanemoto, 2017)</w:t>
      </w:r>
      <w:r w:rsidRPr="0008241C">
        <w:rPr>
          <w:sz w:val="22"/>
          <w:szCs w:val="22"/>
        </w:rPr>
        <w:fldChar w:fldCharType="end"/>
      </w:r>
      <w:r w:rsidRPr="0008241C">
        <w:rPr>
          <w:sz w:val="22"/>
          <w:szCs w:val="22"/>
        </w:rPr>
        <w:t xml:space="preserve">. </w:t>
      </w:r>
    </w:p>
    <w:p w14:paraId="76BE472B" w14:textId="77777777" w:rsidR="00A01204" w:rsidRPr="0008241C" w:rsidRDefault="00A01204" w:rsidP="00A01204">
      <w:pPr>
        <w:rPr>
          <w:sz w:val="22"/>
          <w:szCs w:val="22"/>
        </w:rPr>
      </w:pPr>
    </w:p>
    <w:p w14:paraId="7CBD2944" w14:textId="77777777" w:rsidR="00A01204" w:rsidRPr="0008241C" w:rsidRDefault="00A01204" w:rsidP="00A01204">
      <w:pPr>
        <w:rPr>
          <w:sz w:val="22"/>
          <w:szCs w:val="22"/>
        </w:rPr>
      </w:pPr>
      <w:r w:rsidRPr="0008241C">
        <w:rPr>
          <w:sz w:val="22"/>
          <w:szCs w:val="22"/>
        </w:rPr>
        <w:t xml:space="preserve">Urbanization also intersects in multiple ways with biodiversity loss. On the one hand urban expansion can threaten ecosystems due to direct and indirect land use change (Section 1.1.4). However changes in the consumption preferences of urban residents can be equally important </w:t>
      </w:r>
      <w:r w:rsidRPr="0008241C">
        <w:rPr>
          <w:sz w:val="22"/>
          <w:szCs w:val="22"/>
        </w:rPr>
        <w:fldChar w:fldCharType="begin" w:fldLock="1"/>
      </w:r>
      <w:r w:rsidRPr="0008241C">
        <w:rPr>
          <w:sz w:val="22"/>
          <w:szCs w:val="22"/>
        </w:rPr>
        <w:instrText>ADDIN CSL_CITATION {"citationItems":[{"id":"ITEM-1","itemData":{"abstract":"This paper discusses the influences on food and farming of an increasingly urbanized world and a declining ratio of food producers to food consumers. Urbanization has been underpinned by the rapid growth in the world economy and in the proportion of gross world product and of workers in industrial and service enterprises. Globally, agriculture has met the demands from this rapidly growing urban population, including food that is more energy-, land-, water- and greenhouse gas emission-intensive. But hundreds of millions of urban dwellers suffer under-nutrition. So the key issues with regard to agriculture and urbanization are whether the growing and changing demands for agricultural products from growing urban populations can be sustained while at the same time underpinning agricultural prosperity and reducing rural and urban poverty. To this are added the need to reduce greenhouse gas emissions and to build resilience in agriculture and urban development to climate change impacts. The paper gives particular attention to low- and middle-income nations since these have more than three-quarters of the world&amp;#039;s urban population and most of its largest cities and these include nations where issues of food security are most pressing.","author":[{"dropping-particle":"","family":"Satterthwaite","given":"David","non-dropping-particle":"","parse-names":false,"suffix":""},{"dropping-particle":"","family":"McGranahan","given":"Gordon","non-dropping-particle":"","parse-names":false,"suffix":""},{"dropping-particle":"","family":"Tacoli","given":"Cecilia","non-dropping-particle":"","parse-names":false,"suffix":""}],"container-title":"Philosophical Transactions of the Royal Society B: Biological Sciences","id":"ITEM-1","issue":"1554","issued":{"date-parts":[["2010","8","16"]]},"page":"2809 LP  - 2820","title":"Urbanization and its implications for food and farming","type":"article-journal","volume":"365"},"uris":["http://www.mendeley.com/documents/?uuid=34cb8066-144c-4912-b40a-910417fb0d41"]}],"mendeley":{"formattedCitation":"(Satterthwaite &lt;i&gt;et al.&lt;/i&gt;, 2010)","plainTextFormattedCitation":"(Satterthwaite et al., 2010)","previouslyFormattedCitation":"(Satterthwaite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Satterthwaite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For instance, dietary transitions in the Asia-Pacific region can include strong shifts towards diets dominated by meat and vegetable/animal fats </w:t>
      </w:r>
      <w:r w:rsidRPr="0008241C">
        <w:rPr>
          <w:sz w:val="22"/>
          <w:szCs w:val="22"/>
        </w:rPr>
        <w:fldChar w:fldCharType="begin" w:fldLock="1"/>
      </w:r>
      <w:r w:rsidRPr="0008241C">
        <w:rPr>
          <w:sz w:val="22"/>
          <w:szCs w:val="22"/>
        </w:rPr>
        <w:instrText>ADDIN CSL_CITATION {"citationItems":[{"id":"ITEM-1","itemData":{"DOI":"10.1017/S0029665116000100","ISBN":"0029665116000","ISSN":"1475-2719","PMID":"27021468","abstract":"Red and processed meat (RPM) intake varies widely globally. In some high-income countries (HIC) the last decade has witnessed an overall decline or stabilisation in the consumption of RPM, in contrast to emerging economies where its consumption continues to increase with rising income and rapid urbanisation. The production and consumption of RPM have become major concerns regarding the environmental impacts of livestock in particular, but also because of associations between high RPM consumption and diet-related non-communicable disease. Therefore, it is important to identify socioeconomic and demographic drivers of the consumption of RPM. This paper explores how consumption of RPM differs with age, gender, socioeconomic status and in different global contexts. There are some key socioeconomic and demographic patterns in RPM consumption. Men tend to consume RPM more often and in higher quantities, and there is evidence of a social gradient in HIC, with lower socioeconomic groups consuming RPM more often and in larger quantities. Patterns for consumption with age are less clear cut. It is apparent that consumers in HIC are still consuming high levels of RPM, although the downward shifts in some socioeconomic and demographic groups is encouraging and suggests that strategies could be developed to engage those consumers identified as high RPM consumers. In low- and middle-income countries, RPM consumption is rising, especially in China and Brazil, and in urban areas. Ways of encouraging populations to maintain their traditional healthy eating patterns need to be found in low- and middle-income countries, which will have health, environmental and economic co-benefits.","author":[{"dropping-particle":"","family":"Clonan","given":"Angie","non-dropping-particle":"","parse-names":false,"suffix":""},{"dropping-particle":"","family":"Roberts","given":"Katharine E","non-dropping-particle":"","parse-names":false,"suffix":""},{"dropping-particle":"","family":"Holdsworth","given":"Michelle","non-dropping-particle":"","parse-names":false,"suffix":""}],"container-title":"The Proceedings of the Nutrition Society","id":"ITEM-1","issue":"July 2015","issued":{"date-parts":[["2016"]]},"page":"1-7","title":"Socioeconomic and demographic drivers of red and processed meat consumption: implications for health and environmental sustainability.","type":"article-journal"},"uris":["http://www.mendeley.com/documents/?uuid=c15ec9d1-93ab-4068-ade3-bf47dc8106d8"]}],"mendeley":{"formattedCitation":"(Clonan &lt;i&gt;et al.&lt;/i&gt;, 2016)","plainTextFormattedCitation":"(Clonan et al., 2016)","previouslyFormattedCitation":"(Clona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lona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production of such food items can require more land and/or have damaging effects to ecosystems </w:t>
      </w:r>
      <w:r w:rsidRPr="0008241C">
        <w:rPr>
          <w:sz w:val="22"/>
          <w:szCs w:val="22"/>
        </w:rPr>
        <w:fldChar w:fldCharType="begin" w:fldLock="1"/>
      </w:r>
      <w:r w:rsidRPr="0008241C">
        <w:rPr>
          <w:sz w:val="22"/>
          <w:szCs w:val="22"/>
        </w:rPr>
        <w:instrText>ADDIN CSL_CITATION {"citationItems":[{"id":"ITEM-1","itemData":{"DOI":"10.1016/j.gloenvcha.2016.09.005","ISSN":"09593780","abstract":"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author":[{"dropping-particle":"","family":"Alexander","given":"Peter","non-dropping-particle":"","parse-names":false,"suffix":""},{"dropping-particle":"","family":"Brown","given":"Calum","non-dropping-particle":"","parse-names":false,"suffix":""},{"dropping-particle":"","family":"Arneth","given":"Almut","non-dropping-particle":"","parse-names":false,"suffix":""},{"dropping-particle":"","family":"Finnigan","given":"John","non-dropping-particle":"","parse-names":false,"suffix":""},{"dropping-particle":"","family":"Rounsevell","given":"Mark D A","non-dropping-particle":"","parse-names":false,"suffix":""}],"container-title":"Global Environmental Change","id":"ITEM-1","issued":{"date-parts":[["2016"]]},"page":"88-98","publisher":"Elsevier Ltd","title":"Human appropriation of land for food: The role of diet","type":"article-journal","volume":"41"},"uris":["http://www.mendeley.com/documents/?uuid=6b108dca-e72c-45d5-aa74-07c7ff62c78b"]}],"mendeley":{"formattedCitation":"(Alexander &lt;i&gt;et al.&lt;/i&gt;, 2016)","manualFormatting":"(Alexander, Brown, Arneth, Finnigan, &amp; Rounsevell, 2016","plainTextFormattedCitation":"(Alexander et al., 2016)","previouslyFormattedCitation":"(Alexand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Alexander, Brown, Arneth, Finnigan, &amp; Rounsevell, 2016</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teinfeld","given":"H","non-dropping-particle":"","parse-names":false,"suffix":""},{"dropping-particle":"","family":"Gerber","given":"P","non-dropping-particle":"","parse-names":false,"suffix":""},{"dropping-particle":"","family":"Wassenaar","given":"T","non-dropping-particle":"","parse-names":false,"suffix":""},{"dropping-particle":"","family":"Castel","given":"V","non-dropping-particle":"","parse-names":false,"suffix":""},{"dropping-particle":"","family":"Haan","given":"C","non-dropping-particle":"de","parse-names":false,"suffix":""}],"id":"ITEM-1","issued":{"date-parts":[["2006"]]},"publisher-place":"Rome, Italy","title":"Livestock’s Long Shadow: Environmental Issues and Options","type":"report"},"uris":["http://www.mendeley.com/documents/?uuid=3b060f02-68e7-45df-a3d4-4411a0206aaf"]}],"mendeley":{"formattedCitation":"(Steinfeld &lt;i&gt;et al.&lt;/i&gt;, 2006)","manualFormatting":"Steinfeld, Gerber, Wassenaar, Castel, &amp; de Haan, 2006)","plainTextFormattedCitation":"(Steinfeld et al., 2006)","previouslyFormattedCitation":"(Steinfeld &lt;i&gt;et al.&lt;/i&gt;, 2006)"},"properties":{"noteIndex":0},"schema":"https://github.com/citation-style-language/schema/raw/master/csl-citation.json"}</w:instrText>
      </w:r>
      <w:r w:rsidRPr="0008241C">
        <w:rPr>
          <w:sz w:val="22"/>
          <w:szCs w:val="22"/>
        </w:rPr>
        <w:fldChar w:fldCharType="separate"/>
      </w:r>
      <w:r w:rsidRPr="0008241C">
        <w:rPr>
          <w:noProof/>
          <w:sz w:val="22"/>
          <w:szCs w:val="22"/>
        </w:rPr>
        <w:t>Steinfeld, Gerber, Wassenaar, Castel, &amp; de Haan, 2006)</w:t>
      </w:r>
      <w:r w:rsidRPr="0008241C">
        <w:rPr>
          <w:sz w:val="22"/>
          <w:szCs w:val="22"/>
        </w:rPr>
        <w:fldChar w:fldCharType="end"/>
      </w:r>
      <w:r w:rsidRPr="0008241C">
        <w:rPr>
          <w:sz w:val="22"/>
          <w:szCs w:val="22"/>
        </w:rPr>
        <w:t xml:space="preserve"> (see also Section 1.1.4). Such dietary transitions can catalyse the transformation of entire agri-food chains in the region, having ripple negative effects to biodiversity (e.g. </w:t>
      </w:r>
      <w:r w:rsidRPr="0008241C">
        <w:rPr>
          <w:sz w:val="22"/>
          <w:szCs w:val="22"/>
        </w:rPr>
        <w:fldChar w:fldCharType="begin" w:fldLock="1"/>
      </w:r>
      <w:r w:rsidRPr="0008241C">
        <w:rPr>
          <w:sz w:val="22"/>
          <w:szCs w:val="22"/>
        </w:rPr>
        <w:instrText>ADDIN CSL_CITATION {"citationItems":[{"id":"ITEM-1","itemData":{"DOI":"10.1016/j.gfs.2014.02.001","ISBN":"2211-9124","ISSN":"22119124","abstract":"\"Five interlinked transformations\" of the agrifood system are occurring rapidly in Asia and are well along in Latin America and emerging in Africa: (1) urbanization; (2) diet change; (3) agrifood system transformation; (4) rural factor market transformation; (5) intensification of farm technology (the agricultural transformation). These transformations are linked in mutually causal ways in all directions-the transformation is of an integrated system rather than piecemeal, independent changes. This means the overall transformation has the potential to be very rapid and complicated. The new situation is not linear and easily predictable, but there remains the need to act - by both the private and public sectors - in this rapidly changing environment. Having an informed vision of these dynamic interrelationships can sharply improve the potential to act appropriately. © 2014 Elsevier B.V.","author":[{"dropping-particle":"","family":"Reardon","given":"Thomas","non-dropping-particle":"","parse-names":false,"suffix":""},{"dropping-particle":"","family":"Timmer","given":"C. Peter","non-dropping-particle":"","parse-names":false,"suffix":""}],"container-title":"Global Food Security","id":"ITEM-1","issue":"2","issued":{"date-parts":[["2014"]]},"page":"108-117","publisher":"Elsevier","title":"Five inter-linked transformations in the Asian agrifood economy: Food security implications","type":"article-journal","volume":"3"},"uris":["http://www.mendeley.com/documents/?uuid=2e363d03-e690-4b41-bc54-95a401eb36c9"]}],"mendeley":{"formattedCitation":"(Reardon &amp; Timmer, 2014)","manualFormatting":"Reardon &amp; Timmer, 2014)","plainTextFormattedCitation":"(Reardon &amp; Timmer, 2014)","previouslyFormattedCitation":"(Reardon &amp; Timmer, 2014)"},"properties":{"noteIndex":0},"schema":"https://github.com/citation-style-language/schema/raw/master/csl-citation.json"}</w:instrText>
      </w:r>
      <w:r w:rsidRPr="0008241C">
        <w:rPr>
          <w:sz w:val="22"/>
          <w:szCs w:val="22"/>
        </w:rPr>
        <w:fldChar w:fldCharType="separate"/>
      </w:r>
      <w:r w:rsidRPr="0008241C">
        <w:rPr>
          <w:noProof/>
          <w:sz w:val="22"/>
          <w:szCs w:val="22"/>
        </w:rPr>
        <w:t>Reardon &amp; Timmer, 2014)</w:t>
      </w:r>
      <w:r w:rsidRPr="0008241C">
        <w:rPr>
          <w:sz w:val="22"/>
          <w:szCs w:val="22"/>
        </w:rPr>
        <w:fldChar w:fldCharType="end"/>
      </w:r>
      <w:r w:rsidRPr="0008241C">
        <w:rPr>
          <w:sz w:val="22"/>
          <w:szCs w:val="22"/>
        </w:rPr>
        <w:t xml:space="preserve">. </w:t>
      </w:r>
    </w:p>
    <w:p w14:paraId="7FE4FE39" w14:textId="77777777" w:rsidR="00A01204" w:rsidRPr="0008241C" w:rsidRDefault="00A01204" w:rsidP="00A01204">
      <w:pPr>
        <w:rPr>
          <w:sz w:val="22"/>
          <w:szCs w:val="22"/>
        </w:rPr>
      </w:pPr>
    </w:p>
    <w:p w14:paraId="0EF9DFE6" w14:textId="77777777" w:rsidR="00A01204" w:rsidRPr="0008241C" w:rsidRDefault="00A01204" w:rsidP="00A01204">
      <w:pPr>
        <w:rPr>
          <w:sz w:val="22"/>
          <w:szCs w:val="22"/>
        </w:rPr>
      </w:pPr>
      <w:r w:rsidRPr="0008241C">
        <w:rPr>
          <w:sz w:val="22"/>
          <w:szCs w:val="22"/>
        </w:rPr>
        <w:t xml:space="preserve">It is also worth mentioning that even though rural-urban urban migration is more prevalent in the Asia-Pacific region as a whole </w:t>
      </w:r>
      <w:r w:rsidRPr="0008241C">
        <w:rPr>
          <w:sz w:val="22"/>
          <w:szCs w:val="22"/>
        </w:rPr>
        <w:fldChar w:fldCharType="begin" w:fldLock="1"/>
      </w:r>
      <w:r w:rsidRPr="0008241C">
        <w:rPr>
          <w:sz w:val="22"/>
          <w:szCs w:val="22"/>
        </w:rPr>
        <w:instrText>ADDIN CSL_CITATION {"citationItems":[{"id":"ITEM-1","itemData":{"DOI":"1561-5502","ISBN":"9789290687092","abstract":"The report contributes to the global debate on migration and urbanization in three ways. First, it documents how migration is shaping cities and the situa on of migrants in cities. Much of the current discussion about migration trends and migration policy tends to focus on the national level. Taking the migration enquiry to the city level increases our understanding of the local political economies of migration and the close connection between migration and urban development. Second, the report draws a en on to the livelihood of migrants in the cities of the Global South. The existing discussions on migrants and cities are inclined to concentrate primarily on the Global North and the integra on of interna onal migrants. Third, the report examines both internal and interna onal migration with cities across the development spectrum having to manage growing mobile and diverse populations.","author":[{"dropping-particle":"","family":"International Organization for Migration","given":"","non-dropping-particle":"","parse-names":false,"suffix":""}],"id":"ITEM-1","issued":{"date-parts":[["2015"]]},"number-of-pages":"204","title":"World Migration Report 2015. Migrants and Cities: New Partnerships to Manage Mobility","type":"book"},"uris":["http://www.mendeley.com/documents/?uuid=56513220-fda7-4610-928d-16cb60ba5264"]}],"mendeley":{"formattedCitation":"(International Organization for Migration, 2015)","plainTextFormattedCitation":"(International Organization for Migration, 2015)","previouslyFormattedCitation":"(International Organization for Migration, 2015)"},"properties":{"noteIndex":0},"schema":"https://github.com/citation-style-language/schema/raw/master/csl-citation.json"}</w:instrText>
      </w:r>
      <w:r w:rsidRPr="0008241C">
        <w:rPr>
          <w:sz w:val="22"/>
          <w:szCs w:val="22"/>
        </w:rPr>
        <w:fldChar w:fldCharType="separate"/>
      </w:r>
      <w:r w:rsidRPr="0008241C">
        <w:rPr>
          <w:noProof/>
          <w:sz w:val="22"/>
          <w:szCs w:val="22"/>
        </w:rPr>
        <w:t>(International Organization for Migration, 2015)</w:t>
      </w:r>
      <w:r w:rsidRPr="0008241C">
        <w:rPr>
          <w:sz w:val="22"/>
          <w:szCs w:val="22"/>
        </w:rPr>
        <w:fldChar w:fldCharType="end"/>
      </w:r>
      <w:r w:rsidRPr="0008241C">
        <w:rPr>
          <w:sz w:val="22"/>
          <w:szCs w:val="22"/>
        </w:rPr>
        <w:t xml:space="preserve">, in some subregions such as South-East Asia there is significant migration to under-populated areas, which pushes agricultural frontier transforming forests into arable land (Section 1.1.4) </w:t>
      </w:r>
      <w:r w:rsidRPr="0008241C">
        <w:rPr>
          <w:sz w:val="22"/>
          <w:szCs w:val="22"/>
        </w:rPr>
        <w:fldChar w:fldCharType="begin" w:fldLock="1"/>
      </w:r>
      <w:r w:rsidRPr="0008241C">
        <w:rPr>
          <w:sz w:val="22"/>
          <w:szCs w:val="22"/>
        </w:rPr>
        <w:instrText>ADDIN CSL_CITATION {"citationItems":[{"id":"ITEM-1","itemData":{"DOI":"10.1080/03066150.2017.1337002","ISSN":"0306-6150","abstract":"Across many parts of Indonesia, investment in oil palm has brought accelerated forms of land acquisition and market engagement for communities, signalling far-reaching implications for equity and well-being of current and future generations. This paper uses a conjunctural feminist political ecology approach to explore gendered and generational engagements with oil palm in Indonesia. The paper compares four communities in East Kalimantan that form part of an ongoing study of the gendered impacts of large-scale and independent smallholder investments in oil palm in the context of corporate zero deforestation commitments in West and East Kalimantan. We show how different pathways of engagement with oil palm – adverse or otherwise – reflect the interplay between modes of incorporation into oil palm systems with landscape history, gender, life stage and ethnic identity. Whilst our findings complicate singular ‘victim’ narratives, they also challenge the ‘cruel optimism’ that is accompanying the current oil pal...","author":[{"dropping-particle":"","family":"Elmhirst","given":"Rebecca","non-dropping-particle":"","parse-names":false,"suffix":""},{"dropping-particle":"","family":"Siscawati","given":"Mia","non-dropping-particle":"","parse-names":false,"suffix":""},{"dropping-particle":"","family":"Basnett","given":"Bimbika Sijapati","non-dropping-particle":"","parse-names":false,"suffix":""},{"dropping-particle":"","family":"Ekowati","given":"Dian","non-dropping-particle":"","parse-names":false,"suffix":""}],"container-title":"The Journal of Peasant Studies","id":"ITEM-1","issue":"6","issued":{"date-parts":[["2017","11","2"]]},"page":"1135-1157","publisher":"Routledge","title":"Gender and generation in engagements with oil palm in East Kalimantan, Indonesia: insights from feminist political ecology","type":"article-journal","volume":"44"},"uris":["http://www.mendeley.com/documents/?uuid=1dcfa82d-8f25-3ba6-a08e-6eb5d1efd21c"]}],"mendeley":{"formattedCitation":"(Elmhirst &lt;i&gt;et al.&lt;/i&gt;, 2017)","plainTextFormattedCitation":"(Elmhirst et al., 2017)","previouslyFormattedCitation":"(Elmhirst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Elmhirst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230F3287" w14:textId="77777777" w:rsidR="00A01204" w:rsidRPr="0008241C" w:rsidRDefault="00A01204" w:rsidP="00A01204">
      <w:pPr>
        <w:rPr>
          <w:sz w:val="22"/>
          <w:szCs w:val="22"/>
        </w:rPr>
      </w:pPr>
    </w:p>
    <w:p w14:paraId="191232D2" w14:textId="77777777" w:rsidR="00A01204" w:rsidRPr="0008241C" w:rsidRDefault="00A01204" w:rsidP="00A01204">
      <w:pPr>
        <w:rPr>
          <w:i/>
          <w:sz w:val="22"/>
          <w:szCs w:val="22"/>
        </w:rPr>
      </w:pPr>
      <w:r w:rsidRPr="0008241C">
        <w:rPr>
          <w:sz w:val="22"/>
          <w:szCs w:val="22"/>
        </w:rPr>
        <w:t xml:space="preserve">The above processes can have important implications for the conservation of biodiversity. In this context many countries in the region find challenging to balance their economic growth and conservation goals (Chapter 6). It is thus absolutely critical to understanding better the complexity and dynamic nature of the interactions between economic development and the environment to reverse effectively biodiversity loss and ecosystem degradation in the region </w:t>
      </w:r>
      <w:r w:rsidRPr="0008241C">
        <w:rPr>
          <w:sz w:val="22"/>
          <w:szCs w:val="22"/>
        </w:rPr>
        <w:fldChar w:fldCharType="begin" w:fldLock="1"/>
      </w:r>
      <w:r w:rsidRPr="0008241C">
        <w:rPr>
          <w:sz w:val="22"/>
          <w:szCs w:val="22"/>
        </w:rPr>
        <w:instrText>ADDIN CSL_CITATION {"citationItems":[{"id":"ITEM-1","itemData":{"ISSN":"0921-8009","author":[{"dropping-particle":"","family":"Houdet","given":"Joël","non-dropping-particle":"","parse-names":false,"suffix":""},{"dropping-particle":"","family":"Trommetter","given":"Michel","non-dropping-particle":"","parse-names":false,"suffix":""},{"dropping-particle":"","family":"Weber","given":"Jacques","non-dropping-particle":"","parse-names":false,"suffix":""}],"container-title":"Ecological Economics","id":"ITEM-1","issued":{"date-parts":[["2012"]]},"note":"NULL","page":"37-46","publisher":"Elsevier","title":"Understanding changes in business strategies regarding biodiversity and ecosystem services","type":"article-journal","volume":"73"},"uris":["http://www.mendeley.com/documents/?uuid=8f699eab-a03c-4186-bdf8-0cfc07eb024b"]},{"id":"ITEM-2","itemData":{"DOI":"10.1787/9789264202030-en","ISBN":"9789264202023","ISSN":"9789264223202","abstract":"This report updates the 2011 report Towards green growth - Monitoring progress: OECD indicators and is published on the responsibility of the Secretary-General. Its elaboration has been drawing upon the OECD’s expertise with statistics, indicators and measures of progress. It has been prepared jointly by the OECD Environment and Statistics Directorates, in co-operation with the Economics Department (ECO), the International Energy Agency, the Directorate for Financial and Enterprise Affairs (DAF), the Directorate for Science, Technology and Industry (STI), the Development Cooperation Directorate, the Public Governance and Territorial Development Directorate (GOV) and the Trade and Agriculture Directorate (TAD). This report was prepared by Myriam Linster and Ziga Zarnic with the statistical support of Mauro Migotto and Sarah Sentier. It has benefitted from the expert advice of ministries and statistical offices in countries. Part One of the report summarises the conceptual framework and the original set of green growth indicators. It describes recent developments, including the agreement on a small set of headline indicators and advances in the measurement agenda. It also presents national and international initiatives related to green growth indicators and the underlying statistics. This includes the System of Environmental and Economic Accounts (SEEA) whose central framework was adopted as a statistical standard at the level of the United Nations, and whose implementation will provide an important basis for improving the quality of green growth indicators. Part Two of the report charts the progress that countries have made in four areas: the transition to a low carbon, resource efficient economy; maintaining the natural asset base; improving people’s environmental quality of life; and implementing policies for, and realising the economic opportunities associated with, green growth. Where possible, the indicators in the 2011 report have been recalculated using more recent data and, in some cases, indicators have been further elaborated. Efforts have been made in particular to further develop indicators on policy responses and economic opportunities. GREEN","author":[{"dropping-particle":"","family":"OECD","given":"","non-dropping-particle":"","parse-names":false,"suffix":""}],"id":"ITEM-2","issued":{"date-parts":[["2014"]]},"number-of-pages":"147","publisher":"OECD Publishing","title":"Green Growth Indicators 2014, OECD Green Growth Studies","type":"book"},"uris":["http://www.mendeley.com/documents/?uuid=81d47b54-6a4c-4e8e-bfe1-a6ae4efec2b6"]}],"mendeley":{"formattedCitation":"(Houdet &lt;i&gt;et al.&lt;/i&gt;, 2012; OECD, 2014)","plainTextFormattedCitation":"(Houdet et al., 2012; OECD, 2014)","previouslyFormattedCitation":"(Houdet &lt;i&gt;et al.&lt;/i&gt;, 2012; OECD,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oudet </w:t>
      </w:r>
      <w:r w:rsidRPr="0008241C">
        <w:rPr>
          <w:i/>
          <w:noProof/>
          <w:sz w:val="22"/>
          <w:szCs w:val="22"/>
        </w:rPr>
        <w:t>et al.</w:t>
      </w:r>
      <w:r w:rsidRPr="0008241C">
        <w:rPr>
          <w:noProof/>
          <w:sz w:val="22"/>
          <w:szCs w:val="22"/>
        </w:rPr>
        <w:t>, 2012; OECD, 2014)</w:t>
      </w:r>
      <w:r w:rsidRPr="0008241C">
        <w:rPr>
          <w:sz w:val="22"/>
          <w:szCs w:val="22"/>
        </w:rPr>
        <w:fldChar w:fldCharType="end"/>
      </w:r>
      <w:r w:rsidRPr="0008241C">
        <w:rPr>
          <w:sz w:val="22"/>
          <w:szCs w:val="22"/>
        </w:rPr>
        <w:t xml:space="preserve"> </w:t>
      </w:r>
    </w:p>
    <w:p w14:paraId="6A346A98" w14:textId="77777777" w:rsidR="00A01204" w:rsidRPr="0008241C" w:rsidRDefault="00A01204" w:rsidP="00A01204">
      <w:pPr>
        <w:rPr>
          <w:sz w:val="22"/>
          <w:szCs w:val="22"/>
        </w:rPr>
      </w:pPr>
    </w:p>
    <w:p w14:paraId="77EA2DEB" w14:textId="77777777" w:rsidR="00A01204" w:rsidRPr="0008241C" w:rsidRDefault="00A01204" w:rsidP="00A01204">
      <w:pPr>
        <w:rPr>
          <w:sz w:val="22"/>
          <w:szCs w:val="22"/>
        </w:rPr>
      </w:pPr>
      <w:r w:rsidRPr="0008241C">
        <w:rPr>
          <w:sz w:val="22"/>
          <w:szCs w:val="22"/>
        </w:rPr>
        <w:t xml:space="preserve">To strike a strategic balance between the goals of biodiversity conservation and socioeconomic development, there is a need to recognize the livelihood needs of the poor. In some contexts this might require the wise commercialization of natural products such as timber and non-timber forest </w:t>
      </w:r>
      <w:r w:rsidRPr="0008241C">
        <w:rPr>
          <w:sz w:val="22"/>
          <w:szCs w:val="22"/>
        </w:rPr>
        <w:lastRenderedPageBreak/>
        <w:t xml:space="preserve">products (e.g. aromatic and medicinal plants) </w:t>
      </w:r>
      <w:r w:rsidRPr="0008241C">
        <w:rPr>
          <w:sz w:val="22"/>
          <w:szCs w:val="22"/>
        </w:rPr>
        <w:fldChar w:fldCharType="begin" w:fldLock="1"/>
      </w:r>
      <w:r w:rsidRPr="0008241C">
        <w:rPr>
          <w:sz w:val="22"/>
          <w:szCs w:val="22"/>
        </w:rPr>
        <w:instrText>ADDIN CSL_CITATION {"citationItems":[{"id":"ITEM-1","itemData":{"ISBN":"9280726773","author":[{"dropping-particle":"","family":"Marshall","given":"Elaine","non-dropping-particle":"","parse-names":false,"suffix":""},{"dropping-particle":"","family":"Schreckenberg","given":"Kathrin","non-dropping-particle":"","parse-names":false,"suffix":""},{"dropping-particle":"","family":"Newton","given":"Adrian C","non-dropping-particle":"","parse-names":false,"suffix":""}],"id":"ITEM-1","issue":"23","issued":{"date-parts":[["2006"]]},"publisher":"UNEP/Earthprint","title":"Commercialization of non-timber forest products: factors influencing success: lessons learned from Mexico and Bolivia and policy implications for decision-makers","type":"book"},"uris":["http://www.mendeley.com/documents/?uuid=f0f2bef5-60b2-46c0-a26b-5ec47b64ec56"]}],"mendeley":{"formattedCitation":"(E. Marshall &lt;i&gt;et al.&lt;/i&gt;, 2006)","plainTextFormattedCitation":"(E. Marshall et al., 2006)","previouslyFormattedCitation":"(E. Marshall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E. Marshall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However in order to ensure transparency and equity, such efforts need to respect the prevailing national policies and regulatory frameworks, take an integrated view of value chains, and consider the implications of different production options </w:t>
      </w:r>
      <w:r w:rsidRPr="0008241C">
        <w:rPr>
          <w:sz w:val="22"/>
          <w:szCs w:val="22"/>
        </w:rPr>
        <w:fldChar w:fldCharType="begin" w:fldLock="1"/>
      </w:r>
      <w:r w:rsidRPr="0008241C">
        <w:rPr>
          <w:sz w:val="22"/>
          <w:szCs w:val="22"/>
        </w:rPr>
        <w:instrText>ADDIN CSL_CITATION {"citationItems":[{"id":"ITEM-1","itemData":{"abstract":"This article challenges the pervasive view that commercialisation of non-timber forest products can (easily) achieve ecosystem and species conservation as well as improving livelihoods. Followind promotion of NTFP commercialisation, dg a brief review of who and what is involved, it focuses on the main ecological and livelihood risks of unconsidererawing on a wide range of case studies from around the world. It concludes with some recommendations, emphasising the lack of \"magic-bullet\" products, and the importance - among other things - of not ignoring national policy, taking an integrated view of the value chain, considering the implications of different production options, and improving both quality and quantity.","author":[{"dropping-particle":"","family":"Belcher","given":"B.","non-dropping-particle":"","parse-names":false,"suffix":""},{"dropping-particle":"","family":"Schreckenberg","given":"K.","non-dropping-particle":"","parse-names":false,"suffix":""}],"container-title":"Development Policy Review","id":"ITEM-1","issue":"3","issued":{"date-parts":[["2007"]]},"language":"English","page":"355-377","title":"Commercialisation of non-timber forest products: a reality check","type":"article-journal","volume":"25"},"uris":["http://www.mendeley.com/documents/?uuid=eefe1286-7410-401f-a32b-964926ef660f"]}],"mendeley":{"formattedCitation":"(Belcher &amp; Schreckenberg, 2007)","plainTextFormattedCitation":"(Belcher &amp; Schreckenberg, 2007)","previouslyFormattedCitation":"(Belcher &amp; Schreckenberg, 2007)"},"properties":{"noteIndex":0},"schema":"https://github.com/citation-style-language/schema/raw/master/csl-citation.json"}</w:instrText>
      </w:r>
      <w:r w:rsidRPr="0008241C">
        <w:rPr>
          <w:sz w:val="22"/>
          <w:szCs w:val="22"/>
        </w:rPr>
        <w:fldChar w:fldCharType="separate"/>
      </w:r>
      <w:r w:rsidRPr="0008241C">
        <w:rPr>
          <w:noProof/>
          <w:sz w:val="22"/>
          <w:szCs w:val="22"/>
        </w:rPr>
        <w:t>(Belcher &amp; Schreckenberg, 2007)</w:t>
      </w:r>
      <w:r w:rsidRPr="0008241C">
        <w:rPr>
          <w:sz w:val="22"/>
          <w:szCs w:val="22"/>
        </w:rPr>
        <w:fldChar w:fldCharType="end"/>
      </w:r>
      <w:r w:rsidRPr="0008241C">
        <w:rPr>
          <w:sz w:val="22"/>
          <w:szCs w:val="22"/>
        </w:rPr>
        <w:t xml:space="preserve">. Improving the regulation of natural product markets, through for example voluntary market instruments (e.g. certification standards), can possibly reduce the negative environmental and social outcomes of commercialisation </w:t>
      </w:r>
      <w:r w:rsidRPr="0008241C">
        <w:rPr>
          <w:sz w:val="22"/>
          <w:szCs w:val="22"/>
        </w:rPr>
        <w:fldChar w:fldCharType="begin" w:fldLock="1"/>
      </w:r>
      <w:r w:rsidRPr="0008241C">
        <w:rPr>
          <w:sz w:val="22"/>
          <w:szCs w:val="22"/>
        </w:rPr>
        <w:instrText>ADDIN CSL_CITATION {"citationItems":[{"id":"ITEM-1","itemData":{"author":[{"dropping-particle":"","family":"Hansda","given":"Regina","non-dropping-particle":"","parse-names":false,"suffix":""}],"container-title":"Asia-Pacific Forestry Sector Outlook Study II Working Paper Series","id":"ITEM-1","issued":{"date-parts":[["2009"]]},"publisher":"Food and Agriculture Organization Bangkok","title":"The outlook for non-wood forest products in Asia and the Pacific","type":"article-journal"},"uris":["http://www.mendeley.com/documents/?uuid=9a78daa0-782f-4808-88d3-42d2add4d973"]},{"id":"ITEM-2","itemData":{"ISSN":"1755-263X","author":[{"dropping-particle":"","family":"Burivalova","given":"Zuzana","non-dropping-particle":"","parse-names":false,"suffix":""},{"dropping-particle":"","family":"Hua","given":"Fangyuan","non-dropping-particle":"","parse-names":false,"suffix":""},{"dropping-particle":"","family":"Koh","given":"Lian Pin","non-dropping-particle":"","parse-names":false,"suffix":""},{"dropping-particle":"","family":"Garcia","given":"Claude","non-dropping-particle":"","parse-names":false,"suffix":""},{"dropping-particle":"","family":"Putz","given":"Francis","non-dropping-particle":"","parse-names":false,"suffix":""}],"container-title":"Conservation Letters","id":"ITEM-2","issue":"1","issued":{"date-parts":[["2017"]]},"page":"4-14","publisher":"Wiley Online Library","title":"A critical comparison of conventional, certified, and community management of tropical forests for timber in terms of environmental, economic, and social variables","type":"article-journal","volume":"10"},"uris":["http://www.mendeley.com/documents/?uuid=ebed81c1-cac9-48d3-a354-e42f98cc6dd0"]}],"mendeley":{"formattedCitation":"(Burivalova &lt;i&gt;et al.&lt;/i&gt;, 2017; Hansda, 2009)","plainTextFormattedCitation":"(Burivalova et al., 2017; Hansda, 2009)","previouslyFormattedCitation":"(Burivalova &lt;i&gt;et al.&lt;/i&gt;, 2017; Hansda, 2009)"},"properties":{"noteIndex":0},"schema":"https://github.com/citation-style-language/schema/raw/master/csl-citation.json"}</w:instrText>
      </w:r>
      <w:r w:rsidRPr="0008241C">
        <w:rPr>
          <w:sz w:val="22"/>
          <w:szCs w:val="22"/>
        </w:rPr>
        <w:fldChar w:fldCharType="separate"/>
      </w:r>
      <w:r w:rsidRPr="0008241C">
        <w:rPr>
          <w:noProof/>
          <w:sz w:val="22"/>
          <w:szCs w:val="22"/>
        </w:rPr>
        <w:t xml:space="preserve">(Burivalova </w:t>
      </w:r>
      <w:r w:rsidRPr="0008241C">
        <w:rPr>
          <w:i/>
          <w:noProof/>
          <w:sz w:val="22"/>
          <w:szCs w:val="22"/>
        </w:rPr>
        <w:t>et al.</w:t>
      </w:r>
      <w:r w:rsidRPr="0008241C">
        <w:rPr>
          <w:noProof/>
          <w:sz w:val="22"/>
          <w:szCs w:val="22"/>
        </w:rPr>
        <w:t>, 2017; Hansda, 2009)</w:t>
      </w:r>
      <w:r w:rsidRPr="0008241C">
        <w:rPr>
          <w:sz w:val="22"/>
          <w:szCs w:val="22"/>
        </w:rPr>
        <w:fldChar w:fldCharType="end"/>
      </w:r>
      <w:r w:rsidRPr="0008241C">
        <w:rPr>
          <w:sz w:val="22"/>
          <w:szCs w:val="22"/>
        </w:rPr>
        <w:t xml:space="preserve">. While some ASEAN countries have established social and environmental standards in intra-regional trade and commercial exchanges </w:t>
      </w:r>
      <w:r w:rsidRPr="0008241C">
        <w:rPr>
          <w:sz w:val="22"/>
          <w:szCs w:val="22"/>
        </w:rPr>
        <w:fldChar w:fldCharType="begin" w:fldLock="1"/>
      </w:r>
      <w:r w:rsidRPr="0008241C">
        <w:rPr>
          <w:sz w:val="22"/>
          <w:szCs w:val="22"/>
        </w:rPr>
        <w:instrText>ADDIN CSL_CITATION {"citationItems":[{"id":"ITEM-1","itemData":{"author":[{"dropping-particle":"","family":"Razal","given":"Ramon A.","non-dropping-particle":"","parse-names":false,"suffix":""}],"id":"ITEM-1","issued":{"date-parts":[["2016"]]},"title":"Early analysis report on \"Impact of the asean economic community (aec) on social forestry and forest products trade\"; Auhtors: Ramon A. Razal, Anna Floresca F. Firmalino, and Maria Cristina S. Guerrero; NTFP-EP","type":"report"},"uris":["http://www.mendeley.com/documents/?uuid=c3a78aad-7f37-4c9d-9bca-0e83375e5e0f"]},{"id":"ITEM-2","itemData":{"ISBN":"9784887881877","ISSN":"978-4-88788-187-7","author":[{"dropping-particle":"","family":"IGES","given":"","non-dropping-particle":"","parse-names":false,"suffix":""}],"id":"ITEM-2","issued":{"date-parts":[["2015"]]},"publisher-place":"Tokyo, Japan","title":"Greening Integration In Asia: How Regional Integration Can Benefit People And The Environment","type":"report"},"uris":["http://www.mendeley.com/documents/?uuid=ff252080-0214-431d-bdc7-c674c9c0b02f"]}],"mendeley":{"formattedCitation":"(IGES, 2015; Razal, 2016)","plainTextFormattedCitation":"(IGES, 2015; Razal, 2016)","previouslyFormattedCitation":"(IGES, 2015; Razal, 2016)"},"properties":{"noteIndex":0},"schema":"https://github.com/citation-style-language/schema/raw/master/csl-citation.json"}</w:instrText>
      </w:r>
      <w:r w:rsidRPr="0008241C">
        <w:rPr>
          <w:sz w:val="22"/>
          <w:szCs w:val="22"/>
        </w:rPr>
        <w:fldChar w:fldCharType="separate"/>
      </w:r>
      <w:r w:rsidRPr="0008241C">
        <w:rPr>
          <w:noProof/>
          <w:sz w:val="22"/>
          <w:szCs w:val="22"/>
        </w:rPr>
        <w:t>(IGES, 2015; Razal, 2016)</w:t>
      </w:r>
      <w:r w:rsidRPr="0008241C">
        <w:rPr>
          <w:sz w:val="22"/>
          <w:szCs w:val="22"/>
        </w:rPr>
        <w:fldChar w:fldCharType="end"/>
      </w:r>
      <w:r w:rsidRPr="0008241C">
        <w:rPr>
          <w:sz w:val="22"/>
          <w:szCs w:val="22"/>
        </w:rPr>
        <w:t>, it is necessary to put in place sufficiently stronger environmental and social safeguards.</w:t>
      </w:r>
    </w:p>
    <w:p w14:paraId="6DF0955E" w14:textId="77777777" w:rsidR="00A01204" w:rsidRPr="0008241C" w:rsidRDefault="00A01204" w:rsidP="00A01204">
      <w:pPr>
        <w:rPr>
          <w:sz w:val="22"/>
          <w:szCs w:val="22"/>
        </w:rPr>
      </w:pPr>
    </w:p>
    <w:p w14:paraId="419F20DF" w14:textId="77777777" w:rsidR="00A01204" w:rsidRPr="0008241C" w:rsidRDefault="00A01204" w:rsidP="00A01204">
      <w:pPr>
        <w:rPr>
          <w:sz w:val="22"/>
          <w:szCs w:val="22"/>
        </w:rPr>
      </w:pPr>
      <w:r w:rsidRPr="0008241C">
        <w:rPr>
          <w:sz w:val="22"/>
          <w:szCs w:val="22"/>
        </w:rPr>
        <w:t xml:space="preserve">In this era of economic liberalisation and globalisation it has become increasingly necessary to recognize and </w:t>
      </w:r>
      <w:bookmarkStart w:id="283" w:name="_Hlk495938454"/>
      <w:r w:rsidRPr="0008241C">
        <w:rPr>
          <w:sz w:val="22"/>
          <w:szCs w:val="22"/>
        </w:rPr>
        <w:t>respect the intellectual and cultural property (ICP</w:t>
      </w:r>
      <w:bookmarkEnd w:id="283"/>
      <w:r w:rsidRPr="0008241C">
        <w:rPr>
          <w:sz w:val="22"/>
          <w:szCs w:val="22"/>
        </w:rPr>
        <w:t xml:space="preserve">) of indigenous and local communities, especially as it relates to biodiversity and ecosystem services (Section 1.1.3 and 1.4.1). These include intangible heritage (e.g. human/genetic resources, seeds, traditional medicine), traditional and cultural expressions and practices (e.g. language, music, art), innovations and individual, collective, gendered and other types of property ownership systems </w:t>
      </w:r>
      <w:r w:rsidRPr="0008241C">
        <w:rPr>
          <w:sz w:val="22"/>
          <w:szCs w:val="22"/>
        </w:rPr>
        <w:fldChar w:fldCharType="begin" w:fldLock="1"/>
      </w:r>
      <w:r w:rsidRPr="0008241C">
        <w:rPr>
          <w:sz w:val="22"/>
          <w:szCs w:val="22"/>
        </w:rPr>
        <w:instrText>ADDIN CSL_CITATION {"citationItems":[{"id":"ITEM-1","itemData":{"author":[{"dropping-particle":"","family":"Janke","given":"T","non-dropping-particle":"","parse-names":false,"suffix":""}],"id":"ITEM-1","issued":{"date-parts":[["2009"]]},"note":"NULL","publisher-place":"Canberra: Terri Janke and Company Pty Ltd, National Centre for Indigenous Studies Australian National University and Jumbunna Indigenous House of Learning University of Techn","title":"Report on the Current Status of Indigenous Intellectual Property.","type":"report"},"uris":["http://www.mendeley.com/documents/?uuid=0c4d343f-5789-40c6-8498-8296d391fa8e"]},{"id":"ITEM-2","itemData":{"abstract":"Note by the secretariat In paragraph 1 of section III of its decision IPBES-2/5, on the work programme for the period 2014–2018, the Plenary of the Intergovernmental Science-Policy Platform on Biodiversity and Ecosystem Services requested the Multidisciplinary Expert Panel in consultation with the Bureau, supported by a time-bound and task-specific expert group, to implement deliverable 2 (a) of the work programme, on the development of a guide to the production and integration of assessments from and across all levels. According to the work programme, 1 the guide is intended to address the practical, procedural, conceptual and thematic aspects of undertaking assessments and to draw on the work of the task forces and other expert groups. In accordance with decision IPBES-2/5 an expert group was established to develop the guide in accordance with the procedures for the preparation of the Platform's deliverables adopted by the Plenary at its second meeting. 2 In paragraph 1 of section III of its decision IPBES-3/1, the Plenary noted the development of a draft version of the guide 3 and requested that the guide be completed as provided in decision IPBES-2/5 with a view to it becoming a living document that would be regularly reviewed and updated as necessary, building on lessons learned and best practices from the implementation of the work programme of the Platform. The annex to the present note provides information on the membership of the expert group, on progress made in the development of the guide, on the review process and on next steps. The guide itself is set out in the appendix to the annex. The annex, including its appendix, is presented without formal editing.","author":[{"dropping-particle":"","family":"IPBES","given":"","non-dropping-particle":"","parse-names":false,"suffix":""}],"id":"ITEM-2","issued":{"date-parts":[["2016"]]},"number":"IPBES/4/INF/9","title":"Guide on the production and integration of assessments from and across all scales (deliverable 2 (a))","type":"report"},"uris":["http://www.mendeley.com/documents/?uuid=6b1d00dd-f19c-3ad6-a05a-a93e4191f4cd"]}],"mendeley":{"formattedCitation":"(IPBES, 2016a; Janke, 2009)","plainTextFormattedCitation":"(IPBES, 2016a; Janke, 2009)","previouslyFormattedCitation":"(IPBES, 2016a; Janke, 2009)"},"properties":{"noteIndex":0},"schema":"https://github.com/citation-style-language/schema/raw/master/csl-citation.json"}</w:instrText>
      </w:r>
      <w:r w:rsidRPr="0008241C">
        <w:rPr>
          <w:sz w:val="22"/>
          <w:szCs w:val="22"/>
        </w:rPr>
        <w:fldChar w:fldCharType="separate"/>
      </w:r>
      <w:r w:rsidRPr="0008241C">
        <w:rPr>
          <w:noProof/>
          <w:sz w:val="22"/>
          <w:szCs w:val="22"/>
        </w:rPr>
        <w:t>(IPBES, 2016a; Janke, 2009)</w:t>
      </w:r>
      <w:r w:rsidRPr="0008241C">
        <w:rPr>
          <w:sz w:val="22"/>
          <w:szCs w:val="22"/>
        </w:rPr>
        <w:fldChar w:fldCharType="end"/>
      </w:r>
      <w:r w:rsidRPr="0008241C">
        <w:rPr>
          <w:sz w:val="22"/>
          <w:szCs w:val="22"/>
        </w:rPr>
        <w:t xml:space="preserve">. Across the Asia-Pacific region indigenous people and local communities are increasingly using a large array of instruments to protect their ICP rights, including patents, copyright, trademarks, confidentiality agreements and treaty settlement processes </w:t>
      </w:r>
      <w:r w:rsidRPr="0008241C">
        <w:rPr>
          <w:sz w:val="22"/>
          <w:szCs w:val="22"/>
        </w:rPr>
        <w:fldChar w:fldCharType="begin" w:fldLock="1"/>
      </w:r>
      <w:r w:rsidRPr="0008241C">
        <w:rPr>
          <w:sz w:val="22"/>
          <w:szCs w:val="22"/>
        </w:rPr>
        <w:instrText>ADDIN CSL_CITATION {"citationItems":[{"id":"ITEM-1","itemData":{"DOI":"10.1017/CBO9781107295230","ISBN":"1107055334","abstract":"After colonization, indigenous people faced an extractive property rights regime for both their land and knowledge. This book outlines that regime, and how the symbolic function of international intellectual property continues today to assist states to enclose indigenous peoples' knowledge. Drawing on more than 200 interviews, Peter Drahos examines the response of indigenous people to the colonizer's non-developmental property rights. The case studies reveal how they have adapted to the state's extractive order through a process of regulatory bricolage. In order to create a new developmental future for themselves, indigenous developmental networks have been forged - high trust networks that include partnerships with science. Intellectual Property, Indigenous People and their Knowledge argues for a developmental intellectual property order for indigenous people based on a combination of simple rules, principles and a process of regulatory convening. Explains how ancestral cosmology provides a basis for indigenous peoples' intellectual property Develops a theory of indigenous peoples' innovation and shows how they are innovators and not just holders of traditional knowledge Surveys the protection that the current regime offers for indigenous knowledge and describes the problems with the regime in clear and concise language","author":[{"dropping-particle":"","family":"Drahos","given":"Peter","non-dropping-particle":"","parse-names":false,"suffix":""}],"container-title":"Cambridge Intellectual Property and Information Law","id":"ITEM-1","issued":{"date-parts":[["2014"]]},"number-of-pages":"262","publisher":"Cambridge University Press","publisher-place":"Cambridge, UK","title":"Intellectual Property, Indigenous People and their Knowledge.","type":"book"},"uris":["http://www.mendeley.com/documents/?uuid=5e413120-55f0-4063-9312-931f1674c7cf"]},{"id":"ITEM-2","itemData":{"author":[{"dropping-particle":"","family":"IGES","given":"","non-dropping-particle":"","parse-names":false,"suffix":""}],"id":"ITEM-2","issue":"March","issued":{"date-parts":[["2017"]]},"title":"IPBES-JBF Sub-regional Dialogue Workshop Report on Indigenous and Local Knowledge ( ILK ) for South and West Asia sub-region March 2017 Institute for Global Environmental Strategies ( IGES )","type":"article-journal"},"uris":["http://www.mendeley.com/documents/?uuid=6d76f7b9-13fb-4286-bd98-e2adf33d578d"]}],"mendeley":{"formattedCitation":"(Drahos, 2014; IGES, 2017)","plainTextFormattedCitation":"(Drahos, 2014; IGES, 2017)","previouslyFormattedCitation":"(Drahos, 2014; IGES, 2017)"},"properties":{"noteIndex":0},"schema":"https://github.com/citation-style-language/schema/raw/master/csl-citation.json"}</w:instrText>
      </w:r>
      <w:r w:rsidRPr="0008241C">
        <w:rPr>
          <w:sz w:val="22"/>
          <w:szCs w:val="22"/>
        </w:rPr>
        <w:fldChar w:fldCharType="separate"/>
      </w:r>
      <w:r w:rsidRPr="0008241C">
        <w:rPr>
          <w:noProof/>
          <w:sz w:val="22"/>
          <w:szCs w:val="22"/>
        </w:rPr>
        <w:t>(Drahos, 2014; IGES, 2017)</w:t>
      </w:r>
      <w:r w:rsidRPr="0008241C">
        <w:rPr>
          <w:sz w:val="22"/>
          <w:szCs w:val="22"/>
        </w:rPr>
        <w:fldChar w:fldCharType="end"/>
      </w:r>
      <w:r w:rsidRPr="0008241C">
        <w:rPr>
          <w:sz w:val="22"/>
          <w:szCs w:val="22"/>
        </w:rPr>
        <w:t>. The accumulated experience during the application of Free, Prior and Informed Consent (</w:t>
      </w:r>
      <w:r w:rsidRPr="0008241C">
        <w:rPr>
          <w:iCs/>
          <w:sz w:val="22"/>
          <w:szCs w:val="22"/>
        </w:rPr>
        <w:t>FPIC</w:t>
      </w:r>
      <w:r w:rsidRPr="0008241C">
        <w:rPr>
          <w:sz w:val="22"/>
          <w:szCs w:val="22"/>
        </w:rPr>
        <w:t xml:space="preserve">) processes highlight the importance of indigenous and local communities to represent themselves through their own institutions and make decisions following procedures of their choosing during such processes </w:t>
      </w:r>
      <w:r w:rsidRPr="0008241C">
        <w:rPr>
          <w:sz w:val="22"/>
          <w:szCs w:val="22"/>
        </w:rPr>
        <w:fldChar w:fldCharType="begin" w:fldLock="1"/>
      </w:r>
      <w:r w:rsidRPr="0008241C">
        <w:rPr>
          <w:sz w:val="22"/>
          <w:szCs w:val="22"/>
        </w:rPr>
        <w:instrText>ADDIN CSL_CITATION {"citationItems":[{"id":"ITEM-1","itemData":{"abstract":"The right of indigenous peoples to give or withhold their free prior and informed consent to projects, laws and policies that may affect their rights is affirmed in international law. Making this right effective is more challenging: and what should private sector companies do to ensure they respect this right? This 'scoping paper'has been prepared by FPP for The Forests Dialogue to stimulate an interactive discussion about how to respect FPIC in practice among all those concerned about forests and rights.","author":[{"dropping-particle":"","family":"Colchester","given":"Marcus","non-dropping-particle":"","parse-names":false,"suffix":""}],"container-title":"Research Paper","id":"ITEM-1","issued":{"date-parts":[["2010"]]},"title":"Free, Prior and Informed Consent: Making FPIC work for forests and peoples","type":"article-journal"},"uris":["http://www.mendeley.com/documents/?uuid=670af2ce-9240-43c1-9566-7ed1fb30fe53"]},{"id":"ITEM-2","itemData":{"ISSN":"1965-0175","author":[{"dropping-particle":"","family":"Cariño, J., &amp; Colchester","given":"M.","non-dropping-particle":"","parse-names":false,"suffix":""}],"container-title":"Water Alternatives","id":"ITEM-2","issue":"2","issued":{"date-parts":[["2010"]]},"note":"NULL","page":"423","publisher":"Water Alternatives Association","title":"From dams to development justice: Progress with'free, prior and informed consent'since the World Commission on Dams","type":"article-journal","volume":"3"},"uris":["http://www.mendeley.com/documents/?uuid=787b9b92-3a4f-46eb-a137-87f73b4590ee"]}],"mendeley":{"formattedCitation":"(Cariño, J., &amp; Colchester, 2010; Colchester, 2010)","plainTextFormattedCitation":"(Cariño, J., &amp; Colchester, 2010; Colchester, 2010)","previouslyFormattedCitation":"(Cariño, J., &amp; Colchester, 2010; Colchester, 2010)"},"properties":{"noteIndex":0},"schema":"https://github.com/citation-style-language/schema/raw/master/csl-citation.json"}</w:instrText>
      </w:r>
      <w:r w:rsidRPr="0008241C">
        <w:rPr>
          <w:sz w:val="22"/>
          <w:szCs w:val="22"/>
        </w:rPr>
        <w:fldChar w:fldCharType="separate"/>
      </w:r>
      <w:r w:rsidRPr="0008241C">
        <w:rPr>
          <w:noProof/>
          <w:sz w:val="22"/>
          <w:szCs w:val="22"/>
        </w:rPr>
        <w:t>(Cariño, J., &amp; Colchester, 2010; Colchester, 2010)</w:t>
      </w:r>
      <w:r w:rsidRPr="0008241C">
        <w:rPr>
          <w:sz w:val="22"/>
          <w:szCs w:val="22"/>
        </w:rPr>
        <w:fldChar w:fldCharType="end"/>
      </w:r>
      <w:r w:rsidRPr="0008241C">
        <w:rPr>
          <w:sz w:val="22"/>
          <w:szCs w:val="22"/>
        </w:rPr>
        <w:t xml:space="preserve">. Regional agreements can often be essential towards protecting ICP since the alternate position is often the transfer of intellectual property rights to outsiders </w:t>
      </w:r>
      <w:r w:rsidRPr="0008241C">
        <w:rPr>
          <w:sz w:val="22"/>
          <w:szCs w:val="22"/>
        </w:rPr>
        <w:fldChar w:fldCharType="begin" w:fldLock="1"/>
      </w:r>
      <w:r w:rsidRPr="0008241C">
        <w:rPr>
          <w:sz w:val="22"/>
          <w:szCs w:val="22"/>
        </w:rPr>
        <w:instrText>ADDIN CSL_CITATION {"citationItems":[{"id":"ITEM-1","itemData":{"author":[{"dropping-particle":"","family":"Janke","given":"T","non-dropping-particle":"","parse-names":false,"suffix":""}],"id":"ITEM-1","issued":{"date-parts":[["2009"]]},"note":"NULL","publisher-place":"Canberra: Terri Janke and Company Pty Ltd, National Centre for Indigenous Studies Australian National University and Jumbunna Indigenous House of Learning University of Techn","title":"Report on the Current Status of Indigenous Intellectual Property.","type":"report"},"uris":["http://www.mendeley.com/documents/?uuid=0c4d343f-5789-40c6-8498-8296d391fa8e"]}],"mendeley":{"formattedCitation":"(Janke, 2009)","manualFormatting":"(IPBES, 2016; Janke, 2009)","plainTextFormattedCitation":"(Janke, 2009)","previouslyFormattedCitation":"(Janke, 2009)"},"properties":{"noteIndex":0},"schema":"https://github.com/citation-style-language/schema/raw/master/csl-citation.json"}</w:instrText>
      </w:r>
      <w:r w:rsidRPr="0008241C">
        <w:rPr>
          <w:sz w:val="22"/>
          <w:szCs w:val="22"/>
        </w:rPr>
        <w:fldChar w:fldCharType="separate"/>
      </w:r>
      <w:r w:rsidRPr="0008241C">
        <w:rPr>
          <w:noProof/>
          <w:sz w:val="22"/>
          <w:szCs w:val="22"/>
        </w:rPr>
        <w:t>(IPBES, 2016; Janke, 2009)</w:t>
      </w:r>
      <w:r w:rsidRPr="0008241C">
        <w:rPr>
          <w:sz w:val="22"/>
          <w:szCs w:val="22"/>
        </w:rPr>
        <w:fldChar w:fldCharType="end"/>
      </w:r>
      <w:r w:rsidRPr="0008241C">
        <w:rPr>
          <w:sz w:val="22"/>
          <w:szCs w:val="22"/>
        </w:rPr>
        <w:t>. However, overall substantial national and international legal reforms and institutional arrangement will be needed to properly protect the ICP of indigenous and local communities related to biodiversity and ecosystem services, in this context of globalisation and economic liberalization.</w:t>
      </w:r>
    </w:p>
    <w:p w14:paraId="10BCF03E" w14:textId="77777777" w:rsidR="00A01204" w:rsidRPr="0008241C" w:rsidRDefault="00A01204" w:rsidP="00A01204">
      <w:pPr>
        <w:rPr>
          <w:sz w:val="22"/>
          <w:szCs w:val="22"/>
        </w:rPr>
      </w:pPr>
    </w:p>
    <w:p w14:paraId="3B593D36" w14:textId="77777777" w:rsidR="00A01204" w:rsidRPr="0008241C" w:rsidRDefault="00A01204" w:rsidP="00A01204">
      <w:pPr>
        <w:keepNext/>
        <w:tabs>
          <w:tab w:val="clear" w:pos="1247"/>
          <w:tab w:val="left" w:pos="765"/>
        </w:tabs>
        <w:outlineLvl w:val="2"/>
        <w:rPr>
          <w:b/>
          <w:sz w:val="24"/>
          <w:szCs w:val="24"/>
        </w:rPr>
      </w:pPr>
      <w:bookmarkStart w:id="284" w:name="_Toc504173115"/>
      <w:bookmarkStart w:id="285" w:name="_Toc504316241"/>
      <w:bookmarkStart w:id="286" w:name="_Toc504317084"/>
      <w:bookmarkStart w:id="287" w:name="_Toc504317777"/>
      <w:bookmarkStart w:id="288" w:name="_Toc504320581"/>
      <w:bookmarkStart w:id="289" w:name="_Toc504320805"/>
      <w:bookmarkStart w:id="290" w:name="_Toc504321123"/>
      <w:bookmarkStart w:id="291" w:name="_Toc524033698"/>
      <w:r w:rsidRPr="0008241C">
        <w:rPr>
          <w:b/>
          <w:sz w:val="24"/>
          <w:szCs w:val="24"/>
        </w:rPr>
        <w:t>1.4.4</w:t>
      </w:r>
      <w:r w:rsidRPr="0008241C">
        <w:rPr>
          <w:b/>
          <w:sz w:val="24"/>
          <w:szCs w:val="24"/>
        </w:rPr>
        <w:tab/>
        <w:t>Challenges and opportunities for biodiversity conservation in the Asia-Pacific region</w:t>
      </w:r>
      <w:bookmarkEnd w:id="284"/>
      <w:bookmarkEnd w:id="285"/>
      <w:bookmarkEnd w:id="286"/>
      <w:bookmarkEnd w:id="287"/>
      <w:bookmarkEnd w:id="288"/>
      <w:bookmarkEnd w:id="289"/>
      <w:bookmarkEnd w:id="290"/>
      <w:bookmarkEnd w:id="291"/>
    </w:p>
    <w:p w14:paraId="698E0D6B" w14:textId="77777777" w:rsidR="00A01204" w:rsidRPr="0008241C" w:rsidRDefault="00A01204" w:rsidP="00A01204">
      <w:pPr>
        <w:rPr>
          <w:sz w:val="22"/>
          <w:szCs w:val="22"/>
        </w:rPr>
      </w:pPr>
    </w:p>
    <w:p w14:paraId="09A5A2AF" w14:textId="77777777" w:rsidR="00A01204" w:rsidRPr="0008241C" w:rsidRDefault="00A01204" w:rsidP="00A01204">
      <w:pPr>
        <w:rPr>
          <w:sz w:val="22"/>
          <w:szCs w:val="22"/>
        </w:rPr>
      </w:pPr>
      <w:r w:rsidRPr="0008241C">
        <w:rPr>
          <w:sz w:val="22"/>
          <w:szCs w:val="22"/>
        </w:rPr>
        <w:t xml:space="preserve">There are both successes and failures related to the management and conservation of biodiversity and ecosystem services across the region. While some countries are on track to achieve the Aichi Biodiversity Targets </w:t>
      </w:r>
      <w:r w:rsidRPr="0008241C">
        <w:rPr>
          <w:sz w:val="22"/>
          <w:szCs w:val="22"/>
        </w:rPr>
        <w:fldChar w:fldCharType="begin" w:fldLock="1"/>
      </w:r>
      <w:r w:rsidRPr="0008241C">
        <w:rPr>
          <w:sz w:val="22"/>
          <w:szCs w:val="22"/>
        </w:rPr>
        <w:instrText>ADDIN CSL_CITATION {"citationItems":[{"id":"ITEM-1","itemData":{"ISBN":"9789280735109","author":[{"dropping-particle":"","family":"UNEP-WCMC","given":"","non-dropping-particle":"","parse-names":false,"suffix":""}],"id":"ITEM-1","issued":{"date-parts":[["2016"]]},"publisher":"UNEP-WCMC","publisher-place":"Cambridge, UK","title":"The State of Biodiversity in Asia and The Pacific: A mid-term review of progress towards the Aichi Biodiversity Targets","type":"book"},"uris":["http://www.mendeley.com/documents/?uuid=e050c975-3bf7-4b0a-8f04-6247be1ce903"]}],"mendeley":{"formattedCitation":"(UNEP-WCMC, 2016)","plainTextFormattedCitation":"(UNEP-WCMC, 2016)","previouslyFormattedCitation":"(UNEP-WCMC, 2016)"},"properties":{"noteIndex":0},"schema":"https://github.com/citation-style-language/schema/raw/master/csl-citation.json"}</w:instrText>
      </w:r>
      <w:r w:rsidRPr="0008241C">
        <w:rPr>
          <w:sz w:val="22"/>
          <w:szCs w:val="22"/>
        </w:rPr>
        <w:fldChar w:fldCharType="separate"/>
      </w:r>
      <w:r w:rsidRPr="0008241C">
        <w:rPr>
          <w:noProof/>
          <w:sz w:val="22"/>
          <w:szCs w:val="22"/>
        </w:rPr>
        <w:t>(UNEP-WCMC, 2016)</w:t>
      </w:r>
      <w:r w:rsidRPr="0008241C">
        <w:rPr>
          <w:sz w:val="22"/>
          <w:szCs w:val="22"/>
        </w:rPr>
        <w:fldChar w:fldCharType="end"/>
      </w:r>
      <w:r w:rsidRPr="0008241C">
        <w:rPr>
          <w:sz w:val="22"/>
          <w:szCs w:val="22"/>
        </w:rPr>
        <w:t xml:space="preserve">, many countries have not been so successful in achieving most of the targets (see Chapter 6). This is due to various challenges (Section 1.4.4.1), not the least stemming from the fact that the multiple direct and indirect drivers of ecosystem change and biodiversity loss intersect to create complicated problems that are beyond the individual capacities of single countries (Section 1.1.3, 1.1.4, 1.4.3) (see below). However, local and national success stories in biodiversity conservation do exist </w:t>
      </w:r>
      <w:r w:rsidRPr="0008241C">
        <w:rPr>
          <w:rFonts w:eastAsia="Calibri"/>
          <w:kern w:val="2"/>
          <w:sz w:val="22"/>
          <w:szCs w:val="22"/>
          <w:lang w:eastAsia="ja-JP"/>
        </w:rPr>
        <w:t>(IGES, 2017)</w:t>
      </w:r>
      <w:r w:rsidRPr="0008241C">
        <w:rPr>
          <w:sz w:val="22"/>
          <w:szCs w:val="22"/>
        </w:rPr>
        <w:t>. The current international policy landscape offers various opportunities to improve biodiversity conservation and its sustainable use throughout the region (Section 1.4.4.2).</w:t>
      </w:r>
    </w:p>
    <w:p w14:paraId="325EBAC3" w14:textId="77777777" w:rsidR="00A01204" w:rsidRPr="0008241C" w:rsidRDefault="00A01204" w:rsidP="00A01204">
      <w:pPr>
        <w:rPr>
          <w:sz w:val="22"/>
          <w:szCs w:val="22"/>
        </w:rPr>
      </w:pPr>
    </w:p>
    <w:p w14:paraId="772FA49A"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292" w:name="_Toc504316242"/>
      <w:bookmarkStart w:id="293" w:name="_Toc504317085"/>
      <w:bookmarkStart w:id="294" w:name="_Toc504317778"/>
      <w:bookmarkStart w:id="295" w:name="_Toc504321124"/>
      <w:r w:rsidRPr="0008241C">
        <w:rPr>
          <w:b/>
          <w:sz w:val="22"/>
          <w:szCs w:val="24"/>
        </w:rPr>
        <w:t>1.4.4.1</w:t>
      </w:r>
      <w:r w:rsidRPr="0008241C">
        <w:rPr>
          <w:b/>
          <w:sz w:val="22"/>
          <w:szCs w:val="24"/>
        </w:rPr>
        <w:tab/>
        <w:t xml:space="preserve">Challenges </w:t>
      </w:r>
      <w:bookmarkEnd w:id="292"/>
      <w:bookmarkEnd w:id="293"/>
      <w:bookmarkEnd w:id="294"/>
      <w:bookmarkEnd w:id="295"/>
    </w:p>
    <w:p w14:paraId="79CA9902" w14:textId="77777777" w:rsidR="00A01204" w:rsidRPr="0008241C" w:rsidRDefault="00A01204" w:rsidP="00A01204">
      <w:pPr>
        <w:rPr>
          <w:sz w:val="22"/>
          <w:szCs w:val="22"/>
        </w:rPr>
      </w:pPr>
    </w:p>
    <w:p w14:paraId="6C5CE5AC" w14:textId="77777777" w:rsidR="00A01204" w:rsidRPr="0008241C" w:rsidRDefault="00A01204" w:rsidP="00A01204">
      <w:pPr>
        <w:rPr>
          <w:sz w:val="22"/>
          <w:szCs w:val="22"/>
        </w:rPr>
      </w:pPr>
      <w:r w:rsidRPr="0008241C">
        <w:rPr>
          <w:sz w:val="22"/>
          <w:szCs w:val="22"/>
        </w:rPr>
        <w:t xml:space="preserve">First and foremost there are considerable gaps in relevant knowledge, information and data in several Asia-Pacific countries. These gaps pose significant challenges for fully implementing NBSAPs, and achieving the Aichi Biodiversity Targets and the SDGs (Section 1.1.2, 1.3.7) (UNEP-WCMC, 2016; </w:t>
      </w:r>
      <w:r w:rsidRPr="0008241C">
        <w:rPr>
          <w:sz w:val="22"/>
          <w:szCs w:val="22"/>
        </w:rPr>
        <w:fldChar w:fldCharType="begin" w:fldLock="1"/>
      </w:r>
      <w:r w:rsidRPr="0008241C">
        <w:rPr>
          <w:sz w:val="22"/>
          <w:szCs w:val="22"/>
        </w:rPr>
        <w:instrText>ADDIN CSL_CITATION {"citationItems":[{"id":"ITEM-1","itemData":{"ISBN":"0962-8452","author":[{"dropping-particle":"","family":"Amano","given":"Tatsuya","non-dropping-particle":"","parse-names":false,"suffix":""},{"dropping-particle":"","family":"Sutherland","given":"William J","non-dropping-particle":"","parse-names":false,"suffix":""}],"container-title":"Proc. R. Soc. B","id":"ITEM-1","issue":"1756","issued":{"date-parts":[["2013"]]},"page":"20122649","publisher":"The Royal Society","title":"Four barriers to the global understanding of biodiversity conservation: wealth, language, geographical location and security","type":"paper-conference","volume":"280"},"uris":["http://www.mendeley.com/documents/?uuid=4fdb16b1-9635-44d1-8c56-4df74e3aa25f"]}],"mendeley":{"formattedCitation":"(Amano &amp; Sutherland, 2013)","manualFormatting":"Amano &amp; Sutherland, 2013)","plainTextFormattedCitation":"(Amano &amp; Sutherland, 2013)","previouslyFormattedCitation":"(Amano &amp; Sutherland, 2013)"},"properties":{"noteIndex":0},"schema":"https://github.com/citation-style-language/schema/raw/master/csl-citation.json"}</w:instrText>
      </w:r>
      <w:r w:rsidRPr="0008241C">
        <w:rPr>
          <w:sz w:val="22"/>
          <w:szCs w:val="22"/>
        </w:rPr>
        <w:fldChar w:fldCharType="separate"/>
      </w:r>
      <w:r w:rsidRPr="0008241C">
        <w:rPr>
          <w:noProof/>
          <w:sz w:val="22"/>
          <w:szCs w:val="22"/>
        </w:rPr>
        <w:t>Amano &amp; Sutherland, 2013)</w:t>
      </w:r>
      <w:r w:rsidRPr="0008241C">
        <w:rPr>
          <w:sz w:val="22"/>
          <w:szCs w:val="22"/>
        </w:rPr>
        <w:fldChar w:fldCharType="end"/>
      </w:r>
      <w:r w:rsidRPr="0008241C">
        <w:rPr>
          <w:sz w:val="22"/>
          <w:szCs w:val="22"/>
        </w:rPr>
        <w:t xml:space="preserve">.  Despite noteworthy efforts in some developing and highly biodiverse countries in the region to establish biodiversity baselines, there are significant constraints due to knowledge, capacity, expertise, finance, and technology </w:t>
      </w:r>
      <w:r w:rsidRPr="0008241C">
        <w:rPr>
          <w:sz w:val="22"/>
          <w:szCs w:val="22"/>
        </w:rPr>
        <w:fldChar w:fldCharType="begin" w:fldLock="1"/>
      </w:r>
      <w:r w:rsidRPr="0008241C">
        <w:rPr>
          <w:sz w:val="22"/>
          <w:szCs w:val="22"/>
        </w:rPr>
        <w:instrText>ADDIN CSL_CITATION {"citationItems":[{"id":"ITEM-1","itemData":{"ISSN":"0044-7447","author":[{"dropping-particle":"","family":"Lira-Noriega","given":"Andrés","non-dropping-particle":"","parse-names":false,"suffix":""},{"dropping-particle":"","family":"Soberón","given":"Jorge","non-dropping-particle":"","parse-names":false,"suffix":""}],"container-title":"Ambio","id":"ITEM-1","issue":"5","issued":{"date-parts":[["2015"]]},"page":"391-400","publisher":"Springer","title":"The relationship among biodiversity, governance, wealth, and scientific capacity at a country level: Disaggregation and prioritization","type":"article-journal","volume":"44"},"uris":["http://www.mendeley.com/documents/?uuid=0579203a-3818-4b7a-97d7-a5c7a2f75104"]}],"mendeley":{"formattedCitation":"(Lira-Noriega &amp; Soberón, 2015)","manualFormatting":"(Lira-Noriega &amp; Soberón, 2015","plainTextFormattedCitation":"(Lira-Noriega &amp; Soberón, 2015)","previouslyFormattedCitation":"(Lira-Noriega &amp; Soberón, 2015)"},"properties":{"noteIndex":0},"schema":"https://github.com/citation-style-language/schema/raw/master/csl-citation.json"}</w:instrText>
      </w:r>
      <w:r w:rsidRPr="0008241C">
        <w:rPr>
          <w:sz w:val="22"/>
          <w:szCs w:val="22"/>
        </w:rPr>
        <w:fldChar w:fldCharType="separate"/>
      </w:r>
      <w:r w:rsidRPr="0008241C">
        <w:rPr>
          <w:noProof/>
          <w:sz w:val="22"/>
          <w:szCs w:val="22"/>
        </w:rPr>
        <w:t>(Lira-Noriega &amp; Soberón, 2015</w:t>
      </w:r>
      <w:r w:rsidRPr="0008241C">
        <w:rPr>
          <w:sz w:val="22"/>
          <w:szCs w:val="22"/>
        </w:rPr>
        <w:fldChar w:fldCharType="end"/>
      </w:r>
      <w:r w:rsidRPr="0008241C">
        <w:rPr>
          <w:sz w:val="22"/>
          <w:szCs w:val="22"/>
        </w:rPr>
        <w:t xml:space="preserve">; </w:t>
      </w:r>
      <w:r w:rsidRPr="0008241C">
        <w:rPr>
          <w:rFonts w:eastAsia="Calibri"/>
          <w:kern w:val="2"/>
          <w:sz w:val="22"/>
          <w:szCs w:val="22"/>
          <w:lang w:eastAsia="ja-JP"/>
        </w:rPr>
        <w:t xml:space="preserve">Kohsaka </w:t>
      </w:r>
      <w:r w:rsidRPr="0008241C">
        <w:rPr>
          <w:rFonts w:eastAsia="Calibri"/>
          <w:i/>
          <w:kern w:val="2"/>
          <w:sz w:val="22"/>
          <w:szCs w:val="22"/>
          <w:lang w:eastAsia="ja-JP"/>
        </w:rPr>
        <w:t>et al</w:t>
      </w:r>
      <w:r w:rsidRPr="0008241C">
        <w:rPr>
          <w:rFonts w:eastAsia="Calibri"/>
          <w:kern w:val="2"/>
          <w:sz w:val="22"/>
          <w:szCs w:val="22"/>
          <w:lang w:eastAsia="ja-JP"/>
        </w:rPr>
        <w:t xml:space="preserve">., 2015). These constraints can curtail their ability to carry out regular national biodiversity assessments and implement effectively the NBSAPs. Furthermore, there is a lack of expertise to fully gauge and analyse the interrelated effects of the direct and indirect drivers of ecosystem change and biodiversity loss (see Chapter 4), especially as new drivers such as climate change become more </w:t>
      </w:r>
      <w:r w:rsidRPr="0008241C">
        <w:rPr>
          <w:rFonts w:eastAsia="Calibri"/>
          <w:kern w:val="2"/>
          <w:sz w:val="22"/>
          <w:szCs w:val="22"/>
          <w:lang w:eastAsia="ja-JP"/>
        </w:rPr>
        <w:lastRenderedPageBreak/>
        <w:t xml:space="preserve">prevalent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DOI":"10.1002/app5.13","ISSN":"20502680","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1","issue":"1","issued":{"date-parts":[["2013"]]},"page":"144-159","title":"Biodiversity Conservation in Asia","type":"article-journal","volume":"1"},"uris":["http://www.mendeley.com/documents/?uuid=6c2f9c4d-b8d1-4e4c-b70d-c6e48eb57037"]}],"mendeley":{"formattedCitation":"(Squires, 2013)","plainTextFormattedCitation":"(Squires, 2013)","previouslyFormattedCitation":"(Squires, 2013)"},"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Squires, 2013)</w:t>
      </w:r>
      <w:r w:rsidRPr="0008241C">
        <w:rPr>
          <w:rFonts w:eastAsia="Calibri"/>
          <w:kern w:val="2"/>
          <w:sz w:val="22"/>
          <w:szCs w:val="22"/>
          <w:lang w:eastAsia="ja-JP"/>
        </w:rPr>
        <w:fldChar w:fldCharType="end"/>
      </w:r>
      <w:r w:rsidRPr="0008241C">
        <w:rPr>
          <w:rFonts w:eastAsia="Calibri"/>
          <w:kern w:val="2"/>
          <w:sz w:val="22"/>
          <w:szCs w:val="22"/>
          <w:lang w:eastAsia="ja-JP"/>
        </w:rPr>
        <w:t xml:space="preserve">. There is an urgent need to support the development of a young generation of experts in relevant fields (e.g. taxonomy, physiology, climate science, system ecology) to fill in existing knowledge gaps and maintain monitoring in existing sites (Tengo Maria </w:t>
      </w:r>
      <w:r w:rsidRPr="0008241C">
        <w:rPr>
          <w:rFonts w:eastAsia="Calibri"/>
          <w:i/>
          <w:kern w:val="2"/>
          <w:sz w:val="22"/>
          <w:szCs w:val="22"/>
          <w:lang w:eastAsia="ja-JP"/>
        </w:rPr>
        <w:t>et al</w:t>
      </w:r>
      <w:r w:rsidRPr="0008241C">
        <w:rPr>
          <w:rFonts w:eastAsia="Calibri"/>
          <w:kern w:val="2"/>
          <w:sz w:val="22"/>
          <w:szCs w:val="22"/>
          <w:lang w:eastAsia="ja-JP"/>
        </w:rPr>
        <w:t xml:space="preserve">, 2017; Kohsaka </w:t>
      </w:r>
      <w:r w:rsidRPr="0008241C">
        <w:rPr>
          <w:rFonts w:eastAsia="Calibri"/>
          <w:i/>
          <w:kern w:val="2"/>
          <w:sz w:val="22"/>
          <w:szCs w:val="22"/>
          <w:lang w:eastAsia="ja-JP"/>
        </w:rPr>
        <w:t>et al</w:t>
      </w:r>
      <w:r w:rsidRPr="0008241C">
        <w:rPr>
          <w:rFonts w:eastAsia="Calibri"/>
          <w:kern w:val="2"/>
          <w:sz w:val="22"/>
          <w:szCs w:val="22"/>
          <w:lang w:eastAsia="ja-JP"/>
        </w:rPr>
        <w:t>., 2015).</w:t>
      </w:r>
      <w:r w:rsidRPr="0008241C">
        <w:rPr>
          <w:sz w:val="22"/>
          <w:szCs w:val="22"/>
        </w:rPr>
        <w:t xml:space="preserve">  </w:t>
      </w:r>
    </w:p>
    <w:p w14:paraId="42E3F2BE" w14:textId="77777777" w:rsidR="00A01204" w:rsidRPr="0008241C" w:rsidRDefault="00A01204" w:rsidP="00A01204">
      <w:pPr>
        <w:rPr>
          <w:sz w:val="22"/>
          <w:szCs w:val="22"/>
        </w:rPr>
      </w:pPr>
    </w:p>
    <w:p w14:paraId="3DE43538" w14:textId="77777777" w:rsidR="00A01204" w:rsidRPr="0008241C" w:rsidRDefault="00A01204" w:rsidP="00A01204">
      <w:pPr>
        <w:rPr>
          <w:sz w:val="22"/>
          <w:szCs w:val="22"/>
        </w:rPr>
      </w:pPr>
      <w:r w:rsidRPr="0008241C">
        <w:rPr>
          <w:sz w:val="22"/>
          <w:szCs w:val="22"/>
        </w:rPr>
        <w:t xml:space="preserve">In some countries there is inadequate technical, managerial and institutional capacity to define properly national guidelines for the effective conservation and sustainable use of biodiversity. In order to meet the different international commitments (Section 1.4.1-1.4.2), several countries in the region have to improve the quality, effectiveness and implementation of multiple relevant policies. However, the existing institutional and technical capacity is often fragmented, uncoordinated, incoherent, and weak in awareness raising, knowledge management, policy implementation, and mobilising private sector finance for conservation </w:t>
      </w:r>
      <w:r w:rsidRPr="0008241C">
        <w:rPr>
          <w:sz w:val="22"/>
          <w:szCs w:val="22"/>
        </w:rPr>
        <w:fldChar w:fldCharType="begin" w:fldLock="1"/>
      </w:r>
      <w:r w:rsidRPr="0008241C">
        <w:rPr>
          <w:sz w:val="22"/>
          <w:szCs w:val="22"/>
        </w:rPr>
        <w:instrText>ADDIN CSL_CITATION {"citationItems":[{"id":"ITEM-1","itemData":{"ISBN":"9781315313559","author":[{"dropping-particle":"","family":"Morand","given":"S","non-dropping-particle":"","parse-names":false,"suffix":""},{"dropping-particle":"","family":"Lajaunie","given":"C","non-dropping-particle":"","parse-names":false,"suffix":""},{"dropping-particle":"","family":"Satrawaha","given":"R","non-dropping-particle":"","parse-names":false,"suffix":""}],"collection-title":"Earthscan Conservation and Development","id":"ITEM-1","issued":{"date-parts":[["2017"]]},"publisher":"Taylor &amp; Francis","title":"Biodiversity Conservation in Southeast Asia: Challenges in a Changing Environment","type":"book"},"uris":["http://www.mendeley.com/documents/?uuid=fa4dd052-12c3-4b66-bbe0-67e21750010c"]}],"mendeley":{"formattedCitation":"(Morand &lt;i&gt;et al.&lt;/i&gt;, 2017)","plainTextFormattedCitation":"(Morand et al., 2017)","previouslyFormattedCitation":"(Morand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Morand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Policymakers and practitioners often lack access to off-the-shelf knowledge, manuals, guidelines and examples of good practices, to inform biodiversity-related decision-making. Such knowledge gaps can also be identified in other relevant sectors such as integrated watershed management, climate change adaptation, cross-sectoral management and integrated marine and costal management. These capacity gaps hamper to some extent the full deployment of monitoring programmes supported by the scientific community that are critical for the implementation of NBSAPs </w:t>
      </w:r>
      <w:r w:rsidRPr="0008241C">
        <w:rPr>
          <w:sz w:val="22"/>
          <w:szCs w:val="22"/>
        </w:rPr>
        <w:fldChar w:fldCharType="begin" w:fldLock="1"/>
      </w:r>
      <w:r w:rsidRPr="0008241C">
        <w:rPr>
          <w:sz w:val="22"/>
          <w:szCs w:val="22"/>
        </w:rPr>
        <w:instrText>ADDIN CSL_CITATION {"citationItems":[{"id":"ITEM-1","itemData":{"DOI":"10.1016/j.ecolind.2016.10.028","ISSN":"1470160X","author":[{"dropping-particle":"","family":"Vanhove","given":"Maarten P.M.","non-dropping-particle":"","parse-names":false,"suffix":""},{"dropping-particle":"","family":"Rochette","given":"Anne-Julie","non-dropping-particle":"","parse-names":false,"suffix":""},{"dropping-particle":"","family":"Janssens de Bisthoven","given":"Luc","non-dropping-particle":"","parse-names":false,"suffix":""}],"container-title":"Ecological Indicators","id":"ITEM-1","issued":{"date-parts":[["2017","2"]]},"page":"694-697","title":"Joining science and policy in capacity development for monitoring progress towards the Aichi Biodiversity Targets in the global South","type":"article-journal","volume":"73"},"uris":["http://www.mendeley.com/documents/?uuid=25ceb74c-8e62-3e1d-8bac-0f9a5821b090"]},{"id":"ITEM-2","itemData":{"DOI":"10.1007/978-4-431-54783-9","ISBN":"978-4-431-54782-2","collection-title":"Ecological Research Monographs","editor":[{"dropping-particle":"","family":"Nakano","given":"Shin -ichi","non-dropping-particle":"","parse-names":false,"suffix":""},{"dropping-particle":"","family":"Yahara","given":"Tetsukazu","non-dropping-particle":"","parse-names":false,"suffix":""},{"dropping-particle":"","family":"Nakashizuka","given":"Tohru","non-dropping-particle":"","parse-names":false,"suffix":""}],"id":"ITEM-2","issued":{"date-parts":[["2014"]]},"publisher":"Springer Japan","publisher-place":"Tokyo","title":"Integrative Observations and Assessments","type":"book"},"uris":["http://www.mendeley.com/documents/?uuid=6079d6c2-9899-47df-9d1a-7f20512a3a70"]},{"id":"ITEM-3","itemData":{"ISSN":"1488-8386","author":[{"dropping-particle":"","family":"Ferrari","given":"Maurizio Farhan","non-dropping-particle":"","parse-names":false,"suffix":""},{"dropping-particle":"","family":"Jong","given":"Caroline","non-dropping-particle":"de","parse-names":false,"suffix":""},{"dropping-particle":"","family":"Belohrad","given":"Viola Stella","non-dropping-particle":"","parse-names":false,"suffix":""}],"container-title":"Biodiversity","id":"ITEM-3","issue":"2-3","issued":{"date-parts":[["2015"]]},"page":"57-67","publisher":"Taylor &amp; Francis","title":"Community-based monitoring and information systems (CBMIS) in the context of the Convention on Biological Diversity (CBD)","type":"article-journal","volume":"16"},"uris":["http://www.mendeley.com/documents/?uuid=0eebf243-5360-4628-b4d8-451649196e10"]}],"mendeley":{"formattedCitation":"(Ferrari &lt;i&gt;et al.&lt;/i&gt;, 2015; Nakano &lt;i&gt;et al.&lt;/i&gt;, 2014; Vanhove &lt;i&gt;et al.&lt;/i&gt;, 2017)","plainTextFormattedCitation":"(Ferrari et al., 2015; Nakano et al., 2014; Vanhove et al., 2017)","previouslyFormattedCitation":"(Ferrari &lt;i&gt;et al.&lt;/i&gt;, 2015; Nakano &lt;i&gt;et al.&lt;/i&gt;, 2014; Vanhove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errari </w:t>
      </w:r>
      <w:r w:rsidRPr="0008241C">
        <w:rPr>
          <w:i/>
          <w:noProof/>
          <w:sz w:val="22"/>
          <w:szCs w:val="22"/>
        </w:rPr>
        <w:t>et al.</w:t>
      </w:r>
      <w:r w:rsidRPr="0008241C">
        <w:rPr>
          <w:noProof/>
          <w:sz w:val="22"/>
          <w:szCs w:val="22"/>
        </w:rPr>
        <w:t xml:space="preserve">, 2015; Nakano </w:t>
      </w:r>
      <w:r w:rsidRPr="0008241C">
        <w:rPr>
          <w:i/>
          <w:noProof/>
          <w:sz w:val="22"/>
          <w:szCs w:val="22"/>
        </w:rPr>
        <w:t>et al.</w:t>
      </w:r>
      <w:r w:rsidRPr="0008241C">
        <w:rPr>
          <w:noProof/>
          <w:sz w:val="22"/>
          <w:szCs w:val="22"/>
        </w:rPr>
        <w:t xml:space="preserve">, 2014; Vanhove </w:t>
      </w:r>
      <w:r w:rsidRPr="0008241C">
        <w:rPr>
          <w:i/>
          <w:noProof/>
          <w:sz w:val="22"/>
          <w:szCs w:val="22"/>
        </w:rPr>
        <w:t>et al.</w:t>
      </w:r>
      <w:r w:rsidRPr="0008241C">
        <w:rPr>
          <w:noProof/>
          <w:sz w:val="22"/>
          <w:szCs w:val="22"/>
        </w:rPr>
        <w:t>, 2017)</w:t>
      </w:r>
      <w:r w:rsidRPr="0008241C">
        <w:rPr>
          <w:sz w:val="22"/>
          <w:szCs w:val="22"/>
        </w:rPr>
        <w:fldChar w:fldCharType="end"/>
      </w:r>
    </w:p>
    <w:p w14:paraId="76DA8925" w14:textId="77777777" w:rsidR="00A01204" w:rsidRPr="0008241C" w:rsidRDefault="00A01204" w:rsidP="00A01204">
      <w:pPr>
        <w:rPr>
          <w:sz w:val="22"/>
          <w:szCs w:val="22"/>
        </w:rPr>
      </w:pPr>
    </w:p>
    <w:p w14:paraId="38CC4E8C" w14:textId="77777777" w:rsidR="00A01204" w:rsidRPr="0008241C" w:rsidRDefault="00A01204" w:rsidP="00A01204">
      <w:pPr>
        <w:rPr>
          <w:sz w:val="22"/>
          <w:szCs w:val="22"/>
        </w:rPr>
      </w:pPr>
      <w:r w:rsidRPr="0008241C">
        <w:rPr>
          <w:sz w:val="22"/>
          <w:szCs w:val="22"/>
        </w:rPr>
        <w:t xml:space="preserve">Several of these capacity constraints relate to declining international and national financing for conservation (UNEP-WCMC, 2016), and the generally high cost of developing and maintaining biodiversity-related information systems </w:t>
      </w:r>
      <w:r w:rsidRPr="0008241C">
        <w:rPr>
          <w:sz w:val="22"/>
          <w:szCs w:val="22"/>
        </w:rPr>
        <w:fldChar w:fldCharType="begin" w:fldLock="1"/>
      </w:r>
      <w:r w:rsidRPr="0008241C">
        <w:rPr>
          <w:sz w:val="22"/>
          <w:szCs w:val="22"/>
        </w:rPr>
        <w:instrText>ADDIN CSL_CITATION {"citationItems":[{"id":"ITEM-1","itemData":{"DOI":"10.1371/journal.pone.0160640","ISSN":"1932-6203","abstract":"Knowledge products comprise assessments of authoritative information supported by standards, governance, quality control, data, tools, and capacity building mechanisms. Considerable resources are dedicated to developing and maintaining knowledge products for biodiversity conservation, and they are widely used to inform policy and advise decision makers and practitioners. However, the financial cost of delivering this information is largely undocumented. We evaluated the costs and funding sources for developing and maintaining four global biodiversity and conservation knowledge products: The IUCN Red List of Threatened Species, the IUCN Red List of Ecosystems, Protected Planet, and the World Database of Key Biodiversity Areas. These are secondary data sets, built on primary data collected by extensive networks of expert contributors worldwide. We estimate that US$160 million (range: US$116–204 million), plus 293 person-years of volunteer time (range: 278–308 person-years) valued at US$ 14 million (range US$12–16 million), were invested in these four knowledge products between 1979 and 2013. More than half of this financing was provided through philanthropy, and nearly three-quarters was spent on personnel costs. The estimated annual cost of maintaining data and platforms for three of these knowledge products (excluding the IUCN Red List of Ecosystems for which annual costs were not possible to estimate for 2013) is US$6.5 million in total (range: US$6.2–6.7 million). We estimated that an additional US$114 million will be needed to reach pre-defined baselines of data coverage for all the four knowledge products, and that once achieved, annual maintenance costs will be approximately US$12 million. These costs are much lower than those to maintain many other, similarly important, global knowledge products. Ensuring that biodiversity and conservation knowledge products are sufficiently up to date, comprehensive and accurate is fundamental to inform decision-making for biodiversity conservation and sustainable development. Thus, the development and implementation of plans for sustainable long-term financing for them is critical. ","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Public Library of Science","publisher-place":"San Francisco, CA USA","title":"Assessing the Cost of Global Biodiversity and Conservation Knowledge","type":"article-journal","volume":"11"},"uris":["http://www.mendeley.com/documents/?uuid=8510ba63-20d4-41c6-a619-958b2442f304"]}],"mendeley":{"formattedCitation":"(Diego Juffe-Bignoli &lt;i&gt;et al.&lt;/i&gt;, 2016)","plainTextFormattedCitation":"(Diego Juffe-Bignoli et al., 2016)","previouslyFormattedCitation":"(Diego Juffe-Bignol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Diego Juffe-Bignol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Indeed the financial cost of meeting biodiversity conservation targets can be very high for some countries in the Asia-Pacific </w:t>
      </w:r>
      <w:r w:rsidRPr="0008241C">
        <w:rPr>
          <w:sz w:val="22"/>
          <w:szCs w:val="22"/>
        </w:rPr>
        <w:fldChar w:fldCharType="begin" w:fldLock="1"/>
      </w:r>
      <w:r w:rsidRPr="0008241C">
        <w:rPr>
          <w:sz w:val="22"/>
          <w:szCs w:val="22"/>
        </w:rPr>
        <w:instrText>ADDIN CSL_CITATION {"citationItems":[{"id":"ITEM-1","itemData":{"abstrac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UCN Red List category) to be US$0.875-1.23 billion annually over the next decade, of which 12% is currently funded. Incorporating threatened non-avian species increases this total to US$3.41-$4.76 billion annually. We estimate that protecting and effectively managing all terrestrial sites of global avian conservation significance (11,731 Important Bird Areas) would cost US$65.1 billion annually. Adding sites for other taxa increases this to US$76.1 billion annually. Meeting these targets will require conservation funding to increase by at least an order of magnitude.","author":[{"dropping-particle":"","family":"McCarthy","given":"Donal P","non-dropping-particle":"","parse-names":false,"suffix":""},{"dropping-particle":"","family":"Donald","given":"Paul F","non-dropping-particle":"","parse-names":false,"suffix":""},{"dropping-particle":"","family":"Scharlemann","given":"Jörn P W","non-dropping-particle":"","parse-names":false,"suffix":""},{"dropping-particle":"","family":"Buchanan","given":"Graeme M","non-dropping-particle":"","parse-names":false,"suffix":""},{"dropping-particle":"","family":"Balmford","given":"Andrew","non-dropping-particle":"","parse-names":false,"suffix":""},{"dropping-particle":"","family":"Green","given":"Jonathan M H","non-dropping-particle":"","parse-names":false,"suffix":""},{"dropping-particle":"","family":"Bennun","given":"Leon A","non-dropping-particle":"","parse-names":false,"suffix":""},{"dropping-particle":"","family":"Burgess","given":"Neil D","non-dropping-particle":"","parse-names":false,"suffix":""},{"dropping-particle":"","family":"Fishpool","given":"Lincoln D C","non-dropping-particle":"","parse-names":false,"suffix":""},{"dropping-particle":"","family":"Garnett","given":"Stephen T","non-dropping-particle":"","parse-names":false,"suffix":""},{"dropping-particle":"","family":"Leonard","given":"David L","non-dropping-particle":"","parse-names":false,"suffix":""},{"dropping-particle":"","family":"Maloney","given":"Richard F","non-dropping-particle":"","parse-names":false,"suffix":""},{"dropping-particle":"","family":"Morling","given":"Paul","non-dropping-particle":"","parse-names":false,"suffix":""},{"dropping-particle":"","family":"Schaefer","given":"H Martin","non-dropping-particle":"","parse-names":false,"suffix":""},{"dropping-particle":"","family":"Symes","given":"Andy","non-dropping-particle":"","parse-names":false,"suffix":""},{"dropping-particle":"","family":"Wiedenfeld","given":"David A","non-dropping-particle":"","parse-names":false,"suffix":""},{"dropping-particle":"","family":"Butchart","given":"Stuart H M","non-dropping-particle":"","parse-names":false,"suffix":""}],"container-title":"Science","id":"ITEM-1","issued":{"date-parts":[["2012","10","11"]]},"title":"Financial Costs of Meeting Global Biodiversity Conservation Targets: Current Spending and Unmet Needs","type":"article-journal"},"uris":["http://www.mendeley.com/documents/?uuid=70bb4932-3882-4523-b305-84602a46effe"]}],"mendeley":{"formattedCitation":"(McCarthy &lt;i&gt;et al.&lt;/i&gt;, 2012)","plainTextFormattedCitation":"(McCarthy et al., 2012)","previouslyFormattedCitation":"(McCarthy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McCarthy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hile the funding requirements to cope effectively with ongoing climate change can be much higher </w:t>
      </w:r>
      <w:r w:rsidRPr="0008241C">
        <w:rPr>
          <w:sz w:val="22"/>
          <w:szCs w:val="22"/>
        </w:rPr>
        <w:fldChar w:fldCharType="begin" w:fldLock="1"/>
      </w:r>
      <w:r w:rsidRPr="0008241C">
        <w:rPr>
          <w:sz w:val="22"/>
          <w:szCs w:val="22"/>
        </w:rPr>
        <w:instrText>ADDIN CSL_CITATION {"citationItems":[{"id":"ITEM-1","itemData":{"DOI":"10.1126/science.323.5916.876b","ISBN":"9789290926115","ISSN":"1095-9203","PMID":"19213896","abstract":"The purpose of this report is to generate policy responses to migration stimulated by climate-related factors. It represents the first significant effort to identify policy and other responses to impacts of environment events on human mobility within the Asia and Pacific region.","author":[{"dropping-particle":"","family":"ADB","given":"","non-dropping-particle":"","parse-names":false,"suffix":""}],"id":"ITEM-1","issued":{"date-parts":[["2012"]]},"number-of-pages":"94","title":"Addressing Climate Change and Migration in Asia and the Pacific","type":"book"},"uris":["http://www.mendeley.com/documents/?uuid=2809e024-1759-46ab-9e8a-33d21bfb4984"]}],"mendeley":{"formattedCitation":"(ADB, 2012)","manualFormatting":"(e.g. Carozza, 2015)","plainTextFormattedCitation":"(ADB, 2012)","previouslyFormattedCitation":"(ADB, 2012)"},"properties":{"noteIndex":0},"schema":"https://github.com/citation-style-language/schema/raw/master/csl-citation.json"}</w:instrText>
      </w:r>
      <w:r w:rsidRPr="0008241C">
        <w:rPr>
          <w:sz w:val="22"/>
          <w:szCs w:val="22"/>
        </w:rPr>
        <w:fldChar w:fldCharType="separate"/>
      </w:r>
      <w:r w:rsidRPr="0008241C">
        <w:rPr>
          <w:noProof/>
          <w:sz w:val="22"/>
          <w:szCs w:val="22"/>
        </w:rPr>
        <w:t>(e.g. Carozza, 2015)</w:t>
      </w:r>
      <w:r w:rsidRPr="0008241C">
        <w:rPr>
          <w:sz w:val="22"/>
          <w:szCs w:val="22"/>
        </w:rPr>
        <w:fldChar w:fldCharType="end"/>
      </w:r>
      <w:r w:rsidRPr="0008241C">
        <w:rPr>
          <w:sz w:val="22"/>
          <w:szCs w:val="22"/>
        </w:rPr>
        <w:t xml:space="preserve">. Many countries in the Asia-Pacific region are not in a position to mobilize effectively such resources, which poses further administrative challenges, slows progress and weakens momentum in biodiversity conservation efforts. However there is a growing realisation that improved financial security in the region and more realistic action plans may lead to the better implementation of biodiversity strategies. There are multiple financial institutions and instruments that </w:t>
      </w:r>
      <w:r w:rsidRPr="0008241C">
        <w:rPr>
          <w:rFonts w:eastAsia="Calibri"/>
          <w:kern w:val="2"/>
          <w:sz w:val="22"/>
          <w:szCs w:val="22"/>
          <w:lang w:eastAsia="ja-JP"/>
        </w:rPr>
        <w:t xml:space="preserve">can contribute fudning for such efforts </w:t>
      </w:r>
      <w:r w:rsidRPr="0008241C">
        <w:rPr>
          <w:sz w:val="22"/>
          <w:szCs w:val="22"/>
        </w:rPr>
        <w:t>such as the Green Climate Fund and the Asian Infrastructure Development Bank</w:t>
      </w:r>
      <w:r w:rsidRPr="0008241C">
        <w:rPr>
          <w:rFonts w:eastAsia="Calibri"/>
          <w:kern w:val="2"/>
          <w:sz w:val="22"/>
          <w:szCs w:val="22"/>
          <w:lang w:eastAsia="ja-JP"/>
        </w:rPr>
        <w:t xml:space="preserve"> </w:t>
      </w:r>
      <w:r w:rsidRPr="0008241C">
        <w:rPr>
          <w:rFonts w:eastAsia="Calibri"/>
          <w:kern w:val="2"/>
          <w:sz w:val="22"/>
          <w:szCs w:val="22"/>
          <w:lang w:eastAsia="ja-JP"/>
        </w:rPr>
        <w:fldChar w:fldCharType="begin" w:fldLock="1"/>
      </w:r>
      <w:r w:rsidRPr="0008241C">
        <w:rPr>
          <w:sz w:val="22"/>
          <w:szCs w:val="22"/>
        </w:rPr>
        <w:instrText>ADDIN CSL_CITATION {"citationItems":[{"id":"ITEM-1","itemData":{"ISBN":"9789290920494","author":[{"dropping-particle":"","family":"Asian Development Bank","given":"","non-dropping-particle":"","parse-names":false,"suffix":""}],"container-title":"Asian Development Bank","id":"ITEM-1","issued":{"date-parts":[["2013"]]},"publisher-place":"Mandaluyong City, Philippines","title":"Regional Cooperation and Integration in a Changing World","type":"report"},"uris":["http://www.mendeley.com/documents/?uuid=5b37807d-7421-491a-82fc-163e53e31893"]}],"mendeley":{"formattedCitation":"(Asian Development Bank, 2013)","manualFormatting":"(ADB, 2017)","plainTextFormattedCitation":"(Asian Development Bank, 2013)","previouslyFormattedCitation":"(Asian Development Bank, 2013)"},"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ADB, 2017)</w:t>
      </w:r>
      <w:r w:rsidRPr="0008241C">
        <w:rPr>
          <w:rFonts w:eastAsia="Calibri"/>
          <w:kern w:val="2"/>
          <w:sz w:val="22"/>
          <w:szCs w:val="22"/>
          <w:lang w:eastAsia="ja-JP"/>
        </w:rPr>
        <w:fldChar w:fldCharType="end"/>
      </w:r>
      <w:r w:rsidRPr="0008241C">
        <w:rPr>
          <w:rFonts w:eastAsia="Calibri"/>
          <w:kern w:val="2"/>
          <w:sz w:val="22"/>
          <w:szCs w:val="22"/>
          <w:lang w:eastAsia="ja-JP"/>
        </w:rPr>
        <w:t>.</w:t>
      </w:r>
    </w:p>
    <w:p w14:paraId="10EE1F50" w14:textId="77777777" w:rsidR="00A01204" w:rsidRPr="0008241C" w:rsidRDefault="00A01204" w:rsidP="00A01204">
      <w:pPr>
        <w:rPr>
          <w:sz w:val="22"/>
          <w:szCs w:val="22"/>
        </w:rPr>
      </w:pPr>
    </w:p>
    <w:p w14:paraId="1A33FA5C" w14:textId="430FB1DA" w:rsidR="00A01204" w:rsidRPr="0008241C" w:rsidRDefault="00A01204" w:rsidP="00A01204">
      <w:pPr>
        <w:rPr>
          <w:sz w:val="22"/>
          <w:szCs w:val="22"/>
        </w:rPr>
      </w:pPr>
      <w:r w:rsidRPr="0008241C">
        <w:rPr>
          <w:sz w:val="22"/>
          <w:szCs w:val="22"/>
        </w:rPr>
        <w:t xml:space="preserve">A second important challenge stems from the trans-boundary and regional nature of several of the biodiversity conservation and sustainable development challenges discussed throughout this Chapter (and the assessment as a whole) (e.g. </w:t>
      </w:r>
      <w:r w:rsidRPr="0008241C">
        <w:rPr>
          <w:sz w:val="22"/>
          <w:szCs w:val="22"/>
        </w:rPr>
        <w:fldChar w:fldCharType="begin"/>
      </w:r>
      <w:r w:rsidRPr="0008241C">
        <w:rPr>
          <w:sz w:val="22"/>
          <w:szCs w:val="22"/>
        </w:rPr>
        <w:instrText xml:space="preserve"> REF _Ref480622178 \h  \* MERGEFORMAT </w:instrText>
      </w:r>
      <w:r w:rsidRPr="0008241C">
        <w:rPr>
          <w:sz w:val="22"/>
          <w:szCs w:val="22"/>
        </w:rPr>
      </w:r>
      <w:r w:rsidRPr="0008241C">
        <w:rPr>
          <w:sz w:val="22"/>
          <w:szCs w:val="22"/>
        </w:rPr>
        <w:fldChar w:fldCharType="separate"/>
      </w:r>
      <w:r w:rsidR="00D74032" w:rsidRPr="00D74032">
        <w:rPr>
          <w:sz w:val="22"/>
          <w:szCs w:val="22"/>
        </w:rPr>
        <w:t>Table 1.1</w:t>
      </w:r>
      <w:r w:rsidRPr="0008241C">
        <w:rPr>
          <w:sz w:val="22"/>
          <w:szCs w:val="22"/>
        </w:rPr>
        <w:fldChar w:fldCharType="end"/>
      </w:r>
      <w:r w:rsidRPr="0008241C">
        <w:rPr>
          <w:sz w:val="22"/>
          <w:szCs w:val="22"/>
        </w:rPr>
        <w:t xml:space="preserve">, Section 1.4.2). For example, even though a specific country might have put in place strong policies and regulations to conserve species that are highly targeted for illegal trading, the weak implementation of similar measures in neighbouring countries might weaken the overall effectiveness in wildlife territories that span between countries. In such cases there is a need for “stronger” regional cooperation, but also for dealing with “softer” issues such as understanding better the drivers of the illegal trade between the different countries </w:t>
      </w:r>
      <w:r w:rsidRPr="0008241C">
        <w:rPr>
          <w:sz w:val="22"/>
          <w:szCs w:val="22"/>
        </w:rPr>
        <w:fldChar w:fldCharType="begin" w:fldLock="1"/>
      </w:r>
      <w:r w:rsidRPr="0008241C">
        <w:rPr>
          <w:sz w:val="22"/>
          <w:szCs w:val="22"/>
        </w:rPr>
        <w:instrText>ADDIN CSL_CITATION {"citationItems":[{"id":"ITEM-1","itemData":{"editor":[{"dropping-particle":"","family":"Oldfield","given":"S.","non-dropping-particle":"","parse-names":false,"suffix":""}],"id":"ITEM-1","issued":{"date-parts":[["2003"]]},"publisher":"Earthscan Publications Ltd.","publisher-place":"London","title":"The Trade in Wildlife: Regulation for Conservation","type":"book"},"uris":["http://www.mendeley.com/documents/?uuid=90bb2c86-7dd3-4443-a954-b318797c1f40"]}],"mendeley":{"formattedCitation":"(Oldfield, 2003)","plainTextFormattedCitation":"(Oldfield, 2003)","previouslyFormattedCitation":"(Oldfield, 2003)"},"properties":{"noteIndex":0},"schema":"https://github.com/citation-style-language/schema/raw/master/csl-citation.json"}</w:instrText>
      </w:r>
      <w:r w:rsidRPr="0008241C">
        <w:rPr>
          <w:sz w:val="22"/>
          <w:szCs w:val="22"/>
        </w:rPr>
        <w:fldChar w:fldCharType="separate"/>
      </w:r>
      <w:r w:rsidRPr="0008241C">
        <w:rPr>
          <w:noProof/>
          <w:sz w:val="22"/>
          <w:szCs w:val="22"/>
        </w:rPr>
        <w:t>(Oldfield, 2003)</w:t>
      </w:r>
      <w:r w:rsidRPr="0008241C">
        <w:rPr>
          <w:sz w:val="22"/>
          <w:szCs w:val="22"/>
        </w:rPr>
        <w:fldChar w:fldCharType="end"/>
      </w:r>
      <w:r w:rsidRPr="0008241C">
        <w:rPr>
          <w:sz w:val="22"/>
          <w:szCs w:val="22"/>
        </w:rPr>
        <w:t xml:space="preserve">. Anthropogenic climate change and transboundary atmospheric pollution is a second example of transboundary environmental challenges that need stronger regional cooperation (see Section 1.4.2, and Chapter 4). </w:t>
      </w:r>
    </w:p>
    <w:p w14:paraId="57185B09" w14:textId="77777777" w:rsidR="00A01204" w:rsidRPr="0008241C" w:rsidRDefault="00A01204" w:rsidP="00A01204">
      <w:pPr>
        <w:rPr>
          <w:sz w:val="22"/>
          <w:szCs w:val="22"/>
        </w:rPr>
      </w:pPr>
    </w:p>
    <w:p w14:paraId="5C694A46" w14:textId="77777777" w:rsidR="00A01204" w:rsidRPr="0008241C" w:rsidRDefault="00A01204" w:rsidP="00A01204">
      <w:pPr>
        <w:rPr>
          <w:sz w:val="22"/>
          <w:szCs w:val="22"/>
        </w:rPr>
      </w:pPr>
      <w:r w:rsidRPr="0008241C">
        <w:rPr>
          <w:sz w:val="22"/>
          <w:szCs w:val="22"/>
        </w:rPr>
        <w:t xml:space="preserve">It is generally recognized that regional co-operation mechanisms can be successful in addressing issues that cannot be handled well through bilateral programmes </w:t>
      </w:r>
      <w:r w:rsidRPr="0008241C">
        <w:rPr>
          <w:sz w:val="22"/>
          <w:szCs w:val="22"/>
        </w:rPr>
        <w:fldChar w:fldCharType="begin" w:fldLock="1"/>
      </w:r>
      <w:r w:rsidRPr="0008241C">
        <w:rPr>
          <w:sz w:val="22"/>
          <w:szCs w:val="22"/>
        </w:rPr>
        <w:instrText>ADDIN CSL_CITATION {"citationItems":[{"id":"ITEM-1","itemData":{"author":[{"dropping-particle":"","family":"Kato","given":"Kazu","non-dropping-particle":"","parse-names":false,"suffix":""},{"dropping-particle":"","family":"Takahashi","given":"Wakana","non-dropping-particle":"","parse-names":false,"suffix":""}],"id":"ITEM-1","issued":{"date-parts":[["2000"]]},"number-of-pages":"14pp","title":"An Overview of Regional/Subregional Environmental Cooperation In Asia and the Pacific","type":"report"},"uris":["http://www.mendeley.com/documents/?uuid=e0a058c5-1370-45cf-9008-2c9a51c053a1"]},{"id":"ITEM-2","itemData":{"author":[{"dropping-particle":"","family":"Chaudhary","given":"R. P.","non-dropping-particle":"","parse-names":false,"suffix":""}],"container-title":"Proceedings of the Sixth National Conference on Science and Technology","id":"ITEM-2","issued":{"date-parts":[["2014"]]},"page":"96‐111","title":"Conserving biodiversity and achieving the Millennium Development Goals in Nepal","type":"paper-conference"},"uris":["http://www.mendeley.com/documents/?uuid=033e04f0-f4c9-49e3-9a2e-d280b4518f18"]}],"mendeley":{"formattedCitation":"(Chaudhary, 2014; Kato &amp; Takahashi, 2000)","plainTextFormattedCitation":"(Chaudhary, 2014; Kato &amp; Takahashi, 2000)","previouslyFormattedCitation":"(Chaudhary, 2014; Kato &amp; Takahashi, 2000)"},"properties":{"noteIndex":0},"schema":"https://github.com/citation-style-language/schema/raw/master/csl-citation.json"}</w:instrText>
      </w:r>
      <w:r w:rsidRPr="0008241C">
        <w:rPr>
          <w:sz w:val="22"/>
          <w:szCs w:val="22"/>
        </w:rPr>
        <w:fldChar w:fldCharType="separate"/>
      </w:r>
      <w:r w:rsidRPr="0008241C">
        <w:rPr>
          <w:noProof/>
          <w:sz w:val="22"/>
          <w:szCs w:val="22"/>
        </w:rPr>
        <w:t>(Chaudhary, 2014; Kato &amp; Takahashi, 2000)</w:t>
      </w:r>
      <w:r w:rsidRPr="0008241C">
        <w:rPr>
          <w:sz w:val="22"/>
          <w:szCs w:val="22"/>
        </w:rPr>
        <w:fldChar w:fldCharType="end"/>
      </w:r>
      <w:r w:rsidRPr="0008241C">
        <w:rPr>
          <w:sz w:val="22"/>
          <w:szCs w:val="22"/>
        </w:rPr>
        <w:t xml:space="preserve">. Numerous attempts have been made to set up regional and transboundary initiatives in the Asia-Pacific region, however, with mixed success (Section 1.4.2). Some of the main challenges include the lack of coordination and mistrust between governments, economic/legal/administrative disparities, different perspectives and expectations on conservation, as well as different capacities </w:t>
      </w:r>
      <w:r w:rsidRPr="0008241C">
        <w:rPr>
          <w:sz w:val="22"/>
          <w:szCs w:val="22"/>
        </w:rPr>
        <w:fldChar w:fldCharType="begin" w:fldLock="1"/>
      </w:r>
      <w:r w:rsidRPr="0008241C">
        <w:rPr>
          <w:sz w:val="22"/>
          <w:szCs w:val="22"/>
        </w:rPr>
        <w:instrText>ADDIN CSL_CITATION {"citationItems":[{"id":"ITEM-1","itemData":{"author":[{"dropping-particle":"","family":"ASEAN","given":"","non-dropping-particle":"","parse-names":false,"suffix":""}],"id":"ITEM-1","issued":{"date-parts":[["2015"]]},"title":"Environment and Forestry ASEAN Cooperation on Environment: Natural Resources and Biodiversity, Coastal &amp; Marine Environment, Transboundary Haze Pollution","type":"report"},"uris":["http://www.mendeley.com/documents/?uuid=5a8bb20f-9e44-40b6-a26a-ea9393d4b8ae"]},{"id":"ITEM-2","itemData":{"DOI":"10.1007/s10784-015-9296-3","ISSN":"1567-9764","abstract":"Intact ecosystems across jurisdictional boundaries are of growing importance as the world continues to experience the impacts of climate change. International boundaries have, however, been drawn for political rather than ecological reasons. Ecosystem components often occur in more than one nation and are consequently subject to conflicting management and land-use practices. This research integrates the legal, institutional and environmental management components of transboundary biodiversity conservation to propose a comprehensive framework for evaluating the potential effec-tiveness of transboundary conservation regimes. The paper presents twelve criteria for the effective transboundary conservation of terrestrial biodiversity. These criteria can assist in the evaluation of existing initiatives and the design of future ones. The criteria will be of increasing importance as decision-makers seek to adapt to climate change and conserve biodiversity at all scales of political organization.","author":[{"dropping-particle":"","family":"Lim","given":"Michelle","non-dropping-particle":"","parse-names":false,"suffix":""}],"container-title":"International Environmental Agreements: Politics, Law and Economics","id":"ITEM-2","issue":"6","issued":{"date-parts":[["2016","12","26"]]},"page":"797-813","title":"Governance criteria for effective transboundary biodiversity conservation","type":"article-journal","volume":"16"},"uris":["http://www.mendeley.com/documents/?uuid=65086bac-4127-38ea-a452-f2dd35f24260"]},{"id":"ITEM-3","itemData":{"author":[{"dropping-particle":"","family":"Edwardes","given":"Alexandre","non-dropping-particle":"","parse-names":false,"suffix":""}],"container-title":"NEASPEC WORKING PAPER","id":"ITEM-3","issued":{"date-parts":[["2015"]]},"number-of-pages":"1-55","title":"Transboundary Cooperation for Nature Conservation: World Trends and Ways Forward in Northeast Asia","type":"report"},"uris":["http://www.mendeley.com/documents/?uuid=f4ca13c0-1c88-48bf-9211-81affc98d6e9"]},{"id":"ITEM-4","itemData":{"DOI":"10.2305/IUCN.CH.2015.PAG.23.en","ISBN":"9782831717227","author":[{"dropping-particle":"","family":"Vasilijević","given":"Maja","non-dropping-particle":"","parse-names":false,"suffix":""},{"dropping-particle":"","family":"Zunckel","given":"Kevan","non-dropping-particle":"","parse-names":false,"suffix":""},{"dropping-particle":"","family":"Mckinney","given":"Matthew","non-dropping-particle":"","parse-names":false,"suffix":""},{"dropping-particle":"","family":"Erg","given":"Boris","non-dropping-particle":"","parse-names":false,"suffix":""},{"dropping-particle":"","family":"Schoon","given":"Michael","non-dropping-particle":"","parse-names":false,"suffix":""},{"dropping-particle":"","family":"Michel","given":"Tatjana Rosen","non-dropping-particle":"","parse-names":false,"suffix":""}],"container-title":"Best Practice Protected Area Guidelines Series No. 23","id":"ITEM-4","issue":"23","issued":{"date-parts":[["2015"]]},"number-of-pages":"xii+107","title":"Transboundary Conservation: A systematic and integrated approach","type":"book"},"uris":["http://www.mendeley.com/documents/?uuid=a182755e-0542-4ed8-8a86-2e3513c13e6b"]},{"id":"ITEM-5","itemData":{"author":[{"dropping-particle":"","family":"Parks for the Planet Forum","given":"","non-dropping-particle":"","parse-names":false,"suffix":""}],"container-title":"Salzburg Global Seminar","editor":[{"dropping-particle":"","family":"Odenigbo","given":"Chúk","non-dropping-particle":"","parse-names":false,"suffix":""}],"id":"ITEM-5","issued":{"date-parts":[["2016"]]},"publisher-place":"Salzburg","title":"Session 571 The Next Frontier: Transboundary Cooperation for Biodiversity and Peace Report","type":"paper-conference"},"uris":["http://www.mendeley.com/documents/?uuid=1c12acb9-071c-485f-85c0-c8842f9fe94e"]}],"mendeley":{"formattedCitation":"(ASEAN, 2015; Edwardes, 2015; Lim, 2016; Parks for the Planet Forum, 2016; Vasilijević &lt;i&gt;et al.&lt;/i&gt;, 2015)","plainTextFormattedCitation":"(ASEAN, 2015; Edwardes, 2015; Lim, 2016; Parks for the Planet Forum, 2016; Vasilijević et al., 2015)","previouslyFormattedCitation":"(ASEAN, 2015; Edwardes, 2015; Lim, 2016; Parks for the Planet Forum, 2016; Vasilijević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SEAN, 2015; Edwardes, 2015; Lim, 2016; Parks for the Planet Forum, 2016; Vasilijević </w:t>
      </w:r>
      <w:r w:rsidRPr="0008241C">
        <w:rPr>
          <w:i/>
          <w:noProof/>
          <w:sz w:val="22"/>
          <w:szCs w:val="22"/>
        </w:rPr>
        <w:t>et al.</w:t>
      </w:r>
      <w:r w:rsidRPr="0008241C">
        <w:rPr>
          <w:noProof/>
          <w:sz w:val="22"/>
          <w:szCs w:val="22"/>
        </w:rPr>
        <w:t>, 2015)</w:t>
      </w:r>
      <w:r w:rsidRPr="0008241C">
        <w:rPr>
          <w:sz w:val="22"/>
          <w:szCs w:val="22"/>
        </w:rPr>
        <w:fldChar w:fldCharType="end"/>
      </w:r>
      <w:r w:rsidRPr="0008241C">
        <w:rPr>
          <w:rFonts w:eastAsia="Calibri"/>
          <w:kern w:val="2"/>
          <w:sz w:val="22"/>
          <w:szCs w:val="22"/>
          <w:lang w:eastAsia="ja-JP"/>
        </w:rPr>
        <w:t>. All of the above</w:t>
      </w:r>
      <w:r w:rsidRPr="0008241C">
        <w:rPr>
          <w:sz w:val="22"/>
          <w:szCs w:val="22"/>
        </w:rPr>
        <w:t xml:space="preserve"> can collectively curtail the effectiveness of regional co-operation mechanisms. </w:t>
      </w:r>
    </w:p>
    <w:p w14:paraId="4E534FBF" w14:textId="77777777" w:rsidR="00A01204" w:rsidRPr="0008241C" w:rsidRDefault="00A01204" w:rsidP="00A01204">
      <w:pPr>
        <w:rPr>
          <w:sz w:val="22"/>
          <w:szCs w:val="22"/>
        </w:rPr>
      </w:pPr>
    </w:p>
    <w:p w14:paraId="6D2736F0" w14:textId="191D8DD1" w:rsidR="00A01204" w:rsidRPr="0008241C" w:rsidRDefault="00A01204" w:rsidP="00A01204">
      <w:pPr>
        <w:rPr>
          <w:sz w:val="22"/>
          <w:szCs w:val="22"/>
        </w:rPr>
      </w:pPr>
      <w:r w:rsidRPr="0008241C">
        <w:rPr>
          <w:sz w:val="22"/>
          <w:szCs w:val="22"/>
        </w:rPr>
        <w:lastRenderedPageBreak/>
        <w:t xml:space="preserve">A third major challenge are the pervasive inequalities in the Asia-Pacific region, related to poverty, gender, and exclusion of local and indigenous communities (Section 1.1.3-.1.1.4). The inclusion of marginalized groups especially women, and indigenous and poor communities, is particularly critical for the sustainable management of ecosystems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6"]]},"publisher-place":"Nairobi, Kenya","title":"Global Gender and Environment Outlook","type":"report"},"uris":["http://www.mendeley.com/documents/?uuid=05d95df2-7082-41fe-9b4d-24b971099dd5"]},{"id":"ITEM-2","itemData":{"ISSN":"1877-3435","author":[{"dropping-particle":"","family":"Lele","given":"Sharachchandra","non-dropping-particle":"","parse-names":false,"suffix":""},{"dropping-particle":"","family":"Wilshusen","given":"Peter","non-dropping-particle":"","parse-names":false,"suffix":""},{"dropping-particle":"","family":"Brockington","given":"Dan","non-dropping-particle":"","parse-names":false,"suffix":""},{"dropping-particle":"","family":"Seidler","given":"Reinmar","non-dropping-particle":"","parse-names":false,"suffix":""},{"dropping-particle":"","family":"Bawa","given":"Kamaljit","non-dropping-particle":"","parse-names":false,"suffix":""}],"container-title":"Current Opinion in Environmental Sustainability","id":"ITEM-2","issue":"1","issued":{"date-parts":[["2010"]]},"page":"94-100","publisher":"Elsevier","title":"Beyond exclusion: alternative approaches to biodiversity conservation in the developing tropics","type":"article-journal","volume":"2"},"uris":["http://www.mendeley.com/documents/?uuid=033dd0be-c756-427d-a6c6-6e2583a3fb0b"]}],"mendeley":{"formattedCitation":"(Lele &lt;i&gt;et al.&lt;/i&gt;, 2010; UNEP, 2016b)","plainTextFormattedCitation":"(Lele et al., 2010; UNEP, 2016b)","previouslyFormattedCitation":"(Lele &lt;i&gt;et al.&lt;/i&gt;, 2010; UNEP, 2016b)"},"properties":{"noteIndex":0},"schema":"https://github.com/citation-style-language/schema/raw/master/csl-citation.json"}</w:instrText>
      </w:r>
      <w:r w:rsidRPr="0008241C">
        <w:rPr>
          <w:sz w:val="22"/>
          <w:szCs w:val="22"/>
        </w:rPr>
        <w:fldChar w:fldCharType="separate"/>
      </w:r>
      <w:r w:rsidRPr="0008241C">
        <w:rPr>
          <w:noProof/>
          <w:sz w:val="22"/>
          <w:szCs w:val="22"/>
        </w:rPr>
        <w:t xml:space="preserve">(Lele </w:t>
      </w:r>
      <w:r w:rsidRPr="0008241C">
        <w:rPr>
          <w:i/>
          <w:noProof/>
          <w:sz w:val="22"/>
          <w:szCs w:val="22"/>
        </w:rPr>
        <w:t>et al.</w:t>
      </w:r>
      <w:r w:rsidRPr="0008241C">
        <w:rPr>
          <w:noProof/>
          <w:sz w:val="22"/>
          <w:szCs w:val="22"/>
        </w:rPr>
        <w:t>, 2010; UNEP, 2016b)</w:t>
      </w:r>
      <w:r w:rsidRPr="0008241C">
        <w:rPr>
          <w:sz w:val="22"/>
          <w:szCs w:val="22"/>
        </w:rPr>
        <w:fldChar w:fldCharType="end"/>
      </w:r>
      <w:r w:rsidRPr="0008241C">
        <w:rPr>
          <w:sz w:val="22"/>
          <w:szCs w:val="22"/>
        </w:rPr>
        <w:t xml:space="preserve">. However, closing the gender and poverty gaps in the Asia-Pacific region is a multi-faceted challenge. Evidence from different countries indicates that securing tenure, commercializing wisely non-timber forest products, and carefully implementing social forestry, agro-forestry, Payment for Ecosystem Services (PES) schemes (including </w:t>
      </w:r>
      <w:r w:rsidR="00F97E02">
        <w:rPr>
          <w:sz w:val="22"/>
          <w:szCs w:val="22"/>
        </w:rPr>
        <w:t>REDD-plus</w:t>
      </w:r>
      <w:r w:rsidRPr="0008241C">
        <w:rPr>
          <w:sz w:val="22"/>
          <w:szCs w:val="22"/>
        </w:rPr>
        <w:t xml:space="preserve">), can help close some of these gaps and have positive biodiversity outcomes at the same time </w:t>
      </w:r>
      <w:r w:rsidRPr="0008241C">
        <w:rPr>
          <w:sz w:val="22"/>
          <w:szCs w:val="22"/>
        </w:rPr>
        <w:fldChar w:fldCharType="begin" w:fldLock="1"/>
      </w:r>
      <w:r w:rsidRPr="0008241C">
        <w:rPr>
          <w:sz w:val="22"/>
          <w:szCs w:val="22"/>
        </w:rPr>
        <w:instrText>ADDIN CSL_CITATION {"citationItems":[{"id":"ITEM-1","itemData":{"author":[{"dropping-particle":"","family":"Razal","given":"Ramon A.","non-dropping-particle":"","parse-names":false,"suffix":""}],"id":"ITEM-1","issued":{"date-parts":[["2016"]]},"title":"Early analysis report on \"Impact of the asean economic community (aec) on social forestry and forest products trade\"; Auhtors: Ramon A. Razal, Anna Floresca F. Firmalino, and Maria Cristina S. Guerrero; NTFP-EP","type":"report"},"uris":["http://www.mendeley.com/documents/?uuid=c3a78aad-7f37-4c9d-9bca-0e83375e5e0f"]}],"mendeley":{"formattedCitation":"(Razal, 2016)","manualFormatting":"(ADB, 2010; FPP-IIFB-SCBD, 2016; Razal, 2016)","plainTextFormattedCitation":"(Razal, 2016)","previouslyFormattedCitation":"(Razal, 2016)"},"properties":{"noteIndex":0},"schema":"https://github.com/citation-style-language/schema/raw/master/csl-citation.json"}</w:instrText>
      </w:r>
      <w:r w:rsidRPr="0008241C">
        <w:rPr>
          <w:sz w:val="22"/>
          <w:szCs w:val="22"/>
        </w:rPr>
        <w:fldChar w:fldCharType="separate"/>
      </w:r>
      <w:r w:rsidRPr="0008241C">
        <w:rPr>
          <w:noProof/>
          <w:sz w:val="22"/>
          <w:szCs w:val="22"/>
        </w:rPr>
        <w:t>(ADB, 2010; FPP-IIFB-SCBD, 2016; Razal, 2016)</w:t>
      </w:r>
      <w:r w:rsidRPr="0008241C">
        <w:rPr>
          <w:sz w:val="22"/>
          <w:szCs w:val="22"/>
        </w:rPr>
        <w:fldChar w:fldCharType="end"/>
      </w:r>
      <w:r w:rsidRPr="0008241C">
        <w:rPr>
          <w:sz w:val="22"/>
          <w:szCs w:val="22"/>
        </w:rPr>
        <w:t>.</w:t>
      </w:r>
    </w:p>
    <w:p w14:paraId="14738C40" w14:textId="77777777" w:rsidR="00A01204" w:rsidRPr="0008241C" w:rsidRDefault="00A01204" w:rsidP="00A01204">
      <w:pPr>
        <w:rPr>
          <w:sz w:val="22"/>
          <w:szCs w:val="22"/>
        </w:rPr>
      </w:pPr>
    </w:p>
    <w:p w14:paraId="2FD83EDB" w14:textId="77777777" w:rsidR="00A01204" w:rsidRPr="0008241C" w:rsidRDefault="00A01204" w:rsidP="00A01204">
      <w:pPr>
        <w:rPr>
          <w:sz w:val="22"/>
          <w:szCs w:val="22"/>
        </w:rPr>
      </w:pPr>
      <w:r w:rsidRPr="0008241C">
        <w:rPr>
          <w:sz w:val="22"/>
          <w:szCs w:val="22"/>
        </w:rPr>
        <w:t xml:space="preserve">Another challenge that is linked to all of the above is the development of multi-scale and multi-sector governance systems that engage different actors, organizations and institutions in biodiversity conservation. There are several successful experiences across the region for managing forests, protected areas, watersheds, rangelands and wetlands through participatory, community-based and multi-stakeholder approaches </w:t>
      </w:r>
      <w:r w:rsidRPr="0008241C">
        <w:rPr>
          <w:rFonts w:eastAsia="Calibri"/>
          <w:kern w:val="2"/>
          <w:sz w:val="22"/>
          <w:szCs w:val="22"/>
          <w:lang w:eastAsia="ja-JP"/>
        </w:rPr>
        <w:t xml:space="preserve">(Gilmour, 2016; Sears </w:t>
      </w:r>
      <w:r w:rsidRPr="0008241C">
        <w:rPr>
          <w:rFonts w:eastAsia="Calibri"/>
          <w:i/>
          <w:kern w:val="2"/>
          <w:sz w:val="22"/>
          <w:szCs w:val="22"/>
          <w:lang w:eastAsia="ja-JP"/>
        </w:rPr>
        <w:t>et al</w:t>
      </w:r>
      <w:r w:rsidRPr="0008241C">
        <w:rPr>
          <w:rFonts w:eastAsia="Calibri"/>
          <w:kern w:val="2"/>
          <w:sz w:val="22"/>
          <w:szCs w:val="22"/>
          <w:lang w:eastAsia="ja-JP"/>
        </w:rPr>
        <w:t xml:space="preserve">, 2017; Rasolosofosan </w:t>
      </w:r>
      <w:r w:rsidRPr="0008241C">
        <w:rPr>
          <w:rFonts w:eastAsia="Calibri"/>
          <w:i/>
          <w:kern w:val="2"/>
          <w:sz w:val="22"/>
          <w:szCs w:val="22"/>
          <w:lang w:eastAsia="ja-JP"/>
        </w:rPr>
        <w:t>et al</w:t>
      </w:r>
      <w:r w:rsidRPr="0008241C">
        <w:rPr>
          <w:rFonts w:eastAsia="Calibri"/>
          <w:kern w:val="2"/>
          <w:sz w:val="22"/>
          <w:szCs w:val="22"/>
          <w:lang w:eastAsia="ja-JP"/>
        </w:rPr>
        <w:t xml:space="preserve">, 2017;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author":[{"dropping-particle":"","family":"Dahal","given":"G R","non-dropping-particle":"","parse-names":false,"suffix":""},{"dropping-particle":"","family":"Capistrano","given":"D","non-dropping-particle":"","parse-names":false,"suffix":""}],"container-title":"International Forestry Review","id":"ITEM-1","issue":"4","issued":{"date-parts":[["2006"]]},"page":"377-394","publisher":"BioOne","title":"Forest governance and institutional structure: an ignored dimension of community based forest management in the Philippines","type":"article-journal","volume":"8"},"uris":["http://www.mendeley.com/documents/?uuid=595ba83f-c613-4de6-b91b-155361744657"]}],"mendeley":{"formattedCitation":"(Dahal &amp; Capistrano, 2006)","manualFormatting":"Dahal &amp; Capistrano, 2006;","plainTextFormattedCitation":"(Dahal &amp; Capistrano, 2006)","previouslyFormattedCitation":"(Dahal &amp; Capistrano, 2006)"},"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Dahal &amp; Capistrano, 2006;</w:t>
      </w:r>
      <w:r w:rsidRPr="0008241C">
        <w:rPr>
          <w:rFonts w:eastAsia="Calibri"/>
          <w:kern w:val="2"/>
          <w:sz w:val="22"/>
          <w:szCs w:val="22"/>
          <w:lang w:eastAsia="ja-JP"/>
        </w:rPr>
        <w:fldChar w:fldCharType="end"/>
      </w:r>
      <w:r w:rsidRPr="0008241C">
        <w:rPr>
          <w:rFonts w:eastAsia="Calibri"/>
          <w:kern w:val="2"/>
          <w:sz w:val="22"/>
          <w:szCs w:val="22"/>
          <w:lang w:eastAsia="ja-JP"/>
        </w:rPr>
        <w:t xml:space="preserve">  RECOFTC, 2013;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author":[{"dropping-particle":"","family":"Ojha","given":"Hemant R","non-dropping-particle":"","parse-names":false,"suffix":""},{"dropping-particle":"","family":"Subedi","given":"B","non-dropping-particle":"","parse-names":false,"suffix":""},{"dropping-particle":"","family":"Dhungana","given":"H","non-dropping-particle":"","parse-names":false,"suffix":""},{"dropping-particle":"","family":"Paudel","given":"D","non-dropping-particle":"","parse-names":false,"suffix":""}],"container-title":"Conference on “Environmental Governance and Democracy,” May","id":"ITEM-1","issued":{"date-parts":[["2008"]]},"page":"10-11","title":"Citizen participation in forest governance: Insights from community forestry in Nepal","type":"paper-conference"},"uris":["http://www.mendeley.com/documents/?uuid=fe7e9a45-22f5-481c-8897-83d536bc98ff"]}],"mendeley":{"formattedCitation":"(Ojha &lt;i&gt;et al.&lt;/i&gt;, 2008)","manualFormatting":"Ojha, Subedi, Dhungana, &amp; Paudel, 2008","plainTextFormattedCitation":"(Ojha et al., 2008)","previouslyFormattedCitation":"(Ojha &lt;i&gt;et al.&lt;/i&gt;, 2008)"},"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Ojha, Subedi, Dhungana, &amp; Paudel, 2008</w:t>
      </w:r>
      <w:r w:rsidRPr="0008241C">
        <w:rPr>
          <w:rFonts w:eastAsia="Calibri"/>
          <w:kern w:val="2"/>
          <w:sz w:val="22"/>
          <w:szCs w:val="22"/>
          <w:lang w:eastAsia="ja-JP"/>
        </w:rPr>
        <w:fldChar w:fldCharType="end"/>
      </w:r>
      <w:r w:rsidRPr="0008241C">
        <w:rPr>
          <w:rFonts w:eastAsia="Calibri"/>
          <w:kern w:val="2"/>
          <w:sz w:val="22"/>
          <w:szCs w:val="22"/>
          <w:lang w:eastAsia="ja-JP"/>
        </w:rPr>
        <w:t xml:space="preserve">;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DOI":"https://doi.org/10.1016/j.foreco.2011.05.034","ISSN":"0378-1127","abstract":"Abstract This paper assesses the role of protected and community managed forests for the long term maintenance of forest cover in the tropics. Through a meta-analysis of published case-studies, we compare land use/cover change data for these two broad types of forest management and assess their performance in maintaining forest cover. Case studies included 40 protected areas and 33 community managed forests from the peer reviewed literature. A statistical comparison of annual deforestation rates and a Qualitative Comparative Analysis were conducted. We found that as a whole, community managed forests presented lower and less variable annual deforestation rates than protected forests. We consider that a more resilient and robust forest conservation strategy should encompass a regional vision with different land use types in which social and economic needs of local inhabitants, as well as tenure rights and local capacities, are recognized. Further research for understanding institutional arrangements that derive from local governance in favor of tropical forest conservation is recommended.","author":[{"dropping-particle":"","family":"Porter-Bolland","given":"Luciana","non-dropping-particle":"","parse-names":false,"suffix":""},{"dropping-particle":"","family":"Ellis","given":"Edward A","non-dropping-particle":"","parse-names":false,"suffix":""},{"dropping-particle":"","family":"Guariguata","given":"Manuel R","non-dropping-particle":"","parse-names":false,"suffix":""},{"dropping-particle":"","family":"Ruiz-Mallén","given":"Isabel","non-dropping-particle":"","parse-names":false,"suffix":""},{"dropping-particle":"","family":"Negrete-Yankelevich","given":"Simoneta","non-dropping-particle":"","parse-names":false,"suffix":""},{"dropping-particle":"","family":"Reyes-García","given":"Victoria","non-dropping-particle":"","parse-names":false,"suffix":""}],"container-title":"Forest Ecology and Management","id":"ITEM-1","issue":"Supplement C","issued":{"date-parts":[["2012"]]},"page":"6-17","title":"Community managed forests and forest protected areas: An assessment of their conservation effectiveness across the tropics","type":"article-journal","volume":"268"},"uris":["http://www.mendeley.com/documents/?uuid=02a597d2-591a-48fb-a0ea-9f3dc77780f8"]}],"mendeley":{"formattedCitation":"(Porter-Bolland &lt;i&gt;et al.&lt;/i&gt;, 2012)","manualFormatting":"Porter-Bolland et al., 2012","plainTextFormattedCitation":"(Porter-Bolland et al., 2012)","previouslyFormattedCitation":"(Porter-Bolland &lt;i&gt;et al.&lt;/i&gt;, 2012)"},"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 xml:space="preserve">Porter-Bolland </w:t>
      </w:r>
      <w:r w:rsidRPr="0008241C">
        <w:rPr>
          <w:rFonts w:eastAsia="Calibri"/>
          <w:i/>
          <w:noProof/>
          <w:kern w:val="2"/>
          <w:sz w:val="22"/>
          <w:szCs w:val="22"/>
          <w:lang w:eastAsia="ja-JP"/>
        </w:rPr>
        <w:t>et al</w:t>
      </w:r>
      <w:r w:rsidRPr="0008241C">
        <w:rPr>
          <w:rFonts w:eastAsia="Calibri"/>
          <w:noProof/>
          <w:kern w:val="2"/>
          <w:sz w:val="22"/>
          <w:szCs w:val="22"/>
          <w:lang w:eastAsia="ja-JP"/>
        </w:rPr>
        <w:t>., 2012</w:t>
      </w:r>
      <w:r w:rsidRPr="0008241C">
        <w:rPr>
          <w:rFonts w:eastAsia="Calibri"/>
          <w:kern w:val="2"/>
          <w:sz w:val="22"/>
          <w:szCs w:val="22"/>
          <w:lang w:eastAsia="ja-JP"/>
        </w:rPr>
        <w:fldChar w:fldCharType="end"/>
      </w:r>
      <w:r w:rsidRPr="0008241C">
        <w:rPr>
          <w:rFonts w:eastAsia="Calibri"/>
          <w:kern w:val="2"/>
          <w:sz w:val="22"/>
          <w:szCs w:val="22"/>
          <w:lang w:eastAsia="ja-JP"/>
        </w:rPr>
        <w:t xml:space="preserve">;). Participatory decision-making and the equitable sharing of benefits from natural resources has provided positive biodiversity outcomes in several parts of the region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BN":"1136474862","author":[{"dropping-particle":"","family":"Boef","given":"Walter Simon","non-dropping-particle":"de","parse-names":false,"suffix":""},{"dropping-particle":"","family":"Subedi","given":"Abishkar","non-dropping-particle":"","parse-names":false,"suffix":""},{"dropping-particle":"","family":"Peroni","given":"Nivaldo","non-dropping-particle":"","parse-names":false,"suffix":""},{"dropping-particle":"","family":"Thijssen","given":"Marja","non-dropping-particle":"","parse-names":false,"suffix":""},{"dropping-particle":"","family":"O'Keeffe","given":"Elizabeth","non-dropping-particle":"","parse-names":false,"suffix":""}],"id":"ITEM-1","issued":{"date-parts":[["2013"]]},"publisher":"Routledge","title":"Community Biodiversity Management: Promoting resilience and the conservation of plant genetic resources","type":"book"},"uris":["http://www.mendeley.com/documents/?uuid=2293b25a-a95a-4d82-88a1-b23fc29edf75"]}],"mendeley":{"formattedCitation":"(de Boef &lt;i&gt;et al.&lt;/i&gt;, 2013)","plainTextFormattedCitation":"(de Boef et al., 2013)","previouslyFormattedCitation":"(de Boef &lt;i&gt;et al.&lt;/i&gt;, 2013)"},"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 xml:space="preserve">(de Boef </w:t>
      </w:r>
      <w:r w:rsidRPr="0008241C">
        <w:rPr>
          <w:rFonts w:eastAsia="Calibri"/>
          <w:i/>
          <w:noProof/>
          <w:kern w:val="2"/>
          <w:sz w:val="22"/>
          <w:szCs w:val="22"/>
          <w:lang w:eastAsia="ja-JP"/>
        </w:rPr>
        <w:t>et al.</w:t>
      </w:r>
      <w:r w:rsidRPr="0008241C">
        <w:rPr>
          <w:rFonts w:eastAsia="Calibri"/>
          <w:noProof/>
          <w:kern w:val="2"/>
          <w:sz w:val="22"/>
          <w:szCs w:val="22"/>
          <w:lang w:eastAsia="ja-JP"/>
        </w:rPr>
        <w:t>, 2013)</w:t>
      </w:r>
      <w:r w:rsidRPr="0008241C">
        <w:rPr>
          <w:rFonts w:eastAsia="Calibri"/>
          <w:kern w:val="2"/>
          <w:sz w:val="22"/>
          <w:szCs w:val="22"/>
          <w:lang w:eastAsia="ja-JP"/>
        </w:rPr>
        <w:fldChar w:fldCharType="end"/>
      </w:r>
      <w:r w:rsidRPr="0008241C">
        <w:rPr>
          <w:rFonts w:eastAsia="Calibri"/>
          <w:kern w:val="2"/>
          <w:sz w:val="22"/>
          <w:szCs w:val="22"/>
          <w:lang w:eastAsia="ja-JP"/>
        </w:rPr>
        <w:t>. Community-based approaches are also important in transboundary and ridge-to-reef cooperation initiatives, especially considering the need for multiple sources of knowledge and good practices from member countries (Chaudhary, 2014). Such</w:t>
      </w:r>
      <w:r w:rsidRPr="0008241C">
        <w:rPr>
          <w:sz w:val="22"/>
          <w:szCs w:val="22"/>
        </w:rPr>
        <w:t xml:space="preserve"> multi-stakeholder approaches can facilitate striking a balance between conservation and socioeconomic development </w:t>
      </w:r>
      <w:r w:rsidRPr="0008241C">
        <w:rPr>
          <w:sz w:val="22"/>
          <w:szCs w:val="22"/>
        </w:rPr>
        <w:fldChar w:fldCharType="begin" w:fldLock="1"/>
      </w:r>
      <w:r w:rsidRPr="0008241C">
        <w:rPr>
          <w:sz w:val="22"/>
          <w:szCs w:val="22"/>
        </w:rPr>
        <w:instrText>ADDIN CSL_CITATION {"citationItems":[{"id":"ITEM-1","itemData":{"DOI":"10.1111/j.1523-1739.2010.01448.x","author":[{"dropping-particle":"","family":"Laurance","given":"William F","non-dropping-particle":"","parse-names":false,"suffix":""},{"dropping-particle":"","family":"Koh","given":"Lian P","non-dropping-particle":"","parse-names":false,"suffix":""},{"dropping-particle":"","family":"Butler","given":"Rhett","non-dropping-particle":"","parse-names":false,"suffix":""},{"dropping-particle":"","family":"Sodhi","given":"Navjot S","non-dropping-particle":"","parse-names":false,"suffix":""},{"dropping-particle":"","family":"Bradshaw","given":"Corey J A","non-dropping-particle":"","parse-names":false,"suffix":""},{"dropping-particle":"","family":"Neidel","given":"J David","non-dropping-particle":"","parse-names":false,"suffix":""},{"dropping-particle":"","family":"Consunji","given":"Hazel","non-dropping-particle":"","parse-names":false,"suffix":""},{"dropping-particle":"","family":"Mateo Vega","given":"Javier","non-dropping-particle":"","parse-names":false,"suffix":""}],"container-title":"Conservation biology : the journal of the Society for Conservation Biology","id":"ITEM-1","issue":"2","issued":{"date-parts":[["2010","4"]]},"page":"377-381","title":"Improving the performance of the Roundtable on Sustainable Palm Oil for nature conservation.","type":"article-journal","volume":"24"},"uris":["http://www.mendeley.com/documents/?uuid=188a75b9-a4fc-448c-9e1e-7af235420cee"]},{"id":"ITEM-2","itemData":{"DOI":"http://dx.doi.org/10.1016/j.ecoser.2014.12.012","ISSN":"2212-0416","author":[{"dropping-particle":"","family":"Leimona","given":"Beria","non-dropping-particle":"","parse-names":false,"suffix":""},{"dropping-particle":"","family":"Noordwijk","given":"Meine","non-dropping-particle":"van","parse-names":false,"suffix":""},{"dropping-particle":"","family":"Groot","given":"Rudolf","non-dropping-particle":"de","parse-names":false,"suffix":""},{"dropping-particle":"","family":"Leemans","given":"Rik","non-dropping-particle":"","parse-names":false,"suffix":""}],"container-title":"Ecosystem Services","id":"ITEM-2","issued":{"date-parts":[["2015"]]},"page":"16-28","publisher":"Elsevier","title":"Fairly efficient, efficiently fair: Lessons from designing and testing payment schemes for ecosystem services in Asia","type":"article-journal","volume":"12"},"uris":["http://www.mendeley.com/documents/?uuid=87429add-cc75-4c55-a921-535908d4552b"]}],"mendeley":{"formattedCitation":"(Laurance &lt;i&gt;et al.&lt;/i&gt;, 2010; Leimona, van Noordwijk, &lt;i&gt;et al.&lt;/i&gt;, 2015)","plainTextFormattedCitation":"(Laurance et al., 2010; Leimona, van Noordwijk, et al., 2015)","previouslyFormattedCitation":"(Laurance &lt;i&gt;et al.&lt;/i&gt;, 2010; Leimona, van Noordwij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aurance </w:t>
      </w:r>
      <w:r w:rsidRPr="0008241C">
        <w:rPr>
          <w:i/>
          <w:noProof/>
          <w:sz w:val="22"/>
          <w:szCs w:val="22"/>
        </w:rPr>
        <w:t>et al.</w:t>
      </w:r>
      <w:r w:rsidRPr="0008241C">
        <w:rPr>
          <w:noProof/>
          <w:sz w:val="22"/>
          <w:szCs w:val="22"/>
        </w:rPr>
        <w:t xml:space="preserve">, 2010; Leimona, van Noordwij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but would require effective participation especially from indigenous peoples and local communities (Chaudhary, 2014). Other, major impediments include the lack of enabling policies, regulatory mechanisms and technical capacity of the institutions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abstract":"In recent years, landscape approach has gained popularity for integrating conservation and development. However, the debate whether to prioritize development or conservation is still ongoing because fighting poverty and hunger can sometimes come at the cost of conservation, especially in Hindu Kush Himalayas (HKH) countries. Any efforts undertaken unilaterally neglecting the transboundary nature of the issues may exacerbate socio-political and economic instability, and security threats. Therefore, the governments need to collaborate for harmonising their policies and integrating environmental concerns into development policies. Though appealing and necessary, these are challenging tasks, mainly because trade-offs occur while reconciling heterogeneous interests and values.\n\nIn this context, the paper explores possible ways to integrate conservation and development in transboundary landscapes of HKH region based on review of various documents across the region. Acknowledging trade-offs for achieving twin goals sets the stage for negotiation and collaboration amongst multiple stakeholders to draw agreements on particular strategies. The strategies include engaging stakeholders and political organizations at different scales, their capacity building, establishing nested collaborative structures, strengthening existing institutions and institutional linkages within and across international borders, developing market based incentives for local communities, building trust amongst stakeholders and partnerships with the private sectors.","author":[{"dropping-particle":"","family":"Pasakhala","given":"Binaya","non-dropping-particle":"","parse-names":false,"suffix":""},{"dropping-particle":"","family":"Rucha","given":"Ghate","non-dropping-particle":"","parse-names":false,"suffix":""},{"dropping-particle":"","family":"Kotru","given":"Rajan","non-dropping-particle":"","parse-names":false,"suffix":""}],"id":"ITEM-1","issued":{"date-parts":[["2017","8","2"]]},"title":"Integrating Conservation and Development in Transboundary Landscapes: Looking Back to Move Forward","type":"book"},"uris":["http://www.mendeley.com/documents/?uuid=1268a674-ed63-4584-bba7-51856e433396"]}],"mendeley":{"formattedCitation":"(Pasakhala &lt;i&gt;et al.&lt;/i&gt;, 2017)","plainTextFormattedCitation":"(Pasakhala et al., 2017)","previouslyFormattedCitation":"(Pasakhala &lt;i&gt;et al.&lt;/i&gt;, 2017)"},"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 xml:space="preserve">(Pasakhala </w:t>
      </w:r>
      <w:r w:rsidRPr="0008241C">
        <w:rPr>
          <w:rFonts w:eastAsia="Calibri"/>
          <w:i/>
          <w:noProof/>
          <w:kern w:val="2"/>
          <w:sz w:val="22"/>
          <w:szCs w:val="22"/>
          <w:lang w:eastAsia="ja-JP"/>
        </w:rPr>
        <w:t>et al.</w:t>
      </w:r>
      <w:r w:rsidRPr="0008241C">
        <w:rPr>
          <w:rFonts w:eastAsia="Calibri"/>
          <w:noProof/>
          <w:kern w:val="2"/>
          <w:sz w:val="22"/>
          <w:szCs w:val="22"/>
          <w:lang w:eastAsia="ja-JP"/>
        </w:rPr>
        <w:t>, 2017)</w:t>
      </w:r>
      <w:r w:rsidRPr="0008241C">
        <w:rPr>
          <w:rFonts w:eastAsia="Calibri"/>
          <w:kern w:val="2"/>
          <w:sz w:val="22"/>
          <w:szCs w:val="22"/>
          <w:lang w:eastAsia="ja-JP"/>
        </w:rPr>
        <w:fldChar w:fldCharType="end"/>
      </w:r>
      <w:r w:rsidRPr="0008241C">
        <w:rPr>
          <w:sz w:val="22"/>
          <w:szCs w:val="22"/>
        </w:rPr>
        <w:t>.</w:t>
      </w:r>
    </w:p>
    <w:p w14:paraId="15F0159A" w14:textId="0F46821C" w:rsidR="00A01204" w:rsidRDefault="00A01204" w:rsidP="00A01204">
      <w:pPr>
        <w:rPr>
          <w:sz w:val="22"/>
          <w:szCs w:val="22"/>
        </w:rPr>
      </w:pPr>
    </w:p>
    <w:p w14:paraId="1EFA160F" w14:textId="77777777" w:rsidR="008E22B1" w:rsidRPr="0008241C" w:rsidRDefault="008E22B1" w:rsidP="00A01204">
      <w:pPr>
        <w:rPr>
          <w:sz w:val="22"/>
          <w:szCs w:val="22"/>
        </w:rPr>
      </w:pPr>
    </w:p>
    <w:p w14:paraId="367977B5"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296" w:name="_Toc504316243"/>
      <w:bookmarkStart w:id="297" w:name="_Toc504317086"/>
      <w:bookmarkStart w:id="298" w:name="_Toc504317779"/>
      <w:bookmarkStart w:id="299" w:name="_Toc504321125"/>
      <w:r w:rsidRPr="0008241C">
        <w:rPr>
          <w:b/>
          <w:sz w:val="22"/>
          <w:szCs w:val="24"/>
        </w:rPr>
        <w:t>1.4.4.2</w:t>
      </w:r>
      <w:r w:rsidRPr="0008241C">
        <w:rPr>
          <w:b/>
          <w:sz w:val="22"/>
          <w:szCs w:val="24"/>
        </w:rPr>
        <w:tab/>
        <w:t>Emerging opportunities</w:t>
      </w:r>
      <w:bookmarkEnd w:id="296"/>
      <w:bookmarkEnd w:id="297"/>
      <w:bookmarkEnd w:id="298"/>
      <w:bookmarkEnd w:id="299"/>
      <w:r w:rsidRPr="0008241C">
        <w:rPr>
          <w:b/>
          <w:sz w:val="22"/>
          <w:szCs w:val="24"/>
        </w:rPr>
        <w:t xml:space="preserve"> </w:t>
      </w:r>
    </w:p>
    <w:p w14:paraId="6CF22E85" w14:textId="77777777" w:rsidR="00A01204" w:rsidRPr="0008241C" w:rsidRDefault="00A01204" w:rsidP="00A01204">
      <w:pPr>
        <w:rPr>
          <w:sz w:val="22"/>
          <w:szCs w:val="22"/>
        </w:rPr>
      </w:pPr>
    </w:p>
    <w:p w14:paraId="21EFA75E" w14:textId="41EAC726" w:rsidR="00A01204" w:rsidRPr="0008241C" w:rsidRDefault="00A01204" w:rsidP="00A01204">
      <w:pPr>
        <w:rPr>
          <w:sz w:val="22"/>
          <w:szCs w:val="22"/>
        </w:rPr>
      </w:pPr>
      <w:r w:rsidRPr="0008241C">
        <w:rPr>
          <w:sz w:val="22"/>
          <w:szCs w:val="22"/>
        </w:rPr>
        <w:t xml:space="preserve">Perhaps the biggest opportunity to boost biodiversity conservation in the Asia-Pacific region is to explore and enhance the synergies between the requirements of the major international environmental initiatives (Section 1.4.1-1.42). For example, the Paris Climate Agreement presents a major opportunity to boost biodiversity conservation efforts, as almost all countries in the region are signatories and have initiated steps to reduce their vulnerability to (and curb the impacts of) climate change (Section 1.4.1). To achieve this most countries in the region are currently implementing low carbon and green economic development strategies </w:t>
      </w:r>
      <w:r w:rsidRPr="0008241C">
        <w:rPr>
          <w:sz w:val="22"/>
          <w:szCs w:val="22"/>
        </w:rPr>
        <w:fldChar w:fldCharType="begin" w:fldLock="1"/>
      </w:r>
      <w:r w:rsidRPr="0008241C">
        <w:rPr>
          <w:sz w:val="22"/>
          <w:szCs w:val="22"/>
        </w:rPr>
        <w:instrText>ADDIN CSL_CITATION {"citationItems":[{"id":"ITEM-1","itemData":{"ISBN":"9789211206357","author":[{"dropping-particle":"","family":"UNESCAP","given":"","non-dropping-particle":"","parse-names":false,"suffix":""},{"dropping-particle":"","family":"ADB","given":"","non-dropping-particle":"","parse-names":false,"suffix":""},{"dropping-particle":"","family":"UNEP","given":"","non-dropping-particle":"","parse-names":false,"suffix":""}],"id":"ITEM-1","issued":{"date-parts":[["2012"]]},"title":"Green Growth, Resources and Resilience: Environmental Sustainability in Asia and the Pacific","type":"report"},"uris":["http://www.mendeley.com/documents/?uuid=2961f852-ee9e-4fb8-b286-8783de3885c5"]}],"mendeley":{"formattedCitation":"(UNESCAP &lt;i&gt;et al.&lt;/i&gt;, 2012)","plainTextFormattedCitation":"(UNESCAP et al., 2012)","previouslyFormattedCitation":"(UNESCAP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UNESCAP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see below). Some of these can have strong climate mitigation/adaptation and biodiversity conservation synergies such as </w:t>
      </w:r>
      <w:r w:rsidR="00F97E02">
        <w:rPr>
          <w:sz w:val="22"/>
          <w:szCs w:val="22"/>
        </w:rPr>
        <w:t>REDD-plus</w:t>
      </w:r>
      <w:r w:rsidRPr="0008241C">
        <w:rPr>
          <w:sz w:val="22"/>
          <w:szCs w:val="22"/>
        </w:rPr>
        <w:t xml:space="preserve"> schemes </w:t>
      </w:r>
      <w:r w:rsidRPr="0008241C">
        <w:rPr>
          <w:sz w:val="22"/>
          <w:szCs w:val="22"/>
        </w:rPr>
        <w:fldChar w:fldCharType="begin" w:fldLock="1"/>
      </w:r>
      <w:r w:rsidRPr="0008241C">
        <w:rPr>
          <w:sz w:val="22"/>
          <w:szCs w:val="22"/>
        </w:rPr>
        <w:instrText>ADDIN CSL_CITATION {"citationItems":[{"id":"ITEM-1","itemData":{"ISSN":"1757-7799","author":[{"dropping-particle":"","family":"Turnhout","given":"Esther","non-dropping-particle":"","parse-names":false,"suffix":""},{"dropping-particle":"","family":"Gupta","given":"Aarti","non-dropping-particle":"","parse-names":false,"suffix":""},{"dropping-particle":"","family":"Weatherley‐Singh","given":"Janice","non-dropping-particle":"","parse-names":false,"suffix":""},{"dropping-particle":"","family":"Vijge","given":"Marjanneke J","non-dropping-particle":"","parse-names":false,"suffix":""},{"dropping-particle":"","family":"Koning","given":"Jessica","non-dropping-particle":"De","parse-names":false,"suffix":""},{"dropping-particle":"","family":"Visseren‐Hamakers","given":"Ingrid J","non-dropping-particle":"","parse-names":false,"suffix":""},{"dropping-particle":"","family":"Herold","given":"Martin","non-dropping-particle":"","parse-names":false,"suffix":""},{"dropping-particle":"","family":"Lederer","given":"Markus","non-dropping-particle":"","parse-names":false,"suffix":""}],"container-title":"Wiley Interdisciplinary Reviews: Climate Change","id":"ITEM-1","issue":"1","issued":{"date-parts":[["2017"]]},"publisher":"Wiley Online Library","title":"Envisioning REDD+ in a post‐Paris era: between evolving expectations and current practice","type":"article-journal","volume":"8"},"uris":["http://www.mendeley.com/documents/?uuid=d49074be-6c6f-4393-a460-d7a434c16e2f"]}],"mendeley":{"formattedCitation":"(Turnhout &lt;i&gt;et al.&lt;/i&gt;, 2017)","plainTextFormattedCitation":"(Turnhout et al., 2017)","previouslyFormattedCitation":"(Turnhout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Turnhout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nd ecosystem-based adaptation </w:t>
      </w:r>
      <w:r w:rsidRPr="0008241C">
        <w:rPr>
          <w:sz w:val="22"/>
          <w:szCs w:val="22"/>
        </w:rPr>
        <w:fldChar w:fldCharType="begin" w:fldLock="1"/>
      </w:r>
      <w:r w:rsidRPr="0008241C">
        <w:rPr>
          <w:sz w:val="22"/>
          <w:szCs w:val="22"/>
        </w:rPr>
        <w:instrText>ADDIN CSL_CITATION {"citationItems":[{"id":"ITEM-1","itemData":{"abstract":"The Hindu Kush Karakoram Pamir Landscape Conservation and Development Initiative (HKPL-CDI) is a regional transboundary initiative to enhance cooperation between Afghanistan, China, Pakistan, and Tajikistan for biodiversity conservation and mountain sustainable development. The HKPL team visited China and fulfilled various purposes: (i) They conducted the HKPL review and planning meeting involving all four countries and were able to bring on board for the first time relevant participants from Afghanistan; (ii) jointly organized with Lanzhou University (LU) a two-day event on sharing rangeland resources work and presentation from potential partners; (iii) provided a platform for three NSFC-ICIMOD project participants to initiate discussions and plan their future activities; and (iv) established potential collaborations with the provincial government, bureaus, universities, and other relevant institutions from China involved in the One Belt, One Road (OBOR) initiative.","author":[{"dropping-particle":"","family":"ICIMOD","given":"","non-dropping-particle":"","parse-names":false,"suffix":""}],"id":"ITEM-1","issued":{"date-parts":[["2017"]]},"title":"Building Partnerships for Conservation and Development in HKH: Exploring Complementary Opportunities for Improving HKPL Transboundary Cooperation from One Belt, One Road Initiative, 1–12 December 2016, Lanzhou, China","type":"article-journal","volume":"2017/4"},"uris":["http://www.mendeley.com/documents/?uuid=8cc2fcab-97d7-474c-b32c-b2e54c80d102"]},{"id":"ITEM-2","itemData":{"DOI":"https://doi.org/10.1016/j.pecon.2017.05.003","ISSN":"2530-0644","abstract":"Abstract Societal adaptation to climate change requires measures that simultaneously reduce poverty, protect or restore biodiversity and ecosystem services, and remove atmospheric greenhouse gases. Ecosystem-based adaptation to climate change is the type of adaptation that aims to combine these outcomes and is particularly relevant to developing nations that safeguard most of the planetary biodiversity and healthy ecosystems. Although conceptually new, ecosystem-based adaptation is fastly gaining traction both as a research arena and as an integrated policy instrument. This paper aims to revisit this concept and to discuss the science and policy challenges faced by it. It argues that ecosystem-based adaptation is a policy mix that promotes adaptive transition, which is a step towards sustainability transitions. It faces two major challenges in promoting transitions towards adaptation and sustainability. First, research on ecosystem-based adaptation mostly takes place within the socio-ecological systems framework, which is often carried out in isolation from socio-technical systems research. It is widely recognized that both types of research should be integrated, for the benefit of science and policy-making, and the paper discusses the potential of ecosystem-based adaptation in providing such bridge. Second, there is a divide between global and local research and policy, while at local level this divide is related to the setting (e.g., coastal, urban, rural). The resulting mosaic of information lacks integration, which hinders scalability of actions and policies. Finally, I examine the opportunity for ecological and conservation scientists to interact with social, economic and political scientists on ecosystem-based adaptation research, and discuss how timely this opportunity is for Brazil.","author":[{"dropping-particle":"","family":"Scarano","given":"Fabio Rubio","non-dropping-particle":"","parse-names":false,"suffix":""}],"container-title":"Perspectives in Ecology and Conservation","id":"ITEM-2","issue":"2","issued":{"date-parts":[["2017"]]},"page":"65-73","title":"Ecosystem-based adaptation to climate change: concept, scalability and a role for conservation science","type":"article-journal","volume":"15"},"uris":["http://www.mendeley.com/documents/?uuid=ff71651b-5835-485b-997a-066cfd9e5db7"]}],"mendeley":{"formattedCitation":"(ICIMOD, 2017; Scarano, 2017)","plainTextFormattedCitation":"(ICIMOD, 2017; Scarano, 2017)","previouslyFormattedCitation":"(ICIMOD, 2017; Scarano, 2017)"},"properties":{"noteIndex":0},"schema":"https://github.com/citation-style-language/schema/raw/master/csl-citation.json"}</w:instrText>
      </w:r>
      <w:r w:rsidRPr="0008241C">
        <w:rPr>
          <w:sz w:val="22"/>
          <w:szCs w:val="22"/>
        </w:rPr>
        <w:fldChar w:fldCharType="separate"/>
      </w:r>
      <w:r w:rsidRPr="0008241C">
        <w:rPr>
          <w:noProof/>
          <w:sz w:val="22"/>
          <w:szCs w:val="22"/>
        </w:rPr>
        <w:t>(ICIMOD, 2017; Scarano, 2017)</w:t>
      </w:r>
      <w:r w:rsidRPr="0008241C">
        <w:rPr>
          <w:sz w:val="22"/>
          <w:szCs w:val="22"/>
        </w:rPr>
        <w:fldChar w:fldCharType="end"/>
      </w:r>
      <w:r w:rsidRPr="0008241C">
        <w:rPr>
          <w:sz w:val="22"/>
          <w:szCs w:val="22"/>
        </w:rPr>
        <w:t xml:space="preserve">. </w:t>
      </w:r>
    </w:p>
    <w:p w14:paraId="01F48F27" w14:textId="77777777" w:rsidR="00A01204" w:rsidRPr="0008241C" w:rsidRDefault="00A01204" w:rsidP="00A01204">
      <w:pPr>
        <w:rPr>
          <w:sz w:val="22"/>
          <w:szCs w:val="22"/>
        </w:rPr>
      </w:pPr>
    </w:p>
    <w:p w14:paraId="1E248205" w14:textId="3DA34DB2" w:rsidR="00A01204" w:rsidRPr="0008241C" w:rsidRDefault="00A01204" w:rsidP="00A01204">
      <w:pPr>
        <w:rPr>
          <w:sz w:val="22"/>
          <w:szCs w:val="22"/>
        </w:rPr>
      </w:pPr>
      <w:r w:rsidRPr="0008241C">
        <w:rPr>
          <w:sz w:val="22"/>
          <w:szCs w:val="22"/>
        </w:rPr>
        <w:t xml:space="preserve">A second opportunity is the proliferation of broader low-carbon efforts and green growth policies across the resion (Section 1.4.1) </w:t>
      </w:r>
      <w:r w:rsidRPr="0008241C">
        <w:rPr>
          <w:sz w:val="22"/>
          <w:szCs w:val="22"/>
        </w:rPr>
        <w:fldChar w:fldCharType="begin" w:fldLock="1"/>
      </w:r>
      <w:r w:rsidRPr="0008241C">
        <w:rPr>
          <w:sz w:val="22"/>
          <w:szCs w:val="22"/>
        </w:rPr>
        <w:instrText>ADDIN CSL_CITATION {"citationItems":[{"id":"ITEM-1","itemData":{"ISBN":"9789211206357","author":[{"dropping-particle":"","family":"UNESCAP","given":"","non-dropping-particle":"","parse-names":false,"suffix":""},{"dropping-particle":"","family":"ADB","given":"","non-dropping-particle":"","parse-names":false,"suffix":""},{"dropping-particle":"","family":"UNEP","given":"","non-dropping-particle":"","parse-names":false,"suffix":""}],"id":"ITEM-1","issued":{"date-parts":[["2012"]]},"title":"Green Growth, Resources and Resilience: Environmental Sustainability in Asia and the Pacific","type":"report"},"uris":["http://www.mendeley.com/documents/?uuid=2961f852-ee9e-4fb8-b286-8783de3885c5"]},{"id":"ITEM-2","itemData":{"author":[{"dropping-particle":"","family":"WWF","given":"","non-dropping-particle":"","parse-names":false,"suffix":""}],"container-title":"WWF","id":"ITEM-2","issued":{"date-parts":[["2014"]]},"publisher-place":"Gland, Switzerland","title":"Green Growth in the Greater Mekong Subregion","type":"report"},"uris":["http://www.mendeley.com/documents/?uuid=932978bf-fe52-4f2c-9419-69e0ad455f20"]},{"id":"ITEM-3","itemData":{"URL":"https://www.adb.org/projects/40253-012/main#project-pds-collapse","accessed":{"date-parts":[["2017","2","24"]]},"author":[{"dropping-particle":"","family":"ADB","given":"","non-dropping-particle":"","parse-names":false,"suffix":""}],"id":"ITEM-3","issued":{"date-parts":[["2017"]]},"title":"Regional: Greater Mekong Subregion Biodiversity Conservation Corridors Project","type":"webpage"},"uris":["http://www.mendeley.com/documents/?uuid=b2ea6a07-9975-48a5-83a4-7f5ac01760b0"]},{"id":"ITEM-4","itemData":{"ISBN":"978-0-470-67324-9","ISSN":"1118326210","abstract":"The paper explores the concept of ‘green growth’ as it has emerged in international policy discourse over recent years. Identifying the core meaning of the concept and sister terms such as ‘green economy’, it relates green growth to the prior concept of sustainable development. The paper distinguishes between a ‘standard’ version of green growth which asserts the long-run economic benefit of environmental protection and a ‘strong’ interpretation which claims, more boldly, that environmental policy can be a driver for growth. Three different forms of this claim are identified and the evidence for them surveyed. The first is a Keynesian argument for short-term ‘green stimulus’ in times of recession. Second, a revision of standard growth theory identifies the contribution made to growth by investment in natural capital and the correction of a variety of market failures through environmental policy. Third, the theories of comparative advantage and long waves of capitalism emphasise the importance of technological innovation in generating growth. The paper offers some conclusions on the political economy of green growth and how likely it is to succeed in increasing the priority given to environmental policy. Key","author":[{"dropping-particle":"","family":"Jacobs","given":"Michael","non-dropping-particle":"","parse-names":false,"suffix":""}],"chapter-number":"12","collection-title":"Centre for Climate Change Economics and Policy Working Paper","container-title":"The Hanbook of Global Climate and Environment Policy","editor":[{"dropping-particle":"","family":"Falkner","given":"Robert","non-dropping-particle":"","parse-names":false,"suffix":""}],"id":"ITEM-4","issued":{"date-parts":[["2013"]]},"page":"197-214","publisher":"John Wiley &amp; Sons, Inc.","publisher-place":"Oxford, UK","title":"Green Growth","type":"chapter"},"uris":["http://www.mendeley.com/documents/?uuid=e9226337-0e52-45b4-bcc0-e7a26bb220c2"]}],"mendeley":{"formattedCitation":"(ADB, 2017; Jacobs, 2013; UNESCAP &lt;i&gt;et al.&lt;/i&gt;, 2012; WWF, 2014)","plainTextFormattedCitation":"(ADB, 2017; Jacobs, 2013; UNESCAP et al., 2012; WWF, 2014)","previouslyFormattedCitation":"(ADB, 2017; Jacobs, 2013; UNESCAP &lt;i&gt;et al.&lt;/i&gt;, 2012; WWF, 2014)"},"properties":{"noteIndex":0},"schema":"https://github.com/citation-style-language/schema/raw/master/csl-citation.json"}</w:instrText>
      </w:r>
      <w:r w:rsidRPr="0008241C">
        <w:rPr>
          <w:sz w:val="22"/>
          <w:szCs w:val="22"/>
        </w:rPr>
        <w:fldChar w:fldCharType="separate"/>
      </w:r>
      <w:r w:rsidRPr="0008241C">
        <w:rPr>
          <w:noProof/>
          <w:sz w:val="22"/>
          <w:szCs w:val="22"/>
        </w:rPr>
        <w:t xml:space="preserve">(ADB, 2017; Jacobs, 2013; UNESCAP </w:t>
      </w:r>
      <w:r w:rsidRPr="0008241C">
        <w:rPr>
          <w:i/>
          <w:noProof/>
          <w:sz w:val="22"/>
          <w:szCs w:val="22"/>
        </w:rPr>
        <w:t>et al.</w:t>
      </w:r>
      <w:r w:rsidRPr="0008241C">
        <w:rPr>
          <w:noProof/>
          <w:sz w:val="22"/>
          <w:szCs w:val="22"/>
        </w:rPr>
        <w:t>, 2012; WWF, 2014)</w:t>
      </w:r>
      <w:r w:rsidRPr="0008241C">
        <w:rPr>
          <w:sz w:val="22"/>
          <w:szCs w:val="22"/>
        </w:rPr>
        <w:fldChar w:fldCharType="end"/>
      </w:r>
      <w:r w:rsidRPr="0008241C">
        <w:rPr>
          <w:sz w:val="22"/>
          <w:szCs w:val="22"/>
        </w:rPr>
        <w:t xml:space="preserve">. Some of the green economic practices that can have positive biodiversity/ecosystem outcomes include eco-tourism, sustainable marketing of high-value natural products, </w:t>
      </w:r>
      <w:bookmarkStart w:id="300" w:name="_Hlk495939019"/>
      <w:r w:rsidRPr="0008241C">
        <w:rPr>
          <w:sz w:val="22"/>
          <w:szCs w:val="22"/>
        </w:rPr>
        <w:t>sustainable forest management, climate smart agriculture</w:t>
      </w:r>
      <w:bookmarkEnd w:id="300"/>
      <w:r w:rsidRPr="0008241C">
        <w:rPr>
          <w:sz w:val="22"/>
          <w:szCs w:val="22"/>
        </w:rPr>
        <w:t xml:space="preserve">, </w:t>
      </w:r>
      <w:r w:rsidR="00F97E02">
        <w:rPr>
          <w:sz w:val="22"/>
          <w:szCs w:val="22"/>
        </w:rPr>
        <w:t>REDD-plus</w:t>
      </w:r>
      <w:r w:rsidRPr="0008241C">
        <w:rPr>
          <w:sz w:val="22"/>
          <w:szCs w:val="22"/>
        </w:rPr>
        <w:t xml:space="preserve">, Payment for Ecosystem Services (PES) schemes, and sustainable fishing, to name a few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1"]]},"title":"Towards a Green Economy: Pathways to Sustainable Development and Poverty Eradication","type":"report"},"uris":["http://www.mendeley.com/documents/?uuid=d95d0b5d-02d2-4644-944c-4b428d644e71"]}],"mendeley":{"formattedCitation":"(UNEP, 2011)","plainTextFormattedCitation":"(UNEP, 2011)","previouslyFormattedCitation":"(UNEP, 2011)"},"properties":{"noteIndex":0},"schema":"https://github.com/citation-style-language/schema/raw/master/csl-citation.json"}</w:instrText>
      </w:r>
      <w:r w:rsidRPr="0008241C">
        <w:rPr>
          <w:sz w:val="22"/>
          <w:szCs w:val="22"/>
        </w:rPr>
        <w:fldChar w:fldCharType="separate"/>
      </w:r>
      <w:r w:rsidRPr="0008241C">
        <w:rPr>
          <w:noProof/>
          <w:sz w:val="22"/>
          <w:szCs w:val="22"/>
        </w:rPr>
        <w:t>(UNEP, 2011)</w:t>
      </w:r>
      <w:r w:rsidRPr="0008241C">
        <w:rPr>
          <w:sz w:val="22"/>
          <w:szCs w:val="22"/>
        </w:rPr>
        <w:fldChar w:fldCharType="end"/>
      </w:r>
      <w:r w:rsidRPr="0008241C">
        <w:rPr>
          <w:sz w:val="22"/>
          <w:szCs w:val="22"/>
        </w:rPr>
        <w:t xml:space="preserve">. Several studies have also identified the large scope for promoting forest-based green economic interventions that can ultimately conserve biodiversity, but also contribute to poverty alleviation </w:t>
      </w:r>
      <w:r w:rsidRPr="0008241C">
        <w:rPr>
          <w:sz w:val="22"/>
          <w:szCs w:val="22"/>
        </w:rPr>
        <w:fldChar w:fldCharType="begin" w:fldLock="1"/>
      </w:r>
      <w:r w:rsidRPr="0008241C">
        <w:rPr>
          <w:sz w:val="22"/>
          <w:szCs w:val="22"/>
        </w:rPr>
        <w:instrText>ADDIN CSL_CITATION {"citationItems":[{"id":"ITEM-1","itemData":{"author":[{"dropping-particle":"","family":"ITTO/APNet/FAO","given":"","non-dropping-particle":"","parse-names":false,"suffix":""}],"id":"ITEM-1","issued":{"date-parts":[["2013"]]},"publisher-place":"Hainan, China","title":"Proceedings of the Workshop on Forest Products Statistics in China","type":"report"},"uris":["http://www.mendeley.com/documents/?uuid=387185c6-a58a-427f-82ca-6ac6e2677be5"]},{"id":"ITEM-2","itemData":{"author":[{"dropping-particle":"","family":"Razal","given":"Ramon A.","non-dropping-particle":"","parse-names":false,"suffix":""}],"id":"ITEM-2","issued":{"date-parts":[["2016"]]},"title":"Early analysis report on \"Impact of the asean economic community (aec) on social forestry and forest products trade\"; Auhtors: Ramon A. Razal, Anna Floresca F. Firmalino, and Maria Cristina S. Guerrero; NTFP-EP","type":"report"},"uris":["http://www.mendeley.com/documents/?uuid=c3a78aad-7f37-4c9d-9bca-0e83375e5e0f"]}],"mendeley":{"formattedCitation":"(ITTO/APNet/FAO, 2013; Razal, 2016)","plainTextFormattedCitation":"(ITTO/APNet/FAO, 2013; Razal, 2016)","previouslyFormattedCitation":"(ITTO/APNet/FAO, 2013; Razal, 2016)"},"properties":{"noteIndex":0},"schema":"https://github.com/citation-style-language/schema/raw/master/csl-citation.json"}</w:instrText>
      </w:r>
      <w:r w:rsidRPr="0008241C">
        <w:rPr>
          <w:sz w:val="22"/>
          <w:szCs w:val="22"/>
        </w:rPr>
        <w:fldChar w:fldCharType="separate"/>
      </w:r>
      <w:r w:rsidRPr="0008241C">
        <w:rPr>
          <w:noProof/>
          <w:sz w:val="22"/>
          <w:szCs w:val="22"/>
        </w:rPr>
        <w:t>(ITTO/APNet/FAO, 2013; Razal, 2016)</w:t>
      </w:r>
      <w:r w:rsidRPr="0008241C">
        <w:rPr>
          <w:sz w:val="22"/>
          <w:szCs w:val="22"/>
        </w:rPr>
        <w:fldChar w:fldCharType="end"/>
      </w:r>
      <w:r w:rsidRPr="0008241C">
        <w:rPr>
          <w:sz w:val="22"/>
          <w:szCs w:val="22"/>
        </w:rPr>
        <w:t xml:space="preserve">. However, green growth strategies evolve according to national environmental, economic and social circumstances, and investment priorities </w:t>
      </w:r>
      <w:r w:rsidRPr="0008241C">
        <w:rPr>
          <w:sz w:val="22"/>
          <w:szCs w:val="22"/>
        </w:rPr>
        <w:fldChar w:fldCharType="begin" w:fldLock="1"/>
      </w:r>
      <w:r w:rsidRPr="0008241C">
        <w:rPr>
          <w:sz w:val="22"/>
          <w:szCs w:val="22"/>
        </w:rPr>
        <w:instrText>ADDIN CSL_CITATION {"citationItems":[{"id":"ITEM-1","itemData":{"ISBN":"9789211206357","author":[{"dropping-particle":"","family":"UNESCAP","given":"","non-dropping-particle":"","parse-names":false,"suffix":""},{"dropping-particle":"","family":"ADB","given":"","non-dropping-particle":"","parse-names":false,"suffix":""},{"dropping-particle":"","family":"UNEP","given":"","non-dropping-particle":"","parse-names":false,"suffix":""}],"id":"ITEM-1","issued":{"date-parts":[["2012"]]},"title":"Green Growth, Resources and Resilience: Environmental Sustainability in Asia and the Pacific","type":"report"},"uris":["http://www.mendeley.com/documents/?uuid=2961f852-ee9e-4fb8-b286-8783de3885c5"]}],"mendeley":{"formattedCitation":"(UNESCAP &lt;i&gt;et al.&lt;/i&gt;, 2012)","manualFormatting":"(OECD, 2016; WWF, 2014)","plainTextFormattedCitation":"(UNESCAP et al., 2012)","previouslyFormattedCitation":"(UNESCAP &lt;i&gt;et al.&lt;/i&gt;, 2012)"},"properties":{"noteIndex":0},"schema":"https://github.com/citation-style-language/schema/raw/master/csl-citation.json"}</w:instrText>
      </w:r>
      <w:r w:rsidRPr="0008241C">
        <w:rPr>
          <w:sz w:val="22"/>
          <w:szCs w:val="22"/>
        </w:rPr>
        <w:fldChar w:fldCharType="separate"/>
      </w:r>
      <w:r w:rsidRPr="0008241C">
        <w:rPr>
          <w:noProof/>
          <w:sz w:val="22"/>
          <w:szCs w:val="22"/>
        </w:rPr>
        <w:t>(OECD, 2016; WWF, 2014)</w:t>
      </w:r>
      <w:r w:rsidRPr="0008241C">
        <w:rPr>
          <w:sz w:val="22"/>
          <w:szCs w:val="22"/>
        </w:rPr>
        <w:fldChar w:fldCharType="end"/>
      </w:r>
      <w:r w:rsidRPr="0008241C">
        <w:rPr>
          <w:sz w:val="22"/>
          <w:szCs w:val="22"/>
        </w:rPr>
        <w:t xml:space="preserve">. Yet, as ecosystems are often shared between countries there might be a scope for promoting green economic strategies through regional co-operation. </w:t>
      </w:r>
    </w:p>
    <w:p w14:paraId="799CABCB" w14:textId="77777777" w:rsidR="00A01204" w:rsidRPr="0008241C" w:rsidRDefault="00A01204" w:rsidP="00A01204">
      <w:pPr>
        <w:rPr>
          <w:sz w:val="22"/>
          <w:szCs w:val="22"/>
        </w:rPr>
      </w:pPr>
    </w:p>
    <w:p w14:paraId="0A778183" w14:textId="77777777" w:rsidR="00A01204" w:rsidRPr="0008241C" w:rsidRDefault="00A01204" w:rsidP="00A01204">
      <w:pPr>
        <w:rPr>
          <w:sz w:val="22"/>
          <w:szCs w:val="22"/>
        </w:rPr>
      </w:pPr>
      <w:r w:rsidRPr="0008241C">
        <w:rPr>
          <w:sz w:val="22"/>
          <w:szCs w:val="22"/>
        </w:rPr>
        <w:t xml:space="preserve">Finally, the absolute impacts of policies that promote multiple development and environmental objectives will most likely be larger in fast-growing economies such as China, India and Indonesia </w:t>
      </w:r>
      <w:r w:rsidRPr="0008241C">
        <w:rPr>
          <w:sz w:val="22"/>
          <w:szCs w:val="22"/>
        </w:rPr>
        <w:lastRenderedPageBreak/>
        <w:fldChar w:fldCharType="begin" w:fldLock="1"/>
      </w:r>
      <w:r w:rsidRPr="0008241C">
        <w:rPr>
          <w:sz w:val="22"/>
          <w:szCs w:val="22"/>
        </w:rPr>
        <w:instrText>ADDIN CSL_CITATION {"citationItems":[{"id":"ITEM-1","itemData":{"DOI":"10.1007/s11027-014-9549-4","ISBN":"1381-2386","ISSN":"1381-2386","abstract":"This paper presents a modeling comparison on how stabilization of global climate change at about 2 °C above the pre-industrial level could affect economic and energy systems development in China and India. Seven General Equilibrium (CGE) and energy system models on either the global or national scale are soft-linked and harmonized with respect to population and economic assumptions. We simulate a climate regime, based on long-term convergence of per capita carbon dioxide (CO2) emissions, starting from the emission pledges presented in the Copenhagen Accord to the United Nations Framework Convention on Climate Change and allowing full emissions trading between countries. Under the climate regime, Indian emission allowances are allowed to grow more than the Chinese allowances, due to the per capita convergence rule and the higher population growth in India. Economic and energy implications not only differ among the two countries, but also across model types. Decreased energy intensity is the most important abatement approach in the CGE models, while decreased carbon intensity is most important in the energy system models. The reduction in carbon intensity is mostly achieved through deployment of carbon capture and storage, renewable energy sources and nuclear energy. The economic impacts are generally higher in China than in India, due to higher 2010–2050 cumulative abatement in China and the fact that India can offset more of its abatement cost though international emission trading.","author":[{"dropping-particle":"","family":"Johansson","given":"Daniel J A","non-dropping-particle":"","parse-names":false,"suffix":""},{"dropping-particle":"","family":"Lucas","given":"Paul L.","non-dropping-particle":"","parse-names":false,"suffix":""},{"dropping-particle":"","family":"Weitzel","given":"Matthias","non-dropping-particle":"","parse-names":false,"suffix":""},{"dropping-particle":"","family":"Ahlgren","given":"Erik O.","non-dropping-particle":"","parse-names":false,"suffix":""},{"dropping-particle":"","family":"Bazaz","given":"A. B.","non-dropping-particle":"","parse-names":false,"suffix":""},{"dropping-particle":"","family":"Chen","given":"Wenying","non-dropping-particle":"","parse-names":false,"suffix":""},{"dropping-particle":"","family":"Elzen","given":"Michel G J","non-dropping-particle":"den","parse-names":false,"suffix":""},{"dropping-particle":"","family":"Ghosh","given":"Joydeep","non-dropping-particle":"","parse-names":false,"suffix":""},{"dropping-particle":"","family":"Grahn","given":"Maria","non-dropping-particle":"","parse-names":false,"suffix":""},{"dropping-particle":"","family":"Liang","given":"Qiao-Mei","non-dropping-particle":"","parse-names":false,"suffix":""},{"dropping-particle":"","family":"Peterson","given":"Sonja","non-dropping-particle":"","parse-names":false,"suffix":""},{"dropping-particle":"","family":"Pradhan","given":"Basanta K.","non-dropping-particle":"","parse-names":false,"suffix":""},{"dropping-particle":"","family":"Ruijven","given":"Bas J.","non-dropping-particle":"van","parse-names":false,"suffix":""},{"dropping-particle":"","family":"Shukla","given":"P. R.","non-dropping-particle":"","parse-names":false,"suffix":""},{"dropping-particle":"","family":"Vuuren","given":"Detlef P.","non-dropping-particle":"van","parse-names":false,"suffix":""},{"dropping-particle":"","family":"Wei","given":"Yi-Ming","non-dropping-particle":"","parse-names":false,"suffix":""}],"container-title":"Mitigation and Adaptation Strategies for Global Change","id":"ITEM-1","issue":"8","issued":{"date-parts":[["2015","12","28"]]},"page":"1335-1359","title":"Multi-model comparison of the economic and energy implications for China and India in an international climate regime","type":"article-journal","volume":"20"},"uris":["http://www.mendeley.com/documents/?uuid=cb67f82f-9dc5-4a93-ac28-85e1a3f3074d"]}],"mendeley":{"formattedCitation":"(Johansson &lt;i&gt;et al.&lt;/i&gt;, 2015)","plainTextFormattedCitation":"(Johansson et al., 2015)","previouslyFormattedCitation":"(Johansso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Johansso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For example, the Chinese Grain-for-Green Program (the largest reforestation effort in the world) transformed more than 15 million hectares of degraded agricultural land and 17 million hectares of barren mountainous wasteland to natural vegetation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BN":"9783319115047","author":[{"dropping-particle":"","family":"Delang","given":"Claudio O.","non-dropping-particle":"","parse-names":false,"suffix":""},{"dropping-particle":"","family":"Zhen","given":"Yuan","non-dropping-particle":"","parse-names":false,"suffix":""}],"id":"ITEM-1","issued":{"date-parts":[["2015"]]},"publisher":"Springer International Publishing","publisher-place":"Switzerland","title":"China’s Grain for Green Program: A Review of the Largest Ecological Restoration and Rural Development Program in the World","type":"book"},"uris":["http://www.mendeley.com/documents/?uuid=869c3546-671a-4555-ace2-4766379e9c64"]}],"mendeley":{"formattedCitation":"(Delang &amp; Zhen, 2015)","plainTextFormattedCitation":"(Delang &amp; Zhen, 2015)","previouslyFormattedCitation":"(Delang &amp; Zhen, 2015)"},"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Delang &amp; Zhen, 2015)</w:t>
      </w:r>
      <w:r w:rsidRPr="0008241C">
        <w:rPr>
          <w:rFonts w:eastAsia="Calibri"/>
          <w:kern w:val="2"/>
          <w:sz w:val="22"/>
          <w:szCs w:val="22"/>
          <w:lang w:eastAsia="ja-JP"/>
        </w:rPr>
        <w:fldChar w:fldCharType="end"/>
      </w:r>
      <w:r w:rsidRPr="0008241C">
        <w:rPr>
          <w:rFonts w:eastAsia="Calibri"/>
          <w:kern w:val="2"/>
          <w:sz w:val="22"/>
          <w:szCs w:val="22"/>
          <w:lang w:eastAsia="ja-JP"/>
        </w:rPr>
        <w:t>.</w:t>
      </w:r>
      <w:r w:rsidRPr="0008241C">
        <w:rPr>
          <w:sz w:val="22"/>
          <w:szCs w:val="22"/>
        </w:rPr>
        <w:t xml:space="preserve"> Although the biodiversity value of this effort is not certain, there is evidence to suggest that there were substantial ecosystem service benefits related to carbon storage and water provision </w:t>
      </w:r>
      <w:r w:rsidRPr="0008241C">
        <w:rPr>
          <w:rFonts w:eastAsia="Calibri"/>
          <w:kern w:val="2"/>
          <w:sz w:val="22"/>
          <w:szCs w:val="22"/>
          <w:lang w:eastAsia="ja-JP"/>
        </w:rPr>
        <w:fldChar w:fldCharType="begin" w:fldLock="1"/>
      </w:r>
      <w:r w:rsidRPr="0008241C">
        <w:rPr>
          <w:rFonts w:eastAsia="Calibri"/>
          <w:kern w:val="2"/>
          <w:sz w:val="22"/>
          <w:szCs w:val="22"/>
          <w:lang w:eastAsia="ja-JP"/>
        </w:rPr>
        <w:instrText>ADDIN CSL_CITATION {"citationItems":[{"id":"ITEM-1","itemData":{"ISBN":"9783319115047","author":[{"dropping-particle":"","family":"Delang","given":"Claudio O.","non-dropping-particle":"","parse-names":false,"suffix":""},{"dropping-particle":"","family":"Zhen","given":"Yuan","non-dropping-particle":"","parse-names":false,"suffix":""}],"id":"ITEM-1","issued":{"date-parts":[["2015"]]},"publisher":"Springer International Publishing","publisher-place":"Switzerland","title":"China’s Grain for Green Program: A Review of the Largest Ecological Restoration and Rural Development Program in the World","type":"book"},"uris":["http://www.mendeley.com/documents/?uuid=869c3546-671a-4555-ace2-4766379e9c64"]}],"mendeley":{"formattedCitation":"(Delang &amp; Zhen, 2015)","plainTextFormattedCitation":"(Delang &amp; Zhen, 2015)","previouslyFormattedCitation":"(Delang &amp; Zhen, 2015)"},"properties":{"noteIndex":0},"schema":"https://github.com/citation-style-language/schema/raw/master/csl-citation.json"}</w:instrText>
      </w:r>
      <w:r w:rsidRPr="0008241C">
        <w:rPr>
          <w:rFonts w:eastAsia="Calibri"/>
          <w:kern w:val="2"/>
          <w:sz w:val="22"/>
          <w:szCs w:val="22"/>
          <w:lang w:eastAsia="ja-JP"/>
        </w:rPr>
        <w:fldChar w:fldCharType="separate"/>
      </w:r>
      <w:r w:rsidRPr="0008241C">
        <w:rPr>
          <w:rFonts w:eastAsia="Calibri"/>
          <w:noProof/>
          <w:kern w:val="2"/>
          <w:sz w:val="22"/>
          <w:szCs w:val="22"/>
          <w:lang w:eastAsia="ja-JP"/>
        </w:rPr>
        <w:t>(Delang &amp; Zhen, 2015)</w:t>
      </w:r>
      <w:r w:rsidRPr="0008241C">
        <w:rPr>
          <w:rFonts w:eastAsia="Calibri"/>
          <w:kern w:val="2"/>
          <w:sz w:val="22"/>
          <w:szCs w:val="22"/>
          <w:lang w:eastAsia="ja-JP"/>
        </w:rPr>
        <w:fldChar w:fldCharType="end"/>
      </w:r>
      <w:r w:rsidRPr="0008241C">
        <w:rPr>
          <w:rFonts w:eastAsia="Calibri"/>
          <w:kern w:val="2"/>
          <w:sz w:val="22"/>
          <w:szCs w:val="22"/>
          <w:lang w:eastAsia="ja-JP"/>
        </w:rPr>
        <w:t>.</w:t>
      </w:r>
      <w:r w:rsidRPr="0008241C">
        <w:rPr>
          <w:sz w:val="22"/>
          <w:szCs w:val="22"/>
        </w:rPr>
        <w:t xml:space="preserve"> </w:t>
      </w:r>
    </w:p>
    <w:p w14:paraId="25B02E52" w14:textId="77777777" w:rsidR="00A01204" w:rsidRPr="0008241C" w:rsidRDefault="00A01204" w:rsidP="00A01204">
      <w:pPr>
        <w:rPr>
          <w:sz w:val="22"/>
          <w:szCs w:val="22"/>
        </w:rPr>
      </w:pPr>
    </w:p>
    <w:p w14:paraId="72EDCE50" w14:textId="77777777" w:rsidR="00A01204" w:rsidRPr="0008241C" w:rsidRDefault="00A01204" w:rsidP="00A01204">
      <w:pPr>
        <w:keepNext/>
        <w:keepLines/>
        <w:tabs>
          <w:tab w:val="clear" w:pos="1247"/>
          <w:tab w:val="left" w:pos="700"/>
        </w:tabs>
        <w:spacing w:before="40"/>
        <w:outlineLvl w:val="1"/>
        <w:rPr>
          <w:b/>
          <w:sz w:val="28"/>
          <w:szCs w:val="26"/>
        </w:rPr>
      </w:pPr>
      <w:bookmarkStart w:id="301" w:name="_Toc504173116"/>
      <w:bookmarkStart w:id="302" w:name="_Toc504316244"/>
      <w:bookmarkStart w:id="303" w:name="_Toc504317087"/>
      <w:bookmarkStart w:id="304" w:name="_Toc504317780"/>
      <w:bookmarkStart w:id="305" w:name="_Toc504320582"/>
      <w:bookmarkStart w:id="306" w:name="_Toc504320806"/>
      <w:bookmarkStart w:id="307" w:name="_Toc504321126"/>
      <w:bookmarkStart w:id="308" w:name="_Toc524033699"/>
      <w:r w:rsidRPr="0008241C">
        <w:rPr>
          <w:b/>
          <w:sz w:val="28"/>
          <w:szCs w:val="26"/>
        </w:rPr>
        <w:t>1.5</w:t>
      </w:r>
      <w:r w:rsidRPr="0008241C">
        <w:rPr>
          <w:b/>
          <w:sz w:val="28"/>
          <w:szCs w:val="26"/>
        </w:rPr>
        <w:tab/>
        <w:t>Structure of the Asia-Pacific Regional Assessment</w:t>
      </w:r>
      <w:bookmarkEnd w:id="301"/>
      <w:bookmarkEnd w:id="302"/>
      <w:bookmarkEnd w:id="303"/>
      <w:bookmarkEnd w:id="304"/>
      <w:bookmarkEnd w:id="305"/>
      <w:bookmarkEnd w:id="306"/>
      <w:bookmarkEnd w:id="307"/>
      <w:bookmarkEnd w:id="308"/>
    </w:p>
    <w:p w14:paraId="2810BAB1" w14:textId="77777777" w:rsidR="00A01204" w:rsidRPr="0008241C" w:rsidRDefault="00A01204" w:rsidP="00A01204">
      <w:pPr>
        <w:rPr>
          <w:sz w:val="22"/>
          <w:szCs w:val="22"/>
        </w:rPr>
      </w:pPr>
    </w:p>
    <w:p w14:paraId="24D6D3DF" w14:textId="77777777" w:rsidR="00A01204" w:rsidRPr="0008241C" w:rsidRDefault="00A01204" w:rsidP="00A01204">
      <w:pPr>
        <w:rPr>
          <w:sz w:val="22"/>
          <w:szCs w:val="22"/>
        </w:rPr>
      </w:pPr>
      <w:r w:rsidRPr="0008241C">
        <w:rPr>
          <w:sz w:val="22"/>
          <w:szCs w:val="22"/>
        </w:rPr>
        <w:t xml:space="preserve">The Asia-Pacific Regional Assessment is a collective effort among more than 120 researchers, scientists, academics and ILK holders from 27 countries from within and outside the region. Collectively the author team represents several IPBES member governments, non-governmental organizations, academic institutions and private sector companies. The author team has carefully reviewed the available evidence to provide a state-of-art assessment of biodiversity, its contribution to people, and the benefits that its conservation will have for the good quality of life of the close to 4.5 billion people of the region. </w:t>
      </w:r>
    </w:p>
    <w:p w14:paraId="608AD4FF" w14:textId="77777777" w:rsidR="00A01204" w:rsidRPr="0008241C" w:rsidRDefault="00A01204" w:rsidP="00A01204">
      <w:pPr>
        <w:rPr>
          <w:sz w:val="22"/>
          <w:szCs w:val="22"/>
        </w:rPr>
      </w:pPr>
    </w:p>
    <w:p w14:paraId="491A2350" w14:textId="77777777" w:rsidR="00A01204" w:rsidRPr="0008241C" w:rsidRDefault="00A01204" w:rsidP="00A01204">
      <w:pPr>
        <w:rPr>
          <w:sz w:val="22"/>
          <w:szCs w:val="22"/>
        </w:rPr>
      </w:pPr>
      <w:r w:rsidRPr="0008241C">
        <w:rPr>
          <w:sz w:val="22"/>
          <w:szCs w:val="22"/>
        </w:rPr>
        <w:t xml:space="preserve">This report builds on previous assessments and outlook reports, starting from the Millennium Ecosystem Assessment. It should be viewed as a building block towards the long-term goal of conserving and using sustainably the region’s rich and threatened biological and cultural diversity.  It identifies potential governance and institutional options to promote and support a more holistic approach towards achieving the CBD vision 2050 of “living in harmony with nature”. </w:t>
      </w:r>
    </w:p>
    <w:p w14:paraId="0AC98464" w14:textId="77777777" w:rsidR="00A01204" w:rsidRPr="0008241C" w:rsidRDefault="00A01204" w:rsidP="00A01204">
      <w:pPr>
        <w:rPr>
          <w:sz w:val="22"/>
          <w:szCs w:val="22"/>
        </w:rPr>
      </w:pPr>
    </w:p>
    <w:p w14:paraId="6FE89903" w14:textId="77777777" w:rsidR="00A01204" w:rsidRPr="0008241C" w:rsidRDefault="00A01204" w:rsidP="00A01204">
      <w:pPr>
        <w:rPr>
          <w:sz w:val="22"/>
          <w:szCs w:val="22"/>
        </w:rPr>
      </w:pPr>
      <w:r w:rsidRPr="0008241C">
        <w:rPr>
          <w:sz w:val="22"/>
          <w:szCs w:val="22"/>
        </w:rPr>
        <w:t xml:space="preserve">The Asia-Pacific Regional Assessment consists of six chapters organized in a logical sequence. The author team has made efforts to present the content in a coherent manner to reflect the interconnections between people and nature, as illustrated by the various components of the IPBES Conceptual Framework (Section 1.3.2).  </w:t>
      </w:r>
    </w:p>
    <w:p w14:paraId="4942FA21" w14:textId="77777777" w:rsidR="00A01204" w:rsidRPr="0008241C" w:rsidRDefault="00A01204" w:rsidP="00A01204">
      <w:pPr>
        <w:rPr>
          <w:sz w:val="22"/>
          <w:szCs w:val="22"/>
        </w:rPr>
      </w:pPr>
    </w:p>
    <w:p w14:paraId="2982AF83" w14:textId="77777777" w:rsidR="00A01204" w:rsidRPr="0008241C" w:rsidRDefault="00A01204" w:rsidP="00A01204">
      <w:pPr>
        <w:rPr>
          <w:sz w:val="22"/>
          <w:szCs w:val="22"/>
        </w:rPr>
      </w:pPr>
      <w:r w:rsidRPr="0008241C">
        <w:rPr>
          <w:b/>
          <w:sz w:val="22"/>
          <w:szCs w:val="22"/>
        </w:rPr>
        <w:t>Chapter 1</w:t>
      </w:r>
      <w:r w:rsidRPr="0008241C">
        <w:rPr>
          <w:sz w:val="22"/>
          <w:szCs w:val="22"/>
        </w:rPr>
        <w:t xml:space="preserve"> introduces the rationale, scope and the five policy relevant questions defined by the scoping report prepared by IPBES for this assessment. It also highlights the methodology for the entire assessment, and shows how it fits within the current policy discourse, regionally and globally.</w:t>
      </w:r>
    </w:p>
    <w:p w14:paraId="1594012B" w14:textId="77777777" w:rsidR="00A01204" w:rsidRPr="0008241C" w:rsidRDefault="00A01204" w:rsidP="00A01204">
      <w:pPr>
        <w:rPr>
          <w:sz w:val="22"/>
          <w:szCs w:val="22"/>
        </w:rPr>
      </w:pPr>
    </w:p>
    <w:p w14:paraId="69FD9A85" w14:textId="77777777" w:rsidR="00A01204" w:rsidRPr="0008241C" w:rsidRDefault="00A01204" w:rsidP="00A01204">
      <w:pPr>
        <w:rPr>
          <w:sz w:val="22"/>
          <w:szCs w:val="22"/>
        </w:rPr>
      </w:pPr>
      <w:r w:rsidRPr="0008241C">
        <w:rPr>
          <w:b/>
          <w:sz w:val="22"/>
          <w:szCs w:val="22"/>
        </w:rPr>
        <w:t>Chapter 2</w:t>
      </w:r>
      <w:r w:rsidRPr="0008241C">
        <w:rPr>
          <w:sz w:val="22"/>
          <w:szCs w:val="22"/>
        </w:rPr>
        <w:t xml:space="preserve"> explores the multiple conceptualizations of the Value of Nature and its material and non-material benefits to people, especially from the perspectives of indigenous people and local communities. It also quantifies, where possible, the economic values of ecosystem services and NCP. It highlights current efforts across the region to account for and capture the true value of Nature and NCP, and its contribution to good quality life.  </w:t>
      </w:r>
    </w:p>
    <w:p w14:paraId="411DE098" w14:textId="77777777" w:rsidR="00A01204" w:rsidRPr="0008241C" w:rsidRDefault="00A01204" w:rsidP="00A01204">
      <w:pPr>
        <w:rPr>
          <w:sz w:val="22"/>
          <w:szCs w:val="22"/>
        </w:rPr>
      </w:pPr>
    </w:p>
    <w:p w14:paraId="323DFFDC" w14:textId="77777777" w:rsidR="00A01204" w:rsidRPr="0008241C" w:rsidRDefault="00A01204" w:rsidP="00A01204">
      <w:pPr>
        <w:rPr>
          <w:sz w:val="22"/>
          <w:szCs w:val="22"/>
        </w:rPr>
      </w:pPr>
      <w:r w:rsidRPr="0008241C">
        <w:rPr>
          <w:b/>
          <w:sz w:val="22"/>
          <w:szCs w:val="22"/>
        </w:rPr>
        <w:t>Chapter 3</w:t>
      </w:r>
      <w:r w:rsidRPr="0008241C">
        <w:rPr>
          <w:sz w:val="22"/>
          <w:szCs w:val="22"/>
        </w:rPr>
        <w:t xml:space="preserve"> reviews the current status of biodiversity and ecosystems in the region, and presents their future trends and conditions using scientific and indigenous local knowledge. The chapter also lays out the current picture of the bio-cultural diversity in the region. </w:t>
      </w:r>
    </w:p>
    <w:p w14:paraId="0F8D7032" w14:textId="77777777" w:rsidR="00A01204" w:rsidRPr="0008241C" w:rsidRDefault="00A01204" w:rsidP="00A01204">
      <w:pPr>
        <w:rPr>
          <w:sz w:val="22"/>
          <w:szCs w:val="22"/>
        </w:rPr>
      </w:pPr>
    </w:p>
    <w:p w14:paraId="4015D667" w14:textId="77777777" w:rsidR="00A01204" w:rsidRPr="0008241C" w:rsidRDefault="00A01204" w:rsidP="00A01204">
      <w:pPr>
        <w:rPr>
          <w:sz w:val="22"/>
          <w:szCs w:val="22"/>
        </w:rPr>
      </w:pPr>
      <w:r w:rsidRPr="0008241C">
        <w:rPr>
          <w:b/>
          <w:sz w:val="22"/>
          <w:szCs w:val="22"/>
        </w:rPr>
        <w:t xml:space="preserve">Chapter 4 </w:t>
      </w:r>
      <w:r w:rsidRPr="0008241C">
        <w:rPr>
          <w:sz w:val="22"/>
          <w:szCs w:val="22"/>
        </w:rPr>
        <w:t xml:space="preserve">describes the main direct and indirect drivers of ecosystem change and biodiversity loss, including climate change, both anthropogenic and natural. It delves into the vulnerability and impacts that climate variability and change poses on the region’s biodiversity in terrestrial (rural and urban), freshwater and marine systems. It also links climate vulnerability to different adaptation measures already being practiced by indigenous peoples, local communities, and national and sub-national governments.  </w:t>
      </w:r>
    </w:p>
    <w:p w14:paraId="20CEF5A7" w14:textId="77777777" w:rsidR="00A01204" w:rsidRPr="0008241C" w:rsidRDefault="00A01204" w:rsidP="00A01204">
      <w:pPr>
        <w:rPr>
          <w:sz w:val="22"/>
          <w:szCs w:val="22"/>
        </w:rPr>
      </w:pPr>
    </w:p>
    <w:p w14:paraId="3EB2BF0A" w14:textId="77777777" w:rsidR="00A01204" w:rsidRPr="0008241C" w:rsidRDefault="00A01204" w:rsidP="00A01204">
      <w:pPr>
        <w:rPr>
          <w:sz w:val="22"/>
          <w:szCs w:val="22"/>
        </w:rPr>
      </w:pPr>
      <w:r w:rsidRPr="0008241C">
        <w:rPr>
          <w:b/>
          <w:sz w:val="22"/>
          <w:szCs w:val="22"/>
        </w:rPr>
        <w:t>Chapter 5</w:t>
      </w:r>
      <w:r w:rsidRPr="0008241C">
        <w:rPr>
          <w:sz w:val="22"/>
          <w:szCs w:val="22"/>
        </w:rPr>
        <w:t xml:space="preserve"> focuses on scenarios and models</w:t>
      </w:r>
      <w:r w:rsidRPr="0008241C">
        <w:rPr>
          <w:szCs w:val="18"/>
          <w:vertAlign w:val="superscript"/>
        </w:rPr>
        <w:footnoteReference w:id="21"/>
      </w:r>
      <w:r w:rsidRPr="0008241C">
        <w:rPr>
          <w:sz w:val="22"/>
          <w:szCs w:val="22"/>
        </w:rPr>
        <w:t xml:space="preserve"> in the context of biodiversity and ecosystem management. The chapter uses cross-scale, integrated and simulation models to explain the complex </w:t>
      </w:r>
      <w:r w:rsidRPr="0008241C">
        <w:rPr>
          <w:sz w:val="22"/>
          <w:szCs w:val="22"/>
        </w:rPr>
        <w:lastRenderedPageBreak/>
        <w:t xml:space="preserve">interactions among the different direct and indirect drivers of biodiversity loss in the Asia-Pacific region. By using different scenario archetypes, the Chapter provides relevant decision support tools to policy-makers to evaluate the different implications that the synergistic effects of drivers, policies and actions can have for biodiversity and nature’s contributions to people in different subregions of the Asia-Pacific. </w:t>
      </w:r>
    </w:p>
    <w:p w14:paraId="6A57C563" w14:textId="77777777" w:rsidR="00A01204" w:rsidRPr="0008241C" w:rsidRDefault="00A01204" w:rsidP="00A01204">
      <w:pPr>
        <w:rPr>
          <w:sz w:val="22"/>
          <w:szCs w:val="22"/>
        </w:rPr>
      </w:pPr>
    </w:p>
    <w:p w14:paraId="443C503D" w14:textId="77777777" w:rsidR="00A01204" w:rsidRPr="0008241C" w:rsidRDefault="00A01204" w:rsidP="00A01204">
      <w:pPr>
        <w:rPr>
          <w:sz w:val="22"/>
          <w:szCs w:val="22"/>
        </w:rPr>
      </w:pPr>
      <w:r w:rsidRPr="0008241C">
        <w:rPr>
          <w:b/>
          <w:sz w:val="22"/>
          <w:szCs w:val="22"/>
        </w:rPr>
        <w:t xml:space="preserve">Chapter 6 </w:t>
      </w:r>
      <w:r w:rsidRPr="0008241C">
        <w:rPr>
          <w:sz w:val="22"/>
          <w:szCs w:val="22"/>
        </w:rPr>
        <w:t xml:space="preserve">uses the scenarios outlined in Chapter 5 to identify existing challenges, opportunities and pitfalls for decision makers for the conservation and sustainable use of NCP at the subregional scale. Key foci include institutions, organizations, property rights, legal framework, enabling environment, multi-stakeholder governance approaches, public-private partnerships, and participatory and community-based processes. The chaper provides feasible and practical options for good ecosystem governance, across these multiple domains. </w:t>
      </w:r>
    </w:p>
    <w:p w14:paraId="58DF15DE" w14:textId="77777777" w:rsidR="00A01204" w:rsidRPr="0008241C" w:rsidRDefault="00A01204" w:rsidP="00A01204">
      <w:pPr>
        <w:rPr>
          <w:sz w:val="22"/>
          <w:szCs w:val="22"/>
        </w:rPr>
      </w:pPr>
    </w:p>
    <w:p w14:paraId="0156BA19" w14:textId="77777777" w:rsidR="00A01204" w:rsidRPr="0008241C" w:rsidRDefault="00A01204" w:rsidP="00A01204">
      <w:pPr>
        <w:rPr>
          <w:sz w:val="22"/>
          <w:szCs w:val="22"/>
        </w:rPr>
      </w:pPr>
      <w:r w:rsidRPr="0008241C">
        <w:rPr>
          <w:sz w:val="22"/>
          <w:szCs w:val="22"/>
        </w:rPr>
        <w:t xml:space="preserve">Table 1.6 illustrates how the evidence included in the different chapters of the Asia-Pacific Regional Assessment can contribute in achieving the five Aichi Strategic Biodiversity Goals. Table 1.7 highlights in more detail how each chapter relates to key topics within the CBD Strategic Plan for Biodiversity (2011-2020), the Aichi Biodiversity Targets and the Sustainable Development Goals (SDGs). </w:t>
      </w:r>
    </w:p>
    <w:p w14:paraId="772DF964" w14:textId="09749D73" w:rsidR="00A01204" w:rsidRDefault="00A01204" w:rsidP="00A01204">
      <w:pPr>
        <w:rPr>
          <w:sz w:val="22"/>
          <w:szCs w:val="22"/>
        </w:rPr>
      </w:pPr>
    </w:p>
    <w:p w14:paraId="59C8EE5C" w14:textId="0C6D385C" w:rsidR="008E22B1" w:rsidRDefault="008E22B1" w:rsidP="00A01204">
      <w:pPr>
        <w:rPr>
          <w:sz w:val="22"/>
          <w:szCs w:val="22"/>
        </w:rPr>
      </w:pPr>
    </w:p>
    <w:p w14:paraId="5517DB57" w14:textId="77777777" w:rsidR="008E22B1" w:rsidRPr="0008241C" w:rsidRDefault="008E22B1" w:rsidP="00A01204">
      <w:pPr>
        <w:rPr>
          <w:sz w:val="22"/>
          <w:szCs w:val="22"/>
        </w:rPr>
      </w:pPr>
    </w:p>
    <w:p w14:paraId="39C566E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Table 1.6 Intended contributions of the Asia-Pacific Regional Assessment in meeting the Strategic Goals of the Aichi Biodiversity Targets</w:t>
      </w:r>
    </w:p>
    <w:p w14:paraId="65091E0E" w14:textId="77777777" w:rsidR="00A01204" w:rsidRPr="0008241C" w:rsidRDefault="00A01204" w:rsidP="00A01204">
      <w:pPr>
        <w:rPr>
          <w:sz w:val="22"/>
          <w:szCs w:val="22"/>
        </w:rPr>
      </w:pPr>
    </w:p>
    <w:tbl>
      <w:tblPr>
        <w:tblStyle w:val="4-51"/>
        <w:tblW w:w="5000" w:type="pct"/>
        <w:tblLook w:val="04A0" w:firstRow="1" w:lastRow="0" w:firstColumn="1" w:lastColumn="0" w:noHBand="0" w:noVBand="1"/>
      </w:tblPr>
      <w:tblGrid>
        <w:gridCol w:w="2903"/>
        <w:gridCol w:w="3918"/>
        <w:gridCol w:w="2189"/>
      </w:tblGrid>
      <w:tr w:rsidR="00A01204" w:rsidRPr="0008241C" w14:paraId="659F3963" w14:textId="77777777" w:rsidTr="00A01204">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11" w:type="pct"/>
            <w:hideMark/>
          </w:tcPr>
          <w:p w14:paraId="29D2E823" w14:textId="77777777" w:rsidR="00A01204" w:rsidRPr="0008241C" w:rsidRDefault="00A01204" w:rsidP="00A01204">
            <w:pPr>
              <w:rPr>
                <w:rFonts w:ascii="Times New Roman" w:hAnsi="Times New Roman"/>
              </w:rPr>
            </w:pPr>
            <w:r w:rsidRPr="0008241C">
              <w:rPr>
                <w:rFonts w:ascii="Times New Roman" w:hAnsi="Times New Roman"/>
              </w:rPr>
              <w:t>Strategic Goals of the Aichi Biodiversity Targets</w:t>
            </w:r>
          </w:p>
        </w:tc>
        <w:tc>
          <w:tcPr>
            <w:tcW w:w="2174" w:type="pct"/>
            <w:hideMark/>
          </w:tcPr>
          <w:p w14:paraId="1B205385"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Intended contributions </w:t>
            </w:r>
          </w:p>
        </w:tc>
        <w:tc>
          <w:tcPr>
            <w:tcW w:w="1215" w:type="pct"/>
            <w:hideMark/>
          </w:tcPr>
          <w:p w14:paraId="4230CFC3"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Relevant Chapters </w:t>
            </w:r>
          </w:p>
        </w:tc>
      </w:tr>
      <w:tr w:rsidR="00A01204" w:rsidRPr="0008241C" w14:paraId="03191CE9" w14:textId="77777777" w:rsidTr="00A01204">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611" w:type="pct"/>
            <w:hideMark/>
          </w:tcPr>
          <w:p w14:paraId="28698B18" w14:textId="77777777" w:rsidR="00A01204" w:rsidRPr="0008241C" w:rsidRDefault="00A01204" w:rsidP="00A01204">
            <w:pPr>
              <w:rPr>
                <w:rFonts w:ascii="Times New Roman" w:hAnsi="Times New Roman"/>
              </w:rPr>
            </w:pPr>
            <w:r w:rsidRPr="0008241C">
              <w:rPr>
                <w:rFonts w:ascii="Times New Roman" w:hAnsi="Times New Roman"/>
              </w:rPr>
              <w:t>A: Address the underlying causes of biodiversity loss by mainstreaming biodiversity across government and society</w:t>
            </w:r>
          </w:p>
        </w:tc>
        <w:tc>
          <w:tcPr>
            <w:tcW w:w="2174" w:type="pct"/>
            <w:hideMark/>
          </w:tcPr>
          <w:p w14:paraId="7409E26B"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 xml:space="preserve">- Provides a state-of-art review of the status and management of biodiversity and NCP </w:t>
            </w:r>
          </w:p>
          <w:p w14:paraId="3A4026BF"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4A1B3B3D"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 xml:space="preserve">- Outlines policy, institutional and governance options and approaches, for mainstreaming biodiversity and NCP </w:t>
            </w:r>
          </w:p>
        </w:tc>
        <w:tc>
          <w:tcPr>
            <w:tcW w:w="1215" w:type="pct"/>
            <w:hideMark/>
          </w:tcPr>
          <w:p w14:paraId="11BC627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 xml:space="preserve">Chapter 1,3, and 6 </w:t>
            </w:r>
          </w:p>
        </w:tc>
      </w:tr>
      <w:tr w:rsidR="00A01204" w:rsidRPr="0008241C" w14:paraId="38FD6964" w14:textId="77777777" w:rsidTr="00642B4F">
        <w:trPr>
          <w:trHeight w:val="1470"/>
        </w:trPr>
        <w:tc>
          <w:tcPr>
            <w:cnfStyle w:val="001000000000" w:firstRow="0" w:lastRow="0" w:firstColumn="1" w:lastColumn="0" w:oddVBand="0" w:evenVBand="0" w:oddHBand="0" w:evenHBand="0" w:firstRowFirstColumn="0" w:firstRowLastColumn="0" w:lastRowFirstColumn="0" w:lastRowLastColumn="0"/>
            <w:tcW w:w="1611" w:type="pct"/>
            <w:hideMark/>
          </w:tcPr>
          <w:p w14:paraId="7576CF4A" w14:textId="77777777" w:rsidR="00A01204" w:rsidRPr="0008241C" w:rsidRDefault="00A01204" w:rsidP="00A01204">
            <w:pPr>
              <w:rPr>
                <w:rFonts w:ascii="Times New Roman" w:hAnsi="Times New Roman"/>
              </w:rPr>
            </w:pPr>
            <w:r w:rsidRPr="0008241C">
              <w:rPr>
                <w:rFonts w:ascii="Times New Roman" w:hAnsi="Times New Roman"/>
              </w:rPr>
              <w:t>B:Reduce the direct pressures on biodiversity and promote sustainable use</w:t>
            </w:r>
          </w:p>
        </w:tc>
        <w:tc>
          <w:tcPr>
            <w:tcW w:w="2174" w:type="pct"/>
            <w:hideMark/>
          </w:tcPr>
          <w:p w14:paraId="69FB3003"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 Identifies the role of direct and indirect drivers of ecosystem change and biodiversity loss </w:t>
            </w:r>
          </w:p>
          <w:p w14:paraId="646DC3AC"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61F87C7E"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 Outlines the status and trends of biodiversity and NCP at different ecosystems and scales, </w:t>
            </w:r>
          </w:p>
          <w:p w14:paraId="14CCD3E7"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10EA0E80"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 Provides cross-scale analysis, scenarios and models for curbing the negative effects of the different drivers on biodiversity, </w:t>
            </w:r>
          </w:p>
          <w:p w14:paraId="7E3B063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  </w:t>
            </w:r>
          </w:p>
        </w:tc>
        <w:tc>
          <w:tcPr>
            <w:tcW w:w="1215" w:type="pct"/>
            <w:hideMark/>
          </w:tcPr>
          <w:p w14:paraId="396A2AEC"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Chapter  4, 3 and  5 </w:t>
            </w:r>
          </w:p>
        </w:tc>
      </w:tr>
      <w:tr w:rsidR="00A01204" w:rsidRPr="0008241C" w14:paraId="12356C32" w14:textId="77777777" w:rsidTr="00A01204">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1611" w:type="pct"/>
            <w:hideMark/>
          </w:tcPr>
          <w:p w14:paraId="6CC0EA02" w14:textId="77777777" w:rsidR="00A01204" w:rsidRPr="0008241C" w:rsidRDefault="00A01204" w:rsidP="00A01204">
            <w:pPr>
              <w:rPr>
                <w:rFonts w:ascii="Times New Roman" w:hAnsi="Times New Roman"/>
              </w:rPr>
            </w:pPr>
            <w:r w:rsidRPr="0008241C">
              <w:rPr>
                <w:rFonts w:ascii="Times New Roman" w:hAnsi="Times New Roman"/>
              </w:rPr>
              <w:t>C: Improve the status of biodiversity by safeguarding ecosystems, species and genetic diversity</w:t>
            </w:r>
          </w:p>
        </w:tc>
        <w:tc>
          <w:tcPr>
            <w:tcW w:w="2174" w:type="pct"/>
            <w:hideMark/>
          </w:tcPr>
          <w:p w14:paraId="3FDE2FE9"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 Describes existing models, synthesises available scenarios and provides options for knowledge management and capacity development</w:t>
            </w:r>
          </w:p>
          <w:p w14:paraId="49E0C7C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215" w:type="pct"/>
            <w:hideMark/>
          </w:tcPr>
          <w:p w14:paraId="4F5BDCE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 xml:space="preserve">Chapter 5, 1 and 6 </w:t>
            </w:r>
          </w:p>
        </w:tc>
      </w:tr>
      <w:tr w:rsidR="00A01204" w:rsidRPr="0008241C" w14:paraId="530544CD" w14:textId="77777777" w:rsidTr="00642B4F">
        <w:trPr>
          <w:trHeight w:val="578"/>
        </w:trPr>
        <w:tc>
          <w:tcPr>
            <w:cnfStyle w:val="001000000000" w:firstRow="0" w:lastRow="0" w:firstColumn="1" w:lastColumn="0" w:oddVBand="0" w:evenVBand="0" w:oddHBand="0" w:evenHBand="0" w:firstRowFirstColumn="0" w:firstRowLastColumn="0" w:lastRowFirstColumn="0" w:lastRowLastColumn="0"/>
            <w:tcW w:w="1611" w:type="pct"/>
            <w:hideMark/>
          </w:tcPr>
          <w:p w14:paraId="26848671" w14:textId="77777777" w:rsidR="00A01204" w:rsidRPr="0008241C" w:rsidRDefault="00A01204" w:rsidP="00A01204">
            <w:pPr>
              <w:rPr>
                <w:rFonts w:ascii="Times New Roman" w:hAnsi="Times New Roman"/>
              </w:rPr>
            </w:pPr>
            <w:r w:rsidRPr="0008241C">
              <w:rPr>
                <w:rFonts w:ascii="Times New Roman" w:hAnsi="Times New Roman"/>
              </w:rPr>
              <w:t>D: Enhance the benefits to all from biodiversity and ecosystem services</w:t>
            </w:r>
          </w:p>
        </w:tc>
        <w:tc>
          <w:tcPr>
            <w:tcW w:w="2174" w:type="pct"/>
            <w:hideMark/>
          </w:tcPr>
          <w:p w14:paraId="45267371"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 Identifies and assesses multiple and diverse source of values and valuation methods, and gathers multiple sources of knowledge </w:t>
            </w:r>
          </w:p>
          <w:p w14:paraId="6F27A07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215" w:type="pct"/>
            <w:hideMark/>
          </w:tcPr>
          <w:p w14:paraId="5E4332EB"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Chapter 2 , 6 and 1 </w:t>
            </w:r>
          </w:p>
        </w:tc>
      </w:tr>
    </w:tbl>
    <w:p w14:paraId="0C2D47BD" w14:textId="77777777" w:rsidR="00A01204" w:rsidRPr="0008241C" w:rsidRDefault="00A01204" w:rsidP="00A01204">
      <w:pPr>
        <w:rPr>
          <w:sz w:val="22"/>
          <w:szCs w:val="22"/>
        </w:rPr>
      </w:pPr>
    </w:p>
    <w:p w14:paraId="4025DA47" w14:textId="20F05626" w:rsidR="00A01204" w:rsidRDefault="00A01204" w:rsidP="00A01204">
      <w:pPr>
        <w:rPr>
          <w:sz w:val="22"/>
          <w:szCs w:val="22"/>
        </w:rPr>
      </w:pPr>
    </w:p>
    <w:p w14:paraId="3F25A9BA" w14:textId="77777777" w:rsidR="008E22B1" w:rsidRPr="0008241C" w:rsidRDefault="008E22B1" w:rsidP="00A01204">
      <w:pPr>
        <w:rPr>
          <w:sz w:val="22"/>
          <w:szCs w:val="22"/>
        </w:rPr>
      </w:pPr>
    </w:p>
    <w:p w14:paraId="0733AD9D"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Table 1.7 Linkages of chapters with specific Aichi Biodiversity Targets and SDGs</w:t>
      </w:r>
    </w:p>
    <w:p w14:paraId="64980F03" w14:textId="77777777" w:rsidR="00A01204" w:rsidRPr="0008241C" w:rsidRDefault="00A01204" w:rsidP="00A01204">
      <w:pPr>
        <w:rPr>
          <w:sz w:val="22"/>
          <w:szCs w:val="22"/>
        </w:rPr>
      </w:pPr>
    </w:p>
    <w:tbl>
      <w:tblPr>
        <w:tblStyle w:val="4-51"/>
        <w:tblW w:w="5000" w:type="pct"/>
        <w:tblLook w:val="04A0" w:firstRow="1" w:lastRow="0" w:firstColumn="1" w:lastColumn="0" w:noHBand="0" w:noVBand="1"/>
      </w:tblPr>
      <w:tblGrid>
        <w:gridCol w:w="2547"/>
        <w:gridCol w:w="2556"/>
        <w:gridCol w:w="3907"/>
      </w:tblGrid>
      <w:tr w:rsidR="00A01204" w:rsidRPr="0008241C" w14:paraId="5C837782" w14:textId="77777777" w:rsidTr="00A0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pct"/>
          </w:tcPr>
          <w:p w14:paraId="3884E206" w14:textId="77777777" w:rsidR="00A01204" w:rsidRPr="0008241C" w:rsidRDefault="00A01204" w:rsidP="00A01204">
            <w:pPr>
              <w:rPr>
                <w:rFonts w:ascii="Times New Roman" w:hAnsi="Times New Roman"/>
              </w:rPr>
            </w:pPr>
            <w:r w:rsidRPr="0008241C">
              <w:rPr>
                <w:rFonts w:ascii="Times New Roman" w:hAnsi="Times New Roman"/>
              </w:rPr>
              <w:t>Chapter focus</w:t>
            </w:r>
          </w:p>
        </w:tc>
        <w:tc>
          <w:tcPr>
            <w:tcW w:w="1418" w:type="pct"/>
          </w:tcPr>
          <w:p w14:paraId="5CDFC44A"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 xml:space="preserve">Relevant Aichi Biodiversity Targets </w:t>
            </w:r>
          </w:p>
        </w:tc>
        <w:tc>
          <w:tcPr>
            <w:tcW w:w="2168" w:type="pct"/>
          </w:tcPr>
          <w:p w14:paraId="0F7A28FF"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Other relevant outcome goal</w:t>
            </w:r>
          </w:p>
        </w:tc>
      </w:tr>
      <w:tr w:rsidR="00A01204" w:rsidRPr="0008241C" w14:paraId="71EAB5F0"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pct"/>
          </w:tcPr>
          <w:p w14:paraId="3A8C8AE5" w14:textId="77777777" w:rsidR="00A01204" w:rsidRPr="0008241C" w:rsidRDefault="00A01204" w:rsidP="007F0414">
            <w:pPr>
              <w:numPr>
                <w:ilvl w:val="0"/>
                <w:numId w:val="11"/>
              </w:numPr>
              <w:tabs>
                <w:tab w:val="clear" w:pos="1247"/>
                <w:tab w:val="clear" w:pos="1814"/>
                <w:tab w:val="clear" w:pos="2381"/>
                <w:tab w:val="clear" w:pos="2948"/>
                <w:tab w:val="clear" w:pos="3515"/>
              </w:tabs>
              <w:contextualSpacing/>
              <w:rPr>
                <w:rFonts w:ascii="Times New Roman" w:hAnsi="Times New Roman"/>
              </w:rPr>
            </w:pPr>
            <w:r w:rsidRPr="0008241C">
              <w:rPr>
                <w:rFonts w:ascii="Times New Roman" w:hAnsi="Times New Roman"/>
              </w:rPr>
              <w:t>Introduction</w:t>
            </w:r>
          </w:p>
        </w:tc>
        <w:tc>
          <w:tcPr>
            <w:tcW w:w="1418" w:type="pct"/>
          </w:tcPr>
          <w:p w14:paraId="3CB956C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w:t>
            </w:r>
          </w:p>
        </w:tc>
        <w:tc>
          <w:tcPr>
            <w:tcW w:w="2168" w:type="pct"/>
          </w:tcPr>
          <w:p w14:paraId="2D42ACC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w:t>
            </w:r>
          </w:p>
        </w:tc>
      </w:tr>
      <w:tr w:rsidR="00A01204" w:rsidRPr="0008241C" w14:paraId="6AC075E3" w14:textId="77777777" w:rsidTr="00642B4F">
        <w:tc>
          <w:tcPr>
            <w:cnfStyle w:val="001000000000" w:firstRow="0" w:lastRow="0" w:firstColumn="1" w:lastColumn="0" w:oddVBand="0" w:evenVBand="0" w:oddHBand="0" w:evenHBand="0" w:firstRowFirstColumn="0" w:firstRowLastColumn="0" w:lastRowFirstColumn="0" w:lastRowLastColumn="0"/>
            <w:tcW w:w="1413" w:type="pct"/>
          </w:tcPr>
          <w:p w14:paraId="5452B71D" w14:textId="7BB70A67" w:rsidR="00A01204" w:rsidRPr="0008241C" w:rsidRDefault="00A01204" w:rsidP="007F0414">
            <w:pPr>
              <w:numPr>
                <w:ilvl w:val="0"/>
                <w:numId w:val="11"/>
              </w:numPr>
              <w:tabs>
                <w:tab w:val="clear" w:pos="1247"/>
                <w:tab w:val="clear" w:pos="1814"/>
                <w:tab w:val="clear" w:pos="2381"/>
                <w:tab w:val="clear" w:pos="2948"/>
                <w:tab w:val="clear" w:pos="3515"/>
              </w:tabs>
              <w:contextualSpacing/>
              <w:rPr>
                <w:rFonts w:ascii="Times New Roman" w:hAnsi="Times New Roman"/>
              </w:rPr>
            </w:pPr>
            <w:r w:rsidRPr="0008241C">
              <w:rPr>
                <w:rFonts w:ascii="Times New Roman" w:hAnsi="Times New Roman"/>
              </w:rPr>
              <w:t xml:space="preserve">Benefits, values and human </w:t>
            </w:r>
            <w:r w:rsidR="005E1AB9">
              <w:rPr>
                <w:rFonts w:ascii="Times New Roman" w:hAnsi="Times New Roman"/>
              </w:rPr>
              <w:t>well-being</w:t>
            </w:r>
          </w:p>
        </w:tc>
        <w:tc>
          <w:tcPr>
            <w:tcW w:w="1418" w:type="pct"/>
          </w:tcPr>
          <w:p w14:paraId="0447C85A"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14, 15, 16</w:t>
            </w:r>
          </w:p>
        </w:tc>
        <w:tc>
          <w:tcPr>
            <w:tcW w:w="2168" w:type="pct"/>
          </w:tcPr>
          <w:p w14:paraId="50DDDEF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Ecosystem Services, Access and Benefit Sharing. SDGs 1, 2, 3, 4 and 8.</w:t>
            </w:r>
          </w:p>
        </w:tc>
      </w:tr>
      <w:tr w:rsidR="00A01204" w:rsidRPr="0008241C" w14:paraId="7BC20E18"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pct"/>
          </w:tcPr>
          <w:p w14:paraId="74776778" w14:textId="77777777" w:rsidR="00A01204" w:rsidRPr="0008241C" w:rsidRDefault="00A01204" w:rsidP="007F0414">
            <w:pPr>
              <w:numPr>
                <w:ilvl w:val="0"/>
                <w:numId w:val="11"/>
              </w:numPr>
              <w:tabs>
                <w:tab w:val="clear" w:pos="1247"/>
                <w:tab w:val="clear" w:pos="1814"/>
                <w:tab w:val="clear" w:pos="2381"/>
                <w:tab w:val="clear" w:pos="2948"/>
                <w:tab w:val="clear" w:pos="3515"/>
              </w:tabs>
              <w:contextualSpacing/>
              <w:rPr>
                <w:rFonts w:ascii="Times New Roman" w:hAnsi="Times New Roman"/>
              </w:rPr>
            </w:pPr>
            <w:r w:rsidRPr="0008241C">
              <w:rPr>
                <w:rFonts w:ascii="Times New Roman" w:hAnsi="Times New Roman"/>
              </w:rPr>
              <w:t>Status, trends and future dynamics</w:t>
            </w:r>
          </w:p>
        </w:tc>
        <w:tc>
          <w:tcPr>
            <w:tcW w:w="1418" w:type="pct"/>
          </w:tcPr>
          <w:p w14:paraId="23C956EA"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11, 12, 13, 14 (parts)</w:t>
            </w:r>
          </w:p>
        </w:tc>
        <w:tc>
          <w:tcPr>
            <w:tcW w:w="2168" w:type="pct"/>
          </w:tcPr>
          <w:p w14:paraId="7E180D45"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Terrestrial, marine, freshwater, coastal ecosystems. SDGs 14 and 15.</w:t>
            </w:r>
          </w:p>
        </w:tc>
      </w:tr>
      <w:tr w:rsidR="00A01204" w:rsidRPr="0008241C" w14:paraId="1615FEA1" w14:textId="77777777" w:rsidTr="00642B4F">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5EA39CA3" w14:textId="77777777" w:rsidR="00A01204" w:rsidRPr="0008241C" w:rsidRDefault="00A01204" w:rsidP="007F0414">
            <w:pPr>
              <w:numPr>
                <w:ilvl w:val="0"/>
                <w:numId w:val="11"/>
              </w:numPr>
              <w:tabs>
                <w:tab w:val="clear" w:pos="1247"/>
                <w:tab w:val="clear" w:pos="1814"/>
                <w:tab w:val="clear" w:pos="2381"/>
                <w:tab w:val="clear" w:pos="2948"/>
                <w:tab w:val="clear" w:pos="3515"/>
              </w:tabs>
              <w:contextualSpacing/>
              <w:rPr>
                <w:rFonts w:ascii="Times New Roman" w:hAnsi="Times New Roman"/>
              </w:rPr>
            </w:pPr>
            <w:r w:rsidRPr="0008241C">
              <w:rPr>
                <w:rFonts w:ascii="Times New Roman" w:hAnsi="Times New Roman"/>
              </w:rPr>
              <w:t>Drivers and perspectives</w:t>
            </w:r>
          </w:p>
        </w:tc>
        <w:tc>
          <w:tcPr>
            <w:tcW w:w="1418" w:type="pct"/>
          </w:tcPr>
          <w:p w14:paraId="45BD0509"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4, 5, 6, 7, 8, 9, 10</w:t>
            </w:r>
          </w:p>
        </w:tc>
        <w:tc>
          <w:tcPr>
            <w:tcW w:w="2168" w:type="pct"/>
          </w:tcPr>
          <w:p w14:paraId="7F7712B7"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bookmarkStart w:id="309" w:name="_Hlk495939272"/>
            <w:r w:rsidRPr="0008241C">
              <w:rPr>
                <w:rFonts w:ascii="Times New Roman" w:hAnsi="Times New Roman"/>
              </w:rPr>
              <w:t xml:space="preserve">Stakeholders, habitats, aquatic ecosystems, climate, pollution, </w:t>
            </w:r>
            <w:bookmarkEnd w:id="309"/>
            <w:r w:rsidRPr="0008241C">
              <w:rPr>
                <w:rFonts w:ascii="Times New Roman" w:hAnsi="Times New Roman"/>
              </w:rPr>
              <w:t>invasive alien species, human pressure. SDGs 1, 2, 7, 12 and 13.</w:t>
            </w:r>
          </w:p>
        </w:tc>
      </w:tr>
      <w:tr w:rsidR="00A01204" w:rsidRPr="0008241C" w14:paraId="55C899E2"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pct"/>
          </w:tcPr>
          <w:p w14:paraId="64D61B9C" w14:textId="77777777" w:rsidR="00A01204" w:rsidRPr="0008241C" w:rsidRDefault="00A01204" w:rsidP="007F0414">
            <w:pPr>
              <w:numPr>
                <w:ilvl w:val="0"/>
                <w:numId w:val="11"/>
              </w:numPr>
              <w:tabs>
                <w:tab w:val="clear" w:pos="1247"/>
                <w:tab w:val="clear" w:pos="1814"/>
                <w:tab w:val="clear" w:pos="2381"/>
                <w:tab w:val="clear" w:pos="2948"/>
                <w:tab w:val="clear" w:pos="3515"/>
              </w:tabs>
              <w:contextualSpacing/>
              <w:rPr>
                <w:rFonts w:ascii="Times New Roman" w:hAnsi="Times New Roman"/>
              </w:rPr>
            </w:pPr>
            <w:r w:rsidRPr="0008241C">
              <w:rPr>
                <w:rFonts w:ascii="Times New Roman" w:hAnsi="Times New Roman"/>
              </w:rPr>
              <w:t>Scenarios and models</w:t>
            </w:r>
          </w:p>
        </w:tc>
        <w:tc>
          <w:tcPr>
            <w:tcW w:w="1418" w:type="pct"/>
          </w:tcPr>
          <w:p w14:paraId="04EE279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Long-term 2050 vision of the Strategic Plan for Biodiversity</w:t>
            </w:r>
          </w:p>
        </w:tc>
        <w:tc>
          <w:tcPr>
            <w:tcW w:w="2168" w:type="pct"/>
          </w:tcPr>
          <w:p w14:paraId="3F706467"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Aichi Biodiversity Targets, SDGs 14, 15, 16 and 17.</w:t>
            </w:r>
          </w:p>
        </w:tc>
      </w:tr>
      <w:tr w:rsidR="00A01204" w:rsidRPr="0008241C" w14:paraId="2F5C63FA" w14:textId="77777777" w:rsidTr="00642B4F">
        <w:tc>
          <w:tcPr>
            <w:cnfStyle w:val="001000000000" w:firstRow="0" w:lastRow="0" w:firstColumn="1" w:lastColumn="0" w:oddVBand="0" w:evenVBand="0" w:oddHBand="0" w:evenHBand="0" w:firstRowFirstColumn="0" w:firstRowLastColumn="0" w:lastRowFirstColumn="0" w:lastRowLastColumn="0"/>
            <w:tcW w:w="1413" w:type="pct"/>
            <w:shd w:val="clear" w:color="auto" w:fill="auto"/>
          </w:tcPr>
          <w:p w14:paraId="0BC46479" w14:textId="77777777" w:rsidR="00A01204" w:rsidRPr="0008241C" w:rsidRDefault="00A01204" w:rsidP="007F0414">
            <w:pPr>
              <w:numPr>
                <w:ilvl w:val="0"/>
                <w:numId w:val="11"/>
              </w:numPr>
              <w:tabs>
                <w:tab w:val="clear" w:pos="1247"/>
                <w:tab w:val="clear" w:pos="1814"/>
                <w:tab w:val="clear" w:pos="2381"/>
                <w:tab w:val="clear" w:pos="2948"/>
                <w:tab w:val="clear" w:pos="3515"/>
              </w:tabs>
              <w:contextualSpacing/>
              <w:rPr>
                <w:rFonts w:ascii="Times New Roman" w:hAnsi="Times New Roman"/>
              </w:rPr>
            </w:pPr>
            <w:r w:rsidRPr="0008241C">
              <w:rPr>
                <w:rFonts w:ascii="Times New Roman" w:hAnsi="Times New Roman"/>
              </w:rPr>
              <w:t>Policy options, institutional framework, directions, possible actions</w:t>
            </w:r>
          </w:p>
        </w:tc>
        <w:tc>
          <w:tcPr>
            <w:tcW w:w="1418" w:type="pct"/>
          </w:tcPr>
          <w:p w14:paraId="084F229E"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1, 2, 3, 4, 16, 17, 18, 19, 20</w:t>
            </w:r>
          </w:p>
        </w:tc>
        <w:tc>
          <w:tcPr>
            <w:tcW w:w="2168" w:type="pct"/>
          </w:tcPr>
          <w:p w14:paraId="5EEFC4C3"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Policy instruments, knowledge (modern and ILK), finance, and Access and Benefit Sharing. SDGs 14, 15, 16 and 17.</w:t>
            </w:r>
          </w:p>
        </w:tc>
      </w:tr>
    </w:tbl>
    <w:p w14:paraId="06744052" w14:textId="77777777" w:rsidR="00A01204" w:rsidRPr="0008241C" w:rsidRDefault="00A01204" w:rsidP="00A01204">
      <w:pPr>
        <w:rPr>
          <w:sz w:val="22"/>
          <w:szCs w:val="22"/>
        </w:rPr>
      </w:pPr>
    </w:p>
    <w:p w14:paraId="34D43CBE" w14:textId="77777777" w:rsidR="00A01204" w:rsidRPr="0008241C" w:rsidRDefault="00A01204" w:rsidP="00A01204">
      <w:pPr>
        <w:rPr>
          <w:sz w:val="22"/>
          <w:szCs w:val="22"/>
        </w:rPr>
      </w:pPr>
    </w:p>
    <w:p w14:paraId="4D2B0C48" w14:textId="77777777" w:rsidR="00A01204" w:rsidRPr="0008241C" w:rsidRDefault="00A01204" w:rsidP="00A01204">
      <w:pPr>
        <w:rPr>
          <w:sz w:val="22"/>
          <w:szCs w:val="22"/>
        </w:rPr>
      </w:pPr>
      <w:r w:rsidRPr="0008241C">
        <w:rPr>
          <w:sz w:val="22"/>
          <w:szCs w:val="22"/>
        </w:rPr>
        <w:br w:type="page"/>
      </w:r>
    </w:p>
    <w:p w14:paraId="0782F609" w14:textId="77777777" w:rsidR="00A01204" w:rsidRPr="0008241C" w:rsidRDefault="00A01204" w:rsidP="00A01204">
      <w:pPr>
        <w:keepNext/>
        <w:keepLines/>
        <w:tabs>
          <w:tab w:val="clear" w:pos="1247"/>
          <w:tab w:val="left" w:pos="700"/>
        </w:tabs>
        <w:spacing w:before="40"/>
        <w:outlineLvl w:val="1"/>
        <w:rPr>
          <w:b/>
          <w:sz w:val="28"/>
          <w:szCs w:val="26"/>
        </w:rPr>
      </w:pPr>
      <w:bookmarkStart w:id="310" w:name="_Toc480652891"/>
      <w:bookmarkStart w:id="311" w:name="_Toc504173117"/>
      <w:bookmarkStart w:id="312" w:name="_Toc504316245"/>
      <w:bookmarkStart w:id="313" w:name="_Toc504317088"/>
      <w:bookmarkStart w:id="314" w:name="_Toc504317781"/>
      <w:bookmarkStart w:id="315" w:name="_Toc504320583"/>
      <w:bookmarkStart w:id="316" w:name="_Toc504320807"/>
      <w:bookmarkStart w:id="317" w:name="_Toc504321127"/>
      <w:bookmarkStart w:id="318" w:name="_Toc524033700"/>
      <w:r w:rsidRPr="0008241C">
        <w:rPr>
          <w:b/>
          <w:sz w:val="28"/>
          <w:szCs w:val="26"/>
        </w:rPr>
        <w:lastRenderedPageBreak/>
        <w:t>1.6</w:t>
      </w:r>
      <w:r w:rsidRPr="0008241C">
        <w:rPr>
          <w:b/>
          <w:sz w:val="28"/>
          <w:szCs w:val="26"/>
        </w:rPr>
        <w:tab/>
        <w:t>References</w:t>
      </w:r>
      <w:bookmarkEnd w:id="310"/>
      <w:bookmarkEnd w:id="311"/>
      <w:bookmarkEnd w:id="312"/>
      <w:bookmarkEnd w:id="313"/>
      <w:bookmarkEnd w:id="314"/>
      <w:bookmarkEnd w:id="315"/>
      <w:bookmarkEnd w:id="316"/>
      <w:bookmarkEnd w:id="317"/>
      <w:bookmarkEnd w:id="318"/>
    </w:p>
    <w:p w14:paraId="46255C82" w14:textId="77777777" w:rsidR="00A01204" w:rsidRPr="0008241C" w:rsidRDefault="00A01204" w:rsidP="00A01204">
      <w:pPr>
        <w:rPr>
          <w:noProof/>
          <w:sz w:val="22"/>
          <w:szCs w:val="22"/>
        </w:rPr>
      </w:pPr>
    </w:p>
    <w:p w14:paraId="225ACB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2"/>
        </w:rPr>
        <w:fldChar w:fldCharType="begin" w:fldLock="1"/>
      </w:r>
      <w:r w:rsidRPr="0008241C">
        <w:rPr>
          <w:noProof/>
          <w:sz w:val="22"/>
          <w:szCs w:val="22"/>
        </w:rPr>
        <w:instrText xml:space="preserve">ADDIN Mendeley Bibliography CSL_BIBLIOGRAPHY </w:instrText>
      </w:r>
      <w:r w:rsidRPr="0008241C">
        <w:rPr>
          <w:noProof/>
          <w:sz w:val="22"/>
          <w:szCs w:val="22"/>
        </w:rPr>
        <w:fldChar w:fldCharType="separate"/>
      </w:r>
      <w:r w:rsidRPr="0008241C">
        <w:rPr>
          <w:noProof/>
          <w:sz w:val="22"/>
          <w:szCs w:val="24"/>
        </w:rPr>
        <w:t>ABC. (2008). Mortality Threats to Birds - Avian Malaria (Plasmodium relictum). American Bird Conservancy. Retrieved July 30, 2008, from http://www.abcbirds.orgconservationissues/threats/disease/avian_ malaria.html</w:t>
      </w:r>
    </w:p>
    <w:p w14:paraId="1042C8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DB. (2012). </w:t>
      </w:r>
      <w:r w:rsidRPr="0008241C">
        <w:rPr>
          <w:i/>
          <w:iCs/>
          <w:noProof/>
          <w:sz w:val="22"/>
          <w:szCs w:val="24"/>
        </w:rPr>
        <w:t>Addressing Climate Change and Migration in Asia and the Pacific</w:t>
      </w:r>
      <w:r w:rsidRPr="0008241C">
        <w:rPr>
          <w:noProof/>
          <w:sz w:val="22"/>
          <w:szCs w:val="24"/>
        </w:rPr>
        <w:t>. https://doi.org/10.1126/science.323.5916.876b</w:t>
      </w:r>
    </w:p>
    <w:p w14:paraId="6D1702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DB. (2017). Regional: Greater Mekong Subregion Biodiversity Conservation Corridors Project. Retrieved February 24, 2017, from https://www.adb.org/projects/40253-012/main#project-pds-collapse</w:t>
      </w:r>
    </w:p>
    <w:p w14:paraId="26D375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dger, W. N., Benjaminsen, T. A., Brown, K., &amp; Svarstad, H. (2001). Advancing a Political Ecology of Global Environmental Discourses. </w:t>
      </w:r>
      <w:r w:rsidRPr="0008241C">
        <w:rPr>
          <w:i/>
          <w:iCs/>
          <w:noProof/>
          <w:sz w:val="22"/>
          <w:szCs w:val="24"/>
        </w:rPr>
        <w:t>Development and Change</w:t>
      </w:r>
      <w:r w:rsidRPr="0008241C">
        <w:rPr>
          <w:noProof/>
          <w:sz w:val="22"/>
          <w:szCs w:val="24"/>
        </w:rPr>
        <w:t xml:space="preserve">, </w:t>
      </w:r>
      <w:r w:rsidRPr="0008241C">
        <w:rPr>
          <w:i/>
          <w:iCs/>
          <w:noProof/>
          <w:sz w:val="22"/>
          <w:szCs w:val="24"/>
        </w:rPr>
        <w:t>32</w:t>
      </w:r>
      <w:r w:rsidRPr="0008241C">
        <w:rPr>
          <w:noProof/>
          <w:sz w:val="22"/>
          <w:szCs w:val="24"/>
        </w:rPr>
        <w:t>(4), 681–715. https://doi.org/10.1111/1467-7660.00222</w:t>
      </w:r>
    </w:p>
    <w:p w14:paraId="195063A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ggarwal, S., &amp; Elbow, K. (2006). </w:t>
      </w:r>
      <w:r w:rsidRPr="0008241C">
        <w:rPr>
          <w:i/>
          <w:iCs/>
          <w:noProof/>
          <w:sz w:val="22"/>
          <w:szCs w:val="24"/>
        </w:rPr>
        <w:t>The role of property rights in Natural Resource Management, Good governance and empowerment of the rural poor</w:t>
      </w:r>
      <w:r w:rsidRPr="0008241C">
        <w:rPr>
          <w:noProof/>
          <w:sz w:val="22"/>
          <w:szCs w:val="24"/>
        </w:rPr>
        <w:t>.</w:t>
      </w:r>
    </w:p>
    <w:p w14:paraId="3C0CE7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IPP. (2015). </w:t>
      </w:r>
      <w:r w:rsidRPr="0008241C">
        <w:rPr>
          <w:i/>
          <w:iCs/>
          <w:noProof/>
          <w:sz w:val="22"/>
          <w:szCs w:val="24"/>
        </w:rPr>
        <w:t>Strenghtening Indigenous Peoples’ Movements, AIPP Annual Report</w:t>
      </w:r>
      <w:r w:rsidRPr="0008241C">
        <w:rPr>
          <w:noProof/>
          <w:sz w:val="22"/>
          <w:szCs w:val="24"/>
        </w:rPr>
        <w:t>. (L. Maranan, Ed.). Asia Indigenous Peoples Pact (AIPP).</w:t>
      </w:r>
    </w:p>
    <w:p w14:paraId="5616F2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angui, W. V., Ichikawa, K., &amp; Takahashi, Y. (2017a).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w:t>
      </w:r>
    </w:p>
    <w:p w14:paraId="4964D1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angui, W. V., Ichikawa, K., &amp; Takahashi, Y. (Eds.). (2017b). </w:t>
      </w:r>
      <w:r w:rsidRPr="0008241C">
        <w:rPr>
          <w:i/>
          <w:iCs/>
          <w:noProof/>
          <w:sz w:val="22"/>
          <w:szCs w:val="24"/>
        </w:rPr>
        <w:t>Report of the the IPBES-JBF Sub-regional Dialogue Workshop on Indigenous and Local Knowledge (ILK) for South-East and North-East Asia Sub-region (14-17 Oct. 2016 in Chiang Mai)</w:t>
      </w:r>
      <w:r w:rsidRPr="0008241C">
        <w:rPr>
          <w:noProof/>
          <w:sz w:val="22"/>
          <w:szCs w:val="24"/>
        </w:rPr>
        <w:t>. Hayama, Japan: Institute for Global Environmental Strategies. Retrieved from https://pub.iges.or.jp/pub/ipbes-jbf-sub-regional-dialogue-workshop-0</w:t>
      </w:r>
    </w:p>
    <w:p w14:paraId="3BB8F0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exander, P., Brown, C., Arneth, A., Finnigan, J., &amp; Rounsevell, M. D. A. (2016). Human appropriation of land for food: The role of diet. </w:t>
      </w:r>
      <w:r w:rsidRPr="0008241C">
        <w:rPr>
          <w:i/>
          <w:iCs/>
          <w:noProof/>
          <w:sz w:val="22"/>
          <w:szCs w:val="24"/>
        </w:rPr>
        <w:t>Global Environmental Change</w:t>
      </w:r>
      <w:r w:rsidRPr="0008241C">
        <w:rPr>
          <w:noProof/>
          <w:sz w:val="22"/>
          <w:szCs w:val="24"/>
        </w:rPr>
        <w:t xml:space="preserve">, </w:t>
      </w:r>
      <w:r w:rsidRPr="0008241C">
        <w:rPr>
          <w:i/>
          <w:iCs/>
          <w:noProof/>
          <w:sz w:val="22"/>
          <w:szCs w:val="24"/>
        </w:rPr>
        <w:t>41</w:t>
      </w:r>
      <w:r w:rsidRPr="0008241C">
        <w:rPr>
          <w:noProof/>
          <w:sz w:val="22"/>
          <w:szCs w:val="24"/>
        </w:rPr>
        <w:t>, 88–98. https://doi.org/10.1016/j.gloenvcha.2016.09.005</w:t>
      </w:r>
    </w:p>
    <w:p w14:paraId="410193E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massy, D. (2014). </w:t>
      </w:r>
      <w:r w:rsidRPr="0008241C">
        <w:rPr>
          <w:i/>
          <w:iCs/>
          <w:noProof/>
          <w:sz w:val="22"/>
          <w:szCs w:val="24"/>
        </w:rPr>
        <w:t>Handboook for ASEAn Govt. officials on climate change and the UN Sustainable Development Goals</w:t>
      </w:r>
      <w:r w:rsidRPr="0008241C">
        <w:rPr>
          <w:noProof/>
          <w:sz w:val="22"/>
          <w:szCs w:val="24"/>
        </w:rPr>
        <w:t>. Vietnam: Hans Seidal Foundation.</w:t>
      </w:r>
    </w:p>
    <w:p w14:paraId="749463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mano, T., &amp; Sutherland, W. J. (2013). Four barriers to the global understanding of biodiversity conservation: wealth, language, geographical location and security. In </w:t>
      </w:r>
      <w:r w:rsidRPr="0008241C">
        <w:rPr>
          <w:i/>
          <w:iCs/>
          <w:noProof/>
          <w:sz w:val="22"/>
          <w:szCs w:val="24"/>
        </w:rPr>
        <w:t>Proc. R. Soc. B</w:t>
      </w:r>
      <w:r w:rsidRPr="0008241C">
        <w:rPr>
          <w:noProof/>
          <w:sz w:val="22"/>
          <w:szCs w:val="24"/>
        </w:rPr>
        <w:t xml:space="preserve"> (Vol. 280, p. 20122649). The Royal Society.</w:t>
      </w:r>
    </w:p>
    <w:p w14:paraId="7BC6A4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deries, J. M., &amp; Janssen, M. A. (2013). Robustness of social-ecological systems: Implications for public policy. </w:t>
      </w:r>
      <w:r w:rsidRPr="0008241C">
        <w:rPr>
          <w:i/>
          <w:iCs/>
          <w:noProof/>
          <w:sz w:val="22"/>
          <w:szCs w:val="24"/>
        </w:rPr>
        <w:t>Policy Studies Journal</w:t>
      </w:r>
      <w:r w:rsidRPr="0008241C">
        <w:rPr>
          <w:noProof/>
          <w:sz w:val="22"/>
          <w:szCs w:val="24"/>
        </w:rPr>
        <w:t xml:space="preserve">, </w:t>
      </w:r>
      <w:r w:rsidRPr="0008241C">
        <w:rPr>
          <w:i/>
          <w:iCs/>
          <w:noProof/>
          <w:sz w:val="22"/>
          <w:szCs w:val="24"/>
        </w:rPr>
        <w:t>41</w:t>
      </w:r>
      <w:r w:rsidRPr="0008241C">
        <w:rPr>
          <w:noProof/>
          <w:sz w:val="22"/>
          <w:szCs w:val="24"/>
        </w:rPr>
        <w:t>(3), 513–536. https://doi.org/10.1111/psj.12027</w:t>
      </w:r>
    </w:p>
    <w:p w14:paraId="0EA04B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EAN. (2015). </w:t>
      </w:r>
      <w:r w:rsidRPr="0008241C">
        <w:rPr>
          <w:i/>
          <w:iCs/>
          <w:noProof/>
          <w:sz w:val="22"/>
          <w:szCs w:val="24"/>
        </w:rPr>
        <w:t>Environment and Forestry ASEAN Cooperation on Environment: Natural Resources and Biodiversity, Coastal &amp; Marine Environment, Transboundary Haze Pollution</w:t>
      </w:r>
      <w:r w:rsidRPr="0008241C">
        <w:rPr>
          <w:noProof/>
          <w:sz w:val="22"/>
          <w:szCs w:val="24"/>
        </w:rPr>
        <w:t>.</w:t>
      </w:r>
    </w:p>
    <w:p w14:paraId="36704D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EAN Secretariat. (2015). </w:t>
      </w:r>
      <w:r w:rsidRPr="0008241C">
        <w:rPr>
          <w:i/>
          <w:iCs/>
          <w:noProof/>
          <w:sz w:val="22"/>
          <w:szCs w:val="24"/>
        </w:rPr>
        <w:t>Asean Integration Report 2015</w:t>
      </w:r>
      <w:r w:rsidRPr="0008241C">
        <w:rPr>
          <w:noProof/>
          <w:sz w:val="22"/>
          <w:szCs w:val="24"/>
        </w:rPr>
        <w:t>. Jakarta: ASEAN Secretariat.</w:t>
      </w:r>
    </w:p>
    <w:p w14:paraId="0D530C1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3). </w:t>
      </w:r>
      <w:r w:rsidRPr="0008241C">
        <w:rPr>
          <w:i/>
          <w:iCs/>
          <w:noProof/>
          <w:sz w:val="22"/>
          <w:szCs w:val="24"/>
        </w:rPr>
        <w:t>Regional Cooperation and Integration in a Changing World</w:t>
      </w:r>
      <w:r w:rsidRPr="0008241C">
        <w:rPr>
          <w:noProof/>
          <w:sz w:val="22"/>
          <w:szCs w:val="24"/>
        </w:rPr>
        <w:t xml:space="preserve">. </w:t>
      </w:r>
      <w:r w:rsidRPr="0008241C">
        <w:rPr>
          <w:i/>
          <w:iCs/>
          <w:noProof/>
          <w:sz w:val="22"/>
          <w:szCs w:val="24"/>
        </w:rPr>
        <w:t>Asian Development Bank</w:t>
      </w:r>
      <w:r w:rsidRPr="0008241C">
        <w:rPr>
          <w:noProof/>
          <w:sz w:val="22"/>
          <w:szCs w:val="24"/>
        </w:rPr>
        <w:t>. Mandaluyong City, Philippines. Retrieved from http://www.adb.org/sites/default/files/publication/30224/regional-cooperation-changing-world.pdf</w:t>
      </w:r>
    </w:p>
    <w:p w14:paraId="4602DA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jpai, K. (2015). </w:t>
      </w:r>
      <w:r w:rsidRPr="0008241C">
        <w:rPr>
          <w:i/>
          <w:iCs/>
          <w:noProof/>
          <w:sz w:val="22"/>
          <w:szCs w:val="24"/>
        </w:rPr>
        <w:t>China-India Relations: Cooperation and Conflict</w:t>
      </w:r>
      <w:r w:rsidRPr="0008241C">
        <w:rPr>
          <w:noProof/>
          <w:sz w:val="22"/>
          <w:szCs w:val="24"/>
        </w:rPr>
        <w:t>. (K. M. Kanti P. Bajpai, Jing Huang, Ed.). Routledge (Taylor and Francis Group).</w:t>
      </w:r>
    </w:p>
    <w:p w14:paraId="768E7A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lmford, A., Chen, H., Phalan, B., Wang, M., O’Connell, C., Tayleur, C., &amp; Xu, J. (2016). Getting Road Expansion on the Right Track: A Framework for Smart Infrastructure Planning in the Mekong. </w:t>
      </w:r>
      <w:r w:rsidRPr="0008241C">
        <w:rPr>
          <w:i/>
          <w:iCs/>
          <w:noProof/>
          <w:sz w:val="22"/>
          <w:szCs w:val="24"/>
        </w:rPr>
        <w:t>PLOS Biology</w:t>
      </w:r>
      <w:r w:rsidRPr="0008241C">
        <w:rPr>
          <w:noProof/>
          <w:sz w:val="22"/>
          <w:szCs w:val="24"/>
        </w:rPr>
        <w:t xml:space="preserve">, </w:t>
      </w:r>
      <w:r w:rsidRPr="0008241C">
        <w:rPr>
          <w:i/>
          <w:iCs/>
          <w:noProof/>
          <w:sz w:val="22"/>
          <w:szCs w:val="24"/>
        </w:rPr>
        <w:t>14</w:t>
      </w:r>
      <w:r w:rsidRPr="0008241C">
        <w:rPr>
          <w:noProof/>
          <w:sz w:val="22"/>
          <w:szCs w:val="24"/>
        </w:rPr>
        <w:t>(12), e2000266. https://doi.org/10.1371/journal.pbio.2000266</w:t>
      </w:r>
    </w:p>
    <w:p w14:paraId="52FC55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ral, H., Keenan, R. J., Fox, J. C., Stork, N. E., &amp; Kasel, S. (2013). Spatial assessment of ecosystem goods and services in complex production landscapes: A case study from south-eastern Australia. </w:t>
      </w:r>
      <w:r w:rsidRPr="0008241C">
        <w:rPr>
          <w:i/>
          <w:iCs/>
          <w:noProof/>
          <w:sz w:val="22"/>
          <w:szCs w:val="24"/>
        </w:rPr>
        <w:t>Ecological Complexity</w:t>
      </w:r>
      <w:r w:rsidRPr="0008241C">
        <w:rPr>
          <w:noProof/>
          <w:sz w:val="22"/>
          <w:szCs w:val="24"/>
        </w:rPr>
        <w:t xml:space="preserve">, </w:t>
      </w:r>
      <w:r w:rsidRPr="0008241C">
        <w:rPr>
          <w:i/>
          <w:iCs/>
          <w:noProof/>
          <w:sz w:val="22"/>
          <w:szCs w:val="24"/>
        </w:rPr>
        <w:t>13</w:t>
      </w:r>
      <w:r w:rsidRPr="0008241C">
        <w:rPr>
          <w:noProof/>
          <w:sz w:val="22"/>
          <w:szCs w:val="24"/>
        </w:rPr>
        <w:t>, 35–45. https://doi.org/10.1016/j.ecocom.2012.11.001</w:t>
      </w:r>
    </w:p>
    <w:p w14:paraId="357988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ral, H., Keenan, R. J., Sharma, S. K., Stork, N. E., &amp; Kasel, S. (2014). Spatial assessment and mapping of biodiversity and conservation priorities in a heavily modified and fragmented production landscape in north-central Victoria, Australia. </w:t>
      </w:r>
      <w:r w:rsidRPr="0008241C">
        <w:rPr>
          <w:i/>
          <w:iCs/>
          <w:noProof/>
          <w:sz w:val="22"/>
          <w:szCs w:val="24"/>
        </w:rPr>
        <w:t>Ecological Indicators</w:t>
      </w:r>
      <w:r w:rsidRPr="0008241C">
        <w:rPr>
          <w:noProof/>
          <w:sz w:val="22"/>
          <w:szCs w:val="24"/>
        </w:rPr>
        <w:t xml:space="preserve">, </w:t>
      </w:r>
      <w:r w:rsidRPr="0008241C">
        <w:rPr>
          <w:i/>
          <w:iCs/>
          <w:noProof/>
          <w:sz w:val="22"/>
          <w:szCs w:val="24"/>
        </w:rPr>
        <w:t>36</w:t>
      </w:r>
      <w:r w:rsidRPr="0008241C">
        <w:rPr>
          <w:noProof/>
          <w:sz w:val="22"/>
          <w:szCs w:val="24"/>
        </w:rPr>
        <w:t>, 552–562. https://doi.org/10.1016/j.ecolind.2013.09.022</w:t>
      </w:r>
    </w:p>
    <w:p w14:paraId="127CCF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atisse, M. (1997). Biosphere Reserves: A Challenge for Biodiversity Conservation &amp;amp; Regional Development. </w:t>
      </w:r>
      <w:r w:rsidRPr="0008241C">
        <w:rPr>
          <w:i/>
          <w:iCs/>
          <w:noProof/>
          <w:sz w:val="22"/>
          <w:szCs w:val="24"/>
        </w:rPr>
        <w:t>Environment: Science and Policy for Sustainable Development</w:t>
      </w:r>
      <w:r w:rsidRPr="0008241C">
        <w:rPr>
          <w:noProof/>
          <w:sz w:val="22"/>
          <w:szCs w:val="24"/>
        </w:rPr>
        <w:t xml:space="preserve">, </w:t>
      </w:r>
      <w:r w:rsidRPr="0008241C">
        <w:rPr>
          <w:i/>
          <w:iCs/>
          <w:noProof/>
          <w:sz w:val="22"/>
          <w:szCs w:val="24"/>
        </w:rPr>
        <w:t>39</w:t>
      </w:r>
      <w:r w:rsidRPr="0008241C">
        <w:rPr>
          <w:noProof/>
          <w:sz w:val="22"/>
          <w:szCs w:val="24"/>
        </w:rPr>
        <w:t>(5), 6–33. https://doi.org/10.1080/00139159709603644</w:t>
      </w:r>
    </w:p>
    <w:p w14:paraId="59352B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aumgartner, L., Zampatti, B., Jones, M., Stuart, I., &amp; Mallen</w:t>
      </w:r>
      <w:r w:rsidRPr="0008241C">
        <w:rPr>
          <w:rFonts w:eastAsia="MS Mincho"/>
          <w:noProof/>
          <w:sz w:val="22"/>
          <w:szCs w:val="24"/>
        </w:rPr>
        <w:t>‐</w:t>
      </w:r>
      <w:r w:rsidRPr="0008241C">
        <w:rPr>
          <w:noProof/>
          <w:sz w:val="22"/>
          <w:szCs w:val="24"/>
        </w:rPr>
        <w:t>Cooper, M. (2014). Fish passage in the Murray</w:t>
      </w:r>
      <w:r w:rsidRPr="0008241C">
        <w:rPr>
          <w:rFonts w:eastAsia="MS Mincho"/>
          <w:noProof/>
          <w:sz w:val="22"/>
          <w:szCs w:val="24"/>
        </w:rPr>
        <w:t>‐</w:t>
      </w:r>
      <w:r w:rsidRPr="0008241C">
        <w:rPr>
          <w:noProof/>
          <w:sz w:val="22"/>
          <w:szCs w:val="24"/>
        </w:rPr>
        <w:t xml:space="preserve">Darling Basin, Australia: Not just an upstream battle. </w:t>
      </w:r>
      <w:r w:rsidRPr="0008241C">
        <w:rPr>
          <w:i/>
          <w:iCs/>
          <w:noProof/>
          <w:sz w:val="22"/>
          <w:szCs w:val="24"/>
        </w:rPr>
        <w:t>Ecological Management &amp; Restoration</w:t>
      </w:r>
      <w:r w:rsidRPr="0008241C">
        <w:rPr>
          <w:noProof/>
          <w:sz w:val="22"/>
          <w:szCs w:val="24"/>
        </w:rPr>
        <w:t xml:space="preserve">, </w:t>
      </w:r>
      <w:r w:rsidRPr="0008241C">
        <w:rPr>
          <w:i/>
          <w:iCs/>
          <w:noProof/>
          <w:sz w:val="22"/>
          <w:szCs w:val="24"/>
        </w:rPr>
        <w:t>15</w:t>
      </w:r>
      <w:r w:rsidRPr="0008241C">
        <w:rPr>
          <w:noProof/>
          <w:sz w:val="22"/>
          <w:szCs w:val="24"/>
        </w:rPr>
        <w:t>(s1), 28–39.</w:t>
      </w:r>
    </w:p>
    <w:p w14:paraId="67DB3D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cher, B., &amp; Schreckenberg, K. (2007). Commercialisation of non-timber forest products: a reality check. </w:t>
      </w:r>
      <w:r w:rsidRPr="0008241C">
        <w:rPr>
          <w:i/>
          <w:iCs/>
          <w:noProof/>
          <w:sz w:val="22"/>
          <w:szCs w:val="24"/>
        </w:rPr>
        <w:t>Development Policy Review</w:t>
      </w:r>
      <w:r w:rsidRPr="0008241C">
        <w:rPr>
          <w:noProof/>
          <w:sz w:val="22"/>
          <w:szCs w:val="24"/>
        </w:rPr>
        <w:t xml:space="preserve">, </w:t>
      </w:r>
      <w:r w:rsidRPr="0008241C">
        <w:rPr>
          <w:i/>
          <w:iCs/>
          <w:noProof/>
          <w:sz w:val="22"/>
          <w:szCs w:val="24"/>
        </w:rPr>
        <w:t>25</w:t>
      </w:r>
      <w:r w:rsidRPr="0008241C">
        <w:rPr>
          <w:noProof/>
          <w:sz w:val="22"/>
          <w:szCs w:val="24"/>
        </w:rPr>
        <w:t>(3), 355–377.</w:t>
      </w:r>
    </w:p>
    <w:p w14:paraId="60DF13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2012). </w:t>
      </w:r>
      <w:r w:rsidRPr="0008241C">
        <w:rPr>
          <w:i/>
          <w:iCs/>
          <w:noProof/>
          <w:sz w:val="22"/>
          <w:szCs w:val="24"/>
        </w:rPr>
        <w:t>Sacred ecology</w:t>
      </w:r>
      <w:r w:rsidRPr="0008241C">
        <w:rPr>
          <w:noProof/>
          <w:sz w:val="22"/>
          <w:szCs w:val="24"/>
        </w:rPr>
        <w:t xml:space="preserve"> (Third Edit). New York, USA: Routledge.</w:t>
      </w:r>
    </w:p>
    <w:p w14:paraId="6904A5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Colding, J., &amp; Folke, C. (2000). Rediscovery of Traditional Ecological Knowledge as Adaptive Management. </w:t>
      </w:r>
      <w:r w:rsidRPr="0008241C">
        <w:rPr>
          <w:i/>
          <w:iCs/>
          <w:noProof/>
          <w:sz w:val="22"/>
          <w:szCs w:val="24"/>
        </w:rPr>
        <w:t>Ecological Applications</w:t>
      </w:r>
      <w:r w:rsidRPr="0008241C">
        <w:rPr>
          <w:noProof/>
          <w:sz w:val="22"/>
          <w:szCs w:val="24"/>
        </w:rPr>
        <w:t xml:space="preserve">, </w:t>
      </w:r>
      <w:r w:rsidRPr="0008241C">
        <w:rPr>
          <w:i/>
          <w:iCs/>
          <w:noProof/>
          <w:sz w:val="22"/>
          <w:szCs w:val="24"/>
        </w:rPr>
        <w:t>10</w:t>
      </w:r>
      <w:r w:rsidRPr="0008241C">
        <w:rPr>
          <w:noProof/>
          <w:sz w:val="22"/>
          <w:szCs w:val="24"/>
        </w:rPr>
        <w:t>(5), 1251–1262.</w:t>
      </w:r>
    </w:p>
    <w:p w14:paraId="723FC5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amp; Folke, C. (1998). </w:t>
      </w:r>
      <w:r w:rsidRPr="0008241C">
        <w:rPr>
          <w:i/>
          <w:iCs/>
          <w:noProof/>
          <w:sz w:val="22"/>
          <w:szCs w:val="24"/>
        </w:rPr>
        <w:t>Linking Social and Ecological Systems: Management Practices and Social Mechanisms for Building Resilience</w:t>
      </w:r>
      <w:r w:rsidRPr="0008241C">
        <w:rPr>
          <w:noProof/>
          <w:sz w:val="22"/>
          <w:szCs w:val="24"/>
        </w:rPr>
        <w:t xml:space="preserve">. </w:t>
      </w:r>
      <w:r w:rsidRPr="0008241C">
        <w:rPr>
          <w:i/>
          <w:iCs/>
          <w:noProof/>
          <w:sz w:val="22"/>
          <w:szCs w:val="24"/>
        </w:rPr>
        <w:t>Ecological Economics</w:t>
      </w:r>
      <w:r w:rsidRPr="0008241C">
        <w:rPr>
          <w:noProof/>
          <w:sz w:val="22"/>
          <w:szCs w:val="24"/>
        </w:rPr>
        <w:t xml:space="preserve"> (Vol. 28).</w:t>
      </w:r>
    </w:p>
    <w:p w14:paraId="138F13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ta, L. D., van Oort, B. E. H., Stork, N. E., &amp; Baral, H. (2015). Ecosystem services and livelihoods in a changing climate: Understanding local adaptations in the Upper Koshi, Nepal. </w:t>
      </w:r>
      <w:r w:rsidRPr="0008241C">
        <w:rPr>
          <w:i/>
          <w:iCs/>
          <w:noProof/>
          <w:sz w:val="22"/>
          <w:szCs w:val="24"/>
        </w:rPr>
        <w:t>International Journal of Biodiversity Science, Ecosystem Services &amp; Management</w:t>
      </w:r>
      <w:r w:rsidRPr="0008241C">
        <w:rPr>
          <w:noProof/>
          <w:sz w:val="22"/>
          <w:szCs w:val="24"/>
        </w:rPr>
        <w:t xml:space="preserve">, </w:t>
      </w:r>
      <w:r w:rsidRPr="0008241C">
        <w:rPr>
          <w:i/>
          <w:iCs/>
          <w:noProof/>
          <w:sz w:val="22"/>
          <w:szCs w:val="24"/>
        </w:rPr>
        <w:t>11</w:t>
      </w:r>
      <w:r w:rsidRPr="0008241C">
        <w:rPr>
          <w:noProof/>
          <w:sz w:val="22"/>
          <w:szCs w:val="24"/>
        </w:rPr>
        <w:t>(2), 145–155. https://doi.org/10.1080/21513732.2015.1027793</w:t>
      </w:r>
    </w:p>
    <w:p w14:paraId="72E922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ermann, F., Stevens, C., Bernstein, S., Gupta, A., Kabiri, N., Kanie, N., Levy, M., Nilsson, M., Pintér, L., &amp; Scobie, M. (2014). Policy Brief 3 - Integrating Governance into the Sustainable Development Goals. </w:t>
      </w:r>
      <w:r w:rsidRPr="0008241C">
        <w:rPr>
          <w:i/>
          <w:iCs/>
          <w:noProof/>
          <w:sz w:val="22"/>
          <w:szCs w:val="24"/>
        </w:rPr>
        <w:t>POST2015/UNU-IAS Policy Brief</w:t>
      </w:r>
      <w:r w:rsidRPr="0008241C">
        <w:rPr>
          <w:noProof/>
          <w:sz w:val="22"/>
          <w:szCs w:val="24"/>
        </w:rPr>
        <w:t>, (3). Retrieved from http://i.unu.edu/media/ias.unu.edu-en/project/2218/Post2015_UNU-IAS_PolicyBrief3.pdf%0Ahttp://www.post2015.jp/dl/result/seika_140520_3.pdf</w:t>
      </w:r>
    </w:p>
    <w:p w14:paraId="74DA83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nder, C. R., Hinkel, J., Bots, P. W. G., &amp; Pahl-Wostl, C. (2013). Comparison of Frameworks for Analyzing Social-ecological Systems. </w:t>
      </w:r>
      <w:r w:rsidRPr="0008241C">
        <w:rPr>
          <w:i/>
          <w:iCs/>
          <w:noProof/>
          <w:sz w:val="22"/>
          <w:szCs w:val="24"/>
        </w:rPr>
        <w:t>Ecology and Society</w:t>
      </w:r>
      <w:r w:rsidRPr="0008241C">
        <w:rPr>
          <w:noProof/>
          <w:sz w:val="22"/>
          <w:szCs w:val="24"/>
        </w:rPr>
        <w:t xml:space="preserve">, </w:t>
      </w:r>
      <w:r w:rsidRPr="0008241C">
        <w:rPr>
          <w:i/>
          <w:iCs/>
          <w:noProof/>
          <w:sz w:val="22"/>
          <w:szCs w:val="24"/>
        </w:rPr>
        <w:t>18</w:t>
      </w:r>
      <w:r w:rsidRPr="0008241C">
        <w:rPr>
          <w:noProof/>
          <w:sz w:val="22"/>
          <w:szCs w:val="24"/>
        </w:rPr>
        <w:t>(4), art26. https://doi.org/10.5751/ES-05551-180426</w:t>
      </w:r>
    </w:p>
    <w:p w14:paraId="7DFA09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irdLife International. (2016). Important Bird and Biodiversity Areas (IBAs). Retrieved September 5, 2015, from http://www.birdlife.org/worldwide/programmes/important-bird-and-biodiversity-areas-ibas</w:t>
      </w:r>
    </w:p>
    <w:p w14:paraId="7C4A0C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sht, N., Joshi, S., Shrestha, B. B., Yi, S., Chaudhary, R. P., Kotru, R., &amp; Wu, N. (2016). </w:t>
      </w:r>
      <w:r w:rsidRPr="0008241C">
        <w:rPr>
          <w:i/>
          <w:iCs/>
          <w:noProof/>
          <w:sz w:val="22"/>
          <w:szCs w:val="24"/>
        </w:rPr>
        <w:t>Manual on invasive alien plant species in Kailash; Sacred Landscape-Nepal</w:t>
      </w:r>
      <w:r w:rsidRPr="0008241C">
        <w:rPr>
          <w:noProof/>
          <w:sz w:val="22"/>
          <w:szCs w:val="24"/>
        </w:rPr>
        <w:t>. Kathmandu.</w:t>
      </w:r>
    </w:p>
    <w:p w14:paraId="3FBCFE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öhm, M., Collen, B., Baillie, J. E. M., Bowles, P., Chanson, J., Cox, N., Hammerson, G., Hoffmann, M., Livingstone, S. R., Ram, M., Rhodin, A. G. J., Stuart, S. N., van Dijk, P. P., Young, B. E., Afuang, L. E., Aghasyan, A., García, A., Aguilar, C., Ajtic, R., Akarsu, F., Alencar, L. R. V, Allison, A., Ananjeva, N., Anderson, S., Andrén, C., Ariano-Sánchez, D., Arredondo, J. C., Auliya, M., Austin, C. C., Avci, A., Baker, P. J., Barreto-Lima, A. F., Barrio-Amorós, C. L., Basu, D., Bates, M. F., Batistella, A., Bauer, A., Bennett, D., Böhme, W., Broadley, D., Brown, R., Burgess, J., Captain, A., Carreira, S., Castañeda, M. del R., Castro, F., Catenazzi, A., Cedeño-Vázquez, J. R., Chapple, D. G., Cheylan, M., Cisneros-Heredia, D. F., Cogalniceanu, D., Cogger, H., Corti, C., Costa, G. C., Couper, P. J., Courtney, T., Crnobrnja-Isailovic, J., Crochet, P.-A., Crother, B., Cruz, F., Daltry, J. C., Daniels, R. J. R., Das, I., de Silva, A., Diesmos, A. C., Dirksen, L., Doan, T. M., Dodd, C. K., Doody, J. S., Dorcas, M. E., Duarte de Barros Filho, J., Egan, V. T., El Mouden, E. H., Embert, D., Espinoza, R. E., Fallabrino, A., Feng, X., Feng, Z.-J., Fitzgerald, L., Flores-Villela, O., França, F. G. R., Frost, D., Gadsden, H., Gamble, T., Ganesh, S. R., Garcia, M. A., García-Pérez, J. E., Gatus, J., Gaulke, M., Geniez, P., Georges, A., Gerlach, J., Goldberg, S., Gonzalez, J.-C. T., Gower, D. J., Grant, T., Greenbaum, E., Grieco, C., Guo, P., Hamilton, A. M., Hare, K., Hedges, S. B., Heideman, N., Hilton-Taylor, C., Hitchmough, R., Hollingsworth, B., Hutchinson, M., Ineich, I., Iverson, J., Jaksic, F. M., Jenkins, R., Joger, U., Jose, R., Kaska, Y., Kaya, U., Keogh, J. S., Köhler, G., Kuchling, G., Kumlutaş, Y., Kwet, A., La Marca, E., Lamar, W., Lane, A., Lardner, B., Latta, C., Latta, G., Lau, M., Lavin, P., Lawson, D., LeBreton, M., Lehr, E., Limpus, D., Lipczynski, N., Lobo, A. S., López-Luna, M. A., Luiselli, L., Lukoschek, V., Lundberg, M., Lymberakis, P., Macey, R., Magnusson, W. E., Mahler, D. L., Malhotra, A., Mariaux, J., Maritz, B., Marques, O. A. V, Márquez, R., Martins, M., Masterson, G., Mateo, J. A., Mathew, R., Mathews, N., Mayer, G., McCranie, J. R., Measey, G. J., Mendoza-Quijano, F., Menegon, M., Métrailler, S., Milton, D. A., Montgomery, C., Morato, S. A. A., Mott, T., Muñoz-Alonso, A., Murphy, J., Nguyen, T. Q., </w:t>
      </w:r>
      <w:r w:rsidRPr="0008241C">
        <w:rPr>
          <w:noProof/>
          <w:sz w:val="22"/>
          <w:szCs w:val="24"/>
        </w:rPr>
        <w:lastRenderedPageBreak/>
        <w:t xml:space="preserve">Nilson, G., Nogueira, C., Núñez, H., Orlov, N., Ota, H., Ottenwalder, J., Papenfuss, T., Pasachnik, S., Passos, P., Pauwels, O. S. G., Pérez-Buitrago, N., Pérez-Mellado, V., Pianka, E. R., Pleguezuelos, J., Pollock, C., Ponce-Campos, P., Powell, R., Pupin, F., Quintero Díaz, G. E., Radder, R., Ramer, J., Rasmussen, A. R., Raxworthy, C., Reynolds, R., Richman, N., Rico, E. L., Riservato, E., Rivas, G., da Rocha, P. L. B., Rödel, M.-O., Rodríguez Schettino, L., Roosenburg, W. M., Ross, J. P., Sadek, R., Sanders, K., Santos-Barrera, G., Schleich, H. H., Schmidt, B. R., Schmitz, A., Sharifi, M., Shea, G., Shi, H.-T., Shine, R., Sindaco, R., Slimani, T., Somaweera, R., Spawls, S., Stafford, P., Stuebing, R., Sweet, S., Sy, E., Temple, H. J., Tognelli, M. F., Tolley, K., Tolson, P. J., Tuniyev, B., Tuniyev, S., Üzüm, N., van Buurt, G., Van Sluys, M., Velasco, A., Vences, M., Veselý, M., Vinke, S., Vinke, T., Vogel, G., Vogrin, M., Vogt, R. C., Wearn, O. R., Werner, Y. L., Whiting, M. J., Wiewandt, T., Wilkinson, J., Wilson, B., Wren, S., Zamin, T., Zhou, K., &amp; Zug, G. (2013). The conservation status of the world’s reptiles. </w:t>
      </w:r>
      <w:r w:rsidRPr="0008241C">
        <w:rPr>
          <w:i/>
          <w:iCs/>
          <w:noProof/>
          <w:sz w:val="22"/>
          <w:szCs w:val="24"/>
        </w:rPr>
        <w:t>Biological Conservation</w:t>
      </w:r>
      <w:r w:rsidRPr="0008241C">
        <w:rPr>
          <w:noProof/>
          <w:sz w:val="22"/>
          <w:szCs w:val="24"/>
        </w:rPr>
        <w:t xml:space="preserve">, </w:t>
      </w:r>
      <w:r w:rsidRPr="0008241C">
        <w:rPr>
          <w:i/>
          <w:iCs/>
          <w:noProof/>
          <w:sz w:val="22"/>
          <w:szCs w:val="24"/>
        </w:rPr>
        <w:t>157</w:t>
      </w:r>
      <w:r w:rsidRPr="0008241C">
        <w:rPr>
          <w:noProof/>
          <w:sz w:val="22"/>
          <w:szCs w:val="24"/>
        </w:rPr>
        <w:t>(Supplement C), 372–385. https://doi.org/https://doi.org/10.1016/j.biocon.2012.07.015</w:t>
      </w:r>
    </w:p>
    <w:p w14:paraId="508BB5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rini-Feyerabend, G., Kothari, A., &amp; Oviedo, G. (2004). </w:t>
      </w:r>
      <w:r w:rsidRPr="0008241C">
        <w:rPr>
          <w:i/>
          <w:iCs/>
          <w:noProof/>
          <w:sz w:val="22"/>
          <w:szCs w:val="24"/>
        </w:rPr>
        <w:t>Indigenous and Local Communities and Protected Areas: Towards Equity and Enhanced Conservation. IUCN. World Commission on Protected Areas. Best Practice Protected Area Guideline Series No. 11, Gland</w:t>
      </w:r>
      <w:r w:rsidRPr="0008241C">
        <w:rPr>
          <w:noProof/>
          <w:sz w:val="22"/>
          <w:szCs w:val="24"/>
        </w:rPr>
        <w:t>. Switzerland and Cambridge, UK.</w:t>
      </w:r>
    </w:p>
    <w:p w14:paraId="1AD09A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aulik, G. T., Noureen, U., Arshad, M., &amp; Reeves, R. R. (2015). Review of status, threats, and conservation management options for the endangered Indus River blind dolphin. </w:t>
      </w:r>
      <w:r w:rsidRPr="0008241C">
        <w:rPr>
          <w:i/>
          <w:iCs/>
          <w:noProof/>
          <w:sz w:val="22"/>
          <w:szCs w:val="24"/>
        </w:rPr>
        <w:t>Biological Conservation</w:t>
      </w:r>
      <w:r w:rsidRPr="0008241C">
        <w:rPr>
          <w:noProof/>
          <w:sz w:val="22"/>
          <w:szCs w:val="24"/>
        </w:rPr>
        <w:t xml:space="preserve">, </w:t>
      </w:r>
      <w:r w:rsidRPr="0008241C">
        <w:rPr>
          <w:i/>
          <w:iCs/>
          <w:noProof/>
          <w:sz w:val="22"/>
          <w:szCs w:val="24"/>
        </w:rPr>
        <w:t>192</w:t>
      </w:r>
      <w:r w:rsidRPr="0008241C">
        <w:rPr>
          <w:noProof/>
          <w:sz w:val="22"/>
          <w:szCs w:val="24"/>
        </w:rPr>
        <w:t>, 30–41.</w:t>
      </w:r>
    </w:p>
    <w:p w14:paraId="4FC7BF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oks, T. M., Butchart, S. H. M., Cox, N. A., Heath, M., Hilton-Taylor, C., Hoffmann, M., Kingston, N., Rodríguez, J. P., Stuart, S. N., &amp; Smart, J. (2015). Harnessing biodiversity and conservation knowledge products to track the Aichi Targets and Sustainable Development Goals. </w:t>
      </w:r>
      <w:r w:rsidRPr="0008241C">
        <w:rPr>
          <w:i/>
          <w:iCs/>
          <w:noProof/>
          <w:sz w:val="22"/>
          <w:szCs w:val="24"/>
        </w:rPr>
        <w:t>Biodiversity</w:t>
      </w:r>
      <w:r w:rsidRPr="0008241C">
        <w:rPr>
          <w:noProof/>
          <w:sz w:val="22"/>
          <w:szCs w:val="24"/>
        </w:rPr>
        <w:t xml:space="preserve">, </w:t>
      </w:r>
      <w:r w:rsidRPr="0008241C">
        <w:rPr>
          <w:i/>
          <w:iCs/>
          <w:noProof/>
          <w:sz w:val="22"/>
          <w:szCs w:val="24"/>
        </w:rPr>
        <w:t>16</w:t>
      </w:r>
      <w:r w:rsidRPr="0008241C">
        <w:rPr>
          <w:noProof/>
          <w:sz w:val="22"/>
          <w:szCs w:val="24"/>
        </w:rPr>
        <w:t>(2–3), 157–174. https://doi.org/10.1080/14888386.2015.1075903</w:t>
      </w:r>
    </w:p>
    <w:p w14:paraId="3D0CEB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rivalova, Z., Hua, F., Koh, L. P., Garcia, C., &amp; Putz, F. (2017). A critical comparison of conventional, certified, and community management of tropical forests for timber in terms of environmental, economic, and social variables. </w:t>
      </w:r>
      <w:r w:rsidRPr="0008241C">
        <w:rPr>
          <w:i/>
          <w:iCs/>
          <w:noProof/>
          <w:sz w:val="22"/>
          <w:szCs w:val="24"/>
        </w:rPr>
        <w:t>Conservation Letters</w:t>
      </w:r>
      <w:r w:rsidRPr="0008241C">
        <w:rPr>
          <w:noProof/>
          <w:sz w:val="22"/>
          <w:szCs w:val="24"/>
        </w:rPr>
        <w:t xml:space="preserve">, </w:t>
      </w:r>
      <w:r w:rsidRPr="0008241C">
        <w:rPr>
          <w:i/>
          <w:iCs/>
          <w:noProof/>
          <w:sz w:val="22"/>
          <w:szCs w:val="24"/>
        </w:rPr>
        <w:t>10</w:t>
      </w:r>
      <w:r w:rsidRPr="0008241C">
        <w:rPr>
          <w:noProof/>
          <w:sz w:val="22"/>
          <w:szCs w:val="24"/>
        </w:rPr>
        <w:t>(1), 4–14.</w:t>
      </w:r>
    </w:p>
    <w:p w14:paraId="33ABC9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rke, L., Reytar, K., Spalding, M., &amp; Perry, A. (2011). </w:t>
      </w:r>
      <w:r w:rsidRPr="0008241C">
        <w:rPr>
          <w:i/>
          <w:iCs/>
          <w:noProof/>
          <w:sz w:val="22"/>
          <w:szCs w:val="24"/>
        </w:rPr>
        <w:t>Reefs at risk revisited</w:t>
      </w:r>
      <w:r w:rsidRPr="0008241C">
        <w:rPr>
          <w:noProof/>
          <w:sz w:val="22"/>
          <w:szCs w:val="24"/>
        </w:rPr>
        <w:t>.</w:t>
      </w:r>
    </w:p>
    <w:p w14:paraId="6065EB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rney, J., &amp; Ramanathan, V. (2014). Recent climate and air pollution impacts on India agriculture.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1</w:t>
      </w:r>
      <w:r w:rsidRPr="0008241C">
        <w:rPr>
          <w:noProof/>
          <w:sz w:val="22"/>
          <w:szCs w:val="24"/>
        </w:rPr>
        <w:t>(46), 16319–16324. https://doi.org/10.1073/pnas.1317275111</w:t>
      </w:r>
    </w:p>
    <w:p w14:paraId="410220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iño, J., &amp; Colchester, M. (2010). From dams to development justice: Progress with’free, prior and informed consent’since the World Commission on Dams. </w:t>
      </w:r>
      <w:r w:rsidRPr="0008241C">
        <w:rPr>
          <w:i/>
          <w:iCs/>
          <w:noProof/>
          <w:sz w:val="22"/>
          <w:szCs w:val="24"/>
        </w:rPr>
        <w:t>Water Alternatives</w:t>
      </w:r>
      <w:r w:rsidRPr="0008241C">
        <w:rPr>
          <w:noProof/>
          <w:sz w:val="22"/>
          <w:szCs w:val="24"/>
        </w:rPr>
        <w:t xml:space="preserve">, </w:t>
      </w:r>
      <w:r w:rsidRPr="0008241C">
        <w:rPr>
          <w:i/>
          <w:iCs/>
          <w:noProof/>
          <w:sz w:val="22"/>
          <w:szCs w:val="24"/>
        </w:rPr>
        <w:t>3</w:t>
      </w:r>
      <w:r w:rsidRPr="0008241C">
        <w:rPr>
          <w:noProof/>
          <w:sz w:val="22"/>
          <w:szCs w:val="24"/>
        </w:rPr>
        <w:t>(2), 423.</w:t>
      </w:r>
    </w:p>
    <w:p w14:paraId="09975C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lson, K. M., Curran, L. M., Asner, G. P., Pittman, A. M., Trigg, S. N., &amp; Marion Adeney, J. (2013). Carbon emissions from forest conversion by Kalimantan oil palm plantations. </w:t>
      </w:r>
      <w:r w:rsidRPr="0008241C">
        <w:rPr>
          <w:i/>
          <w:iCs/>
          <w:noProof/>
          <w:sz w:val="22"/>
          <w:szCs w:val="24"/>
        </w:rPr>
        <w:t>Nature Climate Change</w:t>
      </w:r>
      <w:r w:rsidRPr="0008241C">
        <w:rPr>
          <w:noProof/>
          <w:sz w:val="22"/>
          <w:szCs w:val="24"/>
        </w:rPr>
        <w:t xml:space="preserve">, </w:t>
      </w:r>
      <w:r w:rsidRPr="0008241C">
        <w:rPr>
          <w:i/>
          <w:iCs/>
          <w:noProof/>
          <w:sz w:val="22"/>
          <w:szCs w:val="24"/>
        </w:rPr>
        <w:t>3</w:t>
      </w:r>
      <w:r w:rsidRPr="0008241C">
        <w:rPr>
          <w:noProof/>
          <w:sz w:val="22"/>
          <w:szCs w:val="24"/>
        </w:rPr>
        <w:t>(3), 283–287. https://doi.org/10.1038/nclimate1702</w:t>
      </w:r>
    </w:p>
    <w:p w14:paraId="0EBD70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penter, K. E., &amp; Springer, V. G. (2005). The center of the center of marine shore fish biodiversity: The Philippine Islands. </w:t>
      </w:r>
      <w:r w:rsidRPr="0008241C">
        <w:rPr>
          <w:i/>
          <w:iCs/>
          <w:noProof/>
          <w:sz w:val="22"/>
          <w:szCs w:val="24"/>
        </w:rPr>
        <w:t>Environmental Biology of Fishes</w:t>
      </w:r>
      <w:r w:rsidRPr="0008241C">
        <w:rPr>
          <w:noProof/>
          <w:sz w:val="22"/>
          <w:szCs w:val="24"/>
        </w:rPr>
        <w:t xml:space="preserve">, </w:t>
      </w:r>
      <w:r w:rsidRPr="0008241C">
        <w:rPr>
          <w:i/>
          <w:iCs/>
          <w:noProof/>
          <w:sz w:val="22"/>
          <w:szCs w:val="24"/>
        </w:rPr>
        <w:t>72</w:t>
      </w:r>
      <w:r w:rsidRPr="0008241C">
        <w:rPr>
          <w:noProof/>
          <w:sz w:val="22"/>
          <w:szCs w:val="24"/>
        </w:rPr>
        <w:t>(4), 467–480. https://doi.org/10.1007/s10641-004-3154-4</w:t>
      </w:r>
    </w:p>
    <w:p w14:paraId="14901A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stellas, P. (2016). </w:t>
      </w:r>
      <w:r w:rsidRPr="0008241C">
        <w:rPr>
          <w:i/>
          <w:iCs/>
          <w:noProof/>
          <w:sz w:val="22"/>
          <w:szCs w:val="24"/>
        </w:rPr>
        <w:t>COP22 Key Takeaways: Climate Policy &amp; Implications for Australian Business</w:t>
      </w:r>
      <w:r w:rsidRPr="0008241C">
        <w:rPr>
          <w:noProof/>
          <w:sz w:val="22"/>
          <w:szCs w:val="24"/>
        </w:rPr>
        <w:t xml:space="preserve">. </w:t>
      </w:r>
      <w:r w:rsidRPr="0008241C">
        <w:rPr>
          <w:i/>
          <w:iCs/>
          <w:noProof/>
          <w:sz w:val="22"/>
          <w:szCs w:val="24"/>
        </w:rPr>
        <w:t>Carbon Market Institute</w:t>
      </w:r>
      <w:r w:rsidRPr="0008241C">
        <w:rPr>
          <w:noProof/>
          <w:sz w:val="22"/>
          <w:szCs w:val="24"/>
        </w:rPr>
        <w:t>.</w:t>
      </w:r>
    </w:p>
    <w:p w14:paraId="77671C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ernea, M. M., &amp; Mathur, H. M. (2008). </w:t>
      </w:r>
      <w:r w:rsidRPr="0008241C">
        <w:rPr>
          <w:i/>
          <w:iCs/>
          <w:noProof/>
          <w:sz w:val="22"/>
          <w:szCs w:val="24"/>
        </w:rPr>
        <w:t>Can Compensation Prevent Impoverishment?: Reforming Resettlement Through Investments</w:t>
      </w:r>
      <w:r w:rsidRPr="0008241C">
        <w:rPr>
          <w:noProof/>
          <w:sz w:val="22"/>
          <w:szCs w:val="24"/>
        </w:rPr>
        <w:t>. Oxford University Press New Delhi.</w:t>
      </w:r>
    </w:p>
    <w:p w14:paraId="49C77D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n, K. M. a, Satterfield, T., &amp; Goldstein, J. (2012). Rethinking ecosystem services to better address and navigate cultural values. </w:t>
      </w:r>
      <w:r w:rsidRPr="0008241C">
        <w:rPr>
          <w:i/>
          <w:iCs/>
          <w:noProof/>
          <w:sz w:val="22"/>
          <w:szCs w:val="24"/>
        </w:rPr>
        <w:t>Ecological Economics</w:t>
      </w:r>
      <w:r w:rsidRPr="0008241C">
        <w:rPr>
          <w:noProof/>
          <w:sz w:val="22"/>
          <w:szCs w:val="24"/>
        </w:rPr>
        <w:t xml:space="preserve">, </w:t>
      </w:r>
      <w:r w:rsidRPr="0008241C">
        <w:rPr>
          <w:i/>
          <w:iCs/>
          <w:noProof/>
          <w:sz w:val="22"/>
          <w:szCs w:val="24"/>
        </w:rPr>
        <w:t>74</w:t>
      </w:r>
      <w:r w:rsidRPr="0008241C">
        <w:rPr>
          <w:noProof/>
          <w:sz w:val="22"/>
          <w:szCs w:val="24"/>
        </w:rPr>
        <w:t>, 8–18. https://doi.org/10.1016/j.ecolecon.2011.11.011</w:t>
      </w:r>
    </w:p>
    <w:p w14:paraId="05225E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udhary, R. P. (2014). Conserving biodiversity and achieving the Millennium Development Goals in Nepal. In </w:t>
      </w:r>
      <w:r w:rsidRPr="0008241C">
        <w:rPr>
          <w:i/>
          <w:iCs/>
          <w:noProof/>
          <w:sz w:val="22"/>
          <w:szCs w:val="24"/>
        </w:rPr>
        <w:t>Proceedings of the Sixth National Conference on Science and Technology</w:t>
      </w:r>
      <w:r w:rsidRPr="0008241C">
        <w:rPr>
          <w:noProof/>
          <w:sz w:val="22"/>
          <w:szCs w:val="24"/>
        </w:rPr>
        <w:t xml:space="preserve"> (p. 96</w:t>
      </w:r>
      <w:r w:rsidRPr="0008241C">
        <w:rPr>
          <w:rFonts w:eastAsia="MS Mincho"/>
          <w:noProof/>
          <w:sz w:val="22"/>
          <w:szCs w:val="24"/>
        </w:rPr>
        <w:t>‐</w:t>
      </w:r>
      <w:r w:rsidRPr="0008241C">
        <w:rPr>
          <w:noProof/>
          <w:sz w:val="22"/>
          <w:szCs w:val="24"/>
        </w:rPr>
        <w:t>111).</w:t>
      </w:r>
    </w:p>
    <w:p w14:paraId="12956F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ou, L. M., Tuan, V. S., Reefs, P., Yeemin, T., Cabanban, A., Suharsono, &amp; Kessna, I. (2002). Status of Southeast Asia coral reefs. In C. Wilkinson (Ed.), </w:t>
      </w:r>
      <w:r w:rsidRPr="0008241C">
        <w:rPr>
          <w:i/>
          <w:iCs/>
          <w:noProof/>
          <w:sz w:val="22"/>
          <w:szCs w:val="24"/>
        </w:rPr>
        <w:t>Status of coral reefs of the world – 2002</w:t>
      </w:r>
      <w:r w:rsidRPr="0008241C">
        <w:rPr>
          <w:noProof/>
          <w:sz w:val="22"/>
          <w:szCs w:val="24"/>
        </w:rPr>
        <w:t xml:space="preserve"> (pp. 123–152).</w:t>
      </w:r>
    </w:p>
    <w:p w14:paraId="09F59E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ristie, P., Pietri, D. M., Stevenson, T. C., Pollnac, R., Knight, M., &amp; White, A. T. (2016). Improving human and environmental conditions through the Coral Triangle Initiative: Progress </w:t>
      </w:r>
      <w:r w:rsidRPr="0008241C">
        <w:rPr>
          <w:noProof/>
          <w:sz w:val="22"/>
          <w:szCs w:val="24"/>
        </w:rPr>
        <w:lastRenderedPageBreak/>
        <w:t xml:space="preserve">and challenges. </w:t>
      </w:r>
      <w:r w:rsidRPr="0008241C">
        <w:rPr>
          <w:i/>
          <w:iCs/>
          <w:noProof/>
          <w:sz w:val="22"/>
          <w:szCs w:val="24"/>
        </w:rPr>
        <w:t>Current Opinion in Environmental Sustainability</w:t>
      </w:r>
      <w:r w:rsidRPr="0008241C">
        <w:rPr>
          <w:noProof/>
          <w:sz w:val="22"/>
          <w:szCs w:val="24"/>
        </w:rPr>
        <w:t>. https://doi.org/10.1016/j.cosust.2016.03.002</w:t>
      </w:r>
    </w:p>
    <w:p w14:paraId="2ED6A4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onan, A., Roberts, K. E., &amp; Holdsworth, M. (2016). Socioeconomic and demographic drivers of red and processed meat consumption: implications for health and environmental sustainability. </w:t>
      </w:r>
      <w:r w:rsidRPr="0008241C">
        <w:rPr>
          <w:i/>
          <w:iCs/>
          <w:noProof/>
          <w:sz w:val="22"/>
          <w:szCs w:val="24"/>
        </w:rPr>
        <w:t>The Proceedings of the Nutrition Society</w:t>
      </w:r>
      <w:r w:rsidRPr="0008241C">
        <w:rPr>
          <w:noProof/>
          <w:sz w:val="22"/>
          <w:szCs w:val="24"/>
        </w:rPr>
        <w:t>, (July 2015), 1–7. https://doi.org/10.1017/S0029665116000100</w:t>
      </w:r>
    </w:p>
    <w:p w14:paraId="7B7584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chran, P. A. L., Marshall, C. A., Garcia-Downing, C., Kendall, E., Cook, D., McCubbin, L., &amp; Gover, R. M. S. (2008). Indigenous ways of knowing: Implications for participatory research and community. </w:t>
      </w:r>
      <w:r w:rsidRPr="0008241C">
        <w:rPr>
          <w:i/>
          <w:iCs/>
          <w:noProof/>
          <w:sz w:val="22"/>
          <w:szCs w:val="24"/>
        </w:rPr>
        <w:t>American Journal of Public Health</w:t>
      </w:r>
      <w:r w:rsidRPr="0008241C">
        <w:rPr>
          <w:noProof/>
          <w:sz w:val="22"/>
          <w:szCs w:val="24"/>
        </w:rPr>
        <w:t xml:space="preserve">, </w:t>
      </w:r>
      <w:r w:rsidRPr="0008241C">
        <w:rPr>
          <w:i/>
          <w:iCs/>
          <w:noProof/>
          <w:sz w:val="22"/>
          <w:szCs w:val="24"/>
        </w:rPr>
        <w:t>98</w:t>
      </w:r>
      <w:r w:rsidRPr="0008241C">
        <w:rPr>
          <w:noProof/>
          <w:sz w:val="22"/>
          <w:szCs w:val="24"/>
        </w:rPr>
        <w:t>(1), 22–27.</w:t>
      </w:r>
    </w:p>
    <w:p w14:paraId="6673C8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lchester, M. (2010). Free, Prior and Informed Consent: Making FPIC work for forests and peoples. </w:t>
      </w:r>
      <w:r w:rsidRPr="0008241C">
        <w:rPr>
          <w:i/>
          <w:iCs/>
          <w:noProof/>
          <w:sz w:val="22"/>
          <w:szCs w:val="24"/>
        </w:rPr>
        <w:t>Research Paper</w:t>
      </w:r>
      <w:r w:rsidRPr="0008241C">
        <w:rPr>
          <w:noProof/>
          <w:sz w:val="22"/>
          <w:szCs w:val="24"/>
        </w:rPr>
        <w:t>.</w:t>
      </w:r>
    </w:p>
    <w:p w14:paraId="02E064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llins, M. G. (2013). International Organizations and Biodiversity. In </w:t>
      </w:r>
      <w:r w:rsidRPr="0008241C">
        <w:rPr>
          <w:i/>
          <w:iCs/>
          <w:noProof/>
          <w:sz w:val="22"/>
          <w:szCs w:val="24"/>
        </w:rPr>
        <w:t>Encyclopedia of Biodiversity</w:t>
      </w:r>
      <w:r w:rsidRPr="0008241C">
        <w:rPr>
          <w:noProof/>
          <w:sz w:val="22"/>
          <w:szCs w:val="24"/>
        </w:rPr>
        <w:t xml:space="preserve"> (pp. 324–331). Elsevier. https://doi.org/10.1016/B978-0-12-384719-5.00395-6</w:t>
      </w:r>
    </w:p>
    <w:p w14:paraId="757B14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omo, S., Pais, A., Rumolo, P., Saba, S., Sprovieri, M., &amp; Magni, P. (2016). Effects of an invasive mussel, Arcuatula senhousia, on local benthic consumers: a laboratory 13C</w:t>
      </w:r>
      <w:r w:rsidRPr="0008241C">
        <w:rPr>
          <w:rFonts w:eastAsia="MS Mincho"/>
          <w:noProof/>
          <w:sz w:val="22"/>
          <w:szCs w:val="24"/>
        </w:rPr>
        <w:t>‐</w:t>
      </w:r>
      <w:r w:rsidRPr="0008241C">
        <w:rPr>
          <w:noProof/>
          <w:sz w:val="22"/>
          <w:szCs w:val="24"/>
        </w:rPr>
        <w:t xml:space="preserve">labeling study. </w:t>
      </w:r>
      <w:r w:rsidRPr="0008241C">
        <w:rPr>
          <w:i/>
          <w:iCs/>
          <w:noProof/>
          <w:sz w:val="22"/>
          <w:szCs w:val="24"/>
        </w:rPr>
        <w:t>Marine Biology</w:t>
      </w:r>
      <w:r w:rsidRPr="0008241C">
        <w:rPr>
          <w:noProof/>
          <w:sz w:val="22"/>
          <w:szCs w:val="24"/>
        </w:rPr>
        <w:t xml:space="preserve">, </w:t>
      </w:r>
      <w:r w:rsidRPr="0008241C">
        <w:rPr>
          <w:i/>
          <w:iCs/>
          <w:noProof/>
          <w:sz w:val="22"/>
          <w:szCs w:val="24"/>
        </w:rPr>
        <w:t>163</w:t>
      </w:r>
      <w:r w:rsidRPr="0008241C">
        <w:rPr>
          <w:noProof/>
          <w:sz w:val="22"/>
          <w:szCs w:val="24"/>
        </w:rPr>
        <w:t>(6), 140. https://doi.org/10.1007/s00227-016-2912-0</w:t>
      </w:r>
    </w:p>
    <w:p w14:paraId="0DC99D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onservation Synthesis - Center for Applied Biodiversity Science at Conservation International. (2004). Biodiversity Hotspots Revisited, Conservation International, 2004 | Data Basin. Retrieved July 12, 2018, from https://databasin.org/datasets/e5e1b415498249d0b511b0eef8625c12</w:t>
      </w:r>
    </w:p>
    <w:p w14:paraId="0AA5E3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stello, M. J., Coll, M., Danovaro, R., Halpin, P., Ojaveer, H., &amp; Miloslavich, P. (2010). A census of marine biodiversity knowledge, resources, and future challenges.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8). https://doi.org/10.1371/journal.pone.0012110</w:t>
      </w:r>
    </w:p>
    <w:p w14:paraId="191F32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x, C. B., &amp; Moore, P. D. (2010). </w:t>
      </w:r>
      <w:r w:rsidRPr="0008241C">
        <w:rPr>
          <w:i/>
          <w:iCs/>
          <w:noProof/>
          <w:sz w:val="22"/>
          <w:szCs w:val="24"/>
        </w:rPr>
        <w:t>Biogeography: An Evolutionary Approach (8th edition)</w:t>
      </w:r>
      <w:r w:rsidRPr="0008241C">
        <w:rPr>
          <w:noProof/>
          <w:sz w:val="22"/>
          <w:szCs w:val="24"/>
        </w:rPr>
        <w:t>. New York: John Wiley.</w:t>
      </w:r>
    </w:p>
    <w:p w14:paraId="5CD1611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SIRO. (2016). State of the Climate, 2016. Retrieved from http://www.csiro.au/state-of-the-climate</w:t>
      </w:r>
    </w:p>
    <w:p w14:paraId="678592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hal, G. R., &amp; Capistrano, D. (2006). Forest governance and institutional structure: an ignored dimension of community based forest management in the Philippines. </w:t>
      </w:r>
      <w:r w:rsidRPr="0008241C">
        <w:rPr>
          <w:i/>
          <w:iCs/>
          <w:noProof/>
          <w:sz w:val="22"/>
          <w:szCs w:val="24"/>
        </w:rPr>
        <w:t>International Forestry Review</w:t>
      </w:r>
      <w:r w:rsidRPr="0008241C">
        <w:rPr>
          <w:noProof/>
          <w:sz w:val="22"/>
          <w:szCs w:val="24"/>
        </w:rPr>
        <w:t xml:space="preserve">, </w:t>
      </w:r>
      <w:r w:rsidRPr="0008241C">
        <w:rPr>
          <w:i/>
          <w:iCs/>
          <w:noProof/>
          <w:sz w:val="22"/>
          <w:szCs w:val="24"/>
        </w:rPr>
        <w:t>8</w:t>
      </w:r>
      <w:r w:rsidRPr="0008241C">
        <w:rPr>
          <w:noProof/>
          <w:sz w:val="22"/>
          <w:szCs w:val="24"/>
        </w:rPr>
        <w:t>(4), 377–394.</w:t>
      </w:r>
    </w:p>
    <w:p w14:paraId="0A4A9E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nielsen, F., Beukema, H., Burgess, N. D., Parish, F., Bruehl, C. A., Donald, P. F., Murdiyarso, D., Phalan, B., Reijnders, L., Struebig, M., &amp; Fitzherbert, E. B. (2009). Biofuel Plantations on Forested Lands: Double Jeopardy for Biodiversity and Climate. </w:t>
      </w:r>
      <w:r w:rsidRPr="0008241C">
        <w:rPr>
          <w:i/>
          <w:iCs/>
          <w:noProof/>
          <w:sz w:val="22"/>
          <w:szCs w:val="24"/>
        </w:rPr>
        <w:t>Conservation Biology</w:t>
      </w:r>
      <w:r w:rsidRPr="0008241C">
        <w:rPr>
          <w:noProof/>
          <w:sz w:val="22"/>
          <w:szCs w:val="24"/>
        </w:rPr>
        <w:t xml:space="preserve">, </w:t>
      </w:r>
      <w:r w:rsidRPr="0008241C">
        <w:rPr>
          <w:i/>
          <w:iCs/>
          <w:noProof/>
          <w:sz w:val="22"/>
          <w:szCs w:val="24"/>
        </w:rPr>
        <w:t>23</w:t>
      </w:r>
      <w:r w:rsidRPr="0008241C">
        <w:rPr>
          <w:noProof/>
          <w:sz w:val="22"/>
          <w:szCs w:val="24"/>
        </w:rPr>
        <w:t>(2), 348–358. https://doi.org/10.1111/j.1523-1739.2008.01096.x</w:t>
      </w:r>
    </w:p>
    <w:p w14:paraId="6BC141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nielsen, F., Sørensen, M. K., Olwig, M. F., Selvam, V., Parish, F., Burgess, N. D., Hiraishi, T., Karunagaran, V. M., Rasmussen, M. S., Hansen, L. B., Quarto, A., &amp; Suryadiputra, N. (2005). The Asian tsunami: a protective role for coastal vegetation. </w:t>
      </w:r>
      <w:r w:rsidRPr="0008241C">
        <w:rPr>
          <w:i/>
          <w:iCs/>
          <w:noProof/>
          <w:sz w:val="22"/>
          <w:szCs w:val="24"/>
        </w:rPr>
        <w:t>Science</w:t>
      </w:r>
      <w:r w:rsidRPr="0008241C">
        <w:rPr>
          <w:noProof/>
          <w:sz w:val="22"/>
          <w:szCs w:val="24"/>
        </w:rPr>
        <w:t xml:space="preserve">, </w:t>
      </w:r>
      <w:r w:rsidRPr="0008241C">
        <w:rPr>
          <w:i/>
          <w:iCs/>
          <w:noProof/>
          <w:sz w:val="22"/>
          <w:szCs w:val="24"/>
        </w:rPr>
        <w:t>310</w:t>
      </w:r>
      <w:r w:rsidRPr="0008241C">
        <w:rPr>
          <w:noProof/>
          <w:sz w:val="22"/>
          <w:szCs w:val="24"/>
        </w:rPr>
        <w:t>(October), 643. https://doi.org/10.1126/science.1118387</w:t>
      </w:r>
    </w:p>
    <w:p w14:paraId="6FF6AD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ath, G., Fabricius, K. E., Sweatman, H., &amp; Puotinen, M. (2012). The 27-year decline of coral cover on the Great Barrier Reef and its cause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9</w:t>
      </w:r>
      <w:r w:rsidRPr="0008241C">
        <w:rPr>
          <w:noProof/>
          <w:sz w:val="22"/>
          <w:szCs w:val="24"/>
        </w:rPr>
        <w:t>(44), 17995–17999. https://doi.org/10.1073/pnas.1208909109</w:t>
      </w:r>
    </w:p>
    <w:p w14:paraId="656965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Boef, W. S., Subedi, A., Peroni, N., Thijssen, M., &amp; O’Keeffe, E. (2013). </w:t>
      </w:r>
      <w:r w:rsidRPr="0008241C">
        <w:rPr>
          <w:i/>
          <w:iCs/>
          <w:noProof/>
          <w:sz w:val="22"/>
          <w:szCs w:val="24"/>
        </w:rPr>
        <w:t>Community Biodiversity Management: Promoting resilience and the conservation of plant genetic resources</w:t>
      </w:r>
      <w:r w:rsidRPr="0008241C">
        <w:rPr>
          <w:noProof/>
          <w:sz w:val="22"/>
          <w:szCs w:val="24"/>
        </w:rPr>
        <w:t>. Routledge.</w:t>
      </w:r>
    </w:p>
    <w:p w14:paraId="177167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b, S., Lynrah, M. M., &amp; Tiwari, B. K. (2013). Technological innovations in shifting agricultural practices by three tribal farming communities of Meghalaya, northeast India. </w:t>
      </w:r>
      <w:r w:rsidRPr="0008241C">
        <w:rPr>
          <w:i/>
          <w:iCs/>
          <w:noProof/>
          <w:sz w:val="22"/>
          <w:szCs w:val="24"/>
        </w:rPr>
        <w:t>Tropical Ecology</w:t>
      </w:r>
      <w:r w:rsidRPr="0008241C">
        <w:rPr>
          <w:noProof/>
          <w:sz w:val="22"/>
          <w:szCs w:val="24"/>
        </w:rPr>
        <w:t xml:space="preserve">, </w:t>
      </w:r>
      <w:r w:rsidRPr="0008241C">
        <w:rPr>
          <w:i/>
          <w:iCs/>
          <w:noProof/>
          <w:sz w:val="22"/>
          <w:szCs w:val="24"/>
        </w:rPr>
        <w:t>54</w:t>
      </w:r>
      <w:r w:rsidRPr="0008241C">
        <w:rPr>
          <w:noProof/>
          <w:sz w:val="22"/>
          <w:szCs w:val="24"/>
        </w:rPr>
        <w:t>(2), 133–148.</w:t>
      </w:r>
    </w:p>
    <w:p w14:paraId="749D1A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lang, C. O., &amp; Zhen, Y. (2015). </w:t>
      </w:r>
      <w:r w:rsidRPr="0008241C">
        <w:rPr>
          <w:i/>
          <w:iCs/>
          <w:noProof/>
          <w:sz w:val="22"/>
          <w:szCs w:val="24"/>
        </w:rPr>
        <w:t>China’s Grain for Green Program: A Review of the Largest Ecological Restoration and Rural Development Program in the World</w:t>
      </w:r>
      <w:r w:rsidRPr="0008241C">
        <w:rPr>
          <w:noProof/>
          <w:sz w:val="22"/>
          <w:szCs w:val="24"/>
        </w:rPr>
        <w:t>. Switzerland: Springer International Publishing.</w:t>
      </w:r>
    </w:p>
    <w:p w14:paraId="4A1FE0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Demissew, S., Carabias, J., Joly, C., Lonsdale, M., Ash, N., Larigauderie, A., Adhikari, J. R., Arico, S., Báldi, A., Bartuska, A., Baste, I. A., Bilgin, A., Brondizio, E., Chan, K. M., Figueroa, V. E., Duraiappah, A., Fischer, M., Hill, R., Koetz, T., Leadley, P., Lyver, P., Mace, G. M., Martin-Lopez, B., Okumura, M., Pacheco, D., Pascual, U., Pérez, E. S., Reyers, B., Roth, E., Saito, O., Scholes, R. J. R., Sharma, N., Tallis, H., Thaman, R., Watson, R., Yahara, T., Hamid, Z. A., Akosim, C., Al-Hafedh, Y., Allahverdiyev, R., Amankwah, E., Asah, T. S., Asfaw, Z., </w:t>
      </w:r>
      <w:r w:rsidRPr="0008241C">
        <w:rPr>
          <w:noProof/>
          <w:sz w:val="22"/>
          <w:szCs w:val="24"/>
        </w:rPr>
        <w:lastRenderedPageBreak/>
        <w:t xml:space="preserve">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14</w:t>
      </w:r>
      <w:r w:rsidRPr="0008241C">
        <w:rPr>
          <w:noProof/>
          <w:sz w:val="22"/>
          <w:szCs w:val="24"/>
        </w:rPr>
        <w:t>, 1–16. https://doi.org/10.1016/j.cosust.2014.11.002</w:t>
      </w:r>
    </w:p>
    <w:p w14:paraId="4406A4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Demissew, S., Joly, C., Lonsdale, W. M., &amp; Larigauderie, A. (2015). A Rosetta Stone for nature’s benefits to people. </w:t>
      </w:r>
      <w:r w:rsidRPr="0008241C">
        <w:rPr>
          <w:i/>
          <w:iCs/>
          <w:noProof/>
          <w:sz w:val="22"/>
          <w:szCs w:val="24"/>
        </w:rPr>
        <w:t>PLoS Biology</w:t>
      </w:r>
      <w:r w:rsidRPr="0008241C">
        <w:rPr>
          <w:noProof/>
          <w:sz w:val="22"/>
          <w:szCs w:val="24"/>
        </w:rPr>
        <w:t xml:space="preserve">, </w:t>
      </w:r>
      <w:r w:rsidRPr="0008241C">
        <w:rPr>
          <w:i/>
          <w:iCs/>
          <w:noProof/>
          <w:sz w:val="22"/>
          <w:szCs w:val="24"/>
        </w:rPr>
        <w:t>13</w:t>
      </w:r>
      <w:r w:rsidRPr="0008241C">
        <w:rPr>
          <w:noProof/>
          <w:sz w:val="22"/>
          <w:szCs w:val="24"/>
        </w:rPr>
        <w:t>(1), e1002040. https://doi.org/10.1371/journal.pbio.1002040</w:t>
      </w:r>
    </w:p>
    <w:p w14:paraId="4DE829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Pascual, U., Stenseke, M., Martín-López, B., Watson, R. T., Molnár, Z., Hill, R., Chan, K. M. A., Baste, I. A., Brauman, K. A., Polasky, S., Church, A., Lonsdale, M., Larigauderie, A., Leadley, P. W., van Oudenhoven, A. P. E., van der Plaat, F., Schröter, M., Lavorel, S., Aumeeruddy-Thomas, Y., Bukvareva, E., Davies, K., Demissew, S., Erpul, G., Failler, P., Guerra, C. A., Hewitt, C. L., Keune, H., Lindley, S., &amp; Shirayama, Y. (2018). An inclusive approach to assess nature’s contributions to people. </w:t>
      </w:r>
      <w:r w:rsidRPr="0008241C">
        <w:rPr>
          <w:i/>
          <w:iCs/>
          <w:noProof/>
          <w:sz w:val="22"/>
          <w:szCs w:val="24"/>
        </w:rPr>
        <w:t>Science</w:t>
      </w:r>
      <w:r w:rsidRPr="0008241C">
        <w:rPr>
          <w:noProof/>
          <w:sz w:val="22"/>
          <w:szCs w:val="24"/>
        </w:rPr>
        <w:t xml:space="preserve">, </w:t>
      </w:r>
      <w:r w:rsidRPr="0008241C">
        <w:rPr>
          <w:i/>
          <w:iCs/>
          <w:noProof/>
          <w:sz w:val="22"/>
          <w:szCs w:val="24"/>
        </w:rPr>
        <w:t>359</w:t>
      </w:r>
      <w:r w:rsidRPr="0008241C">
        <w:rPr>
          <w:noProof/>
          <w:sz w:val="22"/>
          <w:szCs w:val="24"/>
        </w:rPr>
        <w:t>(6373). Retrieved from http://science.sciencemag.org/cgi/doi/10.1126/science.aap8826</w:t>
      </w:r>
    </w:p>
    <w:p w14:paraId="5E96D8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nerstein, E., Olson, D. M., Joshi, A., Vynne, C., Burgess, N. D., Wikramanayake, E., Hahn, N., Palminteri, S., Hedao, P., Noss, R., Hansen, M., Locke, H., Ellis, E. C., Jones, B., Barber, C. V., Hayes, R., Kormos, C., Martin, V., Crist, E., Sechrest, W., Price, L., Baillie, J. E. M., Weeden, D., Suckling, K., Davis, C., Sizer, N., Moore, R., Thau, D., Birch, T., Potapov, P., Turubanova, S., Tyukavina, A., de Souza, N., Pintea, L., Brito, J. C., Llewellyn, O. A., Miller, A. G., Patzelt, A., Ghazanfar, S. A., Timberlake, J., Klöser, H., Shennan-Farpón, Y., Kindt, R., Lillesø, J.-P. B., van Breugel, P., Graudal, L., Voge, M., Al-Shammari, K. F., &amp; Saleem, M. (2017). An Ecoregion-Based Approach to Protecting Half the Terrestrial Realm. </w:t>
      </w:r>
      <w:r w:rsidRPr="0008241C">
        <w:rPr>
          <w:i/>
          <w:iCs/>
          <w:noProof/>
          <w:sz w:val="22"/>
          <w:szCs w:val="24"/>
        </w:rPr>
        <w:t>Bioscience</w:t>
      </w:r>
      <w:r w:rsidRPr="0008241C">
        <w:rPr>
          <w:noProof/>
          <w:sz w:val="22"/>
          <w:szCs w:val="24"/>
        </w:rPr>
        <w:t xml:space="preserve">, </w:t>
      </w:r>
      <w:r w:rsidRPr="0008241C">
        <w:rPr>
          <w:i/>
          <w:iCs/>
          <w:noProof/>
          <w:sz w:val="22"/>
          <w:szCs w:val="24"/>
        </w:rPr>
        <w:t>67</w:t>
      </w:r>
      <w:r w:rsidRPr="0008241C">
        <w:rPr>
          <w:noProof/>
          <w:sz w:val="22"/>
          <w:szCs w:val="24"/>
        </w:rPr>
        <w:t>(6), 534–545. https://doi.org/10.1093/biosci/bix014</w:t>
      </w:r>
    </w:p>
    <w:p w14:paraId="5BEB96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rahos, P. (2014). </w:t>
      </w:r>
      <w:r w:rsidRPr="0008241C">
        <w:rPr>
          <w:i/>
          <w:iCs/>
          <w:noProof/>
          <w:sz w:val="22"/>
          <w:szCs w:val="24"/>
        </w:rPr>
        <w:t>Intellectual Property, Indigenous People and their Knowledge.</w:t>
      </w:r>
      <w:r w:rsidRPr="0008241C">
        <w:rPr>
          <w:noProof/>
          <w:sz w:val="22"/>
          <w:szCs w:val="24"/>
        </w:rPr>
        <w:t xml:space="preserve"> </w:t>
      </w:r>
      <w:r w:rsidRPr="0008241C">
        <w:rPr>
          <w:i/>
          <w:iCs/>
          <w:noProof/>
          <w:sz w:val="22"/>
          <w:szCs w:val="24"/>
        </w:rPr>
        <w:t>Cambridge Intellectual Property and Information Law</w:t>
      </w:r>
      <w:r w:rsidRPr="0008241C">
        <w:rPr>
          <w:noProof/>
          <w:sz w:val="22"/>
          <w:szCs w:val="24"/>
        </w:rPr>
        <w:t>. Cambridge, UK: Cambridge University Press. https://doi.org/10.1017/CBO9781107295230</w:t>
      </w:r>
    </w:p>
    <w:p w14:paraId="77F7EC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raiappah, A., Nakamura, K., Takeuchi, K., Watanabe, M., &amp; Nishi, M. (Eds.). (2012). </w:t>
      </w:r>
      <w:r w:rsidRPr="0008241C">
        <w:rPr>
          <w:i/>
          <w:iCs/>
          <w:noProof/>
          <w:sz w:val="22"/>
          <w:szCs w:val="24"/>
        </w:rPr>
        <w:t>Satoyama-satoumi ecosystems and human well-being: socio-ecological production landscapes of Japan</w:t>
      </w:r>
      <w:r w:rsidRPr="0008241C">
        <w:rPr>
          <w:noProof/>
          <w:sz w:val="22"/>
          <w:szCs w:val="24"/>
        </w:rPr>
        <w:t>. Japan: UNU Tokyo.</w:t>
      </w:r>
    </w:p>
    <w:p w14:paraId="7D3DCC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ANET. (2015). </w:t>
      </w:r>
      <w:r w:rsidRPr="0008241C">
        <w:rPr>
          <w:i/>
          <w:iCs/>
          <w:noProof/>
          <w:sz w:val="22"/>
          <w:szCs w:val="24"/>
        </w:rPr>
        <w:t>Review on the State of Air Pollution in East Asia</w:t>
      </w:r>
      <w:r w:rsidRPr="0008241C">
        <w:rPr>
          <w:noProof/>
          <w:sz w:val="22"/>
          <w:szCs w:val="24"/>
        </w:rPr>
        <w:t>.</w:t>
      </w:r>
    </w:p>
    <w:p w14:paraId="46D880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dwardes, A. (2015). </w:t>
      </w:r>
      <w:r w:rsidRPr="0008241C">
        <w:rPr>
          <w:i/>
          <w:iCs/>
          <w:noProof/>
          <w:sz w:val="22"/>
          <w:szCs w:val="24"/>
        </w:rPr>
        <w:t>Transboundary Cooperation for Nature Conservation: World Trends and Ways Forward in Northeast Asia</w:t>
      </w:r>
      <w:r w:rsidRPr="0008241C">
        <w:rPr>
          <w:noProof/>
          <w:sz w:val="22"/>
          <w:szCs w:val="24"/>
        </w:rPr>
        <w:t xml:space="preserve">. </w:t>
      </w:r>
      <w:r w:rsidRPr="0008241C">
        <w:rPr>
          <w:i/>
          <w:iCs/>
          <w:noProof/>
          <w:sz w:val="22"/>
          <w:szCs w:val="24"/>
        </w:rPr>
        <w:t>NEASPEC WORKING PAPER</w:t>
      </w:r>
      <w:r w:rsidRPr="0008241C">
        <w:rPr>
          <w:noProof/>
          <w:sz w:val="22"/>
          <w:szCs w:val="24"/>
        </w:rPr>
        <w:t>.</w:t>
      </w:r>
    </w:p>
    <w:p w14:paraId="7ABA7E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dwards, D. P., Tobias, J. A., Sheil, D., Meijaard, E., &amp; Laurance, W. F. (2014). Maintaining ecosystem function and services in logged tropical forests.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9</w:t>
      </w:r>
      <w:r w:rsidRPr="0008241C">
        <w:rPr>
          <w:noProof/>
          <w:sz w:val="22"/>
          <w:szCs w:val="24"/>
        </w:rPr>
        <w:t>(9), 511–520. https://doi.org/10.1016/j.tree.2014.07.003</w:t>
      </w:r>
    </w:p>
    <w:p w14:paraId="5F8F8A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hrenfeld, D. (2003). Globalisation: effects on biodiversity, environment and society. </w:t>
      </w:r>
      <w:r w:rsidRPr="0008241C">
        <w:rPr>
          <w:i/>
          <w:iCs/>
          <w:noProof/>
          <w:sz w:val="22"/>
          <w:szCs w:val="24"/>
        </w:rPr>
        <w:t>Conservation and Society</w:t>
      </w:r>
      <w:r w:rsidRPr="0008241C">
        <w:rPr>
          <w:noProof/>
          <w:sz w:val="22"/>
          <w:szCs w:val="24"/>
        </w:rPr>
        <w:t xml:space="preserve">, </w:t>
      </w:r>
      <w:r w:rsidRPr="0008241C">
        <w:rPr>
          <w:i/>
          <w:iCs/>
          <w:noProof/>
          <w:sz w:val="22"/>
          <w:szCs w:val="24"/>
        </w:rPr>
        <w:t>1</w:t>
      </w:r>
      <w:r w:rsidRPr="0008241C">
        <w:rPr>
          <w:noProof/>
          <w:sz w:val="22"/>
          <w:szCs w:val="24"/>
        </w:rPr>
        <w:t>(1), 99.</w:t>
      </w:r>
    </w:p>
    <w:p w14:paraId="20C92D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lmhirst, R., Siscawati, M., Basnett, B. S., &amp; Ekowati, D. (2017). Gender and generation in engagements with oil palm in East Kalimantan, Indonesia: insights from feminist political ecology. </w:t>
      </w:r>
      <w:r w:rsidRPr="0008241C">
        <w:rPr>
          <w:i/>
          <w:iCs/>
          <w:noProof/>
          <w:sz w:val="22"/>
          <w:szCs w:val="24"/>
        </w:rPr>
        <w:t>The Journal of Peasant Studies</w:t>
      </w:r>
      <w:r w:rsidRPr="0008241C">
        <w:rPr>
          <w:noProof/>
          <w:sz w:val="22"/>
          <w:szCs w:val="24"/>
        </w:rPr>
        <w:t xml:space="preserve">, </w:t>
      </w:r>
      <w:r w:rsidRPr="0008241C">
        <w:rPr>
          <w:i/>
          <w:iCs/>
          <w:noProof/>
          <w:sz w:val="22"/>
          <w:szCs w:val="24"/>
        </w:rPr>
        <w:t>44</w:t>
      </w:r>
      <w:r w:rsidRPr="0008241C">
        <w:rPr>
          <w:noProof/>
          <w:sz w:val="22"/>
          <w:szCs w:val="24"/>
        </w:rPr>
        <w:t>(6), 1135–1157. https://doi.org/10.1080/03066150.2017.1337002</w:t>
      </w:r>
    </w:p>
    <w:p w14:paraId="60E648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stes, J. G., Othman, N., Ismail, S., Ancrenaz, M., Goossens, B., Ambu, L. N., Estes, A. B., &amp; Palmiotto, P. A. (2012). Quantity and Configuration of Available Elephant Habitat and Related Conservation Concerns in the Lower Kinabatangan Floodplain of Sabah, Malaysia. </w:t>
      </w:r>
      <w:r w:rsidRPr="0008241C">
        <w:rPr>
          <w:i/>
          <w:iCs/>
          <w:noProof/>
          <w:sz w:val="22"/>
          <w:szCs w:val="24"/>
        </w:rPr>
        <w:t>PLoS ONE</w:t>
      </w:r>
      <w:r w:rsidRPr="0008241C">
        <w:rPr>
          <w:noProof/>
          <w:sz w:val="22"/>
          <w:szCs w:val="24"/>
        </w:rPr>
        <w:t xml:space="preserve">, </w:t>
      </w:r>
      <w:r w:rsidRPr="0008241C">
        <w:rPr>
          <w:i/>
          <w:iCs/>
          <w:noProof/>
          <w:sz w:val="22"/>
          <w:szCs w:val="24"/>
        </w:rPr>
        <w:t>7</w:t>
      </w:r>
      <w:r w:rsidRPr="0008241C">
        <w:rPr>
          <w:noProof/>
          <w:sz w:val="22"/>
          <w:szCs w:val="24"/>
        </w:rPr>
        <w:t>(10). https://doi.org/10.1371/journal.pone.0044601</w:t>
      </w:r>
    </w:p>
    <w:p w14:paraId="7D85B4F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wers, R. M., Boyle, M. J. W., Gleave, R. a, Plowman, N. S., Benedick, S., Bernard, H., Bishop, T. R., Bakhtiar, E. Y., Chey, V. K., Chung, A. Y. C., Davies, R. G., Edwards, D. P., Eggleton, P., Fayle, T. M., Hardwick, S. R., Homathevi, R., Kitching, R. L., Khoo, M. S., Luke, S. H., March, J. J., Nilus, R., Pfeifer, M., Rao, S. V, Sharp, A. C., Snaddon, J. L., Stork, N. E., Struebig, M. J., Wearn, O. R., Yusah, K. M., &amp; Turner, E. C. (2015). Logging cuts the functional importance of </w:t>
      </w:r>
      <w:r w:rsidRPr="0008241C">
        <w:rPr>
          <w:noProof/>
          <w:sz w:val="22"/>
          <w:szCs w:val="24"/>
        </w:rPr>
        <w:lastRenderedPageBreak/>
        <w:t xml:space="preserve">invertebrates in tropical rainforest. </w:t>
      </w:r>
      <w:r w:rsidRPr="0008241C">
        <w:rPr>
          <w:i/>
          <w:iCs/>
          <w:noProof/>
          <w:sz w:val="22"/>
          <w:szCs w:val="24"/>
        </w:rPr>
        <w:t>Nature Communications</w:t>
      </w:r>
      <w:r w:rsidRPr="0008241C">
        <w:rPr>
          <w:noProof/>
          <w:sz w:val="22"/>
          <w:szCs w:val="24"/>
        </w:rPr>
        <w:t xml:space="preserve">, </w:t>
      </w:r>
      <w:r w:rsidRPr="0008241C">
        <w:rPr>
          <w:i/>
          <w:iCs/>
          <w:noProof/>
          <w:sz w:val="22"/>
          <w:szCs w:val="24"/>
        </w:rPr>
        <w:t>6</w:t>
      </w:r>
      <w:r w:rsidRPr="0008241C">
        <w:rPr>
          <w:noProof/>
          <w:sz w:val="22"/>
          <w:szCs w:val="24"/>
        </w:rPr>
        <w:t>(April 2016), 6836. https://doi.org/10.1038/ncomms7836</w:t>
      </w:r>
    </w:p>
    <w:p w14:paraId="0D7CB6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09). </w:t>
      </w:r>
      <w:r w:rsidRPr="0008241C">
        <w:rPr>
          <w:i/>
          <w:iCs/>
          <w:noProof/>
          <w:sz w:val="22"/>
          <w:szCs w:val="24"/>
        </w:rPr>
        <w:t>THE FUTURE OF FORESTS IN ASIA AND THE PACIFIC: OUTLOOK FOR 2020 16–18 October 2007</w:t>
      </w:r>
      <w:r w:rsidRPr="0008241C">
        <w:rPr>
          <w:noProof/>
          <w:sz w:val="22"/>
          <w:szCs w:val="24"/>
        </w:rPr>
        <w:t>. (R. N. Leslie, Ed.). Bangkok, Thailand: FOOD AND AGRICULTURE ORGANIZATION OF THE UNITED NATIONS, REGIONAL OFFFICE FOR ASIA AND THE PACIFIC.</w:t>
      </w:r>
    </w:p>
    <w:p w14:paraId="0467E6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0). </w:t>
      </w:r>
      <w:r w:rsidRPr="0008241C">
        <w:rPr>
          <w:i/>
          <w:iCs/>
          <w:noProof/>
          <w:sz w:val="22"/>
          <w:szCs w:val="24"/>
        </w:rPr>
        <w:t>ASIA-PACIFIC FORESTS AND FORESTRY TO 2020, The Second Asia-Pacific Forestry Sector Outlook Study</w:t>
      </w:r>
      <w:r w:rsidRPr="0008241C">
        <w:rPr>
          <w:noProof/>
          <w:sz w:val="22"/>
          <w:szCs w:val="24"/>
        </w:rPr>
        <w:t>. Bangkok, Thailand.</w:t>
      </w:r>
    </w:p>
    <w:p w14:paraId="20FCDA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7). </w:t>
      </w:r>
      <w:r w:rsidRPr="0008241C">
        <w:rPr>
          <w:i/>
          <w:iCs/>
          <w:noProof/>
          <w:sz w:val="22"/>
          <w:szCs w:val="24"/>
        </w:rPr>
        <w:t>THE STATE OF FOOD AND AGRICULTURE LEVERAGING FOOD SYSTEMS FOR INCLUSIVE RURAL TRANSFORMATION</w:t>
      </w:r>
      <w:r w:rsidRPr="0008241C">
        <w:rPr>
          <w:noProof/>
          <w:sz w:val="22"/>
          <w:szCs w:val="24"/>
        </w:rPr>
        <w:t>. Rome, Italy. Retrieved from http://www.fao.org/3/a-I7658e.pdf</w:t>
      </w:r>
    </w:p>
    <w:p w14:paraId="1F4E5F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amp; ITPS. (2015). </w:t>
      </w:r>
      <w:r w:rsidRPr="0008241C">
        <w:rPr>
          <w:i/>
          <w:iCs/>
          <w:noProof/>
          <w:sz w:val="22"/>
          <w:szCs w:val="24"/>
        </w:rPr>
        <w:t>The Status of the World’s Soil Resources (Main Report)</w:t>
      </w:r>
      <w:r w:rsidRPr="0008241C">
        <w:rPr>
          <w:noProof/>
          <w:sz w:val="22"/>
          <w:szCs w:val="24"/>
        </w:rPr>
        <w:t>. Rome, Italy. https://doi.org/ISBN 978-92-5-109004-6</w:t>
      </w:r>
    </w:p>
    <w:p w14:paraId="1CA576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errari, M. F., de Jong, C., &amp; Belohrad, V. S. (2015). Community-based monitoring and information systems (CBMIS) in the context of the Convention on Biological Diversity (CBD). </w:t>
      </w:r>
      <w:r w:rsidRPr="0008241C">
        <w:rPr>
          <w:i/>
          <w:iCs/>
          <w:noProof/>
          <w:sz w:val="22"/>
          <w:szCs w:val="24"/>
        </w:rPr>
        <w:t>Biodiversity</w:t>
      </w:r>
      <w:r w:rsidRPr="0008241C">
        <w:rPr>
          <w:noProof/>
          <w:sz w:val="22"/>
          <w:szCs w:val="24"/>
        </w:rPr>
        <w:t xml:space="preserve">, </w:t>
      </w:r>
      <w:r w:rsidRPr="0008241C">
        <w:rPr>
          <w:i/>
          <w:iCs/>
          <w:noProof/>
          <w:sz w:val="22"/>
          <w:szCs w:val="24"/>
        </w:rPr>
        <w:t>16</w:t>
      </w:r>
      <w:r w:rsidRPr="0008241C">
        <w:rPr>
          <w:noProof/>
          <w:sz w:val="22"/>
          <w:szCs w:val="24"/>
        </w:rPr>
        <w:t>(2–3), 57–67.</w:t>
      </w:r>
    </w:p>
    <w:p w14:paraId="12BCCE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isher, B., &amp; Christopher, T. (2007). Poverty and biodiversity: Measuring the overlap of human poverty and the biodiversity hotspots. </w:t>
      </w:r>
      <w:r w:rsidRPr="0008241C">
        <w:rPr>
          <w:i/>
          <w:iCs/>
          <w:noProof/>
          <w:sz w:val="22"/>
          <w:szCs w:val="24"/>
        </w:rPr>
        <w:t>ECOLOGICAL ECONOMICS</w:t>
      </w:r>
      <w:r w:rsidRPr="0008241C">
        <w:rPr>
          <w:noProof/>
          <w:sz w:val="22"/>
          <w:szCs w:val="24"/>
        </w:rPr>
        <w:t xml:space="preserve">, </w:t>
      </w:r>
      <w:r w:rsidRPr="0008241C">
        <w:rPr>
          <w:i/>
          <w:iCs/>
          <w:noProof/>
          <w:sz w:val="22"/>
          <w:szCs w:val="24"/>
        </w:rPr>
        <w:t>62</w:t>
      </w:r>
      <w:r w:rsidRPr="0008241C">
        <w:rPr>
          <w:noProof/>
          <w:sz w:val="22"/>
          <w:szCs w:val="24"/>
        </w:rPr>
        <w:t>, 93–101.</w:t>
      </w:r>
    </w:p>
    <w:p w14:paraId="704ABF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itzherbert, E. B., Struebig, M. J., Morel, A., Danielsen, F., Brühl, C. A., Donald, P. F., &amp; Phalan, B. (2008). How will oil palm expansion affect biodiversity? </w:t>
      </w:r>
      <w:r w:rsidRPr="0008241C">
        <w:rPr>
          <w:i/>
          <w:iCs/>
          <w:noProof/>
          <w:sz w:val="22"/>
          <w:szCs w:val="24"/>
        </w:rPr>
        <w:t>Trends in Ecology and Evolution</w:t>
      </w:r>
      <w:r w:rsidRPr="0008241C">
        <w:rPr>
          <w:noProof/>
          <w:sz w:val="22"/>
          <w:szCs w:val="24"/>
        </w:rPr>
        <w:t>. https://doi.org/10.1016/j.tree.2008.06.012</w:t>
      </w:r>
    </w:p>
    <w:p w14:paraId="7EB455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ston, N., &amp; Khalid, A. M. (2010). Globalization and integration in the Asia-Pacific: Prospects and risks. In N. Gaston &amp; A. M. Khalid (Eds.), </w:t>
      </w:r>
      <w:r w:rsidRPr="0008241C">
        <w:rPr>
          <w:i/>
          <w:iCs/>
          <w:noProof/>
          <w:sz w:val="22"/>
          <w:szCs w:val="24"/>
        </w:rPr>
        <w:t>Globalization and economic integration: Winners and losers in the Asia-Pacific</w:t>
      </w:r>
      <w:r w:rsidRPr="0008241C">
        <w:rPr>
          <w:noProof/>
          <w:sz w:val="22"/>
          <w:szCs w:val="24"/>
        </w:rPr>
        <w:t xml:space="preserve"> (pp. 3–21). Cheltenham, UK: Edward Elgar Publishing Limited. Retrieved from https://www.e-elgar.com/shop/globalization-and-economic-integration</w:t>
      </w:r>
    </w:p>
    <w:p w14:paraId="6746D4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CRMN. (2009). </w:t>
      </w:r>
      <w:r w:rsidRPr="0008241C">
        <w:rPr>
          <w:i/>
          <w:iCs/>
          <w:noProof/>
          <w:sz w:val="22"/>
          <w:szCs w:val="24"/>
        </w:rPr>
        <w:t>Status of corral reefs of the world: 2008</w:t>
      </w:r>
      <w:r w:rsidRPr="0008241C">
        <w:rPr>
          <w:noProof/>
          <w:sz w:val="22"/>
          <w:szCs w:val="24"/>
        </w:rPr>
        <w:t>. Townsville.</w:t>
      </w:r>
    </w:p>
    <w:p w14:paraId="235489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ijzendorffer, I. R., Cohen-Shacham, E., Cord, A. F., Cramer, W., Guerra, C., &amp; Martín-López, B. (2017). Ecosystem services in global sustainability policies. </w:t>
      </w:r>
      <w:r w:rsidRPr="0008241C">
        <w:rPr>
          <w:i/>
          <w:iCs/>
          <w:noProof/>
          <w:sz w:val="22"/>
          <w:szCs w:val="24"/>
        </w:rPr>
        <w:t>Environmental Science &amp; Policy</w:t>
      </w:r>
      <w:r w:rsidRPr="0008241C">
        <w:rPr>
          <w:noProof/>
          <w:sz w:val="22"/>
          <w:szCs w:val="24"/>
        </w:rPr>
        <w:t xml:space="preserve">, </w:t>
      </w:r>
      <w:r w:rsidRPr="0008241C">
        <w:rPr>
          <w:i/>
          <w:iCs/>
          <w:noProof/>
          <w:sz w:val="22"/>
          <w:szCs w:val="24"/>
        </w:rPr>
        <w:t>74</w:t>
      </w:r>
      <w:r w:rsidRPr="0008241C">
        <w:rPr>
          <w:noProof/>
          <w:sz w:val="22"/>
          <w:szCs w:val="24"/>
        </w:rPr>
        <w:t>(Supplement C), 40–48. https://doi.org/https://doi.org/10.1016/j.envsci.2017.04.017</w:t>
      </w:r>
    </w:p>
    <w:p w14:paraId="7D1D660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bbs, H. K., &amp; Salmon, J. M. (2015). Mapping the world’s degraded lands. </w:t>
      </w:r>
      <w:r w:rsidRPr="0008241C">
        <w:rPr>
          <w:i/>
          <w:iCs/>
          <w:noProof/>
          <w:sz w:val="22"/>
          <w:szCs w:val="24"/>
        </w:rPr>
        <w:t>Applied Geography</w:t>
      </w:r>
      <w:r w:rsidRPr="0008241C">
        <w:rPr>
          <w:noProof/>
          <w:sz w:val="22"/>
          <w:szCs w:val="24"/>
        </w:rPr>
        <w:t xml:space="preserve">, </w:t>
      </w:r>
      <w:r w:rsidRPr="0008241C">
        <w:rPr>
          <w:i/>
          <w:iCs/>
          <w:noProof/>
          <w:sz w:val="22"/>
          <w:szCs w:val="24"/>
        </w:rPr>
        <w:t>57</w:t>
      </w:r>
      <w:r w:rsidRPr="0008241C">
        <w:rPr>
          <w:noProof/>
          <w:sz w:val="22"/>
          <w:szCs w:val="24"/>
        </w:rPr>
        <w:t>, 12–21. https://doi.org/10.1016/j.apgeog.2014.11.024</w:t>
      </w:r>
    </w:p>
    <w:p w14:paraId="6BE090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ri, C., Ochieng, E., Tieszen, L. L., Zhu, Z., Singh, A., Loveland, T., Masek, J., &amp; Duke, N. (2011). Status and distribution of mangrove forests of the world using earth observation satellite data. </w:t>
      </w:r>
      <w:r w:rsidRPr="0008241C">
        <w:rPr>
          <w:i/>
          <w:iCs/>
          <w:noProof/>
          <w:sz w:val="22"/>
          <w:szCs w:val="24"/>
        </w:rPr>
        <w:t>Global Ecology and Biogeography</w:t>
      </w:r>
      <w:r w:rsidRPr="0008241C">
        <w:rPr>
          <w:noProof/>
          <w:sz w:val="22"/>
          <w:szCs w:val="24"/>
        </w:rPr>
        <w:t xml:space="preserve">, </w:t>
      </w:r>
      <w:r w:rsidRPr="0008241C">
        <w:rPr>
          <w:i/>
          <w:iCs/>
          <w:noProof/>
          <w:sz w:val="22"/>
          <w:szCs w:val="24"/>
        </w:rPr>
        <w:t>20</w:t>
      </w:r>
      <w:r w:rsidRPr="0008241C">
        <w:rPr>
          <w:noProof/>
          <w:sz w:val="22"/>
          <w:szCs w:val="24"/>
        </w:rPr>
        <w:t>(1), 154–159. https://doi.org/10.1111/j.1466-8238.2010.00584.x</w:t>
      </w:r>
    </w:p>
    <w:p w14:paraId="211597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renflo, L. J., Romaine, S., Mittermeier, R. A., Walker-Painemilla, K., LJ, G., S, R., RA, M., &amp; Walker-Painemilla K. (2012). Co-occurrence of linguistic and biological diversity in biodiversity hotspots and high biodiversity wilderness area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21), 8032–8037. https://doi.org/10.1073/pnas.1117511109</w:t>
      </w:r>
    </w:p>
    <w:p w14:paraId="546EABE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an, H. (2009). Achieving the potential of locally managed marine areas in the South Pacific. </w:t>
      </w:r>
      <w:r w:rsidRPr="0008241C">
        <w:rPr>
          <w:i/>
          <w:iCs/>
          <w:noProof/>
          <w:sz w:val="22"/>
          <w:szCs w:val="24"/>
        </w:rPr>
        <w:t>SPC Traditional Marine Resource Management and Knowledge Information Bulletin</w:t>
      </w:r>
      <w:r w:rsidRPr="0008241C">
        <w:rPr>
          <w:noProof/>
          <w:sz w:val="22"/>
          <w:szCs w:val="24"/>
        </w:rPr>
        <w:t xml:space="preserve">, </w:t>
      </w:r>
      <w:r w:rsidRPr="0008241C">
        <w:rPr>
          <w:i/>
          <w:iCs/>
          <w:noProof/>
          <w:sz w:val="22"/>
          <w:szCs w:val="24"/>
        </w:rPr>
        <w:t>25</w:t>
      </w:r>
      <w:r w:rsidRPr="0008241C">
        <w:rPr>
          <w:noProof/>
          <w:sz w:val="22"/>
          <w:szCs w:val="24"/>
        </w:rPr>
        <w:t>, 16–25.</w:t>
      </w:r>
    </w:p>
    <w:p w14:paraId="34C5C1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antham, H. S., Wilson, K. A., Moilanen, A., Rebelo, T., &amp; Possingham, H. P. (2009). Delaying conservation actions for improved knowledge: how long should we wait? </w:t>
      </w:r>
      <w:r w:rsidRPr="0008241C">
        <w:rPr>
          <w:i/>
          <w:iCs/>
          <w:noProof/>
          <w:sz w:val="22"/>
          <w:szCs w:val="24"/>
        </w:rPr>
        <w:t>Ecology Letters</w:t>
      </w:r>
      <w:r w:rsidRPr="0008241C">
        <w:rPr>
          <w:noProof/>
          <w:sz w:val="22"/>
          <w:szCs w:val="24"/>
        </w:rPr>
        <w:t xml:space="preserve">, </w:t>
      </w:r>
      <w:r w:rsidRPr="0008241C">
        <w:rPr>
          <w:i/>
          <w:iCs/>
          <w:noProof/>
          <w:sz w:val="22"/>
          <w:szCs w:val="24"/>
        </w:rPr>
        <w:t>12</w:t>
      </w:r>
      <w:r w:rsidRPr="0008241C">
        <w:rPr>
          <w:noProof/>
          <w:sz w:val="22"/>
          <w:szCs w:val="24"/>
        </w:rPr>
        <w:t>(4), 293–301.</w:t>
      </w:r>
    </w:p>
    <w:p w14:paraId="21AA37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ll, D., &amp; Bouapao, L. (2010). Social Impact Monitoring and Vulnerability Assessment. </w:t>
      </w:r>
      <w:r w:rsidRPr="0008241C">
        <w:rPr>
          <w:i/>
          <w:iCs/>
          <w:noProof/>
          <w:sz w:val="22"/>
          <w:szCs w:val="24"/>
        </w:rPr>
        <w:t>MRC Technical Paper</w:t>
      </w:r>
      <w:r w:rsidRPr="0008241C">
        <w:rPr>
          <w:noProof/>
          <w:sz w:val="22"/>
          <w:szCs w:val="24"/>
        </w:rPr>
        <w:t>, (30), 202.</w:t>
      </w:r>
    </w:p>
    <w:p w14:paraId="1A2AFC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ll, G., &amp; Patrinos, H. (Eds.). (2012). </w:t>
      </w:r>
      <w:r w:rsidRPr="0008241C">
        <w:rPr>
          <w:i/>
          <w:iCs/>
          <w:noProof/>
          <w:sz w:val="22"/>
          <w:szCs w:val="24"/>
        </w:rPr>
        <w:t>Indigenous peoples, poverty, and development</w:t>
      </w:r>
      <w:r w:rsidRPr="0008241C">
        <w:rPr>
          <w:noProof/>
          <w:sz w:val="22"/>
          <w:szCs w:val="24"/>
        </w:rPr>
        <w:t>. New York: Cambridge University Press. Retrieved from https://books.google.co.jp/books?hl=ja&amp;lr=&amp;id=amWM1iuimsQC&amp;oi=fnd&amp;pg=PR1&amp;dq=hall+patrinos+2012+indigenous+people&amp;ots=CJe8NDWopU&amp;sig=kla2g3vuMmQ4xGtOifsHkw_iwqA#v=onepage&amp;q=hall patrinos 2012 indigenous people&amp;f=false</w:t>
      </w:r>
    </w:p>
    <w:p w14:paraId="7E1EE1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nsda, R. (2009). The outlook for non-wood forest products in Asia and the Pacific. </w:t>
      </w:r>
      <w:r w:rsidRPr="0008241C">
        <w:rPr>
          <w:i/>
          <w:iCs/>
          <w:noProof/>
          <w:sz w:val="22"/>
          <w:szCs w:val="24"/>
        </w:rPr>
        <w:t>Asia-Pacific Forestry Sector Outlook Study II Working Paper Series</w:t>
      </w:r>
      <w:r w:rsidRPr="0008241C">
        <w:rPr>
          <w:noProof/>
          <w:sz w:val="22"/>
          <w:szCs w:val="24"/>
        </w:rPr>
        <w:t>.</w:t>
      </w:r>
    </w:p>
    <w:p w14:paraId="01D02E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Hayasaka, D., Goka, K., Thawatchai, W., &amp; Fujiwara, K. (2012). Ecological impacts of the 2004 Indian Ocean tsunami on coastal sand-dune species on Phuket Island, Thailand. </w:t>
      </w:r>
      <w:r w:rsidRPr="0008241C">
        <w:rPr>
          <w:i/>
          <w:iCs/>
          <w:noProof/>
          <w:sz w:val="22"/>
          <w:szCs w:val="24"/>
        </w:rPr>
        <w:t>Biodiversity and Conservation</w:t>
      </w:r>
      <w:r w:rsidRPr="0008241C">
        <w:rPr>
          <w:noProof/>
          <w:sz w:val="22"/>
          <w:szCs w:val="24"/>
        </w:rPr>
        <w:t xml:space="preserve">, </w:t>
      </w:r>
      <w:r w:rsidRPr="0008241C">
        <w:rPr>
          <w:i/>
          <w:iCs/>
          <w:noProof/>
          <w:sz w:val="22"/>
          <w:szCs w:val="24"/>
        </w:rPr>
        <w:t>21</w:t>
      </w:r>
      <w:r w:rsidRPr="0008241C">
        <w:rPr>
          <w:noProof/>
          <w:sz w:val="22"/>
          <w:szCs w:val="24"/>
        </w:rPr>
        <w:t>(8), 1971–1985. https://doi.org/10.1007/s10531-012-0288-0</w:t>
      </w:r>
    </w:p>
    <w:p w14:paraId="2A8B45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ather, C., &amp; Jeffrey, S. D. (2007). Impacts of Invasive Species on Ecosystem Services. In </w:t>
      </w:r>
      <w:r w:rsidRPr="0008241C">
        <w:rPr>
          <w:i/>
          <w:iCs/>
          <w:noProof/>
          <w:sz w:val="22"/>
          <w:szCs w:val="24"/>
        </w:rPr>
        <w:t>Biological Invasions</w:t>
      </w:r>
      <w:r w:rsidRPr="0008241C">
        <w:rPr>
          <w:noProof/>
          <w:sz w:val="22"/>
          <w:szCs w:val="24"/>
        </w:rPr>
        <w:t xml:space="preserve"> (Vol. 193, pp. 217–237). https://doi.org/10.1007/978-3-540-36920-2_13</w:t>
      </w:r>
    </w:p>
    <w:p w14:paraId="3C07B9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iner, M., Higgins, J., Li, X., &amp; Baker, B. (2011). Identifying freshwater conservation priorities in the Upper Yangtze River Basin. </w:t>
      </w:r>
      <w:r w:rsidRPr="0008241C">
        <w:rPr>
          <w:i/>
          <w:iCs/>
          <w:noProof/>
          <w:sz w:val="22"/>
          <w:szCs w:val="24"/>
        </w:rPr>
        <w:t>Freshwater Biology</w:t>
      </w:r>
      <w:r w:rsidRPr="0008241C">
        <w:rPr>
          <w:noProof/>
          <w:sz w:val="22"/>
          <w:szCs w:val="24"/>
        </w:rPr>
        <w:t xml:space="preserve">, </w:t>
      </w:r>
      <w:r w:rsidRPr="0008241C">
        <w:rPr>
          <w:i/>
          <w:iCs/>
          <w:noProof/>
          <w:sz w:val="22"/>
          <w:szCs w:val="24"/>
        </w:rPr>
        <w:t>56</w:t>
      </w:r>
      <w:r w:rsidRPr="0008241C">
        <w:rPr>
          <w:noProof/>
          <w:sz w:val="22"/>
          <w:szCs w:val="24"/>
        </w:rPr>
        <w:t>(1), 89–105.</w:t>
      </w:r>
    </w:p>
    <w:p w14:paraId="0F6DBA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rnández-Morcillo, M., Hoberg, J., Oteros-Rozas, E., Plieninger, T., Gómez-Baggethun, E., &amp; Reyes-García, V. (2014). Traditional Ecological Knowledge in Europe: Status Quo and Insights for the Environmental Policy Agenda. </w:t>
      </w:r>
      <w:r w:rsidRPr="0008241C">
        <w:rPr>
          <w:i/>
          <w:iCs/>
          <w:noProof/>
          <w:sz w:val="22"/>
          <w:szCs w:val="24"/>
        </w:rPr>
        <w:t>Environment: Science and Policy for Sustainable Development</w:t>
      </w:r>
      <w:r w:rsidRPr="0008241C">
        <w:rPr>
          <w:noProof/>
          <w:sz w:val="22"/>
          <w:szCs w:val="24"/>
        </w:rPr>
        <w:t xml:space="preserve">, </w:t>
      </w:r>
      <w:r w:rsidRPr="0008241C">
        <w:rPr>
          <w:i/>
          <w:iCs/>
          <w:noProof/>
          <w:sz w:val="22"/>
          <w:szCs w:val="24"/>
        </w:rPr>
        <w:t>56</w:t>
      </w:r>
      <w:r w:rsidRPr="0008241C">
        <w:rPr>
          <w:noProof/>
          <w:sz w:val="22"/>
          <w:szCs w:val="24"/>
        </w:rPr>
        <w:t>(1), 3–17. https://doi.org/10.1080/00139157.2014.861673</w:t>
      </w:r>
    </w:p>
    <w:p w14:paraId="7FA782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ron, S. F., Maynard, J. A., van Hooidonk, R., &amp; Eakin, C. M. (2016). Warming Trends and Bleaching Stress of the World’s Coral Reefs 1985–2012. </w:t>
      </w:r>
      <w:r w:rsidRPr="0008241C">
        <w:rPr>
          <w:i/>
          <w:iCs/>
          <w:noProof/>
          <w:sz w:val="22"/>
          <w:szCs w:val="24"/>
        </w:rPr>
        <w:t>Scientific Reports</w:t>
      </w:r>
      <w:r w:rsidRPr="0008241C">
        <w:rPr>
          <w:noProof/>
          <w:sz w:val="22"/>
          <w:szCs w:val="24"/>
        </w:rPr>
        <w:t xml:space="preserve">, </w:t>
      </w:r>
      <w:r w:rsidRPr="0008241C">
        <w:rPr>
          <w:i/>
          <w:iCs/>
          <w:noProof/>
          <w:sz w:val="22"/>
          <w:szCs w:val="24"/>
        </w:rPr>
        <w:t>6</w:t>
      </w:r>
      <w:r w:rsidRPr="0008241C">
        <w:rPr>
          <w:noProof/>
          <w:sz w:val="22"/>
          <w:szCs w:val="24"/>
        </w:rPr>
        <w:t>(November), 38402. https://doi.org/10.1038/srep38402</w:t>
      </w:r>
    </w:p>
    <w:p w14:paraId="585511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lden, E., Linnerud, K., &amp; Banister, D. (2014). Sustainable development: our common future revisited. </w:t>
      </w:r>
      <w:r w:rsidRPr="0008241C">
        <w:rPr>
          <w:i/>
          <w:iCs/>
          <w:noProof/>
          <w:sz w:val="22"/>
          <w:szCs w:val="24"/>
        </w:rPr>
        <w:t>Global Environmental Change</w:t>
      </w:r>
      <w:r w:rsidRPr="0008241C">
        <w:rPr>
          <w:noProof/>
          <w:sz w:val="22"/>
          <w:szCs w:val="24"/>
        </w:rPr>
        <w:t xml:space="preserve">, </w:t>
      </w:r>
      <w:r w:rsidRPr="0008241C">
        <w:rPr>
          <w:i/>
          <w:iCs/>
          <w:noProof/>
          <w:sz w:val="22"/>
          <w:szCs w:val="24"/>
        </w:rPr>
        <w:t>26</w:t>
      </w:r>
      <w:r w:rsidRPr="0008241C">
        <w:rPr>
          <w:noProof/>
          <w:sz w:val="22"/>
          <w:szCs w:val="24"/>
        </w:rPr>
        <w:t>, 130–139.</w:t>
      </w:r>
    </w:p>
    <w:p w14:paraId="529DE5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ssain, M. S., Bujang, J. S., Zakaria, M. H., &amp; Hashim, M. (2016). Marine and human habitat mapping for the Coral Triangle Initiative region of Sabah using Landsat and Google Earth imagery. </w:t>
      </w:r>
      <w:r w:rsidRPr="0008241C">
        <w:rPr>
          <w:i/>
          <w:iCs/>
          <w:noProof/>
          <w:sz w:val="22"/>
          <w:szCs w:val="24"/>
        </w:rPr>
        <w:t>Marine Policy</w:t>
      </w:r>
      <w:r w:rsidRPr="0008241C">
        <w:rPr>
          <w:noProof/>
          <w:sz w:val="22"/>
          <w:szCs w:val="24"/>
        </w:rPr>
        <w:t xml:space="preserve">, </w:t>
      </w:r>
      <w:r w:rsidRPr="0008241C">
        <w:rPr>
          <w:i/>
          <w:iCs/>
          <w:noProof/>
          <w:sz w:val="22"/>
          <w:szCs w:val="24"/>
        </w:rPr>
        <w:t>72</w:t>
      </w:r>
      <w:r w:rsidRPr="0008241C">
        <w:rPr>
          <w:noProof/>
          <w:sz w:val="22"/>
          <w:szCs w:val="24"/>
        </w:rPr>
        <w:t>, 176–191. https://doi.org/10.1016/j.marpol.2016.07.003</w:t>
      </w:r>
    </w:p>
    <w:p w14:paraId="0E6CCF2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udet, J., Trommetter, M., &amp; Weber, J. (2012). Understanding changes in business strategies regarding biodiversity and ecosystem services. </w:t>
      </w:r>
      <w:r w:rsidRPr="0008241C">
        <w:rPr>
          <w:i/>
          <w:iCs/>
          <w:noProof/>
          <w:sz w:val="22"/>
          <w:szCs w:val="24"/>
        </w:rPr>
        <w:t>Ecological Economics</w:t>
      </w:r>
      <w:r w:rsidRPr="0008241C">
        <w:rPr>
          <w:noProof/>
          <w:sz w:val="22"/>
          <w:szCs w:val="24"/>
        </w:rPr>
        <w:t xml:space="preserve">, </w:t>
      </w:r>
      <w:r w:rsidRPr="0008241C">
        <w:rPr>
          <w:i/>
          <w:iCs/>
          <w:noProof/>
          <w:sz w:val="22"/>
          <w:szCs w:val="24"/>
        </w:rPr>
        <w:t>73</w:t>
      </w:r>
      <w:r w:rsidRPr="0008241C">
        <w:rPr>
          <w:noProof/>
          <w:sz w:val="22"/>
          <w:szCs w:val="24"/>
        </w:rPr>
        <w:t>, 37–46.</w:t>
      </w:r>
    </w:p>
    <w:p w14:paraId="7F53D7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ghes, A. (2017). Understanding the drivers of Southeast Asian biodiversity loss. </w:t>
      </w:r>
      <w:r w:rsidRPr="0008241C">
        <w:rPr>
          <w:i/>
          <w:iCs/>
          <w:noProof/>
          <w:sz w:val="22"/>
          <w:szCs w:val="24"/>
        </w:rPr>
        <w:t>Ecosphere</w:t>
      </w:r>
      <w:r w:rsidRPr="0008241C">
        <w:rPr>
          <w:noProof/>
          <w:sz w:val="22"/>
          <w:szCs w:val="24"/>
        </w:rPr>
        <w:t xml:space="preserve">, </w:t>
      </w:r>
      <w:r w:rsidRPr="0008241C">
        <w:rPr>
          <w:i/>
          <w:iCs/>
          <w:noProof/>
          <w:sz w:val="22"/>
          <w:szCs w:val="24"/>
        </w:rPr>
        <w:t>8</w:t>
      </w:r>
      <w:r w:rsidRPr="0008241C">
        <w:rPr>
          <w:noProof/>
          <w:sz w:val="22"/>
          <w:szCs w:val="24"/>
        </w:rPr>
        <w:t>(January), DOI: 10.1002/ecs2.1624. https://doi.org/10.1002/ECS2.1624</w:t>
      </w:r>
    </w:p>
    <w:p w14:paraId="4E85A6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iJun, R., HaiJun, W., WeiHua, Z., YaQiang, S., Yong, W., &amp; XiaoKe, Z. (2010). Fishes in the mainstream of the Yellow River: assemblage characteristics and historical changes. </w:t>
      </w:r>
      <w:r w:rsidRPr="0008241C">
        <w:rPr>
          <w:i/>
          <w:iCs/>
          <w:noProof/>
          <w:sz w:val="22"/>
          <w:szCs w:val="24"/>
        </w:rPr>
        <w:t>Biodiversity Science</w:t>
      </w:r>
      <w:r w:rsidRPr="0008241C">
        <w:rPr>
          <w:noProof/>
          <w:sz w:val="22"/>
          <w:szCs w:val="24"/>
        </w:rPr>
        <w:t xml:space="preserve">, </w:t>
      </w:r>
      <w:r w:rsidRPr="0008241C">
        <w:rPr>
          <w:i/>
          <w:iCs/>
          <w:noProof/>
          <w:sz w:val="22"/>
          <w:szCs w:val="24"/>
        </w:rPr>
        <w:t>18</w:t>
      </w:r>
      <w:r w:rsidRPr="0008241C">
        <w:rPr>
          <w:noProof/>
          <w:sz w:val="22"/>
          <w:szCs w:val="24"/>
        </w:rPr>
        <w:t>(2), 169–174.</w:t>
      </w:r>
    </w:p>
    <w:p w14:paraId="784E34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bisch, P. L., Hoffmann, M. T., Kreft, S., Pe’er, G., Kati, V., Biber-Freudenberger, L., DellaSala, D. A., Vale, M. M., Hobson, P. R., &amp; Selva, N. (2016). A global map of roadless areas and their conservation status. </w:t>
      </w:r>
      <w:r w:rsidRPr="0008241C">
        <w:rPr>
          <w:i/>
          <w:iCs/>
          <w:noProof/>
          <w:sz w:val="22"/>
          <w:szCs w:val="24"/>
        </w:rPr>
        <w:t>Science</w:t>
      </w:r>
      <w:r w:rsidRPr="0008241C">
        <w:rPr>
          <w:noProof/>
          <w:sz w:val="22"/>
          <w:szCs w:val="24"/>
        </w:rPr>
        <w:t xml:space="preserve">, </w:t>
      </w:r>
      <w:r w:rsidRPr="0008241C">
        <w:rPr>
          <w:i/>
          <w:iCs/>
          <w:noProof/>
          <w:sz w:val="22"/>
          <w:szCs w:val="24"/>
        </w:rPr>
        <w:t>354</w:t>
      </w:r>
      <w:r w:rsidRPr="0008241C">
        <w:rPr>
          <w:noProof/>
          <w:sz w:val="22"/>
          <w:szCs w:val="24"/>
        </w:rPr>
        <w:t>(6318), 1423–1427. https://doi.org/10.1126/science.aaf7166</w:t>
      </w:r>
    </w:p>
    <w:p w14:paraId="6B5080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chikawa, K. (2012). </w:t>
      </w:r>
      <w:r w:rsidRPr="0008241C">
        <w:rPr>
          <w:i/>
          <w:iCs/>
          <w:noProof/>
          <w:sz w:val="22"/>
          <w:szCs w:val="24"/>
        </w:rPr>
        <w:t>Socio-ecological production landscapes in Asia</w:t>
      </w:r>
      <w:r w:rsidRPr="0008241C">
        <w:rPr>
          <w:noProof/>
          <w:sz w:val="22"/>
          <w:szCs w:val="24"/>
        </w:rPr>
        <w:t xml:space="preserve">. </w:t>
      </w:r>
      <w:r w:rsidRPr="0008241C">
        <w:rPr>
          <w:i/>
          <w:iCs/>
          <w:noProof/>
          <w:sz w:val="22"/>
          <w:szCs w:val="24"/>
        </w:rPr>
        <w:t>United Nations University Institute of Advanced Studies</w:t>
      </w:r>
      <w:r w:rsidRPr="0008241C">
        <w:rPr>
          <w:noProof/>
          <w:sz w:val="22"/>
          <w:szCs w:val="24"/>
        </w:rPr>
        <w:t>. Yokohama.</w:t>
      </w:r>
    </w:p>
    <w:p w14:paraId="0A6053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CIMOD. (2011). Glacial Lakes and Glacial Lake Outburst Floods in Nepal, 1–109. https://doi.org/978 92 9115 193 6</w:t>
      </w:r>
    </w:p>
    <w:p w14:paraId="2C7BAA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CIMOD. (2017). Building Partnerships for Conservation and Development in HKH: Exploring Complementary Opportunities for Improving HKPL Transboundary Cooperation from One Belt, One Road Initiative, 1–12 December 2016, Lanzhou, China, </w:t>
      </w:r>
      <w:r w:rsidRPr="0008241C">
        <w:rPr>
          <w:i/>
          <w:iCs/>
          <w:noProof/>
          <w:sz w:val="22"/>
          <w:szCs w:val="24"/>
        </w:rPr>
        <w:t>2017/4</w:t>
      </w:r>
      <w:r w:rsidRPr="0008241C">
        <w:rPr>
          <w:noProof/>
          <w:sz w:val="22"/>
          <w:szCs w:val="24"/>
        </w:rPr>
        <w:t>. Retrieved from http://lib.icimod.org/record/32608</w:t>
      </w:r>
    </w:p>
    <w:p w14:paraId="1F421D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CSU. (2017). </w:t>
      </w:r>
      <w:r w:rsidRPr="0008241C">
        <w:rPr>
          <w:i/>
          <w:iCs/>
          <w:noProof/>
          <w:sz w:val="22"/>
          <w:szCs w:val="24"/>
        </w:rPr>
        <w:t>A Guide to SDG Interactions: from Science to Implementation</w:t>
      </w:r>
      <w:r w:rsidRPr="0008241C">
        <w:rPr>
          <w:noProof/>
          <w:sz w:val="22"/>
          <w:szCs w:val="24"/>
        </w:rPr>
        <w:t>. Retrieved from https://www.icsu.org/cms/2017/05/SDGs-Guide-to-Interactions.pdf</w:t>
      </w:r>
    </w:p>
    <w:p w14:paraId="467662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GES. (2015). </w:t>
      </w:r>
      <w:r w:rsidRPr="0008241C">
        <w:rPr>
          <w:i/>
          <w:iCs/>
          <w:noProof/>
          <w:sz w:val="22"/>
          <w:szCs w:val="24"/>
        </w:rPr>
        <w:t>Greening Integration In Asia: How Regional Integration Can Benefit People And The Environment</w:t>
      </w:r>
      <w:r w:rsidRPr="0008241C">
        <w:rPr>
          <w:noProof/>
          <w:sz w:val="22"/>
          <w:szCs w:val="24"/>
        </w:rPr>
        <w:t>. Tokyo, Japan. Retrieved from http://pub.iges.or.jp/modules/envirolib/upload/6046/attach/IGESWhitePaperV2015_eng_web.pdf%5Cnhttp://pub.iges.or.jp/modules/envirolib/view.php?docid=6046</w:t>
      </w:r>
    </w:p>
    <w:p w14:paraId="46AFB1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GES. (2017). IPBES-JBF Sub-regional Dialogue Workshop Report on Indigenous and Local Knowledge ( ILK ) for South and West Asia sub-region March 2017 Institute for Global Environmental Strategies ( IGES ), (March).</w:t>
      </w:r>
    </w:p>
    <w:p w14:paraId="5D3D87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LO. (2013). </w:t>
      </w:r>
      <w:r w:rsidRPr="0008241C">
        <w:rPr>
          <w:i/>
          <w:iCs/>
          <w:noProof/>
          <w:sz w:val="22"/>
          <w:szCs w:val="24"/>
        </w:rPr>
        <w:t>Global Employment Trends for Youth 2013: A generation at risk</w:t>
      </w:r>
      <w:r w:rsidRPr="0008241C">
        <w:rPr>
          <w:noProof/>
          <w:sz w:val="22"/>
          <w:szCs w:val="24"/>
        </w:rPr>
        <w:t>. Geneva, Switzerland. Retrieved from http://www.ilo.org/wcmsp5/groups/public/---dgreports/---dcomm/documents/publication/wcms_212423.pdf</w:t>
      </w:r>
    </w:p>
    <w:p w14:paraId="1C78FE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MO (International Maritime Organization). (2012). </w:t>
      </w:r>
      <w:r w:rsidRPr="0008241C">
        <w:rPr>
          <w:i/>
          <w:iCs/>
          <w:noProof/>
          <w:sz w:val="22"/>
          <w:szCs w:val="24"/>
        </w:rPr>
        <w:t>Methodology for information gathering and conduct of work of the GESAMP-BWWG, BWM.2/Circ.13/Rev.1</w:t>
      </w:r>
      <w:r w:rsidRPr="0008241C">
        <w:rPr>
          <w:noProof/>
          <w:sz w:val="22"/>
          <w:szCs w:val="24"/>
        </w:rPr>
        <w:t>.</w:t>
      </w:r>
    </w:p>
    <w:p w14:paraId="68D302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ternational Monetary Fund. (2017). </w:t>
      </w:r>
      <w:r w:rsidRPr="0008241C">
        <w:rPr>
          <w:i/>
          <w:iCs/>
          <w:noProof/>
          <w:sz w:val="22"/>
          <w:szCs w:val="24"/>
        </w:rPr>
        <w:t>Regional Economic Outlook. Asia and Pacific: Preparing for Choppy Seas</w:t>
      </w:r>
      <w:r w:rsidRPr="0008241C">
        <w:rPr>
          <w:noProof/>
          <w:sz w:val="22"/>
          <w:szCs w:val="24"/>
        </w:rPr>
        <w:t>.</w:t>
      </w:r>
    </w:p>
    <w:p w14:paraId="0206F8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ternational Organization for Migration. (2015). </w:t>
      </w:r>
      <w:r w:rsidRPr="0008241C">
        <w:rPr>
          <w:i/>
          <w:iCs/>
          <w:noProof/>
          <w:sz w:val="22"/>
          <w:szCs w:val="24"/>
        </w:rPr>
        <w:t>World Migration Report 2015. Migrants and Cities: New Partnerships to Manage Mobility</w:t>
      </w:r>
      <w:r w:rsidRPr="0008241C">
        <w:rPr>
          <w:noProof/>
          <w:sz w:val="22"/>
          <w:szCs w:val="24"/>
        </w:rPr>
        <w:t>. https://doi.org/1561-5502</w:t>
      </w:r>
    </w:p>
    <w:p w14:paraId="607248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IPBES. (2015). </w:t>
      </w:r>
      <w:r w:rsidRPr="0008241C">
        <w:rPr>
          <w:i/>
          <w:iCs/>
          <w:noProof/>
          <w:sz w:val="22"/>
          <w:szCs w:val="24"/>
        </w:rPr>
        <w:t>Preliminary guide regarding diverse conceptualization of multiple values of nature and its benefits, including biodiversity and ecosystem functions and services (deliverable 3 (d))</w:t>
      </w:r>
      <w:r w:rsidRPr="0008241C">
        <w:rPr>
          <w:noProof/>
          <w:sz w:val="22"/>
          <w:szCs w:val="24"/>
        </w:rPr>
        <w:t xml:space="preserve"> (No. IPBES/4/INF/13). Bonn. Retrieved from http://www.ipbes.net/sites/default/files/downloads/IPBES-4-INF-13_EN.pdf</w:t>
      </w:r>
    </w:p>
    <w:p w14:paraId="1B4791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BES. (2016a). </w:t>
      </w:r>
      <w:r w:rsidRPr="0008241C">
        <w:rPr>
          <w:i/>
          <w:iCs/>
          <w:noProof/>
          <w:sz w:val="22"/>
          <w:szCs w:val="24"/>
        </w:rPr>
        <w:t>Guide on the production and integration of assessments from and across all scales (deliverable 2 (a))</w:t>
      </w:r>
      <w:r w:rsidRPr="0008241C">
        <w:rPr>
          <w:noProof/>
          <w:sz w:val="22"/>
          <w:szCs w:val="24"/>
        </w:rPr>
        <w:t xml:space="preserve"> (No. IPBES/4/INF/9). Retrieved from http://www.ipbes.net/sites/default/files/downloads/IPBES-4-INF-9_EN_1.pdf</w:t>
      </w:r>
    </w:p>
    <w:p w14:paraId="23ABCA6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BES. (2016b). </w:t>
      </w:r>
      <w:r w:rsidRPr="0008241C">
        <w:rPr>
          <w:i/>
          <w:iCs/>
          <w:noProof/>
          <w:sz w:val="22"/>
          <w:szCs w:val="24"/>
        </w:rPr>
        <w:t>Summary for policymakers of the assessment report of the Intergovernmental Science-Policy Platform on Biodiversity and Ecosystem Services on pollinators, pollination and food production</w:t>
      </w:r>
      <w:r w:rsidRPr="0008241C">
        <w:rPr>
          <w:noProof/>
          <w:sz w:val="22"/>
          <w:szCs w:val="24"/>
        </w:rPr>
        <w:t>.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 Eds.). Bonn, Germany: secretariat of the Intergovernmental Science-Policy Platform on Biodiversity and Ecosystem Services. Retrieved from www.ipbes.net/sites/default/files/downloads/pdf/spm_ deliverable_3a_pollination_20170222.pdf</w:t>
      </w:r>
    </w:p>
    <w:p w14:paraId="10817C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BES. (2017a). </w:t>
      </w:r>
      <w:r w:rsidRPr="0008241C">
        <w:rPr>
          <w:i/>
          <w:iCs/>
          <w:noProof/>
          <w:sz w:val="22"/>
          <w:szCs w:val="24"/>
        </w:rPr>
        <w:t>Update on the classification of nature’s contributions to people by the Intergovernmental Science-Policy Platform on Biodiversity and Ecosystem Services</w:t>
      </w:r>
      <w:r w:rsidRPr="0008241C">
        <w:rPr>
          <w:noProof/>
          <w:sz w:val="22"/>
          <w:szCs w:val="24"/>
        </w:rPr>
        <w:t xml:space="preserve">. </w:t>
      </w:r>
      <w:r w:rsidRPr="0008241C">
        <w:rPr>
          <w:i/>
          <w:iCs/>
          <w:noProof/>
          <w:sz w:val="22"/>
          <w:szCs w:val="24"/>
        </w:rPr>
        <w:t>IPBES/5/1/Rev.1</w:t>
      </w:r>
      <w:r w:rsidRPr="0008241C">
        <w:rPr>
          <w:noProof/>
          <w:sz w:val="22"/>
          <w:szCs w:val="24"/>
        </w:rPr>
        <w:t>.</w:t>
      </w:r>
    </w:p>
    <w:p w14:paraId="529BEB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BES. (2017b). </w:t>
      </w:r>
      <w:r w:rsidRPr="0008241C">
        <w:rPr>
          <w:i/>
          <w:iCs/>
          <w:noProof/>
          <w:sz w:val="22"/>
          <w:szCs w:val="24"/>
        </w:rPr>
        <w:t>Update on the work on knowledge and data (deliverables 1 (d) and 4 (b)). Fifth session pf the Plenary of the Intergovernmental Science-Policy Platform on Biodiversity and Ecosystem Services</w:t>
      </w:r>
      <w:r w:rsidRPr="0008241C">
        <w:rPr>
          <w:noProof/>
          <w:sz w:val="22"/>
          <w:szCs w:val="24"/>
        </w:rPr>
        <w:t xml:space="preserve">. </w:t>
      </w:r>
      <w:r w:rsidRPr="0008241C">
        <w:rPr>
          <w:i/>
          <w:iCs/>
          <w:noProof/>
          <w:sz w:val="22"/>
          <w:szCs w:val="24"/>
        </w:rPr>
        <w:t>IPBES/5/INF/5</w:t>
      </w:r>
      <w:r w:rsidRPr="0008241C">
        <w:rPr>
          <w:noProof/>
          <w:sz w:val="22"/>
          <w:szCs w:val="24"/>
        </w:rPr>
        <w:t>. Bonn, Germany.</w:t>
      </w:r>
    </w:p>
    <w:p w14:paraId="429543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BES. (2018). </w:t>
      </w:r>
      <w:r w:rsidRPr="0008241C">
        <w:rPr>
          <w:i/>
          <w:iCs/>
          <w:noProof/>
          <w:sz w:val="22"/>
          <w:szCs w:val="24"/>
        </w:rPr>
        <w:t>Summary for policymakers of the assessment report on land degradation and restoration of the Intergovernmental Science-Policy Platform on Biodiversity and Ecosystem Services</w:t>
      </w:r>
      <w:r w:rsidRPr="0008241C">
        <w:rPr>
          <w:noProof/>
          <w:sz w:val="22"/>
          <w:szCs w:val="24"/>
        </w:rPr>
        <w:t>. (R. Scholes, L. Montanarella, A. Brainich, N. Barger, B. ten Brink, M. Cantele, B. Erasmus, J. Fisher, T. Gardner, T. G. Holland, F. Kohler, J. S. Kotiaho, G. Von Maltitz, G. Nangendo, R. Pandit, J. Parrotta, M. D. Potts, S. Prince, M. Sankaran, &amp; L. Willemen, Eds.). Bonn, Germany: IPBES secretariat.</w:t>
      </w:r>
    </w:p>
    <w:p w14:paraId="735E1AD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PCA. (2017). Biological and Cultural Diversity in the Indo-Pacific.</w:t>
      </w:r>
    </w:p>
    <w:p w14:paraId="7C37E9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CC. (2012). </w:t>
      </w:r>
      <w:r w:rsidRPr="0008241C">
        <w:rPr>
          <w:i/>
          <w:iCs/>
          <w:noProof/>
          <w:sz w:val="22"/>
          <w:szCs w:val="24"/>
        </w:rPr>
        <w:t>Managing the Risks of Extreme Events and Disasters to Advance Climate Change Adaptation. A Special Report of Working Groups I and II of the Intergovernmental Panel on Climate Change</w:t>
      </w:r>
      <w:r w:rsidRPr="0008241C">
        <w:rPr>
          <w:noProof/>
          <w:sz w:val="22"/>
          <w:szCs w:val="24"/>
        </w:rPr>
        <w:t>. ( and P. M. M. Field, C.B., V. Barros, T.F. Stocker, D. Qin, D.J. Dokken, K.L. Ebi, M.D. Mastrandrea, K.J. Mach, G.-K. Plattner, S.K. Allen, M. Tignor, Ed.). Cambridge, UK, and New York, NY, USA: Cambridge University Press.</w:t>
      </w:r>
    </w:p>
    <w:p w14:paraId="07FDB7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CC. (2014). </w:t>
      </w:r>
      <w:r w:rsidRPr="0008241C">
        <w:rPr>
          <w:i/>
          <w:iCs/>
          <w:noProof/>
          <w:sz w:val="22"/>
          <w:szCs w:val="24"/>
        </w:rPr>
        <w:t>Climate Change 2014: Synthesis Report. Contribution of Working Groups I, II and III to the Fifth Assessment Report of the Intergovernmental Panel on Climate Change</w:t>
      </w:r>
      <w:r w:rsidRPr="0008241C">
        <w:rPr>
          <w:noProof/>
          <w:sz w:val="22"/>
          <w:szCs w:val="24"/>
        </w:rPr>
        <w:t>. (R. K. P. and L. A. M. Core Writing Team, Ed.). Geneva, Switzerland: IPCC.</w:t>
      </w:r>
    </w:p>
    <w:p w14:paraId="2B78F1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TTO/APNet/FAO. (2013). </w:t>
      </w:r>
      <w:r w:rsidRPr="0008241C">
        <w:rPr>
          <w:i/>
          <w:iCs/>
          <w:noProof/>
          <w:sz w:val="22"/>
          <w:szCs w:val="24"/>
        </w:rPr>
        <w:t>Proceedings of the Workshop on Forest Products Statistics in China</w:t>
      </w:r>
      <w:r w:rsidRPr="0008241C">
        <w:rPr>
          <w:noProof/>
          <w:sz w:val="22"/>
          <w:szCs w:val="24"/>
        </w:rPr>
        <w:t>. Hainan, China.</w:t>
      </w:r>
    </w:p>
    <w:p w14:paraId="59D586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FRO. (2014). </w:t>
      </w:r>
      <w:r w:rsidRPr="0008241C">
        <w:rPr>
          <w:i/>
          <w:iCs/>
          <w:noProof/>
          <w:sz w:val="22"/>
          <w:szCs w:val="24"/>
        </w:rPr>
        <w:t>Forests under pressure : Local responses to global</w:t>
      </w:r>
      <w:r w:rsidRPr="0008241C">
        <w:rPr>
          <w:noProof/>
          <w:sz w:val="22"/>
          <w:szCs w:val="24"/>
        </w:rPr>
        <w:t xml:space="preserve">. (G. M. Pia Katila, Glenn Galloway, Wil de Jong, Pablo Pacheco, Ed.), </w:t>
      </w:r>
      <w:r w:rsidRPr="0008241C">
        <w:rPr>
          <w:i/>
          <w:iCs/>
          <w:noProof/>
          <w:sz w:val="22"/>
          <w:szCs w:val="24"/>
        </w:rPr>
        <w:t>IUFRO World Series (Vol. 32)</w:t>
      </w:r>
      <w:r w:rsidRPr="0008241C">
        <w:rPr>
          <w:noProof/>
          <w:sz w:val="22"/>
          <w:szCs w:val="24"/>
        </w:rPr>
        <w:t>. International Union of Forest Research Organizations (IUFRO). Retrieved from http://www.cifor.org/library/5027/management-of-natural-tropical-forests-in-the-past-and-present-and-projections-for-the-future/</w:t>
      </w:r>
    </w:p>
    <w:p w14:paraId="6F98B5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zuta, T. (Ed.). (2017). </w:t>
      </w:r>
      <w:r w:rsidRPr="0008241C">
        <w:rPr>
          <w:i/>
          <w:iCs/>
          <w:noProof/>
          <w:sz w:val="22"/>
          <w:szCs w:val="24"/>
        </w:rPr>
        <w:t>Air Pollution Impacts on Plants in East Asia</w:t>
      </w:r>
      <w:r w:rsidRPr="0008241C">
        <w:rPr>
          <w:noProof/>
          <w:sz w:val="22"/>
          <w:szCs w:val="24"/>
        </w:rPr>
        <w:t>. Tokyo: Springer Japan. https://doi.org/10.1007/978-4-431-56438-6</w:t>
      </w:r>
    </w:p>
    <w:p w14:paraId="50818C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ckson, J. B. C., Kirby, M. X., Berger, W. H., Bjorndal, K. A., Botsford, L. W., Bourque, B. J., Bradbury, R. H., Cooke, R., Erlandson, J., &amp; Estes, J. A. (2001). Historical overfishing and the recent collapse of coastal ecosystems. </w:t>
      </w:r>
      <w:r w:rsidRPr="0008241C">
        <w:rPr>
          <w:i/>
          <w:iCs/>
          <w:noProof/>
          <w:sz w:val="22"/>
          <w:szCs w:val="24"/>
        </w:rPr>
        <w:t>Science</w:t>
      </w:r>
      <w:r w:rsidRPr="0008241C">
        <w:rPr>
          <w:noProof/>
          <w:sz w:val="22"/>
          <w:szCs w:val="24"/>
        </w:rPr>
        <w:t xml:space="preserve">, </w:t>
      </w:r>
      <w:r w:rsidRPr="0008241C">
        <w:rPr>
          <w:i/>
          <w:iCs/>
          <w:noProof/>
          <w:sz w:val="22"/>
          <w:szCs w:val="24"/>
        </w:rPr>
        <w:t>293</w:t>
      </w:r>
      <w:r w:rsidRPr="0008241C">
        <w:rPr>
          <w:noProof/>
          <w:sz w:val="22"/>
          <w:szCs w:val="24"/>
        </w:rPr>
        <w:t>(5530), 629–637.</w:t>
      </w:r>
    </w:p>
    <w:p w14:paraId="150066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cobs, M. (2013). Green Growth. In R. Falkner (Ed.), </w:t>
      </w:r>
      <w:r w:rsidRPr="0008241C">
        <w:rPr>
          <w:i/>
          <w:iCs/>
          <w:noProof/>
          <w:sz w:val="22"/>
          <w:szCs w:val="24"/>
        </w:rPr>
        <w:t>The Hanbook of Global Climate and Environment Policy</w:t>
      </w:r>
      <w:r w:rsidRPr="0008241C">
        <w:rPr>
          <w:noProof/>
          <w:sz w:val="22"/>
          <w:szCs w:val="24"/>
        </w:rPr>
        <w:t xml:space="preserve"> (pp. 197–214). Oxford, UK: John Wiley &amp; Sons, Inc. Retrieved from http://www20.iadb.org/intal/catalogo/PE/2012/10496.pdf</w:t>
      </w:r>
    </w:p>
    <w:p w14:paraId="4B6380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mbeck, J. R., Geyer, R., Wilcox, C., Siegler, T. R., Perryman, M., Andrady, A., Narayan, R., &amp; Law, K. L. (2015). Plastic waste inputs from land into the ocean. </w:t>
      </w:r>
      <w:r w:rsidRPr="0008241C">
        <w:rPr>
          <w:i/>
          <w:iCs/>
          <w:noProof/>
          <w:sz w:val="22"/>
          <w:szCs w:val="24"/>
        </w:rPr>
        <w:t>Science</w:t>
      </w:r>
      <w:r w:rsidRPr="0008241C">
        <w:rPr>
          <w:noProof/>
          <w:sz w:val="22"/>
          <w:szCs w:val="24"/>
        </w:rPr>
        <w:t xml:space="preserve">, </w:t>
      </w:r>
      <w:r w:rsidRPr="0008241C">
        <w:rPr>
          <w:i/>
          <w:iCs/>
          <w:noProof/>
          <w:sz w:val="22"/>
          <w:szCs w:val="24"/>
        </w:rPr>
        <w:t>347</w:t>
      </w:r>
      <w:r w:rsidRPr="0008241C">
        <w:rPr>
          <w:noProof/>
          <w:sz w:val="22"/>
          <w:szCs w:val="24"/>
        </w:rPr>
        <w:t>(6223), 768–771. https://doi.org/10.1126/science.1260352</w:t>
      </w:r>
    </w:p>
    <w:p w14:paraId="43339D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Janke, T. (2009). </w:t>
      </w:r>
      <w:r w:rsidRPr="0008241C">
        <w:rPr>
          <w:i/>
          <w:iCs/>
          <w:noProof/>
          <w:sz w:val="22"/>
          <w:szCs w:val="24"/>
        </w:rPr>
        <w:t>Report on the Current Status of Indigenous Intellectual Property.</w:t>
      </w:r>
      <w:r w:rsidRPr="0008241C">
        <w:rPr>
          <w:noProof/>
          <w:sz w:val="22"/>
          <w:szCs w:val="24"/>
        </w:rPr>
        <w:t xml:space="preserve"> Canberra: Terri Janke and Company Pty Ltd, National Centre for Indigenous Studies Australian National University and Jumbunna Indigenous House of Learning University of Techn.</w:t>
      </w:r>
    </w:p>
    <w:p w14:paraId="2E406F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ärvholm, B., &amp; Bohlin, I. (2014). Evidence-based evaluation of information: the centrality and limitations of systematic reviews. </w:t>
      </w:r>
      <w:r w:rsidRPr="0008241C">
        <w:rPr>
          <w:i/>
          <w:iCs/>
          <w:noProof/>
          <w:sz w:val="22"/>
          <w:szCs w:val="24"/>
        </w:rPr>
        <w:t>Scandinavian Journal of Public Health</w:t>
      </w:r>
      <w:r w:rsidRPr="0008241C">
        <w:rPr>
          <w:noProof/>
          <w:sz w:val="22"/>
          <w:szCs w:val="24"/>
        </w:rPr>
        <w:t xml:space="preserve">, </w:t>
      </w:r>
      <w:r w:rsidRPr="0008241C">
        <w:rPr>
          <w:i/>
          <w:iCs/>
          <w:noProof/>
          <w:sz w:val="22"/>
          <w:szCs w:val="24"/>
        </w:rPr>
        <w:t>42</w:t>
      </w:r>
      <w:r w:rsidRPr="0008241C">
        <w:rPr>
          <w:noProof/>
          <w:sz w:val="22"/>
          <w:szCs w:val="24"/>
        </w:rPr>
        <w:t>(13 suppl), 3–10.</w:t>
      </w:r>
    </w:p>
    <w:p w14:paraId="78FB34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enkins, C. N., &amp; Van Houtan, K. S. (2016). Global and regional priorities for marine biodiversity protection. </w:t>
      </w:r>
      <w:r w:rsidRPr="0008241C">
        <w:rPr>
          <w:i/>
          <w:iCs/>
          <w:noProof/>
          <w:sz w:val="22"/>
          <w:szCs w:val="24"/>
        </w:rPr>
        <w:t>Biological Conservation</w:t>
      </w:r>
      <w:r w:rsidRPr="0008241C">
        <w:rPr>
          <w:noProof/>
          <w:sz w:val="22"/>
          <w:szCs w:val="24"/>
        </w:rPr>
        <w:t xml:space="preserve">, </w:t>
      </w:r>
      <w:r w:rsidRPr="0008241C">
        <w:rPr>
          <w:i/>
          <w:iCs/>
          <w:noProof/>
          <w:sz w:val="22"/>
          <w:szCs w:val="24"/>
        </w:rPr>
        <w:t>204</w:t>
      </w:r>
      <w:r w:rsidRPr="0008241C">
        <w:rPr>
          <w:noProof/>
          <w:sz w:val="22"/>
          <w:szCs w:val="24"/>
        </w:rPr>
        <w:t>, 6–12. https://doi.org/10.1016/j.biocon.2016.10.005</w:t>
      </w:r>
    </w:p>
    <w:p w14:paraId="582141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hansson, D. J. A., Lucas, P. L., Weitzel, M., Ahlgren, E. O., Bazaz, A. B., Chen, W., den Elzen, M. G. J., Ghosh, J., Grahn, M., Liang, Q.-M., Peterson, S., Pradhan, B. K., van Ruijven, B. J., Shukla, P. R., van Vuuren, D. P., &amp; Wei, Y.-M. (2015). Multi-model comparison of the economic and energy implications for China and India in an international climate regime. </w:t>
      </w:r>
      <w:r w:rsidRPr="0008241C">
        <w:rPr>
          <w:i/>
          <w:iCs/>
          <w:noProof/>
          <w:sz w:val="22"/>
          <w:szCs w:val="24"/>
        </w:rPr>
        <w:t>Mitigation and Adaptation Strategies for Global Change</w:t>
      </w:r>
      <w:r w:rsidRPr="0008241C">
        <w:rPr>
          <w:noProof/>
          <w:sz w:val="22"/>
          <w:szCs w:val="24"/>
        </w:rPr>
        <w:t xml:space="preserve">, </w:t>
      </w:r>
      <w:r w:rsidRPr="0008241C">
        <w:rPr>
          <w:i/>
          <w:iCs/>
          <w:noProof/>
          <w:sz w:val="22"/>
          <w:szCs w:val="24"/>
        </w:rPr>
        <w:t>20</w:t>
      </w:r>
      <w:r w:rsidRPr="0008241C">
        <w:rPr>
          <w:noProof/>
          <w:sz w:val="22"/>
          <w:szCs w:val="24"/>
        </w:rPr>
        <w:t>(8), 1335–1359. https://doi.org/10.1007/s11027-014-9549-4</w:t>
      </w:r>
    </w:p>
    <w:p w14:paraId="0EEC8E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hnston, R. M., Hoanh, C., Lacombe, G., Noble, A., Smakhtin, V., Suhardiman, D., Kam Suan, P., &amp; Choo, P. (2010). </w:t>
      </w:r>
      <w:r w:rsidRPr="0008241C">
        <w:rPr>
          <w:i/>
          <w:iCs/>
          <w:noProof/>
          <w:sz w:val="22"/>
          <w:szCs w:val="24"/>
        </w:rPr>
        <w:t>Rethinking agriculture in the Greater Mekong Subregion: how to sustainably meet food needs, enhance ecosystem services and cope with climate change</w:t>
      </w:r>
      <w:r w:rsidRPr="0008241C">
        <w:rPr>
          <w:noProof/>
          <w:sz w:val="22"/>
          <w:szCs w:val="24"/>
        </w:rPr>
        <w:t>. IWMI.</w:t>
      </w:r>
    </w:p>
    <w:p w14:paraId="242962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ppa, L. N., Visconti, P., Jenkins, C. N., &amp; Pimm, S. L. (2013). Achieving the convention on biological diversity’s goals for plant conservation. </w:t>
      </w:r>
      <w:r w:rsidRPr="0008241C">
        <w:rPr>
          <w:i/>
          <w:iCs/>
          <w:noProof/>
          <w:sz w:val="22"/>
          <w:szCs w:val="24"/>
        </w:rPr>
        <w:t>Science</w:t>
      </w:r>
      <w:r w:rsidRPr="0008241C">
        <w:rPr>
          <w:noProof/>
          <w:sz w:val="22"/>
          <w:szCs w:val="24"/>
        </w:rPr>
        <w:t xml:space="preserve">, </w:t>
      </w:r>
      <w:r w:rsidRPr="0008241C">
        <w:rPr>
          <w:i/>
          <w:iCs/>
          <w:noProof/>
          <w:sz w:val="22"/>
          <w:szCs w:val="24"/>
        </w:rPr>
        <w:t>341</w:t>
      </w:r>
      <w:r w:rsidRPr="0008241C">
        <w:rPr>
          <w:noProof/>
          <w:sz w:val="22"/>
          <w:szCs w:val="24"/>
        </w:rPr>
        <w:t>(6150), 1100–1103.</w:t>
      </w:r>
    </w:p>
    <w:p w14:paraId="62A36E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ffe-Bignoli, D., Brooks, T. M., Butchart, S. H. M., Jenkins, R. B., Boe, K., Hoffmann, M., Angulo, A., Bachman, S., Böhm, M., Brummitt, N., Carpenter, K. E., Comer, P. J., Cox, N., Cuttelod, A., Darwall, W. R. T., Di Marco, M., Fishpool, L. D. C., Goettsch, B., Heath, M., Hilton-Taylor, C., Hutton, J., Johnson, T., Joolia, A., Keith, D. A., Langhammer, P. F., Luedtke, J., Nic Lughadha, E., Lutz, M., May, I., Miller, R. M., Oliveira-Miranda, M. A., Parr, M., Pollock, C. M., Ralph, G., Rodríguez, J. P., Rondinini, C., Smart, J., Stuart, S., Symes, A., Tordoff, A. W., Woodley, S., Young, B., &amp; Kingston, N. (2016). Assessing the Cost of Global Biodiversity and Conservation Knowledge.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8), e0160640. https://doi.org/10.1371/journal.pone.0160640</w:t>
      </w:r>
    </w:p>
    <w:p w14:paraId="32C7A6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ffe-Bignoli, D., Burgess, N. D., Bingham, H., Belle, E. M. S., De Lima, M. G., Deguignet, M., Bertzky, B., Milam, A. N., Martinez-Lopez, J., &amp; Lewis, E. (2014). </w:t>
      </w:r>
      <w:r w:rsidRPr="0008241C">
        <w:rPr>
          <w:i/>
          <w:iCs/>
          <w:noProof/>
          <w:sz w:val="22"/>
          <w:szCs w:val="24"/>
        </w:rPr>
        <w:t>Protected planet report 2014</w:t>
      </w:r>
      <w:r w:rsidRPr="0008241C">
        <w:rPr>
          <w:noProof/>
          <w:sz w:val="22"/>
          <w:szCs w:val="24"/>
        </w:rPr>
        <w:t xml:space="preserve">. </w:t>
      </w:r>
      <w:r w:rsidRPr="0008241C">
        <w:rPr>
          <w:i/>
          <w:iCs/>
          <w:noProof/>
          <w:sz w:val="22"/>
          <w:szCs w:val="24"/>
        </w:rPr>
        <w:t>Cambridge, UK: UNEP-WCMC</w:t>
      </w:r>
      <w:r w:rsidRPr="0008241C">
        <w:rPr>
          <w:noProof/>
          <w:sz w:val="22"/>
          <w:szCs w:val="24"/>
        </w:rPr>
        <w:t>. Retrieved from http://wdpa.s3.amazonaws.com/WPC2014/protected_planet_report.pdf</w:t>
      </w:r>
    </w:p>
    <w:p w14:paraId="305694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Jung, W. (2016). Environmental Challenges and Cooperation in Northeast Asia. Retrieved March 29, 2017, from http://isdp.eu/publication/environmental-challenges-cooperation-northeast-asia/</w:t>
      </w:r>
    </w:p>
    <w:p w14:paraId="0496B1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piter, S., Mangubhai, S., &amp; Kingsford, R. T. (2014). Conservation of biodiversity in the Pacific Islands of Oceania: challenges and opportunities. </w:t>
      </w:r>
      <w:r w:rsidRPr="0008241C">
        <w:rPr>
          <w:i/>
          <w:iCs/>
          <w:noProof/>
          <w:sz w:val="22"/>
          <w:szCs w:val="24"/>
        </w:rPr>
        <w:t>Pacific Conservation Biology</w:t>
      </w:r>
      <w:r w:rsidRPr="0008241C">
        <w:rPr>
          <w:noProof/>
          <w:sz w:val="22"/>
          <w:szCs w:val="24"/>
        </w:rPr>
        <w:t xml:space="preserve">, </w:t>
      </w:r>
      <w:r w:rsidRPr="0008241C">
        <w:rPr>
          <w:i/>
          <w:iCs/>
          <w:noProof/>
          <w:sz w:val="22"/>
          <w:szCs w:val="24"/>
        </w:rPr>
        <w:t>20</w:t>
      </w:r>
      <w:r w:rsidRPr="0008241C">
        <w:rPr>
          <w:noProof/>
          <w:sz w:val="22"/>
          <w:szCs w:val="24"/>
        </w:rPr>
        <w:t>(2), 206–220.</w:t>
      </w:r>
    </w:p>
    <w:p w14:paraId="2414C9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mieniecki, S., Gonzalez, G. A., &amp; Vos, R. O. (Eds.). (1997). </w:t>
      </w:r>
      <w:r w:rsidRPr="0008241C">
        <w:rPr>
          <w:i/>
          <w:iCs/>
          <w:noProof/>
          <w:sz w:val="22"/>
          <w:szCs w:val="24"/>
        </w:rPr>
        <w:t>Flashpoints in environmental policymaking: controversies in achieving sustainability</w:t>
      </w:r>
      <w:r w:rsidRPr="0008241C">
        <w:rPr>
          <w:noProof/>
          <w:sz w:val="22"/>
          <w:szCs w:val="24"/>
        </w:rPr>
        <w:t>. SUNY Press.</w:t>
      </w:r>
    </w:p>
    <w:p w14:paraId="4C9250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nie, N. (2014). Governance with Multilateral Environmental Agreements: A Healthy or Ill-equipped Fragmentation? </w:t>
      </w:r>
      <w:r w:rsidRPr="0008241C">
        <w:rPr>
          <w:i/>
          <w:iCs/>
          <w:noProof/>
          <w:sz w:val="22"/>
          <w:szCs w:val="24"/>
        </w:rPr>
        <w:t>Green Planet Blues: Critical Perspectives on Global Environmental Politics</w:t>
      </w:r>
      <w:r w:rsidRPr="0008241C">
        <w:rPr>
          <w:noProof/>
          <w:sz w:val="22"/>
          <w:szCs w:val="24"/>
        </w:rPr>
        <w:t>, 137.</w:t>
      </w:r>
    </w:p>
    <w:p w14:paraId="24319C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ariuki, J. W. (2008). The governance of biodiversity in Kakamega Forest, Kenya. Dortmund, Technische Universität, Diss., 2008.</w:t>
      </w:r>
    </w:p>
    <w:p w14:paraId="1E3CED6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arki, M., &amp; Adhikari, J. R. (2015). Integrating indigenous, local and modern knowledge for sustainable conservation and management of forest ecosystems in Nepal. Retrieved from http://www.forestrynepal.org/publications/article/6307</w:t>
      </w:r>
    </w:p>
    <w:p w14:paraId="226B54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ki, M., Chaudhary, R. P., Shrestha, K. K., Sakurai, Y., &amp; Pandey, D. P. (Eds.). (2017). </w:t>
      </w:r>
      <w:r w:rsidRPr="0008241C">
        <w:rPr>
          <w:i/>
          <w:iCs/>
          <w:noProof/>
          <w:sz w:val="22"/>
          <w:szCs w:val="24"/>
        </w:rPr>
        <w:t>IPBES-JBF Sub-regional Dialogue Workshop Report on Indigenous and Local Knowledge (ILK) for South and West Asia sub-region, Nepal (29 November - 2 December 2016, Dhulikhel (Kathmandu), Nepal)</w:t>
      </w:r>
      <w:r w:rsidRPr="0008241C">
        <w:rPr>
          <w:noProof/>
          <w:sz w:val="22"/>
          <w:szCs w:val="24"/>
        </w:rPr>
        <w:t>. Hayama, Japan: Institute for Global Environmental Strategies. Retrieved from https://pub.iges.or.jp/pub/ipbes-jbf-sub-regional-dialogue-workshop</w:t>
      </w:r>
    </w:p>
    <w:p w14:paraId="0A9061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tayama, N., Baba, Y. G., Kusumoto, Y., &amp; Tanaka, K. (2015). A review of post-war changes in rice farming and biodiversity in Japan. </w:t>
      </w:r>
      <w:r w:rsidRPr="0008241C">
        <w:rPr>
          <w:i/>
          <w:iCs/>
          <w:noProof/>
          <w:sz w:val="22"/>
          <w:szCs w:val="24"/>
        </w:rPr>
        <w:t>Agricultural Systems</w:t>
      </w:r>
      <w:r w:rsidRPr="0008241C">
        <w:rPr>
          <w:noProof/>
          <w:sz w:val="22"/>
          <w:szCs w:val="24"/>
        </w:rPr>
        <w:t xml:space="preserve">, </w:t>
      </w:r>
      <w:r w:rsidRPr="0008241C">
        <w:rPr>
          <w:i/>
          <w:iCs/>
          <w:noProof/>
          <w:sz w:val="22"/>
          <w:szCs w:val="24"/>
        </w:rPr>
        <w:t>132</w:t>
      </w:r>
      <w:r w:rsidRPr="0008241C">
        <w:rPr>
          <w:noProof/>
          <w:sz w:val="22"/>
          <w:szCs w:val="24"/>
        </w:rPr>
        <w:t>, 73–84. https://doi.org/10.1016/j.agsy.2014.09.001</w:t>
      </w:r>
    </w:p>
    <w:p w14:paraId="5FF882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to, K., &amp; Takahashi, W. (2000). </w:t>
      </w:r>
      <w:r w:rsidRPr="0008241C">
        <w:rPr>
          <w:i/>
          <w:iCs/>
          <w:noProof/>
          <w:sz w:val="22"/>
          <w:szCs w:val="24"/>
        </w:rPr>
        <w:t>An Overview of Regional/Subregional Environmental Cooperation In Asia and the Pacific</w:t>
      </w:r>
      <w:r w:rsidRPr="0008241C">
        <w:rPr>
          <w:noProof/>
          <w:sz w:val="22"/>
          <w:szCs w:val="24"/>
        </w:rPr>
        <w:t xml:space="preserve">. Retrieved from </w:t>
      </w:r>
      <w:r w:rsidRPr="0008241C">
        <w:rPr>
          <w:noProof/>
          <w:sz w:val="22"/>
          <w:szCs w:val="24"/>
        </w:rPr>
        <w:lastRenderedPageBreak/>
        <w:t>https://pub.iges.or.jp/system/files/publication_documents/pub/discussionpaper/923/overview_asia_pacific.pdf</w:t>
      </w:r>
    </w:p>
    <w:p w14:paraId="5BB43C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wai, M., &amp; Wignaraja, G. (2010). </w:t>
      </w:r>
      <w:r w:rsidRPr="0008241C">
        <w:rPr>
          <w:i/>
          <w:iCs/>
          <w:noProof/>
          <w:sz w:val="22"/>
          <w:szCs w:val="24"/>
        </w:rPr>
        <w:t>Asian FTAs : Trends, Prospects, and Challenges</w:t>
      </w:r>
      <w:r w:rsidRPr="0008241C">
        <w:rPr>
          <w:noProof/>
          <w:sz w:val="22"/>
          <w:szCs w:val="24"/>
        </w:rPr>
        <w:t xml:space="preserve"> (ADB Economics Working Paper Series).</w:t>
      </w:r>
    </w:p>
    <w:p w14:paraId="2C82C5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eener, V. W., Marra, J. J., Finucane, M. L., Spooner, D., &amp; Smith, M. H. (2012). </w:t>
      </w:r>
      <w:r w:rsidRPr="0008241C">
        <w:rPr>
          <w:i/>
          <w:iCs/>
          <w:noProof/>
          <w:sz w:val="22"/>
          <w:szCs w:val="24"/>
        </w:rPr>
        <w:t>Climate Change and PaCifiC islands: indiCators and imPaCts Pacific Islands Regional Climate Assessment (PIRCA)</w:t>
      </w:r>
      <w:r w:rsidRPr="0008241C">
        <w:rPr>
          <w:noProof/>
          <w:sz w:val="22"/>
          <w:szCs w:val="24"/>
        </w:rPr>
        <w:t>. Island Press. Retrieved from www.EastWestCenter.org/PIRCA.</w:t>
      </w:r>
    </w:p>
    <w:p w14:paraId="2FDDFF1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el, S. (Ed.). (2010). </w:t>
      </w:r>
      <w:r w:rsidRPr="0008241C">
        <w:rPr>
          <w:i/>
          <w:iCs/>
          <w:noProof/>
          <w:sz w:val="22"/>
          <w:szCs w:val="24"/>
        </w:rPr>
        <w:t>The Vent and Seep Biota</w:t>
      </w:r>
      <w:r w:rsidRPr="0008241C">
        <w:rPr>
          <w:noProof/>
          <w:sz w:val="22"/>
          <w:szCs w:val="24"/>
        </w:rPr>
        <w:t xml:space="preserve"> (Topics of). New York: Springer.</w:t>
      </w:r>
    </w:p>
    <w:p w14:paraId="729094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er, G., Kreft, H., Lee, T. M., Jetz, W., Ibisch, P. L., Nowicki, C., Mutke, J., &amp; Barthlott, W. (2009). A global assessment of endemism and species richness across island and mainland region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6</w:t>
      </w:r>
      <w:r w:rsidRPr="0008241C">
        <w:rPr>
          <w:noProof/>
          <w:sz w:val="22"/>
          <w:szCs w:val="24"/>
        </w:rPr>
        <w:t>(23), 9322–9327. https://doi.org/10.1073/pnas.0810306106</w:t>
      </w:r>
    </w:p>
    <w:p w14:paraId="2F9785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etz, T., Bridgewater, P., van den Hove, S., &amp; Siebenhüner, B. (2008). The role of the Subsidiary Body on Scientific, Technical and Technological Advice to the Convention on Biological Diversity as science–policy interface. </w:t>
      </w:r>
      <w:r w:rsidRPr="0008241C">
        <w:rPr>
          <w:i/>
          <w:iCs/>
          <w:noProof/>
          <w:sz w:val="22"/>
          <w:szCs w:val="24"/>
        </w:rPr>
        <w:t>Environmental Science &amp; Policy</w:t>
      </w:r>
      <w:r w:rsidRPr="0008241C">
        <w:rPr>
          <w:noProof/>
          <w:sz w:val="22"/>
          <w:szCs w:val="24"/>
        </w:rPr>
        <w:t xml:space="preserve">, </w:t>
      </w:r>
      <w:r w:rsidRPr="0008241C">
        <w:rPr>
          <w:i/>
          <w:iCs/>
          <w:noProof/>
          <w:sz w:val="22"/>
          <w:szCs w:val="24"/>
        </w:rPr>
        <w:t>11</w:t>
      </w:r>
      <w:r w:rsidRPr="0008241C">
        <w:rPr>
          <w:noProof/>
          <w:sz w:val="22"/>
          <w:szCs w:val="24"/>
        </w:rPr>
        <w:t>(6), 505–516.</w:t>
      </w:r>
    </w:p>
    <w:p w14:paraId="62F4EC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 L. P., Miettinen, J., Liew, S. C., &amp; Ghazoul, J. (2011). Remotely sensed evidence of tropical peatland conversion to oil palm.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8</w:t>
      </w:r>
      <w:r w:rsidRPr="0008241C">
        <w:rPr>
          <w:noProof/>
          <w:sz w:val="22"/>
          <w:szCs w:val="24"/>
        </w:rPr>
        <w:t>(12), 5127–5132. https://doi.org/10.1073/pnas.1018776108</w:t>
      </w:r>
    </w:p>
    <w:p w14:paraId="691A36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 L. P., &amp; Wilcove, D. S. (2008). Is oil palm agriculture really destroying tropical biodiversity? </w:t>
      </w:r>
      <w:r w:rsidRPr="0008241C">
        <w:rPr>
          <w:i/>
          <w:iCs/>
          <w:noProof/>
          <w:sz w:val="22"/>
          <w:szCs w:val="24"/>
        </w:rPr>
        <w:t>Conservation Letters</w:t>
      </w:r>
      <w:r w:rsidRPr="0008241C">
        <w:rPr>
          <w:noProof/>
          <w:sz w:val="22"/>
          <w:szCs w:val="24"/>
        </w:rPr>
        <w:t xml:space="preserve">, </w:t>
      </w:r>
      <w:r w:rsidRPr="0008241C">
        <w:rPr>
          <w:i/>
          <w:iCs/>
          <w:noProof/>
          <w:sz w:val="22"/>
          <w:szCs w:val="24"/>
        </w:rPr>
        <w:t>1</w:t>
      </w:r>
      <w:r w:rsidRPr="0008241C">
        <w:rPr>
          <w:noProof/>
          <w:sz w:val="22"/>
          <w:szCs w:val="24"/>
        </w:rPr>
        <w:t>(2), 60–64. https://doi.org/10.1111/j.1755-263X.2008.00011.x</w:t>
      </w:r>
    </w:p>
    <w:p w14:paraId="2D9EB9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saka, R. (2010). Developing biodiversity indicators for cities: Applying the DPSIR model to Nagoya and integrating social and ecological aspects. </w:t>
      </w:r>
      <w:r w:rsidRPr="0008241C">
        <w:rPr>
          <w:i/>
          <w:iCs/>
          <w:noProof/>
          <w:sz w:val="22"/>
          <w:szCs w:val="24"/>
        </w:rPr>
        <w:t>Ecological Research</w:t>
      </w:r>
      <w:r w:rsidRPr="0008241C">
        <w:rPr>
          <w:noProof/>
          <w:sz w:val="22"/>
          <w:szCs w:val="24"/>
        </w:rPr>
        <w:t xml:space="preserve">, </w:t>
      </w:r>
      <w:r w:rsidRPr="0008241C">
        <w:rPr>
          <w:i/>
          <w:iCs/>
          <w:noProof/>
          <w:sz w:val="22"/>
          <w:szCs w:val="24"/>
        </w:rPr>
        <w:t>25</w:t>
      </w:r>
      <w:r w:rsidRPr="0008241C">
        <w:rPr>
          <w:noProof/>
          <w:sz w:val="22"/>
          <w:szCs w:val="24"/>
        </w:rPr>
        <w:t>(5), 925–936. https://doi.org/10.1007/s11284-010-0746-7</w:t>
      </w:r>
    </w:p>
    <w:p w14:paraId="3D41C4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saka, R., Tomiyoshi, M., Saito, O., Hashimoto, S., &amp; Mohammend, L. (2015). Interactions of knowledge systems in shiitake mushroom production: a case study on the Noto Peninsula, Japan. </w:t>
      </w:r>
      <w:r w:rsidRPr="0008241C">
        <w:rPr>
          <w:i/>
          <w:iCs/>
          <w:noProof/>
          <w:sz w:val="22"/>
          <w:szCs w:val="24"/>
        </w:rPr>
        <w:t>Journal of Forest Research</w:t>
      </w:r>
      <w:r w:rsidRPr="0008241C">
        <w:rPr>
          <w:noProof/>
          <w:sz w:val="22"/>
          <w:szCs w:val="24"/>
        </w:rPr>
        <w:t xml:space="preserve">, </w:t>
      </w:r>
      <w:r w:rsidRPr="0008241C">
        <w:rPr>
          <w:i/>
          <w:iCs/>
          <w:noProof/>
          <w:sz w:val="22"/>
          <w:szCs w:val="24"/>
        </w:rPr>
        <w:t>20</w:t>
      </w:r>
      <w:r w:rsidRPr="0008241C">
        <w:rPr>
          <w:noProof/>
          <w:sz w:val="22"/>
          <w:szCs w:val="24"/>
        </w:rPr>
        <w:t>(5), 453–463.</w:t>
      </w:r>
    </w:p>
    <w:p w14:paraId="1F1C07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lmair, M., &amp; Hoermann, B. (2011). Labour migration in the Himalayas: opportunities and challenges. </w:t>
      </w:r>
      <w:r w:rsidRPr="0008241C">
        <w:rPr>
          <w:i/>
          <w:iCs/>
          <w:noProof/>
          <w:sz w:val="22"/>
          <w:szCs w:val="24"/>
        </w:rPr>
        <w:t>Sustainable Mountain Development</w:t>
      </w:r>
      <w:r w:rsidRPr="0008241C">
        <w:rPr>
          <w:noProof/>
          <w:sz w:val="22"/>
          <w:szCs w:val="24"/>
        </w:rPr>
        <w:t xml:space="preserve">, </w:t>
      </w:r>
      <w:r w:rsidRPr="0008241C">
        <w:rPr>
          <w:i/>
          <w:iCs/>
          <w:noProof/>
          <w:sz w:val="22"/>
          <w:szCs w:val="24"/>
        </w:rPr>
        <w:t>59</w:t>
      </w:r>
      <w:r w:rsidRPr="0008241C">
        <w:rPr>
          <w:noProof/>
          <w:sz w:val="22"/>
          <w:szCs w:val="24"/>
        </w:rPr>
        <w:t>, 3–8.</w:t>
      </w:r>
    </w:p>
    <w:p w14:paraId="115082D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mar, R., Horwitz, P., Milton, G. R., Sellamuttu, S. S., Buckton, S. T., Davidson, N. C., Pattnaik, A. K., Zavagli, M., &amp; Baker, C. (2011). Assessing wetland ecosystem services and poverty interlinkages: a general framework and case study. </w:t>
      </w:r>
      <w:r w:rsidRPr="0008241C">
        <w:rPr>
          <w:i/>
          <w:iCs/>
          <w:noProof/>
          <w:sz w:val="22"/>
          <w:szCs w:val="24"/>
        </w:rPr>
        <w:t>Hydrological Sciences Journal</w:t>
      </w:r>
      <w:r w:rsidRPr="0008241C">
        <w:rPr>
          <w:noProof/>
          <w:sz w:val="22"/>
          <w:szCs w:val="24"/>
        </w:rPr>
        <w:t xml:space="preserve">, </w:t>
      </w:r>
      <w:r w:rsidRPr="0008241C">
        <w:rPr>
          <w:i/>
          <w:iCs/>
          <w:noProof/>
          <w:sz w:val="22"/>
          <w:szCs w:val="24"/>
        </w:rPr>
        <w:t>56</w:t>
      </w:r>
      <w:r w:rsidRPr="0008241C">
        <w:rPr>
          <w:noProof/>
          <w:sz w:val="22"/>
          <w:szCs w:val="24"/>
        </w:rPr>
        <w:t>(8), 1602–1621.</w:t>
      </w:r>
    </w:p>
    <w:p w14:paraId="58B84D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dle, R.J. and Whittaker, R. J. (Ed.). (2011). </w:t>
      </w:r>
      <w:r w:rsidRPr="0008241C">
        <w:rPr>
          <w:i/>
          <w:iCs/>
          <w:noProof/>
          <w:sz w:val="22"/>
          <w:szCs w:val="24"/>
        </w:rPr>
        <w:t>Conservation Biogeography</w:t>
      </w:r>
      <w:r w:rsidRPr="0008241C">
        <w:rPr>
          <w:noProof/>
          <w:sz w:val="22"/>
          <w:szCs w:val="24"/>
        </w:rPr>
        <w:t>. Wiley</w:t>
      </w:r>
      <w:r w:rsidRPr="0008241C">
        <w:rPr>
          <w:rFonts w:eastAsia="MS Mincho"/>
          <w:noProof/>
          <w:sz w:val="22"/>
          <w:szCs w:val="24"/>
        </w:rPr>
        <w:t>‐</w:t>
      </w:r>
      <w:r w:rsidRPr="0008241C">
        <w:rPr>
          <w:noProof/>
          <w:sz w:val="22"/>
          <w:szCs w:val="24"/>
        </w:rPr>
        <w:t>Blackwell, Oxford.</w:t>
      </w:r>
    </w:p>
    <w:p w14:paraId="318591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mbin, E. F., &amp; Meyfroidt, P. (2011). Global land use change, economic globalization, and the looming land scarcity.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8</w:t>
      </w:r>
      <w:r w:rsidRPr="0008241C">
        <w:rPr>
          <w:noProof/>
          <w:sz w:val="22"/>
          <w:szCs w:val="24"/>
        </w:rPr>
        <w:t>(9), 3465–3472.</w:t>
      </w:r>
    </w:p>
    <w:p w14:paraId="6C34F1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urance, W. F., Clements, G. R., Sloan, S., O’Connell, C. S., Mueller, N. D., Goosem, M., Venter, O., Edwards, D. P., Phalan, B., Balmford, A., Van Der Ree, R., &amp; Arrea, I. B. (2014). A global strategy for road building. </w:t>
      </w:r>
      <w:r w:rsidRPr="0008241C">
        <w:rPr>
          <w:i/>
          <w:iCs/>
          <w:noProof/>
          <w:sz w:val="22"/>
          <w:szCs w:val="24"/>
        </w:rPr>
        <w:t>Nature</w:t>
      </w:r>
      <w:r w:rsidRPr="0008241C">
        <w:rPr>
          <w:noProof/>
          <w:sz w:val="22"/>
          <w:szCs w:val="24"/>
        </w:rPr>
        <w:t xml:space="preserve">, </w:t>
      </w:r>
      <w:r w:rsidRPr="0008241C">
        <w:rPr>
          <w:i/>
          <w:iCs/>
          <w:noProof/>
          <w:sz w:val="22"/>
          <w:szCs w:val="24"/>
        </w:rPr>
        <w:t>513</w:t>
      </w:r>
      <w:r w:rsidRPr="0008241C">
        <w:rPr>
          <w:noProof/>
          <w:sz w:val="22"/>
          <w:szCs w:val="24"/>
        </w:rPr>
        <w:t>(7517), 229–232. https://doi.org/10.1038/nature13717</w:t>
      </w:r>
    </w:p>
    <w:p w14:paraId="4620AB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urance, W. F., Koh, L. P., Butler, R., Sodhi, N. S., Bradshaw, C. J. A., Neidel, J. D., Consunji, H., &amp; Mateo Vega, J. (2010). Improving the performance of the Roundtable on Sustainable Palm Oil for nature conservation. </w:t>
      </w:r>
      <w:r w:rsidRPr="0008241C">
        <w:rPr>
          <w:i/>
          <w:iCs/>
          <w:noProof/>
          <w:sz w:val="22"/>
          <w:szCs w:val="24"/>
        </w:rPr>
        <w:t>Conservation Biology : The Journal of the Society for Conservation Biology</w:t>
      </w:r>
      <w:r w:rsidRPr="0008241C">
        <w:rPr>
          <w:noProof/>
          <w:sz w:val="22"/>
          <w:szCs w:val="24"/>
        </w:rPr>
        <w:t xml:space="preserve">, </w:t>
      </w:r>
      <w:r w:rsidRPr="0008241C">
        <w:rPr>
          <w:i/>
          <w:iCs/>
          <w:noProof/>
          <w:sz w:val="22"/>
          <w:szCs w:val="24"/>
        </w:rPr>
        <w:t>24</w:t>
      </w:r>
      <w:r w:rsidRPr="0008241C">
        <w:rPr>
          <w:noProof/>
          <w:sz w:val="22"/>
          <w:szCs w:val="24"/>
        </w:rPr>
        <w:t>(2), 377–381. https://doi.org/10.1111/j.1523-1739.2010.01448.x</w:t>
      </w:r>
    </w:p>
    <w:p w14:paraId="6E6B2F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vides, M. N., Molina, E. P. V, Gregorio Jr, E., Mill, A. C., Rushton, S. P., Stead, S. M., &amp; Polunin, N. V. C. (2016). Patterns of coral-reef finfish species disappearances inferred from fishers’ knowledge in global epicentre of marine shorefish diversity.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5), e0155752.</w:t>
      </w:r>
    </w:p>
    <w:p w14:paraId="210B7B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imona, B., Lusiana, B., van Noordwijk, M., Mulyoutami, E., Ekadinata, A., &amp; Amaruzaman, S. (2015). Boundary work: Knowledge co-production for negotiating payment for watershed services in Indonesia. </w:t>
      </w:r>
      <w:r w:rsidRPr="0008241C">
        <w:rPr>
          <w:i/>
          <w:iCs/>
          <w:noProof/>
          <w:sz w:val="22"/>
          <w:szCs w:val="24"/>
        </w:rPr>
        <w:t>Ecosystem Services</w:t>
      </w:r>
      <w:r w:rsidRPr="0008241C">
        <w:rPr>
          <w:noProof/>
          <w:sz w:val="22"/>
          <w:szCs w:val="24"/>
        </w:rPr>
        <w:t xml:space="preserve">, </w:t>
      </w:r>
      <w:r w:rsidRPr="0008241C">
        <w:rPr>
          <w:i/>
          <w:iCs/>
          <w:noProof/>
          <w:sz w:val="22"/>
          <w:szCs w:val="24"/>
        </w:rPr>
        <w:t>15</w:t>
      </w:r>
      <w:r w:rsidRPr="0008241C">
        <w:rPr>
          <w:noProof/>
          <w:sz w:val="22"/>
          <w:szCs w:val="24"/>
        </w:rPr>
        <w:t>, 45–62. https://doi.org/10.1016/j.ecoser.2015.07.002</w:t>
      </w:r>
    </w:p>
    <w:p w14:paraId="50966A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imona, B., van Noordwijk, M., de Groot, R., &amp; Leemans, R. (2015). Fairly efficient, efficiently fair: Lessons from designing and testing payment schemes for ecosystem services in Asia. </w:t>
      </w:r>
      <w:r w:rsidRPr="0008241C">
        <w:rPr>
          <w:i/>
          <w:iCs/>
          <w:noProof/>
          <w:sz w:val="22"/>
          <w:szCs w:val="24"/>
        </w:rPr>
        <w:t>Ecosystem Services</w:t>
      </w:r>
      <w:r w:rsidRPr="0008241C">
        <w:rPr>
          <w:noProof/>
          <w:sz w:val="22"/>
          <w:szCs w:val="24"/>
        </w:rPr>
        <w:t xml:space="preserve">, </w:t>
      </w:r>
      <w:r w:rsidRPr="0008241C">
        <w:rPr>
          <w:i/>
          <w:iCs/>
          <w:noProof/>
          <w:sz w:val="22"/>
          <w:szCs w:val="24"/>
        </w:rPr>
        <w:t>12</w:t>
      </w:r>
      <w:r w:rsidRPr="0008241C">
        <w:rPr>
          <w:noProof/>
          <w:sz w:val="22"/>
          <w:szCs w:val="24"/>
        </w:rPr>
        <w:t>, 16–28. https://doi.org/http://dx.doi.org/10.1016/j.ecoser.2014.12.012</w:t>
      </w:r>
    </w:p>
    <w:p w14:paraId="357552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le, S., Wilshusen, P., Brockington, D., Seidler, R., &amp; Bawa, K. (2010). Beyond exclusion: alternative approaches to biodiversity conservation in the developing tropics.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2</w:t>
      </w:r>
      <w:r w:rsidRPr="0008241C">
        <w:rPr>
          <w:noProof/>
          <w:sz w:val="22"/>
          <w:szCs w:val="24"/>
        </w:rPr>
        <w:t>(1), 94–100.</w:t>
      </w:r>
    </w:p>
    <w:p w14:paraId="70F2F9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Lim, M. (2016). Governance criteria for effective transboundary biodiversity conservation. </w:t>
      </w:r>
      <w:r w:rsidRPr="0008241C">
        <w:rPr>
          <w:i/>
          <w:iCs/>
          <w:noProof/>
          <w:sz w:val="22"/>
          <w:szCs w:val="24"/>
        </w:rPr>
        <w:t>International Environmental Agreements: Politics, Law and Economics</w:t>
      </w:r>
      <w:r w:rsidRPr="0008241C">
        <w:rPr>
          <w:noProof/>
          <w:sz w:val="22"/>
          <w:szCs w:val="24"/>
        </w:rPr>
        <w:t xml:space="preserve">, </w:t>
      </w:r>
      <w:r w:rsidRPr="0008241C">
        <w:rPr>
          <w:i/>
          <w:iCs/>
          <w:noProof/>
          <w:sz w:val="22"/>
          <w:szCs w:val="24"/>
        </w:rPr>
        <w:t>16</w:t>
      </w:r>
      <w:r w:rsidRPr="0008241C">
        <w:rPr>
          <w:noProof/>
          <w:sz w:val="22"/>
          <w:szCs w:val="24"/>
        </w:rPr>
        <w:t>(6), 797–813. https://doi.org/10.1007/s10784-015-9296-3</w:t>
      </w:r>
    </w:p>
    <w:p w14:paraId="3461D2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ra-Noriega, A., &amp; Soberón, J. (2015). The relationship among biodiversity, governance, wealth, and scientific capacity at a country level: Disaggregation and prioritization. </w:t>
      </w:r>
      <w:r w:rsidRPr="0008241C">
        <w:rPr>
          <w:i/>
          <w:iCs/>
          <w:noProof/>
          <w:sz w:val="22"/>
          <w:szCs w:val="24"/>
        </w:rPr>
        <w:t>Ambio</w:t>
      </w:r>
      <w:r w:rsidRPr="0008241C">
        <w:rPr>
          <w:noProof/>
          <w:sz w:val="22"/>
          <w:szCs w:val="24"/>
        </w:rPr>
        <w:t xml:space="preserve">, </w:t>
      </w:r>
      <w:r w:rsidRPr="0008241C">
        <w:rPr>
          <w:i/>
          <w:iCs/>
          <w:noProof/>
          <w:sz w:val="22"/>
          <w:szCs w:val="24"/>
        </w:rPr>
        <w:t>44</w:t>
      </w:r>
      <w:r w:rsidRPr="0008241C">
        <w:rPr>
          <w:noProof/>
          <w:sz w:val="22"/>
          <w:szCs w:val="24"/>
        </w:rPr>
        <w:t>(5), 391–400.</w:t>
      </w:r>
    </w:p>
    <w:p w14:paraId="27D5FC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u, X., Zhang, Y., Han, W., Tang, A., Shen, J., Cui, Z., Vitousek, P., Erisman, J. W., Goulding, K., Christie, P., Fangmeier, A., &amp; Zhang, F. (2013). Enhanced nitrogen deposition over China. </w:t>
      </w:r>
      <w:r w:rsidRPr="0008241C">
        <w:rPr>
          <w:i/>
          <w:iCs/>
          <w:noProof/>
          <w:sz w:val="22"/>
          <w:szCs w:val="24"/>
        </w:rPr>
        <w:t>Nature</w:t>
      </w:r>
      <w:r w:rsidRPr="0008241C">
        <w:rPr>
          <w:noProof/>
          <w:sz w:val="22"/>
          <w:szCs w:val="24"/>
        </w:rPr>
        <w:t xml:space="preserve">, </w:t>
      </w:r>
      <w:r w:rsidRPr="0008241C">
        <w:rPr>
          <w:i/>
          <w:iCs/>
          <w:noProof/>
          <w:sz w:val="22"/>
          <w:szCs w:val="24"/>
        </w:rPr>
        <w:t>494</w:t>
      </w:r>
      <w:r w:rsidRPr="0008241C">
        <w:rPr>
          <w:noProof/>
          <w:sz w:val="22"/>
          <w:szCs w:val="24"/>
        </w:rPr>
        <w:t>(7438), 459–462. https://doi.org/10.1038/nature11917</w:t>
      </w:r>
    </w:p>
    <w:p w14:paraId="573BFF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xinski, L. (2008). World Heritage and the Heritage of the World – Book Review; F. Francioni And F. Lenzerini, The 1972 World Heritage Convention: A Commentary, Oxford, Oxford University Press, 2008. </w:t>
      </w:r>
      <w:r w:rsidRPr="0008241C">
        <w:rPr>
          <w:i/>
          <w:iCs/>
          <w:noProof/>
          <w:sz w:val="22"/>
          <w:szCs w:val="24"/>
        </w:rPr>
        <w:t>European Journal of Legal Studies</w:t>
      </w:r>
      <w:r w:rsidRPr="0008241C">
        <w:rPr>
          <w:noProof/>
          <w:sz w:val="22"/>
          <w:szCs w:val="24"/>
        </w:rPr>
        <w:t xml:space="preserve">, </w:t>
      </w:r>
      <w:r w:rsidRPr="0008241C">
        <w:rPr>
          <w:i/>
          <w:iCs/>
          <w:noProof/>
          <w:sz w:val="22"/>
          <w:szCs w:val="24"/>
        </w:rPr>
        <w:t>2</w:t>
      </w:r>
      <w:r w:rsidRPr="0008241C">
        <w:rPr>
          <w:noProof/>
          <w:sz w:val="22"/>
          <w:szCs w:val="24"/>
        </w:rPr>
        <w:t>(1), 371–386.</w:t>
      </w:r>
    </w:p>
    <w:p w14:paraId="33D78E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ng, J., Giri, C., Primavera, J., &amp; Trivedi, M. (2016). Damage and recovery assessment of the Philippines’ mangroves following Super Typhoon Haiyan. </w:t>
      </w:r>
      <w:r w:rsidRPr="0008241C">
        <w:rPr>
          <w:i/>
          <w:iCs/>
          <w:noProof/>
          <w:sz w:val="22"/>
          <w:szCs w:val="24"/>
        </w:rPr>
        <w:t>Marine Pollution Bulletin</w:t>
      </w:r>
      <w:r w:rsidRPr="0008241C">
        <w:rPr>
          <w:noProof/>
          <w:sz w:val="22"/>
          <w:szCs w:val="24"/>
        </w:rPr>
        <w:t xml:space="preserve">, </w:t>
      </w:r>
      <w:r w:rsidRPr="0008241C">
        <w:rPr>
          <w:i/>
          <w:iCs/>
          <w:noProof/>
          <w:sz w:val="22"/>
          <w:szCs w:val="24"/>
        </w:rPr>
        <w:t>109</w:t>
      </w:r>
      <w:r w:rsidRPr="0008241C">
        <w:rPr>
          <w:noProof/>
          <w:sz w:val="22"/>
          <w:szCs w:val="24"/>
        </w:rPr>
        <w:t>(2), 734–743. https://doi.org/10.1016/j.marpolbul.2016.06.080</w:t>
      </w:r>
    </w:p>
    <w:p w14:paraId="6F775B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Luo, T., Maddocks, A., Iceland, C., Ward, P., &amp; Winsemius, H. (2015). World’s 15 Countries with the Most People Exposed to River Floods. Retrieved April 5, 2016, from http://www.wri.org/blog/2015/03/world’s-15-countries-most-people-exposed-river-floods</w:t>
      </w:r>
    </w:p>
    <w:p w14:paraId="50F191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 Z., Wang, Y., Gan, X., Li, B., Cai, Y., &amp; Chen, J. (2009). Waterbird population changes in the wetlands at Chongming Dongtan in the Yangtze River estuary, China. </w:t>
      </w:r>
      <w:r w:rsidRPr="0008241C">
        <w:rPr>
          <w:i/>
          <w:iCs/>
          <w:noProof/>
          <w:sz w:val="22"/>
          <w:szCs w:val="24"/>
        </w:rPr>
        <w:t>Environmental Management</w:t>
      </w:r>
      <w:r w:rsidRPr="0008241C">
        <w:rPr>
          <w:noProof/>
          <w:sz w:val="22"/>
          <w:szCs w:val="24"/>
        </w:rPr>
        <w:t xml:space="preserve">, </w:t>
      </w:r>
      <w:r w:rsidRPr="0008241C">
        <w:rPr>
          <w:i/>
          <w:iCs/>
          <w:noProof/>
          <w:sz w:val="22"/>
          <w:szCs w:val="24"/>
        </w:rPr>
        <w:t>43</w:t>
      </w:r>
      <w:r w:rsidRPr="0008241C">
        <w:rPr>
          <w:noProof/>
          <w:sz w:val="22"/>
          <w:szCs w:val="24"/>
        </w:rPr>
        <w:t>(6), 1187–1200.</w:t>
      </w:r>
    </w:p>
    <w:p w14:paraId="5E6BD3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ddocks, A., &amp; Reig, P. (2014). World’s 18 Most Water-Stressed Rivers. Retrieved from http://www.wri.org/blog/2014/03/world’s-18-most-water-stressed-rivers</w:t>
      </w:r>
    </w:p>
    <w:p w14:paraId="699B00E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ffi, L. (2007). Biocultural Diversity and Sustainability. In </w:t>
      </w:r>
      <w:r w:rsidRPr="0008241C">
        <w:rPr>
          <w:i/>
          <w:iCs/>
          <w:noProof/>
          <w:sz w:val="22"/>
          <w:szCs w:val="24"/>
        </w:rPr>
        <w:t>The SAGE Handbook of Environment and Society</w:t>
      </w:r>
      <w:r w:rsidRPr="0008241C">
        <w:rPr>
          <w:noProof/>
          <w:sz w:val="22"/>
          <w:szCs w:val="24"/>
        </w:rPr>
        <w:t xml:space="preserve"> (pp. 267–278). 1 Oliver’s Yard, 55 City Road, London EC1Y 1SP United Kingdom: SAGE Publications Ltd. https://doi.org/10.4135/9781848607873.n18</w:t>
      </w:r>
    </w:p>
    <w:p w14:paraId="7A7F2F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hall, E., Schreckenberg, K., &amp; Newton, A. C. (2006). </w:t>
      </w:r>
      <w:r w:rsidRPr="0008241C">
        <w:rPr>
          <w:i/>
          <w:iCs/>
          <w:noProof/>
          <w:sz w:val="22"/>
          <w:szCs w:val="24"/>
        </w:rPr>
        <w:t>Commercialization of non-timber forest products: factors influencing success: lessons learned from Mexico and Bolivia and policy implications for decision-makers</w:t>
      </w:r>
      <w:r w:rsidRPr="0008241C">
        <w:rPr>
          <w:noProof/>
          <w:sz w:val="22"/>
          <w:szCs w:val="24"/>
        </w:rPr>
        <w:t>. UNEP/Earthprint.</w:t>
      </w:r>
    </w:p>
    <w:p w14:paraId="7C3C22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hall, N. A., Bohensky, E., Curnock, M., Goldberg, J., Gooch, M., Nicotra, B., Pert, P., Scherl, L. M., Stone-Jovicich, S., &amp; Tobin, R. C. (2016). Advances in monitoring the human dimension of natural resource systems: an example from the Great Barrier Reef. </w:t>
      </w:r>
      <w:r w:rsidRPr="0008241C">
        <w:rPr>
          <w:i/>
          <w:iCs/>
          <w:noProof/>
          <w:sz w:val="22"/>
          <w:szCs w:val="24"/>
        </w:rPr>
        <w:t>Environmental Research Letters</w:t>
      </w:r>
      <w:r w:rsidRPr="0008241C">
        <w:rPr>
          <w:noProof/>
          <w:sz w:val="22"/>
          <w:szCs w:val="24"/>
        </w:rPr>
        <w:t xml:space="preserve">, </w:t>
      </w:r>
      <w:r w:rsidRPr="0008241C">
        <w:rPr>
          <w:i/>
          <w:iCs/>
          <w:noProof/>
          <w:sz w:val="22"/>
          <w:szCs w:val="24"/>
        </w:rPr>
        <w:t>11</w:t>
      </w:r>
      <w:r w:rsidRPr="0008241C">
        <w:rPr>
          <w:noProof/>
          <w:sz w:val="22"/>
          <w:szCs w:val="24"/>
        </w:rPr>
        <w:t>(11), 114020. https://doi.org/10.1088/1748-9326/11/11/114020</w:t>
      </w:r>
    </w:p>
    <w:p w14:paraId="2A108E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tín-López, B., Gómez-Baggethun, E., García-Llorente, M., &amp; Montes, C. (2014). Trade-offs across value-domains in ecosystem services assessment. </w:t>
      </w:r>
      <w:r w:rsidRPr="0008241C">
        <w:rPr>
          <w:i/>
          <w:iCs/>
          <w:noProof/>
          <w:sz w:val="22"/>
          <w:szCs w:val="24"/>
        </w:rPr>
        <w:t>Ecological Indicators</w:t>
      </w:r>
      <w:r w:rsidRPr="0008241C">
        <w:rPr>
          <w:noProof/>
          <w:sz w:val="22"/>
          <w:szCs w:val="24"/>
        </w:rPr>
        <w:t xml:space="preserve">, </w:t>
      </w:r>
      <w:r w:rsidRPr="0008241C">
        <w:rPr>
          <w:i/>
          <w:iCs/>
          <w:noProof/>
          <w:sz w:val="22"/>
          <w:szCs w:val="24"/>
        </w:rPr>
        <w:t>37</w:t>
      </w:r>
      <w:r w:rsidRPr="0008241C">
        <w:rPr>
          <w:noProof/>
          <w:sz w:val="22"/>
          <w:szCs w:val="24"/>
        </w:rPr>
        <w:t>(PART A), 220–228. https://doi.org/10.1016/j.ecolind.2013.03.003</w:t>
      </w:r>
    </w:p>
    <w:p w14:paraId="584172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Carthy, D. P., Donald, P. F., Scharlemann, J. P. W., Buchanan, G. M., Balmford, A., Green, J. M. H., Bennun, L. A., Burgess, N. D., Fishpool, L. D. C., Garnett, S. T., Leonard, D. L., Maloney, R. F., Morling, P., Schaefer, H. M., Symes, A., Wiedenfeld, D. A., &amp; Butchart, S. H. M. (2012). Financial Costs of Meeting Global Biodiversity Conservation Targets: Current Spending and Unmet Needs. </w:t>
      </w:r>
      <w:r w:rsidRPr="0008241C">
        <w:rPr>
          <w:i/>
          <w:iCs/>
          <w:noProof/>
          <w:sz w:val="22"/>
          <w:szCs w:val="24"/>
        </w:rPr>
        <w:t>Science</w:t>
      </w:r>
      <w:r w:rsidRPr="0008241C">
        <w:rPr>
          <w:noProof/>
          <w:sz w:val="22"/>
          <w:szCs w:val="24"/>
        </w:rPr>
        <w:t>. Retrieved from http://science.sciencemag.org/content/early/2012/10/10/science.1229803.abstract</w:t>
      </w:r>
    </w:p>
    <w:p w14:paraId="61CFCA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Cartney, M., Rebelo, L.-M., Senaratna Sellamuttu, S., &amp; De Silva, S. (2010). </w:t>
      </w:r>
      <w:r w:rsidRPr="0008241C">
        <w:rPr>
          <w:i/>
          <w:iCs/>
          <w:noProof/>
          <w:sz w:val="22"/>
          <w:szCs w:val="24"/>
        </w:rPr>
        <w:t>Wetlands, agriculture and poverty reduction</w:t>
      </w:r>
      <w:r w:rsidRPr="0008241C">
        <w:rPr>
          <w:noProof/>
          <w:sz w:val="22"/>
          <w:szCs w:val="24"/>
        </w:rPr>
        <w:t xml:space="preserve"> (Vol. 137). IWMI.</w:t>
      </w:r>
    </w:p>
    <w:p w14:paraId="7B98FA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Donald, R. I., Forman, R. T. T., Kareiva, P., Neugarten, R., Salzer, D., &amp; Fisher, J. (2009). Urban effects, distance, and protected areas in an urbanizing world. </w:t>
      </w:r>
      <w:r w:rsidRPr="0008241C">
        <w:rPr>
          <w:i/>
          <w:iCs/>
          <w:noProof/>
          <w:sz w:val="22"/>
          <w:szCs w:val="24"/>
        </w:rPr>
        <w:t>Landscape and Urban Planning</w:t>
      </w:r>
      <w:r w:rsidRPr="0008241C">
        <w:rPr>
          <w:noProof/>
          <w:sz w:val="22"/>
          <w:szCs w:val="24"/>
        </w:rPr>
        <w:t xml:space="preserve">, </w:t>
      </w:r>
      <w:r w:rsidRPr="0008241C">
        <w:rPr>
          <w:i/>
          <w:iCs/>
          <w:noProof/>
          <w:sz w:val="22"/>
          <w:szCs w:val="24"/>
        </w:rPr>
        <w:t>93</w:t>
      </w:r>
      <w:r w:rsidRPr="0008241C">
        <w:rPr>
          <w:noProof/>
          <w:sz w:val="22"/>
          <w:szCs w:val="24"/>
        </w:rPr>
        <w:t>(1), 63–75. https://doi.org/10.1016/j.landurbplan.2009.06.002</w:t>
      </w:r>
    </w:p>
    <w:p w14:paraId="36D4A4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Ginnis, M. D., &amp; Ostrom, E. (2014). Social-ecological system framework: initial changes and continuing challenges. </w:t>
      </w:r>
      <w:r w:rsidRPr="0008241C">
        <w:rPr>
          <w:i/>
          <w:iCs/>
          <w:noProof/>
          <w:sz w:val="22"/>
          <w:szCs w:val="24"/>
        </w:rPr>
        <w:t>Ecology and Society</w:t>
      </w:r>
      <w:r w:rsidRPr="0008241C">
        <w:rPr>
          <w:noProof/>
          <w:sz w:val="22"/>
          <w:szCs w:val="24"/>
        </w:rPr>
        <w:t xml:space="preserve">, </w:t>
      </w:r>
      <w:r w:rsidRPr="0008241C">
        <w:rPr>
          <w:i/>
          <w:iCs/>
          <w:noProof/>
          <w:sz w:val="22"/>
          <w:szCs w:val="24"/>
        </w:rPr>
        <w:t>19</w:t>
      </w:r>
      <w:r w:rsidRPr="0008241C">
        <w:rPr>
          <w:noProof/>
          <w:sz w:val="22"/>
          <w:szCs w:val="24"/>
        </w:rPr>
        <w:t>(2), 30.</w:t>
      </w:r>
    </w:p>
    <w:p w14:paraId="16ABEF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adows, D. H., Meadows, D. L., Randers, J., &amp; Behrens, W. . I. (1972). </w:t>
      </w:r>
      <w:r w:rsidRPr="0008241C">
        <w:rPr>
          <w:i/>
          <w:iCs/>
          <w:noProof/>
          <w:sz w:val="22"/>
          <w:szCs w:val="24"/>
        </w:rPr>
        <w:t>The Limits to Growth: A report for the Club of Rome’s project on the predicament of mankind</w:t>
      </w:r>
      <w:r w:rsidRPr="0008241C">
        <w:rPr>
          <w:noProof/>
          <w:sz w:val="22"/>
          <w:szCs w:val="24"/>
        </w:rPr>
        <w:t>. New York: Universe Books.</w:t>
      </w:r>
    </w:p>
    <w:p w14:paraId="5D13AD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ndiratta, U., Sheel, V., &amp; Singh, S. (2017). Enforcement seizures reveal large-scale illegal trade in India’s tortoises and freshwater turtles. </w:t>
      </w:r>
      <w:r w:rsidRPr="0008241C">
        <w:rPr>
          <w:i/>
          <w:iCs/>
          <w:noProof/>
          <w:sz w:val="22"/>
          <w:szCs w:val="24"/>
        </w:rPr>
        <w:t>Biological Conservation</w:t>
      </w:r>
      <w:r w:rsidRPr="0008241C">
        <w:rPr>
          <w:noProof/>
          <w:sz w:val="22"/>
          <w:szCs w:val="24"/>
        </w:rPr>
        <w:t xml:space="preserve">, </w:t>
      </w:r>
      <w:r w:rsidRPr="0008241C">
        <w:rPr>
          <w:i/>
          <w:iCs/>
          <w:noProof/>
          <w:sz w:val="22"/>
          <w:szCs w:val="24"/>
        </w:rPr>
        <w:t>207</w:t>
      </w:r>
      <w:r w:rsidRPr="0008241C">
        <w:rPr>
          <w:noProof/>
          <w:sz w:val="22"/>
          <w:szCs w:val="24"/>
        </w:rPr>
        <w:t>, 100–105. https://doi.org/10.1016/j.biocon.2017.01.023</w:t>
      </w:r>
    </w:p>
    <w:p w14:paraId="570071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Meyer, C., Kreft, H., Guralnick, R. P., &amp; Jetz, W. (2015). Global priorities for an effective information basis of biodiversity distributions. </w:t>
      </w:r>
      <w:r w:rsidRPr="0008241C">
        <w:rPr>
          <w:i/>
          <w:iCs/>
          <w:noProof/>
          <w:sz w:val="22"/>
          <w:szCs w:val="24"/>
        </w:rPr>
        <w:t>Nature Communications</w:t>
      </w:r>
      <w:r w:rsidRPr="0008241C">
        <w:rPr>
          <w:noProof/>
          <w:sz w:val="22"/>
          <w:szCs w:val="24"/>
        </w:rPr>
        <w:t xml:space="preserve">, </w:t>
      </w:r>
      <w:r w:rsidRPr="0008241C">
        <w:rPr>
          <w:i/>
          <w:iCs/>
          <w:noProof/>
          <w:sz w:val="22"/>
          <w:szCs w:val="24"/>
        </w:rPr>
        <w:t>6</w:t>
      </w:r>
      <w:r w:rsidRPr="0008241C">
        <w:rPr>
          <w:noProof/>
          <w:sz w:val="22"/>
          <w:szCs w:val="24"/>
        </w:rPr>
        <w:t>, 8221. https://doi.org/10.1038/ncomms9221</w:t>
      </w:r>
    </w:p>
    <w:p w14:paraId="470BA9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yfroidt, P., Rudel, T. K., &amp; Lambin, E. F. (2010). Forest transitions, trade, and the global displacement of land use.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7</w:t>
      </w:r>
      <w:r w:rsidRPr="0008241C">
        <w:rPr>
          <w:noProof/>
          <w:sz w:val="22"/>
          <w:szCs w:val="24"/>
        </w:rPr>
        <w:t>(49), 20917–20922. https://doi.org/10.1073/pnas.1014773107</w:t>
      </w:r>
    </w:p>
    <w:p w14:paraId="256CC4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houb, J.-B., Henle, K., Brotons, L., Brummitt, N., Titeux, N., &amp; Schmeller, D. S. (2017). Setting temporal baselines for biodiversity: the limits of available monitoring data for capturing the full impact of anthropogenic pressures. </w:t>
      </w:r>
      <w:r w:rsidRPr="0008241C">
        <w:rPr>
          <w:i/>
          <w:iCs/>
          <w:noProof/>
          <w:sz w:val="22"/>
          <w:szCs w:val="24"/>
        </w:rPr>
        <w:t>Scientific Reports</w:t>
      </w:r>
      <w:r w:rsidRPr="0008241C">
        <w:rPr>
          <w:noProof/>
          <w:sz w:val="22"/>
          <w:szCs w:val="24"/>
        </w:rPr>
        <w:t xml:space="preserve">, </w:t>
      </w:r>
      <w:r w:rsidRPr="0008241C">
        <w:rPr>
          <w:i/>
          <w:iCs/>
          <w:noProof/>
          <w:sz w:val="22"/>
          <w:szCs w:val="24"/>
        </w:rPr>
        <w:t>in press</w:t>
      </w:r>
      <w:r w:rsidRPr="0008241C">
        <w:rPr>
          <w:noProof/>
          <w:sz w:val="22"/>
          <w:szCs w:val="24"/>
        </w:rPr>
        <w:t>(December 2016), 1–11. https://doi.org/10.1038/srep41591</w:t>
      </w:r>
    </w:p>
    <w:p w14:paraId="58B0B9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llenium Ecosystem Assessment. (2005). </w:t>
      </w:r>
      <w:r w:rsidRPr="0008241C">
        <w:rPr>
          <w:i/>
          <w:iCs/>
          <w:noProof/>
          <w:sz w:val="22"/>
          <w:szCs w:val="24"/>
        </w:rPr>
        <w:t>Ecosystems and Human Well-Being: Biodiversity Synthesis</w:t>
      </w:r>
      <w:r w:rsidRPr="0008241C">
        <w:rPr>
          <w:noProof/>
          <w:sz w:val="22"/>
          <w:szCs w:val="24"/>
        </w:rPr>
        <w:t xml:space="preserve">. </w:t>
      </w:r>
      <w:r w:rsidRPr="0008241C">
        <w:rPr>
          <w:i/>
          <w:iCs/>
          <w:noProof/>
          <w:sz w:val="22"/>
          <w:szCs w:val="24"/>
        </w:rPr>
        <w:t>World Resources Institute</w:t>
      </w:r>
      <w:r w:rsidRPr="0008241C">
        <w:rPr>
          <w:noProof/>
          <w:sz w:val="22"/>
          <w:szCs w:val="24"/>
        </w:rPr>
        <w:t>. Washington, DC. https://doi.org/10.1057/9780230625600</w:t>
      </w:r>
    </w:p>
    <w:p w14:paraId="0EC6EB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llennium Ecosystem Assessment. (2005). </w:t>
      </w:r>
      <w:r w:rsidRPr="0008241C">
        <w:rPr>
          <w:i/>
          <w:iCs/>
          <w:noProof/>
          <w:sz w:val="22"/>
          <w:szCs w:val="24"/>
        </w:rPr>
        <w:t>Ecosystems and Human Well-Being Vol. 5</w:t>
      </w:r>
      <w:r w:rsidRPr="0008241C">
        <w:rPr>
          <w:noProof/>
          <w:sz w:val="22"/>
          <w:szCs w:val="24"/>
        </w:rPr>
        <w:t xml:space="preserve"> (Vol. 5). Washington, DC: Island Press.</w:t>
      </w:r>
    </w:p>
    <w:p w14:paraId="004F44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ttermeier, R. A., Robles-Gil, P., Hoffmann, M., Pilgrim, J. D., Brooks, T. B., Mittermeier, C. G., Lamoreux, J. L., &amp; Fonseca, G. A. B. (2004). </w:t>
      </w:r>
      <w:r w:rsidRPr="0008241C">
        <w:rPr>
          <w:i/>
          <w:iCs/>
          <w:noProof/>
          <w:sz w:val="22"/>
          <w:szCs w:val="24"/>
        </w:rPr>
        <w:t>Hotspots Revisited: Earth’s Biologically Richest and Most Endangered Ecoregions</w:t>
      </w:r>
      <w:r w:rsidRPr="0008241C">
        <w:rPr>
          <w:noProof/>
          <w:sz w:val="22"/>
          <w:szCs w:val="24"/>
        </w:rPr>
        <w:t>. Mexico City, Mexico: CEMEX.</w:t>
      </w:r>
    </w:p>
    <w:p w14:paraId="7C0F1F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ttermeier, R. A., Turner, W. R., Larsen, F. W., Brooks, T. M., &amp; Gascon, C. (2011). Global biodiversity conservation: the critical role of hotspots. In </w:t>
      </w:r>
      <w:r w:rsidRPr="0008241C">
        <w:rPr>
          <w:i/>
          <w:iCs/>
          <w:noProof/>
          <w:sz w:val="22"/>
          <w:szCs w:val="24"/>
        </w:rPr>
        <w:t>Biodiversity hotspots</w:t>
      </w:r>
      <w:r w:rsidRPr="0008241C">
        <w:rPr>
          <w:noProof/>
          <w:sz w:val="22"/>
          <w:szCs w:val="24"/>
        </w:rPr>
        <w:t xml:space="preserve"> (pp. 3–22). Springer.</w:t>
      </w:r>
    </w:p>
    <w:p w14:paraId="6B327F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an, D., &amp; Kanemoto, K. (2017). Identifying species threat hotspots from global supply chains. </w:t>
      </w:r>
      <w:r w:rsidRPr="0008241C">
        <w:rPr>
          <w:i/>
          <w:iCs/>
          <w:noProof/>
          <w:sz w:val="22"/>
          <w:szCs w:val="24"/>
        </w:rPr>
        <w:t>Nature Ecology &amp; Evolution</w:t>
      </w:r>
      <w:r w:rsidRPr="0008241C">
        <w:rPr>
          <w:noProof/>
          <w:sz w:val="22"/>
          <w:szCs w:val="24"/>
        </w:rPr>
        <w:t xml:space="preserve">, </w:t>
      </w:r>
      <w:r w:rsidRPr="0008241C">
        <w:rPr>
          <w:i/>
          <w:iCs/>
          <w:noProof/>
          <w:sz w:val="22"/>
          <w:szCs w:val="24"/>
        </w:rPr>
        <w:t>1</w:t>
      </w:r>
      <w:r w:rsidRPr="0008241C">
        <w:rPr>
          <w:noProof/>
          <w:sz w:val="22"/>
          <w:szCs w:val="24"/>
        </w:rPr>
        <w:t>(1). https://doi.org/10.1038/s41559-016-0023</w:t>
      </w:r>
    </w:p>
    <w:p w14:paraId="0B64C8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and, S., Lajaunie, C., &amp; Satrawaha, R. (2017). </w:t>
      </w:r>
      <w:r w:rsidRPr="0008241C">
        <w:rPr>
          <w:i/>
          <w:iCs/>
          <w:noProof/>
          <w:sz w:val="22"/>
          <w:szCs w:val="24"/>
        </w:rPr>
        <w:t>Biodiversity Conservation in Southeast Asia: Challenges in a Changing Environment</w:t>
      </w:r>
      <w:r w:rsidRPr="0008241C">
        <w:rPr>
          <w:noProof/>
          <w:sz w:val="22"/>
          <w:szCs w:val="24"/>
        </w:rPr>
        <w:t>. Taylor &amp; Francis. Retrieved from https://books.google.co.jp/books?id=UpcuDwAAQBAJ</w:t>
      </w:r>
    </w:p>
    <w:p w14:paraId="347D18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RGI. (2003). Report on Intellectual and Cultural Property Rights of Indigenous and Tribal Peoples in Asia. Retrieved from http://www.ecologyandsociety.org/vol17/iss1/art23/</w:t>
      </w:r>
    </w:p>
    <w:p w14:paraId="3E33B90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adon, M. O. (2017). Stock Assessment of the Coral Reef Fishes of Hawaii, 2016.</w:t>
      </w:r>
    </w:p>
    <w:p w14:paraId="614D768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air, D. (2015). Saving the states’ face: an ethnography of the ASEAN secretariat and diplomatic field in Jakarta. The London School of Economics and Political Science (LSE).</w:t>
      </w:r>
    </w:p>
    <w:p w14:paraId="73C96C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kano, S., Yahara, T., &amp; Nakashizuka, T. (Eds.). (2014). </w:t>
      </w:r>
      <w:r w:rsidRPr="0008241C">
        <w:rPr>
          <w:i/>
          <w:iCs/>
          <w:noProof/>
          <w:sz w:val="22"/>
          <w:szCs w:val="24"/>
        </w:rPr>
        <w:t>Integrative Observations and Assessments</w:t>
      </w:r>
      <w:r w:rsidRPr="0008241C">
        <w:rPr>
          <w:noProof/>
          <w:sz w:val="22"/>
          <w:szCs w:val="24"/>
        </w:rPr>
        <w:t>. Tokyo: Springer Japan. https://doi.org/10.1007/978-4-431-54783-9</w:t>
      </w:r>
    </w:p>
    <w:p w14:paraId="115F67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kashima, D., Galloway, K., McLean, K., Thulstrup, H., Castillo, A., &amp; Rubis, J. (2012). </w:t>
      </w:r>
      <w:r w:rsidRPr="0008241C">
        <w:rPr>
          <w:i/>
          <w:iCs/>
          <w:noProof/>
          <w:sz w:val="22"/>
          <w:szCs w:val="24"/>
        </w:rPr>
        <w:t>Weathering Uncertainty: Traditional Knoweldge for Climate Change Assessment and Adaptation.</w:t>
      </w:r>
      <w:r w:rsidRPr="0008241C">
        <w:rPr>
          <w:noProof/>
          <w:sz w:val="22"/>
          <w:szCs w:val="24"/>
        </w:rPr>
        <w:t xml:space="preserve"> UNESCO and UNU, Paris and Darwin.</w:t>
      </w:r>
    </w:p>
    <w:p w14:paraId="140D16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oss, R. F., Platt, W. J., Sorrie, B. A., Weakley, A. S., Means, D. B., Costanza, J., &amp; Peet, R. K. (2015). How global biodiversity hotspots may go unrecognized: Lessons from the North American Coastal Plain. </w:t>
      </w:r>
      <w:r w:rsidRPr="0008241C">
        <w:rPr>
          <w:i/>
          <w:iCs/>
          <w:noProof/>
          <w:sz w:val="22"/>
          <w:szCs w:val="24"/>
        </w:rPr>
        <w:t>Diversity and Distributions</w:t>
      </w:r>
      <w:r w:rsidRPr="0008241C">
        <w:rPr>
          <w:noProof/>
          <w:sz w:val="22"/>
          <w:szCs w:val="24"/>
        </w:rPr>
        <w:t xml:space="preserve">, </w:t>
      </w:r>
      <w:r w:rsidRPr="0008241C">
        <w:rPr>
          <w:i/>
          <w:iCs/>
          <w:noProof/>
          <w:sz w:val="22"/>
          <w:szCs w:val="24"/>
        </w:rPr>
        <w:t>21</w:t>
      </w:r>
      <w:r w:rsidRPr="0008241C">
        <w:rPr>
          <w:noProof/>
          <w:sz w:val="22"/>
          <w:szCs w:val="24"/>
        </w:rPr>
        <w:t>(2), 236–244. https://doi.org/10.1111/ddi.12278</w:t>
      </w:r>
    </w:p>
    <w:p w14:paraId="552523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uuhiwa, K., Lilly, O., Nobrega-Olivera, M., &amp; Huihui, M. (2016). Aimalama: E Mauliauhonua ? Readapting to Ancestral Knowledge for Survival,Aimalama. Retrieved November 26, 2016, from http://www.aimalama.org/wp-content/uploads/ʻAimalama-–-E-Mauliauhonua.pdf</w:t>
      </w:r>
    </w:p>
    <w:p w14:paraId="0CDAB6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ECD. (2014). </w:t>
      </w:r>
      <w:r w:rsidRPr="0008241C">
        <w:rPr>
          <w:i/>
          <w:iCs/>
          <w:noProof/>
          <w:sz w:val="22"/>
          <w:szCs w:val="24"/>
        </w:rPr>
        <w:t>Green Growth Indicators 2014, OECD Green Growth Studies</w:t>
      </w:r>
      <w:r w:rsidRPr="0008241C">
        <w:rPr>
          <w:noProof/>
          <w:sz w:val="22"/>
          <w:szCs w:val="24"/>
        </w:rPr>
        <w:t>. OECD Publishing. https://doi.org/10.1787/9789264202030-en</w:t>
      </w:r>
    </w:p>
    <w:p w14:paraId="3D9651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jha, H. R., Subedi, B., Dhungana, H., &amp; Paudel, D. (2008). Citizen participation in forest governance: Insights from community forestry in Nepal. In </w:t>
      </w:r>
      <w:r w:rsidRPr="0008241C">
        <w:rPr>
          <w:i/>
          <w:iCs/>
          <w:noProof/>
          <w:sz w:val="22"/>
          <w:szCs w:val="24"/>
        </w:rPr>
        <w:t>Conference on “Environmental Governance and Democracy,” May</w:t>
      </w:r>
      <w:r w:rsidRPr="0008241C">
        <w:rPr>
          <w:noProof/>
          <w:sz w:val="22"/>
          <w:szCs w:val="24"/>
        </w:rPr>
        <w:t xml:space="preserve"> (pp. 10–11).</w:t>
      </w:r>
    </w:p>
    <w:p w14:paraId="4AB672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dfield, S. (Ed.). (2003). </w:t>
      </w:r>
      <w:r w:rsidRPr="0008241C">
        <w:rPr>
          <w:i/>
          <w:iCs/>
          <w:noProof/>
          <w:sz w:val="22"/>
          <w:szCs w:val="24"/>
        </w:rPr>
        <w:t>The Trade in Wildlife: Regulation for Conservation</w:t>
      </w:r>
      <w:r w:rsidRPr="0008241C">
        <w:rPr>
          <w:noProof/>
          <w:sz w:val="22"/>
          <w:szCs w:val="24"/>
        </w:rPr>
        <w:t>. London: Earthscan Publications Ltd.</w:t>
      </w:r>
    </w:p>
    <w:p w14:paraId="54661C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liver, J., &amp; Noordeloos, M. (2002). ReefBase: A global information system oncoral reefs.</w:t>
      </w:r>
    </w:p>
    <w:p w14:paraId="6C696D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son, D. M., Dinerstein, E., Wikramanayake, E. D., Burgess, N. D., Powell, G. V. N., Underwood, E. C., D’amico, J. a., Itoua, I., Strand, H. E., Morrison, J. C., Loucks, C. J., Allnutt, T. F., Ricketts, T. H., Kura, Y., Lamoreux, J. F., Wettengel, W. W., Hedao, P., &amp; Kassem, K. R. (2001). Terrestrial Ecoregions of the World: A New Map of Life on Earth. </w:t>
      </w:r>
      <w:r w:rsidRPr="0008241C">
        <w:rPr>
          <w:i/>
          <w:iCs/>
          <w:noProof/>
          <w:sz w:val="22"/>
          <w:szCs w:val="24"/>
        </w:rPr>
        <w:t>BioScience</w:t>
      </w:r>
      <w:r w:rsidRPr="0008241C">
        <w:rPr>
          <w:noProof/>
          <w:sz w:val="22"/>
          <w:szCs w:val="24"/>
        </w:rPr>
        <w:t xml:space="preserve">, </w:t>
      </w:r>
      <w:r w:rsidRPr="0008241C">
        <w:rPr>
          <w:i/>
          <w:iCs/>
          <w:noProof/>
          <w:sz w:val="22"/>
          <w:szCs w:val="24"/>
        </w:rPr>
        <w:t>51</w:t>
      </w:r>
      <w:r w:rsidRPr="0008241C">
        <w:rPr>
          <w:noProof/>
          <w:sz w:val="22"/>
          <w:szCs w:val="24"/>
        </w:rPr>
        <w:t>(11), 933. https://doi.org/10.1641/0006-3568(2001)051[0933:TEOTWA]2.0.CO;2</w:t>
      </w:r>
    </w:p>
    <w:p w14:paraId="23A553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Ostrom, E. (2009). A General Framework for Analyzing Sustainability of Social-Ecological Systems. </w:t>
      </w:r>
      <w:r w:rsidRPr="0008241C">
        <w:rPr>
          <w:i/>
          <w:iCs/>
          <w:noProof/>
          <w:sz w:val="22"/>
          <w:szCs w:val="24"/>
        </w:rPr>
        <w:t>Science, New Series</w:t>
      </w:r>
      <w:r w:rsidRPr="0008241C">
        <w:rPr>
          <w:noProof/>
          <w:sz w:val="22"/>
          <w:szCs w:val="24"/>
        </w:rPr>
        <w:t xml:space="preserve">, </w:t>
      </w:r>
      <w:r w:rsidRPr="0008241C">
        <w:rPr>
          <w:i/>
          <w:iCs/>
          <w:noProof/>
          <w:sz w:val="22"/>
          <w:szCs w:val="24"/>
        </w:rPr>
        <w:t>325</w:t>
      </w:r>
      <w:r w:rsidRPr="0008241C">
        <w:rPr>
          <w:noProof/>
          <w:sz w:val="22"/>
          <w:szCs w:val="24"/>
        </w:rPr>
        <w:t>(5939), 419–422. https://doi.org/10.1126/science.1172133</w:t>
      </w:r>
    </w:p>
    <w:p w14:paraId="187F02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teros-Rozas, E., Ontillera-Sánchez, R., Sanosa, P., Gómez-Baggethun, E., Reyes-García, V., &amp; González, J. A. (2013). Traditional ecological knowledge among transhumant pastoralists in Mediterranean Spain. </w:t>
      </w:r>
      <w:r w:rsidRPr="0008241C">
        <w:rPr>
          <w:i/>
          <w:iCs/>
          <w:noProof/>
          <w:sz w:val="22"/>
          <w:szCs w:val="24"/>
        </w:rPr>
        <w:t>Ecology and Society</w:t>
      </w:r>
      <w:r w:rsidRPr="0008241C">
        <w:rPr>
          <w:noProof/>
          <w:sz w:val="22"/>
          <w:szCs w:val="24"/>
        </w:rPr>
        <w:t xml:space="preserve">, </w:t>
      </w:r>
      <w:r w:rsidRPr="0008241C">
        <w:rPr>
          <w:i/>
          <w:iCs/>
          <w:noProof/>
          <w:sz w:val="22"/>
          <w:szCs w:val="24"/>
        </w:rPr>
        <w:t>18</w:t>
      </w:r>
      <w:r w:rsidRPr="0008241C">
        <w:rPr>
          <w:noProof/>
          <w:sz w:val="22"/>
          <w:szCs w:val="24"/>
        </w:rPr>
        <w:t>(3), 33. https://doi.org/10.5751/ES-05597-180333</w:t>
      </w:r>
    </w:p>
    <w:p w14:paraId="5B8EAF6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ndit, R., &amp; Bevilacqua, E. (2011). Social heterogeneity and community forestry processes: reflections from forest users of Dhading District, Nepal. </w:t>
      </w:r>
      <w:r w:rsidRPr="0008241C">
        <w:rPr>
          <w:i/>
          <w:iCs/>
          <w:noProof/>
          <w:sz w:val="22"/>
          <w:szCs w:val="24"/>
        </w:rPr>
        <w:t>Small-Scale Forestry</w:t>
      </w:r>
      <w:r w:rsidRPr="0008241C">
        <w:rPr>
          <w:noProof/>
          <w:sz w:val="22"/>
          <w:szCs w:val="24"/>
        </w:rPr>
        <w:t xml:space="preserve">, </w:t>
      </w:r>
      <w:r w:rsidRPr="0008241C">
        <w:rPr>
          <w:i/>
          <w:iCs/>
          <w:noProof/>
          <w:sz w:val="22"/>
          <w:szCs w:val="24"/>
        </w:rPr>
        <w:t>10</w:t>
      </w:r>
      <w:r w:rsidRPr="0008241C">
        <w:rPr>
          <w:noProof/>
          <w:sz w:val="22"/>
          <w:szCs w:val="24"/>
        </w:rPr>
        <w:t>(1), 97–113.</w:t>
      </w:r>
    </w:p>
    <w:p w14:paraId="0BECCF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ks for the Planet Forum. (2016). Session 571 The Next Frontier: Transboundary Cooperation for Biodiversity and Peace Report. In C. Odenigbo (Ed.), </w:t>
      </w:r>
      <w:r w:rsidRPr="0008241C">
        <w:rPr>
          <w:i/>
          <w:iCs/>
          <w:noProof/>
          <w:sz w:val="22"/>
          <w:szCs w:val="24"/>
        </w:rPr>
        <w:t>Salzburg Global Seminar</w:t>
      </w:r>
      <w:r w:rsidRPr="0008241C">
        <w:rPr>
          <w:noProof/>
          <w:sz w:val="22"/>
          <w:szCs w:val="24"/>
        </w:rPr>
        <w:t>. Salzburg.</w:t>
      </w:r>
    </w:p>
    <w:p w14:paraId="16EBBD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akhala, B., Rucha, G., &amp; Kotru, R. (2017). </w:t>
      </w:r>
      <w:r w:rsidRPr="0008241C">
        <w:rPr>
          <w:i/>
          <w:iCs/>
          <w:noProof/>
          <w:sz w:val="22"/>
          <w:szCs w:val="24"/>
        </w:rPr>
        <w:t>Integrating Conservation and Development in Transboundary Landscapes: Looking Back to Move Forward</w:t>
      </w:r>
      <w:r w:rsidRPr="0008241C">
        <w:rPr>
          <w:noProof/>
          <w:sz w:val="22"/>
          <w:szCs w:val="24"/>
        </w:rPr>
        <w:t>.</w:t>
      </w:r>
    </w:p>
    <w:p w14:paraId="6CCB87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ual, U., Balvanera, P., Díaz, S., Pataki, G., Roth, E., Stenseke, M., Watson, R., Dessane, E., Breslow, S., Islar, M., Kelemen, E., Keune, H., Maris, V., Pengue, W., Quaas, M., Subramanian, S., Wittmer, H., Mohamed, A., Al-Hafedh, Y., Asah, S., Berry, P., Bilgin, E., Bullock, C., Cáceres, D., Golden, C., Gómez-Baggethun, E., González-Jiménez, D., Houdet, J., Kumar, R., May, P., Mead, A., O’Farrell, P., Pacheco-Balanza, D., Pandit, R., Pichis-Madruga, R., Popa, F., Preston, S., Saarikoski, H., Strassburg, B., Verma, M., Yagi, N., Ahn, S., Amankwah, E., Daly-Hassen, H., Figueroa, E., Ma, K., van den Belt, M., &amp; Wickson, F. (2017). Valuing nature’s contributions to people: The IPBES approach.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26</w:t>
      </w:r>
      <w:r w:rsidRPr="0008241C">
        <w:rPr>
          <w:noProof/>
          <w:sz w:val="22"/>
          <w:szCs w:val="24"/>
        </w:rPr>
        <w:t>, 7–16. https://doi.org/10.1016/j.cosust.2016.12.006</w:t>
      </w:r>
    </w:p>
    <w:p w14:paraId="57144BE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udyal, K., Baral, H., Burkhard, B., Bhandari, S. P., &amp; Keenan, R. J. (2015). Participatory assessment and mapping of ecosystem services in a data-poor region: Case study of community-managed forests in central Nepal. </w:t>
      </w:r>
      <w:r w:rsidRPr="0008241C">
        <w:rPr>
          <w:i/>
          <w:iCs/>
          <w:noProof/>
          <w:sz w:val="22"/>
          <w:szCs w:val="24"/>
        </w:rPr>
        <w:t>Ecosystem Services</w:t>
      </w:r>
      <w:r w:rsidRPr="0008241C">
        <w:rPr>
          <w:noProof/>
          <w:sz w:val="22"/>
          <w:szCs w:val="24"/>
        </w:rPr>
        <w:t xml:space="preserve">, </w:t>
      </w:r>
      <w:r w:rsidRPr="0008241C">
        <w:rPr>
          <w:i/>
          <w:iCs/>
          <w:noProof/>
          <w:sz w:val="22"/>
          <w:szCs w:val="24"/>
        </w:rPr>
        <w:t>13</w:t>
      </w:r>
      <w:r w:rsidRPr="0008241C">
        <w:rPr>
          <w:noProof/>
          <w:sz w:val="22"/>
          <w:szCs w:val="24"/>
        </w:rPr>
        <w:t>, 81–92.</w:t>
      </w:r>
    </w:p>
    <w:p w14:paraId="40AFDB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helps, J., &amp; Webb, E. L. (2015). “Invisible” wildlife trades: Southeast Asia’s undocumented illegal trade in wild ornamental plants. </w:t>
      </w:r>
      <w:r w:rsidRPr="0008241C">
        <w:rPr>
          <w:i/>
          <w:iCs/>
          <w:noProof/>
          <w:sz w:val="22"/>
          <w:szCs w:val="24"/>
        </w:rPr>
        <w:t>Biological Conservation</w:t>
      </w:r>
      <w:r w:rsidRPr="0008241C">
        <w:rPr>
          <w:noProof/>
          <w:sz w:val="22"/>
          <w:szCs w:val="24"/>
        </w:rPr>
        <w:t xml:space="preserve">, </w:t>
      </w:r>
      <w:r w:rsidRPr="0008241C">
        <w:rPr>
          <w:i/>
          <w:iCs/>
          <w:noProof/>
          <w:sz w:val="22"/>
          <w:szCs w:val="24"/>
        </w:rPr>
        <w:t>186</w:t>
      </w:r>
      <w:r w:rsidRPr="0008241C">
        <w:rPr>
          <w:noProof/>
          <w:sz w:val="22"/>
          <w:szCs w:val="24"/>
        </w:rPr>
        <w:t>, 296–305. https://doi.org/10.1016/j.biocon.2015.03.030</w:t>
      </w:r>
    </w:p>
    <w:p w14:paraId="35967B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ao, S., Ciais, P., Huang, Y., Shen, Z., Peng, S., Li, J., Zhou, L., Liu, H., Ma, Y., Ding, Y., Friedlingstein, P., Liu, C., Tan, K., Yu, Y., Zhang, T., &amp; Fang, J. (2010). The impacts of climate change on water resources and agriculture in China. </w:t>
      </w:r>
      <w:r w:rsidRPr="0008241C">
        <w:rPr>
          <w:i/>
          <w:iCs/>
          <w:noProof/>
          <w:sz w:val="22"/>
          <w:szCs w:val="24"/>
        </w:rPr>
        <w:t>Nature</w:t>
      </w:r>
      <w:r w:rsidRPr="0008241C">
        <w:rPr>
          <w:noProof/>
          <w:sz w:val="22"/>
          <w:szCs w:val="24"/>
        </w:rPr>
        <w:t xml:space="preserve">, </w:t>
      </w:r>
      <w:r w:rsidRPr="0008241C">
        <w:rPr>
          <w:i/>
          <w:iCs/>
          <w:noProof/>
          <w:sz w:val="22"/>
          <w:szCs w:val="24"/>
        </w:rPr>
        <w:t>467</w:t>
      </w:r>
      <w:r w:rsidRPr="0008241C">
        <w:rPr>
          <w:noProof/>
          <w:sz w:val="22"/>
          <w:szCs w:val="24"/>
        </w:rPr>
        <w:t>(7311), 43–51. https://doi.org/10.1038/nature09364</w:t>
      </w:r>
    </w:p>
    <w:p w14:paraId="691774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rter-Bolland, L., Ellis, E. A., Guariguata, M. R., Ruiz-Mallén, I., Negrete-Yankelevich, S., &amp; Reyes-García, V. (2012). Community managed forests and forest protected areas: An assessment of their conservation effectiveness across the tropics. </w:t>
      </w:r>
      <w:r w:rsidRPr="0008241C">
        <w:rPr>
          <w:i/>
          <w:iCs/>
          <w:noProof/>
          <w:sz w:val="22"/>
          <w:szCs w:val="24"/>
        </w:rPr>
        <w:t>Forest Ecology and Management</w:t>
      </w:r>
      <w:r w:rsidRPr="0008241C">
        <w:rPr>
          <w:noProof/>
          <w:sz w:val="22"/>
          <w:szCs w:val="24"/>
        </w:rPr>
        <w:t xml:space="preserve">, </w:t>
      </w:r>
      <w:r w:rsidRPr="0008241C">
        <w:rPr>
          <w:i/>
          <w:iCs/>
          <w:noProof/>
          <w:sz w:val="22"/>
          <w:szCs w:val="24"/>
        </w:rPr>
        <w:t>268</w:t>
      </w:r>
      <w:r w:rsidRPr="0008241C">
        <w:rPr>
          <w:noProof/>
          <w:sz w:val="22"/>
          <w:szCs w:val="24"/>
        </w:rPr>
        <w:t>(Supplement C), 6–17. https://doi.org/https://doi.org/10.1016/j.foreco.2011.05.034</w:t>
      </w:r>
    </w:p>
    <w:p w14:paraId="43DB8D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atchett, M. S., Bay, L. K., Gehrke, P. C., Koehn, J. D., Osborne, K., Pressey, R. L., Sweatman, H. P. A., &amp; Wachenfeld, D. (2011). Contribution of climate change to degradation and loss of critical fish habitats in Australian marine and freshwater environments. </w:t>
      </w:r>
      <w:r w:rsidRPr="0008241C">
        <w:rPr>
          <w:i/>
          <w:iCs/>
          <w:noProof/>
          <w:sz w:val="22"/>
          <w:szCs w:val="24"/>
        </w:rPr>
        <w:t>Marine and Freshwater Research</w:t>
      </w:r>
      <w:r w:rsidRPr="0008241C">
        <w:rPr>
          <w:noProof/>
          <w:sz w:val="22"/>
          <w:szCs w:val="24"/>
        </w:rPr>
        <w:t xml:space="preserve">, </w:t>
      </w:r>
      <w:r w:rsidRPr="0008241C">
        <w:rPr>
          <w:i/>
          <w:iCs/>
          <w:noProof/>
          <w:sz w:val="22"/>
          <w:szCs w:val="24"/>
        </w:rPr>
        <w:t>62</w:t>
      </w:r>
      <w:r w:rsidRPr="0008241C">
        <w:rPr>
          <w:noProof/>
          <w:sz w:val="22"/>
          <w:szCs w:val="24"/>
        </w:rPr>
        <w:t>(9), 1062–1081.</w:t>
      </w:r>
    </w:p>
    <w:p w14:paraId="58C903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att, C., &amp; Govan, H. (2010). </w:t>
      </w:r>
      <w:r w:rsidRPr="0008241C">
        <w:rPr>
          <w:i/>
          <w:iCs/>
          <w:noProof/>
          <w:sz w:val="22"/>
          <w:szCs w:val="24"/>
        </w:rPr>
        <w:t>Our Sea of Islands Our Livelihoods Our Oceania. Framework for a Pacific Oceanscape: a catalyst for implementation of ocean policy</w:t>
      </w:r>
      <w:r w:rsidRPr="0008241C">
        <w:rPr>
          <w:noProof/>
          <w:sz w:val="22"/>
          <w:szCs w:val="24"/>
        </w:rPr>
        <w:t xml:space="preserve">. </w:t>
      </w:r>
      <w:r w:rsidRPr="0008241C">
        <w:rPr>
          <w:i/>
          <w:iCs/>
          <w:noProof/>
          <w:sz w:val="22"/>
          <w:szCs w:val="24"/>
        </w:rPr>
        <w:t>Framework for a Pacific Oceanscape: a catalyst for implementation of ocean policy. Suva</w:t>
      </w:r>
      <w:r w:rsidRPr="0008241C">
        <w:rPr>
          <w:noProof/>
          <w:sz w:val="22"/>
          <w:szCs w:val="24"/>
        </w:rPr>
        <w:t>. Suva. Retrieved from http://www.sprep.org/att/publication/000937_684.pdf</w:t>
      </w:r>
    </w:p>
    <w:p w14:paraId="329C77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ip, C. (2017). The Convention on Biological Diversity as a legal framework for safeguarding ecosystem services. </w:t>
      </w:r>
      <w:r w:rsidRPr="0008241C">
        <w:rPr>
          <w:i/>
          <w:iCs/>
          <w:noProof/>
          <w:sz w:val="22"/>
          <w:szCs w:val="24"/>
        </w:rPr>
        <w:t>Ecosystem Services</w:t>
      </w:r>
      <w:r w:rsidRPr="0008241C">
        <w:rPr>
          <w:noProof/>
          <w:sz w:val="22"/>
          <w:szCs w:val="24"/>
        </w:rPr>
        <w:t>, (August 2016), 1–6. https://doi.org/10.1016/j.ecoser.2017.02.015</w:t>
      </w:r>
    </w:p>
    <w:p w14:paraId="37ACBE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Quammen, D. (1996). The song of the dodo: island biogeography in an age of extinction. </w:t>
      </w:r>
      <w:r w:rsidRPr="0008241C">
        <w:rPr>
          <w:i/>
          <w:iCs/>
          <w:noProof/>
          <w:sz w:val="22"/>
          <w:szCs w:val="24"/>
        </w:rPr>
        <w:t>Hutchinson, London</w:t>
      </w:r>
      <w:r w:rsidRPr="0008241C">
        <w:rPr>
          <w:noProof/>
          <w:sz w:val="22"/>
          <w:szCs w:val="24"/>
        </w:rPr>
        <w:t>.</w:t>
      </w:r>
    </w:p>
    <w:p w14:paraId="7908A1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nkutty, N., Evan, A. T., Monfreda, C., &amp; Foley, J. A. (2008). Farming the planet: 1. Geographic distribution of global agricultural lands in the year 2000. </w:t>
      </w:r>
      <w:r w:rsidRPr="0008241C">
        <w:rPr>
          <w:i/>
          <w:iCs/>
          <w:noProof/>
          <w:sz w:val="22"/>
          <w:szCs w:val="24"/>
        </w:rPr>
        <w:t>Global Biogeochemical Cycles</w:t>
      </w:r>
      <w:r w:rsidRPr="0008241C">
        <w:rPr>
          <w:noProof/>
          <w:sz w:val="22"/>
          <w:szCs w:val="24"/>
        </w:rPr>
        <w:t xml:space="preserve">, </w:t>
      </w:r>
      <w:r w:rsidRPr="0008241C">
        <w:rPr>
          <w:i/>
          <w:iCs/>
          <w:noProof/>
          <w:sz w:val="22"/>
          <w:szCs w:val="24"/>
        </w:rPr>
        <w:t>22</w:t>
      </w:r>
      <w:r w:rsidRPr="0008241C">
        <w:rPr>
          <w:noProof/>
          <w:sz w:val="22"/>
          <w:szCs w:val="24"/>
        </w:rPr>
        <w:t>(1), n/a-n/a. https://doi.org/10.1029/2007GB002952</w:t>
      </w:r>
    </w:p>
    <w:p w14:paraId="5B3642C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zal, R. A. (2016). </w:t>
      </w:r>
      <w:r w:rsidRPr="0008241C">
        <w:rPr>
          <w:i/>
          <w:iCs/>
          <w:noProof/>
          <w:sz w:val="22"/>
          <w:szCs w:val="24"/>
        </w:rPr>
        <w:t>Early analysis report on “Impact of the asean economic community (aec) on social forestry and forest products trade”; Auhtors: Ramon A. Razal, Anna Floresca F. Firmalino, and Maria Cristina S. Guerrero; NTFP-EP</w:t>
      </w:r>
      <w:r w:rsidRPr="0008241C">
        <w:rPr>
          <w:noProof/>
          <w:sz w:val="22"/>
          <w:szCs w:val="24"/>
        </w:rPr>
        <w:t>.</w:t>
      </w:r>
    </w:p>
    <w:p w14:paraId="4BAC75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Reardon, T., &amp; Timmer, C. P. (2014). Five inter-linked transformations in the Asian agrifood economy: Food security implications. </w:t>
      </w:r>
      <w:r w:rsidRPr="0008241C">
        <w:rPr>
          <w:i/>
          <w:iCs/>
          <w:noProof/>
          <w:sz w:val="22"/>
          <w:szCs w:val="24"/>
        </w:rPr>
        <w:t>Global Food Security</w:t>
      </w:r>
      <w:r w:rsidRPr="0008241C">
        <w:rPr>
          <w:noProof/>
          <w:sz w:val="22"/>
          <w:szCs w:val="24"/>
        </w:rPr>
        <w:t xml:space="preserve">, </w:t>
      </w:r>
      <w:r w:rsidRPr="0008241C">
        <w:rPr>
          <w:i/>
          <w:iCs/>
          <w:noProof/>
          <w:sz w:val="22"/>
          <w:szCs w:val="24"/>
        </w:rPr>
        <w:t>3</w:t>
      </w:r>
      <w:r w:rsidRPr="0008241C">
        <w:rPr>
          <w:noProof/>
          <w:sz w:val="22"/>
          <w:szCs w:val="24"/>
        </w:rPr>
        <w:t>(2), 108–117. https://doi.org/10.1016/j.gfs.2014.02.001</w:t>
      </w:r>
    </w:p>
    <w:p w14:paraId="321C0C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id, W., Berkes, F., Wilbranks, T., &amp; Capistrano, D. (Eds.). (2006). </w:t>
      </w:r>
      <w:r w:rsidRPr="0008241C">
        <w:rPr>
          <w:i/>
          <w:iCs/>
          <w:noProof/>
          <w:sz w:val="22"/>
          <w:szCs w:val="24"/>
        </w:rPr>
        <w:t>Bridging Scales and Knowledge Systems. Concepts and Applications in Ecosystem Assessment / Millenium Ecosystem Assessment</w:t>
      </w:r>
      <w:r w:rsidRPr="0008241C">
        <w:rPr>
          <w:noProof/>
          <w:sz w:val="22"/>
          <w:szCs w:val="24"/>
        </w:rPr>
        <w:t>. Washington DC, USA: Island Press.</w:t>
      </w:r>
    </w:p>
    <w:p w14:paraId="791266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venga, C., &amp; Tyrrell, T. (2016). Major River Basins of the World. In </w:t>
      </w:r>
      <w:r w:rsidRPr="0008241C">
        <w:rPr>
          <w:i/>
          <w:iCs/>
          <w:noProof/>
          <w:sz w:val="22"/>
          <w:szCs w:val="24"/>
        </w:rPr>
        <w:t>The Wetland Book</w:t>
      </w:r>
      <w:r w:rsidRPr="0008241C">
        <w:rPr>
          <w:noProof/>
          <w:sz w:val="22"/>
          <w:szCs w:val="24"/>
        </w:rPr>
        <w:t xml:space="preserve"> (18 August, pp. 1–16).</w:t>
      </w:r>
    </w:p>
    <w:p w14:paraId="5200C6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yes, M., Engel, M., May, S. M., Brill, D., &amp; Brueckner, H. (2015). Life and death after super typhoon Haiyan. </w:t>
      </w:r>
      <w:r w:rsidRPr="0008241C">
        <w:rPr>
          <w:i/>
          <w:iCs/>
          <w:noProof/>
          <w:sz w:val="22"/>
          <w:szCs w:val="24"/>
        </w:rPr>
        <w:t>Coral Reefs</w:t>
      </w:r>
      <w:r w:rsidRPr="0008241C">
        <w:rPr>
          <w:noProof/>
          <w:sz w:val="22"/>
          <w:szCs w:val="24"/>
        </w:rPr>
        <w:t xml:space="preserve">, </w:t>
      </w:r>
      <w:r w:rsidRPr="0008241C">
        <w:rPr>
          <w:i/>
          <w:iCs/>
          <w:noProof/>
          <w:sz w:val="22"/>
          <w:szCs w:val="24"/>
        </w:rPr>
        <w:t>34</w:t>
      </w:r>
      <w:r w:rsidRPr="0008241C">
        <w:rPr>
          <w:noProof/>
          <w:sz w:val="22"/>
          <w:szCs w:val="24"/>
        </w:rPr>
        <w:t>(2), 419.</w:t>
      </w:r>
    </w:p>
    <w:p w14:paraId="02BB19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berts, C. M., McClean, C. J., Veron, J. E. N., Hawkins, J. P., Allen, G. R., McAllister, D. E., Mittermeier, C. G., Schueler, F. W., Spalding, M., Wells, F., Vynne, C., &amp; Werner, T. B. (2002). Marine biodiversity hotspots and conservation priorities for tropical reefs. </w:t>
      </w:r>
      <w:r w:rsidRPr="0008241C">
        <w:rPr>
          <w:i/>
          <w:iCs/>
          <w:noProof/>
          <w:sz w:val="22"/>
          <w:szCs w:val="24"/>
        </w:rPr>
        <w:t>Science</w:t>
      </w:r>
      <w:r w:rsidRPr="0008241C">
        <w:rPr>
          <w:noProof/>
          <w:sz w:val="22"/>
          <w:szCs w:val="24"/>
        </w:rPr>
        <w:t xml:space="preserve">, </w:t>
      </w:r>
      <w:r w:rsidRPr="0008241C">
        <w:rPr>
          <w:i/>
          <w:iCs/>
          <w:noProof/>
          <w:sz w:val="22"/>
          <w:szCs w:val="24"/>
        </w:rPr>
        <w:t>295</w:t>
      </w:r>
      <w:r w:rsidRPr="0008241C">
        <w:rPr>
          <w:noProof/>
          <w:sz w:val="22"/>
          <w:szCs w:val="24"/>
        </w:rPr>
        <w:t>(5558), 1280–1284. https://doi.org/10.1126/science.1067728</w:t>
      </w:r>
    </w:p>
    <w:p w14:paraId="5EDC53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oux, D. J., Rogers, K. H., Biggs, H., Ashton, P. J., &amp; Sergeant, A. (2006). Bridging the science-management divide: Moving from unidirectional knowledge transfer to knowledge interfacing and sharing.</w:t>
      </w:r>
    </w:p>
    <w:p w14:paraId="457B7C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nciangco, J. C., Carpenter, K. E., Etnoyer, P. J., &amp; Moretzsohn, F. (2013). Habitat Availability and Heterogeneity and the Indo-Pacific Warm Pool as Predictors of Marine Species Richness in the Tropical Indo-Pacific.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2). https://doi.org/10.1371/journal.pone.0056245</w:t>
      </w:r>
    </w:p>
    <w:p w14:paraId="2D71F9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tterthwaite, D., McGranahan, G., &amp; Tacoli, C. (2010). Urbanization and its implications for food and farming. </w:t>
      </w:r>
      <w:r w:rsidRPr="0008241C">
        <w:rPr>
          <w:i/>
          <w:iCs/>
          <w:noProof/>
          <w:sz w:val="22"/>
          <w:szCs w:val="24"/>
        </w:rPr>
        <w:t>Philosophical Transactions of the Royal Society B: Biological Sciences</w:t>
      </w:r>
      <w:r w:rsidRPr="0008241C">
        <w:rPr>
          <w:noProof/>
          <w:sz w:val="22"/>
          <w:szCs w:val="24"/>
        </w:rPr>
        <w:t xml:space="preserve">, </w:t>
      </w:r>
      <w:r w:rsidRPr="0008241C">
        <w:rPr>
          <w:i/>
          <w:iCs/>
          <w:noProof/>
          <w:sz w:val="22"/>
          <w:szCs w:val="24"/>
        </w:rPr>
        <w:t>365</w:t>
      </w:r>
      <w:r w:rsidRPr="0008241C">
        <w:rPr>
          <w:noProof/>
          <w:sz w:val="22"/>
          <w:szCs w:val="24"/>
        </w:rPr>
        <w:t>(1554), 2809 LP-2820. Retrieved from http://rstb.royalsocietypublishing.org/content/365/1554/2809.abstract</w:t>
      </w:r>
    </w:p>
    <w:p w14:paraId="087723E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arano, F. R. (2017). Ecosystem-based adaptation to climate change: concept, scalability and a role for conservation science. </w:t>
      </w:r>
      <w:r w:rsidRPr="0008241C">
        <w:rPr>
          <w:i/>
          <w:iCs/>
          <w:noProof/>
          <w:sz w:val="22"/>
          <w:szCs w:val="24"/>
        </w:rPr>
        <w:t>Perspectives in Ecology and Conservation</w:t>
      </w:r>
      <w:r w:rsidRPr="0008241C">
        <w:rPr>
          <w:noProof/>
          <w:sz w:val="22"/>
          <w:szCs w:val="24"/>
        </w:rPr>
        <w:t xml:space="preserve">, </w:t>
      </w:r>
      <w:r w:rsidRPr="0008241C">
        <w:rPr>
          <w:i/>
          <w:iCs/>
          <w:noProof/>
          <w:sz w:val="22"/>
          <w:szCs w:val="24"/>
        </w:rPr>
        <w:t>15</w:t>
      </w:r>
      <w:r w:rsidRPr="0008241C">
        <w:rPr>
          <w:noProof/>
          <w:sz w:val="22"/>
          <w:szCs w:val="24"/>
        </w:rPr>
        <w:t>(2), 65–73. https://doi.org/https://doi.org/10.1016/j.pecon.2017.05.003</w:t>
      </w:r>
    </w:p>
    <w:p w14:paraId="5DA9D9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ipper, J., Chanson, J. S., Chiozza, F., Cox, N. A., Hoffmann, M., Katariya, V., Lamoreux, J., Rodrigues, A. S. L., Stuart, S. N., &amp; Temple, H. J. (2008). The status of the world’s land and marine mammals: diversity, threat, and knowledge. </w:t>
      </w:r>
      <w:r w:rsidRPr="0008241C">
        <w:rPr>
          <w:i/>
          <w:iCs/>
          <w:noProof/>
          <w:sz w:val="22"/>
          <w:szCs w:val="24"/>
        </w:rPr>
        <w:t>Science</w:t>
      </w:r>
      <w:r w:rsidRPr="0008241C">
        <w:rPr>
          <w:noProof/>
          <w:sz w:val="22"/>
          <w:szCs w:val="24"/>
        </w:rPr>
        <w:t xml:space="preserve">, </w:t>
      </w:r>
      <w:r w:rsidRPr="0008241C">
        <w:rPr>
          <w:i/>
          <w:iCs/>
          <w:noProof/>
          <w:sz w:val="22"/>
          <w:szCs w:val="24"/>
        </w:rPr>
        <w:t>322</w:t>
      </w:r>
      <w:r w:rsidRPr="0008241C">
        <w:rPr>
          <w:noProof/>
          <w:sz w:val="22"/>
          <w:szCs w:val="24"/>
        </w:rPr>
        <w:t>(5899), 225–230.</w:t>
      </w:r>
    </w:p>
    <w:p w14:paraId="581333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reurs, M. A. (2000). An Analytic Framework for a Comparative Study of Environmental Governance in Asia. </w:t>
      </w:r>
      <w:r w:rsidRPr="0008241C">
        <w:rPr>
          <w:i/>
          <w:iCs/>
          <w:noProof/>
          <w:sz w:val="22"/>
          <w:szCs w:val="24"/>
        </w:rPr>
        <w:t>IGES Environmental Governance (1999)</w:t>
      </w:r>
      <w:r w:rsidRPr="0008241C">
        <w:rPr>
          <w:noProof/>
          <w:sz w:val="22"/>
          <w:szCs w:val="24"/>
        </w:rPr>
        <w:t>.</w:t>
      </w:r>
    </w:p>
    <w:p w14:paraId="739967A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gger, M. C. C., &amp; Phillips, F.-K. (2015). Indigenous traditional knowledge for sustainable development: the biodiversity convention and plant treaty regimes. </w:t>
      </w:r>
      <w:r w:rsidRPr="0008241C">
        <w:rPr>
          <w:i/>
          <w:iCs/>
          <w:noProof/>
          <w:sz w:val="22"/>
          <w:szCs w:val="24"/>
        </w:rPr>
        <w:t>Journal of Forest Research</w:t>
      </w:r>
      <w:r w:rsidRPr="0008241C">
        <w:rPr>
          <w:noProof/>
          <w:sz w:val="22"/>
          <w:szCs w:val="24"/>
        </w:rPr>
        <w:t xml:space="preserve">, </w:t>
      </w:r>
      <w:r w:rsidRPr="0008241C">
        <w:rPr>
          <w:i/>
          <w:iCs/>
          <w:noProof/>
          <w:sz w:val="22"/>
          <w:szCs w:val="24"/>
        </w:rPr>
        <w:t>20</w:t>
      </w:r>
      <w:r w:rsidRPr="0008241C">
        <w:rPr>
          <w:noProof/>
          <w:sz w:val="22"/>
          <w:szCs w:val="24"/>
        </w:rPr>
        <w:t>(5), 430–437.</w:t>
      </w:r>
    </w:p>
    <w:p w14:paraId="5F2BA4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lig, E. R., Turner, W. R., Troëng, S., Wallace, B. P., Halpern, B. S., Kaschner, K., Lascelles, B. G., Carpenter, K. E., &amp; Mittermeier, R. A. (2014). Global priorities for marine biodiversity conservation.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1), 1–11. https://doi.org/10.1371/journal.pone.0082898</w:t>
      </w:r>
    </w:p>
    <w:p w14:paraId="284359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naratna Sellamuttu, S., de Silva, S., &amp; Nguyen-Khoa, S. (2011). Exploring relationships between conservation and poverty reduction in wetland ecosystems: lessons from 10 integrated wetland conservation and poverty reduction initiatives. </w:t>
      </w:r>
      <w:r w:rsidRPr="0008241C">
        <w:rPr>
          <w:i/>
          <w:iCs/>
          <w:noProof/>
          <w:sz w:val="22"/>
          <w:szCs w:val="24"/>
        </w:rPr>
        <w:t>International Journal of Sustainable Development &amp; World Ecology</w:t>
      </w:r>
      <w:r w:rsidRPr="0008241C">
        <w:rPr>
          <w:noProof/>
          <w:sz w:val="22"/>
          <w:szCs w:val="24"/>
        </w:rPr>
        <w:t xml:space="preserve">, </w:t>
      </w:r>
      <w:r w:rsidRPr="0008241C">
        <w:rPr>
          <w:i/>
          <w:iCs/>
          <w:noProof/>
          <w:sz w:val="22"/>
          <w:szCs w:val="24"/>
        </w:rPr>
        <w:t>18</w:t>
      </w:r>
      <w:r w:rsidRPr="0008241C">
        <w:rPr>
          <w:noProof/>
          <w:sz w:val="22"/>
          <w:szCs w:val="24"/>
        </w:rPr>
        <w:t>(4), 328–340.</w:t>
      </w:r>
    </w:p>
    <w:p w14:paraId="3AC4DE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to, K. C., Güneralp, B., &amp; Hutyra, L. R. (2012). Global forecasts of urban expansion to 2030 and direct impacts on biodiversity and carbon pool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9</w:t>
      </w:r>
      <w:r w:rsidRPr="0008241C">
        <w:rPr>
          <w:noProof/>
          <w:sz w:val="22"/>
          <w:szCs w:val="24"/>
        </w:rPr>
        <w:t>(40), 16083–16088. https://doi.org/10.1073/pnas.1211658109</w:t>
      </w:r>
    </w:p>
    <w:p w14:paraId="2DA5ED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kya, B., Chettri, N., &amp; Rawat, G. S. (2012). Transboundary landscape management framework for ecological and socioeconomic resilience. </w:t>
      </w:r>
      <w:r w:rsidRPr="0008241C">
        <w:rPr>
          <w:i/>
          <w:iCs/>
          <w:noProof/>
          <w:sz w:val="22"/>
          <w:szCs w:val="24"/>
        </w:rPr>
        <w:t>ICIMOD Working Paper</w:t>
      </w:r>
      <w:r w:rsidRPr="0008241C">
        <w:rPr>
          <w:noProof/>
          <w:sz w:val="22"/>
          <w:szCs w:val="24"/>
        </w:rPr>
        <w:t>, (2012/7), 32 pp.-32 pp.</w:t>
      </w:r>
    </w:p>
    <w:p w14:paraId="5192F4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n, X., Sun, P., Jin, X., Li, X., &amp; Dai, F. (2013). Long-term changes in fish assemblage structure in the Yellow River Estuary ecosystem, China. </w:t>
      </w:r>
      <w:r w:rsidRPr="0008241C">
        <w:rPr>
          <w:i/>
          <w:iCs/>
          <w:noProof/>
          <w:sz w:val="22"/>
          <w:szCs w:val="24"/>
        </w:rPr>
        <w:t>Marine and Coastal Fisheries</w:t>
      </w:r>
      <w:r w:rsidRPr="0008241C">
        <w:rPr>
          <w:noProof/>
          <w:sz w:val="22"/>
          <w:szCs w:val="24"/>
        </w:rPr>
        <w:t xml:space="preserve">, </w:t>
      </w:r>
      <w:r w:rsidRPr="0008241C">
        <w:rPr>
          <w:i/>
          <w:iCs/>
          <w:noProof/>
          <w:sz w:val="22"/>
          <w:szCs w:val="24"/>
        </w:rPr>
        <w:t>5</w:t>
      </w:r>
      <w:r w:rsidRPr="0008241C">
        <w:rPr>
          <w:noProof/>
          <w:sz w:val="22"/>
          <w:szCs w:val="24"/>
        </w:rPr>
        <w:t>(1), 65–78.</w:t>
      </w:r>
    </w:p>
    <w:p w14:paraId="0DB0F9D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ort, F., Carruthers, T., Dennison, W., &amp; Waycott, M. (2007). Global seagrass distribution and diversity: a bioregional model. </w:t>
      </w:r>
      <w:r w:rsidRPr="0008241C">
        <w:rPr>
          <w:i/>
          <w:iCs/>
          <w:noProof/>
          <w:sz w:val="22"/>
          <w:szCs w:val="24"/>
        </w:rPr>
        <w:t>Journal of Experimental Marine Biology and Ecology</w:t>
      </w:r>
      <w:r w:rsidRPr="0008241C">
        <w:rPr>
          <w:noProof/>
          <w:sz w:val="22"/>
          <w:szCs w:val="24"/>
        </w:rPr>
        <w:t xml:space="preserve">, </w:t>
      </w:r>
      <w:r w:rsidRPr="0008241C">
        <w:rPr>
          <w:i/>
          <w:iCs/>
          <w:noProof/>
          <w:sz w:val="22"/>
          <w:szCs w:val="24"/>
        </w:rPr>
        <w:t>350</w:t>
      </w:r>
      <w:r w:rsidRPr="0008241C">
        <w:rPr>
          <w:noProof/>
          <w:sz w:val="22"/>
          <w:szCs w:val="24"/>
        </w:rPr>
        <w:t>(1), 3–20.</w:t>
      </w:r>
    </w:p>
    <w:p w14:paraId="596C94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ngh, G. G., Cisneros-Montemayor, A. M., Swartz, W., Cheung, W., Guy, J. A., Kenny, T. A., McOwen, C. J., Asch, R., Geffert, J. L., Wabnitz, C. C. C., Sumaila, R., Hanich, Q., &amp; Ota, Y. </w:t>
      </w:r>
      <w:r w:rsidRPr="0008241C">
        <w:rPr>
          <w:noProof/>
          <w:sz w:val="22"/>
          <w:szCs w:val="24"/>
        </w:rPr>
        <w:lastRenderedPageBreak/>
        <w:t xml:space="preserve">(2017). A rapid assessment of co-benefits and trade-offs among Sustainable Development Goals. </w:t>
      </w:r>
      <w:r w:rsidRPr="0008241C">
        <w:rPr>
          <w:i/>
          <w:iCs/>
          <w:noProof/>
          <w:sz w:val="22"/>
          <w:szCs w:val="24"/>
        </w:rPr>
        <w:t>Marine Policy</w:t>
      </w:r>
      <w:r w:rsidRPr="0008241C">
        <w:rPr>
          <w:noProof/>
          <w:sz w:val="22"/>
          <w:szCs w:val="24"/>
        </w:rPr>
        <w:t>, (March). https://doi.org/10.1016/j.marpol.2017.05.030</w:t>
      </w:r>
    </w:p>
    <w:p w14:paraId="357A86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loan, S., Jenkins, C. N., Joppa, L. N., Gaveau, D. L. A., &amp; Laurance, W. F. (2014). Remaining natural vegetation in the global biodiversity hotspots. </w:t>
      </w:r>
      <w:r w:rsidRPr="0008241C">
        <w:rPr>
          <w:i/>
          <w:iCs/>
          <w:noProof/>
          <w:sz w:val="22"/>
          <w:szCs w:val="24"/>
        </w:rPr>
        <w:t>Biological Conservation</w:t>
      </w:r>
      <w:r w:rsidRPr="0008241C">
        <w:rPr>
          <w:noProof/>
          <w:sz w:val="22"/>
          <w:szCs w:val="24"/>
        </w:rPr>
        <w:t xml:space="preserve">, </w:t>
      </w:r>
      <w:r w:rsidRPr="0008241C">
        <w:rPr>
          <w:i/>
          <w:iCs/>
          <w:noProof/>
          <w:sz w:val="22"/>
          <w:szCs w:val="24"/>
        </w:rPr>
        <w:t>177</w:t>
      </w:r>
      <w:r w:rsidRPr="0008241C">
        <w:rPr>
          <w:noProof/>
          <w:sz w:val="22"/>
          <w:szCs w:val="24"/>
        </w:rPr>
        <w:t>, 12–24. https://doi.org/10.1016/J.BIOCON.2014.05.027</w:t>
      </w:r>
    </w:p>
    <w:p w14:paraId="388F933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hn, L. B. (1973). Stockholm Declaration on the Human Environment, The. </w:t>
      </w:r>
      <w:r w:rsidRPr="0008241C">
        <w:rPr>
          <w:i/>
          <w:iCs/>
          <w:noProof/>
          <w:sz w:val="22"/>
          <w:szCs w:val="24"/>
        </w:rPr>
        <w:t>Harv. Int’l. LJ</w:t>
      </w:r>
      <w:r w:rsidRPr="0008241C">
        <w:rPr>
          <w:noProof/>
          <w:sz w:val="22"/>
          <w:szCs w:val="24"/>
        </w:rPr>
        <w:t xml:space="preserve">, </w:t>
      </w:r>
      <w:r w:rsidRPr="0008241C">
        <w:rPr>
          <w:i/>
          <w:iCs/>
          <w:noProof/>
          <w:sz w:val="22"/>
          <w:szCs w:val="24"/>
        </w:rPr>
        <w:t>14</w:t>
      </w:r>
      <w:r w:rsidRPr="0008241C">
        <w:rPr>
          <w:noProof/>
          <w:sz w:val="22"/>
          <w:szCs w:val="24"/>
        </w:rPr>
        <w:t>, 423.</w:t>
      </w:r>
    </w:p>
    <w:p w14:paraId="77108D2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alding, M. ., Fox, H. ., Allen, G. ., Davidson, N., Ferdana, Z. A., Finlayson, M., Halpern, B. ., Jorge, M. ., Lombana, A. ., Lourie, S. A., Martin, K. ., McManus, E., Molnar, J., Rechhia, C. ., &amp; Robertson, J. (2007). Marine Ecoregions of the World: A Bioregionalization of Coastal and Shelf Areas. </w:t>
      </w:r>
      <w:r w:rsidRPr="0008241C">
        <w:rPr>
          <w:i/>
          <w:iCs/>
          <w:noProof/>
          <w:sz w:val="22"/>
          <w:szCs w:val="24"/>
        </w:rPr>
        <w:t>BioScience</w:t>
      </w:r>
      <w:r w:rsidRPr="0008241C">
        <w:rPr>
          <w:noProof/>
          <w:sz w:val="22"/>
          <w:szCs w:val="24"/>
        </w:rPr>
        <w:t xml:space="preserve">, </w:t>
      </w:r>
      <w:r w:rsidRPr="0008241C">
        <w:rPr>
          <w:i/>
          <w:iCs/>
          <w:noProof/>
          <w:sz w:val="22"/>
          <w:szCs w:val="24"/>
        </w:rPr>
        <w:t>57</w:t>
      </w:r>
      <w:r w:rsidRPr="0008241C">
        <w:rPr>
          <w:noProof/>
          <w:sz w:val="22"/>
          <w:szCs w:val="24"/>
        </w:rPr>
        <w:t>(7), 573. https://doi.org/10.1641/B570707</w:t>
      </w:r>
    </w:p>
    <w:p w14:paraId="51043D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alding, M. D., Ravilious, C., &amp; Green, E. P. (2001). </w:t>
      </w:r>
      <w:r w:rsidRPr="0008241C">
        <w:rPr>
          <w:i/>
          <w:iCs/>
          <w:noProof/>
          <w:sz w:val="22"/>
          <w:szCs w:val="24"/>
        </w:rPr>
        <w:t>World Atlas of Coral Reefs. Prepared at the UNEP World Conservation Monitoring Centre.</w:t>
      </w:r>
      <w:r w:rsidRPr="0008241C">
        <w:rPr>
          <w:noProof/>
          <w:sz w:val="22"/>
          <w:szCs w:val="24"/>
        </w:rPr>
        <w:t xml:space="preserve"> University of California Press, Berkeley, USA.</w:t>
      </w:r>
    </w:p>
    <w:p w14:paraId="2AB28F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quires, D. (2013). Biodiversity Conservation in Asia.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1</w:t>
      </w:r>
      <w:r w:rsidRPr="0008241C">
        <w:rPr>
          <w:noProof/>
          <w:sz w:val="22"/>
          <w:szCs w:val="24"/>
        </w:rPr>
        <w:t>(1), 144–159. https://doi.org/10.1002/app5.13</w:t>
      </w:r>
    </w:p>
    <w:p w14:paraId="1F34E1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quires, D. (2014). Biodiversity conservation in Asia.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1</w:t>
      </w:r>
      <w:r w:rsidRPr="0008241C">
        <w:rPr>
          <w:noProof/>
          <w:sz w:val="22"/>
          <w:szCs w:val="24"/>
        </w:rPr>
        <w:t>(1), 144–159.</w:t>
      </w:r>
    </w:p>
    <w:p w14:paraId="4AA985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rinivas, H. (2015). The Indian Ocean Tsunami and its Environmental Impacts. Retrieved from https://www.gdrc.org/uem/disasters/disenvi/tsunami.html</w:t>
      </w:r>
    </w:p>
    <w:p w14:paraId="646A2C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attersfield, A. J., Crosby, M. J., Long, A. J., &amp; Wege, D. C. (1998). Global directory of endemic bird areas. </w:t>
      </w:r>
      <w:r w:rsidRPr="0008241C">
        <w:rPr>
          <w:i/>
          <w:iCs/>
          <w:noProof/>
          <w:sz w:val="22"/>
          <w:szCs w:val="24"/>
        </w:rPr>
        <w:t>BirdLife International, Cambridge, United Kingdom</w:t>
      </w:r>
      <w:r w:rsidRPr="0008241C">
        <w:rPr>
          <w:noProof/>
          <w:sz w:val="22"/>
          <w:szCs w:val="24"/>
        </w:rPr>
        <w:t>.</w:t>
      </w:r>
    </w:p>
    <w:p w14:paraId="5830E6C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avi, I., &amp; Lal, R. (2015). Achieving Zero Net Land Degradation: Challenges and opportunities. </w:t>
      </w:r>
      <w:r w:rsidRPr="0008241C">
        <w:rPr>
          <w:i/>
          <w:iCs/>
          <w:noProof/>
          <w:sz w:val="22"/>
          <w:szCs w:val="24"/>
        </w:rPr>
        <w:t>Journal of Arid Environments</w:t>
      </w:r>
      <w:r w:rsidRPr="0008241C">
        <w:rPr>
          <w:noProof/>
          <w:sz w:val="22"/>
          <w:szCs w:val="24"/>
        </w:rPr>
        <w:t xml:space="preserve">, </w:t>
      </w:r>
      <w:r w:rsidRPr="0008241C">
        <w:rPr>
          <w:i/>
          <w:iCs/>
          <w:noProof/>
          <w:sz w:val="22"/>
          <w:szCs w:val="24"/>
        </w:rPr>
        <w:t>112</w:t>
      </w:r>
      <w:r w:rsidRPr="0008241C">
        <w:rPr>
          <w:noProof/>
          <w:sz w:val="22"/>
          <w:szCs w:val="24"/>
        </w:rPr>
        <w:t>(PA), 44–51. https://doi.org/10.1016/j.jaridenv.2014.01.016</w:t>
      </w:r>
    </w:p>
    <w:p w14:paraId="67120B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einfeld, H., Gerber, P., Wassenaar, T., Castel, V., &amp; de Haan, C. (2006). </w:t>
      </w:r>
      <w:r w:rsidRPr="0008241C">
        <w:rPr>
          <w:i/>
          <w:iCs/>
          <w:noProof/>
          <w:sz w:val="22"/>
          <w:szCs w:val="24"/>
        </w:rPr>
        <w:t>Livestock’s Long Shadow: Environmental Issues and Options</w:t>
      </w:r>
      <w:r w:rsidRPr="0008241C">
        <w:rPr>
          <w:noProof/>
          <w:sz w:val="22"/>
          <w:szCs w:val="24"/>
        </w:rPr>
        <w:t>. Rome, Italy.</w:t>
      </w:r>
    </w:p>
    <w:p w14:paraId="3A3CED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epp, J. R., Cervone, S., Castaneda, H., Lasseter, A., Stocks, G., &amp; Gichon, Y. (2004). Development of a GIS for Global Biocultural Diversity. </w:t>
      </w:r>
      <w:r w:rsidRPr="0008241C">
        <w:rPr>
          <w:i/>
          <w:iCs/>
          <w:noProof/>
          <w:sz w:val="22"/>
          <w:szCs w:val="24"/>
        </w:rPr>
        <w:t>Policy Matters</w:t>
      </w:r>
      <w:r w:rsidRPr="0008241C">
        <w:rPr>
          <w:noProof/>
          <w:sz w:val="22"/>
          <w:szCs w:val="24"/>
        </w:rPr>
        <w:t xml:space="preserve">, </w:t>
      </w:r>
      <w:r w:rsidRPr="0008241C">
        <w:rPr>
          <w:i/>
          <w:iCs/>
          <w:noProof/>
          <w:sz w:val="22"/>
          <w:szCs w:val="24"/>
        </w:rPr>
        <w:t>13</w:t>
      </w:r>
      <w:r w:rsidRPr="0008241C">
        <w:rPr>
          <w:noProof/>
          <w:sz w:val="22"/>
          <w:szCs w:val="24"/>
        </w:rPr>
        <w:t>(November), 267–270. https://doi.org/Policy Matters</w:t>
      </w:r>
    </w:p>
    <w:p w14:paraId="4E6B1E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ibig, H. J., Achard, F., Carboni, S., Raši, R., &amp; Miettinen, J. (2014). Change in tropical forest cover of Southeast Asia from 1990 to 2010. </w:t>
      </w:r>
      <w:r w:rsidRPr="0008241C">
        <w:rPr>
          <w:i/>
          <w:iCs/>
          <w:noProof/>
          <w:sz w:val="22"/>
          <w:szCs w:val="24"/>
        </w:rPr>
        <w:t>Biogeosciences</w:t>
      </w:r>
      <w:r w:rsidRPr="0008241C">
        <w:rPr>
          <w:noProof/>
          <w:sz w:val="22"/>
          <w:szCs w:val="24"/>
        </w:rPr>
        <w:t xml:space="preserve">, </w:t>
      </w:r>
      <w:r w:rsidRPr="0008241C">
        <w:rPr>
          <w:i/>
          <w:iCs/>
          <w:noProof/>
          <w:sz w:val="22"/>
          <w:szCs w:val="24"/>
        </w:rPr>
        <w:t>11</w:t>
      </w:r>
      <w:r w:rsidRPr="0008241C">
        <w:rPr>
          <w:noProof/>
          <w:sz w:val="22"/>
          <w:szCs w:val="24"/>
        </w:rPr>
        <w:t>(2), 247–258. https://doi.org/10.5194/bg-11-247-2014</w:t>
      </w:r>
    </w:p>
    <w:p w14:paraId="7E77DE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uart, S. N., Lynx Edicions, Conservation International, &amp; International Union for Conservation of Nature and Natural Resources. (2008). </w:t>
      </w:r>
      <w:r w:rsidRPr="0008241C">
        <w:rPr>
          <w:i/>
          <w:iCs/>
          <w:noProof/>
          <w:sz w:val="22"/>
          <w:szCs w:val="24"/>
        </w:rPr>
        <w:t>Threatened amphibians of the world</w:t>
      </w:r>
      <w:r w:rsidRPr="0008241C">
        <w:rPr>
          <w:noProof/>
          <w:sz w:val="22"/>
          <w:szCs w:val="24"/>
        </w:rPr>
        <w:t xml:space="preserve"> (1st ed). Lynx Edicions ; Gland, Switzerland : IUCN ; Arlington, Virginia : Conservation International, Barcelona.</w:t>
      </w:r>
    </w:p>
    <w:p w14:paraId="57A847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gden, F., Maskey, N., Clement, F., Ramesh, V., Philip, A., &amp; Rai, A. (2014). Agrarian stress and climate change in the Eastern Gangetic Plains: Gendered vulnerability in a stratified social formation. </w:t>
      </w:r>
      <w:r w:rsidRPr="0008241C">
        <w:rPr>
          <w:i/>
          <w:iCs/>
          <w:noProof/>
          <w:sz w:val="22"/>
          <w:szCs w:val="24"/>
        </w:rPr>
        <w:t>Global Environmental Change</w:t>
      </w:r>
      <w:r w:rsidRPr="0008241C">
        <w:rPr>
          <w:noProof/>
          <w:sz w:val="22"/>
          <w:szCs w:val="24"/>
        </w:rPr>
        <w:t xml:space="preserve">, </w:t>
      </w:r>
      <w:r w:rsidRPr="0008241C">
        <w:rPr>
          <w:i/>
          <w:iCs/>
          <w:noProof/>
          <w:sz w:val="22"/>
          <w:szCs w:val="24"/>
        </w:rPr>
        <w:t>29</w:t>
      </w:r>
      <w:r w:rsidRPr="0008241C">
        <w:rPr>
          <w:noProof/>
          <w:sz w:val="22"/>
          <w:szCs w:val="24"/>
        </w:rPr>
        <w:t>, 258–269.</w:t>
      </w:r>
    </w:p>
    <w:p w14:paraId="6DC65A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llivan, C. A., Dudgeon, D., Bunn, S. E., Davies, P. M., Gessner, M. O., Glidden, S., Green, P., McIntyre, P. B., Prusevich, A., &amp; Liermann, C. R. (2011). Saving the world’s rivers: what must be done? </w:t>
      </w:r>
      <w:r w:rsidRPr="0008241C">
        <w:rPr>
          <w:i/>
          <w:iCs/>
          <w:noProof/>
          <w:sz w:val="22"/>
          <w:szCs w:val="24"/>
        </w:rPr>
        <w:t>World Rivers Review</w:t>
      </w:r>
      <w:r w:rsidRPr="0008241C">
        <w:rPr>
          <w:noProof/>
          <w:sz w:val="22"/>
          <w:szCs w:val="24"/>
        </w:rPr>
        <w:t xml:space="preserve">, </w:t>
      </w:r>
      <w:r w:rsidRPr="0008241C">
        <w:rPr>
          <w:i/>
          <w:iCs/>
          <w:noProof/>
          <w:sz w:val="22"/>
          <w:szCs w:val="24"/>
        </w:rPr>
        <w:t>26</w:t>
      </w:r>
      <w:r w:rsidRPr="0008241C">
        <w:rPr>
          <w:noProof/>
          <w:sz w:val="22"/>
          <w:szCs w:val="24"/>
        </w:rPr>
        <w:t>(4).</w:t>
      </w:r>
    </w:p>
    <w:p w14:paraId="6D89F4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widerska, K., Roe, D., Siegele, L., &amp; Grieg-Gran, M. (2008). </w:t>
      </w:r>
      <w:r w:rsidRPr="0008241C">
        <w:rPr>
          <w:i/>
          <w:iCs/>
          <w:noProof/>
          <w:sz w:val="22"/>
          <w:szCs w:val="24"/>
        </w:rPr>
        <w:t>The governance of nature and the nature of governance: policy that works for biodiversity and livelihoods</w:t>
      </w:r>
      <w:r w:rsidRPr="0008241C">
        <w:rPr>
          <w:noProof/>
          <w:sz w:val="22"/>
          <w:szCs w:val="24"/>
        </w:rPr>
        <w:t xml:space="preserve"> (Vol. 8). IIED.</w:t>
      </w:r>
    </w:p>
    <w:p w14:paraId="606863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euchi, K. (2010). Rebuilding the relationship between people and nature: the Satoyama Initiative. </w:t>
      </w:r>
      <w:r w:rsidRPr="0008241C">
        <w:rPr>
          <w:i/>
          <w:iCs/>
          <w:noProof/>
          <w:sz w:val="22"/>
          <w:szCs w:val="24"/>
        </w:rPr>
        <w:t>Ecological Research</w:t>
      </w:r>
      <w:r w:rsidRPr="0008241C">
        <w:rPr>
          <w:noProof/>
          <w:sz w:val="22"/>
          <w:szCs w:val="24"/>
        </w:rPr>
        <w:t xml:space="preserve">, </w:t>
      </w:r>
      <w:r w:rsidRPr="0008241C">
        <w:rPr>
          <w:i/>
          <w:iCs/>
          <w:noProof/>
          <w:sz w:val="22"/>
          <w:szCs w:val="24"/>
        </w:rPr>
        <w:t>25</w:t>
      </w:r>
      <w:r w:rsidRPr="0008241C">
        <w:rPr>
          <w:noProof/>
          <w:sz w:val="22"/>
          <w:szCs w:val="24"/>
        </w:rPr>
        <w:t>(5), 891–897. https://doi.org/10.1007/s11284-010-0745-8</w:t>
      </w:r>
    </w:p>
    <w:p w14:paraId="1FBDC5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ngjang, S., &amp; Nair, P. K. R. (2015). Rice+ fish farming in homesteads: sustainable natural-resource management for subsistence in Arunachal Pradesh, India. </w:t>
      </w:r>
      <w:r w:rsidRPr="0008241C">
        <w:rPr>
          <w:i/>
          <w:iCs/>
          <w:noProof/>
          <w:sz w:val="22"/>
          <w:szCs w:val="24"/>
        </w:rPr>
        <w:t>J Environ Sci Eng A</w:t>
      </w:r>
      <w:r w:rsidRPr="0008241C">
        <w:rPr>
          <w:noProof/>
          <w:sz w:val="22"/>
          <w:szCs w:val="24"/>
        </w:rPr>
        <w:t xml:space="preserve">, </w:t>
      </w:r>
      <w:r w:rsidRPr="0008241C">
        <w:rPr>
          <w:i/>
          <w:iCs/>
          <w:noProof/>
          <w:sz w:val="22"/>
          <w:szCs w:val="24"/>
        </w:rPr>
        <w:t>4</w:t>
      </w:r>
      <w:r w:rsidRPr="0008241C">
        <w:rPr>
          <w:noProof/>
          <w:sz w:val="22"/>
          <w:szCs w:val="24"/>
        </w:rPr>
        <w:t>, 545–557.</w:t>
      </w:r>
    </w:p>
    <w:p w14:paraId="4E42E2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EB. (2010). </w:t>
      </w:r>
      <w:r w:rsidRPr="0008241C">
        <w:rPr>
          <w:i/>
          <w:iCs/>
          <w:noProof/>
          <w:sz w:val="22"/>
          <w:szCs w:val="24"/>
        </w:rPr>
        <w:t>The Economics of Ecosystems and Biodiversity: Ecological and economic foundation</w:t>
      </w:r>
      <w:r w:rsidRPr="0008241C">
        <w:rPr>
          <w:noProof/>
          <w:sz w:val="22"/>
          <w:szCs w:val="24"/>
        </w:rPr>
        <w:t>. Earthscan, Cambridge.</w:t>
      </w:r>
    </w:p>
    <w:p w14:paraId="76FD48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08). Atolls–the “biodiversity cool spots” vs hot spots: a critical new focus for research and conservation. </w:t>
      </w:r>
      <w:r w:rsidRPr="0008241C">
        <w:rPr>
          <w:i/>
          <w:iCs/>
          <w:noProof/>
          <w:sz w:val="22"/>
          <w:szCs w:val="24"/>
        </w:rPr>
        <w:t>Micronesica</w:t>
      </w:r>
      <w:r w:rsidRPr="0008241C">
        <w:rPr>
          <w:noProof/>
          <w:sz w:val="22"/>
          <w:szCs w:val="24"/>
        </w:rPr>
        <w:t xml:space="preserve">, </w:t>
      </w:r>
      <w:r w:rsidRPr="0008241C">
        <w:rPr>
          <w:i/>
          <w:iCs/>
          <w:noProof/>
          <w:sz w:val="22"/>
          <w:szCs w:val="24"/>
        </w:rPr>
        <w:t>40</w:t>
      </w:r>
      <w:r w:rsidRPr="0008241C">
        <w:rPr>
          <w:noProof/>
          <w:sz w:val="22"/>
          <w:szCs w:val="24"/>
        </w:rPr>
        <w:t>(1/2), 33–61.</w:t>
      </w:r>
    </w:p>
    <w:p w14:paraId="6DC112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09). Samoa and the Black Tuesday Tsunami 2009: Part 1. </w:t>
      </w:r>
      <w:r w:rsidRPr="0008241C">
        <w:rPr>
          <w:i/>
          <w:iCs/>
          <w:noProof/>
          <w:sz w:val="22"/>
          <w:szCs w:val="24"/>
        </w:rPr>
        <w:t>Mai Life</w:t>
      </w:r>
      <w:r w:rsidRPr="0008241C">
        <w:rPr>
          <w:noProof/>
          <w:sz w:val="22"/>
          <w:szCs w:val="24"/>
        </w:rPr>
        <w:t>, (Nov), 54–57.</w:t>
      </w:r>
    </w:p>
    <w:p w14:paraId="2300EF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1). The silent invasion. </w:t>
      </w:r>
      <w:r w:rsidRPr="0008241C">
        <w:rPr>
          <w:i/>
          <w:iCs/>
          <w:noProof/>
          <w:sz w:val="22"/>
          <w:szCs w:val="24"/>
        </w:rPr>
        <w:t>Mai Life</w:t>
      </w:r>
      <w:r w:rsidRPr="0008241C">
        <w:rPr>
          <w:noProof/>
          <w:sz w:val="22"/>
          <w:szCs w:val="24"/>
        </w:rPr>
        <w:t xml:space="preserve">, </w:t>
      </w:r>
      <w:r w:rsidRPr="0008241C">
        <w:rPr>
          <w:i/>
          <w:iCs/>
          <w:noProof/>
          <w:sz w:val="22"/>
          <w:szCs w:val="24"/>
        </w:rPr>
        <w:t>55(Dec)</w:t>
      </w:r>
      <w:r w:rsidRPr="0008241C">
        <w:rPr>
          <w:noProof/>
          <w:sz w:val="22"/>
          <w:szCs w:val="24"/>
        </w:rPr>
        <w:t>, 64–65.</w:t>
      </w:r>
    </w:p>
    <w:p w14:paraId="75EC6D3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3a). Ethno-biodiversity, Taxonomy and Bioinformatics for All Ages: Engaging and Educating the Next Generation of Taxonomists as a Foundation for Sustainable Living on Planet earth–Challenges and Opportunities. In </w:t>
      </w:r>
      <w:r w:rsidRPr="0008241C">
        <w:rPr>
          <w:i/>
          <w:iCs/>
          <w:noProof/>
          <w:sz w:val="22"/>
          <w:szCs w:val="24"/>
        </w:rPr>
        <w:t xml:space="preserve">Tracking Key Trends in Biodiversity Science and </w:t>
      </w:r>
      <w:r w:rsidRPr="0008241C">
        <w:rPr>
          <w:i/>
          <w:iCs/>
          <w:noProof/>
          <w:sz w:val="22"/>
          <w:szCs w:val="24"/>
        </w:rPr>
        <w:lastRenderedPageBreak/>
        <w:t>Policy: Based on the Proceedings of a UNESCO International Conference on Biodiversity Science and Policy, edited by LA Brooks and S. Aricò</w:t>
      </w:r>
      <w:r w:rsidRPr="0008241C">
        <w:rPr>
          <w:noProof/>
          <w:sz w:val="22"/>
          <w:szCs w:val="24"/>
        </w:rPr>
        <w:t xml:space="preserve"> (pp. 23–25).</w:t>
      </w:r>
    </w:p>
    <w:p w14:paraId="0A270F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3b). </w:t>
      </w:r>
      <w:r w:rsidRPr="0008241C">
        <w:rPr>
          <w:i/>
          <w:iCs/>
          <w:noProof/>
          <w:sz w:val="22"/>
          <w:szCs w:val="24"/>
        </w:rPr>
        <w:t>Islands on the frontline against the winds and waves of global change: Emerging environmental issues and actions to build resilience in Pacific small island developing states (PSIDS)</w:t>
      </w:r>
      <w:r w:rsidRPr="0008241C">
        <w:rPr>
          <w:noProof/>
          <w:sz w:val="22"/>
          <w:szCs w:val="24"/>
        </w:rPr>
        <w:t xml:space="preserve">. </w:t>
      </w:r>
      <w:r w:rsidRPr="0008241C">
        <w:rPr>
          <w:i/>
          <w:iCs/>
          <w:noProof/>
          <w:sz w:val="22"/>
          <w:szCs w:val="24"/>
        </w:rPr>
        <w:t>Proceedings of the IGU Commission on Islands International Conference on Island Development: Local Economy, Culture, Innovation and Sustainability</w:t>
      </w:r>
      <w:r w:rsidRPr="0008241C">
        <w:rPr>
          <w:noProof/>
          <w:sz w:val="22"/>
          <w:szCs w:val="24"/>
        </w:rPr>
        <w:t>. Makong, Penghu Archipelago Taiwan.</w:t>
      </w:r>
    </w:p>
    <w:p w14:paraId="179436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3c). Silent alien invasion of our islands and seas: A call for action against invasive alien species (IAS). In H.-M. Tsai (Ed.), </w:t>
      </w:r>
      <w:r w:rsidRPr="0008241C">
        <w:rPr>
          <w:i/>
          <w:iCs/>
          <w:noProof/>
          <w:sz w:val="22"/>
          <w:szCs w:val="24"/>
        </w:rPr>
        <w:t>2013 Proceedings of the IGU Commission on Islands International Conference on Island Development: Local Economy, Culture, Innovation and Sustainability. National Penghu University, Makong, Penghu Archipelago,Taiwan, October 1 – 5, 2013</w:t>
      </w:r>
      <w:r w:rsidRPr="0008241C">
        <w:rPr>
          <w:noProof/>
          <w:sz w:val="22"/>
          <w:szCs w:val="24"/>
        </w:rPr>
        <w:t xml:space="preserve"> (p. 2–D–3–1 – 6.).</w:t>
      </w:r>
    </w:p>
    <w:p w14:paraId="2BF23E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4). Agrodeforestation and the loss of agrobiodiversity in the Pacific Islands: a call for conservation. </w:t>
      </w:r>
      <w:r w:rsidRPr="0008241C">
        <w:rPr>
          <w:i/>
          <w:iCs/>
          <w:noProof/>
          <w:sz w:val="22"/>
          <w:szCs w:val="24"/>
        </w:rPr>
        <w:t>Pacific Conservation Biology</w:t>
      </w:r>
      <w:r w:rsidRPr="0008241C">
        <w:rPr>
          <w:noProof/>
          <w:sz w:val="22"/>
          <w:szCs w:val="24"/>
        </w:rPr>
        <w:t xml:space="preserve">, </w:t>
      </w:r>
      <w:r w:rsidRPr="0008241C">
        <w:rPr>
          <w:i/>
          <w:iCs/>
          <w:noProof/>
          <w:sz w:val="22"/>
          <w:szCs w:val="24"/>
        </w:rPr>
        <w:t>20</w:t>
      </w:r>
      <w:r w:rsidRPr="0008241C">
        <w:rPr>
          <w:noProof/>
          <w:sz w:val="22"/>
          <w:szCs w:val="24"/>
        </w:rPr>
        <w:t>(2), 180–192.</w:t>
      </w:r>
    </w:p>
    <w:p w14:paraId="076684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Lyver, P., Mpande, R., Perez, E., Cariño, J., &amp; Takeuchi, K. (Eds.). (2013). </w:t>
      </w:r>
      <w:r w:rsidRPr="0008241C">
        <w:rPr>
          <w:i/>
          <w:iCs/>
          <w:noProof/>
          <w:sz w:val="22"/>
          <w:szCs w:val="24"/>
        </w:rPr>
        <w:t>The contribution of Indigenous and local knowledge systems to IPBES: Building synergies with science. IPBES Expert Meeting Report</w:t>
      </w:r>
      <w:r w:rsidRPr="0008241C">
        <w:rPr>
          <w:noProof/>
          <w:sz w:val="22"/>
          <w:szCs w:val="24"/>
        </w:rPr>
        <w:t xml:space="preserve">. </w:t>
      </w:r>
      <w:r w:rsidRPr="0008241C">
        <w:rPr>
          <w:i/>
          <w:iCs/>
          <w:noProof/>
          <w:sz w:val="22"/>
          <w:szCs w:val="24"/>
        </w:rPr>
        <w:t>IPBES Expert Meeting Report</w:t>
      </w:r>
      <w:r w:rsidRPr="0008241C">
        <w:rPr>
          <w:noProof/>
          <w:sz w:val="22"/>
          <w:szCs w:val="24"/>
        </w:rPr>
        <w:t>. Paris.</w:t>
      </w:r>
    </w:p>
    <w:p w14:paraId="02F1B1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ompson, I. D. (2015). An overview of the science–policy interface among climate change, biodiversity, and terrestrial land use for production landscapes. </w:t>
      </w:r>
      <w:r w:rsidRPr="0008241C">
        <w:rPr>
          <w:i/>
          <w:iCs/>
          <w:noProof/>
          <w:sz w:val="22"/>
          <w:szCs w:val="24"/>
        </w:rPr>
        <w:t>Journal of Forest Research</w:t>
      </w:r>
      <w:r w:rsidRPr="0008241C">
        <w:rPr>
          <w:noProof/>
          <w:sz w:val="22"/>
          <w:szCs w:val="24"/>
        </w:rPr>
        <w:t xml:space="preserve">, </w:t>
      </w:r>
      <w:r w:rsidRPr="0008241C">
        <w:rPr>
          <w:i/>
          <w:iCs/>
          <w:noProof/>
          <w:sz w:val="22"/>
          <w:szCs w:val="24"/>
        </w:rPr>
        <w:t>20</w:t>
      </w:r>
      <w:r w:rsidRPr="0008241C">
        <w:rPr>
          <w:noProof/>
          <w:sz w:val="22"/>
          <w:szCs w:val="24"/>
        </w:rPr>
        <w:t>(5), 423–429.</w:t>
      </w:r>
    </w:p>
    <w:p w14:paraId="0D22B09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dd, P. A., Ong, X., &amp; Chou, L. M. (2010). Impacts of pollution on marine life in Southeast Asia.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4), 1063–1082. https://doi.org/10.1007/s10531-010-9778-0</w:t>
      </w:r>
    </w:p>
    <w:p w14:paraId="06DE76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nts, M., &amp; Siddique, M. A. B. (2011). </w:t>
      </w:r>
      <w:r w:rsidRPr="0008241C">
        <w:rPr>
          <w:i/>
          <w:iCs/>
          <w:noProof/>
          <w:sz w:val="22"/>
          <w:szCs w:val="24"/>
        </w:rPr>
        <w:t>Globalisation, agriculture and development: Perspectives from the Asia-Pacific</w:t>
      </w:r>
      <w:r w:rsidRPr="0008241C">
        <w:rPr>
          <w:noProof/>
          <w:sz w:val="22"/>
          <w:szCs w:val="24"/>
        </w:rPr>
        <w:t>. Edward Elgar Publishing.</w:t>
      </w:r>
    </w:p>
    <w:p w14:paraId="1F6BE9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urnhout, E., Gupta, A., Weatherley</w:t>
      </w:r>
      <w:r w:rsidRPr="0008241C">
        <w:rPr>
          <w:rFonts w:eastAsia="MS Mincho"/>
          <w:noProof/>
          <w:sz w:val="22"/>
          <w:szCs w:val="24"/>
        </w:rPr>
        <w:t>‐</w:t>
      </w:r>
      <w:r w:rsidRPr="0008241C">
        <w:rPr>
          <w:noProof/>
          <w:sz w:val="22"/>
          <w:szCs w:val="24"/>
        </w:rPr>
        <w:t>Singh, J., Vijge, M. J., De Koning, J., Visseren</w:t>
      </w:r>
      <w:r w:rsidRPr="0008241C">
        <w:rPr>
          <w:rFonts w:eastAsia="MS Mincho"/>
          <w:noProof/>
          <w:sz w:val="22"/>
          <w:szCs w:val="24"/>
        </w:rPr>
        <w:t>‐</w:t>
      </w:r>
      <w:r w:rsidRPr="0008241C">
        <w:rPr>
          <w:noProof/>
          <w:sz w:val="22"/>
          <w:szCs w:val="24"/>
        </w:rPr>
        <w:t>Hamakers, I. J., Herold, M., &amp; Lederer, M. (2017). Envisioning REDD+ in a post</w:t>
      </w:r>
      <w:r w:rsidRPr="0008241C">
        <w:rPr>
          <w:rFonts w:eastAsia="MS Mincho"/>
          <w:noProof/>
          <w:sz w:val="22"/>
          <w:szCs w:val="24"/>
        </w:rPr>
        <w:t>‐</w:t>
      </w:r>
      <w:r w:rsidRPr="0008241C">
        <w:rPr>
          <w:noProof/>
          <w:sz w:val="22"/>
          <w:szCs w:val="24"/>
        </w:rPr>
        <w:t xml:space="preserve">Paris era: between evolving expectations and current practice. </w:t>
      </w:r>
      <w:r w:rsidRPr="0008241C">
        <w:rPr>
          <w:i/>
          <w:iCs/>
          <w:noProof/>
          <w:sz w:val="22"/>
          <w:szCs w:val="24"/>
        </w:rPr>
        <w:t>Wiley Interdisciplinary Reviews: Climate Change</w:t>
      </w:r>
      <w:r w:rsidRPr="0008241C">
        <w:rPr>
          <w:noProof/>
          <w:sz w:val="22"/>
          <w:szCs w:val="24"/>
        </w:rPr>
        <w:t xml:space="preserve">, </w:t>
      </w:r>
      <w:r w:rsidRPr="0008241C">
        <w:rPr>
          <w:i/>
          <w:iCs/>
          <w:noProof/>
          <w:sz w:val="22"/>
          <w:szCs w:val="24"/>
        </w:rPr>
        <w:t>8</w:t>
      </w:r>
      <w:r w:rsidRPr="0008241C">
        <w:rPr>
          <w:noProof/>
          <w:sz w:val="22"/>
          <w:szCs w:val="24"/>
        </w:rPr>
        <w:t>(1).</w:t>
      </w:r>
    </w:p>
    <w:p w14:paraId="09E9F0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rvey, S. T., &amp; Pettorelli, N. (2014). Spatial congruence in language and species richness but not threat in the world’s top linguistic hotspot. </w:t>
      </w:r>
      <w:r w:rsidRPr="0008241C">
        <w:rPr>
          <w:i/>
          <w:iCs/>
          <w:noProof/>
          <w:sz w:val="22"/>
          <w:szCs w:val="24"/>
        </w:rPr>
        <w:t>Proceedings of the Royal Society B: Biological Sciences</w:t>
      </w:r>
      <w:r w:rsidRPr="0008241C">
        <w:rPr>
          <w:noProof/>
          <w:sz w:val="22"/>
          <w:szCs w:val="24"/>
        </w:rPr>
        <w:t xml:space="preserve">, </w:t>
      </w:r>
      <w:r w:rsidRPr="0008241C">
        <w:rPr>
          <w:i/>
          <w:iCs/>
          <w:noProof/>
          <w:sz w:val="22"/>
          <w:szCs w:val="24"/>
        </w:rPr>
        <w:t>281</w:t>
      </w:r>
      <w:r w:rsidRPr="0008241C">
        <w:rPr>
          <w:noProof/>
          <w:sz w:val="22"/>
          <w:szCs w:val="24"/>
        </w:rPr>
        <w:t>(1796), 20141644. https://doi.org/10.1098/rspb.2014.1644</w:t>
      </w:r>
    </w:p>
    <w:p w14:paraId="6EBC545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Habitat, &amp; UNESCAP. (2015). </w:t>
      </w:r>
      <w:r w:rsidRPr="0008241C">
        <w:rPr>
          <w:i/>
          <w:iCs/>
          <w:noProof/>
          <w:sz w:val="22"/>
          <w:szCs w:val="24"/>
        </w:rPr>
        <w:t>The State of Asian and Pacific Cities 2015, Urban transformations Shifting from quantity to quality</w:t>
      </w:r>
      <w:r w:rsidRPr="0008241C">
        <w:rPr>
          <w:noProof/>
          <w:sz w:val="22"/>
          <w:szCs w:val="24"/>
        </w:rPr>
        <w:t>. Retrieved from http://www.unescap.org/sites/default/files/The State of Asian and Pacific Cities 2015.pdf</w:t>
      </w:r>
    </w:p>
    <w:p w14:paraId="49FD42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CSD. (2007). </w:t>
      </w:r>
      <w:r w:rsidRPr="0008241C">
        <w:rPr>
          <w:i/>
          <w:iCs/>
          <w:noProof/>
          <w:sz w:val="22"/>
          <w:szCs w:val="24"/>
        </w:rPr>
        <w:t>Framing Sustainable Development; The Brundtland Report – 20 Years On; Sustainable Development Action</w:t>
      </w:r>
      <w:r w:rsidRPr="0008241C">
        <w:rPr>
          <w:noProof/>
          <w:sz w:val="22"/>
          <w:szCs w:val="24"/>
        </w:rPr>
        <w:t>. New York.</w:t>
      </w:r>
    </w:p>
    <w:p w14:paraId="13FCB7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DESA. (2013). </w:t>
      </w:r>
      <w:r w:rsidRPr="0008241C">
        <w:rPr>
          <w:i/>
          <w:iCs/>
          <w:noProof/>
          <w:sz w:val="22"/>
          <w:szCs w:val="24"/>
        </w:rPr>
        <w:t>World Economic and Social Survey 2013: Sustainable Development Challenges</w:t>
      </w:r>
      <w:r w:rsidRPr="0008241C">
        <w:rPr>
          <w:noProof/>
          <w:sz w:val="22"/>
          <w:szCs w:val="24"/>
        </w:rPr>
        <w:t xml:space="preserve">. </w:t>
      </w:r>
      <w:r w:rsidRPr="0008241C">
        <w:rPr>
          <w:i/>
          <w:iCs/>
          <w:noProof/>
          <w:sz w:val="22"/>
          <w:szCs w:val="24"/>
        </w:rPr>
        <w:t>United Nations, Department for Economic and Social Affairs</w:t>
      </w:r>
      <w:r w:rsidRPr="0008241C">
        <w:rPr>
          <w:noProof/>
          <w:sz w:val="22"/>
          <w:szCs w:val="24"/>
        </w:rPr>
        <w:t>. New York. https://doi.org/10.1016/j.compind.2010.10.001</w:t>
      </w:r>
    </w:p>
    <w:p w14:paraId="611079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DESA. (2015). </w:t>
      </w:r>
      <w:r w:rsidRPr="0008241C">
        <w:rPr>
          <w:i/>
          <w:iCs/>
          <w:noProof/>
          <w:sz w:val="22"/>
          <w:szCs w:val="24"/>
        </w:rPr>
        <w:t>World Population Prospects: The 2015 Revision, Methodology of the United Nations Population Estimates and Projections</w:t>
      </w:r>
      <w:r w:rsidRPr="0008241C">
        <w:rPr>
          <w:noProof/>
          <w:sz w:val="22"/>
          <w:szCs w:val="24"/>
        </w:rPr>
        <w:t>.</w:t>
      </w:r>
    </w:p>
    <w:p w14:paraId="5003F2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WCMC. (2016). </w:t>
      </w:r>
      <w:r w:rsidRPr="0008241C">
        <w:rPr>
          <w:i/>
          <w:iCs/>
          <w:noProof/>
          <w:sz w:val="22"/>
          <w:szCs w:val="24"/>
        </w:rPr>
        <w:t>The State of Biodiversity in Asia and The Pacific: A mid-term review of progress towards the Aichi Biodiversity Targets</w:t>
      </w:r>
      <w:r w:rsidRPr="0008241C">
        <w:rPr>
          <w:noProof/>
          <w:sz w:val="22"/>
          <w:szCs w:val="24"/>
        </w:rPr>
        <w:t>. Cambridge, UK: UNEP-WCMC.</w:t>
      </w:r>
    </w:p>
    <w:p w14:paraId="4283C0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1). </w:t>
      </w:r>
      <w:r w:rsidRPr="0008241C">
        <w:rPr>
          <w:i/>
          <w:iCs/>
          <w:noProof/>
          <w:sz w:val="22"/>
          <w:szCs w:val="24"/>
        </w:rPr>
        <w:t>Towards a Green Economy: Pathways to Sustainable Development and Poverty Eradication</w:t>
      </w:r>
      <w:r w:rsidRPr="0008241C">
        <w:rPr>
          <w:noProof/>
          <w:sz w:val="22"/>
          <w:szCs w:val="24"/>
        </w:rPr>
        <w:t>. Retrieved from www.unep.org/greeneconomy</w:t>
      </w:r>
    </w:p>
    <w:p w14:paraId="537EF2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4). </w:t>
      </w:r>
      <w:r w:rsidRPr="0008241C">
        <w:rPr>
          <w:i/>
          <w:iCs/>
          <w:noProof/>
          <w:sz w:val="22"/>
          <w:szCs w:val="24"/>
        </w:rPr>
        <w:t>Emerging issues for Small Island Developing States. Results of the UNEP/UN DESA Foresight Process.</w:t>
      </w:r>
      <w:r w:rsidRPr="0008241C">
        <w:rPr>
          <w:noProof/>
          <w:sz w:val="22"/>
          <w:szCs w:val="24"/>
        </w:rPr>
        <w:t xml:space="preserve"> Nairobi, Kenya.</w:t>
      </w:r>
    </w:p>
    <w:p w14:paraId="482A46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6a). </w:t>
      </w:r>
      <w:r w:rsidRPr="0008241C">
        <w:rPr>
          <w:i/>
          <w:iCs/>
          <w:noProof/>
          <w:sz w:val="22"/>
          <w:szCs w:val="24"/>
        </w:rPr>
        <w:t>Enhancing cooperation among the seven biodiversity related agreements and conventions at the national level using national biodiversity strategies and action plans</w:t>
      </w:r>
      <w:r w:rsidRPr="0008241C">
        <w:rPr>
          <w:noProof/>
          <w:sz w:val="22"/>
          <w:szCs w:val="24"/>
        </w:rPr>
        <w:t>. Nairobi, Kenya.</w:t>
      </w:r>
    </w:p>
    <w:p w14:paraId="18EA53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6b). </w:t>
      </w:r>
      <w:r w:rsidRPr="0008241C">
        <w:rPr>
          <w:i/>
          <w:iCs/>
          <w:noProof/>
          <w:sz w:val="22"/>
          <w:szCs w:val="24"/>
        </w:rPr>
        <w:t>Global Gender and Environment Outlook</w:t>
      </w:r>
      <w:r w:rsidRPr="0008241C">
        <w:rPr>
          <w:noProof/>
          <w:sz w:val="22"/>
          <w:szCs w:val="24"/>
        </w:rPr>
        <w:t>. Nairobi, Kenya.</w:t>
      </w:r>
    </w:p>
    <w:p w14:paraId="709338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ADB/UNDP. (2013). </w:t>
      </w:r>
      <w:r w:rsidRPr="0008241C">
        <w:rPr>
          <w:i/>
          <w:iCs/>
          <w:noProof/>
          <w:sz w:val="22"/>
          <w:szCs w:val="24"/>
        </w:rPr>
        <w:t>Asia-Pacific Aspirations: Perspectives for a Post-2015 Development Agenda</w:t>
      </w:r>
      <w:r w:rsidRPr="0008241C">
        <w:rPr>
          <w:noProof/>
          <w:sz w:val="22"/>
          <w:szCs w:val="24"/>
        </w:rPr>
        <w:t xml:space="preserve">. </w:t>
      </w:r>
      <w:r w:rsidRPr="0008241C">
        <w:rPr>
          <w:i/>
          <w:iCs/>
          <w:noProof/>
          <w:sz w:val="22"/>
          <w:szCs w:val="24"/>
        </w:rPr>
        <w:t>Asia-Pacific Regional MDGs Report 2012/13</w:t>
      </w:r>
      <w:r w:rsidRPr="0008241C">
        <w:rPr>
          <w:noProof/>
          <w:sz w:val="22"/>
          <w:szCs w:val="24"/>
        </w:rPr>
        <w:t>.</w:t>
      </w:r>
    </w:p>
    <w:p w14:paraId="5AFD03D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15a). </w:t>
      </w:r>
      <w:r w:rsidRPr="0008241C">
        <w:rPr>
          <w:i/>
          <w:iCs/>
          <w:noProof/>
          <w:sz w:val="22"/>
          <w:szCs w:val="24"/>
        </w:rPr>
        <w:t>Asia-Pacific Migration Report 2015. Migrants’ Contributions to Development</w:t>
      </w:r>
      <w:r w:rsidRPr="0008241C">
        <w:rPr>
          <w:noProof/>
          <w:sz w:val="22"/>
          <w:szCs w:val="24"/>
        </w:rPr>
        <w:t>. https://doi.org/10.1017/CBO9781107415324.004</w:t>
      </w:r>
    </w:p>
    <w:p w14:paraId="378849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UNESCAP. (2015b). </w:t>
      </w:r>
      <w:r w:rsidRPr="0008241C">
        <w:rPr>
          <w:i/>
          <w:iCs/>
          <w:noProof/>
          <w:sz w:val="22"/>
          <w:szCs w:val="24"/>
        </w:rPr>
        <w:t>Economic and Social Survey of Asia and the Pacific 2015: Making Growth More Inclusive for Sustainable Development</w:t>
      </w:r>
      <w:r w:rsidRPr="0008241C">
        <w:rPr>
          <w:noProof/>
          <w:sz w:val="22"/>
          <w:szCs w:val="24"/>
        </w:rPr>
        <w:t>. Bangkok. Retrieved from http://www.unescap.org/sites/default/files/Economic and Social Survey of Asia and the Pacific 2015.pdf</w:t>
      </w:r>
    </w:p>
    <w:p w14:paraId="027E9E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17). </w:t>
      </w:r>
      <w:r w:rsidRPr="0008241C">
        <w:rPr>
          <w:i/>
          <w:iCs/>
          <w:noProof/>
          <w:sz w:val="22"/>
          <w:szCs w:val="24"/>
        </w:rPr>
        <w:t>Statistical Yearbook for Asia and the Pacific 2016: SDG Baseline Report</w:t>
      </w:r>
      <w:r w:rsidRPr="0008241C">
        <w:rPr>
          <w:noProof/>
          <w:sz w:val="22"/>
          <w:szCs w:val="24"/>
        </w:rPr>
        <w:t>. Bangkok. Retrieved from http://www.unescap.org/sites/default/files/ESCAP_SYB2016_SDG_baseline_report.pdf</w:t>
      </w:r>
    </w:p>
    <w:p w14:paraId="4EA5BA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ADB, &amp; UNEP. (2012). </w:t>
      </w:r>
      <w:r w:rsidRPr="0008241C">
        <w:rPr>
          <w:i/>
          <w:iCs/>
          <w:noProof/>
          <w:sz w:val="22"/>
          <w:szCs w:val="24"/>
        </w:rPr>
        <w:t>Green Growth, Resources and Resilience: Environmental Sustainability in Asia and the Pacific</w:t>
      </w:r>
      <w:r w:rsidRPr="0008241C">
        <w:rPr>
          <w:noProof/>
          <w:sz w:val="22"/>
          <w:szCs w:val="24"/>
        </w:rPr>
        <w:t>.</w:t>
      </w:r>
    </w:p>
    <w:p w14:paraId="46F87C1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Department of Economic and Social Affairs, P. D. (2015). </w:t>
      </w:r>
      <w:r w:rsidRPr="0008241C">
        <w:rPr>
          <w:i/>
          <w:iCs/>
          <w:noProof/>
          <w:sz w:val="22"/>
          <w:szCs w:val="24"/>
        </w:rPr>
        <w:t>World Urbanization Prospects: The 2014 Revision, (ST/ESA/SER.A/366)</w:t>
      </w:r>
      <w:r w:rsidRPr="0008241C">
        <w:rPr>
          <w:noProof/>
          <w:sz w:val="22"/>
          <w:szCs w:val="24"/>
        </w:rPr>
        <w:t>. New York. Retrieved from http://esa.un.org/unpd/wup/Publications/Files/WUP2014-Report.pdf</w:t>
      </w:r>
    </w:p>
    <w:p w14:paraId="45BD29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1992). Convention on biological diversity. Rio de Janeiro, Brazil.: Earth Summit.</w:t>
      </w:r>
    </w:p>
    <w:p w14:paraId="04F438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4). </w:t>
      </w:r>
      <w:r w:rsidRPr="0008241C">
        <w:rPr>
          <w:i/>
          <w:iCs/>
          <w:noProof/>
          <w:sz w:val="22"/>
          <w:szCs w:val="24"/>
        </w:rPr>
        <w:t>World Economic Situation and Prospectus 2014</w:t>
      </w:r>
      <w:r w:rsidRPr="0008241C">
        <w:rPr>
          <w:noProof/>
          <w:sz w:val="22"/>
          <w:szCs w:val="24"/>
        </w:rPr>
        <w:t>. Retrieved from http://www.un.org/en/development/desa/policy/wesp/wesp_archive/wesp2014.pdf</w:t>
      </w:r>
    </w:p>
    <w:p w14:paraId="281AD8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5). </w:t>
      </w:r>
      <w:r w:rsidRPr="0008241C">
        <w:rPr>
          <w:i/>
          <w:iCs/>
          <w:noProof/>
          <w:sz w:val="22"/>
          <w:szCs w:val="24"/>
        </w:rPr>
        <w:t>State of the World’s Indigenous Peoples 2015</w:t>
      </w:r>
      <w:r w:rsidRPr="0008241C">
        <w:rPr>
          <w:noProof/>
          <w:sz w:val="22"/>
          <w:szCs w:val="24"/>
        </w:rPr>
        <w:t>. Retrieved from http://www.un.org/esa/socdev/unpfii/documents/2015/sowip2volume-ac.pdf</w:t>
      </w:r>
    </w:p>
    <w:p w14:paraId="28DE76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7). </w:t>
      </w:r>
      <w:r w:rsidRPr="0008241C">
        <w:rPr>
          <w:i/>
          <w:iCs/>
          <w:noProof/>
          <w:sz w:val="22"/>
          <w:szCs w:val="24"/>
        </w:rPr>
        <w:t>Global Marine Litter Campaign</w:t>
      </w:r>
      <w:r w:rsidRPr="0008241C">
        <w:rPr>
          <w:noProof/>
          <w:sz w:val="22"/>
          <w:szCs w:val="24"/>
        </w:rPr>
        <w:t>.</w:t>
      </w:r>
    </w:p>
    <w:p w14:paraId="797AFD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versity of Florida. (2015). </w:t>
      </w:r>
      <w:r w:rsidRPr="0008241C">
        <w:rPr>
          <w:i/>
          <w:iCs/>
          <w:noProof/>
          <w:sz w:val="22"/>
          <w:szCs w:val="24"/>
        </w:rPr>
        <w:t>Technical Report: Follow-up Project from the Risk Interpretation and Action Fellows Seminar; Developing an International Network on Indigenous Peoples and Disaster Risk Reduction</w:t>
      </w:r>
      <w:r w:rsidRPr="0008241C">
        <w:rPr>
          <w:noProof/>
          <w:sz w:val="22"/>
          <w:szCs w:val="24"/>
        </w:rPr>
        <w:t xml:space="preserve"> (No. Principal Investigator: Dr. Simone Athayde). Retrieved from www.indigenousknowledgenetwork.org</w:t>
      </w:r>
    </w:p>
    <w:p w14:paraId="7E5706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WTO. (2017). UNWTO Annual Report 2016, 74. Retrieved from http://cf.cdn.unwto.org/sites/all/files/pdf/annual_report_2016_web_0.pdf</w:t>
      </w:r>
    </w:p>
    <w:p w14:paraId="6B9D25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Hinsbergen, D. J. J., Lippert, P. C., Dupont-Nivet, G., McQuarrie, N., Doubrovine, P. V, Spakman, W., &amp; Torsvik, T. H. (2012). Greater India Basin hypothesis and a two-stage Cenozoic collision between India and Asia.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20), 7659–7664.</w:t>
      </w:r>
    </w:p>
    <w:p w14:paraId="06AC3E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Oort, B., Bhatta, L. D., Baral, H., Rai, R. K., Dhakal, M., Rucevska, I., &amp; Adhikari, R. (2015). Assessing community values to support mapping of ecosystem services in the Koshi river basin, Nepal. </w:t>
      </w:r>
      <w:r w:rsidRPr="0008241C">
        <w:rPr>
          <w:i/>
          <w:iCs/>
          <w:noProof/>
          <w:sz w:val="22"/>
          <w:szCs w:val="24"/>
        </w:rPr>
        <w:t>Ecosystem Services</w:t>
      </w:r>
      <w:r w:rsidRPr="0008241C">
        <w:rPr>
          <w:noProof/>
          <w:sz w:val="22"/>
          <w:szCs w:val="24"/>
        </w:rPr>
        <w:t xml:space="preserve">, </w:t>
      </w:r>
      <w:r w:rsidRPr="0008241C">
        <w:rPr>
          <w:i/>
          <w:iCs/>
          <w:noProof/>
          <w:sz w:val="22"/>
          <w:szCs w:val="24"/>
        </w:rPr>
        <w:t>13</w:t>
      </w:r>
      <w:r w:rsidRPr="0008241C">
        <w:rPr>
          <w:noProof/>
          <w:sz w:val="22"/>
          <w:szCs w:val="24"/>
        </w:rPr>
        <w:t>, 70–80.</w:t>
      </w:r>
    </w:p>
    <w:p w14:paraId="18DB45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hove, M. P. M., Rochette, A.-J., &amp; Janssens de Bisthoven, L. (2017). Joining science and policy in capacity development for monitoring progress towards the Aichi Biodiversity Targets in the global South. </w:t>
      </w:r>
      <w:r w:rsidRPr="0008241C">
        <w:rPr>
          <w:i/>
          <w:iCs/>
          <w:noProof/>
          <w:sz w:val="22"/>
          <w:szCs w:val="24"/>
        </w:rPr>
        <w:t>Ecological Indicators</w:t>
      </w:r>
      <w:r w:rsidRPr="0008241C">
        <w:rPr>
          <w:noProof/>
          <w:sz w:val="22"/>
          <w:szCs w:val="24"/>
        </w:rPr>
        <w:t xml:space="preserve">, </w:t>
      </w:r>
      <w:r w:rsidRPr="0008241C">
        <w:rPr>
          <w:i/>
          <w:iCs/>
          <w:noProof/>
          <w:sz w:val="22"/>
          <w:szCs w:val="24"/>
        </w:rPr>
        <w:t>73</w:t>
      </w:r>
      <w:r w:rsidRPr="0008241C">
        <w:rPr>
          <w:noProof/>
          <w:sz w:val="22"/>
          <w:szCs w:val="24"/>
        </w:rPr>
        <w:t>, 694–697. https://doi.org/10.1016/j.ecolind.2016.10.028</w:t>
      </w:r>
    </w:p>
    <w:p w14:paraId="2EFCAB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silijević, M., Zunckel, K., Mckinney, M., Erg, B., Schoon, M., &amp; Michel, T. R. (2015). </w:t>
      </w:r>
      <w:r w:rsidRPr="0008241C">
        <w:rPr>
          <w:i/>
          <w:iCs/>
          <w:noProof/>
          <w:sz w:val="22"/>
          <w:szCs w:val="24"/>
        </w:rPr>
        <w:t>Transboundary Conservation: A systematic and integrated approach</w:t>
      </w:r>
      <w:r w:rsidRPr="0008241C">
        <w:rPr>
          <w:noProof/>
          <w:sz w:val="22"/>
          <w:szCs w:val="24"/>
        </w:rPr>
        <w:t xml:space="preserve">. </w:t>
      </w:r>
      <w:r w:rsidRPr="0008241C">
        <w:rPr>
          <w:i/>
          <w:iCs/>
          <w:noProof/>
          <w:sz w:val="22"/>
          <w:szCs w:val="24"/>
        </w:rPr>
        <w:t>Best Practice Protected Area Guidelines Series No. 23</w:t>
      </w:r>
      <w:r w:rsidRPr="0008241C">
        <w:rPr>
          <w:noProof/>
          <w:sz w:val="22"/>
          <w:szCs w:val="24"/>
        </w:rPr>
        <w:t>. https://doi.org/10.2305/IUCN.CH.2015.PAG.23.en</w:t>
      </w:r>
    </w:p>
    <w:p w14:paraId="2E5895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ijay, V., Pimm, S. L., Jenkins, C. N., &amp; Smith, S. J. (2016). The Impacts of Oil Palm on Recent Deforestation and Biodiversity Loss. </w:t>
      </w:r>
      <w:r w:rsidRPr="0008241C">
        <w:rPr>
          <w:i/>
          <w:iCs/>
          <w:noProof/>
          <w:sz w:val="22"/>
          <w:szCs w:val="24"/>
        </w:rPr>
        <w:t>PLoS Biology</w:t>
      </w:r>
      <w:r w:rsidRPr="0008241C">
        <w:rPr>
          <w:noProof/>
          <w:sz w:val="22"/>
          <w:szCs w:val="24"/>
        </w:rPr>
        <w:t>, 1–19. https://doi.org/10.1371/journal.pone.0159668</w:t>
      </w:r>
    </w:p>
    <w:p w14:paraId="177F110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incent, P. (2008). </w:t>
      </w:r>
      <w:r w:rsidRPr="0008241C">
        <w:rPr>
          <w:i/>
          <w:iCs/>
          <w:noProof/>
          <w:sz w:val="22"/>
          <w:szCs w:val="24"/>
        </w:rPr>
        <w:t>Saudi Arabia: an environmental overview</w:t>
      </w:r>
      <w:r w:rsidRPr="0008241C">
        <w:rPr>
          <w:noProof/>
          <w:sz w:val="22"/>
          <w:szCs w:val="24"/>
        </w:rPr>
        <w:t>. Taylor &amp; Francis.</w:t>
      </w:r>
    </w:p>
    <w:p w14:paraId="00BD3E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rner, T., &amp; Allen, G. (1998). </w:t>
      </w:r>
      <w:r w:rsidRPr="0008241C">
        <w:rPr>
          <w:i/>
          <w:iCs/>
          <w:noProof/>
          <w:sz w:val="22"/>
          <w:szCs w:val="24"/>
        </w:rPr>
        <w:t>A rapid biodiversity assessment of the coral reefs of Milne Bay Province, Papua New Guinea.</w:t>
      </w:r>
      <w:r w:rsidRPr="0008241C">
        <w:rPr>
          <w:noProof/>
          <w:sz w:val="22"/>
          <w:szCs w:val="24"/>
        </w:rPr>
        <w:t xml:space="preserve"> (No. RAP Working Papers 11). Washington, DC.</w:t>
      </w:r>
    </w:p>
    <w:p w14:paraId="77265D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rschkun, B., Banerji, S., Basurko, O. C., David, M., Fuhr, F., Gollasch, S., Grummt, T., Haarich, M., Jha, A. N., Kacan, S., Kehrer, A., Linders, J., Mesbahi, E., Pughiuc, D., Richardson, S. D., Schwarz-Schulz, B., Shah, A., Theobald, N., von Gunten, U., Wieck, S., &amp; H??fer, T. (2014). Emerging risks from ballast water treatment: The run-up to the International Ballast Water Management Convention. </w:t>
      </w:r>
      <w:r w:rsidRPr="0008241C">
        <w:rPr>
          <w:i/>
          <w:iCs/>
          <w:noProof/>
          <w:sz w:val="22"/>
          <w:szCs w:val="24"/>
        </w:rPr>
        <w:t>Chemosphere</w:t>
      </w:r>
      <w:r w:rsidRPr="0008241C">
        <w:rPr>
          <w:noProof/>
          <w:sz w:val="22"/>
          <w:szCs w:val="24"/>
        </w:rPr>
        <w:t xml:space="preserve">, </w:t>
      </w:r>
      <w:r w:rsidRPr="0008241C">
        <w:rPr>
          <w:i/>
          <w:iCs/>
          <w:noProof/>
          <w:sz w:val="22"/>
          <w:szCs w:val="24"/>
        </w:rPr>
        <w:t>112</w:t>
      </w:r>
      <w:r w:rsidRPr="0008241C">
        <w:rPr>
          <w:noProof/>
          <w:sz w:val="22"/>
          <w:szCs w:val="24"/>
        </w:rPr>
        <w:t>, 256–266. https://doi.org/10.1016/j.chemosphere.2014.03.135</w:t>
      </w:r>
    </w:p>
    <w:p w14:paraId="15CADB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kinson, C. (2002). </w:t>
      </w:r>
      <w:r w:rsidRPr="0008241C">
        <w:rPr>
          <w:i/>
          <w:iCs/>
          <w:noProof/>
          <w:sz w:val="22"/>
          <w:szCs w:val="24"/>
        </w:rPr>
        <w:t>Status of coral reefs of the world – 2002</w:t>
      </w:r>
      <w:r w:rsidRPr="0008241C">
        <w:rPr>
          <w:noProof/>
          <w:sz w:val="22"/>
          <w:szCs w:val="24"/>
        </w:rPr>
        <w:t>. Australian Institute of Marine Science, Townsville.</w:t>
      </w:r>
    </w:p>
    <w:p w14:paraId="22478E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hlfart, C., Liu, G., Huang, C., &amp; Kuenzer, C. (2016). A River Basin over the Course of Time: Multi-Temporal Analyses of Land Surface Dynamics in the Yellow River Basin (China) Based on Medium Resolution Remote Sensing Data. </w:t>
      </w:r>
      <w:r w:rsidRPr="0008241C">
        <w:rPr>
          <w:i/>
          <w:iCs/>
          <w:noProof/>
          <w:sz w:val="22"/>
          <w:szCs w:val="24"/>
        </w:rPr>
        <w:t>Remote Sensing</w:t>
      </w:r>
      <w:r w:rsidRPr="0008241C">
        <w:rPr>
          <w:noProof/>
          <w:sz w:val="22"/>
          <w:szCs w:val="24"/>
        </w:rPr>
        <w:t xml:space="preserve">, </w:t>
      </w:r>
      <w:r w:rsidRPr="0008241C">
        <w:rPr>
          <w:i/>
          <w:iCs/>
          <w:noProof/>
          <w:sz w:val="22"/>
          <w:szCs w:val="24"/>
        </w:rPr>
        <w:t>8</w:t>
      </w:r>
      <w:r w:rsidRPr="0008241C">
        <w:rPr>
          <w:noProof/>
          <w:sz w:val="22"/>
          <w:szCs w:val="24"/>
        </w:rPr>
        <w:t>(3), 186. https://doi.org/10.3390/rs8030186</w:t>
      </w:r>
    </w:p>
    <w:p w14:paraId="2E24BC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WWF. (2014). </w:t>
      </w:r>
      <w:r w:rsidRPr="0008241C">
        <w:rPr>
          <w:i/>
          <w:iCs/>
          <w:noProof/>
          <w:sz w:val="22"/>
          <w:szCs w:val="24"/>
        </w:rPr>
        <w:t>Green Growth in the Greater Mekong Subregion</w:t>
      </w:r>
      <w:r w:rsidRPr="0008241C">
        <w:rPr>
          <w:noProof/>
          <w:sz w:val="22"/>
          <w:szCs w:val="24"/>
        </w:rPr>
        <w:t xml:space="preserve">. </w:t>
      </w:r>
      <w:r w:rsidRPr="0008241C">
        <w:rPr>
          <w:i/>
          <w:iCs/>
          <w:noProof/>
          <w:sz w:val="22"/>
          <w:szCs w:val="24"/>
        </w:rPr>
        <w:t>WWF</w:t>
      </w:r>
      <w:r w:rsidRPr="0008241C">
        <w:rPr>
          <w:noProof/>
          <w:sz w:val="22"/>
          <w:szCs w:val="24"/>
        </w:rPr>
        <w:t>. Gland, Switzerland.</w:t>
      </w:r>
    </w:p>
    <w:p w14:paraId="525D17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WF. (2017). Heart of Borneo. Retrieved February 24, 2017, from http://wwf.panda.org/what_we_do/where_we_work/borneo_forests/</w:t>
      </w:r>
    </w:p>
    <w:p w14:paraId="5854F62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Xu, J., Grumbine, R. E., Shrestha, A., Eriksson, M., Yang, X., Wang, Y. U. N., &amp; Wilkes, A. (2009). The melting Himalayas: cascading effects of climate change on water, biodiversity, and livelihoods. </w:t>
      </w:r>
      <w:r w:rsidRPr="0008241C">
        <w:rPr>
          <w:i/>
          <w:iCs/>
          <w:noProof/>
          <w:sz w:val="22"/>
          <w:szCs w:val="24"/>
        </w:rPr>
        <w:t>Conservation Biology</w:t>
      </w:r>
      <w:r w:rsidRPr="0008241C">
        <w:rPr>
          <w:noProof/>
          <w:sz w:val="22"/>
          <w:szCs w:val="24"/>
        </w:rPr>
        <w:t xml:space="preserve">, </w:t>
      </w:r>
      <w:r w:rsidRPr="0008241C">
        <w:rPr>
          <w:i/>
          <w:iCs/>
          <w:noProof/>
          <w:sz w:val="22"/>
          <w:szCs w:val="24"/>
        </w:rPr>
        <w:t>23</w:t>
      </w:r>
      <w:r w:rsidRPr="0008241C">
        <w:rPr>
          <w:noProof/>
          <w:sz w:val="22"/>
          <w:szCs w:val="24"/>
        </w:rPr>
        <w:t>(3), 520–530.</w:t>
      </w:r>
    </w:p>
    <w:p w14:paraId="4E7389E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oung, J. C., Waylen, K. A., Sarkki, S., Albon, S., Bainbridge, I., Balian, E., Davidson, J., Edwards, D., Fairley, R., Margerison, C., McCracken, D., Owen, R., Quine, C. P., Stewart-Roper, C., Thompson, D., Tinch, R., Van den Hove, S., &amp; Watt, A. (2014). Improving the science-policy dialogue to meet the challenges of biodiversity conservation: having conversations rather than talking at one-another. </w:t>
      </w:r>
      <w:r w:rsidRPr="0008241C">
        <w:rPr>
          <w:i/>
          <w:iCs/>
          <w:noProof/>
          <w:sz w:val="22"/>
          <w:szCs w:val="24"/>
        </w:rPr>
        <w:t>Biodiversity and Conservation</w:t>
      </w:r>
      <w:r w:rsidRPr="0008241C">
        <w:rPr>
          <w:noProof/>
          <w:sz w:val="22"/>
          <w:szCs w:val="24"/>
        </w:rPr>
        <w:t xml:space="preserve">, </w:t>
      </w:r>
      <w:r w:rsidRPr="0008241C">
        <w:rPr>
          <w:i/>
          <w:iCs/>
          <w:noProof/>
          <w:sz w:val="22"/>
          <w:szCs w:val="24"/>
        </w:rPr>
        <w:t>23</w:t>
      </w:r>
      <w:r w:rsidRPr="0008241C">
        <w:rPr>
          <w:noProof/>
          <w:sz w:val="22"/>
          <w:szCs w:val="24"/>
        </w:rPr>
        <w:t>(2), 387–404. https://doi.org/10.1007/s10531-013-0607-0</w:t>
      </w:r>
    </w:p>
    <w:p w14:paraId="417D95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arandian, A., Baral, H., Yavari, A. R., Jafari, H. R., Stork, N. E., Ling, M. A., &amp; Amirnejad, H. (2016). Anthropogenic Decline of Ecosystem Services Threatens the Integrity of the Unique Hyrcanian (Caspian) Forests in Northern Iran. </w:t>
      </w:r>
      <w:r w:rsidRPr="0008241C">
        <w:rPr>
          <w:i/>
          <w:iCs/>
          <w:noProof/>
          <w:sz w:val="22"/>
          <w:szCs w:val="24"/>
        </w:rPr>
        <w:t>Forests</w:t>
      </w:r>
      <w:r w:rsidRPr="0008241C">
        <w:rPr>
          <w:noProof/>
          <w:sz w:val="22"/>
          <w:szCs w:val="24"/>
        </w:rPr>
        <w:t xml:space="preserve">, </w:t>
      </w:r>
      <w:r w:rsidRPr="0008241C">
        <w:rPr>
          <w:i/>
          <w:iCs/>
          <w:noProof/>
          <w:sz w:val="22"/>
          <w:szCs w:val="24"/>
        </w:rPr>
        <w:t>7</w:t>
      </w:r>
      <w:r w:rsidRPr="0008241C">
        <w:rPr>
          <w:noProof/>
          <w:sz w:val="22"/>
          <w:szCs w:val="24"/>
        </w:rPr>
        <w:t>(3), 51.</w:t>
      </w:r>
    </w:p>
    <w:p w14:paraId="09EC30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ng, B., Zhang, L., Guo, H., Leinenkugel, P., Zhou, Y., Li, L., &amp; Shen, Q. (2014). Drought impact on vegetation productivity in the Lower Mekong Basin. </w:t>
      </w:r>
      <w:r w:rsidRPr="0008241C">
        <w:rPr>
          <w:i/>
          <w:iCs/>
          <w:noProof/>
          <w:sz w:val="22"/>
          <w:szCs w:val="24"/>
        </w:rPr>
        <w:t>International Journal of Remote Sensing</w:t>
      </w:r>
      <w:r w:rsidRPr="0008241C">
        <w:rPr>
          <w:noProof/>
          <w:sz w:val="22"/>
          <w:szCs w:val="24"/>
        </w:rPr>
        <w:t xml:space="preserve">, </w:t>
      </w:r>
      <w:r w:rsidRPr="0008241C">
        <w:rPr>
          <w:i/>
          <w:iCs/>
          <w:noProof/>
          <w:sz w:val="22"/>
          <w:szCs w:val="24"/>
        </w:rPr>
        <w:t>35</w:t>
      </w:r>
      <w:r w:rsidRPr="0008241C">
        <w:rPr>
          <w:noProof/>
          <w:sz w:val="22"/>
          <w:szCs w:val="24"/>
        </w:rPr>
        <w:t>(8), 2835–2856. https://doi.org/10.1080/01431161.2014.890298</w:t>
      </w:r>
    </w:p>
    <w:p w14:paraId="450050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o, F., Wu, J., &amp; Xue, D. (2013). Background, progress and prospect of traditional knowledge under the Convention on Biological Diversity. </w:t>
      </w:r>
      <w:r w:rsidRPr="0008241C">
        <w:rPr>
          <w:i/>
          <w:iCs/>
          <w:noProof/>
          <w:sz w:val="22"/>
          <w:szCs w:val="24"/>
        </w:rPr>
        <w:t>Biodiversity Science</w:t>
      </w:r>
      <w:r w:rsidRPr="0008241C">
        <w:rPr>
          <w:noProof/>
          <w:sz w:val="22"/>
          <w:szCs w:val="24"/>
        </w:rPr>
        <w:t xml:space="preserve">, </w:t>
      </w:r>
      <w:r w:rsidRPr="0008241C">
        <w:rPr>
          <w:i/>
          <w:iCs/>
          <w:noProof/>
          <w:sz w:val="22"/>
          <w:szCs w:val="24"/>
        </w:rPr>
        <w:t>21</w:t>
      </w:r>
      <w:r w:rsidRPr="0008241C">
        <w:rPr>
          <w:noProof/>
          <w:sz w:val="22"/>
          <w:szCs w:val="24"/>
        </w:rPr>
        <w:t>(2), 232–237. https://doi.org/10.3724/SP.J.1003.2013.06215</w:t>
      </w:r>
    </w:p>
    <w:p w14:paraId="382447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iegler, A. D., Phelps, J., Yuen, J. Q., Webb, E. L., Lawrence, D., Fox, J. M., Bruun, T. B., Leisz, S. J., Ryan, C. M., Dressler, W., Mertz, O., Pascual, U., Padoch, C., &amp; Koh, L. P. (2012). Carbon outcomes of major land-cover transitions in SE Asia: Great uncertainties and REDD+ policy implications. </w:t>
      </w:r>
      <w:r w:rsidRPr="0008241C">
        <w:rPr>
          <w:i/>
          <w:iCs/>
          <w:noProof/>
          <w:sz w:val="22"/>
          <w:szCs w:val="24"/>
        </w:rPr>
        <w:t>Global Change Biology</w:t>
      </w:r>
      <w:r w:rsidRPr="0008241C">
        <w:rPr>
          <w:noProof/>
          <w:sz w:val="22"/>
          <w:szCs w:val="24"/>
        </w:rPr>
        <w:t xml:space="preserve">, </w:t>
      </w:r>
      <w:r w:rsidRPr="0008241C">
        <w:rPr>
          <w:i/>
          <w:iCs/>
          <w:noProof/>
          <w:sz w:val="22"/>
          <w:szCs w:val="24"/>
        </w:rPr>
        <w:t>18</w:t>
      </w:r>
      <w:r w:rsidRPr="0008241C">
        <w:rPr>
          <w:noProof/>
          <w:sz w:val="22"/>
          <w:szCs w:val="24"/>
        </w:rPr>
        <w:t>(10), 3087–3099. https://doi.org/10.1111/j.1365-2486.2012.02747.x</w:t>
      </w:r>
    </w:p>
    <w:p w14:paraId="62E46C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iv, G., Baran, E., Nam, S. S., Rodriguez-Iturbe, I., Levin, S. A., Rodríguez-Iturbe, I., &amp; Levin, S. A. (2012). Trading-off fish biodiversity, food security, and hydropower in the Mekong River Basin.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15), 5609–5614. https://doi.org/10.1073/pnas.1201423109</w:t>
      </w:r>
    </w:p>
    <w:p w14:paraId="701CA3F6" w14:textId="77777777" w:rsidR="00A01204" w:rsidRPr="0008241C" w:rsidRDefault="00A01204" w:rsidP="00A01204">
      <w:pPr>
        <w:autoSpaceDE w:val="0"/>
        <w:autoSpaceDN w:val="0"/>
        <w:adjustRightInd w:val="0"/>
        <w:ind w:left="480" w:hanging="480"/>
        <w:rPr>
          <w:noProof/>
          <w:sz w:val="22"/>
          <w:szCs w:val="22"/>
        </w:rPr>
      </w:pPr>
      <w:r w:rsidRPr="0008241C">
        <w:rPr>
          <w:noProof/>
          <w:sz w:val="22"/>
          <w:szCs w:val="24"/>
        </w:rPr>
        <w:t xml:space="preserve">Zomer, R. J., Trabucco, A., Metzger, M. J., Wang, M., Oli, K. P., &amp; Xu, J. (2014). Projected climate change impacts on spatial distribution of bioclimatic zones and ecoregions within the Kailash Sacred Landscape of China, India, Nepal. </w:t>
      </w:r>
      <w:r w:rsidRPr="0008241C">
        <w:rPr>
          <w:i/>
          <w:iCs/>
          <w:noProof/>
          <w:sz w:val="22"/>
          <w:szCs w:val="24"/>
        </w:rPr>
        <w:t>Climatic Change</w:t>
      </w:r>
      <w:r w:rsidRPr="0008241C">
        <w:rPr>
          <w:noProof/>
          <w:sz w:val="22"/>
          <w:szCs w:val="24"/>
        </w:rPr>
        <w:t>. https://doi.org/10.1007/s10584-014-1176-2</w:t>
      </w:r>
    </w:p>
    <w:p w14:paraId="15CAFF38" w14:textId="77777777" w:rsidR="00A01204" w:rsidRPr="0008241C" w:rsidRDefault="00A01204" w:rsidP="00A01204">
      <w:pPr>
        <w:rPr>
          <w:noProof/>
          <w:sz w:val="22"/>
          <w:szCs w:val="22"/>
        </w:rPr>
      </w:pPr>
      <w:r w:rsidRPr="0008241C">
        <w:rPr>
          <w:noProof/>
          <w:sz w:val="22"/>
          <w:szCs w:val="22"/>
        </w:rPr>
        <w:fldChar w:fldCharType="end"/>
      </w:r>
    </w:p>
    <w:p w14:paraId="27ADBBB8" w14:textId="77777777" w:rsidR="00A01204" w:rsidRPr="0008241C" w:rsidRDefault="00A01204" w:rsidP="00A01204">
      <w:pPr>
        <w:rPr>
          <w:noProof/>
          <w:sz w:val="22"/>
          <w:szCs w:val="22"/>
        </w:rPr>
      </w:pPr>
    </w:p>
    <w:p w14:paraId="4F075A69" w14:textId="77777777" w:rsidR="00A01204" w:rsidRPr="0008241C" w:rsidRDefault="00A01204" w:rsidP="00A01204">
      <w:pPr>
        <w:autoSpaceDE w:val="0"/>
        <w:autoSpaceDN w:val="0"/>
        <w:adjustRightInd w:val="0"/>
        <w:ind w:left="480" w:hanging="480"/>
        <w:rPr>
          <w:sz w:val="22"/>
          <w:szCs w:val="22"/>
        </w:rPr>
      </w:pPr>
      <w:r w:rsidRPr="0008241C">
        <w:rPr>
          <w:sz w:val="22"/>
          <w:szCs w:val="22"/>
        </w:rPr>
        <w:br w:type="page"/>
      </w:r>
    </w:p>
    <w:p w14:paraId="68243C71" w14:textId="77777777" w:rsidR="00A01204" w:rsidRPr="0008241C" w:rsidRDefault="00A01204" w:rsidP="00A01204">
      <w:pPr>
        <w:keepNext/>
        <w:keepLines/>
        <w:tabs>
          <w:tab w:val="clear" w:pos="1247"/>
          <w:tab w:val="left" w:pos="700"/>
        </w:tabs>
        <w:spacing w:before="40"/>
        <w:outlineLvl w:val="1"/>
        <w:rPr>
          <w:b/>
          <w:sz w:val="28"/>
          <w:szCs w:val="26"/>
        </w:rPr>
      </w:pPr>
      <w:bookmarkStart w:id="319" w:name="_Toc470985531"/>
      <w:bookmarkStart w:id="320" w:name="_Toc480652892"/>
      <w:bookmarkStart w:id="321" w:name="_Toc504173118"/>
      <w:bookmarkStart w:id="322" w:name="_Toc504316246"/>
      <w:bookmarkStart w:id="323" w:name="_Toc504317089"/>
      <w:bookmarkStart w:id="324" w:name="_Toc504317782"/>
      <w:bookmarkStart w:id="325" w:name="_Toc504320584"/>
      <w:bookmarkStart w:id="326" w:name="_Toc504320808"/>
      <w:bookmarkStart w:id="327" w:name="_Toc504321128"/>
      <w:bookmarkStart w:id="328" w:name="_Toc524033701"/>
      <w:r w:rsidRPr="0008241C">
        <w:rPr>
          <w:b/>
          <w:sz w:val="28"/>
          <w:szCs w:val="26"/>
        </w:rPr>
        <w:lastRenderedPageBreak/>
        <w:t>Appendix</w:t>
      </w:r>
      <w:bookmarkEnd w:id="319"/>
      <w:bookmarkEnd w:id="320"/>
      <w:bookmarkEnd w:id="321"/>
      <w:bookmarkEnd w:id="322"/>
      <w:bookmarkEnd w:id="323"/>
      <w:bookmarkEnd w:id="324"/>
      <w:bookmarkEnd w:id="325"/>
      <w:bookmarkEnd w:id="326"/>
      <w:bookmarkEnd w:id="327"/>
      <w:bookmarkEnd w:id="328"/>
    </w:p>
    <w:p w14:paraId="512FB422" w14:textId="77777777" w:rsidR="00A01204" w:rsidRPr="0008241C" w:rsidRDefault="00A01204" w:rsidP="00A01204">
      <w:pPr>
        <w:rPr>
          <w:sz w:val="22"/>
          <w:szCs w:val="22"/>
        </w:rPr>
      </w:pPr>
    </w:p>
    <w:p w14:paraId="2E1E6A93" w14:textId="4165E140"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29" w:name="_Ref480622163"/>
      <w:r w:rsidRPr="0008241C">
        <w:rPr>
          <w:b/>
          <w:kern w:val="2"/>
          <w:sz w:val="22"/>
          <w:szCs w:val="22"/>
          <w:lang w:eastAsia="ja-JP"/>
        </w:rPr>
        <w:t>Table S</w:t>
      </w:r>
      <w:r w:rsidRPr="0008241C">
        <w:rPr>
          <w:b/>
          <w:kern w:val="2"/>
          <w:sz w:val="22"/>
          <w:szCs w:val="22"/>
          <w:lang w:eastAsia="ja-JP"/>
        </w:rPr>
        <w:fldChar w:fldCharType="begin"/>
      </w:r>
      <w:r w:rsidRPr="0008241C">
        <w:rPr>
          <w:b/>
          <w:kern w:val="2"/>
          <w:sz w:val="22"/>
          <w:szCs w:val="22"/>
          <w:lang w:eastAsia="ja-JP"/>
        </w:rPr>
        <w:instrText xml:space="preserve"> SEQ Table_S \* ARABIC </w:instrText>
      </w:r>
      <w:r w:rsidRPr="0008241C">
        <w:rPr>
          <w:b/>
          <w:kern w:val="2"/>
          <w:sz w:val="22"/>
          <w:szCs w:val="22"/>
          <w:lang w:eastAsia="ja-JP"/>
        </w:rPr>
        <w:fldChar w:fldCharType="separate"/>
      </w:r>
      <w:r w:rsidR="00D74032">
        <w:rPr>
          <w:b/>
          <w:noProof/>
          <w:kern w:val="2"/>
          <w:sz w:val="22"/>
          <w:szCs w:val="22"/>
          <w:lang w:eastAsia="ja-JP"/>
        </w:rPr>
        <w:t>1</w:t>
      </w:r>
      <w:r w:rsidRPr="0008241C">
        <w:rPr>
          <w:b/>
          <w:noProof/>
          <w:kern w:val="2"/>
          <w:sz w:val="22"/>
          <w:szCs w:val="22"/>
          <w:lang w:eastAsia="ja-JP"/>
        </w:rPr>
        <w:fldChar w:fldCharType="end"/>
      </w:r>
      <w:bookmarkEnd w:id="329"/>
      <w:r w:rsidRPr="0008241C">
        <w:rPr>
          <w:b/>
          <w:kern w:val="2"/>
          <w:sz w:val="22"/>
          <w:szCs w:val="22"/>
          <w:lang w:eastAsia="ja-JP"/>
        </w:rPr>
        <w:t xml:space="preserve"> Subregions, countries and territories of the Asia-Pacific region within the geographical focus of the Asia-Pacific regional assessment</w:t>
      </w:r>
    </w:p>
    <w:tbl>
      <w:tblPr>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15"/>
        <w:gridCol w:w="6865"/>
      </w:tblGrid>
      <w:tr w:rsidR="00A01204" w:rsidRPr="0008241C" w14:paraId="479369B6" w14:textId="77777777" w:rsidTr="00642B4F">
        <w:trPr>
          <w:trHeight w:val="291"/>
        </w:trPr>
        <w:tc>
          <w:tcPr>
            <w:tcW w:w="2115" w:type="dxa"/>
            <w:shd w:val="clear" w:color="auto" w:fill="auto"/>
          </w:tcPr>
          <w:p w14:paraId="5FEB444B"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Subregion</w:t>
            </w:r>
          </w:p>
        </w:tc>
        <w:tc>
          <w:tcPr>
            <w:tcW w:w="6865" w:type="dxa"/>
            <w:shd w:val="clear" w:color="auto" w:fill="auto"/>
          </w:tcPr>
          <w:p w14:paraId="5FA7E89B"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Country or Territory</w:t>
            </w:r>
          </w:p>
        </w:tc>
      </w:tr>
      <w:tr w:rsidR="00A01204" w:rsidRPr="0008241C" w14:paraId="6C526D31" w14:textId="77777777" w:rsidTr="00642B4F">
        <w:trPr>
          <w:trHeight w:val="70"/>
        </w:trPr>
        <w:tc>
          <w:tcPr>
            <w:tcW w:w="2115" w:type="dxa"/>
            <w:shd w:val="clear" w:color="auto" w:fill="auto"/>
          </w:tcPr>
          <w:p w14:paraId="7D4B3811"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Oceania (26)</w:t>
            </w:r>
          </w:p>
        </w:tc>
        <w:tc>
          <w:tcPr>
            <w:tcW w:w="6865" w:type="dxa"/>
            <w:shd w:val="clear" w:color="auto" w:fill="auto"/>
          </w:tcPr>
          <w:p w14:paraId="49B2D2EB"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sz w:val="22"/>
                <w:szCs w:val="16"/>
              </w:rPr>
              <w:t>American Samoa*, Australia, Commonwealth of the Northern Mariana Islands*, Cook Islands, Fiji, French Polynesia*, Guam*, Hawai’i*, Kiribati, Marshall Islands, Federated States of Micronesia, Nauru, New Caledonia*, New Zealand, Niue*, Palau, Papua New Guinea, Pitcairn Island*, Samoa, Solomon Islands, *Tokelau, Tonga, Tuvalu, Vanuatu, Wallis and Futuna, and oceanic and sub-Antarctic islands in the Pacific and Indian Oceans*</w:t>
            </w:r>
          </w:p>
        </w:tc>
      </w:tr>
      <w:tr w:rsidR="00A01204" w:rsidRPr="0008241C" w14:paraId="181E2410" w14:textId="77777777" w:rsidTr="00642B4F">
        <w:trPr>
          <w:trHeight w:val="355"/>
        </w:trPr>
        <w:tc>
          <w:tcPr>
            <w:tcW w:w="2115" w:type="dxa"/>
            <w:shd w:val="clear" w:color="auto" w:fill="auto"/>
          </w:tcPr>
          <w:p w14:paraId="3133D941"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South-East Asia (11)</w:t>
            </w:r>
          </w:p>
        </w:tc>
        <w:tc>
          <w:tcPr>
            <w:tcW w:w="6865" w:type="dxa"/>
            <w:shd w:val="clear" w:color="auto" w:fill="auto"/>
          </w:tcPr>
          <w:p w14:paraId="2D224E2F"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sz w:val="22"/>
                <w:szCs w:val="16"/>
              </w:rPr>
              <w:t>Brunei Darussalam, Cambodia, Indonesia, Lao People’s Democratic Republic, Malaysia, Myanmar, Philippines, Singapore, Thailand, Timor-Leste, and Viet Nam</w:t>
            </w:r>
          </w:p>
        </w:tc>
      </w:tr>
      <w:tr w:rsidR="00A01204" w:rsidRPr="0008241C" w14:paraId="05BDA455" w14:textId="77777777" w:rsidTr="00642B4F">
        <w:trPr>
          <w:trHeight w:val="90"/>
        </w:trPr>
        <w:tc>
          <w:tcPr>
            <w:tcW w:w="2115" w:type="dxa"/>
            <w:shd w:val="clear" w:color="auto" w:fill="auto"/>
          </w:tcPr>
          <w:p w14:paraId="575A3C1F"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North-East Asia (5)</w:t>
            </w:r>
          </w:p>
        </w:tc>
        <w:tc>
          <w:tcPr>
            <w:tcW w:w="6865" w:type="dxa"/>
            <w:shd w:val="clear" w:color="auto" w:fill="auto"/>
          </w:tcPr>
          <w:p w14:paraId="3BC167F3"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sz w:val="22"/>
                <w:szCs w:val="16"/>
              </w:rPr>
              <w:t>China, Democratic People’s Republic of Korea, Japan, Mongolia, and Republic of Korea</w:t>
            </w:r>
          </w:p>
        </w:tc>
      </w:tr>
      <w:tr w:rsidR="00A01204" w:rsidRPr="0008241C" w14:paraId="067DF9FE" w14:textId="77777777" w:rsidTr="00642B4F">
        <w:trPr>
          <w:trHeight w:val="90"/>
        </w:trPr>
        <w:tc>
          <w:tcPr>
            <w:tcW w:w="2115" w:type="dxa"/>
            <w:shd w:val="clear" w:color="auto" w:fill="auto"/>
          </w:tcPr>
          <w:p w14:paraId="5755F631"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South Asia (9)</w:t>
            </w:r>
          </w:p>
        </w:tc>
        <w:tc>
          <w:tcPr>
            <w:tcW w:w="6865" w:type="dxa"/>
            <w:shd w:val="clear" w:color="auto" w:fill="auto"/>
          </w:tcPr>
          <w:p w14:paraId="17D2A12D"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sz w:val="22"/>
                <w:szCs w:val="16"/>
              </w:rPr>
            </w:pPr>
            <w:r w:rsidRPr="0008241C">
              <w:rPr>
                <w:sz w:val="22"/>
                <w:szCs w:val="16"/>
              </w:rPr>
              <w:t>Afghanistan, Bangladesh, Bhutan, India, Iran (Islamic Republic of), Maldives, Nepal, Pakistan and Sri Lanka</w:t>
            </w:r>
          </w:p>
        </w:tc>
      </w:tr>
      <w:tr w:rsidR="00A01204" w:rsidRPr="0008241C" w14:paraId="008B6BF0" w14:textId="77777777" w:rsidTr="00642B4F">
        <w:trPr>
          <w:trHeight w:val="90"/>
        </w:trPr>
        <w:tc>
          <w:tcPr>
            <w:tcW w:w="2115" w:type="dxa"/>
            <w:shd w:val="clear" w:color="auto" w:fill="auto"/>
          </w:tcPr>
          <w:p w14:paraId="29EC330E"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b/>
                <w:sz w:val="22"/>
                <w:szCs w:val="16"/>
              </w:rPr>
              <w:t>Western Asia (12)</w:t>
            </w:r>
          </w:p>
        </w:tc>
        <w:tc>
          <w:tcPr>
            <w:tcW w:w="6865" w:type="dxa"/>
            <w:shd w:val="clear" w:color="auto" w:fill="auto"/>
          </w:tcPr>
          <w:p w14:paraId="656F7940" w14:textId="77777777" w:rsidR="00A01204" w:rsidRPr="0008241C" w:rsidRDefault="00A01204" w:rsidP="00A01204">
            <w:pPr>
              <w:tabs>
                <w:tab w:val="clear" w:pos="1247"/>
                <w:tab w:val="clear" w:pos="1814"/>
                <w:tab w:val="clear" w:pos="2381"/>
                <w:tab w:val="clear" w:pos="2948"/>
                <w:tab w:val="clear" w:pos="3515"/>
                <w:tab w:val="left" w:pos="0"/>
              </w:tabs>
              <w:autoSpaceDE w:val="0"/>
              <w:autoSpaceDN w:val="0"/>
              <w:adjustRightInd w:val="0"/>
              <w:contextualSpacing/>
              <w:jc w:val="both"/>
              <w:rPr>
                <w:b/>
                <w:sz w:val="22"/>
                <w:szCs w:val="16"/>
              </w:rPr>
            </w:pPr>
            <w:r w:rsidRPr="0008241C">
              <w:rPr>
                <w:sz w:val="22"/>
                <w:szCs w:val="16"/>
              </w:rPr>
              <w:t>Bahrain, Iraq, Jordan, Lebanon, Kuwait, Oman, Palestine (State of), Qatar, Saudi Arabia, Syrian Arab Republic, United Arab Emirates, and Yemen</w:t>
            </w:r>
          </w:p>
        </w:tc>
      </w:tr>
    </w:tbl>
    <w:p w14:paraId="7FB887F0" w14:textId="77777777" w:rsidR="00A01204" w:rsidRPr="0008241C" w:rsidRDefault="00A01204" w:rsidP="00A01204">
      <w:pPr>
        <w:rPr>
          <w:sz w:val="22"/>
          <w:szCs w:val="22"/>
        </w:rPr>
      </w:pPr>
      <w:r w:rsidRPr="0008241C">
        <w:rPr>
          <w:sz w:val="22"/>
          <w:szCs w:val="22"/>
          <w:u w:val="single"/>
        </w:rPr>
        <w:t>Note</w:t>
      </w:r>
      <w:r w:rsidRPr="0008241C">
        <w:rPr>
          <w:sz w:val="22"/>
          <w:szCs w:val="22"/>
        </w:rPr>
        <w:t xml:space="preserve">: This list includes full UN member states as well as observer states, territories and other entities; (e.g., American Samoa, Guam, Hawai’i, New Caledonia, French Polynesia, State of Palestine) that are not fully recognised nation states or territories of nations under other regions such as USA, France and the UK; but they clearly fall under the geographical scope of the Asia-Pacific Assessment and existing subregional biodiversity assessments. Non-full UN member states are indicated with an asterisk*. </w:t>
      </w:r>
    </w:p>
    <w:p w14:paraId="6543F367" w14:textId="77777777" w:rsidR="00A01204" w:rsidRPr="0008241C" w:rsidRDefault="00A01204" w:rsidP="00A01204">
      <w:pPr>
        <w:rPr>
          <w:sz w:val="22"/>
          <w:szCs w:val="22"/>
        </w:rPr>
      </w:pPr>
    </w:p>
    <w:p w14:paraId="7ADDAD7A" w14:textId="6857788F"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Table S</w:t>
      </w:r>
      <w:r w:rsidRPr="0008241C">
        <w:rPr>
          <w:b/>
          <w:kern w:val="2"/>
          <w:sz w:val="22"/>
          <w:szCs w:val="22"/>
          <w:lang w:eastAsia="ja-JP"/>
        </w:rPr>
        <w:fldChar w:fldCharType="begin"/>
      </w:r>
      <w:r w:rsidRPr="0008241C">
        <w:rPr>
          <w:b/>
          <w:kern w:val="2"/>
          <w:sz w:val="22"/>
          <w:szCs w:val="22"/>
          <w:lang w:eastAsia="ja-JP"/>
        </w:rPr>
        <w:instrText xml:space="preserve"> SEQ Table_S \* ARABIC </w:instrText>
      </w:r>
      <w:r w:rsidRPr="0008241C">
        <w:rPr>
          <w:b/>
          <w:kern w:val="2"/>
          <w:sz w:val="22"/>
          <w:szCs w:val="22"/>
          <w:lang w:eastAsia="ja-JP"/>
        </w:rPr>
        <w:fldChar w:fldCharType="separate"/>
      </w:r>
      <w:r w:rsidR="00D74032">
        <w:rPr>
          <w:b/>
          <w:noProof/>
          <w:kern w:val="2"/>
          <w:sz w:val="22"/>
          <w:szCs w:val="22"/>
          <w:lang w:eastAsia="ja-JP"/>
        </w:rPr>
        <w:t>2</w:t>
      </w:r>
      <w:r w:rsidRPr="0008241C">
        <w:rPr>
          <w:b/>
          <w:noProof/>
          <w:kern w:val="2"/>
          <w:sz w:val="22"/>
          <w:szCs w:val="22"/>
          <w:lang w:eastAsia="ja-JP"/>
        </w:rPr>
        <w:fldChar w:fldCharType="end"/>
      </w:r>
      <w:r w:rsidRPr="0008241C">
        <w:rPr>
          <w:b/>
          <w:kern w:val="2"/>
          <w:sz w:val="22"/>
          <w:szCs w:val="22"/>
          <w:lang w:eastAsia="ja-JP"/>
        </w:rPr>
        <w:t xml:space="preserve"> Globally listed Birdlife International Important Bird and Biodiversity Area (IBAs)</w:t>
      </w:r>
    </w:p>
    <w:tbl>
      <w:tblPr>
        <w:tblStyle w:val="TableGrid1"/>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1504"/>
        <w:gridCol w:w="999"/>
        <w:gridCol w:w="6170"/>
      </w:tblGrid>
      <w:tr w:rsidR="00A01204" w:rsidRPr="0008241C" w14:paraId="5A82D0E7" w14:textId="77777777" w:rsidTr="00642B4F">
        <w:trPr>
          <w:trHeight w:val="283"/>
        </w:trPr>
        <w:tc>
          <w:tcPr>
            <w:tcW w:w="678" w:type="dxa"/>
            <w:hideMark/>
          </w:tcPr>
          <w:p w14:paraId="25551337"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No.</w:t>
            </w:r>
          </w:p>
        </w:tc>
        <w:tc>
          <w:tcPr>
            <w:tcW w:w="1504" w:type="dxa"/>
            <w:noWrap/>
            <w:hideMark/>
          </w:tcPr>
          <w:p w14:paraId="4BCEDC0D"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BirdLife Region</w:t>
            </w:r>
          </w:p>
        </w:tc>
        <w:tc>
          <w:tcPr>
            <w:tcW w:w="999" w:type="dxa"/>
            <w:noWrap/>
            <w:hideMark/>
          </w:tcPr>
          <w:p w14:paraId="59DCCBF8"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Number of IBAs</w:t>
            </w:r>
          </w:p>
        </w:tc>
        <w:tc>
          <w:tcPr>
            <w:tcW w:w="6170" w:type="dxa"/>
            <w:vMerge w:val="restart"/>
          </w:tcPr>
          <w:p w14:paraId="0689BC7E" w14:textId="77777777" w:rsidR="00A01204" w:rsidRPr="0008241C" w:rsidRDefault="00A01204" w:rsidP="00A01204">
            <w:pPr>
              <w:rPr>
                <w:rFonts w:ascii="Times New Roman" w:hAnsi="Times New Roman"/>
                <w:b/>
                <w:bCs/>
              </w:rPr>
            </w:pPr>
          </w:p>
          <w:p w14:paraId="6D10E79E" w14:textId="77777777" w:rsidR="00A01204" w:rsidRPr="0008241C" w:rsidRDefault="00A01204" w:rsidP="00A01204">
            <w:pPr>
              <w:rPr>
                <w:rFonts w:ascii="Times New Roman" w:hAnsi="Times New Roman"/>
                <w:b/>
                <w:bCs/>
              </w:rPr>
            </w:pPr>
          </w:p>
          <w:p w14:paraId="3C927AEE" w14:textId="77777777" w:rsidR="00A01204" w:rsidRPr="0008241C" w:rsidRDefault="00A01204" w:rsidP="00A01204">
            <w:pPr>
              <w:rPr>
                <w:rFonts w:ascii="Times New Roman" w:hAnsi="Times New Roman"/>
                <w:b/>
                <w:bCs/>
              </w:rPr>
            </w:pPr>
            <w:r w:rsidRPr="0008241C">
              <w:rPr>
                <w:noProof/>
                <w:lang w:val="en-US" w:eastAsia="ja-JP"/>
              </w:rPr>
              <w:drawing>
                <wp:inline distT="0" distB="0" distL="0" distR="0" wp14:anchorId="660D6B78" wp14:editId="2BE0D46E">
                  <wp:extent cx="3780133" cy="2581275"/>
                  <wp:effectExtent l="0" t="0" r="0" b="0"/>
                  <wp:docPr id="951"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742" t="1498" r="1386" b="2197"/>
                          <a:stretch/>
                        </pic:blipFill>
                        <pic:spPr bwMode="auto">
                          <a:xfrm>
                            <a:off x="0" y="0"/>
                            <a:ext cx="3793101" cy="25901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01204" w:rsidRPr="0008241C" w14:paraId="16701507" w14:textId="77777777" w:rsidTr="00642B4F">
        <w:trPr>
          <w:trHeight w:val="283"/>
        </w:trPr>
        <w:tc>
          <w:tcPr>
            <w:tcW w:w="678" w:type="dxa"/>
            <w:hideMark/>
          </w:tcPr>
          <w:p w14:paraId="679522F4" w14:textId="77777777" w:rsidR="00A01204" w:rsidRPr="0008241C" w:rsidRDefault="00A01204" w:rsidP="00A01204">
            <w:pPr>
              <w:rPr>
                <w:rFonts w:ascii="Times New Roman" w:hAnsi="Times New Roman"/>
                <w:sz w:val="21"/>
              </w:rPr>
            </w:pPr>
            <w:r w:rsidRPr="0008241C">
              <w:rPr>
                <w:rFonts w:ascii="Times New Roman" w:hAnsi="Times New Roman"/>
                <w:sz w:val="21"/>
              </w:rPr>
              <w:t>1</w:t>
            </w:r>
          </w:p>
        </w:tc>
        <w:tc>
          <w:tcPr>
            <w:tcW w:w="1504" w:type="dxa"/>
            <w:noWrap/>
            <w:hideMark/>
          </w:tcPr>
          <w:p w14:paraId="5F6AE034" w14:textId="77777777" w:rsidR="00A01204" w:rsidRPr="0008241C" w:rsidRDefault="00A01204" w:rsidP="00A01204">
            <w:pPr>
              <w:rPr>
                <w:rFonts w:ascii="Times New Roman" w:hAnsi="Times New Roman"/>
                <w:sz w:val="21"/>
              </w:rPr>
            </w:pPr>
            <w:r w:rsidRPr="0008241C">
              <w:rPr>
                <w:rFonts w:ascii="Times New Roman" w:hAnsi="Times New Roman"/>
                <w:sz w:val="21"/>
              </w:rPr>
              <w:t>Africa</w:t>
            </w:r>
          </w:p>
        </w:tc>
        <w:tc>
          <w:tcPr>
            <w:tcW w:w="999" w:type="dxa"/>
            <w:noWrap/>
            <w:hideMark/>
          </w:tcPr>
          <w:p w14:paraId="22280482"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1,255</w:t>
            </w:r>
          </w:p>
        </w:tc>
        <w:tc>
          <w:tcPr>
            <w:tcW w:w="6170" w:type="dxa"/>
            <w:vMerge/>
          </w:tcPr>
          <w:p w14:paraId="7441ABFE" w14:textId="77777777" w:rsidR="00A01204" w:rsidRPr="0008241C" w:rsidRDefault="00A01204" w:rsidP="00A01204">
            <w:pPr>
              <w:rPr>
                <w:rFonts w:ascii="Times New Roman" w:hAnsi="Times New Roman"/>
              </w:rPr>
            </w:pPr>
          </w:p>
        </w:tc>
      </w:tr>
      <w:tr w:rsidR="00A01204" w:rsidRPr="0008241C" w14:paraId="7D40EDB6" w14:textId="77777777" w:rsidTr="00642B4F">
        <w:trPr>
          <w:trHeight w:val="283"/>
        </w:trPr>
        <w:tc>
          <w:tcPr>
            <w:tcW w:w="678" w:type="dxa"/>
            <w:hideMark/>
          </w:tcPr>
          <w:p w14:paraId="64E37ACB" w14:textId="77777777" w:rsidR="00A01204" w:rsidRPr="0008241C" w:rsidRDefault="00A01204" w:rsidP="00A01204">
            <w:pPr>
              <w:rPr>
                <w:rFonts w:ascii="Times New Roman" w:hAnsi="Times New Roman"/>
                <w:sz w:val="21"/>
              </w:rPr>
            </w:pPr>
            <w:r w:rsidRPr="0008241C">
              <w:rPr>
                <w:rFonts w:ascii="Times New Roman" w:hAnsi="Times New Roman"/>
                <w:sz w:val="21"/>
              </w:rPr>
              <w:t>2</w:t>
            </w:r>
          </w:p>
        </w:tc>
        <w:tc>
          <w:tcPr>
            <w:tcW w:w="1504" w:type="dxa"/>
            <w:noWrap/>
            <w:hideMark/>
          </w:tcPr>
          <w:p w14:paraId="05EAA201" w14:textId="77777777" w:rsidR="00A01204" w:rsidRPr="0008241C" w:rsidRDefault="00A01204" w:rsidP="00A01204">
            <w:pPr>
              <w:rPr>
                <w:rFonts w:ascii="Times New Roman" w:hAnsi="Times New Roman"/>
                <w:sz w:val="21"/>
              </w:rPr>
            </w:pPr>
            <w:r w:rsidRPr="0008241C">
              <w:rPr>
                <w:rFonts w:ascii="Times New Roman" w:hAnsi="Times New Roman"/>
                <w:sz w:val="21"/>
              </w:rPr>
              <w:t>Antarctica</w:t>
            </w:r>
          </w:p>
        </w:tc>
        <w:tc>
          <w:tcPr>
            <w:tcW w:w="999" w:type="dxa"/>
            <w:noWrap/>
            <w:hideMark/>
          </w:tcPr>
          <w:p w14:paraId="1555B531"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245</w:t>
            </w:r>
          </w:p>
        </w:tc>
        <w:tc>
          <w:tcPr>
            <w:tcW w:w="6170" w:type="dxa"/>
            <w:vMerge/>
          </w:tcPr>
          <w:p w14:paraId="1414CE74" w14:textId="77777777" w:rsidR="00A01204" w:rsidRPr="0008241C" w:rsidRDefault="00A01204" w:rsidP="00A01204">
            <w:pPr>
              <w:rPr>
                <w:rFonts w:ascii="Times New Roman" w:hAnsi="Times New Roman"/>
              </w:rPr>
            </w:pPr>
          </w:p>
        </w:tc>
      </w:tr>
      <w:tr w:rsidR="00A01204" w:rsidRPr="0008241C" w14:paraId="34AA1024" w14:textId="77777777" w:rsidTr="00642B4F">
        <w:trPr>
          <w:trHeight w:val="283"/>
        </w:trPr>
        <w:tc>
          <w:tcPr>
            <w:tcW w:w="678" w:type="dxa"/>
            <w:hideMark/>
          </w:tcPr>
          <w:p w14:paraId="3EEC5A73" w14:textId="77777777" w:rsidR="00A01204" w:rsidRPr="0008241C" w:rsidRDefault="00A01204" w:rsidP="00A01204">
            <w:pPr>
              <w:rPr>
                <w:rFonts w:ascii="Times New Roman" w:hAnsi="Times New Roman"/>
                <w:sz w:val="21"/>
              </w:rPr>
            </w:pPr>
            <w:r w:rsidRPr="0008241C">
              <w:rPr>
                <w:rFonts w:ascii="Times New Roman" w:hAnsi="Times New Roman"/>
                <w:sz w:val="21"/>
              </w:rPr>
              <w:t>3</w:t>
            </w:r>
          </w:p>
        </w:tc>
        <w:tc>
          <w:tcPr>
            <w:tcW w:w="1504" w:type="dxa"/>
            <w:noWrap/>
            <w:hideMark/>
          </w:tcPr>
          <w:p w14:paraId="0C56C705"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Asia</w:t>
            </w:r>
          </w:p>
        </w:tc>
        <w:tc>
          <w:tcPr>
            <w:tcW w:w="999" w:type="dxa"/>
            <w:noWrap/>
            <w:hideMark/>
          </w:tcPr>
          <w:p w14:paraId="781DCB1A"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2,427</w:t>
            </w:r>
          </w:p>
        </w:tc>
        <w:tc>
          <w:tcPr>
            <w:tcW w:w="6170" w:type="dxa"/>
            <w:vMerge/>
          </w:tcPr>
          <w:p w14:paraId="2A059ECE" w14:textId="77777777" w:rsidR="00A01204" w:rsidRPr="0008241C" w:rsidRDefault="00A01204" w:rsidP="00A01204">
            <w:pPr>
              <w:rPr>
                <w:rFonts w:ascii="Times New Roman" w:hAnsi="Times New Roman"/>
              </w:rPr>
            </w:pPr>
          </w:p>
        </w:tc>
      </w:tr>
      <w:tr w:rsidR="00A01204" w:rsidRPr="0008241C" w14:paraId="64C1FD13" w14:textId="77777777" w:rsidTr="00642B4F">
        <w:trPr>
          <w:trHeight w:val="283"/>
        </w:trPr>
        <w:tc>
          <w:tcPr>
            <w:tcW w:w="678" w:type="dxa"/>
            <w:hideMark/>
          </w:tcPr>
          <w:p w14:paraId="7B39FD9B" w14:textId="77777777" w:rsidR="00A01204" w:rsidRPr="0008241C" w:rsidRDefault="00A01204" w:rsidP="00A01204">
            <w:pPr>
              <w:rPr>
                <w:rFonts w:ascii="Times New Roman" w:hAnsi="Times New Roman"/>
                <w:sz w:val="21"/>
              </w:rPr>
            </w:pPr>
            <w:r w:rsidRPr="0008241C">
              <w:rPr>
                <w:rFonts w:ascii="Times New Roman" w:hAnsi="Times New Roman"/>
                <w:sz w:val="21"/>
              </w:rPr>
              <w:t>4</w:t>
            </w:r>
          </w:p>
        </w:tc>
        <w:tc>
          <w:tcPr>
            <w:tcW w:w="1504" w:type="dxa"/>
            <w:noWrap/>
            <w:hideMark/>
          </w:tcPr>
          <w:p w14:paraId="7AC31CEA"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Australasia</w:t>
            </w:r>
          </w:p>
        </w:tc>
        <w:tc>
          <w:tcPr>
            <w:tcW w:w="999" w:type="dxa"/>
            <w:noWrap/>
            <w:hideMark/>
          </w:tcPr>
          <w:p w14:paraId="2A3935B8"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532</w:t>
            </w:r>
          </w:p>
        </w:tc>
        <w:tc>
          <w:tcPr>
            <w:tcW w:w="6170" w:type="dxa"/>
            <w:vMerge/>
          </w:tcPr>
          <w:p w14:paraId="6FCE9F4B" w14:textId="77777777" w:rsidR="00A01204" w:rsidRPr="0008241C" w:rsidRDefault="00A01204" w:rsidP="00A01204">
            <w:pPr>
              <w:rPr>
                <w:rFonts w:ascii="Times New Roman" w:hAnsi="Times New Roman"/>
              </w:rPr>
            </w:pPr>
          </w:p>
        </w:tc>
      </w:tr>
      <w:tr w:rsidR="00A01204" w:rsidRPr="0008241C" w14:paraId="73748BA1" w14:textId="77777777" w:rsidTr="00642B4F">
        <w:trPr>
          <w:trHeight w:val="283"/>
        </w:trPr>
        <w:tc>
          <w:tcPr>
            <w:tcW w:w="678" w:type="dxa"/>
            <w:hideMark/>
          </w:tcPr>
          <w:p w14:paraId="0116B36C" w14:textId="77777777" w:rsidR="00A01204" w:rsidRPr="0008241C" w:rsidRDefault="00A01204" w:rsidP="00A01204">
            <w:pPr>
              <w:rPr>
                <w:rFonts w:ascii="Times New Roman" w:hAnsi="Times New Roman"/>
                <w:sz w:val="21"/>
              </w:rPr>
            </w:pPr>
            <w:r w:rsidRPr="0008241C">
              <w:rPr>
                <w:rFonts w:ascii="Times New Roman" w:hAnsi="Times New Roman"/>
                <w:sz w:val="21"/>
              </w:rPr>
              <w:t>5</w:t>
            </w:r>
          </w:p>
        </w:tc>
        <w:tc>
          <w:tcPr>
            <w:tcW w:w="1504" w:type="dxa"/>
            <w:noWrap/>
            <w:hideMark/>
          </w:tcPr>
          <w:p w14:paraId="5EEDF0D4" w14:textId="77777777" w:rsidR="00A01204" w:rsidRPr="0008241C" w:rsidRDefault="00A01204" w:rsidP="00A01204">
            <w:pPr>
              <w:rPr>
                <w:rFonts w:ascii="Times New Roman" w:hAnsi="Times New Roman"/>
                <w:sz w:val="21"/>
              </w:rPr>
            </w:pPr>
            <w:r w:rsidRPr="0008241C">
              <w:rPr>
                <w:rFonts w:ascii="Times New Roman" w:hAnsi="Times New Roman"/>
                <w:sz w:val="21"/>
              </w:rPr>
              <w:t>Caribbean</w:t>
            </w:r>
          </w:p>
        </w:tc>
        <w:tc>
          <w:tcPr>
            <w:tcW w:w="999" w:type="dxa"/>
            <w:noWrap/>
            <w:hideMark/>
          </w:tcPr>
          <w:p w14:paraId="693CD081"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294</w:t>
            </w:r>
          </w:p>
        </w:tc>
        <w:tc>
          <w:tcPr>
            <w:tcW w:w="6170" w:type="dxa"/>
            <w:vMerge/>
          </w:tcPr>
          <w:p w14:paraId="5D17C1D9" w14:textId="77777777" w:rsidR="00A01204" w:rsidRPr="0008241C" w:rsidRDefault="00A01204" w:rsidP="00A01204">
            <w:pPr>
              <w:rPr>
                <w:rFonts w:ascii="Times New Roman" w:hAnsi="Times New Roman"/>
              </w:rPr>
            </w:pPr>
          </w:p>
        </w:tc>
      </w:tr>
      <w:tr w:rsidR="00A01204" w:rsidRPr="0008241C" w14:paraId="464EBE83" w14:textId="77777777" w:rsidTr="00642B4F">
        <w:trPr>
          <w:trHeight w:val="283"/>
        </w:trPr>
        <w:tc>
          <w:tcPr>
            <w:tcW w:w="678" w:type="dxa"/>
            <w:hideMark/>
          </w:tcPr>
          <w:p w14:paraId="591D8B9C" w14:textId="77777777" w:rsidR="00A01204" w:rsidRPr="0008241C" w:rsidRDefault="00A01204" w:rsidP="00A01204">
            <w:pPr>
              <w:rPr>
                <w:rFonts w:ascii="Times New Roman" w:hAnsi="Times New Roman"/>
                <w:sz w:val="21"/>
              </w:rPr>
            </w:pPr>
            <w:r w:rsidRPr="0008241C">
              <w:rPr>
                <w:rFonts w:ascii="Times New Roman" w:hAnsi="Times New Roman"/>
                <w:sz w:val="21"/>
              </w:rPr>
              <w:t>6</w:t>
            </w:r>
          </w:p>
        </w:tc>
        <w:tc>
          <w:tcPr>
            <w:tcW w:w="1504" w:type="dxa"/>
            <w:noWrap/>
            <w:hideMark/>
          </w:tcPr>
          <w:p w14:paraId="5D81BDB5" w14:textId="77777777" w:rsidR="00A01204" w:rsidRPr="0008241C" w:rsidRDefault="00A01204" w:rsidP="00A01204">
            <w:pPr>
              <w:rPr>
                <w:rFonts w:ascii="Times New Roman" w:hAnsi="Times New Roman"/>
                <w:sz w:val="21"/>
              </w:rPr>
            </w:pPr>
            <w:r w:rsidRPr="0008241C">
              <w:rPr>
                <w:rFonts w:ascii="Times New Roman" w:hAnsi="Times New Roman"/>
                <w:sz w:val="21"/>
              </w:rPr>
              <w:t>Central America</w:t>
            </w:r>
          </w:p>
        </w:tc>
        <w:tc>
          <w:tcPr>
            <w:tcW w:w="999" w:type="dxa"/>
            <w:noWrap/>
            <w:hideMark/>
          </w:tcPr>
          <w:p w14:paraId="5557A105"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155</w:t>
            </w:r>
          </w:p>
        </w:tc>
        <w:tc>
          <w:tcPr>
            <w:tcW w:w="6170" w:type="dxa"/>
            <w:vMerge/>
          </w:tcPr>
          <w:p w14:paraId="1DC9159C" w14:textId="77777777" w:rsidR="00A01204" w:rsidRPr="0008241C" w:rsidRDefault="00A01204" w:rsidP="00A01204">
            <w:pPr>
              <w:rPr>
                <w:rFonts w:ascii="Times New Roman" w:hAnsi="Times New Roman"/>
              </w:rPr>
            </w:pPr>
          </w:p>
        </w:tc>
      </w:tr>
      <w:tr w:rsidR="00A01204" w:rsidRPr="0008241C" w14:paraId="61043C7D" w14:textId="77777777" w:rsidTr="00642B4F">
        <w:trPr>
          <w:trHeight w:val="283"/>
        </w:trPr>
        <w:tc>
          <w:tcPr>
            <w:tcW w:w="678" w:type="dxa"/>
            <w:hideMark/>
          </w:tcPr>
          <w:p w14:paraId="55EF944F" w14:textId="77777777" w:rsidR="00A01204" w:rsidRPr="0008241C" w:rsidRDefault="00A01204" w:rsidP="00A01204">
            <w:pPr>
              <w:rPr>
                <w:rFonts w:ascii="Times New Roman" w:hAnsi="Times New Roman"/>
                <w:sz w:val="21"/>
              </w:rPr>
            </w:pPr>
            <w:r w:rsidRPr="0008241C">
              <w:rPr>
                <w:rFonts w:ascii="Times New Roman" w:hAnsi="Times New Roman"/>
                <w:sz w:val="21"/>
              </w:rPr>
              <w:t>7</w:t>
            </w:r>
          </w:p>
        </w:tc>
        <w:tc>
          <w:tcPr>
            <w:tcW w:w="1504" w:type="dxa"/>
            <w:noWrap/>
            <w:hideMark/>
          </w:tcPr>
          <w:p w14:paraId="63198A0A" w14:textId="77777777" w:rsidR="00A01204" w:rsidRPr="0008241C" w:rsidRDefault="00A01204" w:rsidP="00A01204">
            <w:pPr>
              <w:rPr>
                <w:rFonts w:ascii="Times New Roman" w:hAnsi="Times New Roman"/>
                <w:sz w:val="21"/>
              </w:rPr>
            </w:pPr>
            <w:r w:rsidRPr="0008241C">
              <w:rPr>
                <w:rFonts w:ascii="Times New Roman" w:hAnsi="Times New Roman"/>
                <w:sz w:val="21"/>
              </w:rPr>
              <w:t>Central Asia</w:t>
            </w:r>
          </w:p>
        </w:tc>
        <w:tc>
          <w:tcPr>
            <w:tcW w:w="999" w:type="dxa"/>
            <w:noWrap/>
            <w:hideMark/>
          </w:tcPr>
          <w:p w14:paraId="65D19EB0"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410</w:t>
            </w:r>
          </w:p>
        </w:tc>
        <w:tc>
          <w:tcPr>
            <w:tcW w:w="6170" w:type="dxa"/>
            <w:vMerge/>
          </w:tcPr>
          <w:p w14:paraId="35C1A5D9" w14:textId="77777777" w:rsidR="00A01204" w:rsidRPr="0008241C" w:rsidRDefault="00A01204" w:rsidP="00A01204">
            <w:pPr>
              <w:rPr>
                <w:rFonts w:ascii="Times New Roman" w:hAnsi="Times New Roman"/>
              </w:rPr>
            </w:pPr>
          </w:p>
        </w:tc>
      </w:tr>
      <w:tr w:rsidR="00A01204" w:rsidRPr="0008241C" w14:paraId="33C78915" w14:textId="77777777" w:rsidTr="00642B4F">
        <w:trPr>
          <w:trHeight w:val="283"/>
        </w:trPr>
        <w:tc>
          <w:tcPr>
            <w:tcW w:w="678" w:type="dxa"/>
            <w:hideMark/>
          </w:tcPr>
          <w:p w14:paraId="7A916C43" w14:textId="77777777" w:rsidR="00A01204" w:rsidRPr="0008241C" w:rsidRDefault="00A01204" w:rsidP="00A01204">
            <w:pPr>
              <w:rPr>
                <w:rFonts w:ascii="Times New Roman" w:hAnsi="Times New Roman"/>
                <w:sz w:val="21"/>
              </w:rPr>
            </w:pPr>
            <w:r w:rsidRPr="0008241C">
              <w:rPr>
                <w:rFonts w:ascii="Times New Roman" w:hAnsi="Times New Roman"/>
                <w:sz w:val="21"/>
              </w:rPr>
              <w:t>8</w:t>
            </w:r>
          </w:p>
        </w:tc>
        <w:tc>
          <w:tcPr>
            <w:tcW w:w="1504" w:type="dxa"/>
            <w:noWrap/>
            <w:hideMark/>
          </w:tcPr>
          <w:p w14:paraId="37F332E9" w14:textId="77777777" w:rsidR="00A01204" w:rsidRPr="0008241C" w:rsidRDefault="00A01204" w:rsidP="00A01204">
            <w:pPr>
              <w:rPr>
                <w:rFonts w:ascii="Times New Roman" w:hAnsi="Times New Roman"/>
                <w:sz w:val="21"/>
              </w:rPr>
            </w:pPr>
            <w:r w:rsidRPr="0008241C">
              <w:rPr>
                <w:rFonts w:ascii="Times New Roman" w:hAnsi="Times New Roman"/>
                <w:sz w:val="21"/>
              </w:rPr>
              <w:t>Europe</w:t>
            </w:r>
          </w:p>
        </w:tc>
        <w:tc>
          <w:tcPr>
            <w:tcW w:w="999" w:type="dxa"/>
            <w:noWrap/>
            <w:hideMark/>
          </w:tcPr>
          <w:p w14:paraId="07F4F621"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4,982</w:t>
            </w:r>
          </w:p>
        </w:tc>
        <w:tc>
          <w:tcPr>
            <w:tcW w:w="6170" w:type="dxa"/>
            <w:vMerge/>
          </w:tcPr>
          <w:p w14:paraId="5B930F87" w14:textId="77777777" w:rsidR="00A01204" w:rsidRPr="0008241C" w:rsidRDefault="00A01204" w:rsidP="00A01204">
            <w:pPr>
              <w:rPr>
                <w:rFonts w:ascii="Times New Roman" w:hAnsi="Times New Roman"/>
              </w:rPr>
            </w:pPr>
          </w:p>
        </w:tc>
      </w:tr>
      <w:tr w:rsidR="00A01204" w:rsidRPr="0008241C" w14:paraId="18DEE7BD" w14:textId="77777777" w:rsidTr="00642B4F">
        <w:trPr>
          <w:trHeight w:val="283"/>
        </w:trPr>
        <w:tc>
          <w:tcPr>
            <w:tcW w:w="678" w:type="dxa"/>
            <w:hideMark/>
          </w:tcPr>
          <w:p w14:paraId="08E2B8B5" w14:textId="77777777" w:rsidR="00A01204" w:rsidRPr="0008241C" w:rsidRDefault="00A01204" w:rsidP="00A01204">
            <w:pPr>
              <w:rPr>
                <w:rFonts w:ascii="Times New Roman" w:hAnsi="Times New Roman"/>
                <w:sz w:val="21"/>
              </w:rPr>
            </w:pPr>
            <w:r w:rsidRPr="0008241C">
              <w:rPr>
                <w:rFonts w:ascii="Times New Roman" w:hAnsi="Times New Roman"/>
                <w:sz w:val="21"/>
              </w:rPr>
              <w:t>9</w:t>
            </w:r>
          </w:p>
        </w:tc>
        <w:tc>
          <w:tcPr>
            <w:tcW w:w="1504" w:type="dxa"/>
            <w:noWrap/>
            <w:hideMark/>
          </w:tcPr>
          <w:p w14:paraId="7CD4B591" w14:textId="77777777" w:rsidR="00A01204" w:rsidRPr="0008241C" w:rsidRDefault="00A01204" w:rsidP="00A01204">
            <w:pPr>
              <w:rPr>
                <w:rFonts w:ascii="Times New Roman" w:hAnsi="Times New Roman"/>
                <w:sz w:val="21"/>
              </w:rPr>
            </w:pPr>
            <w:r w:rsidRPr="0008241C">
              <w:rPr>
                <w:rFonts w:ascii="Times New Roman" w:hAnsi="Times New Roman"/>
                <w:sz w:val="21"/>
              </w:rPr>
              <w:t>Marine</w:t>
            </w:r>
          </w:p>
        </w:tc>
        <w:tc>
          <w:tcPr>
            <w:tcW w:w="999" w:type="dxa"/>
            <w:noWrap/>
            <w:hideMark/>
          </w:tcPr>
          <w:p w14:paraId="07467643"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62</w:t>
            </w:r>
          </w:p>
        </w:tc>
        <w:tc>
          <w:tcPr>
            <w:tcW w:w="6170" w:type="dxa"/>
            <w:vMerge/>
          </w:tcPr>
          <w:p w14:paraId="3533A21C" w14:textId="77777777" w:rsidR="00A01204" w:rsidRPr="0008241C" w:rsidRDefault="00A01204" w:rsidP="00A01204">
            <w:pPr>
              <w:rPr>
                <w:rFonts w:ascii="Times New Roman" w:hAnsi="Times New Roman"/>
              </w:rPr>
            </w:pPr>
          </w:p>
        </w:tc>
      </w:tr>
      <w:tr w:rsidR="00A01204" w:rsidRPr="0008241C" w14:paraId="2EDB2B05" w14:textId="77777777" w:rsidTr="00642B4F">
        <w:trPr>
          <w:trHeight w:val="283"/>
        </w:trPr>
        <w:tc>
          <w:tcPr>
            <w:tcW w:w="678" w:type="dxa"/>
            <w:hideMark/>
          </w:tcPr>
          <w:p w14:paraId="3A6CEFCA" w14:textId="77777777" w:rsidR="00A01204" w:rsidRPr="0008241C" w:rsidRDefault="00A01204" w:rsidP="00A01204">
            <w:pPr>
              <w:rPr>
                <w:rFonts w:ascii="Times New Roman" w:hAnsi="Times New Roman"/>
                <w:sz w:val="21"/>
              </w:rPr>
            </w:pPr>
            <w:r w:rsidRPr="0008241C">
              <w:rPr>
                <w:rFonts w:ascii="Times New Roman" w:hAnsi="Times New Roman"/>
                <w:sz w:val="21"/>
              </w:rPr>
              <w:t>10</w:t>
            </w:r>
          </w:p>
        </w:tc>
        <w:tc>
          <w:tcPr>
            <w:tcW w:w="1504" w:type="dxa"/>
            <w:noWrap/>
            <w:hideMark/>
          </w:tcPr>
          <w:p w14:paraId="0037DFB8"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Middle East</w:t>
            </w:r>
          </w:p>
        </w:tc>
        <w:tc>
          <w:tcPr>
            <w:tcW w:w="999" w:type="dxa"/>
            <w:noWrap/>
            <w:hideMark/>
          </w:tcPr>
          <w:p w14:paraId="7A8E4652"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396</w:t>
            </w:r>
          </w:p>
        </w:tc>
        <w:tc>
          <w:tcPr>
            <w:tcW w:w="6170" w:type="dxa"/>
            <w:vMerge/>
          </w:tcPr>
          <w:p w14:paraId="3F2CA5A3" w14:textId="77777777" w:rsidR="00A01204" w:rsidRPr="0008241C" w:rsidRDefault="00A01204" w:rsidP="00A01204">
            <w:pPr>
              <w:rPr>
                <w:rFonts w:ascii="Times New Roman" w:hAnsi="Times New Roman"/>
              </w:rPr>
            </w:pPr>
          </w:p>
        </w:tc>
      </w:tr>
      <w:tr w:rsidR="00A01204" w:rsidRPr="0008241C" w14:paraId="2D7BA83F" w14:textId="77777777" w:rsidTr="00642B4F">
        <w:trPr>
          <w:trHeight w:val="283"/>
        </w:trPr>
        <w:tc>
          <w:tcPr>
            <w:tcW w:w="678" w:type="dxa"/>
            <w:hideMark/>
          </w:tcPr>
          <w:p w14:paraId="290E1943" w14:textId="77777777" w:rsidR="00A01204" w:rsidRPr="0008241C" w:rsidRDefault="00A01204" w:rsidP="00A01204">
            <w:pPr>
              <w:rPr>
                <w:rFonts w:ascii="Times New Roman" w:hAnsi="Times New Roman"/>
                <w:sz w:val="21"/>
              </w:rPr>
            </w:pPr>
            <w:r w:rsidRPr="0008241C">
              <w:rPr>
                <w:rFonts w:ascii="Times New Roman" w:hAnsi="Times New Roman"/>
                <w:sz w:val="21"/>
              </w:rPr>
              <w:t>11</w:t>
            </w:r>
          </w:p>
        </w:tc>
        <w:tc>
          <w:tcPr>
            <w:tcW w:w="1504" w:type="dxa"/>
            <w:noWrap/>
            <w:hideMark/>
          </w:tcPr>
          <w:p w14:paraId="1CEBECE5" w14:textId="77777777" w:rsidR="00A01204" w:rsidRPr="0008241C" w:rsidRDefault="00A01204" w:rsidP="00A01204">
            <w:pPr>
              <w:rPr>
                <w:rFonts w:ascii="Times New Roman" w:hAnsi="Times New Roman"/>
                <w:sz w:val="21"/>
              </w:rPr>
            </w:pPr>
            <w:r w:rsidRPr="0008241C">
              <w:rPr>
                <w:rFonts w:ascii="Times New Roman" w:hAnsi="Times New Roman"/>
                <w:sz w:val="21"/>
              </w:rPr>
              <w:t>North America</w:t>
            </w:r>
          </w:p>
        </w:tc>
        <w:tc>
          <w:tcPr>
            <w:tcW w:w="999" w:type="dxa"/>
            <w:noWrap/>
            <w:hideMark/>
          </w:tcPr>
          <w:p w14:paraId="21EBC098"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1,030</w:t>
            </w:r>
          </w:p>
        </w:tc>
        <w:tc>
          <w:tcPr>
            <w:tcW w:w="6170" w:type="dxa"/>
            <w:vMerge/>
          </w:tcPr>
          <w:p w14:paraId="6C4851EB" w14:textId="77777777" w:rsidR="00A01204" w:rsidRPr="0008241C" w:rsidRDefault="00A01204" w:rsidP="00A01204">
            <w:pPr>
              <w:rPr>
                <w:rFonts w:ascii="Times New Roman" w:hAnsi="Times New Roman"/>
              </w:rPr>
            </w:pPr>
          </w:p>
        </w:tc>
      </w:tr>
      <w:tr w:rsidR="00A01204" w:rsidRPr="0008241C" w14:paraId="2CB8E771" w14:textId="77777777" w:rsidTr="00642B4F">
        <w:trPr>
          <w:trHeight w:val="283"/>
        </w:trPr>
        <w:tc>
          <w:tcPr>
            <w:tcW w:w="678" w:type="dxa"/>
            <w:hideMark/>
          </w:tcPr>
          <w:p w14:paraId="7BF246BC" w14:textId="77777777" w:rsidR="00A01204" w:rsidRPr="0008241C" w:rsidRDefault="00A01204" w:rsidP="00A01204">
            <w:pPr>
              <w:rPr>
                <w:rFonts w:ascii="Times New Roman" w:hAnsi="Times New Roman"/>
                <w:sz w:val="21"/>
              </w:rPr>
            </w:pPr>
            <w:r w:rsidRPr="0008241C">
              <w:rPr>
                <w:rFonts w:ascii="Times New Roman" w:hAnsi="Times New Roman"/>
                <w:sz w:val="21"/>
              </w:rPr>
              <w:t>12</w:t>
            </w:r>
          </w:p>
        </w:tc>
        <w:tc>
          <w:tcPr>
            <w:tcW w:w="1504" w:type="dxa"/>
            <w:noWrap/>
            <w:hideMark/>
          </w:tcPr>
          <w:p w14:paraId="18908FF0" w14:textId="77777777" w:rsidR="00A01204" w:rsidRPr="0008241C" w:rsidRDefault="00A01204" w:rsidP="00A01204">
            <w:pPr>
              <w:rPr>
                <w:rFonts w:ascii="Times New Roman" w:hAnsi="Times New Roman"/>
                <w:b/>
                <w:bCs/>
                <w:sz w:val="21"/>
              </w:rPr>
            </w:pPr>
            <w:r w:rsidRPr="0008241C">
              <w:rPr>
                <w:rFonts w:ascii="Times New Roman" w:hAnsi="Times New Roman"/>
                <w:b/>
                <w:bCs/>
                <w:sz w:val="21"/>
              </w:rPr>
              <w:t>Oceania</w:t>
            </w:r>
          </w:p>
        </w:tc>
        <w:tc>
          <w:tcPr>
            <w:tcW w:w="999" w:type="dxa"/>
            <w:noWrap/>
            <w:hideMark/>
          </w:tcPr>
          <w:p w14:paraId="7CEEA48E"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212</w:t>
            </w:r>
          </w:p>
        </w:tc>
        <w:tc>
          <w:tcPr>
            <w:tcW w:w="6170" w:type="dxa"/>
            <w:vMerge/>
          </w:tcPr>
          <w:p w14:paraId="6A2BC888" w14:textId="77777777" w:rsidR="00A01204" w:rsidRPr="0008241C" w:rsidRDefault="00A01204" w:rsidP="00A01204">
            <w:pPr>
              <w:rPr>
                <w:rFonts w:ascii="Times New Roman" w:hAnsi="Times New Roman"/>
              </w:rPr>
            </w:pPr>
          </w:p>
        </w:tc>
      </w:tr>
      <w:tr w:rsidR="00A01204" w:rsidRPr="0008241C" w14:paraId="55993D17" w14:textId="77777777" w:rsidTr="00642B4F">
        <w:trPr>
          <w:trHeight w:val="283"/>
        </w:trPr>
        <w:tc>
          <w:tcPr>
            <w:tcW w:w="678" w:type="dxa"/>
            <w:hideMark/>
          </w:tcPr>
          <w:p w14:paraId="4C93B251" w14:textId="77777777" w:rsidR="00A01204" w:rsidRPr="0008241C" w:rsidRDefault="00A01204" w:rsidP="00A01204">
            <w:pPr>
              <w:rPr>
                <w:rFonts w:ascii="Times New Roman" w:hAnsi="Times New Roman"/>
                <w:sz w:val="21"/>
              </w:rPr>
            </w:pPr>
            <w:r w:rsidRPr="0008241C">
              <w:rPr>
                <w:rFonts w:ascii="Times New Roman" w:hAnsi="Times New Roman"/>
                <w:sz w:val="21"/>
              </w:rPr>
              <w:t>13</w:t>
            </w:r>
          </w:p>
        </w:tc>
        <w:tc>
          <w:tcPr>
            <w:tcW w:w="1504" w:type="dxa"/>
            <w:noWrap/>
            <w:hideMark/>
          </w:tcPr>
          <w:p w14:paraId="592CA637" w14:textId="77777777" w:rsidR="00A01204" w:rsidRPr="0008241C" w:rsidRDefault="00A01204" w:rsidP="00A01204">
            <w:pPr>
              <w:rPr>
                <w:rFonts w:ascii="Times New Roman" w:hAnsi="Times New Roman"/>
                <w:sz w:val="21"/>
              </w:rPr>
            </w:pPr>
            <w:r w:rsidRPr="0008241C">
              <w:rPr>
                <w:rFonts w:ascii="Times New Roman" w:hAnsi="Times New Roman"/>
                <w:sz w:val="21"/>
              </w:rPr>
              <w:t>South America</w:t>
            </w:r>
          </w:p>
        </w:tc>
        <w:tc>
          <w:tcPr>
            <w:tcW w:w="999" w:type="dxa"/>
            <w:noWrap/>
            <w:hideMark/>
          </w:tcPr>
          <w:p w14:paraId="20F16F30"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1,283</w:t>
            </w:r>
          </w:p>
        </w:tc>
        <w:tc>
          <w:tcPr>
            <w:tcW w:w="6170" w:type="dxa"/>
            <w:vMerge/>
          </w:tcPr>
          <w:p w14:paraId="69434ACB" w14:textId="77777777" w:rsidR="00A01204" w:rsidRPr="0008241C" w:rsidRDefault="00A01204" w:rsidP="00A01204">
            <w:pPr>
              <w:rPr>
                <w:rFonts w:ascii="Times New Roman" w:hAnsi="Times New Roman"/>
              </w:rPr>
            </w:pPr>
          </w:p>
        </w:tc>
      </w:tr>
      <w:tr w:rsidR="00A01204" w:rsidRPr="0008241C" w14:paraId="3DD0C505" w14:textId="77777777" w:rsidTr="00642B4F">
        <w:trPr>
          <w:trHeight w:val="283"/>
        </w:trPr>
        <w:tc>
          <w:tcPr>
            <w:tcW w:w="678" w:type="dxa"/>
            <w:hideMark/>
          </w:tcPr>
          <w:p w14:paraId="72C9720B" w14:textId="77777777" w:rsidR="00A01204" w:rsidRPr="0008241C" w:rsidRDefault="00A01204" w:rsidP="00A01204">
            <w:pPr>
              <w:rPr>
                <w:rFonts w:ascii="Times New Roman" w:hAnsi="Times New Roman"/>
                <w:sz w:val="21"/>
              </w:rPr>
            </w:pPr>
          </w:p>
        </w:tc>
        <w:tc>
          <w:tcPr>
            <w:tcW w:w="1504" w:type="dxa"/>
            <w:noWrap/>
            <w:hideMark/>
          </w:tcPr>
          <w:p w14:paraId="35291645" w14:textId="77777777" w:rsidR="00A01204" w:rsidRPr="0008241C" w:rsidRDefault="00A01204" w:rsidP="00A01204">
            <w:pPr>
              <w:rPr>
                <w:rFonts w:ascii="Times New Roman" w:hAnsi="Times New Roman"/>
                <w:sz w:val="21"/>
              </w:rPr>
            </w:pPr>
            <w:r w:rsidRPr="0008241C">
              <w:rPr>
                <w:rFonts w:ascii="Times New Roman" w:hAnsi="Times New Roman"/>
                <w:sz w:val="21"/>
              </w:rPr>
              <w:t>Asia-Pacific (3+4+10+12)</w:t>
            </w:r>
          </w:p>
        </w:tc>
        <w:tc>
          <w:tcPr>
            <w:tcW w:w="999" w:type="dxa"/>
            <w:noWrap/>
            <w:hideMark/>
          </w:tcPr>
          <w:p w14:paraId="04481BBA"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3,567</w:t>
            </w:r>
          </w:p>
        </w:tc>
        <w:tc>
          <w:tcPr>
            <w:tcW w:w="6170" w:type="dxa"/>
            <w:vMerge/>
          </w:tcPr>
          <w:p w14:paraId="5D5C6D0F" w14:textId="77777777" w:rsidR="00A01204" w:rsidRPr="0008241C" w:rsidRDefault="00A01204" w:rsidP="00A01204">
            <w:pPr>
              <w:rPr>
                <w:rFonts w:ascii="Times New Roman" w:hAnsi="Times New Roman"/>
              </w:rPr>
            </w:pPr>
          </w:p>
        </w:tc>
      </w:tr>
      <w:tr w:rsidR="00A01204" w:rsidRPr="0008241C" w14:paraId="06A8B220" w14:textId="77777777" w:rsidTr="00642B4F">
        <w:trPr>
          <w:trHeight w:val="283"/>
        </w:trPr>
        <w:tc>
          <w:tcPr>
            <w:tcW w:w="678" w:type="dxa"/>
            <w:hideMark/>
          </w:tcPr>
          <w:p w14:paraId="0D23323A" w14:textId="77777777" w:rsidR="00A01204" w:rsidRPr="0008241C" w:rsidRDefault="00A01204" w:rsidP="00A01204">
            <w:pPr>
              <w:rPr>
                <w:rFonts w:ascii="Times New Roman" w:hAnsi="Times New Roman"/>
                <w:sz w:val="21"/>
              </w:rPr>
            </w:pPr>
          </w:p>
        </w:tc>
        <w:tc>
          <w:tcPr>
            <w:tcW w:w="1504" w:type="dxa"/>
            <w:noWrap/>
            <w:hideMark/>
          </w:tcPr>
          <w:p w14:paraId="1A4A93A5" w14:textId="77777777" w:rsidR="00A01204" w:rsidRPr="0008241C" w:rsidRDefault="00A01204" w:rsidP="00A01204">
            <w:pPr>
              <w:rPr>
                <w:rFonts w:ascii="Times New Roman" w:hAnsi="Times New Roman"/>
                <w:sz w:val="21"/>
              </w:rPr>
            </w:pPr>
            <w:r w:rsidRPr="0008241C">
              <w:rPr>
                <w:rFonts w:ascii="Times New Roman" w:hAnsi="Times New Roman"/>
                <w:sz w:val="21"/>
              </w:rPr>
              <w:t>TOTAL</w:t>
            </w:r>
          </w:p>
        </w:tc>
        <w:tc>
          <w:tcPr>
            <w:tcW w:w="999" w:type="dxa"/>
            <w:noWrap/>
            <w:hideMark/>
          </w:tcPr>
          <w:p w14:paraId="3A0ED9BD" w14:textId="77777777" w:rsidR="00A01204" w:rsidRPr="0008241C" w:rsidRDefault="00A01204" w:rsidP="00A01204">
            <w:pPr>
              <w:jc w:val="right"/>
              <w:rPr>
                <w:rFonts w:ascii="Times New Roman" w:hAnsi="Times New Roman"/>
                <w:sz w:val="21"/>
              </w:rPr>
            </w:pPr>
            <w:r w:rsidRPr="0008241C">
              <w:rPr>
                <w:rFonts w:ascii="Times New Roman" w:hAnsi="Times New Roman"/>
                <w:sz w:val="21"/>
              </w:rPr>
              <w:t>13,283</w:t>
            </w:r>
          </w:p>
        </w:tc>
        <w:tc>
          <w:tcPr>
            <w:tcW w:w="6170" w:type="dxa"/>
            <w:vMerge/>
          </w:tcPr>
          <w:p w14:paraId="66C3F55C" w14:textId="77777777" w:rsidR="00A01204" w:rsidRPr="0008241C" w:rsidRDefault="00A01204" w:rsidP="00A01204">
            <w:pPr>
              <w:rPr>
                <w:rFonts w:ascii="Times New Roman" w:hAnsi="Times New Roman"/>
              </w:rPr>
            </w:pPr>
          </w:p>
        </w:tc>
      </w:tr>
    </w:tbl>
    <w:p w14:paraId="10C63817" w14:textId="77777777" w:rsidR="00A01204" w:rsidRPr="0008241C" w:rsidRDefault="00A01204" w:rsidP="00A01204">
      <w:pPr>
        <w:rPr>
          <w:sz w:val="22"/>
          <w:szCs w:val="22"/>
        </w:rPr>
      </w:pPr>
      <w:r w:rsidRPr="0008241C">
        <w:rPr>
          <w:sz w:val="22"/>
          <w:szCs w:val="22"/>
          <w:u w:val="single"/>
        </w:rPr>
        <w:t>Note</w:t>
      </w:r>
      <w:r w:rsidRPr="0008241C">
        <w:rPr>
          <w:sz w:val="22"/>
          <w:szCs w:val="22"/>
        </w:rPr>
        <w:t>: Asia-Pacific region bolded. Western Asia does not include Russia and Middle East does not include Israel. Source: Data downloaded from Birdlife International Data Zone (</w:t>
      </w:r>
      <w:hyperlink r:id="rId42" w:history="1">
        <w:r w:rsidRPr="0008241C">
          <w:rPr>
            <w:sz w:val="22"/>
            <w:szCs w:val="22"/>
          </w:rPr>
          <w:t>http://datazone.birdlife.org/site/search</w:t>
        </w:r>
      </w:hyperlink>
      <w:r w:rsidRPr="0008241C">
        <w:rPr>
          <w:sz w:val="22"/>
          <w:szCs w:val="22"/>
        </w:rPr>
        <w:t>).</w:t>
      </w:r>
    </w:p>
    <w:p w14:paraId="1F628241" w14:textId="77777777" w:rsidR="00A01204" w:rsidRPr="0008241C" w:rsidRDefault="00A01204" w:rsidP="00A01204">
      <w:pPr>
        <w:rPr>
          <w:sz w:val="22"/>
          <w:szCs w:val="22"/>
        </w:rPr>
      </w:pPr>
    </w:p>
    <w:p w14:paraId="212BBE6C" w14:textId="77777777" w:rsidR="00A01204" w:rsidRPr="0008241C" w:rsidRDefault="00A01204" w:rsidP="00A01204">
      <w:pPr>
        <w:rPr>
          <w:sz w:val="22"/>
          <w:szCs w:val="22"/>
          <w:shd w:val="clear" w:color="auto" w:fill="FFFFFF"/>
          <w:lang w:eastAsia="de-CH"/>
        </w:rPr>
      </w:pPr>
    </w:p>
    <w:p w14:paraId="263501AA" w14:textId="74E926E6"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0" w:name="_Ref480622322"/>
      <w:r w:rsidRPr="0008241C">
        <w:rPr>
          <w:b/>
          <w:kern w:val="2"/>
          <w:sz w:val="22"/>
          <w:szCs w:val="22"/>
          <w:lang w:eastAsia="ja-JP"/>
        </w:rPr>
        <w:t>Table S</w:t>
      </w:r>
      <w:r w:rsidRPr="0008241C">
        <w:rPr>
          <w:kern w:val="2"/>
          <w:sz w:val="22"/>
          <w:szCs w:val="22"/>
          <w:lang w:eastAsia="ja-JP"/>
        </w:rPr>
        <w:fldChar w:fldCharType="begin"/>
      </w:r>
      <w:r w:rsidRPr="0008241C">
        <w:rPr>
          <w:b/>
          <w:kern w:val="2"/>
          <w:sz w:val="22"/>
          <w:szCs w:val="22"/>
          <w:lang w:eastAsia="ja-JP"/>
        </w:rPr>
        <w:instrText xml:space="preserve"> SEQ Table_S \* ARABIC </w:instrText>
      </w:r>
      <w:r w:rsidRPr="0008241C">
        <w:rPr>
          <w:kern w:val="2"/>
          <w:sz w:val="22"/>
          <w:szCs w:val="22"/>
          <w:lang w:eastAsia="ja-JP"/>
        </w:rPr>
        <w:fldChar w:fldCharType="separate"/>
      </w:r>
      <w:r w:rsidR="00D74032">
        <w:rPr>
          <w:b/>
          <w:noProof/>
          <w:kern w:val="2"/>
          <w:sz w:val="22"/>
          <w:szCs w:val="22"/>
          <w:lang w:eastAsia="ja-JP"/>
        </w:rPr>
        <w:t>3</w:t>
      </w:r>
      <w:r w:rsidRPr="0008241C">
        <w:rPr>
          <w:noProof/>
          <w:kern w:val="2"/>
          <w:sz w:val="22"/>
          <w:szCs w:val="22"/>
          <w:lang w:eastAsia="ja-JP"/>
        </w:rPr>
        <w:fldChar w:fldCharType="end"/>
      </w:r>
      <w:bookmarkEnd w:id="330"/>
      <w:r w:rsidRPr="0008241C">
        <w:rPr>
          <w:b/>
          <w:kern w:val="2"/>
          <w:sz w:val="22"/>
          <w:szCs w:val="22"/>
          <w:lang w:eastAsia="ja-JP"/>
        </w:rPr>
        <w:t xml:space="preserve"> Number of disasters and deaths by subregion in the Asia-Pacific region between 1900 </w:t>
      </w:r>
      <w:r w:rsidRPr="0008241C">
        <w:rPr>
          <w:b/>
          <w:kern w:val="2"/>
          <w:sz w:val="22"/>
          <w:szCs w:val="22"/>
          <w:lang w:eastAsia="ja-JP"/>
        </w:rPr>
        <w:lastRenderedPageBreak/>
        <w:t>and 2016 (as of October 1st 2016</w:t>
      </w:r>
      <w:r w:rsidRPr="0008241C">
        <w:rPr>
          <w:b/>
          <w:kern w:val="2"/>
          <w:sz w:val="22"/>
          <w:szCs w:val="22"/>
          <w:shd w:val="clear" w:color="auto" w:fill="FFFFFF"/>
          <w:lang w:eastAsia="de-CH"/>
        </w:rPr>
        <w:t>)</w:t>
      </w:r>
    </w:p>
    <w:tbl>
      <w:tblPr>
        <w:tblStyle w:val="21"/>
        <w:tblW w:w="9089" w:type="dxa"/>
        <w:tblLook w:val="04A0" w:firstRow="1" w:lastRow="0" w:firstColumn="1" w:lastColumn="0" w:noHBand="0" w:noVBand="1"/>
      </w:tblPr>
      <w:tblGrid>
        <w:gridCol w:w="1176"/>
        <w:gridCol w:w="936"/>
        <w:gridCol w:w="856"/>
        <w:gridCol w:w="741"/>
        <w:gridCol w:w="936"/>
        <w:gridCol w:w="910"/>
        <w:gridCol w:w="981"/>
        <w:gridCol w:w="865"/>
        <w:gridCol w:w="936"/>
        <w:gridCol w:w="794"/>
      </w:tblGrid>
      <w:tr w:rsidR="00A01204" w:rsidRPr="0008241C" w14:paraId="3C3C2A14" w14:textId="77777777" w:rsidTr="00642B4F">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A8D94B9" w14:textId="77777777" w:rsidR="00A01204" w:rsidRPr="0008241C" w:rsidRDefault="00A01204" w:rsidP="00A01204">
            <w:pPr>
              <w:jc w:val="right"/>
              <w:rPr>
                <w:rFonts w:ascii="Times New Roman" w:hAnsi="Times New Roman"/>
                <w:sz w:val="16"/>
                <w:szCs w:val="16"/>
                <w:lang w:val="en-US" w:eastAsia="de-CH"/>
              </w:rPr>
            </w:pPr>
          </w:p>
        </w:tc>
        <w:tc>
          <w:tcPr>
            <w:tcW w:w="936" w:type="dxa"/>
          </w:tcPr>
          <w:p w14:paraId="048F5F5E"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Asia-Pacific region</w:t>
            </w:r>
          </w:p>
        </w:tc>
        <w:tc>
          <w:tcPr>
            <w:tcW w:w="856" w:type="dxa"/>
            <w:noWrap/>
            <w:hideMark/>
          </w:tcPr>
          <w:p w14:paraId="0B4A4AAE"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Australia</w:t>
            </w:r>
          </w:p>
          <w:p w14:paraId="3C1FAB29"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New</w:t>
            </w:r>
          </w:p>
          <w:p w14:paraId="25F61558"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Zealand</w:t>
            </w:r>
          </w:p>
        </w:tc>
        <w:tc>
          <w:tcPr>
            <w:tcW w:w="741" w:type="dxa"/>
            <w:noWrap/>
            <w:hideMark/>
          </w:tcPr>
          <w:p w14:paraId="6C9D9573"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Central</w:t>
            </w:r>
          </w:p>
          <w:p w14:paraId="747B5DBA"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Asia</w:t>
            </w:r>
          </w:p>
        </w:tc>
        <w:tc>
          <w:tcPr>
            <w:tcW w:w="936" w:type="dxa"/>
            <w:noWrap/>
            <w:hideMark/>
          </w:tcPr>
          <w:p w14:paraId="3BC799A3"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Eastern Asia</w:t>
            </w:r>
          </w:p>
        </w:tc>
        <w:tc>
          <w:tcPr>
            <w:tcW w:w="910" w:type="dxa"/>
            <w:noWrap/>
            <w:hideMark/>
          </w:tcPr>
          <w:p w14:paraId="735DDFCC"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Melanesia</w:t>
            </w:r>
          </w:p>
        </w:tc>
        <w:tc>
          <w:tcPr>
            <w:tcW w:w="981" w:type="dxa"/>
            <w:noWrap/>
            <w:hideMark/>
          </w:tcPr>
          <w:p w14:paraId="735F904A"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Micronesia</w:t>
            </w:r>
          </w:p>
        </w:tc>
        <w:tc>
          <w:tcPr>
            <w:tcW w:w="865" w:type="dxa"/>
            <w:noWrap/>
            <w:hideMark/>
          </w:tcPr>
          <w:p w14:paraId="342F5866"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Polynesia</w:t>
            </w:r>
          </w:p>
        </w:tc>
        <w:tc>
          <w:tcPr>
            <w:tcW w:w="936" w:type="dxa"/>
            <w:noWrap/>
            <w:hideMark/>
          </w:tcPr>
          <w:p w14:paraId="175F2217"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Southern</w:t>
            </w:r>
          </w:p>
          <w:p w14:paraId="37AB8873"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Asia</w:t>
            </w:r>
          </w:p>
        </w:tc>
        <w:tc>
          <w:tcPr>
            <w:tcW w:w="794" w:type="dxa"/>
            <w:noWrap/>
            <w:hideMark/>
          </w:tcPr>
          <w:p w14:paraId="4A9E712E"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Western</w:t>
            </w:r>
          </w:p>
          <w:p w14:paraId="3B68BD8A" w14:textId="77777777" w:rsidR="00A01204" w:rsidRPr="0008241C" w:rsidRDefault="00A01204" w:rsidP="00A01204">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szCs w:val="16"/>
                <w:lang w:val="en-US" w:eastAsia="de-CH"/>
              </w:rPr>
            </w:pPr>
            <w:r w:rsidRPr="0008241C">
              <w:rPr>
                <w:rFonts w:ascii="Times New Roman" w:hAnsi="Times New Roman"/>
                <w:color w:val="000000"/>
                <w:sz w:val="16"/>
                <w:szCs w:val="16"/>
                <w:lang w:val="en-US" w:eastAsia="de-CH"/>
              </w:rPr>
              <w:t>Asia</w:t>
            </w:r>
          </w:p>
        </w:tc>
      </w:tr>
      <w:tr w:rsidR="00A01204" w:rsidRPr="0008241C" w14:paraId="50E5118C"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B271E06"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val="en-US" w:eastAsia="de-CH"/>
              </w:rPr>
              <w:t>Complex Disasters</w:t>
            </w:r>
          </w:p>
        </w:tc>
        <w:tc>
          <w:tcPr>
            <w:tcW w:w="936" w:type="dxa"/>
          </w:tcPr>
          <w:p w14:paraId="56B7C770"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10,000</w:t>
            </w:r>
          </w:p>
          <w:p w14:paraId="636AE5E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w:t>
            </w:r>
          </w:p>
        </w:tc>
        <w:tc>
          <w:tcPr>
            <w:tcW w:w="856" w:type="dxa"/>
            <w:noWrap/>
          </w:tcPr>
          <w:p w14:paraId="1701F2E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40D0860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741" w:type="dxa"/>
            <w:noWrap/>
          </w:tcPr>
          <w:p w14:paraId="1AB2628F"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487BBB4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tcPr>
          <w:p w14:paraId="4DCC568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10,000</w:t>
            </w:r>
          </w:p>
          <w:p w14:paraId="33205AA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10" w:type="dxa"/>
            <w:noWrap/>
          </w:tcPr>
          <w:p w14:paraId="7B436C5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49F7EF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81" w:type="dxa"/>
            <w:noWrap/>
          </w:tcPr>
          <w:p w14:paraId="55D5FF2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DAB457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tcPr>
          <w:p w14:paraId="7E94406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1877209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tcPr>
          <w:p w14:paraId="2D29CF7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3808F22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794" w:type="dxa"/>
          </w:tcPr>
          <w:p w14:paraId="4A3FA26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646458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r>
      <w:tr w:rsidR="00A01204" w:rsidRPr="0008241C" w14:paraId="3125E6AE"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EDEFDB9"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Drought</w:t>
            </w:r>
          </w:p>
        </w:tc>
        <w:tc>
          <w:tcPr>
            <w:tcW w:w="936" w:type="dxa"/>
          </w:tcPr>
          <w:p w14:paraId="4BB8A88E"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664,084</w:t>
            </w:r>
          </w:p>
          <w:p w14:paraId="06271D4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44)</w:t>
            </w:r>
          </w:p>
        </w:tc>
        <w:tc>
          <w:tcPr>
            <w:tcW w:w="856" w:type="dxa"/>
            <w:noWrap/>
            <w:hideMark/>
          </w:tcPr>
          <w:p w14:paraId="259B613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00</w:t>
            </w:r>
          </w:p>
          <w:p w14:paraId="54ED8A2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2)</w:t>
            </w:r>
          </w:p>
        </w:tc>
        <w:tc>
          <w:tcPr>
            <w:tcW w:w="741" w:type="dxa"/>
            <w:noWrap/>
            <w:hideMark/>
          </w:tcPr>
          <w:p w14:paraId="37DA71E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524FB1E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w:t>
            </w:r>
          </w:p>
        </w:tc>
        <w:tc>
          <w:tcPr>
            <w:tcW w:w="936" w:type="dxa"/>
            <w:noWrap/>
            <w:hideMark/>
          </w:tcPr>
          <w:p w14:paraId="5669041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503,534</w:t>
            </w:r>
          </w:p>
          <w:p w14:paraId="15CE0AD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0)</w:t>
            </w:r>
          </w:p>
        </w:tc>
        <w:tc>
          <w:tcPr>
            <w:tcW w:w="910" w:type="dxa"/>
            <w:noWrap/>
            <w:hideMark/>
          </w:tcPr>
          <w:p w14:paraId="1C83C8C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4</w:t>
            </w:r>
          </w:p>
          <w:p w14:paraId="06BB5EB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w:t>
            </w:r>
          </w:p>
        </w:tc>
        <w:tc>
          <w:tcPr>
            <w:tcW w:w="981" w:type="dxa"/>
            <w:noWrap/>
            <w:hideMark/>
          </w:tcPr>
          <w:p w14:paraId="5D2DE1E1"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443F6C8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865" w:type="dxa"/>
            <w:noWrap/>
            <w:hideMark/>
          </w:tcPr>
          <w:p w14:paraId="503421B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7AFDF75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936" w:type="dxa"/>
            <w:noWrap/>
            <w:hideMark/>
          </w:tcPr>
          <w:p w14:paraId="7C06B59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150,518</w:t>
            </w:r>
          </w:p>
          <w:p w14:paraId="2871852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7)</w:t>
            </w:r>
          </w:p>
        </w:tc>
        <w:tc>
          <w:tcPr>
            <w:tcW w:w="794" w:type="dxa"/>
            <w:noWrap/>
            <w:hideMark/>
          </w:tcPr>
          <w:p w14:paraId="260CEEA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592D125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6)</w:t>
            </w:r>
          </w:p>
        </w:tc>
      </w:tr>
      <w:tr w:rsidR="00A01204" w:rsidRPr="0008241C" w14:paraId="3097EDA6"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60F6ED7"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Earthquake</w:t>
            </w:r>
          </w:p>
        </w:tc>
        <w:tc>
          <w:tcPr>
            <w:tcW w:w="936" w:type="dxa"/>
          </w:tcPr>
          <w:p w14:paraId="691BE87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618,408</w:t>
            </w:r>
          </w:p>
          <w:p w14:paraId="6EB256E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624)</w:t>
            </w:r>
          </w:p>
        </w:tc>
        <w:tc>
          <w:tcPr>
            <w:tcW w:w="856" w:type="dxa"/>
            <w:noWrap/>
            <w:hideMark/>
          </w:tcPr>
          <w:p w14:paraId="4ABCB9C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71</w:t>
            </w:r>
          </w:p>
          <w:p w14:paraId="4530DE3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3)</w:t>
            </w:r>
          </w:p>
        </w:tc>
        <w:tc>
          <w:tcPr>
            <w:tcW w:w="741" w:type="dxa"/>
            <w:noWrap/>
            <w:hideMark/>
          </w:tcPr>
          <w:p w14:paraId="7ECAB22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89</w:t>
            </w:r>
          </w:p>
          <w:p w14:paraId="4121AD3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2)</w:t>
            </w:r>
          </w:p>
        </w:tc>
        <w:tc>
          <w:tcPr>
            <w:tcW w:w="936" w:type="dxa"/>
            <w:noWrap/>
            <w:hideMark/>
          </w:tcPr>
          <w:p w14:paraId="43FF7E4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88,044</w:t>
            </w:r>
          </w:p>
          <w:p w14:paraId="3B9C85C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33)</w:t>
            </w:r>
          </w:p>
        </w:tc>
        <w:tc>
          <w:tcPr>
            <w:tcW w:w="910" w:type="dxa"/>
            <w:noWrap/>
            <w:hideMark/>
          </w:tcPr>
          <w:p w14:paraId="7EC59D5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751</w:t>
            </w:r>
          </w:p>
          <w:p w14:paraId="7E317E8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3)</w:t>
            </w:r>
          </w:p>
        </w:tc>
        <w:tc>
          <w:tcPr>
            <w:tcW w:w="981" w:type="dxa"/>
            <w:noWrap/>
            <w:hideMark/>
          </w:tcPr>
          <w:p w14:paraId="4BCFC0C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7C248ED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865" w:type="dxa"/>
            <w:noWrap/>
            <w:hideMark/>
          </w:tcPr>
          <w:p w14:paraId="2189303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97</w:t>
            </w:r>
          </w:p>
          <w:p w14:paraId="270C757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w:t>
            </w:r>
          </w:p>
        </w:tc>
        <w:tc>
          <w:tcPr>
            <w:tcW w:w="936" w:type="dxa"/>
            <w:noWrap/>
            <w:hideMark/>
          </w:tcPr>
          <w:p w14:paraId="24043AB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35,515</w:t>
            </w:r>
          </w:p>
          <w:p w14:paraId="514E47F0"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22)</w:t>
            </w:r>
          </w:p>
        </w:tc>
        <w:tc>
          <w:tcPr>
            <w:tcW w:w="794" w:type="dxa"/>
            <w:noWrap/>
            <w:hideMark/>
          </w:tcPr>
          <w:p w14:paraId="432AB5E0"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1,241</w:t>
            </w:r>
          </w:p>
          <w:p w14:paraId="58903D9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4)</w:t>
            </w:r>
          </w:p>
        </w:tc>
      </w:tr>
      <w:tr w:rsidR="00A01204" w:rsidRPr="0008241C" w14:paraId="60F73C37"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F84D5B1"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Epidemic</w:t>
            </w:r>
          </w:p>
        </w:tc>
        <w:tc>
          <w:tcPr>
            <w:tcW w:w="936" w:type="dxa"/>
          </w:tcPr>
          <w:p w14:paraId="3606BFB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6,527,700</w:t>
            </w:r>
          </w:p>
          <w:p w14:paraId="3BF5B63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252)</w:t>
            </w:r>
          </w:p>
        </w:tc>
        <w:tc>
          <w:tcPr>
            <w:tcW w:w="856" w:type="dxa"/>
            <w:noWrap/>
            <w:hideMark/>
          </w:tcPr>
          <w:p w14:paraId="5C5BEA3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700</w:t>
            </w:r>
          </w:p>
          <w:p w14:paraId="4D352D7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741" w:type="dxa"/>
            <w:noWrap/>
            <w:hideMark/>
          </w:tcPr>
          <w:p w14:paraId="0C1D7D1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61</w:t>
            </w:r>
          </w:p>
          <w:p w14:paraId="62543C1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2)</w:t>
            </w:r>
          </w:p>
        </w:tc>
        <w:tc>
          <w:tcPr>
            <w:tcW w:w="936" w:type="dxa"/>
            <w:noWrap/>
            <w:hideMark/>
          </w:tcPr>
          <w:p w14:paraId="5492E1D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562,080</w:t>
            </w:r>
          </w:p>
          <w:p w14:paraId="21EE4BD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7)</w:t>
            </w:r>
          </w:p>
        </w:tc>
        <w:tc>
          <w:tcPr>
            <w:tcW w:w="910" w:type="dxa"/>
            <w:noWrap/>
            <w:hideMark/>
          </w:tcPr>
          <w:p w14:paraId="4DDF8DE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51</w:t>
            </w:r>
          </w:p>
          <w:p w14:paraId="1453D63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w:t>
            </w:r>
          </w:p>
        </w:tc>
        <w:tc>
          <w:tcPr>
            <w:tcW w:w="981" w:type="dxa"/>
            <w:noWrap/>
            <w:hideMark/>
          </w:tcPr>
          <w:p w14:paraId="6F4E137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2</w:t>
            </w:r>
          </w:p>
          <w:p w14:paraId="214E608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865" w:type="dxa"/>
            <w:noWrap/>
            <w:hideMark/>
          </w:tcPr>
          <w:p w14:paraId="56D9E4D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w:t>
            </w:r>
          </w:p>
          <w:p w14:paraId="002D2F74"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w:t>
            </w:r>
          </w:p>
        </w:tc>
        <w:tc>
          <w:tcPr>
            <w:tcW w:w="936" w:type="dxa"/>
            <w:noWrap/>
            <w:hideMark/>
          </w:tcPr>
          <w:p w14:paraId="608227B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957,089</w:t>
            </w:r>
          </w:p>
          <w:p w14:paraId="7C3A889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64)</w:t>
            </w:r>
          </w:p>
        </w:tc>
        <w:tc>
          <w:tcPr>
            <w:tcW w:w="794" w:type="dxa"/>
            <w:noWrap/>
            <w:hideMark/>
          </w:tcPr>
          <w:p w14:paraId="6C982EA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69</w:t>
            </w:r>
          </w:p>
          <w:p w14:paraId="25419B8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0)</w:t>
            </w:r>
          </w:p>
        </w:tc>
      </w:tr>
      <w:tr w:rsidR="00A01204" w:rsidRPr="0008241C" w14:paraId="5A33502B"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7CDE519"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 xml:space="preserve">Extreme temperature </w:t>
            </w:r>
          </w:p>
        </w:tc>
        <w:tc>
          <w:tcPr>
            <w:tcW w:w="936" w:type="dxa"/>
          </w:tcPr>
          <w:p w14:paraId="00DA9EC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27,017</w:t>
            </w:r>
          </w:p>
          <w:p w14:paraId="5E097EE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70)</w:t>
            </w:r>
          </w:p>
        </w:tc>
        <w:tc>
          <w:tcPr>
            <w:tcW w:w="856" w:type="dxa"/>
            <w:noWrap/>
            <w:hideMark/>
          </w:tcPr>
          <w:p w14:paraId="2D56122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09</w:t>
            </w:r>
          </w:p>
          <w:p w14:paraId="5A0323E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w:t>
            </w:r>
          </w:p>
        </w:tc>
        <w:tc>
          <w:tcPr>
            <w:tcW w:w="741" w:type="dxa"/>
            <w:noWrap/>
            <w:hideMark/>
          </w:tcPr>
          <w:p w14:paraId="4584540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1</w:t>
            </w:r>
          </w:p>
          <w:p w14:paraId="0098F3A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w:t>
            </w:r>
          </w:p>
        </w:tc>
        <w:tc>
          <w:tcPr>
            <w:tcW w:w="936" w:type="dxa"/>
            <w:noWrap/>
            <w:hideMark/>
          </w:tcPr>
          <w:p w14:paraId="06C8165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211</w:t>
            </w:r>
          </w:p>
          <w:p w14:paraId="450E358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8)</w:t>
            </w:r>
          </w:p>
        </w:tc>
        <w:tc>
          <w:tcPr>
            <w:tcW w:w="910" w:type="dxa"/>
            <w:noWrap/>
            <w:hideMark/>
          </w:tcPr>
          <w:p w14:paraId="4D27DE7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D8F0ED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81" w:type="dxa"/>
            <w:noWrap/>
            <w:hideMark/>
          </w:tcPr>
          <w:p w14:paraId="4438449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3DAD08F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hideMark/>
          </w:tcPr>
          <w:p w14:paraId="323D9B9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0878C2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hideMark/>
          </w:tcPr>
          <w:p w14:paraId="6B17D3B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5,085</w:t>
            </w:r>
          </w:p>
          <w:p w14:paraId="0C22B5E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1)</w:t>
            </w:r>
          </w:p>
        </w:tc>
        <w:tc>
          <w:tcPr>
            <w:tcW w:w="794" w:type="dxa"/>
            <w:noWrap/>
            <w:hideMark/>
          </w:tcPr>
          <w:p w14:paraId="2AA945C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81</w:t>
            </w:r>
          </w:p>
          <w:p w14:paraId="3AE765A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 xml:space="preserve">(16) </w:t>
            </w:r>
          </w:p>
        </w:tc>
      </w:tr>
      <w:tr w:rsidR="00A01204" w:rsidRPr="0008241C" w14:paraId="3CE40592"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D976AAB"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Flood</w:t>
            </w:r>
          </w:p>
        </w:tc>
        <w:tc>
          <w:tcPr>
            <w:tcW w:w="936" w:type="dxa"/>
          </w:tcPr>
          <w:p w14:paraId="34E4154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6,786,130</w:t>
            </w:r>
          </w:p>
          <w:p w14:paraId="2D11726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473)</w:t>
            </w:r>
          </w:p>
        </w:tc>
        <w:tc>
          <w:tcPr>
            <w:tcW w:w="856" w:type="dxa"/>
            <w:noWrap/>
            <w:hideMark/>
          </w:tcPr>
          <w:p w14:paraId="115EADF1"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50</w:t>
            </w:r>
          </w:p>
          <w:p w14:paraId="7843A5D4"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8)</w:t>
            </w:r>
          </w:p>
        </w:tc>
        <w:tc>
          <w:tcPr>
            <w:tcW w:w="741" w:type="dxa"/>
            <w:noWrap/>
            <w:hideMark/>
          </w:tcPr>
          <w:p w14:paraId="563DA77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680</w:t>
            </w:r>
          </w:p>
          <w:p w14:paraId="164E0DA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5)</w:t>
            </w:r>
          </w:p>
        </w:tc>
        <w:tc>
          <w:tcPr>
            <w:tcW w:w="936" w:type="dxa"/>
            <w:noWrap/>
            <w:hideMark/>
          </w:tcPr>
          <w:p w14:paraId="4B6E3A1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619,962</w:t>
            </w:r>
          </w:p>
          <w:p w14:paraId="5EB8A68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22)</w:t>
            </w:r>
          </w:p>
        </w:tc>
        <w:tc>
          <w:tcPr>
            <w:tcW w:w="910" w:type="dxa"/>
            <w:noWrap/>
            <w:hideMark/>
          </w:tcPr>
          <w:p w14:paraId="6CD97F21"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06</w:t>
            </w:r>
          </w:p>
          <w:p w14:paraId="6EEEF904"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4)</w:t>
            </w:r>
          </w:p>
        </w:tc>
        <w:tc>
          <w:tcPr>
            <w:tcW w:w="981" w:type="dxa"/>
            <w:noWrap/>
            <w:hideMark/>
          </w:tcPr>
          <w:p w14:paraId="60D3FB2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3F57B66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w:t>
            </w:r>
          </w:p>
        </w:tc>
        <w:tc>
          <w:tcPr>
            <w:tcW w:w="865" w:type="dxa"/>
            <w:noWrap/>
            <w:hideMark/>
          </w:tcPr>
          <w:p w14:paraId="22FD6B1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w:t>
            </w:r>
          </w:p>
          <w:p w14:paraId="6F01BA0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936" w:type="dxa"/>
            <w:noWrap/>
            <w:hideMark/>
          </w:tcPr>
          <w:p w14:paraId="304B721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59,629</w:t>
            </w:r>
          </w:p>
          <w:p w14:paraId="5965CA3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18)</w:t>
            </w:r>
          </w:p>
        </w:tc>
        <w:tc>
          <w:tcPr>
            <w:tcW w:w="794" w:type="dxa"/>
            <w:noWrap/>
            <w:hideMark/>
          </w:tcPr>
          <w:p w14:paraId="310C116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297</w:t>
            </w:r>
          </w:p>
          <w:p w14:paraId="3704595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49)</w:t>
            </w:r>
          </w:p>
        </w:tc>
      </w:tr>
      <w:tr w:rsidR="00A01204" w:rsidRPr="0008241C" w14:paraId="13B51AC3"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2B676E7"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Industrial accident</w:t>
            </w:r>
          </w:p>
        </w:tc>
        <w:tc>
          <w:tcPr>
            <w:tcW w:w="936" w:type="dxa"/>
          </w:tcPr>
          <w:p w14:paraId="7CFC2C9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31,096</w:t>
            </w:r>
          </w:p>
          <w:p w14:paraId="7148AC2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778)</w:t>
            </w:r>
          </w:p>
        </w:tc>
        <w:tc>
          <w:tcPr>
            <w:tcW w:w="856" w:type="dxa"/>
            <w:noWrap/>
            <w:hideMark/>
          </w:tcPr>
          <w:p w14:paraId="0C01064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0</w:t>
            </w:r>
          </w:p>
          <w:p w14:paraId="1E5B590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w:t>
            </w:r>
          </w:p>
        </w:tc>
        <w:tc>
          <w:tcPr>
            <w:tcW w:w="741" w:type="dxa"/>
            <w:noWrap/>
            <w:hideMark/>
          </w:tcPr>
          <w:p w14:paraId="3172CC4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44</w:t>
            </w:r>
          </w:p>
          <w:p w14:paraId="1C13101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w:t>
            </w:r>
          </w:p>
        </w:tc>
        <w:tc>
          <w:tcPr>
            <w:tcW w:w="936" w:type="dxa"/>
            <w:noWrap/>
            <w:hideMark/>
          </w:tcPr>
          <w:p w14:paraId="225C1AF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8,649</w:t>
            </w:r>
          </w:p>
          <w:p w14:paraId="428357D0"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60)</w:t>
            </w:r>
          </w:p>
        </w:tc>
        <w:tc>
          <w:tcPr>
            <w:tcW w:w="910" w:type="dxa"/>
            <w:noWrap/>
            <w:hideMark/>
          </w:tcPr>
          <w:p w14:paraId="43CC977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w:t>
            </w:r>
          </w:p>
          <w:p w14:paraId="1ADC507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81" w:type="dxa"/>
            <w:noWrap/>
            <w:hideMark/>
          </w:tcPr>
          <w:p w14:paraId="11084FC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6E88D7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hideMark/>
          </w:tcPr>
          <w:p w14:paraId="228896E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D10FE7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hideMark/>
          </w:tcPr>
          <w:p w14:paraId="40000FE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381</w:t>
            </w:r>
          </w:p>
          <w:p w14:paraId="5D6FBD2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55)</w:t>
            </w:r>
          </w:p>
        </w:tc>
        <w:tc>
          <w:tcPr>
            <w:tcW w:w="794" w:type="dxa"/>
            <w:noWrap/>
            <w:hideMark/>
          </w:tcPr>
          <w:p w14:paraId="22B87B0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871</w:t>
            </w:r>
          </w:p>
          <w:p w14:paraId="1A53962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0)</w:t>
            </w:r>
          </w:p>
        </w:tc>
      </w:tr>
      <w:tr w:rsidR="00A01204" w:rsidRPr="0008241C" w14:paraId="58D22B42"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5D05939"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Insect infestation</w:t>
            </w:r>
          </w:p>
        </w:tc>
        <w:tc>
          <w:tcPr>
            <w:tcW w:w="936" w:type="dxa"/>
          </w:tcPr>
          <w:p w14:paraId="44FBA3E4"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0</w:t>
            </w:r>
          </w:p>
          <w:p w14:paraId="04CB46E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0)</w:t>
            </w:r>
          </w:p>
        </w:tc>
        <w:tc>
          <w:tcPr>
            <w:tcW w:w="856" w:type="dxa"/>
            <w:noWrap/>
            <w:hideMark/>
          </w:tcPr>
          <w:p w14:paraId="056C0D6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1D4AB0B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741" w:type="dxa"/>
            <w:noWrap/>
            <w:hideMark/>
          </w:tcPr>
          <w:p w14:paraId="556AFC5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46003A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36" w:type="dxa"/>
            <w:noWrap/>
            <w:hideMark/>
          </w:tcPr>
          <w:p w14:paraId="7278FA4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2626631E"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10" w:type="dxa"/>
            <w:noWrap/>
            <w:hideMark/>
          </w:tcPr>
          <w:p w14:paraId="29B529F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26181884"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81" w:type="dxa"/>
            <w:noWrap/>
            <w:hideMark/>
          </w:tcPr>
          <w:p w14:paraId="05713861"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38C8C1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hideMark/>
          </w:tcPr>
          <w:p w14:paraId="21E7710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46E7DA2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hideMark/>
          </w:tcPr>
          <w:p w14:paraId="47A813D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160E99A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794" w:type="dxa"/>
            <w:noWrap/>
            <w:hideMark/>
          </w:tcPr>
          <w:p w14:paraId="4929F82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A22EC5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r>
      <w:tr w:rsidR="00A01204" w:rsidRPr="0008241C" w14:paraId="6CBAB307"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1D278C4"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Landslide</w:t>
            </w:r>
          </w:p>
        </w:tc>
        <w:tc>
          <w:tcPr>
            <w:tcW w:w="936" w:type="dxa"/>
          </w:tcPr>
          <w:p w14:paraId="526FBF5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8,794</w:t>
            </w:r>
          </w:p>
          <w:p w14:paraId="240D033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285)</w:t>
            </w:r>
          </w:p>
        </w:tc>
        <w:tc>
          <w:tcPr>
            <w:tcW w:w="856" w:type="dxa"/>
            <w:noWrap/>
            <w:hideMark/>
          </w:tcPr>
          <w:p w14:paraId="22402F5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8</w:t>
            </w:r>
          </w:p>
          <w:p w14:paraId="1363F8F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741" w:type="dxa"/>
            <w:noWrap/>
            <w:hideMark/>
          </w:tcPr>
          <w:p w14:paraId="7D52DA9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86</w:t>
            </w:r>
          </w:p>
          <w:p w14:paraId="6E98E24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2)</w:t>
            </w:r>
          </w:p>
        </w:tc>
        <w:tc>
          <w:tcPr>
            <w:tcW w:w="936" w:type="dxa"/>
            <w:noWrap/>
            <w:hideMark/>
          </w:tcPr>
          <w:p w14:paraId="7A2D3E0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226</w:t>
            </w:r>
          </w:p>
          <w:p w14:paraId="34B10E4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3)</w:t>
            </w:r>
          </w:p>
        </w:tc>
        <w:tc>
          <w:tcPr>
            <w:tcW w:w="910" w:type="dxa"/>
            <w:noWrap/>
            <w:hideMark/>
          </w:tcPr>
          <w:p w14:paraId="077D5FC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95</w:t>
            </w:r>
          </w:p>
          <w:p w14:paraId="6FD0590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2)</w:t>
            </w:r>
          </w:p>
        </w:tc>
        <w:tc>
          <w:tcPr>
            <w:tcW w:w="981" w:type="dxa"/>
            <w:noWrap/>
            <w:hideMark/>
          </w:tcPr>
          <w:p w14:paraId="26F3D4B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7334E18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hideMark/>
          </w:tcPr>
          <w:p w14:paraId="4EBCB87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3</w:t>
            </w:r>
          </w:p>
          <w:p w14:paraId="38FE289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w:t>
            </w:r>
          </w:p>
        </w:tc>
        <w:tc>
          <w:tcPr>
            <w:tcW w:w="936" w:type="dxa"/>
            <w:noWrap/>
            <w:hideMark/>
          </w:tcPr>
          <w:p w14:paraId="0968F86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690</w:t>
            </w:r>
          </w:p>
          <w:p w14:paraId="1B0DB04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24)</w:t>
            </w:r>
          </w:p>
        </w:tc>
        <w:tc>
          <w:tcPr>
            <w:tcW w:w="794" w:type="dxa"/>
            <w:noWrap/>
            <w:hideMark/>
          </w:tcPr>
          <w:p w14:paraId="7730641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46</w:t>
            </w:r>
          </w:p>
          <w:p w14:paraId="167DA1F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8)</w:t>
            </w:r>
          </w:p>
        </w:tc>
      </w:tr>
      <w:tr w:rsidR="00A01204" w:rsidRPr="0008241C" w14:paraId="3340EDE7"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17305E2"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Mass movement (dry)</w:t>
            </w:r>
          </w:p>
        </w:tc>
        <w:tc>
          <w:tcPr>
            <w:tcW w:w="936" w:type="dxa"/>
          </w:tcPr>
          <w:p w14:paraId="44B5902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254</w:t>
            </w:r>
          </w:p>
          <w:p w14:paraId="04674AD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9)</w:t>
            </w:r>
          </w:p>
        </w:tc>
        <w:tc>
          <w:tcPr>
            <w:tcW w:w="856" w:type="dxa"/>
            <w:noWrap/>
          </w:tcPr>
          <w:p w14:paraId="09ADB49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7F643C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741" w:type="dxa"/>
            <w:noWrap/>
          </w:tcPr>
          <w:p w14:paraId="6D92D5D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3</w:t>
            </w:r>
          </w:p>
          <w:p w14:paraId="3523CF2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936" w:type="dxa"/>
            <w:noWrap/>
          </w:tcPr>
          <w:p w14:paraId="39CE46C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00</w:t>
            </w:r>
          </w:p>
          <w:p w14:paraId="397D608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w:t>
            </w:r>
          </w:p>
        </w:tc>
        <w:tc>
          <w:tcPr>
            <w:tcW w:w="910" w:type="dxa"/>
            <w:noWrap/>
          </w:tcPr>
          <w:p w14:paraId="19ED3C5E"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6</w:t>
            </w:r>
          </w:p>
          <w:p w14:paraId="3D31986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981" w:type="dxa"/>
            <w:noWrap/>
          </w:tcPr>
          <w:p w14:paraId="32B0480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2FC77574"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tcPr>
          <w:p w14:paraId="11F1BF3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0241F6F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tcPr>
          <w:p w14:paraId="37ACA5A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74</w:t>
            </w:r>
          </w:p>
          <w:p w14:paraId="755C6A9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w:t>
            </w:r>
          </w:p>
        </w:tc>
        <w:tc>
          <w:tcPr>
            <w:tcW w:w="794" w:type="dxa"/>
          </w:tcPr>
          <w:p w14:paraId="7571E8B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81</w:t>
            </w:r>
          </w:p>
          <w:p w14:paraId="2DF88CDE"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r>
      <w:tr w:rsidR="00A01204" w:rsidRPr="0008241C" w14:paraId="427B2538"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CF374CF"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Miscellaneous accident</w:t>
            </w:r>
          </w:p>
        </w:tc>
        <w:tc>
          <w:tcPr>
            <w:tcW w:w="936" w:type="dxa"/>
          </w:tcPr>
          <w:p w14:paraId="02D5046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34,369</w:t>
            </w:r>
          </w:p>
          <w:p w14:paraId="411625F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504)</w:t>
            </w:r>
          </w:p>
        </w:tc>
        <w:tc>
          <w:tcPr>
            <w:tcW w:w="856" w:type="dxa"/>
            <w:noWrap/>
            <w:hideMark/>
          </w:tcPr>
          <w:p w14:paraId="09BBC3C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6</w:t>
            </w:r>
          </w:p>
          <w:p w14:paraId="0351D574"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w:t>
            </w:r>
          </w:p>
        </w:tc>
        <w:tc>
          <w:tcPr>
            <w:tcW w:w="741" w:type="dxa"/>
            <w:noWrap/>
            <w:hideMark/>
          </w:tcPr>
          <w:p w14:paraId="75766CC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93</w:t>
            </w:r>
          </w:p>
          <w:p w14:paraId="5B38CE0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3)</w:t>
            </w:r>
          </w:p>
        </w:tc>
        <w:tc>
          <w:tcPr>
            <w:tcW w:w="936" w:type="dxa"/>
            <w:noWrap/>
            <w:hideMark/>
          </w:tcPr>
          <w:p w14:paraId="2D443C4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4,408</w:t>
            </w:r>
          </w:p>
          <w:p w14:paraId="2DC86A6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90)</w:t>
            </w:r>
          </w:p>
        </w:tc>
        <w:tc>
          <w:tcPr>
            <w:tcW w:w="910" w:type="dxa"/>
            <w:noWrap/>
            <w:hideMark/>
          </w:tcPr>
          <w:p w14:paraId="7CA77EC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40B7BEC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81" w:type="dxa"/>
            <w:noWrap/>
            <w:hideMark/>
          </w:tcPr>
          <w:p w14:paraId="641EEFDF"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p w14:paraId="11E5297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865" w:type="dxa"/>
            <w:noWrap/>
            <w:hideMark/>
          </w:tcPr>
          <w:p w14:paraId="1F74597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8</w:t>
            </w:r>
          </w:p>
          <w:p w14:paraId="4D996D5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936" w:type="dxa"/>
            <w:noWrap/>
            <w:hideMark/>
          </w:tcPr>
          <w:p w14:paraId="1204A28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604</w:t>
            </w:r>
          </w:p>
          <w:p w14:paraId="56DB316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11)</w:t>
            </w:r>
          </w:p>
        </w:tc>
        <w:tc>
          <w:tcPr>
            <w:tcW w:w="794" w:type="dxa"/>
            <w:noWrap/>
            <w:hideMark/>
          </w:tcPr>
          <w:p w14:paraId="32028CD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939</w:t>
            </w:r>
          </w:p>
          <w:p w14:paraId="26E1E0D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8)</w:t>
            </w:r>
          </w:p>
        </w:tc>
      </w:tr>
      <w:tr w:rsidR="00A01204" w:rsidRPr="0008241C" w14:paraId="32BD1836"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94FA705"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Storm</w:t>
            </w:r>
          </w:p>
        </w:tc>
        <w:tc>
          <w:tcPr>
            <w:tcW w:w="936" w:type="dxa"/>
          </w:tcPr>
          <w:p w14:paraId="4FC71DD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060,076</w:t>
            </w:r>
          </w:p>
          <w:p w14:paraId="24D0B5B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430)</w:t>
            </w:r>
          </w:p>
        </w:tc>
        <w:tc>
          <w:tcPr>
            <w:tcW w:w="856" w:type="dxa"/>
            <w:noWrap/>
            <w:hideMark/>
          </w:tcPr>
          <w:p w14:paraId="75D7396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96</w:t>
            </w:r>
          </w:p>
          <w:p w14:paraId="5CC289D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6)</w:t>
            </w:r>
          </w:p>
        </w:tc>
        <w:tc>
          <w:tcPr>
            <w:tcW w:w="741" w:type="dxa"/>
            <w:noWrap/>
            <w:hideMark/>
          </w:tcPr>
          <w:p w14:paraId="2E2F2ADE"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6</w:t>
            </w:r>
          </w:p>
          <w:p w14:paraId="628C42B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w:t>
            </w:r>
          </w:p>
        </w:tc>
        <w:tc>
          <w:tcPr>
            <w:tcW w:w="936" w:type="dxa"/>
            <w:noWrap/>
            <w:hideMark/>
          </w:tcPr>
          <w:p w14:paraId="39E9406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43,492</w:t>
            </w:r>
          </w:p>
          <w:p w14:paraId="4459616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57)</w:t>
            </w:r>
          </w:p>
        </w:tc>
        <w:tc>
          <w:tcPr>
            <w:tcW w:w="910" w:type="dxa"/>
            <w:noWrap/>
            <w:hideMark/>
          </w:tcPr>
          <w:p w14:paraId="33FB658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354</w:t>
            </w:r>
          </w:p>
          <w:p w14:paraId="4E73624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3)</w:t>
            </w:r>
          </w:p>
        </w:tc>
        <w:tc>
          <w:tcPr>
            <w:tcW w:w="981" w:type="dxa"/>
            <w:noWrap/>
            <w:hideMark/>
          </w:tcPr>
          <w:p w14:paraId="3B8D52D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2</w:t>
            </w:r>
          </w:p>
          <w:p w14:paraId="37B1072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2)</w:t>
            </w:r>
          </w:p>
        </w:tc>
        <w:tc>
          <w:tcPr>
            <w:tcW w:w="865" w:type="dxa"/>
            <w:noWrap/>
            <w:hideMark/>
          </w:tcPr>
          <w:p w14:paraId="1D6B8031"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48</w:t>
            </w:r>
          </w:p>
          <w:p w14:paraId="40218D4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5)</w:t>
            </w:r>
          </w:p>
        </w:tc>
        <w:tc>
          <w:tcPr>
            <w:tcW w:w="936" w:type="dxa"/>
            <w:noWrap/>
            <w:hideMark/>
          </w:tcPr>
          <w:p w14:paraId="623690F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13,741</w:t>
            </w:r>
          </w:p>
          <w:p w14:paraId="62647DAB"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12)</w:t>
            </w:r>
          </w:p>
        </w:tc>
        <w:tc>
          <w:tcPr>
            <w:tcW w:w="794" w:type="dxa"/>
            <w:noWrap/>
            <w:hideMark/>
          </w:tcPr>
          <w:p w14:paraId="4435E17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47</w:t>
            </w:r>
          </w:p>
          <w:p w14:paraId="62174BA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0)</w:t>
            </w:r>
          </w:p>
        </w:tc>
      </w:tr>
      <w:tr w:rsidR="00A01204" w:rsidRPr="0008241C" w14:paraId="15D0E74A"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B56965A"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Transport accident</w:t>
            </w:r>
          </w:p>
        </w:tc>
        <w:tc>
          <w:tcPr>
            <w:tcW w:w="936" w:type="dxa"/>
          </w:tcPr>
          <w:p w14:paraId="63D2C02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80,442</w:t>
            </w:r>
          </w:p>
          <w:p w14:paraId="2722809F"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736)</w:t>
            </w:r>
          </w:p>
        </w:tc>
        <w:tc>
          <w:tcPr>
            <w:tcW w:w="856" w:type="dxa"/>
            <w:noWrap/>
            <w:hideMark/>
          </w:tcPr>
          <w:p w14:paraId="71AD0F2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57</w:t>
            </w:r>
          </w:p>
          <w:p w14:paraId="172C3320"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9)</w:t>
            </w:r>
          </w:p>
        </w:tc>
        <w:tc>
          <w:tcPr>
            <w:tcW w:w="741" w:type="dxa"/>
            <w:noWrap/>
            <w:hideMark/>
          </w:tcPr>
          <w:p w14:paraId="15B21D2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21</w:t>
            </w:r>
          </w:p>
          <w:p w14:paraId="6D163D48"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8)</w:t>
            </w:r>
          </w:p>
        </w:tc>
        <w:tc>
          <w:tcPr>
            <w:tcW w:w="936" w:type="dxa"/>
            <w:noWrap/>
            <w:hideMark/>
          </w:tcPr>
          <w:p w14:paraId="0939EF9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2,615</w:t>
            </w:r>
          </w:p>
          <w:p w14:paraId="0EAA28A3"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83)</w:t>
            </w:r>
          </w:p>
        </w:tc>
        <w:tc>
          <w:tcPr>
            <w:tcW w:w="910" w:type="dxa"/>
            <w:noWrap/>
            <w:hideMark/>
          </w:tcPr>
          <w:p w14:paraId="30E5BD7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32</w:t>
            </w:r>
          </w:p>
          <w:p w14:paraId="78A19C25"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w:t>
            </w:r>
          </w:p>
        </w:tc>
        <w:tc>
          <w:tcPr>
            <w:tcW w:w="981" w:type="dxa"/>
            <w:noWrap/>
            <w:hideMark/>
          </w:tcPr>
          <w:p w14:paraId="6AF0408F"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28</w:t>
            </w:r>
          </w:p>
          <w:p w14:paraId="1DE99760"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865" w:type="dxa"/>
            <w:noWrap/>
            <w:hideMark/>
          </w:tcPr>
          <w:p w14:paraId="2561073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5</w:t>
            </w:r>
          </w:p>
          <w:p w14:paraId="165F359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936" w:type="dxa"/>
            <w:noWrap/>
            <w:hideMark/>
          </w:tcPr>
          <w:p w14:paraId="5D98469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7,003</w:t>
            </w:r>
          </w:p>
          <w:p w14:paraId="35D9BD91"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44)</w:t>
            </w:r>
          </w:p>
        </w:tc>
        <w:tc>
          <w:tcPr>
            <w:tcW w:w="794" w:type="dxa"/>
            <w:noWrap/>
            <w:hideMark/>
          </w:tcPr>
          <w:p w14:paraId="7D4A36E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391</w:t>
            </w:r>
          </w:p>
          <w:p w14:paraId="2329CE02"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48)</w:t>
            </w:r>
          </w:p>
        </w:tc>
      </w:tr>
      <w:tr w:rsidR="00A01204" w:rsidRPr="0008241C" w14:paraId="6AFFF94F"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A45BD14"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Volcanic activity</w:t>
            </w:r>
          </w:p>
        </w:tc>
        <w:tc>
          <w:tcPr>
            <w:tcW w:w="936" w:type="dxa"/>
          </w:tcPr>
          <w:p w14:paraId="30736EC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4,249</w:t>
            </w:r>
          </w:p>
          <w:p w14:paraId="576D78D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42)</w:t>
            </w:r>
          </w:p>
        </w:tc>
        <w:tc>
          <w:tcPr>
            <w:tcW w:w="856" w:type="dxa"/>
            <w:noWrap/>
            <w:hideMark/>
          </w:tcPr>
          <w:p w14:paraId="1DC1EB4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50</w:t>
            </w:r>
          </w:p>
          <w:p w14:paraId="336C09D1"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w:t>
            </w:r>
          </w:p>
        </w:tc>
        <w:tc>
          <w:tcPr>
            <w:tcW w:w="741" w:type="dxa"/>
            <w:noWrap/>
            <w:hideMark/>
          </w:tcPr>
          <w:p w14:paraId="52C1568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5E21CE2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936" w:type="dxa"/>
            <w:noWrap/>
            <w:hideMark/>
          </w:tcPr>
          <w:p w14:paraId="51EE050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78</w:t>
            </w:r>
          </w:p>
          <w:p w14:paraId="3343E87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6)</w:t>
            </w:r>
          </w:p>
        </w:tc>
        <w:tc>
          <w:tcPr>
            <w:tcW w:w="910" w:type="dxa"/>
            <w:noWrap/>
            <w:hideMark/>
          </w:tcPr>
          <w:p w14:paraId="4F39C790"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515</w:t>
            </w:r>
          </w:p>
          <w:p w14:paraId="76A9D13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1)</w:t>
            </w:r>
          </w:p>
        </w:tc>
        <w:tc>
          <w:tcPr>
            <w:tcW w:w="981" w:type="dxa"/>
            <w:noWrap/>
            <w:hideMark/>
          </w:tcPr>
          <w:p w14:paraId="6BCB9553"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7C2C7E7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865" w:type="dxa"/>
            <w:noWrap/>
            <w:hideMark/>
          </w:tcPr>
          <w:p w14:paraId="51FCC26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8BA7FD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36" w:type="dxa"/>
            <w:noWrap/>
            <w:hideMark/>
          </w:tcPr>
          <w:p w14:paraId="55C6810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3B515019"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794" w:type="dxa"/>
            <w:noWrap/>
            <w:hideMark/>
          </w:tcPr>
          <w:p w14:paraId="397AA566"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w:t>
            </w:r>
          </w:p>
          <w:p w14:paraId="31281D7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r>
      <w:tr w:rsidR="00A01204" w:rsidRPr="0008241C" w14:paraId="299DACD2" w14:textId="77777777" w:rsidTr="00642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90C2EAD"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Wildfire</w:t>
            </w:r>
          </w:p>
        </w:tc>
        <w:tc>
          <w:tcPr>
            <w:tcW w:w="936" w:type="dxa"/>
          </w:tcPr>
          <w:p w14:paraId="6367A11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947</w:t>
            </w:r>
          </w:p>
          <w:p w14:paraId="199C3ED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08241C">
              <w:rPr>
                <w:rFonts w:ascii="Times New Roman" w:hAnsi="Times New Roman"/>
                <w:sz w:val="16"/>
                <w:szCs w:val="16"/>
              </w:rPr>
              <w:t>(104)</w:t>
            </w:r>
          </w:p>
        </w:tc>
        <w:tc>
          <w:tcPr>
            <w:tcW w:w="856" w:type="dxa"/>
            <w:noWrap/>
            <w:hideMark/>
          </w:tcPr>
          <w:p w14:paraId="1A2349C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501</w:t>
            </w:r>
          </w:p>
          <w:p w14:paraId="56D2D77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9)</w:t>
            </w:r>
          </w:p>
        </w:tc>
        <w:tc>
          <w:tcPr>
            <w:tcW w:w="741" w:type="dxa"/>
            <w:noWrap/>
            <w:hideMark/>
          </w:tcPr>
          <w:p w14:paraId="71A117E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4C1F7FD7"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36" w:type="dxa"/>
            <w:noWrap/>
            <w:hideMark/>
          </w:tcPr>
          <w:p w14:paraId="6F78437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92</w:t>
            </w:r>
          </w:p>
          <w:p w14:paraId="73C1A07E"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45)</w:t>
            </w:r>
          </w:p>
        </w:tc>
        <w:tc>
          <w:tcPr>
            <w:tcW w:w="910" w:type="dxa"/>
            <w:noWrap/>
            <w:hideMark/>
          </w:tcPr>
          <w:p w14:paraId="663707A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682E1BBC"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81" w:type="dxa"/>
            <w:noWrap/>
            <w:hideMark/>
          </w:tcPr>
          <w:p w14:paraId="4BEAFBB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10C7CEC9"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tc>
        <w:tc>
          <w:tcPr>
            <w:tcW w:w="865" w:type="dxa"/>
            <w:noWrap/>
            <w:hideMark/>
          </w:tcPr>
          <w:p w14:paraId="5C54C20B"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0</w:t>
            </w:r>
          </w:p>
          <w:p w14:paraId="3AA515B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w:t>
            </w:r>
          </w:p>
        </w:tc>
        <w:tc>
          <w:tcPr>
            <w:tcW w:w="936" w:type="dxa"/>
            <w:noWrap/>
            <w:hideMark/>
          </w:tcPr>
          <w:p w14:paraId="6A3EA84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4</w:t>
            </w:r>
          </w:p>
          <w:p w14:paraId="00CB933A"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w:t>
            </w:r>
          </w:p>
        </w:tc>
        <w:tc>
          <w:tcPr>
            <w:tcW w:w="794" w:type="dxa"/>
            <w:noWrap/>
            <w:hideMark/>
          </w:tcPr>
          <w:p w14:paraId="1CDBD836"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60</w:t>
            </w:r>
          </w:p>
          <w:p w14:paraId="390255AD" w14:textId="77777777" w:rsidR="00A01204" w:rsidRPr="0008241C" w:rsidRDefault="00A01204" w:rsidP="00A0120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w:t>
            </w:r>
          </w:p>
        </w:tc>
      </w:tr>
      <w:tr w:rsidR="00A01204" w:rsidRPr="0008241C" w14:paraId="6318BD19" w14:textId="77777777" w:rsidTr="00642B4F">
        <w:trPr>
          <w:trHeight w:val="300"/>
        </w:trPr>
        <w:tc>
          <w:tcPr>
            <w:cnfStyle w:val="001000000000" w:firstRow="0" w:lastRow="0" w:firstColumn="1" w:lastColumn="0" w:oddVBand="0" w:evenVBand="0" w:oddHBand="0" w:evenHBand="0" w:firstRowFirstColumn="0" w:firstRowLastColumn="0" w:lastRowFirstColumn="0" w:lastRowLastColumn="0"/>
            <w:tcW w:w="1134" w:type="dxa"/>
            <w:noWrap/>
          </w:tcPr>
          <w:p w14:paraId="20FBC3B7" w14:textId="77777777" w:rsidR="00A01204" w:rsidRPr="0008241C" w:rsidRDefault="00A01204" w:rsidP="00A01204">
            <w:pPr>
              <w:jc w:val="right"/>
              <w:rPr>
                <w:rFonts w:ascii="Times New Roman" w:hAnsi="Times New Roman"/>
                <w:color w:val="000000"/>
                <w:sz w:val="16"/>
                <w:szCs w:val="16"/>
                <w:lang w:eastAsia="de-CH"/>
              </w:rPr>
            </w:pPr>
            <w:r w:rsidRPr="0008241C">
              <w:rPr>
                <w:rFonts w:ascii="Times New Roman" w:hAnsi="Times New Roman"/>
                <w:color w:val="000000"/>
                <w:sz w:val="16"/>
                <w:szCs w:val="16"/>
                <w:lang w:eastAsia="de-CH"/>
              </w:rPr>
              <w:t>Total</w:t>
            </w:r>
          </w:p>
        </w:tc>
        <w:tc>
          <w:tcPr>
            <w:tcW w:w="936" w:type="dxa"/>
          </w:tcPr>
          <w:p w14:paraId="75900BA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6,455,218</w:t>
            </w:r>
          </w:p>
          <w:p w14:paraId="321B42FC"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576)</w:t>
            </w:r>
          </w:p>
        </w:tc>
        <w:tc>
          <w:tcPr>
            <w:tcW w:w="856" w:type="dxa"/>
            <w:noWrap/>
          </w:tcPr>
          <w:p w14:paraId="5AE57E3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0,908</w:t>
            </w:r>
          </w:p>
          <w:p w14:paraId="3127AE1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39)</w:t>
            </w:r>
          </w:p>
        </w:tc>
        <w:tc>
          <w:tcPr>
            <w:tcW w:w="741" w:type="dxa"/>
            <w:noWrap/>
          </w:tcPr>
          <w:p w14:paraId="5A4E855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934</w:t>
            </w:r>
          </w:p>
          <w:p w14:paraId="115E446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59)</w:t>
            </w:r>
          </w:p>
        </w:tc>
        <w:tc>
          <w:tcPr>
            <w:tcW w:w="936" w:type="dxa"/>
            <w:noWrap/>
          </w:tcPr>
          <w:p w14:paraId="68730F8A"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3,692,591</w:t>
            </w:r>
          </w:p>
          <w:p w14:paraId="2127FF18"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723)</w:t>
            </w:r>
          </w:p>
        </w:tc>
        <w:tc>
          <w:tcPr>
            <w:tcW w:w="910" w:type="dxa"/>
            <w:noWrap/>
          </w:tcPr>
          <w:p w14:paraId="16720D0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9,385</w:t>
            </w:r>
          </w:p>
          <w:p w14:paraId="306A2F5E"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236)</w:t>
            </w:r>
          </w:p>
        </w:tc>
        <w:tc>
          <w:tcPr>
            <w:tcW w:w="981" w:type="dxa"/>
            <w:noWrap/>
          </w:tcPr>
          <w:p w14:paraId="74A7E59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53</w:t>
            </w:r>
          </w:p>
          <w:p w14:paraId="6820A84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7)</w:t>
            </w:r>
          </w:p>
        </w:tc>
        <w:tc>
          <w:tcPr>
            <w:tcW w:w="865" w:type="dxa"/>
            <w:noWrap/>
          </w:tcPr>
          <w:p w14:paraId="47E48987"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95</w:t>
            </w:r>
          </w:p>
          <w:p w14:paraId="257CE2C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89)</w:t>
            </w:r>
          </w:p>
        </w:tc>
        <w:tc>
          <w:tcPr>
            <w:tcW w:w="936" w:type="dxa"/>
            <w:noWrap/>
          </w:tcPr>
          <w:p w14:paraId="43159562"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2,617,723</w:t>
            </w:r>
          </w:p>
          <w:p w14:paraId="2E10B24F"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3,226)</w:t>
            </w:r>
          </w:p>
        </w:tc>
        <w:tc>
          <w:tcPr>
            <w:tcW w:w="794" w:type="dxa"/>
            <w:noWrap/>
          </w:tcPr>
          <w:p w14:paraId="51955525"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119,529</w:t>
            </w:r>
          </w:p>
          <w:p w14:paraId="68F03B1D" w14:textId="77777777" w:rsidR="00A01204" w:rsidRPr="0008241C" w:rsidRDefault="00A01204" w:rsidP="00A0120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de-CH"/>
              </w:rPr>
            </w:pPr>
            <w:r w:rsidRPr="0008241C">
              <w:rPr>
                <w:rFonts w:ascii="Times New Roman" w:hAnsi="Times New Roman"/>
                <w:color w:val="000000"/>
                <w:sz w:val="16"/>
                <w:szCs w:val="16"/>
                <w:lang w:eastAsia="de-CH"/>
              </w:rPr>
              <w:t>(767)</w:t>
            </w:r>
          </w:p>
        </w:tc>
      </w:tr>
    </w:tbl>
    <w:p w14:paraId="471B41B2" w14:textId="77777777" w:rsidR="00A01204" w:rsidRPr="0008241C" w:rsidRDefault="00A01204" w:rsidP="007F0414">
      <w:pPr>
        <w:numPr>
          <w:ilvl w:val="0"/>
          <w:numId w:val="6"/>
        </w:numPr>
        <w:tabs>
          <w:tab w:val="clear" w:pos="1134"/>
          <w:tab w:val="num" w:pos="1282"/>
          <w:tab w:val="left" w:pos="4082"/>
        </w:tabs>
        <w:spacing w:before="20" w:after="40"/>
        <w:ind w:left="1395"/>
        <w:rPr>
          <w:sz w:val="18"/>
          <w:szCs w:val="22"/>
          <w:lang w:val="fr-FR"/>
        </w:rPr>
      </w:pPr>
    </w:p>
    <w:p w14:paraId="7BB42CCA" w14:textId="77777777" w:rsidR="00A01204" w:rsidRPr="0008241C" w:rsidRDefault="00A01204" w:rsidP="00A01204">
      <w:pPr>
        <w:rPr>
          <w:sz w:val="22"/>
          <w:szCs w:val="22"/>
        </w:rPr>
        <w:sectPr w:rsidR="00A01204" w:rsidRPr="0008241C" w:rsidSect="00642B4F">
          <w:headerReference w:type="default" r:id="rId43"/>
          <w:footerReference w:type="default" r:id="rId44"/>
          <w:headerReference w:type="first" r:id="rId45"/>
          <w:footerReference w:type="first" r:id="rId46"/>
          <w:pgSz w:w="11900" w:h="16840" w:code="9"/>
          <w:pgMar w:top="1440" w:right="1440" w:bottom="1440" w:left="1440" w:header="709" w:footer="709" w:gutter="0"/>
          <w:cols w:space="708"/>
          <w:docGrid w:linePitch="360"/>
        </w:sectPr>
      </w:pPr>
    </w:p>
    <w:p w14:paraId="4A274D80" w14:textId="675E95CA"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1" w:name="_Ref480622342"/>
      <w:r w:rsidRPr="0008241C">
        <w:rPr>
          <w:b/>
          <w:kern w:val="2"/>
          <w:sz w:val="22"/>
          <w:szCs w:val="22"/>
          <w:lang w:eastAsia="ja-JP"/>
        </w:rPr>
        <w:lastRenderedPageBreak/>
        <w:t>Table S</w:t>
      </w:r>
      <w:r w:rsidRPr="0008241C">
        <w:rPr>
          <w:b/>
          <w:kern w:val="2"/>
          <w:sz w:val="22"/>
          <w:szCs w:val="22"/>
          <w:lang w:eastAsia="ja-JP"/>
        </w:rPr>
        <w:fldChar w:fldCharType="begin"/>
      </w:r>
      <w:r w:rsidRPr="0008241C">
        <w:rPr>
          <w:b/>
          <w:kern w:val="2"/>
          <w:sz w:val="22"/>
          <w:szCs w:val="22"/>
          <w:lang w:eastAsia="ja-JP"/>
        </w:rPr>
        <w:instrText xml:space="preserve"> SEQ Table_S \* ARABIC </w:instrText>
      </w:r>
      <w:r w:rsidRPr="0008241C">
        <w:rPr>
          <w:b/>
          <w:kern w:val="2"/>
          <w:sz w:val="22"/>
          <w:szCs w:val="22"/>
          <w:lang w:eastAsia="ja-JP"/>
        </w:rPr>
        <w:fldChar w:fldCharType="separate"/>
      </w:r>
      <w:r w:rsidR="00D74032">
        <w:rPr>
          <w:b/>
          <w:noProof/>
          <w:kern w:val="2"/>
          <w:sz w:val="22"/>
          <w:szCs w:val="22"/>
          <w:lang w:eastAsia="ja-JP"/>
        </w:rPr>
        <w:t>4</w:t>
      </w:r>
      <w:r w:rsidRPr="0008241C">
        <w:rPr>
          <w:b/>
          <w:noProof/>
          <w:kern w:val="2"/>
          <w:sz w:val="22"/>
          <w:szCs w:val="22"/>
          <w:lang w:eastAsia="ja-JP"/>
        </w:rPr>
        <w:fldChar w:fldCharType="end"/>
      </w:r>
      <w:bookmarkEnd w:id="331"/>
      <w:r w:rsidRPr="0008241C">
        <w:rPr>
          <w:b/>
          <w:kern w:val="2"/>
          <w:sz w:val="22"/>
          <w:szCs w:val="22"/>
          <w:lang w:eastAsia="ja-JP"/>
        </w:rPr>
        <w:t xml:space="preserve"> Core indicators for IPBES Assessments. Source: IPBES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IPBES","given":"","non-dropping-particle":"","parse-names":false,"suffix":""}],"container-title":"IPBES/5/INF/5","id":"ITEM-1","issued":{"date-parts":[["2017"]]},"publisher-place":"Bonn, Germany","title":"Update on the work on knowledge and data (deliverables 1 (d) and 4 (b)). Fifth session pf the Plenary of the Intergovernmental Science-Policy Platform on Biodiversity and Ecosystem Services","type":"report"},"label":"part","suppress-author":1,"uris":["http://www.mendeley.com/documents/?uuid=bfd3fd68-e83e-48f8-ac36-f3405935ce96"]}],"mendeley":{"formattedCitation":"(2017b)","plainTextFormattedCitation":"(2017b)","previouslyFormattedCitation":"(2017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7b)</w:t>
      </w:r>
      <w:r w:rsidRPr="0008241C">
        <w:rPr>
          <w:b/>
          <w:kern w:val="2"/>
          <w:sz w:val="22"/>
          <w:szCs w:val="22"/>
          <w:lang w:eastAsia="ja-JP"/>
        </w:rPr>
        <w:fldChar w:fldCharType="end"/>
      </w:r>
    </w:p>
    <w:tbl>
      <w:tblPr>
        <w:tblW w:w="13959" w:type="dxa"/>
        <w:jc w:val="center"/>
        <w:tblCellMar>
          <w:left w:w="99" w:type="dxa"/>
          <w:right w:w="99" w:type="dxa"/>
        </w:tblCellMar>
        <w:tblLook w:val="04A0" w:firstRow="1" w:lastRow="0" w:firstColumn="1" w:lastColumn="0" w:noHBand="0" w:noVBand="1"/>
      </w:tblPr>
      <w:tblGrid>
        <w:gridCol w:w="736"/>
        <w:gridCol w:w="4082"/>
        <w:gridCol w:w="799"/>
        <w:gridCol w:w="1029"/>
        <w:gridCol w:w="1035"/>
        <w:gridCol w:w="995"/>
        <w:gridCol w:w="1213"/>
        <w:gridCol w:w="839"/>
        <w:gridCol w:w="3231"/>
      </w:tblGrid>
      <w:tr w:rsidR="00A01204" w:rsidRPr="0008241C" w14:paraId="43F3BE0C" w14:textId="77777777" w:rsidTr="00642B4F">
        <w:trPr>
          <w:trHeight w:val="20"/>
          <w:jc w:val="center"/>
        </w:trPr>
        <w:tc>
          <w:tcPr>
            <w:tcW w:w="736"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60D4F4C0" w14:textId="77777777" w:rsidR="00A01204" w:rsidRPr="0008241C" w:rsidRDefault="00A01204" w:rsidP="00A01204">
            <w:pPr>
              <w:rPr>
                <w:sz w:val="18"/>
                <w:szCs w:val="18"/>
                <w:lang w:eastAsia="ko-KR"/>
              </w:rPr>
            </w:pPr>
            <w:r w:rsidRPr="0008241C">
              <w:rPr>
                <w:sz w:val="18"/>
                <w:szCs w:val="18"/>
                <w:lang w:eastAsia="ko-KR"/>
              </w:rPr>
              <w:t>Aichi Target</w:t>
            </w:r>
          </w:p>
        </w:tc>
        <w:tc>
          <w:tcPr>
            <w:tcW w:w="4082" w:type="dxa"/>
            <w:tcBorders>
              <w:top w:val="single" w:sz="4" w:space="0" w:color="auto"/>
              <w:left w:val="nil"/>
              <w:bottom w:val="single" w:sz="4" w:space="0" w:color="auto"/>
              <w:right w:val="single" w:sz="4" w:space="0" w:color="auto"/>
            </w:tcBorders>
            <w:shd w:val="clear" w:color="000000" w:fill="E7E6E6"/>
            <w:vAlign w:val="center"/>
            <w:hideMark/>
          </w:tcPr>
          <w:p w14:paraId="64BE4E01" w14:textId="77777777" w:rsidR="00A01204" w:rsidRPr="0008241C" w:rsidRDefault="00A01204" w:rsidP="00A01204">
            <w:pPr>
              <w:rPr>
                <w:sz w:val="18"/>
                <w:szCs w:val="18"/>
                <w:lang w:eastAsia="ko-KR"/>
              </w:rPr>
            </w:pPr>
            <w:r w:rsidRPr="0008241C">
              <w:rPr>
                <w:sz w:val="18"/>
                <w:szCs w:val="18"/>
                <w:lang w:eastAsia="ko-KR"/>
              </w:rPr>
              <w:t>Specific Indicator</w:t>
            </w:r>
          </w:p>
        </w:tc>
        <w:tc>
          <w:tcPr>
            <w:tcW w:w="799" w:type="dxa"/>
            <w:tcBorders>
              <w:top w:val="single" w:sz="4" w:space="0" w:color="auto"/>
              <w:left w:val="nil"/>
              <w:bottom w:val="single" w:sz="4" w:space="0" w:color="auto"/>
              <w:right w:val="single" w:sz="4" w:space="0" w:color="auto"/>
            </w:tcBorders>
            <w:shd w:val="clear" w:color="000000" w:fill="E7E6E6"/>
            <w:vAlign w:val="center"/>
            <w:hideMark/>
          </w:tcPr>
          <w:p w14:paraId="73C3578C" w14:textId="77777777" w:rsidR="00A01204" w:rsidRPr="0008241C" w:rsidRDefault="00A01204" w:rsidP="00A01204">
            <w:pPr>
              <w:rPr>
                <w:sz w:val="18"/>
                <w:szCs w:val="18"/>
                <w:lang w:eastAsia="ko-KR"/>
              </w:rPr>
            </w:pPr>
            <w:r w:rsidRPr="0008241C">
              <w:rPr>
                <w:sz w:val="18"/>
                <w:szCs w:val="18"/>
                <w:lang w:eastAsia="ko-KR"/>
              </w:rPr>
              <w:t>DPSIR*</w:t>
            </w:r>
          </w:p>
        </w:tc>
        <w:tc>
          <w:tcPr>
            <w:tcW w:w="1029" w:type="dxa"/>
            <w:tcBorders>
              <w:top w:val="single" w:sz="4" w:space="0" w:color="auto"/>
              <w:left w:val="nil"/>
              <w:bottom w:val="single" w:sz="4" w:space="0" w:color="auto"/>
              <w:right w:val="single" w:sz="4" w:space="0" w:color="auto"/>
            </w:tcBorders>
            <w:shd w:val="clear" w:color="000000" w:fill="E7E6E6"/>
            <w:vAlign w:val="center"/>
            <w:hideMark/>
          </w:tcPr>
          <w:p w14:paraId="2802983D" w14:textId="77777777" w:rsidR="00A01204" w:rsidRPr="0008241C" w:rsidRDefault="00A01204" w:rsidP="00A01204">
            <w:pPr>
              <w:rPr>
                <w:sz w:val="18"/>
                <w:szCs w:val="18"/>
                <w:lang w:eastAsia="ko-KR"/>
              </w:rPr>
            </w:pPr>
            <w:r w:rsidRPr="0008241C">
              <w:rPr>
                <w:sz w:val="18"/>
                <w:szCs w:val="18"/>
                <w:lang w:eastAsia="ko-KR"/>
              </w:rPr>
              <w:t>CF**</w:t>
            </w:r>
          </w:p>
        </w:tc>
        <w:tc>
          <w:tcPr>
            <w:tcW w:w="1035" w:type="dxa"/>
            <w:tcBorders>
              <w:top w:val="single" w:sz="4" w:space="0" w:color="auto"/>
              <w:left w:val="nil"/>
              <w:bottom w:val="single" w:sz="4" w:space="0" w:color="auto"/>
              <w:right w:val="single" w:sz="4" w:space="0" w:color="auto"/>
            </w:tcBorders>
            <w:shd w:val="clear" w:color="000000" w:fill="E7E6E6"/>
            <w:vAlign w:val="center"/>
            <w:hideMark/>
          </w:tcPr>
          <w:p w14:paraId="069711BD" w14:textId="77777777" w:rsidR="00A01204" w:rsidRPr="0008241C" w:rsidRDefault="00A01204" w:rsidP="00A01204">
            <w:pPr>
              <w:rPr>
                <w:sz w:val="18"/>
                <w:szCs w:val="18"/>
                <w:lang w:eastAsia="ko-KR"/>
              </w:rPr>
            </w:pPr>
            <w:r w:rsidRPr="0008241C">
              <w:rPr>
                <w:sz w:val="18"/>
                <w:szCs w:val="18"/>
                <w:lang w:eastAsia="ko-KR"/>
              </w:rPr>
              <w:t>GA Chapter</w:t>
            </w:r>
          </w:p>
        </w:tc>
        <w:tc>
          <w:tcPr>
            <w:tcW w:w="995" w:type="dxa"/>
            <w:tcBorders>
              <w:top w:val="single" w:sz="4" w:space="0" w:color="auto"/>
              <w:left w:val="nil"/>
              <w:bottom w:val="single" w:sz="4" w:space="0" w:color="auto"/>
              <w:right w:val="single" w:sz="4" w:space="0" w:color="auto"/>
            </w:tcBorders>
            <w:shd w:val="clear" w:color="000000" w:fill="E7E6E6"/>
            <w:vAlign w:val="center"/>
            <w:hideMark/>
          </w:tcPr>
          <w:p w14:paraId="6C902E43" w14:textId="77777777" w:rsidR="00A01204" w:rsidRPr="0008241C" w:rsidRDefault="00A01204" w:rsidP="00A01204">
            <w:pPr>
              <w:rPr>
                <w:sz w:val="18"/>
                <w:szCs w:val="18"/>
                <w:lang w:eastAsia="ko-KR"/>
              </w:rPr>
            </w:pPr>
            <w:r w:rsidRPr="0008241C">
              <w:rPr>
                <w:sz w:val="18"/>
                <w:szCs w:val="18"/>
                <w:lang w:eastAsia="ko-KR"/>
              </w:rPr>
              <w:t>RA Chapter</w:t>
            </w:r>
          </w:p>
        </w:tc>
        <w:tc>
          <w:tcPr>
            <w:tcW w:w="1213" w:type="dxa"/>
            <w:tcBorders>
              <w:top w:val="single" w:sz="4" w:space="0" w:color="auto"/>
              <w:left w:val="nil"/>
              <w:bottom w:val="single" w:sz="4" w:space="0" w:color="auto"/>
              <w:right w:val="single" w:sz="4" w:space="0" w:color="auto"/>
            </w:tcBorders>
            <w:shd w:val="clear" w:color="000000" w:fill="E7E6E6"/>
            <w:vAlign w:val="center"/>
            <w:hideMark/>
          </w:tcPr>
          <w:p w14:paraId="724BBFCA" w14:textId="77777777" w:rsidR="00A01204" w:rsidRPr="0008241C" w:rsidRDefault="00A01204" w:rsidP="00A01204">
            <w:pPr>
              <w:rPr>
                <w:sz w:val="18"/>
                <w:szCs w:val="18"/>
                <w:lang w:eastAsia="ko-KR"/>
              </w:rPr>
            </w:pPr>
            <w:r w:rsidRPr="0008241C">
              <w:rPr>
                <w:sz w:val="18"/>
                <w:szCs w:val="18"/>
                <w:lang w:eastAsia="ko-KR"/>
              </w:rPr>
              <w:t>Origin***</w:t>
            </w:r>
          </w:p>
        </w:tc>
        <w:tc>
          <w:tcPr>
            <w:tcW w:w="839" w:type="dxa"/>
            <w:tcBorders>
              <w:top w:val="single" w:sz="4" w:space="0" w:color="auto"/>
              <w:left w:val="nil"/>
              <w:bottom w:val="single" w:sz="4" w:space="0" w:color="auto"/>
              <w:right w:val="single" w:sz="4" w:space="0" w:color="auto"/>
            </w:tcBorders>
            <w:shd w:val="clear" w:color="000000" w:fill="E7E6E6"/>
            <w:vAlign w:val="center"/>
            <w:hideMark/>
          </w:tcPr>
          <w:p w14:paraId="5F09A789" w14:textId="77777777" w:rsidR="00A01204" w:rsidRPr="0008241C" w:rsidRDefault="00A01204" w:rsidP="00A01204">
            <w:pPr>
              <w:rPr>
                <w:sz w:val="18"/>
                <w:szCs w:val="18"/>
                <w:lang w:eastAsia="ko-KR"/>
              </w:rPr>
            </w:pPr>
            <w:r w:rsidRPr="0008241C">
              <w:rPr>
                <w:sz w:val="18"/>
                <w:szCs w:val="18"/>
                <w:lang w:eastAsia="ko-KR"/>
              </w:rPr>
              <w:t>BIP****</w:t>
            </w:r>
          </w:p>
        </w:tc>
        <w:tc>
          <w:tcPr>
            <w:tcW w:w="3231" w:type="dxa"/>
            <w:tcBorders>
              <w:top w:val="single" w:sz="4" w:space="0" w:color="auto"/>
              <w:left w:val="nil"/>
              <w:bottom w:val="single" w:sz="4" w:space="0" w:color="auto"/>
              <w:right w:val="single" w:sz="4" w:space="0" w:color="auto"/>
            </w:tcBorders>
            <w:shd w:val="clear" w:color="000000" w:fill="E7E6E6"/>
            <w:vAlign w:val="center"/>
            <w:hideMark/>
          </w:tcPr>
          <w:p w14:paraId="106D160E" w14:textId="77777777" w:rsidR="00A01204" w:rsidRPr="0008241C" w:rsidRDefault="00A01204" w:rsidP="00A01204">
            <w:pPr>
              <w:rPr>
                <w:sz w:val="18"/>
                <w:szCs w:val="18"/>
                <w:lang w:eastAsia="ko-KR"/>
              </w:rPr>
            </w:pPr>
            <w:r w:rsidRPr="0008241C">
              <w:rPr>
                <w:sz w:val="18"/>
                <w:szCs w:val="18"/>
                <w:lang w:eastAsia="ko-KR"/>
              </w:rPr>
              <w:t>Source</w:t>
            </w:r>
          </w:p>
        </w:tc>
      </w:tr>
      <w:tr w:rsidR="00A01204" w:rsidRPr="0008241C" w14:paraId="64A93116"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78CEBD94" w14:textId="77777777" w:rsidR="00A01204" w:rsidRPr="0008241C" w:rsidRDefault="00A01204" w:rsidP="00A01204">
            <w:pPr>
              <w:rPr>
                <w:sz w:val="18"/>
                <w:szCs w:val="18"/>
                <w:lang w:eastAsia="ko-KR"/>
              </w:rPr>
            </w:pPr>
            <w:r w:rsidRPr="0008241C">
              <w:rPr>
                <w:sz w:val="18"/>
                <w:szCs w:val="18"/>
                <w:lang w:eastAsia="ko-KR"/>
              </w:rPr>
              <w:t>4</w:t>
            </w:r>
          </w:p>
        </w:tc>
        <w:tc>
          <w:tcPr>
            <w:tcW w:w="4082" w:type="dxa"/>
            <w:tcBorders>
              <w:top w:val="nil"/>
              <w:left w:val="nil"/>
              <w:bottom w:val="single" w:sz="4" w:space="0" w:color="auto"/>
              <w:right w:val="single" w:sz="4" w:space="0" w:color="auto"/>
            </w:tcBorders>
            <w:shd w:val="clear" w:color="auto" w:fill="auto"/>
            <w:vAlign w:val="center"/>
            <w:hideMark/>
          </w:tcPr>
          <w:p w14:paraId="2E4BD432" w14:textId="77777777" w:rsidR="00A01204" w:rsidRPr="0008241C" w:rsidRDefault="00A01204" w:rsidP="00A01204">
            <w:pPr>
              <w:rPr>
                <w:sz w:val="18"/>
                <w:szCs w:val="18"/>
                <w:lang w:eastAsia="ko-KR"/>
              </w:rPr>
            </w:pPr>
            <w:r w:rsidRPr="0008241C">
              <w:rPr>
                <w:sz w:val="18"/>
                <w:szCs w:val="18"/>
                <w:lang w:eastAsia="ko-KR"/>
              </w:rPr>
              <w:t>Ecological Footprint</w:t>
            </w:r>
          </w:p>
        </w:tc>
        <w:tc>
          <w:tcPr>
            <w:tcW w:w="799" w:type="dxa"/>
            <w:tcBorders>
              <w:top w:val="nil"/>
              <w:left w:val="nil"/>
              <w:bottom w:val="single" w:sz="4" w:space="0" w:color="auto"/>
              <w:right w:val="single" w:sz="4" w:space="0" w:color="auto"/>
            </w:tcBorders>
            <w:shd w:val="clear" w:color="auto" w:fill="auto"/>
            <w:vAlign w:val="center"/>
            <w:hideMark/>
          </w:tcPr>
          <w:p w14:paraId="2E185EB4"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77F5DF60" w14:textId="77777777" w:rsidR="00A01204" w:rsidRPr="0008241C" w:rsidRDefault="00A01204" w:rsidP="00A01204">
            <w:pPr>
              <w:rPr>
                <w:sz w:val="18"/>
                <w:szCs w:val="18"/>
                <w:lang w:eastAsia="ko-KR"/>
              </w:rPr>
            </w:pPr>
            <w:r w:rsidRPr="0008241C">
              <w:rPr>
                <w:sz w:val="18"/>
                <w:szCs w:val="18"/>
                <w:lang w:eastAsia="ko-KR"/>
              </w:rPr>
              <w:t>DD</w:t>
            </w:r>
          </w:p>
        </w:tc>
        <w:tc>
          <w:tcPr>
            <w:tcW w:w="1035" w:type="dxa"/>
            <w:tcBorders>
              <w:top w:val="nil"/>
              <w:left w:val="nil"/>
              <w:bottom w:val="single" w:sz="4" w:space="0" w:color="auto"/>
              <w:right w:val="single" w:sz="4" w:space="0" w:color="auto"/>
            </w:tcBorders>
            <w:shd w:val="clear" w:color="auto" w:fill="auto"/>
            <w:vAlign w:val="center"/>
            <w:hideMark/>
          </w:tcPr>
          <w:p w14:paraId="2E876AB9"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1C1616FF" w14:textId="77777777" w:rsidR="00A01204" w:rsidRPr="0008241C" w:rsidRDefault="00A01204" w:rsidP="00A01204">
            <w:pPr>
              <w:rPr>
                <w:sz w:val="18"/>
                <w:szCs w:val="18"/>
                <w:lang w:eastAsia="ko-KR"/>
              </w:rPr>
            </w:pPr>
            <w:r w:rsidRPr="0008241C">
              <w:rPr>
                <w:sz w:val="18"/>
                <w:szCs w:val="18"/>
                <w:lang w:eastAsia="ko-KR"/>
              </w:rPr>
              <w:t>4</w:t>
            </w:r>
          </w:p>
        </w:tc>
        <w:tc>
          <w:tcPr>
            <w:tcW w:w="1213" w:type="dxa"/>
            <w:tcBorders>
              <w:top w:val="nil"/>
              <w:left w:val="nil"/>
              <w:bottom w:val="single" w:sz="4" w:space="0" w:color="auto"/>
              <w:right w:val="single" w:sz="4" w:space="0" w:color="auto"/>
            </w:tcBorders>
            <w:shd w:val="clear" w:color="auto" w:fill="auto"/>
            <w:vAlign w:val="center"/>
            <w:hideMark/>
          </w:tcPr>
          <w:p w14:paraId="167CFBAC"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3CFB074"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61B12A1B" w14:textId="77777777" w:rsidR="00A01204" w:rsidRPr="0008241C" w:rsidRDefault="00A01204" w:rsidP="00A01204">
            <w:pPr>
              <w:rPr>
                <w:sz w:val="18"/>
                <w:szCs w:val="18"/>
                <w:lang w:eastAsia="ko-KR"/>
              </w:rPr>
            </w:pPr>
            <w:r w:rsidRPr="0008241C">
              <w:rPr>
                <w:sz w:val="18"/>
                <w:szCs w:val="18"/>
                <w:lang w:eastAsia="ko-KR"/>
              </w:rPr>
              <w:t>Global Footprint Network</w:t>
            </w:r>
          </w:p>
        </w:tc>
      </w:tr>
      <w:tr w:rsidR="00A01204" w:rsidRPr="0008241C" w14:paraId="74EDEB21"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49CD0CAE" w14:textId="77777777" w:rsidR="00A01204" w:rsidRPr="0008241C" w:rsidRDefault="00A01204" w:rsidP="00A01204">
            <w:pPr>
              <w:rPr>
                <w:sz w:val="18"/>
                <w:szCs w:val="18"/>
                <w:lang w:eastAsia="ko-KR"/>
              </w:rPr>
            </w:pPr>
            <w:r w:rsidRPr="0008241C">
              <w:rPr>
                <w:sz w:val="18"/>
                <w:szCs w:val="18"/>
                <w:lang w:eastAsia="ko-KR"/>
              </w:rPr>
              <w:t>4</w:t>
            </w:r>
          </w:p>
        </w:tc>
        <w:tc>
          <w:tcPr>
            <w:tcW w:w="4082" w:type="dxa"/>
            <w:tcBorders>
              <w:top w:val="nil"/>
              <w:left w:val="nil"/>
              <w:bottom w:val="single" w:sz="4" w:space="0" w:color="auto"/>
              <w:right w:val="single" w:sz="4" w:space="0" w:color="auto"/>
            </w:tcBorders>
            <w:shd w:val="clear" w:color="auto" w:fill="auto"/>
            <w:vAlign w:val="center"/>
            <w:hideMark/>
          </w:tcPr>
          <w:p w14:paraId="5A6C5A6F" w14:textId="77777777" w:rsidR="00A01204" w:rsidRPr="0008241C" w:rsidRDefault="00A01204" w:rsidP="00A01204">
            <w:pPr>
              <w:rPr>
                <w:sz w:val="18"/>
                <w:szCs w:val="18"/>
                <w:lang w:eastAsia="ko-KR"/>
              </w:rPr>
            </w:pPr>
            <w:r w:rsidRPr="0008241C">
              <w:rPr>
                <w:sz w:val="18"/>
                <w:szCs w:val="18"/>
                <w:lang w:eastAsia="ko-KR"/>
              </w:rPr>
              <w:t>Percentage of Category 1 nations in CITES</w:t>
            </w:r>
          </w:p>
        </w:tc>
        <w:tc>
          <w:tcPr>
            <w:tcW w:w="799" w:type="dxa"/>
            <w:tcBorders>
              <w:top w:val="nil"/>
              <w:left w:val="nil"/>
              <w:bottom w:val="single" w:sz="4" w:space="0" w:color="auto"/>
              <w:right w:val="single" w:sz="4" w:space="0" w:color="auto"/>
            </w:tcBorders>
            <w:shd w:val="clear" w:color="auto" w:fill="auto"/>
            <w:vAlign w:val="center"/>
            <w:hideMark/>
          </w:tcPr>
          <w:p w14:paraId="09D62B65"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784B77B6" w14:textId="77777777" w:rsidR="00A01204" w:rsidRPr="0008241C" w:rsidRDefault="00A01204" w:rsidP="00A01204">
            <w:pPr>
              <w:rPr>
                <w:sz w:val="18"/>
                <w:szCs w:val="18"/>
                <w:lang w:eastAsia="ko-KR"/>
              </w:rPr>
            </w:pPr>
            <w:r w:rsidRPr="0008241C">
              <w:rPr>
                <w:sz w:val="18"/>
                <w:szCs w:val="18"/>
                <w:lang w:eastAsia="ko-KR"/>
              </w:rPr>
              <w:t>IGID</w:t>
            </w:r>
          </w:p>
        </w:tc>
        <w:tc>
          <w:tcPr>
            <w:tcW w:w="1035" w:type="dxa"/>
            <w:tcBorders>
              <w:top w:val="nil"/>
              <w:left w:val="nil"/>
              <w:bottom w:val="single" w:sz="4" w:space="0" w:color="auto"/>
              <w:right w:val="single" w:sz="4" w:space="0" w:color="auto"/>
            </w:tcBorders>
            <w:shd w:val="clear" w:color="auto" w:fill="auto"/>
            <w:vAlign w:val="center"/>
            <w:hideMark/>
          </w:tcPr>
          <w:p w14:paraId="023C7FE6" w14:textId="77777777" w:rsidR="00A01204" w:rsidRPr="0008241C" w:rsidRDefault="00A01204" w:rsidP="00A01204">
            <w:pPr>
              <w:rPr>
                <w:sz w:val="18"/>
                <w:szCs w:val="18"/>
                <w:lang w:eastAsia="ko-KR"/>
              </w:rPr>
            </w:pPr>
            <w:r w:rsidRPr="0008241C">
              <w:rPr>
                <w:sz w:val="18"/>
                <w:szCs w:val="18"/>
                <w:lang w:eastAsia="ko-KR"/>
              </w:rPr>
              <w:t>2,3,6</w:t>
            </w:r>
          </w:p>
        </w:tc>
        <w:tc>
          <w:tcPr>
            <w:tcW w:w="995" w:type="dxa"/>
            <w:tcBorders>
              <w:top w:val="nil"/>
              <w:left w:val="nil"/>
              <w:bottom w:val="single" w:sz="4" w:space="0" w:color="auto"/>
              <w:right w:val="single" w:sz="4" w:space="0" w:color="auto"/>
            </w:tcBorders>
            <w:shd w:val="clear" w:color="auto" w:fill="auto"/>
            <w:vAlign w:val="center"/>
            <w:hideMark/>
          </w:tcPr>
          <w:p w14:paraId="66035AEB"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29C3C457"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64FF55A"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54845CEE" w14:textId="77777777" w:rsidR="00A01204" w:rsidRPr="0008241C" w:rsidRDefault="00A01204" w:rsidP="00A01204">
            <w:pPr>
              <w:rPr>
                <w:sz w:val="18"/>
                <w:szCs w:val="18"/>
                <w:lang w:eastAsia="ko-KR"/>
              </w:rPr>
            </w:pPr>
            <w:r w:rsidRPr="0008241C">
              <w:rPr>
                <w:sz w:val="18"/>
                <w:szCs w:val="18"/>
                <w:lang w:eastAsia="ko-KR"/>
              </w:rPr>
              <w:t>Convention on International Trade in Endangered Species of Wild Fauna and Flora (CITES)</w:t>
            </w:r>
          </w:p>
        </w:tc>
      </w:tr>
      <w:tr w:rsidR="00A01204" w:rsidRPr="0008241C" w14:paraId="6D91D9CB"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66623491" w14:textId="77777777" w:rsidR="00A01204" w:rsidRPr="0008241C" w:rsidRDefault="00A01204" w:rsidP="00A01204">
            <w:pPr>
              <w:rPr>
                <w:sz w:val="18"/>
                <w:szCs w:val="18"/>
                <w:lang w:eastAsia="ko-KR"/>
              </w:rPr>
            </w:pPr>
            <w:r w:rsidRPr="0008241C">
              <w:rPr>
                <w:sz w:val="18"/>
                <w:szCs w:val="18"/>
                <w:lang w:eastAsia="ko-KR"/>
              </w:rPr>
              <w:t>4</w:t>
            </w:r>
          </w:p>
        </w:tc>
        <w:tc>
          <w:tcPr>
            <w:tcW w:w="4082" w:type="dxa"/>
            <w:tcBorders>
              <w:top w:val="nil"/>
              <w:left w:val="nil"/>
              <w:bottom w:val="single" w:sz="4" w:space="0" w:color="auto"/>
              <w:right w:val="single" w:sz="4" w:space="0" w:color="auto"/>
            </w:tcBorders>
            <w:shd w:val="clear" w:color="auto" w:fill="auto"/>
            <w:vAlign w:val="center"/>
            <w:hideMark/>
          </w:tcPr>
          <w:p w14:paraId="608787F3" w14:textId="77777777" w:rsidR="00A01204" w:rsidRPr="0008241C" w:rsidRDefault="00A01204" w:rsidP="00A01204">
            <w:pPr>
              <w:rPr>
                <w:sz w:val="18"/>
                <w:szCs w:val="18"/>
                <w:lang w:eastAsia="ko-KR"/>
              </w:rPr>
            </w:pPr>
            <w:r w:rsidRPr="0008241C">
              <w:rPr>
                <w:sz w:val="18"/>
                <w:szCs w:val="18"/>
                <w:lang w:eastAsia="ko-KR"/>
              </w:rPr>
              <w:t>Water Footprint (Human appropriation of fresh water)</w:t>
            </w:r>
          </w:p>
        </w:tc>
        <w:tc>
          <w:tcPr>
            <w:tcW w:w="799" w:type="dxa"/>
            <w:tcBorders>
              <w:top w:val="nil"/>
              <w:left w:val="nil"/>
              <w:bottom w:val="single" w:sz="4" w:space="0" w:color="auto"/>
              <w:right w:val="single" w:sz="4" w:space="0" w:color="auto"/>
            </w:tcBorders>
            <w:shd w:val="clear" w:color="auto" w:fill="auto"/>
            <w:vAlign w:val="center"/>
            <w:hideMark/>
          </w:tcPr>
          <w:p w14:paraId="4A7756FC"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5F50D5FD" w14:textId="77777777" w:rsidR="00A01204" w:rsidRPr="0008241C" w:rsidRDefault="00A01204" w:rsidP="00A01204">
            <w:pPr>
              <w:rPr>
                <w:sz w:val="18"/>
                <w:szCs w:val="18"/>
                <w:lang w:eastAsia="ko-KR"/>
              </w:rPr>
            </w:pPr>
            <w:r w:rsidRPr="0008241C">
              <w:rPr>
                <w:sz w:val="18"/>
                <w:szCs w:val="18"/>
                <w:lang w:eastAsia="ko-KR"/>
              </w:rPr>
              <w:t>DD</w:t>
            </w:r>
          </w:p>
        </w:tc>
        <w:tc>
          <w:tcPr>
            <w:tcW w:w="1035" w:type="dxa"/>
            <w:tcBorders>
              <w:top w:val="nil"/>
              <w:left w:val="nil"/>
              <w:bottom w:val="single" w:sz="4" w:space="0" w:color="auto"/>
              <w:right w:val="single" w:sz="4" w:space="0" w:color="auto"/>
            </w:tcBorders>
            <w:shd w:val="clear" w:color="auto" w:fill="auto"/>
            <w:vAlign w:val="center"/>
            <w:hideMark/>
          </w:tcPr>
          <w:p w14:paraId="3B2E3FF3"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78581C79" w14:textId="77777777" w:rsidR="00A01204" w:rsidRPr="0008241C" w:rsidRDefault="00A01204" w:rsidP="00A01204">
            <w:pPr>
              <w:rPr>
                <w:sz w:val="18"/>
                <w:szCs w:val="18"/>
                <w:lang w:eastAsia="ko-KR"/>
              </w:rPr>
            </w:pPr>
            <w:r w:rsidRPr="0008241C">
              <w:rPr>
                <w:sz w:val="18"/>
                <w:szCs w:val="18"/>
                <w:lang w:eastAsia="ko-KR"/>
              </w:rPr>
              <w:t>4</w:t>
            </w:r>
          </w:p>
        </w:tc>
        <w:tc>
          <w:tcPr>
            <w:tcW w:w="1213" w:type="dxa"/>
            <w:tcBorders>
              <w:top w:val="nil"/>
              <w:left w:val="nil"/>
              <w:bottom w:val="single" w:sz="4" w:space="0" w:color="auto"/>
              <w:right w:val="single" w:sz="4" w:space="0" w:color="auto"/>
            </w:tcBorders>
            <w:shd w:val="clear" w:color="auto" w:fill="auto"/>
            <w:vAlign w:val="center"/>
            <w:hideMark/>
          </w:tcPr>
          <w:p w14:paraId="67494DEF"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023FACF5"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5FDAF264" w14:textId="77777777" w:rsidR="00A01204" w:rsidRPr="0008241C" w:rsidRDefault="00A01204" w:rsidP="00A01204">
            <w:pPr>
              <w:rPr>
                <w:sz w:val="18"/>
                <w:szCs w:val="18"/>
                <w:lang w:eastAsia="ko-KR"/>
              </w:rPr>
            </w:pPr>
            <w:r w:rsidRPr="0008241C">
              <w:rPr>
                <w:sz w:val="18"/>
                <w:szCs w:val="18"/>
                <w:lang w:eastAsia="ko-KR"/>
              </w:rPr>
              <w:t>Water Footprint Network</w:t>
            </w:r>
          </w:p>
        </w:tc>
      </w:tr>
      <w:tr w:rsidR="00A01204" w:rsidRPr="0008241C" w14:paraId="74EAD131"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0F5D2E12" w14:textId="77777777" w:rsidR="00A01204" w:rsidRPr="0008241C" w:rsidRDefault="00A01204" w:rsidP="00A01204">
            <w:pPr>
              <w:rPr>
                <w:sz w:val="18"/>
                <w:szCs w:val="18"/>
                <w:lang w:eastAsia="ko-KR"/>
              </w:rPr>
            </w:pPr>
            <w:r w:rsidRPr="0008241C">
              <w:rPr>
                <w:sz w:val="18"/>
                <w:szCs w:val="18"/>
                <w:lang w:eastAsia="ko-KR"/>
              </w:rPr>
              <w:t>5</w:t>
            </w:r>
          </w:p>
        </w:tc>
        <w:tc>
          <w:tcPr>
            <w:tcW w:w="4082" w:type="dxa"/>
            <w:tcBorders>
              <w:top w:val="nil"/>
              <w:left w:val="nil"/>
              <w:bottom w:val="single" w:sz="4" w:space="0" w:color="auto"/>
              <w:right w:val="single" w:sz="4" w:space="0" w:color="auto"/>
            </w:tcBorders>
            <w:shd w:val="clear" w:color="auto" w:fill="auto"/>
            <w:vAlign w:val="center"/>
            <w:hideMark/>
          </w:tcPr>
          <w:p w14:paraId="04BD1C9E" w14:textId="77777777" w:rsidR="00A01204" w:rsidRPr="0008241C" w:rsidRDefault="00A01204" w:rsidP="00A01204">
            <w:pPr>
              <w:rPr>
                <w:sz w:val="18"/>
                <w:szCs w:val="18"/>
                <w:lang w:eastAsia="ko-KR"/>
              </w:rPr>
            </w:pPr>
            <w:r w:rsidRPr="0008241C">
              <w:rPr>
                <w:sz w:val="18"/>
                <w:szCs w:val="18"/>
                <w:lang w:eastAsia="ko-KR"/>
              </w:rPr>
              <w:t>Biodiversity Habitat Index</w:t>
            </w:r>
          </w:p>
        </w:tc>
        <w:tc>
          <w:tcPr>
            <w:tcW w:w="799" w:type="dxa"/>
            <w:tcBorders>
              <w:top w:val="nil"/>
              <w:left w:val="nil"/>
              <w:bottom w:val="single" w:sz="4" w:space="0" w:color="auto"/>
              <w:right w:val="single" w:sz="4" w:space="0" w:color="auto"/>
            </w:tcBorders>
            <w:shd w:val="clear" w:color="auto" w:fill="auto"/>
            <w:vAlign w:val="center"/>
            <w:hideMark/>
          </w:tcPr>
          <w:p w14:paraId="65FF9617"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192DCF24"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0D70694E"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2C8484EB"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72EBEBF5"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FC805DF"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17961D32" w14:textId="77777777" w:rsidR="00A01204" w:rsidRPr="0008241C" w:rsidRDefault="00A01204" w:rsidP="00A01204">
            <w:pPr>
              <w:rPr>
                <w:sz w:val="18"/>
                <w:szCs w:val="18"/>
                <w:lang w:eastAsia="ko-KR"/>
              </w:rPr>
            </w:pPr>
            <w:r w:rsidRPr="0008241C">
              <w:rPr>
                <w:sz w:val="18"/>
                <w:szCs w:val="18"/>
                <w:lang w:eastAsia="ko-KR"/>
              </w:rPr>
              <w:t>GEO BON - CSIRO</w:t>
            </w:r>
          </w:p>
        </w:tc>
      </w:tr>
      <w:tr w:rsidR="00A01204" w:rsidRPr="0008241C" w14:paraId="283FBDAC"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6F683052" w14:textId="77777777" w:rsidR="00A01204" w:rsidRPr="0008241C" w:rsidRDefault="00A01204" w:rsidP="00A01204">
            <w:pPr>
              <w:rPr>
                <w:sz w:val="18"/>
                <w:szCs w:val="18"/>
                <w:lang w:eastAsia="ko-KR"/>
              </w:rPr>
            </w:pPr>
            <w:r w:rsidRPr="0008241C">
              <w:rPr>
                <w:sz w:val="18"/>
                <w:szCs w:val="18"/>
                <w:lang w:eastAsia="ko-KR"/>
              </w:rPr>
              <w:t>5</w:t>
            </w:r>
          </w:p>
        </w:tc>
        <w:tc>
          <w:tcPr>
            <w:tcW w:w="4082" w:type="dxa"/>
            <w:tcBorders>
              <w:top w:val="nil"/>
              <w:left w:val="nil"/>
              <w:bottom w:val="single" w:sz="4" w:space="0" w:color="auto"/>
              <w:right w:val="single" w:sz="4" w:space="0" w:color="auto"/>
            </w:tcBorders>
            <w:shd w:val="clear" w:color="auto" w:fill="auto"/>
            <w:vAlign w:val="center"/>
            <w:hideMark/>
          </w:tcPr>
          <w:p w14:paraId="0B12ACCF" w14:textId="77777777" w:rsidR="00A01204" w:rsidRPr="0008241C" w:rsidRDefault="00A01204" w:rsidP="00A01204">
            <w:pPr>
              <w:rPr>
                <w:sz w:val="18"/>
                <w:szCs w:val="18"/>
                <w:lang w:eastAsia="ko-KR"/>
              </w:rPr>
            </w:pPr>
            <w:r w:rsidRPr="0008241C">
              <w:rPr>
                <w:sz w:val="18"/>
                <w:szCs w:val="18"/>
                <w:lang w:eastAsia="ko-KR"/>
              </w:rPr>
              <w:t xml:space="preserve">Forest area as a percentage of total land area </w:t>
            </w:r>
          </w:p>
        </w:tc>
        <w:tc>
          <w:tcPr>
            <w:tcW w:w="799" w:type="dxa"/>
            <w:tcBorders>
              <w:top w:val="nil"/>
              <w:left w:val="nil"/>
              <w:bottom w:val="single" w:sz="4" w:space="0" w:color="auto"/>
              <w:right w:val="single" w:sz="4" w:space="0" w:color="auto"/>
            </w:tcBorders>
            <w:shd w:val="clear" w:color="auto" w:fill="auto"/>
            <w:vAlign w:val="center"/>
            <w:hideMark/>
          </w:tcPr>
          <w:p w14:paraId="667C2DC8"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44F52E6B"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0D0293C5"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36EB9853"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073F84FE"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2ADDB9C6"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172CAEEF"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700027EF"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305C47D3" w14:textId="77777777" w:rsidR="00A01204" w:rsidRPr="0008241C" w:rsidRDefault="00A01204" w:rsidP="00A01204">
            <w:pPr>
              <w:rPr>
                <w:sz w:val="18"/>
                <w:szCs w:val="18"/>
                <w:lang w:eastAsia="ko-KR"/>
              </w:rPr>
            </w:pPr>
            <w:r w:rsidRPr="0008241C">
              <w:rPr>
                <w:sz w:val="18"/>
                <w:szCs w:val="18"/>
                <w:lang w:eastAsia="ko-KR"/>
              </w:rPr>
              <w:t>5</w:t>
            </w:r>
          </w:p>
        </w:tc>
        <w:tc>
          <w:tcPr>
            <w:tcW w:w="4082" w:type="dxa"/>
            <w:tcBorders>
              <w:top w:val="nil"/>
              <w:left w:val="nil"/>
              <w:bottom w:val="single" w:sz="4" w:space="0" w:color="auto"/>
              <w:right w:val="single" w:sz="4" w:space="0" w:color="auto"/>
            </w:tcBorders>
            <w:shd w:val="clear" w:color="auto" w:fill="auto"/>
            <w:vAlign w:val="center"/>
            <w:hideMark/>
          </w:tcPr>
          <w:p w14:paraId="5F3C4969" w14:textId="77777777" w:rsidR="00A01204" w:rsidRPr="0008241C" w:rsidRDefault="00A01204" w:rsidP="00A01204">
            <w:pPr>
              <w:rPr>
                <w:sz w:val="18"/>
                <w:szCs w:val="18"/>
                <w:lang w:eastAsia="ko-KR"/>
              </w:rPr>
            </w:pPr>
            <w:r w:rsidRPr="0008241C">
              <w:rPr>
                <w:sz w:val="18"/>
                <w:szCs w:val="18"/>
                <w:lang w:eastAsia="ko-KR"/>
              </w:rPr>
              <w:t>Trends in forest extent (tree cover)</w:t>
            </w:r>
          </w:p>
        </w:tc>
        <w:tc>
          <w:tcPr>
            <w:tcW w:w="799" w:type="dxa"/>
            <w:tcBorders>
              <w:top w:val="nil"/>
              <w:left w:val="nil"/>
              <w:bottom w:val="single" w:sz="4" w:space="0" w:color="auto"/>
              <w:right w:val="single" w:sz="4" w:space="0" w:color="auto"/>
            </w:tcBorders>
            <w:shd w:val="clear" w:color="auto" w:fill="auto"/>
            <w:vAlign w:val="center"/>
            <w:hideMark/>
          </w:tcPr>
          <w:p w14:paraId="26D9203B"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72B63E2A"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547BBD14"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2A1190CB"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7EEC7E21"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1AFB5A4"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5CD845F1" w14:textId="77777777" w:rsidR="00A01204" w:rsidRPr="0008241C" w:rsidRDefault="00A01204" w:rsidP="00A01204">
            <w:pPr>
              <w:rPr>
                <w:sz w:val="18"/>
                <w:szCs w:val="18"/>
                <w:lang w:eastAsia="ko-KR"/>
              </w:rPr>
            </w:pPr>
            <w:r w:rsidRPr="0008241C">
              <w:rPr>
                <w:sz w:val="18"/>
                <w:szCs w:val="18"/>
                <w:lang w:eastAsia="ko-KR"/>
              </w:rPr>
              <w:t xml:space="preserve">Hansen </w:t>
            </w:r>
            <w:r w:rsidRPr="0008241C">
              <w:rPr>
                <w:i/>
                <w:sz w:val="18"/>
                <w:szCs w:val="18"/>
                <w:lang w:eastAsia="ko-KR"/>
              </w:rPr>
              <w:t>et al</w:t>
            </w:r>
            <w:r w:rsidRPr="0008241C">
              <w:rPr>
                <w:sz w:val="18"/>
                <w:szCs w:val="18"/>
                <w:lang w:eastAsia="ko-KR"/>
              </w:rPr>
              <w:t>., 2013</w:t>
            </w:r>
          </w:p>
        </w:tc>
      </w:tr>
      <w:tr w:rsidR="00A01204" w:rsidRPr="0008241C" w14:paraId="5BCECD2E"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5108DF8E" w14:textId="77777777" w:rsidR="00A01204" w:rsidRPr="0008241C" w:rsidRDefault="00A01204" w:rsidP="00A01204">
            <w:pPr>
              <w:rPr>
                <w:sz w:val="18"/>
                <w:szCs w:val="18"/>
                <w:lang w:eastAsia="ko-KR"/>
              </w:rPr>
            </w:pPr>
            <w:r w:rsidRPr="0008241C">
              <w:rPr>
                <w:sz w:val="18"/>
                <w:szCs w:val="18"/>
                <w:lang w:eastAsia="ko-KR"/>
              </w:rPr>
              <w:t>5, 11, 12</w:t>
            </w:r>
          </w:p>
        </w:tc>
        <w:tc>
          <w:tcPr>
            <w:tcW w:w="4082" w:type="dxa"/>
            <w:tcBorders>
              <w:top w:val="nil"/>
              <w:left w:val="nil"/>
              <w:bottom w:val="single" w:sz="4" w:space="0" w:color="auto"/>
              <w:right w:val="single" w:sz="4" w:space="0" w:color="auto"/>
            </w:tcBorders>
            <w:shd w:val="clear" w:color="auto" w:fill="auto"/>
            <w:vAlign w:val="center"/>
            <w:hideMark/>
          </w:tcPr>
          <w:p w14:paraId="5C751B6F" w14:textId="77777777" w:rsidR="00A01204" w:rsidRPr="0008241C" w:rsidRDefault="00A01204" w:rsidP="00A01204">
            <w:pPr>
              <w:rPr>
                <w:sz w:val="18"/>
                <w:szCs w:val="18"/>
                <w:lang w:eastAsia="ko-KR"/>
              </w:rPr>
            </w:pPr>
            <w:r w:rsidRPr="0008241C">
              <w:rPr>
                <w:sz w:val="18"/>
                <w:szCs w:val="18"/>
                <w:lang w:eastAsia="ko-KR"/>
              </w:rPr>
              <w:t xml:space="preserve">Protected area coverage of Key Biodiversity Areas (including Important Bird and Biodiversity Areas, Alliance for Zero Extinction sites) </w:t>
            </w:r>
          </w:p>
        </w:tc>
        <w:tc>
          <w:tcPr>
            <w:tcW w:w="799" w:type="dxa"/>
            <w:tcBorders>
              <w:top w:val="nil"/>
              <w:left w:val="nil"/>
              <w:bottom w:val="single" w:sz="4" w:space="0" w:color="auto"/>
              <w:right w:val="single" w:sz="4" w:space="0" w:color="auto"/>
            </w:tcBorders>
            <w:shd w:val="clear" w:color="auto" w:fill="auto"/>
            <w:vAlign w:val="center"/>
            <w:hideMark/>
          </w:tcPr>
          <w:p w14:paraId="13AA4ACB"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0703FC95" w14:textId="77777777" w:rsidR="00A01204" w:rsidRPr="0008241C" w:rsidRDefault="00A01204" w:rsidP="00A01204">
            <w:pPr>
              <w:rPr>
                <w:sz w:val="18"/>
                <w:szCs w:val="18"/>
                <w:lang w:eastAsia="ko-KR"/>
              </w:rPr>
            </w:pPr>
            <w:r w:rsidRPr="0008241C">
              <w:rPr>
                <w:sz w:val="18"/>
                <w:szCs w:val="18"/>
                <w:lang w:eastAsia="ko-KR"/>
              </w:rPr>
              <w:t>IGID, DD</w:t>
            </w:r>
          </w:p>
        </w:tc>
        <w:tc>
          <w:tcPr>
            <w:tcW w:w="1035" w:type="dxa"/>
            <w:tcBorders>
              <w:top w:val="nil"/>
              <w:left w:val="nil"/>
              <w:bottom w:val="single" w:sz="4" w:space="0" w:color="auto"/>
              <w:right w:val="single" w:sz="4" w:space="0" w:color="auto"/>
            </w:tcBorders>
            <w:shd w:val="clear" w:color="auto" w:fill="auto"/>
            <w:vAlign w:val="center"/>
            <w:hideMark/>
          </w:tcPr>
          <w:p w14:paraId="3EFD8166" w14:textId="77777777" w:rsidR="00A01204" w:rsidRPr="0008241C" w:rsidRDefault="00A01204" w:rsidP="00A01204">
            <w:pPr>
              <w:rPr>
                <w:sz w:val="18"/>
                <w:szCs w:val="18"/>
                <w:lang w:eastAsia="ko-KR"/>
              </w:rPr>
            </w:pPr>
            <w:r w:rsidRPr="0008241C">
              <w:rPr>
                <w:sz w:val="18"/>
                <w:szCs w:val="18"/>
                <w:lang w:eastAsia="ko-KR"/>
              </w:rPr>
              <w:t>2,3,4,6</w:t>
            </w:r>
          </w:p>
        </w:tc>
        <w:tc>
          <w:tcPr>
            <w:tcW w:w="995" w:type="dxa"/>
            <w:tcBorders>
              <w:top w:val="nil"/>
              <w:left w:val="nil"/>
              <w:bottom w:val="single" w:sz="4" w:space="0" w:color="auto"/>
              <w:right w:val="single" w:sz="4" w:space="0" w:color="auto"/>
            </w:tcBorders>
            <w:shd w:val="clear" w:color="auto" w:fill="auto"/>
            <w:vAlign w:val="center"/>
            <w:hideMark/>
          </w:tcPr>
          <w:p w14:paraId="1E59F269"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7BB55D23"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77C3145A"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11F0BEA7" w14:textId="77777777" w:rsidR="00A01204" w:rsidRPr="0008241C" w:rsidRDefault="00A01204" w:rsidP="00A01204">
            <w:pPr>
              <w:rPr>
                <w:sz w:val="18"/>
                <w:szCs w:val="18"/>
                <w:lang w:eastAsia="ko-KR"/>
              </w:rPr>
            </w:pPr>
            <w:r w:rsidRPr="0008241C">
              <w:rPr>
                <w:sz w:val="18"/>
                <w:szCs w:val="18"/>
                <w:lang w:eastAsia="ko-KR"/>
              </w:rPr>
              <w:t>BirdLife  International, IUCN, Alliance for Zero Extinction (AZE)</w:t>
            </w:r>
          </w:p>
        </w:tc>
      </w:tr>
      <w:tr w:rsidR="00A01204" w:rsidRPr="0008241C" w14:paraId="3B17FB10"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27A2469D" w14:textId="77777777" w:rsidR="00A01204" w:rsidRPr="0008241C" w:rsidRDefault="00A01204" w:rsidP="00A01204">
            <w:pPr>
              <w:rPr>
                <w:sz w:val="18"/>
                <w:szCs w:val="18"/>
                <w:lang w:eastAsia="ko-KR"/>
              </w:rPr>
            </w:pPr>
            <w:r w:rsidRPr="0008241C">
              <w:rPr>
                <w:sz w:val="18"/>
                <w:szCs w:val="18"/>
                <w:lang w:eastAsia="ko-KR"/>
              </w:rPr>
              <w:t>5, 12</w:t>
            </w:r>
          </w:p>
        </w:tc>
        <w:tc>
          <w:tcPr>
            <w:tcW w:w="4082" w:type="dxa"/>
            <w:tcBorders>
              <w:top w:val="nil"/>
              <w:left w:val="nil"/>
              <w:bottom w:val="single" w:sz="4" w:space="0" w:color="auto"/>
              <w:right w:val="single" w:sz="4" w:space="0" w:color="auto"/>
            </w:tcBorders>
            <w:shd w:val="clear" w:color="auto" w:fill="auto"/>
            <w:vAlign w:val="center"/>
            <w:hideMark/>
          </w:tcPr>
          <w:p w14:paraId="177BB3E7" w14:textId="77777777" w:rsidR="00A01204" w:rsidRPr="0008241C" w:rsidRDefault="00A01204" w:rsidP="00A01204">
            <w:pPr>
              <w:rPr>
                <w:sz w:val="18"/>
                <w:szCs w:val="18"/>
                <w:lang w:eastAsia="ko-KR"/>
              </w:rPr>
            </w:pPr>
            <w:r w:rsidRPr="0008241C">
              <w:rPr>
                <w:sz w:val="18"/>
                <w:szCs w:val="18"/>
                <w:lang w:eastAsia="ko-KR"/>
              </w:rPr>
              <w:t>Species Habitat Index</w:t>
            </w:r>
          </w:p>
        </w:tc>
        <w:tc>
          <w:tcPr>
            <w:tcW w:w="799" w:type="dxa"/>
            <w:tcBorders>
              <w:top w:val="nil"/>
              <w:left w:val="nil"/>
              <w:bottom w:val="single" w:sz="4" w:space="0" w:color="auto"/>
              <w:right w:val="single" w:sz="4" w:space="0" w:color="auto"/>
            </w:tcBorders>
            <w:shd w:val="clear" w:color="auto" w:fill="auto"/>
            <w:vAlign w:val="center"/>
            <w:hideMark/>
          </w:tcPr>
          <w:p w14:paraId="7FB1679A" w14:textId="77777777" w:rsidR="00A01204" w:rsidRPr="0008241C" w:rsidRDefault="00A01204" w:rsidP="00A01204">
            <w:pPr>
              <w:rPr>
                <w:sz w:val="18"/>
                <w:szCs w:val="18"/>
                <w:lang w:eastAsia="ko-KR"/>
              </w:rPr>
            </w:pPr>
            <w:r w:rsidRPr="0008241C">
              <w:rPr>
                <w:sz w:val="18"/>
                <w:szCs w:val="18"/>
                <w:lang w:eastAsia="ko-KR"/>
              </w:rPr>
              <w:t>P, S</w:t>
            </w:r>
          </w:p>
        </w:tc>
        <w:tc>
          <w:tcPr>
            <w:tcW w:w="1029" w:type="dxa"/>
            <w:tcBorders>
              <w:top w:val="nil"/>
              <w:left w:val="nil"/>
              <w:bottom w:val="single" w:sz="4" w:space="0" w:color="auto"/>
              <w:right w:val="single" w:sz="4" w:space="0" w:color="auto"/>
            </w:tcBorders>
            <w:shd w:val="clear" w:color="auto" w:fill="auto"/>
            <w:vAlign w:val="center"/>
            <w:hideMark/>
          </w:tcPr>
          <w:p w14:paraId="53E0721C"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64867D0D"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1678569C"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219F4DF4"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777E54B7"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4484F0D5" w14:textId="77777777" w:rsidR="00A01204" w:rsidRPr="0008241C" w:rsidRDefault="00A01204" w:rsidP="00A01204">
            <w:pPr>
              <w:rPr>
                <w:sz w:val="18"/>
                <w:szCs w:val="18"/>
                <w:lang w:eastAsia="ko-KR"/>
              </w:rPr>
            </w:pPr>
            <w:r w:rsidRPr="0008241C">
              <w:rPr>
                <w:sz w:val="18"/>
                <w:szCs w:val="18"/>
                <w:lang w:eastAsia="ko-KR"/>
              </w:rPr>
              <w:t>GEO BON - Map of Life</w:t>
            </w:r>
          </w:p>
        </w:tc>
      </w:tr>
      <w:tr w:rsidR="00A01204" w:rsidRPr="0008241C" w14:paraId="20CFB1F4"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22076CEE" w14:textId="77777777" w:rsidR="00A01204" w:rsidRPr="0008241C" w:rsidRDefault="00A01204" w:rsidP="00A01204">
            <w:pPr>
              <w:rPr>
                <w:sz w:val="18"/>
                <w:szCs w:val="18"/>
                <w:lang w:eastAsia="ko-KR"/>
              </w:rPr>
            </w:pPr>
            <w:r w:rsidRPr="0008241C">
              <w:rPr>
                <w:sz w:val="18"/>
                <w:szCs w:val="18"/>
                <w:lang w:eastAsia="ko-KR"/>
              </w:rPr>
              <w:t>5, 7, 14</w:t>
            </w:r>
          </w:p>
        </w:tc>
        <w:tc>
          <w:tcPr>
            <w:tcW w:w="4082" w:type="dxa"/>
            <w:tcBorders>
              <w:top w:val="nil"/>
              <w:left w:val="nil"/>
              <w:bottom w:val="single" w:sz="4" w:space="0" w:color="auto"/>
              <w:right w:val="single" w:sz="4" w:space="0" w:color="auto"/>
            </w:tcBorders>
            <w:shd w:val="clear" w:color="auto" w:fill="auto"/>
            <w:vAlign w:val="center"/>
            <w:hideMark/>
          </w:tcPr>
          <w:p w14:paraId="11EAB151" w14:textId="77777777" w:rsidR="00A01204" w:rsidRPr="0008241C" w:rsidRDefault="00A01204" w:rsidP="00A01204">
            <w:pPr>
              <w:rPr>
                <w:sz w:val="18"/>
                <w:szCs w:val="18"/>
                <w:lang w:eastAsia="ko-KR"/>
              </w:rPr>
            </w:pPr>
            <w:r w:rsidRPr="0008241C">
              <w:rPr>
                <w:sz w:val="18"/>
                <w:szCs w:val="18"/>
                <w:lang w:eastAsia="ko-KR"/>
              </w:rPr>
              <w:t>Total wood removals</w:t>
            </w:r>
          </w:p>
        </w:tc>
        <w:tc>
          <w:tcPr>
            <w:tcW w:w="799" w:type="dxa"/>
            <w:tcBorders>
              <w:top w:val="nil"/>
              <w:left w:val="nil"/>
              <w:bottom w:val="single" w:sz="4" w:space="0" w:color="auto"/>
              <w:right w:val="single" w:sz="4" w:space="0" w:color="auto"/>
            </w:tcBorders>
            <w:shd w:val="clear" w:color="auto" w:fill="auto"/>
            <w:vAlign w:val="center"/>
            <w:hideMark/>
          </w:tcPr>
          <w:p w14:paraId="73A13582" w14:textId="77777777" w:rsidR="00A01204" w:rsidRPr="0008241C" w:rsidRDefault="00A01204" w:rsidP="00A01204">
            <w:pPr>
              <w:rPr>
                <w:sz w:val="18"/>
                <w:szCs w:val="18"/>
                <w:lang w:eastAsia="ko-KR"/>
              </w:rPr>
            </w:pPr>
            <w:r w:rsidRPr="0008241C">
              <w:rPr>
                <w:sz w:val="18"/>
                <w:szCs w:val="18"/>
                <w:lang w:eastAsia="ko-KR"/>
              </w:rPr>
              <w:t>S,I</w:t>
            </w:r>
          </w:p>
        </w:tc>
        <w:tc>
          <w:tcPr>
            <w:tcW w:w="1029" w:type="dxa"/>
            <w:tcBorders>
              <w:top w:val="nil"/>
              <w:left w:val="nil"/>
              <w:bottom w:val="single" w:sz="4" w:space="0" w:color="auto"/>
              <w:right w:val="single" w:sz="4" w:space="0" w:color="auto"/>
            </w:tcBorders>
            <w:shd w:val="clear" w:color="auto" w:fill="auto"/>
            <w:vAlign w:val="center"/>
            <w:hideMark/>
          </w:tcPr>
          <w:p w14:paraId="0A8EA834" w14:textId="77777777" w:rsidR="00A01204" w:rsidRPr="0008241C" w:rsidRDefault="00A01204" w:rsidP="00A01204">
            <w:pPr>
              <w:rPr>
                <w:sz w:val="18"/>
                <w:szCs w:val="18"/>
                <w:lang w:eastAsia="ko-KR"/>
              </w:rPr>
            </w:pPr>
            <w:r w:rsidRPr="0008241C">
              <w:rPr>
                <w:sz w:val="18"/>
                <w:szCs w:val="18"/>
                <w:lang w:eastAsia="ko-KR"/>
              </w:rPr>
              <w:t>DD, NCP</w:t>
            </w:r>
          </w:p>
        </w:tc>
        <w:tc>
          <w:tcPr>
            <w:tcW w:w="1035" w:type="dxa"/>
            <w:tcBorders>
              <w:top w:val="nil"/>
              <w:left w:val="nil"/>
              <w:bottom w:val="single" w:sz="4" w:space="0" w:color="auto"/>
              <w:right w:val="single" w:sz="4" w:space="0" w:color="auto"/>
            </w:tcBorders>
            <w:shd w:val="clear" w:color="auto" w:fill="auto"/>
            <w:vAlign w:val="center"/>
            <w:hideMark/>
          </w:tcPr>
          <w:p w14:paraId="1DD77CA1" w14:textId="77777777" w:rsidR="00A01204" w:rsidRPr="0008241C" w:rsidRDefault="00A01204" w:rsidP="00A01204">
            <w:pPr>
              <w:rPr>
                <w:sz w:val="18"/>
                <w:szCs w:val="18"/>
                <w:lang w:eastAsia="ko-KR"/>
              </w:rPr>
            </w:pPr>
            <w:r w:rsidRPr="0008241C">
              <w:rPr>
                <w:sz w:val="18"/>
                <w:szCs w:val="18"/>
                <w:lang w:eastAsia="ko-KR"/>
              </w:rPr>
              <w:t>2,3,4,5,6</w:t>
            </w:r>
          </w:p>
        </w:tc>
        <w:tc>
          <w:tcPr>
            <w:tcW w:w="995" w:type="dxa"/>
            <w:tcBorders>
              <w:top w:val="nil"/>
              <w:left w:val="nil"/>
              <w:bottom w:val="single" w:sz="4" w:space="0" w:color="auto"/>
              <w:right w:val="single" w:sz="4" w:space="0" w:color="auto"/>
            </w:tcBorders>
            <w:shd w:val="clear" w:color="auto" w:fill="auto"/>
            <w:vAlign w:val="center"/>
            <w:hideMark/>
          </w:tcPr>
          <w:p w14:paraId="6ED4E6A1" w14:textId="77777777" w:rsidR="00A01204" w:rsidRPr="0008241C" w:rsidRDefault="00A01204" w:rsidP="00A01204">
            <w:pPr>
              <w:rPr>
                <w:sz w:val="18"/>
                <w:szCs w:val="18"/>
                <w:lang w:eastAsia="ko-KR"/>
              </w:rPr>
            </w:pPr>
            <w:r w:rsidRPr="0008241C">
              <w:rPr>
                <w:sz w:val="18"/>
                <w:szCs w:val="18"/>
                <w:lang w:eastAsia="ko-KR"/>
              </w:rPr>
              <w:t>2,4,5</w:t>
            </w:r>
          </w:p>
        </w:tc>
        <w:tc>
          <w:tcPr>
            <w:tcW w:w="1213" w:type="dxa"/>
            <w:tcBorders>
              <w:top w:val="nil"/>
              <w:left w:val="nil"/>
              <w:bottom w:val="single" w:sz="4" w:space="0" w:color="auto"/>
              <w:right w:val="single" w:sz="4" w:space="0" w:color="auto"/>
            </w:tcBorders>
            <w:shd w:val="clear" w:color="auto" w:fill="auto"/>
            <w:vAlign w:val="center"/>
            <w:hideMark/>
          </w:tcPr>
          <w:p w14:paraId="78A0ACE4" w14:textId="77777777" w:rsidR="00A01204" w:rsidRPr="0008241C" w:rsidRDefault="00A01204" w:rsidP="00A01204">
            <w:pPr>
              <w:rPr>
                <w:sz w:val="18"/>
                <w:szCs w:val="18"/>
                <w:lang w:eastAsia="ko-KR"/>
              </w:rPr>
            </w:pPr>
            <w:r w:rsidRPr="0008241C">
              <w:rPr>
                <w:sz w:val="18"/>
                <w:szCs w:val="18"/>
                <w:lang w:eastAsia="ko-KR"/>
              </w:rPr>
              <w:t>Future Earth</w:t>
            </w:r>
          </w:p>
        </w:tc>
        <w:tc>
          <w:tcPr>
            <w:tcW w:w="839" w:type="dxa"/>
            <w:tcBorders>
              <w:top w:val="nil"/>
              <w:left w:val="nil"/>
              <w:bottom w:val="single" w:sz="4" w:space="0" w:color="auto"/>
              <w:right w:val="single" w:sz="4" w:space="0" w:color="auto"/>
            </w:tcBorders>
            <w:shd w:val="clear" w:color="auto" w:fill="auto"/>
            <w:vAlign w:val="center"/>
            <w:hideMark/>
          </w:tcPr>
          <w:p w14:paraId="47159127"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216E556B"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073BAC30"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5AEAAD70" w14:textId="77777777" w:rsidR="00A01204" w:rsidRPr="0008241C" w:rsidRDefault="00A01204" w:rsidP="00A01204">
            <w:pPr>
              <w:rPr>
                <w:sz w:val="18"/>
                <w:szCs w:val="18"/>
                <w:lang w:eastAsia="ko-KR"/>
              </w:rPr>
            </w:pPr>
            <w:r w:rsidRPr="0008241C">
              <w:rPr>
                <w:sz w:val="18"/>
                <w:szCs w:val="18"/>
                <w:lang w:eastAsia="ko-KR"/>
              </w:rPr>
              <w:t>6</w:t>
            </w:r>
          </w:p>
        </w:tc>
        <w:tc>
          <w:tcPr>
            <w:tcW w:w="4082" w:type="dxa"/>
            <w:tcBorders>
              <w:top w:val="nil"/>
              <w:left w:val="nil"/>
              <w:bottom w:val="single" w:sz="4" w:space="0" w:color="auto"/>
              <w:right w:val="single" w:sz="4" w:space="0" w:color="auto"/>
            </w:tcBorders>
            <w:shd w:val="clear" w:color="auto" w:fill="auto"/>
            <w:vAlign w:val="center"/>
            <w:hideMark/>
          </w:tcPr>
          <w:p w14:paraId="780C8CAF" w14:textId="77777777" w:rsidR="00A01204" w:rsidRPr="0008241C" w:rsidRDefault="00A01204" w:rsidP="00A01204">
            <w:pPr>
              <w:rPr>
                <w:sz w:val="18"/>
                <w:szCs w:val="18"/>
                <w:lang w:eastAsia="ko-KR"/>
              </w:rPr>
            </w:pPr>
            <w:r w:rsidRPr="0008241C">
              <w:rPr>
                <w:sz w:val="18"/>
                <w:szCs w:val="18"/>
                <w:lang w:eastAsia="ko-KR"/>
              </w:rPr>
              <w:t>Estimated fisheries catch and fishing effort</w:t>
            </w:r>
          </w:p>
        </w:tc>
        <w:tc>
          <w:tcPr>
            <w:tcW w:w="799" w:type="dxa"/>
            <w:tcBorders>
              <w:top w:val="nil"/>
              <w:left w:val="nil"/>
              <w:bottom w:val="single" w:sz="4" w:space="0" w:color="auto"/>
              <w:right w:val="single" w:sz="4" w:space="0" w:color="auto"/>
            </w:tcBorders>
            <w:shd w:val="clear" w:color="auto" w:fill="auto"/>
            <w:vAlign w:val="center"/>
            <w:hideMark/>
          </w:tcPr>
          <w:p w14:paraId="147DFE1A"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4089EDE8"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0678BB8B"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60BF8A4D"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2F299EC4"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6ABC832B"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5D00EAC7" w14:textId="77777777" w:rsidR="00A01204" w:rsidRPr="0008241C" w:rsidRDefault="00A01204" w:rsidP="00A01204">
            <w:pPr>
              <w:rPr>
                <w:sz w:val="18"/>
                <w:szCs w:val="18"/>
                <w:lang w:eastAsia="ko-KR"/>
              </w:rPr>
            </w:pPr>
            <w:r w:rsidRPr="0008241C">
              <w:rPr>
                <w:sz w:val="18"/>
                <w:szCs w:val="18"/>
                <w:lang w:eastAsia="ko-KR"/>
              </w:rPr>
              <w:t>Sea Around Us</w:t>
            </w:r>
          </w:p>
        </w:tc>
      </w:tr>
      <w:tr w:rsidR="00A01204" w:rsidRPr="0008241C" w14:paraId="278A72EF"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17496364" w14:textId="77777777" w:rsidR="00A01204" w:rsidRPr="0008241C" w:rsidRDefault="00A01204" w:rsidP="00A01204">
            <w:pPr>
              <w:rPr>
                <w:sz w:val="18"/>
                <w:szCs w:val="18"/>
                <w:lang w:eastAsia="ko-KR"/>
              </w:rPr>
            </w:pPr>
            <w:r w:rsidRPr="0008241C">
              <w:rPr>
                <w:sz w:val="18"/>
                <w:szCs w:val="18"/>
                <w:lang w:eastAsia="ko-KR"/>
              </w:rPr>
              <w:t>6</w:t>
            </w:r>
          </w:p>
        </w:tc>
        <w:tc>
          <w:tcPr>
            <w:tcW w:w="4082" w:type="dxa"/>
            <w:tcBorders>
              <w:top w:val="nil"/>
              <w:left w:val="nil"/>
              <w:bottom w:val="single" w:sz="4" w:space="0" w:color="auto"/>
              <w:right w:val="single" w:sz="4" w:space="0" w:color="auto"/>
            </w:tcBorders>
            <w:shd w:val="clear" w:color="auto" w:fill="auto"/>
            <w:vAlign w:val="center"/>
            <w:hideMark/>
          </w:tcPr>
          <w:p w14:paraId="75769E69" w14:textId="77777777" w:rsidR="00A01204" w:rsidRPr="0008241C" w:rsidRDefault="00A01204" w:rsidP="00A01204">
            <w:pPr>
              <w:rPr>
                <w:sz w:val="18"/>
                <w:szCs w:val="18"/>
                <w:lang w:eastAsia="ko-KR"/>
              </w:rPr>
            </w:pPr>
            <w:r w:rsidRPr="0008241C">
              <w:rPr>
                <w:sz w:val="18"/>
                <w:szCs w:val="18"/>
                <w:lang w:eastAsia="ko-KR"/>
              </w:rPr>
              <w:t>Marine Trophic Index</w:t>
            </w:r>
          </w:p>
        </w:tc>
        <w:tc>
          <w:tcPr>
            <w:tcW w:w="799" w:type="dxa"/>
            <w:tcBorders>
              <w:top w:val="nil"/>
              <w:left w:val="nil"/>
              <w:bottom w:val="single" w:sz="4" w:space="0" w:color="auto"/>
              <w:right w:val="single" w:sz="4" w:space="0" w:color="auto"/>
            </w:tcBorders>
            <w:shd w:val="clear" w:color="auto" w:fill="auto"/>
            <w:vAlign w:val="center"/>
            <w:hideMark/>
          </w:tcPr>
          <w:p w14:paraId="62A80CFE"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64074702"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063C16A9"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4A3DF955"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4693049A" w14:textId="77777777" w:rsidR="00A01204" w:rsidRPr="0008241C" w:rsidRDefault="00A01204" w:rsidP="00A01204">
            <w:pPr>
              <w:rPr>
                <w:sz w:val="18"/>
                <w:szCs w:val="18"/>
                <w:lang w:eastAsia="ko-KR"/>
              </w:rPr>
            </w:pPr>
            <w:r w:rsidRPr="0008241C">
              <w:rPr>
                <w:sz w:val="18"/>
                <w:szCs w:val="18"/>
                <w:lang w:eastAsia="ko-KR"/>
              </w:rPr>
              <w:t>Future Earth</w:t>
            </w:r>
          </w:p>
        </w:tc>
        <w:tc>
          <w:tcPr>
            <w:tcW w:w="839" w:type="dxa"/>
            <w:tcBorders>
              <w:top w:val="nil"/>
              <w:left w:val="nil"/>
              <w:bottom w:val="single" w:sz="4" w:space="0" w:color="auto"/>
              <w:right w:val="single" w:sz="4" w:space="0" w:color="auto"/>
            </w:tcBorders>
            <w:shd w:val="clear" w:color="auto" w:fill="auto"/>
            <w:vAlign w:val="center"/>
            <w:hideMark/>
          </w:tcPr>
          <w:p w14:paraId="11244FCE"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39164CBB" w14:textId="77777777" w:rsidR="00A01204" w:rsidRPr="0008241C" w:rsidRDefault="00A01204" w:rsidP="00A01204">
            <w:pPr>
              <w:rPr>
                <w:sz w:val="18"/>
                <w:szCs w:val="18"/>
                <w:lang w:eastAsia="ko-KR"/>
              </w:rPr>
            </w:pPr>
            <w:r w:rsidRPr="0008241C">
              <w:rPr>
                <w:sz w:val="18"/>
                <w:szCs w:val="18"/>
                <w:lang w:eastAsia="ko-KR"/>
              </w:rPr>
              <w:t>Sea Around Us</w:t>
            </w:r>
          </w:p>
        </w:tc>
      </w:tr>
      <w:tr w:rsidR="00A01204" w:rsidRPr="0008241C" w14:paraId="6A766404"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0567FBDE" w14:textId="77777777" w:rsidR="00A01204" w:rsidRPr="0008241C" w:rsidRDefault="00A01204" w:rsidP="00A01204">
            <w:pPr>
              <w:rPr>
                <w:sz w:val="18"/>
                <w:szCs w:val="18"/>
                <w:lang w:eastAsia="ko-KR"/>
              </w:rPr>
            </w:pPr>
            <w:r w:rsidRPr="0008241C">
              <w:rPr>
                <w:sz w:val="18"/>
                <w:szCs w:val="18"/>
                <w:lang w:eastAsia="ko-KR"/>
              </w:rPr>
              <w:t>6</w:t>
            </w:r>
          </w:p>
        </w:tc>
        <w:tc>
          <w:tcPr>
            <w:tcW w:w="4082" w:type="dxa"/>
            <w:tcBorders>
              <w:top w:val="nil"/>
              <w:left w:val="nil"/>
              <w:bottom w:val="single" w:sz="4" w:space="0" w:color="auto"/>
              <w:right w:val="single" w:sz="4" w:space="0" w:color="auto"/>
            </w:tcBorders>
            <w:shd w:val="clear" w:color="auto" w:fill="auto"/>
            <w:vAlign w:val="center"/>
            <w:hideMark/>
          </w:tcPr>
          <w:p w14:paraId="01361A3E" w14:textId="77777777" w:rsidR="00A01204" w:rsidRPr="0008241C" w:rsidRDefault="00A01204" w:rsidP="00A01204">
            <w:pPr>
              <w:rPr>
                <w:sz w:val="18"/>
                <w:szCs w:val="18"/>
                <w:lang w:eastAsia="ko-KR"/>
              </w:rPr>
            </w:pPr>
            <w:r w:rsidRPr="0008241C">
              <w:rPr>
                <w:sz w:val="18"/>
                <w:szCs w:val="18"/>
                <w:lang w:eastAsia="ko-KR"/>
              </w:rPr>
              <w:t>Proportion of fish stocks within biologically sustainable levels</w:t>
            </w:r>
          </w:p>
        </w:tc>
        <w:tc>
          <w:tcPr>
            <w:tcW w:w="799" w:type="dxa"/>
            <w:tcBorders>
              <w:top w:val="nil"/>
              <w:left w:val="nil"/>
              <w:bottom w:val="single" w:sz="4" w:space="0" w:color="auto"/>
              <w:right w:val="single" w:sz="4" w:space="0" w:color="auto"/>
            </w:tcBorders>
            <w:shd w:val="clear" w:color="auto" w:fill="auto"/>
            <w:vAlign w:val="center"/>
            <w:hideMark/>
          </w:tcPr>
          <w:p w14:paraId="13995E8B"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7DCCBFCD" w14:textId="77777777" w:rsidR="00A01204" w:rsidRPr="0008241C" w:rsidRDefault="00A01204" w:rsidP="00A01204">
            <w:pPr>
              <w:rPr>
                <w:sz w:val="18"/>
                <w:szCs w:val="18"/>
                <w:lang w:eastAsia="ko-KR"/>
              </w:rPr>
            </w:pPr>
            <w:r w:rsidRPr="0008241C">
              <w:rPr>
                <w:sz w:val="18"/>
                <w:szCs w:val="18"/>
                <w:lang w:eastAsia="ko-KR"/>
              </w:rPr>
              <w:t>BEF</w:t>
            </w:r>
          </w:p>
        </w:tc>
        <w:tc>
          <w:tcPr>
            <w:tcW w:w="1035" w:type="dxa"/>
            <w:tcBorders>
              <w:top w:val="nil"/>
              <w:left w:val="nil"/>
              <w:bottom w:val="single" w:sz="4" w:space="0" w:color="auto"/>
              <w:right w:val="single" w:sz="4" w:space="0" w:color="auto"/>
            </w:tcBorders>
            <w:shd w:val="clear" w:color="auto" w:fill="auto"/>
            <w:vAlign w:val="center"/>
            <w:hideMark/>
          </w:tcPr>
          <w:p w14:paraId="32E727DA" w14:textId="77777777" w:rsidR="00A01204" w:rsidRPr="0008241C" w:rsidRDefault="00A01204" w:rsidP="00A01204">
            <w:pPr>
              <w:rPr>
                <w:sz w:val="18"/>
                <w:szCs w:val="18"/>
                <w:lang w:eastAsia="ko-KR"/>
              </w:rPr>
            </w:pPr>
            <w:r w:rsidRPr="0008241C">
              <w:rPr>
                <w:sz w:val="18"/>
                <w:szCs w:val="18"/>
                <w:lang w:eastAsia="ko-KR"/>
              </w:rPr>
              <w:t>2,3</w:t>
            </w:r>
          </w:p>
        </w:tc>
        <w:tc>
          <w:tcPr>
            <w:tcW w:w="995" w:type="dxa"/>
            <w:tcBorders>
              <w:top w:val="nil"/>
              <w:left w:val="nil"/>
              <w:bottom w:val="single" w:sz="4" w:space="0" w:color="auto"/>
              <w:right w:val="single" w:sz="4" w:space="0" w:color="auto"/>
            </w:tcBorders>
            <w:shd w:val="clear" w:color="auto" w:fill="auto"/>
            <w:vAlign w:val="center"/>
            <w:hideMark/>
          </w:tcPr>
          <w:p w14:paraId="68F0A88A" w14:textId="77777777" w:rsidR="00A01204" w:rsidRPr="0008241C" w:rsidRDefault="00A01204" w:rsidP="00A01204">
            <w:pPr>
              <w:rPr>
                <w:sz w:val="18"/>
                <w:szCs w:val="18"/>
                <w:lang w:eastAsia="ko-KR"/>
              </w:rPr>
            </w:pPr>
            <w:r w:rsidRPr="0008241C">
              <w:rPr>
                <w:sz w:val="18"/>
                <w:szCs w:val="18"/>
                <w:lang w:eastAsia="ko-KR"/>
              </w:rPr>
              <w:t>3</w:t>
            </w:r>
          </w:p>
        </w:tc>
        <w:tc>
          <w:tcPr>
            <w:tcW w:w="1213" w:type="dxa"/>
            <w:tcBorders>
              <w:top w:val="nil"/>
              <w:left w:val="nil"/>
              <w:bottom w:val="single" w:sz="4" w:space="0" w:color="auto"/>
              <w:right w:val="single" w:sz="4" w:space="0" w:color="auto"/>
            </w:tcBorders>
            <w:shd w:val="clear" w:color="auto" w:fill="auto"/>
            <w:vAlign w:val="center"/>
            <w:hideMark/>
          </w:tcPr>
          <w:p w14:paraId="737EA7DF"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CFB0BDF"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26035F93"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498F373F"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5AE7D095" w14:textId="77777777" w:rsidR="00A01204" w:rsidRPr="0008241C" w:rsidRDefault="00A01204" w:rsidP="00A01204">
            <w:pPr>
              <w:rPr>
                <w:sz w:val="18"/>
                <w:szCs w:val="18"/>
                <w:lang w:eastAsia="ko-KR"/>
              </w:rPr>
            </w:pPr>
            <w:r w:rsidRPr="0008241C">
              <w:rPr>
                <w:sz w:val="18"/>
                <w:szCs w:val="18"/>
                <w:lang w:eastAsia="ko-KR"/>
              </w:rPr>
              <w:t>6</w:t>
            </w:r>
          </w:p>
        </w:tc>
        <w:tc>
          <w:tcPr>
            <w:tcW w:w="4082" w:type="dxa"/>
            <w:tcBorders>
              <w:top w:val="nil"/>
              <w:left w:val="nil"/>
              <w:bottom w:val="single" w:sz="4" w:space="0" w:color="auto"/>
              <w:right w:val="single" w:sz="4" w:space="0" w:color="auto"/>
            </w:tcBorders>
            <w:shd w:val="clear" w:color="auto" w:fill="auto"/>
            <w:vAlign w:val="center"/>
            <w:hideMark/>
          </w:tcPr>
          <w:p w14:paraId="0A39C9E3" w14:textId="77777777" w:rsidR="00A01204" w:rsidRPr="0008241C" w:rsidRDefault="00A01204" w:rsidP="00A01204">
            <w:pPr>
              <w:rPr>
                <w:sz w:val="18"/>
                <w:szCs w:val="18"/>
                <w:lang w:eastAsia="ko-KR"/>
              </w:rPr>
            </w:pPr>
            <w:r w:rsidRPr="0008241C">
              <w:rPr>
                <w:sz w:val="18"/>
                <w:szCs w:val="18"/>
                <w:lang w:eastAsia="ko-KR"/>
              </w:rPr>
              <w:t>Trends in fisheries certified by the Marine Stewardship Council</w:t>
            </w:r>
          </w:p>
        </w:tc>
        <w:tc>
          <w:tcPr>
            <w:tcW w:w="799" w:type="dxa"/>
            <w:tcBorders>
              <w:top w:val="nil"/>
              <w:left w:val="nil"/>
              <w:bottom w:val="single" w:sz="4" w:space="0" w:color="auto"/>
              <w:right w:val="single" w:sz="4" w:space="0" w:color="auto"/>
            </w:tcBorders>
            <w:shd w:val="clear" w:color="auto" w:fill="auto"/>
            <w:vAlign w:val="center"/>
            <w:hideMark/>
          </w:tcPr>
          <w:p w14:paraId="6602B033"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102E9136" w14:textId="77777777" w:rsidR="00A01204" w:rsidRPr="0008241C" w:rsidRDefault="00A01204" w:rsidP="00A01204">
            <w:pPr>
              <w:rPr>
                <w:sz w:val="18"/>
                <w:szCs w:val="18"/>
                <w:lang w:eastAsia="ko-KR"/>
              </w:rPr>
            </w:pPr>
            <w:r w:rsidRPr="0008241C">
              <w:rPr>
                <w:sz w:val="18"/>
                <w:szCs w:val="18"/>
                <w:lang w:eastAsia="ko-KR"/>
              </w:rPr>
              <w:t>IGID</w:t>
            </w:r>
          </w:p>
        </w:tc>
        <w:tc>
          <w:tcPr>
            <w:tcW w:w="1035" w:type="dxa"/>
            <w:tcBorders>
              <w:top w:val="nil"/>
              <w:left w:val="nil"/>
              <w:bottom w:val="single" w:sz="4" w:space="0" w:color="auto"/>
              <w:right w:val="single" w:sz="4" w:space="0" w:color="auto"/>
            </w:tcBorders>
            <w:shd w:val="clear" w:color="auto" w:fill="auto"/>
            <w:vAlign w:val="center"/>
            <w:hideMark/>
          </w:tcPr>
          <w:p w14:paraId="658581AF"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4DCCF1D6" w14:textId="77777777" w:rsidR="00A01204" w:rsidRPr="0008241C" w:rsidRDefault="00A01204" w:rsidP="00A01204">
            <w:pPr>
              <w:rPr>
                <w:sz w:val="18"/>
                <w:szCs w:val="18"/>
                <w:lang w:eastAsia="ko-KR"/>
              </w:rPr>
            </w:pPr>
            <w:r w:rsidRPr="0008241C">
              <w:rPr>
                <w:sz w:val="18"/>
                <w:szCs w:val="18"/>
                <w:lang w:eastAsia="ko-KR"/>
              </w:rPr>
              <w:t>3,4</w:t>
            </w:r>
          </w:p>
        </w:tc>
        <w:tc>
          <w:tcPr>
            <w:tcW w:w="1213" w:type="dxa"/>
            <w:tcBorders>
              <w:top w:val="nil"/>
              <w:left w:val="nil"/>
              <w:bottom w:val="single" w:sz="4" w:space="0" w:color="auto"/>
              <w:right w:val="single" w:sz="4" w:space="0" w:color="auto"/>
            </w:tcBorders>
            <w:shd w:val="clear" w:color="auto" w:fill="auto"/>
            <w:vAlign w:val="center"/>
            <w:hideMark/>
          </w:tcPr>
          <w:p w14:paraId="4A6681B9"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98B6E06"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5508B186" w14:textId="77777777" w:rsidR="00A01204" w:rsidRPr="0008241C" w:rsidRDefault="00A01204" w:rsidP="00A01204">
            <w:pPr>
              <w:rPr>
                <w:sz w:val="18"/>
                <w:szCs w:val="18"/>
                <w:lang w:eastAsia="ko-KR"/>
              </w:rPr>
            </w:pPr>
            <w:r w:rsidRPr="0008241C">
              <w:rPr>
                <w:sz w:val="18"/>
                <w:szCs w:val="18"/>
                <w:lang w:eastAsia="ko-KR"/>
              </w:rPr>
              <w:t>Marine Stewardship Council</w:t>
            </w:r>
          </w:p>
        </w:tc>
      </w:tr>
      <w:tr w:rsidR="00A01204" w:rsidRPr="0008241C" w14:paraId="2609F102"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1647565D" w14:textId="77777777" w:rsidR="00A01204" w:rsidRPr="0008241C" w:rsidRDefault="00A01204" w:rsidP="00A01204">
            <w:pPr>
              <w:rPr>
                <w:sz w:val="18"/>
                <w:szCs w:val="18"/>
                <w:lang w:eastAsia="ko-KR"/>
              </w:rPr>
            </w:pPr>
            <w:r w:rsidRPr="0008241C">
              <w:rPr>
                <w:sz w:val="18"/>
                <w:szCs w:val="18"/>
                <w:lang w:eastAsia="ko-KR"/>
              </w:rPr>
              <w:t>6, 14</w:t>
            </w:r>
          </w:p>
        </w:tc>
        <w:tc>
          <w:tcPr>
            <w:tcW w:w="4082" w:type="dxa"/>
            <w:tcBorders>
              <w:top w:val="nil"/>
              <w:left w:val="nil"/>
              <w:bottom w:val="single" w:sz="4" w:space="0" w:color="auto"/>
              <w:right w:val="single" w:sz="4" w:space="0" w:color="auto"/>
            </w:tcBorders>
            <w:shd w:val="clear" w:color="auto" w:fill="auto"/>
            <w:vAlign w:val="center"/>
            <w:hideMark/>
          </w:tcPr>
          <w:p w14:paraId="49C8E588" w14:textId="77777777" w:rsidR="00A01204" w:rsidRPr="0008241C" w:rsidRDefault="00A01204" w:rsidP="00A01204">
            <w:pPr>
              <w:rPr>
                <w:sz w:val="18"/>
                <w:szCs w:val="18"/>
                <w:lang w:eastAsia="ko-KR"/>
              </w:rPr>
            </w:pPr>
            <w:r w:rsidRPr="0008241C">
              <w:rPr>
                <w:sz w:val="18"/>
                <w:szCs w:val="18"/>
                <w:lang w:eastAsia="ko-KR"/>
              </w:rPr>
              <w:t>Inland fishery production</w:t>
            </w:r>
          </w:p>
        </w:tc>
        <w:tc>
          <w:tcPr>
            <w:tcW w:w="799" w:type="dxa"/>
            <w:tcBorders>
              <w:top w:val="nil"/>
              <w:left w:val="nil"/>
              <w:bottom w:val="single" w:sz="4" w:space="0" w:color="auto"/>
              <w:right w:val="single" w:sz="4" w:space="0" w:color="auto"/>
            </w:tcBorders>
            <w:shd w:val="clear" w:color="auto" w:fill="auto"/>
            <w:vAlign w:val="center"/>
            <w:hideMark/>
          </w:tcPr>
          <w:p w14:paraId="3B1A71A4" w14:textId="77777777" w:rsidR="00A01204" w:rsidRPr="0008241C" w:rsidRDefault="00A01204" w:rsidP="00A01204">
            <w:pPr>
              <w:rPr>
                <w:sz w:val="18"/>
                <w:szCs w:val="18"/>
                <w:lang w:eastAsia="ko-KR"/>
              </w:rPr>
            </w:pPr>
            <w:r w:rsidRPr="0008241C">
              <w:rPr>
                <w:sz w:val="18"/>
                <w:szCs w:val="18"/>
                <w:lang w:eastAsia="ko-KR"/>
              </w:rPr>
              <w:t>S, I</w:t>
            </w:r>
          </w:p>
        </w:tc>
        <w:tc>
          <w:tcPr>
            <w:tcW w:w="1029" w:type="dxa"/>
            <w:tcBorders>
              <w:top w:val="nil"/>
              <w:left w:val="nil"/>
              <w:bottom w:val="single" w:sz="4" w:space="0" w:color="auto"/>
              <w:right w:val="single" w:sz="4" w:space="0" w:color="auto"/>
            </w:tcBorders>
            <w:shd w:val="clear" w:color="auto" w:fill="auto"/>
            <w:vAlign w:val="center"/>
            <w:hideMark/>
          </w:tcPr>
          <w:p w14:paraId="00867540" w14:textId="77777777" w:rsidR="00A01204" w:rsidRPr="0008241C" w:rsidRDefault="00A01204" w:rsidP="00A01204">
            <w:pPr>
              <w:rPr>
                <w:sz w:val="18"/>
                <w:szCs w:val="18"/>
                <w:lang w:eastAsia="ko-KR"/>
              </w:rPr>
            </w:pPr>
            <w:r w:rsidRPr="0008241C">
              <w:rPr>
                <w:sz w:val="18"/>
                <w:szCs w:val="18"/>
                <w:lang w:eastAsia="ko-KR"/>
              </w:rPr>
              <w:t>BEF, NCP</w:t>
            </w:r>
          </w:p>
        </w:tc>
        <w:tc>
          <w:tcPr>
            <w:tcW w:w="1035" w:type="dxa"/>
            <w:tcBorders>
              <w:top w:val="nil"/>
              <w:left w:val="nil"/>
              <w:bottom w:val="single" w:sz="4" w:space="0" w:color="auto"/>
              <w:right w:val="single" w:sz="4" w:space="0" w:color="auto"/>
            </w:tcBorders>
            <w:shd w:val="clear" w:color="auto" w:fill="auto"/>
            <w:vAlign w:val="center"/>
            <w:hideMark/>
          </w:tcPr>
          <w:p w14:paraId="414CD577"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3BA61F6E" w14:textId="77777777" w:rsidR="00A01204" w:rsidRPr="0008241C" w:rsidRDefault="00A01204" w:rsidP="00A01204">
            <w:pPr>
              <w:rPr>
                <w:sz w:val="18"/>
                <w:szCs w:val="18"/>
                <w:lang w:eastAsia="ko-KR"/>
              </w:rPr>
            </w:pPr>
            <w:r w:rsidRPr="0008241C">
              <w:rPr>
                <w:sz w:val="18"/>
                <w:szCs w:val="18"/>
                <w:lang w:eastAsia="ko-KR"/>
              </w:rPr>
              <w:t>2,4</w:t>
            </w:r>
          </w:p>
        </w:tc>
        <w:tc>
          <w:tcPr>
            <w:tcW w:w="1213" w:type="dxa"/>
            <w:tcBorders>
              <w:top w:val="nil"/>
              <w:left w:val="nil"/>
              <w:bottom w:val="single" w:sz="4" w:space="0" w:color="auto"/>
              <w:right w:val="single" w:sz="4" w:space="0" w:color="auto"/>
            </w:tcBorders>
            <w:shd w:val="clear" w:color="auto" w:fill="auto"/>
            <w:vAlign w:val="center"/>
            <w:hideMark/>
          </w:tcPr>
          <w:p w14:paraId="6F10A529" w14:textId="77777777" w:rsidR="00A01204" w:rsidRPr="0008241C" w:rsidRDefault="00A01204" w:rsidP="00A01204">
            <w:pPr>
              <w:rPr>
                <w:sz w:val="18"/>
                <w:szCs w:val="18"/>
                <w:lang w:eastAsia="ko-KR"/>
              </w:rPr>
            </w:pPr>
            <w:r w:rsidRPr="0008241C">
              <w:rPr>
                <w:sz w:val="18"/>
                <w:szCs w:val="18"/>
                <w:lang w:eastAsia="ko-KR"/>
              </w:rPr>
              <w:t>Future Earth</w:t>
            </w:r>
          </w:p>
        </w:tc>
        <w:tc>
          <w:tcPr>
            <w:tcW w:w="839" w:type="dxa"/>
            <w:tcBorders>
              <w:top w:val="nil"/>
              <w:left w:val="nil"/>
              <w:bottom w:val="single" w:sz="4" w:space="0" w:color="auto"/>
              <w:right w:val="single" w:sz="4" w:space="0" w:color="auto"/>
            </w:tcBorders>
            <w:shd w:val="clear" w:color="auto" w:fill="auto"/>
            <w:vAlign w:val="center"/>
            <w:hideMark/>
          </w:tcPr>
          <w:p w14:paraId="6C9D0CCE"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60011EDD"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1F78AF95"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666FA2B4" w14:textId="77777777" w:rsidR="00A01204" w:rsidRPr="0008241C" w:rsidRDefault="00A01204" w:rsidP="00A01204">
            <w:pPr>
              <w:rPr>
                <w:sz w:val="18"/>
                <w:szCs w:val="18"/>
                <w:lang w:eastAsia="ko-KR"/>
              </w:rPr>
            </w:pPr>
            <w:r w:rsidRPr="0008241C">
              <w:rPr>
                <w:sz w:val="18"/>
                <w:szCs w:val="18"/>
                <w:lang w:eastAsia="ko-KR"/>
              </w:rPr>
              <w:t>7</w:t>
            </w:r>
          </w:p>
        </w:tc>
        <w:tc>
          <w:tcPr>
            <w:tcW w:w="4082" w:type="dxa"/>
            <w:tcBorders>
              <w:top w:val="nil"/>
              <w:left w:val="nil"/>
              <w:bottom w:val="single" w:sz="4" w:space="0" w:color="auto"/>
              <w:right w:val="single" w:sz="4" w:space="0" w:color="auto"/>
            </w:tcBorders>
            <w:shd w:val="clear" w:color="auto" w:fill="auto"/>
            <w:vAlign w:val="center"/>
            <w:hideMark/>
          </w:tcPr>
          <w:p w14:paraId="63C1D072" w14:textId="77777777" w:rsidR="00A01204" w:rsidRPr="0008241C" w:rsidRDefault="00A01204" w:rsidP="00A01204">
            <w:pPr>
              <w:rPr>
                <w:sz w:val="18"/>
                <w:szCs w:val="18"/>
                <w:lang w:eastAsia="ko-KR"/>
              </w:rPr>
            </w:pPr>
            <w:r w:rsidRPr="0008241C">
              <w:rPr>
                <w:sz w:val="18"/>
                <w:szCs w:val="18"/>
                <w:lang w:eastAsia="ko-KR"/>
              </w:rPr>
              <w:t>Nitrogen + Phosphate Fertilizers (N+P205 total nutrients)</w:t>
            </w:r>
          </w:p>
        </w:tc>
        <w:tc>
          <w:tcPr>
            <w:tcW w:w="799" w:type="dxa"/>
            <w:tcBorders>
              <w:top w:val="nil"/>
              <w:left w:val="nil"/>
              <w:bottom w:val="single" w:sz="4" w:space="0" w:color="auto"/>
              <w:right w:val="single" w:sz="4" w:space="0" w:color="auto"/>
            </w:tcBorders>
            <w:shd w:val="clear" w:color="auto" w:fill="auto"/>
            <w:vAlign w:val="center"/>
            <w:hideMark/>
          </w:tcPr>
          <w:p w14:paraId="1D668553"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011587D0" w14:textId="77777777" w:rsidR="00A01204" w:rsidRPr="0008241C" w:rsidRDefault="00A01204" w:rsidP="00A01204">
            <w:pPr>
              <w:rPr>
                <w:sz w:val="18"/>
                <w:szCs w:val="18"/>
                <w:lang w:eastAsia="ko-KR"/>
              </w:rPr>
            </w:pPr>
            <w:r w:rsidRPr="0008241C">
              <w:rPr>
                <w:sz w:val="18"/>
                <w:szCs w:val="18"/>
                <w:lang w:eastAsia="ko-KR"/>
              </w:rPr>
              <w:t>DD</w:t>
            </w:r>
          </w:p>
        </w:tc>
        <w:tc>
          <w:tcPr>
            <w:tcW w:w="1035" w:type="dxa"/>
            <w:tcBorders>
              <w:top w:val="nil"/>
              <w:left w:val="nil"/>
              <w:bottom w:val="single" w:sz="4" w:space="0" w:color="auto"/>
              <w:right w:val="single" w:sz="4" w:space="0" w:color="auto"/>
            </w:tcBorders>
            <w:shd w:val="clear" w:color="auto" w:fill="auto"/>
            <w:vAlign w:val="center"/>
            <w:hideMark/>
          </w:tcPr>
          <w:p w14:paraId="3207F50E"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7650E04B" w14:textId="77777777" w:rsidR="00A01204" w:rsidRPr="0008241C" w:rsidRDefault="00A01204" w:rsidP="00A01204">
            <w:pPr>
              <w:rPr>
                <w:sz w:val="18"/>
                <w:szCs w:val="18"/>
                <w:lang w:eastAsia="ko-KR"/>
              </w:rPr>
            </w:pPr>
            <w:r w:rsidRPr="0008241C">
              <w:rPr>
                <w:sz w:val="18"/>
                <w:szCs w:val="18"/>
                <w:lang w:eastAsia="ko-KR"/>
              </w:rPr>
              <w:t>4</w:t>
            </w:r>
          </w:p>
        </w:tc>
        <w:tc>
          <w:tcPr>
            <w:tcW w:w="1213" w:type="dxa"/>
            <w:tcBorders>
              <w:top w:val="nil"/>
              <w:left w:val="nil"/>
              <w:bottom w:val="single" w:sz="4" w:space="0" w:color="auto"/>
              <w:right w:val="single" w:sz="4" w:space="0" w:color="auto"/>
            </w:tcBorders>
            <w:shd w:val="clear" w:color="auto" w:fill="auto"/>
            <w:vAlign w:val="center"/>
            <w:hideMark/>
          </w:tcPr>
          <w:p w14:paraId="17B98A28" w14:textId="77777777" w:rsidR="00A01204" w:rsidRPr="0008241C" w:rsidRDefault="00A01204" w:rsidP="00A01204">
            <w:pPr>
              <w:rPr>
                <w:sz w:val="18"/>
                <w:szCs w:val="18"/>
                <w:lang w:eastAsia="ko-KR"/>
              </w:rPr>
            </w:pPr>
            <w:r w:rsidRPr="0008241C">
              <w:rPr>
                <w:sz w:val="18"/>
                <w:szCs w:val="18"/>
                <w:lang w:eastAsia="ko-KR"/>
              </w:rPr>
              <w:t>Future Earth</w:t>
            </w:r>
          </w:p>
        </w:tc>
        <w:tc>
          <w:tcPr>
            <w:tcW w:w="839" w:type="dxa"/>
            <w:tcBorders>
              <w:top w:val="nil"/>
              <w:left w:val="nil"/>
              <w:bottom w:val="single" w:sz="4" w:space="0" w:color="auto"/>
              <w:right w:val="single" w:sz="4" w:space="0" w:color="auto"/>
            </w:tcBorders>
            <w:shd w:val="clear" w:color="auto" w:fill="auto"/>
            <w:vAlign w:val="center"/>
            <w:hideMark/>
          </w:tcPr>
          <w:p w14:paraId="43F5E7CA"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4BCA0042"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2F622651"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73F4A52B" w14:textId="77777777" w:rsidR="00A01204" w:rsidRPr="0008241C" w:rsidRDefault="00A01204" w:rsidP="00A01204">
            <w:pPr>
              <w:rPr>
                <w:sz w:val="18"/>
                <w:szCs w:val="18"/>
                <w:lang w:eastAsia="ko-KR"/>
              </w:rPr>
            </w:pPr>
            <w:r w:rsidRPr="0008241C">
              <w:rPr>
                <w:sz w:val="18"/>
                <w:szCs w:val="18"/>
                <w:lang w:eastAsia="ko-KR"/>
              </w:rPr>
              <w:t>7</w:t>
            </w:r>
          </w:p>
        </w:tc>
        <w:tc>
          <w:tcPr>
            <w:tcW w:w="4082" w:type="dxa"/>
            <w:tcBorders>
              <w:top w:val="nil"/>
              <w:left w:val="nil"/>
              <w:bottom w:val="single" w:sz="4" w:space="0" w:color="auto"/>
              <w:right w:val="single" w:sz="4" w:space="0" w:color="auto"/>
            </w:tcBorders>
            <w:shd w:val="clear" w:color="auto" w:fill="auto"/>
            <w:vAlign w:val="center"/>
            <w:hideMark/>
          </w:tcPr>
          <w:p w14:paraId="0B714BC0" w14:textId="77777777" w:rsidR="00A01204" w:rsidRPr="0008241C" w:rsidRDefault="00A01204" w:rsidP="00A01204">
            <w:pPr>
              <w:rPr>
                <w:sz w:val="18"/>
                <w:szCs w:val="18"/>
                <w:lang w:eastAsia="ko-KR"/>
              </w:rPr>
            </w:pPr>
            <w:r w:rsidRPr="0008241C">
              <w:rPr>
                <w:sz w:val="18"/>
                <w:szCs w:val="18"/>
                <w:lang w:eastAsia="ko-KR"/>
              </w:rPr>
              <w:t>Nitrogen Use Efficiency</w:t>
            </w:r>
          </w:p>
        </w:tc>
        <w:tc>
          <w:tcPr>
            <w:tcW w:w="799" w:type="dxa"/>
            <w:tcBorders>
              <w:top w:val="nil"/>
              <w:left w:val="nil"/>
              <w:bottom w:val="single" w:sz="4" w:space="0" w:color="auto"/>
              <w:right w:val="single" w:sz="4" w:space="0" w:color="auto"/>
            </w:tcBorders>
            <w:shd w:val="clear" w:color="auto" w:fill="auto"/>
            <w:vAlign w:val="center"/>
            <w:hideMark/>
          </w:tcPr>
          <w:p w14:paraId="1473B23C"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35896517" w14:textId="77777777" w:rsidR="00A01204" w:rsidRPr="0008241C" w:rsidRDefault="00A01204" w:rsidP="00A01204">
            <w:pPr>
              <w:rPr>
                <w:sz w:val="18"/>
                <w:szCs w:val="18"/>
                <w:lang w:eastAsia="ko-KR"/>
              </w:rPr>
            </w:pPr>
            <w:r w:rsidRPr="0008241C">
              <w:rPr>
                <w:sz w:val="18"/>
                <w:szCs w:val="18"/>
                <w:lang w:eastAsia="ko-KR"/>
              </w:rPr>
              <w:t>DD</w:t>
            </w:r>
          </w:p>
        </w:tc>
        <w:tc>
          <w:tcPr>
            <w:tcW w:w="1035" w:type="dxa"/>
            <w:tcBorders>
              <w:top w:val="nil"/>
              <w:left w:val="nil"/>
              <w:bottom w:val="single" w:sz="4" w:space="0" w:color="auto"/>
              <w:right w:val="single" w:sz="4" w:space="0" w:color="auto"/>
            </w:tcBorders>
            <w:shd w:val="clear" w:color="auto" w:fill="auto"/>
            <w:vAlign w:val="center"/>
            <w:hideMark/>
          </w:tcPr>
          <w:p w14:paraId="72F7ED28"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2C521483" w14:textId="77777777" w:rsidR="00A01204" w:rsidRPr="0008241C" w:rsidRDefault="00A01204" w:rsidP="00A01204">
            <w:pPr>
              <w:rPr>
                <w:sz w:val="18"/>
                <w:szCs w:val="18"/>
                <w:lang w:eastAsia="ko-KR"/>
              </w:rPr>
            </w:pPr>
            <w:r w:rsidRPr="0008241C">
              <w:rPr>
                <w:sz w:val="18"/>
                <w:szCs w:val="18"/>
                <w:lang w:eastAsia="ko-KR"/>
              </w:rPr>
              <w:t>4</w:t>
            </w:r>
          </w:p>
        </w:tc>
        <w:tc>
          <w:tcPr>
            <w:tcW w:w="1213" w:type="dxa"/>
            <w:tcBorders>
              <w:top w:val="nil"/>
              <w:left w:val="nil"/>
              <w:bottom w:val="single" w:sz="4" w:space="0" w:color="auto"/>
              <w:right w:val="single" w:sz="4" w:space="0" w:color="auto"/>
            </w:tcBorders>
            <w:shd w:val="clear" w:color="auto" w:fill="auto"/>
            <w:vAlign w:val="center"/>
            <w:hideMark/>
          </w:tcPr>
          <w:p w14:paraId="63E9BE87" w14:textId="77777777" w:rsidR="00A01204" w:rsidRPr="0008241C" w:rsidRDefault="00A01204" w:rsidP="00A01204">
            <w:pPr>
              <w:rPr>
                <w:sz w:val="18"/>
                <w:szCs w:val="18"/>
                <w:lang w:eastAsia="ko-KR"/>
              </w:rPr>
            </w:pPr>
            <w:r w:rsidRPr="0008241C">
              <w:rPr>
                <w:sz w:val="18"/>
                <w:szCs w:val="18"/>
                <w:lang w:eastAsia="ko-KR"/>
              </w:rPr>
              <w:t>EPI</w:t>
            </w:r>
          </w:p>
        </w:tc>
        <w:tc>
          <w:tcPr>
            <w:tcW w:w="839" w:type="dxa"/>
            <w:tcBorders>
              <w:top w:val="nil"/>
              <w:left w:val="nil"/>
              <w:bottom w:val="single" w:sz="4" w:space="0" w:color="auto"/>
              <w:right w:val="single" w:sz="4" w:space="0" w:color="auto"/>
            </w:tcBorders>
            <w:shd w:val="clear" w:color="auto" w:fill="auto"/>
            <w:vAlign w:val="center"/>
            <w:hideMark/>
          </w:tcPr>
          <w:p w14:paraId="193F3230"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2875198E" w14:textId="77777777" w:rsidR="00A01204" w:rsidRPr="0008241C" w:rsidRDefault="00A01204" w:rsidP="00A01204">
            <w:pPr>
              <w:rPr>
                <w:sz w:val="18"/>
                <w:szCs w:val="18"/>
                <w:lang w:eastAsia="ko-KR"/>
              </w:rPr>
            </w:pPr>
            <w:r w:rsidRPr="0008241C">
              <w:rPr>
                <w:rFonts w:eastAsia="Calibri"/>
                <w:kern w:val="2"/>
                <w:sz w:val="18"/>
                <w:szCs w:val="18"/>
                <w:lang w:eastAsia="ko-KR"/>
              </w:rPr>
              <w:t xml:space="preserve">Lassaletta </w:t>
            </w:r>
            <w:r w:rsidRPr="0008241C">
              <w:rPr>
                <w:rFonts w:eastAsia="Calibri"/>
                <w:i/>
                <w:kern w:val="2"/>
                <w:sz w:val="18"/>
                <w:szCs w:val="18"/>
                <w:lang w:eastAsia="ko-KR"/>
              </w:rPr>
              <w:t>et al</w:t>
            </w:r>
            <w:r w:rsidRPr="0008241C">
              <w:rPr>
                <w:rFonts w:eastAsia="Calibri"/>
                <w:kern w:val="2"/>
                <w:sz w:val="18"/>
                <w:szCs w:val="18"/>
                <w:lang w:eastAsia="ko-KR"/>
              </w:rPr>
              <w:t>. (2014)</w:t>
            </w:r>
            <w:r w:rsidRPr="0008241C">
              <w:rPr>
                <w:sz w:val="18"/>
                <w:szCs w:val="18"/>
                <w:lang w:eastAsia="ko-KR"/>
              </w:rPr>
              <w:t xml:space="preserve"> from Environmental Performance Index (EPI)</w:t>
            </w:r>
          </w:p>
        </w:tc>
      </w:tr>
      <w:tr w:rsidR="00A01204" w:rsidRPr="0008241C" w14:paraId="5BCE2B97"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6364C113" w14:textId="77777777" w:rsidR="00A01204" w:rsidRPr="0008241C" w:rsidRDefault="00A01204" w:rsidP="00A01204">
            <w:pPr>
              <w:rPr>
                <w:sz w:val="18"/>
                <w:szCs w:val="18"/>
                <w:lang w:eastAsia="ko-KR"/>
              </w:rPr>
            </w:pPr>
            <w:r w:rsidRPr="0008241C">
              <w:rPr>
                <w:sz w:val="18"/>
                <w:szCs w:val="18"/>
                <w:lang w:eastAsia="ko-KR"/>
              </w:rPr>
              <w:t>7</w:t>
            </w:r>
          </w:p>
        </w:tc>
        <w:tc>
          <w:tcPr>
            <w:tcW w:w="4082" w:type="dxa"/>
            <w:tcBorders>
              <w:top w:val="nil"/>
              <w:left w:val="nil"/>
              <w:bottom w:val="single" w:sz="4" w:space="0" w:color="auto"/>
              <w:right w:val="single" w:sz="4" w:space="0" w:color="auto"/>
            </w:tcBorders>
            <w:shd w:val="clear" w:color="auto" w:fill="auto"/>
            <w:vAlign w:val="center"/>
            <w:hideMark/>
          </w:tcPr>
          <w:p w14:paraId="2B4FD2F7" w14:textId="77777777" w:rsidR="00A01204" w:rsidRPr="0008241C" w:rsidRDefault="00A01204" w:rsidP="00A01204">
            <w:pPr>
              <w:rPr>
                <w:sz w:val="18"/>
                <w:szCs w:val="18"/>
                <w:lang w:eastAsia="ko-KR"/>
              </w:rPr>
            </w:pPr>
            <w:r w:rsidRPr="0008241C">
              <w:rPr>
                <w:sz w:val="18"/>
                <w:szCs w:val="18"/>
                <w:lang w:eastAsia="ko-KR"/>
              </w:rPr>
              <w:t>Proportion of area of forest production under FSC and PEFC certification</w:t>
            </w:r>
          </w:p>
        </w:tc>
        <w:tc>
          <w:tcPr>
            <w:tcW w:w="799" w:type="dxa"/>
            <w:tcBorders>
              <w:top w:val="nil"/>
              <w:left w:val="nil"/>
              <w:bottom w:val="single" w:sz="4" w:space="0" w:color="auto"/>
              <w:right w:val="single" w:sz="4" w:space="0" w:color="auto"/>
            </w:tcBorders>
            <w:shd w:val="clear" w:color="auto" w:fill="auto"/>
            <w:vAlign w:val="center"/>
            <w:hideMark/>
          </w:tcPr>
          <w:p w14:paraId="305D1823"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7E73B859" w14:textId="77777777" w:rsidR="00A01204" w:rsidRPr="0008241C" w:rsidRDefault="00A01204" w:rsidP="00A01204">
            <w:pPr>
              <w:rPr>
                <w:sz w:val="18"/>
                <w:szCs w:val="18"/>
                <w:lang w:eastAsia="ko-KR"/>
              </w:rPr>
            </w:pPr>
            <w:r w:rsidRPr="0008241C">
              <w:rPr>
                <w:sz w:val="18"/>
                <w:szCs w:val="18"/>
                <w:lang w:eastAsia="ko-KR"/>
              </w:rPr>
              <w:t>IGID, DD</w:t>
            </w:r>
          </w:p>
        </w:tc>
        <w:tc>
          <w:tcPr>
            <w:tcW w:w="1035" w:type="dxa"/>
            <w:tcBorders>
              <w:top w:val="nil"/>
              <w:left w:val="nil"/>
              <w:bottom w:val="single" w:sz="4" w:space="0" w:color="auto"/>
              <w:right w:val="single" w:sz="4" w:space="0" w:color="auto"/>
            </w:tcBorders>
            <w:shd w:val="clear" w:color="auto" w:fill="auto"/>
            <w:vAlign w:val="center"/>
            <w:hideMark/>
          </w:tcPr>
          <w:p w14:paraId="38743308" w14:textId="77777777" w:rsidR="00A01204" w:rsidRPr="0008241C" w:rsidRDefault="00A01204" w:rsidP="00A01204">
            <w:pPr>
              <w:rPr>
                <w:sz w:val="18"/>
                <w:szCs w:val="18"/>
                <w:lang w:eastAsia="ko-KR"/>
              </w:rPr>
            </w:pPr>
            <w:r w:rsidRPr="0008241C">
              <w:rPr>
                <w:sz w:val="18"/>
                <w:szCs w:val="18"/>
                <w:lang w:eastAsia="ko-KR"/>
              </w:rPr>
              <w:t>2,3,4,6</w:t>
            </w:r>
          </w:p>
        </w:tc>
        <w:tc>
          <w:tcPr>
            <w:tcW w:w="995" w:type="dxa"/>
            <w:tcBorders>
              <w:top w:val="nil"/>
              <w:left w:val="nil"/>
              <w:bottom w:val="single" w:sz="4" w:space="0" w:color="auto"/>
              <w:right w:val="single" w:sz="4" w:space="0" w:color="auto"/>
            </w:tcBorders>
            <w:shd w:val="clear" w:color="auto" w:fill="auto"/>
            <w:vAlign w:val="center"/>
            <w:hideMark/>
          </w:tcPr>
          <w:p w14:paraId="5CD687C1"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2D22ECC1"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2FE16255"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748635E3" w14:textId="77777777" w:rsidR="00A01204" w:rsidRPr="0008241C" w:rsidRDefault="00A01204" w:rsidP="00A01204">
            <w:pPr>
              <w:rPr>
                <w:sz w:val="18"/>
                <w:szCs w:val="18"/>
                <w:lang w:eastAsia="ko-KR"/>
              </w:rPr>
            </w:pPr>
            <w:r w:rsidRPr="0008241C">
              <w:rPr>
                <w:sz w:val="18"/>
                <w:szCs w:val="18"/>
                <w:lang w:eastAsia="ko-KR"/>
              </w:rPr>
              <w:t>Forest Stewardship Council (FSC), Programme for the Endorsement of Forest Certification (PEFC)</w:t>
            </w:r>
          </w:p>
        </w:tc>
      </w:tr>
      <w:tr w:rsidR="00A01204" w:rsidRPr="0008241C" w14:paraId="44F5FD50"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0F6B2FE0" w14:textId="77777777" w:rsidR="00A01204" w:rsidRPr="0008241C" w:rsidRDefault="00A01204" w:rsidP="00A01204">
            <w:pPr>
              <w:rPr>
                <w:sz w:val="18"/>
                <w:szCs w:val="18"/>
                <w:lang w:eastAsia="ko-KR"/>
              </w:rPr>
            </w:pPr>
            <w:r w:rsidRPr="0008241C">
              <w:rPr>
                <w:sz w:val="18"/>
                <w:szCs w:val="18"/>
                <w:lang w:eastAsia="ko-KR"/>
              </w:rPr>
              <w:t>8</w:t>
            </w:r>
          </w:p>
        </w:tc>
        <w:tc>
          <w:tcPr>
            <w:tcW w:w="4082" w:type="dxa"/>
            <w:tcBorders>
              <w:top w:val="nil"/>
              <w:left w:val="nil"/>
              <w:bottom w:val="single" w:sz="4" w:space="0" w:color="auto"/>
              <w:right w:val="single" w:sz="4" w:space="0" w:color="auto"/>
            </w:tcBorders>
            <w:shd w:val="clear" w:color="auto" w:fill="auto"/>
            <w:vAlign w:val="center"/>
            <w:hideMark/>
          </w:tcPr>
          <w:p w14:paraId="1E186D0F" w14:textId="77777777" w:rsidR="00A01204" w:rsidRPr="0008241C" w:rsidRDefault="00A01204" w:rsidP="00A01204">
            <w:pPr>
              <w:rPr>
                <w:sz w:val="18"/>
                <w:szCs w:val="18"/>
                <w:lang w:eastAsia="ko-KR"/>
              </w:rPr>
            </w:pPr>
            <w:r w:rsidRPr="0008241C">
              <w:rPr>
                <w:sz w:val="18"/>
                <w:szCs w:val="18"/>
                <w:lang w:eastAsia="ko-KR"/>
              </w:rPr>
              <w:t>Trends in nitrogen deposition</w:t>
            </w:r>
          </w:p>
        </w:tc>
        <w:tc>
          <w:tcPr>
            <w:tcW w:w="799" w:type="dxa"/>
            <w:tcBorders>
              <w:top w:val="nil"/>
              <w:left w:val="nil"/>
              <w:bottom w:val="single" w:sz="4" w:space="0" w:color="auto"/>
              <w:right w:val="single" w:sz="4" w:space="0" w:color="auto"/>
            </w:tcBorders>
            <w:shd w:val="clear" w:color="auto" w:fill="auto"/>
            <w:vAlign w:val="center"/>
            <w:hideMark/>
          </w:tcPr>
          <w:p w14:paraId="2A1C9345"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254A8819" w14:textId="77777777" w:rsidR="00A01204" w:rsidRPr="0008241C" w:rsidRDefault="00A01204" w:rsidP="00A01204">
            <w:pPr>
              <w:rPr>
                <w:sz w:val="18"/>
                <w:szCs w:val="18"/>
                <w:lang w:eastAsia="ko-KR"/>
              </w:rPr>
            </w:pPr>
            <w:r w:rsidRPr="0008241C">
              <w:rPr>
                <w:sz w:val="18"/>
                <w:szCs w:val="18"/>
                <w:lang w:eastAsia="ko-KR"/>
              </w:rPr>
              <w:t>DD</w:t>
            </w:r>
          </w:p>
        </w:tc>
        <w:tc>
          <w:tcPr>
            <w:tcW w:w="1035" w:type="dxa"/>
            <w:tcBorders>
              <w:top w:val="nil"/>
              <w:left w:val="nil"/>
              <w:bottom w:val="single" w:sz="4" w:space="0" w:color="auto"/>
              <w:right w:val="single" w:sz="4" w:space="0" w:color="auto"/>
            </w:tcBorders>
            <w:shd w:val="clear" w:color="auto" w:fill="auto"/>
            <w:vAlign w:val="center"/>
            <w:hideMark/>
          </w:tcPr>
          <w:p w14:paraId="3753EC3E"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299AD31A" w14:textId="77777777" w:rsidR="00A01204" w:rsidRPr="0008241C" w:rsidRDefault="00A01204" w:rsidP="00A01204">
            <w:pPr>
              <w:rPr>
                <w:sz w:val="18"/>
                <w:szCs w:val="18"/>
                <w:lang w:eastAsia="ko-KR"/>
              </w:rPr>
            </w:pPr>
            <w:r w:rsidRPr="0008241C">
              <w:rPr>
                <w:sz w:val="18"/>
                <w:szCs w:val="18"/>
                <w:lang w:eastAsia="ko-KR"/>
              </w:rPr>
              <w:t>4</w:t>
            </w:r>
          </w:p>
        </w:tc>
        <w:tc>
          <w:tcPr>
            <w:tcW w:w="1213" w:type="dxa"/>
            <w:tcBorders>
              <w:top w:val="nil"/>
              <w:left w:val="nil"/>
              <w:bottom w:val="single" w:sz="4" w:space="0" w:color="auto"/>
              <w:right w:val="single" w:sz="4" w:space="0" w:color="auto"/>
            </w:tcBorders>
            <w:shd w:val="clear" w:color="auto" w:fill="auto"/>
            <w:vAlign w:val="center"/>
            <w:hideMark/>
          </w:tcPr>
          <w:p w14:paraId="33A15859"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4FC7283F"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265FD187" w14:textId="77777777" w:rsidR="00A01204" w:rsidRPr="0008241C" w:rsidRDefault="00A01204" w:rsidP="00A01204">
            <w:pPr>
              <w:rPr>
                <w:sz w:val="18"/>
                <w:szCs w:val="18"/>
                <w:lang w:eastAsia="ko-KR"/>
              </w:rPr>
            </w:pPr>
            <w:r w:rsidRPr="0008241C">
              <w:rPr>
                <w:sz w:val="18"/>
                <w:szCs w:val="18"/>
                <w:lang w:eastAsia="ko-KR"/>
              </w:rPr>
              <w:t>International Nitrogen Initiative</w:t>
            </w:r>
          </w:p>
        </w:tc>
      </w:tr>
      <w:tr w:rsidR="00A01204" w:rsidRPr="0008241C" w14:paraId="7E476127"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2C03B4AA" w14:textId="77777777" w:rsidR="00A01204" w:rsidRPr="0008241C" w:rsidRDefault="00A01204" w:rsidP="00A01204">
            <w:pPr>
              <w:rPr>
                <w:sz w:val="18"/>
                <w:szCs w:val="18"/>
                <w:lang w:eastAsia="ko-KR"/>
              </w:rPr>
            </w:pPr>
            <w:r w:rsidRPr="0008241C">
              <w:rPr>
                <w:sz w:val="18"/>
                <w:szCs w:val="18"/>
                <w:lang w:eastAsia="ko-KR"/>
              </w:rPr>
              <w:t>8</w:t>
            </w:r>
          </w:p>
        </w:tc>
        <w:tc>
          <w:tcPr>
            <w:tcW w:w="4082" w:type="dxa"/>
            <w:tcBorders>
              <w:top w:val="nil"/>
              <w:left w:val="nil"/>
              <w:bottom w:val="single" w:sz="4" w:space="0" w:color="auto"/>
              <w:right w:val="single" w:sz="4" w:space="0" w:color="auto"/>
            </w:tcBorders>
            <w:shd w:val="clear" w:color="auto" w:fill="auto"/>
            <w:vAlign w:val="center"/>
            <w:hideMark/>
          </w:tcPr>
          <w:p w14:paraId="2536A5FE" w14:textId="77777777" w:rsidR="00A01204" w:rsidRPr="0008241C" w:rsidRDefault="00A01204" w:rsidP="00A01204">
            <w:pPr>
              <w:rPr>
                <w:sz w:val="18"/>
                <w:szCs w:val="18"/>
                <w:lang w:eastAsia="ko-KR"/>
              </w:rPr>
            </w:pPr>
            <w:r w:rsidRPr="0008241C">
              <w:rPr>
                <w:sz w:val="18"/>
                <w:szCs w:val="18"/>
                <w:lang w:eastAsia="ko-KR"/>
              </w:rPr>
              <w:t>Trends in pesticide use</w:t>
            </w:r>
          </w:p>
        </w:tc>
        <w:tc>
          <w:tcPr>
            <w:tcW w:w="799" w:type="dxa"/>
            <w:tcBorders>
              <w:top w:val="nil"/>
              <w:left w:val="nil"/>
              <w:bottom w:val="single" w:sz="4" w:space="0" w:color="auto"/>
              <w:right w:val="single" w:sz="4" w:space="0" w:color="auto"/>
            </w:tcBorders>
            <w:shd w:val="clear" w:color="auto" w:fill="auto"/>
            <w:vAlign w:val="center"/>
            <w:hideMark/>
          </w:tcPr>
          <w:p w14:paraId="3C8AB8A5" w14:textId="77777777" w:rsidR="00A01204" w:rsidRPr="0008241C" w:rsidRDefault="00A01204" w:rsidP="00A01204">
            <w:pPr>
              <w:rPr>
                <w:sz w:val="18"/>
                <w:szCs w:val="18"/>
                <w:lang w:eastAsia="ko-KR"/>
              </w:rPr>
            </w:pPr>
            <w:r w:rsidRPr="0008241C">
              <w:rPr>
                <w:sz w:val="18"/>
                <w:szCs w:val="18"/>
                <w:lang w:eastAsia="ko-KR"/>
              </w:rPr>
              <w:t>P</w:t>
            </w:r>
          </w:p>
        </w:tc>
        <w:tc>
          <w:tcPr>
            <w:tcW w:w="1029" w:type="dxa"/>
            <w:tcBorders>
              <w:top w:val="nil"/>
              <w:left w:val="nil"/>
              <w:bottom w:val="single" w:sz="4" w:space="0" w:color="auto"/>
              <w:right w:val="single" w:sz="4" w:space="0" w:color="auto"/>
            </w:tcBorders>
            <w:shd w:val="clear" w:color="auto" w:fill="auto"/>
            <w:vAlign w:val="center"/>
            <w:hideMark/>
          </w:tcPr>
          <w:p w14:paraId="30DA74B3" w14:textId="77777777" w:rsidR="00A01204" w:rsidRPr="0008241C" w:rsidRDefault="00A01204" w:rsidP="00A01204">
            <w:pPr>
              <w:rPr>
                <w:sz w:val="18"/>
                <w:szCs w:val="18"/>
                <w:lang w:eastAsia="ko-KR"/>
              </w:rPr>
            </w:pPr>
            <w:r w:rsidRPr="0008241C">
              <w:rPr>
                <w:sz w:val="18"/>
                <w:szCs w:val="18"/>
                <w:lang w:eastAsia="ko-KR"/>
              </w:rPr>
              <w:t>DD</w:t>
            </w:r>
          </w:p>
        </w:tc>
        <w:tc>
          <w:tcPr>
            <w:tcW w:w="1035" w:type="dxa"/>
            <w:tcBorders>
              <w:top w:val="nil"/>
              <w:left w:val="nil"/>
              <w:bottom w:val="single" w:sz="4" w:space="0" w:color="auto"/>
              <w:right w:val="single" w:sz="4" w:space="0" w:color="auto"/>
            </w:tcBorders>
            <w:shd w:val="clear" w:color="auto" w:fill="auto"/>
            <w:vAlign w:val="center"/>
            <w:hideMark/>
          </w:tcPr>
          <w:p w14:paraId="47BBB9F0"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07D90DE6" w14:textId="77777777" w:rsidR="00A01204" w:rsidRPr="0008241C" w:rsidRDefault="00A01204" w:rsidP="00A01204">
            <w:pPr>
              <w:rPr>
                <w:sz w:val="18"/>
                <w:szCs w:val="18"/>
                <w:lang w:eastAsia="ko-KR"/>
              </w:rPr>
            </w:pPr>
            <w:r w:rsidRPr="0008241C">
              <w:rPr>
                <w:sz w:val="18"/>
                <w:szCs w:val="18"/>
                <w:lang w:eastAsia="ko-KR"/>
              </w:rPr>
              <w:t>4</w:t>
            </w:r>
          </w:p>
        </w:tc>
        <w:tc>
          <w:tcPr>
            <w:tcW w:w="1213" w:type="dxa"/>
            <w:tcBorders>
              <w:top w:val="nil"/>
              <w:left w:val="nil"/>
              <w:bottom w:val="single" w:sz="4" w:space="0" w:color="auto"/>
              <w:right w:val="single" w:sz="4" w:space="0" w:color="auto"/>
            </w:tcBorders>
            <w:shd w:val="clear" w:color="auto" w:fill="auto"/>
            <w:vAlign w:val="center"/>
            <w:hideMark/>
          </w:tcPr>
          <w:p w14:paraId="2CF6DEA3"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15C7E1E4"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3031B707"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65C2ED52"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13671EAA" w14:textId="77777777" w:rsidR="00A01204" w:rsidRPr="0008241C" w:rsidRDefault="00A01204" w:rsidP="00A01204">
            <w:pPr>
              <w:rPr>
                <w:sz w:val="18"/>
                <w:szCs w:val="18"/>
                <w:lang w:eastAsia="ko-KR"/>
              </w:rPr>
            </w:pPr>
            <w:r w:rsidRPr="0008241C">
              <w:rPr>
                <w:sz w:val="18"/>
                <w:szCs w:val="18"/>
                <w:lang w:eastAsia="ko-KR"/>
              </w:rPr>
              <w:t>11</w:t>
            </w:r>
          </w:p>
        </w:tc>
        <w:tc>
          <w:tcPr>
            <w:tcW w:w="4082" w:type="dxa"/>
            <w:tcBorders>
              <w:top w:val="nil"/>
              <w:left w:val="nil"/>
              <w:bottom w:val="single" w:sz="4" w:space="0" w:color="auto"/>
              <w:right w:val="single" w:sz="4" w:space="0" w:color="auto"/>
            </w:tcBorders>
            <w:shd w:val="clear" w:color="auto" w:fill="auto"/>
            <w:vAlign w:val="center"/>
            <w:hideMark/>
          </w:tcPr>
          <w:p w14:paraId="76101F38" w14:textId="77777777" w:rsidR="00A01204" w:rsidRPr="0008241C" w:rsidRDefault="00A01204" w:rsidP="00A01204">
            <w:pPr>
              <w:rPr>
                <w:sz w:val="18"/>
                <w:szCs w:val="18"/>
                <w:lang w:eastAsia="ko-KR"/>
              </w:rPr>
            </w:pPr>
            <w:r w:rsidRPr="0008241C">
              <w:rPr>
                <w:sz w:val="18"/>
                <w:szCs w:val="18"/>
                <w:lang w:eastAsia="ko-KR"/>
              </w:rPr>
              <w:t>Percentage of areas covered by protected areas - marine, coastal, terrestrial, inland water</w:t>
            </w:r>
          </w:p>
        </w:tc>
        <w:tc>
          <w:tcPr>
            <w:tcW w:w="799" w:type="dxa"/>
            <w:tcBorders>
              <w:top w:val="nil"/>
              <w:left w:val="nil"/>
              <w:bottom w:val="single" w:sz="4" w:space="0" w:color="auto"/>
              <w:right w:val="single" w:sz="4" w:space="0" w:color="auto"/>
            </w:tcBorders>
            <w:shd w:val="clear" w:color="auto" w:fill="auto"/>
            <w:vAlign w:val="center"/>
            <w:hideMark/>
          </w:tcPr>
          <w:p w14:paraId="638AA1C6"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586D21A3" w14:textId="77777777" w:rsidR="00A01204" w:rsidRPr="0008241C" w:rsidRDefault="00A01204" w:rsidP="00A01204">
            <w:pPr>
              <w:rPr>
                <w:sz w:val="18"/>
                <w:szCs w:val="18"/>
                <w:lang w:eastAsia="ko-KR"/>
              </w:rPr>
            </w:pPr>
            <w:r w:rsidRPr="0008241C">
              <w:rPr>
                <w:sz w:val="18"/>
                <w:szCs w:val="18"/>
                <w:lang w:eastAsia="ko-KR"/>
              </w:rPr>
              <w:t>IGID</w:t>
            </w:r>
          </w:p>
        </w:tc>
        <w:tc>
          <w:tcPr>
            <w:tcW w:w="1035" w:type="dxa"/>
            <w:tcBorders>
              <w:top w:val="nil"/>
              <w:left w:val="nil"/>
              <w:bottom w:val="single" w:sz="4" w:space="0" w:color="auto"/>
              <w:right w:val="single" w:sz="4" w:space="0" w:color="auto"/>
            </w:tcBorders>
            <w:shd w:val="clear" w:color="auto" w:fill="auto"/>
            <w:vAlign w:val="center"/>
            <w:hideMark/>
          </w:tcPr>
          <w:p w14:paraId="6DB05BF4" w14:textId="77777777" w:rsidR="00A01204" w:rsidRPr="0008241C" w:rsidRDefault="00A01204" w:rsidP="00A01204">
            <w:pPr>
              <w:rPr>
                <w:sz w:val="18"/>
                <w:szCs w:val="18"/>
                <w:lang w:eastAsia="ko-KR"/>
              </w:rPr>
            </w:pPr>
            <w:r w:rsidRPr="0008241C">
              <w:rPr>
                <w:sz w:val="18"/>
                <w:szCs w:val="18"/>
                <w:lang w:eastAsia="ko-KR"/>
              </w:rPr>
              <w:t>2,3,6</w:t>
            </w:r>
          </w:p>
        </w:tc>
        <w:tc>
          <w:tcPr>
            <w:tcW w:w="995" w:type="dxa"/>
            <w:tcBorders>
              <w:top w:val="nil"/>
              <w:left w:val="nil"/>
              <w:bottom w:val="single" w:sz="4" w:space="0" w:color="auto"/>
              <w:right w:val="single" w:sz="4" w:space="0" w:color="auto"/>
            </w:tcBorders>
            <w:shd w:val="clear" w:color="auto" w:fill="auto"/>
            <w:vAlign w:val="center"/>
            <w:hideMark/>
          </w:tcPr>
          <w:p w14:paraId="21C49581"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0DA84511"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0B6E506E"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221048BB" w14:textId="77777777" w:rsidR="00A01204" w:rsidRPr="0008241C" w:rsidRDefault="00A01204" w:rsidP="00A01204">
            <w:pPr>
              <w:rPr>
                <w:sz w:val="18"/>
                <w:szCs w:val="18"/>
                <w:lang w:eastAsia="ko-KR"/>
              </w:rPr>
            </w:pPr>
            <w:r w:rsidRPr="0008241C">
              <w:rPr>
                <w:sz w:val="18"/>
                <w:szCs w:val="18"/>
                <w:lang w:eastAsia="ko-KR"/>
              </w:rPr>
              <w:t>UNEP-WCMC, IUCN</w:t>
            </w:r>
          </w:p>
        </w:tc>
      </w:tr>
      <w:tr w:rsidR="00A01204" w:rsidRPr="0008241C" w14:paraId="4A36D4F3"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02175642" w14:textId="77777777" w:rsidR="00A01204" w:rsidRPr="0008241C" w:rsidRDefault="00A01204" w:rsidP="00A01204">
            <w:pPr>
              <w:rPr>
                <w:sz w:val="18"/>
                <w:szCs w:val="18"/>
                <w:lang w:eastAsia="ko-KR"/>
              </w:rPr>
            </w:pPr>
            <w:r w:rsidRPr="0008241C">
              <w:rPr>
                <w:sz w:val="18"/>
                <w:szCs w:val="18"/>
                <w:lang w:eastAsia="ko-KR"/>
              </w:rPr>
              <w:t>11</w:t>
            </w:r>
          </w:p>
        </w:tc>
        <w:tc>
          <w:tcPr>
            <w:tcW w:w="4082" w:type="dxa"/>
            <w:tcBorders>
              <w:top w:val="nil"/>
              <w:left w:val="nil"/>
              <w:bottom w:val="single" w:sz="4" w:space="0" w:color="auto"/>
              <w:right w:val="single" w:sz="4" w:space="0" w:color="auto"/>
            </w:tcBorders>
            <w:shd w:val="clear" w:color="auto" w:fill="auto"/>
            <w:vAlign w:val="center"/>
            <w:hideMark/>
          </w:tcPr>
          <w:p w14:paraId="5454D1EE" w14:textId="77777777" w:rsidR="00A01204" w:rsidRPr="0008241C" w:rsidRDefault="00A01204" w:rsidP="00A01204">
            <w:pPr>
              <w:rPr>
                <w:sz w:val="18"/>
                <w:szCs w:val="18"/>
                <w:lang w:eastAsia="ko-KR"/>
              </w:rPr>
            </w:pPr>
            <w:r w:rsidRPr="0008241C">
              <w:rPr>
                <w:sz w:val="18"/>
                <w:szCs w:val="18"/>
                <w:lang w:eastAsia="ko-KR"/>
              </w:rPr>
              <w:t>Protected Area Connectedness Index</w:t>
            </w:r>
          </w:p>
        </w:tc>
        <w:tc>
          <w:tcPr>
            <w:tcW w:w="799" w:type="dxa"/>
            <w:tcBorders>
              <w:top w:val="nil"/>
              <w:left w:val="nil"/>
              <w:bottom w:val="single" w:sz="4" w:space="0" w:color="auto"/>
              <w:right w:val="single" w:sz="4" w:space="0" w:color="auto"/>
            </w:tcBorders>
            <w:shd w:val="clear" w:color="auto" w:fill="auto"/>
            <w:vAlign w:val="center"/>
            <w:hideMark/>
          </w:tcPr>
          <w:p w14:paraId="55067AE4"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74A56F17" w14:textId="77777777" w:rsidR="00A01204" w:rsidRPr="0008241C" w:rsidRDefault="00A01204" w:rsidP="00A01204">
            <w:pPr>
              <w:rPr>
                <w:sz w:val="18"/>
                <w:szCs w:val="18"/>
                <w:lang w:eastAsia="ko-KR"/>
              </w:rPr>
            </w:pPr>
            <w:r w:rsidRPr="0008241C">
              <w:rPr>
                <w:sz w:val="18"/>
                <w:szCs w:val="18"/>
                <w:lang w:eastAsia="ko-KR"/>
              </w:rPr>
              <w:t>DD, IGID</w:t>
            </w:r>
          </w:p>
        </w:tc>
        <w:tc>
          <w:tcPr>
            <w:tcW w:w="1035" w:type="dxa"/>
            <w:tcBorders>
              <w:top w:val="nil"/>
              <w:left w:val="nil"/>
              <w:bottom w:val="single" w:sz="4" w:space="0" w:color="auto"/>
              <w:right w:val="single" w:sz="4" w:space="0" w:color="auto"/>
            </w:tcBorders>
            <w:shd w:val="clear" w:color="auto" w:fill="auto"/>
            <w:vAlign w:val="center"/>
            <w:hideMark/>
          </w:tcPr>
          <w:p w14:paraId="09A3C5A3" w14:textId="77777777" w:rsidR="00A01204" w:rsidRPr="0008241C" w:rsidRDefault="00A01204" w:rsidP="00A01204">
            <w:pPr>
              <w:rPr>
                <w:sz w:val="18"/>
                <w:szCs w:val="18"/>
                <w:lang w:eastAsia="ko-KR"/>
              </w:rPr>
            </w:pPr>
            <w:r w:rsidRPr="0008241C">
              <w:rPr>
                <w:sz w:val="18"/>
                <w:szCs w:val="18"/>
                <w:lang w:eastAsia="ko-KR"/>
              </w:rPr>
              <w:t>2,3,4,6</w:t>
            </w:r>
          </w:p>
        </w:tc>
        <w:tc>
          <w:tcPr>
            <w:tcW w:w="995" w:type="dxa"/>
            <w:tcBorders>
              <w:top w:val="nil"/>
              <w:left w:val="nil"/>
              <w:bottom w:val="single" w:sz="4" w:space="0" w:color="auto"/>
              <w:right w:val="single" w:sz="4" w:space="0" w:color="auto"/>
            </w:tcBorders>
            <w:shd w:val="clear" w:color="auto" w:fill="auto"/>
            <w:vAlign w:val="center"/>
            <w:hideMark/>
          </w:tcPr>
          <w:p w14:paraId="6AE1B07D"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6F3CA70A"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04E11FC0"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4B8BB8A1" w14:textId="77777777" w:rsidR="00A01204" w:rsidRPr="0008241C" w:rsidRDefault="00A01204" w:rsidP="00A01204">
            <w:pPr>
              <w:rPr>
                <w:sz w:val="18"/>
                <w:szCs w:val="18"/>
                <w:lang w:eastAsia="ko-KR"/>
              </w:rPr>
            </w:pPr>
            <w:r w:rsidRPr="0008241C">
              <w:rPr>
                <w:sz w:val="18"/>
                <w:szCs w:val="18"/>
                <w:lang w:eastAsia="ko-KR"/>
              </w:rPr>
              <w:t>GEO BON - CSIRO</w:t>
            </w:r>
          </w:p>
        </w:tc>
      </w:tr>
      <w:tr w:rsidR="00A01204" w:rsidRPr="0008241C" w14:paraId="77F786F3"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34944DA9" w14:textId="77777777" w:rsidR="00A01204" w:rsidRPr="0008241C" w:rsidRDefault="00A01204" w:rsidP="00A01204">
            <w:pPr>
              <w:rPr>
                <w:sz w:val="18"/>
                <w:szCs w:val="18"/>
                <w:lang w:eastAsia="ko-KR"/>
              </w:rPr>
            </w:pPr>
            <w:r w:rsidRPr="0008241C">
              <w:rPr>
                <w:sz w:val="18"/>
                <w:szCs w:val="18"/>
                <w:lang w:eastAsia="ko-KR"/>
              </w:rPr>
              <w:t>11</w:t>
            </w:r>
          </w:p>
        </w:tc>
        <w:tc>
          <w:tcPr>
            <w:tcW w:w="4082" w:type="dxa"/>
            <w:tcBorders>
              <w:top w:val="nil"/>
              <w:left w:val="nil"/>
              <w:bottom w:val="single" w:sz="4" w:space="0" w:color="auto"/>
              <w:right w:val="single" w:sz="4" w:space="0" w:color="auto"/>
            </w:tcBorders>
            <w:shd w:val="clear" w:color="auto" w:fill="auto"/>
            <w:vAlign w:val="center"/>
            <w:hideMark/>
          </w:tcPr>
          <w:p w14:paraId="38742F00" w14:textId="77777777" w:rsidR="00A01204" w:rsidRPr="0008241C" w:rsidRDefault="00A01204" w:rsidP="00A01204">
            <w:pPr>
              <w:rPr>
                <w:sz w:val="18"/>
                <w:szCs w:val="18"/>
                <w:lang w:eastAsia="ko-KR"/>
              </w:rPr>
            </w:pPr>
            <w:r w:rsidRPr="0008241C">
              <w:rPr>
                <w:sz w:val="18"/>
                <w:szCs w:val="18"/>
                <w:lang w:eastAsia="ko-KR"/>
              </w:rPr>
              <w:t>Protected area management effectiveness</w:t>
            </w:r>
          </w:p>
        </w:tc>
        <w:tc>
          <w:tcPr>
            <w:tcW w:w="799" w:type="dxa"/>
            <w:tcBorders>
              <w:top w:val="nil"/>
              <w:left w:val="nil"/>
              <w:bottom w:val="single" w:sz="4" w:space="0" w:color="auto"/>
              <w:right w:val="single" w:sz="4" w:space="0" w:color="auto"/>
            </w:tcBorders>
            <w:shd w:val="clear" w:color="auto" w:fill="auto"/>
            <w:vAlign w:val="center"/>
            <w:hideMark/>
          </w:tcPr>
          <w:p w14:paraId="5C3BEE56"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02334332" w14:textId="77777777" w:rsidR="00A01204" w:rsidRPr="0008241C" w:rsidRDefault="00A01204" w:rsidP="00A01204">
            <w:pPr>
              <w:rPr>
                <w:sz w:val="18"/>
                <w:szCs w:val="18"/>
                <w:lang w:eastAsia="ko-KR"/>
              </w:rPr>
            </w:pPr>
            <w:r w:rsidRPr="0008241C">
              <w:rPr>
                <w:sz w:val="18"/>
                <w:szCs w:val="18"/>
                <w:lang w:eastAsia="ko-KR"/>
              </w:rPr>
              <w:t>IGID</w:t>
            </w:r>
          </w:p>
        </w:tc>
        <w:tc>
          <w:tcPr>
            <w:tcW w:w="1035" w:type="dxa"/>
            <w:tcBorders>
              <w:top w:val="nil"/>
              <w:left w:val="nil"/>
              <w:bottom w:val="single" w:sz="4" w:space="0" w:color="auto"/>
              <w:right w:val="single" w:sz="4" w:space="0" w:color="auto"/>
            </w:tcBorders>
            <w:shd w:val="clear" w:color="auto" w:fill="auto"/>
            <w:vAlign w:val="center"/>
            <w:hideMark/>
          </w:tcPr>
          <w:p w14:paraId="03A58280" w14:textId="77777777" w:rsidR="00A01204" w:rsidRPr="0008241C" w:rsidRDefault="00A01204" w:rsidP="00A01204">
            <w:pPr>
              <w:rPr>
                <w:sz w:val="18"/>
                <w:szCs w:val="18"/>
                <w:lang w:eastAsia="ko-KR"/>
              </w:rPr>
            </w:pPr>
            <w:r w:rsidRPr="0008241C">
              <w:rPr>
                <w:sz w:val="18"/>
                <w:szCs w:val="18"/>
                <w:lang w:eastAsia="ko-KR"/>
              </w:rPr>
              <w:t>2,3,6</w:t>
            </w:r>
          </w:p>
        </w:tc>
        <w:tc>
          <w:tcPr>
            <w:tcW w:w="995" w:type="dxa"/>
            <w:tcBorders>
              <w:top w:val="nil"/>
              <w:left w:val="nil"/>
              <w:bottom w:val="single" w:sz="4" w:space="0" w:color="auto"/>
              <w:right w:val="single" w:sz="4" w:space="0" w:color="auto"/>
            </w:tcBorders>
            <w:shd w:val="clear" w:color="auto" w:fill="auto"/>
            <w:vAlign w:val="center"/>
            <w:hideMark/>
          </w:tcPr>
          <w:p w14:paraId="7F8C17DA"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3C7C1599" w14:textId="77777777" w:rsidR="00A01204" w:rsidRPr="0008241C" w:rsidRDefault="00A01204" w:rsidP="00A01204">
            <w:pPr>
              <w:rPr>
                <w:sz w:val="18"/>
                <w:szCs w:val="18"/>
                <w:lang w:eastAsia="ko-KR"/>
              </w:rPr>
            </w:pPr>
            <w:r w:rsidRPr="0008241C">
              <w:rPr>
                <w:sz w:val="18"/>
                <w:szCs w:val="18"/>
                <w:lang w:eastAsia="ko-KR"/>
              </w:rPr>
              <w:t>IPBES</w:t>
            </w:r>
          </w:p>
        </w:tc>
        <w:tc>
          <w:tcPr>
            <w:tcW w:w="839" w:type="dxa"/>
            <w:tcBorders>
              <w:top w:val="nil"/>
              <w:left w:val="nil"/>
              <w:bottom w:val="single" w:sz="4" w:space="0" w:color="auto"/>
              <w:right w:val="single" w:sz="4" w:space="0" w:color="auto"/>
            </w:tcBorders>
            <w:shd w:val="clear" w:color="auto" w:fill="auto"/>
            <w:vAlign w:val="center"/>
            <w:hideMark/>
          </w:tcPr>
          <w:p w14:paraId="7F55729C"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0C1AB752" w14:textId="77777777" w:rsidR="00A01204" w:rsidRPr="0008241C" w:rsidRDefault="00A01204" w:rsidP="00A01204">
            <w:pPr>
              <w:rPr>
                <w:sz w:val="18"/>
                <w:szCs w:val="18"/>
                <w:lang w:eastAsia="ko-KR"/>
              </w:rPr>
            </w:pPr>
            <w:r w:rsidRPr="0008241C">
              <w:rPr>
                <w:sz w:val="18"/>
                <w:szCs w:val="18"/>
                <w:lang w:eastAsia="ko-KR"/>
              </w:rPr>
              <w:t>UNEP-WCMC</w:t>
            </w:r>
          </w:p>
        </w:tc>
      </w:tr>
      <w:tr w:rsidR="00A01204" w:rsidRPr="0008241C" w14:paraId="6A0C3257"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6E010106" w14:textId="77777777" w:rsidR="00A01204" w:rsidRPr="0008241C" w:rsidRDefault="00A01204" w:rsidP="00A01204">
            <w:pPr>
              <w:rPr>
                <w:sz w:val="18"/>
                <w:szCs w:val="18"/>
                <w:lang w:eastAsia="ko-KR"/>
              </w:rPr>
            </w:pPr>
            <w:r w:rsidRPr="0008241C">
              <w:rPr>
                <w:sz w:val="18"/>
                <w:szCs w:val="18"/>
                <w:lang w:eastAsia="ko-KR"/>
              </w:rPr>
              <w:t>11</w:t>
            </w:r>
          </w:p>
        </w:tc>
        <w:tc>
          <w:tcPr>
            <w:tcW w:w="4082" w:type="dxa"/>
            <w:tcBorders>
              <w:top w:val="nil"/>
              <w:left w:val="nil"/>
              <w:bottom w:val="single" w:sz="4" w:space="0" w:color="auto"/>
              <w:right w:val="single" w:sz="4" w:space="0" w:color="auto"/>
            </w:tcBorders>
            <w:shd w:val="clear" w:color="auto" w:fill="auto"/>
            <w:vAlign w:val="center"/>
            <w:hideMark/>
          </w:tcPr>
          <w:p w14:paraId="379140FC" w14:textId="77777777" w:rsidR="00A01204" w:rsidRPr="0008241C" w:rsidRDefault="00A01204" w:rsidP="00A01204">
            <w:pPr>
              <w:rPr>
                <w:sz w:val="18"/>
                <w:szCs w:val="18"/>
                <w:lang w:eastAsia="ko-KR"/>
              </w:rPr>
            </w:pPr>
            <w:r w:rsidRPr="0008241C">
              <w:rPr>
                <w:sz w:val="18"/>
                <w:szCs w:val="18"/>
                <w:lang w:eastAsia="ko-KR"/>
              </w:rPr>
              <w:t>Species Protection Index</w:t>
            </w:r>
          </w:p>
        </w:tc>
        <w:tc>
          <w:tcPr>
            <w:tcW w:w="799" w:type="dxa"/>
            <w:tcBorders>
              <w:top w:val="nil"/>
              <w:left w:val="nil"/>
              <w:bottom w:val="single" w:sz="4" w:space="0" w:color="auto"/>
              <w:right w:val="single" w:sz="4" w:space="0" w:color="auto"/>
            </w:tcBorders>
            <w:shd w:val="clear" w:color="auto" w:fill="auto"/>
            <w:vAlign w:val="center"/>
            <w:hideMark/>
          </w:tcPr>
          <w:p w14:paraId="5A76DC7C" w14:textId="77777777" w:rsidR="00A01204" w:rsidRPr="0008241C" w:rsidRDefault="00A01204" w:rsidP="00A01204">
            <w:pPr>
              <w:rPr>
                <w:sz w:val="18"/>
                <w:szCs w:val="18"/>
                <w:lang w:eastAsia="ko-KR"/>
              </w:rPr>
            </w:pPr>
            <w:r w:rsidRPr="0008241C">
              <w:rPr>
                <w:sz w:val="18"/>
                <w:szCs w:val="18"/>
                <w:lang w:eastAsia="ko-KR"/>
              </w:rPr>
              <w:t>P, R</w:t>
            </w:r>
          </w:p>
        </w:tc>
        <w:tc>
          <w:tcPr>
            <w:tcW w:w="1029" w:type="dxa"/>
            <w:tcBorders>
              <w:top w:val="nil"/>
              <w:left w:val="nil"/>
              <w:bottom w:val="single" w:sz="4" w:space="0" w:color="auto"/>
              <w:right w:val="single" w:sz="4" w:space="0" w:color="auto"/>
            </w:tcBorders>
            <w:shd w:val="clear" w:color="auto" w:fill="auto"/>
            <w:vAlign w:val="center"/>
            <w:hideMark/>
          </w:tcPr>
          <w:p w14:paraId="1CF57231" w14:textId="77777777" w:rsidR="00A01204" w:rsidRPr="0008241C" w:rsidRDefault="00A01204" w:rsidP="00A01204">
            <w:pPr>
              <w:rPr>
                <w:sz w:val="18"/>
                <w:szCs w:val="18"/>
                <w:lang w:eastAsia="ko-KR"/>
              </w:rPr>
            </w:pPr>
            <w:r w:rsidRPr="0008241C">
              <w:rPr>
                <w:sz w:val="18"/>
                <w:szCs w:val="18"/>
                <w:lang w:eastAsia="ko-KR"/>
              </w:rPr>
              <w:t>IGID, DD</w:t>
            </w:r>
          </w:p>
        </w:tc>
        <w:tc>
          <w:tcPr>
            <w:tcW w:w="1035" w:type="dxa"/>
            <w:tcBorders>
              <w:top w:val="nil"/>
              <w:left w:val="nil"/>
              <w:bottom w:val="single" w:sz="4" w:space="0" w:color="auto"/>
              <w:right w:val="single" w:sz="4" w:space="0" w:color="auto"/>
            </w:tcBorders>
            <w:shd w:val="clear" w:color="auto" w:fill="auto"/>
            <w:vAlign w:val="center"/>
            <w:hideMark/>
          </w:tcPr>
          <w:p w14:paraId="0F2A7FEB" w14:textId="77777777" w:rsidR="00A01204" w:rsidRPr="0008241C" w:rsidRDefault="00A01204" w:rsidP="00A01204">
            <w:pPr>
              <w:rPr>
                <w:sz w:val="18"/>
                <w:szCs w:val="18"/>
                <w:lang w:eastAsia="ko-KR"/>
              </w:rPr>
            </w:pPr>
            <w:r w:rsidRPr="0008241C">
              <w:rPr>
                <w:sz w:val="18"/>
                <w:szCs w:val="18"/>
                <w:lang w:eastAsia="ko-KR"/>
              </w:rPr>
              <w:t>2,3,4,6</w:t>
            </w:r>
          </w:p>
        </w:tc>
        <w:tc>
          <w:tcPr>
            <w:tcW w:w="995" w:type="dxa"/>
            <w:tcBorders>
              <w:top w:val="nil"/>
              <w:left w:val="nil"/>
              <w:bottom w:val="single" w:sz="4" w:space="0" w:color="auto"/>
              <w:right w:val="single" w:sz="4" w:space="0" w:color="auto"/>
            </w:tcBorders>
            <w:shd w:val="clear" w:color="auto" w:fill="auto"/>
            <w:vAlign w:val="center"/>
            <w:hideMark/>
          </w:tcPr>
          <w:p w14:paraId="6C7A2419"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24C7C919"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1F7A7ADB"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38C7F4EE" w14:textId="77777777" w:rsidR="00A01204" w:rsidRPr="0008241C" w:rsidRDefault="00A01204" w:rsidP="00A01204">
            <w:pPr>
              <w:rPr>
                <w:sz w:val="18"/>
                <w:szCs w:val="18"/>
                <w:lang w:eastAsia="ko-KR"/>
              </w:rPr>
            </w:pPr>
            <w:r w:rsidRPr="0008241C">
              <w:rPr>
                <w:sz w:val="18"/>
                <w:szCs w:val="18"/>
                <w:lang w:eastAsia="ko-KR"/>
              </w:rPr>
              <w:t>GEO BON - Map of Life</w:t>
            </w:r>
          </w:p>
        </w:tc>
      </w:tr>
      <w:tr w:rsidR="00A01204" w:rsidRPr="0008241C" w14:paraId="45F96A38"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70F41250" w14:textId="77777777" w:rsidR="00A01204" w:rsidRPr="0008241C" w:rsidRDefault="00A01204" w:rsidP="00A01204">
            <w:pPr>
              <w:rPr>
                <w:sz w:val="18"/>
                <w:szCs w:val="18"/>
                <w:lang w:eastAsia="ko-KR"/>
              </w:rPr>
            </w:pPr>
            <w:r w:rsidRPr="0008241C">
              <w:rPr>
                <w:sz w:val="18"/>
                <w:szCs w:val="18"/>
                <w:lang w:eastAsia="ko-KR"/>
              </w:rPr>
              <w:t>12</w:t>
            </w:r>
          </w:p>
        </w:tc>
        <w:tc>
          <w:tcPr>
            <w:tcW w:w="4082" w:type="dxa"/>
            <w:tcBorders>
              <w:top w:val="nil"/>
              <w:left w:val="nil"/>
              <w:bottom w:val="single" w:sz="4" w:space="0" w:color="auto"/>
              <w:right w:val="single" w:sz="4" w:space="0" w:color="auto"/>
            </w:tcBorders>
            <w:shd w:val="clear" w:color="auto" w:fill="auto"/>
            <w:vAlign w:val="center"/>
            <w:hideMark/>
          </w:tcPr>
          <w:p w14:paraId="5E6F77AE" w14:textId="77777777" w:rsidR="00A01204" w:rsidRPr="0008241C" w:rsidRDefault="00A01204" w:rsidP="00A01204">
            <w:pPr>
              <w:rPr>
                <w:sz w:val="18"/>
                <w:szCs w:val="18"/>
                <w:lang w:eastAsia="ko-KR"/>
              </w:rPr>
            </w:pPr>
            <w:r w:rsidRPr="0008241C">
              <w:rPr>
                <w:sz w:val="18"/>
                <w:szCs w:val="18"/>
                <w:lang w:eastAsia="ko-KR"/>
              </w:rPr>
              <w:t xml:space="preserve">Red List Index </w:t>
            </w:r>
          </w:p>
        </w:tc>
        <w:tc>
          <w:tcPr>
            <w:tcW w:w="799" w:type="dxa"/>
            <w:tcBorders>
              <w:top w:val="nil"/>
              <w:left w:val="nil"/>
              <w:bottom w:val="single" w:sz="4" w:space="0" w:color="auto"/>
              <w:right w:val="single" w:sz="4" w:space="0" w:color="auto"/>
            </w:tcBorders>
            <w:shd w:val="clear" w:color="auto" w:fill="auto"/>
            <w:vAlign w:val="center"/>
            <w:hideMark/>
          </w:tcPr>
          <w:p w14:paraId="754F2859"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78CBCBE0" w14:textId="77777777" w:rsidR="00A01204" w:rsidRPr="0008241C" w:rsidRDefault="00A01204" w:rsidP="00A01204">
            <w:pPr>
              <w:rPr>
                <w:sz w:val="18"/>
                <w:szCs w:val="18"/>
                <w:lang w:eastAsia="ko-KR"/>
              </w:rPr>
            </w:pPr>
            <w:r w:rsidRPr="0008241C">
              <w:rPr>
                <w:sz w:val="18"/>
                <w:szCs w:val="18"/>
                <w:lang w:eastAsia="ko-KR"/>
              </w:rPr>
              <w:t>BEF</w:t>
            </w:r>
          </w:p>
        </w:tc>
        <w:tc>
          <w:tcPr>
            <w:tcW w:w="1035" w:type="dxa"/>
            <w:tcBorders>
              <w:top w:val="nil"/>
              <w:left w:val="nil"/>
              <w:bottom w:val="single" w:sz="4" w:space="0" w:color="auto"/>
              <w:right w:val="single" w:sz="4" w:space="0" w:color="auto"/>
            </w:tcBorders>
            <w:shd w:val="clear" w:color="auto" w:fill="auto"/>
            <w:vAlign w:val="center"/>
            <w:hideMark/>
          </w:tcPr>
          <w:p w14:paraId="3D593FCB" w14:textId="77777777" w:rsidR="00A01204" w:rsidRPr="0008241C" w:rsidRDefault="00A01204" w:rsidP="00A01204">
            <w:pPr>
              <w:rPr>
                <w:sz w:val="18"/>
                <w:szCs w:val="18"/>
                <w:lang w:eastAsia="ko-KR"/>
              </w:rPr>
            </w:pPr>
            <w:r w:rsidRPr="0008241C">
              <w:rPr>
                <w:sz w:val="18"/>
                <w:szCs w:val="18"/>
                <w:lang w:eastAsia="ko-KR"/>
              </w:rPr>
              <w:t>2,3</w:t>
            </w:r>
          </w:p>
        </w:tc>
        <w:tc>
          <w:tcPr>
            <w:tcW w:w="995" w:type="dxa"/>
            <w:tcBorders>
              <w:top w:val="nil"/>
              <w:left w:val="nil"/>
              <w:bottom w:val="single" w:sz="4" w:space="0" w:color="auto"/>
              <w:right w:val="single" w:sz="4" w:space="0" w:color="auto"/>
            </w:tcBorders>
            <w:shd w:val="clear" w:color="auto" w:fill="auto"/>
            <w:vAlign w:val="center"/>
            <w:hideMark/>
          </w:tcPr>
          <w:p w14:paraId="23F12C7C" w14:textId="77777777" w:rsidR="00A01204" w:rsidRPr="0008241C" w:rsidRDefault="00A01204" w:rsidP="00A01204">
            <w:pPr>
              <w:rPr>
                <w:sz w:val="18"/>
                <w:szCs w:val="18"/>
                <w:lang w:eastAsia="ko-KR"/>
              </w:rPr>
            </w:pPr>
            <w:r w:rsidRPr="0008241C">
              <w:rPr>
                <w:sz w:val="18"/>
                <w:szCs w:val="18"/>
                <w:lang w:eastAsia="ko-KR"/>
              </w:rPr>
              <w:t>3</w:t>
            </w:r>
          </w:p>
        </w:tc>
        <w:tc>
          <w:tcPr>
            <w:tcW w:w="1213" w:type="dxa"/>
            <w:tcBorders>
              <w:top w:val="nil"/>
              <w:left w:val="nil"/>
              <w:bottom w:val="single" w:sz="4" w:space="0" w:color="auto"/>
              <w:right w:val="single" w:sz="4" w:space="0" w:color="auto"/>
            </w:tcBorders>
            <w:shd w:val="clear" w:color="auto" w:fill="auto"/>
            <w:vAlign w:val="center"/>
            <w:hideMark/>
          </w:tcPr>
          <w:p w14:paraId="76444D70"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355BAAF6"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18BA8127" w14:textId="77777777" w:rsidR="00A01204" w:rsidRPr="0008241C" w:rsidRDefault="00A01204" w:rsidP="00A01204">
            <w:pPr>
              <w:rPr>
                <w:sz w:val="18"/>
                <w:szCs w:val="18"/>
                <w:lang w:eastAsia="ko-KR"/>
              </w:rPr>
            </w:pPr>
            <w:r w:rsidRPr="0008241C">
              <w:rPr>
                <w:sz w:val="18"/>
                <w:szCs w:val="18"/>
                <w:lang w:eastAsia="ko-KR"/>
              </w:rPr>
              <w:t>IUCN, BirdLife International and other Red List Partners</w:t>
            </w:r>
          </w:p>
        </w:tc>
      </w:tr>
      <w:tr w:rsidR="00A01204" w:rsidRPr="0008241C" w14:paraId="1A7222A5"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0C6CB0E7" w14:textId="77777777" w:rsidR="00A01204" w:rsidRPr="0008241C" w:rsidRDefault="00A01204" w:rsidP="00A01204">
            <w:pPr>
              <w:rPr>
                <w:sz w:val="18"/>
                <w:szCs w:val="18"/>
                <w:lang w:eastAsia="ko-KR"/>
              </w:rPr>
            </w:pPr>
            <w:r w:rsidRPr="0008241C">
              <w:rPr>
                <w:sz w:val="18"/>
                <w:szCs w:val="18"/>
                <w:lang w:eastAsia="ko-KR"/>
              </w:rPr>
              <w:t>12, 14</w:t>
            </w:r>
          </w:p>
        </w:tc>
        <w:tc>
          <w:tcPr>
            <w:tcW w:w="4082" w:type="dxa"/>
            <w:tcBorders>
              <w:top w:val="nil"/>
              <w:left w:val="nil"/>
              <w:bottom w:val="single" w:sz="4" w:space="0" w:color="auto"/>
              <w:right w:val="single" w:sz="4" w:space="0" w:color="auto"/>
            </w:tcBorders>
            <w:shd w:val="clear" w:color="auto" w:fill="auto"/>
            <w:vAlign w:val="center"/>
            <w:hideMark/>
          </w:tcPr>
          <w:p w14:paraId="40CB3721" w14:textId="77777777" w:rsidR="00A01204" w:rsidRPr="0008241C" w:rsidRDefault="00A01204" w:rsidP="00A01204">
            <w:pPr>
              <w:rPr>
                <w:sz w:val="18"/>
                <w:szCs w:val="18"/>
                <w:lang w:eastAsia="ko-KR"/>
              </w:rPr>
            </w:pPr>
            <w:r w:rsidRPr="0008241C">
              <w:rPr>
                <w:sz w:val="18"/>
                <w:szCs w:val="18"/>
                <w:lang w:eastAsia="ko-KR"/>
              </w:rPr>
              <w:t>Biodiversity Intactness Index </w:t>
            </w:r>
          </w:p>
        </w:tc>
        <w:tc>
          <w:tcPr>
            <w:tcW w:w="799" w:type="dxa"/>
            <w:tcBorders>
              <w:top w:val="nil"/>
              <w:left w:val="nil"/>
              <w:bottom w:val="single" w:sz="4" w:space="0" w:color="auto"/>
              <w:right w:val="single" w:sz="4" w:space="0" w:color="auto"/>
            </w:tcBorders>
            <w:shd w:val="clear" w:color="auto" w:fill="auto"/>
            <w:vAlign w:val="center"/>
            <w:hideMark/>
          </w:tcPr>
          <w:p w14:paraId="4F0EC315" w14:textId="77777777" w:rsidR="00A01204" w:rsidRPr="0008241C" w:rsidRDefault="00A01204" w:rsidP="00A01204">
            <w:pPr>
              <w:rPr>
                <w:sz w:val="18"/>
                <w:szCs w:val="18"/>
                <w:lang w:eastAsia="ko-KR"/>
              </w:rPr>
            </w:pPr>
            <w:r w:rsidRPr="0008241C">
              <w:rPr>
                <w:sz w:val="18"/>
                <w:szCs w:val="18"/>
                <w:lang w:eastAsia="ko-KR"/>
              </w:rPr>
              <w:t>P, S</w:t>
            </w:r>
          </w:p>
        </w:tc>
        <w:tc>
          <w:tcPr>
            <w:tcW w:w="1029" w:type="dxa"/>
            <w:tcBorders>
              <w:top w:val="nil"/>
              <w:left w:val="nil"/>
              <w:bottom w:val="single" w:sz="4" w:space="0" w:color="auto"/>
              <w:right w:val="single" w:sz="4" w:space="0" w:color="auto"/>
            </w:tcBorders>
            <w:shd w:val="clear" w:color="auto" w:fill="auto"/>
            <w:vAlign w:val="center"/>
            <w:hideMark/>
          </w:tcPr>
          <w:p w14:paraId="045ECB28" w14:textId="77777777" w:rsidR="00A01204" w:rsidRPr="0008241C" w:rsidRDefault="00A01204" w:rsidP="00A01204">
            <w:pPr>
              <w:rPr>
                <w:sz w:val="18"/>
                <w:szCs w:val="18"/>
                <w:lang w:eastAsia="ko-KR"/>
              </w:rPr>
            </w:pPr>
            <w:r w:rsidRPr="0008241C">
              <w:rPr>
                <w:sz w:val="18"/>
                <w:szCs w:val="18"/>
                <w:lang w:eastAsia="ko-KR"/>
              </w:rPr>
              <w:t>DD, BEF</w:t>
            </w:r>
          </w:p>
        </w:tc>
        <w:tc>
          <w:tcPr>
            <w:tcW w:w="1035" w:type="dxa"/>
            <w:tcBorders>
              <w:top w:val="nil"/>
              <w:left w:val="nil"/>
              <w:bottom w:val="single" w:sz="4" w:space="0" w:color="auto"/>
              <w:right w:val="single" w:sz="4" w:space="0" w:color="auto"/>
            </w:tcBorders>
            <w:shd w:val="clear" w:color="auto" w:fill="auto"/>
            <w:vAlign w:val="center"/>
            <w:hideMark/>
          </w:tcPr>
          <w:p w14:paraId="43A47ECB" w14:textId="77777777" w:rsidR="00A01204" w:rsidRPr="0008241C" w:rsidRDefault="00A01204" w:rsidP="00A01204">
            <w:pPr>
              <w:rPr>
                <w:sz w:val="18"/>
                <w:szCs w:val="18"/>
                <w:lang w:eastAsia="ko-KR"/>
              </w:rPr>
            </w:pPr>
            <w:r w:rsidRPr="0008241C">
              <w:rPr>
                <w:sz w:val="18"/>
                <w:szCs w:val="18"/>
                <w:lang w:eastAsia="ko-KR"/>
              </w:rPr>
              <w:t>2,3,4,5</w:t>
            </w:r>
          </w:p>
        </w:tc>
        <w:tc>
          <w:tcPr>
            <w:tcW w:w="995" w:type="dxa"/>
            <w:tcBorders>
              <w:top w:val="nil"/>
              <w:left w:val="nil"/>
              <w:bottom w:val="single" w:sz="4" w:space="0" w:color="auto"/>
              <w:right w:val="single" w:sz="4" w:space="0" w:color="auto"/>
            </w:tcBorders>
            <w:shd w:val="clear" w:color="auto" w:fill="auto"/>
            <w:vAlign w:val="center"/>
            <w:hideMark/>
          </w:tcPr>
          <w:p w14:paraId="18A1139B" w14:textId="77777777" w:rsidR="00A01204" w:rsidRPr="0008241C" w:rsidRDefault="00A01204" w:rsidP="00A01204">
            <w:pPr>
              <w:rPr>
                <w:sz w:val="18"/>
                <w:szCs w:val="18"/>
                <w:lang w:eastAsia="ko-KR"/>
              </w:rPr>
            </w:pPr>
            <w:r w:rsidRPr="0008241C">
              <w:rPr>
                <w:sz w:val="18"/>
                <w:szCs w:val="18"/>
                <w:lang w:eastAsia="ko-KR"/>
              </w:rPr>
              <w:t>4,5</w:t>
            </w:r>
          </w:p>
        </w:tc>
        <w:tc>
          <w:tcPr>
            <w:tcW w:w="1213" w:type="dxa"/>
            <w:tcBorders>
              <w:top w:val="nil"/>
              <w:left w:val="nil"/>
              <w:bottom w:val="single" w:sz="4" w:space="0" w:color="auto"/>
              <w:right w:val="single" w:sz="4" w:space="0" w:color="auto"/>
            </w:tcBorders>
            <w:shd w:val="clear" w:color="auto" w:fill="auto"/>
            <w:vAlign w:val="center"/>
            <w:hideMark/>
          </w:tcPr>
          <w:p w14:paraId="7679DD53"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3C2CA5F3"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17E72B3B" w14:textId="77777777" w:rsidR="00A01204" w:rsidRPr="0008241C" w:rsidRDefault="00A01204" w:rsidP="00A01204">
            <w:pPr>
              <w:rPr>
                <w:sz w:val="18"/>
                <w:szCs w:val="18"/>
                <w:lang w:eastAsia="ko-KR"/>
              </w:rPr>
            </w:pPr>
            <w:r w:rsidRPr="0008241C">
              <w:rPr>
                <w:sz w:val="18"/>
                <w:szCs w:val="18"/>
                <w:lang w:eastAsia="ko-KR"/>
              </w:rPr>
              <w:t>GEO BON - PREDICTS</w:t>
            </w:r>
          </w:p>
        </w:tc>
      </w:tr>
      <w:tr w:rsidR="00A01204" w:rsidRPr="0008241C" w14:paraId="2536AD1D"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27A7CDDD" w14:textId="77777777" w:rsidR="00A01204" w:rsidRPr="0008241C" w:rsidRDefault="00A01204" w:rsidP="00A01204">
            <w:pPr>
              <w:rPr>
                <w:sz w:val="18"/>
                <w:szCs w:val="18"/>
                <w:lang w:eastAsia="ko-KR"/>
              </w:rPr>
            </w:pPr>
            <w:r w:rsidRPr="0008241C">
              <w:rPr>
                <w:sz w:val="18"/>
                <w:szCs w:val="18"/>
                <w:lang w:eastAsia="ko-KR"/>
              </w:rPr>
              <w:lastRenderedPageBreak/>
              <w:t>13</w:t>
            </w:r>
          </w:p>
        </w:tc>
        <w:tc>
          <w:tcPr>
            <w:tcW w:w="4082" w:type="dxa"/>
            <w:tcBorders>
              <w:top w:val="nil"/>
              <w:left w:val="nil"/>
              <w:bottom w:val="single" w:sz="4" w:space="0" w:color="auto"/>
              <w:right w:val="single" w:sz="4" w:space="0" w:color="auto"/>
            </w:tcBorders>
            <w:shd w:val="clear" w:color="auto" w:fill="auto"/>
            <w:vAlign w:val="center"/>
            <w:hideMark/>
          </w:tcPr>
          <w:p w14:paraId="6B915A6B" w14:textId="77777777" w:rsidR="00A01204" w:rsidRPr="0008241C" w:rsidRDefault="00A01204" w:rsidP="00A01204">
            <w:pPr>
              <w:rPr>
                <w:sz w:val="18"/>
                <w:szCs w:val="18"/>
                <w:lang w:eastAsia="ko-KR"/>
              </w:rPr>
            </w:pPr>
            <w:r w:rsidRPr="0008241C">
              <w:rPr>
                <w:sz w:val="18"/>
                <w:szCs w:val="18"/>
                <w:lang w:eastAsia="ko-KR"/>
              </w:rPr>
              <w:t>Proportion of local breeds, classified as being at risk, not-at-risk or unknown level of risk of extinction</w:t>
            </w:r>
          </w:p>
        </w:tc>
        <w:tc>
          <w:tcPr>
            <w:tcW w:w="799" w:type="dxa"/>
            <w:tcBorders>
              <w:top w:val="nil"/>
              <w:left w:val="nil"/>
              <w:bottom w:val="single" w:sz="4" w:space="0" w:color="auto"/>
              <w:right w:val="single" w:sz="4" w:space="0" w:color="auto"/>
            </w:tcBorders>
            <w:shd w:val="clear" w:color="auto" w:fill="auto"/>
            <w:vAlign w:val="center"/>
            <w:hideMark/>
          </w:tcPr>
          <w:p w14:paraId="4246B17C" w14:textId="77777777" w:rsidR="00A01204" w:rsidRPr="0008241C" w:rsidRDefault="00A01204" w:rsidP="00A01204">
            <w:pPr>
              <w:rPr>
                <w:sz w:val="18"/>
                <w:szCs w:val="18"/>
                <w:lang w:eastAsia="ko-KR"/>
              </w:rPr>
            </w:pPr>
            <w:r w:rsidRPr="0008241C">
              <w:rPr>
                <w:sz w:val="18"/>
                <w:szCs w:val="18"/>
                <w:lang w:eastAsia="ko-KR"/>
              </w:rPr>
              <w:t>S</w:t>
            </w:r>
          </w:p>
        </w:tc>
        <w:tc>
          <w:tcPr>
            <w:tcW w:w="1029" w:type="dxa"/>
            <w:tcBorders>
              <w:top w:val="nil"/>
              <w:left w:val="nil"/>
              <w:bottom w:val="single" w:sz="4" w:space="0" w:color="auto"/>
              <w:right w:val="single" w:sz="4" w:space="0" w:color="auto"/>
            </w:tcBorders>
            <w:shd w:val="clear" w:color="auto" w:fill="auto"/>
            <w:vAlign w:val="center"/>
            <w:hideMark/>
          </w:tcPr>
          <w:p w14:paraId="2D13AA34" w14:textId="77777777" w:rsidR="00A01204" w:rsidRPr="0008241C" w:rsidRDefault="00A01204" w:rsidP="00A01204">
            <w:pPr>
              <w:rPr>
                <w:sz w:val="18"/>
                <w:szCs w:val="18"/>
                <w:lang w:eastAsia="ko-KR"/>
              </w:rPr>
            </w:pPr>
            <w:r w:rsidRPr="0008241C">
              <w:rPr>
                <w:sz w:val="18"/>
                <w:szCs w:val="18"/>
                <w:lang w:eastAsia="ko-KR"/>
              </w:rPr>
              <w:t>BEF, NCP</w:t>
            </w:r>
          </w:p>
        </w:tc>
        <w:tc>
          <w:tcPr>
            <w:tcW w:w="1035" w:type="dxa"/>
            <w:tcBorders>
              <w:top w:val="nil"/>
              <w:left w:val="nil"/>
              <w:bottom w:val="single" w:sz="4" w:space="0" w:color="auto"/>
              <w:right w:val="single" w:sz="4" w:space="0" w:color="auto"/>
            </w:tcBorders>
            <w:shd w:val="clear" w:color="auto" w:fill="auto"/>
            <w:vAlign w:val="center"/>
            <w:hideMark/>
          </w:tcPr>
          <w:p w14:paraId="667563A8"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407D0AE8" w14:textId="77777777" w:rsidR="00A01204" w:rsidRPr="0008241C" w:rsidRDefault="00A01204" w:rsidP="00A01204">
            <w:pPr>
              <w:rPr>
                <w:sz w:val="18"/>
                <w:szCs w:val="18"/>
                <w:lang w:eastAsia="ko-KR"/>
              </w:rPr>
            </w:pPr>
            <w:r w:rsidRPr="0008241C">
              <w:rPr>
                <w:sz w:val="18"/>
                <w:szCs w:val="18"/>
                <w:lang w:eastAsia="ko-KR"/>
              </w:rPr>
              <w:t>2,3</w:t>
            </w:r>
          </w:p>
        </w:tc>
        <w:tc>
          <w:tcPr>
            <w:tcW w:w="1213" w:type="dxa"/>
            <w:tcBorders>
              <w:top w:val="nil"/>
              <w:left w:val="nil"/>
              <w:bottom w:val="single" w:sz="4" w:space="0" w:color="auto"/>
              <w:right w:val="single" w:sz="4" w:space="0" w:color="auto"/>
            </w:tcBorders>
            <w:shd w:val="clear" w:color="auto" w:fill="auto"/>
            <w:vAlign w:val="center"/>
            <w:hideMark/>
          </w:tcPr>
          <w:p w14:paraId="18184F2F"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77A27CF0"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2F9FEC3D"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2C23C7C8"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3D9BF9EB" w14:textId="77777777" w:rsidR="00A01204" w:rsidRPr="0008241C" w:rsidRDefault="00A01204" w:rsidP="00A01204">
            <w:pPr>
              <w:rPr>
                <w:sz w:val="18"/>
                <w:szCs w:val="18"/>
                <w:lang w:eastAsia="ko-KR"/>
              </w:rPr>
            </w:pPr>
            <w:r w:rsidRPr="0008241C">
              <w:rPr>
                <w:sz w:val="18"/>
                <w:szCs w:val="18"/>
                <w:lang w:eastAsia="ko-KR"/>
              </w:rPr>
              <w:t>14</w:t>
            </w:r>
          </w:p>
        </w:tc>
        <w:tc>
          <w:tcPr>
            <w:tcW w:w="4082" w:type="dxa"/>
            <w:tcBorders>
              <w:top w:val="nil"/>
              <w:left w:val="nil"/>
              <w:bottom w:val="single" w:sz="4" w:space="0" w:color="auto"/>
              <w:right w:val="single" w:sz="4" w:space="0" w:color="auto"/>
            </w:tcBorders>
            <w:shd w:val="clear" w:color="auto" w:fill="auto"/>
            <w:vAlign w:val="center"/>
            <w:hideMark/>
          </w:tcPr>
          <w:p w14:paraId="23CF71AF" w14:textId="77777777" w:rsidR="00A01204" w:rsidRPr="0008241C" w:rsidRDefault="00A01204" w:rsidP="00A01204">
            <w:pPr>
              <w:rPr>
                <w:sz w:val="18"/>
                <w:szCs w:val="18"/>
                <w:lang w:eastAsia="ko-KR"/>
              </w:rPr>
            </w:pPr>
            <w:r w:rsidRPr="0008241C">
              <w:rPr>
                <w:sz w:val="18"/>
                <w:szCs w:val="18"/>
                <w:lang w:eastAsia="ko-KR"/>
              </w:rPr>
              <w:t>Percentage of undernourished people</w:t>
            </w:r>
          </w:p>
        </w:tc>
        <w:tc>
          <w:tcPr>
            <w:tcW w:w="799" w:type="dxa"/>
            <w:tcBorders>
              <w:top w:val="nil"/>
              <w:left w:val="nil"/>
              <w:bottom w:val="single" w:sz="4" w:space="0" w:color="auto"/>
              <w:right w:val="single" w:sz="4" w:space="0" w:color="auto"/>
            </w:tcBorders>
            <w:shd w:val="clear" w:color="auto" w:fill="auto"/>
            <w:vAlign w:val="center"/>
            <w:hideMark/>
          </w:tcPr>
          <w:p w14:paraId="6848FAB9" w14:textId="77777777" w:rsidR="00A01204" w:rsidRPr="0008241C" w:rsidRDefault="00A01204" w:rsidP="00A01204">
            <w:pPr>
              <w:rPr>
                <w:sz w:val="18"/>
                <w:szCs w:val="18"/>
                <w:lang w:eastAsia="ko-KR"/>
              </w:rPr>
            </w:pPr>
            <w:r w:rsidRPr="0008241C">
              <w:rPr>
                <w:sz w:val="18"/>
                <w:szCs w:val="18"/>
                <w:lang w:eastAsia="ko-KR"/>
              </w:rPr>
              <w:t>I</w:t>
            </w:r>
          </w:p>
        </w:tc>
        <w:tc>
          <w:tcPr>
            <w:tcW w:w="1029" w:type="dxa"/>
            <w:tcBorders>
              <w:top w:val="nil"/>
              <w:left w:val="nil"/>
              <w:bottom w:val="single" w:sz="4" w:space="0" w:color="auto"/>
              <w:right w:val="single" w:sz="4" w:space="0" w:color="auto"/>
            </w:tcBorders>
            <w:shd w:val="clear" w:color="auto" w:fill="auto"/>
            <w:vAlign w:val="center"/>
            <w:hideMark/>
          </w:tcPr>
          <w:p w14:paraId="52C7753B" w14:textId="77777777" w:rsidR="00A01204" w:rsidRPr="0008241C" w:rsidRDefault="00A01204" w:rsidP="00A01204">
            <w:pPr>
              <w:rPr>
                <w:sz w:val="18"/>
                <w:szCs w:val="18"/>
                <w:lang w:eastAsia="ko-KR"/>
              </w:rPr>
            </w:pPr>
            <w:r w:rsidRPr="0008241C">
              <w:rPr>
                <w:sz w:val="18"/>
                <w:szCs w:val="18"/>
                <w:lang w:eastAsia="ko-KR"/>
              </w:rPr>
              <w:t>GQL</w:t>
            </w:r>
          </w:p>
        </w:tc>
        <w:tc>
          <w:tcPr>
            <w:tcW w:w="1035" w:type="dxa"/>
            <w:tcBorders>
              <w:top w:val="nil"/>
              <w:left w:val="nil"/>
              <w:bottom w:val="single" w:sz="4" w:space="0" w:color="auto"/>
              <w:right w:val="single" w:sz="4" w:space="0" w:color="auto"/>
            </w:tcBorders>
            <w:shd w:val="clear" w:color="auto" w:fill="auto"/>
            <w:vAlign w:val="center"/>
            <w:hideMark/>
          </w:tcPr>
          <w:p w14:paraId="48E93319" w14:textId="77777777" w:rsidR="00A01204" w:rsidRPr="0008241C" w:rsidRDefault="00A01204" w:rsidP="00A01204">
            <w:pPr>
              <w:rPr>
                <w:sz w:val="18"/>
                <w:szCs w:val="18"/>
                <w:lang w:eastAsia="ko-KR"/>
              </w:rPr>
            </w:pPr>
            <w:r w:rsidRPr="0008241C">
              <w:rPr>
                <w:sz w:val="18"/>
                <w:szCs w:val="18"/>
                <w:lang w:eastAsia="ko-KR"/>
              </w:rPr>
              <w:t>2,3,4</w:t>
            </w:r>
          </w:p>
        </w:tc>
        <w:tc>
          <w:tcPr>
            <w:tcW w:w="995" w:type="dxa"/>
            <w:tcBorders>
              <w:top w:val="nil"/>
              <w:left w:val="nil"/>
              <w:bottom w:val="single" w:sz="4" w:space="0" w:color="auto"/>
              <w:right w:val="single" w:sz="4" w:space="0" w:color="auto"/>
            </w:tcBorders>
            <w:shd w:val="clear" w:color="auto" w:fill="auto"/>
            <w:vAlign w:val="center"/>
            <w:hideMark/>
          </w:tcPr>
          <w:p w14:paraId="355A17AE" w14:textId="77777777" w:rsidR="00A01204" w:rsidRPr="0008241C" w:rsidRDefault="00A01204" w:rsidP="00A01204">
            <w:pPr>
              <w:rPr>
                <w:sz w:val="18"/>
                <w:szCs w:val="18"/>
                <w:lang w:eastAsia="ko-KR"/>
              </w:rPr>
            </w:pPr>
            <w:r w:rsidRPr="0008241C">
              <w:rPr>
                <w:sz w:val="18"/>
                <w:szCs w:val="18"/>
                <w:lang w:eastAsia="ko-KR"/>
              </w:rPr>
              <w:t>2</w:t>
            </w:r>
          </w:p>
        </w:tc>
        <w:tc>
          <w:tcPr>
            <w:tcW w:w="1213" w:type="dxa"/>
            <w:tcBorders>
              <w:top w:val="nil"/>
              <w:left w:val="nil"/>
              <w:bottom w:val="single" w:sz="4" w:space="0" w:color="auto"/>
              <w:right w:val="single" w:sz="4" w:space="0" w:color="auto"/>
            </w:tcBorders>
            <w:shd w:val="clear" w:color="auto" w:fill="auto"/>
            <w:vAlign w:val="center"/>
            <w:hideMark/>
          </w:tcPr>
          <w:p w14:paraId="5C4B40A1" w14:textId="77777777" w:rsidR="00A01204" w:rsidRPr="0008241C" w:rsidRDefault="00A01204" w:rsidP="00A01204">
            <w:pPr>
              <w:rPr>
                <w:sz w:val="18"/>
                <w:szCs w:val="18"/>
                <w:lang w:eastAsia="ko-KR"/>
              </w:rPr>
            </w:pPr>
            <w:r w:rsidRPr="0008241C">
              <w:rPr>
                <w:sz w:val="18"/>
                <w:szCs w:val="18"/>
                <w:lang w:eastAsia="ko-KR"/>
              </w:rPr>
              <w:t>Future Earth</w:t>
            </w:r>
          </w:p>
        </w:tc>
        <w:tc>
          <w:tcPr>
            <w:tcW w:w="839" w:type="dxa"/>
            <w:tcBorders>
              <w:top w:val="nil"/>
              <w:left w:val="nil"/>
              <w:bottom w:val="single" w:sz="4" w:space="0" w:color="auto"/>
              <w:right w:val="single" w:sz="4" w:space="0" w:color="auto"/>
            </w:tcBorders>
            <w:shd w:val="clear" w:color="auto" w:fill="auto"/>
            <w:vAlign w:val="center"/>
            <w:hideMark/>
          </w:tcPr>
          <w:p w14:paraId="4DFB5932"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3E99C4E8"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0C9198A1"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73B412C7" w14:textId="77777777" w:rsidR="00A01204" w:rsidRPr="0008241C" w:rsidRDefault="00A01204" w:rsidP="00A01204">
            <w:pPr>
              <w:rPr>
                <w:sz w:val="18"/>
                <w:szCs w:val="18"/>
                <w:lang w:eastAsia="ko-KR"/>
              </w:rPr>
            </w:pPr>
            <w:r w:rsidRPr="0008241C">
              <w:rPr>
                <w:sz w:val="18"/>
                <w:szCs w:val="18"/>
                <w:lang w:eastAsia="ko-KR"/>
              </w:rPr>
              <w:t>17</w:t>
            </w:r>
          </w:p>
        </w:tc>
        <w:tc>
          <w:tcPr>
            <w:tcW w:w="4082" w:type="dxa"/>
            <w:tcBorders>
              <w:top w:val="nil"/>
              <w:left w:val="nil"/>
              <w:bottom w:val="single" w:sz="4" w:space="0" w:color="auto"/>
              <w:right w:val="single" w:sz="4" w:space="0" w:color="auto"/>
            </w:tcBorders>
            <w:shd w:val="clear" w:color="auto" w:fill="auto"/>
            <w:vAlign w:val="center"/>
            <w:hideMark/>
          </w:tcPr>
          <w:p w14:paraId="5E41554D" w14:textId="77777777" w:rsidR="00A01204" w:rsidRPr="0008241C" w:rsidRDefault="00A01204" w:rsidP="00A01204">
            <w:pPr>
              <w:rPr>
                <w:sz w:val="18"/>
                <w:szCs w:val="18"/>
                <w:lang w:eastAsia="ko-KR"/>
              </w:rPr>
            </w:pPr>
            <w:r w:rsidRPr="0008241C">
              <w:rPr>
                <w:sz w:val="18"/>
                <w:szCs w:val="18"/>
                <w:lang w:eastAsia="ko-KR"/>
              </w:rPr>
              <w:t>Number of countries with developed or revised NBSAPs</w:t>
            </w:r>
          </w:p>
        </w:tc>
        <w:tc>
          <w:tcPr>
            <w:tcW w:w="799" w:type="dxa"/>
            <w:tcBorders>
              <w:top w:val="nil"/>
              <w:left w:val="nil"/>
              <w:bottom w:val="single" w:sz="4" w:space="0" w:color="auto"/>
              <w:right w:val="single" w:sz="4" w:space="0" w:color="auto"/>
            </w:tcBorders>
            <w:shd w:val="clear" w:color="auto" w:fill="auto"/>
            <w:vAlign w:val="center"/>
            <w:hideMark/>
          </w:tcPr>
          <w:p w14:paraId="0B72524D"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3BCC19F5" w14:textId="77777777" w:rsidR="00A01204" w:rsidRPr="0008241C" w:rsidRDefault="00A01204" w:rsidP="00A01204">
            <w:pPr>
              <w:rPr>
                <w:sz w:val="18"/>
                <w:szCs w:val="18"/>
                <w:lang w:eastAsia="ko-KR"/>
              </w:rPr>
            </w:pPr>
            <w:r w:rsidRPr="0008241C">
              <w:rPr>
                <w:sz w:val="18"/>
                <w:szCs w:val="18"/>
                <w:lang w:eastAsia="ko-KR"/>
              </w:rPr>
              <w:t>IGID</w:t>
            </w:r>
          </w:p>
        </w:tc>
        <w:tc>
          <w:tcPr>
            <w:tcW w:w="1035" w:type="dxa"/>
            <w:tcBorders>
              <w:top w:val="nil"/>
              <w:left w:val="nil"/>
              <w:bottom w:val="single" w:sz="4" w:space="0" w:color="auto"/>
              <w:right w:val="single" w:sz="4" w:space="0" w:color="auto"/>
            </w:tcBorders>
            <w:shd w:val="clear" w:color="auto" w:fill="auto"/>
            <w:vAlign w:val="center"/>
            <w:hideMark/>
          </w:tcPr>
          <w:p w14:paraId="200C9882" w14:textId="77777777" w:rsidR="00A01204" w:rsidRPr="0008241C" w:rsidRDefault="00A01204" w:rsidP="00A01204">
            <w:pPr>
              <w:rPr>
                <w:sz w:val="18"/>
                <w:szCs w:val="18"/>
                <w:lang w:eastAsia="ko-KR"/>
              </w:rPr>
            </w:pPr>
            <w:r w:rsidRPr="0008241C">
              <w:rPr>
                <w:sz w:val="18"/>
                <w:szCs w:val="18"/>
                <w:lang w:eastAsia="ko-KR"/>
              </w:rPr>
              <w:t>2,3,6</w:t>
            </w:r>
          </w:p>
        </w:tc>
        <w:tc>
          <w:tcPr>
            <w:tcW w:w="995" w:type="dxa"/>
            <w:tcBorders>
              <w:top w:val="nil"/>
              <w:left w:val="nil"/>
              <w:bottom w:val="single" w:sz="4" w:space="0" w:color="auto"/>
              <w:right w:val="single" w:sz="4" w:space="0" w:color="auto"/>
            </w:tcBorders>
            <w:shd w:val="clear" w:color="auto" w:fill="auto"/>
            <w:vAlign w:val="center"/>
            <w:hideMark/>
          </w:tcPr>
          <w:p w14:paraId="1E43782A"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1D659AEF"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5DF574BA" w14:textId="77777777" w:rsidR="00A01204" w:rsidRPr="0008241C" w:rsidRDefault="00A01204" w:rsidP="00A01204">
            <w:pPr>
              <w:rPr>
                <w:sz w:val="18"/>
                <w:szCs w:val="18"/>
                <w:lang w:eastAsia="ko-KR"/>
              </w:rPr>
            </w:pPr>
            <w:r w:rsidRPr="0008241C">
              <w:rPr>
                <w:sz w:val="18"/>
                <w:szCs w:val="18"/>
                <w:lang w:eastAsia="ko-KR"/>
              </w:rPr>
              <w:t>B</w:t>
            </w:r>
          </w:p>
        </w:tc>
        <w:tc>
          <w:tcPr>
            <w:tcW w:w="3231" w:type="dxa"/>
            <w:tcBorders>
              <w:top w:val="nil"/>
              <w:left w:val="nil"/>
              <w:bottom w:val="single" w:sz="4" w:space="0" w:color="auto"/>
              <w:right w:val="single" w:sz="4" w:space="0" w:color="auto"/>
            </w:tcBorders>
            <w:shd w:val="clear" w:color="auto" w:fill="auto"/>
            <w:vAlign w:val="center"/>
            <w:hideMark/>
          </w:tcPr>
          <w:p w14:paraId="2C8BDC5D" w14:textId="77777777" w:rsidR="00A01204" w:rsidRPr="0008241C" w:rsidRDefault="00A01204" w:rsidP="00A01204">
            <w:pPr>
              <w:rPr>
                <w:sz w:val="18"/>
                <w:szCs w:val="18"/>
                <w:lang w:eastAsia="ko-KR"/>
              </w:rPr>
            </w:pPr>
            <w:r w:rsidRPr="0008241C">
              <w:rPr>
                <w:sz w:val="18"/>
                <w:szCs w:val="18"/>
                <w:lang w:eastAsia="ko-KR"/>
              </w:rPr>
              <w:t>Secretariat of the Convention on Biological Diversity (CBD)</w:t>
            </w:r>
          </w:p>
        </w:tc>
      </w:tr>
      <w:tr w:rsidR="00A01204" w:rsidRPr="0008241C" w14:paraId="3CB24A7C"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48991ED9" w14:textId="77777777" w:rsidR="00A01204" w:rsidRPr="0008241C" w:rsidRDefault="00A01204" w:rsidP="00A01204">
            <w:pPr>
              <w:rPr>
                <w:sz w:val="18"/>
                <w:szCs w:val="18"/>
                <w:lang w:eastAsia="ko-KR"/>
              </w:rPr>
            </w:pPr>
            <w:r w:rsidRPr="0008241C">
              <w:rPr>
                <w:sz w:val="18"/>
                <w:szCs w:val="18"/>
                <w:lang w:eastAsia="ko-KR"/>
              </w:rPr>
              <w:t>19</w:t>
            </w:r>
          </w:p>
        </w:tc>
        <w:tc>
          <w:tcPr>
            <w:tcW w:w="4082" w:type="dxa"/>
            <w:tcBorders>
              <w:top w:val="nil"/>
              <w:left w:val="nil"/>
              <w:bottom w:val="single" w:sz="4" w:space="0" w:color="auto"/>
              <w:right w:val="single" w:sz="4" w:space="0" w:color="auto"/>
            </w:tcBorders>
            <w:shd w:val="clear" w:color="auto" w:fill="auto"/>
            <w:vAlign w:val="center"/>
            <w:hideMark/>
          </w:tcPr>
          <w:p w14:paraId="354133D0" w14:textId="77777777" w:rsidR="00A01204" w:rsidRPr="0008241C" w:rsidRDefault="00A01204" w:rsidP="00A01204">
            <w:pPr>
              <w:rPr>
                <w:sz w:val="18"/>
                <w:szCs w:val="18"/>
                <w:lang w:eastAsia="ko-KR"/>
              </w:rPr>
            </w:pPr>
            <w:r w:rsidRPr="0008241C">
              <w:rPr>
                <w:sz w:val="18"/>
                <w:szCs w:val="18"/>
                <w:lang w:eastAsia="ko-KR"/>
              </w:rPr>
              <w:t xml:space="preserve">Proportion of known species assessed through the IUCN Red List </w:t>
            </w:r>
          </w:p>
        </w:tc>
        <w:tc>
          <w:tcPr>
            <w:tcW w:w="799" w:type="dxa"/>
            <w:tcBorders>
              <w:top w:val="nil"/>
              <w:left w:val="nil"/>
              <w:bottom w:val="single" w:sz="4" w:space="0" w:color="auto"/>
              <w:right w:val="single" w:sz="4" w:space="0" w:color="auto"/>
            </w:tcBorders>
            <w:shd w:val="clear" w:color="auto" w:fill="auto"/>
            <w:vAlign w:val="center"/>
            <w:hideMark/>
          </w:tcPr>
          <w:p w14:paraId="216D8942"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02376287" w14:textId="77777777" w:rsidR="00A01204" w:rsidRPr="0008241C" w:rsidRDefault="00A01204" w:rsidP="00A01204">
            <w:pPr>
              <w:rPr>
                <w:sz w:val="18"/>
                <w:szCs w:val="18"/>
                <w:lang w:eastAsia="ko-KR"/>
              </w:rPr>
            </w:pPr>
            <w:r w:rsidRPr="0008241C">
              <w:rPr>
                <w:sz w:val="18"/>
                <w:szCs w:val="18"/>
                <w:lang w:eastAsia="ko-KR"/>
              </w:rPr>
              <w:t>IGID</w:t>
            </w:r>
          </w:p>
        </w:tc>
        <w:tc>
          <w:tcPr>
            <w:tcW w:w="1035" w:type="dxa"/>
            <w:tcBorders>
              <w:top w:val="nil"/>
              <w:left w:val="nil"/>
              <w:bottom w:val="single" w:sz="4" w:space="0" w:color="auto"/>
              <w:right w:val="single" w:sz="4" w:space="0" w:color="auto"/>
            </w:tcBorders>
            <w:shd w:val="clear" w:color="auto" w:fill="auto"/>
            <w:vAlign w:val="center"/>
            <w:hideMark/>
          </w:tcPr>
          <w:p w14:paraId="21CB7557" w14:textId="77777777" w:rsidR="00A01204" w:rsidRPr="0008241C" w:rsidRDefault="00A01204" w:rsidP="00A01204">
            <w:pPr>
              <w:rPr>
                <w:sz w:val="18"/>
                <w:szCs w:val="18"/>
                <w:lang w:eastAsia="ko-KR"/>
              </w:rPr>
            </w:pPr>
            <w:r w:rsidRPr="0008241C">
              <w:rPr>
                <w:sz w:val="18"/>
                <w:szCs w:val="18"/>
                <w:lang w:eastAsia="ko-KR"/>
              </w:rPr>
              <w:t>2,3,6</w:t>
            </w:r>
          </w:p>
        </w:tc>
        <w:tc>
          <w:tcPr>
            <w:tcW w:w="995" w:type="dxa"/>
            <w:tcBorders>
              <w:top w:val="nil"/>
              <w:left w:val="nil"/>
              <w:bottom w:val="single" w:sz="4" w:space="0" w:color="auto"/>
              <w:right w:val="single" w:sz="4" w:space="0" w:color="auto"/>
            </w:tcBorders>
            <w:shd w:val="clear" w:color="auto" w:fill="auto"/>
            <w:vAlign w:val="center"/>
            <w:hideMark/>
          </w:tcPr>
          <w:p w14:paraId="1561491A"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503E214B"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7A901295" w14:textId="77777777" w:rsidR="00A01204" w:rsidRPr="0008241C" w:rsidRDefault="00A01204" w:rsidP="00A01204">
            <w:pPr>
              <w:rPr>
                <w:sz w:val="18"/>
                <w:szCs w:val="18"/>
                <w:lang w:eastAsia="ko-KR"/>
              </w:rPr>
            </w:pPr>
            <w:r w:rsidRPr="0008241C">
              <w:rPr>
                <w:sz w:val="18"/>
                <w:szCs w:val="18"/>
                <w:lang w:eastAsia="ko-KR"/>
              </w:rPr>
              <w:t>BP</w:t>
            </w:r>
          </w:p>
        </w:tc>
        <w:tc>
          <w:tcPr>
            <w:tcW w:w="3231" w:type="dxa"/>
            <w:tcBorders>
              <w:top w:val="nil"/>
              <w:left w:val="nil"/>
              <w:bottom w:val="single" w:sz="4" w:space="0" w:color="auto"/>
              <w:right w:val="single" w:sz="4" w:space="0" w:color="auto"/>
            </w:tcBorders>
            <w:shd w:val="clear" w:color="auto" w:fill="auto"/>
            <w:vAlign w:val="center"/>
            <w:hideMark/>
          </w:tcPr>
          <w:p w14:paraId="0425E441" w14:textId="77777777" w:rsidR="00A01204" w:rsidRPr="0008241C" w:rsidRDefault="00A01204" w:rsidP="00A01204">
            <w:pPr>
              <w:rPr>
                <w:sz w:val="18"/>
                <w:szCs w:val="18"/>
                <w:lang w:eastAsia="ko-KR"/>
              </w:rPr>
            </w:pPr>
            <w:r w:rsidRPr="0008241C">
              <w:rPr>
                <w:sz w:val="18"/>
                <w:szCs w:val="18"/>
                <w:lang w:eastAsia="ko-KR"/>
              </w:rPr>
              <w:t>IUCN</w:t>
            </w:r>
          </w:p>
        </w:tc>
      </w:tr>
      <w:tr w:rsidR="00A01204" w:rsidRPr="0008241C" w14:paraId="766F7EB6" w14:textId="77777777" w:rsidTr="00642B4F">
        <w:trPr>
          <w:trHeight w:val="20"/>
          <w:jc w:val="center"/>
        </w:trPr>
        <w:tc>
          <w:tcPr>
            <w:tcW w:w="736" w:type="dxa"/>
            <w:tcBorders>
              <w:top w:val="nil"/>
              <w:left w:val="single" w:sz="4" w:space="0" w:color="auto"/>
              <w:bottom w:val="single" w:sz="4" w:space="0" w:color="auto"/>
              <w:right w:val="single" w:sz="4" w:space="0" w:color="auto"/>
            </w:tcBorders>
            <w:shd w:val="clear" w:color="auto" w:fill="auto"/>
            <w:vAlign w:val="center"/>
            <w:hideMark/>
          </w:tcPr>
          <w:p w14:paraId="1EE04BB8" w14:textId="77777777" w:rsidR="00A01204" w:rsidRPr="0008241C" w:rsidRDefault="00A01204" w:rsidP="00A01204">
            <w:pPr>
              <w:rPr>
                <w:sz w:val="18"/>
                <w:szCs w:val="18"/>
                <w:lang w:eastAsia="ko-KR"/>
              </w:rPr>
            </w:pPr>
            <w:r w:rsidRPr="0008241C">
              <w:rPr>
                <w:sz w:val="18"/>
                <w:szCs w:val="18"/>
                <w:lang w:eastAsia="ko-KR"/>
              </w:rPr>
              <w:t>19</w:t>
            </w:r>
          </w:p>
        </w:tc>
        <w:tc>
          <w:tcPr>
            <w:tcW w:w="4082" w:type="dxa"/>
            <w:tcBorders>
              <w:top w:val="nil"/>
              <w:left w:val="nil"/>
              <w:bottom w:val="single" w:sz="4" w:space="0" w:color="auto"/>
              <w:right w:val="single" w:sz="4" w:space="0" w:color="auto"/>
            </w:tcBorders>
            <w:shd w:val="clear" w:color="auto" w:fill="auto"/>
            <w:vAlign w:val="center"/>
            <w:hideMark/>
          </w:tcPr>
          <w:p w14:paraId="1DC58F10" w14:textId="77777777" w:rsidR="00A01204" w:rsidRPr="0008241C" w:rsidRDefault="00A01204" w:rsidP="00A01204">
            <w:pPr>
              <w:rPr>
                <w:sz w:val="18"/>
                <w:szCs w:val="18"/>
                <w:lang w:eastAsia="ko-KR"/>
              </w:rPr>
            </w:pPr>
            <w:r w:rsidRPr="0008241C">
              <w:rPr>
                <w:sz w:val="18"/>
                <w:szCs w:val="18"/>
                <w:lang w:eastAsia="ko-KR"/>
              </w:rPr>
              <w:t>Species Status Information Index</w:t>
            </w:r>
          </w:p>
        </w:tc>
        <w:tc>
          <w:tcPr>
            <w:tcW w:w="799" w:type="dxa"/>
            <w:tcBorders>
              <w:top w:val="nil"/>
              <w:left w:val="nil"/>
              <w:bottom w:val="single" w:sz="4" w:space="0" w:color="auto"/>
              <w:right w:val="single" w:sz="4" w:space="0" w:color="auto"/>
            </w:tcBorders>
            <w:shd w:val="clear" w:color="auto" w:fill="auto"/>
            <w:vAlign w:val="center"/>
            <w:hideMark/>
          </w:tcPr>
          <w:p w14:paraId="3F0E1BA6" w14:textId="77777777" w:rsidR="00A01204" w:rsidRPr="0008241C" w:rsidRDefault="00A01204" w:rsidP="00A01204">
            <w:pPr>
              <w:rPr>
                <w:sz w:val="18"/>
                <w:szCs w:val="18"/>
                <w:lang w:eastAsia="ko-KR"/>
              </w:rPr>
            </w:pPr>
            <w:r w:rsidRPr="0008241C">
              <w:rPr>
                <w:sz w:val="18"/>
                <w:szCs w:val="18"/>
                <w:lang w:eastAsia="ko-KR"/>
              </w:rPr>
              <w:t>R</w:t>
            </w:r>
          </w:p>
        </w:tc>
        <w:tc>
          <w:tcPr>
            <w:tcW w:w="1029" w:type="dxa"/>
            <w:tcBorders>
              <w:top w:val="nil"/>
              <w:left w:val="nil"/>
              <w:bottom w:val="single" w:sz="4" w:space="0" w:color="auto"/>
              <w:right w:val="single" w:sz="4" w:space="0" w:color="auto"/>
            </w:tcBorders>
            <w:shd w:val="clear" w:color="auto" w:fill="auto"/>
            <w:vAlign w:val="center"/>
            <w:hideMark/>
          </w:tcPr>
          <w:p w14:paraId="1B478A0C" w14:textId="77777777" w:rsidR="00A01204" w:rsidRPr="0008241C" w:rsidRDefault="00A01204" w:rsidP="00A01204">
            <w:pPr>
              <w:rPr>
                <w:sz w:val="18"/>
                <w:szCs w:val="18"/>
                <w:lang w:eastAsia="ko-KR"/>
              </w:rPr>
            </w:pPr>
            <w:r w:rsidRPr="0008241C">
              <w:rPr>
                <w:sz w:val="18"/>
                <w:szCs w:val="18"/>
                <w:lang w:eastAsia="ko-KR"/>
              </w:rPr>
              <w:t>IGID, BEF</w:t>
            </w:r>
          </w:p>
        </w:tc>
        <w:tc>
          <w:tcPr>
            <w:tcW w:w="1035" w:type="dxa"/>
            <w:tcBorders>
              <w:top w:val="nil"/>
              <w:left w:val="nil"/>
              <w:bottom w:val="single" w:sz="4" w:space="0" w:color="auto"/>
              <w:right w:val="single" w:sz="4" w:space="0" w:color="auto"/>
            </w:tcBorders>
            <w:shd w:val="clear" w:color="auto" w:fill="auto"/>
            <w:vAlign w:val="center"/>
            <w:hideMark/>
          </w:tcPr>
          <w:p w14:paraId="2287A090" w14:textId="77777777" w:rsidR="00A01204" w:rsidRPr="0008241C" w:rsidRDefault="00A01204" w:rsidP="00A01204">
            <w:pPr>
              <w:rPr>
                <w:sz w:val="18"/>
                <w:szCs w:val="18"/>
                <w:lang w:eastAsia="ko-KR"/>
              </w:rPr>
            </w:pPr>
            <w:r w:rsidRPr="0008241C">
              <w:rPr>
                <w:sz w:val="18"/>
                <w:szCs w:val="18"/>
                <w:lang w:eastAsia="ko-KR"/>
              </w:rPr>
              <w:t>2,3,6</w:t>
            </w:r>
          </w:p>
        </w:tc>
        <w:tc>
          <w:tcPr>
            <w:tcW w:w="995" w:type="dxa"/>
            <w:tcBorders>
              <w:top w:val="nil"/>
              <w:left w:val="nil"/>
              <w:bottom w:val="single" w:sz="4" w:space="0" w:color="auto"/>
              <w:right w:val="single" w:sz="4" w:space="0" w:color="auto"/>
            </w:tcBorders>
            <w:shd w:val="clear" w:color="auto" w:fill="auto"/>
            <w:vAlign w:val="center"/>
            <w:hideMark/>
          </w:tcPr>
          <w:p w14:paraId="4827829D" w14:textId="77777777" w:rsidR="00A01204" w:rsidRPr="0008241C" w:rsidRDefault="00A01204" w:rsidP="00A01204">
            <w:pPr>
              <w:rPr>
                <w:sz w:val="18"/>
                <w:szCs w:val="18"/>
                <w:lang w:eastAsia="ko-KR"/>
              </w:rPr>
            </w:pPr>
            <w:r w:rsidRPr="0008241C">
              <w:rPr>
                <w:sz w:val="18"/>
                <w:szCs w:val="18"/>
                <w:lang w:eastAsia="ko-KR"/>
              </w:rPr>
              <w:t>4,6</w:t>
            </w:r>
          </w:p>
        </w:tc>
        <w:tc>
          <w:tcPr>
            <w:tcW w:w="1213" w:type="dxa"/>
            <w:tcBorders>
              <w:top w:val="nil"/>
              <w:left w:val="nil"/>
              <w:bottom w:val="single" w:sz="4" w:space="0" w:color="auto"/>
              <w:right w:val="single" w:sz="4" w:space="0" w:color="auto"/>
            </w:tcBorders>
            <w:shd w:val="clear" w:color="auto" w:fill="auto"/>
            <w:vAlign w:val="center"/>
            <w:hideMark/>
          </w:tcPr>
          <w:p w14:paraId="2ECA93C2" w14:textId="77777777" w:rsidR="00A01204" w:rsidRPr="0008241C" w:rsidRDefault="00A01204" w:rsidP="00A01204">
            <w:pPr>
              <w:rPr>
                <w:sz w:val="18"/>
                <w:szCs w:val="18"/>
                <w:lang w:eastAsia="ko-KR"/>
              </w:rPr>
            </w:pPr>
            <w:r w:rsidRPr="0008241C">
              <w:rPr>
                <w:sz w:val="18"/>
                <w:szCs w:val="18"/>
                <w:lang w:eastAsia="ko-KR"/>
              </w:rPr>
              <w:t>CBD</w:t>
            </w:r>
          </w:p>
        </w:tc>
        <w:tc>
          <w:tcPr>
            <w:tcW w:w="839" w:type="dxa"/>
            <w:tcBorders>
              <w:top w:val="nil"/>
              <w:left w:val="nil"/>
              <w:bottom w:val="single" w:sz="4" w:space="0" w:color="auto"/>
              <w:right w:val="single" w:sz="4" w:space="0" w:color="auto"/>
            </w:tcBorders>
            <w:shd w:val="clear" w:color="auto" w:fill="auto"/>
            <w:vAlign w:val="center"/>
            <w:hideMark/>
          </w:tcPr>
          <w:p w14:paraId="2C934156" w14:textId="77777777" w:rsidR="00A01204" w:rsidRPr="0008241C" w:rsidRDefault="00A01204" w:rsidP="00A01204">
            <w:pPr>
              <w:rPr>
                <w:sz w:val="18"/>
                <w:szCs w:val="18"/>
                <w:lang w:eastAsia="ko-KR"/>
              </w:rPr>
            </w:pPr>
            <w:r w:rsidRPr="0008241C">
              <w:rPr>
                <w:rFonts w:eastAsia="MS Mincho"/>
                <w:sz w:val="18"/>
                <w:szCs w:val="18"/>
                <w:lang w:eastAsia="ko-KR"/>
              </w:rPr>
              <w:t xml:space="preserve">　</w:t>
            </w:r>
          </w:p>
        </w:tc>
        <w:tc>
          <w:tcPr>
            <w:tcW w:w="3231" w:type="dxa"/>
            <w:tcBorders>
              <w:top w:val="nil"/>
              <w:left w:val="nil"/>
              <w:bottom w:val="single" w:sz="4" w:space="0" w:color="auto"/>
              <w:right w:val="single" w:sz="4" w:space="0" w:color="auto"/>
            </w:tcBorders>
            <w:shd w:val="clear" w:color="auto" w:fill="auto"/>
            <w:vAlign w:val="center"/>
            <w:hideMark/>
          </w:tcPr>
          <w:p w14:paraId="283E3B23" w14:textId="77777777" w:rsidR="00A01204" w:rsidRPr="0008241C" w:rsidRDefault="00A01204" w:rsidP="00A01204">
            <w:pPr>
              <w:rPr>
                <w:sz w:val="18"/>
                <w:szCs w:val="18"/>
                <w:lang w:eastAsia="ko-KR"/>
              </w:rPr>
            </w:pPr>
            <w:r w:rsidRPr="0008241C">
              <w:rPr>
                <w:sz w:val="18"/>
                <w:szCs w:val="18"/>
                <w:lang w:eastAsia="ko-KR"/>
              </w:rPr>
              <w:t>GEO BON - Map of Life</w:t>
            </w:r>
          </w:p>
        </w:tc>
      </w:tr>
    </w:tbl>
    <w:p w14:paraId="2E5CF385" w14:textId="77777777" w:rsidR="00A01204" w:rsidRPr="0008241C" w:rsidRDefault="00A01204" w:rsidP="00A01204">
      <w:pPr>
        <w:rPr>
          <w:sz w:val="22"/>
          <w:szCs w:val="22"/>
        </w:rPr>
      </w:pPr>
      <w:r w:rsidRPr="0008241C">
        <w:rPr>
          <w:sz w:val="22"/>
          <w:szCs w:val="22"/>
        </w:rPr>
        <w:t>Note</w:t>
      </w:r>
    </w:p>
    <w:p w14:paraId="3EF70245" w14:textId="77777777" w:rsidR="00A01204" w:rsidRPr="0008241C" w:rsidRDefault="00A01204" w:rsidP="00A01204">
      <w:pPr>
        <w:rPr>
          <w:szCs w:val="22"/>
        </w:rPr>
      </w:pPr>
      <w:r w:rsidRPr="0008241C">
        <w:rPr>
          <w:szCs w:val="22"/>
        </w:rPr>
        <w:t>* DPSIR - D: Drivers, P: Pressure, S: Status, I: Impact, R: Response</w:t>
      </w:r>
      <w:r w:rsidRPr="0008241C">
        <w:rPr>
          <w:szCs w:val="22"/>
        </w:rPr>
        <w:tab/>
      </w:r>
      <w:r w:rsidRPr="0008241C">
        <w:rPr>
          <w:szCs w:val="22"/>
        </w:rPr>
        <w:tab/>
      </w:r>
      <w:r w:rsidRPr="0008241C">
        <w:rPr>
          <w:szCs w:val="22"/>
        </w:rPr>
        <w:tab/>
      </w:r>
      <w:r w:rsidRPr="0008241C">
        <w:rPr>
          <w:szCs w:val="22"/>
        </w:rPr>
        <w:tab/>
      </w:r>
      <w:r w:rsidRPr="0008241C">
        <w:rPr>
          <w:szCs w:val="22"/>
        </w:rPr>
        <w:tab/>
      </w:r>
      <w:r w:rsidRPr="0008241C">
        <w:rPr>
          <w:szCs w:val="22"/>
        </w:rPr>
        <w:tab/>
      </w:r>
      <w:r w:rsidRPr="0008241C">
        <w:rPr>
          <w:szCs w:val="22"/>
        </w:rPr>
        <w:tab/>
      </w:r>
    </w:p>
    <w:p w14:paraId="251ED973" w14:textId="77777777" w:rsidR="00A01204" w:rsidRPr="0008241C" w:rsidRDefault="00A01204" w:rsidP="00A01204">
      <w:pPr>
        <w:rPr>
          <w:szCs w:val="22"/>
        </w:rPr>
      </w:pPr>
      <w:r w:rsidRPr="0008241C">
        <w:rPr>
          <w:szCs w:val="22"/>
        </w:rPr>
        <w:t>** CF (Conceptual Framework) - DD: direct driver, NCP: nature's contributions to people/ ecosystem goods and services, BEF: nature/biodiversity and ecosystem functions, IGID: institutions, governance and other indirect drivers, GQL: good quality of life/human well-being</w:t>
      </w:r>
      <w:r w:rsidRPr="0008241C">
        <w:rPr>
          <w:szCs w:val="22"/>
        </w:rPr>
        <w:tab/>
      </w:r>
    </w:p>
    <w:p w14:paraId="2B88D616" w14:textId="77777777" w:rsidR="00A01204" w:rsidRPr="0008241C" w:rsidRDefault="00A01204" w:rsidP="00A01204">
      <w:pPr>
        <w:rPr>
          <w:szCs w:val="22"/>
        </w:rPr>
      </w:pPr>
      <w:r w:rsidRPr="0008241C">
        <w:rPr>
          <w:szCs w:val="22"/>
        </w:rPr>
        <w:t>*** CBD: Convention of Biological Diversity SBSTTA 20 draft indicator list; Future Earth: recommended by Future Earth indicator group; EPI: used in the Yale Environmental Protection Index; IPBES: added by the IPBES Task Force for Data and Knowledge</w:t>
      </w:r>
      <w:r w:rsidRPr="0008241C">
        <w:rPr>
          <w:szCs w:val="22"/>
        </w:rPr>
        <w:tab/>
      </w:r>
      <w:r w:rsidRPr="0008241C">
        <w:rPr>
          <w:szCs w:val="22"/>
        </w:rPr>
        <w:tab/>
      </w:r>
    </w:p>
    <w:p w14:paraId="3B89E482" w14:textId="77777777" w:rsidR="00A01204" w:rsidRPr="0008241C" w:rsidRDefault="00A01204" w:rsidP="00A01204">
      <w:pPr>
        <w:rPr>
          <w:szCs w:val="22"/>
        </w:rPr>
      </w:pPr>
      <w:r w:rsidRPr="0008241C">
        <w:rPr>
          <w:szCs w:val="22"/>
        </w:rPr>
        <w:t>**** BIP (Biodiversity Indicator Partnership): B: indicators in BIP global suite, BP: data/indicator holder in BIP partnership</w:t>
      </w:r>
      <w:r w:rsidRPr="0008241C">
        <w:rPr>
          <w:szCs w:val="22"/>
        </w:rPr>
        <w:tab/>
      </w:r>
      <w:r w:rsidRPr="0008241C">
        <w:rPr>
          <w:szCs w:val="22"/>
        </w:rPr>
        <w:tab/>
      </w:r>
    </w:p>
    <w:p w14:paraId="341012E3" w14:textId="77777777" w:rsidR="00A01204" w:rsidRPr="0008241C" w:rsidRDefault="00A01204" w:rsidP="00A01204">
      <w:pPr>
        <w:rPr>
          <w:sz w:val="22"/>
          <w:szCs w:val="22"/>
        </w:rPr>
      </w:pPr>
    </w:p>
    <w:p w14:paraId="67B16920" w14:textId="77777777" w:rsidR="00A01204" w:rsidRPr="0008241C" w:rsidRDefault="00A01204" w:rsidP="00A01204">
      <w:pPr>
        <w:rPr>
          <w:sz w:val="22"/>
          <w:szCs w:val="22"/>
        </w:rPr>
      </w:pPr>
      <w:r w:rsidRPr="0008241C">
        <w:rPr>
          <w:sz w:val="22"/>
          <w:szCs w:val="22"/>
        </w:rPr>
        <w:br w:type="page"/>
      </w:r>
    </w:p>
    <w:p w14:paraId="1C1AE896" w14:textId="68D45280"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2" w:name="_Ref480622435"/>
      <w:r w:rsidRPr="0008241C">
        <w:rPr>
          <w:b/>
          <w:kern w:val="2"/>
          <w:sz w:val="22"/>
          <w:szCs w:val="22"/>
          <w:lang w:eastAsia="ja-JP"/>
        </w:rPr>
        <w:lastRenderedPageBreak/>
        <w:t>Table S</w:t>
      </w:r>
      <w:r w:rsidRPr="0008241C">
        <w:rPr>
          <w:b/>
          <w:kern w:val="2"/>
          <w:sz w:val="22"/>
          <w:szCs w:val="22"/>
          <w:lang w:eastAsia="ja-JP"/>
        </w:rPr>
        <w:fldChar w:fldCharType="begin"/>
      </w:r>
      <w:r w:rsidRPr="0008241C">
        <w:rPr>
          <w:b/>
          <w:kern w:val="2"/>
          <w:sz w:val="22"/>
          <w:szCs w:val="22"/>
          <w:lang w:eastAsia="ja-JP"/>
        </w:rPr>
        <w:instrText xml:space="preserve"> SEQ Table_S \* ARABIC </w:instrText>
      </w:r>
      <w:r w:rsidRPr="0008241C">
        <w:rPr>
          <w:b/>
          <w:kern w:val="2"/>
          <w:sz w:val="22"/>
          <w:szCs w:val="22"/>
          <w:lang w:eastAsia="ja-JP"/>
        </w:rPr>
        <w:fldChar w:fldCharType="separate"/>
      </w:r>
      <w:r w:rsidR="00D74032">
        <w:rPr>
          <w:b/>
          <w:noProof/>
          <w:kern w:val="2"/>
          <w:sz w:val="22"/>
          <w:szCs w:val="22"/>
          <w:lang w:eastAsia="ja-JP"/>
        </w:rPr>
        <w:t>5</w:t>
      </w:r>
      <w:r w:rsidRPr="0008241C">
        <w:rPr>
          <w:b/>
          <w:noProof/>
          <w:kern w:val="2"/>
          <w:sz w:val="22"/>
          <w:szCs w:val="22"/>
          <w:lang w:eastAsia="ja-JP"/>
        </w:rPr>
        <w:fldChar w:fldCharType="end"/>
      </w:r>
      <w:bookmarkEnd w:id="332"/>
      <w:r w:rsidRPr="0008241C">
        <w:rPr>
          <w:b/>
          <w:kern w:val="2"/>
          <w:sz w:val="22"/>
          <w:szCs w:val="22"/>
          <w:lang w:eastAsia="ja-JP"/>
        </w:rPr>
        <w:t xml:space="preserve"> Socio-economic indicators for IPBES Assessments. IPBES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IPBES","given":"","non-dropping-particle":"","parse-names":false,"suffix":""}],"container-title":"IPBES/5/INF/5","id":"ITEM-1","issued":{"date-parts":[["2017"]]},"publisher-place":"Bonn, Germany","title":"Update on the work on knowledge and data (deliverables 1 (d) and 4 (b)). Fifth session pf the Plenary of the Intergovernmental Science-Policy Platform on Biodiversity and Ecosystem Services","type":"report"},"label":"part","suppress-author":1,"uris":["http://www.mendeley.com/documents/?uuid=bfd3fd68-e83e-48f8-ac36-f3405935ce96"]}],"mendeley":{"formattedCitation":"(2017b)","plainTextFormattedCitation":"(2017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7b)</w:t>
      </w:r>
      <w:r w:rsidRPr="0008241C">
        <w:rPr>
          <w:b/>
          <w:kern w:val="2"/>
          <w:sz w:val="22"/>
          <w:szCs w:val="22"/>
          <w:lang w:eastAsia="ja-JP"/>
        </w:rPr>
        <w:fldChar w:fldCharType="end"/>
      </w:r>
    </w:p>
    <w:tbl>
      <w:tblPr>
        <w:tblW w:w="13974" w:type="dxa"/>
        <w:jc w:val="center"/>
        <w:tblCellMar>
          <w:left w:w="99" w:type="dxa"/>
          <w:right w:w="99" w:type="dxa"/>
        </w:tblCellMar>
        <w:tblLook w:val="04A0" w:firstRow="1" w:lastRow="0" w:firstColumn="1" w:lastColumn="0" w:noHBand="0" w:noVBand="1"/>
      </w:tblPr>
      <w:tblGrid>
        <w:gridCol w:w="846"/>
        <w:gridCol w:w="5499"/>
        <w:gridCol w:w="799"/>
        <w:gridCol w:w="1080"/>
        <w:gridCol w:w="900"/>
        <w:gridCol w:w="1170"/>
        <w:gridCol w:w="1340"/>
        <w:gridCol w:w="990"/>
        <w:gridCol w:w="1350"/>
      </w:tblGrid>
      <w:tr w:rsidR="00A01204" w:rsidRPr="0008241C" w14:paraId="77202963" w14:textId="77777777" w:rsidTr="00642B4F">
        <w:trPr>
          <w:trHeight w:val="20"/>
          <w:tblHeader/>
          <w:jc w:val="center"/>
        </w:trPr>
        <w:tc>
          <w:tcPr>
            <w:tcW w:w="846"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4F5994EA" w14:textId="77777777" w:rsidR="00A01204" w:rsidRPr="0008241C" w:rsidRDefault="00A01204" w:rsidP="00A01204">
            <w:pPr>
              <w:rPr>
                <w:sz w:val="18"/>
                <w:szCs w:val="18"/>
                <w:lang w:eastAsia="ko-KR"/>
              </w:rPr>
            </w:pPr>
            <w:r w:rsidRPr="0008241C">
              <w:rPr>
                <w:sz w:val="18"/>
                <w:szCs w:val="18"/>
                <w:lang w:eastAsia="ko-KR"/>
              </w:rPr>
              <w:t>Aichi Target</w:t>
            </w:r>
          </w:p>
        </w:tc>
        <w:tc>
          <w:tcPr>
            <w:tcW w:w="5499" w:type="dxa"/>
            <w:tcBorders>
              <w:top w:val="single" w:sz="4" w:space="0" w:color="auto"/>
              <w:left w:val="nil"/>
              <w:bottom w:val="single" w:sz="4" w:space="0" w:color="auto"/>
              <w:right w:val="single" w:sz="4" w:space="0" w:color="auto"/>
            </w:tcBorders>
            <w:shd w:val="clear" w:color="000000" w:fill="E7E6E6"/>
            <w:vAlign w:val="center"/>
            <w:hideMark/>
          </w:tcPr>
          <w:p w14:paraId="3AB2A75B" w14:textId="77777777" w:rsidR="00A01204" w:rsidRPr="0008241C" w:rsidRDefault="00A01204" w:rsidP="00A01204">
            <w:pPr>
              <w:rPr>
                <w:sz w:val="18"/>
                <w:szCs w:val="18"/>
                <w:lang w:eastAsia="ko-KR"/>
              </w:rPr>
            </w:pPr>
            <w:r w:rsidRPr="0008241C">
              <w:rPr>
                <w:sz w:val="18"/>
                <w:szCs w:val="18"/>
                <w:lang w:eastAsia="ko-KR"/>
              </w:rPr>
              <w:t>Specific Indicator</w:t>
            </w:r>
          </w:p>
        </w:tc>
        <w:tc>
          <w:tcPr>
            <w:tcW w:w="799" w:type="dxa"/>
            <w:tcBorders>
              <w:top w:val="single" w:sz="4" w:space="0" w:color="auto"/>
              <w:left w:val="nil"/>
              <w:bottom w:val="single" w:sz="4" w:space="0" w:color="auto"/>
              <w:right w:val="single" w:sz="4" w:space="0" w:color="auto"/>
            </w:tcBorders>
            <w:shd w:val="clear" w:color="000000" w:fill="E7E6E6"/>
            <w:vAlign w:val="center"/>
            <w:hideMark/>
          </w:tcPr>
          <w:p w14:paraId="72CB196F" w14:textId="77777777" w:rsidR="00A01204" w:rsidRPr="0008241C" w:rsidRDefault="00A01204" w:rsidP="00A01204">
            <w:pPr>
              <w:rPr>
                <w:sz w:val="18"/>
                <w:szCs w:val="18"/>
                <w:lang w:eastAsia="ko-KR"/>
              </w:rPr>
            </w:pPr>
            <w:r w:rsidRPr="0008241C">
              <w:rPr>
                <w:sz w:val="18"/>
                <w:szCs w:val="18"/>
                <w:lang w:eastAsia="ko-KR"/>
              </w:rPr>
              <w:t>DPSIR*</w:t>
            </w:r>
          </w:p>
        </w:tc>
        <w:tc>
          <w:tcPr>
            <w:tcW w:w="1080" w:type="dxa"/>
            <w:tcBorders>
              <w:top w:val="single" w:sz="4" w:space="0" w:color="auto"/>
              <w:left w:val="nil"/>
              <w:bottom w:val="single" w:sz="4" w:space="0" w:color="auto"/>
              <w:right w:val="single" w:sz="4" w:space="0" w:color="auto"/>
            </w:tcBorders>
            <w:shd w:val="clear" w:color="000000" w:fill="E7E6E6"/>
            <w:vAlign w:val="center"/>
            <w:hideMark/>
          </w:tcPr>
          <w:p w14:paraId="749BAD2F" w14:textId="77777777" w:rsidR="00A01204" w:rsidRPr="0008241C" w:rsidRDefault="00A01204" w:rsidP="00A01204">
            <w:pPr>
              <w:rPr>
                <w:sz w:val="18"/>
                <w:szCs w:val="18"/>
                <w:lang w:eastAsia="ko-KR"/>
              </w:rPr>
            </w:pPr>
            <w:r w:rsidRPr="0008241C">
              <w:rPr>
                <w:sz w:val="18"/>
                <w:szCs w:val="18"/>
                <w:lang w:eastAsia="ko-KR"/>
              </w:rPr>
              <w:t>CF**</w:t>
            </w:r>
          </w:p>
        </w:tc>
        <w:tc>
          <w:tcPr>
            <w:tcW w:w="900" w:type="dxa"/>
            <w:tcBorders>
              <w:top w:val="single" w:sz="4" w:space="0" w:color="auto"/>
              <w:left w:val="nil"/>
              <w:bottom w:val="single" w:sz="4" w:space="0" w:color="auto"/>
              <w:right w:val="single" w:sz="4" w:space="0" w:color="auto"/>
            </w:tcBorders>
            <w:shd w:val="clear" w:color="000000" w:fill="E7E6E6"/>
            <w:vAlign w:val="center"/>
            <w:hideMark/>
          </w:tcPr>
          <w:p w14:paraId="134FD9A4" w14:textId="77777777" w:rsidR="00A01204" w:rsidRPr="0008241C" w:rsidRDefault="00A01204" w:rsidP="00A01204">
            <w:pPr>
              <w:rPr>
                <w:sz w:val="18"/>
                <w:szCs w:val="18"/>
                <w:lang w:eastAsia="ko-KR"/>
              </w:rPr>
            </w:pPr>
            <w:r w:rsidRPr="0008241C">
              <w:rPr>
                <w:sz w:val="18"/>
                <w:szCs w:val="18"/>
                <w:lang w:eastAsia="ko-KR"/>
              </w:rPr>
              <w:t>GA Chapter</w:t>
            </w:r>
          </w:p>
        </w:tc>
        <w:tc>
          <w:tcPr>
            <w:tcW w:w="1170" w:type="dxa"/>
            <w:tcBorders>
              <w:top w:val="single" w:sz="4" w:space="0" w:color="auto"/>
              <w:left w:val="nil"/>
              <w:bottom w:val="single" w:sz="4" w:space="0" w:color="auto"/>
              <w:right w:val="single" w:sz="4" w:space="0" w:color="auto"/>
            </w:tcBorders>
            <w:shd w:val="clear" w:color="000000" w:fill="E7E6E6"/>
            <w:vAlign w:val="center"/>
            <w:hideMark/>
          </w:tcPr>
          <w:p w14:paraId="795D1BE7" w14:textId="77777777" w:rsidR="00A01204" w:rsidRPr="0008241C" w:rsidRDefault="00A01204" w:rsidP="00A01204">
            <w:pPr>
              <w:rPr>
                <w:sz w:val="18"/>
                <w:szCs w:val="18"/>
                <w:lang w:eastAsia="ko-KR"/>
              </w:rPr>
            </w:pPr>
            <w:r w:rsidRPr="0008241C">
              <w:rPr>
                <w:sz w:val="18"/>
                <w:szCs w:val="18"/>
                <w:lang w:eastAsia="ko-KR"/>
              </w:rPr>
              <w:t>RA Chapter</w:t>
            </w:r>
          </w:p>
        </w:tc>
        <w:tc>
          <w:tcPr>
            <w:tcW w:w="1340" w:type="dxa"/>
            <w:tcBorders>
              <w:top w:val="single" w:sz="4" w:space="0" w:color="auto"/>
              <w:left w:val="nil"/>
              <w:bottom w:val="single" w:sz="4" w:space="0" w:color="auto"/>
              <w:right w:val="single" w:sz="4" w:space="0" w:color="auto"/>
            </w:tcBorders>
            <w:shd w:val="clear" w:color="000000" w:fill="E7E6E6"/>
            <w:vAlign w:val="center"/>
            <w:hideMark/>
          </w:tcPr>
          <w:p w14:paraId="04045705" w14:textId="77777777" w:rsidR="00A01204" w:rsidRPr="0008241C" w:rsidRDefault="00A01204" w:rsidP="00A01204">
            <w:pPr>
              <w:rPr>
                <w:sz w:val="18"/>
                <w:szCs w:val="18"/>
                <w:lang w:eastAsia="ko-KR"/>
              </w:rPr>
            </w:pPr>
            <w:r w:rsidRPr="0008241C">
              <w:rPr>
                <w:sz w:val="18"/>
                <w:szCs w:val="18"/>
                <w:lang w:eastAsia="ko-KR"/>
              </w:rPr>
              <w:t>Origin***</w:t>
            </w:r>
          </w:p>
        </w:tc>
        <w:tc>
          <w:tcPr>
            <w:tcW w:w="990" w:type="dxa"/>
            <w:tcBorders>
              <w:top w:val="single" w:sz="4" w:space="0" w:color="auto"/>
              <w:left w:val="nil"/>
              <w:bottom w:val="single" w:sz="4" w:space="0" w:color="auto"/>
              <w:right w:val="single" w:sz="4" w:space="0" w:color="auto"/>
            </w:tcBorders>
            <w:shd w:val="clear" w:color="000000" w:fill="E7E6E6"/>
            <w:vAlign w:val="center"/>
            <w:hideMark/>
          </w:tcPr>
          <w:p w14:paraId="358B1616" w14:textId="77777777" w:rsidR="00A01204" w:rsidRPr="0008241C" w:rsidRDefault="00A01204" w:rsidP="00A01204">
            <w:pPr>
              <w:rPr>
                <w:sz w:val="18"/>
                <w:szCs w:val="18"/>
                <w:lang w:eastAsia="ko-KR"/>
              </w:rPr>
            </w:pPr>
            <w:r w:rsidRPr="0008241C">
              <w:rPr>
                <w:sz w:val="18"/>
                <w:szCs w:val="18"/>
                <w:lang w:eastAsia="ko-KR"/>
              </w:rPr>
              <w:t>BIP****</w:t>
            </w:r>
          </w:p>
        </w:tc>
        <w:tc>
          <w:tcPr>
            <w:tcW w:w="1350" w:type="dxa"/>
            <w:tcBorders>
              <w:top w:val="single" w:sz="4" w:space="0" w:color="auto"/>
              <w:left w:val="nil"/>
              <w:bottom w:val="single" w:sz="4" w:space="0" w:color="auto"/>
              <w:right w:val="single" w:sz="4" w:space="0" w:color="auto"/>
            </w:tcBorders>
            <w:shd w:val="clear" w:color="000000" w:fill="E7E6E6"/>
            <w:vAlign w:val="center"/>
            <w:hideMark/>
          </w:tcPr>
          <w:p w14:paraId="33DB1778" w14:textId="77777777" w:rsidR="00A01204" w:rsidRPr="0008241C" w:rsidRDefault="00A01204" w:rsidP="00A01204">
            <w:pPr>
              <w:rPr>
                <w:sz w:val="18"/>
                <w:szCs w:val="18"/>
                <w:lang w:eastAsia="ko-KR"/>
              </w:rPr>
            </w:pPr>
            <w:r w:rsidRPr="0008241C">
              <w:rPr>
                <w:sz w:val="18"/>
                <w:szCs w:val="18"/>
                <w:lang w:eastAsia="ko-KR"/>
              </w:rPr>
              <w:t>Source</w:t>
            </w:r>
          </w:p>
        </w:tc>
      </w:tr>
      <w:tr w:rsidR="00A01204" w:rsidRPr="0008241C" w14:paraId="73075718"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7E0B028" w14:textId="77777777" w:rsidR="00A01204" w:rsidRPr="0008241C" w:rsidRDefault="00A01204" w:rsidP="00A01204">
            <w:pPr>
              <w:rPr>
                <w:sz w:val="18"/>
                <w:szCs w:val="18"/>
                <w:lang w:eastAsia="ko-KR"/>
              </w:rPr>
            </w:pPr>
          </w:p>
        </w:tc>
        <w:tc>
          <w:tcPr>
            <w:tcW w:w="5499" w:type="dxa"/>
            <w:tcBorders>
              <w:top w:val="nil"/>
              <w:left w:val="nil"/>
              <w:bottom w:val="single" w:sz="4" w:space="0" w:color="auto"/>
              <w:right w:val="single" w:sz="4" w:space="0" w:color="auto"/>
            </w:tcBorders>
            <w:shd w:val="clear" w:color="auto" w:fill="auto"/>
            <w:vAlign w:val="center"/>
            <w:hideMark/>
          </w:tcPr>
          <w:p w14:paraId="71D2A54D" w14:textId="77777777" w:rsidR="00A01204" w:rsidRPr="0008241C" w:rsidRDefault="00A01204" w:rsidP="00A01204">
            <w:pPr>
              <w:rPr>
                <w:sz w:val="18"/>
                <w:szCs w:val="18"/>
                <w:lang w:eastAsia="ko-KR"/>
              </w:rPr>
            </w:pPr>
            <w:r w:rsidRPr="0008241C">
              <w:rPr>
                <w:sz w:val="18"/>
                <w:szCs w:val="18"/>
                <w:lang w:eastAsia="ko-KR"/>
              </w:rPr>
              <w:t>Total human population </w:t>
            </w:r>
          </w:p>
        </w:tc>
        <w:tc>
          <w:tcPr>
            <w:tcW w:w="799" w:type="dxa"/>
            <w:tcBorders>
              <w:top w:val="nil"/>
              <w:left w:val="nil"/>
              <w:bottom w:val="single" w:sz="4" w:space="0" w:color="auto"/>
              <w:right w:val="single" w:sz="4" w:space="0" w:color="auto"/>
            </w:tcBorders>
            <w:shd w:val="clear" w:color="auto" w:fill="auto"/>
            <w:noWrap/>
            <w:vAlign w:val="center"/>
            <w:hideMark/>
          </w:tcPr>
          <w:p w14:paraId="391C72B5" w14:textId="77777777" w:rsidR="00A01204" w:rsidRPr="0008241C" w:rsidRDefault="00A01204" w:rsidP="00A01204">
            <w:pPr>
              <w:rPr>
                <w:sz w:val="18"/>
                <w:szCs w:val="18"/>
                <w:lang w:eastAsia="ko-KR"/>
              </w:rPr>
            </w:pPr>
            <w:r w:rsidRPr="0008241C">
              <w:rPr>
                <w:sz w:val="18"/>
                <w:szCs w:val="18"/>
                <w:lang w:eastAsia="ko-KR"/>
              </w:rPr>
              <w:t>P</w:t>
            </w:r>
          </w:p>
        </w:tc>
        <w:tc>
          <w:tcPr>
            <w:tcW w:w="1080" w:type="dxa"/>
            <w:tcBorders>
              <w:top w:val="nil"/>
              <w:left w:val="nil"/>
              <w:bottom w:val="single" w:sz="4" w:space="0" w:color="auto"/>
              <w:right w:val="single" w:sz="4" w:space="0" w:color="auto"/>
            </w:tcBorders>
            <w:shd w:val="clear" w:color="auto" w:fill="auto"/>
            <w:noWrap/>
            <w:vAlign w:val="center"/>
            <w:hideMark/>
          </w:tcPr>
          <w:p w14:paraId="13696DC9" w14:textId="77777777" w:rsidR="00A01204" w:rsidRPr="0008241C" w:rsidRDefault="00A01204" w:rsidP="00A01204">
            <w:pPr>
              <w:rPr>
                <w:sz w:val="18"/>
                <w:szCs w:val="18"/>
                <w:lang w:eastAsia="ko-KR"/>
              </w:rPr>
            </w:pPr>
            <w:r w:rsidRPr="0008241C">
              <w:rPr>
                <w:sz w:val="18"/>
                <w:szCs w:val="18"/>
                <w:lang w:eastAsia="ko-KR"/>
              </w:rPr>
              <w:t>IGID</w:t>
            </w:r>
          </w:p>
        </w:tc>
        <w:tc>
          <w:tcPr>
            <w:tcW w:w="900" w:type="dxa"/>
            <w:tcBorders>
              <w:top w:val="nil"/>
              <w:left w:val="nil"/>
              <w:bottom w:val="single" w:sz="4" w:space="0" w:color="auto"/>
              <w:right w:val="single" w:sz="4" w:space="0" w:color="auto"/>
            </w:tcBorders>
            <w:shd w:val="clear" w:color="auto" w:fill="auto"/>
            <w:noWrap/>
            <w:vAlign w:val="center"/>
            <w:hideMark/>
          </w:tcPr>
          <w:p w14:paraId="4EA57E4D" w14:textId="77777777" w:rsidR="00A01204" w:rsidRPr="0008241C" w:rsidRDefault="00A01204" w:rsidP="00A01204">
            <w:pPr>
              <w:rPr>
                <w:sz w:val="18"/>
                <w:szCs w:val="18"/>
                <w:lang w:eastAsia="ko-KR"/>
              </w:rPr>
            </w:pPr>
            <w:r w:rsidRPr="0008241C">
              <w:rPr>
                <w:sz w:val="18"/>
                <w:szCs w:val="18"/>
                <w:lang w:eastAsia="ko-KR"/>
              </w:rPr>
              <w:t>2,3,6</w:t>
            </w:r>
          </w:p>
        </w:tc>
        <w:tc>
          <w:tcPr>
            <w:tcW w:w="1170" w:type="dxa"/>
            <w:tcBorders>
              <w:top w:val="nil"/>
              <w:left w:val="nil"/>
              <w:bottom w:val="single" w:sz="4" w:space="0" w:color="auto"/>
              <w:right w:val="single" w:sz="4" w:space="0" w:color="auto"/>
            </w:tcBorders>
            <w:shd w:val="clear" w:color="auto" w:fill="auto"/>
            <w:noWrap/>
            <w:vAlign w:val="center"/>
            <w:hideMark/>
          </w:tcPr>
          <w:p w14:paraId="3DEB3859" w14:textId="77777777" w:rsidR="00A01204" w:rsidRPr="0008241C" w:rsidRDefault="00A01204" w:rsidP="00A01204">
            <w:pPr>
              <w:rPr>
                <w:sz w:val="18"/>
                <w:szCs w:val="18"/>
                <w:lang w:eastAsia="ko-KR"/>
              </w:rPr>
            </w:pPr>
            <w:r w:rsidRPr="0008241C">
              <w:rPr>
                <w:sz w:val="18"/>
                <w:szCs w:val="18"/>
                <w:lang w:eastAsia="ko-KR"/>
              </w:rPr>
              <w:t>4,6</w:t>
            </w:r>
          </w:p>
        </w:tc>
        <w:tc>
          <w:tcPr>
            <w:tcW w:w="1340" w:type="dxa"/>
            <w:tcBorders>
              <w:top w:val="nil"/>
              <w:left w:val="nil"/>
              <w:bottom w:val="single" w:sz="4" w:space="0" w:color="auto"/>
              <w:right w:val="single" w:sz="4" w:space="0" w:color="auto"/>
            </w:tcBorders>
            <w:shd w:val="clear" w:color="auto" w:fill="auto"/>
            <w:vAlign w:val="center"/>
            <w:hideMark/>
          </w:tcPr>
          <w:p w14:paraId="03DD8926"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64E32FF9" w14:textId="77777777" w:rsidR="00A01204" w:rsidRPr="0008241C" w:rsidRDefault="00A01204" w:rsidP="00A01204">
            <w:pPr>
              <w:rPr>
                <w:sz w:val="18"/>
                <w:szCs w:val="18"/>
                <w:lang w:eastAsia="ko-KR"/>
              </w:rPr>
            </w:pPr>
          </w:p>
        </w:tc>
        <w:tc>
          <w:tcPr>
            <w:tcW w:w="1350" w:type="dxa"/>
            <w:tcBorders>
              <w:top w:val="nil"/>
              <w:left w:val="nil"/>
              <w:bottom w:val="single" w:sz="4" w:space="0" w:color="auto"/>
              <w:right w:val="single" w:sz="4" w:space="0" w:color="auto"/>
            </w:tcBorders>
            <w:shd w:val="clear" w:color="auto" w:fill="auto"/>
            <w:noWrap/>
            <w:vAlign w:val="center"/>
            <w:hideMark/>
          </w:tcPr>
          <w:p w14:paraId="7AB453FF" w14:textId="77777777" w:rsidR="00A01204" w:rsidRPr="0008241C" w:rsidRDefault="00A01204" w:rsidP="00A01204">
            <w:pPr>
              <w:rPr>
                <w:sz w:val="18"/>
                <w:szCs w:val="18"/>
                <w:lang w:eastAsia="ko-KR"/>
              </w:rPr>
            </w:pPr>
            <w:r w:rsidRPr="0008241C">
              <w:rPr>
                <w:sz w:val="18"/>
                <w:szCs w:val="18"/>
                <w:lang w:eastAsia="ko-KR"/>
              </w:rPr>
              <w:t>World Bank</w:t>
            </w:r>
          </w:p>
        </w:tc>
      </w:tr>
      <w:tr w:rsidR="00A01204" w:rsidRPr="0008241C" w14:paraId="373FC909"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BA51E7D" w14:textId="77777777" w:rsidR="00A01204" w:rsidRPr="0008241C" w:rsidRDefault="00A01204" w:rsidP="00A01204">
            <w:pPr>
              <w:rPr>
                <w:sz w:val="18"/>
                <w:szCs w:val="18"/>
                <w:lang w:eastAsia="ko-KR"/>
              </w:rPr>
            </w:pPr>
          </w:p>
        </w:tc>
        <w:tc>
          <w:tcPr>
            <w:tcW w:w="5499" w:type="dxa"/>
            <w:tcBorders>
              <w:top w:val="nil"/>
              <w:left w:val="nil"/>
              <w:bottom w:val="single" w:sz="4" w:space="0" w:color="auto"/>
              <w:right w:val="single" w:sz="4" w:space="0" w:color="auto"/>
            </w:tcBorders>
            <w:shd w:val="clear" w:color="auto" w:fill="auto"/>
            <w:vAlign w:val="center"/>
            <w:hideMark/>
          </w:tcPr>
          <w:p w14:paraId="088F9B79" w14:textId="77777777" w:rsidR="00A01204" w:rsidRPr="0008241C" w:rsidRDefault="00A01204" w:rsidP="00A01204">
            <w:pPr>
              <w:rPr>
                <w:sz w:val="18"/>
                <w:szCs w:val="18"/>
                <w:lang w:eastAsia="ko-KR"/>
              </w:rPr>
            </w:pPr>
            <w:r w:rsidRPr="0008241C">
              <w:rPr>
                <w:sz w:val="18"/>
                <w:szCs w:val="18"/>
                <w:lang w:eastAsia="ko-KR"/>
              </w:rPr>
              <w:t>GDP</w:t>
            </w:r>
          </w:p>
        </w:tc>
        <w:tc>
          <w:tcPr>
            <w:tcW w:w="799" w:type="dxa"/>
            <w:tcBorders>
              <w:top w:val="nil"/>
              <w:left w:val="nil"/>
              <w:bottom w:val="single" w:sz="4" w:space="0" w:color="auto"/>
              <w:right w:val="single" w:sz="4" w:space="0" w:color="auto"/>
            </w:tcBorders>
            <w:shd w:val="clear" w:color="auto" w:fill="auto"/>
            <w:noWrap/>
            <w:vAlign w:val="center"/>
            <w:hideMark/>
          </w:tcPr>
          <w:p w14:paraId="084C2064"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6B834EFA" w14:textId="77777777" w:rsidR="00A01204" w:rsidRPr="0008241C" w:rsidRDefault="00A01204" w:rsidP="00A01204">
            <w:pPr>
              <w:rPr>
                <w:sz w:val="18"/>
                <w:szCs w:val="18"/>
                <w:lang w:eastAsia="ko-KR"/>
              </w:rPr>
            </w:pPr>
            <w:r w:rsidRPr="0008241C">
              <w:rPr>
                <w:sz w:val="18"/>
                <w:szCs w:val="18"/>
                <w:lang w:eastAsia="ko-KR"/>
              </w:rPr>
              <w:t>IGID</w:t>
            </w:r>
          </w:p>
        </w:tc>
        <w:tc>
          <w:tcPr>
            <w:tcW w:w="900" w:type="dxa"/>
            <w:tcBorders>
              <w:top w:val="nil"/>
              <w:left w:val="nil"/>
              <w:bottom w:val="single" w:sz="4" w:space="0" w:color="auto"/>
              <w:right w:val="single" w:sz="4" w:space="0" w:color="auto"/>
            </w:tcBorders>
            <w:shd w:val="clear" w:color="auto" w:fill="auto"/>
            <w:noWrap/>
            <w:vAlign w:val="center"/>
            <w:hideMark/>
          </w:tcPr>
          <w:p w14:paraId="2779C4EF"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0584BEE6" w14:textId="77777777" w:rsidR="00A01204" w:rsidRPr="0008241C" w:rsidRDefault="00A01204" w:rsidP="00A01204">
            <w:pPr>
              <w:rPr>
                <w:sz w:val="18"/>
                <w:szCs w:val="18"/>
                <w:lang w:eastAsia="ko-KR"/>
              </w:rPr>
            </w:pPr>
            <w:r w:rsidRPr="0008241C">
              <w:rPr>
                <w:sz w:val="18"/>
                <w:szCs w:val="18"/>
                <w:lang w:eastAsia="ko-KR"/>
              </w:rPr>
              <w:t>4,6</w:t>
            </w:r>
          </w:p>
        </w:tc>
        <w:tc>
          <w:tcPr>
            <w:tcW w:w="1340" w:type="dxa"/>
            <w:tcBorders>
              <w:top w:val="nil"/>
              <w:left w:val="nil"/>
              <w:bottom w:val="single" w:sz="4" w:space="0" w:color="auto"/>
              <w:right w:val="single" w:sz="4" w:space="0" w:color="auto"/>
            </w:tcBorders>
            <w:shd w:val="clear" w:color="auto" w:fill="auto"/>
            <w:vAlign w:val="center"/>
            <w:hideMark/>
          </w:tcPr>
          <w:p w14:paraId="509C2843"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11C180B6" w14:textId="77777777" w:rsidR="00A01204" w:rsidRPr="0008241C" w:rsidRDefault="00A01204" w:rsidP="00A01204">
            <w:pPr>
              <w:rPr>
                <w:sz w:val="18"/>
                <w:szCs w:val="18"/>
                <w:lang w:eastAsia="ko-KR"/>
              </w:rPr>
            </w:pPr>
          </w:p>
        </w:tc>
        <w:tc>
          <w:tcPr>
            <w:tcW w:w="1350" w:type="dxa"/>
            <w:tcBorders>
              <w:top w:val="nil"/>
              <w:left w:val="nil"/>
              <w:bottom w:val="single" w:sz="4" w:space="0" w:color="auto"/>
              <w:right w:val="single" w:sz="4" w:space="0" w:color="auto"/>
            </w:tcBorders>
            <w:shd w:val="clear" w:color="auto" w:fill="auto"/>
            <w:noWrap/>
            <w:vAlign w:val="center"/>
            <w:hideMark/>
          </w:tcPr>
          <w:p w14:paraId="47738EF3" w14:textId="77777777" w:rsidR="00A01204" w:rsidRPr="0008241C" w:rsidRDefault="00A01204" w:rsidP="00A01204">
            <w:pPr>
              <w:rPr>
                <w:sz w:val="18"/>
                <w:szCs w:val="18"/>
                <w:lang w:eastAsia="ko-KR"/>
              </w:rPr>
            </w:pPr>
            <w:r w:rsidRPr="0008241C">
              <w:rPr>
                <w:sz w:val="18"/>
                <w:szCs w:val="18"/>
                <w:lang w:eastAsia="ko-KR"/>
              </w:rPr>
              <w:t>World Bank</w:t>
            </w:r>
          </w:p>
        </w:tc>
      </w:tr>
      <w:tr w:rsidR="00A01204" w:rsidRPr="0008241C" w14:paraId="2BF2F5BE"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510200F" w14:textId="77777777" w:rsidR="00A01204" w:rsidRPr="0008241C" w:rsidRDefault="00A01204" w:rsidP="00A01204">
            <w:pPr>
              <w:rPr>
                <w:sz w:val="18"/>
                <w:szCs w:val="18"/>
                <w:lang w:eastAsia="ko-KR"/>
              </w:rPr>
            </w:pPr>
            <w:r w:rsidRPr="0008241C">
              <w:rPr>
                <w:sz w:val="18"/>
                <w:szCs w:val="18"/>
                <w:lang w:eastAsia="ko-KR"/>
              </w:rPr>
              <w:t>14</w:t>
            </w:r>
          </w:p>
        </w:tc>
        <w:tc>
          <w:tcPr>
            <w:tcW w:w="5499" w:type="dxa"/>
            <w:tcBorders>
              <w:top w:val="nil"/>
              <w:left w:val="nil"/>
              <w:bottom w:val="single" w:sz="4" w:space="0" w:color="auto"/>
              <w:right w:val="single" w:sz="4" w:space="0" w:color="auto"/>
            </w:tcBorders>
            <w:shd w:val="clear" w:color="auto" w:fill="auto"/>
            <w:vAlign w:val="center"/>
            <w:hideMark/>
          </w:tcPr>
          <w:p w14:paraId="76AAA55B" w14:textId="77777777" w:rsidR="00A01204" w:rsidRPr="0008241C" w:rsidRDefault="00A01204" w:rsidP="00A01204">
            <w:pPr>
              <w:rPr>
                <w:sz w:val="18"/>
                <w:szCs w:val="18"/>
                <w:lang w:eastAsia="ko-KR"/>
              </w:rPr>
            </w:pPr>
            <w:r w:rsidRPr="0008241C">
              <w:rPr>
                <w:i/>
                <w:iCs/>
                <w:sz w:val="18"/>
                <w:szCs w:val="18"/>
                <w:lang w:eastAsia="ko-KR"/>
              </w:rPr>
              <w:t>Food security</w:t>
            </w:r>
            <w:r w:rsidRPr="0008241C">
              <w:rPr>
                <w:iCs/>
                <w:sz w:val="18"/>
                <w:szCs w:val="18"/>
                <w:lang w:eastAsia="ko-KR"/>
              </w:rPr>
              <w:t>:</w:t>
            </w:r>
            <w:r w:rsidRPr="0008241C">
              <w:rPr>
                <w:sz w:val="18"/>
                <w:szCs w:val="18"/>
                <w:lang w:eastAsia="ko-KR"/>
              </w:rPr>
              <w:t xml:space="preserve"> Countries requiring external assistance for food (famine relief)</w:t>
            </w:r>
          </w:p>
        </w:tc>
        <w:tc>
          <w:tcPr>
            <w:tcW w:w="799" w:type="dxa"/>
            <w:tcBorders>
              <w:top w:val="nil"/>
              <w:left w:val="nil"/>
              <w:bottom w:val="single" w:sz="4" w:space="0" w:color="auto"/>
              <w:right w:val="single" w:sz="4" w:space="0" w:color="auto"/>
            </w:tcBorders>
            <w:shd w:val="clear" w:color="auto" w:fill="auto"/>
            <w:noWrap/>
            <w:vAlign w:val="center"/>
            <w:hideMark/>
          </w:tcPr>
          <w:p w14:paraId="0B967FF5"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27B7A310" w14:textId="77777777" w:rsidR="00A01204" w:rsidRPr="0008241C" w:rsidRDefault="00A01204" w:rsidP="00A01204">
            <w:pPr>
              <w:rPr>
                <w:sz w:val="18"/>
                <w:szCs w:val="18"/>
                <w:lang w:eastAsia="ko-KR"/>
              </w:rPr>
            </w:pPr>
            <w:r w:rsidRPr="0008241C">
              <w:rPr>
                <w:sz w:val="18"/>
                <w:szCs w:val="18"/>
                <w:lang w:eastAsia="ko-KR"/>
              </w:rPr>
              <w:t>GQL</w:t>
            </w:r>
          </w:p>
        </w:tc>
        <w:tc>
          <w:tcPr>
            <w:tcW w:w="900" w:type="dxa"/>
            <w:tcBorders>
              <w:top w:val="nil"/>
              <w:left w:val="nil"/>
              <w:bottom w:val="single" w:sz="4" w:space="0" w:color="auto"/>
              <w:right w:val="single" w:sz="4" w:space="0" w:color="auto"/>
            </w:tcBorders>
            <w:shd w:val="clear" w:color="auto" w:fill="auto"/>
            <w:noWrap/>
            <w:vAlign w:val="center"/>
            <w:hideMark/>
          </w:tcPr>
          <w:p w14:paraId="4AF7541C"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0D6291F6" w14:textId="77777777" w:rsidR="00A01204" w:rsidRPr="0008241C" w:rsidRDefault="00A01204" w:rsidP="00A01204">
            <w:pPr>
              <w:rPr>
                <w:sz w:val="18"/>
                <w:szCs w:val="18"/>
                <w:lang w:eastAsia="ko-KR"/>
              </w:rPr>
            </w:pPr>
            <w:r w:rsidRPr="0008241C">
              <w:rPr>
                <w:sz w:val="18"/>
                <w:szCs w:val="18"/>
                <w:lang w:eastAsia="ko-KR"/>
              </w:rPr>
              <w:t>2</w:t>
            </w:r>
          </w:p>
        </w:tc>
        <w:tc>
          <w:tcPr>
            <w:tcW w:w="1340" w:type="dxa"/>
            <w:tcBorders>
              <w:top w:val="nil"/>
              <w:left w:val="nil"/>
              <w:bottom w:val="single" w:sz="4" w:space="0" w:color="auto"/>
              <w:right w:val="single" w:sz="4" w:space="0" w:color="auto"/>
            </w:tcBorders>
            <w:shd w:val="clear" w:color="auto" w:fill="auto"/>
            <w:vAlign w:val="center"/>
            <w:hideMark/>
          </w:tcPr>
          <w:p w14:paraId="19865167"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50ED9763" w14:textId="77777777" w:rsidR="00A01204" w:rsidRPr="0008241C" w:rsidRDefault="00A01204" w:rsidP="00A01204">
            <w:pPr>
              <w:rPr>
                <w:sz w:val="18"/>
                <w:szCs w:val="18"/>
                <w:lang w:eastAsia="ko-KR"/>
              </w:rPr>
            </w:pPr>
            <w:r w:rsidRPr="0008241C">
              <w:rPr>
                <w:sz w:val="18"/>
                <w:szCs w:val="18"/>
                <w:lang w:eastAsia="ko-KR"/>
              </w:rPr>
              <w:t>BP</w:t>
            </w:r>
          </w:p>
        </w:tc>
        <w:tc>
          <w:tcPr>
            <w:tcW w:w="1350" w:type="dxa"/>
            <w:tcBorders>
              <w:top w:val="nil"/>
              <w:left w:val="nil"/>
              <w:bottom w:val="single" w:sz="4" w:space="0" w:color="auto"/>
              <w:right w:val="single" w:sz="4" w:space="0" w:color="auto"/>
            </w:tcBorders>
            <w:shd w:val="clear" w:color="auto" w:fill="auto"/>
            <w:noWrap/>
            <w:vAlign w:val="center"/>
            <w:hideMark/>
          </w:tcPr>
          <w:p w14:paraId="45D588EE"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65F75F19"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2CA475A" w14:textId="77777777" w:rsidR="00A01204" w:rsidRPr="0008241C" w:rsidRDefault="00A01204" w:rsidP="00A01204">
            <w:pPr>
              <w:rPr>
                <w:sz w:val="18"/>
                <w:szCs w:val="18"/>
                <w:lang w:eastAsia="ko-KR"/>
              </w:rPr>
            </w:pPr>
            <w:r w:rsidRPr="0008241C">
              <w:rPr>
                <w:sz w:val="18"/>
                <w:szCs w:val="18"/>
                <w:lang w:eastAsia="ko-KR"/>
              </w:rPr>
              <w:t>14</w:t>
            </w:r>
          </w:p>
        </w:tc>
        <w:tc>
          <w:tcPr>
            <w:tcW w:w="5499" w:type="dxa"/>
            <w:tcBorders>
              <w:top w:val="nil"/>
              <w:left w:val="nil"/>
              <w:bottom w:val="single" w:sz="4" w:space="0" w:color="auto"/>
              <w:right w:val="single" w:sz="4" w:space="0" w:color="auto"/>
            </w:tcBorders>
            <w:shd w:val="clear" w:color="auto" w:fill="auto"/>
            <w:vAlign w:val="center"/>
            <w:hideMark/>
          </w:tcPr>
          <w:p w14:paraId="45200C8E" w14:textId="77777777" w:rsidR="00A01204" w:rsidRPr="0008241C" w:rsidRDefault="00A01204" w:rsidP="00A01204">
            <w:pPr>
              <w:rPr>
                <w:sz w:val="18"/>
                <w:szCs w:val="18"/>
                <w:lang w:eastAsia="ko-KR"/>
              </w:rPr>
            </w:pPr>
            <w:r w:rsidRPr="0008241C">
              <w:rPr>
                <w:i/>
                <w:iCs/>
                <w:sz w:val="18"/>
                <w:szCs w:val="18"/>
                <w:lang w:eastAsia="ko-KR"/>
              </w:rPr>
              <w:t>Food security</w:t>
            </w:r>
            <w:r w:rsidRPr="0008241C">
              <w:rPr>
                <w:sz w:val="18"/>
                <w:szCs w:val="18"/>
                <w:lang w:eastAsia="ko-KR"/>
              </w:rPr>
              <w:t>: Calorie supply per capita (kcal/capita.day)</w:t>
            </w:r>
          </w:p>
        </w:tc>
        <w:tc>
          <w:tcPr>
            <w:tcW w:w="799" w:type="dxa"/>
            <w:tcBorders>
              <w:top w:val="nil"/>
              <w:left w:val="nil"/>
              <w:bottom w:val="single" w:sz="4" w:space="0" w:color="auto"/>
              <w:right w:val="single" w:sz="4" w:space="0" w:color="auto"/>
            </w:tcBorders>
            <w:shd w:val="clear" w:color="auto" w:fill="auto"/>
            <w:noWrap/>
            <w:vAlign w:val="center"/>
            <w:hideMark/>
          </w:tcPr>
          <w:p w14:paraId="798E7AA6"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6A04350D" w14:textId="77777777" w:rsidR="00A01204" w:rsidRPr="0008241C" w:rsidRDefault="00A01204" w:rsidP="00A01204">
            <w:pPr>
              <w:rPr>
                <w:sz w:val="18"/>
                <w:szCs w:val="18"/>
                <w:lang w:eastAsia="ko-KR"/>
              </w:rPr>
            </w:pPr>
            <w:r w:rsidRPr="0008241C">
              <w:rPr>
                <w:sz w:val="18"/>
                <w:szCs w:val="18"/>
                <w:lang w:eastAsia="ko-KR"/>
              </w:rPr>
              <w:t>GQL</w:t>
            </w:r>
          </w:p>
        </w:tc>
        <w:tc>
          <w:tcPr>
            <w:tcW w:w="900" w:type="dxa"/>
            <w:tcBorders>
              <w:top w:val="nil"/>
              <w:left w:val="nil"/>
              <w:bottom w:val="single" w:sz="4" w:space="0" w:color="auto"/>
              <w:right w:val="single" w:sz="4" w:space="0" w:color="auto"/>
            </w:tcBorders>
            <w:shd w:val="clear" w:color="auto" w:fill="auto"/>
            <w:noWrap/>
            <w:vAlign w:val="center"/>
            <w:hideMark/>
          </w:tcPr>
          <w:p w14:paraId="3E743294"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0AC51F1A" w14:textId="77777777" w:rsidR="00A01204" w:rsidRPr="0008241C" w:rsidRDefault="00A01204" w:rsidP="00A01204">
            <w:pPr>
              <w:rPr>
                <w:sz w:val="18"/>
                <w:szCs w:val="18"/>
                <w:lang w:eastAsia="ko-KR"/>
              </w:rPr>
            </w:pPr>
            <w:r w:rsidRPr="0008241C">
              <w:rPr>
                <w:sz w:val="18"/>
                <w:szCs w:val="18"/>
                <w:lang w:eastAsia="ko-KR"/>
              </w:rPr>
              <w:t>2</w:t>
            </w:r>
          </w:p>
        </w:tc>
        <w:tc>
          <w:tcPr>
            <w:tcW w:w="1340" w:type="dxa"/>
            <w:tcBorders>
              <w:top w:val="nil"/>
              <w:left w:val="nil"/>
              <w:bottom w:val="single" w:sz="4" w:space="0" w:color="auto"/>
              <w:right w:val="single" w:sz="4" w:space="0" w:color="auto"/>
            </w:tcBorders>
            <w:shd w:val="clear" w:color="auto" w:fill="auto"/>
            <w:vAlign w:val="center"/>
            <w:hideMark/>
          </w:tcPr>
          <w:p w14:paraId="4746D8EC"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03FCC395" w14:textId="77777777" w:rsidR="00A01204" w:rsidRPr="0008241C" w:rsidRDefault="00A01204" w:rsidP="00A01204">
            <w:pPr>
              <w:rPr>
                <w:sz w:val="18"/>
                <w:szCs w:val="18"/>
                <w:lang w:eastAsia="ko-KR"/>
              </w:rPr>
            </w:pPr>
            <w:r w:rsidRPr="0008241C">
              <w:rPr>
                <w:sz w:val="18"/>
                <w:szCs w:val="18"/>
                <w:lang w:eastAsia="ko-KR"/>
              </w:rPr>
              <w:t>BP</w:t>
            </w:r>
          </w:p>
        </w:tc>
        <w:tc>
          <w:tcPr>
            <w:tcW w:w="1350" w:type="dxa"/>
            <w:tcBorders>
              <w:top w:val="nil"/>
              <w:left w:val="nil"/>
              <w:bottom w:val="single" w:sz="4" w:space="0" w:color="auto"/>
              <w:right w:val="single" w:sz="4" w:space="0" w:color="auto"/>
            </w:tcBorders>
            <w:shd w:val="clear" w:color="auto" w:fill="auto"/>
            <w:noWrap/>
            <w:vAlign w:val="center"/>
            <w:hideMark/>
          </w:tcPr>
          <w:p w14:paraId="12E7E98C"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6DD1713A"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E08279C" w14:textId="77777777" w:rsidR="00A01204" w:rsidRPr="0008241C" w:rsidRDefault="00A01204" w:rsidP="00A01204">
            <w:pPr>
              <w:rPr>
                <w:sz w:val="18"/>
                <w:szCs w:val="18"/>
                <w:lang w:eastAsia="ko-KR"/>
              </w:rPr>
            </w:pPr>
            <w:r w:rsidRPr="0008241C">
              <w:rPr>
                <w:sz w:val="18"/>
                <w:szCs w:val="18"/>
                <w:lang w:eastAsia="ko-KR"/>
              </w:rPr>
              <w:t>14</w:t>
            </w:r>
          </w:p>
        </w:tc>
        <w:tc>
          <w:tcPr>
            <w:tcW w:w="5499" w:type="dxa"/>
            <w:tcBorders>
              <w:top w:val="nil"/>
              <w:left w:val="nil"/>
              <w:bottom w:val="single" w:sz="4" w:space="0" w:color="auto"/>
              <w:right w:val="single" w:sz="4" w:space="0" w:color="auto"/>
            </w:tcBorders>
            <w:shd w:val="clear" w:color="auto" w:fill="auto"/>
            <w:vAlign w:val="center"/>
            <w:hideMark/>
          </w:tcPr>
          <w:p w14:paraId="79E46A3A" w14:textId="77777777" w:rsidR="00A01204" w:rsidRPr="0008241C" w:rsidRDefault="00A01204" w:rsidP="00A01204">
            <w:pPr>
              <w:rPr>
                <w:sz w:val="18"/>
                <w:szCs w:val="18"/>
                <w:lang w:eastAsia="ko-KR"/>
              </w:rPr>
            </w:pPr>
            <w:r w:rsidRPr="0008241C">
              <w:rPr>
                <w:i/>
                <w:iCs/>
                <w:sz w:val="18"/>
                <w:szCs w:val="18"/>
                <w:lang w:eastAsia="ko-KR"/>
              </w:rPr>
              <w:t>Water security</w:t>
            </w:r>
            <w:r w:rsidRPr="0008241C">
              <w:rPr>
                <w:sz w:val="18"/>
                <w:szCs w:val="18"/>
                <w:lang w:eastAsia="ko-KR"/>
              </w:rPr>
              <w:t>: Proportion of population using safely managed drinking water services (SDG 6.1.1)</w:t>
            </w:r>
          </w:p>
        </w:tc>
        <w:tc>
          <w:tcPr>
            <w:tcW w:w="799" w:type="dxa"/>
            <w:tcBorders>
              <w:top w:val="nil"/>
              <w:left w:val="nil"/>
              <w:bottom w:val="single" w:sz="4" w:space="0" w:color="auto"/>
              <w:right w:val="single" w:sz="4" w:space="0" w:color="auto"/>
            </w:tcBorders>
            <w:shd w:val="clear" w:color="auto" w:fill="auto"/>
            <w:noWrap/>
            <w:vAlign w:val="center"/>
            <w:hideMark/>
          </w:tcPr>
          <w:p w14:paraId="4ACC3C1D"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182B06EB" w14:textId="77777777" w:rsidR="00A01204" w:rsidRPr="0008241C" w:rsidRDefault="00A01204" w:rsidP="00A01204">
            <w:pPr>
              <w:rPr>
                <w:sz w:val="18"/>
                <w:szCs w:val="18"/>
                <w:lang w:eastAsia="ko-KR"/>
              </w:rPr>
            </w:pPr>
            <w:r w:rsidRPr="0008241C">
              <w:rPr>
                <w:sz w:val="18"/>
                <w:szCs w:val="18"/>
                <w:lang w:eastAsia="ko-KR"/>
              </w:rPr>
              <w:t>GQL</w:t>
            </w:r>
          </w:p>
        </w:tc>
        <w:tc>
          <w:tcPr>
            <w:tcW w:w="900" w:type="dxa"/>
            <w:tcBorders>
              <w:top w:val="nil"/>
              <w:left w:val="nil"/>
              <w:bottom w:val="single" w:sz="4" w:space="0" w:color="auto"/>
              <w:right w:val="single" w:sz="4" w:space="0" w:color="auto"/>
            </w:tcBorders>
            <w:shd w:val="clear" w:color="auto" w:fill="auto"/>
            <w:noWrap/>
            <w:vAlign w:val="center"/>
            <w:hideMark/>
          </w:tcPr>
          <w:p w14:paraId="45B52BCE"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525E4DC9" w14:textId="77777777" w:rsidR="00A01204" w:rsidRPr="0008241C" w:rsidRDefault="00A01204" w:rsidP="00A01204">
            <w:pPr>
              <w:rPr>
                <w:sz w:val="18"/>
                <w:szCs w:val="18"/>
                <w:lang w:eastAsia="ko-KR"/>
              </w:rPr>
            </w:pPr>
            <w:r w:rsidRPr="0008241C">
              <w:rPr>
                <w:sz w:val="18"/>
                <w:szCs w:val="18"/>
                <w:lang w:eastAsia="ko-KR"/>
              </w:rPr>
              <w:t>2</w:t>
            </w:r>
          </w:p>
        </w:tc>
        <w:tc>
          <w:tcPr>
            <w:tcW w:w="1340" w:type="dxa"/>
            <w:tcBorders>
              <w:top w:val="nil"/>
              <w:left w:val="nil"/>
              <w:bottom w:val="single" w:sz="4" w:space="0" w:color="auto"/>
              <w:right w:val="single" w:sz="4" w:space="0" w:color="auto"/>
            </w:tcBorders>
            <w:shd w:val="clear" w:color="auto" w:fill="auto"/>
            <w:vAlign w:val="center"/>
            <w:hideMark/>
          </w:tcPr>
          <w:p w14:paraId="06DAEA98" w14:textId="77777777" w:rsidR="00A01204" w:rsidRPr="0008241C" w:rsidRDefault="00A01204" w:rsidP="00A01204">
            <w:pPr>
              <w:rPr>
                <w:sz w:val="18"/>
                <w:szCs w:val="18"/>
                <w:lang w:eastAsia="ko-KR"/>
              </w:rPr>
            </w:pPr>
            <w:r w:rsidRPr="0008241C">
              <w:rPr>
                <w:sz w:val="18"/>
                <w:szCs w:val="18"/>
                <w:lang w:eastAsia="ko-KR"/>
              </w:rPr>
              <w:t>CBD</w:t>
            </w:r>
          </w:p>
        </w:tc>
        <w:tc>
          <w:tcPr>
            <w:tcW w:w="990" w:type="dxa"/>
            <w:tcBorders>
              <w:top w:val="nil"/>
              <w:left w:val="nil"/>
              <w:bottom w:val="single" w:sz="4" w:space="0" w:color="auto"/>
              <w:right w:val="single" w:sz="4" w:space="0" w:color="auto"/>
            </w:tcBorders>
            <w:shd w:val="clear" w:color="auto" w:fill="auto"/>
            <w:noWrap/>
            <w:vAlign w:val="center"/>
            <w:hideMark/>
          </w:tcPr>
          <w:p w14:paraId="17668324" w14:textId="77777777" w:rsidR="00A01204" w:rsidRPr="0008241C" w:rsidRDefault="00A01204" w:rsidP="00A01204">
            <w:pPr>
              <w:rPr>
                <w:sz w:val="18"/>
                <w:szCs w:val="18"/>
                <w:lang w:eastAsia="ko-KR"/>
              </w:rPr>
            </w:pPr>
          </w:p>
        </w:tc>
        <w:tc>
          <w:tcPr>
            <w:tcW w:w="1350" w:type="dxa"/>
            <w:tcBorders>
              <w:top w:val="nil"/>
              <w:left w:val="nil"/>
              <w:bottom w:val="single" w:sz="4" w:space="0" w:color="auto"/>
              <w:right w:val="single" w:sz="4" w:space="0" w:color="auto"/>
            </w:tcBorders>
            <w:shd w:val="clear" w:color="auto" w:fill="auto"/>
            <w:noWrap/>
            <w:vAlign w:val="center"/>
            <w:hideMark/>
          </w:tcPr>
          <w:p w14:paraId="52C1BF37" w14:textId="77777777" w:rsidR="00A01204" w:rsidRPr="0008241C" w:rsidRDefault="00A01204" w:rsidP="00A01204">
            <w:pPr>
              <w:rPr>
                <w:sz w:val="18"/>
                <w:szCs w:val="18"/>
                <w:lang w:eastAsia="ko-KR"/>
              </w:rPr>
            </w:pPr>
            <w:r w:rsidRPr="0008241C">
              <w:rPr>
                <w:sz w:val="18"/>
                <w:szCs w:val="18"/>
                <w:lang w:eastAsia="ko-KR"/>
              </w:rPr>
              <w:t>UNICEF/WHO</w:t>
            </w:r>
          </w:p>
        </w:tc>
      </w:tr>
      <w:tr w:rsidR="00A01204" w:rsidRPr="0008241C" w14:paraId="642D9BFB"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6F1AC84" w14:textId="77777777" w:rsidR="00A01204" w:rsidRPr="0008241C" w:rsidRDefault="00A01204" w:rsidP="00A01204">
            <w:pPr>
              <w:rPr>
                <w:sz w:val="18"/>
                <w:szCs w:val="18"/>
                <w:lang w:eastAsia="ko-KR"/>
              </w:rPr>
            </w:pPr>
            <w:r w:rsidRPr="0008241C">
              <w:rPr>
                <w:sz w:val="18"/>
                <w:szCs w:val="18"/>
                <w:lang w:eastAsia="ko-KR"/>
              </w:rPr>
              <w:t>14</w:t>
            </w:r>
          </w:p>
        </w:tc>
        <w:tc>
          <w:tcPr>
            <w:tcW w:w="5499" w:type="dxa"/>
            <w:tcBorders>
              <w:top w:val="nil"/>
              <w:left w:val="nil"/>
              <w:bottom w:val="single" w:sz="4" w:space="0" w:color="auto"/>
              <w:right w:val="single" w:sz="4" w:space="0" w:color="auto"/>
            </w:tcBorders>
            <w:shd w:val="clear" w:color="auto" w:fill="auto"/>
            <w:vAlign w:val="center"/>
            <w:hideMark/>
          </w:tcPr>
          <w:p w14:paraId="507413E7" w14:textId="77777777" w:rsidR="00A01204" w:rsidRPr="0008241C" w:rsidRDefault="00A01204" w:rsidP="00A01204">
            <w:pPr>
              <w:rPr>
                <w:sz w:val="18"/>
                <w:szCs w:val="18"/>
                <w:lang w:eastAsia="ko-KR"/>
              </w:rPr>
            </w:pPr>
            <w:r w:rsidRPr="0008241C">
              <w:rPr>
                <w:i/>
                <w:iCs/>
                <w:sz w:val="18"/>
                <w:szCs w:val="18"/>
                <w:lang w:eastAsia="ko-KR"/>
              </w:rPr>
              <w:t>Water security</w:t>
            </w:r>
            <w:r w:rsidRPr="0008241C">
              <w:rPr>
                <w:sz w:val="18"/>
                <w:szCs w:val="18"/>
                <w:lang w:eastAsia="ko-KR"/>
              </w:rPr>
              <w:t>: Freshwater consumption as per cent of total renewable water resources/watershed</w:t>
            </w:r>
          </w:p>
        </w:tc>
        <w:tc>
          <w:tcPr>
            <w:tcW w:w="799" w:type="dxa"/>
            <w:tcBorders>
              <w:top w:val="nil"/>
              <w:left w:val="nil"/>
              <w:bottom w:val="single" w:sz="4" w:space="0" w:color="auto"/>
              <w:right w:val="single" w:sz="4" w:space="0" w:color="auto"/>
            </w:tcBorders>
            <w:shd w:val="clear" w:color="auto" w:fill="auto"/>
            <w:noWrap/>
            <w:vAlign w:val="center"/>
            <w:hideMark/>
          </w:tcPr>
          <w:p w14:paraId="102C577E"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102536B2" w14:textId="77777777" w:rsidR="00A01204" w:rsidRPr="0008241C" w:rsidRDefault="00A01204" w:rsidP="00A01204">
            <w:pPr>
              <w:rPr>
                <w:sz w:val="18"/>
                <w:szCs w:val="18"/>
                <w:lang w:eastAsia="ko-KR"/>
              </w:rPr>
            </w:pPr>
            <w:r w:rsidRPr="0008241C">
              <w:rPr>
                <w:sz w:val="18"/>
                <w:szCs w:val="18"/>
                <w:lang w:eastAsia="ko-KR"/>
              </w:rPr>
              <w:t>GQL</w:t>
            </w:r>
          </w:p>
        </w:tc>
        <w:tc>
          <w:tcPr>
            <w:tcW w:w="900" w:type="dxa"/>
            <w:tcBorders>
              <w:top w:val="nil"/>
              <w:left w:val="nil"/>
              <w:bottom w:val="single" w:sz="4" w:space="0" w:color="auto"/>
              <w:right w:val="single" w:sz="4" w:space="0" w:color="auto"/>
            </w:tcBorders>
            <w:shd w:val="clear" w:color="auto" w:fill="auto"/>
            <w:noWrap/>
            <w:vAlign w:val="center"/>
            <w:hideMark/>
          </w:tcPr>
          <w:p w14:paraId="7EB00DCC"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430E41B9" w14:textId="77777777" w:rsidR="00A01204" w:rsidRPr="0008241C" w:rsidRDefault="00A01204" w:rsidP="00A01204">
            <w:pPr>
              <w:rPr>
                <w:sz w:val="18"/>
                <w:szCs w:val="18"/>
                <w:lang w:eastAsia="ko-KR"/>
              </w:rPr>
            </w:pPr>
            <w:r w:rsidRPr="0008241C">
              <w:rPr>
                <w:sz w:val="18"/>
                <w:szCs w:val="18"/>
                <w:lang w:eastAsia="ko-KR"/>
              </w:rPr>
              <w:t>2</w:t>
            </w:r>
          </w:p>
        </w:tc>
        <w:tc>
          <w:tcPr>
            <w:tcW w:w="1340" w:type="dxa"/>
            <w:tcBorders>
              <w:top w:val="nil"/>
              <w:left w:val="nil"/>
              <w:bottom w:val="single" w:sz="4" w:space="0" w:color="auto"/>
              <w:right w:val="single" w:sz="4" w:space="0" w:color="auto"/>
            </w:tcBorders>
            <w:shd w:val="clear" w:color="auto" w:fill="auto"/>
            <w:vAlign w:val="center"/>
            <w:hideMark/>
          </w:tcPr>
          <w:p w14:paraId="14FC1E5E"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2725AC8E" w14:textId="77777777" w:rsidR="00A01204" w:rsidRPr="0008241C" w:rsidRDefault="00A01204" w:rsidP="00A01204">
            <w:pPr>
              <w:rPr>
                <w:sz w:val="18"/>
                <w:szCs w:val="18"/>
                <w:lang w:eastAsia="ko-KR"/>
              </w:rPr>
            </w:pPr>
            <w:r w:rsidRPr="0008241C">
              <w:rPr>
                <w:sz w:val="18"/>
                <w:szCs w:val="18"/>
                <w:lang w:eastAsia="ko-KR"/>
              </w:rPr>
              <w:t>BP</w:t>
            </w:r>
          </w:p>
        </w:tc>
        <w:tc>
          <w:tcPr>
            <w:tcW w:w="1350" w:type="dxa"/>
            <w:tcBorders>
              <w:top w:val="nil"/>
              <w:left w:val="nil"/>
              <w:bottom w:val="single" w:sz="4" w:space="0" w:color="auto"/>
              <w:right w:val="single" w:sz="4" w:space="0" w:color="auto"/>
            </w:tcBorders>
            <w:shd w:val="clear" w:color="auto" w:fill="auto"/>
            <w:noWrap/>
            <w:vAlign w:val="center"/>
            <w:hideMark/>
          </w:tcPr>
          <w:p w14:paraId="6B598419"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529BBE06"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4C5D169" w14:textId="77777777" w:rsidR="00A01204" w:rsidRPr="0008241C" w:rsidRDefault="00A01204" w:rsidP="00A01204">
            <w:pPr>
              <w:rPr>
                <w:sz w:val="18"/>
                <w:szCs w:val="18"/>
                <w:lang w:eastAsia="ko-KR"/>
              </w:rPr>
            </w:pPr>
          </w:p>
        </w:tc>
        <w:tc>
          <w:tcPr>
            <w:tcW w:w="5499" w:type="dxa"/>
            <w:tcBorders>
              <w:top w:val="nil"/>
              <w:left w:val="nil"/>
              <w:bottom w:val="single" w:sz="4" w:space="0" w:color="auto"/>
              <w:right w:val="single" w:sz="4" w:space="0" w:color="auto"/>
            </w:tcBorders>
            <w:shd w:val="clear" w:color="auto" w:fill="auto"/>
            <w:vAlign w:val="center"/>
            <w:hideMark/>
          </w:tcPr>
          <w:p w14:paraId="73FF9231" w14:textId="77777777" w:rsidR="00A01204" w:rsidRPr="0008241C" w:rsidRDefault="00A01204" w:rsidP="00A01204">
            <w:pPr>
              <w:rPr>
                <w:sz w:val="18"/>
                <w:szCs w:val="18"/>
                <w:lang w:eastAsia="ko-KR"/>
              </w:rPr>
            </w:pPr>
            <w:r w:rsidRPr="0008241C">
              <w:rPr>
                <w:i/>
                <w:iCs/>
                <w:sz w:val="18"/>
                <w:szCs w:val="18"/>
                <w:lang w:eastAsia="ko-KR"/>
              </w:rPr>
              <w:t>Equity</w:t>
            </w:r>
            <w:r w:rsidRPr="0008241C">
              <w:rPr>
                <w:sz w:val="18"/>
                <w:szCs w:val="18"/>
                <w:lang w:eastAsia="ko-KR"/>
              </w:rPr>
              <w:t>: GINI index </w:t>
            </w:r>
          </w:p>
        </w:tc>
        <w:tc>
          <w:tcPr>
            <w:tcW w:w="799" w:type="dxa"/>
            <w:tcBorders>
              <w:top w:val="nil"/>
              <w:left w:val="nil"/>
              <w:bottom w:val="single" w:sz="4" w:space="0" w:color="auto"/>
              <w:right w:val="single" w:sz="4" w:space="0" w:color="auto"/>
            </w:tcBorders>
            <w:shd w:val="clear" w:color="auto" w:fill="auto"/>
            <w:noWrap/>
            <w:vAlign w:val="center"/>
            <w:hideMark/>
          </w:tcPr>
          <w:p w14:paraId="2E9854F8"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2500689D" w14:textId="77777777" w:rsidR="00A01204" w:rsidRPr="0008241C" w:rsidRDefault="00A01204" w:rsidP="00A01204">
            <w:pPr>
              <w:rPr>
                <w:sz w:val="18"/>
                <w:szCs w:val="18"/>
                <w:lang w:eastAsia="ko-KR"/>
              </w:rPr>
            </w:pPr>
            <w:r w:rsidRPr="0008241C">
              <w:rPr>
                <w:sz w:val="18"/>
                <w:szCs w:val="18"/>
                <w:lang w:eastAsia="ko-KR"/>
              </w:rPr>
              <w:t>GQL</w:t>
            </w:r>
          </w:p>
        </w:tc>
        <w:tc>
          <w:tcPr>
            <w:tcW w:w="900" w:type="dxa"/>
            <w:tcBorders>
              <w:top w:val="nil"/>
              <w:left w:val="nil"/>
              <w:bottom w:val="single" w:sz="4" w:space="0" w:color="auto"/>
              <w:right w:val="single" w:sz="4" w:space="0" w:color="auto"/>
            </w:tcBorders>
            <w:shd w:val="clear" w:color="auto" w:fill="auto"/>
            <w:noWrap/>
            <w:vAlign w:val="center"/>
            <w:hideMark/>
          </w:tcPr>
          <w:p w14:paraId="1BBA238F"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4EF2D43A" w14:textId="77777777" w:rsidR="00A01204" w:rsidRPr="0008241C" w:rsidRDefault="00A01204" w:rsidP="00A01204">
            <w:pPr>
              <w:rPr>
                <w:sz w:val="18"/>
                <w:szCs w:val="18"/>
                <w:lang w:eastAsia="ko-KR"/>
              </w:rPr>
            </w:pPr>
            <w:r w:rsidRPr="0008241C">
              <w:rPr>
                <w:sz w:val="18"/>
                <w:szCs w:val="18"/>
                <w:lang w:eastAsia="ko-KR"/>
              </w:rPr>
              <w:t>2</w:t>
            </w:r>
          </w:p>
        </w:tc>
        <w:tc>
          <w:tcPr>
            <w:tcW w:w="1340" w:type="dxa"/>
            <w:tcBorders>
              <w:top w:val="nil"/>
              <w:left w:val="nil"/>
              <w:bottom w:val="single" w:sz="4" w:space="0" w:color="auto"/>
              <w:right w:val="single" w:sz="4" w:space="0" w:color="auto"/>
            </w:tcBorders>
            <w:shd w:val="clear" w:color="auto" w:fill="auto"/>
            <w:vAlign w:val="center"/>
            <w:hideMark/>
          </w:tcPr>
          <w:p w14:paraId="54C4A683"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1734C995" w14:textId="77777777" w:rsidR="00A01204" w:rsidRPr="0008241C" w:rsidRDefault="00A01204" w:rsidP="00A01204">
            <w:pPr>
              <w:rPr>
                <w:sz w:val="18"/>
                <w:szCs w:val="18"/>
                <w:lang w:eastAsia="ko-KR"/>
              </w:rPr>
            </w:pPr>
          </w:p>
        </w:tc>
        <w:tc>
          <w:tcPr>
            <w:tcW w:w="1350" w:type="dxa"/>
            <w:tcBorders>
              <w:top w:val="nil"/>
              <w:left w:val="nil"/>
              <w:bottom w:val="single" w:sz="4" w:space="0" w:color="auto"/>
              <w:right w:val="single" w:sz="4" w:space="0" w:color="auto"/>
            </w:tcBorders>
            <w:shd w:val="clear" w:color="auto" w:fill="auto"/>
            <w:noWrap/>
            <w:vAlign w:val="center"/>
            <w:hideMark/>
          </w:tcPr>
          <w:p w14:paraId="5F26125F" w14:textId="77777777" w:rsidR="00A01204" w:rsidRPr="0008241C" w:rsidRDefault="00A01204" w:rsidP="00A01204">
            <w:pPr>
              <w:rPr>
                <w:sz w:val="18"/>
                <w:szCs w:val="18"/>
                <w:lang w:eastAsia="ko-KR"/>
              </w:rPr>
            </w:pPr>
            <w:r w:rsidRPr="0008241C">
              <w:rPr>
                <w:sz w:val="18"/>
                <w:szCs w:val="18"/>
                <w:lang w:eastAsia="ko-KR"/>
              </w:rPr>
              <w:t>World Bank</w:t>
            </w:r>
          </w:p>
        </w:tc>
      </w:tr>
      <w:tr w:rsidR="00A01204" w:rsidRPr="0008241C" w14:paraId="29D77C63"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BD5BB28" w14:textId="77777777" w:rsidR="00A01204" w:rsidRPr="0008241C" w:rsidRDefault="00A01204" w:rsidP="00A01204">
            <w:pPr>
              <w:rPr>
                <w:sz w:val="18"/>
                <w:szCs w:val="18"/>
                <w:lang w:eastAsia="ko-KR"/>
              </w:rPr>
            </w:pPr>
            <w:r w:rsidRPr="0008241C">
              <w:rPr>
                <w:sz w:val="18"/>
                <w:szCs w:val="18"/>
                <w:lang w:eastAsia="ko-KR"/>
              </w:rPr>
              <w:t>14</w:t>
            </w:r>
          </w:p>
        </w:tc>
        <w:tc>
          <w:tcPr>
            <w:tcW w:w="5499" w:type="dxa"/>
            <w:tcBorders>
              <w:top w:val="nil"/>
              <w:left w:val="nil"/>
              <w:bottom w:val="single" w:sz="4" w:space="0" w:color="auto"/>
              <w:right w:val="single" w:sz="4" w:space="0" w:color="auto"/>
            </w:tcBorders>
            <w:shd w:val="clear" w:color="auto" w:fill="auto"/>
            <w:vAlign w:val="center"/>
            <w:hideMark/>
          </w:tcPr>
          <w:p w14:paraId="1179B23E" w14:textId="77777777" w:rsidR="00A01204" w:rsidRPr="0008241C" w:rsidRDefault="00A01204" w:rsidP="00A01204">
            <w:pPr>
              <w:rPr>
                <w:sz w:val="18"/>
                <w:szCs w:val="18"/>
                <w:lang w:eastAsia="ko-KR"/>
              </w:rPr>
            </w:pPr>
            <w:r w:rsidRPr="0008241C">
              <w:rPr>
                <w:i/>
                <w:iCs/>
                <w:sz w:val="18"/>
                <w:szCs w:val="18"/>
                <w:lang w:eastAsia="ko-KR"/>
              </w:rPr>
              <w:t>Food</w:t>
            </w:r>
            <w:r w:rsidRPr="0008241C">
              <w:rPr>
                <w:sz w:val="18"/>
                <w:szCs w:val="18"/>
                <w:lang w:eastAsia="ko-KR"/>
              </w:rPr>
              <w:t>: World grain production by type/capita.year</w:t>
            </w:r>
          </w:p>
        </w:tc>
        <w:tc>
          <w:tcPr>
            <w:tcW w:w="799" w:type="dxa"/>
            <w:tcBorders>
              <w:top w:val="nil"/>
              <w:left w:val="nil"/>
              <w:bottom w:val="single" w:sz="4" w:space="0" w:color="auto"/>
              <w:right w:val="single" w:sz="4" w:space="0" w:color="auto"/>
            </w:tcBorders>
            <w:shd w:val="clear" w:color="auto" w:fill="auto"/>
            <w:noWrap/>
            <w:vAlign w:val="center"/>
            <w:hideMark/>
          </w:tcPr>
          <w:p w14:paraId="04B7BDA8" w14:textId="77777777" w:rsidR="00A01204" w:rsidRPr="0008241C" w:rsidRDefault="00A01204" w:rsidP="00A01204">
            <w:pPr>
              <w:rPr>
                <w:sz w:val="18"/>
                <w:szCs w:val="18"/>
                <w:lang w:eastAsia="ko-KR"/>
              </w:rPr>
            </w:pPr>
            <w:r w:rsidRPr="0008241C">
              <w:rPr>
                <w:sz w:val="18"/>
                <w:szCs w:val="18"/>
                <w:lang w:eastAsia="ko-KR"/>
              </w:rPr>
              <w:t>S</w:t>
            </w:r>
          </w:p>
        </w:tc>
        <w:tc>
          <w:tcPr>
            <w:tcW w:w="1080" w:type="dxa"/>
            <w:tcBorders>
              <w:top w:val="nil"/>
              <w:left w:val="nil"/>
              <w:bottom w:val="single" w:sz="4" w:space="0" w:color="auto"/>
              <w:right w:val="single" w:sz="4" w:space="0" w:color="auto"/>
            </w:tcBorders>
            <w:shd w:val="clear" w:color="auto" w:fill="auto"/>
            <w:noWrap/>
            <w:vAlign w:val="center"/>
            <w:hideMark/>
          </w:tcPr>
          <w:p w14:paraId="17F3944D" w14:textId="77777777" w:rsidR="00A01204" w:rsidRPr="0008241C" w:rsidRDefault="00A01204" w:rsidP="00A01204">
            <w:pPr>
              <w:rPr>
                <w:sz w:val="18"/>
                <w:szCs w:val="18"/>
                <w:lang w:eastAsia="ko-KR"/>
              </w:rPr>
            </w:pPr>
            <w:r w:rsidRPr="0008241C">
              <w:rPr>
                <w:sz w:val="18"/>
                <w:szCs w:val="18"/>
                <w:lang w:eastAsia="ko-KR"/>
              </w:rPr>
              <w:t>NCP</w:t>
            </w:r>
          </w:p>
        </w:tc>
        <w:tc>
          <w:tcPr>
            <w:tcW w:w="900" w:type="dxa"/>
            <w:tcBorders>
              <w:top w:val="nil"/>
              <w:left w:val="nil"/>
              <w:bottom w:val="single" w:sz="4" w:space="0" w:color="auto"/>
              <w:right w:val="single" w:sz="4" w:space="0" w:color="auto"/>
            </w:tcBorders>
            <w:shd w:val="clear" w:color="auto" w:fill="auto"/>
            <w:noWrap/>
            <w:vAlign w:val="center"/>
            <w:hideMark/>
          </w:tcPr>
          <w:p w14:paraId="768CFF46" w14:textId="77777777" w:rsidR="00A01204" w:rsidRPr="0008241C" w:rsidRDefault="00A01204" w:rsidP="00A01204">
            <w:pPr>
              <w:rPr>
                <w:sz w:val="18"/>
                <w:szCs w:val="18"/>
                <w:lang w:eastAsia="ko-KR"/>
              </w:rPr>
            </w:pPr>
            <w:r w:rsidRPr="0008241C">
              <w:rPr>
                <w:sz w:val="18"/>
                <w:szCs w:val="18"/>
                <w:lang w:eastAsia="ko-KR"/>
              </w:rPr>
              <w:t>2,3,4</w:t>
            </w:r>
          </w:p>
        </w:tc>
        <w:tc>
          <w:tcPr>
            <w:tcW w:w="1170" w:type="dxa"/>
            <w:tcBorders>
              <w:top w:val="nil"/>
              <w:left w:val="nil"/>
              <w:bottom w:val="single" w:sz="4" w:space="0" w:color="auto"/>
              <w:right w:val="single" w:sz="4" w:space="0" w:color="auto"/>
            </w:tcBorders>
            <w:shd w:val="clear" w:color="auto" w:fill="auto"/>
            <w:noWrap/>
            <w:vAlign w:val="center"/>
            <w:hideMark/>
          </w:tcPr>
          <w:p w14:paraId="1A2A0E34" w14:textId="77777777" w:rsidR="00A01204" w:rsidRPr="0008241C" w:rsidRDefault="00A01204" w:rsidP="00A01204">
            <w:pPr>
              <w:rPr>
                <w:sz w:val="18"/>
                <w:szCs w:val="18"/>
                <w:lang w:eastAsia="ko-KR"/>
              </w:rPr>
            </w:pPr>
            <w:r w:rsidRPr="0008241C">
              <w:rPr>
                <w:sz w:val="18"/>
                <w:szCs w:val="18"/>
                <w:lang w:eastAsia="ko-KR"/>
              </w:rPr>
              <w:t>2</w:t>
            </w:r>
          </w:p>
        </w:tc>
        <w:tc>
          <w:tcPr>
            <w:tcW w:w="1340" w:type="dxa"/>
            <w:tcBorders>
              <w:top w:val="nil"/>
              <w:left w:val="nil"/>
              <w:bottom w:val="single" w:sz="4" w:space="0" w:color="auto"/>
              <w:right w:val="single" w:sz="4" w:space="0" w:color="auto"/>
            </w:tcBorders>
            <w:shd w:val="clear" w:color="auto" w:fill="auto"/>
            <w:vAlign w:val="center"/>
            <w:hideMark/>
          </w:tcPr>
          <w:p w14:paraId="5A6F9869" w14:textId="77777777" w:rsidR="00A01204" w:rsidRPr="0008241C" w:rsidRDefault="00A01204" w:rsidP="00A01204">
            <w:pPr>
              <w:rPr>
                <w:sz w:val="18"/>
                <w:szCs w:val="18"/>
                <w:lang w:eastAsia="ko-KR"/>
              </w:rPr>
            </w:pPr>
            <w:r w:rsidRPr="0008241C">
              <w:rPr>
                <w:sz w:val="18"/>
                <w:szCs w:val="18"/>
                <w:lang w:eastAsia="ko-KR"/>
              </w:rPr>
              <w:t>Future Earth (S)</w:t>
            </w:r>
          </w:p>
        </w:tc>
        <w:tc>
          <w:tcPr>
            <w:tcW w:w="990" w:type="dxa"/>
            <w:tcBorders>
              <w:top w:val="nil"/>
              <w:left w:val="nil"/>
              <w:bottom w:val="single" w:sz="4" w:space="0" w:color="auto"/>
              <w:right w:val="single" w:sz="4" w:space="0" w:color="auto"/>
            </w:tcBorders>
            <w:shd w:val="clear" w:color="auto" w:fill="auto"/>
            <w:noWrap/>
            <w:vAlign w:val="center"/>
            <w:hideMark/>
          </w:tcPr>
          <w:p w14:paraId="0636E4D7" w14:textId="77777777" w:rsidR="00A01204" w:rsidRPr="0008241C" w:rsidRDefault="00A01204" w:rsidP="00A01204">
            <w:pPr>
              <w:rPr>
                <w:sz w:val="18"/>
                <w:szCs w:val="18"/>
                <w:lang w:eastAsia="ko-KR"/>
              </w:rPr>
            </w:pPr>
            <w:r w:rsidRPr="0008241C">
              <w:rPr>
                <w:sz w:val="18"/>
                <w:szCs w:val="18"/>
                <w:lang w:eastAsia="ko-KR"/>
              </w:rPr>
              <w:t>BP</w:t>
            </w:r>
          </w:p>
        </w:tc>
        <w:tc>
          <w:tcPr>
            <w:tcW w:w="1350" w:type="dxa"/>
            <w:tcBorders>
              <w:top w:val="nil"/>
              <w:left w:val="nil"/>
              <w:bottom w:val="single" w:sz="4" w:space="0" w:color="auto"/>
              <w:right w:val="single" w:sz="4" w:space="0" w:color="auto"/>
            </w:tcBorders>
            <w:shd w:val="clear" w:color="auto" w:fill="auto"/>
            <w:noWrap/>
            <w:vAlign w:val="center"/>
            <w:hideMark/>
          </w:tcPr>
          <w:p w14:paraId="02F5C6C7" w14:textId="77777777" w:rsidR="00A01204" w:rsidRPr="0008241C" w:rsidRDefault="00A01204" w:rsidP="00A01204">
            <w:pPr>
              <w:rPr>
                <w:sz w:val="18"/>
                <w:szCs w:val="18"/>
                <w:lang w:eastAsia="ko-KR"/>
              </w:rPr>
            </w:pPr>
            <w:r w:rsidRPr="0008241C">
              <w:rPr>
                <w:sz w:val="18"/>
                <w:szCs w:val="18"/>
                <w:lang w:eastAsia="ko-KR"/>
              </w:rPr>
              <w:t>FAO</w:t>
            </w:r>
          </w:p>
        </w:tc>
      </w:tr>
      <w:tr w:rsidR="00A01204" w:rsidRPr="0008241C" w14:paraId="7D6C6DDB" w14:textId="77777777" w:rsidTr="00642B4F">
        <w:trPr>
          <w:trHeight w:val="2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ACBAF5E" w14:textId="77777777" w:rsidR="00A01204" w:rsidRPr="0008241C" w:rsidRDefault="00A01204" w:rsidP="00A01204">
            <w:pPr>
              <w:rPr>
                <w:sz w:val="18"/>
                <w:szCs w:val="18"/>
                <w:lang w:eastAsia="ko-KR"/>
              </w:rPr>
            </w:pPr>
            <w:r w:rsidRPr="0008241C">
              <w:rPr>
                <w:sz w:val="18"/>
                <w:szCs w:val="18"/>
                <w:lang w:eastAsia="ko-KR"/>
              </w:rPr>
              <w:t>18</w:t>
            </w:r>
          </w:p>
        </w:tc>
        <w:tc>
          <w:tcPr>
            <w:tcW w:w="5499" w:type="dxa"/>
            <w:tcBorders>
              <w:top w:val="nil"/>
              <w:left w:val="nil"/>
              <w:bottom w:val="single" w:sz="4" w:space="0" w:color="auto"/>
              <w:right w:val="single" w:sz="4" w:space="0" w:color="auto"/>
            </w:tcBorders>
            <w:shd w:val="clear" w:color="auto" w:fill="auto"/>
            <w:vAlign w:val="center"/>
            <w:hideMark/>
          </w:tcPr>
          <w:p w14:paraId="03138BFC" w14:textId="77777777" w:rsidR="00A01204" w:rsidRPr="0008241C" w:rsidRDefault="00A01204" w:rsidP="00A01204">
            <w:pPr>
              <w:rPr>
                <w:sz w:val="18"/>
                <w:szCs w:val="18"/>
                <w:lang w:eastAsia="ko-KR"/>
              </w:rPr>
            </w:pPr>
            <w:r w:rsidRPr="0008241C">
              <w:rPr>
                <w:i/>
                <w:iCs/>
                <w:sz w:val="18"/>
                <w:szCs w:val="18"/>
                <w:lang w:eastAsia="ko-KR"/>
              </w:rPr>
              <w:t>Non-material NCP</w:t>
            </w:r>
            <w:r w:rsidRPr="0008241C">
              <w:rPr>
                <w:sz w:val="18"/>
                <w:szCs w:val="18"/>
                <w:lang w:eastAsia="ko-KR"/>
              </w:rPr>
              <w:t>: Index of Linguistic Diversity (ILD)</w:t>
            </w:r>
          </w:p>
        </w:tc>
        <w:tc>
          <w:tcPr>
            <w:tcW w:w="799" w:type="dxa"/>
            <w:tcBorders>
              <w:top w:val="nil"/>
              <w:left w:val="nil"/>
              <w:bottom w:val="single" w:sz="4" w:space="0" w:color="auto"/>
              <w:right w:val="single" w:sz="4" w:space="0" w:color="auto"/>
            </w:tcBorders>
            <w:shd w:val="clear" w:color="auto" w:fill="auto"/>
            <w:noWrap/>
            <w:vAlign w:val="center"/>
            <w:hideMark/>
          </w:tcPr>
          <w:p w14:paraId="1FEDE611" w14:textId="77777777" w:rsidR="00A01204" w:rsidRPr="0008241C" w:rsidRDefault="00A01204" w:rsidP="00A01204">
            <w:pPr>
              <w:rPr>
                <w:sz w:val="18"/>
                <w:szCs w:val="18"/>
                <w:lang w:eastAsia="ko-KR"/>
              </w:rPr>
            </w:pPr>
            <w:r w:rsidRPr="0008241C">
              <w:rPr>
                <w:sz w:val="18"/>
                <w:szCs w:val="18"/>
                <w:lang w:eastAsia="ko-KR"/>
              </w:rPr>
              <w:t>S,P</w:t>
            </w:r>
          </w:p>
        </w:tc>
        <w:tc>
          <w:tcPr>
            <w:tcW w:w="1080" w:type="dxa"/>
            <w:tcBorders>
              <w:top w:val="nil"/>
              <w:left w:val="nil"/>
              <w:bottom w:val="single" w:sz="4" w:space="0" w:color="auto"/>
              <w:right w:val="single" w:sz="4" w:space="0" w:color="auto"/>
            </w:tcBorders>
            <w:shd w:val="clear" w:color="auto" w:fill="auto"/>
            <w:noWrap/>
            <w:vAlign w:val="center"/>
            <w:hideMark/>
          </w:tcPr>
          <w:p w14:paraId="049FD167" w14:textId="77777777" w:rsidR="00A01204" w:rsidRPr="0008241C" w:rsidRDefault="00A01204" w:rsidP="00A01204">
            <w:pPr>
              <w:rPr>
                <w:sz w:val="18"/>
                <w:szCs w:val="18"/>
                <w:lang w:eastAsia="ko-KR"/>
              </w:rPr>
            </w:pPr>
            <w:r w:rsidRPr="0008241C">
              <w:rPr>
                <w:sz w:val="18"/>
                <w:szCs w:val="18"/>
                <w:lang w:eastAsia="ko-KR"/>
              </w:rPr>
              <w:t>NCP, IGID</w:t>
            </w:r>
          </w:p>
        </w:tc>
        <w:tc>
          <w:tcPr>
            <w:tcW w:w="900" w:type="dxa"/>
            <w:tcBorders>
              <w:top w:val="nil"/>
              <w:left w:val="nil"/>
              <w:bottom w:val="single" w:sz="4" w:space="0" w:color="auto"/>
              <w:right w:val="single" w:sz="4" w:space="0" w:color="auto"/>
            </w:tcBorders>
            <w:shd w:val="clear" w:color="auto" w:fill="auto"/>
            <w:noWrap/>
            <w:vAlign w:val="center"/>
            <w:hideMark/>
          </w:tcPr>
          <w:p w14:paraId="023121E1" w14:textId="77777777" w:rsidR="00A01204" w:rsidRPr="0008241C" w:rsidRDefault="00A01204" w:rsidP="00A01204">
            <w:pPr>
              <w:rPr>
                <w:sz w:val="18"/>
                <w:szCs w:val="18"/>
                <w:lang w:eastAsia="ko-KR"/>
              </w:rPr>
            </w:pPr>
            <w:r w:rsidRPr="0008241C">
              <w:rPr>
                <w:sz w:val="18"/>
                <w:szCs w:val="18"/>
                <w:lang w:eastAsia="ko-KR"/>
              </w:rPr>
              <w:t>2,3,4,6</w:t>
            </w:r>
          </w:p>
        </w:tc>
        <w:tc>
          <w:tcPr>
            <w:tcW w:w="1170" w:type="dxa"/>
            <w:tcBorders>
              <w:top w:val="nil"/>
              <w:left w:val="nil"/>
              <w:bottom w:val="single" w:sz="4" w:space="0" w:color="auto"/>
              <w:right w:val="single" w:sz="4" w:space="0" w:color="auto"/>
            </w:tcBorders>
            <w:shd w:val="clear" w:color="auto" w:fill="auto"/>
            <w:noWrap/>
            <w:vAlign w:val="center"/>
            <w:hideMark/>
          </w:tcPr>
          <w:p w14:paraId="31ED76D4" w14:textId="77777777" w:rsidR="00A01204" w:rsidRPr="0008241C" w:rsidRDefault="00A01204" w:rsidP="00A01204">
            <w:pPr>
              <w:rPr>
                <w:sz w:val="18"/>
                <w:szCs w:val="18"/>
                <w:lang w:eastAsia="ko-KR"/>
              </w:rPr>
            </w:pPr>
            <w:r w:rsidRPr="0008241C">
              <w:rPr>
                <w:sz w:val="18"/>
                <w:szCs w:val="18"/>
                <w:lang w:eastAsia="ko-KR"/>
              </w:rPr>
              <w:t>2,4,6</w:t>
            </w:r>
          </w:p>
        </w:tc>
        <w:tc>
          <w:tcPr>
            <w:tcW w:w="1340" w:type="dxa"/>
            <w:tcBorders>
              <w:top w:val="nil"/>
              <w:left w:val="nil"/>
              <w:bottom w:val="single" w:sz="4" w:space="0" w:color="auto"/>
              <w:right w:val="single" w:sz="4" w:space="0" w:color="auto"/>
            </w:tcBorders>
            <w:shd w:val="clear" w:color="auto" w:fill="auto"/>
            <w:vAlign w:val="center"/>
            <w:hideMark/>
          </w:tcPr>
          <w:p w14:paraId="7DF45E6F" w14:textId="77777777" w:rsidR="00A01204" w:rsidRPr="0008241C" w:rsidRDefault="00A01204" w:rsidP="00A01204">
            <w:pPr>
              <w:rPr>
                <w:sz w:val="18"/>
                <w:szCs w:val="18"/>
                <w:lang w:eastAsia="ko-KR"/>
              </w:rPr>
            </w:pPr>
            <w:r w:rsidRPr="0008241C">
              <w:rPr>
                <w:sz w:val="18"/>
                <w:szCs w:val="18"/>
                <w:lang w:eastAsia="ko-KR"/>
              </w:rPr>
              <w:t>CBD</w:t>
            </w:r>
          </w:p>
        </w:tc>
        <w:tc>
          <w:tcPr>
            <w:tcW w:w="990" w:type="dxa"/>
            <w:tcBorders>
              <w:top w:val="nil"/>
              <w:left w:val="nil"/>
              <w:bottom w:val="single" w:sz="4" w:space="0" w:color="auto"/>
              <w:right w:val="single" w:sz="4" w:space="0" w:color="auto"/>
            </w:tcBorders>
            <w:shd w:val="clear" w:color="auto" w:fill="auto"/>
            <w:noWrap/>
            <w:vAlign w:val="center"/>
            <w:hideMark/>
          </w:tcPr>
          <w:p w14:paraId="22D7BABE" w14:textId="77777777" w:rsidR="00A01204" w:rsidRPr="0008241C" w:rsidRDefault="00A01204" w:rsidP="00A01204">
            <w:pPr>
              <w:rPr>
                <w:sz w:val="18"/>
                <w:szCs w:val="18"/>
                <w:lang w:eastAsia="ko-KR"/>
              </w:rPr>
            </w:pPr>
            <w:r w:rsidRPr="0008241C">
              <w:rPr>
                <w:sz w:val="18"/>
                <w:szCs w:val="18"/>
                <w:lang w:eastAsia="ko-KR"/>
              </w:rPr>
              <w:t>B</w:t>
            </w:r>
          </w:p>
        </w:tc>
        <w:tc>
          <w:tcPr>
            <w:tcW w:w="1350" w:type="dxa"/>
            <w:tcBorders>
              <w:top w:val="nil"/>
              <w:left w:val="nil"/>
              <w:bottom w:val="single" w:sz="4" w:space="0" w:color="auto"/>
              <w:right w:val="single" w:sz="4" w:space="0" w:color="auto"/>
            </w:tcBorders>
            <w:shd w:val="clear" w:color="auto" w:fill="auto"/>
            <w:noWrap/>
            <w:vAlign w:val="center"/>
            <w:hideMark/>
          </w:tcPr>
          <w:p w14:paraId="4923CC96" w14:textId="77777777" w:rsidR="00A01204" w:rsidRPr="0008241C" w:rsidRDefault="00A01204" w:rsidP="00A01204">
            <w:pPr>
              <w:rPr>
                <w:sz w:val="18"/>
                <w:szCs w:val="18"/>
                <w:lang w:eastAsia="ko-KR"/>
              </w:rPr>
            </w:pPr>
            <w:r w:rsidRPr="0008241C">
              <w:rPr>
                <w:sz w:val="18"/>
                <w:szCs w:val="18"/>
                <w:lang w:eastAsia="ko-KR"/>
              </w:rPr>
              <w:t>UNESCO</w:t>
            </w:r>
          </w:p>
        </w:tc>
      </w:tr>
    </w:tbl>
    <w:p w14:paraId="43BF62D2" w14:textId="77777777" w:rsidR="00A01204" w:rsidRPr="0008241C" w:rsidRDefault="00A01204" w:rsidP="00A01204">
      <w:pPr>
        <w:rPr>
          <w:sz w:val="22"/>
          <w:szCs w:val="22"/>
        </w:rPr>
      </w:pPr>
      <w:r w:rsidRPr="0008241C">
        <w:rPr>
          <w:sz w:val="22"/>
          <w:szCs w:val="22"/>
        </w:rPr>
        <w:t>Note</w:t>
      </w:r>
    </w:p>
    <w:p w14:paraId="203EDA4C" w14:textId="77777777" w:rsidR="00A01204" w:rsidRPr="0008241C" w:rsidRDefault="00A01204" w:rsidP="00A01204">
      <w:pPr>
        <w:rPr>
          <w:sz w:val="18"/>
          <w:szCs w:val="22"/>
        </w:rPr>
      </w:pPr>
      <w:r w:rsidRPr="0008241C">
        <w:rPr>
          <w:sz w:val="18"/>
          <w:szCs w:val="22"/>
        </w:rPr>
        <w:t>* DPSIR - D: Drivers, P: Pressure, S: Status, I: Impact, R: Response</w:t>
      </w:r>
      <w:r w:rsidRPr="0008241C">
        <w:rPr>
          <w:sz w:val="18"/>
          <w:szCs w:val="22"/>
        </w:rPr>
        <w:tab/>
      </w:r>
      <w:r w:rsidRPr="0008241C">
        <w:rPr>
          <w:sz w:val="18"/>
          <w:szCs w:val="22"/>
        </w:rPr>
        <w:tab/>
      </w:r>
      <w:r w:rsidRPr="0008241C">
        <w:rPr>
          <w:sz w:val="18"/>
          <w:szCs w:val="22"/>
        </w:rPr>
        <w:tab/>
      </w:r>
      <w:r w:rsidRPr="0008241C">
        <w:rPr>
          <w:sz w:val="18"/>
          <w:szCs w:val="22"/>
        </w:rPr>
        <w:tab/>
      </w:r>
      <w:r w:rsidRPr="0008241C">
        <w:rPr>
          <w:sz w:val="18"/>
          <w:szCs w:val="22"/>
        </w:rPr>
        <w:tab/>
      </w:r>
      <w:r w:rsidRPr="0008241C">
        <w:rPr>
          <w:sz w:val="18"/>
          <w:szCs w:val="22"/>
        </w:rPr>
        <w:tab/>
      </w:r>
      <w:r w:rsidRPr="0008241C">
        <w:rPr>
          <w:sz w:val="18"/>
          <w:szCs w:val="22"/>
        </w:rPr>
        <w:tab/>
      </w:r>
    </w:p>
    <w:p w14:paraId="26495E71" w14:textId="77777777" w:rsidR="00A01204" w:rsidRPr="0008241C" w:rsidRDefault="00A01204" w:rsidP="00A01204">
      <w:pPr>
        <w:rPr>
          <w:sz w:val="18"/>
          <w:szCs w:val="22"/>
        </w:rPr>
      </w:pPr>
      <w:r w:rsidRPr="0008241C">
        <w:rPr>
          <w:sz w:val="18"/>
          <w:szCs w:val="22"/>
        </w:rPr>
        <w:t>** CF (Conceptual Framework) - DD: direct driver, NCP: nature's contributions to people/ ecosystem goods and services, BEF: nature/biodiversity and ecosystem functions, IGID: institutions, governance and other indirect drivers, GQL: good quality of life/human well-being</w:t>
      </w:r>
      <w:r w:rsidRPr="0008241C">
        <w:rPr>
          <w:sz w:val="18"/>
          <w:szCs w:val="22"/>
        </w:rPr>
        <w:tab/>
      </w:r>
    </w:p>
    <w:p w14:paraId="67B8DDCE" w14:textId="77777777" w:rsidR="00A01204" w:rsidRPr="0008241C" w:rsidRDefault="00A01204" w:rsidP="00A01204">
      <w:pPr>
        <w:rPr>
          <w:sz w:val="18"/>
          <w:szCs w:val="22"/>
        </w:rPr>
      </w:pPr>
      <w:r w:rsidRPr="0008241C">
        <w:rPr>
          <w:sz w:val="18"/>
          <w:szCs w:val="22"/>
        </w:rPr>
        <w:t>*** CBD: Convention of Biological Diversity SBSTTA 20 draft indicator list; Future Earth (S): recommended by Future Earth socio-ecological indicator group</w:t>
      </w:r>
    </w:p>
    <w:p w14:paraId="3A220FFD" w14:textId="77777777" w:rsidR="00A01204" w:rsidRPr="0008241C" w:rsidRDefault="00A01204" w:rsidP="00A01204">
      <w:pPr>
        <w:rPr>
          <w:sz w:val="18"/>
          <w:szCs w:val="22"/>
        </w:rPr>
      </w:pPr>
      <w:r w:rsidRPr="0008241C">
        <w:rPr>
          <w:sz w:val="18"/>
          <w:szCs w:val="22"/>
        </w:rPr>
        <w:t>**** BIP (Biodiversity Indicator Partnership): B: indicators in BIP global suite, BP: data/indicator holder in BIP partnership</w:t>
      </w:r>
    </w:p>
    <w:p w14:paraId="47CC22D1" w14:textId="77777777" w:rsidR="00A01204" w:rsidRPr="0008241C" w:rsidRDefault="00A01204" w:rsidP="00A01204">
      <w:pPr>
        <w:rPr>
          <w:sz w:val="22"/>
          <w:szCs w:val="22"/>
        </w:rPr>
      </w:pPr>
    </w:p>
    <w:p w14:paraId="7D6097D2" w14:textId="77777777" w:rsidR="00A01204" w:rsidRPr="0008241C" w:rsidRDefault="00A01204" w:rsidP="00A01204">
      <w:pPr>
        <w:rPr>
          <w:sz w:val="22"/>
          <w:szCs w:val="22"/>
        </w:rPr>
        <w:sectPr w:rsidR="00A01204" w:rsidRPr="0008241C" w:rsidSect="00642B4F">
          <w:pgSz w:w="16840" w:h="11900" w:orient="landscape" w:code="9"/>
          <w:pgMar w:top="1440" w:right="1440" w:bottom="1440" w:left="1440" w:header="709" w:footer="709" w:gutter="0"/>
          <w:cols w:space="708"/>
          <w:docGrid w:linePitch="360"/>
        </w:sectPr>
      </w:pPr>
    </w:p>
    <w:p w14:paraId="7DAD42B4" w14:textId="2DF9F7EE"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3" w:name="_Ref480622443"/>
      <w:r w:rsidRPr="0008241C">
        <w:rPr>
          <w:b/>
          <w:kern w:val="2"/>
          <w:sz w:val="22"/>
          <w:szCs w:val="22"/>
          <w:lang w:eastAsia="ja-JP"/>
        </w:rPr>
        <w:lastRenderedPageBreak/>
        <w:t>Table S</w:t>
      </w:r>
      <w:r w:rsidRPr="0008241C">
        <w:rPr>
          <w:b/>
          <w:kern w:val="2"/>
          <w:sz w:val="22"/>
          <w:szCs w:val="22"/>
          <w:lang w:eastAsia="ja-JP"/>
        </w:rPr>
        <w:fldChar w:fldCharType="begin"/>
      </w:r>
      <w:r w:rsidRPr="0008241C">
        <w:rPr>
          <w:b/>
          <w:kern w:val="2"/>
          <w:sz w:val="22"/>
          <w:szCs w:val="22"/>
          <w:lang w:eastAsia="ja-JP"/>
        </w:rPr>
        <w:instrText xml:space="preserve"> SEQ Table_S \* ARABIC </w:instrText>
      </w:r>
      <w:r w:rsidRPr="0008241C">
        <w:rPr>
          <w:b/>
          <w:kern w:val="2"/>
          <w:sz w:val="22"/>
          <w:szCs w:val="22"/>
          <w:lang w:eastAsia="ja-JP"/>
        </w:rPr>
        <w:fldChar w:fldCharType="separate"/>
      </w:r>
      <w:r w:rsidR="00D74032">
        <w:rPr>
          <w:b/>
          <w:noProof/>
          <w:kern w:val="2"/>
          <w:sz w:val="22"/>
          <w:szCs w:val="22"/>
          <w:lang w:eastAsia="ja-JP"/>
        </w:rPr>
        <w:t>6</w:t>
      </w:r>
      <w:r w:rsidRPr="0008241C">
        <w:rPr>
          <w:b/>
          <w:noProof/>
          <w:kern w:val="2"/>
          <w:sz w:val="22"/>
          <w:szCs w:val="22"/>
          <w:lang w:eastAsia="ja-JP"/>
        </w:rPr>
        <w:fldChar w:fldCharType="end"/>
      </w:r>
      <w:bookmarkEnd w:id="333"/>
      <w:r w:rsidRPr="0008241C">
        <w:rPr>
          <w:b/>
          <w:kern w:val="2"/>
          <w:sz w:val="22"/>
          <w:szCs w:val="22"/>
          <w:lang w:eastAsia="ja-JP"/>
        </w:rPr>
        <w:t xml:space="preserve"> Examples of environmental cooperation agreements in the Asia-Pacific region </w:t>
      </w:r>
    </w:p>
    <w:p w14:paraId="7AE4F77C" w14:textId="77777777" w:rsidR="00A01204" w:rsidRPr="0008241C" w:rsidRDefault="00A01204" w:rsidP="00A01204">
      <w:pPr>
        <w:rPr>
          <w:sz w:val="22"/>
          <w:szCs w:val="22"/>
          <w:lang w:eastAsia="ja-JP"/>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4366"/>
      </w:tblGrid>
      <w:tr w:rsidR="00A01204" w:rsidRPr="0008241C" w14:paraId="1B0651E0" w14:textId="77777777" w:rsidTr="00642B4F">
        <w:trPr>
          <w:trHeight w:val="153"/>
          <w:tblHeader/>
        </w:trPr>
        <w:tc>
          <w:tcPr>
            <w:tcW w:w="4673" w:type="dxa"/>
            <w:shd w:val="clear" w:color="auto" w:fill="auto"/>
          </w:tcPr>
          <w:p w14:paraId="3CF7593E" w14:textId="77777777" w:rsidR="00A01204" w:rsidRPr="0008241C" w:rsidRDefault="00A01204" w:rsidP="00A01204">
            <w:pPr>
              <w:rPr>
                <w:b/>
                <w:sz w:val="18"/>
                <w:szCs w:val="18"/>
              </w:rPr>
            </w:pPr>
            <w:r w:rsidRPr="0008241C">
              <w:rPr>
                <w:b/>
                <w:sz w:val="18"/>
                <w:szCs w:val="18"/>
              </w:rPr>
              <w:t>Regional Initiative</w:t>
            </w:r>
          </w:p>
        </w:tc>
        <w:tc>
          <w:tcPr>
            <w:tcW w:w="4366" w:type="dxa"/>
            <w:shd w:val="clear" w:color="auto" w:fill="auto"/>
          </w:tcPr>
          <w:p w14:paraId="78276979" w14:textId="77777777" w:rsidR="00A01204" w:rsidRPr="0008241C" w:rsidRDefault="00A01204" w:rsidP="00A01204">
            <w:pPr>
              <w:rPr>
                <w:b/>
                <w:sz w:val="18"/>
                <w:szCs w:val="18"/>
              </w:rPr>
            </w:pPr>
            <w:r w:rsidRPr="0008241C">
              <w:rPr>
                <w:b/>
                <w:sz w:val="18"/>
                <w:szCs w:val="18"/>
              </w:rPr>
              <w:t xml:space="preserve">Source </w:t>
            </w:r>
          </w:p>
        </w:tc>
      </w:tr>
      <w:tr w:rsidR="00A01204" w:rsidRPr="0008241C" w14:paraId="2E3D972C" w14:textId="77777777" w:rsidTr="00642B4F">
        <w:trPr>
          <w:trHeight w:val="91"/>
        </w:trPr>
        <w:tc>
          <w:tcPr>
            <w:tcW w:w="9039" w:type="dxa"/>
            <w:gridSpan w:val="2"/>
            <w:shd w:val="clear" w:color="auto" w:fill="auto"/>
          </w:tcPr>
          <w:p w14:paraId="5C7FCF39" w14:textId="77777777" w:rsidR="00A01204" w:rsidRPr="0008241C" w:rsidRDefault="00A01204" w:rsidP="00A01204">
            <w:pPr>
              <w:rPr>
                <w:b/>
                <w:i/>
                <w:sz w:val="18"/>
                <w:szCs w:val="18"/>
              </w:rPr>
            </w:pPr>
            <w:r w:rsidRPr="0008241C">
              <w:rPr>
                <w:b/>
                <w:i/>
                <w:sz w:val="18"/>
                <w:szCs w:val="18"/>
              </w:rPr>
              <w:t>The Association of Southeast Asian Nations (ASEAN)</w:t>
            </w:r>
          </w:p>
        </w:tc>
      </w:tr>
      <w:tr w:rsidR="00A01204" w:rsidRPr="0008241C" w14:paraId="43AD0052" w14:textId="77777777" w:rsidTr="00642B4F">
        <w:trPr>
          <w:trHeight w:val="419"/>
        </w:trPr>
        <w:tc>
          <w:tcPr>
            <w:tcW w:w="4673" w:type="dxa"/>
            <w:shd w:val="clear" w:color="auto" w:fill="auto"/>
            <w:hideMark/>
          </w:tcPr>
          <w:p w14:paraId="0BDD482E" w14:textId="77777777" w:rsidR="00A01204" w:rsidRPr="0008241C" w:rsidRDefault="00A01204" w:rsidP="00A01204">
            <w:pPr>
              <w:rPr>
                <w:sz w:val="18"/>
                <w:szCs w:val="18"/>
              </w:rPr>
            </w:pPr>
            <w:r w:rsidRPr="0008241C">
              <w:rPr>
                <w:sz w:val="18"/>
                <w:szCs w:val="18"/>
              </w:rPr>
              <w:t>ASEAN Cooperation on Global Environmental Issues</w:t>
            </w:r>
          </w:p>
        </w:tc>
        <w:tc>
          <w:tcPr>
            <w:tcW w:w="4366" w:type="dxa"/>
            <w:shd w:val="clear" w:color="auto" w:fill="auto"/>
            <w:hideMark/>
          </w:tcPr>
          <w:p w14:paraId="4326D458" w14:textId="77777777" w:rsidR="00A01204" w:rsidRPr="0008241C" w:rsidRDefault="0005760A" w:rsidP="00A01204">
            <w:pPr>
              <w:rPr>
                <w:color w:val="000000"/>
                <w:sz w:val="18"/>
                <w:szCs w:val="18"/>
              </w:rPr>
            </w:pPr>
            <w:hyperlink r:id="rId47" w:history="1">
              <w:r w:rsidR="00A01204" w:rsidRPr="0008241C">
                <w:rPr>
                  <w:color w:val="0000FF"/>
                  <w:sz w:val="18"/>
                  <w:szCs w:val="18"/>
                  <w:u w:val="single"/>
                </w:rPr>
                <w:t>http://environment.asean.org/asean-working-group-on-multilateral-environmental-agreements-awgmea/</w:t>
              </w:r>
            </w:hyperlink>
          </w:p>
        </w:tc>
      </w:tr>
      <w:tr w:rsidR="00A01204" w:rsidRPr="0008241C" w14:paraId="61736F46" w14:textId="77777777" w:rsidTr="00642B4F">
        <w:trPr>
          <w:trHeight w:val="397"/>
        </w:trPr>
        <w:tc>
          <w:tcPr>
            <w:tcW w:w="4673" w:type="dxa"/>
            <w:shd w:val="clear" w:color="auto" w:fill="auto"/>
            <w:hideMark/>
          </w:tcPr>
          <w:p w14:paraId="5EF22726" w14:textId="77777777" w:rsidR="00A01204" w:rsidRPr="0008241C" w:rsidRDefault="00A01204" w:rsidP="00A01204">
            <w:pPr>
              <w:rPr>
                <w:sz w:val="18"/>
                <w:szCs w:val="18"/>
              </w:rPr>
            </w:pPr>
            <w:r w:rsidRPr="0008241C">
              <w:rPr>
                <w:sz w:val="18"/>
                <w:szCs w:val="18"/>
              </w:rPr>
              <w:t>ASEAN Agreement on Transboundary Haze Pollution</w:t>
            </w:r>
          </w:p>
        </w:tc>
        <w:tc>
          <w:tcPr>
            <w:tcW w:w="4366" w:type="dxa"/>
            <w:shd w:val="clear" w:color="auto" w:fill="auto"/>
            <w:hideMark/>
          </w:tcPr>
          <w:p w14:paraId="0AD4C316" w14:textId="77777777" w:rsidR="00A01204" w:rsidRPr="0008241C" w:rsidRDefault="0005760A" w:rsidP="00A01204">
            <w:pPr>
              <w:rPr>
                <w:color w:val="0563C1"/>
                <w:sz w:val="18"/>
                <w:szCs w:val="18"/>
                <w:u w:val="single"/>
              </w:rPr>
            </w:pPr>
            <w:hyperlink r:id="rId48" w:history="1">
              <w:r w:rsidR="00A01204" w:rsidRPr="0008241C">
                <w:rPr>
                  <w:color w:val="0563C1"/>
                  <w:sz w:val="18"/>
                  <w:szCs w:val="18"/>
                  <w:u w:val="single"/>
                </w:rPr>
                <w:t>http://environment.asean.org/asean-cooperation-on-transboundary-haze-pollution/</w:t>
              </w:r>
            </w:hyperlink>
          </w:p>
          <w:p w14:paraId="1F4CD426" w14:textId="77777777" w:rsidR="00A01204" w:rsidRPr="0008241C" w:rsidRDefault="0005760A" w:rsidP="00A01204">
            <w:pPr>
              <w:rPr>
                <w:color w:val="0563C1"/>
                <w:sz w:val="18"/>
                <w:szCs w:val="18"/>
                <w:u w:val="single"/>
              </w:rPr>
            </w:pPr>
            <w:hyperlink r:id="rId49" w:history="1">
              <w:r w:rsidR="00A01204" w:rsidRPr="0008241C">
                <w:rPr>
                  <w:color w:val="0000FF"/>
                  <w:sz w:val="18"/>
                  <w:szCs w:val="18"/>
                  <w:u w:val="single"/>
                </w:rPr>
                <w:t>http://haze.asean.org</w:t>
              </w:r>
            </w:hyperlink>
            <w:r w:rsidR="00A01204" w:rsidRPr="0008241C">
              <w:rPr>
                <w:color w:val="0563C1"/>
                <w:sz w:val="18"/>
                <w:szCs w:val="18"/>
                <w:u w:val="single"/>
              </w:rPr>
              <w:t xml:space="preserve"> </w:t>
            </w:r>
          </w:p>
        </w:tc>
      </w:tr>
      <w:tr w:rsidR="00A01204" w:rsidRPr="0008241C" w14:paraId="15DF9A3B" w14:textId="77777777" w:rsidTr="00642B4F">
        <w:trPr>
          <w:trHeight w:val="341"/>
        </w:trPr>
        <w:tc>
          <w:tcPr>
            <w:tcW w:w="4673" w:type="dxa"/>
            <w:shd w:val="clear" w:color="auto" w:fill="auto"/>
            <w:hideMark/>
          </w:tcPr>
          <w:p w14:paraId="2480B67C" w14:textId="77777777" w:rsidR="00A01204" w:rsidRPr="0008241C" w:rsidRDefault="00A01204" w:rsidP="00A01204">
            <w:pPr>
              <w:rPr>
                <w:sz w:val="18"/>
                <w:szCs w:val="18"/>
              </w:rPr>
            </w:pPr>
            <w:r w:rsidRPr="0008241C">
              <w:rPr>
                <w:sz w:val="18"/>
                <w:szCs w:val="18"/>
              </w:rPr>
              <w:t>ASEAN Cooperation on Environmental Education</w:t>
            </w:r>
          </w:p>
        </w:tc>
        <w:tc>
          <w:tcPr>
            <w:tcW w:w="4366" w:type="dxa"/>
            <w:shd w:val="clear" w:color="auto" w:fill="auto"/>
            <w:hideMark/>
          </w:tcPr>
          <w:p w14:paraId="78E575A8" w14:textId="77777777" w:rsidR="00A01204" w:rsidRPr="0008241C" w:rsidRDefault="0005760A" w:rsidP="00A01204">
            <w:pPr>
              <w:rPr>
                <w:color w:val="0563C1"/>
                <w:sz w:val="18"/>
                <w:szCs w:val="18"/>
                <w:u w:val="single"/>
              </w:rPr>
            </w:pPr>
            <w:hyperlink r:id="rId50" w:history="1">
              <w:r w:rsidR="00A01204" w:rsidRPr="0008241C">
                <w:rPr>
                  <w:color w:val="0563C1"/>
                  <w:sz w:val="18"/>
                  <w:szCs w:val="18"/>
                  <w:u w:val="single"/>
                </w:rPr>
                <w:t>http://environment.asean.org/asean-cooperation-on-environmental-education/</w:t>
              </w:r>
            </w:hyperlink>
          </w:p>
        </w:tc>
      </w:tr>
      <w:tr w:rsidR="00A01204" w:rsidRPr="0008241C" w14:paraId="7E86DCA1" w14:textId="77777777" w:rsidTr="00642B4F">
        <w:trPr>
          <w:trHeight w:val="399"/>
        </w:trPr>
        <w:tc>
          <w:tcPr>
            <w:tcW w:w="4673" w:type="dxa"/>
            <w:shd w:val="clear" w:color="auto" w:fill="auto"/>
            <w:hideMark/>
          </w:tcPr>
          <w:p w14:paraId="3E2C8800" w14:textId="77777777" w:rsidR="00A01204" w:rsidRPr="0008241C" w:rsidRDefault="00A01204" w:rsidP="00A01204">
            <w:pPr>
              <w:rPr>
                <w:sz w:val="18"/>
                <w:szCs w:val="18"/>
              </w:rPr>
            </w:pPr>
            <w:r w:rsidRPr="0008241C">
              <w:rPr>
                <w:sz w:val="18"/>
                <w:szCs w:val="18"/>
              </w:rPr>
              <w:t>ASEAN Cooperation on Environmentally Sound Technologies (EST)</w:t>
            </w:r>
          </w:p>
        </w:tc>
        <w:tc>
          <w:tcPr>
            <w:tcW w:w="4366" w:type="dxa"/>
            <w:shd w:val="clear" w:color="auto" w:fill="auto"/>
            <w:hideMark/>
          </w:tcPr>
          <w:p w14:paraId="4D6A352D" w14:textId="77777777" w:rsidR="00A01204" w:rsidRPr="0008241C" w:rsidRDefault="0005760A" w:rsidP="00A01204">
            <w:pPr>
              <w:rPr>
                <w:color w:val="0563C1"/>
                <w:sz w:val="18"/>
                <w:szCs w:val="18"/>
                <w:u w:val="single"/>
              </w:rPr>
            </w:pPr>
            <w:hyperlink r:id="rId51" w:history="1">
              <w:r w:rsidR="00A01204" w:rsidRPr="0008241C">
                <w:rPr>
                  <w:color w:val="0563C1"/>
                  <w:sz w:val="18"/>
                  <w:szCs w:val="18"/>
                  <w:u w:val="single"/>
                </w:rPr>
                <w:t>http://environment.asean.org/asean-cooperation-on-environmentally-sound-technologies-est/</w:t>
              </w:r>
            </w:hyperlink>
          </w:p>
        </w:tc>
      </w:tr>
      <w:tr w:rsidR="00A01204" w:rsidRPr="0008241C" w14:paraId="02C362DE" w14:textId="77777777" w:rsidTr="00642B4F">
        <w:trPr>
          <w:trHeight w:val="519"/>
        </w:trPr>
        <w:tc>
          <w:tcPr>
            <w:tcW w:w="4673" w:type="dxa"/>
            <w:shd w:val="clear" w:color="auto" w:fill="auto"/>
            <w:hideMark/>
          </w:tcPr>
          <w:p w14:paraId="16CB122A" w14:textId="77777777" w:rsidR="00A01204" w:rsidRPr="0008241C" w:rsidRDefault="00A01204" w:rsidP="00A01204">
            <w:pPr>
              <w:rPr>
                <w:sz w:val="18"/>
                <w:szCs w:val="18"/>
              </w:rPr>
            </w:pPr>
            <w:r w:rsidRPr="0008241C">
              <w:rPr>
                <w:sz w:val="18"/>
                <w:szCs w:val="18"/>
              </w:rPr>
              <w:t>ASEAN Cooperation on Environmentally Sustainable City</w:t>
            </w:r>
          </w:p>
        </w:tc>
        <w:tc>
          <w:tcPr>
            <w:tcW w:w="4366" w:type="dxa"/>
            <w:shd w:val="clear" w:color="auto" w:fill="auto"/>
            <w:hideMark/>
          </w:tcPr>
          <w:p w14:paraId="07848A89" w14:textId="77777777" w:rsidR="00A01204" w:rsidRPr="0008241C" w:rsidRDefault="0005760A" w:rsidP="00A01204">
            <w:pPr>
              <w:rPr>
                <w:color w:val="0563C1"/>
                <w:sz w:val="18"/>
                <w:szCs w:val="18"/>
                <w:u w:val="single"/>
              </w:rPr>
            </w:pPr>
            <w:hyperlink r:id="rId52" w:history="1">
              <w:r w:rsidR="00A01204" w:rsidRPr="0008241C">
                <w:rPr>
                  <w:color w:val="0563C1"/>
                  <w:sz w:val="18"/>
                  <w:szCs w:val="18"/>
                  <w:u w:val="single"/>
                </w:rPr>
                <w:t>http://environment.asean.org/asean-working-group-on-environmentally-sustainable-cities/</w:t>
              </w:r>
            </w:hyperlink>
          </w:p>
        </w:tc>
      </w:tr>
      <w:tr w:rsidR="00A01204" w:rsidRPr="0008241C" w14:paraId="4B1FDC0A" w14:textId="77777777" w:rsidTr="00642B4F">
        <w:trPr>
          <w:trHeight w:val="413"/>
        </w:trPr>
        <w:tc>
          <w:tcPr>
            <w:tcW w:w="4673" w:type="dxa"/>
            <w:shd w:val="clear" w:color="auto" w:fill="auto"/>
            <w:hideMark/>
          </w:tcPr>
          <w:p w14:paraId="1CB4A1DD" w14:textId="77777777" w:rsidR="00A01204" w:rsidRPr="0008241C" w:rsidRDefault="00A01204" w:rsidP="00A01204">
            <w:pPr>
              <w:rPr>
                <w:sz w:val="18"/>
                <w:szCs w:val="18"/>
              </w:rPr>
            </w:pPr>
            <w:r w:rsidRPr="0008241C">
              <w:rPr>
                <w:sz w:val="18"/>
                <w:szCs w:val="18"/>
              </w:rPr>
              <w:t>ASEAN Cooperation on Nature Conservation and Biodiversity</w:t>
            </w:r>
          </w:p>
        </w:tc>
        <w:tc>
          <w:tcPr>
            <w:tcW w:w="4366" w:type="dxa"/>
            <w:shd w:val="clear" w:color="auto" w:fill="auto"/>
            <w:hideMark/>
          </w:tcPr>
          <w:p w14:paraId="58B24C24" w14:textId="77777777" w:rsidR="00A01204" w:rsidRPr="0008241C" w:rsidRDefault="0005760A" w:rsidP="00A01204">
            <w:pPr>
              <w:rPr>
                <w:color w:val="0563C1"/>
                <w:sz w:val="18"/>
                <w:szCs w:val="18"/>
                <w:u w:val="single"/>
              </w:rPr>
            </w:pPr>
            <w:hyperlink r:id="rId53" w:history="1">
              <w:r w:rsidR="00A01204" w:rsidRPr="0008241C">
                <w:rPr>
                  <w:color w:val="0563C1"/>
                  <w:sz w:val="18"/>
                  <w:szCs w:val="18"/>
                  <w:u w:val="single"/>
                </w:rPr>
                <w:t>http://environment.asean.org/asean-working-group-on-nature-conservation-and-biodiversity/</w:t>
              </w:r>
            </w:hyperlink>
          </w:p>
        </w:tc>
      </w:tr>
      <w:tr w:rsidR="00A01204" w:rsidRPr="0008241C" w14:paraId="55FDCD3B" w14:textId="77777777" w:rsidTr="00642B4F">
        <w:trPr>
          <w:trHeight w:val="378"/>
        </w:trPr>
        <w:tc>
          <w:tcPr>
            <w:tcW w:w="4673" w:type="dxa"/>
            <w:shd w:val="clear" w:color="auto" w:fill="auto"/>
            <w:hideMark/>
          </w:tcPr>
          <w:p w14:paraId="2049591B" w14:textId="77777777" w:rsidR="00A01204" w:rsidRPr="0008241C" w:rsidRDefault="00A01204" w:rsidP="00A01204">
            <w:pPr>
              <w:rPr>
                <w:sz w:val="18"/>
                <w:szCs w:val="18"/>
              </w:rPr>
            </w:pPr>
            <w:r w:rsidRPr="0008241C">
              <w:rPr>
                <w:sz w:val="18"/>
                <w:szCs w:val="18"/>
              </w:rPr>
              <w:t>ASEAN Working Group on Coastal and Marine Environment</w:t>
            </w:r>
          </w:p>
        </w:tc>
        <w:tc>
          <w:tcPr>
            <w:tcW w:w="4366" w:type="dxa"/>
            <w:shd w:val="clear" w:color="auto" w:fill="auto"/>
            <w:hideMark/>
          </w:tcPr>
          <w:p w14:paraId="38EC22BF" w14:textId="77777777" w:rsidR="00A01204" w:rsidRPr="0008241C" w:rsidRDefault="0005760A" w:rsidP="00A01204">
            <w:pPr>
              <w:rPr>
                <w:color w:val="0563C1"/>
                <w:sz w:val="18"/>
                <w:szCs w:val="18"/>
                <w:u w:val="single"/>
              </w:rPr>
            </w:pPr>
            <w:hyperlink r:id="rId54" w:history="1">
              <w:r w:rsidR="00A01204" w:rsidRPr="0008241C">
                <w:rPr>
                  <w:color w:val="0563C1"/>
                  <w:sz w:val="18"/>
                  <w:szCs w:val="18"/>
                  <w:u w:val="single"/>
                </w:rPr>
                <w:t>http://environment.asean.org/46-2/</w:t>
              </w:r>
            </w:hyperlink>
          </w:p>
        </w:tc>
      </w:tr>
      <w:tr w:rsidR="00A01204" w:rsidRPr="0008241C" w14:paraId="1A1C9B84" w14:textId="77777777" w:rsidTr="00642B4F">
        <w:trPr>
          <w:trHeight w:val="200"/>
        </w:trPr>
        <w:tc>
          <w:tcPr>
            <w:tcW w:w="4673" w:type="dxa"/>
            <w:shd w:val="clear" w:color="auto" w:fill="auto"/>
            <w:hideMark/>
          </w:tcPr>
          <w:p w14:paraId="04B73418" w14:textId="77777777" w:rsidR="00A01204" w:rsidRPr="0008241C" w:rsidRDefault="00A01204" w:rsidP="00A01204">
            <w:pPr>
              <w:rPr>
                <w:sz w:val="18"/>
                <w:szCs w:val="18"/>
              </w:rPr>
            </w:pPr>
            <w:r w:rsidRPr="0008241C">
              <w:rPr>
                <w:sz w:val="18"/>
                <w:szCs w:val="18"/>
              </w:rPr>
              <w:t>ASEAN Cooperation on Water Resources Management</w:t>
            </w:r>
          </w:p>
        </w:tc>
        <w:tc>
          <w:tcPr>
            <w:tcW w:w="4366" w:type="dxa"/>
            <w:shd w:val="clear" w:color="auto" w:fill="auto"/>
            <w:hideMark/>
          </w:tcPr>
          <w:p w14:paraId="0356202A" w14:textId="77777777" w:rsidR="00A01204" w:rsidRPr="0008241C" w:rsidRDefault="0005760A" w:rsidP="00A01204">
            <w:pPr>
              <w:rPr>
                <w:color w:val="0563C1"/>
                <w:sz w:val="18"/>
                <w:szCs w:val="18"/>
                <w:u w:val="single"/>
              </w:rPr>
            </w:pPr>
            <w:hyperlink r:id="rId55" w:history="1">
              <w:r w:rsidR="00A01204" w:rsidRPr="0008241C">
                <w:rPr>
                  <w:color w:val="0563C1"/>
                  <w:sz w:val="18"/>
                  <w:szCs w:val="18"/>
                  <w:u w:val="single"/>
                </w:rPr>
                <w:t>http://environment.asean.org/asean-working-group-on-water-resources-management-awgwrm/</w:t>
              </w:r>
            </w:hyperlink>
          </w:p>
        </w:tc>
      </w:tr>
      <w:tr w:rsidR="00A01204" w:rsidRPr="0008241C" w14:paraId="4BE1BC8D" w14:textId="77777777" w:rsidTr="00642B4F">
        <w:trPr>
          <w:trHeight w:val="346"/>
        </w:trPr>
        <w:tc>
          <w:tcPr>
            <w:tcW w:w="4673" w:type="dxa"/>
            <w:shd w:val="clear" w:color="auto" w:fill="auto"/>
            <w:hideMark/>
          </w:tcPr>
          <w:p w14:paraId="5686C987" w14:textId="77777777" w:rsidR="00A01204" w:rsidRPr="0008241C" w:rsidRDefault="00A01204" w:rsidP="00A01204">
            <w:pPr>
              <w:rPr>
                <w:sz w:val="18"/>
                <w:szCs w:val="18"/>
              </w:rPr>
            </w:pPr>
            <w:r w:rsidRPr="0008241C">
              <w:rPr>
                <w:sz w:val="18"/>
                <w:szCs w:val="18"/>
              </w:rPr>
              <w:t>ASEAN Cooperation on Climate Change</w:t>
            </w:r>
          </w:p>
        </w:tc>
        <w:tc>
          <w:tcPr>
            <w:tcW w:w="4366" w:type="dxa"/>
            <w:shd w:val="clear" w:color="auto" w:fill="auto"/>
            <w:hideMark/>
          </w:tcPr>
          <w:p w14:paraId="0BEE3130" w14:textId="77777777" w:rsidR="00A01204" w:rsidRPr="0008241C" w:rsidRDefault="0005760A" w:rsidP="00A01204">
            <w:pPr>
              <w:rPr>
                <w:color w:val="0563C1"/>
                <w:sz w:val="18"/>
                <w:szCs w:val="18"/>
                <w:u w:val="single"/>
              </w:rPr>
            </w:pPr>
            <w:hyperlink r:id="rId56" w:history="1">
              <w:r w:rsidR="00A01204" w:rsidRPr="0008241C">
                <w:rPr>
                  <w:color w:val="0563C1"/>
                  <w:sz w:val="18"/>
                  <w:szCs w:val="18"/>
                  <w:u w:val="single"/>
                </w:rPr>
                <w:t>http://environment.asean.org/climate-change-page/</w:t>
              </w:r>
            </w:hyperlink>
          </w:p>
        </w:tc>
      </w:tr>
      <w:tr w:rsidR="00A01204" w:rsidRPr="0008241C" w14:paraId="14C701F7" w14:textId="77777777" w:rsidTr="00642B4F">
        <w:trPr>
          <w:trHeight w:val="515"/>
        </w:trPr>
        <w:tc>
          <w:tcPr>
            <w:tcW w:w="4673" w:type="dxa"/>
            <w:shd w:val="clear" w:color="auto" w:fill="auto"/>
            <w:hideMark/>
          </w:tcPr>
          <w:p w14:paraId="2E0B5D51" w14:textId="77777777" w:rsidR="00A01204" w:rsidRPr="0008241C" w:rsidRDefault="00A01204" w:rsidP="00A01204">
            <w:pPr>
              <w:rPr>
                <w:sz w:val="18"/>
                <w:szCs w:val="18"/>
              </w:rPr>
            </w:pPr>
            <w:r w:rsidRPr="0008241C">
              <w:rPr>
                <w:sz w:val="18"/>
                <w:szCs w:val="18"/>
              </w:rPr>
              <w:t>ASEAN Regional Centre for Biodiversity Conservation—now ASEAN Centre for Biodiversity</w:t>
            </w:r>
          </w:p>
        </w:tc>
        <w:tc>
          <w:tcPr>
            <w:tcW w:w="4366" w:type="dxa"/>
            <w:shd w:val="clear" w:color="auto" w:fill="auto"/>
            <w:hideMark/>
          </w:tcPr>
          <w:p w14:paraId="0507BC14" w14:textId="77777777" w:rsidR="00A01204" w:rsidRPr="0008241C" w:rsidRDefault="0005760A" w:rsidP="00A01204">
            <w:pPr>
              <w:rPr>
                <w:color w:val="0563C1"/>
                <w:sz w:val="18"/>
                <w:szCs w:val="18"/>
                <w:u w:val="single"/>
              </w:rPr>
            </w:pPr>
            <w:hyperlink r:id="rId57" w:history="1">
              <w:r w:rsidR="00A01204" w:rsidRPr="0008241C">
                <w:rPr>
                  <w:color w:val="0563C1"/>
                  <w:sz w:val="18"/>
                  <w:szCs w:val="18"/>
                  <w:u w:val="single"/>
                </w:rPr>
                <w:t>http://www.aseanbiodiversity.org/</w:t>
              </w:r>
            </w:hyperlink>
          </w:p>
        </w:tc>
      </w:tr>
      <w:tr w:rsidR="00A01204" w:rsidRPr="0008241C" w14:paraId="5BBA9F5A" w14:textId="77777777" w:rsidTr="00642B4F">
        <w:trPr>
          <w:trHeight w:val="181"/>
        </w:trPr>
        <w:tc>
          <w:tcPr>
            <w:tcW w:w="9039" w:type="dxa"/>
            <w:gridSpan w:val="2"/>
            <w:shd w:val="clear" w:color="auto" w:fill="auto"/>
          </w:tcPr>
          <w:p w14:paraId="31A32B23" w14:textId="77777777" w:rsidR="00A01204" w:rsidRPr="0008241C" w:rsidRDefault="00A01204" w:rsidP="00A01204">
            <w:pPr>
              <w:rPr>
                <w:b/>
                <w:i/>
                <w:sz w:val="18"/>
                <w:szCs w:val="18"/>
              </w:rPr>
            </w:pPr>
            <w:r w:rsidRPr="0008241C">
              <w:rPr>
                <w:b/>
                <w:i/>
                <w:sz w:val="18"/>
                <w:szCs w:val="18"/>
              </w:rPr>
              <w:t>The South Asian Association for Regional Corporation  (SAARC)</w:t>
            </w:r>
          </w:p>
        </w:tc>
      </w:tr>
      <w:tr w:rsidR="00A01204" w:rsidRPr="0008241C" w14:paraId="48FA8FE1" w14:textId="77777777" w:rsidTr="00642B4F">
        <w:trPr>
          <w:trHeight w:val="323"/>
        </w:trPr>
        <w:tc>
          <w:tcPr>
            <w:tcW w:w="4673" w:type="dxa"/>
            <w:shd w:val="clear" w:color="auto" w:fill="auto"/>
            <w:hideMark/>
          </w:tcPr>
          <w:p w14:paraId="21801E08" w14:textId="77777777" w:rsidR="00A01204" w:rsidRPr="0008241C" w:rsidRDefault="00A01204" w:rsidP="00A01204">
            <w:pPr>
              <w:rPr>
                <w:sz w:val="18"/>
                <w:szCs w:val="18"/>
              </w:rPr>
            </w:pPr>
            <w:r w:rsidRPr="0008241C">
              <w:rPr>
                <w:sz w:val="18"/>
                <w:szCs w:val="18"/>
              </w:rPr>
              <w:t>South Asia Environment Outlook (SAEO) 2009</w:t>
            </w:r>
          </w:p>
        </w:tc>
        <w:tc>
          <w:tcPr>
            <w:tcW w:w="4366" w:type="dxa"/>
            <w:shd w:val="clear" w:color="auto" w:fill="auto"/>
            <w:hideMark/>
          </w:tcPr>
          <w:p w14:paraId="4B0CE6AE" w14:textId="77777777" w:rsidR="00A01204" w:rsidRPr="0008241C" w:rsidRDefault="0005760A" w:rsidP="00A01204">
            <w:pPr>
              <w:rPr>
                <w:color w:val="0563C1"/>
                <w:sz w:val="18"/>
                <w:szCs w:val="18"/>
                <w:u w:val="single"/>
              </w:rPr>
            </w:pPr>
            <w:hyperlink r:id="rId58" w:history="1">
              <w:r w:rsidR="00A01204" w:rsidRPr="0008241C">
                <w:rPr>
                  <w:color w:val="0563C1"/>
                  <w:sz w:val="18"/>
                  <w:szCs w:val="18"/>
                  <w:u w:val="single"/>
                </w:rPr>
                <w:t>http://www.saarc-sec.org/areaofcooperation/detail.php?activity_id=28</w:t>
              </w:r>
            </w:hyperlink>
          </w:p>
        </w:tc>
      </w:tr>
      <w:tr w:rsidR="00A01204" w:rsidRPr="0008241C" w14:paraId="0FC9E33A" w14:textId="77777777" w:rsidTr="00642B4F">
        <w:trPr>
          <w:trHeight w:val="346"/>
        </w:trPr>
        <w:tc>
          <w:tcPr>
            <w:tcW w:w="4673" w:type="dxa"/>
            <w:shd w:val="clear" w:color="auto" w:fill="auto"/>
            <w:hideMark/>
          </w:tcPr>
          <w:p w14:paraId="4F6E8F71" w14:textId="77777777" w:rsidR="00A01204" w:rsidRPr="0008241C" w:rsidRDefault="00A01204" w:rsidP="00A01204">
            <w:pPr>
              <w:rPr>
                <w:sz w:val="18"/>
                <w:szCs w:val="18"/>
              </w:rPr>
            </w:pPr>
            <w:r w:rsidRPr="0008241C">
              <w:rPr>
                <w:sz w:val="18"/>
                <w:szCs w:val="18"/>
              </w:rPr>
              <w:t>SAARC Meteorological Research Centre (SMRC)</w:t>
            </w:r>
          </w:p>
        </w:tc>
        <w:tc>
          <w:tcPr>
            <w:tcW w:w="4366" w:type="dxa"/>
            <w:shd w:val="clear" w:color="auto" w:fill="auto"/>
            <w:hideMark/>
          </w:tcPr>
          <w:p w14:paraId="5F81C0AF" w14:textId="77777777" w:rsidR="00A01204" w:rsidRPr="0008241C" w:rsidRDefault="0005760A" w:rsidP="00A01204">
            <w:pPr>
              <w:rPr>
                <w:color w:val="0563C1"/>
                <w:sz w:val="18"/>
                <w:szCs w:val="18"/>
                <w:u w:val="single"/>
              </w:rPr>
            </w:pPr>
            <w:hyperlink r:id="rId59" w:history="1">
              <w:r w:rsidR="00A01204" w:rsidRPr="0008241C">
                <w:rPr>
                  <w:color w:val="0563C1"/>
                  <w:sz w:val="18"/>
                  <w:szCs w:val="18"/>
                  <w:u w:val="single"/>
                </w:rPr>
                <w:t>http://www.saarc-sec.org/areaofcooperation/cat-detail.php?cat_id=46</w:t>
              </w:r>
            </w:hyperlink>
          </w:p>
        </w:tc>
      </w:tr>
      <w:tr w:rsidR="00A01204" w:rsidRPr="0008241C" w14:paraId="6E801407" w14:textId="77777777" w:rsidTr="00642B4F">
        <w:trPr>
          <w:trHeight w:val="252"/>
        </w:trPr>
        <w:tc>
          <w:tcPr>
            <w:tcW w:w="9039" w:type="dxa"/>
            <w:gridSpan w:val="2"/>
            <w:shd w:val="clear" w:color="auto" w:fill="auto"/>
          </w:tcPr>
          <w:p w14:paraId="4F1EDFE4" w14:textId="77777777" w:rsidR="00A01204" w:rsidRPr="0008241C" w:rsidRDefault="00A01204" w:rsidP="00A01204">
            <w:pPr>
              <w:rPr>
                <w:b/>
                <w:i/>
                <w:color w:val="0563C1"/>
                <w:sz w:val="18"/>
                <w:szCs w:val="18"/>
                <w:u w:val="single"/>
              </w:rPr>
            </w:pPr>
            <w:r w:rsidRPr="0008241C">
              <w:rPr>
                <w:b/>
                <w:i/>
                <w:sz w:val="18"/>
                <w:szCs w:val="18"/>
              </w:rPr>
              <w:t>Secretariat of the Pacific Regional Environment Programme (SPREP)</w:t>
            </w:r>
          </w:p>
        </w:tc>
      </w:tr>
      <w:tr w:rsidR="00A01204" w:rsidRPr="0008241C" w14:paraId="25D147B1" w14:textId="77777777" w:rsidTr="00642B4F">
        <w:trPr>
          <w:trHeight w:val="537"/>
        </w:trPr>
        <w:tc>
          <w:tcPr>
            <w:tcW w:w="4673" w:type="dxa"/>
            <w:shd w:val="clear" w:color="auto" w:fill="auto"/>
            <w:hideMark/>
          </w:tcPr>
          <w:p w14:paraId="428D4774" w14:textId="77777777" w:rsidR="00A01204" w:rsidRPr="0008241C" w:rsidRDefault="00A01204" w:rsidP="00A01204">
            <w:pPr>
              <w:rPr>
                <w:sz w:val="18"/>
                <w:szCs w:val="18"/>
              </w:rPr>
            </w:pPr>
            <w:r w:rsidRPr="0008241C">
              <w:rPr>
                <w:sz w:val="18"/>
                <w:szCs w:val="18"/>
              </w:rPr>
              <w:t>The Pacific Adaptation to Climate Change</w:t>
            </w:r>
          </w:p>
          <w:p w14:paraId="40FB112C" w14:textId="77777777" w:rsidR="00A01204" w:rsidRPr="0008241C" w:rsidRDefault="00A01204" w:rsidP="00A01204">
            <w:pPr>
              <w:rPr>
                <w:sz w:val="18"/>
                <w:szCs w:val="18"/>
              </w:rPr>
            </w:pPr>
            <w:r w:rsidRPr="0008241C">
              <w:rPr>
                <w:sz w:val="18"/>
                <w:szCs w:val="18"/>
              </w:rPr>
              <w:t>The Pacific Climate Change Roundtable</w:t>
            </w:r>
          </w:p>
          <w:p w14:paraId="7ACE8B44" w14:textId="77777777" w:rsidR="00A01204" w:rsidRPr="0008241C" w:rsidRDefault="00A01204" w:rsidP="00A01204">
            <w:pPr>
              <w:rPr>
                <w:sz w:val="18"/>
                <w:szCs w:val="18"/>
              </w:rPr>
            </w:pPr>
            <w:r w:rsidRPr="0008241C">
              <w:rPr>
                <w:sz w:val="18"/>
                <w:szCs w:val="18"/>
              </w:rPr>
              <w:t>The Pacific Islands Framework for Action on Climate Change</w:t>
            </w:r>
          </w:p>
          <w:p w14:paraId="60C19814" w14:textId="77777777" w:rsidR="00A01204" w:rsidRPr="0008241C" w:rsidRDefault="00A01204" w:rsidP="00A01204">
            <w:pPr>
              <w:rPr>
                <w:b/>
                <w:sz w:val="18"/>
                <w:szCs w:val="18"/>
              </w:rPr>
            </w:pPr>
            <w:r w:rsidRPr="0008241C">
              <w:rPr>
                <w:sz w:val="18"/>
                <w:szCs w:val="18"/>
              </w:rPr>
              <w:t xml:space="preserve">The Council of Regional Organizations in the Pacific (CROP) </w:t>
            </w:r>
          </w:p>
          <w:p w14:paraId="7DF41226" w14:textId="77777777" w:rsidR="00A01204" w:rsidRPr="0008241C" w:rsidRDefault="00A01204" w:rsidP="00A01204">
            <w:pPr>
              <w:rPr>
                <w:b/>
                <w:sz w:val="18"/>
                <w:szCs w:val="18"/>
              </w:rPr>
            </w:pPr>
            <w:r w:rsidRPr="0008241C">
              <w:rPr>
                <w:sz w:val="18"/>
                <w:szCs w:val="18"/>
              </w:rPr>
              <w:t>CEOs Working Group on Climate Change</w:t>
            </w:r>
          </w:p>
        </w:tc>
        <w:tc>
          <w:tcPr>
            <w:tcW w:w="4366" w:type="dxa"/>
            <w:shd w:val="clear" w:color="auto" w:fill="auto"/>
            <w:hideMark/>
          </w:tcPr>
          <w:p w14:paraId="176948AC" w14:textId="77777777" w:rsidR="00A01204" w:rsidRPr="0008241C" w:rsidRDefault="0005760A" w:rsidP="00A01204">
            <w:pPr>
              <w:rPr>
                <w:color w:val="0563C1"/>
                <w:sz w:val="18"/>
                <w:szCs w:val="18"/>
                <w:u w:val="single"/>
              </w:rPr>
            </w:pPr>
            <w:hyperlink r:id="rId60" w:history="1">
              <w:r w:rsidR="00A01204" w:rsidRPr="0008241C">
                <w:rPr>
                  <w:color w:val="0563C1"/>
                  <w:sz w:val="18"/>
                  <w:szCs w:val="18"/>
                  <w:u w:val="single"/>
                </w:rPr>
                <w:t>https://www.sprep.org/pacc</w:t>
              </w:r>
            </w:hyperlink>
          </w:p>
          <w:p w14:paraId="3D15B48B" w14:textId="77777777" w:rsidR="00A01204" w:rsidRPr="0008241C" w:rsidRDefault="0005760A" w:rsidP="00A01204">
            <w:pPr>
              <w:rPr>
                <w:color w:val="0563C1"/>
                <w:sz w:val="18"/>
                <w:szCs w:val="18"/>
                <w:u w:val="single"/>
              </w:rPr>
            </w:pPr>
            <w:hyperlink r:id="rId61" w:history="1">
              <w:r w:rsidR="00A01204" w:rsidRPr="0008241C">
                <w:rPr>
                  <w:color w:val="0563C1"/>
                  <w:sz w:val="18"/>
                  <w:szCs w:val="18"/>
                  <w:u w:val="single"/>
                </w:rPr>
                <w:t>http://www.pacificclimatechange.net/</w:t>
              </w:r>
            </w:hyperlink>
          </w:p>
          <w:p w14:paraId="04BC0BF8" w14:textId="77777777" w:rsidR="00A01204" w:rsidRPr="0008241C" w:rsidRDefault="0005760A" w:rsidP="00A01204">
            <w:pPr>
              <w:rPr>
                <w:color w:val="0563C1"/>
                <w:sz w:val="18"/>
                <w:szCs w:val="18"/>
                <w:u w:val="single"/>
              </w:rPr>
            </w:pPr>
            <w:hyperlink r:id="rId62" w:history="1">
              <w:r w:rsidR="00A01204" w:rsidRPr="0008241C">
                <w:rPr>
                  <w:color w:val="0563C1"/>
                  <w:sz w:val="18"/>
                  <w:szCs w:val="18"/>
                  <w:u w:val="single"/>
                </w:rPr>
                <w:t>https://www.sprep.org/attachments/Publications/PIFACC-ref.pdf</w:t>
              </w:r>
            </w:hyperlink>
          </w:p>
          <w:p w14:paraId="3D23E9E8" w14:textId="77777777" w:rsidR="00A01204" w:rsidRPr="0008241C" w:rsidRDefault="0005760A" w:rsidP="00A01204">
            <w:pPr>
              <w:rPr>
                <w:color w:val="0563C1"/>
                <w:sz w:val="18"/>
                <w:szCs w:val="18"/>
                <w:u w:val="single"/>
              </w:rPr>
            </w:pPr>
            <w:hyperlink r:id="rId63" w:history="1">
              <w:r w:rsidR="00A01204" w:rsidRPr="0008241C">
                <w:rPr>
                  <w:color w:val="0563C1"/>
                  <w:sz w:val="18"/>
                  <w:szCs w:val="18"/>
                  <w:u w:val="single"/>
                </w:rPr>
                <w:t>http://www.brookings.edu/~/media/research/files/reports/2013/07/pacific-regional-organizations-disasters/brookings_regional_orgs_pacific_july_2013.pdf</w:t>
              </w:r>
            </w:hyperlink>
          </w:p>
        </w:tc>
      </w:tr>
      <w:tr w:rsidR="00A01204" w:rsidRPr="0008241C" w14:paraId="1F6FDF94" w14:textId="77777777" w:rsidTr="00642B4F">
        <w:trPr>
          <w:trHeight w:val="110"/>
        </w:trPr>
        <w:tc>
          <w:tcPr>
            <w:tcW w:w="4673" w:type="dxa"/>
            <w:shd w:val="clear" w:color="auto" w:fill="auto"/>
            <w:hideMark/>
          </w:tcPr>
          <w:p w14:paraId="68B8260B" w14:textId="77777777" w:rsidR="00A01204" w:rsidRPr="0008241C" w:rsidRDefault="00A01204" w:rsidP="00A01204">
            <w:pPr>
              <w:rPr>
                <w:sz w:val="18"/>
                <w:szCs w:val="18"/>
              </w:rPr>
            </w:pPr>
            <w:r w:rsidRPr="0008241C">
              <w:rPr>
                <w:sz w:val="18"/>
                <w:szCs w:val="18"/>
              </w:rPr>
              <w:t>Biodiversity and Ecosystem Management</w:t>
            </w:r>
          </w:p>
        </w:tc>
        <w:tc>
          <w:tcPr>
            <w:tcW w:w="4366" w:type="dxa"/>
            <w:shd w:val="clear" w:color="auto" w:fill="auto"/>
            <w:hideMark/>
          </w:tcPr>
          <w:p w14:paraId="7B985E8A" w14:textId="77777777" w:rsidR="00A01204" w:rsidRPr="0008241C" w:rsidRDefault="0005760A" w:rsidP="00A01204">
            <w:pPr>
              <w:rPr>
                <w:color w:val="0563C1"/>
                <w:sz w:val="18"/>
                <w:szCs w:val="18"/>
                <w:u w:val="single"/>
              </w:rPr>
            </w:pPr>
            <w:hyperlink r:id="rId64" w:history="1">
              <w:r w:rsidR="00A01204" w:rsidRPr="0008241C">
                <w:rPr>
                  <w:color w:val="0563C1"/>
                  <w:sz w:val="18"/>
                  <w:szCs w:val="18"/>
                  <w:u w:val="single"/>
                </w:rPr>
                <w:t>https://www.sprep.org/Biodiversity-and-Ecosystems-Management/bem-overview</w:t>
              </w:r>
            </w:hyperlink>
          </w:p>
        </w:tc>
      </w:tr>
      <w:tr w:rsidR="00A01204" w:rsidRPr="0008241C" w14:paraId="391EF996" w14:textId="77777777" w:rsidTr="00642B4F">
        <w:trPr>
          <w:trHeight w:val="358"/>
        </w:trPr>
        <w:tc>
          <w:tcPr>
            <w:tcW w:w="4673" w:type="dxa"/>
            <w:shd w:val="clear" w:color="auto" w:fill="auto"/>
            <w:hideMark/>
          </w:tcPr>
          <w:p w14:paraId="21E0E598" w14:textId="77777777" w:rsidR="00A01204" w:rsidRPr="0008241C" w:rsidRDefault="00A01204" w:rsidP="00A01204">
            <w:pPr>
              <w:rPr>
                <w:sz w:val="18"/>
                <w:szCs w:val="18"/>
              </w:rPr>
            </w:pPr>
            <w:r w:rsidRPr="0008241C">
              <w:rPr>
                <w:sz w:val="18"/>
                <w:szCs w:val="18"/>
              </w:rPr>
              <w:t>Waste Management and Pollution Control</w:t>
            </w:r>
          </w:p>
        </w:tc>
        <w:tc>
          <w:tcPr>
            <w:tcW w:w="4366" w:type="dxa"/>
            <w:shd w:val="clear" w:color="auto" w:fill="auto"/>
            <w:hideMark/>
          </w:tcPr>
          <w:p w14:paraId="4BD4ADDE" w14:textId="77777777" w:rsidR="00A01204" w:rsidRPr="0008241C" w:rsidRDefault="0005760A" w:rsidP="00A01204">
            <w:pPr>
              <w:rPr>
                <w:color w:val="0563C1"/>
                <w:sz w:val="18"/>
                <w:szCs w:val="18"/>
                <w:u w:val="single"/>
              </w:rPr>
            </w:pPr>
            <w:hyperlink r:id="rId65" w:history="1">
              <w:r w:rsidR="00A01204" w:rsidRPr="0008241C">
                <w:rPr>
                  <w:color w:val="0563C1"/>
                  <w:sz w:val="18"/>
                  <w:szCs w:val="18"/>
                  <w:u w:val="single"/>
                </w:rPr>
                <w:t>https://www.sprep.org/Waste-Management-and-Pollution-Control/wmp-overview</w:t>
              </w:r>
            </w:hyperlink>
          </w:p>
        </w:tc>
      </w:tr>
      <w:tr w:rsidR="00A01204" w:rsidRPr="0008241C" w14:paraId="59817ECB" w14:textId="77777777" w:rsidTr="00642B4F">
        <w:trPr>
          <w:trHeight w:val="416"/>
        </w:trPr>
        <w:tc>
          <w:tcPr>
            <w:tcW w:w="4673" w:type="dxa"/>
            <w:shd w:val="clear" w:color="auto" w:fill="auto"/>
            <w:hideMark/>
          </w:tcPr>
          <w:p w14:paraId="7459C475" w14:textId="77777777" w:rsidR="00A01204" w:rsidRPr="0008241C" w:rsidRDefault="00A01204" w:rsidP="00A01204">
            <w:pPr>
              <w:rPr>
                <w:sz w:val="18"/>
                <w:szCs w:val="18"/>
              </w:rPr>
            </w:pPr>
            <w:r w:rsidRPr="0008241C">
              <w:rPr>
                <w:sz w:val="18"/>
                <w:szCs w:val="18"/>
              </w:rPr>
              <w:t>Environmental Monitoring and Governance</w:t>
            </w:r>
          </w:p>
        </w:tc>
        <w:tc>
          <w:tcPr>
            <w:tcW w:w="4366" w:type="dxa"/>
            <w:shd w:val="clear" w:color="auto" w:fill="auto"/>
            <w:hideMark/>
          </w:tcPr>
          <w:p w14:paraId="32D2BBF5" w14:textId="77777777" w:rsidR="00A01204" w:rsidRPr="0008241C" w:rsidRDefault="0005760A" w:rsidP="00A01204">
            <w:pPr>
              <w:rPr>
                <w:color w:val="0563C1"/>
                <w:sz w:val="18"/>
                <w:szCs w:val="18"/>
                <w:u w:val="single"/>
              </w:rPr>
            </w:pPr>
            <w:hyperlink r:id="rId66" w:history="1">
              <w:r w:rsidR="00A01204" w:rsidRPr="0008241C">
                <w:rPr>
                  <w:color w:val="0563C1"/>
                  <w:sz w:val="18"/>
                  <w:szCs w:val="18"/>
                  <w:u w:val="single"/>
                </w:rPr>
                <w:t>https://www.sprep.org/Environmental-Governance-Monitoring/overview</w:t>
              </w:r>
            </w:hyperlink>
          </w:p>
        </w:tc>
      </w:tr>
      <w:tr w:rsidR="00A01204" w:rsidRPr="0008241C" w14:paraId="127117FC" w14:textId="77777777" w:rsidTr="00642B4F">
        <w:trPr>
          <w:trHeight w:val="453"/>
        </w:trPr>
        <w:tc>
          <w:tcPr>
            <w:tcW w:w="4673" w:type="dxa"/>
            <w:shd w:val="clear" w:color="auto" w:fill="auto"/>
          </w:tcPr>
          <w:p w14:paraId="57EA14F3" w14:textId="77777777" w:rsidR="00A01204" w:rsidRPr="0008241C" w:rsidRDefault="00A01204" w:rsidP="00A01204">
            <w:pPr>
              <w:rPr>
                <w:sz w:val="18"/>
                <w:szCs w:val="18"/>
              </w:rPr>
            </w:pPr>
            <w:r w:rsidRPr="0008241C">
              <w:rPr>
                <w:sz w:val="18"/>
                <w:szCs w:val="18"/>
              </w:rPr>
              <w:t>North-East Asian Subregional Programme for Environmental Cooperation (NEASPEC)</w:t>
            </w:r>
          </w:p>
        </w:tc>
        <w:tc>
          <w:tcPr>
            <w:tcW w:w="4366" w:type="dxa"/>
            <w:shd w:val="clear" w:color="auto" w:fill="auto"/>
          </w:tcPr>
          <w:p w14:paraId="4A329AFF" w14:textId="77777777" w:rsidR="00A01204" w:rsidRPr="0008241C" w:rsidRDefault="0005760A" w:rsidP="00A01204">
            <w:pPr>
              <w:rPr>
                <w:color w:val="0563C1"/>
                <w:sz w:val="18"/>
                <w:szCs w:val="18"/>
                <w:u w:val="single"/>
              </w:rPr>
            </w:pPr>
            <w:hyperlink r:id="rId67" w:history="1">
              <w:r w:rsidR="00A01204" w:rsidRPr="0008241C">
                <w:rPr>
                  <w:color w:val="0563C1"/>
                  <w:sz w:val="18"/>
                  <w:szCs w:val="18"/>
                  <w:u w:val="single"/>
                </w:rPr>
                <w:t>http://www.neaspec.org/</w:t>
              </w:r>
            </w:hyperlink>
          </w:p>
        </w:tc>
      </w:tr>
      <w:tr w:rsidR="00A01204" w:rsidRPr="0008241C" w14:paraId="1127DD34" w14:textId="77777777" w:rsidTr="00642B4F">
        <w:trPr>
          <w:trHeight w:val="569"/>
        </w:trPr>
        <w:tc>
          <w:tcPr>
            <w:tcW w:w="4673" w:type="dxa"/>
            <w:shd w:val="clear" w:color="auto" w:fill="auto"/>
          </w:tcPr>
          <w:p w14:paraId="17B1CEE1" w14:textId="77777777" w:rsidR="00A01204" w:rsidRPr="0008241C" w:rsidRDefault="00A01204" w:rsidP="00A01204">
            <w:pPr>
              <w:rPr>
                <w:sz w:val="18"/>
                <w:szCs w:val="18"/>
              </w:rPr>
            </w:pPr>
            <w:r w:rsidRPr="0008241C">
              <w:rPr>
                <w:sz w:val="18"/>
                <w:szCs w:val="18"/>
              </w:rPr>
              <w:t>The Cooperation Council for the Arab States of the Gulf - known as Gulf Cooperation Council (GCC)</w:t>
            </w:r>
          </w:p>
        </w:tc>
        <w:tc>
          <w:tcPr>
            <w:tcW w:w="4366" w:type="dxa"/>
            <w:shd w:val="clear" w:color="auto" w:fill="auto"/>
          </w:tcPr>
          <w:p w14:paraId="1B5A4749" w14:textId="77777777" w:rsidR="00A01204" w:rsidRPr="0008241C" w:rsidRDefault="0005760A" w:rsidP="00A01204">
            <w:pPr>
              <w:rPr>
                <w:color w:val="0563C1"/>
                <w:sz w:val="18"/>
                <w:szCs w:val="18"/>
                <w:u w:val="single"/>
              </w:rPr>
            </w:pPr>
            <w:hyperlink r:id="rId68" w:history="1">
              <w:r w:rsidR="00A01204" w:rsidRPr="0008241C">
                <w:rPr>
                  <w:color w:val="0563C1"/>
                  <w:sz w:val="18"/>
                  <w:szCs w:val="18"/>
                  <w:u w:val="single"/>
                </w:rPr>
                <w:t>https://www.gcc-sg.org/</w:t>
              </w:r>
            </w:hyperlink>
          </w:p>
          <w:p w14:paraId="716D822D" w14:textId="77777777" w:rsidR="00A01204" w:rsidRPr="0008241C" w:rsidRDefault="0005760A" w:rsidP="00A01204">
            <w:pPr>
              <w:rPr>
                <w:color w:val="0563C1"/>
                <w:sz w:val="18"/>
                <w:szCs w:val="18"/>
                <w:u w:val="single"/>
              </w:rPr>
            </w:pPr>
            <w:hyperlink r:id="rId69" w:history="1">
              <w:r w:rsidR="00A01204" w:rsidRPr="0008241C">
                <w:rPr>
                  <w:color w:val="0563C1"/>
                  <w:sz w:val="18"/>
                  <w:szCs w:val="18"/>
                  <w:u w:val="single"/>
                </w:rPr>
                <w:t>http://sites.gcc-sg.org/DLibrary/index-eng.php?action=ShowOne&amp;BID=176</w:t>
              </w:r>
            </w:hyperlink>
          </w:p>
        </w:tc>
      </w:tr>
      <w:tr w:rsidR="00A01204" w:rsidRPr="0008241C" w14:paraId="5A5C8388" w14:textId="77777777" w:rsidTr="00642B4F">
        <w:trPr>
          <w:trHeight w:val="569"/>
        </w:trPr>
        <w:tc>
          <w:tcPr>
            <w:tcW w:w="4673" w:type="dxa"/>
            <w:shd w:val="clear" w:color="auto" w:fill="auto"/>
          </w:tcPr>
          <w:p w14:paraId="415DDA40" w14:textId="77777777" w:rsidR="00A01204" w:rsidRPr="0008241C" w:rsidRDefault="00A01204" w:rsidP="00A01204">
            <w:pPr>
              <w:rPr>
                <w:sz w:val="18"/>
                <w:szCs w:val="18"/>
              </w:rPr>
            </w:pPr>
            <w:r w:rsidRPr="0008241C">
              <w:rPr>
                <w:sz w:val="18"/>
                <w:szCs w:val="18"/>
              </w:rPr>
              <w:t>The Arab League -- or League of Arab States (LAS)</w:t>
            </w:r>
          </w:p>
        </w:tc>
        <w:tc>
          <w:tcPr>
            <w:tcW w:w="4366" w:type="dxa"/>
            <w:shd w:val="clear" w:color="auto" w:fill="auto"/>
          </w:tcPr>
          <w:p w14:paraId="488A923B" w14:textId="77777777" w:rsidR="00A01204" w:rsidRPr="0008241C" w:rsidRDefault="0005760A" w:rsidP="00A01204">
            <w:pPr>
              <w:rPr>
                <w:color w:val="0563C1"/>
                <w:sz w:val="18"/>
                <w:szCs w:val="18"/>
                <w:u w:val="single"/>
              </w:rPr>
            </w:pPr>
            <w:hyperlink r:id="rId70" w:history="1">
              <w:r w:rsidR="00A01204" w:rsidRPr="0008241C">
                <w:rPr>
                  <w:color w:val="0563C1"/>
                  <w:sz w:val="18"/>
                  <w:szCs w:val="18"/>
                  <w:u w:val="single"/>
                </w:rPr>
                <w:t>http://www.lasportal.org/Pages/Welcome.aspx</w:t>
              </w:r>
            </w:hyperlink>
          </w:p>
          <w:p w14:paraId="0718B821" w14:textId="77777777" w:rsidR="00A01204" w:rsidRPr="0008241C" w:rsidRDefault="0005760A" w:rsidP="00A01204">
            <w:pPr>
              <w:rPr>
                <w:color w:val="0563C1"/>
                <w:sz w:val="18"/>
                <w:szCs w:val="18"/>
                <w:u w:val="single"/>
              </w:rPr>
            </w:pPr>
            <w:hyperlink r:id="rId71" w:history="1">
              <w:r w:rsidR="00A01204" w:rsidRPr="0008241C">
                <w:rPr>
                  <w:color w:val="0563C1"/>
                  <w:sz w:val="18"/>
                  <w:szCs w:val="18"/>
                  <w:u w:val="single"/>
                </w:rPr>
                <w:t>http://www.al-bab.com/arab/docs/league.htm</w:t>
              </w:r>
            </w:hyperlink>
          </w:p>
        </w:tc>
      </w:tr>
      <w:tr w:rsidR="00A01204" w:rsidRPr="0008241C" w14:paraId="643B0759" w14:textId="77777777" w:rsidTr="00642B4F">
        <w:trPr>
          <w:trHeight w:val="349"/>
        </w:trPr>
        <w:tc>
          <w:tcPr>
            <w:tcW w:w="4673" w:type="dxa"/>
            <w:shd w:val="clear" w:color="auto" w:fill="auto"/>
          </w:tcPr>
          <w:p w14:paraId="2A2EE56E" w14:textId="77777777" w:rsidR="00A01204" w:rsidRPr="0008241C" w:rsidRDefault="00A01204" w:rsidP="00A01204">
            <w:pPr>
              <w:rPr>
                <w:sz w:val="18"/>
                <w:szCs w:val="18"/>
              </w:rPr>
            </w:pPr>
            <w:r w:rsidRPr="0008241C">
              <w:rPr>
                <w:sz w:val="18"/>
                <w:szCs w:val="18"/>
              </w:rPr>
              <w:t>The Environment Outlook for the Arab Region</w:t>
            </w:r>
          </w:p>
        </w:tc>
        <w:tc>
          <w:tcPr>
            <w:tcW w:w="4366" w:type="dxa"/>
            <w:shd w:val="clear" w:color="auto" w:fill="auto"/>
          </w:tcPr>
          <w:p w14:paraId="64246B73" w14:textId="77777777" w:rsidR="00A01204" w:rsidRPr="0008241C" w:rsidRDefault="0005760A" w:rsidP="00A01204">
            <w:pPr>
              <w:rPr>
                <w:color w:val="0563C1"/>
                <w:sz w:val="18"/>
                <w:szCs w:val="18"/>
                <w:u w:val="single"/>
              </w:rPr>
            </w:pPr>
            <w:hyperlink r:id="rId72" w:history="1">
              <w:r w:rsidR="00A01204" w:rsidRPr="0008241C">
                <w:rPr>
                  <w:color w:val="0563C1"/>
                  <w:sz w:val="18"/>
                  <w:szCs w:val="18"/>
                  <w:u w:val="single"/>
                </w:rPr>
                <w:t>https://www.unige.ch/gepp/files/6314/4890/1821/EOAR_brochure_eng2.pdf</w:t>
              </w:r>
            </w:hyperlink>
          </w:p>
        </w:tc>
      </w:tr>
      <w:tr w:rsidR="00A01204" w:rsidRPr="0008241C" w14:paraId="192FC561" w14:textId="77777777" w:rsidTr="00642B4F">
        <w:trPr>
          <w:trHeight w:val="187"/>
        </w:trPr>
        <w:tc>
          <w:tcPr>
            <w:tcW w:w="4673" w:type="dxa"/>
            <w:shd w:val="clear" w:color="auto" w:fill="auto"/>
          </w:tcPr>
          <w:p w14:paraId="4795C2BD" w14:textId="77777777" w:rsidR="00A01204" w:rsidRPr="0008241C" w:rsidRDefault="00A01204" w:rsidP="00A01204">
            <w:pPr>
              <w:rPr>
                <w:sz w:val="18"/>
                <w:szCs w:val="18"/>
              </w:rPr>
            </w:pPr>
            <w:r w:rsidRPr="0008241C">
              <w:rPr>
                <w:sz w:val="18"/>
                <w:szCs w:val="18"/>
              </w:rPr>
              <w:t>The Council of Arab Ministers Responsible for the Environment (CAMRE)</w:t>
            </w:r>
          </w:p>
        </w:tc>
        <w:tc>
          <w:tcPr>
            <w:tcW w:w="4366" w:type="dxa"/>
            <w:shd w:val="clear" w:color="auto" w:fill="auto"/>
          </w:tcPr>
          <w:p w14:paraId="575CAB98" w14:textId="77777777" w:rsidR="00A01204" w:rsidRPr="0008241C" w:rsidRDefault="0005760A" w:rsidP="00A01204">
            <w:pPr>
              <w:rPr>
                <w:color w:val="0563C1"/>
                <w:sz w:val="18"/>
                <w:szCs w:val="18"/>
                <w:u w:val="single"/>
              </w:rPr>
            </w:pPr>
            <w:hyperlink r:id="rId73" w:history="1">
              <w:r w:rsidR="00A01204" w:rsidRPr="0008241C">
                <w:rPr>
                  <w:color w:val="0563C1"/>
                  <w:sz w:val="18"/>
                  <w:szCs w:val="18"/>
                  <w:u w:val="single"/>
                </w:rPr>
                <w:t>http://web.cedare.org/</w:t>
              </w:r>
            </w:hyperlink>
          </w:p>
        </w:tc>
      </w:tr>
      <w:tr w:rsidR="00A01204" w:rsidRPr="0008241C" w14:paraId="0CAEF24B" w14:textId="77777777" w:rsidTr="00642B4F">
        <w:trPr>
          <w:trHeight w:val="488"/>
        </w:trPr>
        <w:tc>
          <w:tcPr>
            <w:tcW w:w="4673" w:type="dxa"/>
            <w:shd w:val="clear" w:color="auto" w:fill="auto"/>
          </w:tcPr>
          <w:p w14:paraId="58B3E7F0" w14:textId="77777777" w:rsidR="00A01204" w:rsidRPr="0008241C" w:rsidRDefault="00A01204" w:rsidP="00A01204">
            <w:pPr>
              <w:rPr>
                <w:sz w:val="18"/>
                <w:szCs w:val="18"/>
              </w:rPr>
            </w:pPr>
            <w:r w:rsidRPr="0008241C">
              <w:rPr>
                <w:sz w:val="18"/>
                <w:szCs w:val="18"/>
              </w:rPr>
              <w:t>The Sustainable Development Initiative in the Arab region (SDIAR)</w:t>
            </w:r>
          </w:p>
        </w:tc>
        <w:tc>
          <w:tcPr>
            <w:tcW w:w="4366" w:type="dxa"/>
            <w:shd w:val="clear" w:color="auto" w:fill="auto"/>
          </w:tcPr>
          <w:p w14:paraId="08D5C9E4" w14:textId="77777777" w:rsidR="00A01204" w:rsidRPr="0008241C" w:rsidRDefault="0005760A" w:rsidP="00A01204">
            <w:pPr>
              <w:rPr>
                <w:color w:val="0563C1"/>
                <w:sz w:val="18"/>
                <w:szCs w:val="18"/>
                <w:u w:val="single"/>
              </w:rPr>
            </w:pPr>
            <w:hyperlink r:id="rId74" w:history="1">
              <w:r w:rsidR="00A01204" w:rsidRPr="0008241C">
                <w:rPr>
                  <w:color w:val="0563C1"/>
                  <w:sz w:val="18"/>
                  <w:szCs w:val="18"/>
                  <w:u w:val="single"/>
                </w:rPr>
                <w:t>http://www.un.org/esa/sustdev/partnerships/activities_initiate/101202_sd_initiative_arab_region.pdf</w:t>
              </w:r>
            </w:hyperlink>
          </w:p>
        </w:tc>
      </w:tr>
    </w:tbl>
    <w:p w14:paraId="2E91DF25" w14:textId="77777777" w:rsidR="00A01204" w:rsidRPr="0008241C" w:rsidRDefault="00A01204" w:rsidP="00A01204">
      <w:pPr>
        <w:rPr>
          <w:sz w:val="22"/>
          <w:szCs w:val="22"/>
        </w:rPr>
      </w:pPr>
    </w:p>
    <w:p w14:paraId="2D2A5540" w14:textId="77777777" w:rsidR="00A01204" w:rsidRPr="0008241C" w:rsidRDefault="00A01204" w:rsidP="00A01204">
      <w:pPr>
        <w:rPr>
          <w:sz w:val="22"/>
          <w:szCs w:val="22"/>
        </w:rPr>
      </w:pPr>
    </w:p>
    <w:p w14:paraId="4C1544AD" w14:textId="77777777" w:rsidR="00A01204" w:rsidRPr="0008241C" w:rsidRDefault="00A01204" w:rsidP="00A01204">
      <w:pPr>
        <w:jc w:val="center"/>
        <w:rPr>
          <w:sz w:val="22"/>
          <w:szCs w:val="22"/>
        </w:rPr>
      </w:pPr>
      <w:r w:rsidRPr="0008241C">
        <w:rPr>
          <w:noProof/>
          <w:sz w:val="22"/>
          <w:szCs w:val="22"/>
        </w:rPr>
        <w:lastRenderedPageBreak/>
        <w:drawing>
          <wp:inline distT="0" distB="0" distL="0" distR="0" wp14:anchorId="6B4240C6" wp14:editId="67BBCA56">
            <wp:extent cx="5651394" cy="6400800"/>
            <wp:effectExtent l="0" t="0" r="6985" b="0"/>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685408" cy="6439325"/>
                    </a:xfrm>
                    <a:prstGeom prst="rect">
                      <a:avLst/>
                    </a:prstGeom>
                    <a:noFill/>
                  </pic:spPr>
                </pic:pic>
              </a:graphicData>
            </a:graphic>
          </wp:inline>
        </w:drawing>
      </w:r>
    </w:p>
    <w:p w14:paraId="66F8852D"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4" w:name="_Ref480621402"/>
      <w:r w:rsidRPr="0008241C">
        <w:rPr>
          <w:b/>
          <w:kern w:val="2"/>
          <w:sz w:val="22"/>
          <w:szCs w:val="22"/>
          <w:lang w:eastAsia="ja-JP"/>
        </w:rPr>
        <w:t>Figure S</w:t>
      </w:r>
      <w:bookmarkEnd w:id="334"/>
      <w:r w:rsidRPr="0008241C">
        <w:rPr>
          <w:b/>
          <w:kern w:val="2"/>
          <w:sz w:val="22"/>
          <w:szCs w:val="22"/>
          <w:lang w:eastAsia="ja-JP"/>
        </w:rPr>
        <w:t>1 Regional associations and member countries in the Asia-Pacific region</w:t>
      </w:r>
    </w:p>
    <w:p w14:paraId="6719F180" w14:textId="77777777" w:rsidR="00A01204" w:rsidRPr="0008241C" w:rsidRDefault="00A01204" w:rsidP="007F0414">
      <w:pPr>
        <w:numPr>
          <w:ilvl w:val="0"/>
          <w:numId w:val="6"/>
        </w:numPr>
        <w:tabs>
          <w:tab w:val="clear" w:pos="1134"/>
          <w:tab w:val="num" w:pos="1282"/>
          <w:tab w:val="left" w:pos="4082"/>
        </w:tabs>
        <w:spacing w:before="20" w:after="40"/>
        <w:ind w:left="1395"/>
        <w:rPr>
          <w:sz w:val="18"/>
          <w:szCs w:val="22"/>
          <w:lang w:val="fr-FR"/>
        </w:rPr>
      </w:pPr>
    </w:p>
    <w:p w14:paraId="6952B9C1" w14:textId="503B3788"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5" w:name="_Ref480623128"/>
      <w:r w:rsidRPr="0008241C">
        <w:rPr>
          <w:b/>
          <w:kern w:val="2"/>
          <w:sz w:val="22"/>
          <w:szCs w:val="22"/>
          <w:lang w:eastAsia="ja-JP"/>
        </w:rPr>
        <w:t>Box S</w:t>
      </w:r>
      <w:r w:rsidRPr="0008241C">
        <w:rPr>
          <w:b/>
          <w:kern w:val="2"/>
          <w:sz w:val="22"/>
          <w:szCs w:val="22"/>
          <w:lang w:eastAsia="ja-JP"/>
        </w:rPr>
        <w:fldChar w:fldCharType="begin"/>
      </w:r>
      <w:r w:rsidRPr="0008241C">
        <w:rPr>
          <w:b/>
          <w:kern w:val="2"/>
          <w:sz w:val="22"/>
          <w:szCs w:val="22"/>
          <w:lang w:eastAsia="ja-JP"/>
        </w:rPr>
        <w:instrText xml:space="preserve"> SEQ Box_S \* ARABIC </w:instrText>
      </w:r>
      <w:r w:rsidRPr="0008241C">
        <w:rPr>
          <w:b/>
          <w:kern w:val="2"/>
          <w:sz w:val="22"/>
          <w:szCs w:val="22"/>
          <w:lang w:eastAsia="ja-JP"/>
        </w:rPr>
        <w:fldChar w:fldCharType="separate"/>
      </w:r>
      <w:r w:rsidR="00D74032">
        <w:rPr>
          <w:b/>
          <w:noProof/>
          <w:kern w:val="2"/>
          <w:sz w:val="22"/>
          <w:szCs w:val="22"/>
          <w:lang w:eastAsia="ja-JP"/>
        </w:rPr>
        <w:t>1</w:t>
      </w:r>
      <w:r w:rsidRPr="0008241C">
        <w:rPr>
          <w:b/>
          <w:noProof/>
          <w:kern w:val="2"/>
          <w:sz w:val="22"/>
          <w:szCs w:val="22"/>
          <w:lang w:eastAsia="ja-JP"/>
        </w:rPr>
        <w:fldChar w:fldCharType="end"/>
      </w:r>
      <w:bookmarkEnd w:id="335"/>
      <w:r w:rsidRPr="0008241C">
        <w:rPr>
          <w:b/>
          <w:kern w:val="2"/>
          <w:sz w:val="22"/>
          <w:szCs w:val="22"/>
          <w:lang w:eastAsia="ja-JP"/>
        </w:rPr>
        <w:t xml:space="preserve"> Audience of the Asia-Pacific Regional Assess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01204" w:rsidRPr="0008241C" w14:paraId="132C9D06" w14:textId="77777777" w:rsidTr="00642B4F">
        <w:trPr>
          <w:jc w:val="center"/>
        </w:trPr>
        <w:tc>
          <w:tcPr>
            <w:tcW w:w="9010" w:type="dxa"/>
            <w:shd w:val="clear" w:color="auto" w:fill="auto"/>
          </w:tcPr>
          <w:p w14:paraId="25ACFD6D" w14:textId="77777777" w:rsidR="00A01204" w:rsidRPr="0008241C" w:rsidRDefault="00A01204" w:rsidP="00A01204">
            <w:pPr>
              <w:rPr>
                <w:sz w:val="21"/>
                <w:szCs w:val="21"/>
              </w:rPr>
            </w:pPr>
            <w:r w:rsidRPr="0008241C">
              <w:rPr>
                <w:sz w:val="21"/>
                <w:szCs w:val="21"/>
              </w:rPr>
              <w:t xml:space="preserve">Examples include: </w:t>
            </w:r>
          </w:p>
          <w:p w14:paraId="7883100B"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1"/>
                <w:szCs w:val="21"/>
                <w:lang w:eastAsia="ja-JP"/>
              </w:rPr>
            </w:pPr>
            <w:r w:rsidRPr="0008241C">
              <w:rPr>
                <w:sz w:val="21"/>
                <w:szCs w:val="21"/>
                <w:lang w:eastAsia="ja-JP"/>
              </w:rPr>
              <w:t>regional initiatives such as ASEAN Biodiversity Initiative, Asia-Pacific Economic Cooperation,</w:t>
            </w:r>
          </w:p>
          <w:p w14:paraId="570B60D8"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1"/>
                <w:szCs w:val="21"/>
                <w:lang w:eastAsia="ja-JP"/>
              </w:rPr>
            </w:pPr>
            <w:r w:rsidRPr="0008241C">
              <w:rPr>
                <w:sz w:val="21"/>
                <w:szCs w:val="21"/>
                <w:lang w:eastAsia="ja-JP"/>
              </w:rPr>
              <w:t xml:space="preserve">Pacific Island regional bodies such as the Pacific Community (SPC), the Secretariat of the Pacific Environment Programme (SPREP) and the Pacific Island Roundtable on Nature Conservation in the Pacific; </w:t>
            </w:r>
          </w:p>
          <w:p w14:paraId="6A8F1934"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1"/>
                <w:szCs w:val="21"/>
                <w:lang w:eastAsia="ja-JP"/>
              </w:rPr>
            </w:pPr>
            <w:r w:rsidRPr="0008241C">
              <w:rPr>
                <w:sz w:val="21"/>
                <w:szCs w:val="21"/>
                <w:lang w:eastAsia="ja-JP"/>
              </w:rPr>
              <w:t xml:space="preserve">UN agencies such as UNEP, UNDP, UN-ESCAP; </w:t>
            </w:r>
          </w:p>
          <w:p w14:paraId="0EC6DED3"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1"/>
                <w:szCs w:val="21"/>
                <w:lang w:eastAsia="ja-JP"/>
              </w:rPr>
            </w:pPr>
            <w:r w:rsidRPr="0008241C">
              <w:rPr>
                <w:sz w:val="21"/>
                <w:szCs w:val="21"/>
                <w:lang w:eastAsia="ja-JP"/>
              </w:rPr>
              <w:t xml:space="preserve">conservation organizations such as IUCN, WWF, WI, CI, WCS, WWT; </w:t>
            </w:r>
          </w:p>
          <w:p w14:paraId="7E5EEC96"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1"/>
                <w:szCs w:val="21"/>
                <w:lang w:eastAsia="ja-JP"/>
              </w:rPr>
            </w:pPr>
            <w:r w:rsidRPr="0008241C">
              <w:rPr>
                <w:sz w:val="21"/>
                <w:szCs w:val="21"/>
                <w:lang w:eastAsia="ja-JP"/>
              </w:rPr>
              <w:t>scientific and research bodies such as the Asia-Pacific Biodiversity Observation Network, CGIAR centres (e.g. IWMI, ICRAF, CIFOR, World Fish and Biodiversity), Asian Forum for Indigenous Nationalities, the Mekong River Commission;</w:t>
            </w:r>
          </w:p>
          <w:p w14:paraId="1AA72F94"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1"/>
                <w:szCs w:val="21"/>
                <w:lang w:eastAsia="ja-JP"/>
              </w:rPr>
            </w:pPr>
            <w:r w:rsidRPr="0008241C">
              <w:rPr>
                <w:sz w:val="21"/>
                <w:szCs w:val="21"/>
                <w:lang w:eastAsia="ja-JP"/>
              </w:rPr>
              <w:t>international organization such as ICIMOD, International Network for Bamboo and Rattan</w:t>
            </w:r>
          </w:p>
          <w:p w14:paraId="1AD908A0" w14:textId="77777777" w:rsidR="00A01204" w:rsidRPr="0008241C" w:rsidRDefault="00A01204" w:rsidP="007F0414">
            <w:pPr>
              <w:widowControl w:val="0"/>
              <w:numPr>
                <w:ilvl w:val="0"/>
                <w:numId w:val="45"/>
              </w:numPr>
              <w:tabs>
                <w:tab w:val="clear" w:pos="1247"/>
                <w:tab w:val="clear" w:pos="1814"/>
                <w:tab w:val="clear" w:pos="2381"/>
                <w:tab w:val="clear" w:pos="2948"/>
                <w:tab w:val="clear" w:pos="3515"/>
              </w:tabs>
              <w:autoSpaceDE w:val="0"/>
              <w:autoSpaceDN w:val="0"/>
              <w:ind w:rightChars="100" w:right="200"/>
              <w:contextualSpacing/>
              <w:rPr>
                <w:sz w:val="22"/>
                <w:szCs w:val="22"/>
                <w:lang w:eastAsia="ja-JP"/>
              </w:rPr>
            </w:pPr>
            <w:r w:rsidRPr="0008241C">
              <w:rPr>
                <w:sz w:val="21"/>
                <w:szCs w:val="21"/>
                <w:lang w:eastAsia="ja-JP"/>
              </w:rPr>
              <w:t>many NGOs and civil society organizations that are active in the region.</w:t>
            </w:r>
          </w:p>
        </w:tc>
      </w:tr>
    </w:tbl>
    <w:p w14:paraId="319099D1" w14:textId="77777777" w:rsidR="00A01204" w:rsidRPr="0008241C" w:rsidRDefault="00A01204" w:rsidP="007F0414">
      <w:pPr>
        <w:numPr>
          <w:ilvl w:val="0"/>
          <w:numId w:val="6"/>
        </w:numPr>
        <w:tabs>
          <w:tab w:val="clear" w:pos="1134"/>
          <w:tab w:val="num" w:pos="1282"/>
          <w:tab w:val="left" w:pos="4082"/>
        </w:tabs>
        <w:spacing w:before="20" w:after="40"/>
        <w:ind w:left="1395"/>
        <w:rPr>
          <w:sz w:val="18"/>
          <w:szCs w:val="22"/>
          <w:lang w:val="fr-FR"/>
        </w:rPr>
      </w:pPr>
    </w:p>
    <w:p w14:paraId="1369A7F7" w14:textId="6CC5AC2D"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336" w:name="_Ref480623179"/>
      <w:r w:rsidRPr="0008241C">
        <w:rPr>
          <w:b/>
          <w:kern w:val="2"/>
          <w:sz w:val="22"/>
          <w:szCs w:val="22"/>
          <w:lang w:eastAsia="ja-JP"/>
        </w:rPr>
        <w:t>Box S</w:t>
      </w:r>
      <w:r w:rsidRPr="0008241C">
        <w:rPr>
          <w:b/>
          <w:kern w:val="2"/>
          <w:sz w:val="22"/>
          <w:szCs w:val="22"/>
          <w:lang w:eastAsia="ja-JP"/>
        </w:rPr>
        <w:fldChar w:fldCharType="begin"/>
      </w:r>
      <w:r w:rsidRPr="0008241C">
        <w:rPr>
          <w:b/>
          <w:kern w:val="2"/>
          <w:sz w:val="22"/>
          <w:szCs w:val="22"/>
          <w:lang w:eastAsia="ja-JP"/>
        </w:rPr>
        <w:instrText xml:space="preserve"> SEQ Box_S \* ARABIC </w:instrText>
      </w:r>
      <w:r w:rsidRPr="0008241C">
        <w:rPr>
          <w:b/>
          <w:kern w:val="2"/>
          <w:sz w:val="22"/>
          <w:szCs w:val="22"/>
          <w:lang w:eastAsia="ja-JP"/>
        </w:rPr>
        <w:fldChar w:fldCharType="separate"/>
      </w:r>
      <w:r w:rsidR="00D74032">
        <w:rPr>
          <w:b/>
          <w:noProof/>
          <w:kern w:val="2"/>
          <w:sz w:val="22"/>
          <w:szCs w:val="22"/>
          <w:lang w:eastAsia="ja-JP"/>
        </w:rPr>
        <w:t>2</w:t>
      </w:r>
      <w:r w:rsidRPr="0008241C">
        <w:rPr>
          <w:b/>
          <w:noProof/>
          <w:kern w:val="2"/>
          <w:sz w:val="22"/>
          <w:szCs w:val="22"/>
          <w:lang w:eastAsia="ja-JP"/>
        </w:rPr>
        <w:fldChar w:fldCharType="end"/>
      </w:r>
      <w:bookmarkEnd w:id="336"/>
      <w:r w:rsidRPr="0008241C">
        <w:rPr>
          <w:b/>
          <w:kern w:val="2"/>
          <w:sz w:val="22"/>
          <w:szCs w:val="22"/>
          <w:lang w:eastAsia="ja-JP"/>
        </w:rPr>
        <w:t xml:space="preserve"> Data sources of the Asia-Pacific Regional Assess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01204" w:rsidRPr="0008241C" w14:paraId="385EB0F5" w14:textId="77777777" w:rsidTr="00642B4F">
        <w:trPr>
          <w:jc w:val="center"/>
        </w:trPr>
        <w:tc>
          <w:tcPr>
            <w:tcW w:w="9010" w:type="dxa"/>
            <w:shd w:val="clear" w:color="auto" w:fill="auto"/>
          </w:tcPr>
          <w:p w14:paraId="575D7BAE" w14:textId="77777777" w:rsidR="00A01204" w:rsidRPr="0008241C" w:rsidRDefault="00A01204" w:rsidP="00A01204">
            <w:pPr>
              <w:rPr>
                <w:sz w:val="22"/>
                <w:szCs w:val="22"/>
              </w:rPr>
            </w:pPr>
            <w:r w:rsidRPr="0008241C">
              <w:rPr>
                <w:sz w:val="21"/>
                <w:szCs w:val="22"/>
              </w:rPr>
              <w:t>These include among several others the Clearing-House Mechanism (CHM) of the CBD, the Global Biodiversity Outlook, National Specimen Information Infrastructure (NSII), the Global Biodiversity Information Facility, the Indian Bio-resource Information Network, the Group on Earth Observations Biodiversity Observation Network with regional components, the Asia-Pacific Biodiversity Observation Network and subregional or national components, the Japanese Biodiversity Observation Network and the Korea Biodiversity Observation Network; regional initiatives: the Economics of Ecosystems and Biodiversity for South-East Asia; regional research institutes: Bioversity International (Asia-Pacific Oceania division), Ocean Bio geographic Information System, the World Resources Institute, the CGIAR Consortium for Spatial Information, the International Centre for Integrated Mountain Development, the International Union for Conservation of Nature</w:t>
            </w:r>
          </w:p>
        </w:tc>
      </w:tr>
    </w:tbl>
    <w:p w14:paraId="23B76C51" w14:textId="77777777" w:rsidR="00A01204" w:rsidRPr="0008241C" w:rsidRDefault="00A01204" w:rsidP="00A01204">
      <w:pPr>
        <w:rPr>
          <w:sz w:val="22"/>
          <w:szCs w:val="22"/>
        </w:rPr>
      </w:pPr>
    </w:p>
    <w:p w14:paraId="4EC31393" w14:textId="0AF6DAEF" w:rsidR="00A01204" w:rsidRPr="0008241C" w:rsidRDefault="00A01204" w:rsidP="00A01204">
      <w:pPr>
        <w:widowControl w:val="0"/>
        <w:tabs>
          <w:tab w:val="clear" w:pos="1247"/>
          <w:tab w:val="clear" w:pos="1814"/>
          <w:tab w:val="clear" w:pos="2381"/>
          <w:tab w:val="clear" w:pos="2948"/>
          <w:tab w:val="clear" w:pos="3515"/>
        </w:tabs>
        <w:rPr>
          <w:b/>
          <w:i/>
          <w:kern w:val="2"/>
          <w:sz w:val="22"/>
          <w:szCs w:val="22"/>
          <w:lang w:eastAsia="ja-JP"/>
        </w:rPr>
      </w:pPr>
      <w:bookmarkStart w:id="337" w:name="_Ref480623219"/>
      <w:r w:rsidRPr="0008241C">
        <w:rPr>
          <w:b/>
          <w:kern w:val="2"/>
          <w:sz w:val="22"/>
          <w:szCs w:val="22"/>
          <w:lang w:eastAsia="ja-JP"/>
        </w:rPr>
        <w:t>Box S</w:t>
      </w:r>
      <w:r w:rsidRPr="0008241C">
        <w:rPr>
          <w:b/>
          <w:kern w:val="2"/>
          <w:sz w:val="22"/>
          <w:szCs w:val="22"/>
          <w:lang w:eastAsia="ja-JP"/>
        </w:rPr>
        <w:fldChar w:fldCharType="begin"/>
      </w:r>
      <w:r w:rsidRPr="0008241C">
        <w:rPr>
          <w:b/>
          <w:kern w:val="2"/>
          <w:sz w:val="22"/>
          <w:szCs w:val="22"/>
          <w:lang w:eastAsia="ja-JP"/>
        </w:rPr>
        <w:instrText xml:space="preserve"> SEQ Box_S \* ARABIC </w:instrText>
      </w:r>
      <w:r w:rsidRPr="0008241C">
        <w:rPr>
          <w:b/>
          <w:kern w:val="2"/>
          <w:sz w:val="22"/>
          <w:szCs w:val="22"/>
          <w:lang w:eastAsia="ja-JP"/>
        </w:rPr>
        <w:fldChar w:fldCharType="separate"/>
      </w:r>
      <w:r w:rsidR="00D74032">
        <w:rPr>
          <w:b/>
          <w:noProof/>
          <w:kern w:val="2"/>
          <w:sz w:val="22"/>
          <w:szCs w:val="22"/>
          <w:lang w:eastAsia="ja-JP"/>
        </w:rPr>
        <w:t>3</w:t>
      </w:r>
      <w:r w:rsidRPr="0008241C">
        <w:rPr>
          <w:b/>
          <w:noProof/>
          <w:kern w:val="2"/>
          <w:sz w:val="22"/>
          <w:szCs w:val="22"/>
          <w:lang w:eastAsia="ja-JP"/>
        </w:rPr>
        <w:fldChar w:fldCharType="end"/>
      </w:r>
      <w:bookmarkEnd w:id="337"/>
      <w:r w:rsidRPr="0008241C">
        <w:rPr>
          <w:b/>
          <w:kern w:val="2"/>
          <w:sz w:val="22"/>
          <w:szCs w:val="22"/>
          <w:lang w:eastAsia="ja-JP"/>
        </w:rPr>
        <w:t xml:space="preserve"> Strategic Goals and Aichi Biodiversity Targets of the Strategic Plan for Biodiversity 2011-202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01204" w:rsidRPr="0008241C" w14:paraId="5BEFE36B" w14:textId="77777777" w:rsidTr="00642B4F">
        <w:trPr>
          <w:trHeight w:val="699"/>
          <w:jc w:val="center"/>
        </w:trPr>
        <w:tc>
          <w:tcPr>
            <w:tcW w:w="9010" w:type="dxa"/>
            <w:shd w:val="clear" w:color="auto" w:fill="auto"/>
            <w:vAlign w:val="center"/>
          </w:tcPr>
          <w:p w14:paraId="2CD2D86D" w14:textId="77777777" w:rsidR="00A01204" w:rsidRPr="0008241C" w:rsidRDefault="00A01204" w:rsidP="00A01204">
            <w:pPr>
              <w:spacing w:line="240" w:lineRule="exact"/>
              <w:rPr>
                <w:b/>
                <w:i/>
                <w:sz w:val="21"/>
                <w:szCs w:val="22"/>
              </w:rPr>
            </w:pPr>
            <w:r w:rsidRPr="0008241C">
              <w:rPr>
                <w:b/>
                <w:i/>
                <w:sz w:val="21"/>
                <w:szCs w:val="22"/>
              </w:rPr>
              <w:t>Strategic Goal A: Address the underlying causes of biodiversity loss by mainstreaming biodiversity across government and society</w:t>
            </w:r>
          </w:p>
          <w:p w14:paraId="2FC5A843" w14:textId="77777777" w:rsidR="00A01204" w:rsidRPr="0008241C" w:rsidRDefault="00A01204" w:rsidP="00A01204">
            <w:pPr>
              <w:spacing w:line="240" w:lineRule="exact"/>
              <w:rPr>
                <w:sz w:val="21"/>
                <w:szCs w:val="22"/>
              </w:rPr>
            </w:pPr>
          </w:p>
          <w:p w14:paraId="4CD4E3F0" w14:textId="77777777" w:rsidR="00A01204" w:rsidRPr="0008241C" w:rsidRDefault="00A01204" w:rsidP="00A01204">
            <w:pPr>
              <w:spacing w:line="240" w:lineRule="exact"/>
              <w:ind w:left="738" w:hangingChars="350" w:hanging="738"/>
              <w:rPr>
                <w:b/>
                <w:bCs/>
                <w:sz w:val="21"/>
                <w:szCs w:val="22"/>
              </w:rPr>
            </w:pPr>
            <w:r w:rsidRPr="0008241C">
              <w:rPr>
                <w:b/>
                <w:bCs/>
                <w:sz w:val="21"/>
                <w:szCs w:val="22"/>
              </w:rPr>
              <w:t>Target 1</w:t>
            </w:r>
            <w:r w:rsidRPr="0008241C">
              <w:rPr>
                <w:sz w:val="21"/>
                <w:szCs w:val="22"/>
              </w:rPr>
              <w:t xml:space="preserve">: By 2020, at the latest, people are aware of the values of biodiversity and the steps they can take to conserve and use it sustainably. </w:t>
            </w:r>
          </w:p>
          <w:p w14:paraId="1E39409C" w14:textId="77777777" w:rsidR="00A01204" w:rsidRPr="0008241C" w:rsidRDefault="00A01204" w:rsidP="00A01204">
            <w:pPr>
              <w:spacing w:line="240" w:lineRule="exact"/>
              <w:ind w:left="735" w:hangingChars="350" w:hanging="735"/>
              <w:rPr>
                <w:sz w:val="21"/>
                <w:szCs w:val="22"/>
              </w:rPr>
            </w:pPr>
          </w:p>
          <w:p w14:paraId="15707305" w14:textId="77777777" w:rsidR="00A01204" w:rsidRPr="0008241C" w:rsidRDefault="00A01204" w:rsidP="00A01204">
            <w:pPr>
              <w:spacing w:line="240" w:lineRule="exact"/>
              <w:ind w:left="738" w:hangingChars="350" w:hanging="738"/>
              <w:rPr>
                <w:sz w:val="21"/>
                <w:szCs w:val="22"/>
              </w:rPr>
            </w:pPr>
            <w:r w:rsidRPr="0008241C">
              <w:rPr>
                <w:b/>
                <w:bCs/>
                <w:sz w:val="21"/>
                <w:szCs w:val="22"/>
              </w:rPr>
              <w:t>Target 2</w:t>
            </w:r>
            <w:r w:rsidRPr="0008241C">
              <w:rPr>
                <w:sz w:val="21"/>
                <w:szCs w:val="22"/>
              </w:rPr>
              <w:t xml:space="preserve">: By 2020, at the latest, biodiversity values have been integrated into national and local development and poverty reduction strategies and planning processes and are being incorporated into national accounting, as appropriate, and reporting systems. </w:t>
            </w:r>
          </w:p>
          <w:p w14:paraId="15F95232" w14:textId="77777777" w:rsidR="00A01204" w:rsidRPr="0008241C" w:rsidRDefault="00A01204" w:rsidP="00A01204">
            <w:pPr>
              <w:spacing w:line="240" w:lineRule="exact"/>
              <w:ind w:left="735" w:hangingChars="350" w:hanging="735"/>
              <w:rPr>
                <w:sz w:val="21"/>
                <w:szCs w:val="22"/>
              </w:rPr>
            </w:pPr>
          </w:p>
          <w:p w14:paraId="18D317AA" w14:textId="77777777" w:rsidR="00A01204" w:rsidRPr="0008241C" w:rsidRDefault="00A01204" w:rsidP="00A01204">
            <w:pPr>
              <w:spacing w:line="240" w:lineRule="exact"/>
              <w:ind w:left="738" w:hangingChars="350" w:hanging="738"/>
              <w:rPr>
                <w:sz w:val="21"/>
                <w:szCs w:val="22"/>
              </w:rPr>
            </w:pPr>
            <w:r w:rsidRPr="0008241C">
              <w:rPr>
                <w:b/>
                <w:bCs/>
                <w:sz w:val="21"/>
                <w:szCs w:val="22"/>
              </w:rPr>
              <w:t>Target 3</w:t>
            </w:r>
            <w:r w:rsidRPr="0008241C">
              <w:rPr>
                <w:sz w:val="21"/>
                <w:szCs w:val="22"/>
              </w:rPr>
              <w:t xml:space="preserve">: By 2020, at the latest, incentives, including subsidies, harmful to biodiversity are eliminated, phased out or reformed in order to minimize or avoid negative impacts, and positive incentives for the conservation and sustainable use of biodiversity are developed and applied, consistent and in harmony with the Convention and other relevant international obligations, taking into account national socio economic conditions. </w:t>
            </w:r>
          </w:p>
          <w:p w14:paraId="753FA3E1" w14:textId="77777777" w:rsidR="00A01204" w:rsidRPr="0008241C" w:rsidRDefault="00A01204" w:rsidP="00A01204">
            <w:pPr>
              <w:spacing w:line="240" w:lineRule="exact"/>
              <w:ind w:left="735" w:hangingChars="350" w:hanging="735"/>
              <w:rPr>
                <w:sz w:val="21"/>
                <w:szCs w:val="22"/>
              </w:rPr>
            </w:pPr>
          </w:p>
          <w:p w14:paraId="257EE7C0" w14:textId="77777777" w:rsidR="00A01204" w:rsidRPr="0008241C" w:rsidRDefault="00A01204" w:rsidP="00A01204">
            <w:pPr>
              <w:spacing w:line="240" w:lineRule="exact"/>
              <w:ind w:left="738" w:hangingChars="350" w:hanging="738"/>
              <w:rPr>
                <w:sz w:val="21"/>
                <w:szCs w:val="22"/>
              </w:rPr>
            </w:pPr>
            <w:r w:rsidRPr="0008241C">
              <w:rPr>
                <w:b/>
                <w:bCs/>
                <w:sz w:val="21"/>
                <w:szCs w:val="22"/>
              </w:rPr>
              <w:t>Target 4</w:t>
            </w:r>
            <w:r w:rsidRPr="0008241C">
              <w:rPr>
                <w:sz w:val="21"/>
                <w:szCs w:val="22"/>
              </w:rPr>
              <w:t xml:space="preserve">: By 2020, at the latest, Governments, business and stakeholders at all levels have taken steps to achieve or have implemented plans for sustainable production and consumption and have kept the impacts of use of natural resources well within safe ecological limits. </w:t>
            </w:r>
          </w:p>
          <w:p w14:paraId="108D71B7" w14:textId="77777777" w:rsidR="00A01204" w:rsidRPr="0008241C" w:rsidRDefault="00A01204" w:rsidP="00A01204">
            <w:pPr>
              <w:spacing w:line="240" w:lineRule="exact"/>
              <w:rPr>
                <w:sz w:val="21"/>
                <w:szCs w:val="22"/>
              </w:rPr>
            </w:pPr>
          </w:p>
          <w:p w14:paraId="1D503F77" w14:textId="77777777" w:rsidR="00A01204" w:rsidRPr="0008241C" w:rsidRDefault="00A01204" w:rsidP="00A01204">
            <w:pPr>
              <w:spacing w:line="240" w:lineRule="exact"/>
              <w:rPr>
                <w:b/>
                <w:i/>
                <w:sz w:val="21"/>
                <w:szCs w:val="22"/>
              </w:rPr>
            </w:pPr>
            <w:r w:rsidRPr="0008241C">
              <w:rPr>
                <w:b/>
                <w:i/>
                <w:sz w:val="21"/>
                <w:szCs w:val="22"/>
              </w:rPr>
              <w:t xml:space="preserve">Strategic Goal B: Reduce the direct pressures on biodiversity and promote sustainable use </w:t>
            </w:r>
          </w:p>
          <w:p w14:paraId="2A9F84BC" w14:textId="77777777" w:rsidR="00A01204" w:rsidRPr="0008241C" w:rsidRDefault="00A01204" w:rsidP="00A01204">
            <w:pPr>
              <w:spacing w:line="240" w:lineRule="exact"/>
              <w:rPr>
                <w:sz w:val="21"/>
                <w:szCs w:val="22"/>
              </w:rPr>
            </w:pPr>
          </w:p>
          <w:p w14:paraId="44B3E53B" w14:textId="77777777" w:rsidR="00A01204" w:rsidRPr="0008241C" w:rsidRDefault="00A01204" w:rsidP="00A01204">
            <w:pPr>
              <w:spacing w:line="240" w:lineRule="exact"/>
              <w:ind w:left="738" w:hangingChars="350" w:hanging="738"/>
              <w:rPr>
                <w:sz w:val="21"/>
                <w:szCs w:val="22"/>
              </w:rPr>
            </w:pPr>
            <w:r w:rsidRPr="0008241C">
              <w:rPr>
                <w:b/>
                <w:bCs/>
                <w:sz w:val="21"/>
                <w:szCs w:val="22"/>
              </w:rPr>
              <w:t>Target 5</w:t>
            </w:r>
            <w:r w:rsidRPr="0008241C">
              <w:rPr>
                <w:sz w:val="21"/>
                <w:szCs w:val="22"/>
              </w:rPr>
              <w:t>: By 2020, the rate of loss of all natural habitats, including forests, is at least halved and where feasible brought close to zero, and degradation and fragmentation is significantly reduced.</w:t>
            </w:r>
          </w:p>
          <w:p w14:paraId="446DE678" w14:textId="77777777" w:rsidR="00A01204" w:rsidRPr="0008241C" w:rsidRDefault="00A01204" w:rsidP="00A01204">
            <w:pPr>
              <w:spacing w:line="240" w:lineRule="exact"/>
              <w:ind w:left="738" w:hangingChars="350" w:hanging="738"/>
              <w:rPr>
                <w:sz w:val="21"/>
                <w:szCs w:val="22"/>
              </w:rPr>
            </w:pPr>
            <w:r w:rsidRPr="0008241C">
              <w:rPr>
                <w:b/>
                <w:bCs/>
                <w:sz w:val="21"/>
                <w:szCs w:val="22"/>
              </w:rPr>
              <w:t>Target 6</w:t>
            </w:r>
            <w:r w:rsidRPr="0008241C">
              <w:rPr>
                <w:sz w:val="21"/>
                <w:szCs w:val="22"/>
              </w:rPr>
              <w:t xml:space="preserve">: By 2020 all fish and invertebrate stocks and aquatic plants are managed and harvested sustainably, legally and applying ecosystem based approaches, so that overfishing is avoided, recovery plans and measures are in place for all depleted species, fisheries have no significant adverse impacts on threatened species and vulnerable ecosystems and the impacts of fisheries on stocks, species and ecosystems are within safe ecological limits. </w:t>
            </w:r>
          </w:p>
          <w:p w14:paraId="472F61DC" w14:textId="77777777" w:rsidR="00A01204" w:rsidRPr="0008241C" w:rsidRDefault="00A01204" w:rsidP="00A01204">
            <w:pPr>
              <w:spacing w:line="240" w:lineRule="exact"/>
              <w:ind w:left="735" w:hangingChars="350" w:hanging="735"/>
              <w:rPr>
                <w:sz w:val="21"/>
                <w:szCs w:val="22"/>
              </w:rPr>
            </w:pPr>
          </w:p>
          <w:p w14:paraId="7FCA0DB5" w14:textId="77777777" w:rsidR="00A01204" w:rsidRPr="0008241C" w:rsidRDefault="00A01204" w:rsidP="00A01204">
            <w:pPr>
              <w:spacing w:line="240" w:lineRule="exact"/>
              <w:ind w:left="738" w:hangingChars="350" w:hanging="738"/>
              <w:rPr>
                <w:sz w:val="21"/>
                <w:szCs w:val="22"/>
              </w:rPr>
            </w:pPr>
            <w:r w:rsidRPr="0008241C">
              <w:rPr>
                <w:b/>
                <w:bCs/>
                <w:sz w:val="21"/>
                <w:szCs w:val="22"/>
              </w:rPr>
              <w:t>Target 7</w:t>
            </w:r>
            <w:r w:rsidRPr="0008241C">
              <w:rPr>
                <w:sz w:val="21"/>
                <w:szCs w:val="22"/>
              </w:rPr>
              <w:t xml:space="preserve">: By 2020 areas under agriculture, aquaculture and forestry are managed sustainably, ensuring conservation of biodiversity. </w:t>
            </w:r>
          </w:p>
          <w:p w14:paraId="057CE253" w14:textId="77777777" w:rsidR="00A01204" w:rsidRPr="0008241C" w:rsidRDefault="00A01204" w:rsidP="00A01204">
            <w:pPr>
              <w:spacing w:line="240" w:lineRule="exact"/>
              <w:ind w:left="735" w:hangingChars="350" w:hanging="735"/>
              <w:rPr>
                <w:sz w:val="21"/>
                <w:szCs w:val="22"/>
              </w:rPr>
            </w:pPr>
          </w:p>
          <w:p w14:paraId="23035083" w14:textId="77777777" w:rsidR="00A01204" w:rsidRPr="0008241C" w:rsidRDefault="00A01204" w:rsidP="00A01204">
            <w:pPr>
              <w:spacing w:line="240" w:lineRule="exact"/>
              <w:ind w:left="738" w:hangingChars="350" w:hanging="738"/>
              <w:rPr>
                <w:sz w:val="21"/>
                <w:szCs w:val="22"/>
              </w:rPr>
            </w:pPr>
            <w:r w:rsidRPr="0008241C">
              <w:rPr>
                <w:b/>
                <w:bCs/>
                <w:sz w:val="21"/>
                <w:szCs w:val="22"/>
              </w:rPr>
              <w:t>Target 8</w:t>
            </w:r>
            <w:r w:rsidRPr="0008241C">
              <w:rPr>
                <w:sz w:val="21"/>
                <w:szCs w:val="22"/>
              </w:rPr>
              <w:t xml:space="preserve">: By 2020, pollution, including from excess nutrients, has been brought to levels that are not detrimental to ecosystem function and biodiversity. </w:t>
            </w:r>
          </w:p>
          <w:p w14:paraId="51347A92" w14:textId="77777777" w:rsidR="00A01204" w:rsidRPr="0008241C" w:rsidRDefault="00A01204" w:rsidP="00A01204">
            <w:pPr>
              <w:spacing w:line="240" w:lineRule="exact"/>
              <w:ind w:left="735" w:hangingChars="350" w:hanging="735"/>
              <w:rPr>
                <w:sz w:val="21"/>
                <w:szCs w:val="22"/>
              </w:rPr>
            </w:pPr>
          </w:p>
          <w:p w14:paraId="654F09BB" w14:textId="77777777" w:rsidR="00A01204" w:rsidRPr="0008241C" w:rsidRDefault="00A01204" w:rsidP="00A01204">
            <w:pPr>
              <w:spacing w:line="240" w:lineRule="exact"/>
              <w:ind w:left="738" w:hangingChars="350" w:hanging="738"/>
              <w:rPr>
                <w:sz w:val="21"/>
                <w:szCs w:val="22"/>
              </w:rPr>
            </w:pPr>
            <w:r w:rsidRPr="0008241C">
              <w:rPr>
                <w:b/>
                <w:bCs/>
                <w:sz w:val="21"/>
                <w:szCs w:val="22"/>
              </w:rPr>
              <w:t>Target 9</w:t>
            </w:r>
            <w:r w:rsidRPr="0008241C">
              <w:rPr>
                <w:sz w:val="21"/>
                <w:szCs w:val="22"/>
              </w:rPr>
              <w:t xml:space="preserve">: By 2020, invasive alien species and pathways are identified and prioritized, priority species are controlled or eradicated, and measures are in place to manage pathways to prevent their introduction and establishment. </w:t>
            </w:r>
          </w:p>
          <w:p w14:paraId="24352AD8" w14:textId="77777777" w:rsidR="00A01204" w:rsidRPr="0008241C" w:rsidRDefault="00A01204" w:rsidP="00A01204">
            <w:pPr>
              <w:spacing w:line="240" w:lineRule="exact"/>
              <w:ind w:left="735" w:hangingChars="350" w:hanging="735"/>
              <w:rPr>
                <w:sz w:val="21"/>
                <w:szCs w:val="22"/>
              </w:rPr>
            </w:pPr>
          </w:p>
          <w:p w14:paraId="26B96721" w14:textId="77777777" w:rsidR="00A01204" w:rsidRPr="0008241C" w:rsidRDefault="00A01204" w:rsidP="00A01204">
            <w:pPr>
              <w:spacing w:line="240" w:lineRule="exact"/>
              <w:ind w:left="738" w:hangingChars="350" w:hanging="738"/>
              <w:rPr>
                <w:sz w:val="21"/>
                <w:szCs w:val="22"/>
              </w:rPr>
            </w:pPr>
            <w:r w:rsidRPr="0008241C">
              <w:rPr>
                <w:b/>
                <w:bCs/>
                <w:sz w:val="21"/>
                <w:szCs w:val="22"/>
              </w:rPr>
              <w:lastRenderedPageBreak/>
              <w:t>Target 10</w:t>
            </w:r>
            <w:r w:rsidRPr="0008241C">
              <w:rPr>
                <w:sz w:val="21"/>
                <w:szCs w:val="22"/>
              </w:rPr>
              <w:t xml:space="preserve">: By 2015, the multiple anthropogenic pressures on coral reefs, and other vulnerable ecosystems impacted by climate change or ocean acidification are minimized, so as to maintain their integrity and functioning. </w:t>
            </w:r>
          </w:p>
          <w:p w14:paraId="31B61B7B" w14:textId="77777777" w:rsidR="00A01204" w:rsidRPr="0008241C" w:rsidRDefault="00A01204" w:rsidP="00A01204">
            <w:pPr>
              <w:spacing w:line="240" w:lineRule="exact"/>
              <w:rPr>
                <w:sz w:val="21"/>
                <w:szCs w:val="22"/>
              </w:rPr>
            </w:pPr>
          </w:p>
          <w:p w14:paraId="324903E4" w14:textId="77777777" w:rsidR="00A01204" w:rsidRPr="0008241C" w:rsidRDefault="00A01204" w:rsidP="00A01204">
            <w:pPr>
              <w:spacing w:line="240" w:lineRule="exact"/>
              <w:rPr>
                <w:b/>
                <w:i/>
                <w:sz w:val="21"/>
                <w:szCs w:val="22"/>
              </w:rPr>
            </w:pPr>
            <w:r w:rsidRPr="0008241C">
              <w:rPr>
                <w:b/>
                <w:i/>
                <w:sz w:val="21"/>
                <w:szCs w:val="22"/>
              </w:rPr>
              <w:t xml:space="preserve">Strategic Goal C: To improve the status of biodiversity by safeguarding ecosystems, species and genetic diversity </w:t>
            </w:r>
          </w:p>
          <w:p w14:paraId="3627233C" w14:textId="77777777" w:rsidR="00A01204" w:rsidRPr="0008241C" w:rsidRDefault="00A01204" w:rsidP="00A01204">
            <w:pPr>
              <w:spacing w:line="240" w:lineRule="exact"/>
              <w:rPr>
                <w:sz w:val="21"/>
                <w:szCs w:val="22"/>
              </w:rPr>
            </w:pPr>
          </w:p>
          <w:p w14:paraId="167F93BC"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1</w:t>
            </w:r>
            <w:r w:rsidRPr="0008241C">
              <w:rPr>
                <w:sz w:val="21"/>
                <w:szCs w:val="22"/>
              </w:rPr>
              <w:t xml:space="preserve">: By 2020, at least 17 per cent of terrestrial and inland water, and 10 per cent of coastal and marine areas, especially areas of particular importance for biodiversity and ecosystem services, are conserved through effectively and equitably managed, ecologically representative and well connected systems of protected areas and other effective area-based conservation measures, and integrated into the wider landscapes and seascapes. </w:t>
            </w:r>
          </w:p>
          <w:p w14:paraId="37534C18" w14:textId="77777777" w:rsidR="00A01204" w:rsidRPr="0008241C" w:rsidRDefault="00A01204" w:rsidP="00A01204">
            <w:pPr>
              <w:spacing w:line="240" w:lineRule="exact"/>
              <w:ind w:left="735" w:hangingChars="350" w:hanging="735"/>
              <w:rPr>
                <w:sz w:val="21"/>
                <w:szCs w:val="22"/>
              </w:rPr>
            </w:pPr>
          </w:p>
          <w:p w14:paraId="119B026C"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2</w:t>
            </w:r>
            <w:r w:rsidRPr="0008241C">
              <w:rPr>
                <w:sz w:val="21"/>
                <w:szCs w:val="22"/>
              </w:rPr>
              <w:t xml:space="preserve">: By 2020 the extinction of known threatened species has been prevented and their conservation status, particularly of those most in decline, has been improved and sustained. </w:t>
            </w:r>
          </w:p>
          <w:p w14:paraId="02B8AA93" w14:textId="77777777" w:rsidR="00A01204" w:rsidRPr="0008241C" w:rsidRDefault="00A01204" w:rsidP="00A01204">
            <w:pPr>
              <w:spacing w:line="240" w:lineRule="exact"/>
              <w:ind w:left="735" w:hangingChars="350" w:hanging="735"/>
              <w:rPr>
                <w:sz w:val="21"/>
                <w:szCs w:val="22"/>
              </w:rPr>
            </w:pPr>
          </w:p>
          <w:p w14:paraId="01748BDE"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3</w:t>
            </w:r>
            <w:r w:rsidRPr="0008241C">
              <w:rPr>
                <w:sz w:val="21"/>
                <w:szCs w:val="22"/>
              </w:rPr>
              <w:t xml:space="preserve">: By 2020, the genetic diversity of cultivated plants and farmed and domesticated animals and of wild relatives, including other socio-economically as well as culturally valuable species, is maintained, and strategies have been developed and implemented for minimizing genetic erosion and safeguarding their genetic diversity. </w:t>
            </w:r>
          </w:p>
          <w:p w14:paraId="6F267B8B" w14:textId="77777777" w:rsidR="00A01204" w:rsidRPr="0008241C" w:rsidRDefault="00A01204" w:rsidP="00A01204">
            <w:pPr>
              <w:spacing w:line="240" w:lineRule="exact"/>
              <w:rPr>
                <w:sz w:val="21"/>
                <w:szCs w:val="22"/>
              </w:rPr>
            </w:pPr>
          </w:p>
          <w:p w14:paraId="325E87AA" w14:textId="77777777" w:rsidR="00A01204" w:rsidRPr="0008241C" w:rsidRDefault="00A01204" w:rsidP="00A01204">
            <w:pPr>
              <w:spacing w:line="240" w:lineRule="exact"/>
              <w:rPr>
                <w:b/>
                <w:i/>
                <w:sz w:val="21"/>
                <w:szCs w:val="22"/>
              </w:rPr>
            </w:pPr>
            <w:r w:rsidRPr="0008241C">
              <w:rPr>
                <w:b/>
                <w:i/>
                <w:sz w:val="21"/>
                <w:szCs w:val="22"/>
              </w:rPr>
              <w:t xml:space="preserve">Strategic Goal D: Enhance the benefits to all from biodiversity and ecosystem services </w:t>
            </w:r>
          </w:p>
          <w:p w14:paraId="6F875B73" w14:textId="77777777" w:rsidR="00A01204" w:rsidRPr="0008241C" w:rsidRDefault="00A01204" w:rsidP="00A01204">
            <w:pPr>
              <w:spacing w:line="240" w:lineRule="exact"/>
              <w:rPr>
                <w:sz w:val="21"/>
                <w:szCs w:val="22"/>
              </w:rPr>
            </w:pPr>
          </w:p>
          <w:p w14:paraId="36CC2AB0"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4</w:t>
            </w:r>
            <w:r w:rsidRPr="0008241C">
              <w:rPr>
                <w:sz w:val="21"/>
                <w:szCs w:val="22"/>
              </w:rPr>
              <w:t>: By 2020, ecosystems that provide essential services, including services related to water, and contribute to health, livelihoods and well-being, are restored and safeguarded, taking into account the needs of women, indigenous and local communities, and the poor and vulnerable.</w:t>
            </w:r>
          </w:p>
          <w:p w14:paraId="518E6898" w14:textId="77777777" w:rsidR="00A01204" w:rsidRPr="0008241C" w:rsidRDefault="00A01204" w:rsidP="00A01204">
            <w:pPr>
              <w:spacing w:line="240" w:lineRule="exact"/>
              <w:ind w:left="735" w:hangingChars="350" w:hanging="735"/>
              <w:rPr>
                <w:sz w:val="21"/>
                <w:szCs w:val="22"/>
              </w:rPr>
            </w:pPr>
          </w:p>
          <w:p w14:paraId="5F4F7412"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5</w:t>
            </w:r>
            <w:r w:rsidRPr="0008241C">
              <w:rPr>
                <w:sz w:val="21"/>
                <w:szCs w:val="22"/>
              </w:rPr>
              <w:t xml:space="preserve">: By 2020, ecosystem resilience and the contribution of biodiversity to carbon stocks has been enhanced, through conservation and restoration, including restoration of at least 15 per cent of degraded ecosystems, thereby contributing to climate change mitigation and adaptation and to combating desertification. </w:t>
            </w:r>
          </w:p>
          <w:p w14:paraId="0624C31D" w14:textId="77777777" w:rsidR="00A01204" w:rsidRPr="0008241C" w:rsidRDefault="00A01204" w:rsidP="00A01204">
            <w:pPr>
              <w:spacing w:line="240" w:lineRule="exact"/>
              <w:ind w:left="735" w:hangingChars="350" w:hanging="735"/>
              <w:rPr>
                <w:sz w:val="21"/>
                <w:szCs w:val="22"/>
              </w:rPr>
            </w:pPr>
          </w:p>
          <w:p w14:paraId="4B5DEA94"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6</w:t>
            </w:r>
            <w:r w:rsidRPr="0008241C">
              <w:rPr>
                <w:sz w:val="21"/>
                <w:szCs w:val="22"/>
              </w:rPr>
              <w:t xml:space="preserve">: By 2015, the Nagoya Protocol on Access to Genetic Resources and the Fair and Equitable Sharing of Benefits Arising from their Utilization is in force and operational, consistent with national legislation. </w:t>
            </w:r>
          </w:p>
          <w:p w14:paraId="6CFD0EB3" w14:textId="77777777" w:rsidR="00A01204" w:rsidRPr="0008241C" w:rsidRDefault="00A01204" w:rsidP="00A01204">
            <w:pPr>
              <w:spacing w:line="240" w:lineRule="exact"/>
              <w:ind w:left="735" w:hangingChars="350" w:hanging="735"/>
              <w:rPr>
                <w:sz w:val="21"/>
                <w:szCs w:val="22"/>
              </w:rPr>
            </w:pPr>
          </w:p>
          <w:p w14:paraId="4329C830" w14:textId="77777777" w:rsidR="00A01204" w:rsidRPr="0008241C" w:rsidRDefault="00A01204" w:rsidP="00A01204">
            <w:pPr>
              <w:spacing w:line="240" w:lineRule="exact"/>
              <w:rPr>
                <w:b/>
                <w:i/>
                <w:sz w:val="21"/>
                <w:szCs w:val="22"/>
              </w:rPr>
            </w:pPr>
            <w:r w:rsidRPr="0008241C">
              <w:rPr>
                <w:b/>
                <w:i/>
                <w:sz w:val="21"/>
                <w:szCs w:val="22"/>
              </w:rPr>
              <w:t xml:space="preserve">Strategic Goal E: Enhance implementation through participatory planning, knowledge management and capacity building </w:t>
            </w:r>
          </w:p>
          <w:p w14:paraId="34F1A74A" w14:textId="77777777" w:rsidR="00A01204" w:rsidRPr="0008241C" w:rsidRDefault="00A01204" w:rsidP="00A01204">
            <w:pPr>
              <w:spacing w:line="240" w:lineRule="exact"/>
              <w:ind w:left="735" w:hangingChars="350" w:hanging="735"/>
              <w:rPr>
                <w:sz w:val="21"/>
                <w:szCs w:val="22"/>
              </w:rPr>
            </w:pPr>
          </w:p>
          <w:p w14:paraId="35AB9128"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7</w:t>
            </w:r>
            <w:r w:rsidRPr="0008241C">
              <w:rPr>
                <w:sz w:val="21"/>
                <w:szCs w:val="22"/>
              </w:rPr>
              <w:t xml:space="preserve">: By 2015 each Party has developed, adopted as a policy instrument, and has commenced implementing an effective, participatory and updated national biodiversity strategy and action plan. </w:t>
            </w:r>
          </w:p>
          <w:p w14:paraId="11EC8C1E" w14:textId="77777777" w:rsidR="00A01204" w:rsidRPr="0008241C" w:rsidRDefault="00A01204" w:rsidP="00A01204">
            <w:pPr>
              <w:spacing w:line="240" w:lineRule="exact"/>
              <w:ind w:left="735" w:hangingChars="350" w:hanging="735"/>
              <w:rPr>
                <w:sz w:val="21"/>
                <w:szCs w:val="22"/>
              </w:rPr>
            </w:pPr>
          </w:p>
          <w:p w14:paraId="3AC8138B"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8</w:t>
            </w:r>
            <w:r w:rsidRPr="0008241C">
              <w:rPr>
                <w:sz w:val="21"/>
                <w:szCs w:val="22"/>
              </w:rPr>
              <w:t xml:space="preserve">: By 2020, the traditional knowledge, innovations and practices of indigenous and local communities relevant for the conservation and sustainable use of biodiversity, and their customary use of biological resources, are respected, subject to national legislation and relevant international obligations, and fully integrated and reflected in the implementation of the Convention with the full and effective participation of indigenous and local communities, at all relevant levels. </w:t>
            </w:r>
          </w:p>
          <w:p w14:paraId="28A2A1A0" w14:textId="77777777" w:rsidR="00A01204" w:rsidRPr="0008241C" w:rsidRDefault="00A01204" w:rsidP="00A01204">
            <w:pPr>
              <w:spacing w:line="240" w:lineRule="exact"/>
              <w:ind w:left="735" w:hangingChars="350" w:hanging="735"/>
              <w:rPr>
                <w:sz w:val="21"/>
                <w:szCs w:val="22"/>
              </w:rPr>
            </w:pPr>
          </w:p>
          <w:p w14:paraId="021F40B5" w14:textId="77777777" w:rsidR="00A01204" w:rsidRPr="0008241C" w:rsidRDefault="00A01204" w:rsidP="00A01204">
            <w:pPr>
              <w:spacing w:line="240" w:lineRule="exact"/>
              <w:ind w:left="738" w:hangingChars="350" w:hanging="738"/>
              <w:rPr>
                <w:sz w:val="21"/>
                <w:szCs w:val="22"/>
              </w:rPr>
            </w:pPr>
            <w:r w:rsidRPr="0008241C">
              <w:rPr>
                <w:b/>
                <w:bCs/>
                <w:sz w:val="21"/>
                <w:szCs w:val="22"/>
              </w:rPr>
              <w:t>Target 19</w:t>
            </w:r>
            <w:r w:rsidRPr="0008241C">
              <w:rPr>
                <w:sz w:val="21"/>
                <w:szCs w:val="22"/>
              </w:rPr>
              <w:t xml:space="preserve">: By 2020, knowledge, the science base and technologies relating to biodiversity, its values, functioning, status and trends, and the consequences of its loss, are improved, widely shared and transferred, and applied. </w:t>
            </w:r>
          </w:p>
          <w:p w14:paraId="04022178" w14:textId="77777777" w:rsidR="00A01204" w:rsidRPr="0008241C" w:rsidRDefault="00A01204" w:rsidP="00A01204">
            <w:pPr>
              <w:spacing w:line="240" w:lineRule="exact"/>
              <w:ind w:left="735" w:hangingChars="350" w:hanging="735"/>
              <w:rPr>
                <w:sz w:val="21"/>
                <w:szCs w:val="22"/>
              </w:rPr>
            </w:pPr>
          </w:p>
          <w:p w14:paraId="60CAB789" w14:textId="77777777" w:rsidR="00A01204" w:rsidRPr="0008241C" w:rsidRDefault="00A01204" w:rsidP="00A01204">
            <w:pPr>
              <w:spacing w:line="240" w:lineRule="exact"/>
              <w:ind w:left="738" w:hangingChars="350" w:hanging="738"/>
              <w:rPr>
                <w:sz w:val="21"/>
                <w:szCs w:val="22"/>
              </w:rPr>
            </w:pPr>
            <w:r w:rsidRPr="0008241C">
              <w:rPr>
                <w:b/>
                <w:bCs/>
                <w:sz w:val="21"/>
                <w:szCs w:val="22"/>
              </w:rPr>
              <w:t>Target 20</w:t>
            </w:r>
            <w:r w:rsidRPr="0008241C">
              <w:rPr>
                <w:sz w:val="21"/>
                <w:szCs w:val="22"/>
              </w:rPr>
              <w:t xml:space="preserve">: By 2020, at the latest, the mobilization of financial resources for effectively implementing the Strategic Plan for Biodiversity 2011-2020 from all sources, and in accordance with the consolidated and agreed process in the Strategy for Resource Mobilization, should increase </w:t>
            </w:r>
            <w:r w:rsidRPr="0008241C">
              <w:rPr>
                <w:sz w:val="21"/>
                <w:szCs w:val="22"/>
              </w:rPr>
              <w:lastRenderedPageBreak/>
              <w:t xml:space="preserve">substantially from the current levels. This target will be subject to changes contingent to resource needs assessments to be developed and reported by Parties. </w:t>
            </w:r>
          </w:p>
        </w:tc>
      </w:tr>
    </w:tbl>
    <w:p w14:paraId="1CF45691" w14:textId="77777777" w:rsidR="00A01204" w:rsidRPr="0008241C" w:rsidRDefault="00A01204" w:rsidP="00A01204">
      <w:pPr>
        <w:rPr>
          <w:sz w:val="22"/>
          <w:szCs w:val="22"/>
        </w:rPr>
        <w:sectPr w:rsidR="00A01204" w:rsidRPr="0008241C" w:rsidSect="00642B4F">
          <w:headerReference w:type="default" r:id="rId76"/>
          <w:pgSz w:w="11907" w:h="16840" w:code="9"/>
          <w:pgMar w:top="1440" w:right="1440" w:bottom="1440" w:left="1440" w:header="709" w:footer="709" w:gutter="0"/>
          <w:cols w:space="708"/>
          <w:titlePg/>
          <w:docGrid w:linePitch="360"/>
        </w:sectPr>
      </w:pPr>
      <w:bookmarkStart w:id="338" w:name="GoalB"/>
      <w:bookmarkStart w:id="339" w:name="GoalC"/>
      <w:bookmarkStart w:id="340" w:name="GoalD"/>
      <w:bookmarkStart w:id="341" w:name="GoalE"/>
      <w:bookmarkEnd w:id="338"/>
      <w:bookmarkEnd w:id="339"/>
      <w:bookmarkEnd w:id="340"/>
      <w:bookmarkEnd w:id="341"/>
    </w:p>
    <w:p w14:paraId="64A9B238" w14:textId="77777777" w:rsidR="00A01204" w:rsidRPr="0008241C" w:rsidRDefault="00A01204" w:rsidP="00A01204">
      <w:pPr>
        <w:keepNext/>
        <w:keepLines/>
        <w:outlineLvl w:val="0"/>
        <w:rPr>
          <w:b/>
          <w:sz w:val="32"/>
          <w:szCs w:val="32"/>
        </w:rPr>
      </w:pPr>
      <w:bookmarkStart w:id="342" w:name="_Toc504172582"/>
      <w:bookmarkStart w:id="343" w:name="_Toc504317090"/>
      <w:bookmarkStart w:id="344" w:name="_Toc504317783"/>
      <w:bookmarkStart w:id="345" w:name="_Toc504320362"/>
      <w:bookmarkStart w:id="346" w:name="_Toc504320809"/>
      <w:bookmarkStart w:id="347" w:name="_Toc504321129"/>
      <w:bookmarkStart w:id="348" w:name="_Toc524041324"/>
      <w:r w:rsidRPr="0008241C">
        <w:rPr>
          <w:b/>
          <w:sz w:val="32"/>
          <w:szCs w:val="32"/>
        </w:rPr>
        <w:lastRenderedPageBreak/>
        <w:t>Chapter 2. Nature’s contributions to people and quality of life</w:t>
      </w:r>
      <w:bookmarkEnd w:id="342"/>
      <w:bookmarkEnd w:id="343"/>
      <w:bookmarkEnd w:id="344"/>
      <w:bookmarkEnd w:id="345"/>
      <w:bookmarkEnd w:id="346"/>
      <w:bookmarkEnd w:id="347"/>
      <w:bookmarkEnd w:id="348"/>
    </w:p>
    <w:p w14:paraId="5D26FB5D" w14:textId="77777777" w:rsidR="00A01204" w:rsidRPr="0008241C" w:rsidRDefault="00A01204" w:rsidP="00A01204">
      <w:pPr>
        <w:rPr>
          <w:sz w:val="22"/>
          <w:szCs w:val="22"/>
        </w:rPr>
      </w:pPr>
    </w:p>
    <w:p w14:paraId="3B8603A4" w14:textId="77777777" w:rsidR="00A01204" w:rsidRPr="0008241C" w:rsidRDefault="00A01204" w:rsidP="00A01204">
      <w:pPr>
        <w:rPr>
          <w:b/>
          <w:sz w:val="22"/>
          <w:szCs w:val="22"/>
        </w:rPr>
      </w:pPr>
      <w:r w:rsidRPr="0008241C">
        <w:rPr>
          <w:b/>
          <w:sz w:val="22"/>
          <w:szCs w:val="22"/>
        </w:rPr>
        <w:t>Coordinating Lead Authors:</w:t>
      </w:r>
    </w:p>
    <w:p w14:paraId="1F4670CA" w14:textId="77777777" w:rsidR="00A01204" w:rsidRPr="0008241C" w:rsidRDefault="00A01204" w:rsidP="00A01204">
      <w:pPr>
        <w:rPr>
          <w:sz w:val="22"/>
          <w:szCs w:val="22"/>
        </w:rPr>
      </w:pPr>
      <w:r w:rsidRPr="0008241C">
        <w:rPr>
          <w:sz w:val="22"/>
          <w:szCs w:val="22"/>
        </w:rPr>
        <w:t>Kirsten Davies (Australia), Asha Rajvanshi (India), Youn Yeo-Chang (Republic of Korea)</w:t>
      </w:r>
    </w:p>
    <w:p w14:paraId="6C61B06D" w14:textId="77777777" w:rsidR="00A01204" w:rsidRPr="0008241C" w:rsidRDefault="00A01204" w:rsidP="00A01204">
      <w:pPr>
        <w:rPr>
          <w:sz w:val="22"/>
          <w:szCs w:val="22"/>
        </w:rPr>
      </w:pPr>
    </w:p>
    <w:p w14:paraId="7ABA2487" w14:textId="77777777" w:rsidR="00A01204" w:rsidRPr="0008241C" w:rsidRDefault="00A01204" w:rsidP="00A01204">
      <w:pPr>
        <w:rPr>
          <w:b/>
          <w:sz w:val="22"/>
          <w:szCs w:val="22"/>
        </w:rPr>
      </w:pPr>
      <w:r w:rsidRPr="0008241C">
        <w:rPr>
          <w:b/>
          <w:sz w:val="22"/>
          <w:szCs w:val="22"/>
        </w:rPr>
        <w:t>Lead Authors:</w:t>
      </w:r>
    </w:p>
    <w:p w14:paraId="521854A4" w14:textId="77777777" w:rsidR="00A01204" w:rsidRPr="0008241C" w:rsidRDefault="00A01204" w:rsidP="00A01204">
      <w:pPr>
        <w:rPr>
          <w:sz w:val="22"/>
          <w:szCs w:val="22"/>
        </w:rPr>
      </w:pPr>
      <w:r w:rsidRPr="0008241C">
        <w:rPr>
          <w:sz w:val="22"/>
          <w:szCs w:val="22"/>
        </w:rPr>
        <w:t xml:space="preserve">Jae Chun Choe (Republic of Korea), Andy Sungnok Choi (Republic of Korea), Rosie Cooney (Australia), Shalini Dhyani (India), Judith Fisher (Australia), </w:t>
      </w:r>
      <w:r w:rsidRPr="0008241C">
        <w:rPr>
          <w:bCs/>
          <w:sz w:val="22"/>
          <w:szCs w:val="22"/>
        </w:rPr>
        <w:t>Ambika Prasad Gautam</w:t>
      </w:r>
      <w:r w:rsidRPr="0008241C">
        <w:rPr>
          <w:sz w:val="22"/>
          <w:szCs w:val="22"/>
        </w:rPr>
        <w:t xml:space="preserve"> (Nepal), Kaoru Ichikawa (Japan), Hishmi Jamil Husain (India), Jyothis Sathyapalan (India), Mahdi Kolahi (Iran), Mirza Dikari Kusrini (Indonesia), Ather Masoodi (India), Yuko Ogawa Onishi (Japan), Soojin Park (Republic of Korea), Harpinder Sandhu (Australia/New Zealand), Chuluun Togtokh (Mongolia)</w:t>
      </w:r>
    </w:p>
    <w:p w14:paraId="0A73EC53" w14:textId="77777777" w:rsidR="00A01204" w:rsidRPr="0008241C" w:rsidRDefault="00A01204" w:rsidP="00A01204">
      <w:pPr>
        <w:rPr>
          <w:sz w:val="22"/>
          <w:szCs w:val="22"/>
        </w:rPr>
      </w:pPr>
    </w:p>
    <w:p w14:paraId="1C3DF057" w14:textId="77777777" w:rsidR="00A01204" w:rsidRPr="0008241C" w:rsidRDefault="00A01204" w:rsidP="00A01204">
      <w:pPr>
        <w:rPr>
          <w:b/>
          <w:sz w:val="22"/>
          <w:szCs w:val="22"/>
          <w:lang w:val="da-DK"/>
        </w:rPr>
      </w:pPr>
      <w:r w:rsidRPr="0008241C">
        <w:rPr>
          <w:b/>
          <w:sz w:val="22"/>
          <w:szCs w:val="22"/>
          <w:lang w:val="da-DK"/>
        </w:rPr>
        <w:t>Fellow:</w:t>
      </w:r>
    </w:p>
    <w:p w14:paraId="0F39F853" w14:textId="77777777" w:rsidR="00A01204" w:rsidRPr="0008241C" w:rsidRDefault="00A01204" w:rsidP="00A01204">
      <w:pPr>
        <w:rPr>
          <w:sz w:val="22"/>
          <w:szCs w:val="22"/>
          <w:lang w:val="da-DK"/>
        </w:rPr>
      </w:pPr>
      <w:r w:rsidRPr="0008241C">
        <w:rPr>
          <w:sz w:val="22"/>
          <w:szCs w:val="22"/>
          <w:lang w:val="da-DK"/>
        </w:rPr>
        <w:t xml:space="preserve">Amani Al-Assaf (Jordan) </w:t>
      </w:r>
    </w:p>
    <w:p w14:paraId="3DF83CE7" w14:textId="77777777" w:rsidR="00A01204" w:rsidRPr="0008241C" w:rsidRDefault="00A01204" w:rsidP="00A01204">
      <w:pPr>
        <w:rPr>
          <w:sz w:val="22"/>
          <w:szCs w:val="22"/>
          <w:lang w:val="da-DK"/>
        </w:rPr>
      </w:pPr>
    </w:p>
    <w:p w14:paraId="77453EF5" w14:textId="77777777" w:rsidR="00A01204" w:rsidRPr="0008241C" w:rsidRDefault="00A01204" w:rsidP="00A01204">
      <w:pPr>
        <w:rPr>
          <w:b/>
          <w:sz w:val="22"/>
          <w:szCs w:val="22"/>
          <w:lang w:val="da-DK"/>
        </w:rPr>
      </w:pPr>
      <w:r w:rsidRPr="0008241C">
        <w:rPr>
          <w:b/>
          <w:sz w:val="22"/>
          <w:szCs w:val="22"/>
          <w:lang w:val="da-DK"/>
        </w:rPr>
        <w:t>Contributing Authors:</w:t>
      </w:r>
    </w:p>
    <w:p w14:paraId="368D436D" w14:textId="77777777" w:rsidR="00A01204" w:rsidRPr="0008241C" w:rsidRDefault="00A01204" w:rsidP="00A01204">
      <w:pPr>
        <w:rPr>
          <w:sz w:val="22"/>
          <w:szCs w:val="22"/>
        </w:rPr>
      </w:pPr>
      <w:r w:rsidRPr="0008241C">
        <w:rPr>
          <w:sz w:val="22"/>
          <w:szCs w:val="22"/>
          <w:lang w:val="da-DK"/>
        </w:rPr>
        <w:t>SoEun Ahn (Republic of Korea), Ma'en Ahmad Al Smadi (Jordan), Ruba Al-Zu'bi (Jordan), Leni D. Camacho (Philippines), Sunita Chaudhary (Nepal), Aschara Chinniyompanich (Thailand), Lani Cutuli (Australia), Daniel P. Faith (Australia), Jade Gundes (Australia), Rosemary Hill (Australia), Muna Yacoub Hindiyeh (Jordan), Johnson Jament (India), Eun-Kyung Jang (Republic of Korea), Beria Leimona (Indonesia), Emily Marie Lim (Singapore), Ashutosh Kumar Mishra (India), Oraib Nawash (Jordan), Ram Pandit (Nepal), Mi Sun Park (Republic of Korea), Sohee Park (Republic of Korea), Zara Phang (Malaysia), Osamu Saito (Japan), Andy Sheppard (Australia), Randolph Thaman (Fiji), Khaing Thandar Soe (Myanmar), Dayuan Xue (China), Pavankumar Yeggina (India), Kelsey Zalfelds (Australia)</w:t>
      </w:r>
    </w:p>
    <w:p w14:paraId="64608157" w14:textId="77777777" w:rsidR="00A01204" w:rsidRPr="0008241C" w:rsidRDefault="00A01204" w:rsidP="00A01204">
      <w:pPr>
        <w:rPr>
          <w:sz w:val="22"/>
          <w:szCs w:val="22"/>
        </w:rPr>
      </w:pPr>
    </w:p>
    <w:p w14:paraId="654ED127" w14:textId="77777777" w:rsidR="00A01204" w:rsidRPr="0008241C" w:rsidRDefault="00A01204" w:rsidP="00A01204">
      <w:pPr>
        <w:rPr>
          <w:b/>
          <w:sz w:val="22"/>
          <w:szCs w:val="22"/>
        </w:rPr>
      </w:pPr>
      <w:r w:rsidRPr="0008241C">
        <w:rPr>
          <w:b/>
          <w:sz w:val="22"/>
          <w:szCs w:val="22"/>
        </w:rPr>
        <w:t>Review Editors:</w:t>
      </w:r>
    </w:p>
    <w:p w14:paraId="1BBAAA40" w14:textId="77777777" w:rsidR="00A01204" w:rsidRPr="0008241C" w:rsidRDefault="00A01204" w:rsidP="00A01204">
      <w:pPr>
        <w:rPr>
          <w:sz w:val="22"/>
          <w:szCs w:val="22"/>
        </w:rPr>
      </w:pPr>
      <w:r w:rsidRPr="0008241C">
        <w:rPr>
          <w:sz w:val="22"/>
          <w:szCs w:val="22"/>
        </w:rPr>
        <w:t>Mohd Shahwahid Othman (Malaysia), Mostafa Panahi (Iran)</w:t>
      </w:r>
    </w:p>
    <w:p w14:paraId="63220DFF" w14:textId="77777777" w:rsidR="00A01204" w:rsidRPr="0008241C" w:rsidRDefault="00A01204" w:rsidP="00A01204">
      <w:pPr>
        <w:rPr>
          <w:sz w:val="22"/>
          <w:szCs w:val="22"/>
        </w:rPr>
      </w:pPr>
    </w:p>
    <w:p w14:paraId="2C7FEB0C" w14:textId="77777777" w:rsidR="00A01204" w:rsidRPr="0008241C" w:rsidRDefault="00A01204" w:rsidP="00A01204">
      <w:pPr>
        <w:rPr>
          <w:b/>
          <w:sz w:val="22"/>
          <w:szCs w:val="22"/>
        </w:rPr>
      </w:pPr>
      <w:r w:rsidRPr="0008241C">
        <w:rPr>
          <w:b/>
          <w:sz w:val="22"/>
          <w:szCs w:val="22"/>
        </w:rPr>
        <w:t>Recommended citation:</w:t>
      </w:r>
    </w:p>
    <w:p w14:paraId="4268E50E" w14:textId="77777777" w:rsidR="00A01204" w:rsidRPr="0008241C" w:rsidRDefault="00A01204" w:rsidP="00A01204">
      <w:pPr>
        <w:rPr>
          <w:sz w:val="22"/>
          <w:szCs w:val="22"/>
        </w:rPr>
      </w:pPr>
      <w:r w:rsidRPr="0008241C">
        <w:rPr>
          <w:sz w:val="22"/>
          <w:szCs w:val="22"/>
        </w:rPr>
        <w:t>Davies, K., Rajvanshi, A., Youn, Y.-C., Choe, J. C., Choi, A., Cooney, R., Dhyani, S., Fisher, J., Gautam, A. P., Ichikawa, K., Jamil Husain, H., Jyothis, S., Kolahi, M., Kusrini, M. D., Masoodi, A., Onishi, Y., Park, S., Sandhu, H., Togtokh, C., Al-Assaf, A. Chapter 2: Nature’s contributions to people and quality of life. In IPBES (2018): The IPBES regional assessment report on biodiversity and ecosystem services for Asia and the Pacific. Karki, M., Senaratna Sellamuttu, S., Okayasu, S., Suzuki, W. (eds.). Secretariat of the Intergovernmental Science-Policy Platform on Biodiversity and Ecosystem services, Bonn, Germany, pp. xx.</w:t>
      </w:r>
    </w:p>
    <w:p w14:paraId="4D281EAE" w14:textId="77777777" w:rsidR="00A01204" w:rsidRPr="0008241C" w:rsidRDefault="00A01204" w:rsidP="00A01204">
      <w:pPr>
        <w:rPr>
          <w:sz w:val="22"/>
          <w:szCs w:val="22"/>
        </w:rPr>
      </w:pPr>
      <w:r w:rsidRPr="0008241C">
        <w:rPr>
          <w:sz w:val="22"/>
          <w:szCs w:val="22"/>
        </w:rPr>
        <w:br w:type="page"/>
      </w:r>
    </w:p>
    <w:p w14:paraId="172DD5D3" w14:textId="77777777" w:rsidR="00A01204" w:rsidRPr="0008241C" w:rsidRDefault="00A01204" w:rsidP="00A01204">
      <w:pPr>
        <w:tabs>
          <w:tab w:val="clear" w:pos="1247"/>
          <w:tab w:val="clear" w:pos="1814"/>
          <w:tab w:val="clear" w:pos="2381"/>
          <w:tab w:val="clear" w:pos="2948"/>
          <w:tab w:val="clear" w:pos="3515"/>
          <w:tab w:val="right" w:leader="dot" w:pos="9016"/>
        </w:tabs>
        <w:rPr>
          <w:b/>
          <w:sz w:val="22"/>
          <w:szCs w:val="22"/>
          <w:shd w:val="clear" w:color="auto" w:fill="FFFFFF"/>
          <w:lang w:bidi="en-US"/>
        </w:rPr>
      </w:pPr>
      <w:r w:rsidRPr="0008241C">
        <w:rPr>
          <w:b/>
          <w:sz w:val="28"/>
          <w:szCs w:val="28"/>
          <w:shd w:val="clear" w:color="auto" w:fill="FFFFFF"/>
          <w:lang w:bidi="en-US"/>
        </w:rPr>
        <w:lastRenderedPageBreak/>
        <w:t>Table of Contents</w:t>
      </w:r>
    </w:p>
    <w:p w14:paraId="5470C69C" w14:textId="1B5544B2" w:rsidR="00A01204" w:rsidRPr="0008241C" w:rsidRDefault="00A01204" w:rsidP="00A01204">
      <w:pPr>
        <w:tabs>
          <w:tab w:val="clear" w:pos="1247"/>
          <w:tab w:val="clear" w:pos="1814"/>
          <w:tab w:val="clear" w:pos="2381"/>
          <w:tab w:val="clear" w:pos="2948"/>
          <w:tab w:val="clear" w:pos="3515"/>
          <w:tab w:val="right" w:leader="dot" w:pos="9016"/>
        </w:tabs>
        <w:rPr>
          <w:rFonts w:eastAsia="MS Mincho"/>
          <w:noProof/>
          <w:sz w:val="22"/>
          <w:szCs w:val="22"/>
          <w:lang w:val="en-NL" w:eastAsia="ja-JP"/>
        </w:rPr>
      </w:pPr>
      <w:r w:rsidRPr="0008241C">
        <w:rPr>
          <w:sz w:val="22"/>
          <w:szCs w:val="22"/>
          <w:shd w:val="clear" w:color="auto" w:fill="FFFFFF"/>
          <w:lang w:bidi="en-US"/>
        </w:rPr>
        <w:fldChar w:fldCharType="begin"/>
      </w:r>
      <w:r w:rsidRPr="0008241C">
        <w:rPr>
          <w:sz w:val="22"/>
          <w:szCs w:val="22"/>
          <w:shd w:val="clear" w:color="auto" w:fill="FFFFFF"/>
          <w:lang w:bidi="en-US"/>
        </w:rPr>
        <w:instrText xml:space="preserve"> TOC \o "1-3" \h \z \u </w:instrText>
      </w:r>
      <w:r w:rsidRPr="0008241C">
        <w:rPr>
          <w:sz w:val="22"/>
          <w:szCs w:val="22"/>
          <w:shd w:val="clear" w:color="auto" w:fill="FFFFFF"/>
          <w:lang w:bidi="en-US"/>
        </w:rPr>
        <w:fldChar w:fldCharType="separate"/>
      </w:r>
      <w:hyperlink w:anchor="_Toc524041324" w:history="1">
        <w:r w:rsidRPr="0008241C">
          <w:rPr>
            <w:noProof/>
            <w:sz w:val="22"/>
            <w:szCs w:val="22"/>
            <w:shd w:val="clear" w:color="auto" w:fill="FFFFFF"/>
            <w:lang w:bidi="en-US"/>
          </w:rPr>
          <w:t>Chapter 2. Nature’s contributions to people and quality of life</w:t>
        </w:r>
        <w:r w:rsidRPr="0008241C">
          <w:rPr>
            <w:noProof/>
            <w:webHidden/>
            <w:sz w:val="22"/>
            <w:szCs w:val="22"/>
            <w:shd w:val="clear" w:color="auto" w:fill="FFFFFF"/>
            <w:lang w:bidi="en-US"/>
          </w:rPr>
          <w:tab/>
        </w:r>
        <w:r w:rsidRPr="0008241C">
          <w:rPr>
            <w:noProof/>
            <w:webHidden/>
            <w:sz w:val="22"/>
            <w:szCs w:val="22"/>
            <w:shd w:val="clear" w:color="auto" w:fill="FFFFFF"/>
            <w:lang w:bidi="en-US"/>
          </w:rPr>
          <w:fldChar w:fldCharType="begin"/>
        </w:r>
        <w:r w:rsidRPr="0008241C">
          <w:rPr>
            <w:noProof/>
            <w:webHidden/>
            <w:sz w:val="22"/>
            <w:szCs w:val="22"/>
            <w:shd w:val="clear" w:color="auto" w:fill="FFFFFF"/>
            <w:lang w:bidi="en-US"/>
          </w:rPr>
          <w:instrText xml:space="preserve"> PAGEREF _Toc524041324 \h </w:instrText>
        </w:r>
        <w:r w:rsidRPr="0008241C">
          <w:rPr>
            <w:noProof/>
            <w:webHidden/>
            <w:sz w:val="22"/>
            <w:szCs w:val="22"/>
            <w:shd w:val="clear" w:color="auto" w:fill="FFFFFF"/>
            <w:lang w:bidi="en-US"/>
          </w:rPr>
        </w:r>
        <w:r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84</w:t>
        </w:r>
        <w:r w:rsidRPr="0008241C">
          <w:rPr>
            <w:noProof/>
            <w:webHidden/>
            <w:sz w:val="22"/>
            <w:szCs w:val="22"/>
            <w:shd w:val="clear" w:color="auto" w:fill="FFFFFF"/>
            <w:lang w:bidi="en-US"/>
          </w:rPr>
          <w:fldChar w:fldCharType="end"/>
        </w:r>
      </w:hyperlink>
    </w:p>
    <w:p w14:paraId="0580290A" w14:textId="793BD2EA"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25" w:history="1">
        <w:r w:rsidR="00A01204" w:rsidRPr="0008241C">
          <w:rPr>
            <w:noProof/>
            <w:sz w:val="22"/>
            <w:szCs w:val="22"/>
            <w:shd w:val="clear" w:color="auto" w:fill="FFFFFF"/>
            <w:lang w:bidi="en-US"/>
          </w:rPr>
          <w:t>Executive summar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2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86</w:t>
        </w:r>
        <w:r w:rsidR="00A01204" w:rsidRPr="0008241C">
          <w:rPr>
            <w:noProof/>
            <w:webHidden/>
            <w:sz w:val="22"/>
            <w:szCs w:val="22"/>
            <w:shd w:val="clear" w:color="auto" w:fill="FFFFFF"/>
            <w:lang w:bidi="en-US"/>
          </w:rPr>
          <w:fldChar w:fldCharType="end"/>
        </w:r>
      </w:hyperlink>
    </w:p>
    <w:p w14:paraId="20B31A5C" w14:textId="25833ED5"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26" w:history="1">
        <w:r w:rsidR="00A01204" w:rsidRPr="0008241C">
          <w:rPr>
            <w:noProof/>
            <w:sz w:val="22"/>
            <w:szCs w:val="22"/>
            <w:shd w:val="clear" w:color="auto" w:fill="FFFFFF"/>
            <w:lang w:bidi="en-US"/>
          </w:rPr>
          <w:t xml:space="preserve">2.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roduc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2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89</w:t>
        </w:r>
        <w:r w:rsidR="00A01204" w:rsidRPr="0008241C">
          <w:rPr>
            <w:noProof/>
            <w:webHidden/>
            <w:sz w:val="22"/>
            <w:szCs w:val="22"/>
            <w:shd w:val="clear" w:color="auto" w:fill="FFFFFF"/>
            <w:lang w:bidi="en-US"/>
          </w:rPr>
          <w:fldChar w:fldCharType="end"/>
        </w:r>
      </w:hyperlink>
    </w:p>
    <w:p w14:paraId="1206F7F8" w14:textId="37C4F36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27" w:history="1">
        <w:r w:rsidR="00A01204" w:rsidRPr="0008241C">
          <w:rPr>
            <w:noProof/>
            <w:sz w:val="22"/>
            <w:szCs w:val="22"/>
            <w:shd w:val="clear" w:color="auto" w:fill="FFFFFF"/>
            <w:lang w:bidi="en-US"/>
          </w:rPr>
          <w:t xml:space="preserve">2.1.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pulation trend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2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0</w:t>
        </w:r>
        <w:r w:rsidR="00A01204" w:rsidRPr="0008241C">
          <w:rPr>
            <w:noProof/>
            <w:webHidden/>
            <w:sz w:val="22"/>
            <w:szCs w:val="22"/>
            <w:shd w:val="clear" w:color="auto" w:fill="FFFFFF"/>
            <w:lang w:bidi="en-US"/>
          </w:rPr>
          <w:fldChar w:fldCharType="end"/>
        </w:r>
      </w:hyperlink>
    </w:p>
    <w:p w14:paraId="30638F94" w14:textId="2C52D40C"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28" w:history="1">
        <w:r w:rsidR="00A01204" w:rsidRPr="0008241C">
          <w:rPr>
            <w:noProof/>
            <w:sz w:val="22"/>
            <w:szCs w:val="22"/>
            <w:shd w:val="clear" w:color="auto" w:fill="FFFFFF"/>
            <w:lang w:bidi="en-US"/>
          </w:rPr>
          <w:t xml:space="preserve">2.1.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conomic trend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2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0</w:t>
        </w:r>
        <w:r w:rsidR="00A01204" w:rsidRPr="0008241C">
          <w:rPr>
            <w:noProof/>
            <w:webHidden/>
            <w:sz w:val="22"/>
            <w:szCs w:val="22"/>
            <w:shd w:val="clear" w:color="auto" w:fill="FFFFFF"/>
            <w:lang w:bidi="en-US"/>
          </w:rPr>
          <w:fldChar w:fldCharType="end"/>
        </w:r>
      </w:hyperlink>
    </w:p>
    <w:p w14:paraId="7687FA3A" w14:textId="37054CD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29" w:history="1">
        <w:r w:rsidR="00A01204" w:rsidRPr="0008241C">
          <w:rPr>
            <w:noProof/>
            <w:sz w:val="22"/>
            <w:szCs w:val="22"/>
            <w:shd w:val="clear" w:color="auto" w:fill="FFFFFF"/>
            <w:lang w:bidi="en-US"/>
          </w:rPr>
          <w:t>2.1.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Urbanization trend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2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0</w:t>
        </w:r>
        <w:r w:rsidR="00A01204" w:rsidRPr="0008241C">
          <w:rPr>
            <w:noProof/>
            <w:webHidden/>
            <w:sz w:val="22"/>
            <w:szCs w:val="22"/>
            <w:shd w:val="clear" w:color="auto" w:fill="FFFFFF"/>
            <w:lang w:bidi="en-US"/>
          </w:rPr>
          <w:fldChar w:fldCharType="end"/>
        </w:r>
      </w:hyperlink>
    </w:p>
    <w:p w14:paraId="59977EA0" w14:textId="73EEEF8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0" w:history="1">
        <w:r w:rsidR="00A01204" w:rsidRPr="0008241C">
          <w:rPr>
            <w:noProof/>
            <w:sz w:val="22"/>
            <w:szCs w:val="22"/>
            <w:shd w:val="clear" w:color="auto" w:fill="FFFFFF"/>
            <w:lang w:bidi="en-US"/>
          </w:rPr>
          <w:t>2.1.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ultural divers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0</w:t>
        </w:r>
        <w:r w:rsidR="00A01204" w:rsidRPr="0008241C">
          <w:rPr>
            <w:noProof/>
            <w:webHidden/>
            <w:sz w:val="22"/>
            <w:szCs w:val="22"/>
            <w:shd w:val="clear" w:color="auto" w:fill="FFFFFF"/>
            <w:lang w:bidi="en-US"/>
          </w:rPr>
          <w:fldChar w:fldCharType="end"/>
        </w:r>
      </w:hyperlink>
    </w:p>
    <w:p w14:paraId="23E1AE32" w14:textId="277AE4A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1" w:history="1">
        <w:r w:rsidR="00A01204" w:rsidRPr="0008241C">
          <w:rPr>
            <w:noProof/>
            <w:sz w:val="22"/>
            <w:szCs w:val="22"/>
            <w:shd w:val="clear" w:color="auto" w:fill="FFFFFF"/>
            <w:lang w:bidi="en-US"/>
          </w:rPr>
          <w:t>2.1.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igration trends and natur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1</w:t>
        </w:r>
        <w:r w:rsidR="00A01204" w:rsidRPr="0008241C">
          <w:rPr>
            <w:noProof/>
            <w:webHidden/>
            <w:sz w:val="22"/>
            <w:szCs w:val="22"/>
            <w:shd w:val="clear" w:color="auto" w:fill="FFFFFF"/>
            <w:lang w:bidi="en-US"/>
          </w:rPr>
          <w:fldChar w:fldCharType="end"/>
        </w:r>
      </w:hyperlink>
    </w:p>
    <w:p w14:paraId="23E4877D" w14:textId="6160163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2" w:history="1">
        <w:r w:rsidR="00A01204" w:rsidRPr="0008241C">
          <w:rPr>
            <w:noProof/>
            <w:sz w:val="22"/>
            <w:szCs w:val="22"/>
            <w:shd w:val="clear" w:color="auto" w:fill="FFFFFF"/>
            <w:lang w:bidi="en-US"/>
          </w:rPr>
          <w:t>2.1.6</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mpacts of climate change on nature and communiti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2</w:t>
        </w:r>
        <w:r w:rsidR="00A01204" w:rsidRPr="0008241C">
          <w:rPr>
            <w:noProof/>
            <w:webHidden/>
            <w:sz w:val="22"/>
            <w:szCs w:val="22"/>
            <w:shd w:val="clear" w:color="auto" w:fill="FFFFFF"/>
            <w:lang w:bidi="en-US"/>
          </w:rPr>
          <w:fldChar w:fldCharType="end"/>
        </w:r>
      </w:hyperlink>
    </w:p>
    <w:p w14:paraId="112E794A" w14:textId="7D2F511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3" w:history="1">
        <w:r w:rsidR="00A01204" w:rsidRPr="0008241C">
          <w:rPr>
            <w:noProof/>
            <w:sz w:val="22"/>
            <w:szCs w:val="22"/>
            <w:shd w:val="clear" w:color="auto" w:fill="FFFFFF"/>
            <w:lang w:bidi="en-US"/>
          </w:rPr>
          <w:t>2.1.7</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nsumption and wast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2</w:t>
        </w:r>
        <w:r w:rsidR="00A01204" w:rsidRPr="0008241C">
          <w:rPr>
            <w:noProof/>
            <w:webHidden/>
            <w:sz w:val="22"/>
            <w:szCs w:val="22"/>
            <w:shd w:val="clear" w:color="auto" w:fill="FFFFFF"/>
            <w:lang w:bidi="en-US"/>
          </w:rPr>
          <w:fldChar w:fldCharType="end"/>
        </w:r>
      </w:hyperlink>
    </w:p>
    <w:p w14:paraId="3EEFCC2C" w14:textId="7F1114D0"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34" w:history="1">
        <w:r w:rsidR="00A01204" w:rsidRPr="0008241C">
          <w:rPr>
            <w:rFonts w:eastAsia="MS Mincho"/>
            <w:noProof/>
            <w:sz w:val="22"/>
            <w:szCs w:val="22"/>
            <w:shd w:val="clear" w:color="auto" w:fill="FFFFFF"/>
            <w:lang w:bidi="en-US"/>
          </w:rPr>
          <w:t>2.2</w:t>
        </w:r>
        <w:r w:rsidR="00A01204" w:rsidRPr="0008241C">
          <w:rPr>
            <w:rFonts w:eastAsia="MS Mincho"/>
            <w:noProof/>
            <w:sz w:val="22"/>
            <w:szCs w:val="22"/>
            <w:lang w:val="en-NL" w:eastAsia="ja-JP"/>
          </w:rPr>
          <w:tab/>
        </w:r>
        <w:r w:rsidR="00A01204" w:rsidRPr="0008241C">
          <w:rPr>
            <w:rFonts w:eastAsia="MS Mincho"/>
            <w:noProof/>
            <w:sz w:val="22"/>
            <w:szCs w:val="22"/>
            <w:shd w:val="clear" w:color="auto" w:fill="FFFFFF"/>
            <w:lang w:bidi="en-US"/>
          </w:rPr>
          <w:t>Living in harmony with nature, values and value 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3</w:t>
        </w:r>
        <w:r w:rsidR="00A01204" w:rsidRPr="0008241C">
          <w:rPr>
            <w:noProof/>
            <w:webHidden/>
            <w:sz w:val="22"/>
            <w:szCs w:val="22"/>
            <w:shd w:val="clear" w:color="auto" w:fill="FFFFFF"/>
            <w:lang w:bidi="en-US"/>
          </w:rPr>
          <w:fldChar w:fldCharType="end"/>
        </w:r>
      </w:hyperlink>
    </w:p>
    <w:p w14:paraId="107887FB" w14:textId="53DBAE8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5" w:history="1">
        <w:r w:rsidR="00A01204" w:rsidRPr="0008241C">
          <w:rPr>
            <w:noProof/>
            <w:sz w:val="22"/>
            <w:szCs w:val="22"/>
            <w:shd w:val="clear" w:color="auto" w:fill="FFFFFF"/>
            <w:lang w:bidi="en-US"/>
          </w:rPr>
          <w:t>2.2.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What are values and value 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3</w:t>
        </w:r>
        <w:r w:rsidR="00A01204" w:rsidRPr="0008241C">
          <w:rPr>
            <w:noProof/>
            <w:webHidden/>
            <w:sz w:val="22"/>
            <w:szCs w:val="22"/>
            <w:shd w:val="clear" w:color="auto" w:fill="FFFFFF"/>
            <w:lang w:bidi="en-US"/>
          </w:rPr>
          <w:fldChar w:fldCharType="end"/>
        </w:r>
      </w:hyperlink>
    </w:p>
    <w:p w14:paraId="7B057369" w14:textId="102BFDC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6" w:history="1">
        <w:r w:rsidR="00A01204" w:rsidRPr="0008241C">
          <w:rPr>
            <w:noProof/>
            <w:sz w:val="22"/>
            <w:szCs w:val="22"/>
            <w:shd w:val="clear" w:color="auto" w:fill="FFFFFF"/>
            <w:lang w:bidi="en-US"/>
          </w:rPr>
          <w:t>2.2.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hanges in value systems and valu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4</w:t>
        </w:r>
        <w:r w:rsidR="00A01204" w:rsidRPr="0008241C">
          <w:rPr>
            <w:noProof/>
            <w:webHidden/>
            <w:sz w:val="22"/>
            <w:szCs w:val="22"/>
            <w:shd w:val="clear" w:color="auto" w:fill="FFFFFF"/>
            <w:lang w:bidi="en-US"/>
          </w:rPr>
          <w:fldChar w:fldCharType="end"/>
        </w:r>
      </w:hyperlink>
    </w:p>
    <w:p w14:paraId="1B296B13" w14:textId="4A6DE0C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7" w:history="1">
        <w:r w:rsidR="00A01204" w:rsidRPr="0008241C">
          <w:rPr>
            <w:noProof/>
            <w:sz w:val="22"/>
            <w:szCs w:val="22"/>
            <w:shd w:val="clear" w:color="auto" w:fill="FFFFFF"/>
            <w:lang w:bidi="en-US"/>
          </w:rPr>
          <w:t>2.2.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iving in harmony with natur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7</w:t>
        </w:r>
        <w:r w:rsidR="00A01204" w:rsidRPr="0008241C">
          <w:rPr>
            <w:noProof/>
            <w:webHidden/>
            <w:sz w:val="22"/>
            <w:szCs w:val="22"/>
            <w:shd w:val="clear" w:color="auto" w:fill="FFFFFF"/>
            <w:lang w:bidi="en-US"/>
          </w:rPr>
          <w:fldChar w:fldCharType="end"/>
        </w:r>
      </w:hyperlink>
    </w:p>
    <w:p w14:paraId="1EFD68FC" w14:textId="78E2B50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8" w:history="1">
        <w:r w:rsidR="00A01204" w:rsidRPr="0008241C">
          <w:rPr>
            <w:noProof/>
            <w:sz w:val="22"/>
            <w:szCs w:val="22"/>
            <w:shd w:val="clear" w:color="auto" w:fill="FFFFFF"/>
            <w:lang w:bidi="en-US"/>
          </w:rPr>
          <w:t>2.2.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rivers affecting changes in values and value 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99</w:t>
        </w:r>
        <w:r w:rsidR="00A01204" w:rsidRPr="0008241C">
          <w:rPr>
            <w:noProof/>
            <w:webHidden/>
            <w:sz w:val="22"/>
            <w:szCs w:val="22"/>
            <w:shd w:val="clear" w:color="auto" w:fill="FFFFFF"/>
            <w:lang w:bidi="en-US"/>
          </w:rPr>
          <w:fldChar w:fldCharType="end"/>
        </w:r>
      </w:hyperlink>
    </w:p>
    <w:p w14:paraId="7AB13E0C" w14:textId="4FB45CF9"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39" w:history="1">
        <w:r w:rsidR="00A01204" w:rsidRPr="0008241C">
          <w:rPr>
            <w:noProof/>
            <w:sz w:val="22"/>
            <w:szCs w:val="22"/>
            <w:shd w:val="clear" w:color="auto" w:fill="FFFFFF"/>
            <w:lang w:bidi="en-US"/>
          </w:rPr>
          <w:t>2.2.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mplications of changes in value systems to public polic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3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04</w:t>
        </w:r>
        <w:r w:rsidR="00A01204" w:rsidRPr="0008241C">
          <w:rPr>
            <w:noProof/>
            <w:webHidden/>
            <w:sz w:val="22"/>
            <w:szCs w:val="22"/>
            <w:shd w:val="clear" w:color="auto" w:fill="FFFFFF"/>
            <w:lang w:bidi="en-US"/>
          </w:rPr>
          <w:fldChar w:fldCharType="end"/>
        </w:r>
      </w:hyperlink>
    </w:p>
    <w:p w14:paraId="7CA63C88" w14:textId="524EAE2A"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40" w:history="1">
        <w:r w:rsidR="00A01204" w:rsidRPr="0008241C">
          <w:rPr>
            <w:noProof/>
            <w:sz w:val="22"/>
            <w:szCs w:val="22"/>
            <w:shd w:val="clear" w:color="auto" w:fill="FFFFFF"/>
            <w:lang w:bidi="en-US"/>
          </w:rPr>
          <w:t>2.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Nature’s contributions to</w:t>
        </w:r>
        <w:r w:rsidR="00A01204" w:rsidRPr="0008241C">
          <w:rPr>
            <w:noProof/>
            <w:spacing w:val="-15"/>
            <w:sz w:val="22"/>
            <w:szCs w:val="22"/>
            <w:shd w:val="clear" w:color="auto" w:fill="FFFFFF"/>
            <w:lang w:bidi="en-US"/>
          </w:rPr>
          <w:t xml:space="preserve"> </w:t>
        </w:r>
        <w:r w:rsidR="00A01204" w:rsidRPr="0008241C">
          <w:rPr>
            <w:noProof/>
            <w:sz w:val="22"/>
            <w:szCs w:val="22"/>
            <w:shd w:val="clear" w:color="auto" w:fill="FFFFFF"/>
            <w:lang w:bidi="en-US"/>
          </w:rPr>
          <w:t>peopl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04</w:t>
        </w:r>
        <w:r w:rsidR="00A01204" w:rsidRPr="0008241C">
          <w:rPr>
            <w:noProof/>
            <w:webHidden/>
            <w:sz w:val="22"/>
            <w:szCs w:val="22"/>
            <w:shd w:val="clear" w:color="auto" w:fill="FFFFFF"/>
            <w:lang w:bidi="en-US"/>
          </w:rPr>
          <w:fldChar w:fldCharType="end"/>
        </w:r>
      </w:hyperlink>
    </w:p>
    <w:p w14:paraId="106D1616" w14:textId="51A87547"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1" w:history="1">
        <w:r w:rsidR="00A01204" w:rsidRPr="0008241C">
          <w:rPr>
            <w:noProof/>
            <w:sz w:val="22"/>
            <w:szCs w:val="22"/>
            <w:shd w:val="clear" w:color="auto" w:fill="FFFFFF"/>
            <w:lang w:bidi="en-US"/>
          </w:rPr>
          <w:t>2.3.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tatus and trends of biodiversity and ecosystem goods and servi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07</w:t>
        </w:r>
        <w:r w:rsidR="00A01204" w:rsidRPr="0008241C">
          <w:rPr>
            <w:noProof/>
            <w:webHidden/>
            <w:sz w:val="22"/>
            <w:szCs w:val="22"/>
            <w:shd w:val="clear" w:color="auto" w:fill="FFFFFF"/>
            <w:lang w:bidi="en-US"/>
          </w:rPr>
          <w:fldChar w:fldCharType="end"/>
        </w:r>
      </w:hyperlink>
    </w:p>
    <w:p w14:paraId="43F4F407" w14:textId="3786EB8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2" w:history="1">
        <w:r w:rsidR="00A01204" w:rsidRPr="0008241C">
          <w:rPr>
            <w:noProof/>
            <w:sz w:val="22"/>
            <w:szCs w:val="22"/>
            <w:shd w:val="clear" w:color="auto" w:fill="FFFFFF"/>
            <w:lang w:bidi="en-US"/>
          </w:rPr>
          <w:t>2.3.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eographical heterogeneity of nature’s contributions to peopl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26</w:t>
        </w:r>
        <w:r w:rsidR="00A01204" w:rsidRPr="0008241C">
          <w:rPr>
            <w:noProof/>
            <w:webHidden/>
            <w:sz w:val="22"/>
            <w:szCs w:val="22"/>
            <w:shd w:val="clear" w:color="auto" w:fill="FFFFFF"/>
            <w:lang w:bidi="en-US"/>
          </w:rPr>
          <w:fldChar w:fldCharType="end"/>
        </w:r>
      </w:hyperlink>
    </w:p>
    <w:p w14:paraId="27428690" w14:textId="52BBD29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3" w:history="1">
        <w:r w:rsidR="00A01204" w:rsidRPr="0008241C">
          <w:rPr>
            <w:rFonts w:eastAsia="Malgun Gothic"/>
            <w:noProof/>
            <w:sz w:val="22"/>
            <w:szCs w:val="22"/>
            <w:shd w:val="clear" w:color="auto" w:fill="FFFFFF"/>
            <w:lang w:eastAsia="ko-KR" w:bidi="en-US"/>
          </w:rPr>
          <w:t>2.3.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conomic valuation of ecosystem goods and</w:t>
        </w:r>
        <w:r w:rsidR="00A01204" w:rsidRPr="0008241C">
          <w:rPr>
            <w:noProof/>
            <w:spacing w:val="-17"/>
            <w:sz w:val="22"/>
            <w:szCs w:val="22"/>
            <w:shd w:val="clear" w:color="auto" w:fill="FFFFFF"/>
            <w:lang w:bidi="en-US"/>
          </w:rPr>
          <w:t xml:space="preserve"> </w:t>
        </w:r>
        <w:r w:rsidR="00A01204" w:rsidRPr="0008241C">
          <w:rPr>
            <w:noProof/>
            <w:sz w:val="22"/>
            <w:szCs w:val="22"/>
            <w:shd w:val="clear" w:color="auto" w:fill="FFFFFF"/>
            <w:lang w:bidi="en-US"/>
          </w:rPr>
          <w:t>servi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31</w:t>
        </w:r>
        <w:r w:rsidR="00A01204" w:rsidRPr="0008241C">
          <w:rPr>
            <w:noProof/>
            <w:webHidden/>
            <w:sz w:val="22"/>
            <w:szCs w:val="22"/>
            <w:shd w:val="clear" w:color="auto" w:fill="FFFFFF"/>
            <w:lang w:bidi="en-US"/>
          </w:rPr>
          <w:fldChar w:fldCharType="end"/>
        </w:r>
      </w:hyperlink>
    </w:p>
    <w:p w14:paraId="3E3109DF" w14:textId="6CB6143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4" w:history="1">
        <w:r w:rsidR="00A01204" w:rsidRPr="0008241C">
          <w:rPr>
            <w:noProof/>
            <w:sz w:val="22"/>
            <w:szCs w:val="22"/>
            <w:shd w:val="clear" w:color="auto" w:fill="FFFFFF"/>
            <w:lang w:bidi="en-US"/>
          </w:rPr>
          <w:t>2.3.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Transboundary flow of ecosystem servi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40</w:t>
        </w:r>
        <w:r w:rsidR="00A01204" w:rsidRPr="0008241C">
          <w:rPr>
            <w:noProof/>
            <w:webHidden/>
            <w:sz w:val="22"/>
            <w:szCs w:val="22"/>
            <w:shd w:val="clear" w:color="auto" w:fill="FFFFFF"/>
            <w:lang w:bidi="en-US"/>
          </w:rPr>
          <w:fldChar w:fldCharType="end"/>
        </w:r>
      </w:hyperlink>
    </w:p>
    <w:p w14:paraId="7A547564" w14:textId="5A4C5A64"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45" w:history="1">
        <w:r w:rsidR="00A01204" w:rsidRPr="0008241C">
          <w:rPr>
            <w:rFonts w:eastAsia="Malgun Gothic"/>
            <w:noProof/>
            <w:sz w:val="22"/>
            <w:szCs w:val="22"/>
            <w:shd w:val="clear" w:color="auto" w:fill="FFFFFF"/>
            <w:lang w:eastAsia="ko-KR" w:bidi="en-US"/>
          </w:rPr>
          <w:t>2.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Biodiversity, ecosystem services and security of the socie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46</w:t>
        </w:r>
        <w:r w:rsidR="00A01204" w:rsidRPr="0008241C">
          <w:rPr>
            <w:noProof/>
            <w:webHidden/>
            <w:sz w:val="22"/>
            <w:szCs w:val="22"/>
            <w:shd w:val="clear" w:color="auto" w:fill="FFFFFF"/>
            <w:lang w:bidi="en-US"/>
          </w:rPr>
          <w:fldChar w:fldCharType="end"/>
        </w:r>
      </w:hyperlink>
    </w:p>
    <w:p w14:paraId="1528852D" w14:textId="010243A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6" w:history="1">
        <w:r w:rsidR="00A01204" w:rsidRPr="0008241C">
          <w:rPr>
            <w:rFonts w:eastAsia="Malgun Gothic"/>
            <w:noProof/>
            <w:sz w:val="22"/>
            <w:szCs w:val="22"/>
            <w:shd w:val="clear" w:color="auto" w:fill="FFFFFF"/>
            <w:lang w:eastAsia="ko-KR" w:bidi="en-US"/>
          </w:rPr>
          <w:t>2.4.1</w:t>
        </w:r>
        <w:r w:rsidR="00A01204" w:rsidRPr="0008241C">
          <w:rPr>
            <w:rFonts w:eastAsia="MS Mincho"/>
            <w:noProof/>
            <w:sz w:val="22"/>
            <w:szCs w:val="22"/>
            <w:lang w:val="en-NL" w:eastAsia="ja-JP"/>
          </w:rPr>
          <w:tab/>
        </w:r>
        <w:r w:rsidR="00A01204" w:rsidRPr="0008241C">
          <w:rPr>
            <w:rFonts w:eastAsia="Malgun Gothic"/>
            <w:noProof/>
            <w:sz w:val="22"/>
            <w:szCs w:val="22"/>
            <w:shd w:val="clear" w:color="auto" w:fill="FFFFFF"/>
            <w:lang w:eastAsia="ko-KR" w:bidi="en-US"/>
          </w:rPr>
          <w:t>W</w:t>
        </w:r>
        <w:r w:rsidR="00A01204" w:rsidRPr="0008241C">
          <w:rPr>
            <w:noProof/>
            <w:sz w:val="22"/>
            <w:szCs w:val="22"/>
            <w:shd w:val="clear" w:color="auto" w:fill="FFFFFF"/>
            <w:lang w:bidi="en-US"/>
          </w:rPr>
          <w:t>ater</w:t>
        </w:r>
        <w:r w:rsidR="00A01204" w:rsidRPr="0008241C">
          <w:rPr>
            <w:noProof/>
            <w:spacing w:val="-3"/>
            <w:sz w:val="22"/>
            <w:szCs w:val="22"/>
            <w:shd w:val="clear" w:color="auto" w:fill="FFFFFF"/>
            <w:lang w:bidi="en-US"/>
          </w:rPr>
          <w:t xml:space="preserve"> </w:t>
        </w:r>
        <w:r w:rsidR="00A01204" w:rsidRPr="0008241C">
          <w:rPr>
            <w:noProof/>
            <w:sz w:val="22"/>
            <w:szCs w:val="22"/>
            <w:shd w:val="clear" w:color="auto" w:fill="FFFFFF"/>
            <w:lang w:bidi="en-US"/>
          </w:rPr>
          <w:t>secur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46</w:t>
        </w:r>
        <w:r w:rsidR="00A01204" w:rsidRPr="0008241C">
          <w:rPr>
            <w:noProof/>
            <w:webHidden/>
            <w:sz w:val="22"/>
            <w:szCs w:val="22"/>
            <w:shd w:val="clear" w:color="auto" w:fill="FFFFFF"/>
            <w:lang w:bidi="en-US"/>
          </w:rPr>
          <w:fldChar w:fldCharType="end"/>
        </w:r>
      </w:hyperlink>
    </w:p>
    <w:p w14:paraId="4E89CEF6" w14:textId="199CF86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7" w:history="1">
        <w:r w:rsidR="00A01204" w:rsidRPr="0008241C">
          <w:rPr>
            <w:rFonts w:eastAsia="Malgun Gothic"/>
            <w:noProof/>
            <w:sz w:val="22"/>
            <w:szCs w:val="22"/>
            <w:shd w:val="clear" w:color="auto" w:fill="FFFFFF"/>
            <w:lang w:eastAsia="ko-KR" w:bidi="en-US"/>
          </w:rPr>
          <w:t>2.4.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nergy</w:t>
        </w:r>
        <w:r w:rsidR="00A01204" w:rsidRPr="0008241C">
          <w:rPr>
            <w:noProof/>
            <w:spacing w:val="-6"/>
            <w:sz w:val="22"/>
            <w:szCs w:val="22"/>
            <w:shd w:val="clear" w:color="auto" w:fill="FFFFFF"/>
            <w:lang w:bidi="en-US"/>
          </w:rPr>
          <w:t xml:space="preserve"> </w:t>
        </w:r>
        <w:r w:rsidR="00A01204" w:rsidRPr="0008241C">
          <w:rPr>
            <w:noProof/>
            <w:sz w:val="22"/>
            <w:szCs w:val="22"/>
            <w:shd w:val="clear" w:color="auto" w:fill="FFFFFF"/>
            <w:lang w:bidi="en-US"/>
          </w:rPr>
          <w:t>secur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49</w:t>
        </w:r>
        <w:r w:rsidR="00A01204" w:rsidRPr="0008241C">
          <w:rPr>
            <w:noProof/>
            <w:webHidden/>
            <w:sz w:val="22"/>
            <w:szCs w:val="22"/>
            <w:shd w:val="clear" w:color="auto" w:fill="FFFFFF"/>
            <w:lang w:bidi="en-US"/>
          </w:rPr>
          <w:fldChar w:fldCharType="end"/>
        </w:r>
      </w:hyperlink>
    </w:p>
    <w:p w14:paraId="17D59560" w14:textId="3180D08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8" w:history="1">
        <w:r w:rsidR="00A01204" w:rsidRPr="0008241C">
          <w:rPr>
            <w:noProof/>
            <w:sz w:val="22"/>
            <w:szCs w:val="22"/>
            <w:shd w:val="clear" w:color="auto" w:fill="FFFFFF"/>
            <w:lang w:bidi="en-US"/>
          </w:rPr>
          <w:t>2.4.</w:t>
        </w:r>
        <w:r w:rsidR="00A01204" w:rsidRPr="0008241C">
          <w:rPr>
            <w:rFonts w:eastAsia="Malgun Gothic"/>
            <w:noProof/>
            <w:sz w:val="22"/>
            <w:szCs w:val="22"/>
            <w:shd w:val="clear" w:color="auto" w:fill="FFFFFF"/>
            <w:lang w:eastAsia="ko-KR" w:bidi="en-US"/>
          </w:rPr>
          <w:t>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Food</w:t>
        </w:r>
        <w:r w:rsidR="00A01204" w:rsidRPr="0008241C">
          <w:rPr>
            <w:noProof/>
            <w:spacing w:val="-3"/>
            <w:sz w:val="22"/>
            <w:szCs w:val="22"/>
            <w:shd w:val="clear" w:color="auto" w:fill="FFFFFF"/>
            <w:lang w:bidi="en-US"/>
          </w:rPr>
          <w:t xml:space="preserve"> </w:t>
        </w:r>
        <w:r w:rsidR="00A01204" w:rsidRPr="0008241C">
          <w:rPr>
            <w:noProof/>
            <w:sz w:val="22"/>
            <w:szCs w:val="22"/>
            <w:shd w:val="clear" w:color="auto" w:fill="FFFFFF"/>
            <w:lang w:bidi="en-US"/>
          </w:rPr>
          <w:t>secur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51</w:t>
        </w:r>
        <w:r w:rsidR="00A01204" w:rsidRPr="0008241C">
          <w:rPr>
            <w:noProof/>
            <w:webHidden/>
            <w:sz w:val="22"/>
            <w:szCs w:val="22"/>
            <w:shd w:val="clear" w:color="auto" w:fill="FFFFFF"/>
            <w:lang w:bidi="en-US"/>
          </w:rPr>
          <w:fldChar w:fldCharType="end"/>
        </w:r>
      </w:hyperlink>
    </w:p>
    <w:p w14:paraId="77D04DD3" w14:textId="67FD676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49" w:history="1">
        <w:r w:rsidR="00A01204" w:rsidRPr="0008241C">
          <w:rPr>
            <w:noProof/>
            <w:sz w:val="22"/>
            <w:szCs w:val="22"/>
            <w:shd w:val="clear" w:color="auto" w:fill="FFFFFF"/>
            <w:lang w:bidi="en-US"/>
          </w:rPr>
          <w:t>2.4.4</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ivelihood and health secur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4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53</w:t>
        </w:r>
        <w:r w:rsidR="00A01204" w:rsidRPr="0008241C">
          <w:rPr>
            <w:noProof/>
            <w:webHidden/>
            <w:sz w:val="22"/>
            <w:szCs w:val="22"/>
            <w:shd w:val="clear" w:color="auto" w:fill="FFFFFF"/>
            <w:lang w:bidi="en-US"/>
          </w:rPr>
          <w:fldChar w:fldCharType="end"/>
        </w:r>
      </w:hyperlink>
    </w:p>
    <w:p w14:paraId="0D46A293" w14:textId="547D766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0" w:history="1">
        <w:r w:rsidR="00A01204" w:rsidRPr="0008241C">
          <w:rPr>
            <w:noProof/>
            <w:sz w:val="22"/>
            <w:szCs w:val="22"/>
            <w:shd w:val="clear" w:color="auto" w:fill="FFFFFF"/>
            <w:lang w:bidi="en-US"/>
          </w:rPr>
          <w:t>2.4.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Vulnerability and</w:t>
        </w:r>
        <w:r w:rsidR="00A01204" w:rsidRPr="0008241C">
          <w:rPr>
            <w:noProof/>
            <w:spacing w:val="-13"/>
            <w:sz w:val="22"/>
            <w:szCs w:val="22"/>
            <w:shd w:val="clear" w:color="auto" w:fill="FFFFFF"/>
            <w:lang w:bidi="en-US"/>
          </w:rPr>
          <w:t xml:space="preserve"> </w:t>
        </w:r>
        <w:r w:rsidR="00A01204" w:rsidRPr="0008241C">
          <w:rPr>
            <w:noProof/>
            <w:sz w:val="22"/>
            <w:szCs w:val="22"/>
            <w:shd w:val="clear" w:color="auto" w:fill="FFFFFF"/>
            <w:lang w:bidi="en-US"/>
          </w:rPr>
          <w:t>adaptation/mitigation to climate chang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54</w:t>
        </w:r>
        <w:r w:rsidR="00A01204" w:rsidRPr="0008241C">
          <w:rPr>
            <w:noProof/>
            <w:webHidden/>
            <w:sz w:val="22"/>
            <w:szCs w:val="22"/>
            <w:shd w:val="clear" w:color="auto" w:fill="FFFFFF"/>
            <w:lang w:bidi="en-US"/>
          </w:rPr>
          <w:fldChar w:fldCharType="end"/>
        </w:r>
      </w:hyperlink>
    </w:p>
    <w:p w14:paraId="69D78BE2" w14:textId="2E05994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1" w:history="1">
        <w:r w:rsidR="00A01204" w:rsidRPr="0008241C">
          <w:rPr>
            <w:noProof/>
            <w:sz w:val="22"/>
            <w:szCs w:val="22"/>
            <w:shd w:val="clear" w:color="auto" w:fill="FFFFFF"/>
            <w:lang w:bidi="en-US"/>
          </w:rPr>
          <w:t>2.4.6</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er-relationship of biodiversity, ecosystem services and socie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55</w:t>
        </w:r>
        <w:r w:rsidR="00A01204" w:rsidRPr="0008241C">
          <w:rPr>
            <w:noProof/>
            <w:webHidden/>
            <w:sz w:val="22"/>
            <w:szCs w:val="22"/>
            <w:shd w:val="clear" w:color="auto" w:fill="FFFFFF"/>
            <w:lang w:bidi="en-US"/>
          </w:rPr>
          <w:fldChar w:fldCharType="end"/>
        </w:r>
      </w:hyperlink>
    </w:p>
    <w:p w14:paraId="0D1E5CEF" w14:textId="41D63F8F"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52" w:history="1">
        <w:r w:rsidR="00A01204" w:rsidRPr="0008241C">
          <w:rPr>
            <w:noProof/>
            <w:sz w:val="22"/>
            <w:szCs w:val="22"/>
            <w:shd w:val="clear" w:color="auto" w:fill="FFFFFF"/>
            <w:lang w:bidi="en-US"/>
          </w:rPr>
          <w:t>2.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stitutional influences on nature’s contributions to peopl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58</w:t>
        </w:r>
        <w:r w:rsidR="00A01204" w:rsidRPr="0008241C">
          <w:rPr>
            <w:noProof/>
            <w:webHidden/>
            <w:sz w:val="22"/>
            <w:szCs w:val="22"/>
            <w:shd w:val="clear" w:color="auto" w:fill="FFFFFF"/>
            <w:lang w:bidi="en-US"/>
          </w:rPr>
          <w:fldChar w:fldCharType="end"/>
        </w:r>
      </w:hyperlink>
    </w:p>
    <w:p w14:paraId="60DFEBA7" w14:textId="6A6DA9DD"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3" w:history="1">
        <w:r w:rsidR="00A01204" w:rsidRPr="0008241C">
          <w:rPr>
            <w:noProof/>
            <w:sz w:val="22"/>
            <w:szCs w:val="22"/>
            <w:shd w:val="clear" w:color="auto" w:fill="FFFFFF"/>
            <w:lang w:bidi="en-US"/>
          </w:rPr>
          <w:t>2.5.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stitutions and organiza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58</w:t>
        </w:r>
        <w:r w:rsidR="00A01204" w:rsidRPr="0008241C">
          <w:rPr>
            <w:noProof/>
            <w:webHidden/>
            <w:sz w:val="22"/>
            <w:szCs w:val="22"/>
            <w:shd w:val="clear" w:color="auto" w:fill="FFFFFF"/>
            <w:lang w:bidi="en-US"/>
          </w:rPr>
          <w:fldChar w:fldCharType="end"/>
        </w:r>
      </w:hyperlink>
    </w:p>
    <w:p w14:paraId="096053AB" w14:textId="6FEE272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4" w:history="1">
        <w:r w:rsidR="00A01204" w:rsidRPr="0008241C">
          <w:rPr>
            <w:noProof/>
            <w:sz w:val="22"/>
            <w:szCs w:val="22"/>
            <w:shd w:val="clear" w:color="auto" w:fill="FFFFFF"/>
            <w:lang w:bidi="en-US"/>
          </w:rPr>
          <w:t>2.5.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egislation and polic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64</w:t>
        </w:r>
        <w:r w:rsidR="00A01204" w:rsidRPr="0008241C">
          <w:rPr>
            <w:noProof/>
            <w:webHidden/>
            <w:sz w:val="22"/>
            <w:szCs w:val="22"/>
            <w:shd w:val="clear" w:color="auto" w:fill="FFFFFF"/>
            <w:lang w:bidi="en-US"/>
          </w:rPr>
          <w:fldChar w:fldCharType="end"/>
        </w:r>
      </w:hyperlink>
    </w:p>
    <w:p w14:paraId="4F766D1C" w14:textId="364AF04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5" w:history="1">
        <w:r w:rsidR="00A01204" w:rsidRPr="0008241C">
          <w:rPr>
            <w:noProof/>
            <w:sz w:val="22"/>
            <w:szCs w:val="22"/>
            <w:shd w:val="clear" w:color="auto" w:fill="FFFFFF"/>
            <w:lang w:bidi="en-US"/>
          </w:rPr>
          <w:t>2.5.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Other issu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76</w:t>
        </w:r>
        <w:r w:rsidR="00A01204" w:rsidRPr="0008241C">
          <w:rPr>
            <w:noProof/>
            <w:webHidden/>
            <w:sz w:val="22"/>
            <w:szCs w:val="22"/>
            <w:shd w:val="clear" w:color="auto" w:fill="FFFFFF"/>
            <w:lang w:bidi="en-US"/>
          </w:rPr>
          <w:fldChar w:fldCharType="end"/>
        </w:r>
      </w:hyperlink>
    </w:p>
    <w:p w14:paraId="0D44A889" w14:textId="4B1D9FDD"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56" w:history="1">
        <w:r w:rsidR="00A01204" w:rsidRPr="0008241C">
          <w:rPr>
            <w:noProof/>
            <w:sz w:val="22"/>
            <w:szCs w:val="22"/>
            <w:shd w:val="clear" w:color="auto" w:fill="FFFFFF"/>
            <w:lang w:bidi="en-US"/>
          </w:rPr>
          <w:t>2.6</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nclus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82</w:t>
        </w:r>
        <w:r w:rsidR="00A01204" w:rsidRPr="0008241C">
          <w:rPr>
            <w:noProof/>
            <w:webHidden/>
            <w:sz w:val="22"/>
            <w:szCs w:val="22"/>
            <w:shd w:val="clear" w:color="auto" w:fill="FFFFFF"/>
            <w:lang w:bidi="en-US"/>
          </w:rPr>
          <w:fldChar w:fldCharType="end"/>
        </w:r>
      </w:hyperlink>
    </w:p>
    <w:p w14:paraId="1E024FB0" w14:textId="475C0AB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7" w:history="1">
        <w:r w:rsidR="00A01204" w:rsidRPr="0008241C">
          <w:rPr>
            <w:noProof/>
            <w:sz w:val="22"/>
            <w:szCs w:val="22"/>
            <w:shd w:val="clear" w:color="auto" w:fill="FFFFFF"/>
            <w:lang w:bidi="en-US"/>
          </w:rPr>
          <w:t>2.6.1</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Key findings: nature’s contributions to people and quality of lif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83</w:t>
        </w:r>
        <w:r w:rsidR="00A01204" w:rsidRPr="0008241C">
          <w:rPr>
            <w:noProof/>
            <w:webHidden/>
            <w:sz w:val="22"/>
            <w:szCs w:val="22"/>
            <w:shd w:val="clear" w:color="auto" w:fill="FFFFFF"/>
            <w:lang w:bidi="en-US"/>
          </w:rPr>
          <w:fldChar w:fldCharType="end"/>
        </w:r>
      </w:hyperlink>
    </w:p>
    <w:p w14:paraId="59B7C417" w14:textId="1007A5A9"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8" w:history="1">
        <w:r w:rsidR="00A01204" w:rsidRPr="0008241C">
          <w:rPr>
            <w:noProof/>
            <w:sz w:val="22"/>
            <w:szCs w:val="22"/>
            <w:shd w:val="clear" w:color="auto" w:fill="FFFFFF"/>
            <w:lang w:bidi="en-US"/>
          </w:rPr>
          <w:t>2.6.2</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merging issues and opportuniti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86</w:t>
        </w:r>
        <w:r w:rsidR="00A01204" w:rsidRPr="0008241C">
          <w:rPr>
            <w:noProof/>
            <w:webHidden/>
            <w:sz w:val="22"/>
            <w:szCs w:val="22"/>
            <w:shd w:val="clear" w:color="auto" w:fill="FFFFFF"/>
            <w:lang w:bidi="en-US"/>
          </w:rPr>
          <w:fldChar w:fldCharType="end"/>
        </w:r>
      </w:hyperlink>
    </w:p>
    <w:p w14:paraId="79EA862F" w14:textId="75C1D481"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59" w:history="1">
        <w:r w:rsidR="00A01204" w:rsidRPr="0008241C">
          <w:rPr>
            <w:noProof/>
            <w:sz w:val="22"/>
            <w:szCs w:val="22"/>
            <w:shd w:val="clear" w:color="auto" w:fill="FFFFFF"/>
            <w:lang w:bidi="en-US"/>
          </w:rPr>
          <w:t>2.6.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hallenges and implica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5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87</w:t>
        </w:r>
        <w:r w:rsidR="00A01204" w:rsidRPr="0008241C">
          <w:rPr>
            <w:noProof/>
            <w:webHidden/>
            <w:sz w:val="22"/>
            <w:szCs w:val="22"/>
            <w:shd w:val="clear" w:color="auto" w:fill="FFFFFF"/>
            <w:lang w:bidi="en-US"/>
          </w:rPr>
          <w:fldChar w:fldCharType="end"/>
        </w:r>
      </w:hyperlink>
    </w:p>
    <w:p w14:paraId="352AC57E" w14:textId="7BCC822E"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60" w:history="1">
        <w:r w:rsidR="00A01204" w:rsidRPr="0008241C">
          <w:rPr>
            <w:noProof/>
            <w:sz w:val="22"/>
            <w:szCs w:val="22"/>
            <w:shd w:val="clear" w:color="auto" w:fill="FFFFFF"/>
            <w:lang w:bidi="en-US"/>
          </w:rPr>
          <w:t>2.7</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eferen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188</w:t>
        </w:r>
        <w:r w:rsidR="00A01204" w:rsidRPr="0008241C">
          <w:rPr>
            <w:noProof/>
            <w:webHidden/>
            <w:sz w:val="22"/>
            <w:szCs w:val="22"/>
            <w:shd w:val="clear" w:color="auto" w:fill="FFFFFF"/>
            <w:lang w:bidi="en-US"/>
          </w:rPr>
          <w:fldChar w:fldCharType="end"/>
        </w:r>
      </w:hyperlink>
    </w:p>
    <w:p w14:paraId="44E73589" w14:textId="77777777" w:rsidR="00A01204" w:rsidRPr="0008241C" w:rsidRDefault="00A01204" w:rsidP="00A01204">
      <w:pPr>
        <w:rPr>
          <w:sz w:val="22"/>
          <w:szCs w:val="22"/>
        </w:rPr>
      </w:pPr>
      <w:r w:rsidRPr="0008241C">
        <w:rPr>
          <w:sz w:val="22"/>
          <w:szCs w:val="22"/>
        </w:rPr>
        <w:fldChar w:fldCharType="end"/>
      </w:r>
    </w:p>
    <w:p w14:paraId="74FD9C89" w14:textId="77777777" w:rsidR="00A01204" w:rsidRPr="0008241C" w:rsidRDefault="00A01204" w:rsidP="00A01204">
      <w:pPr>
        <w:rPr>
          <w:sz w:val="22"/>
          <w:szCs w:val="22"/>
        </w:rPr>
      </w:pPr>
    </w:p>
    <w:p w14:paraId="406B36D2" w14:textId="77777777" w:rsidR="00A01204" w:rsidRPr="0008241C" w:rsidRDefault="00A01204" w:rsidP="00A01204">
      <w:pPr>
        <w:rPr>
          <w:sz w:val="22"/>
          <w:szCs w:val="22"/>
        </w:rPr>
      </w:pPr>
      <w:r w:rsidRPr="0008241C">
        <w:rPr>
          <w:sz w:val="22"/>
          <w:szCs w:val="22"/>
        </w:rPr>
        <w:br w:type="page"/>
      </w:r>
    </w:p>
    <w:p w14:paraId="6C22E449" w14:textId="77777777" w:rsidR="00A01204" w:rsidRPr="0008241C" w:rsidRDefault="00A01204" w:rsidP="00A01204">
      <w:pPr>
        <w:keepNext/>
        <w:keepLines/>
        <w:tabs>
          <w:tab w:val="clear" w:pos="1247"/>
          <w:tab w:val="left" w:pos="700"/>
        </w:tabs>
        <w:spacing w:before="40"/>
        <w:outlineLvl w:val="1"/>
        <w:rPr>
          <w:b/>
          <w:sz w:val="28"/>
          <w:szCs w:val="26"/>
        </w:rPr>
      </w:pPr>
      <w:bookmarkStart w:id="349" w:name="Executive_summary"/>
      <w:bookmarkStart w:id="350" w:name="_bookmark1"/>
      <w:bookmarkStart w:id="351" w:name="_Toc499220283"/>
      <w:bookmarkStart w:id="352" w:name="_Toc504317091"/>
      <w:bookmarkStart w:id="353" w:name="_Toc504317784"/>
      <w:bookmarkStart w:id="354" w:name="_Toc504320363"/>
      <w:bookmarkStart w:id="355" w:name="_Toc504320810"/>
      <w:bookmarkStart w:id="356" w:name="_Toc504321130"/>
      <w:bookmarkStart w:id="357" w:name="_Toc524041325"/>
      <w:bookmarkStart w:id="358" w:name="_Toc480654497"/>
      <w:bookmarkEnd w:id="349"/>
      <w:bookmarkEnd w:id="350"/>
      <w:r w:rsidRPr="0008241C">
        <w:rPr>
          <w:b/>
          <w:sz w:val="28"/>
          <w:szCs w:val="26"/>
        </w:rPr>
        <w:lastRenderedPageBreak/>
        <w:t>Executive summary</w:t>
      </w:r>
      <w:bookmarkEnd w:id="351"/>
      <w:bookmarkEnd w:id="352"/>
      <w:bookmarkEnd w:id="353"/>
      <w:bookmarkEnd w:id="354"/>
      <w:bookmarkEnd w:id="355"/>
      <w:bookmarkEnd w:id="356"/>
      <w:bookmarkEnd w:id="357"/>
    </w:p>
    <w:p w14:paraId="119CC819" w14:textId="77777777" w:rsidR="00A01204" w:rsidRPr="0008241C" w:rsidRDefault="00A01204" w:rsidP="00A01204">
      <w:pPr>
        <w:rPr>
          <w:sz w:val="22"/>
          <w:szCs w:val="22"/>
        </w:rPr>
      </w:pPr>
    </w:p>
    <w:p w14:paraId="46B5190F" w14:textId="77777777" w:rsidR="00A01204" w:rsidRPr="0008241C" w:rsidRDefault="00A01204" w:rsidP="00A01204">
      <w:pPr>
        <w:rPr>
          <w:sz w:val="22"/>
          <w:szCs w:val="22"/>
        </w:rPr>
      </w:pPr>
      <w:r w:rsidRPr="0008241C">
        <w:rPr>
          <w:b/>
          <w:sz w:val="22"/>
          <w:szCs w:val="22"/>
        </w:rPr>
        <w:t>The Asia-Pacific region’s rich biodiversity and valuable ecosystem services provide vital support for human well-being and sustainable development (</w:t>
      </w:r>
      <w:r w:rsidRPr="0008241C">
        <w:rPr>
          <w:b/>
          <w:i/>
          <w:sz w:val="22"/>
          <w:szCs w:val="22"/>
        </w:rPr>
        <w:t>well established</w:t>
      </w:r>
      <w:r w:rsidRPr="0008241C">
        <w:rPr>
          <w:b/>
          <w:sz w:val="22"/>
          <w:szCs w:val="22"/>
        </w:rPr>
        <w:t>) {2.3.1, 2.3.3, 2.4.4, 2.4.3}.</w:t>
      </w:r>
      <w:r w:rsidRPr="0008241C">
        <w:rPr>
          <w:sz w:val="22"/>
          <w:szCs w:val="22"/>
        </w:rPr>
        <w:t xml:space="preserve"> The biodiversity of the Asia-Pacific region is important for providing food, water, energy, and health security, as well as cultural and spiritual fulfilment to its 4.5 billion inhabitants. Ample evidence demonstrates that human well-being in the region is deeply connected with nature, although there is much variation in dependency across the region (</w:t>
      </w:r>
      <w:r w:rsidRPr="0008241C">
        <w:rPr>
          <w:i/>
          <w:sz w:val="22"/>
          <w:szCs w:val="22"/>
        </w:rPr>
        <w:t>well established</w:t>
      </w:r>
      <w:r w:rsidRPr="0008241C">
        <w:rPr>
          <w:sz w:val="22"/>
          <w:szCs w:val="22"/>
        </w:rPr>
        <w:t>) {2.2.4.1, 2.3.1.2, 2.4.6.3}.</w:t>
      </w:r>
    </w:p>
    <w:p w14:paraId="2C8F3436" w14:textId="77777777" w:rsidR="00A01204" w:rsidRPr="0008241C" w:rsidRDefault="00A01204" w:rsidP="00A01204">
      <w:pPr>
        <w:rPr>
          <w:sz w:val="22"/>
          <w:szCs w:val="22"/>
        </w:rPr>
      </w:pPr>
    </w:p>
    <w:p w14:paraId="0CD2B457" w14:textId="77777777" w:rsidR="00A01204" w:rsidRPr="0008241C" w:rsidRDefault="00A01204" w:rsidP="00A01204">
      <w:pPr>
        <w:rPr>
          <w:sz w:val="22"/>
          <w:szCs w:val="22"/>
        </w:rPr>
      </w:pPr>
      <w:r w:rsidRPr="0008241C">
        <w:rPr>
          <w:b/>
          <w:sz w:val="22"/>
          <w:szCs w:val="22"/>
        </w:rPr>
        <w:t>The declining status and trends of nature’s provisioning goods and services threaten the sustainable livelihoods of future generations across the Asia-Pacific (</w:t>
      </w:r>
      <w:r w:rsidRPr="0008241C">
        <w:rPr>
          <w:b/>
          <w:i/>
          <w:sz w:val="22"/>
          <w:szCs w:val="22"/>
        </w:rPr>
        <w:t>well established</w:t>
      </w:r>
      <w:r w:rsidRPr="0008241C">
        <w:rPr>
          <w:b/>
          <w:sz w:val="22"/>
          <w:szCs w:val="22"/>
        </w:rPr>
        <w:t>)</w:t>
      </w:r>
      <w:r w:rsidRPr="0008241C" w:rsidDel="00212504">
        <w:rPr>
          <w:b/>
          <w:sz w:val="22"/>
          <w:szCs w:val="22"/>
        </w:rPr>
        <w:t xml:space="preserve"> </w:t>
      </w:r>
      <w:r w:rsidRPr="0008241C">
        <w:rPr>
          <w:b/>
          <w:sz w:val="22"/>
          <w:szCs w:val="22"/>
        </w:rPr>
        <w:t xml:space="preserve">{2.1.1, 2.1.5, 2.1.6, 2.1.7, 2.2.2, 2.3, 2.4, 2.5.2, 2.5.2.5, 2.5.3, 2.5.3.3}. </w:t>
      </w:r>
      <w:r w:rsidRPr="0008241C">
        <w:rPr>
          <w:sz w:val="22"/>
          <w:szCs w:val="22"/>
        </w:rPr>
        <w:t>These trends are driven by factors such as: environmental degradation {2.3, 2.4}, migration {2.1.5}, changing values {2.2.2}, inadequate laws, policy and governance {2.5.2, 2.5.3.4}, conflicts {</w:t>
      </w:r>
      <w:r w:rsidRPr="0008241C">
        <w:rPr>
          <w:rFonts w:eastAsia="Malgun Gothic"/>
          <w:sz w:val="22"/>
          <w:szCs w:val="22"/>
          <w:lang w:eastAsia="ko-KR"/>
        </w:rPr>
        <w:t>2.4.1}</w:t>
      </w:r>
      <w:r w:rsidRPr="0008241C">
        <w:rPr>
          <w:sz w:val="22"/>
          <w:szCs w:val="22"/>
        </w:rPr>
        <w:t>, rapid population growth {2.1.1}, urbanization {2.1.3}, pollution {2.1.7} and the impacts of climate change {2.1.6}. Significant and persistent barriers exist in terms of protecting nature to sustain future generations. Simultaneously, there is an increasing trend to address these issues through: legal, policy and management responses surrounding intra and inter-generational equity and justice, all of which aim to secure and protect the environmental rights of future generations (</w:t>
      </w:r>
      <w:r w:rsidRPr="0008241C">
        <w:rPr>
          <w:i/>
          <w:sz w:val="22"/>
          <w:szCs w:val="22"/>
        </w:rPr>
        <w:t>well established</w:t>
      </w:r>
      <w:r w:rsidRPr="0008241C">
        <w:rPr>
          <w:sz w:val="22"/>
          <w:szCs w:val="22"/>
        </w:rPr>
        <w:t xml:space="preserve">) {2.5.2, 2.5.2.5, 2.5.3, 2.5.3.3, 2.5.2.8}.  </w:t>
      </w:r>
    </w:p>
    <w:p w14:paraId="0A5D3457" w14:textId="77777777" w:rsidR="00A01204" w:rsidRPr="0008241C" w:rsidRDefault="00A01204" w:rsidP="00A01204">
      <w:pPr>
        <w:rPr>
          <w:sz w:val="22"/>
          <w:szCs w:val="22"/>
        </w:rPr>
      </w:pPr>
    </w:p>
    <w:p w14:paraId="34ADB311" w14:textId="77777777" w:rsidR="00A01204" w:rsidRPr="0008241C" w:rsidRDefault="00A01204" w:rsidP="00A01204">
      <w:pPr>
        <w:rPr>
          <w:sz w:val="22"/>
          <w:szCs w:val="22"/>
        </w:rPr>
      </w:pPr>
      <w:r w:rsidRPr="0008241C">
        <w:rPr>
          <w:b/>
          <w:sz w:val="22"/>
          <w:szCs w:val="22"/>
        </w:rPr>
        <w:t>Subregional institutional initiatives have resulted in opportunities for managing transboundary ecosystems and sustaining, or improving, the flow of ecosystem services. Some of these initiatives include: reduced climate change induced vulnerabilities, improved adaptation capacities, and promoting green growth and inclusive development (</w:t>
      </w:r>
      <w:r w:rsidRPr="0008241C">
        <w:rPr>
          <w:b/>
          <w:i/>
          <w:sz w:val="22"/>
          <w:szCs w:val="22"/>
        </w:rPr>
        <w:t>established but incomplete</w:t>
      </w:r>
      <w:r w:rsidRPr="0008241C">
        <w:rPr>
          <w:b/>
          <w:sz w:val="22"/>
          <w:szCs w:val="22"/>
        </w:rPr>
        <w:t>) {2.3.4, 2.3.4.1, 2.3.4.2, 2.3.4.3, 2.3.4.4, 2.5.1.2}. Persistent regional transboundary issues require urgent solutions, such as haze pollution, largely attributable to forest fires that are having detrimental effects on human health (</w:t>
      </w:r>
      <w:r w:rsidRPr="0008241C">
        <w:rPr>
          <w:b/>
          <w:i/>
          <w:sz w:val="22"/>
          <w:szCs w:val="22"/>
        </w:rPr>
        <w:t>well established</w:t>
      </w:r>
      <w:r w:rsidRPr="0008241C">
        <w:rPr>
          <w:b/>
          <w:sz w:val="22"/>
          <w:szCs w:val="22"/>
        </w:rPr>
        <w:t xml:space="preserve">) {2.3.4.3}. </w:t>
      </w:r>
      <w:r w:rsidRPr="0008241C">
        <w:rPr>
          <w:sz w:val="22"/>
          <w:szCs w:val="22"/>
        </w:rPr>
        <w:t>Many ecosystem resources, such as water from transboundary river systems, are used and managed at multiple scales (local, national, and regional) and governed by diverse stakeholders. The increasing anthropogenic pressure on surface and groundwater for multiple human uses (agriculture, urban and industrial purposes) across national borders leads to persistent water insecurity in the region, particularly environmental water insecurity which is crucial for ecosystem functions {2.4.2}. The transboundary landscape management approach makes it possible to address the conservation and sustainable use of natural resources (biodiversity, rangelands, farming systems, forests, wetlands, and watersheds) in landscapes defined by ecosystems rather than administrative boundaries {2.3.4.1, 2.3.4.2, 2.3.4.3, 2.5.1.1, 2.5.1.2, 2.5.1.3}. However, the value of nature’s contributions to people from transboundary areas has not been optimally utilised by regional, national and sub-national governments (</w:t>
      </w:r>
      <w:r w:rsidRPr="0008241C">
        <w:rPr>
          <w:i/>
          <w:sz w:val="22"/>
          <w:szCs w:val="22"/>
        </w:rPr>
        <w:t>established but incomplete</w:t>
      </w:r>
      <w:r w:rsidRPr="0008241C">
        <w:rPr>
          <w:sz w:val="22"/>
          <w:szCs w:val="22"/>
        </w:rPr>
        <w:t>) {2.3.4.3}.</w:t>
      </w:r>
    </w:p>
    <w:p w14:paraId="06BB5544" w14:textId="77777777" w:rsidR="00A01204" w:rsidRPr="0008241C" w:rsidRDefault="00A01204" w:rsidP="00A01204">
      <w:pPr>
        <w:rPr>
          <w:sz w:val="22"/>
          <w:szCs w:val="22"/>
        </w:rPr>
      </w:pPr>
    </w:p>
    <w:p w14:paraId="5BC2CD1F" w14:textId="77777777" w:rsidR="00A01204" w:rsidRPr="0008241C" w:rsidRDefault="00A01204" w:rsidP="00A01204">
      <w:pPr>
        <w:rPr>
          <w:sz w:val="22"/>
          <w:szCs w:val="22"/>
        </w:rPr>
      </w:pPr>
      <w:r w:rsidRPr="0008241C">
        <w:rPr>
          <w:b/>
          <w:sz w:val="22"/>
          <w:szCs w:val="22"/>
        </w:rPr>
        <w:t>The impacts of climate change and geo-political instability in some areas of the Asia- Pacific have led to large scale human migration, which has resulted in localised and transboundary pressures on nature to provide ecosystem goods and services to support these changes in population distributions. These pressures are predicted to escalate in the future (</w:t>
      </w:r>
      <w:r w:rsidRPr="0008241C">
        <w:rPr>
          <w:b/>
          <w:i/>
          <w:iCs/>
          <w:sz w:val="22"/>
          <w:szCs w:val="22"/>
        </w:rPr>
        <w:t>well established</w:t>
      </w:r>
      <w:r w:rsidRPr="0008241C">
        <w:rPr>
          <w:b/>
          <w:iCs/>
          <w:sz w:val="22"/>
          <w:szCs w:val="22"/>
        </w:rPr>
        <w:t>)</w:t>
      </w:r>
      <w:r w:rsidRPr="0008241C">
        <w:rPr>
          <w:b/>
          <w:sz w:val="22"/>
          <w:szCs w:val="22"/>
        </w:rPr>
        <w:t xml:space="preserve"> </w:t>
      </w:r>
      <w:r w:rsidRPr="0008241C">
        <w:rPr>
          <w:b/>
          <w:iCs/>
          <w:sz w:val="22"/>
          <w:szCs w:val="22"/>
        </w:rPr>
        <w:t xml:space="preserve">{2.1.5, </w:t>
      </w:r>
      <w:r w:rsidRPr="0008241C">
        <w:rPr>
          <w:b/>
          <w:sz w:val="22"/>
          <w:szCs w:val="22"/>
        </w:rPr>
        <w:t>2.5.3.4, 2.6.3</w:t>
      </w:r>
      <w:r w:rsidRPr="0008241C">
        <w:rPr>
          <w:b/>
          <w:iCs/>
          <w:sz w:val="22"/>
          <w:szCs w:val="22"/>
        </w:rPr>
        <w:t xml:space="preserve">}. </w:t>
      </w:r>
      <w:r w:rsidRPr="0008241C">
        <w:rPr>
          <w:iCs/>
          <w:sz w:val="22"/>
          <w:szCs w:val="22"/>
        </w:rPr>
        <w:t xml:space="preserve">The region is predicted to experience some of the highest human impacts, globally, due to global warming </w:t>
      </w:r>
      <w:r w:rsidRPr="0008241C">
        <w:rPr>
          <w:rFonts w:eastAsia="MS Mincho"/>
          <w:sz w:val="22"/>
          <w:szCs w:val="22"/>
          <w:lang w:eastAsia="ja-JP"/>
        </w:rPr>
        <w:t>{</w:t>
      </w:r>
      <w:r w:rsidRPr="0008241C">
        <w:rPr>
          <w:iCs/>
          <w:sz w:val="22"/>
          <w:szCs w:val="22"/>
        </w:rPr>
        <w:t>2.1.5</w:t>
      </w:r>
      <w:r w:rsidRPr="0008241C">
        <w:rPr>
          <w:sz w:val="22"/>
          <w:szCs w:val="22"/>
        </w:rPr>
        <w:t>}. For example: There may be up to 150 million climate change refugees, this century, in the Asia-Pacific</w:t>
      </w:r>
      <w:r w:rsidRPr="0008241C">
        <w:rPr>
          <w:i/>
          <w:iCs/>
          <w:sz w:val="22"/>
          <w:szCs w:val="22"/>
        </w:rPr>
        <w:t xml:space="preserve"> (2.1.5). </w:t>
      </w:r>
      <w:r w:rsidRPr="0008241C">
        <w:rPr>
          <w:sz w:val="22"/>
          <w:szCs w:val="22"/>
        </w:rPr>
        <w:t>Mass migration has direct impacts on nature. For example, changes in landuse and increased demand for provisioning services, such as food, water and materials {</w:t>
      </w:r>
      <w:r w:rsidRPr="0008241C">
        <w:rPr>
          <w:iCs/>
          <w:sz w:val="22"/>
          <w:szCs w:val="22"/>
        </w:rPr>
        <w:t xml:space="preserve">2.1.5, </w:t>
      </w:r>
      <w:r w:rsidRPr="0008241C">
        <w:rPr>
          <w:sz w:val="22"/>
          <w:szCs w:val="22"/>
        </w:rPr>
        <w:t>2.5.3.4, 2.6.3}. Protection, conservation, preservation and rehabilitation of transboundary conservation areas, in the context of increased migration and changes in settlement patterns, depend strongly on governance {2.5.1} and initiatives involving multi-level institutions and stakeholders (</w:t>
      </w:r>
      <w:r w:rsidRPr="0008241C">
        <w:rPr>
          <w:i/>
          <w:sz w:val="22"/>
          <w:szCs w:val="22"/>
        </w:rPr>
        <w:t>established but incomplete</w:t>
      </w:r>
      <w:r w:rsidRPr="0008241C">
        <w:rPr>
          <w:sz w:val="22"/>
          <w:szCs w:val="22"/>
        </w:rPr>
        <w:t xml:space="preserve">) {2.1.5, 2.3.4}. </w:t>
      </w:r>
    </w:p>
    <w:p w14:paraId="5B43F9AC" w14:textId="77777777" w:rsidR="00A01204" w:rsidRPr="0008241C" w:rsidRDefault="00A01204" w:rsidP="00A01204">
      <w:pPr>
        <w:rPr>
          <w:sz w:val="22"/>
          <w:szCs w:val="22"/>
        </w:rPr>
      </w:pPr>
    </w:p>
    <w:p w14:paraId="59CE2C66" w14:textId="77777777" w:rsidR="00A01204" w:rsidRPr="0008241C" w:rsidRDefault="00A01204" w:rsidP="00A01204">
      <w:pPr>
        <w:rPr>
          <w:sz w:val="22"/>
          <w:szCs w:val="22"/>
        </w:rPr>
      </w:pPr>
      <w:r w:rsidRPr="0008241C">
        <w:rPr>
          <w:b/>
          <w:sz w:val="22"/>
          <w:szCs w:val="22"/>
        </w:rPr>
        <w:t xml:space="preserve">The impacts of waste on terrestrial, freshwater and marine ecosystems are of significant concern for the current, and future, health of nature, and people, across the Asia-Pacific </w:t>
      </w:r>
      <w:r w:rsidRPr="0008241C">
        <w:rPr>
          <w:b/>
          <w:i/>
          <w:sz w:val="22"/>
          <w:szCs w:val="22"/>
        </w:rPr>
        <w:t>(well established</w:t>
      </w:r>
      <w:r w:rsidRPr="0008241C">
        <w:rPr>
          <w:b/>
          <w:sz w:val="22"/>
          <w:szCs w:val="22"/>
        </w:rPr>
        <w:t xml:space="preserve">) {2.17, 2.2.2.3, 2.2.4.4, 2.3.2, </w:t>
      </w:r>
      <w:r w:rsidRPr="0008241C">
        <w:rPr>
          <w:rFonts w:eastAsia="Malgun Gothic"/>
          <w:b/>
          <w:sz w:val="22"/>
          <w:szCs w:val="22"/>
          <w:lang w:eastAsia="ko-KR"/>
        </w:rPr>
        <w:t xml:space="preserve">2.4.1, </w:t>
      </w:r>
      <w:r w:rsidRPr="0008241C">
        <w:rPr>
          <w:b/>
          <w:sz w:val="22"/>
          <w:szCs w:val="22"/>
        </w:rPr>
        <w:t>2.3.4.3}.</w:t>
      </w:r>
      <w:r w:rsidRPr="0008241C">
        <w:rPr>
          <w:sz w:val="22"/>
          <w:szCs w:val="22"/>
        </w:rPr>
        <w:t xml:space="preserve"> Rapid population growth {2.1.1}, changing </w:t>
      </w:r>
      <w:r w:rsidRPr="0008241C">
        <w:rPr>
          <w:sz w:val="22"/>
          <w:szCs w:val="22"/>
        </w:rPr>
        <w:lastRenderedPageBreak/>
        <w:t>values {2.2.2}, shifting socio-economic status {2.1.6}, technological and industrial capabilities {2.5.3.1} and urbanization trends {2.1.3} across the region are some of the factors resulting in an increase in the consumption of natural resources and the production of waste. For example, quantities of household hazardous waste, e-waste and food waste are rising with the growth of urbanization across the Asia-Pacific {2.1.7}. An estimated 870 million tonnes of municipal solid waste was produced within the region in 2014, and is projected to increase to possibly 1.4 billion tonnes per year by 2030 {2.1.7}. Construction and demolition waste linked to rapid industrialisation and urbanization is also increasing {2.1.7}. Of particular concern is plastic waste. For example, studies on plastic waste have found that eight of the top 10 rivers globally carrying the highest amounts of plastic waste are located in Asia {2.1.7}. This waste accounts for 88 to 95 per cent of the total global load of plastics in the oceans {2.1.7}. Water pollution {</w:t>
      </w:r>
      <w:r w:rsidRPr="0008241C">
        <w:rPr>
          <w:rFonts w:eastAsia="Malgun Gothic"/>
          <w:sz w:val="22"/>
          <w:szCs w:val="22"/>
          <w:lang w:eastAsia="ko-KR"/>
        </w:rPr>
        <w:t>2.4.1}, air pollution {</w:t>
      </w:r>
      <w:r w:rsidRPr="0008241C">
        <w:rPr>
          <w:sz w:val="22"/>
          <w:szCs w:val="22"/>
        </w:rPr>
        <w:t>2.2.2.3, 2.3.4.3}, soil contamination,</w:t>
      </w:r>
      <w:r w:rsidRPr="0008241C">
        <w:rPr>
          <w:rFonts w:eastAsia="Malgun Gothic"/>
          <w:sz w:val="22"/>
          <w:szCs w:val="22"/>
          <w:lang w:eastAsia="ko-KR"/>
        </w:rPr>
        <w:t xml:space="preserve"> and </w:t>
      </w:r>
      <w:r w:rsidRPr="0008241C">
        <w:rPr>
          <w:sz w:val="22"/>
          <w:szCs w:val="22"/>
        </w:rPr>
        <w:t>chemical waste pose ongoing threats to human and environmental health (</w:t>
      </w:r>
      <w:r w:rsidRPr="0008241C">
        <w:rPr>
          <w:i/>
          <w:sz w:val="22"/>
          <w:szCs w:val="22"/>
        </w:rPr>
        <w:t>well established</w:t>
      </w:r>
      <w:r w:rsidRPr="0008241C">
        <w:rPr>
          <w:sz w:val="22"/>
          <w:szCs w:val="22"/>
        </w:rPr>
        <w:t>)</w:t>
      </w:r>
      <w:r w:rsidRPr="0008241C" w:rsidDel="00875FDA">
        <w:rPr>
          <w:sz w:val="22"/>
          <w:szCs w:val="22"/>
        </w:rPr>
        <w:t xml:space="preserve"> </w:t>
      </w:r>
      <w:r w:rsidRPr="0008241C">
        <w:rPr>
          <w:sz w:val="22"/>
          <w:szCs w:val="22"/>
        </w:rPr>
        <w:t xml:space="preserve">{2.2.4.4, 2.2.2.3, 2.3.4.3}. </w:t>
      </w:r>
    </w:p>
    <w:p w14:paraId="558A3AFE" w14:textId="77777777" w:rsidR="00A01204" w:rsidRPr="0008241C" w:rsidRDefault="00A01204" w:rsidP="00A01204">
      <w:pPr>
        <w:rPr>
          <w:b/>
          <w:sz w:val="22"/>
          <w:szCs w:val="22"/>
        </w:rPr>
      </w:pPr>
    </w:p>
    <w:p w14:paraId="3305F85E" w14:textId="77777777" w:rsidR="00A01204" w:rsidRPr="0008241C" w:rsidRDefault="00A01204" w:rsidP="00A01204">
      <w:pPr>
        <w:rPr>
          <w:sz w:val="22"/>
          <w:szCs w:val="22"/>
        </w:rPr>
      </w:pPr>
      <w:r w:rsidRPr="0008241C">
        <w:rPr>
          <w:b/>
          <w:sz w:val="22"/>
          <w:szCs w:val="22"/>
        </w:rPr>
        <w:t>The diverse values and value systems across the Asia-Pacific region shape interactions between people and nature (</w:t>
      </w:r>
      <w:r w:rsidRPr="0008241C">
        <w:rPr>
          <w:b/>
          <w:i/>
          <w:sz w:val="22"/>
          <w:szCs w:val="22"/>
        </w:rPr>
        <w:t>established but incomplete</w:t>
      </w:r>
      <w:r w:rsidRPr="0008241C">
        <w:rPr>
          <w:b/>
          <w:sz w:val="22"/>
          <w:szCs w:val="22"/>
        </w:rPr>
        <w:t xml:space="preserve">) {2.2.1; 2.2.2, 2.3.1, 2.3.2}. There are some significant valuation data gaps {2.3.3.3} so caution needs to be applied during interpretation. </w:t>
      </w:r>
      <w:r w:rsidRPr="0008241C">
        <w:rPr>
          <w:sz w:val="22"/>
          <w:szCs w:val="22"/>
        </w:rPr>
        <w:t>While people across the region value nature for its contributions to their spiritual, cultural and physical well-being, these contributions have been measured to different extent with respect to their economic value. Studies of valuation estimates of nature’s contributions to people in the Asia-Pacific region show that, in addition to provisioning services, regulating services are also significantly valued, and their contribution to a good quality of life is acknowledged. However, the number of such studies is small, and drawn only from North-East Asia and Oceania (</w:t>
      </w:r>
      <w:r w:rsidRPr="0008241C">
        <w:rPr>
          <w:i/>
          <w:sz w:val="22"/>
          <w:szCs w:val="22"/>
        </w:rPr>
        <w:t>established but incomplete</w:t>
      </w:r>
      <w:r w:rsidRPr="0008241C">
        <w:rPr>
          <w:sz w:val="22"/>
          <w:szCs w:val="22"/>
        </w:rPr>
        <w:t>) {2.2.2, 2.3, 2.3.2, 2.3.3.2}.</w:t>
      </w:r>
    </w:p>
    <w:p w14:paraId="0715FCAD" w14:textId="77777777" w:rsidR="00A01204" w:rsidRPr="0008241C" w:rsidRDefault="00A01204" w:rsidP="00A01204">
      <w:pPr>
        <w:rPr>
          <w:sz w:val="22"/>
          <w:szCs w:val="22"/>
        </w:rPr>
      </w:pPr>
    </w:p>
    <w:p w14:paraId="718B3A1C" w14:textId="346D1E45" w:rsidR="00A01204" w:rsidRPr="0008241C" w:rsidRDefault="00A01204" w:rsidP="00A01204">
      <w:pPr>
        <w:rPr>
          <w:sz w:val="22"/>
          <w:szCs w:val="22"/>
        </w:rPr>
      </w:pPr>
      <w:r w:rsidRPr="0008241C">
        <w:rPr>
          <w:b/>
          <w:sz w:val="22"/>
          <w:szCs w:val="22"/>
        </w:rPr>
        <w:t>The rich biodiversity of the region keeps options open for future benefits for people in the Asia-Pacific. The value of biodiversity is evidenced by recent scientific reports of unanticipated uses of a diversity of species in the region. However, there is predicted to be significant loss of these options, based on the expected loss of biodiversity (well established)</w:t>
      </w:r>
      <w:r w:rsidRPr="0008241C" w:rsidDel="002710AC">
        <w:rPr>
          <w:b/>
          <w:sz w:val="22"/>
          <w:szCs w:val="22"/>
        </w:rPr>
        <w:t xml:space="preserve"> </w:t>
      </w:r>
      <w:r w:rsidRPr="0008241C">
        <w:rPr>
          <w:b/>
          <w:sz w:val="22"/>
          <w:szCs w:val="22"/>
        </w:rPr>
        <w:t>{2.3.1.3}.</w:t>
      </w:r>
      <w:r w:rsidRPr="0008241C">
        <w:rPr>
          <w:sz w:val="22"/>
          <w:szCs w:val="22"/>
        </w:rPr>
        <w:t xml:space="preserve"> Measures of the maintenance of options draw upon effective measures of biodiversity, including phylogenetic diversity. The portion of imperilled phylogenetic diversity found within the Asia-Pacific region is estimated as 38</w:t>
      </w:r>
      <w:r w:rsidR="00C934E9">
        <w:rPr>
          <w:sz w:val="22"/>
          <w:szCs w:val="22"/>
        </w:rPr>
        <w:t xml:space="preserve"> per cent</w:t>
      </w:r>
      <w:r w:rsidRPr="0008241C">
        <w:rPr>
          <w:sz w:val="22"/>
          <w:szCs w:val="22"/>
        </w:rPr>
        <w:t xml:space="preserve"> of the global imperilled phylogenetic diversity (unresolved) {2.3.1.3}. </w:t>
      </w:r>
    </w:p>
    <w:p w14:paraId="05412608" w14:textId="77777777" w:rsidR="00A01204" w:rsidRPr="0008241C" w:rsidRDefault="00A01204" w:rsidP="00A01204">
      <w:pPr>
        <w:rPr>
          <w:sz w:val="22"/>
          <w:szCs w:val="22"/>
        </w:rPr>
      </w:pPr>
    </w:p>
    <w:p w14:paraId="2F5CBD13" w14:textId="77777777" w:rsidR="00A01204" w:rsidRPr="0008241C" w:rsidRDefault="00A01204" w:rsidP="00A01204">
      <w:pPr>
        <w:rPr>
          <w:sz w:val="22"/>
          <w:szCs w:val="22"/>
        </w:rPr>
      </w:pPr>
      <w:r w:rsidRPr="0008241C">
        <w:rPr>
          <w:b/>
          <w:sz w:val="22"/>
          <w:szCs w:val="22"/>
        </w:rPr>
        <w:t>Although the Asia-Pacific region is succeeding in reducing poverty, mass poverty persists in some subregions (</w:t>
      </w:r>
      <w:r w:rsidRPr="0008241C">
        <w:rPr>
          <w:b/>
          <w:i/>
          <w:sz w:val="22"/>
          <w:szCs w:val="22"/>
        </w:rPr>
        <w:t>well established</w:t>
      </w:r>
      <w:r w:rsidRPr="0008241C">
        <w:rPr>
          <w:b/>
          <w:sz w:val="22"/>
          <w:szCs w:val="22"/>
        </w:rPr>
        <w:t>) {2.1.2, 2.4.5, 4.2.2.2}. Sustaining the viability of and access to ecosystem services will contribute to poverty alleviation.</w:t>
      </w:r>
      <w:r w:rsidRPr="0008241C">
        <w:rPr>
          <w:sz w:val="22"/>
          <w:szCs w:val="22"/>
        </w:rPr>
        <w:t xml:space="preserve"> The Asia-Pacific region has the world’s largest number of people living below the poverty line – 400 million of the world’s 767 million poor people live in Asia and the Pacific – although trends are improving. Eradicating poverty requires multiple strategies, including the sustainable management of food production systems (such as agriculture and aquaculture) that remain the main source of income and nutrition in the region. Similarly, natural terrestrial, freshwater and marine ecosystems also offer goods and services that people need to secure their livelihoods. Sustaining these provisioning services will assist in poverty alleviation (</w:t>
      </w:r>
      <w:r w:rsidRPr="0008241C">
        <w:rPr>
          <w:i/>
          <w:sz w:val="22"/>
          <w:szCs w:val="22"/>
        </w:rPr>
        <w:t>well established</w:t>
      </w:r>
      <w:r w:rsidRPr="0008241C">
        <w:rPr>
          <w:sz w:val="22"/>
          <w:szCs w:val="22"/>
        </w:rPr>
        <w:t>) {2.3.2, 2.4.2, 2.4.3, 2.4.4, 2.5.1.1, 2.5.2.3, 2.5.2.4, 2.5.3.3, 2.5.3.4, 2.6.3}.</w:t>
      </w:r>
    </w:p>
    <w:p w14:paraId="13CE5646" w14:textId="77777777" w:rsidR="00A01204" w:rsidRPr="0008241C" w:rsidRDefault="00A01204" w:rsidP="00A01204">
      <w:pPr>
        <w:rPr>
          <w:i/>
          <w:sz w:val="22"/>
          <w:szCs w:val="22"/>
        </w:rPr>
      </w:pPr>
    </w:p>
    <w:p w14:paraId="6DD08322" w14:textId="77777777" w:rsidR="00A01204" w:rsidRPr="0008241C" w:rsidRDefault="00A01204" w:rsidP="00A01204">
      <w:pPr>
        <w:rPr>
          <w:sz w:val="22"/>
          <w:szCs w:val="22"/>
        </w:rPr>
      </w:pPr>
      <w:r w:rsidRPr="0008241C">
        <w:rPr>
          <w:b/>
          <w:sz w:val="22"/>
          <w:szCs w:val="22"/>
        </w:rPr>
        <w:t>Participatory approaches, volunteer programs, indigenous and local knowledge, co-management, and technological solutions, for the management of natural resources have resulted in positive outcomes in the conservation of biodiversity and ecosystem services (</w:t>
      </w:r>
      <w:r w:rsidRPr="0008241C">
        <w:rPr>
          <w:b/>
          <w:i/>
          <w:sz w:val="22"/>
          <w:szCs w:val="22"/>
        </w:rPr>
        <w:t>well established</w:t>
      </w:r>
      <w:r w:rsidRPr="0008241C">
        <w:rPr>
          <w:b/>
          <w:sz w:val="22"/>
          <w:szCs w:val="22"/>
        </w:rPr>
        <w:t>) {2.2.2.2, 2.5.1.2, 2.5.2.3, 2.5.3.3}</w:t>
      </w:r>
      <w:r w:rsidRPr="0008241C">
        <w:rPr>
          <w:b/>
          <w:i/>
          <w:sz w:val="22"/>
          <w:szCs w:val="22"/>
        </w:rPr>
        <w:t>,</w:t>
      </w:r>
      <w:r w:rsidRPr="0008241C">
        <w:rPr>
          <w:b/>
          <w:sz w:val="22"/>
          <w:szCs w:val="22"/>
        </w:rPr>
        <w:t xml:space="preserve"> and enhanced contributions to people (</w:t>
      </w:r>
      <w:r w:rsidRPr="0008241C">
        <w:rPr>
          <w:b/>
          <w:i/>
          <w:sz w:val="22"/>
          <w:szCs w:val="22"/>
        </w:rPr>
        <w:t>established but incomplete</w:t>
      </w:r>
      <w:r w:rsidRPr="0008241C">
        <w:rPr>
          <w:b/>
          <w:sz w:val="22"/>
          <w:szCs w:val="22"/>
        </w:rPr>
        <w:t>) {2.2.2.2, 2.5.1.2, 2.5.2.5, 2.5.3.3}.</w:t>
      </w:r>
      <w:r w:rsidRPr="0008241C">
        <w:rPr>
          <w:sz w:val="22"/>
          <w:szCs w:val="22"/>
        </w:rPr>
        <w:t xml:space="preserve"> Many community based participatory {2.2.2.2, 2.2.3.2, 2.5.1.2, 2.5.2.6, 2.5.2.8}, and co-management {2.5.2.3} systems across the region have benefitted through the support of government and non-government agencies. These often include the adoption of: science-based decision-making processes, technology {2.5.3.1}, innovative tools, information sharing and capacity development. Conversely the one size fits all policy and management approaches have led to failed or less successful outcomes (</w:t>
      </w:r>
      <w:r w:rsidRPr="0008241C">
        <w:rPr>
          <w:i/>
          <w:sz w:val="22"/>
          <w:szCs w:val="22"/>
        </w:rPr>
        <w:t>well established</w:t>
      </w:r>
      <w:r w:rsidRPr="0008241C">
        <w:rPr>
          <w:sz w:val="22"/>
          <w:szCs w:val="22"/>
        </w:rPr>
        <w:t xml:space="preserve">) {2.5.1, </w:t>
      </w:r>
      <w:r w:rsidRPr="0008241C">
        <w:rPr>
          <w:sz w:val="22"/>
          <w:szCs w:val="22"/>
        </w:rPr>
        <w:lastRenderedPageBreak/>
        <w:t>2.5.2.6}. Knowledge, innovations and the practices of indigenous peoples and local communities have been especially useful for overcoming some of the governance deficits associated with the top-down approach, including adapting to the impacts of climate change {2.2.4.5, 2.2.4.6, 2.3.1.2, 2.4.5, 2.5.2.4, 2.6}. Important positive trends include increased volunteerism and citizen science activities (</w:t>
      </w:r>
      <w:r w:rsidRPr="0008241C">
        <w:rPr>
          <w:i/>
          <w:sz w:val="22"/>
          <w:szCs w:val="22"/>
        </w:rPr>
        <w:t>established but incomplete</w:t>
      </w:r>
      <w:r w:rsidRPr="0008241C">
        <w:rPr>
          <w:sz w:val="22"/>
          <w:szCs w:val="22"/>
        </w:rPr>
        <w:t>) {2.5.2.6}.</w:t>
      </w:r>
    </w:p>
    <w:p w14:paraId="7343A908" w14:textId="77777777" w:rsidR="00A01204" w:rsidRPr="0008241C" w:rsidRDefault="00A01204" w:rsidP="00A01204">
      <w:pPr>
        <w:rPr>
          <w:sz w:val="22"/>
          <w:szCs w:val="22"/>
        </w:rPr>
      </w:pPr>
    </w:p>
    <w:p w14:paraId="05B89783" w14:textId="77777777" w:rsidR="00A01204" w:rsidRPr="0008241C" w:rsidRDefault="00A01204" w:rsidP="00A01204">
      <w:pPr>
        <w:rPr>
          <w:sz w:val="22"/>
          <w:szCs w:val="22"/>
        </w:rPr>
      </w:pPr>
      <w:r w:rsidRPr="0008241C">
        <w:rPr>
          <w:b/>
          <w:sz w:val="22"/>
          <w:szCs w:val="22"/>
        </w:rPr>
        <w:t>The Asia-Pacific holds distinctive knowledge and cultural heritage values and practices that are in harmony with nature, particularly in areas that have been inhabited by indigenous peoples and local communities over long periods of time (</w:t>
      </w:r>
      <w:r w:rsidRPr="0008241C">
        <w:rPr>
          <w:b/>
          <w:i/>
          <w:sz w:val="22"/>
          <w:szCs w:val="22"/>
        </w:rPr>
        <w:t>well established</w:t>
      </w:r>
      <w:r w:rsidRPr="0008241C">
        <w:rPr>
          <w:b/>
          <w:sz w:val="22"/>
          <w:szCs w:val="22"/>
        </w:rPr>
        <w:t>)</w:t>
      </w:r>
      <w:r w:rsidRPr="0008241C" w:rsidDel="002710AC">
        <w:rPr>
          <w:b/>
          <w:sz w:val="22"/>
          <w:szCs w:val="22"/>
        </w:rPr>
        <w:t xml:space="preserve"> </w:t>
      </w:r>
      <w:r w:rsidRPr="0008241C">
        <w:rPr>
          <w:b/>
          <w:sz w:val="22"/>
          <w:szCs w:val="22"/>
        </w:rPr>
        <w:t>{2.2.4.5, 2.2.4.6, 2.3.1.2, 2.4.5, 2.5.2.4, 2.5.2.8, 2.6}. These systems and practices can provide the foundation of biodiversity and ecosystem resource management strategies that support a good quality of life for some of the regional community (</w:t>
      </w:r>
      <w:r w:rsidRPr="0008241C">
        <w:rPr>
          <w:b/>
          <w:i/>
          <w:sz w:val="22"/>
          <w:szCs w:val="22"/>
        </w:rPr>
        <w:t>established but incomplete</w:t>
      </w:r>
      <w:r w:rsidRPr="0008241C">
        <w:rPr>
          <w:b/>
          <w:sz w:val="22"/>
          <w:szCs w:val="22"/>
        </w:rPr>
        <w:t xml:space="preserve">) {2.2.4.5, 2.2.4.6, 2.3.1.2, 2.5.2.3, 2.5.3.3}. </w:t>
      </w:r>
      <w:r w:rsidRPr="0008241C">
        <w:rPr>
          <w:sz w:val="22"/>
          <w:szCs w:val="22"/>
        </w:rPr>
        <w:t>Adopting indigenous and local knowledge and practices as a platform for management strategies accommodates the unique characteristics of local ecosystems and communities, that may lead to increased local ownership and engagement (</w:t>
      </w:r>
      <w:r w:rsidRPr="0008241C">
        <w:rPr>
          <w:i/>
          <w:sz w:val="22"/>
          <w:szCs w:val="22"/>
        </w:rPr>
        <w:t>established but incomplete</w:t>
      </w:r>
      <w:r w:rsidRPr="0008241C">
        <w:rPr>
          <w:sz w:val="22"/>
          <w:szCs w:val="22"/>
        </w:rPr>
        <w:t>) {2.2.4.6, 2.5.2.3, 2.5.3.3}. Incorporating the values and beliefs of indigenous peoples is crucial to the understanding, knowing and being of place, people and spirit within complex natural and cultural landscapes while combining traditional practices with western understandings of landscapes {2.2.4.5, 2.2.4.6, 2.3.1.2, 2.4.5, 2.5.2.4, 2.5.2.8, 2.6}. Where indigenous peoples and local communities are engaged in the design and implementation of culturally appropriate, participatory, and cost-effective ecosystem resource management strategies there is a high likelihood of successful outcomes. For example, proven strategies for multiple species cropping, rotation and landscape management (</w:t>
      </w:r>
      <w:r w:rsidRPr="0008241C">
        <w:rPr>
          <w:i/>
          <w:sz w:val="22"/>
          <w:szCs w:val="22"/>
        </w:rPr>
        <w:t>established but incomplete</w:t>
      </w:r>
      <w:r w:rsidRPr="0008241C">
        <w:rPr>
          <w:sz w:val="22"/>
          <w:szCs w:val="22"/>
        </w:rPr>
        <w:t>) {2.3.1.2, 2.5.2.2, 2.5.2.3, 2.5.2.4}</w:t>
      </w:r>
      <w:r w:rsidRPr="0008241C">
        <w:rPr>
          <w:i/>
          <w:sz w:val="22"/>
          <w:szCs w:val="22"/>
        </w:rPr>
        <w:t>.</w:t>
      </w:r>
      <w:r w:rsidRPr="0008241C">
        <w:rPr>
          <w:sz w:val="22"/>
          <w:szCs w:val="22"/>
        </w:rPr>
        <w:t xml:space="preserve"> </w:t>
      </w:r>
    </w:p>
    <w:p w14:paraId="15993CF5" w14:textId="77777777" w:rsidR="00A01204" w:rsidRPr="0008241C" w:rsidRDefault="00A01204" w:rsidP="00A01204">
      <w:pPr>
        <w:rPr>
          <w:sz w:val="22"/>
          <w:szCs w:val="22"/>
        </w:rPr>
      </w:pPr>
    </w:p>
    <w:p w14:paraId="32C4379B" w14:textId="77777777" w:rsidR="00A01204" w:rsidRPr="0008241C" w:rsidRDefault="00A01204" w:rsidP="00A01204">
      <w:pPr>
        <w:rPr>
          <w:sz w:val="22"/>
          <w:szCs w:val="22"/>
        </w:rPr>
      </w:pPr>
      <w:r w:rsidRPr="0008241C">
        <w:rPr>
          <w:b/>
          <w:sz w:val="22"/>
          <w:szCs w:val="22"/>
        </w:rPr>
        <w:t>Exemplary models of legislation, policies and their implementation, exist in some nations across the Asia-Pacific (</w:t>
      </w:r>
      <w:r w:rsidRPr="0008241C">
        <w:rPr>
          <w:b/>
          <w:i/>
          <w:sz w:val="22"/>
          <w:szCs w:val="22"/>
        </w:rPr>
        <w:t>established but incomplete</w:t>
      </w:r>
      <w:r w:rsidRPr="0008241C">
        <w:rPr>
          <w:b/>
          <w:sz w:val="22"/>
          <w:szCs w:val="22"/>
        </w:rPr>
        <w:t>) {2.5.2, 2.5.2.2, 2.5.2.3}. However, gaps exist and in some cases, a lack of appropriate legislation, policy and practices is evident {2.5.2}. These gaps are adversely affecting some citizens, with respect to their rights {2.5.2.1}, including access to ecosystem services</w:t>
      </w:r>
      <w:r w:rsidRPr="0008241C">
        <w:rPr>
          <w:b/>
          <w:iCs/>
          <w:sz w:val="22"/>
          <w:szCs w:val="22"/>
          <w:lang w:val="en-AU"/>
        </w:rPr>
        <w:t xml:space="preserve"> (</w:t>
      </w:r>
      <w:r w:rsidRPr="0008241C">
        <w:rPr>
          <w:b/>
          <w:i/>
          <w:iCs/>
          <w:sz w:val="22"/>
          <w:szCs w:val="22"/>
          <w:lang w:val="en-AU"/>
        </w:rPr>
        <w:t>well established</w:t>
      </w:r>
      <w:r w:rsidRPr="0008241C">
        <w:rPr>
          <w:b/>
          <w:iCs/>
          <w:sz w:val="22"/>
          <w:szCs w:val="22"/>
          <w:lang w:val="en-AU"/>
        </w:rPr>
        <w:t>)</w:t>
      </w:r>
      <w:r w:rsidRPr="0008241C">
        <w:rPr>
          <w:b/>
          <w:sz w:val="22"/>
          <w:szCs w:val="22"/>
        </w:rPr>
        <w:t xml:space="preserve"> {</w:t>
      </w:r>
      <w:r w:rsidRPr="0008241C">
        <w:rPr>
          <w:b/>
          <w:iCs/>
          <w:sz w:val="22"/>
          <w:szCs w:val="22"/>
          <w:lang w:val="en-AU"/>
        </w:rPr>
        <w:t>2.1.2, 2.4.5, 4.2.2.2}</w:t>
      </w:r>
      <w:r w:rsidRPr="0008241C">
        <w:rPr>
          <w:b/>
          <w:sz w:val="22"/>
          <w:szCs w:val="22"/>
        </w:rPr>
        <w:t>. In addition inadequate governance mechanisms may limit community capacity to conserve nature (</w:t>
      </w:r>
      <w:r w:rsidRPr="0008241C">
        <w:rPr>
          <w:b/>
          <w:i/>
          <w:sz w:val="22"/>
          <w:szCs w:val="22"/>
        </w:rPr>
        <w:t>well established</w:t>
      </w:r>
      <w:r w:rsidRPr="0008241C">
        <w:rPr>
          <w:b/>
          <w:sz w:val="22"/>
          <w:szCs w:val="22"/>
        </w:rPr>
        <w:t>) {</w:t>
      </w:r>
      <w:r w:rsidRPr="0008241C">
        <w:rPr>
          <w:rFonts w:eastAsia="Calibri"/>
          <w:b/>
          <w:sz w:val="22"/>
          <w:szCs w:val="22"/>
        </w:rPr>
        <w:t xml:space="preserve">2.2.3.4, </w:t>
      </w:r>
      <w:r w:rsidRPr="0008241C">
        <w:rPr>
          <w:b/>
          <w:sz w:val="22"/>
          <w:szCs w:val="22"/>
        </w:rPr>
        <w:t>2.2.4.1, 2.2.4.5, 2.5.2, 2.5.2.1, 2.5.2.2}.</w:t>
      </w:r>
      <w:r w:rsidRPr="0008241C">
        <w:rPr>
          <w:sz w:val="22"/>
          <w:szCs w:val="22"/>
        </w:rPr>
        <w:t xml:space="preserve"> In many Asia- Pacific countries, vulnerable people, such as: women, indigenous peoples, young people, the elderly and ethnic minorities, lack adequate representation or the opportunity for participation in local and national decision-making processes {2.5.2.5}. These groups require a voice in the governance of nature which sustains their lives and well-being (</w:t>
      </w:r>
      <w:r w:rsidRPr="0008241C">
        <w:rPr>
          <w:i/>
          <w:sz w:val="22"/>
          <w:szCs w:val="22"/>
        </w:rPr>
        <w:t>established but incomplete</w:t>
      </w:r>
      <w:r w:rsidRPr="0008241C">
        <w:rPr>
          <w:sz w:val="22"/>
          <w:szCs w:val="22"/>
        </w:rPr>
        <w:t>) {</w:t>
      </w:r>
      <w:r w:rsidRPr="0008241C">
        <w:rPr>
          <w:rFonts w:eastAsia="Calibri"/>
          <w:sz w:val="22"/>
          <w:szCs w:val="22"/>
        </w:rPr>
        <w:t xml:space="preserve">2.2.3.4, </w:t>
      </w:r>
      <w:r w:rsidRPr="0008241C">
        <w:rPr>
          <w:sz w:val="22"/>
          <w:szCs w:val="22"/>
        </w:rPr>
        <w:t>2.2.4.1, 2.2.4.5}. There is some evidence of this changing trend. For example, customary law {2.5.2.3, 2.5.1.2, 2.5.2.2} and rights to land and natural resources are increasingly being recognised under statutory law (</w:t>
      </w:r>
      <w:r w:rsidRPr="0008241C">
        <w:rPr>
          <w:i/>
          <w:sz w:val="22"/>
          <w:szCs w:val="22"/>
        </w:rPr>
        <w:t>established</w:t>
      </w:r>
      <w:r w:rsidRPr="0008241C">
        <w:rPr>
          <w:sz w:val="22"/>
          <w:szCs w:val="22"/>
        </w:rPr>
        <w:t>) {2.5.2.2, 2.5.2.4}</w:t>
      </w:r>
      <w:r w:rsidRPr="0008241C">
        <w:rPr>
          <w:i/>
          <w:sz w:val="22"/>
          <w:szCs w:val="22"/>
        </w:rPr>
        <w:t xml:space="preserve">. </w:t>
      </w:r>
      <w:r w:rsidRPr="0008241C">
        <w:rPr>
          <w:sz w:val="22"/>
          <w:szCs w:val="22"/>
        </w:rPr>
        <w:t>Additionally legislative and trends incorporating co-management approaches are becoming increasingly evident across the region (</w:t>
      </w:r>
      <w:r w:rsidRPr="0008241C">
        <w:rPr>
          <w:i/>
          <w:sz w:val="22"/>
          <w:szCs w:val="22"/>
        </w:rPr>
        <w:t>established but incomplete</w:t>
      </w:r>
      <w:r w:rsidRPr="0008241C">
        <w:rPr>
          <w:sz w:val="22"/>
          <w:szCs w:val="22"/>
        </w:rPr>
        <w:t>) {2.5.2.3, 2.5.3.4}</w:t>
      </w:r>
      <w:r w:rsidRPr="0008241C">
        <w:rPr>
          <w:i/>
          <w:sz w:val="22"/>
          <w:szCs w:val="22"/>
        </w:rPr>
        <w:t>.</w:t>
      </w:r>
      <w:r w:rsidRPr="0008241C">
        <w:rPr>
          <w:sz w:val="22"/>
          <w:szCs w:val="22"/>
        </w:rPr>
        <w:t xml:space="preserve">  </w:t>
      </w:r>
    </w:p>
    <w:bookmarkEnd w:id="358"/>
    <w:p w14:paraId="2C95FC6B" w14:textId="77777777" w:rsidR="00A01204" w:rsidRPr="0008241C" w:rsidRDefault="00A01204" w:rsidP="00A01204">
      <w:pPr>
        <w:rPr>
          <w:sz w:val="22"/>
          <w:szCs w:val="22"/>
        </w:rPr>
      </w:pPr>
    </w:p>
    <w:p w14:paraId="110156D0" w14:textId="77777777" w:rsidR="00A01204" w:rsidRPr="0008241C" w:rsidRDefault="00A01204" w:rsidP="00A01204">
      <w:pPr>
        <w:spacing w:after="200" w:line="276" w:lineRule="auto"/>
        <w:rPr>
          <w:sz w:val="22"/>
          <w:szCs w:val="22"/>
        </w:rPr>
      </w:pPr>
      <w:r w:rsidRPr="0008241C">
        <w:rPr>
          <w:sz w:val="22"/>
          <w:szCs w:val="22"/>
        </w:rPr>
        <w:br w:type="page"/>
      </w:r>
    </w:p>
    <w:p w14:paraId="7B6C170A" w14:textId="77777777" w:rsidR="00A01204" w:rsidRPr="0008241C" w:rsidRDefault="00A01204" w:rsidP="00A01204">
      <w:pPr>
        <w:keepNext/>
        <w:keepLines/>
        <w:tabs>
          <w:tab w:val="clear" w:pos="1247"/>
          <w:tab w:val="left" w:pos="700"/>
        </w:tabs>
        <w:spacing w:before="40"/>
        <w:outlineLvl w:val="1"/>
        <w:rPr>
          <w:b/>
          <w:sz w:val="28"/>
          <w:szCs w:val="26"/>
        </w:rPr>
      </w:pPr>
      <w:bookmarkStart w:id="359" w:name="2.1__Introduction"/>
      <w:bookmarkStart w:id="360" w:name="_bookmark2"/>
      <w:bookmarkStart w:id="361" w:name="_Toc504317092"/>
      <w:bookmarkStart w:id="362" w:name="_Toc504317785"/>
      <w:bookmarkStart w:id="363" w:name="_Toc504320364"/>
      <w:bookmarkStart w:id="364" w:name="_Toc504320811"/>
      <w:bookmarkStart w:id="365" w:name="_Toc504321131"/>
      <w:bookmarkStart w:id="366" w:name="_Toc524041326"/>
      <w:bookmarkEnd w:id="359"/>
      <w:bookmarkEnd w:id="360"/>
      <w:r w:rsidRPr="0008241C">
        <w:rPr>
          <w:b/>
          <w:sz w:val="28"/>
          <w:szCs w:val="26"/>
        </w:rPr>
        <w:lastRenderedPageBreak/>
        <w:t xml:space="preserve">2.1 </w:t>
      </w:r>
      <w:r w:rsidRPr="0008241C">
        <w:rPr>
          <w:b/>
          <w:sz w:val="28"/>
          <w:szCs w:val="26"/>
        </w:rPr>
        <w:tab/>
        <w:t>Introduction</w:t>
      </w:r>
      <w:bookmarkEnd w:id="361"/>
      <w:bookmarkEnd w:id="362"/>
      <w:bookmarkEnd w:id="363"/>
      <w:bookmarkEnd w:id="364"/>
      <w:bookmarkEnd w:id="365"/>
      <w:bookmarkEnd w:id="366"/>
    </w:p>
    <w:p w14:paraId="7CBCE4A6" w14:textId="77777777" w:rsidR="00A01204" w:rsidRPr="0008241C" w:rsidRDefault="00A01204" w:rsidP="00A01204">
      <w:pPr>
        <w:rPr>
          <w:sz w:val="22"/>
          <w:szCs w:val="22"/>
        </w:rPr>
      </w:pPr>
    </w:p>
    <w:p w14:paraId="759CA49F" w14:textId="77777777" w:rsidR="00A01204" w:rsidRPr="0008241C" w:rsidRDefault="00A01204" w:rsidP="00A01204">
      <w:pPr>
        <w:rPr>
          <w:sz w:val="22"/>
          <w:szCs w:val="22"/>
        </w:rPr>
      </w:pPr>
      <w:r w:rsidRPr="0008241C">
        <w:rPr>
          <w:sz w:val="22"/>
          <w:szCs w:val="22"/>
        </w:rPr>
        <w:t>Chapter two addresses policy question one of the Asia and Pacific Regional Assessment</w:t>
      </w:r>
      <w:r w:rsidRPr="0008241C">
        <w:rPr>
          <w:szCs w:val="18"/>
          <w:vertAlign w:val="superscript"/>
        </w:rPr>
        <w:footnoteReference w:id="22"/>
      </w:r>
      <w:r w:rsidRPr="0008241C">
        <w:rPr>
          <w:sz w:val="22"/>
          <w:szCs w:val="22"/>
        </w:rPr>
        <w:t xml:space="preserve">: “How do biodiversity and ecosystem functions and services contribute to the economy, livelihoods, food security, and good quality of life in the Asia-Pacific region and subregions, and what are the interdependences and synergies among them?” </w:t>
      </w:r>
      <w:r w:rsidRPr="0008241C">
        <w:rPr>
          <w:sz w:val="22"/>
          <w:szCs w:val="22"/>
        </w:rPr>
        <w:fldChar w:fldCharType="begin" w:fldLock="1"/>
      </w:r>
      <w:r w:rsidRPr="0008241C">
        <w:rPr>
          <w:sz w:val="22"/>
          <w:szCs w:val="22"/>
        </w:rPr>
        <w:instrText>ADDIN CSL_CITATION {"citationItems":[{"id":"ITEM-1","itemData":{"author":[{"dropping-particle":"","family":"IPBES","given":"","non-dropping-particle":"","parse-names":false,"suffix":""}],"id":"ITEM-1","issued":{"date-parts":[["2015"]]},"publisher-place":"Bonn, Germany","title":"IPBES/3/18, Annex III: Generic scoping report for the regional and subregional assessments of biodiversity and ecosystem services (deliverable 2 (b))","type":"paper-conference"},"uris":["http://www.mendeley.com/documents/?uuid=72fd8ca9-4965-45c2-9114-35bdef575c59"]}],"mendeley":{"formattedCitation":"(IPBES, 2015)","plainTextFormattedCitation":"(IPBES, 2015)","previouslyFormattedCitation":"(IPBES, 2015)"},"properties":{"noteIndex":0},"schema":"https://github.com/citation-style-language/schema/raw/master/csl-citation.json"}</w:instrText>
      </w:r>
      <w:r w:rsidRPr="0008241C">
        <w:rPr>
          <w:sz w:val="22"/>
          <w:szCs w:val="22"/>
        </w:rPr>
        <w:fldChar w:fldCharType="separate"/>
      </w:r>
      <w:r w:rsidRPr="0008241C">
        <w:rPr>
          <w:noProof/>
          <w:sz w:val="22"/>
          <w:szCs w:val="22"/>
        </w:rPr>
        <w:t>(IPBES, 2015)</w:t>
      </w:r>
      <w:r w:rsidRPr="0008241C">
        <w:rPr>
          <w:sz w:val="22"/>
          <w:szCs w:val="22"/>
        </w:rPr>
        <w:fldChar w:fldCharType="end"/>
      </w:r>
      <w:r w:rsidRPr="0008241C">
        <w:rPr>
          <w:sz w:val="22"/>
          <w:szCs w:val="22"/>
        </w:rPr>
        <w:t>. It responds to this question by assessing the different impacts of changes in nature’s contributions to people with regard to: water, food, energy,</w:t>
      </w:r>
      <w:r w:rsidRPr="0008241C" w:rsidDel="00313B3C">
        <w:rPr>
          <w:sz w:val="22"/>
          <w:szCs w:val="22"/>
        </w:rPr>
        <w:t xml:space="preserve"> </w:t>
      </w:r>
      <w:r w:rsidRPr="0008241C">
        <w:rPr>
          <w:sz w:val="22"/>
          <w:szCs w:val="22"/>
        </w:rPr>
        <w:t xml:space="preserve">livelihood, and health security. The IPBES Conceptual Framework boxes of ‘Nature’s contributions to people’, ‘Good quality of life’, and ‘Nature’s gifts to people’, provide the architecture for this chapter. It adopts a thematic values-based approach, highlighting key characteristics of the five Asia-Pacific subregions of: Oceania, South-East Asia, North-East Asia, South Asia and Western Asia. </w:t>
      </w:r>
    </w:p>
    <w:p w14:paraId="15644C65" w14:textId="77777777" w:rsidR="00A01204" w:rsidRPr="0008241C" w:rsidRDefault="00A01204" w:rsidP="00A01204">
      <w:pPr>
        <w:rPr>
          <w:sz w:val="22"/>
          <w:szCs w:val="22"/>
        </w:rPr>
      </w:pPr>
    </w:p>
    <w:p w14:paraId="43D37012" w14:textId="77777777" w:rsidR="00A01204" w:rsidRPr="0008241C" w:rsidRDefault="00A01204" w:rsidP="00A01204">
      <w:pPr>
        <w:rPr>
          <w:sz w:val="22"/>
          <w:szCs w:val="22"/>
        </w:rPr>
      </w:pPr>
      <w:r w:rsidRPr="0008241C">
        <w:rPr>
          <w:sz w:val="22"/>
          <w:szCs w:val="22"/>
        </w:rPr>
        <w:t xml:space="preserve">‘Nature’s contributions to people’ (NCP) is not simply another term for ecosystem services. Pascua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label":"chapter","suppress-author":1,"uris":["http://www.mendeley.com/documents/?uuid=a6626f41-4e75-4c7e-9db3-6233fac9eb6b"]}],"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refer to it as “a more encompassing term than the one of ecosystem services”. In this assessment, we follow the IPBES classification of nature’s contributions to people. This classification system builds on the Millennium Ecosystem Assessment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label":"chapter","suppress-author":1,"uris":["http://www.mendeley.com/documents/?uuid=4c1455c0-eae4-41e2-9f18-a57c089f8bae"]}],"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and the Economics of Ecosystems and Biodiversity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place":"Earthscan, London and Washington.","title":"The Economics of Ecosystems and Biodiversity (TEEB) in National and International Policy Making","type":"book"},"uris":["http://www.mendeley.com/documents/?uuid=5ebcd54a-7568-4cf2-af0e-bca6cb68710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systems. For this assessment, three categories of nature’s contributions to people, namely provisioning services, regulating services, and cultural services are divided into two groups – material (provisioning services) and non-material (regulating and cultural services). </w:t>
      </w:r>
    </w:p>
    <w:p w14:paraId="217F30EB" w14:textId="77777777" w:rsidR="00A01204" w:rsidRPr="0008241C" w:rsidRDefault="00A01204" w:rsidP="00A01204">
      <w:pPr>
        <w:rPr>
          <w:sz w:val="22"/>
          <w:szCs w:val="22"/>
        </w:rPr>
      </w:pPr>
    </w:p>
    <w:p w14:paraId="27845AB3" w14:textId="77777777" w:rsidR="00A01204" w:rsidRPr="0008241C" w:rsidRDefault="00A01204" w:rsidP="00A01204">
      <w:pPr>
        <w:rPr>
          <w:sz w:val="22"/>
          <w:szCs w:val="22"/>
        </w:rPr>
      </w:pPr>
      <w:r w:rsidRPr="0008241C">
        <w:rPr>
          <w:sz w:val="22"/>
          <w:szCs w:val="22"/>
        </w:rPr>
        <w:t>Questions addressed in Chapter 2 are:</w:t>
      </w:r>
    </w:p>
    <w:p w14:paraId="1B9848C4" w14:textId="77777777" w:rsidR="00A01204" w:rsidRPr="0008241C" w:rsidRDefault="00A01204" w:rsidP="00A01204">
      <w:pPr>
        <w:rPr>
          <w:sz w:val="22"/>
          <w:szCs w:val="22"/>
        </w:rPr>
      </w:pPr>
    </w:p>
    <w:p w14:paraId="3C2C4279" w14:textId="77777777" w:rsidR="00A01204" w:rsidRPr="0008241C" w:rsidRDefault="00A01204" w:rsidP="007F0414">
      <w:pPr>
        <w:widowControl w:val="0"/>
        <w:numPr>
          <w:ilvl w:val="0"/>
          <w:numId w:val="22"/>
        </w:numPr>
        <w:tabs>
          <w:tab w:val="clear" w:pos="1247"/>
          <w:tab w:val="clear" w:pos="1814"/>
          <w:tab w:val="clear" w:pos="2381"/>
          <w:tab w:val="clear" w:pos="2948"/>
          <w:tab w:val="clear" w:pos="3515"/>
        </w:tabs>
        <w:autoSpaceDE w:val="0"/>
        <w:autoSpaceDN w:val="0"/>
        <w:rPr>
          <w:sz w:val="22"/>
          <w:szCs w:val="22"/>
          <w:lang w:eastAsia="ja-JP"/>
        </w:rPr>
      </w:pPr>
      <w:r w:rsidRPr="0008241C">
        <w:rPr>
          <w:sz w:val="22"/>
          <w:szCs w:val="22"/>
          <w:lang w:eastAsia="ja-JP"/>
        </w:rPr>
        <w:t>What are the key contributions of nature to people?</w:t>
      </w:r>
    </w:p>
    <w:p w14:paraId="08FEE970" w14:textId="77777777" w:rsidR="00A01204" w:rsidRPr="0008241C" w:rsidRDefault="00A01204" w:rsidP="007F0414">
      <w:pPr>
        <w:widowControl w:val="0"/>
        <w:numPr>
          <w:ilvl w:val="0"/>
          <w:numId w:val="22"/>
        </w:numPr>
        <w:tabs>
          <w:tab w:val="clear" w:pos="1247"/>
          <w:tab w:val="clear" w:pos="1814"/>
          <w:tab w:val="clear" w:pos="2381"/>
          <w:tab w:val="clear" w:pos="2948"/>
          <w:tab w:val="clear" w:pos="3515"/>
        </w:tabs>
        <w:autoSpaceDE w:val="0"/>
        <w:autoSpaceDN w:val="0"/>
        <w:rPr>
          <w:sz w:val="22"/>
          <w:szCs w:val="22"/>
          <w:lang w:eastAsia="ja-JP"/>
        </w:rPr>
      </w:pPr>
      <w:r w:rsidRPr="0008241C">
        <w:rPr>
          <w:sz w:val="22"/>
          <w:szCs w:val="22"/>
          <w:lang w:eastAsia="ja-JP"/>
        </w:rPr>
        <w:t>How does nature’s contributions to people relate to the quality of life in the region?</w:t>
      </w:r>
    </w:p>
    <w:p w14:paraId="364E1A1F" w14:textId="77777777" w:rsidR="00A01204" w:rsidRPr="0008241C" w:rsidRDefault="00A01204" w:rsidP="007F0414">
      <w:pPr>
        <w:widowControl w:val="0"/>
        <w:numPr>
          <w:ilvl w:val="0"/>
          <w:numId w:val="22"/>
        </w:numPr>
        <w:tabs>
          <w:tab w:val="clear" w:pos="1247"/>
          <w:tab w:val="clear" w:pos="1814"/>
          <w:tab w:val="clear" w:pos="2381"/>
          <w:tab w:val="clear" w:pos="2948"/>
          <w:tab w:val="clear" w:pos="3515"/>
        </w:tabs>
        <w:autoSpaceDE w:val="0"/>
        <w:autoSpaceDN w:val="0"/>
        <w:rPr>
          <w:sz w:val="22"/>
          <w:szCs w:val="22"/>
          <w:lang w:eastAsia="ja-JP"/>
        </w:rPr>
      </w:pPr>
      <w:r w:rsidRPr="0008241C">
        <w:rPr>
          <w:sz w:val="22"/>
          <w:szCs w:val="22"/>
          <w:lang w:eastAsia="ja-JP"/>
        </w:rPr>
        <w:t>What are the key issues for sustaining the benefits of contributions from nature to people for a good quality of life?</w:t>
      </w:r>
    </w:p>
    <w:p w14:paraId="6D4CE615" w14:textId="77777777" w:rsidR="00A01204" w:rsidRPr="0008241C" w:rsidRDefault="00A01204" w:rsidP="007F0414">
      <w:pPr>
        <w:widowControl w:val="0"/>
        <w:numPr>
          <w:ilvl w:val="0"/>
          <w:numId w:val="22"/>
        </w:numPr>
        <w:tabs>
          <w:tab w:val="clear" w:pos="1247"/>
          <w:tab w:val="clear" w:pos="1814"/>
          <w:tab w:val="clear" w:pos="2381"/>
          <w:tab w:val="clear" w:pos="2948"/>
          <w:tab w:val="clear" w:pos="3515"/>
        </w:tabs>
        <w:autoSpaceDE w:val="0"/>
        <w:autoSpaceDN w:val="0"/>
        <w:rPr>
          <w:sz w:val="22"/>
          <w:szCs w:val="22"/>
          <w:lang w:eastAsia="ja-JP"/>
        </w:rPr>
      </w:pPr>
      <w:r w:rsidRPr="0008241C">
        <w:rPr>
          <w:sz w:val="22"/>
          <w:szCs w:val="22"/>
          <w:lang w:eastAsia="ja-JP"/>
        </w:rPr>
        <w:t>What are the emerging threats and challenges in nature’s contributions to people and their contributions for a good quality of life?</w:t>
      </w:r>
    </w:p>
    <w:p w14:paraId="3A23B721" w14:textId="77777777" w:rsidR="00A01204" w:rsidRPr="0008241C" w:rsidRDefault="00A01204" w:rsidP="007F0414">
      <w:pPr>
        <w:widowControl w:val="0"/>
        <w:numPr>
          <w:ilvl w:val="0"/>
          <w:numId w:val="22"/>
        </w:numPr>
        <w:tabs>
          <w:tab w:val="clear" w:pos="1247"/>
          <w:tab w:val="clear" w:pos="1814"/>
          <w:tab w:val="clear" w:pos="2381"/>
          <w:tab w:val="clear" w:pos="2948"/>
          <w:tab w:val="clear" w:pos="3515"/>
        </w:tabs>
        <w:autoSpaceDE w:val="0"/>
        <w:autoSpaceDN w:val="0"/>
        <w:rPr>
          <w:sz w:val="22"/>
          <w:szCs w:val="22"/>
          <w:lang w:eastAsia="ja-JP"/>
        </w:rPr>
      </w:pPr>
      <w:r w:rsidRPr="0008241C">
        <w:rPr>
          <w:sz w:val="22"/>
          <w:szCs w:val="22"/>
          <w:lang w:eastAsia="ja-JP"/>
        </w:rPr>
        <w:t xml:space="preserve">What are the key underlying factors changing nature's contributions to people? </w:t>
      </w:r>
    </w:p>
    <w:p w14:paraId="07353E70" w14:textId="77777777" w:rsidR="00A01204" w:rsidRPr="0008241C" w:rsidRDefault="00A01204" w:rsidP="00A01204">
      <w:pPr>
        <w:rPr>
          <w:sz w:val="22"/>
          <w:szCs w:val="22"/>
        </w:rPr>
      </w:pPr>
    </w:p>
    <w:p w14:paraId="20A9132D" w14:textId="77777777" w:rsidR="00A01204" w:rsidRPr="0008241C" w:rsidRDefault="00A01204" w:rsidP="00A01204">
      <w:pPr>
        <w:rPr>
          <w:sz w:val="22"/>
          <w:szCs w:val="22"/>
        </w:rPr>
      </w:pPr>
      <w:r w:rsidRPr="0008241C">
        <w:rPr>
          <w:sz w:val="22"/>
          <w:szCs w:val="22"/>
        </w:rPr>
        <w:t xml:space="preserve">Sections 2 and 3 of this chapter are focused on human values and nature’s benefits to people. Geographical differences in the production and use of ecosystem goods and services are also explored. Sections 4 and 5 investigate the influences of governance on nature’s contributions and quality of life through the roles of Institutions, equity, justice and fairness, connections and access to nature, </w:t>
      </w:r>
      <w:r w:rsidRPr="0008241C" w:rsidDel="00313B3C">
        <w:rPr>
          <w:sz w:val="22"/>
          <w:szCs w:val="22"/>
        </w:rPr>
        <w:t>innovation</w:t>
      </w:r>
      <w:r w:rsidRPr="0008241C">
        <w:rPr>
          <w:sz w:val="22"/>
          <w:szCs w:val="22"/>
        </w:rPr>
        <w:t xml:space="preserve">, vulnerability and adaptation, community participation and conflict. Section 6 concludes this chapter with a summary of the policy implications. </w:t>
      </w:r>
    </w:p>
    <w:p w14:paraId="11515993" w14:textId="77777777" w:rsidR="00A01204" w:rsidRPr="0008241C" w:rsidRDefault="00A01204" w:rsidP="00A01204">
      <w:pPr>
        <w:rPr>
          <w:sz w:val="22"/>
          <w:szCs w:val="22"/>
        </w:rPr>
      </w:pPr>
    </w:p>
    <w:p w14:paraId="78E62707" w14:textId="77777777" w:rsidR="00A01204" w:rsidRPr="0008241C" w:rsidRDefault="00A01204" w:rsidP="00A01204">
      <w:pPr>
        <w:rPr>
          <w:sz w:val="22"/>
          <w:szCs w:val="22"/>
        </w:rPr>
      </w:pPr>
      <w:r w:rsidRPr="0008241C">
        <w:rPr>
          <w:sz w:val="22"/>
          <w:szCs w:val="22"/>
        </w:rPr>
        <w:t>This chapter identifies aspects of biodiversity and ecosystem functions and services that are critical in supporting human well-being such as: the current and changing values, spirituality and cultural identity. In summary, this chapter highlights key aspects of nature’s contributions to people. It identifies constraints, challenges and opportunities, as well as successful and failed stories. A limitation to comprehensively capturing these narratives is the diversity and number of nations and territories that constitute the Asia-Pacific. These differ significantly from many perspectives, including: social profiles, cultural landscapes, and environmental assets. These differing compositions result in unique strengths and challenges that cannot be fully captured in a regional assessment. Chapter 2 has addressed this limitation by highlighting key considerations across the region and subregions, illustrated through a rich diversity of case studies.</w:t>
      </w:r>
    </w:p>
    <w:p w14:paraId="30743473" w14:textId="77777777" w:rsidR="00A01204" w:rsidRPr="0008241C" w:rsidRDefault="00A01204" w:rsidP="00A01204">
      <w:pPr>
        <w:rPr>
          <w:sz w:val="22"/>
          <w:szCs w:val="22"/>
        </w:rPr>
      </w:pPr>
    </w:p>
    <w:p w14:paraId="750CF1D2" w14:textId="77777777" w:rsidR="00A01204" w:rsidRPr="0008241C" w:rsidRDefault="00A01204" w:rsidP="00A01204">
      <w:pPr>
        <w:rPr>
          <w:sz w:val="22"/>
          <w:szCs w:val="22"/>
        </w:rPr>
      </w:pPr>
      <w:r w:rsidRPr="0008241C">
        <w:rPr>
          <w:sz w:val="22"/>
          <w:szCs w:val="22"/>
        </w:rPr>
        <w:lastRenderedPageBreak/>
        <w:t xml:space="preserve">Some key attributes and trends across the Asia-Pacific community that will inform this chapter are set out below. </w:t>
      </w:r>
    </w:p>
    <w:p w14:paraId="0CA60186" w14:textId="77777777" w:rsidR="00A01204" w:rsidRPr="0008241C" w:rsidRDefault="00A01204" w:rsidP="00A01204">
      <w:pPr>
        <w:rPr>
          <w:sz w:val="22"/>
          <w:szCs w:val="22"/>
        </w:rPr>
      </w:pPr>
    </w:p>
    <w:p w14:paraId="57952B73" w14:textId="77777777" w:rsidR="00A01204" w:rsidRPr="0008241C" w:rsidRDefault="00A01204" w:rsidP="00A01204">
      <w:pPr>
        <w:keepNext/>
        <w:tabs>
          <w:tab w:val="clear" w:pos="1247"/>
          <w:tab w:val="left" w:pos="765"/>
        </w:tabs>
        <w:outlineLvl w:val="2"/>
        <w:rPr>
          <w:b/>
          <w:sz w:val="24"/>
          <w:szCs w:val="24"/>
        </w:rPr>
      </w:pPr>
      <w:bookmarkStart w:id="367" w:name="_Toc504317093"/>
      <w:bookmarkStart w:id="368" w:name="_Toc504317786"/>
      <w:bookmarkStart w:id="369" w:name="_Toc504320365"/>
      <w:bookmarkStart w:id="370" w:name="_Toc504320812"/>
      <w:bookmarkStart w:id="371" w:name="_Toc504321132"/>
      <w:bookmarkStart w:id="372" w:name="_Toc524041327"/>
      <w:r w:rsidRPr="0008241C">
        <w:rPr>
          <w:b/>
          <w:sz w:val="24"/>
          <w:szCs w:val="24"/>
        </w:rPr>
        <w:t xml:space="preserve">2.1.1 </w:t>
      </w:r>
      <w:r w:rsidRPr="0008241C">
        <w:rPr>
          <w:b/>
          <w:sz w:val="24"/>
          <w:szCs w:val="24"/>
        </w:rPr>
        <w:tab/>
        <w:t>Population trends</w:t>
      </w:r>
      <w:bookmarkEnd w:id="367"/>
      <w:bookmarkEnd w:id="368"/>
      <w:bookmarkEnd w:id="369"/>
      <w:bookmarkEnd w:id="370"/>
      <w:bookmarkEnd w:id="371"/>
      <w:bookmarkEnd w:id="372"/>
    </w:p>
    <w:p w14:paraId="10B0B658" w14:textId="77777777" w:rsidR="00A01204" w:rsidRPr="0008241C" w:rsidRDefault="00A01204" w:rsidP="00A01204">
      <w:pPr>
        <w:rPr>
          <w:sz w:val="22"/>
          <w:szCs w:val="22"/>
        </w:rPr>
      </w:pPr>
    </w:p>
    <w:p w14:paraId="66500018" w14:textId="77777777" w:rsidR="00A01204" w:rsidRPr="0008241C" w:rsidRDefault="00A01204" w:rsidP="00A01204">
      <w:pPr>
        <w:rPr>
          <w:sz w:val="22"/>
          <w:szCs w:val="22"/>
        </w:rPr>
      </w:pPr>
      <w:r w:rsidRPr="0008241C">
        <w:rPr>
          <w:sz w:val="22"/>
          <w:szCs w:val="22"/>
        </w:rPr>
        <w:t xml:space="preserve">There are increasing pressures on nature to provide for an expanding population across the region. For example, by 2050 China, India, Pakistan and Indonesia are predicted to have populations in excess of 300 million </w:t>
      </w:r>
      <w:r w:rsidRPr="0008241C">
        <w:rPr>
          <w:sz w:val="22"/>
          <w:szCs w:val="22"/>
        </w:rPr>
        <w:fldChar w:fldCharType="begin" w:fldLock="1"/>
      </w:r>
      <w:r w:rsidRPr="0008241C">
        <w:rPr>
          <w:sz w:val="22"/>
          <w:szCs w:val="22"/>
        </w:rPr>
        <w:instrText>ADDIN CSL_CITATION {"citationItems":[{"id":"ITEM-1","itemData":{"ISBN":"9788578110796","ISSN":"1098-6596","author":[{"dropping-particle":"","family":"United Nations","given":"","non-dropping-particle":"","parse-names":false,"suffix":""}],"collection-title":"Working Paper No. ESA/P/WP.241","id":"ITEM-1","issued":{"date-parts":[["2015"]]},"number-of-pages":"66","title":"World Population Prospects The 2015 Revision, Key Findings and Advance Tables","type":"report"},"locator":"4","uris":["http://www.mendeley.com/documents/?uuid=ed3cba7d-970d-4f45-a4f6-e91bbc5cbc07"]}],"mendeley":{"formattedCitation":"(United Nations, 2015c, p. 4)","plainTextFormattedCitation":"(United Nations, 2015c, p. 4)","previouslyFormattedCitation":"(United Nations, 2015c, p. 4)"},"properties":{"noteIndex":0},"schema":"https://github.com/citation-style-language/schema/raw/master/csl-citation.json"}</w:instrText>
      </w:r>
      <w:r w:rsidRPr="0008241C">
        <w:rPr>
          <w:sz w:val="22"/>
          <w:szCs w:val="22"/>
        </w:rPr>
        <w:fldChar w:fldCharType="separate"/>
      </w:r>
      <w:r w:rsidRPr="0008241C">
        <w:rPr>
          <w:noProof/>
          <w:sz w:val="22"/>
          <w:szCs w:val="22"/>
        </w:rPr>
        <w:t>(United Nations, 2015c, p. 4)</w:t>
      </w:r>
      <w:r w:rsidRPr="0008241C">
        <w:rPr>
          <w:sz w:val="22"/>
          <w:szCs w:val="22"/>
        </w:rPr>
        <w:fldChar w:fldCharType="end"/>
      </w:r>
      <w:r w:rsidRPr="0008241C">
        <w:rPr>
          <w:sz w:val="22"/>
          <w:szCs w:val="22"/>
        </w:rPr>
        <w:t xml:space="preserve">. However, these trends are country specific, as the overall growth rate for Asia-Pacific was 0.98 per cent per year for 2010–2015, which is lower than the global rate of 1.14 per cent, and it is likely to fall to 0.01 per cent by 2045–2050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China’s population is expected to reduce from 2031 onwards and Japan’s current population of 127 million is likely to drop to about 107 million by 2040 </w:t>
      </w:r>
      <w:r w:rsidRPr="0008241C">
        <w:rPr>
          <w:sz w:val="22"/>
          <w:szCs w:val="22"/>
        </w:rPr>
        <w:fldChar w:fldCharType="begin" w:fldLock="1"/>
      </w:r>
      <w:r w:rsidRPr="0008241C">
        <w:rPr>
          <w:sz w:val="22"/>
          <w:szCs w:val="22"/>
        </w:rPr>
        <w:instrText>ADDIN CSL_CITATION {"citationItems":[{"id":"ITEM-1","itemData":{"ISBN":"9789211206876","URL":"http://www.unescap.org/resources/statistical-yearbook-asia-and-pacific-2014","accessed":{"date-parts":[["2015","9","15"]]},"author":[{"dropping-particle":"","family":"UNESCAP","given":"","non-dropping-particle":"","parse-names":false,"suffix":""}],"id":"ITEM-1","issued":{"date-parts":[["2014"]]},"title":"Statistical Yearbook for Asia and the Pacific 2014","type":"webpage"},"uris":["http://www.mendeley.com/documents/?uuid=1e617f24-5e33-4d9e-a9a4-879606c24fc8"]},{"id":"ITEM-2","itemData":{"author":[{"dropping-particle":"","family":"United Nations","given":"","non-dropping-particle":"","parse-names":false,"suffix":""}],"id":"ITEM-2","issued":{"date-parts":[["2016"]]},"title":"GEO-6 Regional Assessment for Asia and the Pacific","type":"report"},"uris":["http://www.mendeley.com/documents/?uuid=c1706975-c3d4-4e58-9033-d5342a1fda18"]}],"mendeley":{"formattedCitation":"(UNESCAP, 2014; United Nations, 2016a)","plainTextFormattedCitation":"(UNESCAP, 2014; United Nations, 2016a)","previouslyFormattedCitation":"(UNESCAP, 2014; United Nations, 2016a)"},"properties":{"noteIndex":0},"schema":"https://github.com/citation-style-language/schema/raw/master/csl-citation.json"}</w:instrText>
      </w:r>
      <w:r w:rsidRPr="0008241C">
        <w:rPr>
          <w:sz w:val="22"/>
          <w:szCs w:val="22"/>
        </w:rPr>
        <w:fldChar w:fldCharType="separate"/>
      </w:r>
      <w:r w:rsidRPr="0008241C">
        <w:rPr>
          <w:noProof/>
          <w:sz w:val="22"/>
          <w:szCs w:val="22"/>
        </w:rPr>
        <w:t>(UNESCAP, 2014; United Nations, 2016a)</w:t>
      </w:r>
      <w:r w:rsidRPr="0008241C">
        <w:rPr>
          <w:sz w:val="22"/>
          <w:szCs w:val="22"/>
        </w:rPr>
        <w:fldChar w:fldCharType="end"/>
      </w:r>
      <w:r w:rsidRPr="0008241C">
        <w:rPr>
          <w:sz w:val="22"/>
          <w:szCs w:val="22"/>
        </w:rPr>
        <w:t>.</w:t>
      </w:r>
    </w:p>
    <w:p w14:paraId="2620866A" w14:textId="77777777" w:rsidR="00A01204" w:rsidRPr="0008241C" w:rsidRDefault="00A01204" w:rsidP="00A01204">
      <w:pPr>
        <w:rPr>
          <w:sz w:val="22"/>
          <w:szCs w:val="22"/>
        </w:rPr>
      </w:pPr>
    </w:p>
    <w:p w14:paraId="48D16759" w14:textId="77777777" w:rsidR="00A01204" w:rsidRPr="0008241C" w:rsidRDefault="00A01204" w:rsidP="00A01204">
      <w:pPr>
        <w:keepNext/>
        <w:tabs>
          <w:tab w:val="clear" w:pos="1247"/>
          <w:tab w:val="left" w:pos="765"/>
        </w:tabs>
        <w:outlineLvl w:val="2"/>
        <w:rPr>
          <w:b/>
          <w:sz w:val="24"/>
          <w:szCs w:val="24"/>
        </w:rPr>
      </w:pPr>
      <w:bookmarkStart w:id="373" w:name="_Toc504317094"/>
      <w:bookmarkStart w:id="374" w:name="_Toc504317787"/>
      <w:bookmarkStart w:id="375" w:name="_Toc504320366"/>
      <w:bookmarkStart w:id="376" w:name="_Toc504320813"/>
      <w:bookmarkStart w:id="377" w:name="_Toc504321133"/>
      <w:bookmarkStart w:id="378" w:name="_Toc524041328"/>
      <w:r w:rsidRPr="0008241C">
        <w:rPr>
          <w:b/>
          <w:sz w:val="24"/>
          <w:szCs w:val="24"/>
        </w:rPr>
        <w:t xml:space="preserve">2.1.2 </w:t>
      </w:r>
      <w:r w:rsidRPr="0008241C">
        <w:rPr>
          <w:b/>
          <w:sz w:val="24"/>
          <w:szCs w:val="24"/>
        </w:rPr>
        <w:tab/>
        <w:t>Economic trends</w:t>
      </w:r>
      <w:bookmarkEnd w:id="373"/>
      <w:bookmarkEnd w:id="374"/>
      <w:bookmarkEnd w:id="375"/>
      <w:bookmarkEnd w:id="376"/>
      <w:bookmarkEnd w:id="377"/>
      <w:bookmarkEnd w:id="378"/>
    </w:p>
    <w:p w14:paraId="2476AF2E" w14:textId="77777777" w:rsidR="00A01204" w:rsidRPr="0008241C" w:rsidRDefault="00A01204" w:rsidP="00A01204">
      <w:pPr>
        <w:rPr>
          <w:sz w:val="22"/>
          <w:szCs w:val="22"/>
        </w:rPr>
      </w:pPr>
    </w:p>
    <w:p w14:paraId="782B3620" w14:textId="77777777" w:rsidR="00A01204" w:rsidRPr="0008241C" w:rsidRDefault="00A01204" w:rsidP="00A01204">
      <w:pPr>
        <w:rPr>
          <w:sz w:val="22"/>
          <w:szCs w:val="22"/>
        </w:rPr>
      </w:pPr>
      <w:r w:rsidRPr="0008241C">
        <w:rPr>
          <w:sz w:val="22"/>
          <w:szCs w:val="22"/>
        </w:rPr>
        <w:t xml:space="preserve">The regions share in the world economy increased from 14 per cent in 2000, to 25 per cent in 2012 </w:t>
      </w:r>
      <w:r w:rsidRPr="0008241C">
        <w:rPr>
          <w:sz w:val="22"/>
          <w:szCs w:val="22"/>
        </w:rPr>
        <w:fldChar w:fldCharType="begin" w:fldLock="1"/>
      </w:r>
      <w:r w:rsidRPr="0008241C">
        <w:rPr>
          <w:sz w:val="22"/>
          <w:szCs w:val="22"/>
        </w:rPr>
        <w:instrText>ADDIN CSL_CITATION {"citationItems":[{"id":"ITEM-1","itemData":{"ISBN":"9789211206876","URL":"http://www.unescap.org/resources/statistical-yearbook-asia-and-pacific-2014","accessed":{"date-parts":[["2015","9","15"]]},"author":[{"dropping-particle":"","family":"UNESCAP","given":"","non-dropping-particle":"","parse-names":false,"suffix":""}],"id":"ITEM-1","issued":{"date-parts":[["2014"]]},"title":"Statistical Yearbook for Asia and the Pacific 2014","type":"webpage"},"uris":["http://www.mendeley.com/documents/?uuid=1e617f24-5e33-4d9e-a9a4-879606c24fc8"]}],"mendeley":{"formattedCitation":"(UNESCAP, 2014)","plainTextFormattedCitation":"(UNESCAP, 2014)","previouslyFormattedCitation":"(UNESCAP, 2014)"},"properties":{"noteIndex":0},"schema":"https://github.com/citation-style-language/schema/raw/master/csl-citation.json"}</w:instrText>
      </w:r>
      <w:r w:rsidRPr="0008241C">
        <w:rPr>
          <w:sz w:val="22"/>
          <w:szCs w:val="22"/>
        </w:rPr>
        <w:fldChar w:fldCharType="separate"/>
      </w:r>
      <w:r w:rsidRPr="0008241C">
        <w:rPr>
          <w:noProof/>
          <w:sz w:val="22"/>
          <w:szCs w:val="22"/>
        </w:rPr>
        <w:t>(UNESCAP, 2014)</w:t>
      </w:r>
      <w:r w:rsidRPr="0008241C">
        <w:rPr>
          <w:sz w:val="22"/>
          <w:szCs w:val="22"/>
        </w:rPr>
        <w:fldChar w:fldCharType="end"/>
      </w:r>
      <w:r w:rsidRPr="0008241C">
        <w:rPr>
          <w:sz w:val="22"/>
          <w:szCs w:val="22"/>
        </w:rPr>
        <w:t xml:space="preserve">. The pertinent social considerations include: income and opportunity inequality, disparities in health outcomes between geographic locations, resource depletion and gender inequality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id":"ITEM-1","issued":{"date-parts":[["2015"]]},"number-of-pages":"93","publisher-place":"Bangkok","title":"Economic and Social Survey of Asia and the Pacific 2015: Making Growth More Inclusive for Sustainable Development","type":"report"},"uris":["http://www.mendeley.com/documents/?uuid=6cde0b93-fcfe-4ce0-977f-9c240d9588cf"]}],"mendeley":{"formattedCitation":"(UNESCAP, 2015)","plainTextFormattedCitation":"(UNESCAP, 2015)","previouslyFormattedCitation":"(UNESCAP, 2015)"},"properties":{"noteIndex":0},"schema":"https://github.com/citation-style-language/schema/raw/master/csl-citation.json"}</w:instrText>
      </w:r>
      <w:r w:rsidRPr="0008241C">
        <w:rPr>
          <w:sz w:val="22"/>
          <w:szCs w:val="22"/>
        </w:rPr>
        <w:fldChar w:fldCharType="separate"/>
      </w:r>
      <w:r w:rsidRPr="0008241C">
        <w:rPr>
          <w:noProof/>
          <w:sz w:val="22"/>
          <w:szCs w:val="22"/>
        </w:rPr>
        <w:t>(UNESCAP, 2015)</w:t>
      </w:r>
      <w:r w:rsidRPr="0008241C">
        <w:rPr>
          <w:sz w:val="22"/>
          <w:szCs w:val="22"/>
        </w:rPr>
        <w:fldChar w:fldCharType="end"/>
      </w:r>
      <w:r w:rsidRPr="0008241C">
        <w:rPr>
          <w:sz w:val="22"/>
          <w:szCs w:val="22"/>
        </w:rPr>
        <w:t xml:space="preserve">. The range of geo-political and economic landscapes can be seen through the presence of liberal, wealthy democratic nations such as Australia and New Zealand, and the war torn nations of Western Asia. </w:t>
      </w:r>
    </w:p>
    <w:p w14:paraId="2CC84F3B" w14:textId="77777777" w:rsidR="00A01204" w:rsidRPr="0008241C" w:rsidRDefault="00A01204" w:rsidP="00A01204">
      <w:pPr>
        <w:rPr>
          <w:sz w:val="22"/>
          <w:szCs w:val="22"/>
        </w:rPr>
      </w:pPr>
    </w:p>
    <w:p w14:paraId="1B94499A" w14:textId="084AF561" w:rsidR="00A01204" w:rsidRPr="0008241C" w:rsidRDefault="00A01204" w:rsidP="00A01204">
      <w:pPr>
        <w:rPr>
          <w:sz w:val="22"/>
          <w:szCs w:val="22"/>
        </w:rPr>
      </w:pPr>
      <w:r w:rsidRPr="0008241C">
        <w:rPr>
          <w:sz w:val="22"/>
          <w:szCs w:val="22"/>
        </w:rPr>
        <w:t>The overall economic growth of the region is highlighted in the declining poverty level. In 1990, 1.6 billion people, or 51</w:t>
      </w:r>
      <w:r w:rsidR="00C934E9">
        <w:rPr>
          <w:sz w:val="22"/>
          <w:szCs w:val="22"/>
        </w:rPr>
        <w:t xml:space="preserve"> per cent</w:t>
      </w:r>
      <w:r w:rsidRPr="0008241C">
        <w:rPr>
          <w:sz w:val="22"/>
          <w:szCs w:val="22"/>
        </w:rPr>
        <w:t xml:space="preserve"> of the Asia-Pacific population, were living in extreme poverty, and by 2011 the level of extreme poverty had dropped to approximately 18 per cent of the population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id":"ITEM-1","issued":{"date-parts":[["2015"]]},"number-of-pages":"93","publisher-place":"Bangkok","title":"Economic and Social Survey of Asia and the Pacific 2015: Making Growth More Inclusive for Sustainable Development","type":"report"},"uris":["http://www.mendeley.com/documents/?uuid=6cde0b93-fcfe-4ce0-977f-9c240d9588cf"]}],"mendeley":{"formattedCitation":"(UNESCAP, 2015)","plainTextFormattedCitation":"(UNESCAP, 2015)","previouslyFormattedCitation":"(UNESCAP, 2015)"},"properties":{"noteIndex":0},"schema":"https://github.com/citation-style-language/schema/raw/master/csl-citation.json"}</w:instrText>
      </w:r>
      <w:r w:rsidRPr="0008241C">
        <w:rPr>
          <w:sz w:val="22"/>
          <w:szCs w:val="22"/>
        </w:rPr>
        <w:fldChar w:fldCharType="separate"/>
      </w:r>
      <w:r w:rsidRPr="0008241C">
        <w:rPr>
          <w:noProof/>
          <w:sz w:val="22"/>
          <w:szCs w:val="22"/>
        </w:rPr>
        <w:t>(UNESCAP, 2015)</w:t>
      </w:r>
      <w:r w:rsidRPr="0008241C">
        <w:rPr>
          <w:sz w:val="22"/>
          <w:szCs w:val="22"/>
        </w:rPr>
        <w:fldChar w:fldCharType="end"/>
      </w:r>
      <w:r w:rsidRPr="0008241C">
        <w:rPr>
          <w:sz w:val="22"/>
          <w:szCs w:val="22"/>
        </w:rPr>
        <w:t>. However, as of 2013 there were 400 million people in the region still living under the international poverty line of $1.90 per person per day, using 2011 purchasing power parity. This corresponds to 52</w:t>
      </w:r>
      <w:r w:rsidR="00C934E9">
        <w:rPr>
          <w:sz w:val="22"/>
          <w:szCs w:val="22"/>
        </w:rPr>
        <w:t xml:space="preserve"> per cent</w:t>
      </w:r>
      <w:r w:rsidRPr="0008241C">
        <w:rPr>
          <w:sz w:val="22"/>
          <w:szCs w:val="22"/>
        </w:rPr>
        <w:t xml:space="preserve"> of the world’s 767 million poor </w:t>
      </w:r>
      <w:r w:rsidRPr="0008241C">
        <w:rPr>
          <w:sz w:val="22"/>
          <w:szCs w:val="22"/>
        </w:rPr>
        <w:fldChar w:fldCharType="begin" w:fldLock="1"/>
      </w:r>
      <w:r w:rsidRPr="0008241C">
        <w:rPr>
          <w:sz w:val="22"/>
          <w:szCs w:val="22"/>
        </w:rPr>
        <w:instrText>ADDIN CSL_CITATION {"citationItems":[{"id":"ITEM-1","itemData":{"ISBN":"978-92-1-361885-1","abstract":"ii Foreword The 2030 Agenda for Sustainable Development is a set of globally agreed goals that put people and planet first. Tracking progress towards achieving these goals against clear baselines is essential. We need this capability to keep up the reform momentum, and ensure actions remain on target and attentions focused on overcoming challenges as they arise. An unbiased quantitative assessment of results on the ground could make a major contribution to keeping the wider public informed and engaged in the development agenda. The Asia-Pacific Sustainable Development Goals (SDG) Baseline Report introduces an innovative regional progress measurement methodology. The report estimates objective and feasible target values for the region. It makes use of available data to establish a baseline and assess the gaps which need to be closed if the SDGs are to be achieved by 2030. The analysis uses national values for 30 per cent of the proposed global SDG indicators to assess regional achievements for each SDG in the baseline year 2015. It applies a subset of these indicators to illustrate the progress made since 2000 and progress needed to meet the 2030 targets. The report presents the SDG baseline for the Asia and the Pacific both at the regional and sub-regional level for selected targets of each SDG. It uses the latest country data and supplementary statistical information aligned to the proposed global indicators. Based on this evidence the report summarizes key findings and analysis. It outlines ways to gradually improve the availability of data and refine our ability to assess progress. Disaggregated data has a critical role to play in our efforts to achieve the 2030 Agenda's ambition to \" leave no one behind \" .","author":[{"dropping-particle":"","family":"UNESCAP","given":"","non-dropping-particle":"","parse-names":false,"suffix":""}],"id":"ITEM-1","issued":{"date-parts":[["2017"]]},"number-of-pages":"73","publisher-place":"Bangkok","title":"Statistical Yearbook for Asia and the Pacific 2016: SDG Baseline Report","type":"report"},"uris":["http://www.mendeley.com/documents/?uuid=da2fbcbb-2cb0-4de4-a1ad-41ed62a1f576"]}],"mendeley":{"formattedCitation":"(UNESCAP, 2017)","plainTextFormattedCitation":"(UNESCAP, 2017)","previouslyFormattedCitation":"(UNESCAP, 2017)"},"properties":{"noteIndex":0},"schema":"https://github.com/citation-style-language/schema/raw/master/csl-citation.json"}</w:instrText>
      </w:r>
      <w:r w:rsidRPr="0008241C">
        <w:rPr>
          <w:sz w:val="22"/>
          <w:szCs w:val="22"/>
        </w:rPr>
        <w:fldChar w:fldCharType="separate"/>
      </w:r>
      <w:r w:rsidRPr="0008241C">
        <w:rPr>
          <w:noProof/>
          <w:sz w:val="22"/>
          <w:szCs w:val="22"/>
        </w:rPr>
        <w:t>(UNESCAP, 2017)</w:t>
      </w:r>
      <w:r w:rsidRPr="0008241C">
        <w:rPr>
          <w:sz w:val="22"/>
          <w:szCs w:val="22"/>
        </w:rPr>
        <w:fldChar w:fldCharType="end"/>
      </w:r>
      <w:r w:rsidRPr="0008241C">
        <w:rPr>
          <w:sz w:val="22"/>
          <w:szCs w:val="22"/>
        </w:rPr>
        <w:t xml:space="preserve">. Continuing to support the trend of lifting people out of poverty is a significant consideration for this assessment. </w:t>
      </w:r>
    </w:p>
    <w:p w14:paraId="22D85125" w14:textId="77777777" w:rsidR="00A01204" w:rsidRPr="0008241C" w:rsidRDefault="00A01204" w:rsidP="00A01204">
      <w:pPr>
        <w:rPr>
          <w:sz w:val="22"/>
          <w:szCs w:val="22"/>
        </w:rPr>
      </w:pPr>
    </w:p>
    <w:p w14:paraId="5FADB4C2" w14:textId="77777777" w:rsidR="00A01204" w:rsidRPr="0008241C" w:rsidRDefault="00A01204" w:rsidP="00A01204">
      <w:pPr>
        <w:keepNext/>
        <w:tabs>
          <w:tab w:val="clear" w:pos="1247"/>
          <w:tab w:val="left" w:pos="765"/>
        </w:tabs>
        <w:outlineLvl w:val="2"/>
        <w:rPr>
          <w:b/>
          <w:sz w:val="24"/>
          <w:szCs w:val="24"/>
        </w:rPr>
      </w:pPr>
      <w:bookmarkStart w:id="379" w:name="_Toc504317095"/>
      <w:bookmarkStart w:id="380" w:name="_Toc504317788"/>
      <w:bookmarkStart w:id="381" w:name="_Toc504320367"/>
      <w:bookmarkStart w:id="382" w:name="_Toc504320814"/>
      <w:bookmarkStart w:id="383" w:name="_Toc504321134"/>
      <w:bookmarkStart w:id="384" w:name="_Toc524041329"/>
      <w:r w:rsidRPr="0008241C">
        <w:rPr>
          <w:b/>
          <w:sz w:val="24"/>
          <w:szCs w:val="24"/>
        </w:rPr>
        <w:t>2.1.3</w:t>
      </w:r>
      <w:r w:rsidRPr="0008241C">
        <w:rPr>
          <w:b/>
          <w:sz w:val="24"/>
          <w:szCs w:val="24"/>
        </w:rPr>
        <w:tab/>
        <w:t>Urbanization trends</w:t>
      </w:r>
      <w:bookmarkEnd w:id="379"/>
      <w:bookmarkEnd w:id="380"/>
      <w:bookmarkEnd w:id="381"/>
      <w:bookmarkEnd w:id="382"/>
      <w:bookmarkEnd w:id="383"/>
      <w:bookmarkEnd w:id="384"/>
      <w:r w:rsidRPr="0008241C">
        <w:rPr>
          <w:b/>
          <w:sz w:val="24"/>
          <w:szCs w:val="24"/>
        </w:rPr>
        <w:t xml:space="preserve"> </w:t>
      </w:r>
    </w:p>
    <w:p w14:paraId="25FC58C9" w14:textId="77777777" w:rsidR="00A01204" w:rsidRPr="0008241C" w:rsidRDefault="00A01204" w:rsidP="00A01204">
      <w:pPr>
        <w:rPr>
          <w:sz w:val="22"/>
          <w:szCs w:val="22"/>
        </w:rPr>
      </w:pPr>
    </w:p>
    <w:p w14:paraId="5CE6D67B" w14:textId="5A1AB866" w:rsidR="00A01204" w:rsidRPr="0008241C" w:rsidRDefault="00A01204" w:rsidP="00A01204">
      <w:pPr>
        <w:rPr>
          <w:sz w:val="22"/>
          <w:szCs w:val="22"/>
        </w:rPr>
      </w:pPr>
      <w:r w:rsidRPr="0008241C">
        <w:rPr>
          <w:sz w:val="22"/>
          <w:szCs w:val="22"/>
        </w:rPr>
        <w:t xml:space="preserve">Urbanization within the region has been a rapidly increasing trend, with approximately 200 million people moving to urban areas within East Asia between 2000 to 2010 </w:t>
      </w:r>
      <w:r w:rsidRPr="0008241C">
        <w:rPr>
          <w:sz w:val="22"/>
          <w:szCs w:val="22"/>
        </w:rPr>
        <w:fldChar w:fldCharType="begin" w:fldLock="1"/>
      </w:r>
      <w:r w:rsidRPr="0008241C">
        <w:rPr>
          <w:sz w:val="22"/>
          <w:szCs w:val="22"/>
        </w:rPr>
        <w:instrText>ADDIN CSL_CITATION {"citationItems":[{"id":"ITEM-1","itemData":{"author":[{"dropping-particle":"","family":"World Bank","given":"","non-dropping-particle":"","parse-names":false,"suffix":""}],"id":"ITEM-1","issued":{"date-parts":[["2015"]]},"title":"East Asia’s Changing Urban Landscape: Measuring a Decade of Spatial Growth","type":"report"},"uris":["http://www.mendeley.com/documents/?uuid=b0068f02-08ed-3926-822a-6b167e504aac"]}],"mendeley":{"formattedCitation":"(World Bank, 2015)","plainTextFormattedCitation":"(World Bank, 2015)","previouslyFormattedCitation":"(World Bank, 2015)"},"properties":{"noteIndex":0},"schema":"https://github.com/citation-style-language/schema/raw/master/csl-citation.json"}</w:instrText>
      </w:r>
      <w:r w:rsidRPr="0008241C">
        <w:rPr>
          <w:sz w:val="22"/>
          <w:szCs w:val="22"/>
        </w:rPr>
        <w:fldChar w:fldCharType="separate"/>
      </w:r>
      <w:r w:rsidRPr="0008241C">
        <w:rPr>
          <w:noProof/>
          <w:sz w:val="22"/>
          <w:szCs w:val="22"/>
        </w:rPr>
        <w:t>(World Bank, 2015)</w:t>
      </w:r>
      <w:r w:rsidRPr="0008241C">
        <w:rPr>
          <w:sz w:val="22"/>
          <w:szCs w:val="22"/>
        </w:rPr>
        <w:fldChar w:fldCharType="end"/>
      </w:r>
      <w:r w:rsidRPr="0008241C">
        <w:rPr>
          <w:sz w:val="22"/>
          <w:szCs w:val="22"/>
        </w:rPr>
        <w:t>. Urbanization rates tend to vary among subregions across the Asia-Pacific. Over 70</w:t>
      </w:r>
      <w:r w:rsidR="00C934E9">
        <w:rPr>
          <w:sz w:val="22"/>
          <w:szCs w:val="22"/>
        </w:rPr>
        <w:t xml:space="preserve"> per cent</w:t>
      </w:r>
      <w:r w:rsidRPr="0008241C">
        <w:rPr>
          <w:sz w:val="22"/>
          <w:szCs w:val="22"/>
        </w:rPr>
        <w:t xml:space="preserve"> of the population in the Pacific live in urbanized areas, whilst in South West Asia it is only 34</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id":"ITEM-1","issued":{"date-parts":[["2013"]]},"publisher-place":"Bangkok, Thailand","title":"Urbanisation Trends in Asia and the Pacific","type":"report"},"uris":["http://www.mendeley.com/documents/?uuid=cd104eed-f46b-4091-b58d-df9b75bd3375"]}],"mendeley":{"formattedCitation":"(UNESCAP, 2013)","plainTextFormattedCitation":"(UNESCAP, 2013)","previouslyFormattedCitation":"(UNESCAP, 2013)"},"properties":{"noteIndex":0},"schema":"https://github.com/citation-style-language/schema/raw/master/csl-citation.json"}</w:instrText>
      </w:r>
      <w:r w:rsidRPr="0008241C">
        <w:rPr>
          <w:sz w:val="22"/>
          <w:szCs w:val="22"/>
        </w:rPr>
        <w:fldChar w:fldCharType="separate"/>
      </w:r>
      <w:r w:rsidRPr="0008241C">
        <w:rPr>
          <w:noProof/>
          <w:sz w:val="22"/>
          <w:szCs w:val="22"/>
        </w:rPr>
        <w:t>(UNESCAP, 2013)</w:t>
      </w:r>
      <w:r w:rsidRPr="0008241C">
        <w:rPr>
          <w:sz w:val="22"/>
          <w:szCs w:val="22"/>
        </w:rPr>
        <w:fldChar w:fldCharType="end"/>
      </w:r>
      <w:r w:rsidRPr="0008241C">
        <w:rPr>
          <w:sz w:val="22"/>
          <w:szCs w:val="22"/>
        </w:rPr>
        <w:t>. The estimated future growth rate across the region is up to 63</w:t>
      </w:r>
      <w:r w:rsidR="00C934E9">
        <w:rPr>
          <w:sz w:val="22"/>
          <w:szCs w:val="22"/>
        </w:rPr>
        <w:t xml:space="preserve"> per cent</w:t>
      </w:r>
      <w:r w:rsidRPr="0008241C">
        <w:rPr>
          <w:sz w:val="22"/>
          <w:szCs w:val="22"/>
        </w:rPr>
        <w:t xml:space="preserve"> living in urban areas </w:t>
      </w:r>
      <w:r w:rsidRPr="0008241C">
        <w:rPr>
          <w:sz w:val="22"/>
          <w:szCs w:val="22"/>
        </w:rPr>
        <w:fldChar w:fldCharType="begin" w:fldLock="1"/>
      </w:r>
      <w:r w:rsidRPr="0008241C">
        <w:rPr>
          <w:sz w:val="22"/>
          <w:szCs w:val="22"/>
        </w:rPr>
        <w:instrText>ADDIN CSL_CITATION {"citationItems":[{"id":"ITEM-1","itemData":{"author":[{"dropping-particle":"","family":"UN-Habitat","given":"","non-dropping-particle":"","parse-names":false,"suffix":""},{"dropping-particle":"","family":"UNESCAP","given":"","non-dropping-particle":"","parse-names":false,"suffix":""}],"id":"ITEM-1","issued":{"date-parts":[["2015"]]},"title":"The State of Asian and Pacific Cities 2015, Urban transformations Shifting from quantity to quality","type":"report"},"uris":["http://www.mendeley.com/documents/?uuid=85a7056c-ef0a-33e4-9fde-2ee96802ef84"]}],"mendeley":{"formattedCitation":"(UN-Habitat &amp; UNESCAP, 2015)","plainTextFormattedCitation":"(UN-Habitat &amp; UNESCAP, 2015)","previouslyFormattedCitation":"(UN-Habitat &amp; UNESCAP, 2015)"},"properties":{"noteIndex":0},"schema":"https://github.com/citation-style-language/schema/raw/master/csl-citation.json"}</w:instrText>
      </w:r>
      <w:r w:rsidRPr="0008241C">
        <w:rPr>
          <w:sz w:val="22"/>
          <w:szCs w:val="22"/>
        </w:rPr>
        <w:fldChar w:fldCharType="separate"/>
      </w:r>
      <w:r w:rsidRPr="0008241C">
        <w:rPr>
          <w:noProof/>
          <w:sz w:val="22"/>
          <w:szCs w:val="22"/>
        </w:rPr>
        <w:t>(UN-Habitat &amp; UNESCAP, 2015)</w:t>
      </w:r>
      <w:r w:rsidRPr="0008241C">
        <w:rPr>
          <w:sz w:val="22"/>
          <w:szCs w:val="22"/>
        </w:rPr>
        <w:fldChar w:fldCharType="end"/>
      </w:r>
      <w:r w:rsidRPr="0008241C">
        <w:rPr>
          <w:sz w:val="22"/>
          <w:szCs w:val="22"/>
        </w:rPr>
        <w:t xml:space="preserve">. These trends present changing scenarios for the future management of ecosystem services and their provisions. </w:t>
      </w:r>
    </w:p>
    <w:p w14:paraId="1EBF271E" w14:textId="77777777" w:rsidR="00A01204" w:rsidRPr="0008241C" w:rsidRDefault="00A01204" w:rsidP="00A01204">
      <w:pPr>
        <w:rPr>
          <w:sz w:val="22"/>
          <w:szCs w:val="22"/>
        </w:rPr>
      </w:pPr>
    </w:p>
    <w:p w14:paraId="264C7C19" w14:textId="77777777" w:rsidR="00A01204" w:rsidRPr="0008241C" w:rsidRDefault="00A01204" w:rsidP="00A01204">
      <w:pPr>
        <w:keepNext/>
        <w:tabs>
          <w:tab w:val="clear" w:pos="1247"/>
          <w:tab w:val="left" w:pos="765"/>
        </w:tabs>
        <w:outlineLvl w:val="2"/>
        <w:rPr>
          <w:b/>
          <w:sz w:val="24"/>
          <w:szCs w:val="24"/>
        </w:rPr>
      </w:pPr>
      <w:bookmarkStart w:id="385" w:name="_Toc504317096"/>
      <w:bookmarkStart w:id="386" w:name="_Toc504317789"/>
      <w:bookmarkStart w:id="387" w:name="_Toc504320368"/>
      <w:bookmarkStart w:id="388" w:name="_Toc504320815"/>
      <w:bookmarkStart w:id="389" w:name="_Toc504321135"/>
      <w:bookmarkStart w:id="390" w:name="_Toc524041330"/>
      <w:r w:rsidRPr="0008241C">
        <w:rPr>
          <w:b/>
          <w:sz w:val="24"/>
          <w:szCs w:val="24"/>
        </w:rPr>
        <w:t>2.1.4</w:t>
      </w:r>
      <w:r w:rsidRPr="0008241C">
        <w:rPr>
          <w:b/>
          <w:sz w:val="24"/>
          <w:szCs w:val="24"/>
        </w:rPr>
        <w:tab/>
        <w:t>Cultural diversity</w:t>
      </w:r>
      <w:bookmarkEnd w:id="385"/>
      <w:bookmarkEnd w:id="386"/>
      <w:bookmarkEnd w:id="387"/>
      <w:bookmarkEnd w:id="388"/>
      <w:bookmarkEnd w:id="389"/>
      <w:bookmarkEnd w:id="390"/>
    </w:p>
    <w:p w14:paraId="5F418886" w14:textId="77777777" w:rsidR="00A01204" w:rsidRPr="0008241C" w:rsidRDefault="00A01204" w:rsidP="00A01204">
      <w:pPr>
        <w:rPr>
          <w:sz w:val="22"/>
          <w:szCs w:val="22"/>
        </w:rPr>
      </w:pPr>
    </w:p>
    <w:p w14:paraId="701F546B" w14:textId="63E6C21C" w:rsidR="00A01204" w:rsidRPr="0008241C" w:rsidRDefault="00A01204" w:rsidP="00A01204">
      <w:pPr>
        <w:rPr>
          <w:sz w:val="22"/>
          <w:szCs w:val="22"/>
        </w:rPr>
      </w:pPr>
      <w:r w:rsidRPr="0008241C">
        <w:rPr>
          <w:sz w:val="22"/>
          <w:szCs w:val="22"/>
        </w:rPr>
        <w:t xml:space="preserve">The cultural diversity of the Asia-Pacific influences the ways in which communities interact with nature. For example, the region has a highly diverse religious profile that includes, Hindus, Muslims, Buddhists, traditional religions and members of other world religions (89 </w:t>
      </w:r>
      <w:r w:rsidR="00C934E9">
        <w:rPr>
          <w:sz w:val="22"/>
          <w:szCs w:val="22"/>
        </w:rPr>
        <w:t xml:space="preserve"> per cent</w:t>
      </w:r>
      <w:r w:rsidRPr="0008241C">
        <w:rPr>
          <w:sz w:val="22"/>
          <w:szCs w:val="22"/>
        </w:rPr>
        <w:t xml:space="preserve">), together with those who are religiously unaffiliated </w:t>
      </w:r>
      <w:r w:rsidRPr="0008241C">
        <w:rPr>
          <w:sz w:val="22"/>
          <w:szCs w:val="22"/>
        </w:rPr>
        <w:fldChar w:fldCharType="begin" w:fldLock="1"/>
      </w:r>
      <w:r w:rsidRPr="0008241C">
        <w:rPr>
          <w:sz w:val="22"/>
          <w:szCs w:val="22"/>
        </w:rPr>
        <w:instrText>ADDIN CSL_CITATION {"citationItems":[{"id":"ITEM-1","itemData":{"author":[{"dropping-particle":"","family":"Pew Research Center","given":"","non-dropping-particle":"","parse-names":false,"suffix":""}],"id":"ITEM-1","issued":{"date-parts":[["2012"]]},"publisher-place":"Washington, D.C.","title":"The Global Religious Landscape. A Report on the Size and Distribution of the World’s Major Religious Groups as of 2010","type":"report"},"uris":["http://www.mendeley.com/documents/?uuid=5ce9fef3-d297-3b9e-9f01-f5a25159a925"]}],"mendeley":{"formattedCitation":"(Pew Research Center, 2012)","plainTextFormattedCitation":"(Pew Research Center, 2012)","previouslyFormattedCitation":"(Pew Research Center, 2012)"},"properties":{"noteIndex":0},"schema":"https://github.com/citation-style-language/schema/raw/master/csl-citation.json"}</w:instrText>
      </w:r>
      <w:r w:rsidRPr="0008241C">
        <w:rPr>
          <w:sz w:val="22"/>
          <w:szCs w:val="22"/>
        </w:rPr>
        <w:fldChar w:fldCharType="separate"/>
      </w:r>
      <w:r w:rsidRPr="0008241C">
        <w:rPr>
          <w:noProof/>
          <w:sz w:val="22"/>
          <w:szCs w:val="22"/>
        </w:rPr>
        <w:t>(Pew Research Center, 2012)</w:t>
      </w:r>
      <w:r w:rsidRPr="0008241C">
        <w:rPr>
          <w:sz w:val="22"/>
          <w:szCs w:val="22"/>
        </w:rPr>
        <w:fldChar w:fldCharType="end"/>
      </w:r>
      <w:r w:rsidRPr="0008241C">
        <w:rPr>
          <w:sz w:val="22"/>
          <w:szCs w:val="22"/>
        </w:rPr>
        <w:t xml:space="preserve">. </w:t>
      </w:r>
    </w:p>
    <w:p w14:paraId="7CF6819B" w14:textId="77777777" w:rsidR="00A01204" w:rsidRPr="0008241C" w:rsidRDefault="00A01204" w:rsidP="00A01204">
      <w:pPr>
        <w:rPr>
          <w:sz w:val="22"/>
          <w:szCs w:val="22"/>
        </w:rPr>
      </w:pPr>
    </w:p>
    <w:p w14:paraId="17D71784" w14:textId="77777777" w:rsidR="00A01204" w:rsidRPr="0008241C" w:rsidRDefault="00A01204" w:rsidP="00A01204">
      <w:pPr>
        <w:rPr>
          <w:sz w:val="22"/>
          <w:szCs w:val="22"/>
        </w:rPr>
      </w:pPr>
      <w:r w:rsidRPr="0008241C">
        <w:rPr>
          <w:sz w:val="22"/>
          <w:szCs w:val="22"/>
        </w:rPr>
        <w:t xml:space="preserve">The region’s cultural diversity is further illustrated by its (approx.) 70 common languages and innumerable traditional languag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5"]]},"title":"State of the World's Indigenous Peoples 2015","type":"report"},"uris":["http://www.mendeley.com/documents/?uuid=72a8da1e-20f6-442c-a784-7b1d317df728"]}],"mendeley":{"formattedCitation":"(United Nations, 2015a)","plainTextFormattedCitation":"(United Nations, 2015a)","previouslyFormattedCitation":"(United Nations, 2015a)"},"properties":{"noteIndex":0},"schema":"https://github.com/citation-style-language/schema/raw/master/csl-citation.json"}</w:instrText>
      </w:r>
      <w:r w:rsidRPr="0008241C">
        <w:rPr>
          <w:sz w:val="22"/>
          <w:szCs w:val="22"/>
        </w:rPr>
        <w:fldChar w:fldCharType="separate"/>
      </w:r>
      <w:r w:rsidRPr="0008241C">
        <w:rPr>
          <w:noProof/>
          <w:sz w:val="22"/>
          <w:szCs w:val="22"/>
        </w:rPr>
        <w:t>(United Nations, 2015a)</w:t>
      </w:r>
      <w:r w:rsidRPr="0008241C">
        <w:rPr>
          <w:sz w:val="22"/>
          <w:szCs w:val="22"/>
        </w:rPr>
        <w:fldChar w:fldCharType="end"/>
      </w:r>
      <w:r w:rsidRPr="0008241C">
        <w:rPr>
          <w:sz w:val="22"/>
          <w:szCs w:val="22"/>
        </w:rPr>
        <w:t xml:space="preserve">. The indigenous cultural landscape is one of a long standing history that has been interspersed with the colonial context. </w:t>
      </w:r>
    </w:p>
    <w:p w14:paraId="31ADCE56" w14:textId="77777777" w:rsidR="00A01204" w:rsidRPr="0008241C" w:rsidRDefault="00A01204" w:rsidP="00A01204">
      <w:pPr>
        <w:rPr>
          <w:sz w:val="22"/>
          <w:szCs w:val="22"/>
        </w:rPr>
      </w:pPr>
    </w:p>
    <w:p w14:paraId="73D19999" w14:textId="77777777" w:rsidR="00A01204" w:rsidRPr="0008241C" w:rsidRDefault="00A01204" w:rsidP="00A01204">
      <w:pPr>
        <w:rPr>
          <w:sz w:val="22"/>
          <w:szCs w:val="22"/>
        </w:rPr>
      </w:pPr>
      <w:r w:rsidRPr="0008241C">
        <w:rPr>
          <w:sz w:val="22"/>
          <w:szCs w:val="22"/>
        </w:rPr>
        <w:t xml:space="preserve">Indigenous inhabitants across the Asia-Pacific offer a diverse range of cultural practices, customary law and traditional ecological knowledge that is particularly relevant to contemporary environmental protection </w:t>
      </w:r>
      <w:r w:rsidRPr="0008241C">
        <w:rPr>
          <w:sz w:val="22"/>
          <w:szCs w:val="22"/>
        </w:rPr>
        <w:fldChar w:fldCharType="begin" w:fldLock="1"/>
      </w:r>
      <w:r w:rsidRPr="0008241C">
        <w:rPr>
          <w:sz w:val="22"/>
          <w:szCs w:val="22"/>
        </w:rPr>
        <w:instrText>ADDIN CSL_CITATION {"citationItems":[{"id":"ITEM-1","itemData":{"author":[{"dropping-particle":"","family":"Davies","given":"Kirsten","non-dropping-particle":"","parse-names":false,"suffix":""}],"container-title":"Asia Pacific Journal of Environmental Law","id":"ITEM-1","issued":{"date-parts":[["2015"]]},"page":"43-67","publisher":"Australian Centre for Climate and Environmental Law","title":"Ancient and new legal landscapes: Customary law and climate change, a vanuatu case study","type":"article-journal","volume":"18"},"uris":["http://www.mendeley.com/documents/?uuid=9b734b1f-1cfe-3fb5-989e-8fbd748950d3"]}],"mendeley":{"formattedCitation":"(K. Davies, 2015)","plainTextFormattedCitation":"(K. Davies, 2015)","previouslyFormattedCitation":"(K. Davies, 2015)"},"properties":{"noteIndex":0},"schema":"https://github.com/citation-style-language/schema/raw/master/csl-citation.json"}</w:instrText>
      </w:r>
      <w:r w:rsidRPr="0008241C">
        <w:rPr>
          <w:sz w:val="22"/>
          <w:szCs w:val="22"/>
        </w:rPr>
        <w:fldChar w:fldCharType="separate"/>
      </w:r>
      <w:r w:rsidRPr="0008241C">
        <w:rPr>
          <w:noProof/>
          <w:sz w:val="22"/>
          <w:szCs w:val="22"/>
        </w:rPr>
        <w:t>(K. Davies, 2015)</w:t>
      </w:r>
      <w:r w:rsidRPr="0008241C">
        <w:rPr>
          <w:sz w:val="22"/>
          <w:szCs w:val="22"/>
        </w:rPr>
        <w:fldChar w:fldCharType="end"/>
      </w:r>
      <w:r w:rsidRPr="0008241C">
        <w:rPr>
          <w:sz w:val="22"/>
          <w:szCs w:val="22"/>
        </w:rPr>
        <w:t xml:space="preserve">. Indigenous people within the large nations of Asia, and the smaller </w:t>
      </w:r>
      <w:r w:rsidRPr="0008241C">
        <w:rPr>
          <w:sz w:val="22"/>
          <w:szCs w:val="22"/>
        </w:rPr>
        <w:lastRenderedPageBreak/>
        <w:t xml:space="preserve">island nations of the Pacific, generally have a lower life expectancy compared to non-indigenous people, whilst also suffering higher rates of malnutrition, child mortality and infectious diseas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5"]]},"title":"State of the World's Indigenous Peoples 2015","type":"report"},"uris":["http://www.mendeley.com/documents/?uuid=72a8da1e-20f6-442c-a784-7b1d317df728"]}],"mendeley":{"formattedCitation":"(United Nations, 2015a)","plainTextFormattedCitation":"(United Nations, 2015a)","previouslyFormattedCitation":"(United Nations, 2015a)"},"properties":{"noteIndex":0},"schema":"https://github.com/citation-style-language/schema/raw/master/csl-citation.json"}</w:instrText>
      </w:r>
      <w:r w:rsidRPr="0008241C">
        <w:rPr>
          <w:sz w:val="22"/>
          <w:szCs w:val="22"/>
        </w:rPr>
        <w:fldChar w:fldCharType="separate"/>
      </w:r>
      <w:r w:rsidRPr="0008241C">
        <w:rPr>
          <w:noProof/>
          <w:sz w:val="22"/>
          <w:szCs w:val="22"/>
        </w:rPr>
        <w:t>(United Nations, 2015a)</w:t>
      </w:r>
      <w:r w:rsidRPr="0008241C">
        <w:rPr>
          <w:sz w:val="22"/>
          <w:szCs w:val="22"/>
        </w:rPr>
        <w:fldChar w:fldCharType="end"/>
      </w:r>
      <w:r w:rsidRPr="0008241C">
        <w:rPr>
          <w:sz w:val="22"/>
          <w:szCs w:val="22"/>
        </w:rPr>
        <w:t xml:space="preserve">. </w:t>
      </w:r>
    </w:p>
    <w:p w14:paraId="4AFE730D" w14:textId="77777777" w:rsidR="00A01204" w:rsidRPr="0008241C" w:rsidRDefault="00A01204" w:rsidP="00A01204">
      <w:pPr>
        <w:rPr>
          <w:sz w:val="22"/>
          <w:szCs w:val="22"/>
        </w:rPr>
      </w:pPr>
    </w:p>
    <w:p w14:paraId="1E9085ED" w14:textId="77777777" w:rsidR="00A01204" w:rsidRPr="0008241C" w:rsidRDefault="00A01204" w:rsidP="00A01204">
      <w:pPr>
        <w:keepNext/>
        <w:tabs>
          <w:tab w:val="clear" w:pos="1247"/>
          <w:tab w:val="left" w:pos="765"/>
        </w:tabs>
        <w:outlineLvl w:val="2"/>
        <w:rPr>
          <w:b/>
          <w:sz w:val="24"/>
          <w:szCs w:val="24"/>
        </w:rPr>
      </w:pPr>
      <w:bookmarkStart w:id="391" w:name="_Toc504317097"/>
      <w:bookmarkStart w:id="392" w:name="_Toc504317790"/>
      <w:bookmarkStart w:id="393" w:name="_Toc504320369"/>
      <w:bookmarkStart w:id="394" w:name="_Toc504320816"/>
      <w:bookmarkStart w:id="395" w:name="_Toc504321136"/>
      <w:bookmarkStart w:id="396" w:name="_Toc524041331"/>
      <w:r w:rsidRPr="0008241C">
        <w:rPr>
          <w:b/>
          <w:sz w:val="24"/>
          <w:szCs w:val="24"/>
        </w:rPr>
        <w:t>2.1.5</w:t>
      </w:r>
      <w:r w:rsidRPr="0008241C">
        <w:rPr>
          <w:b/>
          <w:sz w:val="24"/>
          <w:szCs w:val="24"/>
        </w:rPr>
        <w:tab/>
        <w:t>Migration trends and nature</w:t>
      </w:r>
      <w:bookmarkEnd w:id="391"/>
      <w:bookmarkEnd w:id="392"/>
      <w:bookmarkEnd w:id="393"/>
      <w:bookmarkEnd w:id="394"/>
      <w:bookmarkEnd w:id="395"/>
      <w:bookmarkEnd w:id="396"/>
    </w:p>
    <w:p w14:paraId="296EA486" w14:textId="77777777" w:rsidR="00A01204" w:rsidRPr="0008241C" w:rsidRDefault="00A01204" w:rsidP="00A01204">
      <w:pPr>
        <w:rPr>
          <w:sz w:val="22"/>
          <w:szCs w:val="22"/>
        </w:rPr>
      </w:pPr>
    </w:p>
    <w:p w14:paraId="14AA70D7" w14:textId="77777777" w:rsidR="00A01204" w:rsidRPr="0008241C" w:rsidRDefault="00A01204" w:rsidP="00A01204">
      <w:pPr>
        <w:rPr>
          <w:sz w:val="22"/>
          <w:szCs w:val="22"/>
        </w:rPr>
      </w:pPr>
      <w:r w:rsidRPr="0008241C">
        <w:rPr>
          <w:sz w:val="22"/>
          <w:szCs w:val="22"/>
        </w:rPr>
        <w:t xml:space="preserve">The impacts of climate change and geo-political instability in some areas of the Asia- Pacific region, such as Western Asia, have created large-scale humanitarian and environmental challenges that have increased local and trans-boundary pressures on nature to provide for these people. The link between environmental degradation and migration is widely acknowledged and land degradation is an important factor, especially in short-term migration </w:t>
      </w:r>
      <w:r w:rsidRPr="0008241C">
        <w:rPr>
          <w:sz w:val="22"/>
          <w:szCs w:val="22"/>
        </w:rPr>
        <w:fldChar w:fldCharType="begin" w:fldLock="1"/>
      </w:r>
      <w:r w:rsidRPr="0008241C">
        <w:rPr>
          <w:sz w:val="22"/>
          <w:szCs w:val="22"/>
        </w:rPr>
        <w:instrText>ADDIN CSL_CITATION {"citationItems":[{"id":"ITEM-1","itemData":{"ISBN":"99933-826-9-8","abstract":"Land Degradation and Migration in a Dry land Region in India: Understanding the\r\nDynamics. Working Paper 10. Kathmandu: SANDEE.","author":[{"dropping-particle":"","family":"Shah","given":"Amita","non-dropping-particle":"","parse-names":false,"suffix":""}],"id":"ITEM-1","issued":{"date-parts":[["2005"]]},"number":"SANDEE Working Paper No. 10-05","number-of-pages":"37","publisher-place":"Kathmandu, Nepal","title":"Land Degradation and Migration in a Dry Land Region in India","type":"report"},"uris":["http://www.mendeley.com/documents/?uuid=33284b9e-0c64-3e5b-a4cf-ff1b0f47cd6b"]}],"mendeley":{"formattedCitation":"(Shah, 2005)","plainTextFormattedCitation":"(Shah, 2005)","previouslyFormattedCitation":"(Shah, 2005)"},"properties":{"noteIndex":0},"schema":"https://github.com/citation-style-language/schema/raw/master/csl-citation.json"}</w:instrText>
      </w:r>
      <w:r w:rsidRPr="0008241C">
        <w:rPr>
          <w:sz w:val="22"/>
          <w:szCs w:val="22"/>
        </w:rPr>
        <w:fldChar w:fldCharType="separate"/>
      </w:r>
      <w:r w:rsidRPr="0008241C">
        <w:rPr>
          <w:noProof/>
          <w:sz w:val="22"/>
          <w:szCs w:val="22"/>
        </w:rPr>
        <w:t>(Shah, 2005)</w:t>
      </w:r>
      <w:r w:rsidRPr="0008241C">
        <w:rPr>
          <w:sz w:val="22"/>
          <w:szCs w:val="22"/>
        </w:rPr>
        <w:fldChar w:fldCharType="end"/>
      </w:r>
      <w:r w:rsidRPr="0008241C">
        <w:rPr>
          <w:sz w:val="22"/>
          <w:szCs w:val="22"/>
        </w:rPr>
        <w:t xml:space="preserve">. Land degradation-induced migration is projected to increase in Asia in the years to come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w:t>
      </w:r>
    </w:p>
    <w:p w14:paraId="69B79882" w14:textId="77777777" w:rsidR="00A01204" w:rsidRPr="0008241C" w:rsidRDefault="00A01204" w:rsidP="00A01204">
      <w:pPr>
        <w:rPr>
          <w:sz w:val="22"/>
          <w:szCs w:val="22"/>
        </w:rPr>
      </w:pPr>
    </w:p>
    <w:p w14:paraId="43629A1A" w14:textId="77777777" w:rsidR="00A01204" w:rsidRPr="0008241C" w:rsidRDefault="00A01204" w:rsidP="00A01204">
      <w:pPr>
        <w:rPr>
          <w:sz w:val="22"/>
          <w:szCs w:val="22"/>
        </w:rPr>
      </w:pPr>
      <w:r w:rsidRPr="0008241C">
        <w:rPr>
          <w:sz w:val="22"/>
          <w:szCs w:val="22"/>
        </w:rPr>
        <w:t>These pressures on nature are predicted to escalate in the future</w:t>
      </w:r>
      <w:r w:rsidRPr="0008241C">
        <w:rPr>
          <w:i/>
          <w:sz w:val="22"/>
          <w:szCs w:val="22"/>
        </w:rPr>
        <w:t>.</w:t>
      </w:r>
      <w:r w:rsidRPr="0008241C">
        <w:rPr>
          <w:sz w:val="22"/>
          <w:szCs w:val="22"/>
        </w:rPr>
        <w:t xml:space="preserve"> </w:t>
      </w:r>
      <w:r w:rsidRPr="0008241C">
        <w:rPr>
          <w:bCs/>
          <w:sz w:val="22"/>
          <w:szCs w:val="22"/>
          <w:lang w:val="en"/>
        </w:rPr>
        <w:t xml:space="preserve">“Global warming will drive increasingly severe humanitarian crises, forced migration, political instability and conflict. The Asia–Pacific region…. is considered to be “Disaster Alley” where some of the worst impacts will be experienced” </w:t>
      </w:r>
      <w:r w:rsidRPr="0008241C">
        <w:rPr>
          <w:sz w:val="22"/>
          <w:szCs w:val="22"/>
        </w:rPr>
        <w:fldChar w:fldCharType="begin" w:fldLock="1"/>
      </w:r>
      <w:r w:rsidRPr="0008241C">
        <w:rPr>
          <w:sz w:val="22"/>
          <w:szCs w:val="22"/>
        </w:rPr>
        <w:instrText>ADDIN CSL_CITATION {"citationItems":[{"id":"ITEM-1","itemData":{"author":[{"dropping-particle":"","family":"Dunlop","given":"Ian","non-dropping-particle":"","parse-names":false,"suffix":""},{"dropping-particle":"","family":"Spratt","given":"David","non-dropping-particle":"","parse-names":false,"suffix":""}],"id":"ITEM-1","issued":{"date-parts":[["2017"]]},"publisher-place":"Melbourne, Australia","title":"Disaster Alley ~ Climate Change Conflict and Risk","type":"report"},"uris":["http://www.mendeley.com/documents/?uuid=b949eab3-cdae-32ea-81d4-82b7aed6ca86"]}],"mendeley":{"formattedCitation":"(Dunlop &amp; Spratt, 2017)","plainTextFormattedCitation":"(Dunlop &amp; Spratt, 2017)","previouslyFormattedCitation":"(Dunlop &amp; Spratt, 2017)"},"properties":{"noteIndex":0},"schema":"https://github.com/citation-style-language/schema/raw/master/csl-citation.json"}</w:instrText>
      </w:r>
      <w:r w:rsidRPr="0008241C">
        <w:rPr>
          <w:sz w:val="22"/>
          <w:szCs w:val="22"/>
        </w:rPr>
        <w:fldChar w:fldCharType="separate"/>
      </w:r>
      <w:r w:rsidRPr="0008241C">
        <w:rPr>
          <w:noProof/>
          <w:sz w:val="22"/>
          <w:szCs w:val="22"/>
        </w:rPr>
        <w:t>(Dunlop &amp; Spratt, 2017)</w:t>
      </w:r>
      <w:r w:rsidRPr="0008241C">
        <w:rPr>
          <w:sz w:val="22"/>
          <w:szCs w:val="22"/>
        </w:rPr>
        <w:fldChar w:fldCharType="end"/>
      </w:r>
      <w:r w:rsidRPr="0008241C">
        <w:rPr>
          <w:sz w:val="22"/>
          <w:szCs w:val="22"/>
        </w:rPr>
        <w:t xml:space="preserve">. It has been proposed that there may be up to </w:t>
      </w:r>
      <w:r w:rsidRPr="0008241C">
        <w:rPr>
          <w:bCs/>
          <w:sz w:val="22"/>
          <w:szCs w:val="22"/>
        </w:rPr>
        <w:t xml:space="preserve">150 million climate change refugees, this century, in the Asia region </w:t>
      </w:r>
      <w:r w:rsidRPr="0008241C">
        <w:rPr>
          <w:sz w:val="22"/>
          <w:szCs w:val="22"/>
        </w:rPr>
        <w:fldChar w:fldCharType="begin" w:fldLock="1"/>
      </w:r>
      <w:r w:rsidRPr="0008241C">
        <w:rPr>
          <w:sz w:val="22"/>
          <w:szCs w:val="22"/>
        </w:rPr>
        <w:instrText>ADDIN CSL_CITATION {"citationItems":[{"id":"ITEM-1","itemData":{"author":[{"dropping-particle":"","family":"Dunlop","given":"Ian","non-dropping-particle":"","parse-names":false,"suffix":""},{"dropping-particle":"","family":"Spratt","given":"David","non-dropping-particle":"","parse-names":false,"suffix":""}],"id":"ITEM-1","issued":{"date-parts":[["2017"]]},"publisher-place":"Melbourne, Australia","title":"Disaster Alley ~ Climate Change Conflict and Risk","type":"report"},"uris":["http://www.mendeley.com/documents/?uuid=b949eab3-cdae-32ea-81d4-82b7aed6ca86"]}],"mendeley":{"formattedCitation":"(Dunlop &amp; Spratt, 2017)","plainTextFormattedCitation":"(Dunlop &amp; Spratt, 2017)","previouslyFormattedCitation":"(Dunlop &amp; Spratt, 2017)"},"properties":{"noteIndex":0},"schema":"https://github.com/citation-style-language/schema/raw/master/csl-citation.json"}</w:instrText>
      </w:r>
      <w:r w:rsidRPr="0008241C">
        <w:rPr>
          <w:sz w:val="22"/>
          <w:szCs w:val="22"/>
        </w:rPr>
        <w:fldChar w:fldCharType="separate"/>
      </w:r>
      <w:r w:rsidRPr="0008241C">
        <w:rPr>
          <w:noProof/>
          <w:sz w:val="22"/>
          <w:szCs w:val="22"/>
        </w:rPr>
        <w:t>(Dunlop &amp; Spratt, 2017)</w:t>
      </w:r>
      <w:r w:rsidRPr="0008241C">
        <w:rPr>
          <w:sz w:val="22"/>
          <w:szCs w:val="22"/>
        </w:rPr>
        <w:fldChar w:fldCharType="end"/>
      </w:r>
      <w:r w:rsidRPr="0008241C">
        <w:rPr>
          <w:bCs/>
          <w:i/>
          <w:sz w:val="22"/>
          <w:szCs w:val="22"/>
        </w:rPr>
        <w:t xml:space="preserve">. </w:t>
      </w:r>
      <w:r w:rsidRPr="0008241C">
        <w:rPr>
          <w:sz w:val="22"/>
          <w:szCs w:val="22"/>
        </w:rPr>
        <w:t xml:space="preserve">Mass migration has a direct impact on nature, such as through land use, and/or an indirect impact, through increased demand for provisioning servic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Of particular concern is the ongoing energy and water security of the region. For example, rural to urban migration tends to cause changing patterns of consumption and energy use, and also increases pressures on water supply and waste management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This could ultimately deteriorate urban environments and intensify land pressures in productive rural area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w:t>
      </w:r>
    </w:p>
    <w:p w14:paraId="38BEC058" w14:textId="77777777" w:rsidR="00A01204" w:rsidRPr="0008241C" w:rsidRDefault="00A01204" w:rsidP="00A01204">
      <w:pPr>
        <w:rPr>
          <w:sz w:val="22"/>
          <w:szCs w:val="22"/>
        </w:rPr>
      </w:pPr>
    </w:p>
    <w:p w14:paraId="08E5D533" w14:textId="77777777" w:rsidR="00A01204" w:rsidRPr="0008241C" w:rsidRDefault="00A01204" w:rsidP="00A01204">
      <w:pPr>
        <w:rPr>
          <w:sz w:val="22"/>
          <w:szCs w:val="22"/>
        </w:rPr>
      </w:pPr>
      <w:r w:rsidRPr="0008241C">
        <w:rPr>
          <w:sz w:val="22"/>
          <w:szCs w:val="22"/>
        </w:rPr>
        <w:t xml:space="preserve">Additionally, the Asia-Pacific is host to more than 30 million migrant workers, of whom, in contrast with the past, women constitute approx. half. The main source countries are Bangladesh, Cambodia, China, India, Indonesia, Lao PDR, Myanmar, Nepal, Pakistan, Philippines, Sri Lanka and Viet Nam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w:t>
      </w:r>
    </w:p>
    <w:p w14:paraId="7430C836" w14:textId="77777777" w:rsidR="00A01204" w:rsidRPr="0008241C" w:rsidRDefault="00A01204" w:rsidP="00A01204">
      <w:pPr>
        <w:rPr>
          <w:sz w:val="22"/>
          <w:szCs w:val="22"/>
        </w:rPr>
      </w:pPr>
    </w:p>
    <w:p w14:paraId="0E7DB2C9" w14:textId="77777777" w:rsidR="00A01204" w:rsidRPr="0008241C" w:rsidRDefault="00A01204" w:rsidP="00A01204">
      <w:pPr>
        <w:rPr>
          <w:sz w:val="22"/>
          <w:szCs w:val="22"/>
        </w:rPr>
      </w:pPr>
      <w:r w:rsidRPr="0008241C">
        <w:rPr>
          <w:sz w:val="22"/>
          <w:szCs w:val="22"/>
        </w:rPr>
        <w:t xml:space="preserve">There has been increasing attention on the linkage between the environment and international migration, where there is a need to improve the limited knowledge on the complex two-way relationship involving environmental change as both a cause, and a consequence of migration </w:t>
      </w:r>
      <w:r w:rsidRPr="0008241C">
        <w:rPr>
          <w:sz w:val="22"/>
          <w:szCs w:val="22"/>
        </w:rPr>
        <w:fldChar w:fldCharType="begin" w:fldLock="1"/>
      </w:r>
      <w:r w:rsidRPr="0008241C">
        <w:rPr>
          <w:sz w:val="22"/>
          <w:szCs w:val="22"/>
        </w:rPr>
        <w:instrText>ADDIN CSL_CITATION {"citationItems":[{"id":"ITEM-1","itemData":{"author":[{"dropping-particle":"","family":"Hugo","given":"Graeme","non-dropping-particle":"","parse-names":false,"suffix":""}],"id":"ITEM-1","issued":{"date-parts":[["2008"]]},"publisher-place":"Geneva. Switzerland","title":"Migration, Development and Environment","type":"report"},"uris":["http://www.mendeley.com/documents/?uuid=9760a10b-1e5a-3f8c-a242-9a3edb1a42a4"]}],"mendeley":{"formattedCitation":"(Graeme Hugo, 2008)","plainTextFormattedCitation":"(Graeme Hugo, 2008)","previouslyFormattedCitation":"(Graeme Hugo, 2008)"},"properties":{"noteIndex":0},"schema":"https://github.com/citation-style-language/schema/raw/master/csl-citation.json"}</w:instrText>
      </w:r>
      <w:r w:rsidRPr="0008241C">
        <w:rPr>
          <w:sz w:val="22"/>
          <w:szCs w:val="22"/>
        </w:rPr>
        <w:fldChar w:fldCharType="separate"/>
      </w:r>
      <w:r w:rsidRPr="0008241C">
        <w:rPr>
          <w:noProof/>
          <w:sz w:val="22"/>
          <w:szCs w:val="22"/>
        </w:rPr>
        <w:t>(Graeme Hugo, 2008)</w:t>
      </w:r>
      <w:r w:rsidRPr="0008241C">
        <w:rPr>
          <w:sz w:val="22"/>
          <w:szCs w:val="22"/>
        </w:rPr>
        <w:fldChar w:fldCharType="end"/>
      </w:r>
      <w:r w:rsidRPr="0008241C">
        <w:rPr>
          <w:sz w:val="22"/>
          <w:szCs w:val="22"/>
        </w:rPr>
        <w:t xml:space="preserve">. This is particularly the case where: (1) Increasing population pressures and low levels of technology result in intense pressure on natural resources, especially land and forests. (2) Work-related migration and related remittances help to moderate pressures on natural resources, especially if there are no efforts to improve human resources and infrastructure </w:t>
      </w:r>
      <w:r w:rsidRPr="0008241C">
        <w:rPr>
          <w:sz w:val="22"/>
          <w:szCs w:val="22"/>
        </w:rPr>
        <w:fldChar w:fldCharType="begin" w:fldLock="1"/>
      </w:r>
      <w:r w:rsidRPr="0008241C">
        <w:rPr>
          <w:sz w:val="22"/>
          <w:szCs w:val="22"/>
        </w:rPr>
        <w:instrText>ADDIN CSL_CITATION {"citationItems":[{"id":"ITEM-1","itemData":{"DOI":"978-1-84971-326-9","ISBN":"9781849713269","ISSN":"0140-6736","PMID":"50516","abstract":"The State of Land and Water Resources (SOLAW) is FAO's first flagship publication onthe global status of land and water resources. It is an 'advocacy' report, to be published every 3 to 5 years, and targeted at senior level decision makers in agriculture as well as in other sectors. SOLAW is aimed at sensitizing its target audience on the status of land resources at global and regional levels and FAO's viewpoint on appropriate recommendations for policy formulation. SOLAW focuses on these key dimensions of analysis: (i) quantity, quality of land and water resources (ii) the rate of use and sustainable management of these resources in the context of relevant socio-economic driving factors and concerns, including food security and poverty, and climate change.","author":[{"dropping-particle":"","family":"FAO","given":"","non-dropping-particle":"","parse-names":false,"suffix":""}],"container-title":"The Food and Agriculture Organization of the United Nations and Earthscan","id":"ITEM-1","issued":{"date-parts":[["2011"]]},"number-of-pages":"308","publisher-place":"Rome, London","title":"The State of the World's land and water resources for Food and Agriculture (SOLAW) - Managing systems at risk","type":"book"},"uris":["http://www.mendeley.com/documents/?uuid=ca4a3cc8-cfa6-446c-a46e-c25388a70ea1"]}],"mendeley":{"formattedCitation":"(FAO, 2011b)","plainTextFormattedCitation":"(FAO, 2011b)","previouslyFormattedCitation":"(FAO, 2011b)"},"properties":{"noteIndex":0},"schema":"https://github.com/citation-style-language/schema/raw/master/csl-citation.json"}</w:instrText>
      </w:r>
      <w:r w:rsidRPr="0008241C">
        <w:rPr>
          <w:sz w:val="22"/>
          <w:szCs w:val="22"/>
        </w:rPr>
        <w:fldChar w:fldCharType="separate"/>
      </w:r>
      <w:r w:rsidRPr="0008241C">
        <w:rPr>
          <w:noProof/>
          <w:sz w:val="22"/>
          <w:szCs w:val="22"/>
        </w:rPr>
        <w:t>(FAO, 2011b)</w:t>
      </w:r>
      <w:r w:rsidRPr="0008241C">
        <w:rPr>
          <w:sz w:val="22"/>
          <w:szCs w:val="22"/>
        </w:rPr>
        <w:fldChar w:fldCharType="end"/>
      </w:r>
      <w:r w:rsidRPr="0008241C">
        <w:rPr>
          <w:sz w:val="22"/>
          <w:szCs w:val="22"/>
        </w:rPr>
        <w:t xml:space="preserve">. These contextual characteristics have received least focus within migration research </w:t>
      </w:r>
      <w:r w:rsidRPr="0008241C">
        <w:rPr>
          <w:sz w:val="22"/>
          <w:szCs w:val="22"/>
        </w:rPr>
        <w:fldChar w:fldCharType="begin" w:fldLock="1"/>
      </w:r>
      <w:r w:rsidRPr="0008241C">
        <w:rPr>
          <w:sz w:val="22"/>
          <w:szCs w:val="22"/>
        </w:rPr>
        <w:instrText>ADDIN CSL_CITATION {"citationItems":[{"id":"ITEM-1","itemData":{"abstract":"International Handbooks of Population, vol 6. ,","author":[{"dropping-particle":"","family":"Hunter","given":"Lori M.","non-dropping-particle":"","parse-names":false,"suffix":""},{"dropping-particle":"","family":"Nawrotzki","given":"Raphael","non-dropping-particle":"","parse-names":false,"suffix":""}],"container-title":"International Handbook of Migration and Population Distribution","editor":[{"dropping-particle":"","family":"White","given":"Michael J.","non-dropping-particle":"","parse-names":false,"suffix":""}],"id":"ITEM-1","issued":{"date-parts":[["2011"]]},"publisher":"Springer","publisher-place":"Dordrecht","title":"Migration and the Environment","type":"chapter"},"uris":["http://www.mendeley.com/documents/?uuid=8d75d98e-427f-3f61-b996-030f4751b1a0"]}],"mendeley":{"formattedCitation":"(Hunter &amp; Nawrotzki, 2011)","plainTextFormattedCitation":"(Hunter &amp; Nawrotzki, 2011)","previouslyFormattedCitation":"(Hunter &amp; Nawrotzki, 2011)"},"properties":{"noteIndex":0},"schema":"https://github.com/citation-style-language/schema/raw/master/csl-citation.json"}</w:instrText>
      </w:r>
      <w:r w:rsidRPr="0008241C">
        <w:rPr>
          <w:sz w:val="22"/>
          <w:szCs w:val="22"/>
        </w:rPr>
        <w:fldChar w:fldCharType="separate"/>
      </w:r>
      <w:r w:rsidRPr="0008241C">
        <w:rPr>
          <w:noProof/>
          <w:sz w:val="22"/>
          <w:szCs w:val="22"/>
        </w:rPr>
        <w:t>(Hunter &amp; Nawrotzki, 2011)</w:t>
      </w:r>
      <w:r w:rsidRPr="0008241C">
        <w:rPr>
          <w:sz w:val="22"/>
          <w:szCs w:val="22"/>
        </w:rPr>
        <w:fldChar w:fldCharType="end"/>
      </w:r>
      <w:r w:rsidRPr="0008241C">
        <w:rPr>
          <w:sz w:val="22"/>
          <w:szCs w:val="22"/>
        </w:rPr>
        <w:t xml:space="preserve">. However some studies have researched the migration impact on the environment and biodiversity, specifically comparing migrants’ and non-migrants’ knowledge and technical skills of using natural resources </w:t>
      </w:r>
      <w:r w:rsidRPr="0008241C">
        <w:rPr>
          <w:sz w:val="22"/>
          <w:szCs w:val="22"/>
        </w:rPr>
        <w:fldChar w:fldCharType="begin" w:fldLock="1"/>
      </w:r>
      <w:r w:rsidRPr="0008241C">
        <w:rPr>
          <w:sz w:val="22"/>
          <w:szCs w:val="22"/>
        </w:rPr>
        <w:instrText>ADDIN CSL_CITATION {"citationItems":[{"id":"ITEM-1","itemData":{"author":[{"dropping-particle":"","family":"Sierra","given":"Rodrigo","non-dropping-particle":"","parse-names":false,"suffix":""}],"container-title":"Environmental Conservation","id":"ITEM-1","issue":"2","issued":{"date-parts":[["1999"]]},"page":"136-145","title":"Traditional resource-use systems and tropical deforestation in a multi-ethnic region in North-West Ecuador","type":"article-journal","volume":"26"},"uris":["http://www.mendeley.com/documents/?uuid=a8f880f0-df91-3c4c-9161-3392e1b0f42e"]}],"mendeley":{"formattedCitation":"(Sierra, 1999)","plainTextFormattedCitation":"(Sierra, 1999)","previouslyFormattedCitation":"(Sierra, 1999)"},"properties":{"noteIndex":0},"schema":"https://github.com/citation-style-language/schema/raw/master/csl-citation.json"}</w:instrText>
      </w:r>
      <w:r w:rsidRPr="0008241C">
        <w:rPr>
          <w:sz w:val="22"/>
          <w:szCs w:val="22"/>
        </w:rPr>
        <w:fldChar w:fldCharType="separate"/>
      </w:r>
      <w:r w:rsidRPr="0008241C">
        <w:rPr>
          <w:noProof/>
          <w:sz w:val="22"/>
          <w:szCs w:val="22"/>
        </w:rPr>
        <w:t>(Sierra, 1999)</w:t>
      </w:r>
      <w:r w:rsidRPr="0008241C">
        <w:rPr>
          <w:sz w:val="22"/>
          <w:szCs w:val="22"/>
        </w:rPr>
        <w:fldChar w:fldCharType="end"/>
      </w:r>
      <w:r w:rsidRPr="0008241C">
        <w:rPr>
          <w:sz w:val="22"/>
          <w:szCs w:val="22"/>
        </w:rPr>
        <w:t xml:space="preserve">. Other studies have investigated livelihood insecurity related to a scarcity of natural resources and found that a household is likely to diversify their livelihood strategies. This might involve national or international migration for entire families or one family member </w:t>
      </w:r>
      <w:r w:rsidRPr="0008241C">
        <w:rPr>
          <w:sz w:val="22"/>
          <w:szCs w:val="22"/>
        </w:rPr>
        <w:fldChar w:fldCharType="begin" w:fldLock="1"/>
      </w:r>
      <w:r w:rsidRPr="0008241C">
        <w:rPr>
          <w:sz w:val="22"/>
          <w:szCs w:val="22"/>
        </w:rPr>
        <w:instrText>ADDIN CSL_CITATION {"citationItems":[{"id":"ITEM-1","itemData":{"DOI":"10.1007/s11111-010-0119-8","abstract":"Scholars and activists have hypothesized a connection between environmental change and out-migration. In this paper we test this hypothesis using data from Nepal. We operationalize environmental change in terms of declining land cover, rising times required to gather organic inputs, increasing population density, and perceived declines in agricultural productivity. In general, environmental change is more strongly related to short-than long-distance moves. Holding constant the effects of other social and economic variables, we find that local moves are predicted by perceived declines in productivity, declining land cover, and increasing time required to gather firewood. Long-distance moves are predicted by perceived declines in productivity, but the effect is weaker than in the model of short-distance mobility. We also show that effects of environmental change vary by gender and ethnicity, with women being more affected by changes in the time required to gather fodder and men by changes in the time to gather firewood, and high caste Hindus generally being less affect than others by environmental change.","author":[{"dropping-particle":"","family":"Massey","given":"Douglas S","non-dropping-particle":"","parse-names":false,"suffix":""},{"dropping-particle":"","family":"Axinn","given":"William G","non-dropping-particle":"","parse-names":false,"suffix":""},{"dropping-particle":"","family":"Ghimire","given":"Dirgha J","non-dropping-particle":"","parse-names":false,"suffix":""}],"container-title":"Population and Environment","id":"ITEM-1","issue":"2-3","issued":{"date-parts":[["2010"]]},"page":"109-136","title":"Environmental Change and Out-Migration: Evidence from Nepal","type":"article-journal","volume":"32"},"uris":["http://www.mendeley.com/documents/?uuid=fa9f4dcb-502f-3c3c-8769-a10e715ee017"]}],"mendeley":{"formattedCitation":"(Massey &lt;i&gt;et al.&lt;/i&gt;, 2010)","plainTextFormattedCitation":"(Massey et al., 2010)","previouslyFormattedCitation":"(Massey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Massey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w:t>
      </w:r>
    </w:p>
    <w:p w14:paraId="0740838B" w14:textId="77777777" w:rsidR="00A01204" w:rsidRPr="0008241C" w:rsidRDefault="00A01204" w:rsidP="00A01204">
      <w:pPr>
        <w:rPr>
          <w:sz w:val="22"/>
          <w:szCs w:val="22"/>
        </w:rPr>
      </w:pPr>
    </w:p>
    <w:p w14:paraId="510319A7" w14:textId="77777777" w:rsidR="00A01204" w:rsidRPr="0008241C" w:rsidRDefault="00A01204" w:rsidP="00A01204">
      <w:pPr>
        <w:rPr>
          <w:sz w:val="22"/>
          <w:szCs w:val="22"/>
        </w:rPr>
      </w:pPr>
      <w:r w:rsidRPr="0008241C">
        <w:rPr>
          <w:sz w:val="22"/>
          <w:szCs w:val="22"/>
        </w:rPr>
        <w:t xml:space="preserve">At destination areas, migrants differ from non-migrants in their livelihood strategies (e.g. consumption pattern, use of firewood, agricultural intensification), which leads to distinct environmental outcomes. For example, changes in land quality, soil erosion and forest re-growth </w:t>
      </w:r>
      <w:r w:rsidRPr="0008241C">
        <w:rPr>
          <w:sz w:val="22"/>
          <w:szCs w:val="22"/>
        </w:rPr>
        <w:fldChar w:fldCharType="begin" w:fldLock="1"/>
      </w:r>
      <w:r w:rsidRPr="0008241C">
        <w:rPr>
          <w:sz w:val="22"/>
          <w:szCs w:val="22"/>
        </w:rPr>
        <w:instrText>ADDIN CSL_CITATION {"citationItems":[{"id":"ITEM-1","itemData":{"DOI":"10.1007/s10745-010-9353-z","ISBN":"0300-7839","PMID":"22207776","abstract":"Rural migration and its relationship to the rural environment have attracted increasing research interest in recent decades. Rural migration constitutes a key component of human population movement, while rural areas contain most of the world's natural resources such as land and forests. This study empirically evaluates a conceptual framework incorporating rural household livelihoods as an integrative mediating factor between rural migration and the rural environment in the context of rural-to-urban labor migration in Chongqing Municipality, Southwest China. The analysis draws on data collected through household surveys and key informant interviews from four villages. Results confirm the hypothesis that labor-migrant and non-labor-migrant households differ significantly in livelihood activities including agricultural production, agricultural technology use, income and consumption, and resource use and management. Implications for the subsequent environmental outcomes of rural labor out-migration and corresponding natural resource management and policy in rural origin areas are discussed.","author":[{"dropping-particle":"","family":"Qin","given":"Hua","non-dropping-particle":"","parse-names":false,"suffix":""}],"container-title":"Human Ecology","id":"ITEM-1","issue":"5","issued":{"date-parts":[["2010"]]},"page":"675-690","title":"Rural-to-Urban Labor Migration, Household Livelihoods, and the Rural Environment in Chongqing Municipality, Southwest China","type":"article-journal","volume":"38"},"uris":["http://www.mendeley.com/documents/?uuid=71791f65-5e1e-3c1a-93a3-cc01b807f36c"]}],"mendeley":{"formattedCitation":"(Qin, 2010)","plainTextFormattedCitation":"(Qin, 2010)","previouslyFormattedCitation":"(Qin, 2010)"},"properties":{"noteIndex":0},"schema":"https://github.com/citation-style-language/schema/raw/master/csl-citation.json"}</w:instrText>
      </w:r>
      <w:r w:rsidRPr="0008241C">
        <w:rPr>
          <w:sz w:val="22"/>
          <w:szCs w:val="22"/>
        </w:rPr>
        <w:fldChar w:fldCharType="separate"/>
      </w:r>
      <w:r w:rsidRPr="0008241C">
        <w:rPr>
          <w:noProof/>
          <w:sz w:val="22"/>
          <w:szCs w:val="22"/>
        </w:rPr>
        <w:t>(Qin, 2010)</w:t>
      </w:r>
      <w:r w:rsidRPr="0008241C">
        <w:rPr>
          <w:sz w:val="22"/>
          <w:szCs w:val="22"/>
        </w:rPr>
        <w:fldChar w:fldCharType="end"/>
      </w:r>
      <w:r w:rsidRPr="0008241C">
        <w:rPr>
          <w:sz w:val="22"/>
          <w:szCs w:val="22"/>
        </w:rPr>
        <w:t xml:space="preserve">. </w:t>
      </w:r>
    </w:p>
    <w:p w14:paraId="7EFBF14F" w14:textId="77777777" w:rsidR="00A01204" w:rsidRPr="0008241C" w:rsidRDefault="00A01204" w:rsidP="00A01204">
      <w:pPr>
        <w:rPr>
          <w:sz w:val="22"/>
          <w:szCs w:val="22"/>
        </w:rPr>
      </w:pPr>
    </w:p>
    <w:p w14:paraId="22655525" w14:textId="77777777" w:rsidR="00A01204" w:rsidRPr="0008241C" w:rsidRDefault="00A01204" w:rsidP="00A01204">
      <w:pPr>
        <w:rPr>
          <w:sz w:val="22"/>
          <w:szCs w:val="22"/>
        </w:rPr>
      </w:pPr>
      <w:r w:rsidRPr="0008241C">
        <w:rPr>
          <w:sz w:val="22"/>
          <w:szCs w:val="22"/>
        </w:rPr>
        <w:t xml:space="preserve">Shrestha and Bhandari </w:t>
      </w:r>
      <w:r w:rsidRPr="0008241C">
        <w:rPr>
          <w:sz w:val="22"/>
          <w:szCs w:val="22"/>
        </w:rPr>
        <w:fldChar w:fldCharType="begin" w:fldLock="1"/>
      </w:r>
      <w:r w:rsidRPr="0008241C">
        <w:rPr>
          <w:sz w:val="22"/>
          <w:szCs w:val="22"/>
        </w:rPr>
        <w:instrText>ADDIN CSL_CITATION {"citationItems":[{"id":"ITEM-1","itemData":{"author":[{"dropping-particle":"","family":"Shrestha","given":"S.S.","non-dropping-particle":"","parse-names":false,"suffix":""},{"dropping-particle":"","family":"Bhandari","given":"P.B.","non-dropping-particle":"","parse-names":false,"suffix":""}],"id":"ITEM-1","issued":{"date-parts":[["2005"]]},"publisher":"IUSSP’s XXV International Population Conference","publisher-place":"Tours, France","title":"Environmental Security and Labour Migration in Nepal","type":"article"},"suppress-author":1,"uris":["http://www.mendeley.com/documents/?uuid=8568988c-a690-3b01-a8c0-a2695b5c35b6"]}],"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examined changes in environmental security resulting from declining access to forestry resources due to deforestation as a major factor shaping labour migration. The study found that a decrease in access to forest resources increased the likelihood of domestic and international migration to seek work of individuals regardless of destination. In recent years concern has increased over whether the rising demand for natural resources, such as food, water and land, will </w:t>
      </w:r>
      <w:r w:rsidRPr="0008241C">
        <w:rPr>
          <w:sz w:val="22"/>
          <w:szCs w:val="22"/>
        </w:rPr>
        <w:lastRenderedPageBreak/>
        <w:t xml:space="preserve">reach supply limits thereby causing increased violent conflict over scarce resources – particularly, but not exclusively, due to the projected impacts of climate change. While climate change is generally acknowledged as a threat to the region, it is not yet collectively prepared to manage the increasing demand for natural resources, which is predicted to lead to future conflict over scarce resources </w:t>
      </w:r>
      <w:r w:rsidRPr="0008241C">
        <w:rPr>
          <w:sz w:val="22"/>
          <w:szCs w:val="22"/>
        </w:rPr>
        <w:fldChar w:fldCharType="begin" w:fldLock="1"/>
      </w:r>
      <w:r w:rsidRPr="0008241C">
        <w:rPr>
          <w:sz w:val="22"/>
          <w:szCs w:val="22"/>
        </w:rPr>
        <w:instrText>ADDIN CSL_CITATION {"citationItems":[{"id":"ITEM-1","itemData":{"abstract":"Combined with poor governance, climate change represents the largest and most global\r\nenvironmental variable to peace and security and its impacts are set to fall\r\ndisproportionately on the world’s most vulnerable populations with the Asia Pacific\r\nregion facing some of the most widespread challenges. However, while the links\r\nbetween climate change and security have been recognised by both the UN General\r\nAssembly (UNGA) and the UN Secretary General, the issue remains dangerously\r\nperipheral to national, regional and international peace and security strategies.\r\nHome to two-thirds of the world’s poor, half the world’s intra-state conflicts and with its\r\npopulations more likely to experience natural disasters than any other region in the world,\r\nthe Asia Pacific region is already facing dire supply and demand challenges. Many states\r\nare also already experiencing the adverse effects associated with of climate change,\r\nnamely: increased extreme weather events, rising sea levels and increased resource\r\nscarcity. These are likely to act as ‘threat-multipliers’ to conflict in areas already facing\r\ndevelopment and security challenges and where the direct physical effects of climate\r\nchange will be greatest.\r\nDue to inequalities and inadequate social protection programmes, the regions’ most\r\nvulnerable are also set to be the most exposed; a dynamic that could have dire\r\nhumanitarian and security ramifications.\r\nHowever, expected negative effects can be curbed through sound governance at\r\ninternational, regional and national levels. Progress made at the UNGA and discussions\r\nheld at UNSC levels should be continued. Also, regional resource management can be a\r\nbasis for peace and stability within and between states and sound national good\r\ngovernance practices must be prioritised.\r\nThe development of climate-friendly policies not only represent long-term peace and\r\nsustainable growth, they also present opportunities for building bridges across\r\ncommunities and countries through comprehensive representation and cooperation.","author":[{"dropping-particle":"","family":"Blondel","given":"Alice","non-dropping-particle":"","parse-names":false,"suffix":""}],"container-title":"Asia-Pacific Human Development Report Background Papers Series 2012/12","id":"ITEM-1","issued":{"date-parts":[["2012"]]},"title":"Climate Change Fuelling Resource-Based Conflicts in the Asia-Pacific","type":"article-journal"},"uris":["http://www.mendeley.com/documents/?uuid=812d5c87-bf1b-3e2f-a3fd-1990a66460b4"]}],"mendeley":{"formattedCitation":"(Blondel, 2012)","plainTextFormattedCitation":"(Blondel, 2012)","previouslyFormattedCitation":"(Blondel, 2012)"},"properties":{"noteIndex":0},"schema":"https://github.com/citation-style-language/schema/raw/master/csl-citation.json"}</w:instrText>
      </w:r>
      <w:r w:rsidRPr="0008241C">
        <w:rPr>
          <w:sz w:val="22"/>
          <w:szCs w:val="22"/>
        </w:rPr>
        <w:fldChar w:fldCharType="separate"/>
      </w:r>
      <w:r w:rsidRPr="0008241C">
        <w:rPr>
          <w:noProof/>
          <w:sz w:val="22"/>
          <w:szCs w:val="22"/>
        </w:rPr>
        <w:t>(Blondel, 2012)</w:t>
      </w:r>
      <w:r w:rsidRPr="0008241C">
        <w:rPr>
          <w:sz w:val="22"/>
          <w:szCs w:val="22"/>
        </w:rPr>
        <w:fldChar w:fldCharType="end"/>
      </w:r>
      <w:r w:rsidRPr="0008241C">
        <w:rPr>
          <w:sz w:val="22"/>
          <w:szCs w:val="22"/>
        </w:rPr>
        <w:t>.</w:t>
      </w:r>
    </w:p>
    <w:p w14:paraId="24802038" w14:textId="77777777" w:rsidR="00A01204" w:rsidRPr="0008241C" w:rsidRDefault="00A01204" w:rsidP="00A01204">
      <w:pPr>
        <w:rPr>
          <w:sz w:val="22"/>
          <w:szCs w:val="22"/>
        </w:rPr>
      </w:pPr>
    </w:p>
    <w:p w14:paraId="6260CB86" w14:textId="77777777" w:rsidR="00A01204" w:rsidRPr="0008241C" w:rsidRDefault="00A01204" w:rsidP="00A01204">
      <w:pPr>
        <w:keepNext/>
        <w:tabs>
          <w:tab w:val="clear" w:pos="1247"/>
          <w:tab w:val="left" w:pos="765"/>
        </w:tabs>
        <w:outlineLvl w:val="2"/>
        <w:rPr>
          <w:b/>
          <w:sz w:val="24"/>
          <w:szCs w:val="24"/>
        </w:rPr>
      </w:pPr>
      <w:bookmarkStart w:id="397" w:name="_Toc504317098"/>
      <w:bookmarkStart w:id="398" w:name="_Toc504317791"/>
      <w:bookmarkStart w:id="399" w:name="_Toc504320370"/>
      <w:bookmarkStart w:id="400" w:name="_Toc504320817"/>
      <w:bookmarkStart w:id="401" w:name="_Toc504321137"/>
      <w:bookmarkStart w:id="402" w:name="_Toc524041332"/>
      <w:r w:rsidRPr="0008241C">
        <w:rPr>
          <w:b/>
          <w:sz w:val="24"/>
          <w:szCs w:val="24"/>
        </w:rPr>
        <w:t>2.1.6</w:t>
      </w:r>
      <w:r w:rsidRPr="0008241C">
        <w:rPr>
          <w:b/>
          <w:sz w:val="24"/>
          <w:szCs w:val="24"/>
        </w:rPr>
        <w:tab/>
        <w:t>Impacts of climate change on nature and communities</w:t>
      </w:r>
      <w:bookmarkEnd w:id="397"/>
      <w:bookmarkEnd w:id="398"/>
      <w:bookmarkEnd w:id="399"/>
      <w:bookmarkEnd w:id="400"/>
      <w:bookmarkEnd w:id="401"/>
      <w:bookmarkEnd w:id="402"/>
    </w:p>
    <w:p w14:paraId="366CC2F3" w14:textId="77777777" w:rsidR="00A01204" w:rsidRPr="0008241C" w:rsidRDefault="00A01204" w:rsidP="00A01204">
      <w:pPr>
        <w:rPr>
          <w:sz w:val="22"/>
          <w:szCs w:val="22"/>
        </w:rPr>
      </w:pPr>
    </w:p>
    <w:p w14:paraId="057FB401" w14:textId="77777777" w:rsidR="00A01204" w:rsidRPr="0008241C" w:rsidRDefault="00A01204" w:rsidP="00A01204">
      <w:pPr>
        <w:rPr>
          <w:sz w:val="22"/>
          <w:szCs w:val="22"/>
        </w:rPr>
      </w:pPr>
      <w:r w:rsidRPr="0008241C">
        <w:rPr>
          <w:sz w:val="22"/>
          <w:szCs w:val="22"/>
        </w:rPr>
        <w:t>The 2014 report of the Intergovernmental Panel on Climate Change (IPCC) stated that “</w:t>
      </w:r>
      <w:r w:rsidRPr="0008241C">
        <w:rPr>
          <w:sz w:val="22"/>
          <w:szCs w:val="22"/>
          <w:lang w:val="en-AU" w:eastAsia="en-AU"/>
        </w:rPr>
        <w:t xml:space="preserve">Human influence on the climate system is clear, and recent anthropogenic emissions of greenhouse gases are the highest in history. Recent climate changes have had widespread impacts on human and natural systems” </w:t>
      </w:r>
      <w:r w:rsidRPr="0008241C">
        <w:rPr>
          <w:sz w:val="22"/>
          <w:szCs w:val="22"/>
          <w:lang w:val="en-AU" w:eastAsia="en-AU"/>
        </w:rPr>
        <w:fldChar w:fldCharType="begin" w:fldLock="1"/>
      </w:r>
      <w:r w:rsidRPr="0008241C">
        <w:rPr>
          <w:sz w:val="22"/>
          <w:szCs w:val="22"/>
          <w:lang w:val="en-AU" w:eastAsia="en-AU"/>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locator":"2","uris":["http://www.mendeley.com/documents/?uuid=db973de0-9a84-45dc-b1b7-71e6df8a901a"]}],"mendeley":{"formattedCitation":"(IPCC, 2014, p. 2)","plainTextFormattedCitation":"(IPCC, 2014, p. 2)","previouslyFormattedCitation":"(IPCC, 2014, p. 2)"},"properties":{"noteIndex":0},"schema":"https://github.com/citation-style-language/schema/raw/master/csl-citation.json"}</w:instrText>
      </w:r>
      <w:r w:rsidRPr="0008241C">
        <w:rPr>
          <w:sz w:val="22"/>
          <w:szCs w:val="22"/>
          <w:lang w:val="en-AU" w:eastAsia="en-AU"/>
        </w:rPr>
        <w:fldChar w:fldCharType="separate"/>
      </w:r>
      <w:r w:rsidRPr="0008241C">
        <w:rPr>
          <w:noProof/>
          <w:sz w:val="22"/>
          <w:szCs w:val="22"/>
          <w:lang w:val="en-AU" w:eastAsia="en-AU"/>
        </w:rPr>
        <w:t>(IPCC, 2014, p. 2)</w:t>
      </w:r>
      <w:r w:rsidRPr="0008241C">
        <w:rPr>
          <w:sz w:val="22"/>
          <w:szCs w:val="22"/>
          <w:lang w:val="en-AU" w:eastAsia="en-AU"/>
        </w:rPr>
        <w:fldChar w:fldCharType="end"/>
      </w:r>
      <w:r w:rsidRPr="0008241C">
        <w:rPr>
          <w:sz w:val="22"/>
          <w:szCs w:val="22"/>
          <w:lang w:val="en-AU" w:eastAsia="en-AU"/>
        </w:rPr>
        <w:t xml:space="preserve">. It proceeded to warn that climate change will exacerbate existing risks and create new ones for human- nature systems, these risks will not be evenly distributed, and will mostly affect the disadvantaged. The report stressed the importance of the dual approach of mitigation and adaptation, coupled with “Effective decision-making to limit climate change and its effects…” </w:t>
      </w:r>
      <w:r w:rsidRPr="0008241C">
        <w:rPr>
          <w:sz w:val="22"/>
          <w:szCs w:val="22"/>
          <w:lang w:val="en-AU" w:eastAsia="en-AU"/>
        </w:rPr>
        <w:fldChar w:fldCharType="begin" w:fldLock="1"/>
      </w:r>
      <w:r w:rsidRPr="0008241C">
        <w:rPr>
          <w:sz w:val="22"/>
          <w:szCs w:val="22"/>
          <w:lang w:val="en-AU" w:eastAsia="en-AU"/>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locator":"7","uris":["http://www.mendeley.com/documents/?uuid=db973de0-9a84-45dc-b1b7-71e6df8a901a"]}],"mendeley":{"formattedCitation":"(IPCC, 2014, p. 7)","plainTextFormattedCitation":"(IPCC, 2014, p. 7)","previouslyFormattedCitation":"(IPCC, 2014, p. 7)"},"properties":{"noteIndex":0},"schema":"https://github.com/citation-style-language/schema/raw/master/csl-citation.json"}</w:instrText>
      </w:r>
      <w:r w:rsidRPr="0008241C">
        <w:rPr>
          <w:sz w:val="22"/>
          <w:szCs w:val="22"/>
          <w:lang w:val="en-AU" w:eastAsia="en-AU"/>
        </w:rPr>
        <w:fldChar w:fldCharType="separate"/>
      </w:r>
      <w:r w:rsidRPr="0008241C">
        <w:rPr>
          <w:noProof/>
          <w:sz w:val="22"/>
          <w:szCs w:val="22"/>
          <w:lang w:val="en-AU" w:eastAsia="en-AU"/>
        </w:rPr>
        <w:t>(IPCC, 2014, p. 7)</w:t>
      </w:r>
      <w:r w:rsidRPr="0008241C">
        <w:rPr>
          <w:sz w:val="22"/>
          <w:szCs w:val="22"/>
          <w:lang w:val="en-AU" w:eastAsia="en-AU"/>
        </w:rPr>
        <w:fldChar w:fldCharType="end"/>
      </w:r>
      <w:r w:rsidRPr="0008241C">
        <w:rPr>
          <w:sz w:val="22"/>
          <w:szCs w:val="22"/>
          <w:lang w:val="en-AU" w:eastAsia="en-AU"/>
        </w:rPr>
        <w:t xml:space="preserve">. </w:t>
      </w:r>
    </w:p>
    <w:p w14:paraId="0F294808" w14:textId="77777777" w:rsidR="00A01204" w:rsidRPr="0008241C" w:rsidRDefault="00A01204" w:rsidP="00A01204">
      <w:pPr>
        <w:rPr>
          <w:sz w:val="22"/>
          <w:szCs w:val="22"/>
        </w:rPr>
      </w:pPr>
    </w:p>
    <w:p w14:paraId="3DBD2131" w14:textId="77777777" w:rsidR="00A01204" w:rsidRPr="0008241C" w:rsidRDefault="00A01204" w:rsidP="00A01204">
      <w:pPr>
        <w:rPr>
          <w:sz w:val="22"/>
          <w:szCs w:val="22"/>
        </w:rPr>
      </w:pPr>
      <w:r w:rsidRPr="0008241C">
        <w:rPr>
          <w:sz w:val="22"/>
          <w:szCs w:val="22"/>
        </w:rPr>
        <w:t xml:space="preserve">These trends in a changing climate, present profound and unprecedented mitigation and adaptation challenges for nature and communities across the region. For example, recent studies have documented the on-going impacts of climate change on terrestrial ecosystems. Observations suggest that climate change is causing many flora and fauna species, to shift their geographical ranges, distributions and phenologies at faster rates than previously thought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id":"ITEM-2","itemData":{"author":[{"dropping-particle":"","family":"Staudinger","given":"Michelle D","non-dropping-particle":"","parse-names":false,"suffix":""},{"dropping-particle":"","family":"Grimm","given":"Nancy B","non-dropping-particle":"","parse-names":false,"suffix":""},{"dropping-particle":"","family":"Staudt","given":"Amanda","non-dropping-particle":"","parse-names":false,"suffix":""},{"dropping-particle":"","family":"Carter","given":"Shawn L","non-dropping-particle":"","parse-names":false,"suffix":""},{"dropping-particle":"","family":"Stuart III","given":"F Stuart","non-dropping-particle":"","parse-names":false,"suffix":""},{"dropping-particle":"","family":"Kareiva","given":"Peter","non-dropping-particle":"","parse-names":false,"suffix":""},{"dropping-particle":"","family":"Ruckelshaus","given":"Mary","non-dropping-particle":"","parse-names":false,"suffix":""},{"dropping-particle":"","family":"Stein","given":"Bruce A","non-dropping-particle":"","parse-names":false,"suffix":""}],"id":"ITEM-2","issued":{"date-parts":[["2012"]]},"language":"English","number-of-pages":"i-A-6","publisher-place":"Washington, D.C.","title":"Impacts of climate change on biodiversity, ecosystems, and ecosystem services: technical input to the 2013 National Climate Assessment","type":"report"},"uris":["http://www.mendeley.com/documents/?uuid=b978ba0e-5111-4932-bd65-2507ca15c695"]},{"id":"ITEM-3","itemData":{"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3","issue":"6045","issued":{"date-parts":[["2011","8","19"]]},"page":"1024 LP  - 1026","title":"Rapid Range Shifts of Species Associated with High Levels of Climate Warming","type":"article-journal","volume":"333"},"uris":["http://www.mendeley.com/documents/?uuid=7c2dc7ed-8cee-434e-8155-66840a410c13"]}],"mendeley":{"formattedCitation":"(I.-C. Chen &lt;i&gt;et al.&lt;/i&gt;, 2011; Staudinger &lt;i&gt;et al.&lt;/i&gt;, 2012; United Nations, 2016a)","plainTextFormattedCitation":"(I.-C. Chen et al., 2011; Staudinger et al., 2012; United Nations, 2016a)","previouslyFormattedCitation":"(I.-C. Chen &lt;i&gt;et al.&lt;/i&gt;, 2011; Staudinger &lt;i&gt;et al.&lt;/i&gt;, 2012; United Nations, 2016a)"},"properties":{"noteIndex":0},"schema":"https://github.com/citation-style-language/schema/raw/master/csl-citation.json"}</w:instrText>
      </w:r>
      <w:r w:rsidRPr="0008241C">
        <w:rPr>
          <w:sz w:val="22"/>
          <w:szCs w:val="22"/>
        </w:rPr>
        <w:fldChar w:fldCharType="separate"/>
      </w:r>
      <w:r w:rsidRPr="0008241C">
        <w:rPr>
          <w:noProof/>
          <w:sz w:val="22"/>
          <w:szCs w:val="22"/>
        </w:rPr>
        <w:t xml:space="preserve">(I.-C. Chen </w:t>
      </w:r>
      <w:r w:rsidRPr="0008241C">
        <w:rPr>
          <w:i/>
          <w:noProof/>
          <w:sz w:val="22"/>
          <w:szCs w:val="22"/>
        </w:rPr>
        <w:t>et al.</w:t>
      </w:r>
      <w:r w:rsidRPr="0008241C">
        <w:rPr>
          <w:noProof/>
          <w:sz w:val="22"/>
          <w:szCs w:val="22"/>
        </w:rPr>
        <w:t xml:space="preserve">, 2011; Staudinger </w:t>
      </w:r>
      <w:r w:rsidRPr="0008241C">
        <w:rPr>
          <w:i/>
          <w:noProof/>
          <w:sz w:val="22"/>
          <w:szCs w:val="22"/>
        </w:rPr>
        <w:t>et al.</w:t>
      </w:r>
      <w:r w:rsidRPr="0008241C">
        <w:rPr>
          <w:noProof/>
          <w:sz w:val="22"/>
          <w:szCs w:val="22"/>
        </w:rPr>
        <w:t>, 2012; United Nations, 2016a)</w:t>
      </w:r>
      <w:r w:rsidRPr="0008241C">
        <w:rPr>
          <w:sz w:val="22"/>
          <w:szCs w:val="22"/>
        </w:rPr>
        <w:fldChar w:fldCharType="end"/>
      </w:r>
      <w:r w:rsidRPr="0008241C">
        <w:rPr>
          <w:sz w:val="22"/>
          <w:szCs w:val="22"/>
        </w:rPr>
        <w:t xml:space="preserve">. Crop productivity is highly sensitive to the distribution of rainfall during the cropping season. Expected intense rainfall during the harvest or post-harvest stage is extremely damaging to crops and hence the livelihoods of farmers. Additionally there is an increased probability of drought, especially over the semi-arid regions of India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id":"ITEM-2","itemData":{"author":[{"dropping-particle":"","family":"Gore","given":"P G","non-dropping-particle":"","parse-names":false,"suffix":""},{"dropping-particle":"","family":"Prasad","given":"Thakur","non-dropping-particle":"","parse-names":false,"suffix":""},{"dropping-particle":"","family":"Hatwar","given":"H R","non-dropping-particle":"","parse-names":false,"suffix":""}],"id":"ITEM-2","issued":{"date-parts":[["2010"]]},"number":"Research Report No.12/2010","number-of-pages":"22","publisher-place":"Pune, India","title":"Mapping of Drought Areas over India","type":"report"},"uris":["http://www.mendeley.com/documents/?uuid=bf107be8-28d5-3095-857a-d0fdcaf0dc6f"]}],"mendeley":{"formattedCitation":"(Gore &lt;i&gt;et al.&lt;/i&gt;, 2010; United Nations, 2016a)","plainTextFormattedCitation":"(Gore et al., 2010; United Nations, 2016a)","previouslyFormattedCitation":"(Gore &lt;i&gt;et al.&lt;/i&gt;, 2010; United Nations, 2016a)"},"properties":{"noteIndex":0},"schema":"https://github.com/citation-style-language/schema/raw/master/csl-citation.json"}</w:instrText>
      </w:r>
      <w:r w:rsidRPr="0008241C">
        <w:rPr>
          <w:sz w:val="22"/>
          <w:szCs w:val="22"/>
        </w:rPr>
        <w:fldChar w:fldCharType="separate"/>
      </w:r>
      <w:r w:rsidRPr="0008241C">
        <w:rPr>
          <w:noProof/>
          <w:sz w:val="22"/>
          <w:szCs w:val="22"/>
        </w:rPr>
        <w:t xml:space="preserve">(Gore </w:t>
      </w:r>
      <w:r w:rsidRPr="0008241C">
        <w:rPr>
          <w:i/>
          <w:noProof/>
          <w:sz w:val="22"/>
          <w:szCs w:val="22"/>
        </w:rPr>
        <w:t>et al.</w:t>
      </w:r>
      <w:r w:rsidRPr="0008241C">
        <w:rPr>
          <w:noProof/>
          <w:sz w:val="22"/>
          <w:szCs w:val="22"/>
        </w:rPr>
        <w:t>, 2010; United Nations, 2016a)</w:t>
      </w:r>
      <w:r w:rsidRPr="0008241C">
        <w:rPr>
          <w:sz w:val="22"/>
          <w:szCs w:val="22"/>
        </w:rPr>
        <w:fldChar w:fldCharType="end"/>
      </w:r>
      <w:r w:rsidRPr="0008241C">
        <w:rPr>
          <w:sz w:val="22"/>
          <w:szCs w:val="22"/>
        </w:rPr>
        <w:t xml:space="preserve">. These changing climatic patterns of fires, floods and droughts, including the predicted weakened of monsoons in South East Asia, may add stress on farming communities and the production of crops, which will impact food availability and pric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39","uris":["http://www.mendeley.com/documents/?uuid=c1706975-c3d4-4e58-9033-d5342a1fda18"]}],"mendeley":{"formattedCitation":"(United Nations, 2016a, p. 39)","plainTextFormattedCitation":"(United Nations, 2016a, p. 39)","previouslyFormattedCitation":"(United Nations, 2016a, p. 39)"},"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39)</w:t>
      </w:r>
      <w:r w:rsidRPr="0008241C">
        <w:rPr>
          <w:sz w:val="22"/>
          <w:szCs w:val="22"/>
        </w:rPr>
        <w:fldChar w:fldCharType="end"/>
      </w:r>
      <w:r w:rsidRPr="0008241C">
        <w:rPr>
          <w:sz w:val="22"/>
          <w:szCs w:val="22"/>
        </w:rPr>
        <w:t>.</w:t>
      </w:r>
    </w:p>
    <w:p w14:paraId="1BAF16D1" w14:textId="77777777" w:rsidR="00A01204" w:rsidRPr="0008241C" w:rsidRDefault="00A01204" w:rsidP="00A01204">
      <w:pPr>
        <w:rPr>
          <w:sz w:val="22"/>
          <w:szCs w:val="22"/>
        </w:rPr>
      </w:pPr>
    </w:p>
    <w:p w14:paraId="270B0461" w14:textId="77777777" w:rsidR="00A01204" w:rsidRPr="0008241C" w:rsidRDefault="00A01204" w:rsidP="00A01204">
      <w:pPr>
        <w:rPr>
          <w:sz w:val="22"/>
          <w:szCs w:val="22"/>
        </w:rPr>
      </w:pPr>
      <w:r w:rsidRPr="0008241C">
        <w:rPr>
          <w:sz w:val="22"/>
          <w:szCs w:val="22"/>
        </w:rPr>
        <w:t xml:space="preserve">The growing threats of climate change, such as increasing global temperatures, brings risks, to not only the direct human impacts, such as those related to public health, but also indirect impacts, for example influencing food production, together with rates of conflict and migration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38","uris":["http://www.mendeley.com/documents/?uuid=c1706975-c3d4-4e58-9033-d5342a1fda18"]}],"mendeley":{"formattedCitation":"(United Nations, 2016a, p. 38)","plainTextFormattedCitation":"(United Nations, 2016a, p. 38)","previouslyFormattedCitation":"(United Nations, 2016a, p. 38)"},"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38)</w:t>
      </w:r>
      <w:r w:rsidRPr="0008241C">
        <w:rPr>
          <w:sz w:val="22"/>
          <w:szCs w:val="22"/>
        </w:rPr>
        <w:fldChar w:fldCharType="end"/>
      </w:r>
      <w:r w:rsidRPr="0008241C">
        <w:rPr>
          <w:sz w:val="22"/>
          <w:szCs w:val="22"/>
        </w:rPr>
        <w:t xml:space="preserve">. From a public health dimension, an increase in vector borne diseases, such as malaria, is of concern to the region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id":"ITEM-2","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2","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 United Nations, 2016a)","plainTextFormattedCitation":"(IPCC, 2014; United Nations, 2016a)","previouslyFormattedCitation":"(IPCC, 2014; United Nations, 2016a)"},"properties":{"noteIndex":0},"schema":"https://github.com/citation-style-language/schema/raw/master/csl-citation.json"}</w:instrText>
      </w:r>
      <w:r w:rsidRPr="0008241C">
        <w:rPr>
          <w:sz w:val="22"/>
          <w:szCs w:val="22"/>
        </w:rPr>
        <w:fldChar w:fldCharType="separate"/>
      </w:r>
      <w:r w:rsidRPr="0008241C">
        <w:rPr>
          <w:noProof/>
          <w:sz w:val="22"/>
          <w:szCs w:val="22"/>
        </w:rPr>
        <w:t>(IPCC, 2014; United Nations, 2016a)</w:t>
      </w:r>
      <w:r w:rsidRPr="0008241C">
        <w:rPr>
          <w:sz w:val="22"/>
          <w:szCs w:val="22"/>
        </w:rPr>
        <w:fldChar w:fldCharType="end"/>
      </w:r>
      <w:r w:rsidRPr="0008241C">
        <w:rPr>
          <w:sz w:val="22"/>
          <w:szCs w:val="22"/>
        </w:rPr>
        <w:t xml:space="preserve">. Another example is rising heat stress that holds risks for vulnerable community members, such as the elderly, very young, the poor and those with mental illness or chronic diseas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38","uris":["http://www.mendeley.com/documents/?uuid=c1706975-c3d4-4e58-9033-d5342a1fda18"]}],"mendeley":{"formattedCitation":"(United Nations, 2016a, p. 38)","plainTextFormattedCitation":"(United Nations, 2016a, p. 38)","previouslyFormattedCitation":"(United Nations, 2016a, p. 38)"},"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38)</w:t>
      </w:r>
      <w:r w:rsidRPr="0008241C">
        <w:rPr>
          <w:sz w:val="22"/>
          <w:szCs w:val="22"/>
        </w:rPr>
        <w:fldChar w:fldCharType="end"/>
      </w:r>
      <w:r w:rsidRPr="0008241C">
        <w:rPr>
          <w:sz w:val="22"/>
          <w:szCs w:val="22"/>
        </w:rPr>
        <w:t xml:space="preserve">. Disaster losses are increasing due to escalating climate-driven risks and exposure to higher degrees of urbanization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53","uris":["http://www.mendeley.com/documents/?uuid=c1706975-c3d4-4e58-9033-d5342a1fda18"]}],"mendeley":{"formattedCitation":"(United Nations, 2016a, p. 153)","plainTextFormattedCitation":"(United Nations, 2016a, p. 153)","previouslyFormattedCitation":"(United Nations, 2016a, p. 153)"},"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53)</w:t>
      </w:r>
      <w:r w:rsidRPr="0008241C">
        <w:rPr>
          <w:sz w:val="22"/>
          <w:szCs w:val="22"/>
        </w:rPr>
        <w:fldChar w:fldCharType="end"/>
      </w:r>
      <w:r w:rsidRPr="0008241C">
        <w:rPr>
          <w:sz w:val="22"/>
          <w:szCs w:val="22"/>
        </w:rPr>
        <w:t xml:space="preserve">. To date the Asia-Pacific has suffered from more losses due to disasters than any other region, and this trend is expected to continue due to demographic growth and socio-economic expansion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53","uris":["http://www.mendeley.com/documents/?uuid=c1706975-c3d4-4e58-9033-d5342a1fda18"]}],"mendeley":{"formattedCitation":"(United Nations, 2016a, p. 153)","plainTextFormattedCitation":"(United Nations, 2016a, p. 153)","previouslyFormattedCitation":"(United Nations, 2016a, p. 153)"},"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53)</w:t>
      </w:r>
      <w:r w:rsidRPr="0008241C">
        <w:rPr>
          <w:sz w:val="22"/>
          <w:szCs w:val="22"/>
        </w:rPr>
        <w:fldChar w:fldCharType="end"/>
      </w:r>
      <w:r w:rsidRPr="0008241C">
        <w:rPr>
          <w:sz w:val="22"/>
          <w:szCs w:val="22"/>
        </w:rPr>
        <w:t>.</w:t>
      </w:r>
    </w:p>
    <w:p w14:paraId="6CB3B668" w14:textId="77777777" w:rsidR="00A01204" w:rsidRPr="0008241C" w:rsidRDefault="00A01204" w:rsidP="00A01204">
      <w:pPr>
        <w:rPr>
          <w:sz w:val="22"/>
          <w:szCs w:val="22"/>
        </w:rPr>
      </w:pPr>
    </w:p>
    <w:p w14:paraId="4569A453" w14:textId="77777777" w:rsidR="00A01204" w:rsidRPr="0008241C" w:rsidRDefault="00A01204" w:rsidP="00A01204">
      <w:pPr>
        <w:keepNext/>
        <w:tabs>
          <w:tab w:val="clear" w:pos="1247"/>
          <w:tab w:val="left" w:pos="765"/>
        </w:tabs>
        <w:outlineLvl w:val="2"/>
        <w:rPr>
          <w:b/>
          <w:sz w:val="24"/>
          <w:szCs w:val="24"/>
        </w:rPr>
      </w:pPr>
      <w:bookmarkStart w:id="403" w:name="_Toc504317099"/>
      <w:bookmarkStart w:id="404" w:name="_Toc504317792"/>
      <w:bookmarkStart w:id="405" w:name="_Toc504320371"/>
      <w:bookmarkStart w:id="406" w:name="_Toc504320818"/>
      <w:bookmarkStart w:id="407" w:name="_Toc504321138"/>
      <w:bookmarkStart w:id="408" w:name="_Toc524041333"/>
      <w:r w:rsidRPr="0008241C">
        <w:rPr>
          <w:b/>
          <w:sz w:val="24"/>
          <w:szCs w:val="24"/>
        </w:rPr>
        <w:t>2.1.7</w:t>
      </w:r>
      <w:r w:rsidRPr="0008241C">
        <w:rPr>
          <w:b/>
          <w:sz w:val="24"/>
          <w:szCs w:val="24"/>
        </w:rPr>
        <w:tab/>
        <w:t>Consumption and waste</w:t>
      </w:r>
      <w:bookmarkEnd w:id="403"/>
      <w:bookmarkEnd w:id="404"/>
      <w:bookmarkEnd w:id="405"/>
      <w:bookmarkEnd w:id="406"/>
      <w:bookmarkEnd w:id="407"/>
      <w:bookmarkEnd w:id="408"/>
      <w:r w:rsidRPr="0008241C">
        <w:rPr>
          <w:b/>
          <w:sz w:val="24"/>
          <w:szCs w:val="24"/>
        </w:rPr>
        <w:t xml:space="preserve"> </w:t>
      </w:r>
    </w:p>
    <w:p w14:paraId="00D1D767" w14:textId="77777777" w:rsidR="00A01204" w:rsidRPr="0008241C" w:rsidRDefault="00A01204" w:rsidP="00A01204">
      <w:pPr>
        <w:rPr>
          <w:sz w:val="22"/>
          <w:szCs w:val="22"/>
        </w:rPr>
      </w:pPr>
    </w:p>
    <w:p w14:paraId="0D413654" w14:textId="77777777" w:rsidR="00A01204" w:rsidRPr="0008241C" w:rsidRDefault="00A01204" w:rsidP="00A01204">
      <w:pPr>
        <w:rPr>
          <w:sz w:val="22"/>
          <w:szCs w:val="22"/>
        </w:rPr>
      </w:pPr>
      <w:r w:rsidRPr="0008241C">
        <w:rPr>
          <w:sz w:val="22"/>
          <w:szCs w:val="22"/>
        </w:rPr>
        <w:t xml:space="preserve">The rapid population growth and urbanization across the region is resulting in an increase in the consumption of resources and the production of waste. For example, quantities of household hazardous waste, e-waste and food waste are rising. An estimated 870 million tonnes of municipal solid waste was produced within the Asia-Pacific in 2014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00","uris":["http://www.mendeley.com/documents/?uuid=c1706975-c3d4-4e58-9033-d5342a1fda18"]}],"mendeley":{"formattedCitation":"(United Nations, 2016a, p. 100)","plainTextFormattedCitation":"(United Nations, 2016a, p. 100)","previouslyFormattedCitation":"(United Nations, 2016a, p. 100)"},"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00)</w:t>
      </w:r>
      <w:r w:rsidRPr="0008241C">
        <w:rPr>
          <w:sz w:val="22"/>
          <w:szCs w:val="22"/>
        </w:rPr>
        <w:fldChar w:fldCharType="end"/>
      </w:r>
      <w:r w:rsidRPr="0008241C">
        <w:rPr>
          <w:sz w:val="22"/>
          <w:szCs w:val="22"/>
        </w:rPr>
        <w:t xml:space="preserve">, and this is projected to increase to possibly 1.4 billion tonnes per year by 2030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01","uris":["http://www.mendeley.com/documents/?uuid=c1706975-c3d4-4e58-9033-d5342a1fda18"]}],"mendeley":{"formattedCitation":"(United Nations, 2016a, p. 101)","plainTextFormattedCitation":"(United Nations, 2016a, p. 101)","previouslyFormattedCitation":"(United Nations, 2016a, p. 101)"},"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01)</w:t>
      </w:r>
      <w:r w:rsidRPr="0008241C">
        <w:rPr>
          <w:sz w:val="22"/>
          <w:szCs w:val="22"/>
        </w:rPr>
        <w:fldChar w:fldCharType="end"/>
      </w:r>
      <w:r w:rsidRPr="0008241C">
        <w:rPr>
          <w:sz w:val="22"/>
          <w:szCs w:val="22"/>
        </w:rPr>
        <w:t xml:space="preserve">. Construction and demolition waste, linked to rapid industrialisation and urbanization, is also increasing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01","uris":["http://www.mendeley.com/documents/?uuid=c1706975-c3d4-4e58-9033-d5342a1fda18"]}],"mendeley":{"formattedCitation":"(United Nations, 2016a, p. 101)","plainTextFormattedCitation":"(United Nations, 2016a, p. 101)","previouslyFormattedCitation":"(United Nations, 2016a, p. 101)"},"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01)</w:t>
      </w:r>
      <w:r w:rsidRPr="0008241C">
        <w:rPr>
          <w:sz w:val="22"/>
          <w:szCs w:val="22"/>
        </w:rPr>
        <w:fldChar w:fldCharType="end"/>
      </w:r>
      <w:r w:rsidRPr="0008241C">
        <w:rPr>
          <w:sz w:val="22"/>
          <w:szCs w:val="22"/>
        </w:rPr>
        <w:t xml:space="preserve">. There are examples of poor waste management systems within the region, such as uncontrolled landfill sites that are contributing to increasing greenhouse </w:t>
      </w:r>
      <w:r w:rsidRPr="0008241C">
        <w:rPr>
          <w:sz w:val="22"/>
          <w:szCs w:val="22"/>
        </w:rPr>
        <w:lastRenderedPageBreak/>
        <w:t xml:space="preserve">emission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07","uris":["http://www.mendeley.com/documents/?uuid=c1706975-c3d4-4e58-9033-d5342a1fda18"]}],"mendeley":{"formattedCitation":"(United Nations, 2016a, p. 107)","plainTextFormattedCitation":"(United Nations, 2016a, p. 107)","previouslyFormattedCitation":"(United Nations, 2016a, p. 107)"},"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07)</w:t>
      </w:r>
      <w:r w:rsidRPr="0008241C">
        <w:rPr>
          <w:sz w:val="22"/>
          <w:szCs w:val="22"/>
        </w:rPr>
        <w:fldChar w:fldCharType="end"/>
      </w:r>
      <w:r w:rsidRPr="0008241C">
        <w:rPr>
          <w:sz w:val="22"/>
          <w:szCs w:val="22"/>
        </w:rPr>
        <w:t xml:space="preserve">. Additionally, the inadequate treatment of waste causes further pollution and environmental degradation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106","uris":["http://www.mendeley.com/documents/?uuid=c1706975-c3d4-4e58-9033-d5342a1fda18"]}],"mendeley":{"formattedCitation":"(United Nations, 2016a, p. 106)","plainTextFormattedCitation":"(United Nations, 2016a, p. 106)","previouslyFormattedCitation":"(United Nations, 2016a, p. 106)"},"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106)</w:t>
      </w:r>
      <w:r w:rsidRPr="0008241C">
        <w:rPr>
          <w:sz w:val="22"/>
          <w:szCs w:val="22"/>
        </w:rPr>
        <w:fldChar w:fldCharType="end"/>
      </w:r>
      <w:r w:rsidRPr="0008241C">
        <w:rPr>
          <w:sz w:val="22"/>
          <w:szCs w:val="22"/>
        </w:rPr>
        <w:t xml:space="preserve">. </w:t>
      </w:r>
    </w:p>
    <w:p w14:paraId="19CDF8EE" w14:textId="77777777" w:rsidR="00A01204" w:rsidRPr="0008241C" w:rsidRDefault="00A01204" w:rsidP="00A01204">
      <w:pPr>
        <w:rPr>
          <w:sz w:val="22"/>
          <w:szCs w:val="22"/>
        </w:rPr>
      </w:pPr>
    </w:p>
    <w:p w14:paraId="0DD37B39" w14:textId="77777777" w:rsidR="00A01204" w:rsidRPr="0008241C" w:rsidRDefault="00A01204" w:rsidP="00A01204">
      <w:pPr>
        <w:rPr>
          <w:sz w:val="22"/>
          <w:szCs w:val="22"/>
        </w:rPr>
      </w:pPr>
      <w:r w:rsidRPr="0008241C">
        <w:rPr>
          <w:sz w:val="22"/>
          <w:szCs w:val="22"/>
        </w:rPr>
        <w:t xml:space="preserve">The quantity of generated municipal solid waste has a strong correlation with a country’s income level, with higher income countries producing more waste per person than lower income countries. For example, across North-East and South-East Asia and the Pacific, the rate of municipal solid waste was approx. 1.4 kilograms per person per day in 2010. This rate was much lower than in the Organization for Economic Co-operation and Development (OECD) countries (approx. 2.4 kilograms per person per day)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w:t>
      </w:r>
    </w:p>
    <w:p w14:paraId="052AF0BF" w14:textId="77777777" w:rsidR="00A01204" w:rsidRPr="0008241C" w:rsidRDefault="00A01204" w:rsidP="00A01204">
      <w:pPr>
        <w:rPr>
          <w:sz w:val="22"/>
          <w:szCs w:val="22"/>
        </w:rPr>
      </w:pPr>
    </w:p>
    <w:p w14:paraId="5B627F9A" w14:textId="77777777" w:rsidR="00A01204" w:rsidRPr="0008241C" w:rsidRDefault="00A01204" w:rsidP="00A01204">
      <w:pPr>
        <w:rPr>
          <w:sz w:val="22"/>
          <w:szCs w:val="22"/>
        </w:rPr>
      </w:pPr>
      <w:r w:rsidRPr="0008241C">
        <w:rPr>
          <w:sz w:val="22"/>
          <w:szCs w:val="22"/>
        </w:rPr>
        <w:t xml:space="preserve">With rising consumption rates, especially by the middle-income class, food waste is a major concern, especially in the more developed economies of the region, such as: China, Japan, the Republic of Korea and Singapore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id":"ITEM-2","itemData":{"ISBN":"978-92-5-107205-9","author":[{"dropping-particle":"","family":"FAO","given":"","non-dropping-particle":"","parse-names":false,"suffix":""}],"id":"ITEM-2","issued":{"date-parts":[["2011"]]},"number-of-pages":"37","publisher-place":"Rome","title":"Global food losses and food waste","type":"report"},"uris":["http://www.mendeley.com/documents/?uuid=7a4ae1d0-29e9-3d78-ba73-1839ae0551b7"]}],"mendeley":{"formattedCitation":"(FAO, 2011a; United Nations, 2016a)","plainTextFormattedCitation":"(FAO, 2011a; United Nations, 2016a)","previouslyFormattedCitation":"(FAO, 2011a; United Nations, 2016a)"},"properties":{"noteIndex":0},"schema":"https://github.com/citation-style-language/schema/raw/master/csl-citation.json"}</w:instrText>
      </w:r>
      <w:r w:rsidRPr="0008241C">
        <w:rPr>
          <w:sz w:val="22"/>
          <w:szCs w:val="22"/>
        </w:rPr>
        <w:fldChar w:fldCharType="separate"/>
      </w:r>
      <w:r w:rsidRPr="0008241C">
        <w:rPr>
          <w:noProof/>
          <w:sz w:val="22"/>
          <w:szCs w:val="22"/>
        </w:rPr>
        <w:t>(FAO, 2011a; United Nations, 2016a)</w:t>
      </w:r>
      <w:r w:rsidRPr="0008241C">
        <w:rPr>
          <w:sz w:val="22"/>
          <w:szCs w:val="22"/>
        </w:rPr>
        <w:fldChar w:fldCharType="end"/>
      </w:r>
      <w:r w:rsidRPr="0008241C">
        <w:rPr>
          <w:sz w:val="22"/>
          <w:szCs w:val="22"/>
        </w:rPr>
        <w:t xml:space="preserve">. On average, approximately 11 kilograms of food are wasted per person per year in developing Asian countries, and around 80 kilograms per person in developed countries such as Japan and the Republic of Korea </w:t>
      </w:r>
      <w:r w:rsidRPr="0008241C">
        <w:rPr>
          <w:sz w:val="22"/>
          <w:szCs w:val="22"/>
        </w:rPr>
        <w:fldChar w:fldCharType="begin" w:fldLock="1"/>
      </w:r>
      <w:r w:rsidRPr="0008241C">
        <w:rPr>
          <w:sz w:val="22"/>
          <w:szCs w:val="22"/>
        </w:rPr>
        <w:instrText>ADDIN CSL_CITATION {"citationItems":[{"id":"ITEM-1","itemData":{"ISBN":"92-833-7051-1","abstract":"Reports of the APO seminar on Reduction of Postharvest Losses of Fruit and Vegetables held in India, 5–11 October 2004 and Marketing and Food Safety: Challenges in Postharvest Management of Agricultural/ Horticultural Products in Islamic Republic of Iran","author":[{"dropping-particle":"","family":"APO","given":"","non-dropping-particle":"","parse-names":false,"suffix":""},{"dropping-particle":"","family":"FAO","given":"","non-dropping-particle":"","parse-names":false,"suffix":""}],"id":"ITEM-1","issued":{"date-parts":[["2006"]]},"number-of-pages":"312","publisher-place":"Tokyo, Japan/Rome, Italy","title":"Postharvest Management of Fruit and Vegetables in the Asia-Pacific Region","type":"report"},"uris":["http://www.mendeley.com/documents/?uuid=0ae5f23b-6ccf-30a6-8a14-e94e14797bed"]}],"mendeley":{"formattedCitation":"(APO &amp; FAO, 2006)","plainTextFormattedCitation":"(APO &amp; FAO, 2006)","previouslyFormattedCitation":"(APO &amp; FAO, 2006)"},"properties":{"noteIndex":0},"schema":"https://github.com/citation-style-language/schema/raw/master/csl-citation.json"}</w:instrText>
      </w:r>
      <w:r w:rsidRPr="0008241C">
        <w:rPr>
          <w:sz w:val="22"/>
          <w:szCs w:val="22"/>
        </w:rPr>
        <w:fldChar w:fldCharType="separate"/>
      </w:r>
      <w:r w:rsidRPr="0008241C">
        <w:rPr>
          <w:noProof/>
          <w:sz w:val="22"/>
          <w:szCs w:val="22"/>
        </w:rPr>
        <w:t>(APO &amp; FAO, 2006)</w:t>
      </w:r>
      <w:r w:rsidRPr="0008241C">
        <w:rPr>
          <w:sz w:val="22"/>
          <w:szCs w:val="22"/>
        </w:rPr>
        <w:fldChar w:fldCharType="end"/>
      </w:r>
      <w:r w:rsidRPr="0008241C">
        <w:rPr>
          <w:sz w:val="22"/>
          <w:szCs w:val="22"/>
        </w:rPr>
        <w:t xml:space="preserve">. It has been estimated that half of all food is wasted in the Republic of Korea and Indonesia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w:t>
      </w:r>
    </w:p>
    <w:p w14:paraId="6CC61F95" w14:textId="77777777" w:rsidR="00A01204" w:rsidRPr="0008241C" w:rsidRDefault="00A01204" w:rsidP="00A01204">
      <w:pPr>
        <w:rPr>
          <w:sz w:val="22"/>
          <w:szCs w:val="22"/>
        </w:rPr>
      </w:pPr>
    </w:p>
    <w:p w14:paraId="07B67731" w14:textId="77777777" w:rsidR="00A01204" w:rsidRPr="0008241C" w:rsidRDefault="00A01204" w:rsidP="00A01204">
      <w:pPr>
        <w:rPr>
          <w:sz w:val="22"/>
          <w:szCs w:val="22"/>
        </w:rPr>
      </w:pPr>
      <w:r w:rsidRPr="0008241C">
        <w:rPr>
          <w:sz w:val="22"/>
          <w:szCs w:val="22"/>
        </w:rPr>
        <w:t xml:space="preserve">The impacts of climate change coupled with the frequency of natural disasters are forecast to increase. These events destroy property and create ‘disaster waste’. As one of the most vulnerable regions to climate change and natural disasters, the Asia-Pacific is facing an increase in this type of waste and challenges pertaining to its impact on ecosystems and provisioning services. The Haiyan typhoon, for example, created 1 million tonnes of waste in the Philippines in 2013. The 2011 earthquake in Japan resulted in 28 million tonnes of waste, and the accompanying tsunami, produced an estimated 6.15 million tonnes of debris in Ishinomaki alone, equivalent to 103 years of the city’s solid waste production in normal circumstanc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id":"ITEM-2","itemData":{"author":[{"dropping-particle":"","family":"UNEP","given":"","non-dropping-particle":"","parse-names":false,"suffix":""}],"id":"ITEM-2","issued":{"date-parts":[["2012"]]},"title":"Global Environment Outlook (GEO 5), Environment for the future we want","type":"report"},"uris":["http://www.mendeley.com/documents/?uuid=d87348bb-50fb-4c85-b978-3286353df406"]}],"mendeley":{"formattedCitation":"(UNEP, 2012; United Nations, 2016a)","plainTextFormattedCitation":"(UNEP, 2012; United Nations, 2016a)","previouslyFormattedCitation":"(UNEP, 2012; United Nations, 2016a)"},"properties":{"noteIndex":0},"schema":"https://github.com/citation-style-language/schema/raw/master/csl-citation.json"}</w:instrText>
      </w:r>
      <w:r w:rsidRPr="0008241C">
        <w:rPr>
          <w:sz w:val="22"/>
          <w:szCs w:val="22"/>
        </w:rPr>
        <w:fldChar w:fldCharType="separate"/>
      </w:r>
      <w:r w:rsidRPr="0008241C">
        <w:rPr>
          <w:noProof/>
          <w:sz w:val="22"/>
          <w:szCs w:val="22"/>
        </w:rPr>
        <w:t>(UNEP, 2012; United Nations, 2016a)</w:t>
      </w:r>
      <w:r w:rsidRPr="0008241C">
        <w:rPr>
          <w:sz w:val="22"/>
          <w:szCs w:val="22"/>
        </w:rPr>
        <w:fldChar w:fldCharType="end"/>
      </w:r>
      <w:r w:rsidRPr="0008241C">
        <w:rPr>
          <w:sz w:val="22"/>
          <w:szCs w:val="22"/>
        </w:rPr>
        <w:t xml:space="preserve">. </w:t>
      </w:r>
    </w:p>
    <w:p w14:paraId="7E07412E" w14:textId="77777777" w:rsidR="00A01204" w:rsidRPr="0008241C" w:rsidRDefault="00A01204" w:rsidP="00A01204">
      <w:pPr>
        <w:rPr>
          <w:sz w:val="22"/>
          <w:szCs w:val="22"/>
        </w:rPr>
      </w:pPr>
    </w:p>
    <w:p w14:paraId="775C6C42" w14:textId="77777777" w:rsidR="00A01204" w:rsidRPr="0008241C" w:rsidRDefault="00A01204" w:rsidP="00A01204">
      <w:pPr>
        <w:rPr>
          <w:sz w:val="22"/>
          <w:szCs w:val="22"/>
        </w:rPr>
      </w:pPr>
      <w:r w:rsidRPr="0008241C">
        <w:rPr>
          <w:sz w:val="22"/>
          <w:szCs w:val="22"/>
        </w:rPr>
        <w:t xml:space="preserve">The impact of waste and its management on freshwater and marine ecosystems is of significant concern for the region. For example, studies on plastic waste that have sampled sites along 57 rivers globally have found that the mismanagement of plastic waste is related to the amount of plastic in rivers. Of the top 10 rivers globally carrying the highest amounts of plastic waste, eight are located in Asia. This waste accounts for 88 to 95 per cent of the total global load of plastics in the oceans </w:t>
      </w:r>
      <w:r w:rsidRPr="0008241C">
        <w:rPr>
          <w:sz w:val="22"/>
          <w:szCs w:val="22"/>
        </w:rPr>
        <w:fldChar w:fldCharType="begin" w:fldLock="1"/>
      </w:r>
      <w:r w:rsidRPr="0008241C">
        <w:rPr>
          <w:sz w:val="22"/>
          <w:szCs w:val="22"/>
        </w:rPr>
        <w:instrText>ADDIN CSL_CITATION {"citationItems":[{"id":"ITEM-1","itemData":{"DOI":"10.1038/ncomms15611","ISSN":"2041-1723","PMID":"28589961","abstract":"Plastics in the marine environment have become a major concern because of their persistence at sea, and adverse consequences to marine life and potentially human health. Implementing mitigation strategies requires an understanding and quantification of marine plastic sources, taking spatial and temporal variability into account. Here we present a global model of plastic inputs from rivers into oceans based on waste management, population density and hydrological information. Our model is calibrated against measurements available in the literature. We estimate that between 1.15 and 2.41 million tonnes of plastic waste currently enters the ocean every year from rivers, with over 74% of emissions occurring between May and October. The top 20 polluting rivers, mostly located in Asia, account for 67% of the global total. The findings of this study provide baseline data for ocean plastic mass balance exercises, and assist in prioritizing future plastic debris monitoring and mitigation strategies.","author":[{"dropping-particle":"","family":"Lebreton","given":"Laurent C. M.","non-dropping-particle":"","parse-names":false,"suffix":""},{"dropping-particle":"","family":"Zwet","given":"Joost","non-dropping-particle":"van der","parse-names":false,"suffix":""},{"dropping-particle":"","family":"Damsteeg","given":"Jan-Willem","non-dropping-particle":"","parse-names":false,"suffix":""},{"dropping-particle":"","family":"Slat","given":"Boyan","non-dropping-particle":"","parse-names":false,"suffix":""},{"dropping-particle":"","family":"Andrady","given":"Anthony","non-dropping-particle":"","parse-names":false,"suffix":""},{"dropping-particle":"","family":"Reisser","given":"Julia","non-dropping-particle":"","parse-names":false,"suffix":""}],"container-title":"Nature Communications","id":"ITEM-1","issued":{"date-parts":[["2017"]]},"title":"River plastic emissions to the world’s oceans","type":"article-journal"},"uris":["http://www.mendeley.com/documents/?uuid=eab4fc6d-c0f0-3d95-9783-59c0939e32ad"]}],"mendeley":{"formattedCitation":"(Lebreton &lt;i&gt;et al.&lt;/i&gt;, 2017)","plainTextFormattedCitation":"(Lebreton et al., 2017)","previouslyFormattedCitation":"(Lebreton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Lebreton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2FB20535" w14:textId="77777777" w:rsidR="00A01204" w:rsidRPr="0008241C" w:rsidRDefault="00A01204" w:rsidP="00A01204">
      <w:pPr>
        <w:rPr>
          <w:sz w:val="22"/>
          <w:szCs w:val="22"/>
        </w:rPr>
      </w:pPr>
    </w:p>
    <w:p w14:paraId="5B7E8503" w14:textId="77777777" w:rsidR="00A01204" w:rsidRPr="0008241C" w:rsidRDefault="00A01204" w:rsidP="00A01204">
      <w:pPr>
        <w:keepNext/>
        <w:keepLines/>
        <w:tabs>
          <w:tab w:val="clear" w:pos="1247"/>
          <w:tab w:val="left" w:pos="700"/>
        </w:tabs>
        <w:adjustRightInd w:val="0"/>
        <w:spacing w:before="40"/>
        <w:outlineLvl w:val="1"/>
        <w:rPr>
          <w:rFonts w:eastAsia="MS Mincho"/>
          <w:b/>
          <w:bCs/>
          <w:sz w:val="28"/>
          <w:szCs w:val="26"/>
        </w:rPr>
      </w:pPr>
      <w:bookmarkStart w:id="409" w:name="_Toc504317100"/>
      <w:bookmarkStart w:id="410" w:name="_Toc504317793"/>
      <w:bookmarkStart w:id="411" w:name="_Toc504320372"/>
      <w:bookmarkStart w:id="412" w:name="_Toc504320819"/>
      <w:bookmarkStart w:id="413" w:name="_Toc504321139"/>
      <w:bookmarkStart w:id="414" w:name="_Toc524041334"/>
      <w:r w:rsidRPr="0008241C">
        <w:rPr>
          <w:rFonts w:eastAsia="MS Mincho"/>
          <w:b/>
          <w:sz w:val="28"/>
          <w:szCs w:val="26"/>
        </w:rPr>
        <w:t>2.2</w:t>
      </w:r>
      <w:r w:rsidRPr="0008241C">
        <w:rPr>
          <w:rFonts w:eastAsia="MS Mincho"/>
          <w:b/>
          <w:sz w:val="28"/>
          <w:szCs w:val="26"/>
        </w:rPr>
        <w:tab/>
        <w:t>Living in harmony with nature, values and value systems</w:t>
      </w:r>
      <w:bookmarkEnd w:id="409"/>
      <w:bookmarkEnd w:id="410"/>
      <w:bookmarkEnd w:id="411"/>
      <w:bookmarkEnd w:id="412"/>
      <w:bookmarkEnd w:id="413"/>
      <w:bookmarkEnd w:id="414"/>
      <w:r w:rsidRPr="0008241C">
        <w:rPr>
          <w:rFonts w:eastAsia="MS Mincho"/>
          <w:b/>
          <w:sz w:val="28"/>
          <w:szCs w:val="26"/>
        </w:rPr>
        <w:t xml:space="preserve"> </w:t>
      </w:r>
    </w:p>
    <w:p w14:paraId="1FC1BE3A" w14:textId="77777777" w:rsidR="00A01204" w:rsidRPr="0008241C" w:rsidRDefault="00A01204" w:rsidP="00A01204">
      <w:pPr>
        <w:rPr>
          <w:sz w:val="22"/>
          <w:szCs w:val="22"/>
        </w:rPr>
      </w:pPr>
    </w:p>
    <w:p w14:paraId="66AB6D64" w14:textId="77777777" w:rsidR="00A01204" w:rsidRPr="0008241C" w:rsidRDefault="00A01204" w:rsidP="00A01204">
      <w:pPr>
        <w:rPr>
          <w:sz w:val="22"/>
          <w:szCs w:val="22"/>
        </w:rPr>
      </w:pPr>
      <w:r w:rsidRPr="0008241C">
        <w:rPr>
          <w:sz w:val="22"/>
          <w:szCs w:val="22"/>
        </w:rPr>
        <w:t xml:space="preserve">This section explores values and value systems in relation to naturein the Asia-Pacific. Values are critical to consider in this assessment because they underpin human decision-making and behavior. </w:t>
      </w:r>
    </w:p>
    <w:p w14:paraId="5990899E" w14:textId="77777777" w:rsidR="00A01204" w:rsidRPr="0008241C" w:rsidRDefault="00A01204" w:rsidP="00A01204">
      <w:pPr>
        <w:rPr>
          <w:sz w:val="22"/>
          <w:szCs w:val="22"/>
        </w:rPr>
      </w:pPr>
    </w:p>
    <w:p w14:paraId="18FC48A5" w14:textId="77777777" w:rsidR="00A01204" w:rsidRPr="0008241C" w:rsidRDefault="00A01204" w:rsidP="00A01204">
      <w:pPr>
        <w:keepNext/>
        <w:tabs>
          <w:tab w:val="clear" w:pos="1247"/>
          <w:tab w:val="left" w:pos="765"/>
        </w:tabs>
        <w:outlineLvl w:val="2"/>
        <w:rPr>
          <w:b/>
          <w:sz w:val="24"/>
          <w:szCs w:val="24"/>
        </w:rPr>
      </w:pPr>
      <w:bookmarkStart w:id="415" w:name="_Toc504317101"/>
      <w:bookmarkStart w:id="416" w:name="_Toc504317794"/>
      <w:bookmarkStart w:id="417" w:name="_Toc504320373"/>
      <w:bookmarkStart w:id="418" w:name="_Toc504320820"/>
      <w:bookmarkStart w:id="419" w:name="_Toc504321140"/>
      <w:bookmarkStart w:id="420" w:name="_Toc524041335"/>
      <w:bookmarkStart w:id="421" w:name="_Toc504317102"/>
      <w:bookmarkStart w:id="422" w:name="_Toc504317795"/>
      <w:bookmarkStart w:id="423" w:name="_Toc504320374"/>
      <w:bookmarkStart w:id="424" w:name="_Toc504320821"/>
      <w:bookmarkStart w:id="425" w:name="_Toc504321141"/>
      <w:r w:rsidRPr="0008241C">
        <w:rPr>
          <w:b/>
          <w:sz w:val="24"/>
          <w:szCs w:val="24"/>
        </w:rPr>
        <w:t>2.2.1</w:t>
      </w:r>
      <w:r w:rsidRPr="0008241C">
        <w:rPr>
          <w:b/>
          <w:sz w:val="24"/>
          <w:szCs w:val="24"/>
        </w:rPr>
        <w:tab/>
        <w:t>What are values and value systems?</w:t>
      </w:r>
      <w:bookmarkEnd w:id="415"/>
      <w:bookmarkEnd w:id="416"/>
      <w:bookmarkEnd w:id="417"/>
      <w:bookmarkEnd w:id="418"/>
      <w:bookmarkEnd w:id="419"/>
      <w:bookmarkEnd w:id="420"/>
    </w:p>
    <w:p w14:paraId="217B980B" w14:textId="77777777" w:rsidR="00A01204" w:rsidRPr="0008241C" w:rsidRDefault="00A01204" w:rsidP="00A01204">
      <w:pPr>
        <w:rPr>
          <w:sz w:val="22"/>
          <w:szCs w:val="22"/>
        </w:rPr>
      </w:pPr>
    </w:p>
    <w:p w14:paraId="1D849705" w14:textId="77777777" w:rsidR="00A01204" w:rsidRPr="0008241C" w:rsidRDefault="00A01204" w:rsidP="00A01204">
      <w:pPr>
        <w:rPr>
          <w:sz w:val="22"/>
          <w:szCs w:val="22"/>
        </w:rPr>
      </w:pPr>
      <w:r w:rsidRPr="0008241C">
        <w:rPr>
          <w:sz w:val="22"/>
          <w:szCs w:val="22"/>
        </w:rPr>
        <w:t xml:space="preserve">A “value” can be defined in multiple ways. It can be a measure, perceived importance or preference someone has for something/a particular state of the world, a </w:t>
      </w:r>
      <w:r w:rsidRPr="0008241C" w:rsidDel="00313B3C">
        <w:rPr>
          <w:sz w:val="22"/>
          <w:szCs w:val="22"/>
        </w:rPr>
        <w:t>principle</w:t>
      </w:r>
      <w:r w:rsidRPr="0008241C">
        <w:rPr>
          <w:sz w:val="22"/>
          <w:szCs w:val="22"/>
        </w:rPr>
        <w:t xml:space="preserve"> associated with a given worldview or cultural context, the </w:t>
      </w:r>
      <w:r w:rsidRPr="0008241C">
        <w:rPr>
          <w:i/>
          <w:iCs/>
          <w:sz w:val="22"/>
          <w:szCs w:val="22"/>
        </w:rPr>
        <w:t xml:space="preserve">importance </w:t>
      </w:r>
      <w:r w:rsidRPr="0008241C">
        <w:rPr>
          <w:sz w:val="22"/>
          <w:szCs w:val="22"/>
        </w:rPr>
        <w:t xml:space="preserve">of something for itself or for others, or simply a </w:t>
      </w:r>
      <w:r w:rsidRPr="0008241C">
        <w:rPr>
          <w:i/>
          <w:iCs/>
          <w:sz w:val="22"/>
          <w:szCs w:val="22"/>
        </w:rPr>
        <w:t>measure</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a6626f41-4e75-4c7e-9db3-6233fac9eb6b"]}],"mendeley":{"formattedCitation":"(Pascual &lt;i&gt;et al.&lt;/i&gt;, 2017)","plainTextFormattedCitation":"(Pascual et al., 2017)","previouslyFormattedCitation":"(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Value orientations are important for decision-making, and include the intrinsic values of nature (non-anthropocentric) and instrumental and relational values (anthropocentric), where relationships are linked to people’s sense of identity and spirituality </w:t>
      </w:r>
      <w:r w:rsidRPr="0008241C">
        <w:rPr>
          <w:sz w:val="22"/>
          <w:szCs w:val="22"/>
        </w:rPr>
        <w:fldChar w:fldCharType="begin" w:fldLock="1"/>
      </w:r>
      <w:r w:rsidRPr="0008241C">
        <w:rPr>
          <w:sz w:val="22"/>
          <w:szCs w:val="22"/>
        </w:rPr>
        <w:instrText>ADDIN CSL_CITATION {"citationItems":[{"id":"ITEM-1","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a6626f41-4e75-4c7e-9db3-6233fac9eb6b"]}],"mendeley":{"formattedCitation":"(Pascual &lt;i&gt;et al.&lt;/i&gt;, 2017)","plainTextFormattedCitation":"(Pascual et al., 2017)","previouslyFormattedCitation":"(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Values have direct and indirect effects on human behaviour. They underpin world views, beliefs and norms </w:t>
      </w:r>
      <w:r w:rsidRPr="0008241C">
        <w:rPr>
          <w:sz w:val="22"/>
          <w:szCs w:val="22"/>
        </w:rPr>
        <w:fldChar w:fldCharType="begin" w:fldLock="1"/>
      </w:r>
      <w:r w:rsidRPr="0008241C">
        <w:rPr>
          <w:sz w:val="22"/>
          <w:szCs w:val="22"/>
        </w:rPr>
        <w:instrText>ADDIN CSL_CITATION {"citationItems":[{"id":"ITEM-1","itemData":{"DOI":"10.1111/0022-4537.00175","ISBN":"0022-4537","ISSN":"1540-4560","PMID":"1106","abstract":"This article develops a conceptual framework for advancing theories of environ- mentally significant individual behavior and reports on the attempts of the author’s research group and others to develop such a theory. It discusses defini- tions of environmentally significant behavior; classifies the behaviors and their causes; assesses theories of environmentalism, focusing especially on value-belief-norm theory; evaluates the relationship between environmental concern and behavior; and summarizes evidence on the factors that determine environmentally significant behaviors and that can effectively alter them. The article concludes by presenting some major propositions supported by available research and some principles for guiding future research and informing the design of behavioral programs for environmental protection. Recent","author":[{"dropping-particle":"","family":"Stern","given":"Paul C","non-dropping-particle":"","parse-names":false,"suffix":""}],"container-title":"Journal of Social Issues","id":"ITEM-1","issue":"3","issued":{"date-parts":[["2000"]]},"page":"407-424","title":"Toward a Coherent Theory of Environmentally Significant Behavior","type":"article-journal","volume":"56"},"uris":["http://www.mendeley.com/documents/?uuid=8348a8c5-4f2b-4dc1-8272-c96ee1ee2364"]}],"mendeley":{"formattedCitation":"(Stern, 2000)","plainTextFormattedCitation":"(Stern, 2000)","previouslyFormattedCitation":"(Stern, 2000)"},"properties":{"noteIndex":0},"schema":"https://github.com/citation-style-language/schema/raw/master/csl-citation.json"}</w:instrText>
      </w:r>
      <w:r w:rsidRPr="0008241C">
        <w:rPr>
          <w:sz w:val="22"/>
          <w:szCs w:val="22"/>
        </w:rPr>
        <w:fldChar w:fldCharType="separate"/>
      </w:r>
      <w:r w:rsidRPr="0008241C">
        <w:rPr>
          <w:noProof/>
          <w:sz w:val="22"/>
          <w:szCs w:val="22"/>
        </w:rPr>
        <w:t>(Stern, 2000)</w:t>
      </w:r>
      <w:r w:rsidRPr="0008241C">
        <w:rPr>
          <w:sz w:val="22"/>
          <w:szCs w:val="22"/>
        </w:rPr>
        <w:fldChar w:fldCharType="end"/>
      </w:r>
      <w:r w:rsidRPr="0008241C">
        <w:rPr>
          <w:sz w:val="22"/>
          <w:szCs w:val="22"/>
        </w:rPr>
        <w:t xml:space="preserve">. Indigenous people’s values and worldviews recognise that nature and people are inseparable and thus socio-ecological systems are interpreted as one </w:t>
      </w:r>
      <w:r w:rsidRPr="0008241C">
        <w:rPr>
          <w:sz w:val="22"/>
          <w:szCs w:val="22"/>
        </w:rPr>
        <w:fldChar w:fldCharType="begin" w:fldLock="1"/>
      </w:r>
      <w:r w:rsidRPr="0008241C">
        <w:rPr>
          <w:sz w:val="22"/>
          <w:szCs w:val="22"/>
        </w:rPr>
        <w:instrText>ADDIN CSL_CITATION {"citationItems":[{"id":"ITEM-1","itemData":{"author":[{"dropping-particle":"","family":"Turner","given":"Nancy J.","non-dropping-particle":"","parse-names":false,"suffix":""},{"dropping-particle":"","family":"Ignace","given":"Marianne Boelscher","non-dropping-particle":"","parse-names":false,"suffix":""},{"dropping-particle":"","family":"Ignace","given":"Ronald","non-dropping-particle":"","parse-names":false,"suffix":""}],"container-title":"Ecological Applications","id":"ITEM-1","issue":"October","issued":{"date-parts":[["2000"]]},"page":"1275-1287","title":"Traditional Ecological Knowledge and Wisdom of Aboriginal Peoples in British Columbia","type":"article-journal","volume":"10"},"uris":["http://www.mendeley.com/documents/?uuid=61cfff54-8719-4287-99f4-b4be366054e7"]}],"mendeley":{"formattedCitation":"(N. J. Turner &lt;i&gt;et al.&lt;/i&gt;, 2000)","plainTextFormattedCitation":"(N. J. Turner et al., 2000)","previouslyFormattedCitation":"(N. J. Turner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N. J. Turner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w:t>
      </w:r>
    </w:p>
    <w:p w14:paraId="02A25710" w14:textId="77777777" w:rsidR="00A01204" w:rsidRPr="0008241C" w:rsidRDefault="00A01204" w:rsidP="00A01204">
      <w:pPr>
        <w:rPr>
          <w:sz w:val="22"/>
          <w:szCs w:val="22"/>
        </w:rPr>
      </w:pPr>
    </w:p>
    <w:p w14:paraId="28F2B5CA" w14:textId="77777777" w:rsidR="00A01204" w:rsidRPr="0008241C" w:rsidRDefault="00A01204" w:rsidP="00A01204">
      <w:pPr>
        <w:rPr>
          <w:sz w:val="22"/>
          <w:szCs w:val="22"/>
        </w:rPr>
      </w:pPr>
      <w:r w:rsidRPr="0008241C">
        <w:rPr>
          <w:sz w:val="22"/>
          <w:szCs w:val="22"/>
        </w:rPr>
        <w:t xml:space="preserve">A value system is a set of values through which people, societies and organizations regulate their behaviour and function as individuals and in social groups </w:t>
      </w:r>
      <w:r w:rsidRPr="0008241C">
        <w:rPr>
          <w:sz w:val="22"/>
          <w:szCs w:val="22"/>
        </w:rPr>
        <w:fldChar w:fldCharType="begin" w:fldLock="1"/>
      </w:r>
      <w:r w:rsidRPr="0008241C">
        <w:rPr>
          <w:sz w:val="22"/>
          <w:szCs w:val="22"/>
        </w:rPr>
        <w:instrText>ADDIN CSL_CITATION {"citationItems":[{"id":"ITEM-1","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a6626f41-4e75-4c7e-9db3-6233fac9eb6b"]}],"mendeley":{"formattedCitation":"(Pascual &lt;i&gt;et al.&lt;/i&gt;, 2017)","plainTextFormattedCitation":"(Pascual et al., 2017)","previouslyFormattedCitation":"(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Value systems can </w:t>
      </w:r>
      <w:r w:rsidRPr="0008241C">
        <w:rPr>
          <w:sz w:val="22"/>
          <w:szCs w:val="22"/>
        </w:rPr>
        <w:lastRenderedPageBreak/>
        <w:t xml:space="preserve">be considered as a part of an informal institution that also includes unwritten rules and codes of conduct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2"]]},"title":"Global Environment Outlook (GEO 5), Environment for the future we want","type":"report"},"uris":["http://www.mendeley.com/documents/?uuid=d87348bb-50fb-4c85-b978-3286353df406"]}],"mendeley":{"formattedCitation":"(UNEP, 2012)","plainTextFormattedCitation":"(UNEP, 2012)","previouslyFormattedCitation":"(UNEP, 2012)"},"properties":{"noteIndex":0},"schema":"https://github.com/citation-style-language/schema/raw/master/csl-citation.json"}</w:instrText>
      </w:r>
      <w:r w:rsidRPr="0008241C">
        <w:rPr>
          <w:sz w:val="22"/>
          <w:szCs w:val="22"/>
        </w:rPr>
        <w:fldChar w:fldCharType="separate"/>
      </w:r>
      <w:r w:rsidRPr="0008241C">
        <w:rPr>
          <w:noProof/>
          <w:sz w:val="22"/>
          <w:szCs w:val="22"/>
        </w:rPr>
        <w:t>(UNEP, 2012)</w:t>
      </w:r>
      <w:r w:rsidRPr="0008241C">
        <w:rPr>
          <w:sz w:val="22"/>
          <w:szCs w:val="22"/>
        </w:rPr>
        <w:fldChar w:fldCharType="end"/>
      </w:r>
      <w:r w:rsidRPr="0008241C">
        <w:rPr>
          <w:sz w:val="22"/>
          <w:szCs w:val="22"/>
        </w:rPr>
        <w:t xml:space="preserve">.  Additionally, value systems can be interpreted as the shared values of communities, manifesting in collective decision-making processes </w:t>
      </w:r>
      <w:r w:rsidRPr="0008241C">
        <w:rPr>
          <w:sz w:val="22"/>
          <w:szCs w:val="22"/>
        </w:rPr>
        <w:fldChar w:fldCharType="begin" w:fldLock="1"/>
      </w:r>
      <w:r w:rsidRPr="0008241C">
        <w:rPr>
          <w:sz w:val="22"/>
          <w:szCs w:val="22"/>
        </w:rPr>
        <w:instrText>ADDIN CSL_CITATION {"citationItems":[{"id":"ITEM-1","itemData":{"DOI":"10.1126/science.289.5478.395","ISBN":"0036-8075","ISSN":"00368075","PMID":"10939949","abstract":"The world's ecosystems are capital assets. If properly managed, they yield a flow of vital services, including the production of goods (such as seafood and timber), life support processes (such as pollination and water purification), and life-fulfilling conditions (such as beauty and serenity). Moreover, ecosystems have value in terms of the conservation of options (such as genetic diversity for future use) (1). Unfortunately, relative to other forms of capital, ecosystems are poorly understood, scarcely monitored, and (in many cases) undergoing rapid degradation and depletion. Often the importance of ecosystem services is widely appreciated only upon their loss.","author":[{"dropping-particle":"","family":"Daily","given":"Gretchen C.","non-dropping-particle":"","parse-names":false,"suffix":""},{"dropping-particle":"","family":"Söderqvist","given":"Tore","non-dropping-particle":"","parse-names":false,"suffix":""},{"dropping-particle":"","family":"Aniyar","given":"Sara","non-dropping-particle":"","parse-names":false,"suffix":""},{"dropping-particle":"","family":"Arrow","given":"Kenneth","non-dropping-particle":"","parse-names":false,"suffix":""},{"dropping-particle":"","family":"Dasgupta","given":"Partha","non-dropping-particle":"","parse-names":false,"suffix":""},{"dropping-particle":"","family":"Ehrlich","given":"Paul R","non-dropping-particle":"","parse-names":false,"suffix":""},{"dropping-particle":"","family":"Folke","given":"Carl","non-dropping-particle":"","parse-names":false,"suffix":""},{"dropping-particle":"","family":"Jansson","given":"Annmari","non-dropping-particle":"","parse-names":false,"suffix":""},{"dropping-particle":"","family":"Jansson","given":"Bengt-owe","non-dropping-particle":"","parse-names":false,"suffix":""},{"dropping-particle":"","family":"Kautsky","given":"Nils","non-dropping-particle":"","parse-names":false,"suffix":""},{"dropping-particle":"","family":"Lubchenco","given":"Jane","non-dropping-particle":"","parse-names":false,"suffix":""},{"dropping-particle":"","family":"Mäler","given":"Karl-göran","non-dropping-particle":"","parse-names":false,"suffix":""},{"dropping-particle":"","family":"Simpson","given":"David","non-dropping-particle":"","parse-names":false,"suffix":""},{"dropping-particle":"","family":"Starrett","given":"David","non-dropping-particle":"","parse-names":false,"suffix":""},{"dropping-particle":"","family":"Tilman","given":"David","non-dropping-particle":"","parse-names":false,"suffix":""},{"dropping-particle":"","family":"Levin","given":"Simon","non-dropping-particle":"","parse-names":false,"suffix":""},{"dropping-particle":"","family":"Maler","given":"Karl-goran","non-dropping-particle":"","parse-names":false,"suffix":""},{"dropping-particle":"","family":"Walker","given":"Brian","non-dropping-particle":"","parse-names":false,"suffix":""}],"container-title":"Science","id":"ITEM-1","issue":"5478","issued":{"date-parts":[["2000"]]},"page":"395-396","title":"The Value of Nature and the Nature of Value","type":"article-journal","volume":"289"},"uris":["http://www.mendeley.com/documents/?uuid=271211d4-e4d3-4ec6-a089-099f0628c7e0"]}],"mendeley":{"formattedCitation":"(G. C. Daily &lt;i&gt;et al.&lt;/i&gt;, 2000)","plainTextFormattedCitation":"(G. C. Daily et al., 2000)","previouslyFormattedCitation":"(G. C. Daily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G. C. Daily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For example, value systems underpin legal, political, governance and religious systems and therefore significantly influence human- nature interactions. Value systems are influenced by the multiple knowledge systems and differing world views which people hold, including scientific, technical, practitioner and indigenous and local knowledge systems </w:t>
      </w:r>
      <w:r w:rsidRPr="0008241C">
        <w:rPr>
          <w:sz w:val="22"/>
          <w:szCs w:val="22"/>
        </w:rPr>
        <w:fldChar w:fldCharType="begin" w:fldLock="1"/>
      </w:r>
      <w:r w:rsidRPr="0008241C">
        <w:rPr>
          <w:sz w:val="22"/>
          <w:szCs w:val="22"/>
        </w:rPr>
        <w:instrText>ADDIN CSL_CITATION {"citationItems":[{"id":"ITEM-1","itemData":{"DOI":"10.4324/9781849775489","ISBN":"978-0-415-50108-8","abstract":"Valuation, including economic valuation, functions as a system of cultural projection which imposes a way of thinking and a form of relationship with the environment and reflects particular perceived realities, worldviews mind sets and belief systems. However, it can also serve as a tool for self-reflection and feedback mechanism which helps people rethink their relations to the natural environment and increase knowledge about the consequences of consumption, choices and behavior. Because of the multidimensional and socio-cultural embeddedness of value any exercise of valuation is relative to a given individual or group of people. In a multi-cultural and democratic context of biodiversity valuation, this makes the question of choosing a value articulating institution more important than that of finding a correct value. Economic valuation influences the notion of ownership and property applied to biodiversity and over the long term may change human relationship to the environment in significant ways. Intrinsic values are culturally embedded moral truths. They can be taken into account by choosing the appropriate institutions which allow their articulation in addition to utilitarian values. Valuation processes can be seen as a form of regulatory adaptation by serving as a mechanism to provide feedback in a system where production and consumption, trade and exchange are so distant and complex that they undermine perceptions of the impacts of habits and behavior on the environment. Value change along the commodity chain has implications for the distribution of benefits, affects the level of incentives for conservation and represents an important methodological challenge for economic valuation. Economic valuation may contribute to address our inability, reluctance or ideological intolerance to adjust institutions (also those which are value articulating) to our knowledge of ecosystems, biodiversity and the human being. Economic valuation is a complex, spatial and institutional cross-scale problem. Many efforts focusing on particular parts of ecosystems or species, while effective at one level, lack the scope to control the pressure of commodity markets for land resources surrounding them. As such, and depending on their biophysical context, they may be limited to capturing the linkages and vertical interplay created by a growing functional interdependency of resource use systems nested within larger ecosystems.","author":[{"dropping-particle":"","family":"Brondízio","given":"Eduardo S","non-dropping-particle":"","parse-names":false,"suffix":""},{"dropping-particle":"","family":"Gatzweiler","given":"Franz W","non-dropping-particle":"","parse-names":false,"suffix":""},{"dropping-particle":"","family":"Zografos","given":"Christos","non-dropping-particle":"","parse-names":false,"suffix":""},{"dropping-particle":"","family":"Kumar","given":"Manasi","non-dropping-particle":"","parse-names":false,"suffix":""}],"container-title":"The Economics of Ecosystems and Biodiversity: Ecological and Economic Foundations","id":"ITEM-1","issue":"March","issued":{"date-parts":[["2010"]]},"page":"3-29","title":"Socio-cultural context of ecosystem and biodiversity valuation","type":"article-journal"},"uris":["http://www.mendeley.com/documents/?uuid=eacd1bf7-2b77-48c5-b919-9268c3a8ea22"]}],"mendeley":{"formattedCitation":"(Brondízio &lt;i&gt;et al.&lt;/i&gt;, 2010)","plainTextFormattedCitation":"(Brondízio et al., 2010)","previouslyFormattedCitation":"(Brondízio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rondízio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w:t>
      </w:r>
    </w:p>
    <w:p w14:paraId="0234C9F9" w14:textId="77777777" w:rsidR="00A01204" w:rsidRPr="0008241C" w:rsidRDefault="00A01204" w:rsidP="00A01204">
      <w:pPr>
        <w:rPr>
          <w:sz w:val="22"/>
          <w:szCs w:val="22"/>
        </w:rPr>
      </w:pPr>
    </w:p>
    <w:p w14:paraId="3E3519CB" w14:textId="77777777" w:rsidR="00A01204" w:rsidRPr="0008241C" w:rsidRDefault="00A01204" w:rsidP="00A01204">
      <w:pPr>
        <w:keepNext/>
        <w:tabs>
          <w:tab w:val="clear" w:pos="1247"/>
          <w:tab w:val="left" w:pos="765"/>
        </w:tabs>
        <w:outlineLvl w:val="2"/>
        <w:rPr>
          <w:b/>
          <w:sz w:val="24"/>
          <w:szCs w:val="24"/>
        </w:rPr>
      </w:pPr>
      <w:bookmarkStart w:id="426" w:name="_Toc524041336"/>
      <w:r w:rsidRPr="0008241C">
        <w:rPr>
          <w:b/>
          <w:sz w:val="24"/>
          <w:szCs w:val="24"/>
        </w:rPr>
        <w:t>2.2.2</w:t>
      </w:r>
      <w:r w:rsidRPr="0008241C">
        <w:rPr>
          <w:b/>
          <w:sz w:val="24"/>
          <w:szCs w:val="24"/>
        </w:rPr>
        <w:tab/>
        <w:t>Changes in value systems and values</w:t>
      </w:r>
      <w:bookmarkEnd w:id="421"/>
      <w:bookmarkEnd w:id="422"/>
      <w:bookmarkEnd w:id="423"/>
      <w:bookmarkEnd w:id="424"/>
      <w:bookmarkEnd w:id="425"/>
      <w:bookmarkEnd w:id="426"/>
      <w:r w:rsidRPr="0008241C">
        <w:rPr>
          <w:b/>
          <w:sz w:val="24"/>
          <w:szCs w:val="24"/>
        </w:rPr>
        <w:t xml:space="preserve"> </w:t>
      </w:r>
    </w:p>
    <w:p w14:paraId="162B4D67" w14:textId="77777777" w:rsidR="00A01204" w:rsidRPr="0008241C" w:rsidRDefault="00A01204" w:rsidP="00A01204">
      <w:pPr>
        <w:rPr>
          <w:sz w:val="22"/>
          <w:szCs w:val="22"/>
        </w:rPr>
      </w:pPr>
    </w:p>
    <w:p w14:paraId="16452BEE" w14:textId="77777777" w:rsidR="00A01204" w:rsidRPr="0008241C" w:rsidRDefault="00A01204" w:rsidP="00A01204">
      <w:pPr>
        <w:rPr>
          <w:sz w:val="22"/>
          <w:szCs w:val="22"/>
        </w:rPr>
      </w:pPr>
      <w:r w:rsidRPr="0008241C">
        <w:rPr>
          <w:sz w:val="22"/>
          <w:szCs w:val="22"/>
        </w:rPr>
        <w:t xml:space="preserve">The IPBES Conceptual Framework is inclusive of benefits, stakeholders, knowledge systems and worldviews and so requires the consideration of multiple value systems, which are wide ranging and highly variable across the Asia-Pacific. Within the region, value systems vary among individuals and across groups on temporal and spatial scales. For example, some nations tend to be more dominated by value systems that prioritise individual rights, while others by value systems that prioritise collective and/or community-level values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mendeley":{"formattedCitation":"(Díaz, Demissew, Carabias, &lt;i&gt;et al.&lt;/i&gt;, 2015)","plainTextFormattedCitation":"(Díaz, Demissew, Carabias, et al., 2015)","previouslyFormattedCitation":"(Díaz, Demissew, Carabia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76B3162F" w14:textId="77777777" w:rsidR="00A01204" w:rsidRPr="0008241C" w:rsidRDefault="00A01204" w:rsidP="00A01204">
      <w:pPr>
        <w:rPr>
          <w:sz w:val="22"/>
          <w:szCs w:val="22"/>
        </w:rPr>
      </w:pPr>
    </w:p>
    <w:p w14:paraId="4F670947" w14:textId="77777777" w:rsidR="00A01204" w:rsidRPr="0008241C" w:rsidRDefault="00A01204" w:rsidP="00A01204">
      <w:pPr>
        <w:rPr>
          <w:sz w:val="22"/>
          <w:szCs w:val="22"/>
        </w:rPr>
      </w:pPr>
      <w:r w:rsidRPr="0008241C">
        <w:rPr>
          <w:sz w:val="22"/>
          <w:szCs w:val="22"/>
        </w:rPr>
        <w:t xml:space="preserve">Value systems are influenced by the interconnections of rapidly changing events across the Asia-Pacific such as migration, intergenerational change and shifting political situations. These transitions are accompanied by changing ecological, and value states, all of which influence policy development. Establishing policy linked to the Sustainable Development Goals provides an opportunity to incorporate these rapidly changing values as drivers of change. </w:t>
      </w:r>
    </w:p>
    <w:p w14:paraId="3EDBBA8A" w14:textId="77777777" w:rsidR="00A01204" w:rsidRPr="0008241C" w:rsidRDefault="00A01204" w:rsidP="00A01204">
      <w:pPr>
        <w:rPr>
          <w:sz w:val="22"/>
          <w:szCs w:val="22"/>
        </w:rPr>
      </w:pPr>
    </w:p>
    <w:p w14:paraId="0E90207E" w14:textId="77777777" w:rsidR="00A01204" w:rsidRPr="0008241C" w:rsidRDefault="00A01204" w:rsidP="00A01204">
      <w:pPr>
        <w:rPr>
          <w:sz w:val="22"/>
          <w:szCs w:val="22"/>
        </w:rPr>
      </w:pPr>
      <w:r w:rsidRPr="0008241C">
        <w:rPr>
          <w:sz w:val="22"/>
          <w:szCs w:val="22"/>
        </w:rPr>
        <w:t xml:space="preserve">Changes in human values and behaviour are an important aspect of understanding the benefits of biodiversity and ecosystem services to people </w:t>
      </w:r>
      <w:r w:rsidRPr="0008241C">
        <w:rPr>
          <w:sz w:val="22"/>
          <w:szCs w:val="22"/>
        </w:rPr>
        <w:fldChar w:fldCharType="begin" w:fldLock="1"/>
      </w:r>
      <w:r w:rsidRPr="0008241C">
        <w:rPr>
          <w:sz w:val="22"/>
          <w:szCs w:val="22"/>
        </w:rPr>
        <w:instrText>ADDIN CSL_CITATION {"citationItems":[{"id":"ITEM-1","itemData":{"author":[{"dropping-particle":"","family":"Tisdell","given":"Clem","non-dropping-particle":"","parse-names":false,"suffix":""}],"id":"ITEM-1","issued":{"date-parts":[["2014"]]},"publisher":"Edward Elgar Publishing","publisher-place":"Cheltenham: UK","title":"Human Values and Biodiversity Conservation : The Survival of Wild Species","type":"book"},"uris":["http://www.mendeley.com/documents/?uuid=33d9ce71-ca6c-4263-aa20-7b2a97e5b88b"]}],"mendeley":{"formattedCitation":"(Tisdell, 2014)","plainTextFormattedCitation":"(Tisdell, 2014)","previouslyFormattedCitation":"(Tisdell, 2014)"},"properties":{"noteIndex":0},"schema":"https://github.com/citation-style-language/schema/raw/master/csl-citation.json"}</w:instrText>
      </w:r>
      <w:r w:rsidRPr="0008241C">
        <w:rPr>
          <w:sz w:val="22"/>
          <w:szCs w:val="22"/>
        </w:rPr>
        <w:fldChar w:fldCharType="separate"/>
      </w:r>
      <w:r w:rsidRPr="0008241C">
        <w:rPr>
          <w:noProof/>
          <w:sz w:val="22"/>
          <w:szCs w:val="22"/>
        </w:rPr>
        <w:t>(Tisdell, 2014)</w:t>
      </w:r>
      <w:r w:rsidRPr="0008241C">
        <w:rPr>
          <w:sz w:val="22"/>
          <w:szCs w:val="22"/>
        </w:rPr>
        <w:fldChar w:fldCharType="end"/>
      </w:r>
      <w:r w:rsidRPr="0008241C">
        <w:rPr>
          <w:sz w:val="22"/>
          <w:szCs w:val="22"/>
        </w:rPr>
        <w:t>. Changes in values and value systems will bring societal challenges and opportunities that could affect the status of biodiversity and ecosystem services positively and/or negatively.</w:t>
      </w:r>
    </w:p>
    <w:p w14:paraId="4A3B4BE1" w14:textId="77777777" w:rsidR="00A01204" w:rsidRPr="0008241C" w:rsidRDefault="00A01204" w:rsidP="00A01204">
      <w:pPr>
        <w:rPr>
          <w:sz w:val="22"/>
          <w:szCs w:val="22"/>
        </w:rPr>
      </w:pPr>
      <w:r w:rsidRPr="0008241C">
        <w:rPr>
          <w:sz w:val="22"/>
          <w:szCs w:val="22"/>
        </w:rPr>
        <w:t xml:space="preserve"> </w:t>
      </w:r>
    </w:p>
    <w:p w14:paraId="5FDAC2DD" w14:textId="77777777" w:rsidR="00A01204" w:rsidRPr="0008241C" w:rsidRDefault="00A01204" w:rsidP="00A01204">
      <w:pPr>
        <w:rPr>
          <w:sz w:val="22"/>
          <w:szCs w:val="22"/>
        </w:rPr>
      </w:pPr>
      <w:r w:rsidRPr="0008241C">
        <w:rPr>
          <w:sz w:val="22"/>
          <w:szCs w:val="22"/>
        </w:rPr>
        <w:t xml:space="preserve">Webb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00267-007-9011-4","ISSN":"0364152X","PMID":"17846830","abstract":"This article explores the expression of three forest value orientations that emerged from an analysis of Australian news media discourse about the management of Australian native forests from August 1, 1997 through December 31, 2004. Computer-coded content analysis was used to measure and track the relative importance of commodity, ecological and moral/spiritual/aesthetic forest value orientations. The number of expressions of these forest value orientations followed major events in forest management and policy, with peaks corresponding to finalization of Regional Forest Agreements and conflicts over forest management. Over the time period analyzed, the relative share of commodity value orientation decreased and the shares of the ecological and moral/spiritual/aesthetic value orientations increased. The shifts in forest value orientations highlight the need for native forests to be managed for multiple values and the need for continued monitoring of forest values.","author":[{"dropping-particle":"","family":"Webb","given":"Trevor J.","non-dropping-particle":"","parse-names":false,"suffix":""},{"dropping-particle":"","family":"Bengston","given":"David N.","non-dropping-particle":"","parse-names":false,"suffix":""},{"dropping-particle":"","family":"Fan","given":"David P.","non-dropping-particle":"","parse-names":false,"suffix":""}],"container-title":"Environmental Management","id":"ITEM-1","issue":"1","issued":{"date-parts":[["2008"]]},"page":"52-63","title":"Forest value orientations in Australia: An application of computer content analysis","type":"article-journal","volume":"41"},"suppress-author":1,"uris":["http://www.mendeley.com/documents/?uuid=0be604f3-4b9c-4eb1-af14-690466082cef"]}],"mendeley":{"formattedCitation":"(2008)","plainTextFormattedCitation":"(2008)","previouslyFormattedCitation":"(2008)"},"properties":{"noteIndex":0},"schema":"https://github.com/citation-style-language/schema/raw/master/csl-citation.json"}</w:instrText>
      </w:r>
      <w:r w:rsidRPr="0008241C">
        <w:rPr>
          <w:sz w:val="22"/>
          <w:szCs w:val="22"/>
        </w:rPr>
        <w:fldChar w:fldCharType="separate"/>
      </w:r>
      <w:r w:rsidRPr="0008241C">
        <w:rPr>
          <w:noProof/>
          <w:sz w:val="22"/>
          <w:szCs w:val="22"/>
        </w:rPr>
        <w:t>(2008)</w:t>
      </w:r>
      <w:r w:rsidRPr="0008241C">
        <w:rPr>
          <w:sz w:val="22"/>
          <w:szCs w:val="22"/>
        </w:rPr>
        <w:fldChar w:fldCharType="end"/>
      </w:r>
      <w:r w:rsidRPr="0008241C">
        <w:rPr>
          <w:sz w:val="22"/>
          <w:szCs w:val="22"/>
        </w:rPr>
        <w:t xml:space="preserve"> examined shifting forest value orientations in recent decades in Australia, demonstrating the increasing importance of non-anthropocentric, moral/spiritual/aesthetic value orientations, relative to commodity values. Accordingly, nature’s contributions to people in the Asia-Pacific are expected to change for reasons including: political state, globalisation, urbanization, education, communication, technology, migration, economic conditions, social structures and lifestyles. Nonetheless, the ways in which value orientations and beliefs influence people’s perceived benefits and actual behaviours are also likely to vary across different cultural contexts </w:t>
      </w:r>
      <w:r w:rsidRPr="0008241C">
        <w:rPr>
          <w:sz w:val="22"/>
          <w:szCs w:val="22"/>
        </w:rPr>
        <w:fldChar w:fldCharType="begin" w:fldLock="1"/>
      </w:r>
      <w:r w:rsidRPr="0008241C">
        <w:rPr>
          <w:sz w:val="22"/>
          <w:szCs w:val="22"/>
        </w:rPr>
        <w:instrText>ADDIN CSL_CITATION {"citationItems":[{"id":"ITEM-1","itemData":{"DOI":"10.1177/0013916511429819","ISBN":"0013-9165","ISSN":"0013-9165","abstract":"Environmental values (EV) are regarded as significant precursors for environmental behavior (EB) by many scholars. The present study addresses the issue of the invariance of EV (tapped by the two-dimensional model of ecological values), and their effect on EB, across cultural contexts. In all, a total of 1,833 ten- to thirteen-year-old children from Flanders, Guatemala, and Vietnam participated. The results show that EV and EB can be measured through a partially invariant model; children from the different groups differ in their EV and EB. Furthermore, the results show that the effect of EV on EB is different across cultural contexts. These results have implications for (among others) environmental education initiatives that aim for behavior change. Such initiatives need to take into account the target group, which—as illustrated by the results—shows different pathways toward reaching EB. Practitioners would therefore benefit from a culture-specific approach to designing environmental education.","author":[{"dropping-particle":"","family":"Boeve-de Pauw","given":"Jelle","non-dropping-particle":"","parse-names":false,"suffix":""},{"dropping-particle":"","family":"Petegem","given":"Peter","non-dropping-particle":"Van","parse-names":false,"suffix":""}],"container-title":"Environment and Behavior","id":"ITEM-1","issue":"5","issued":{"date-parts":[["2013"]]},"page":"551-583","title":"A Cross-Cultural Study of Environmental Values and Their Effect on the Environmental Behavior of Children","type":"article-journal","volume":"45"},"uris":["http://www.mendeley.com/documents/?uuid=2b2c126f-a34e-4c1c-8c96-3c2e3590205d"]}],"mendeley":{"formattedCitation":"(Boeve-de Pauw &amp; Van Petegem, 2013)","plainTextFormattedCitation":"(Boeve-de Pauw &amp; Van Petegem, 2013)","previouslyFormattedCitation":"(Boeve-de Pauw &amp; Van Petegem, 2013)"},"properties":{"noteIndex":0},"schema":"https://github.com/citation-style-language/schema/raw/master/csl-citation.json"}</w:instrText>
      </w:r>
      <w:r w:rsidRPr="0008241C">
        <w:rPr>
          <w:sz w:val="22"/>
          <w:szCs w:val="22"/>
        </w:rPr>
        <w:fldChar w:fldCharType="separate"/>
      </w:r>
      <w:r w:rsidRPr="0008241C">
        <w:rPr>
          <w:noProof/>
          <w:sz w:val="22"/>
          <w:szCs w:val="22"/>
        </w:rPr>
        <w:t>(Boeve-de Pauw &amp; Van Petegem, 2013)</w:t>
      </w:r>
      <w:r w:rsidRPr="0008241C">
        <w:rPr>
          <w:sz w:val="22"/>
          <w:szCs w:val="22"/>
        </w:rPr>
        <w:fldChar w:fldCharType="end"/>
      </w:r>
      <w:r w:rsidRPr="0008241C">
        <w:rPr>
          <w:sz w:val="22"/>
          <w:szCs w:val="22"/>
        </w:rPr>
        <w:t>. Changing values and components of value systems are evidenced in many studies across the region, some examples are provided below.</w:t>
      </w:r>
    </w:p>
    <w:p w14:paraId="6672871A" w14:textId="77777777" w:rsidR="00A01204" w:rsidRPr="0008241C" w:rsidRDefault="00A01204" w:rsidP="00A01204">
      <w:pPr>
        <w:rPr>
          <w:sz w:val="22"/>
          <w:szCs w:val="22"/>
        </w:rPr>
      </w:pPr>
    </w:p>
    <w:p w14:paraId="52B5E31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27" w:name="_Toc504317103"/>
      <w:bookmarkStart w:id="428" w:name="_Toc504317796"/>
      <w:bookmarkStart w:id="429" w:name="_Toc504321142"/>
      <w:r w:rsidRPr="0008241C">
        <w:rPr>
          <w:b/>
          <w:sz w:val="22"/>
          <w:szCs w:val="24"/>
        </w:rPr>
        <w:t>2.2.2.1</w:t>
      </w:r>
      <w:r w:rsidRPr="0008241C">
        <w:rPr>
          <w:b/>
          <w:sz w:val="22"/>
          <w:szCs w:val="24"/>
        </w:rPr>
        <w:tab/>
        <w:t>Values influencing seasonal traditional calendars and measuring change</w:t>
      </w:r>
      <w:bookmarkEnd w:id="427"/>
      <w:bookmarkEnd w:id="428"/>
      <w:bookmarkEnd w:id="429"/>
    </w:p>
    <w:p w14:paraId="26D59963" w14:textId="77777777" w:rsidR="00A01204" w:rsidRPr="0008241C" w:rsidRDefault="00A01204" w:rsidP="00A01204">
      <w:pPr>
        <w:rPr>
          <w:sz w:val="22"/>
          <w:szCs w:val="22"/>
        </w:rPr>
      </w:pPr>
    </w:p>
    <w:p w14:paraId="6B6A2EFF" w14:textId="77777777" w:rsidR="00A01204" w:rsidRPr="0008241C" w:rsidRDefault="00A01204" w:rsidP="00A01204">
      <w:pPr>
        <w:rPr>
          <w:sz w:val="22"/>
          <w:szCs w:val="22"/>
        </w:rPr>
      </w:pPr>
      <w:r w:rsidRPr="0008241C">
        <w:rPr>
          <w:sz w:val="22"/>
          <w:szCs w:val="22"/>
        </w:rPr>
        <w:t xml:space="preserve">The use of traditional calendars, some very ancient, based on diverse lunar and solar astronomic observations and an holistic use of values are used across all subregions of the Asia-Pacific, for example: South Asia </w:t>
      </w:r>
      <w:r w:rsidRPr="0008241C">
        <w:rPr>
          <w:sz w:val="22"/>
          <w:szCs w:val="22"/>
        </w:rPr>
        <w:fldChar w:fldCharType="begin" w:fldLock="1"/>
      </w:r>
      <w:r w:rsidRPr="0008241C">
        <w:rPr>
          <w:sz w:val="22"/>
          <w:szCs w:val="22"/>
        </w:rPr>
        <w:instrText>ADDIN CSL_CITATION {"citationItems":[{"id":"ITEM-1","itemData":{"DOI":"10.1017/S0035869X00135890","ISSN":"0035-869X","abstract":"&lt;p&gt;The ancient lunisolar calendar of the Hindus is still widely used in India, especially for ritual purposes. In most of India, months are lunar and the discrepancy between lunar and solar years (12 lunar months equal approximately 354 days) is resolved by the periodic addition of an intercalary month into the year. However, in Tamilnadu, Kerala and eastern India (Bengal, Orissa and Assam), months are solar, but because the lunar calendar is also used, complications arise which are absent in areas employing only the lunar calendar. The aim of this paper is to describe the calendrical system currently in use in Tamilnadu and to explain the basic principles of the Tamil almanacs.&lt;/p&gt;","author":[{"dropping-particle":"","family":"Fuller","given":"C. J.","non-dropping-particle":"","parse-names":false,"suffix":""}],"container-title":"Journal of the Royal Asiatic Society of Great Britain &amp; Ireland","id":"ITEM-1","issue":"01","issued":{"date-parts":[["1980","1","15"]]},"page":"52-63","publisher":"Cambridge University Press","title":"The Calendrical System in Tamilnadu (South India)","type":"article-journal","volume":"112"},"uris":["http://www.mendeley.com/documents/?uuid=1e09ec02-004f-328c-9c0c-a82ae095a180"]}],"mendeley":{"formattedCitation":"(Fuller, 1980)","plainTextFormattedCitation":"(Fuller, 1980)","previouslyFormattedCitation":"(Fuller, 1980)"},"properties":{"noteIndex":0},"schema":"https://github.com/citation-style-language/schema/raw/master/csl-citation.json"}</w:instrText>
      </w:r>
      <w:r w:rsidRPr="0008241C">
        <w:rPr>
          <w:sz w:val="22"/>
          <w:szCs w:val="22"/>
        </w:rPr>
        <w:fldChar w:fldCharType="separate"/>
      </w:r>
      <w:r w:rsidRPr="0008241C">
        <w:rPr>
          <w:noProof/>
          <w:sz w:val="22"/>
          <w:szCs w:val="22"/>
        </w:rPr>
        <w:t>(Fuller, 1980)</w:t>
      </w:r>
      <w:r w:rsidRPr="0008241C">
        <w:rPr>
          <w:sz w:val="22"/>
          <w:szCs w:val="22"/>
        </w:rPr>
        <w:fldChar w:fldCharType="end"/>
      </w:r>
      <w:r w:rsidRPr="0008241C">
        <w:rPr>
          <w:sz w:val="22"/>
          <w:szCs w:val="22"/>
        </w:rPr>
        <w:t xml:space="preserve">; Western Asia </w:t>
      </w:r>
      <w:r w:rsidRPr="0008241C">
        <w:rPr>
          <w:sz w:val="22"/>
          <w:szCs w:val="22"/>
        </w:rPr>
        <w:fldChar w:fldCharType="begin" w:fldLock="1"/>
      </w:r>
      <w:r w:rsidRPr="0008241C">
        <w:rPr>
          <w:sz w:val="22"/>
          <w:szCs w:val="22"/>
        </w:rPr>
        <w:instrText>ADDIN CSL_CITATION {"citationItems":[{"id":"ITEM-1","itemData":{"URL":"https://arxiv.org/abs/astro-ph/0409620","accessed":{"date-parts":[["2016","1","27"]]},"author":[{"dropping-particle":"","family":"Heydari-Malayeri","given":"","non-dropping-particle":"","parse-names":false,"suffix":""}],"id":"ITEM-1","issued":{"date-parts":[["2004"]]},"page":"1-23","title":"A concise review of the Iranian calendar","type":"webpage"},"uris":["http://www.mendeley.com/documents/?uuid=2471e0ab-ccda-4f63-9583-530718b623d5"]},{"id":"ITEM-2","itemData":{"DOI":"10.1163/15700585-12341319","ISSN":"0570-5398","abstract":"In pre-Islamic times, pilgrimages were made to sanctuaries in various regions of Arabia. Feasts connected with idolatry and annual fairs were held at convenient seasons of the year. To keep all these events in order, a lunisolar calendar was used, and the calendar adjuster of the Banū Kināna was charged with intercalation (nasīʾ). They inserted a leap month according to the same cycle as the Jewish calendar. Though it was exceptional, in emergency situations (e.g. the war of Fiǧār), they would postpone a sacred month, set to guarantee the safety of pilgrims. In the first decade of hiǧra calendar, in fact, three leap months were inserted immediately after ḏū l-ḥiǧǧa of 1/623, 3/625, and 6/628. On the occasion of the pilgrimage lead by Abū Bakr in 9/631, the leap month was not inserted, and in the following year at the Farewell Pilgrimage, Muḥammad formally abolished intercalation. The day that Muḥammad arrived in Medina was, if the account reported by Ibn Isḥāq is correct, 28th June 622, and the battle of Badr was 2 months earlier than in the standard correspondence.","author":[{"dropping-particle":"","family":"Ioh","given":"Hideyuki","non-dropping-particle":"","parse-names":false,"suffix":""}],"container-title":"Arabica","id":"ITEM-2","issue":"5","issued":{"date-parts":[["2014","7","22"]]},"page":"471-513","publisher":"Brill","title":"The Calendar in Pre-Islamic Mecca","type":"article-journal","volume":"61"},"uris":["http://www.mendeley.com/documents/?uuid=0031d67a-ce66-3dfc-bf28-aa8b4f81fd24"]}],"mendeley":{"formattedCitation":"(Heydari-Malayeri, 2004; Ioh, 2014)","plainTextFormattedCitation":"(Heydari-Malayeri, 2004; Ioh, 2014)","previouslyFormattedCitation":"(Heydari-Malayeri, 2004; Ioh, 2014)"},"properties":{"noteIndex":0},"schema":"https://github.com/citation-style-language/schema/raw/master/csl-citation.json"}</w:instrText>
      </w:r>
      <w:r w:rsidRPr="0008241C">
        <w:rPr>
          <w:sz w:val="22"/>
          <w:szCs w:val="22"/>
        </w:rPr>
        <w:fldChar w:fldCharType="separate"/>
      </w:r>
      <w:r w:rsidRPr="0008241C">
        <w:rPr>
          <w:noProof/>
          <w:sz w:val="22"/>
          <w:szCs w:val="22"/>
        </w:rPr>
        <w:t>(Heydari-Malayeri, 2004; Ioh, 2014)</w:t>
      </w:r>
      <w:r w:rsidRPr="0008241C">
        <w:rPr>
          <w:sz w:val="22"/>
          <w:szCs w:val="22"/>
        </w:rPr>
        <w:fldChar w:fldCharType="end"/>
      </w:r>
      <w:r w:rsidRPr="0008241C">
        <w:rPr>
          <w:sz w:val="22"/>
          <w:szCs w:val="22"/>
        </w:rPr>
        <w:t xml:space="preserve">; South-East Asia </w:t>
      </w:r>
      <w:r w:rsidRPr="0008241C">
        <w:rPr>
          <w:sz w:val="22"/>
          <w:szCs w:val="22"/>
        </w:rPr>
        <w:fldChar w:fldCharType="begin" w:fldLock="1"/>
      </w:r>
      <w:r w:rsidRPr="0008241C">
        <w:rPr>
          <w:sz w:val="22"/>
          <w:szCs w:val="22"/>
        </w:rPr>
        <w:instrText>ADDIN CSL_CITATION {"citationItems":[{"id":"ITEM-1","itemData":{"ISBN":"9789004154148","author":[{"dropping-particle":"","family":"Proudfoot","given":"Ian","non-dropping-particle":"","parse-names":false,"suffix":""}],"id":"ITEM-1","issued":{"date-parts":[["2006"]]},"number-of-pages":"142","publisher":"Brill","title":"Old Muslim Calendars of Southeast Asia","type":"book"},"uris":["http://www.mendeley.com/documents/?uuid=9ff45bf6-21d7-3504-b29e-4fdabf9af802"]}],"mendeley":{"formattedCitation":"(Proudfoot, 2006)","plainTextFormattedCitation":"(Proudfoot, 2006)","previouslyFormattedCitation":"(Proudfoot, 2006)"},"properties":{"noteIndex":0},"schema":"https://github.com/citation-style-language/schema/raw/master/csl-citation.json"}</w:instrText>
      </w:r>
      <w:r w:rsidRPr="0008241C">
        <w:rPr>
          <w:sz w:val="22"/>
          <w:szCs w:val="22"/>
        </w:rPr>
        <w:fldChar w:fldCharType="separate"/>
      </w:r>
      <w:r w:rsidRPr="0008241C">
        <w:rPr>
          <w:noProof/>
          <w:sz w:val="22"/>
          <w:szCs w:val="22"/>
        </w:rPr>
        <w:t>(Proudfoot, 2006)</w:t>
      </w:r>
      <w:r w:rsidRPr="0008241C">
        <w:rPr>
          <w:sz w:val="22"/>
          <w:szCs w:val="22"/>
        </w:rPr>
        <w:fldChar w:fldCharType="end"/>
      </w:r>
      <w:r w:rsidRPr="0008241C">
        <w:rPr>
          <w:sz w:val="22"/>
          <w:szCs w:val="22"/>
        </w:rPr>
        <w:t xml:space="preserve">; North-East Asia </w:t>
      </w:r>
      <w:r w:rsidRPr="0008241C">
        <w:rPr>
          <w:sz w:val="22"/>
          <w:szCs w:val="22"/>
        </w:rPr>
        <w:fldChar w:fldCharType="begin" w:fldLock="1"/>
      </w:r>
      <w:r w:rsidRPr="0008241C">
        <w:rPr>
          <w:sz w:val="22"/>
          <w:szCs w:val="22"/>
        </w:rPr>
        <w:instrText>ADDIN CSL_CITATION {"citationItems":[{"id":"ITEM-1","itemData":{"DOI":"10.1016/j.gloenvcha.2009.10.004","ISBN":"0959-3780","ISSN":"09593780","abstract":"Predictions of climate change and its impacts are highly uncertain at regional and local levels. Downscaled models often operate with a too coarse scale and look at standard parameters that may be irrelevant to resource-dependent people. This article argues that a more robust analysis and prediction of climate change at local levels can be inferred from the integration of local people's observation of change with meteorological records and models. The example proposed here is the analysis of climate change in the desert-steppe region of Mongolia. While regional models and local analyses agree that Mongolia has become warmer, predictions either ignore or are contradictory about the changes in precipitations and sand storms. The Mongolian pastoral nomads on the other hand identify longer and more intense droughts and sand storms as the most important recent climatic changes, relevant to their livelihoods. In addition, they record detailed changes in the precipitations regime. Thus, they are unequivocal that rains have become patchy - 'silk embroidery rains' - (forcing pastoralists to move farther and more frequently), more intense (thus less effective due to runoff) and that summer rains are delayed (reducing the growing season). The observations of the pastoralists can only partly be investigated in light of meteorological records due to different parameters observed by the two systems. Nevertheless, additional evidence derived from the analysis of meteorological records resonates with the perceptions of the herders and adds elements for further investigation. This combined evidence suggests that due to a southern shift of the East Asian Monsoon, rains in southern Mongolia rely on re-circulated local moisture, leading to large-scale droughts and in turn more frequent sand storms. The analysis provided herein shows that combining the two knowledge systems (local people's observations and climatology) holds the potential to provide more reliant and relevant investigations of climate change and allow for better planned adaptations. ?? 2009 Elsevier Ltd. All rights reserved.","author":[{"dropping-particle":"","family":"Marin","given":"Andrei","non-dropping-particle":"","parse-names":false,"suffix":""}],"container-title":"Global Environmental Change","id":"ITEM-1","issue":"1","issued":{"date-parts":[["2010"]]},"page":"162-176","title":"Riders under storms: Contributions of nomadic herders' observations to analysing climate change in Mongolia","type":"article-journal","volume":"20"},"uris":["http://www.mendeley.com/documents/?uuid=8d568edd-75f9-482e-9a57-b180696bb7e6"]}],"mendeley":{"formattedCitation":"(Marin, 2010)","plainTextFormattedCitation":"(Marin, 2010)","previouslyFormattedCitation":"(Marin, 2010)"},"properties":{"noteIndex":0},"schema":"https://github.com/citation-style-language/schema/raw/master/csl-citation.json"}</w:instrText>
      </w:r>
      <w:r w:rsidRPr="0008241C">
        <w:rPr>
          <w:sz w:val="22"/>
          <w:szCs w:val="22"/>
        </w:rPr>
        <w:fldChar w:fldCharType="separate"/>
      </w:r>
      <w:r w:rsidRPr="0008241C">
        <w:rPr>
          <w:noProof/>
          <w:sz w:val="22"/>
          <w:szCs w:val="22"/>
        </w:rPr>
        <w:t>(Marin, 2010)</w:t>
      </w:r>
      <w:r w:rsidRPr="0008241C">
        <w:rPr>
          <w:sz w:val="22"/>
          <w:szCs w:val="22"/>
        </w:rPr>
        <w:fldChar w:fldCharType="end"/>
      </w:r>
      <w:r w:rsidRPr="0008241C">
        <w:rPr>
          <w:sz w:val="22"/>
          <w:szCs w:val="22"/>
        </w:rPr>
        <w:t xml:space="preserve">; and Oceania (see Figure 2.1). Diverse seasonal and traditional calendars provide critical representations of the holistic incorporation of values which define interlinkages between nature, people and the good quality of life across the Asia-Pacific region, and evidence of change over time </w:t>
      </w:r>
      <w:r w:rsidRPr="0008241C">
        <w:rPr>
          <w:sz w:val="22"/>
          <w:szCs w:val="22"/>
        </w:rPr>
        <w:fldChar w:fldCharType="begin" w:fldLock="1"/>
      </w:r>
      <w:r w:rsidRPr="0008241C">
        <w:rPr>
          <w:sz w:val="22"/>
          <w:szCs w:val="22"/>
        </w:rPr>
        <w:instrText>ADDIN CSL_CITATION {"citationItems":[{"id":"ITEM-1","itemData":{"DOI":"10.1016/j.gloenvcha.2009.10.004","ISBN":"0959-3780","ISSN":"09593780","abstract":"Predictions of climate change and its impacts are highly uncertain at regional and local levels. Downscaled models often operate with a too coarse scale and look at standard parameters that may be irrelevant to resource-dependent people. This article argues that a more robust analysis and prediction of climate change at local levels can be inferred from the integration of local people's observation of change with meteorological records and models. The example proposed here is the analysis of climate change in the desert-steppe region of Mongolia. While regional models and local analyses agree that Mongolia has become warmer, predictions either ignore or are contradictory about the changes in precipitations and sand storms. The Mongolian pastoral nomads on the other hand identify longer and more intense droughts and sand storms as the most important recent climatic changes, relevant to their livelihoods. In addition, they record detailed changes in the precipitations regime. Thus, they are unequivocal that rains have become patchy - 'silk embroidery rains' - (forcing pastoralists to move farther and more frequently), more intense (thus less effective due to runoff) and that summer rains are delayed (reducing the growing season). The observations of the pastoralists can only partly be investigated in light of meteorological records due to different parameters observed by the two systems. Nevertheless, additional evidence derived from the analysis of meteorological records resonates with the perceptions of the herders and adds elements for further investigation. This combined evidence suggests that due to a southern shift of the East Asian Monsoon, rains in southern Mongolia rely on re-circulated local moisture, leading to large-scale droughts and in turn more frequent sand storms. The analysis provided herein shows that combining the two knowledge systems (local people's observations and climatology) holds the potential to provide more reliant and relevant investigations of climate change and allow for better planned adaptations. ?? 2009 Elsevier Ltd. All rights reserved.","author":[{"dropping-particle":"","family":"Marin","given":"Andrei","non-dropping-particle":"","parse-names":false,"suffix":""}],"container-title":"Global Environmental Change","id":"ITEM-1","issue":"1","issued":{"date-parts":[["2010"]]},"page":"162-176","title":"Riders under storms: Contributions of nomadic herders' observations to analysing climate change in Mongolia","type":"article-journal","volume":"20"},"uris":["http://www.mendeley.com/documents/?uuid=8d568edd-75f9-482e-9a57-b180696bb7e6"]}],"mendeley":{"formattedCitation":"(Marin, 2010)","plainTextFormattedCitation":"(Marin, 2010)","previouslyFormattedCitation":"(Marin, 2010)"},"properties":{"noteIndex":0},"schema":"https://github.com/citation-style-language/schema/raw/master/csl-citation.json"}</w:instrText>
      </w:r>
      <w:r w:rsidRPr="0008241C">
        <w:rPr>
          <w:sz w:val="22"/>
          <w:szCs w:val="22"/>
        </w:rPr>
        <w:fldChar w:fldCharType="separate"/>
      </w:r>
      <w:r w:rsidRPr="0008241C">
        <w:rPr>
          <w:noProof/>
          <w:sz w:val="22"/>
          <w:szCs w:val="22"/>
        </w:rPr>
        <w:t>(Marin, 2010)</w:t>
      </w:r>
      <w:r w:rsidRPr="0008241C">
        <w:rPr>
          <w:sz w:val="22"/>
          <w:szCs w:val="22"/>
        </w:rPr>
        <w:fldChar w:fldCharType="end"/>
      </w:r>
      <w:r w:rsidRPr="0008241C">
        <w:rPr>
          <w:sz w:val="22"/>
          <w:szCs w:val="22"/>
        </w:rPr>
        <w:t xml:space="preserve">. </w:t>
      </w:r>
    </w:p>
    <w:p w14:paraId="6399EA24" w14:textId="77777777" w:rsidR="00A01204" w:rsidRPr="0008241C" w:rsidRDefault="00A01204" w:rsidP="00A01204">
      <w:pPr>
        <w:rPr>
          <w:sz w:val="22"/>
          <w:szCs w:val="22"/>
        </w:rPr>
      </w:pPr>
    </w:p>
    <w:p w14:paraId="22B84A83" w14:textId="77777777" w:rsidR="00A01204" w:rsidRPr="0008241C" w:rsidRDefault="00A01204" w:rsidP="00A01204">
      <w:pPr>
        <w:rPr>
          <w:sz w:val="22"/>
          <w:szCs w:val="22"/>
        </w:rPr>
      </w:pPr>
      <w:r w:rsidRPr="0008241C">
        <w:rPr>
          <w:sz w:val="22"/>
          <w:szCs w:val="22"/>
        </w:rPr>
        <w:t xml:space="preserve">China’s “Twenty four solar terms” calendar was developed to assist the timing of agricultural activities and is tightly related to daily life, values, festivals, traditional customs and the religious ceremonies of Chinese people. The calendar uses the movement of the sun around the earth, with every fifteen degrees equating to one term. The calendar was officially recorded during the early years of the Western Han Dynasty (179 B.C.-121 B.C.) </w:t>
      </w:r>
      <w:r w:rsidRPr="0008241C">
        <w:rPr>
          <w:sz w:val="22"/>
          <w:szCs w:val="22"/>
        </w:rPr>
        <w:fldChar w:fldCharType="begin" w:fldLock="1"/>
      </w:r>
      <w:r w:rsidRPr="0008241C">
        <w:rPr>
          <w:sz w:val="22"/>
          <w:szCs w:val="22"/>
        </w:rPr>
        <w:instrText>ADDIN CSL_CITATION {"citationItems":[{"id":"ITEM-1","itemData":{"author":[{"dropping-particle":"","family":"Government of China","given":"","non-dropping-particle":"","parse-names":false,"suffix":""}],"id":"ITEM-1","issued":{"date-parts":[["2015"]]},"publisher":"National Publication Foundation, Chinese Red","publisher-place":"Beijing, China","title":"Twenty-four Solar Terms","type":"article"},"uris":["http://www.mendeley.com/documents/?uuid=020c0c19-86a0-4949-8e56-5f247c3c5393"]}],"mendeley":{"formattedCitation":"(Government of China, 2015)","plainTextFormattedCitation":"(Government of China, 2015)","previouslyFormattedCitation":"(Government of China, 2015)"},"properties":{"noteIndex":0},"schema":"https://github.com/citation-style-language/schema/raw/master/csl-citation.json"}</w:instrText>
      </w:r>
      <w:r w:rsidRPr="0008241C">
        <w:rPr>
          <w:sz w:val="22"/>
          <w:szCs w:val="22"/>
        </w:rPr>
        <w:fldChar w:fldCharType="separate"/>
      </w:r>
      <w:r w:rsidRPr="0008241C">
        <w:rPr>
          <w:noProof/>
          <w:sz w:val="22"/>
          <w:szCs w:val="22"/>
        </w:rPr>
        <w:t>(Government of China, 2015)</w:t>
      </w:r>
      <w:r w:rsidRPr="0008241C">
        <w:rPr>
          <w:sz w:val="22"/>
          <w:szCs w:val="22"/>
        </w:rPr>
        <w:fldChar w:fldCharType="end"/>
      </w:r>
      <w:r w:rsidRPr="0008241C">
        <w:rPr>
          <w:sz w:val="22"/>
          <w:szCs w:val="22"/>
        </w:rPr>
        <w:t xml:space="preserve">. The names of the terms reflect seasonal indicators associated with natural phenomena in the Yangtze River, where it originated, such as the “Waking of the insects”. </w:t>
      </w:r>
    </w:p>
    <w:p w14:paraId="130F387E" w14:textId="77777777" w:rsidR="00A01204" w:rsidRPr="0008241C" w:rsidRDefault="00A01204" w:rsidP="00A01204">
      <w:pPr>
        <w:rPr>
          <w:sz w:val="22"/>
          <w:szCs w:val="22"/>
        </w:rPr>
      </w:pPr>
    </w:p>
    <w:p w14:paraId="49F6F664" w14:textId="77777777" w:rsidR="00A01204" w:rsidRPr="0008241C" w:rsidRDefault="00A01204" w:rsidP="00A01204">
      <w:pPr>
        <w:rPr>
          <w:noProof/>
          <w:sz w:val="22"/>
          <w:szCs w:val="22"/>
        </w:rPr>
      </w:pPr>
      <w:r w:rsidRPr="0008241C">
        <w:rPr>
          <w:sz w:val="22"/>
          <w:szCs w:val="22"/>
        </w:rPr>
        <w:t xml:space="preserve">Holistic seasonal calendars, based on indigenous local knowledge values and worldviews are also used in the management of biodiversity and ecosystem services across the Asia-Pacific, including in Australia </w:t>
      </w:r>
      <w:r w:rsidRPr="0008241C">
        <w:rPr>
          <w:sz w:val="22"/>
          <w:szCs w:val="22"/>
        </w:rPr>
        <w:fldChar w:fldCharType="begin" w:fldLock="1"/>
      </w:r>
      <w:r w:rsidRPr="0008241C">
        <w:rPr>
          <w:sz w:val="22"/>
          <w:szCs w:val="22"/>
        </w:rPr>
        <w:instrText>ADDIN CSL_CITATION {"citationItems":[{"id":"ITEM-1","itemData":{"DOI":"12","ISBN":"1708-3087 U6 - ctx_ver=Z39.88-2004&amp;ctx_enc=info%3Aofi%2Fenc%3AUTF-8&amp;rfr_id=info:sid/summon.serialssolutions.com&amp;rft_val_fmt=info:ofi/fmt:kev:mtx:journal&amp;rft.genre=article&amp;rft.atitle=Australian+Aboriginal+Peoples%27+Seasonal+Knowledge%3A+a+Potential+Basis+for+Shared+Understanding+in+Environmental+Management&amp;rft.jtitle=Ecology+and+Society&amp;rft.au=Suzanne+M+Prober&amp;rft.au=Michael+H+O%27Connor&amp;rft.au=Fiona+J+Walsh&amp;rft.date=2011&amp;rft.issn=1708-3087&amp;rft.eissn=1708-3087&amp;rft.volume=16&amp;rft.issue=2&amp;rft.spage","ISSN":"17083087","abstract":"Natural resource scientists and managers increasingly recognize traditional ecological knowledge (TEK) for its potential contribution to contemporary natural resource management (NRM) and, through this, to more resilient social-ecological systems. In practice, however, inadequate cross-cultural means to organize and communicate TEK can limit its effective inclusion in management decisions. Indigenous seasonal knowledge involving temporal knowledge of biota, landscapes, weather, seasonal cycles, and their links with culture and land uses is one type of TEK relevant to this issue. We reviewed the literature on Australian Aboriginal seasonal knowledge to characterize contemporary and potential applications to NRM. This knowledge was often documented through cross-cultural collaboration in the form of ecological calendars. Our analysis revealed a variety of basic and applied environmental information in Aboriginal seasonal descriptions and calendars that can contribute directly to NRM. Documented applications have been limited to date, but include fire management, inclusion as general material in NRM plans, and interpretative information about environments. Emerging applications include water management and climate change monitoring. Importantly, seasonal knowledge can also contribute indirectly to NRM outcomes by providing an organizing framework for the recovery, retention, and crosscultural communication of TEK and linking to its broader cultural and cosmological contexts. We conclude that by facilitating the combination of experiential with experimental knowledge and fostering complementarity of different knowledge systems, Aboriginal seasonal knowledge can increasingly contribute to more resilient social-ecological outcomes in NRM. Nevertheless, the seasonal framework should augment, rather than override, other approaches to cross-cultural NRM such as those with spatial and/or social-ecological emphasis. -¬ 2011 by the author(s)","author":[{"dropping-particle":"","family":"Prober","given":"Suzanne M","non-dropping-particle":"","parse-names":false,"suffix":""},{"dropping-particle":"","family":"O'Connor","given":"M H","non-dropping-particle":"","parse-names":false,"suffix":""},{"dropping-particle":"","family":"Walsh","given":"Fiona J.","non-dropping-particle":"","parse-names":false,"suffix":""},{"dropping-particle":"","family":"Connor","given":"Michael H. O.","non-dropping-particle":"","parse-names":false,"suffix":""},{"dropping-particle":"","family":"Walsh","given":"Fiona J.","non-dropping-particle":"","parse-names":false,"suffix":""}],"container-title":"Ecology And Society","id":"ITEM-1","issue":"2","issued":{"date-parts":[["2011"]]},"page":"-","title":"Australian Aboriginal Peoples ’ Seasonal Knowledge : a Potential Basis for Shared Understanding in Environmental Management","type":"article-journal","volume":"16"},"uris":["http://www.mendeley.com/documents/?uuid=6d9868cc-6c57-4f90-a410-c41075ebdc27"]}],"mendeley":{"formattedCitation":"(Prober &lt;i&gt;et al.&lt;/i&gt;, 2011)","plainTextFormattedCitation":"(Prober et al., 2011)","previouslyFormattedCitation":"(Prober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Prober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Indonesia </w:t>
      </w:r>
      <w:r w:rsidRPr="0008241C">
        <w:rPr>
          <w:sz w:val="22"/>
          <w:szCs w:val="22"/>
        </w:rPr>
        <w:fldChar w:fldCharType="begin" w:fldLock="1"/>
      </w:r>
      <w:r w:rsidRPr="0008241C">
        <w:rPr>
          <w:sz w:val="22"/>
          <w:szCs w:val="22"/>
        </w:rPr>
        <w:instrText>ADDIN CSL_CITATION {"citationItems":[{"id":"ITEM-1","itemData":{"ISBN":"9789521039188","abstract":"This dissertation concerns the Punan Vuhang, former hunter-gatherers who are now part-time farmers living in an area of remote rainforest in the Malaysian state of Sarawak. It covers two themes: first, examining their methods of securing a livelihood in the rainforest, and second looking at their adaptation to a settled life and agriculture, and their response to rapid and large-scale commercial logging. This study engages the long-running debates among anthropologists and ecologists on whether recent hunting-gathering societies were able to survive in the tropical rainforest without dependence on farming societies for food resources. In the search for evidence, the study poses three questions: What food resources were available to rainforest hunter-gatherers? How did they hunt and gather these foods? How did they cope with periodic food shortages? In fashioning a life in the rainforest, the Punan Vuhang survived resource scarcity by developing adaptive strategies through intensive use of their knowledge of the forest and its resources. They also adopted social practices such as sharing and reciprocity, and resource tenure to sustain themselves without recourse to external sources of food. In the 1960s, the Punan Vuhang settled down in response to external influences arising in part from the Indonesian-Malaysian Confrontation. This, in turn, initiated a series of processes with political, economic and religious implications. However, elements of the traditional economy have remained resilient as the people continue to hunt, fish and gather, and are able to farm on an individual basis, unlike neighboring shifting cultivators who need to cooperate with each other. At the beginning of the 21st century, the Punan Vuhang face a new challenge arising from the issue of rights in the context of the state and national law and large-scale commercial logging in their forest habitat. The future seems bleak as they face the social problems of alcoholism, declining leadership, and dependence on cash income and commodities from the market.","author":[{"dropping-particle":"","family":"Chan","given":"Henry","non-dropping-particle":"","parse-names":false,"suffix":""}],"id":"ITEM-1","issued":{"date-parts":[["2007"]]},"number-of-pages":"1-401","title":"Survival in the Rainforest: Change and Resilience among the Punan Vuhang of Eastern Sarawak, Malaysia","type":"book"},"uris":["http://www.mendeley.com/documents/?uuid=d7b32c2e-0c95-4c4a-8ff2-ce9648240c90"]}],"mendeley":{"formattedCitation":"(H. Chan, 2007)","plainTextFormattedCitation":"(H. Chan, 2007)","previouslyFormattedCitation":"(H. Chan, 2007)"},"properties":{"noteIndex":0},"schema":"https://github.com/citation-style-language/schema/raw/master/csl-citation.json"}</w:instrText>
      </w:r>
      <w:r w:rsidRPr="0008241C">
        <w:rPr>
          <w:sz w:val="22"/>
          <w:szCs w:val="22"/>
        </w:rPr>
        <w:fldChar w:fldCharType="separate"/>
      </w:r>
      <w:r w:rsidRPr="0008241C">
        <w:rPr>
          <w:noProof/>
          <w:sz w:val="22"/>
          <w:szCs w:val="22"/>
        </w:rPr>
        <w:t>(H. Chan, 2007)</w:t>
      </w:r>
      <w:r w:rsidRPr="0008241C">
        <w:rPr>
          <w:sz w:val="22"/>
          <w:szCs w:val="22"/>
        </w:rPr>
        <w:fldChar w:fldCharType="end"/>
      </w:r>
      <w:r w:rsidRPr="0008241C">
        <w:rPr>
          <w:sz w:val="22"/>
          <w:szCs w:val="22"/>
        </w:rPr>
        <w:t xml:space="preserve"> and the Pacific Islands </w:t>
      </w:r>
      <w:r w:rsidRPr="0008241C">
        <w:rPr>
          <w:sz w:val="22"/>
          <w:szCs w:val="22"/>
        </w:rPr>
        <w:fldChar w:fldCharType="begin" w:fldLock="1"/>
      </w:r>
      <w:r w:rsidRPr="0008241C">
        <w:rPr>
          <w:sz w:val="22"/>
          <w:szCs w:val="22"/>
        </w:rPr>
        <w:instrText>ADDIN CSL_CITATION {"citationItems":[{"id":"ITEM-1","itemData":{"DOI":"10.5751/ES-06937-190444","ISBN":"0693719044","ISSN":"17083087","abstract":"Entender como sistemas socioecológicos são e podem ser resilientes frente a mudanças climáticas é um dos problemas mais cruciais do mundo de hoje. Ele requer conhecimento em escalas local e global, a integração das ciências naturais e sociais, e um foco na diversidade biocultural. As pequenas ilhas do Pacífico e os sistemas de conhecimento, prática de crenças de seus povos têm uma longa história de resiliência à variabilidade ambiental e imprevisibilidade, inclusive em áreas com habitats marginais e com distúrbios graves periódicos (por exemplo, secas, inundações, tempestades, e tsunami). Nós revisamos o estado de pesquisas sobre estes sistemas de conhecimento no que se refere a resiliência e adaptação, e destacamos que pesquisas críticas precisam abordar as áreas interrelacionadas de: (1) conhecimentos em escala local e observações das mudanças no que diz respeito ao tempo, a ciclos de história de vida e processos ecológicos; (2) instituições e práticas de gestão de manejo de recursos (ou seja, com agroflorestas e do ambiente marinho nearshore); e (3) os papéis de líderes, instituições sociais e redes sociais no contexto de perturbação e mudança. Concluímos que estes sistemas de conhecimento podem contribuir com observações de alta resolução, dados de referência e conhecimentos em práticas que melhoram a resiliência e capacidade adaptativa em sistemas terrestres e marinhos integrados. Abordagens participaticas e baseadas na comunidade podem complementar e sustentar modelos climáticos e direcionar medidas de gestão de recursos, pesquisa e medidas de adaptação. Embora a maioria das ilhas do Pacífico sejam pequenas, os seus sistemas de conhecimento incluem informações valiosas sobre os ciclos sazonais, processos ecológicos, e a gestão da diversidade biocultural que são relevantes em larga escala para a compreensão da resiliência e capacidade de adaptação aos efeitos sócio-ecológicas das mudanças climáticas.","author":[{"dropping-particle":"","family":"McMillen","given":"Heather L.","non-dropping-particle":"","parse-names":false,"suffix":""},{"dropping-particle":"","family":"Ticktin","given":"Tamara","non-dropping-particle":"","parse-names":false,"suffix":""},{"dropping-particle":"","family":"Friedlander","given":"Alan","non-dropping-particle":"","parse-names":false,"suffix":""},{"dropping-particle":"","family":"Jupiter","given":"Stacy D.","non-dropping-particle":"","parse-names":false,"suffix":""},{"dropping-particle":"","family":"Thaman","given":"Randolph","non-dropping-particle":"","parse-names":false,"suffix":""},{"dropping-particle":"","family":"Campbell","given":"John","non-dropping-particle":"","parse-names":false,"suffix":""},{"dropping-particle":"","family":"Veitayaki","given":"Joeli","non-dropping-particle":"","parse-names":false,"suffix":""},{"dropping-particle":"","family":"Giambelluca","given":"Thomas","non-dropping-particle":"","parse-names":false,"suffix":""},{"dropping-particle":"","family":"Nihmei","given":"Salesa","non-dropping-particle":"","parse-names":false,"suffix":""},{"dropping-particle":"","family":"Rupeni","given":"Etika","non-dropping-particle":"","parse-names":false,"suffix":""},{"dropping-particle":"","family":"Apis-Overhoff","given":"Lucille","non-dropping-particle":"","parse-names":false,"suffix":""},{"dropping-particle":"","family":"Aalbersberg","given":"William","non-dropping-particle":"","parse-names":false,"suffix":""},{"dropping-particle":"","family":"Orcherton","given":"Dan F.","non-dropping-particle":"","parse-names":false,"suffix":""}],"container-title":"Ecology and Society","id":"ITEM-1","issue":"4","issued":{"date-parts":[["2014"]]},"title":"Small islands, valuable insights: Systems of customary resource use and resilience to climate change in the Pacific","type":"article-journal","volume":"19"},"uris":["http://www.mendeley.com/documents/?uuid=56c52e52-bc09-46ae-b5b9-43e6581792cb"]}],"mendeley":{"formattedCitation":"(McMillen &lt;i&gt;et al.&lt;/i&gt;, 2014)","plainTextFormattedCitation":"(McMillen et al., 2014)","previouslyFormattedCitation":"(McMille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cMille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holistic approach is influenced by values as evidenced by seasonal indicators of change. It uses phenological indicators that link natural phenomena to one another, as well as to the position of the sun or the moon, to social behaviours, and to cosmology and spirituality </w:t>
      </w:r>
      <w:r w:rsidRPr="0008241C">
        <w:rPr>
          <w:sz w:val="22"/>
          <w:szCs w:val="22"/>
        </w:rPr>
        <w:fldChar w:fldCharType="begin" w:fldLock="1"/>
      </w:r>
      <w:r w:rsidRPr="0008241C">
        <w:rPr>
          <w:sz w:val="22"/>
          <w:szCs w:val="22"/>
        </w:rPr>
        <w:instrText>ADDIN CSL_CITATION {"citationItems":[{"id":"ITEM-1","itemData":{"DOI":"10.5751/ES-07905-210116","ISSN":"1708-3087","author":[{"dropping-particle":"","family":"Armatas","given":"Christopher A.","non-dropping-particle":"","parse-names":false,"suffix":""},{"dropping-particle":"","family":"Venn","given":"Tyron J.","non-dropping-particle":"","parse-names":false,"suffix":""},{"dropping-particle":"","family":"McBride","given":"Brooke B.","non-dropping-particle":"","parse-names":false,"suffix":""},{"dropping-particle":"","family":"Watson","given":"Alan E.","non-dropping-particle":"","parse-names":false,"suffix":""},{"dropping-particle":"","family":"Carver","given":"Steve J.","non-dropping-particle":"","parse-names":false,"suffix":""}],"container-title":"Ecology and Society","id":"ITEM-1","issue":"1","issued":{"date-parts":[["2016"]]},"page":"art16","publisher":"The Resilience Alliance","title":"Opportunities to utilize traditional phenological knowledge to support adaptive management of social-ecological systems vulnerable to changes in climate and fire regimes","type":"article-journal","volume":"21"},"uris":["http://www.mendeley.com/documents/?uuid=b15eda99-55f2-3d44-a646-1bee328c1745"]}],"mendeley":{"formattedCitation":"(Armatas &lt;i&gt;et al.&lt;/i&gt;, 2016)","plainTextFormattedCitation":"(Armatas et al., 2016)","previouslyFormattedCitation":"(Armata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Armata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mong the Arrentye people of central Australia, dozens of distinct animals and plants are used as indicators of the availability of food and water, influencing peoples’ values and health, some of which have associated event chains, such as the fresh shoots of the </w:t>
      </w:r>
      <w:r w:rsidRPr="0008241C">
        <w:rPr>
          <w:i/>
          <w:sz w:val="22"/>
          <w:szCs w:val="22"/>
        </w:rPr>
        <w:t xml:space="preserve">tatye-tatye </w:t>
      </w:r>
      <w:r w:rsidRPr="0008241C">
        <w:rPr>
          <w:sz w:val="22"/>
          <w:szCs w:val="22"/>
        </w:rPr>
        <w:t xml:space="preserve">plant as an indicator of kangaroo health </w:t>
      </w:r>
      <w:r w:rsidRPr="0008241C">
        <w:rPr>
          <w:sz w:val="22"/>
          <w:szCs w:val="22"/>
        </w:rPr>
        <w:fldChar w:fldCharType="begin" w:fldLock="1"/>
      </w:r>
      <w:r w:rsidRPr="0008241C">
        <w:rPr>
          <w:sz w:val="22"/>
          <w:szCs w:val="22"/>
        </w:rPr>
        <w:instrText>ADDIN CSL_CITATION {"citationItems":[{"id":"ITEM-1","itemData":{"DOI":"10.2993/0278-0771-33.1.7","ISBN":"0278-0771, 0278-0771","ISSN":"02780771","abstract":"Across cultures there are known signs that signal the availability of certain foods, predict the weather or warn people of impending events. In Central Australia the call of the spotted nightjar (Eurostopodus argus) signals the time when dingo pups are born. This article identifies indicator events known by speakers of the Arandic languages in Central Australia. Indicator events can be described as the presence or behavior of a particular species or phenomenon that signals some other species or phenomenon. Arandic people group these into five broad domains: indicators of food, water, weather, danger and news (e.g., an imminent visitor). A diverse range of ecological, meteorological and human (bodily) phenomena serve as indicators, with birds being the most prevalent. This study explores the basis of indicator events, finding both an ecological and cultural basis for many signs. It also draws attention to the significance of the indicator relationship in terms of how people make sense of co-occurring events around them. We also consider some implications for natural resource management and phenology. © Society of Ethnobiology.","author":[{"dropping-particle":"","family":"Turpin","given":"M","non-dropping-particle":"","parse-names":false,"suffix":""},{"dropping-particle":"","family":"Ross","given":"A","non-dropping-particle":"","parse-names":false,"suffix":""},{"dropping-particle":"","family":"Dobson","given":"V","non-dropping-particle":"","parse-names":false,"suffix":""},{"dropping-particle":"","family":"Turner","given":"M K","non-dropping-particle":"","parse-names":false,"suffix":""}],"container-title":"Journal of Ethnobiology","id":"ITEM-1","issue":"1","issued":{"date-parts":[["2013"]]},"page":"7-32","title":"The spotted nightjar calls when dingo pups are born: Ecological and social indicators in central Australia","type":"article-journal","volume":"33"},"uris":["http://www.mendeley.com/documents/?uuid=0f96e575-ec70-4611-ab8d-1d2c5d1d3986"]}],"mendeley":{"formattedCitation":"(Turpin &lt;i&gt;et al.&lt;/i&gt;, 2013)","plainTextFormattedCitation":"(Turpin et al., 2013)","previouslyFormattedCitation":"(Turpi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Turpi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p>
    <w:p w14:paraId="22573225" w14:textId="77777777" w:rsidR="00A01204" w:rsidRPr="0008241C" w:rsidRDefault="00A01204" w:rsidP="00A01204">
      <w:pPr>
        <w:rPr>
          <w:sz w:val="22"/>
          <w:szCs w:val="22"/>
        </w:rPr>
      </w:pPr>
    </w:p>
    <w:p w14:paraId="062B8ACA" w14:textId="77777777" w:rsidR="00A01204" w:rsidRPr="0008241C" w:rsidRDefault="00A01204" w:rsidP="00A01204">
      <w:pPr>
        <w:rPr>
          <w:sz w:val="22"/>
          <w:szCs w:val="22"/>
        </w:rPr>
      </w:pPr>
      <w:r w:rsidRPr="0008241C">
        <w:rPr>
          <w:sz w:val="22"/>
          <w:szCs w:val="22"/>
        </w:rPr>
        <w:t xml:space="preserve">The decreasing reliability of indicators provides evidence to indigenous local knowledge holders that their environments are changing in ways that are of great concern </w:t>
      </w:r>
      <w:r w:rsidRPr="0008241C">
        <w:rPr>
          <w:sz w:val="22"/>
          <w:szCs w:val="22"/>
        </w:rPr>
        <w:fldChar w:fldCharType="begin" w:fldLock="1"/>
      </w:r>
      <w:r w:rsidRPr="0008241C">
        <w:rPr>
          <w:sz w:val="22"/>
          <w:szCs w:val="22"/>
        </w:rPr>
        <w:instrText>ADDIN CSL_CITATION {"citationItems":[{"id":"ITEM-1","itemData":{"ISBN":"9781925039870","author":[{"dropping-particle":"","family":"Leonard","given":"Sonia","non-dropping-particle":"","parse-names":false,"suffix":""},{"dropping-particle":"","family":"Mackenzie","given":"John","non-dropping-particle":"","parse-names":false,"suffix":""},{"dropping-particle":"","family":"Kofod","given":"Frances","non-dropping-particle":"","parse-names":false,"suffix":""},{"dropping-particle":"","family":"Parsons","given":"Meg","non-dropping-particle":"","parse-names":false,"suffix":""},{"dropping-particle":"","family":"Langton","given":"Marcia","non-dropping-particle":"","parse-names":false,"suffix":""},{"dropping-particle":"","family":"Russ","given":"Peter","non-dropping-particle":"","parse-names":false,"suffix":""},{"dropping-particle":"","family":"Ormond-parker","given":"Lyndon","non-dropping-particle":"","parse-names":false,"suffix":""},{"dropping-particle":"","family":"Smith","given":"Kristen","non-dropping-particle":"","parse-names":false,"suffix":""},{"dropping-particle":"","family":"Smith","given":"Max","non-dropping-particle":"","parse-names":false,"suffix":""}],"id":"ITEM-1","issue":"JUNE","issued":{"date-parts":[["2013"]]},"title":"Indigenous climate change adaptation in the Kimberley region of North-western Australia","type":"book"},"uris":["http://www.mendeley.com/documents/?uuid=4a96d414-d627-4ca0-9070-11d1486f6d00"]},{"id":"ITEM-2","itemData":{"DOI":"10.1016/j.geoforum.2014.12.008","ISSN":"00167185","author":[{"dropping-particle":"","family":"Maclean","given":"Kirsten","non-dropping-particle":"","parse-names":false,"suffix":""}],"container-title":"Geoforum","id":"ITEM-2","issued":{"date-parts":[["2015","2"]]},"page":"142-152","title":"Crossing cultural boundaries: Integrating Indigenous water knowledge into water governance through co-research in the Queensland Wet Tropics, Australia","type":"article-journal","volume":"59"},"uris":["http://www.mendeley.com/documents/?uuid=64a35acc-904a-43a2-b836-b55ddea930b3"]}],"mendeley":{"formattedCitation":"(Leonard &lt;i&gt;et al.&lt;/i&gt;, 2013; Maclean, 2015)","plainTextFormattedCitation":"(Leonard et al., 2013; Maclean, 2015)","previouslyFormattedCitation":"(Leonard &lt;i&gt;et al.&lt;/i&gt;, 2013; Maclean,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eonard </w:t>
      </w:r>
      <w:r w:rsidRPr="0008241C">
        <w:rPr>
          <w:i/>
          <w:noProof/>
          <w:sz w:val="22"/>
          <w:szCs w:val="22"/>
        </w:rPr>
        <w:t>et al.</w:t>
      </w:r>
      <w:r w:rsidRPr="0008241C">
        <w:rPr>
          <w:noProof/>
          <w:sz w:val="22"/>
          <w:szCs w:val="22"/>
        </w:rPr>
        <w:t>, 2013; Maclean, 2015)</w:t>
      </w:r>
      <w:r w:rsidRPr="0008241C">
        <w:rPr>
          <w:sz w:val="22"/>
          <w:szCs w:val="22"/>
        </w:rPr>
        <w:fldChar w:fldCharType="end"/>
      </w:r>
      <w:r w:rsidRPr="0008241C">
        <w:rPr>
          <w:sz w:val="22"/>
          <w:szCs w:val="22"/>
        </w:rPr>
        <w:t>.</w:t>
      </w:r>
    </w:p>
    <w:p w14:paraId="4F781696" w14:textId="77777777" w:rsidR="00A01204" w:rsidRPr="0008241C" w:rsidRDefault="00A01204" w:rsidP="00A01204">
      <w:pPr>
        <w:rPr>
          <w:sz w:val="22"/>
          <w:szCs w:val="22"/>
        </w:rPr>
      </w:pPr>
    </w:p>
    <w:p w14:paraId="4D0762F7"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2A4E405A" wp14:editId="170780E2">
            <wp:extent cx="5519420" cy="5591175"/>
            <wp:effectExtent l="0" t="0" r="5080" b="9525"/>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77">
                      <a:extLst>
                        <a:ext uri="{28A0092B-C50C-407E-A947-70E740481C1C}">
                          <a14:useLocalDpi xmlns:a14="http://schemas.microsoft.com/office/drawing/2010/main"/>
                        </a:ext>
                      </a:extLst>
                    </a:blip>
                    <a:srcRect/>
                    <a:stretch>
                      <a:fillRect/>
                    </a:stretch>
                  </pic:blipFill>
                  <pic:spPr bwMode="auto">
                    <a:xfrm>
                      <a:off x="0" y="0"/>
                      <a:ext cx="5519420" cy="5591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F6C7BD7"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2.1 Mingayooroo-Manyi Waranggiri Yarrangi, the Gooniyandi seasons calendar</w:t>
      </w:r>
    </w:p>
    <w:p w14:paraId="6FD7C656" w14:textId="77777777" w:rsidR="00A01204" w:rsidRPr="0008241C" w:rsidRDefault="00A01204" w:rsidP="00A01204">
      <w:pPr>
        <w:rPr>
          <w:sz w:val="22"/>
          <w:szCs w:val="22"/>
        </w:rPr>
      </w:pPr>
      <w:r w:rsidRPr="0008241C">
        <w:rPr>
          <w:sz w:val="22"/>
          <w:szCs w:val="22"/>
        </w:rPr>
        <w:t xml:space="preserve">Note: This was developed by key knowledge-holders of the Gooniyandi language group from the Fitzroy Valley in the Kimberley region of Western Australia and CSIRO. Source: Davis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Davis","given":"June","non-dropping-particle":"","parse-names":false,"suffix":""},{"dropping-particle":"","family":"Street","given":"Mervyn","non-dropping-particle":"","parse-names":false,"suffix":""},{"dropping-particle":"","family":"Malo","given":"Helen","non-dropping-particle":"","parse-names":false,"suffix":""},{"dropping-particle":"","family":"Cherel","given":"Isaac","non-dropping-particle":"","parse-names":false,"suffix":""},{"dropping-particle":"","family":"Woodward","given":"Emma","non-dropping-particle":"","parse-names":false,"suffix":""}],"container-title":"CSIRO Ecosystem Sciences, Darwin, NT.","id":"ITEM-1","issued":{"date-parts":[["2011"]]},"title":"Mingayooroo – Manyi Waranggiri Yarrangi. Gooniyandi Seasons (calendar), Margaret River, Fitzroy Valley, Western Australia.","type":"article"},"label":"part","suppress-author":1,"uris":["http://www.mendeley.com/documents/?uuid=3f70cf06-88ec-49d6-b3d9-7f0dd310578d","http://www.mendeley.com/documents/?uuid=18c03b64-1946-401e-8477-e5cc22043d2d"]}],"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w:t>
      </w:r>
    </w:p>
    <w:p w14:paraId="43E0CC46" w14:textId="77777777" w:rsidR="00A01204" w:rsidRPr="0008241C" w:rsidRDefault="00A01204" w:rsidP="00A01204">
      <w:pPr>
        <w:rPr>
          <w:sz w:val="22"/>
          <w:szCs w:val="22"/>
        </w:rPr>
      </w:pPr>
    </w:p>
    <w:p w14:paraId="22097D2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30" w:name="_Toc504317104"/>
      <w:bookmarkStart w:id="431" w:name="_Toc504317797"/>
      <w:bookmarkStart w:id="432" w:name="_Toc504321143"/>
      <w:r w:rsidRPr="0008241C">
        <w:rPr>
          <w:b/>
          <w:sz w:val="22"/>
          <w:szCs w:val="24"/>
        </w:rPr>
        <w:lastRenderedPageBreak/>
        <w:t>2.2.2.2</w:t>
      </w:r>
      <w:r w:rsidRPr="0008241C">
        <w:rPr>
          <w:b/>
          <w:sz w:val="22"/>
          <w:szCs w:val="24"/>
        </w:rPr>
        <w:tab/>
        <w:t>Changing values and practices - India</w:t>
      </w:r>
      <w:bookmarkEnd w:id="430"/>
      <w:bookmarkEnd w:id="431"/>
      <w:bookmarkEnd w:id="432"/>
    </w:p>
    <w:p w14:paraId="61135EAA" w14:textId="77777777" w:rsidR="00A01204" w:rsidRPr="0008241C" w:rsidRDefault="00A01204" w:rsidP="00A01204">
      <w:pPr>
        <w:rPr>
          <w:sz w:val="22"/>
          <w:szCs w:val="22"/>
        </w:rPr>
      </w:pPr>
    </w:p>
    <w:p w14:paraId="3F23989E" w14:textId="77777777" w:rsidR="00A01204" w:rsidRPr="0008241C" w:rsidRDefault="00A01204" w:rsidP="00A01204">
      <w:pPr>
        <w:rPr>
          <w:sz w:val="22"/>
          <w:szCs w:val="22"/>
        </w:rPr>
      </w:pPr>
      <w:r w:rsidRPr="0008241C">
        <w:rPr>
          <w:sz w:val="22"/>
          <w:szCs w:val="22"/>
        </w:rPr>
        <w:t xml:space="preserve">In India, both productive and protective roles of forests were emphasised during the Vedic period (Circa 4500 - 1800 BCE). The religious texts such as Aranyakas </w:t>
      </w:r>
      <w:r w:rsidRPr="0008241C" w:rsidDel="00313B3C">
        <w:rPr>
          <w:sz w:val="22"/>
          <w:szCs w:val="22"/>
        </w:rPr>
        <w:t>(</w:t>
      </w:r>
      <w:r w:rsidRPr="0008241C">
        <w:rPr>
          <w:sz w:val="22"/>
          <w:szCs w:val="22"/>
        </w:rPr>
        <w:t>“forest” works), the Upanishad ‘Brhadaranyaka’ (Great Forest Text), and Smriti Vedas, or the Vedas for Kali Yuga, contain many descriptions on the uses and management of forests. According to the Vedic traditions, every village will attain wholeness only when certain types of forest are present. Some of these are, however, equivalent to the ‘protected areas’ and ‘production forests’ of today.</w:t>
      </w:r>
    </w:p>
    <w:p w14:paraId="53A2BEB6" w14:textId="77777777" w:rsidR="00A01204" w:rsidRPr="0008241C" w:rsidRDefault="00A01204" w:rsidP="00A01204">
      <w:pPr>
        <w:rPr>
          <w:sz w:val="22"/>
          <w:szCs w:val="22"/>
        </w:rPr>
      </w:pPr>
    </w:p>
    <w:p w14:paraId="257B39BD" w14:textId="77777777" w:rsidR="00A01204" w:rsidRPr="0008241C" w:rsidRDefault="00A01204" w:rsidP="00A01204">
      <w:pPr>
        <w:rPr>
          <w:sz w:val="22"/>
          <w:szCs w:val="22"/>
        </w:rPr>
      </w:pPr>
      <w:r w:rsidRPr="0008241C">
        <w:rPr>
          <w:sz w:val="22"/>
          <w:szCs w:val="22"/>
        </w:rPr>
        <w:t xml:space="preserve">Participatory forest management, an important approach today, </w:t>
      </w:r>
      <w:r w:rsidRPr="0008241C" w:rsidDel="00313B3C">
        <w:rPr>
          <w:sz w:val="22"/>
          <w:szCs w:val="22"/>
        </w:rPr>
        <w:t>was</w:t>
      </w:r>
      <w:r w:rsidRPr="0008241C">
        <w:rPr>
          <w:sz w:val="22"/>
          <w:szCs w:val="22"/>
        </w:rPr>
        <w:t xml:space="preserve"> not alien to ancient Indians, for instance, village committees overseeing the maintenance of forests. During the late Vedic period (Circa</w:t>
      </w:r>
      <w:r w:rsidRPr="0008241C" w:rsidDel="00B341B8">
        <w:rPr>
          <w:sz w:val="22"/>
          <w:szCs w:val="22"/>
        </w:rPr>
        <w:t xml:space="preserve"> </w:t>
      </w:r>
      <w:r w:rsidRPr="0008241C">
        <w:rPr>
          <w:sz w:val="22"/>
          <w:szCs w:val="22"/>
        </w:rPr>
        <w:t xml:space="preserve"> 500 BCE) with the emergence of agriculture as the dominant economic activity, the concept of cultural landscapes such as sacred forests and groves, sacred corridors, and a variety of ethno forestry practices evolved, which continued to the post-Vedic period (Circa</w:t>
      </w:r>
      <w:r w:rsidRPr="0008241C" w:rsidDel="00B341B8">
        <w:rPr>
          <w:sz w:val="22"/>
          <w:szCs w:val="22"/>
        </w:rPr>
        <w:t xml:space="preserve"> </w:t>
      </w:r>
      <w:r w:rsidRPr="0008241C">
        <w:rPr>
          <w:sz w:val="22"/>
          <w:szCs w:val="22"/>
        </w:rPr>
        <w:t xml:space="preserve"> 1000 to 200 BCE). </w:t>
      </w:r>
    </w:p>
    <w:p w14:paraId="0362D78A" w14:textId="77777777" w:rsidR="00A01204" w:rsidRPr="0008241C" w:rsidRDefault="00A01204" w:rsidP="00A01204">
      <w:pPr>
        <w:rPr>
          <w:sz w:val="22"/>
          <w:szCs w:val="22"/>
        </w:rPr>
      </w:pPr>
    </w:p>
    <w:p w14:paraId="01F36E60" w14:textId="77777777" w:rsidR="00A01204" w:rsidRPr="0008241C" w:rsidRDefault="00A01204" w:rsidP="00A01204">
      <w:pPr>
        <w:rPr>
          <w:sz w:val="22"/>
          <w:szCs w:val="22"/>
        </w:rPr>
      </w:pPr>
      <w:r w:rsidRPr="0008241C">
        <w:rPr>
          <w:sz w:val="22"/>
          <w:szCs w:val="22"/>
        </w:rPr>
        <w:t>Emperor Ashoka, a great Indian ruler (273–232 BCE), encouraged a system of arbori-horticulture of: plantains, mango, jackfruit and grapes.</w:t>
      </w:r>
      <w:r w:rsidRPr="0008241C" w:rsidDel="00313B3C">
        <w:rPr>
          <w:sz w:val="22"/>
          <w:szCs w:val="22"/>
        </w:rPr>
        <w:t xml:space="preserve"> </w:t>
      </w:r>
      <w:r w:rsidRPr="0008241C">
        <w:rPr>
          <w:sz w:val="22"/>
          <w:szCs w:val="22"/>
        </w:rPr>
        <w:t xml:space="preserve">The second of the 14 Rock Edicts of Ashoka (257 BCE), planting of medicinal herbs and trees along the roads, and fruit plants on the wastelands was an accepted norm – analogous to social forestry and agroforestry programs of the present </w:t>
      </w:r>
      <w:r w:rsidRPr="0008241C">
        <w:rPr>
          <w:sz w:val="22"/>
          <w:szCs w:val="22"/>
        </w:rPr>
        <w:fldChar w:fldCharType="begin" w:fldLock="1"/>
      </w:r>
      <w:r w:rsidRPr="0008241C">
        <w:rPr>
          <w:sz w:val="22"/>
          <w:szCs w:val="22"/>
        </w:rPr>
        <w:instrText>ADDIN CSL_CITATION {"citationItems":[{"id":"ITEM-1","itemData":{"author":[{"dropping-particle":"","family":"Kumar","given":"B.M.","non-dropping-particle":"","parse-names":false,"suffix":""},{"dropping-particle":"","family":"Singh","given":"A.K.","non-dropping-particle":"","parse-names":false,"suffix":""},{"dropping-particle":"","family":"Dhyani","given":"S.K.","non-dropping-particle":"","parse-names":false,"suffix":""}],"container-title":"Agroforestry: The Future of Global Landuse","editor":[{"dropping-particle":"","family":"Nair PKR and Garrity DP","given":"","non-dropping-particle":"","parse-names":false,"suffix":""}],"id":"ITEM-1","issued":{"date-parts":[["2012"]]},"page":"359‐389","publisher":"Springer","publisher-place":"The Netherlands","title":"South Asian agroforestry: traditions, transformations, and prospects.","type":"chapter"},"uris":["http://www.mendeley.com/documents/?uuid=16b6b8e0-5add-4c53-82aa-46b8cd0dd3b9"]}],"mendeley":{"formattedCitation":"(B. M. Kumar &lt;i&gt;et al.&lt;/i&gt;, 2012)","plainTextFormattedCitation":"(B. M. Kumar et al., 2012)","previouslyFormattedCitation":"(B. M. Kuma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 M. Kuma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Ancient historical chronicles from the period of King Vijaya of Sri Lanka (Circa</w:t>
      </w:r>
      <w:r w:rsidRPr="0008241C" w:rsidDel="00B341B8">
        <w:rPr>
          <w:sz w:val="22"/>
          <w:szCs w:val="22"/>
        </w:rPr>
        <w:t xml:space="preserve"> </w:t>
      </w:r>
      <w:r w:rsidRPr="0008241C">
        <w:rPr>
          <w:sz w:val="22"/>
          <w:szCs w:val="22"/>
        </w:rPr>
        <w:t xml:space="preserve">543 BCE) such as “Maha-Wamsa”, “Rajaratnacari” and “Rajawali” also exemplify that the village communities lived in harmony with the neighbouring forest environment </w:t>
      </w:r>
      <w:r w:rsidRPr="0008241C">
        <w:rPr>
          <w:sz w:val="22"/>
          <w:szCs w:val="22"/>
        </w:rPr>
        <w:fldChar w:fldCharType="begin" w:fldLock="1"/>
      </w:r>
      <w:r w:rsidRPr="0008241C">
        <w:rPr>
          <w:sz w:val="22"/>
          <w:szCs w:val="22"/>
        </w:rPr>
        <w:instrText>ADDIN CSL_CITATION {"citationItems":[{"id":"ITEM-1","itemData":{"author":[{"dropping-particle":"","family":"Maddugoda","given":"P","non-dropping-particle":"","parse-names":false,"suffix":""}],"collection-title":"Proceedings from second regional workshop on multi‐purpose trees","id":"ITEM-1","issued":{"date-parts":[["1991"]]},"number-of-pages":"5-7","publisher-place":"Kandy, Sri Lanka","title":"Experience of community forestry in Sri Lanka","type":"report"},"uris":["http://www.mendeley.com/documents/?uuid=cbea3fa1-808a-41d5-830a-e961fff1c09c"]}],"mendeley":{"formattedCitation":"(Maddugoda, 1991)","plainTextFormattedCitation":"(Maddugoda, 1991)","previouslyFormattedCitation":"(Maddugoda, 1991)"},"properties":{"noteIndex":0},"schema":"https://github.com/citation-style-language/schema/raw/master/csl-citation.json"}</w:instrText>
      </w:r>
      <w:r w:rsidRPr="0008241C">
        <w:rPr>
          <w:sz w:val="22"/>
          <w:szCs w:val="22"/>
        </w:rPr>
        <w:fldChar w:fldCharType="separate"/>
      </w:r>
      <w:r w:rsidRPr="0008241C">
        <w:rPr>
          <w:noProof/>
          <w:sz w:val="22"/>
          <w:szCs w:val="22"/>
        </w:rPr>
        <w:t>(Maddugoda, 1991)</w:t>
      </w:r>
      <w:r w:rsidRPr="0008241C">
        <w:rPr>
          <w:sz w:val="22"/>
          <w:szCs w:val="22"/>
        </w:rPr>
        <w:fldChar w:fldCharType="end"/>
      </w:r>
      <w:r w:rsidRPr="0008241C">
        <w:rPr>
          <w:sz w:val="22"/>
          <w:szCs w:val="22"/>
        </w:rPr>
        <w:t xml:space="preserve">. </w:t>
      </w:r>
    </w:p>
    <w:p w14:paraId="72DE16EA" w14:textId="77777777" w:rsidR="00A01204" w:rsidRPr="0008241C" w:rsidRDefault="00A01204" w:rsidP="00A01204">
      <w:pPr>
        <w:rPr>
          <w:sz w:val="22"/>
          <w:szCs w:val="22"/>
        </w:rPr>
      </w:pPr>
    </w:p>
    <w:p w14:paraId="4D21F822" w14:textId="77777777" w:rsidR="00A01204" w:rsidRPr="0008241C" w:rsidRDefault="00A01204" w:rsidP="00A01204">
      <w:pPr>
        <w:rPr>
          <w:noProof/>
          <w:color w:val="333333"/>
          <w:sz w:val="22"/>
          <w:szCs w:val="22"/>
          <w:lang w:val="en-AU" w:eastAsia="en-AU"/>
        </w:rPr>
      </w:pPr>
      <w:r w:rsidRPr="0008241C">
        <w:rPr>
          <w:sz w:val="22"/>
          <w:szCs w:val="22"/>
        </w:rPr>
        <w:t xml:space="preserve">India’s two most important religions, Jainism, which advocates ‘kindness and sympathy for all living creatures at every step of daily life’, and Buddhism, which ‘believes that all things, including humans, exist by their interrelationships with all other parts of nature’, promote principles of harmony with nature, respect for other creatures and welfare of all living beings </w:t>
      </w:r>
      <w:r w:rsidRPr="0008241C">
        <w:rPr>
          <w:sz w:val="22"/>
          <w:szCs w:val="22"/>
        </w:rPr>
        <w:fldChar w:fldCharType="begin" w:fldLock="1"/>
      </w:r>
      <w:r w:rsidRPr="0008241C">
        <w:rPr>
          <w:sz w:val="22"/>
          <w:szCs w:val="22"/>
        </w:rPr>
        <w:instrText>ADDIN CSL_CITATION {"citationItems":[{"id":"ITEM-1","itemData":{"abstract":"The world is witnessing environmental upheaval the world over. There seems to be the total disconnect with the nature which gets manifested in the form of climate change, global warming and natural disasters. Although man himself is responsible for the same where he is trying to win over nature recklessly but, his own existence is under potent danger. Indian civilization, one of the oldest living civilizations, has staunchly believed in being in harmony with the nature. Our ancient literature is replete with instances where human sensitivity towards nature is glorified at its best. The Vedic, Jain, Buddhist, and Kautilya's Arthshashtra established the principles of sustainability centuries ago. This research paper primarily focuses on those ecologically sustainable principles which the man seems to have forgotten today. If they are followed, the ecology will move sustainably and not only present, but future generations can also enjoy nature in its original vigor.","author":[{"dropping-particle":"","family":"Sharma","given":"Rajeev","non-dropping-particle":"","parse-names":false,"suffix":""},{"dropping-particle":"","family":"Aggarwal","given":"Naveen","non-dropping-particle":"","parse-names":false,"suffix":""},{"dropping-particle":"","family":"Kumar","given":"Sandeep","non-dropping-particle":"","parse-names":false,"suffix":""}],"container-title":"International Research Journal of Environment Sciences","id":"ITEM-1","issue":"1","issued":{"date-parts":[["2014"]]},"page":"70-73","title":"Ecological Sustainability in India through the Ages","type":"article-journal","volume":"3"},"uris":["http://www.mendeley.com/documents/?uuid=4da61f23-9606-32a1-97c3-32b3daea36e5"]}],"mendeley":{"formattedCitation":"(R. Sharma &lt;i&gt;et al.&lt;/i&gt;, 2014)","plainTextFormattedCitation":"(R. Sharma et al., 2014)","previouslyFormattedCitation":"(R. Sharm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R. Sharm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r w:rsidRPr="0008241C">
        <w:rPr>
          <w:noProof/>
          <w:color w:val="333333"/>
          <w:sz w:val="22"/>
          <w:szCs w:val="22"/>
          <w:lang w:val="en-AU" w:eastAsia="en-AU"/>
        </w:rPr>
        <w:t xml:space="preserve"> </w:t>
      </w:r>
    </w:p>
    <w:p w14:paraId="2B391B20" w14:textId="77777777" w:rsidR="00A01204" w:rsidRPr="0008241C" w:rsidRDefault="00A01204" w:rsidP="00A01204">
      <w:pPr>
        <w:rPr>
          <w:sz w:val="22"/>
          <w:szCs w:val="22"/>
        </w:rPr>
      </w:pPr>
    </w:p>
    <w:p w14:paraId="48D26E3F" w14:textId="77777777" w:rsidR="00A01204" w:rsidRPr="0008241C" w:rsidRDefault="00A01204" w:rsidP="00A01204">
      <w:pPr>
        <w:rPr>
          <w:sz w:val="22"/>
          <w:szCs w:val="22"/>
        </w:rPr>
      </w:pPr>
      <w:r w:rsidRPr="0008241C">
        <w:rPr>
          <w:sz w:val="22"/>
          <w:szCs w:val="22"/>
        </w:rPr>
        <w:t>Coastal traditional (</w:t>
      </w:r>
      <w:r w:rsidRPr="0008241C">
        <w:rPr>
          <w:i/>
          <w:sz w:val="22"/>
          <w:szCs w:val="22"/>
        </w:rPr>
        <w:t>neythal</w:t>
      </w:r>
      <w:r w:rsidRPr="0008241C">
        <w:rPr>
          <w:sz w:val="22"/>
          <w:szCs w:val="22"/>
        </w:rPr>
        <w:t xml:space="preserve">) values ensure that </w:t>
      </w:r>
      <w:r w:rsidRPr="0008241C">
        <w:rPr>
          <w:i/>
          <w:sz w:val="22"/>
          <w:szCs w:val="22"/>
        </w:rPr>
        <w:t xml:space="preserve">Kadalamma </w:t>
      </w:r>
      <w:r w:rsidRPr="0008241C">
        <w:rPr>
          <w:sz w:val="22"/>
          <w:szCs w:val="22"/>
        </w:rPr>
        <w:t xml:space="preserve">(Mother Ocean) is worshipped, looked after and conserved sustainably. Coastal fishermen’s values and indigenous local knowledge of the Mukkuva Community (South India) influence their skepticism that modern technology, such as bottom trawling and harbour dredging, destroys underwater marine ecosystems. “They considered the sea and open beaches as their common livelihood areas, so they did not own them as private [areas] as they commonly say that [the] ocean would be there always and they were too” </w:t>
      </w:r>
      <w:r w:rsidRPr="0008241C">
        <w:rPr>
          <w:sz w:val="22"/>
          <w:szCs w:val="22"/>
        </w:rPr>
        <w:fldChar w:fldCharType="begin" w:fldLock="1"/>
      </w:r>
      <w:r w:rsidRPr="0008241C">
        <w:rPr>
          <w:sz w:val="22"/>
          <w:szCs w:val="22"/>
        </w:rPr>
        <w:instrText>ADDIN CSL_CITATION {"citationItems":[{"id":"ITEM-1","itemData":{"abstract":"Case study Report","author":[{"dropping-particle":"","family":"Panipilla","given":"Robert","non-dropping-particle":"","parse-names":false,"suffix":""},{"dropping-particle":"","family":"Jament","given":"Johnson","non-dropping-particle":"","parse-names":false,"suffix":""}],"id":"ITEM-1","issued":{"date-parts":[["2016"]]},"publisher-place":"Paris","title":"Mukkuva Community in South India: socio-religious history and biocultural diversity","type":"report"},"locator":"60","uris":["http://www.mendeley.com/documents/?uuid=32d1a43f-a22c-341e-b6e1-22658dd5e1db"]}],"mendeley":{"formattedCitation":"(Panipilla &amp; Jament, 2016, p. 60)","plainTextFormattedCitation":"(Panipilla &amp; Jament, 2016, p. 60)","previouslyFormattedCitation":"(Panipilla &amp; Jament, 2016, p. 60)"},"properties":{"noteIndex":0},"schema":"https://github.com/citation-style-language/schema/raw/master/csl-citation.json"}</w:instrText>
      </w:r>
      <w:r w:rsidRPr="0008241C">
        <w:rPr>
          <w:sz w:val="22"/>
          <w:szCs w:val="22"/>
        </w:rPr>
        <w:fldChar w:fldCharType="separate"/>
      </w:r>
      <w:r w:rsidRPr="0008241C">
        <w:rPr>
          <w:noProof/>
          <w:sz w:val="22"/>
          <w:szCs w:val="22"/>
        </w:rPr>
        <w:t>(Panipilla &amp; Jament, 2016, p. 60)</w:t>
      </w:r>
      <w:r w:rsidRPr="0008241C">
        <w:rPr>
          <w:sz w:val="22"/>
          <w:szCs w:val="22"/>
        </w:rPr>
        <w:fldChar w:fldCharType="end"/>
      </w:r>
      <w:r w:rsidRPr="0008241C">
        <w:rPr>
          <w:sz w:val="22"/>
          <w:szCs w:val="22"/>
        </w:rPr>
        <w:t xml:space="preserve">. These values are rapidly changing and the protectors of the </w:t>
      </w:r>
      <w:r w:rsidRPr="0008241C">
        <w:rPr>
          <w:i/>
          <w:sz w:val="22"/>
          <w:szCs w:val="22"/>
        </w:rPr>
        <w:t xml:space="preserve">Kadalamma </w:t>
      </w:r>
      <w:r w:rsidRPr="0008241C">
        <w:rPr>
          <w:sz w:val="22"/>
          <w:szCs w:val="22"/>
        </w:rPr>
        <w:t xml:space="preserve">are largely disappearing. </w:t>
      </w:r>
    </w:p>
    <w:p w14:paraId="4BDC35A3" w14:textId="77777777" w:rsidR="00A01204" w:rsidRPr="0008241C" w:rsidRDefault="00A01204" w:rsidP="00A01204">
      <w:pPr>
        <w:rPr>
          <w:sz w:val="22"/>
          <w:szCs w:val="22"/>
        </w:rPr>
      </w:pPr>
    </w:p>
    <w:p w14:paraId="5A02846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33" w:name="_Toc504317105"/>
      <w:bookmarkStart w:id="434" w:name="_Toc504317798"/>
      <w:bookmarkStart w:id="435" w:name="_Toc504321144"/>
      <w:r w:rsidRPr="0008241C">
        <w:rPr>
          <w:b/>
          <w:sz w:val="22"/>
          <w:szCs w:val="24"/>
        </w:rPr>
        <w:t>2.2.2.3</w:t>
      </w:r>
      <w:r w:rsidRPr="0008241C">
        <w:rPr>
          <w:b/>
          <w:sz w:val="22"/>
          <w:szCs w:val="24"/>
        </w:rPr>
        <w:tab/>
        <w:t>Changing values and pollution</w:t>
      </w:r>
      <w:bookmarkEnd w:id="433"/>
      <w:bookmarkEnd w:id="434"/>
      <w:bookmarkEnd w:id="435"/>
    </w:p>
    <w:p w14:paraId="2D9D7919" w14:textId="77777777" w:rsidR="00A01204" w:rsidRPr="0008241C" w:rsidRDefault="00A01204" w:rsidP="00A01204">
      <w:pPr>
        <w:rPr>
          <w:sz w:val="22"/>
          <w:szCs w:val="22"/>
        </w:rPr>
      </w:pPr>
    </w:p>
    <w:p w14:paraId="0D3B713A" w14:textId="77777777" w:rsidR="00A01204" w:rsidRPr="0008241C" w:rsidRDefault="00A01204" w:rsidP="00A01204">
      <w:pPr>
        <w:rPr>
          <w:sz w:val="22"/>
          <w:szCs w:val="22"/>
        </w:rPr>
      </w:pPr>
      <w:r w:rsidRPr="0008241C">
        <w:rPr>
          <w:sz w:val="22"/>
          <w:szCs w:val="22"/>
        </w:rPr>
        <w:t xml:space="preserve">Along with the expanding migration of people to urban areas across the Asia-Pacific, and demands from a growing middle class for greater services, pollution has become a major issue influencing health and changing values across the region </w:t>
      </w:r>
      <w:r w:rsidRPr="0008241C">
        <w:rPr>
          <w:sz w:val="22"/>
          <w:szCs w:val="22"/>
        </w:rPr>
        <w:fldChar w:fldCharType="begin" w:fldLock="1"/>
      </w:r>
      <w:r w:rsidRPr="0008241C">
        <w:rPr>
          <w:sz w:val="22"/>
          <w:szCs w:val="22"/>
        </w:rPr>
        <w:instrText>ADDIN CSL_CITATION {"citationItems":[{"id":"ITEM-1","itemData":{"DOI":"10.1016/j.envint.2003.12.001","ISBN":"01604120 (ISSN)","ISSN":"01604120","PMID":"15120202","abstract":"This paper reviews recent work in the field of risk perception research, taking its examples primarily from work relating to air pollution issues. The paper opens with a brief discussion of the psychological literature on risk perception, in order to set out the key insights, criticisms and more recent developments associated with such approaches, before turning to the findings of recent socio-cultural analyses of perceptions of air pollution. This account, which considers how social and cultural factors influence the way in which people interpret and make sense of risk, draws linkages with psychological risk perception research, revealing that over the last decade there has been a pronounced degree of convergence between the conclusions being reached across these two (historically disparate) fields of research. The paper concludes by evaluating the relevance of risk perception research for the science and policy of risk assessment and management. ?? 2004 Elsevier Ltd. All rights reserved.","author":[{"dropping-particle":"","family":"Bickerstaff","given":"Karen","non-dropping-particle":"","parse-names":false,"suffix":""}],"container-title":"Environment International","id":"ITEM-1","issue":"6","issued":{"date-parts":[["2004"]]},"page":"827-840","title":"Risk perception research: Socio-cultural perspectives on the public experience of air pollution","type":"article-journal","volume":"30"},"uris":["http://www.mendeley.com/documents/?uuid=8a2d1b1f-a462-4c9e-9994-bec4ee5d35aa"]},{"id":"ITEM-2","itemData":{"author":[{"dropping-particle":"","family":"Abasolo","given":"Emma","non-dropping-particle":"","parse-names":false,"suffix":""},{"dropping-particle":"","family":"Matsui","given":"Takanori","non-dropping-particle":"","parse-names":false,"suffix":""},{"dropping-particle":"","family":"Saito","given":"Osamu","non-dropping-particle":"","parse-names":false,"suffix":""},{"dropping-particle":"","family":"Morioka","given":"Tohru","non-dropping-particle":"","parse-names":false,"suffix":""}],"container-title":"Environmental Systems Research","id":"ITEM-2","issued":{"date-parts":[["2007"]]},"page":"517-526","title":"Evaluating the Ecosystem Services-related Quality of Life (E-QOL) of Students in the Urban Areas","type":"article-journal","volume":"35"},"uris":["http://www.mendeley.com/documents/?uuid=63630c6b-0cc0-4005-97ed-d0d233287794"]},{"id":"ITEM-3","itemData":{"author":[{"dropping-particle":"","family":"Abasolo","given":"Emma","non-dropping-particle":"","parse-names":false,"suffix":""},{"dropping-particle":"","family":"Saito","given":"Osamu","non-dropping-particle":"","parse-names":false,"suffix":""},{"dropping-particle":"","family":"Matsui","given":"Takanori","non-dropping-particle":"","parse-names":false,"suffix":""},{"dropping-particle":"","family":"Morioka","given":"Tohru","non-dropping-particle":"","parse-names":false,"suffix":""}],"container-title":"Sylvatrop, The Technical Journal of Philippine Ecosystem and Natural Resources","id":"ITEM-3","issue":"1&amp;2","issued":{"date-parts":[["2008"]]},"page":"81-100","title":"Perception and attitude towards ecosystem services in the urban areas","type":"article-journal","volume":"17"},"uris":["http://www.mendeley.com/documents/?uuid=d74a40fa-16fb-4afe-88f1-459b2bc19d63"]},{"id":"ITEM-4","itemData":{"DOI":"10.1016/j.atmosenv.2007.09.003","ISBN":"13522310","ISSN":"13522310","abstract":"Due to its rapidly expanding economic and industrial developments, China is currently considered to be the engine of the world's economic growth. China's economic growth has been accompanied by an expansion of the urban area population and the emergence of a number of mega cities since the 1990. This expansion has resulted in tremendous increases in energy consumption, emissions of air pollutants and the number of poor air quality days in mega cities and their immediate vicinities. Air pollution has become one of the top environmental concerns in China. Currently, Beijing, Shanghai, and the Pearl River Delta region including Guangzhou, Shenzhen and Hong Kong, and their immediate vicinities are the most economically vibrant regions in China. They accounted for about 20% of the total GDP in China in 2005. These are also areas where many air pollution studies have been conducted, especially over the last 6 years. Based on these previous studies, this review presents the current state of understanding of the air pollution problems in China's mega cities and identifies the immediate challenges to understanding and controlling air pollution in these densely populated areas. ?? 2007 Elsevier Ltd. All rights reserved.","author":[{"dropping-particle":"","family":"Chan","given":"Chak K.","non-dropping-particle":"","parse-names":false,"suffix":""},{"dropping-particle":"","family":"Yao","given":"Xiaohong","non-dropping-particle":"","parse-names":false,"suffix":""}],"container-title":"Atmospheric Environment","id":"ITEM-4","issue":"1","issued":{"date-parts":[["2008"]]},"page":"1-42","title":"Air pollution in mega cities in China","type":"article-journal","volume":"42"},"uris":["http://www.mendeley.com/documents/?uuid=0d3503f6-8d4e-46fe-9fd5-15d904ec046d"]},{"id":"ITEM-5","itemData":{"DOI":"10.1016/j.tree.2014.01.009","ISSN":"01695347","author":[{"dropping-particle":"","family":"Clark","given":"Natalie E.","non-dropping-particle":"","parse-names":false,"suffix":""},{"dropping-particle":"","family":"Lovell","given":"Rebecca","non-dropping-particle":"","parse-names":false,"suffix":""},{"dropping-particle":"","family":"Wheeler","given":"Benedict W.","non-dropping-particle":"","parse-names":false,"suffix":""},{"dropping-particle":"","family":"Higgins","given":"Sahran L.","non-dropping-particle":"","parse-names":false,"suffix":""},{"dropping-particle":"","family":"Depledge","given":"Michael H.","non-dropping-particle":"","parse-names":false,"suffix":""},{"dropping-particle":"","family":"Norris","given":"Ken","non-dropping-particle":"","parse-names":false,"suffix":""}],"container-title":"Trends in Ecology &amp; Evolution","id":"ITEM-5","issue":"4","issued":{"date-parts":[["2014"]]},"page":"198-204","publisher":"Elsevier Ltd","title":"Biodiversity, cultural pathways, and human health: a framework","type":"article-journal","volume":"29"},"uris":["http://www.mendeley.com/documents/?uuid=0e8595d6-0971-4977-a7f2-c4c03db8d323"]},{"id":"ITEM-6","itemData":{"author":[{"dropping-particle":"","family":"State of the Tropics","given":"","non-dropping-particle":"","parse-names":false,"suffix":""}],"id":"ITEM-6","issued":{"date-parts":[["2014"]]},"title":"State of the Tropics 2014 report","type":"report"},"uris":["http://www.mendeley.com/documents/?uuid=02306fd0-475e-3941-a6d4-fb2d7cd1b4bf"]},{"id":"ITEM-7","itemData":{"DOI":"10.1007/s11146-008-9152-0","ISBN":"1114600891520","ISSN":"0895-5638","abstract":"The rapid pace of urbanization and income growth in China in the past decade, spurred in part by the liberalization of the urban housing and labor markets, resulted in considerable growth in urban land rents and wage-rates. The objective of this study is to examine the influence of urban quality of living, comprising social and environmental amenities, on the evolution of cross-city land-rent and wage-rate differentials in China.We employ the household data from the 1998 and 2004 Urban Household Survey (UHS) to compute the intercity land-rent and wage-rate differentials, inferring the rent growth in individual cities from a household housing consumption demand equation as home values were not reported in the earlier UHS. Our findings show a strong increase of urban residents’ willingness to pay for local amenity qualities between 1998 and 2004.","author":[{"dropping-particle":"","family":"Zheng","given":"Siqi","non-dropping-particle":"","parse-names":false,"suffix":""},{"dropping-particle":"","family":"Fu","given":"Yuming","non-dropping-particle":"","parse-names":false,"suffix":""},{"dropping-particle":"","family":"Liu","given":"Hongyu","non-dropping-particle":"","parse-names":false,"suffix":""}],"container-title":"The Journal of Real Estate Finance and Economics","id":"ITEM-7","issue":"3","issued":{"date-parts":[["2008"]]},"page":"194-213","title":"Demand for Urban Quality of Living in China: Evolution in Compensating Land-Rent and Wage-Rate Differentials","type":"article-journal","volume":"38"},"uris":["http://www.mendeley.com/documents/?uuid=c7c4d917-f6ed-4ba4-b6f4-e0052d28a57a"]}],"mendeley":{"formattedCitation":"(Abasolo &lt;i&gt;et al.&lt;/i&gt;, 2007, 2008; Bickerstaff, 2004; C. K. Chan &amp; Yao, 2008; Clark &lt;i&gt;et al.&lt;/i&gt;, 2014; State of the Tropics, 2014; Zheng &lt;i&gt;et al.&lt;/i&gt;, 2008)","plainTextFormattedCitation":"(Abasolo et al., 2007, 2008; Bickerstaff, 2004; C. K. Chan &amp; Yao, 2008; Clark et al., 2014; State of the Tropics, 2014; Zheng et al., 2008)","previouslyFormattedCitation":"(Abasolo &lt;i&gt;et al.&lt;/i&gt;, 2007, 2008; Bickerstaff, 2004; C. K. Chan &amp; Yao, 2008; Clark &lt;i&gt;et al.&lt;/i&gt;, 2014; State of the Tropics, 2014; Zheng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Abasolo </w:t>
      </w:r>
      <w:r w:rsidRPr="0008241C">
        <w:rPr>
          <w:i/>
          <w:noProof/>
          <w:sz w:val="22"/>
          <w:szCs w:val="22"/>
        </w:rPr>
        <w:t>et al.</w:t>
      </w:r>
      <w:r w:rsidRPr="0008241C">
        <w:rPr>
          <w:noProof/>
          <w:sz w:val="22"/>
          <w:szCs w:val="22"/>
        </w:rPr>
        <w:t xml:space="preserve">, 2007, 2008; Bickerstaff, 2004; C. K. Chan &amp; Yao, 2008; Clark </w:t>
      </w:r>
      <w:r w:rsidRPr="0008241C">
        <w:rPr>
          <w:i/>
          <w:noProof/>
          <w:sz w:val="22"/>
          <w:szCs w:val="22"/>
        </w:rPr>
        <w:t>et al.</w:t>
      </w:r>
      <w:r w:rsidRPr="0008241C">
        <w:rPr>
          <w:noProof/>
          <w:sz w:val="22"/>
          <w:szCs w:val="22"/>
        </w:rPr>
        <w:t xml:space="preserve">, 2014; State of the Tropics, 2014; Zheng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w:t>
      </w:r>
      <w:r w:rsidRPr="0008241C">
        <w:rPr>
          <w:rFonts w:eastAsia="Arial Unicode MS"/>
          <w:sz w:val="22"/>
          <w:szCs w:val="22"/>
          <w:lang w:eastAsia="ja-JP"/>
        </w:rPr>
        <w:t xml:space="preserve">Values have been affected by community perceptions of the health risks from pollution in the region </w:t>
      </w:r>
      <w:r w:rsidRPr="0008241C">
        <w:rPr>
          <w:rFonts w:eastAsia="Arial Unicode MS"/>
          <w:sz w:val="22"/>
          <w:szCs w:val="22"/>
          <w:lang w:eastAsia="ja-JP"/>
        </w:rPr>
        <w:fldChar w:fldCharType="begin" w:fldLock="1"/>
      </w:r>
      <w:r w:rsidRPr="0008241C">
        <w:rPr>
          <w:rFonts w:eastAsia="Arial Unicode MS"/>
          <w:sz w:val="22"/>
          <w:szCs w:val="22"/>
          <w:lang w:eastAsia="ja-JP"/>
        </w:rPr>
        <w:instrText>ADDIN CSL_CITATION {"citationItems":[{"id":"ITEM-1","itemData":{"author":[{"dropping-particle":"","family":"UNESCAP","given":"","non-dropping-particle":"","parse-names":false,"suffix":""}],"id":"ITEM-1","issued":{"date-parts":[["2005"]]},"note":"NULL","publisher-place":"Bangkok, Thailand","title":"State of the Environment in Asia and the Pacific. Bangkok: United Nations ESCAP","type":"report"},"uris":["http://www.mendeley.com/documents/?uuid=ecd9833a-5193-4df7-95c0-f8deaa987af3"]}],"mendeley":{"formattedCitation":"(UNESCAP, 2005)","plainTextFormattedCitation":"(UNESCAP, 2005)","previouslyFormattedCitation":"(UNESCAP, 2005)"},"properties":{"noteIndex":0},"schema":"https://github.com/citation-style-language/schema/raw/master/csl-citation.json"}</w:instrText>
      </w:r>
      <w:r w:rsidRPr="0008241C">
        <w:rPr>
          <w:rFonts w:eastAsia="Arial Unicode MS"/>
          <w:sz w:val="22"/>
          <w:szCs w:val="22"/>
          <w:lang w:eastAsia="ja-JP"/>
        </w:rPr>
        <w:fldChar w:fldCharType="separate"/>
      </w:r>
      <w:r w:rsidRPr="0008241C">
        <w:rPr>
          <w:rFonts w:eastAsia="Arial Unicode MS"/>
          <w:noProof/>
          <w:sz w:val="22"/>
          <w:szCs w:val="22"/>
          <w:lang w:eastAsia="ja-JP"/>
        </w:rPr>
        <w:t>(UNESCAP, 2005)</w:t>
      </w:r>
      <w:r w:rsidRPr="0008241C">
        <w:rPr>
          <w:rFonts w:eastAsia="Arial Unicode MS"/>
          <w:sz w:val="22"/>
          <w:szCs w:val="22"/>
          <w:lang w:eastAsia="ja-JP"/>
        </w:rPr>
        <w:fldChar w:fldCharType="end"/>
      </w:r>
      <w:r w:rsidRPr="0008241C">
        <w:rPr>
          <w:rFonts w:eastAsia="Arial Unicode MS"/>
          <w:sz w:val="22"/>
          <w:szCs w:val="22"/>
          <w:lang w:eastAsia="ja-JP"/>
        </w:rPr>
        <w:t xml:space="preserve">. Slovic </w:t>
      </w:r>
      <w:r w:rsidRPr="0008241C">
        <w:rPr>
          <w:rFonts w:eastAsia="Arial Unicode MS"/>
          <w:i/>
          <w:sz w:val="22"/>
          <w:szCs w:val="22"/>
          <w:lang w:eastAsia="ja-JP"/>
        </w:rPr>
        <w:t>et al</w:t>
      </w:r>
      <w:r w:rsidRPr="0008241C">
        <w:rPr>
          <w:rFonts w:eastAsia="Arial Unicode MS"/>
          <w:sz w:val="22"/>
          <w:szCs w:val="22"/>
          <w:lang w:eastAsia="ja-JP"/>
        </w:rPr>
        <w:t xml:space="preserve">. </w:t>
      </w:r>
      <w:r w:rsidRPr="0008241C">
        <w:rPr>
          <w:rFonts w:eastAsia="Arial Unicode MS"/>
          <w:sz w:val="22"/>
          <w:szCs w:val="22"/>
          <w:lang w:eastAsia="ja-JP"/>
        </w:rPr>
        <w:fldChar w:fldCharType="begin" w:fldLock="1"/>
      </w:r>
      <w:r w:rsidRPr="0008241C">
        <w:rPr>
          <w:rFonts w:eastAsia="Arial Unicode MS"/>
          <w:sz w:val="22"/>
          <w:szCs w:val="22"/>
          <w:lang w:eastAsia="ja-JP"/>
        </w:rPr>
        <w:instrText>ADDIN CSL_CITATION {"citationItems":[{"id":"ITEM-1","itemData":{"DOI":"10.1007/978-1-4899-0445-4_9","author":[{"dropping-particle":"","family":"Slovic","given":"Paul","non-dropping-particle":"","parse-names":false,"suffix":""},{"dropping-particle":"","family":"Fischhoff","given":"Baruch","non-dropping-particle":"","parse-names":false,"suffix":""},{"dropping-particle":"","family":"Lichtenstein","given":"Sarah","non-dropping-particle":"","parse-names":false,"suffix":""}],"container-title":"Societal Risk Assessment","id":"ITEM-1","issued":{"date-parts":[["1980"]]},"page":"181-216","publisher":"Springer US","publisher-place":"Boston, MA","title":"Facts and Fears: Understanding Perceived Risk","type":"chapter"},"suppress-author":1,"uris":["http://www.mendeley.com/documents/?uuid=fcece26c-0114-34ca-93c8-4887073b2ba5"]}],"mendeley":{"formattedCitation":"(1980)","plainTextFormattedCitation":"(1980)","previouslyFormattedCitation":"(1980)"},"properties":{"noteIndex":0},"schema":"https://github.com/citation-style-language/schema/raw/master/csl-citation.json"}</w:instrText>
      </w:r>
      <w:r w:rsidRPr="0008241C">
        <w:rPr>
          <w:rFonts w:eastAsia="Arial Unicode MS"/>
          <w:sz w:val="22"/>
          <w:szCs w:val="22"/>
          <w:lang w:eastAsia="ja-JP"/>
        </w:rPr>
        <w:fldChar w:fldCharType="separate"/>
      </w:r>
      <w:r w:rsidRPr="0008241C">
        <w:rPr>
          <w:rFonts w:eastAsia="Arial Unicode MS"/>
          <w:noProof/>
          <w:sz w:val="22"/>
          <w:szCs w:val="22"/>
          <w:lang w:eastAsia="ja-JP"/>
        </w:rPr>
        <w:t>(1980)</w:t>
      </w:r>
      <w:r w:rsidRPr="0008241C">
        <w:rPr>
          <w:rFonts w:eastAsia="Arial Unicode MS"/>
          <w:sz w:val="22"/>
          <w:szCs w:val="22"/>
          <w:lang w:eastAsia="ja-JP"/>
        </w:rPr>
        <w:fldChar w:fldCharType="end"/>
      </w:r>
      <w:r w:rsidRPr="0008241C">
        <w:rPr>
          <w:rFonts w:eastAsia="Arial Unicode MS"/>
          <w:sz w:val="22"/>
          <w:szCs w:val="22"/>
          <w:lang w:eastAsia="ja-JP"/>
        </w:rPr>
        <w:t xml:space="preserve"> identified two psycho-social factors that characterise those risks most commonly impacting on individuals’ views. The first is the “dread factor”: risks perceived as uncontrollable, potentially catastrophic, dangerous to future generations and involuntary. The second is the “unknown factor” or risks perceived as difficult to observe, unfamiliar and not fully known to science. </w:t>
      </w:r>
      <w:r w:rsidRPr="0008241C">
        <w:rPr>
          <w:sz w:val="22"/>
          <w:szCs w:val="22"/>
        </w:rPr>
        <w:t xml:space="preserve">Nuclear power scores highly for both factors, while air pollution scores highly on the first </w:t>
      </w:r>
      <w:r w:rsidRPr="0008241C">
        <w:rPr>
          <w:sz w:val="22"/>
          <w:szCs w:val="22"/>
        </w:rPr>
        <w:fldChar w:fldCharType="begin" w:fldLock="1"/>
      </w:r>
      <w:r w:rsidRPr="0008241C">
        <w:rPr>
          <w:sz w:val="22"/>
          <w:szCs w:val="22"/>
        </w:rPr>
        <w:instrText>ADDIN CSL_CITATION {"citationItems":[{"id":"ITEM-1","itemData":{"DOI":"10.1016/j.envint.2003.12.001","ISBN":"01604120 (ISSN)","ISSN":"01604120","PMID":"15120202","abstract":"This paper reviews recent work in the field of risk perception research, taking its examples primarily from work relating to air pollution issues. The paper opens with a brief discussion of the psychological literature on risk perception, in order to set out the key insights, criticisms and more recent developments associated with such approaches, before turning to the findings of recent socio-cultural analyses of perceptions of air pollution. This account, which considers how social and cultural factors influence the way in which people interpret and make sense of risk, draws linkages with psychological risk perception research, revealing that over the last decade there has been a pronounced degree of convergence between the conclusions being reached across these two (historically disparate) fields of research. The paper concludes by evaluating the relevance of risk perception research for the science and policy of risk assessment and management. ?? 2004 Elsevier Ltd. All rights reserved.","author":[{"dropping-particle":"","family":"Bickerstaff","given":"Karen","non-dropping-particle":"","parse-names":false,"suffix":""}],"container-title":"Environment International","id":"ITEM-1","issue":"6","issued":{"date-parts":[["2004"]]},"page":"827-840","title":"Risk perception research: Socio-cultural perspectives on the public experience of air pollution","type":"article-journal","volume":"30"},"uris":["http://www.mendeley.com/documents/?uuid=8a2d1b1f-a462-4c9e-9994-bec4ee5d35aa"]}],"mendeley":{"formattedCitation":"(Bickerstaff, 2004)","plainTextFormattedCitation":"(Bickerstaff, 2004)","previouslyFormattedCitation":"(Bickerstaff, 2004)"},"properties":{"noteIndex":0},"schema":"https://github.com/citation-style-language/schema/raw/master/csl-citation.json"}</w:instrText>
      </w:r>
      <w:r w:rsidRPr="0008241C">
        <w:rPr>
          <w:sz w:val="22"/>
          <w:szCs w:val="22"/>
        </w:rPr>
        <w:fldChar w:fldCharType="separate"/>
      </w:r>
      <w:r w:rsidRPr="0008241C">
        <w:rPr>
          <w:noProof/>
          <w:sz w:val="22"/>
          <w:szCs w:val="22"/>
        </w:rPr>
        <w:t>(Bickerstaff, 2004)</w:t>
      </w:r>
      <w:r w:rsidRPr="0008241C">
        <w:rPr>
          <w:sz w:val="22"/>
          <w:szCs w:val="22"/>
        </w:rPr>
        <w:fldChar w:fldCharType="end"/>
      </w:r>
      <w:r w:rsidRPr="0008241C">
        <w:rPr>
          <w:sz w:val="22"/>
          <w:szCs w:val="22"/>
        </w:rPr>
        <w:t xml:space="preserve">. </w:t>
      </w:r>
    </w:p>
    <w:p w14:paraId="3C7379F0" w14:textId="77777777" w:rsidR="00A01204" w:rsidRPr="0008241C" w:rsidRDefault="00A01204" w:rsidP="00A01204">
      <w:pPr>
        <w:rPr>
          <w:sz w:val="22"/>
          <w:szCs w:val="22"/>
        </w:rPr>
      </w:pPr>
    </w:p>
    <w:p w14:paraId="3519CB0C" w14:textId="77777777" w:rsidR="00A01204" w:rsidRPr="0008241C" w:rsidRDefault="00A01204" w:rsidP="00A01204">
      <w:pPr>
        <w:rPr>
          <w:sz w:val="22"/>
          <w:szCs w:val="22"/>
        </w:rPr>
      </w:pPr>
      <w:r w:rsidRPr="0008241C">
        <w:rPr>
          <w:sz w:val="22"/>
          <w:szCs w:val="22"/>
        </w:rPr>
        <w:t xml:space="preserve">Perceived risks can lead people to fear rather than value the environment as a source of benefits. For example, where smog occurs in China, both visitors and residents perceive places as less attractive </w:t>
      </w:r>
      <w:r w:rsidRPr="0008241C">
        <w:rPr>
          <w:sz w:val="22"/>
          <w:szCs w:val="22"/>
        </w:rPr>
        <w:fldChar w:fldCharType="begin" w:fldLock="1"/>
      </w:r>
      <w:r w:rsidRPr="0008241C">
        <w:rPr>
          <w:sz w:val="22"/>
          <w:szCs w:val="22"/>
        </w:rPr>
        <w:instrText>ADDIN CSL_CITATION {"citationItems":[{"id":"ITEM-1","itemData":{"DOI":"10.1016/j.atmosenv.2007.09.003","ISBN":"13522310","ISSN":"13522310","abstract":"Due to its rapidly expanding economic and industrial developments, China is currently considered to be the engine of the world's economic growth. China's economic growth has been accompanied by an expansion of the urban area population and the emergence of a number of mega cities since the 1990. This expansion has resulted in tremendous increases in energy consumption, emissions of air pollutants and the number of poor air quality days in mega cities and their immediate vicinities. Air pollution has become one of the top environmental concerns in China. Currently, Beijing, Shanghai, and the Pearl River Delta region including Guangzhou, Shenzhen and Hong Kong, and their immediate vicinities are the most economically vibrant regions in China. They accounted for about 20% of the total GDP in China in 2005. These are also areas where many air pollution studies have been conducted, especially over the last 6 years. Based on these previous studies, this review presents the current state of understanding of the air pollution problems in China's mega cities and identifies the immediate challenges to understanding and controlling air pollution in these densely populated areas. ?? 2007 Elsevier Ltd. All rights reserved.","author":[{"dropping-particle":"","family":"Chan","given":"Chak K.","non-dropping-particle":"","parse-names":false,"suffix":""},{"dropping-particle":"","family":"Yao","given":"Xiaohong","non-dropping-particle":"","parse-names":false,"suffix":""}],"container-title":"Atmospheric Environment","id":"ITEM-1","issue":"1","issued":{"date-parts":[["2008"]]},"page":"1-42","title":"Air pollution in mega cities in China","type":"article-journal","volume":"42"},"uris":["http://www.mendeley.com/documents/?uuid=0d3503f6-8d4e-46fe-9fd5-15d904ec046d"]},{"id":"ITEM-2","itemData":{"DOI":"10.1016/j.ocecoaman.2015.02.001","ISSN":"09645691","abstract":"This paper explains how the practice of integrating ecosystem-service thinking (i.e., ecological benefits for human beings) and institutions (i.e., organisations, policy rules) is essential for coastal spatial planning. Adopting an integrated perspective on ecosystem services (ESs) both helps understand a wide range of possible services and, at the same time, attune institution to local resource patterns. The objective of this paper is to identify the extent to which ESs are integrated in a specific coastal strategic planning case. A subsequent objective is to understand whether institutions are capable of managing ESs in terms of uncovering institutional strengths and weaknesses that may exist in taking ESs into account in existing institutional practices. These two questions are addressed through the application of a content analysis method and a multi-level analysis framework on formal institutions. Jiaozhou Bay in China is used as an illustrative case. The results show that some ESs have been implicitly acknowledged, but by no means the whole range. This partial ES implementation could result from any of four institutional weaknesses in the strategic plans of Jiaozhou Bay, namely a dominant market oriented interest, fragmented institutional structures for managing ESs, limited ES assessment, and a lack of integrated reflection of the social value of ESs in decision-making. Finally, generalizations of multi-level institutional settings on ES integration, such as an inter-organisational fragmentation and a limited use of ES assessment in operation, are made together with other international case studies. Meanwhile, the comparison highlights the influences of extensive market-oriented incentives and governments' exclusive responsibilities on ES governance in the Chinese context.","author":[{"dropping-particle":"","family":"Li","given":"Ruiqian","non-dropping-particle":"","parse-names":false,"suffix":""},{"dropping-particle":"","family":"Li","given":"Yongfu","non-dropping-particle":"","parse-names":false,"suffix":""},{"dropping-particle":"","family":"Brink","given":"Margo","non-dropping-particle":"van den","parse-names":false,"suffix":""},{"dropping-particle":"","family":"Woltjer","given":"Johan","non-dropping-particle":"","parse-names":false,"suffix":""}],"container-title":"Ocean and Coastal Management","id":"ITEM-2","issued":{"date-parts":[["2015"]]},"page":"1-15","publisher":"Elsevier Ltd","title":"The capacities of institutions for the integration of ecosystem services in coastal strategic planning: The case of Jiaozhou Bay","type":"article-journal","volume":"107"},"uris":["http://www.mendeley.com/documents/?uuid=976c414a-3d91-4c71-a5f8-7c66423eb8ee"]}],"mendeley":{"formattedCitation":"(C. K. Chan &amp; Yao, 2008; Li &lt;i&gt;et al.&lt;/i&gt;, 2015)","manualFormatting":"(C. K. Chan &amp; Yao, 2008; Li et al., 2015)","plainTextFormattedCitation":"(C. K. Chan &amp; Yao, 2008; Li et al., 2015)","previouslyFormattedCitation":"(C. K. Chan &amp; Yao, 2008; L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C. K. Chan &amp; Yao, 2008; L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W</w:t>
      </w:r>
      <w:r w:rsidRPr="0008241C">
        <w:rPr>
          <w:rFonts w:eastAsia="Arial Unicode MS"/>
          <w:sz w:val="22"/>
          <w:szCs w:val="22"/>
          <w:lang w:eastAsia="ja-JP"/>
        </w:rPr>
        <w:t xml:space="preserve">here radioactive exposure has occurred in Japan and the Pacific </w:t>
      </w:r>
      <w:r w:rsidRPr="0008241C">
        <w:rPr>
          <w:rFonts w:eastAsia="Arial Unicode MS"/>
          <w:sz w:val="22"/>
          <w:szCs w:val="22"/>
          <w:lang w:eastAsia="ja-JP"/>
        </w:rPr>
        <w:fldChar w:fldCharType="begin" w:fldLock="1"/>
      </w:r>
      <w:r w:rsidRPr="0008241C">
        <w:rPr>
          <w:rFonts w:eastAsia="Arial Unicode MS"/>
          <w:sz w:val="22"/>
          <w:szCs w:val="22"/>
          <w:lang w:eastAsia="ja-JP"/>
        </w:rPr>
        <w:instrText>ADDIN CSL_CITATION {"citationItems":[{"id":"ITEM-1","itemData":{"author":[{"dropping-particle":"","family":"Barker","given":"Holly","non-dropping-particle":"","parse-names":false,"suffix":""}],"edition":"Second Edi","id":"ITEM-1","issued":{"date-parts":[["2012"]]},"publisher-place":"Belmont, USA","title":"Bravo for the Marshallese: regaining control in a post-nuclear, post-colonial world","type":"book"},"uris":["http://www.mendeley.com/documents/?uuid=6cf00037-eb15-41af-93d6-cf708462dfa3"]},{"id":"ITEM-2","itemData":{"DOI":"10.1073/pnas.1313825110/-/DCSupplemental.www.pnas.org/cgi/doi/10.1073/pnas.1313825110","author":[{"dropping-particle":"","family":"Huang","given":"Lei","non-dropping-particle":"","parse-names":false,"suffix":""},{"dropping-particle":"","family":"Zhou","given":"Ying","non-dropping-particle":"","parse-names":false,"suffix":""},{"dropping-particle":"","family":"Han","given":"Yuting","non-dropping-particle":"","parse-names":false,"suffix":""},{"dropping-particle":"","family":"Hammitt","given":"James K","non-dropping-particle":"","parse-names":false,"suffix":""},{"dropping-particle":"","family":"Bi","given":"Jun","non-dropping-particle":"","parse-names":false,"suffix":""},{"dropping-particle":"","family":"Liu","given":"Yang","non-dropping-particle":"","parse-names":false,"suffix":""}],"container-title":"Pnas","id":"ITEM-2","issue":"49","issued":{"date-parts":[["2013"]]},"page":"19742-19747","title":"Effect of the Fukushima nuclear accident on the risk perception of residents near a nuclear power plant in China","type":"article-journal","volume":"110"},"uris":["http://www.mendeley.com/documents/?uuid=831149d8-529d-4f2f-a60d-8be624645348"]}],"mendeley":{"formattedCitation":"(Barker, 2012; Huang &lt;i&gt;et al.&lt;/i&gt;, 2013)","plainTextFormattedCitation":"(Barker, 2012; Huang et al., 2013)","previouslyFormattedCitation":"(Barker, 2012; Huang &lt;i&gt;et al.&lt;/i&gt;, 2013)"},"properties":{"noteIndex":0},"schema":"https://github.com/citation-style-language/schema/raw/master/csl-citation.json"}</w:instrText>
      </w:r>
      <w:r w:rsidRPr="0008241C">
        <w:rPr>
          <w:rFonts w:eastAsia="Arial Unicode MS"/>
          <w:sz w:val="22"/>
          <w:szCs w:val="22"/>
          <w:lang w:eastAsia="ja-JP"/>
        </w:rPr>
        <w:fldChar w:fldCharType="separate"/>
      </w:r>
      <w:r w:rsidRPr="0008241C">
        <w:rPr>
          <w:rFonts w:eastAsia="Arial Unicode MS"/>
          <w:noProof/>
          <w:sz w:val="22"/>
          <w:szCs w:val="22"/>
          <w:lang w:eastAsia="ja-JP"/>
        </w:rPr>
        <w:t xml:space="preserve">(Barker, 2012; Huang </w:t>
      </w:r>
      <w:r w:rsidRPr="0008241C">
        <w:rPr>
          <w:rFonts w:eastAsia="Arial Unicode MS"/>
          <w:i/>
          <w:noProof/>
          <w:sz w:val="22"/>
          <w:szCs w:val="22"/>
          <w:lang w:eastAsia="ja-JP"/>
        </w:rPr>
        <w:t>et al.</w:t>
      </w:r>
      <w:r w:rsidRPr="0008241C">
        <w:rPr>
          <w:rFonts w:eastAsia="Arial Unicode MS"/>
          <w:noProof/>
          <w:sz w:val="22"/>
          <w:szCs w:val="22"/>
          <w:lang w:eastAsia="ja-JP"/>
        </w:rPr>
        <w:t>, 2013)</w:t>
      </w:r>
      <w:r w:rsidRPr="0008241C">
        <w:rPr>
          <w:rFonts w:eastAsia="Arial Unicode MS"/>
          <w:sz w:val="22"/>
          <w:szCs w:val="22"/>
          <w:lang w:eastAsia="ja-JP"/>
        </w:rPr>
        <w:fldChar w:fldCharType="end"/>
      </w:r>
      <w:r w:rsidRPr="0008241C">
        <w:rPr>
          <w:rFonts w:eastAsia="Arial Unicode MS"/>
          <w:sz w:val="22"/>
          <w:szCs w:val="22"/>
          <w:lang w:eastAsia="ja-JP"/>
        </w:rPr>
        <w:t xml:space="preserve">, people are reluctant to eat local foods, fear for their </w:t>
      </w:r>
      <w:r w:rsidRPr="0008241C">
        <w:rPr>
          <w:rFonts w:eastAsia="Arial Unicode MS"/>
          <w:sz w:val="22"/>
          <w:szCs w:val="22"/>
          <w:lang w:eastAsia="ja-JP"/>
        </w:rPr>
        <w:lastRenderedPageBreak/>
        <w:t xml:space="preserve">children living in the environment, and devalue the worth of land near nuclear facilities, even where radioactive exposure has not occurred </w:t>
      </w:r>
      <w:r w:rsidRPr="0008241C">
        <w:rPr>
          <w:rFonts w:eastAsia="Arial Unicode MS"/>
          <w:sz w:val="22"/>
          <w:szCs w:val="22"/>
          <w:lang w:eastAsia="ja-JP"/>
        </w:rPr>
        <w:fldChar w:fldCharType="begin" w:fldLock="1"/>
      </w:r>
      <w:r w:rsidRPr="0008241C">
        <w:rPr>
          <w:rFonts w:eastAsia="Arial Unicode MS"/>
          <w:sz w:val="22"/>
          <w:szCs w:val="22"/>
          <w:lang w:eastAsia="ja-JP"/>
        </w:rPr>
        <w:instrText>ADDIN CSL_CITATION {"citationItems":[{"id":"ITEM-1","itemData":{"DOI":"10.1016/j.regsciurbeco.2016.06.008","ISSN":"18792308","abstract":"This paper examines whether the 2011 Fukushima Nuclear Accident (FNA) changed the Chinese public's attitude toward nuclear energy by studying transactions in land markets near nuclear power plants in China. Using a data set that matched the details of all nuclear reactors in China with information on land transactions around them before and after the FNA, we find that the accident had dynamic effects on land markets in China. Land prices within 40??km of nuclear power plants dropped by about 18% one month after the nuclear accident. However, the impact of FNA decreased over the longer term, eventually becoming statistically insignificant. Also, the impacts of the disaster varied with plant characteristics such as operating status, construction year, and size.","author":[{"dropping-particle":"","family":"Zhu","given":"Hongjia","non-dropping-particle":"","parse-names":false,"suffix":""},{"dropping-particle":"","family":"Deng","given":"Yongheng","non-dropping-particle":"","parse-names":false,"suffix":""},{"dropping-particle":"","family":"Zhu","given":"Rong","non-dropping-particle":"","parse-names":false,"suffix":""},{"dropping-particle":"","family":"He","given":"Xiaobo","non-dropping-particle":"","parse-names":false,"suffix":""}],"container-title":"Regional Science and Urban Economics","id":"ITEM-1","issue":"August 2011","issued":{"date-parts":[["2016"]]},"page":"139-154","publisher":"Elsevier B.V.","title":"Fear of nuclear power? Evidence from Fukushima nuclear accident and land markets in China","type":"article-journal","volume":"60"},"uris":["http://www.mendeley.com/documents/?uuid=a0df9691-5a90-4c00-b393-6773add9e452"]}],"mendeley":{"formattedCitation":"(Zhu &lt;i&gt;et al.&lt;/i&gt;, 2016)","plainTextFormattedCitation":"(Zhu et al., 2016)","previouslyFormattedCitation":"(Zhu &lt;i&gt;et al.&lt;/i&gt;, 2016)"},"properties":{"noteIndex":0},"schema":"https://github.com/citation-style-language/schema/raw/master/csl-citation.json"}</w:instrText>
      </w:r>
      <w:r w:rsidRPr="0008241C">
        <w:rPr>
          <w:rFonts w:eastAsia="Arial Unicode MS"/>
          <w:sz w:val="22"/>
          <w:szCs w:val="22"/>
          <w:lang w:eastAsia="ja-JP"/>
        </w:rPr>
        <w:fldChar w:fldCharType="separate"/>
      </w:r>
      <w:r w:rsidRPr="0008241C">
        <w:rPr>
          <w:rFonts w:eastAsia="Arial Unicode MS"/>
          <w:noProof/>
          <w:sz w:val="22"/>
          <w:szCs w:val="22"/>
          <w:lang w:eastAsia="ja-JP"/>
        </w:rPr>
        <w:t xml:space="preserve">(Zhu </w:t>
      </w:r>
      <w:r w:rsidRPr="0008241C">
        <w:rPr>
          <w:rFonts w:eastAsia="Arial Unicode MS"/>
          <w:i/>
          <w:noProof/>
          <w:sz w:val="22"/>
          <w:szCs w:val="22"/>
          <w:lang w:eastAsia="ja-JP"/>
        </w:rPr>
        <w:t>et al.</w:t>
      </w:r>
      <w:r w:rsidRPr="0008241C">
        <w:rPr>
          <w:rFonts w:eastAsia="Arial Unicode MS"/>
          <w:noProof/>
          <w:sz w:val="22"/>
          <w:szCs w:val="22"/>
          <w:lang w:eastAsia="ja-JP"/>
        </w:rPr>
        <w:t>, 2016)</w:t>
      </w:r>
      <w:r w:rsidRPr="0008241C">
        <w:rPr>
          <w:rFonts w:eastAsia="Arial Unicode MS"/>
          <w:sz w:val="22"/>
          <w:szCs w:val="22"/>
          <w:lang w:eastAsia="ja-JP"/>
        </w:rPr>
        <w:fldChar w:fldCharType="end"/>
      </w:r>
      <w:r w:rsidRPr="0008241C">
        <w:rPr>
          <w:rFonts w:eastAsia="Arial Unicode MS"/>
          <w:sz w:val="22"/>
          <w:szCs w:val="22"/>
          <w:lang w:eastAsia="ja-JP"/>
        </w:rPr>
        <w:t xml:space="preserve">. </w:t>
      </w:r>
      <w:r w:rsidRPr="0008241C">
        <w:rPr>
          <w:sz w:val="22"/>
          <w:szCs w:val="22"/>
        </w:rPr>
        <w:t xml:space="preserve">Where transboundary haze occurs in Singapore, Malaysia and Indonesia, public concern rises about air pollution impacts on health, with risks linked to the expansion of palm-oil plantations and burning of forests </w:t>
      </w:r>
      <w:r w:rsidRPr="0008241C">
        <w:rPr>
          <w:sz w:val="22"/>
          <w:szCs w:val="22"/>
        </w:rPr>
        <w:fldChar w:fldCharType="begin" w:fldLock="1"/>
      </w:r>
      <w:r w:rsidRPr="0008241C">
        <w:rPr>
          <w:sz w:val="22"/>
          <w:szCs w:val="22"/>
        </w:rPr>
        <w:instrText>ADDIN CSL_CITATION {"citationItems":[{"id":"ITEM-1","itemData":{"DOI":"10.1016/j.gloenvcha.2014.01.013","ISBN":"09593780","ISSN":"09593780","abstract":"Public concerns about environmental problems create narrative structures that influence policy by allocating roles of blame, responsibility, and appropriate behavior. This paper presents an analysis of public concerns about transboundary haze resulting from forest fires in Indonesia, Singapore, and Malaysia for crises experienced in 1997, 2005 and 2013. The source of the information is content analysis of 2231 articles from representative newspapers in each country. The study shows that newspaper reporting about haze has changed from a discussion of the potential health and economic impacts of fires resulting partly naturally from El Ni??o-induced droughts, toward an increasing vilification of Indonesia for not ratifying the 2002 Association of South East Asian Nations (ASEAN) Agreement on Transboundary Haze Pollution; plus criticism of Singaporean and Malaysian companies investing in palm oil plantations, and ASEAN. Attention to climate change and potential biodiversity loss linked to haze, however, remains low. The paper argues that newspaper analysis of public concerns, despite political influences on the press, offers insights into how public criticism is voiced in these countries, and how perceived responsibility for action is changing. ?? 2014 Elsevier Ltd.","author":[{"dropping-particle":"","family":"Forsyth","given":"Tim","non-dropping-particle":"","parse-names":false,"suffix":""}],"container-title":"Global Environmental Change","id":"ITEM-1","issue":"1","issued":{"date-parts":[["2014"]]},"page":"76-86","publisher":"Elsevier Ltd","title":"Public concerns about transboundary haze: A comparison of Indonesia, Singapore, and Malaysia","type":"article-journal","volume":"25"},"uris":["http://www.mendeley.com/documents/?uuid=f108af25-c60d-431e-ac5e-d7a291b5f3d3"]}],"mendeley":{"formattedCitation":"(T. Forsyth, 2014)","plainTextFormattedCitation":"(T. Forsyth, 2014)","previouslyFormattedCitation":"(T. Forsyth, 2014)"},"properties":{"noteIndex":0},"schema":"https://github.com/citation-style-language/schema/raw/master/csl-citation.json"}</w:instrText>
      </w:r>
      <w:r w:rsidRPr="0008241C">
        <w:rPr>
          <w:sz w:val="22"/>
          <w:szCs w:val="22"/>
        </w:rPr>
        <w:fldChar w:fldCharType="separate"/>
      </w:r>
      <w:r w:rsidRPr="0008241C">
        <w:rPr>
          <w:noProof/>
          <w:sz w:val="22"/>
          <w:szCs w:val="22"/>
        </w:rPr>
        <w:t>(T. Forsyth, 2014)</w:t>
      </w:r>
      <w:r w:rsidRPr="0008241C">
        <w:rPr>
          <w:sz w:val="22"/>
          <w:szCs w:val="22"/>
        </w:rPr>
        <w:fldChar w:fldCharType="end"/>
      </w:r>
      <w:r w:rsidRPr="0008241C">
        <w:rPr>
          <w:sz w:val="22"/>
          <w:szCs w:val="22"/>
        </w:rPr>
        <w:t xml:space="preserve">. </w:t>
      </w:r>
    </w:p>
    <w:p w14:paraId="398F638D" w14:textId="77777777" w:rsidR="00A01204" w:rsidRPr="0008241C" w:rsidRDefault="00A01204" w:rsidP="00A01204">
      <w:pPr>
        <w:rPr>
          <w:sz w:val="22"/>
          <w:szCs w:val="22"/>
        </w:rPr>
      </w:pPr>
    </w:p>
    <w:p w14:paraId="4CEAEA0B" w14:textId="77777777" w:rsidR="00A01204" w:rsidRPr="0008241C" w:rsidRDefault="00A01204" w:rsidP="00A01204">
      <w:pPr>
        <w:rPr>
          <w:sz w:val="22"/>
          <w:szCs w:val="22"/>
        </w:rPr>
      </w:pPr>
      <w:r w:rsidRPr="0008241C">
        <w:rPr>
          <w:sz w:val="22"/>
          <w:szCs w:val="22"/>
        </w:rPr>
        <w:t xml:space="preserve">This regional level of concern is supported by the World Health Organization (WHO), which found that of the 3.7 million premature deaths globally attributable to outdoor air pollution, 2.67 million (72 per cent) occur in the Asia-Pacific </w:t>
      </w:r>
      <w:r w:rsidRPr="0008241C">
        <w:rPr>
          <w:sz w:val="22"/>
          <w:szCs w:val="22"/>
        </w:rPr>
        <w:fldChar w:fldCharType="begin" w:fldLock="1"/>
      </w:r>
      <w:r w:rsidRPr="0008241C">
        <w:rPr>
          <w:sz w:val="22"/>
          <w:szCs w:val="22"/>
        </w:rPr>
        <w:instrText>ADDIN CSL_CITATION {"citationItems":[{"id":"ITEM-1","itemData":{"author":[{"dropping-particle":"","family":"WHO","given":"","non-dropping-particle":"","parse-names":false,"suffix":""}],"id":"ITEM-1","issued":{"date-parts":[["2014"]]},"publisher-place":"Geneva","title":"Burden of disease from ambient air pollution for 2012","type":"report"},"uris":["http://www.mendeley.com/documents/?uuid=6b05a5ae-75c8-4114-aded-a1c176360392"]}],"mendeley":{"formattedCitation":"(WHO, 2014)","plainTextFormattedCitation":"(WHO, 2014)","previouslyFormattedCitation":"(WHO, 2014)"},"properties":{"noteIndex":0},"schema":"https://github.com/citation-style-language/schema/raw/master/csl-citation.json"}</w:instrText>
      </w:r>
      <w:r w:rsidRPr="0008241C">
        <w:rPr>
          <w:sz w:val="22"/>
          <w:szCs w:val="22"/>
        </w:rPr>
        <w:fldChar w:fldCharType="separate"/>
      </w:r>
      <w:r w:rsidRPr="0008241C">
        <w:rPr>
          <w:noProof/>
          <w:sz w:val="22"/>
          <w:szCs w:val="22"/>
        </w:rPr>
        <w:t>(WHO, 2014)</w:t>
      </w:r>
      <w:r w:rsidRPr="0008241C">
        <w:rPr>
          <w:sz w:val="22"/>
          <w:szCs w:val="22"/>
        </w:rPr>
        <w:fldChar w:fldCharType="end"/>
      </w:r>
      <w:r w:rsidRPr="0008241C">
        <w:rPr>
          <w:sz w:val="22"/>
          <w:szCs w:val="22"/>
        </w:rPr>
        <w:t xml:space="preserve">. This estimate reflects the very significant role of air pollution in cardiovascular illness and premature death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The First Global Integrated Marine Assessment: World Ocean Assessment 1","type":"report"},"uris":["http://www.mendeley.com/documents/?uuid=d9795f34-2ce1-45c1-a7ed-150bfb5582aa"]}],"mendeley":{"formattedCitation":"(United Nations, 2016b)","plainTextFormattedCitation":"(United Nations, 2016b)","previouslyFormattedCitation":"(United Nations, 2016b)"},"properties":{"noteIndex":0},"schema":"https://github.com/citation-style-language/schema/raw/master/csl-citation.json"}</w:instrText>
      </w:r>
      <w:r w:rsidRPr="0008241C">
        <w:rPr>
          <w:sz w:val="22"/>
          <w:szCs w:val="22"/>
        </w:rPr>
        <w:fldChar w:fldCharType="separate"/>
      </w:r>
      <w:r w:rsidRPr="0008241C">
        <w:rPr>
          <w:noProof/>
          <w:sz w:val="22"/>
          <w:szCs w:val="22"/>
        </w:rPr>
        <w:t>(United Nations, 2016b)</w:t>
      </w:r>
      <w:r w:rsidRPr="0008241C">
        <w:rPr>
          <w:sz w:val="22"/>
          <w:szCs w:val="22"/>
        </w:rPr>
        <w:fldChar w:fldCharType="end"/>
      </w:r>
      <w:r w:rsidRPr="0008241C">
        <w:rPr>
          <w:sz w:val="22"/>
          <w:szCs w:val="22"/>
        </w:rPr>
        <w:t>.</w:t>
      </w:r>
    </w:p>
    <w:p w14:paraId="6B218F52" w14:textId="77777777" w:rsidR="00A01204" w:rsidRPr="0008241C" w:rsidRDefault="00A01204" w:rsidP="00A01204">
      <w:pPr>
        <w:rPr>
          <w:sz w:val="22"/>
          <w:szCs w:val="22"/>
        </w:rPr>
      </w:pPr>
    </w:p>
    <w:p w14:paraId="01842924" w14:textId="77777777" w:rsidR="00A01204" w:rsidRPr="0008241C" w:rsidRDefault="00A01204" w:rsidP="00A01204">
      <w:pPr>
        <w:keepNext/>
        <w:tabs>
          <w:tab w:val="clear" w:pos="1247"/>
          <w:tab w:val="left" w:pos="765"/>
        </w:tabs>
        <w:outlineLvl w:val="2"/>
        <w:rPr>
          <w:b/>
          <w:sz w:val="24"/>
          <w:szCs w:val="24"/>
        </w:rPr>
      </w:pPr>
      <w:bookmarkStart w:id="436" w:name="_Toc504317106"/>
      <w:bookmarkStart w:id="437" w:name="_Toc504317799"/>
      <w:bookmarkStart w:id="438" w:name="_Toc504320375"/>
      <w:bookmarkStart w:id="439" w:name="_Toc504320822"/>
      <w:bookmarkStart w:id="440" w:name="_Toc504321145"/>
      <w:bookmarkStart w:id="441" w:name="_Toc524041337"/>
      <w:r w:rsidRPr="0008241C">
        <w:rPr>
          <w:b/>
          <w:sz w:val="24"/>
          <w:szCs w:val="24"/>
        </w:rPr>
        <w:t>2.2.3</w:t>
      </w:r>
      <w:r w:rsidRPr="0008241C">
        <w:rPr>
          <w:b/>
          <w:sz w:val="24"/>
          <w:szCs w:val="24"/>
        </w:rPr>
        <w:tab/>
        <w:t>Living in harmony with nature</w:t>
      </w:r>
      <w:bookmarkEnd w:id="436"/>
      <w:bookmarkEnd w:id="437"/>
      <w:bookmarkEnd w:id="438"/>
      <w:bookmarkEnd w:id="439"/>
      <w:bookmarkEnd w:id="440"/>
      <w:bookmarkEnd w:id="441"/>
    </w:p>
    <w:p w14:paraId="462AF05E" w14:textId="77777777" w:rsidR="00A01204" w:rsidRPr="0008241C" w:rsidRDefault="00A01204" w:rsidP="00A01204">
      <w:pPr>
        <w:rPr>
          <w:sz w:val="22"/>
          <w:szCs w:val="22"/>
        </w:rPr>
      </w:pPr>
    </w:p>
    <w:p w14:paraId="78541904" w14:textId="77777777" w:rsidR="00A01204" w:rsidRPr="0008241C" w:rsidRDefault="00A01204" w:rsidP="00A01204">
      <w:pPr>
        <w:rPr>
          <w:sz w:val="22"/>
          <w:szCs w:val="22"/>
        </w:rPr>
      </w:pPr>
      <w:r w:rsidRPr="0008241C">
        <w:rPr>
          <w:sz w:val="22"/>
          <w:szCs w:val="22"/>
        </w:rPr>
        <w:t xml:space="preserve">The concept of ‘living in harmony with nature’ has, throughout history, been fundamental to the culture and livelihoods of indigenous peoples. ‘Animism’ is an integral worldview of many indigenous peoples, where it is believed that ‘soul’ or ‘spirit’ is attributed to all things </w:t>
      </w:r>
      <w:r w:rsidRPr="0008241C">
        <w:rPr>
          <w:sz w:val="22"/>
          <w:szCs w:val="22"/>
        </w:rPr>
        <w:fldChar w:fldCharType="begin" w:fldLock="1"/>
      </w:r>
      <w:r w:rsidRPr="0008241C">
        <w:rPr>
          <w:sz w:val="22"/>
          <w:szCs w:val="22"/>
        </w:rPr>
        <w:instrText>ADDIN CSL_CITATION {"citationItems":[{"id":"ITEM-1","itemData":{"author":[{"dropping-particle":"","family":"Harvey","given":"Graham","non-dropping-particle":"","parse-names":false,"suffix":""}],"id":"ITEM-1","issued":{"date-parts":[["2005"]]},"publisher-place":"London","title":"Animism: Respecting the Living World","type":"report"},"uris":["http://www.mendeley.com/documents/?uuid=68fa27f5-bc5b-45db-8508-a9b8e138e34e"]}],"mendeley":{"formattedCitation":"(Harvey, 2005)","plainTextFormattedCitation":"(Harvey, 2005)","previouslyFormattedCitation":"(Harvey, 2005)"},"properties":{"noteIndex":0},"schema":"https://github.com/citation-style-language/schema/raw/master/csl-citation.json"}</w:instrText>
      </w:r>
      <w:r w:rsidRPr="0008241C">
        <w:rPr>
          <w:sz w:val="22"/>
          <w:szCs w:val="22"/>
        </w:rPr>
        <w:fldChar w:fldCharType="separate"/>
      </w:r>
      <w:r w:rsidRPr="0008241C">
        <w:rPr>
          <w:noProof/>
          <w:sz w:val="22"/>
          <w:szCs w:val="22"/>
        </w:rPr>
        <w:t>(Harvey, 2005)</w:t>
      </w:r>
      <w:r w:rsidRPr="0008241C">
        <w:rPr>
          <w:sz w:val="22"/>
          <w:szCs w:val="22"/>
        </w:rPr>
        <w:fldChar w:fldCharType="end"/>
      </w:r>
      <w:r w:rsidRPr="0008241C">
        <w:rPr>
          <w:sz w:val="22"/>
          <w:szCs w:val="22"/>
        </w:rPr>
        <w:t>. Animism can also comprise a substratum of popular religion in many societies, such as Buddhism, Confucianism,</w:t>
      </w:r>
      <w:r w:rsidRPr="0008241C" w:rsidDel="00FD1672">
        <w:rPr>
          <w:sz w:val="22"/>
          <w:szCs w:val="22"/>
        </w:rPr>
        <w:t xml:space="preserve"> </w:t>
      </w:r>
      <w:r w:rsidRPr="0008241C">
        <w:rPr>
          <w:sz w:val="22"/>
          <w:szCs w:val="22"/>
        </w:rPr>
        <w:t xml:space="preserve">Daoism, Hinduism, or Islam </w:t>
      </w:r>
      <w:r w:rsidRPr="0008241C">
        <w:rPr>
          <w:sz w:val="22"/>
          <w:szCs w:val="22"/>
        </w:rPr>
        <w:fldChar w:fldCharType="begin" w:fldLock="1"/>
      </w:r>
      <w:r w:rsidRPr="0008241C">
        <w:rPr>
          <w:sz w:val="22"/>
          <w:szCs w:val="22"/>
        </w:rPr>
        <w:instrText>ADDIN CSL_CITATION {"citationItems":[{"id":"ITEM-1","itemData":{"author":[{"dropping-particle":"","family":"Sponsel","given":"Leslie E.","non-dropping-particle":"","parse-names":false,"suffix":""}],"id":"ITEM-1","issued":{"date-parts":[["2012"]]},"number-of-pages":"285pp","publisher":"Praeger","title":"Spiritual Ecology: A Quiet Revolution","type":"book"},"uris":["http://www.mendeley.com/documents/?uuid=d8e9ef01-fd33-4315-9918-25248f62a549"]}],"mendeley":{"formattedCitation":"(Sponsel, 2012)","plainTextFormattedCitation":"(Sponsel, 2012)","previouslyFormattedCitation":"(Sponsel, 2012)"},"properties":{"noteIndex":0},"schema":"https://github.com/citation-style-language/schema/raw/master/csl-citation.json"}</w:instrText>
      </w:r>
      <w:r w:rsidRPr="0008241C">
        <w:rPr>
          <w:sz w:val="22"/>
          <w:szCs w:val="22"/>
        </w:rPr>
        <w:fldChar w:fldCharType="separate"/>
      </w:r>
      <w:r w:rsidRPr="0008241C">
        <w:rPr>
          <w:noProof/>
          <w:sz w:val="22"/>
          <w:szCs w:val="22"/>
        </w:rPr>
        <w:t>(Sponsel, 2012)</w:t>
      </w:r>
      <w:r w:rsidRPr="0008241C">
        <w:rPr>
          <w:sz w:val="22"/>
          <w:szCs w:val="22"/>
        </w:rPr>
        <w:fldChar w:fldCharType="end"/>
      </w:r>
      <w:r w:rsidRPr="0008241C">
        <w:rPr>
          <w:sz w:val="22"/>
          <w:szCs w:val="22"/>
        </w:rPr>
        <w:t>. Animism emphasises that humans, nature and the supernatural comprise a functional, spiritual and moral unity through their interconnectedness and interdependence. People hold respect,</w:t>
      </w:r>
      <w:r w:rsidRPr="0008241C" w:rsidDel="00FD1672">
        <w:rPr>
          <w:sz w:val="22"/>
          <w:szCs w:val="22"/>
        </w:rPr>
        <w:t xml:space="preserve"> </w:t>
      </w:r>
      <w:r w:rsidRPr="0008241C">
        <w:rPr>
          <w:sz w:val="22"/>
          <w:szCs w:val="22"/>
        </w:rPr>
        <w:t xml:space="preserve">reverence and reciprocity with nature, as expressed in symbols, myths, and rituals </w:t>
      </w:r>
      <w:r w:rsidRPr="0008241C">
        <w:rPr>
          <w:sz w:val="22"/>
          <w:szCs w:val="22"/>
        </w:rPr>
        <w:fldChar w:fldCharType="begin" w:fldLock="1"/>
      </w:r>
      <w:r w:rsidRPr="0008241C">
        <w:rPr>
          <w:sz w:val="22"/>
          <w:szCs w:val="22"/>
        </w:rPr>
        <w:instrText>ADDIN CSL_CITATION {"citationItems":[{"id":"ITEM-1","itemData":{"author":[{"dropping-particle":"","family":"Sponsel","given":"Leslie E.","non-dropping-particle":"","parse-names":false,"suffix":""}],"id":"ITEM-1","issued":{"date-parts":[["2012"]]},"number-of-pages":"285pp","publisher":"Praeger","title":"Spiritual Ecology: A Quiet Revolution","type":"book"},"uris":["http://www.mendeley.com/documents/?uuid=d8e9ef01-fd33-4315-9918-25248f62a549"]}],"mendeley":{"formattedCitation":"(Sponsel, 2012)","plainTextFormattedCitation":"(Sponsel, 2012)","previouslyFormattedCitation":"(Sponsel, 2012)"},"properties":{"noteIndex":0},"schema":"https://github.com/citation-style-language/schema/raw/master/csl-citation.json"}</w:instrText>
      </w:r>
      <w:r w:rsidRPr="0008241C">
        <w:rPr>
          <w:sz w:val="22"/>
          <w:szCs w:val="22"/>
        </w:rPr>
        <w:fldChar w:fldCharType="separate"/>
      </w:r>
      <w:r w:rsidRPr="0008241C">
        <w:rPr>
          <w:noProof/>
          <w:sz w:val="22"/>
          <w:szCs w:val="22"/>
        </w:rPr>
        <w:t>(Sponsel, 2012)</w:t>
      </w:r>
      <w:r w:rsidRPr="0008241C">
        <w:rPr>
          <w:sz w:val="22"/>
          <w:szCs w:val="22"/>
        </w:rPr>
        <w:fldChar w:fldCharType="end"/>
      </w:r>
      <w:r w:rsidRPr="0008241C">
        <w:rPr>
          <w:sz w:val="22"/>
          <w:szCs w:val="22"/>
        </w:rPr>
        <w:t>. Rituals and ceremonies occur at various stages of people’s lives (e.g. birth, marriage, building of a new house, death) and during stages of agricultural practices, as people appreciate nature’s bounty, demonstrating their care for nature and their ancestors.</w:t>
      </w:r>
    </w:p>
    <w:p w14:paraId="4D50B613" w14:textId="77777777" w:rsidR="00A01204" w:rsidRPr="0008241C" w:rsidRDefault="00A01204" w:rsidP="00A01204">
      <w:pPr>
        <w:rPr>
          <w:sz w:val="22"/>
          <w:szCs w:val="22"/>
        </w:rPr>
      </w:pPr>
    </w:p>
    <w:p w14:paraId="2C65C80D" w14:textId="77777777" w:rsidR="00A01204" w:rsidRPr="0008241C" w:rsidRDefault="00A01204" w:rsidP="00A01204">
      <w:pPr>
        <w:rPr>
          <w:sz w:val="22"/>
          <w:szCs w:val="22"/>
        </w:rPr>
      </w:pPr>
      <w:r w:rsidRPr="0008241C">
        <w:rPr>
          <w:sz w:val="22"/>
          <w:szCs w:val="22"/>
        </w:rPr>
        <w:t xml:space="preserve">This concept of ‘living in harmony with nature’ first appeared in formal international documents in the </w:t>
      </w:r>
      <w:r w:rsidRPr="0008241C">
        <w:rPr>
          <w:i/>
          <w:sz w:val="22"/>
          <w:szCs w:val="22"/>
        </w:rPr>
        <w:t>World Charter for Nature</w:t>
      </w:r>
      <w:r w:rsidRPr="0008241C">
        <w:rPr>
          <w:sz w:val="22"/>
          <w:szCs w:val="22"/>
        </w:rPr>
        <w:t xml:space="preserve"> at the United Nations General Assembly </w:t>
      </w:r>
      <w:r w:rsidRPr="0008241C">
        <w:rPr>
          <w:sz w:val="22"/>
          <w:szCs w:val="22"/>
        </w:rPr>
        <w:fldChar w:fldCharType="begin" w:fldLock="1"/>
      </w:r>
      <w:r w:rsidRPr="0008241C">
        <w:rPr>
          <w:sz w:val="22"/>
          <w:szCs w:val="22"/>
        </w:rPr>
        <w:instrText>ADDIN CSL_CITATION {"citationItems":[{"id":"ITEM-1","itemData":{"URL":"http://www.un.org/documents/ga/res/37/a37r007.htm","author":[{"dropping-particle":"","family":"United Nations","given":"","non-dropping-particle":"","parse-names":false,"suffix":""}],"id":"ITEM-1","issued":{"date-parts":[["1982"]]},"title":"World Charter for Nature, adopted by the General Assembly, 48th plenary meeting, 28 October 1982, A/Res/37/7","type":"webpage"},"uris":["http://www.mendeley.com/documents/?uuid=4b2ee8bd-2acf-4b3b-9a2b-735debc9a811"]}],"mendeley":{"formattedCitation":"(United Nations, 1982)","plainTextFormattedCitation":"(United Nations, 1982)","previouslyFormattedCitation":"(United Nations, 1982)"},"properties":{"noteIndex":0},"schema":"https://github.com/citation-style-language/schema/raw/master/csl-citation.json"}</w:instrText>
      </w:r>
      <w:r w:rsidRPr="0008241C">
        <w:rPr>
          <w:sz w:val="22"/>
          <w:szCs w:val="22"/>
        </w:rPr>
        <w:fldChar w:fldCharType="separate"/>
      </w:r>
      <w:r w:rsidRPr="0008241C">
        <w:rPr>
          <w:noProof/>
          <w:sz w:val="22"/>
          <w:szCs w:val="22"/>
        </w:rPr>
        <w:t>(United Nations, 1982)</w:t>
      </w:r>
      <w:r w:rsidRPr="0008241C">
        <w:rPr>
          <w:sz w:val="22"/>
          <w:szCs w:val="22"/>
        </w:rPr>
        <w:fldChar w:fldCharType="end"/>
      </w:r>
      <w:r w:rsidRPr="0008241C">
        <w:rPr>
          <w:sz w:val="22"/>
          <w:szCs w:val="22"/>
        </w:rPr>
        <w:t xml:space="preserve">. This charter explicitly recognised that humans are a part of nature and depend on the functions and benefits from natural systems. This Charter and the concept of harmony with nature were excluded from major UN conferences and international agendas until 2005 </w:t>
      </w:r>
      <w:r w:rsidRPr="0008241C">
        <w:rPr>
          <w:sz w:val="22"/>
          <w:szCs w:val="22"/>
        </w:rPr>
        <w:fldChar w:fldCharType="begin" w:fldLock="1"/>
      </w:r>
      <w:r w:rsidRPr="0008241C">
        <w:rPr>
          <w:sz w:val="22"/>
          <w:szCs w:val="22"/>
        </w:rPr>
        <w:instrText>ADDIN CSL_CITATION {"citationItems":[{"id":"ITEM-1","itemData":{"ISBN":"978-0-9568561-2-8","author":[{"dropping-particle":"","family":"Bandot","given":"B.S.","non-dropping-particle":"","parse-names":false,"suffix":""}],"container-title":"Future Perfect","id":"ITEM-1","issued":{"date-parts":[["2012"]]},"page":"22-25","publisher":"Tudor Rose","title":"Approaching harmony with nature, Future Perfect","type":"chapter"},"uris":["http://www.mendeley.com/documents/?uuid=a8deea99-9682-485e-ac77-005538a5e1c2"]}],"mendeley":{"formattedCitation":"(Bandot, 2012)","plainTextFormattedCitation":"(Bandot, 2012)","previouslyFormattedCitation":"(Bandot, 2012)"},"properties":{"noteIndex":0},"schema":"https://github.com/citation-style-language/schema/raw/master/csl-citation.json"}</w:instrText>
      </w:r>
      <w:r w:rsidRPr="0008241C">
        <w:rPr>
          <w:sz w:val="22"/>
          <w:szCs w:val="22"/>
        </w:rPr>
        <w:fldChar w:fldCharType="separate"/>
      </w:r>
      <w:r w:rsidRPr="0008241C">
        <w:rPr>
          <w:noProof/>
          <w:sz w:val="22"/>
          <w:szCs w:val="22"/>
        </w:rPr>
        <w:t>(Bandot, 2012)</w:t>
      </w:r>
      <w:r w:rsidRPr="0008241C">
        <w:rPr>
          <w:sz w:val="22"/>
          <w:szCs w:val="22"/>
        </w:rPr>
        <w:fldChar w:fldCharType="end"/>
      </w:r>
      <w:r w:rsidRPr="0008241C">
        <w:rPr>
          <w:sz w:val="22"/>
          <w:szCs w:val="22"/>
        </w:rPr>
        <w:t xml:space="preserve">. However, in 2005, the United Nations General Assembly resolved to dedicate 2008 as the International Year of Planet Earth, and in 2009 one day was designated as International Mother Earth Day, which now falls on 22 April each year. In 2009, the General Assembly adopted a resolution on harmony with nature, recalling the 1982 World Charter for Nature </w:t>
      </w:r>
      <w:r w:rsidRPr="0008241C">
        <w:rPr>
          <w:sz w:val="22"/>
          <w:szCs w:val="22"/>
        </w:rPr>
        <w:fldChar w:fldCharType="begin" w:fldLock="1"/>
      </w:r>
      <w:r w:rsidRPr="0008241C">
        <w:rPr>
          <w:sz w:val="22"/>
          <w:szCs w:val="22"/>
        </w:rPr>
        <w:instrText>ADDIN CSL_CITATION {"citationItems":[{"id":"ITEM-1","itemData":{"URL":"http://www.un.org/en/ga/search/view_doc.asp?symbol=A/RES/64/196","author":[{"dropping-particle":"","family":"United Nations","given":"","non-dropping-particle":"","parse-names":false,"suffix":""}],"container-title":"New York","id":"ITEM-1","issued":{"date-parts":[["2009"]]},"title":"A/RES/64/196, Resolution adopted by the General Assembly on 21 December 2009. 64/196. Harmony with Nature.","type":"webpage"},"uris":["http://www.mendeley.com/documents/?uuid=293f776f-3837-4075-821d-e1aed4457587"]}],"mendeley":{"formattedCitation":"(United Nations, 2009)","plainTextFormattedCitation":"(United Nations, 2009)","previouslyFormattedCitation":"(United Nations, 2009)"},"properties":{"noteIndex":0},"schema":"https://github.com/citation-style-language/schema/raw/master/csl-citation.json"}</w:instrText>
      </w:r>
      <w:r w:rsidRPr="0008241C">
        <w:rPr>
          <w:sz w:val="22"/>
          <w:szCs w:val="22"/>
        </w:rPr>
        <w:fldChar w:fldCharType="separate"/>
      </w:r>
      <w:r w:rsidRPr="0008241C">
        <w:rPr>
          <w:noProof/>
          <w:sz w:val="22"/>
          <w:szCs w:val="22"/>
        </w:rPr>
        <w:t>(United Nations, 2009)</w:t>
      </w:r>
      <w:r w:rsidRPr="0008241C">
        <w:rPr>
          <w:sz w:val="22"/>
          <w:szCs w:val="22"/>
        </w:rPr>
        <w:fldChar w:fldCharType="end"/>
      </w:r>
      <w:r w:rsidRPr="0008241C">
        <w:rPr>
          <w:sz w:val="22"/>
          <w:szCs w:val="22"/>
        </w:rPr>
        <w:t>. Responding to this resolution in 2010, at the 10</w:t>
      </w:r>
      <w:r w:rsidRPr="0008241C">
        <w:rPr>
          <w:sz w:val="22"/>
          <w:szCs w:val="22"/>
          <w:vertAlign w:val="superscript"/>
        </w:rPr>
        <w:t>th</w:t>
      </w:r>
      <w:r w:rsidRPr="0008241C">
        <w:rPr>
          <w:sz w:val="22"/>
          <w:szCs w:val="22"/>
        </w:rPr>
        <w:t xml:space="preserve"> Conference of Parties (COP) in Nagoya, Aichi, there was agreement to establish the Aichi Targets with the </w:t>
      </w:r>
      <w:r w:rsidRPr="0008241C">
        <w:rPr>
          <w:sz w:val="22"/>
          <w:szCs w:val="22"/>
          <w:lang w:val="en"/>
        </w:rPr>
        <w:t xml:space="preserve">Convention on Biological Diversity (CBD) </w:t>
      </w:r>
      <w:r w:rsidRPr="0008241C">
        <w:rPr>
          <w:sz w:val="22"/>
          <w:szCs w:val="22"/>
        </w:rPr>
        <w:t xml:space="preserve">vision: ‘Living in Harmony with Nature’. Following this new vision, the United Nations General Assembly adopted further resolutions on harmony with nature. These resolutions recognised that many ancient civilisations and indigenous cultures have a deep understanding of the interconnections between people and nature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1"]]},"title":"A/RES/65/164, Resolution adopted by the General Assembly on 20 December 2010. 65/164. Harmony with Nature","type":"article"},"uris":["http://www.mendeley.com/documents/?uuid=5846c9ae-cdf8-4d63-a022-1ad3010127f0"]},{"id":"ITEM-2","itemData":{"author":[{"dropping-particle":"","family":"United Nations","given":"","non-dropping-particle":"","parse-names":false,"suffix":""}],"id":"ITEM-2","issued":{"date-parts":[["2011"]]},"publisher":"United Nations","title":"A/RES/66/204, Resolution adopted by the General Assembly on 22 December 2010. 66/204. Harmony with Nature.","type":"article"},"uris":["http://www.mendeley.com/documents/?uuid=da083c27-d6a2-4c48-b432-9c6e171a0b47"]}],"mendeley":{"formattedCitation":"(United Nations, 2011a, 2011b)","plainTextFormattedCitation":"(United Nations, 2011a, 2011b)","previouslyFormattedCitation":"(United Nations, 2011a, 2011b)"},"properties":{"noteIndex":0},"schema":"https://github.com/citation-style-language/schema/raw/master/csl-citation.json"}</w:instrText>
      </w:r>
      <w:r w:rsidRPr="0008241C">
        <w:rPr>
          <w:sz w:val="22"/>
          <w:szCs w:val="22"/>
        </w:rPr>
        <w:fldChar w:fldCharType="separate"/>
      </w:r>
      <w:r w:rsidRPr="0008241C">
        <w:rPr>
          <w:noProof/>
          <w:sz w:val="22"/>
          <w:szCs w:val="22"/>
        </w:rPr>
        <w:t>(United Nations, 2011a, 2011b)</w:t>
      </w:r>
      <w:r w:rsidRPr="0008241C">
        <w:rPr>
          <w:sz w:val="22"/>
          <w:szCs w:val="22"/>
        </w:rPr>
        <w:fldChar w:fldCharType="end"/>
      </w:r>
      <w:r w:rsidRPr="0008241C">
        <w:rPr>
          <w:sz w:val="22"/>
          <w:szCs w:val="22"/>
        </w:rPr>
        <w:t xml:space="preserve">. </w:t>
      </w:r>
    </w:p>
    <w:p w14:paraId="57B869B2" w14:textId="77777777" w:rsidR="00A01204" w:rsidRPr="0008241C" w:rsidRDefault="00A01204" w:rsidP="00A01204">
      <w:pPr>
        <w:rPr>
          <w:sz w:val="22"/>
          <w:szCs w:val="22"/>
        </w:rPr>
      </w:pPr>
    </w:p>
    <w:p w14:paraId="58BBBCBC" w14:textId="77777777" w:rsidR="00A01204" w:rsidRPr="0008241C" w:rsidRDefault="00A01204" w:rsidP="00A01204">
      <w:pPr>
        <w:rPr>
          <w:sz w:val="22"/>
          <w:szCs w:val="22"/>
        </w:rPr>
      </w:pPr>
      <w:r w:rsidRPr="0008241C">
        <w:rPr>
          <w:sz w:val="22"/>
          <w:szCs w:val="22"/>
        </w:rPr>
        <w:t xml:space="preserve">Some examples illustrating ‘living in harmony with nature’, by subregion and a selection of countries, are set out below. </w:t>
      </w:r>
    </w:p>
    <w:p w14:paraId="354467CB" w14:textId="77777777" w:rsidR="00A01204" w:rsidRPr="0008241C" w:rsidRDefault="00A01204" w:rsidP="00A01204">
      <w:pPr>
        <w:rPr>
          <w:color w:val="000000"/>
          <w:sz w:val="22"/>
          <w:szCs w:val="22"/>
          <w:lang w:eastAsia="ja-JP"/>
        </w:rPr>
      </w:pPr>
    </w:p>
    <w:p w14:paraId="1C4E950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42" w:name="_Toc504317107"/>
      <w:bookmarkStart w:id="443" w:name="_Toc504317800"/>
      <w:bookmarkStart w:id="444" w:name="_Toc504321146"/>
      <w:r w:rsidRPr="0008241C">
        <w:rPr>
          <w:b/>
          <w:sz w:val="22"/>
          <w:szCs w:val="24"/>
          <w:lang w:eastAsia="ja-JP"/>
        </w:rPr>
        <w:t>2.2.3.1</w:t>
      </w:r>
      <w:r w:rsidRPr="0008241C">
        <w:rPr>
          <w:b/>
          <w:sz w:val="22"/>
          <w:szCs w:val="24"/>
          <w:lang w:eastAsia="ja-JP"/>
        </w:rPr>
        <w:tab/>
        <w:t>North-East Asia</w:t>
      </w:r>
      <w:bookmarkEnd w:id="442"/>
      <w:bookmarkEnd w:id="443"/>
      <w:bookmarkEnd w:id="444"/>
      <w:r w:rsidRPr="0008241C">
        <w:rPr>
          <w:b/>
          <w:sz w:val="22"/>
          <w:szCs w:val="24"/>
          <w:lang w:eastAsia="ja-JP"/>
        </w:rPr>
        <w:t xml:space="preserve"> </w:t>
      </w:r>
    </w:p>
    <w:p w14:paraId="0DB76BC2" w14:textId="77777777" w:rsidR="00A01204" w:rsidRPr="0008241C" w:rsidRDefault="00A01204" w:rsidP="00A01204">
      <w:pPr>
        <w:rPr>
          <w:sz w:val="22"/>
          <w:szCs w:val="22"/>
        </w:rPr>
      </w:pPr>
    </w:p>
    <w:p w14:paraId="50ADB8E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China</w:t>
      </w:r>
    </w:p>
    <w:p w14:paraId="339A93EA" w14:textId="77777777" w:rsidR="00A01204" w:rsidRPr="0008241C" w:rsidRDefault="00A01204" w:rsidP="00A01204">
      <w:pPr>
        <w:rPr>
          <w:sz w:val="22"/>
          <w:szCs w:val="22"/>
        </w:rPr>
      </w:pPr>
      <w:r w:rsidRPr="0008241C">
        <w:rPr>
          <w:sz w:val="22"/>
          <w:szCs w:val="22"/>
        </w:rPr>
        <w:t>The ancient Chinese concept of Feng-shui or Tian Ren Heyi (</w:t>
      </w:r>
      <w:r w:rsidRPr="0008241C">
        <w:rPr>
          <w:rFonts w:eastAsia="MS Mincho"/>
          <w:sz w:val="22"/>
          <w:szCs w:val="22"/>
        </w:rPr>
        <w:t>天人合一</w:t>
      </w:r>
      <w:r w:rsidRPr="0008241C">
        <w:rPr>
          <w:sz w:val="22"/>
          <w:szCs w:val="22"/>
        </w:rPr>
        <w:t xml:space="preserve">), reflects conservation-oriented practices of nature characterised by people as part of their worldview “human-as-part-of-nature world view” </w:t>
      </w:r>
      <w:r w:rsidRPr="0008241C">
        <w:rPr>
          <w:sz w:val="22"/>
          <w:szCs w:val="22"/>
        </w:rPr>
        <w:fldChar w:fldCharType="begin" w:fldLock="1"/>
      </w:r>
      <w:r w:rsidRPr="0008241C">
        <w:rPr>
          <w:sz w:val="22"/>
          <w:szCs w:val="22"/>
        </w:rPr>
        <w:instrText>ADDIN CSL_CITATION {"citationItems":[{"id":"ITEM-1","itemData":{"author":[{"dropping-particle":"","family":"Berkes","given":"Fikret","non-dropping-particle":"","parse-names":false,"suffix":""},{"dropping-particle":"","family":"Folke","given":"Carl","non-dropping-particle":"","parse-names":false,"suffix":""},{"dropping-particle":"","family":"Gadgil","given":"Madhav","non-dropping-particle":"","parse-names":false,"suffix":""}],"container-title":"Biodiversity Conservation","editor":[{"dropping-particle":"","family":"C.A. Perrings et al","given":"","non-dropping-particle":"","parse-names":false,"suffix":""}],"id":"ITEM-1","issued":{"date-parts":[["1995"]]},"page":"281-299","publisher":"Kluwer Academic Publishers","title":"Traditional Ecological Knowledge Biodiversity, Resilience and Sustainability","type":"chapter"},"uris":["http://www.mendeley.com/documents/?uuid=daa69121-daf1-48e5-8a6e-6d44845cdc4a"]}],"mendeley":{"formattedCitation":"(Berkes &lt;i&gt;et al.&lt;/i&gt;, 1995)","plainTextFormattedCitation":"(Berkes et al., 1995)","previouslyFormattedCitation":"(Berkes &lt;i&gt;et al.&lt;/i&gt;, 1995)"},"properties":{"noteIndex":0},"schema":"https://github.com/citation-style-language/schema/raw/master/csl-citation.json"}</w:instrText>
      </w:r>
      <w:r w:rsidRPr="0008241C">
        <w:rPr>
          <w:sz w:val="22"/>
          <w:szCs w:val="22"/>
        </w:rPr>
        <w:fldChar w:fldCharType="separate"/>
      </w:r>
      <w:r w:rsidRPr="0008241C">
        <w:rPr>
          <w:noProof/>
          <w:sz w:val="22"/>
          <w:szCs w:val="22"/>
        </w:rPr>
        <w:t xml:space="preserve">(Berkes </w:t>
      </w:r>
      <w:r w:rsidRPr="0008241C">
        <w:rPr>
          <w:i/>
          <w:noProof/>
          <w:sz w:val="22"/>
          <w:szCs w:val="22"/>
        </w:rPr>
        <w:t>et al.</w:t>
      </w:r>
      <w:r w:rsidRPr="0008241C">
        <w:rPr>
          <w:noProof/>
          <w:sz w:val="22"/>
          <w:szCs w:val="22"/>
        </w:rPr>
        <w:t>, 1995)</w:t>
      </w:r>
      <w:r w:rsidRPr="0008241C">
        <w:rPr>
          <w:sz w:val="22"/>
          <w:szCs w:val="22"/>
        </w:rPr>
        <w:fldChar w:fldCharType="end"/>
      </w:r>
      <w:r w:rsidRPr="0008241C">
        <w:rPr>
          <w:sz w:val="22"/>
          <w:szCs w:val="22"/>
        </w:rPr>
        <w:t>.</w:t>
      </w:r>
    </w:p>
    <w:p w14:paraId="4C293B5E" w14:textId="77777777" w:rsidR="00A01204" w:rsidRPr="0008241C" w:rsidRDefault="00A01204" w:rsidP="00A01204">
      <w:pPr>
        <w:rPr>
          <w:sz w:val="22"/>
          <w:szCs w:val="22"/>
        </w:rPr>
      </w:pPr>
    </w:p>
    <w:p w14:paraId="64D76A4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Japan</w:t>
      </w:r>
    </w:p>
    <w:p w14:paraId="3715EE0E" w14:textId="77777777" w:rsidR="00A01204" w:rsidRPr="0008241C" w:rsidRDefault="00A01204" w:rsidP="00A01204">
      <w:pPr>
        <w:rPr>
          <w:sz w:val="22"/>
          <w:szCs w:val="22"/>
        </w:rPr>
      </w:pPr>
      <w:r w:rsidRPr="0008241C">
        <w:rPr>
          <w:sz w:val="22"/>
          <w:szCs w:val="22"/>
        </w:rPr>
        <w:t>The concept</w:t>
      </w:r>
      <w:r w:rsidRPr="0008241C">
        <w:rPr>
          <w:spacing w:val="-3"/>
          <w:sz w:val="22"/>
          <w:szCs w:val="22"/>
        </w:rPr>
        <w:t xml:space="preserve"> </w:t>
      </w:r>
      <w:r w:rsidRPr="0008241C">
        <w:rPr>
          <w:sz w:val="22"/>
          <w:szCs w:val="22"/>
        </w:rPr>
        <w:t>of</w:t>
      </w:r>
      <w:r w:rsidRPr="0008241C">
        <w:rPr>
          <w:spacing w:val="-1"/>
          <w:sz w:val="22"/>
          <w:szCs w:val="22"/>
        </w:rPr>
        <w:t xml:space="preserve"> “</w:t>
      </w:r>
      <w:r w:rsidRPr="0008241C">
        <w:rPr>
          <w:sz w:val="22"/>
          <w:szCs w:val="22"/>
        </w:rPr>
        <w:t xml:space="preserve">Shizen tono Kyosei” </w:t>
      </w:r>
      <w:r w:rsidRPr="0008241C">
        <w:rPr>
          <w:spacing w:val="-2"/>
          <w:sz w:val="22"/>
          <w:szCs w:val="22"/>
        </w:rPr>
        <w:t>(</w:t>
      </w:r>
      <w:r w:rsidRPr="0008241C">
        <w:rPr>
          <w:rFonts w:eastAsia="MS Mincho"/>
          <w:sz w:val="22"/>
          <w:szCs w:val="22"/>
        </w:rPr>
        <w:t>自然</w:t>
      </w:r>
      <w:r w:rsidRPr="0008241C">
        <w:rPr>
          <w:rFonts w:eastAsia="MS Mincho"/>
          <w:spacing w:val="-2"/>
          <w:sz w:val="22"/>
          <w:szCs w:val="22"/>
          <w:lang w:eastAsia="ja-JP"/>
        </w:rPr>
        <w:t>との</w:t>
      </w:r>
      <w:r w:rsidRPr="0008241C">
        <w:rPr>
          <w:rFonts w:eastAsia="MS Mincho"/>
          <w:spacing w:val="-2"/>
          <w:sz w:val="22"/>
          <w:szCs w:val="22"/>
        </w:rPr>
        <w:t>共生</w:t>
      </w:r>
      <w:r w:rsidRPr="0008241C">
        <w:rPr>
          <w:spacing w:val="-3"/>
          <w:sz w:val="22"/>
          <w:szCs w:val="22"/>
        </w:rPr>
        <w:t xml:space="preserve">), or </w:t>
      </w:r>
      <w:r w:rsidRPr="0008241C">
        <w:rPr>
          <w:sz w:val="22"/>
          <w:szCs w:val="22"/>
        </w:rPr>
        <w:t xml:space="preserve">‘Living in harmony with nature’, was put forward by the Japanese government as a translation for a concept of ‘Shizen tono Kyosei’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mendeley":{"formattedCitation":"(Díaz, Demissew, Carabias, &lt;i&gt;et al.&lt;/i&gt;, 2015)","plainTextFormattedCitation":"(Díaz, Demissew, Carabias, et al., 2015)","previouslyFormattedCitation":"(Díaz, Demissew, Carabias, &lt;i&gt;et al.&lt;/i&gt;, 2015)"},"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Díaz, Demissew, Carabias, </w:t>
      </w:r>
      <w:r w:rsidRPr="0008241C">
        <w:rPr>
          <w:rFonts w:eastAsia="MS Mincho"/>
          <w:i/>
          <w:noProof/>
          <w:sz w:val="22"/>
          <w:szCs w:val="22"/>
          <w:lang w:eastAsia="ja-JP"/>
        </w:rPr>
        <w:t>et al.</w:t>
      </w:r>
      <w:r w:rsidRPr="0008241C">
        <w:rPr>
          <w:rFonts w:eastAsia="MS Mincho"/>
          <w:noProof/>
          <w:sz w:val="22"/>
          <w:szCs w:val="22"/>
          <w:lang w:eastAsia="ja-JP"/>
        </w:rPr>
        <w:t>, 2015)</w:t>
      </w:r>
      <w:r w:rsidRPr="0008241C">
        <w:rPr>
          <w:rFonts w:eastAsia="MS Mincho"/>
          <w:sz w:val="22"/>
          <w:szCs w:val="22"/>
          <w:lang w:eastAsia="ja-JP"/>
        </w:rPr>
        <w:fldChar w:fldCharType="end"/>
      </w:r>
      <w:r w:rsidRPr="0008241C">
        <w:rPr>
          <w:sz w:val="22"/>
          <w:szCs w:val="22"/>
        </w:rPr>
        <w:t xml:space="preserve">. ‘Shizen’ can be translated to </w:t>
      </w:r>
      <w:r w:rsidRPr="0008241C">
        <w:rPr>
          <w:spacing w:val="-3"/>
          <w:sz w:val="22"/>
          <w:szCs w:val="22"/>
        </w:rPr>
        <w:t>mean</w:t>
      </w:r>
      <w:r w:rsidRPr="0008241C">
        <w:rPr>
          <w:sz w:val="22"/>
          <w:szCs w:val="22"/>
        </w:rPr>
        <w:t xml:space="preserve"> ‘nature’. Additionally it </w:t>
      </w:r>
      <w:r w:rsidRPr="0008241C">
        <w:rPr>
          <w:spacing w:val="-4"/>
          <w:sz w:val="22"/>
          <w:szCs w:val="22"/>
        </w:rPr>
        <w:t xml:space="preserve">refers to </w:t>
      </w:r>
      <w:r w:rsidRPr="0008241C">
        <w:rPr>
          <w:spacing w:val="-4"/>
          <w:sz w:val="22"/>
          <w:szCs w:val="22"/>
        </w:rPr>
        <w:lastRenderedPageBreak/>
        <w:t xml:space="preserve">all things in the universe, including humans. </w:t>
      </w:r>
      <w:r w:rsidRPr="0008241C">
        <w:rPr>
          <w:sz w:val="22"/>
          <w:szCs w:val="22"/>
        </w:rPr>
        <w:t>‘Kyosei’</w:t>
      </w:r>
      <w:r w:rsidRPr="0008241C">
        <w:rPr>
          <w:spacing w:val="-4"/>
          <w:sz w:val="22"/>
          <w:szCs w:val="22"/>
        </w:rPr>
        <w:t xml:space="preserve"> literally </w:t>
      </w:r>
      <w:r w:rsidRPr="0008241C">
        <w:rPr>
          <w:sz w:val="22"/>
          <w:szCs w:val="22"/>
        </w:rPr>
        <w:t>means</w:t>
      </w:r>
      <w:r w:rsidRPr="0008241C">
        <w:rPr>
          <w:spacing w:val="-2"/>
          <w:sz w:val="22"/>
          <w:szCs w:val="22"/>
        </w:rPr>
        <w:t xml:space="preserve"> </w:t>
      </w:r>
      <w:r w:rsidRPr="0008241C">
        <w:rPr>
          <w:sz w:val="22"/>
          <w:szCs w:val="22"/>
        </w:rPr>
        <w:t>living</w:t>
      </w:r>
      <w:r w:rsidRPr="0008241C">
        <w:rPr>
          <w:spacing w:val="-3"/>
          <w:sz w:val="22"/>
          <w:szCs w:val="22"/>
        </w:rPr>
        <w:t xml:space="preserve"> </w:t>
      </w:r>
      <w:r w:rsidRPr="0008241C">
        <w:rPr>
          <w:sz w:val="22"/>
          <w:szCs w:val="22"/>
          <w:lang w:eastAsia="ja-JP"/>
        </w:rPr>
        <w:t xml:space="preserve">together, or </w:t>
      </w:r>
      <w:r w:rsidRPr="0008241C">
        <w:rPr>
          <w:sz w:val="22"/>
          <w:szCs w:val="22"/>
        </w:rPr>
        <w:t>symbiosis</w:t>
      </w:r>
      <w:r w:rsidRPr="0008241C">
        <w:rPr>
          <w:sz w:val="22"/>
          <w:szCs w:val="22"/>
          <w:lang w:eastAsia="ja-JP"/>
        </w:rPr>
        <w:t>. The concept stems from a Buddhist thought of co-living and an ecological concept of</w:t>
      </w:r>
      <w:r w:rsidRPr="0008241C">
        <w:rPr>
          <w:spacing w:val="-7"/>
          <w:sz w:val="22"/>
          <w:szCs w:val="22"/>
        </w:rPr>
        <w:t xml:space="preserve"> </w:t>
      </w:r>
      <w:r w:rsidRPr="0008241C">
        <w:rPr>
          <w:sz w:val="22"/>
          <w:szCs w:val="22"/>
        </w:rPr>
        <w:t xml:space="preserve">symbiosis </w:t>
      </w:r>
      <w:r w:rsidRPr="0008241C">
        <w:rPr>
          <w:sz w:val="22"/>
          <w:szCs w:val="22"/>
        </w:rPr>
        <w:fldChar w:fldCharType="begin" w:fldLock="1"/>
      </w:r>
      <w:r w:rsidRPr="0008241C">
        <w:rPr>
          <w:sz w:val="22"/>
          <w:szCs w:val="22"/>
        </w:rPr>
        <w:instrText>ADDIN CSL_CITATION {"citationItems":[{"id":"ITEM-1","itemData":{"author":[{"dropping-particle":"","family":"Kurokawa","given":"K.","non-dropping-particle":"","parse-names":false,"suffix":""}],"container-title":"Tokuma shoten, Tokyo (in Japanese)","id":"ITEM-1","issued":{"date-parts":[["1996"]]},"title":"New: Philosophy of Symbiosis","type":"article-journal"},"uris":["http://www.mendeley.com/documents/?uuid=84952371-893a-41fc-bcea-5024f3a0ff70"]}],"mendeley":{"formattedCitation":"(Kurokawa, 1996)","plainTextFormattedCitation":"(Kurokawa, 1996)","previouslyFormattedCitation":"(Kurokawa, 1996)"},"properties":{"noteIndex":0},"schema":"https://github.com/citation-style-language/schema/raw/master/csl-citation.json"}</w:instrText>
      </w:r>
      <w:r w:rsidRPr="0008241C">
        <w:rPr>
          <w:sz w:val="22"/>
          <w:szCs w:val="22"/>
        </w:rPr>
        <w:fldChar w:fldCharType="separate"/>
      </w:r>
      <w:r w:rsidRPr="0008241C">
        <w:rPr>
          <w:noProof/>
          <w:sz w:val="22"/>
          <w:szCs w:val="22"/>
        </w:rPr>
        <w:t>(Kurokawa, 1996)</w:t>
      </w:r>
      <w:r w:rsidRPr="0008241C">
        <w:rPr>
          <w:sz w:val="22"/>
          <w:szCs w:val="22"/>
        </w:rPr>
        <w:fldChar w:fldCharType="end"/>
      </w:r>
      <w:r w:rsidRPr="0008241C">
        <w:rPr>
          <w:sz w:val="22"/>
          <w:szCs w:val="22"/>
        </w:rPr>
        <w:t xml:space="preserve">. </w:t>
      </w:r>
      <w:r w:rsidRPr="0008241C">
        <w:rPr>
          <w:rFonts w:eastAsia="MS Mincho"/>
          <w:sz w:val="22"/>
          <w:szCs w:val="22"/>
          <w:lang w:eastAsia="ja-JP"/>
        </w:rPr>
        <w:t xml:space="preserve">In Buddhism, everything is codependent and exists because of the provisions of others. Thus humans and other living and non-living entities are considered equal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author":[{"dropping-particle":"","family":"Abe","given":"H.","non-dropping-particle":"","parse-names":false,"suffix":""}],"container-title":"Research Institute for Humanity and Nature (ed.), Encyclopedia of Global Environmental Studies, Koubundou, Tokyo, (in Japanese).","id":"ITEM-1","issued":{"date-parts":[["2010"]]},"page":"p570-571","title":"Concept of “Kyosei” in Japan: an idea of “Kyosei” under the expansion of Buddhism in Japan","type":"chapter"},"uris":["http://www.mendeley.com/documents/?uuid=b7f976ea-796e-4446-87c7-6c28432e5714"]}],"mendeley":{"formattedCitation":"(Abe, 2010)","plainTextFormattedCitation":"(Abe, 2010)","previouslyFormattedCitation":"(Abe, 2010)"},"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Abe, 2010)</w:t>
      </w:r>
      <w:r w:rsidRPr="0008241C">
        <w:rPr>
          <w:rFonts w:eastAsia="MS Mincho"/>
          <w:sz w:val="22"/>
          <w:szCs w:val="22"/>
          <w:lang w:eastAsia="ja-JP"/>
        </w:rPr>
        <w:fldChar w:fldCharType="end"/>
      </w:r>
      <w:r w:rsidRPr="0008241C">
        <w:rPr>
          <w:rFonts w:eastAsia="MS Mincho"/>
          <w:sz w:val="22"/>
          <w:szCs w:val="22"/>
          <w:lang w:eastAsia="ja-JP"/>
        </w:rPr>
        <w:t xml:space="preserve">. </w:t>
      </w:r>
      <w:r w:rsidRPr="0008241C">
        <w:rPr>
          <w:sz w:val="22"/>
          <w:szCs w:val="22"/>
        </w:rPr>
        <w:t>The concept is also grounded in a traditional Japanese animistic world view, where every entity in nature e.g. the sun, winds, animals, plants, mountains, rivers, rocks etc., is believed to host a deity. People worship natural entities and treat them with awe and respect. Based on the view that people are a part of nature, a society in harmony with nature is considered as one</w:t>
      </w:r>
      <w:r w:rsidRPr="0008241C">
        <w:rPr>
          <w:rFonts w:eastAsia="MS Mincho"/>
          <w:sz w:val="22"/>
          <w:szCs w:val="22"/>
          <w:lang w:eastAsia="ja-JP"/>
        </w:rPr>
        <w:t xml:space="preserve"> where people live together with other biological organisms and the surrounding environment in a harmonious, respectful, and sustainable manner.</w:t>
      </w:r>
    </w:p>
    <w:p w14:paraId="5F5A6002" w14:textId="77777777" w:rsidR="00A01204" w:rsidRPr="0008241C" w:rsidRDefault="00A01204" w:rsidP="00A01204">
      <w:pPr>
        <w:rPr>
          <w:sz w:val="22"/>
          <w:szCs w:val="22"/>
        </w:rPr>
      </w:pPr>
    </w:p>
    <w:p w14:paraId="29220D2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45" w:name="_Toc504317108"/>
      <w:bookmarkStart w:id="446" w:name="_Toc504317801"/>
      <w:bookmarkStart w:id="447" w:name="_Toc504321147"/>
      <w:r w:rsidRPr="0008241C">
        <w:rPr>
          <w:b/>
          <w:sz w:val="22"/>
          <w:szCs w:val="24"/>
        </w:rPr>
        <w:t>2.2.3.2</w:t>
      </w:r>
      <w:r w:rsidRPr="0008241C">
        <w:rPr>
          <w:b/>
          <w:sz w:val="22"/>
          <w:szCs w:val="24"/>
        </w:rPr>
        <w:tab/>
        <w:t>South Asia</w:t>
      </w:r>
      <w:bookmarkEnd w:id="445"/>
      <w:bookmarkEnd w:id="446"/>
      <w:bookmarkEnd w:id="447"/>
      <w:r w:rsidRPr="0008241C">
        <w:rPr>
          <w:b/>
          <w:sz w:val="22"/>
          <w:szCs w:val="24"/>
        </w:rPr>
        <w:t xml:space="preserve"> </w:t>
      </w:r>
    </w:p>
    <w:p w14:paraId="1A5FAEF8" w14:textId="77777777" w:rsidR="00A01204" w:rsidRPr="0008241C" w:rsidRDefault="00A01204" w:rsidP="00A01204">
      <w:pPr>
        <w:rPr>
          <w:sz w:val="22"/>
          <w:szCs w:val="22"/>
        </w:rPr>
      </w:pPr>
    </w:p>
    <w:p w14:paraId="63C8281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India</w:t>
      </w:r>
    </w:p>
    <w:p w14:paraId="10B73647" w14:textId="77777777" w:rsidR="00A01204" w:rsidRPr="0008241C" w:rsidRDefault="00A01204" w:rsidP="00A01204">
      <w:pPr>
        <w:rPr>
          <w:sz w:val="22"/>
          <w:szCs w:val="22"/>
        </w:rPr>
      </w:pPr>
      <w:r w:rsidRPr="0008241C">
        <w:rPr>
          <w:sz w:val="22"/>
          <w:szCs w:val="22"/>
        </w:rPr>
        <w:t xml:space="preserve">The Indian Vedic philosophy emphasises the human connection with nature. Vedism is a way of life based on scriptures called Aranyakas, or forest books, written by sages who lived in the forest. The scriptures Mahabharata, Ramayana, Vedas, Upanishads, Bhagavad Gita, Puranas and Smriti contain some of the earliest messages on ecological balance and the need for people’s ethical treatment of nature. They emphasise harmony with nature and recognise that all natural elements hold divinity </w:t>
      </w:r>
      <w:r w:rsidRPr="0008241C">
        <w:rPr>
          <w:sz w:val="22"/>
          <w:szCs w:val="22"/>
        </w:rPr>
        <w:fldChar w:fldCharType="begin" w:fldLock="1"/>
      </w:r>
      <w:r w:rsidRPr="0008241C">
        <w:rPr>
          <w:sz w:val="22"/>
          <w:szCs w:val="22"/>
        </w:rPr>
        <w:instrText>ADDIN CSL_CITATION {"citationItems":[{"id":"ITEM-1","itemData":{"author":[{"dropping-particle":"","family":"Hind","given":"R.","non-dropping-particle":"","parse-names":false,"suffix":""}],"id":"ITEM-1","issued":{"date-parts":[["2007"]]},"number-of-pages":"256","publisher":"Carlton Books","title":"Sacred Places: Sites of Spirituality &amp; Faith","type":"book"},"uris":["http://www.mendeley.com/documents/?uuid=41d26e4c-df1b-41fe-9356-6e7b6cab8e17"]}],"mendeley":{"formattedCitation":"(Hind, 2007)","plainTextFormattedCitation":"(Hind, 2007)","previouslyFormattedCitation":"(Hind, 2007)"},"properties":{"noteIndex":0},"schema":"https://github.com/citation-style-language/schema/raw/master/csl-citation.json"}</w:instrText>
      </w:r>
      <w:r w:rsidRPr="0008241C">
        <w:rPr>
          <w:sz w:val="22"/>
          <w:szCs w:val="22"/>
        </w:rPr>
        <w:fldChar w:fldCharType="separate"/>
      </w:r>
      <w:r w:rsidRPr="0008241C">
        <w:rPr>
          <w:noProof/>
          <w:sz w:val="22"/>
          <w:szCs w:val="22"/>
        </w:rPr>
        <w:t>(Hind, 2007)</w:t>
      </w:r>
      <w:r w:rsidRPr="0008241C">
        <w:rPr>
          <w:sz w:val="22"/>
          <w:szCs w:val="22"/>
        </w:rPr>
        <w:fldChar w:fldCharType="end"/>
      </w:r>
      <w:r w:rsidRPr="0008241C">
        <w:rPr>
          <w:sz w:val="22"/>
          <w:szCs w:val="22"/>
        </w:rPr>
        <w:t xml:space="preserve">. </w:t>
      </w:r>
    </w:p>
    <w:p w14:paraId="5FAA0A8C" w14:textId="77777777" w:rsidR="00A01204" w:rsidRPr="0008241C" w:rsidRDefault="00A01204" w:rsidP="00A01204">
      <w:pPr>
        <w:rPr>
          <w:sz w:val="22"/>
          <w:szCs w:val="22"/>
        </w:rPr>
      </w:pPr>
    </w:p>
    <w:p w14:paraId="19638503" w14:textId="77777777" w:rsidR="00A01204" w:rsidRPr="0008241C" w:rsidRDefault="00A01204" w:rsidP="00A01204">
      <w:pPr>
        <w:rPr>
          <w:sz w:val="22"/>
          <w:szCs w:val="22"/>
        </w:rPr>
      </w:pPr>
      <w:r w:rsidRPr="0008241C">
        <w:rPr>
          <w:sz w:val="22"/>
          <w:szCs w:val="22"/>
        </w:rPr>
        <w:t xml:space="preserve">The Indian philosophic tradition of the ‘Prakriti-Purus’ concept dates back (approx.) 3,500 years, to the days of the Upanishads (a collection of philosophical texts for the Hindu religion). These describe how nature and man are complementary and one is incomplete without the other. In ancient Hindu scriptures and seers, a Hindu way of life allows the use of natural resources but does not support control, or dominion over nature, and its elements, and so the exploitation of nature for selfish gain is considered as sacrilegious </w:t>
      </w:r>
      <w:r w:rsidRPr="0008241C">
        <w:rPr>
          <w:sz w:val="22"/>
          <w:szCs w:val="22"/>
        </w:rPr>
        <w:fldChar w:fldCharType="begin" w:fldLock="1"/>
      </w:r>
      <w:r w:rsidRPr="0008241C">
        <w:rPr>
          <w:sz w:val="22"/>
          <w:szCs w:val="22"/>
        </w:rPr>
        <w:instrText>ADDIN CSL_CITATION {"citationItems":[{"id":"ITEM-1","itemData":{"author":[{"dropping-particle":"","family":"Dwivedi","given":"O P","non-dropping-particle":"","parse-names":false,"suffix":""}],"container-title":"Ethics of environment and development","id":"ITEM-1","issued":{"date-parts":[["1990"]]},"page":"1-8","title":"Satyagraha for Conservation : Awakening the Spirit of Hinduism","type":"article-journal"},"uris":["http://www.mendeley.com/documents/?uuid=8f0341b4-1706-4f7d-ae5b-b9afffb712e1"]}],"mendeley":{"formattedCitation":"(Dwivedi, 1990)","plainTextFormattedCitation":"(Dwivedi, 1990)","previouslyFormattedCitation":"(Dwivedi, 1990)"},"properties":{"noteIndex":0},"schema":"https://github.com/citation-style-language/schema/raw/master/csl-citation.json"}</w:instrText>
      </w:r>
      <w:r w:rsidRPr="0008241C">
        <w:rPr>
          <w:sz w:val="22"/>
          <w:szCs w:val="22"/>
        </w:rPr>
        <w:fldChar w:fldCharType="separate"/>
      </w:r>
      <w:r w:rsidRPr="0008241C">
        <w:rPr>
          <w:noProof/>
          <w:sz w:val="22"/>
          <w:szCs w:val="22"/>
        </w:rPr>
        <w:t>(Dwivedi, 1990)</w:t>
      </w:r>
      <w:r w:rsidRPr="0008241C">
        <w:rPr>
          <w:sz w:val="22"/>
          <w:szCs w:val="22"/>
        </w:rPr>
        <w:fldChar w:fldCharType="end"/>
      </w:r>
      <w:r w:rsidRPr="0008241C">
        <w:rPr>
          <w:sz w:val="22"/>
          <w:szCs w:val="22"/>
        </w:rPr>
        <w:t xml:space="preserve">. Thus living in harmony and respect for nature is ingrained in the society through traditional values and religious belief systems that helped shape peoples attitudes towards nature. </w:t>
      </w:r>
    </w:p>
    <w:p w14:paraId="19F28A00" w14:textId="77777777" w:rsidR="00A01204" w:rsidRPr="0008241C" w:rsidRDefault="00A01204" w:rsidP="00A01204">
      <w:pPr>
        <w:rPr>
          <w:sz w:val="22"/>
          <w:szCs w:val="22"/>
        </w:rPr>
      </w:pPr>
    </w:p>
    <w:p w14:paraId="08A4E78A" w14:textId="77777777" w:rsidR="00A01204" w:rsidRPr="0008241C" w:rsidRDefault="00A01204" w:rsidP="00A01204">
      <w:pPr>
        <w:rPr>
          <w:sz w:val="22"/>
          <w:szCs w:val="22"/>
        </w:rPr>
      </w:pPr>
      <w:r w:rsidRPr="0008241C">
        <w:rPr>
          <w:sz w:val="22"/>
          <w:szCs w:val="22"/>
        </w:rPr>
        <w:t xml:space="preserve">Nature and its manifestations are a part of the Sanatana Dharma belief system. The </w:t>
      </w:r>
      <w:r w:rsidRPr="0008241C" w:rsidDel="00FD1672">
        <w:rPr>
          <w:sz w:val="22"/>
          <w:szCs w:val="22"/>
        </w:rPr>
        <w:t>importance</w:t>
      </w:r>
      <w:r w:rsidRPr="0008241C">
        <w:rPr>
          <w:sz w:val="22"/>
          <w:szCs w:val="22"/>
        </w:rPr>
        <w:t xml:space="preserve"> of flora in Hindu religion is reflected through tree worship, water as the media of purification and the source of energy, and rivers as holy mothers. The prohibition of eating meat resonates with the idea of non-violence towards domesticated and protected animals </w:t>
      </w:r>
      <w:r w:rsidRPr="0008241C">
        <w:rPr>
          <w:sz w:val="22"/>
          <w:szCs w:val="22"/>
        </w:rPr>
        <w:fldChar w:fldCharType="begin" w:fldLock="1"/>
      </w:r>
      <w:r w:rsidRPr="0008241C">
        <w:rPr>
          <w:sz w:val="22"/>
          <w:szCs w:val="22"/>
        </w:rPr>
        <w:instrText>ADDIN CSL_CITATION {"citationItems":[{"id":"ITEM-1","itemData":{"author":[{"dropping-particle":"","family":"Dwivedi","given":"O P","non-dropping-particle":"","parse-names":false,"suffix":""}],"container-title":"Ethics of environment and development","id":"ITEM-1","issued":{"date-parts":[["1990"]]},"page":"1-8","title":"Satyagraha for Conservation : Awakening the Spirit of Hinduism","type":"article-journal"},"uris":["http://www.mendeley.com/documents/?uuid=8f0341b4-1706-4f7d-ae5b-b9afffb712e1"]}],"mendeley":{"formattedCitation":"(Dwivedi, 1990)","plainTextFormattedCitation":"(Dwivedi, 1990)","previouslyFormattedCitation":"(Dwivedi, 1990)"},"properties":{"noteIndex":0},"schema":"https://github.com/citation-style-language/schema/raw/master/csl-citation.json"}</w:instrText>
      </w:r>
      <w:r w:rsidRPr="0008241C">
        <w:rPr>
          <w:sz w:val="22"/>
          <w:szCs w:val="22"/>
        </w:rPr>
        <w:fldChar w:fldCharType="separate"/>
      </w:r>
      <w:r w:rsidRPr="0008241C">
        <w:rPr>
          <w:noProof/>
          <w:sz w:val="22"/>
          <w:szCs w:val="22"/>
        </w:rPr>
        <w:t>(Dwivedi, 1990)</w:t>
      </w:r>
      <w:r w:rsidRPr="0008241C">
        <w:rPr>
          <w:sz w:val="22"/>
          <w:szCs w:val="22"/>
        </w:rPr>
        <w:fldChar w:fldCharType="end"/>
      </w:r>
      <w:r w:rsidRPr="0008241C">
        <w:rPr>
          <w:sz w:val="22"/>
          <w:szCs w:val="22"/>
        </w:rPr>
        <w:t xml:space="preserve">. Different wild animals are considered as the companion of Hindu gods and goddesses which signify their values. For examplethe:  tiger, white swan, rat and snake are the companions of Goddess Durga, Goddess Saraswati, God Ganesh, and Lord Shiva, respectively. </w:t>
      </w:r>
    </w:p>
    <w:p w14:paraId="39533BD3" w14:textId="77777777" w:rsidR="00A01204" w:rsidRPr="0008241C" w:rsidRDefault="00A01204" w:rsidP="00A01204">
      <w:pPr>
        <w:rPr>
          <w:sz w:val="22"/>
          <w:szCs w:val="22"/>
        </w:rPr>
      </w:pPr>
    </w:p>
    <w:p w14:paraId="492AEB5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Iran</w:t>
      </w:r>
    </w:p>
    <w:p w14:paraId="0E9237DA" w14:textId="77777777" w:rsidR="00A01204" w:rsidRPr="0008241C" w:rsidRDefault="00A01204" w:rsidP="00A01204">
      <w:pPr>
        <w:rPr>
          <w:color w:val="000000"/>
          <w:sz w:val="22"/>
          <w:szCs w:val="22"/>
          <w:lang w:bidi="fa-IR"/>
        </w:rPr>
      </w:pPr>
      <w:r w:rsidRPr="0008241C">
        <w:rPr>
          <w:sz w:val="22"/>
          <w:szCs w:val="22"/>
        </w:rPr>
        <w:t xml:space="preserve">Farhadi </w:t>
      </w:r>
      <w:r w:rsidRPr="0008241C">
        <w:rPr>
          <w:sz w:val="22"/>
          <w:szCs w:val="22"/>
        </w:rPr>
        <w:fldChar w:fldCharType="begin" w:fldLock="1"/>
      </w:r>
      <w:r w:rsidRPr="0008241C">
        <w:rPr>
          <w:sz w:val="22"/>
          <w:szCs w:val="22"/>
        </w:rPr>
        <w:instrText>ADDIN CSL_CITATION {"citationItems":[{"id":"ITEM-1","itemData":{"author":[{"dropping-particle":"","family":"Farhadi","given":"Morteza","non-dropping-particle":"","parse-names":false,"suffix":""}],"container-title":"An Introduction to Ethnology and Sociology of Cooperation","edition":"2nd Editio","id":"ITEM-1","issued":{"date-parts":[["1997"]]},"publisher":"University Press Center","publisher-place":"Tehran","title":"Cooperative Culture in Iran","type":"chapter"},"suppress-author":1,"uris":["http://www.mendeley.com/documents/?uuid=7aa0f580-a150-4869-8508-9bef4fa2dea0"]},{"id":"ITEM-2","itemData":{"ISBN":"978-964-380-707-8","author":[{"dropping-particle":"","family":"Farhadi","given":"Morteza","non-dropping-particle":"","parse-names":false,"suffix":""}],"edition":"1","id":"ITEM-2","issued":{"date-parts":[["2009"]]},"number-of-pages":"631","publisher":"Saless","publisher-place":"Tehran","title":"Cooperative Anthropology","type":"book"},"suppress-author":1,"uris":["http://www.mendeley.com/documents/?uuid=1fec497b-0c09-4d7f-aa54-4cd5854510f0"]},{"id":"ITEM-3","itemData":{"author":[{"dropping-particle":"","family":"Farhadi","given":"Morteza","non-dropping-particle":"","parse-names":false,"suffix":""}],"edition":"4th Editio","id":"ITEM-3","issued":{"date-parts":[["2014"]]},"publisher":"Joint Stock Company of Press","publisher-place":"Tehran","title":"Vareh: An Introduction to Ethnology and Sociology of Cooperation","type":"book"},"suppress-author":1,"uris":["http://www.mendeley.com/documents/?uuid=8349d2a6-8493-4bfa-91f6-a3c4c6e977cf"]}],"mendeley":{"formattedCitation":"(1997, 2009, 2014)","plainTextFormattedCitation":"(1997, 2009, 2014)","previouslyFormattedCitation":"(1997, 2009, 2014)"},"properties":{"noteIndex":0},"schema":"https://github.com/citation-style-language/schema/raw/master/csl-citation.json"}</w:instrText>
      </w:r>
      <w:r w:rsidRPr="0008241C">
        <w:rPr>
          <w:sz w:val="22"/>
          <w:szCs w:val="22"/>
        </w:rPr>
        <w:fldChar w:fldCharType="separate"/>
      </w:r>
      <w:r w:rsidRPr="0008241C">
        <w:rPr>
          <w:noProof/>
          <w:sz w:val="22"/>
          <w:szCs w:val="22"/>
        </w:rPr>
        <w:t>(1997, 2009, 2014)</w:t>
      </w:r>
      <w:r w:rsidRPr="0008241C">
        <w:rPr>
          <w:sz w:val="22"/>
          <w:szCs w:val="22"/>
        </w:rPr>
        <w:fldChar w:fldCharType="end"/>
      </w:r>
      <w:r w:rsidRPr="0008241C">
        <w:rPr>
          <w:sz w:val="22"/>
          <w:szCs w:val="22"/>
        </w:rPr>
        <w:t xml:space="preserve"> provides examples of how traditional Iranians lived in harmony with nature by showing holy respect. For example, traditional local people respected water and peacefully collaborated on irrigation and farming. They selected a Mirab (who managed water) to distribute the amount of available water to all areas </w:t>
      </w:r>
      <w:r w:rsidRPr="0008241C">
        <w:rPr>
          <w:sz w:val="22"/>
          <w:szCs w:val="22"/>
        </w:rPr>
        <w:fldChar w:fldCharType="begin" w:fldLock="1"/>
      </w:r>
      <w:r w:rsidRPr="0008241C">
        <w:rPr>
          <w:sz w:val="22"/>
          <w:szCs w:val="22"/>
        </w:rPr>
        <w:instrText>ADDIN CSL_CITATION {"citationItems":[{"id":"ITEM-1","itemData":{"author":[{"dropping-particle":"","family":"Farhadi","given":"Morteza","non-dropping-particle":"","parse-names":false,"suffix":""}],"container-title":"An Introduction to Ethnology and Sociology of Cooperation","edition":"2nd Editio","id":"ITEM-1","issued":{"date-parts":[["1997"]]},"publisher":"University Press Center","publisher-place":"Tehran","title":"Cooperative Culture in Iran","type":"chapter"},"uris":["http://www.mendeley.com/documents/?uuid=7aa0f580-a150-4869-8508-9bef4fa2dea0"]},{"id":"ITEM-2","itemData":{"ISBN":"978-964-380-707-8","author":[{"dropping-particle":"","family":"Farhadi","given":"Morteza","non-dropping-particle":"","parse-names":false,"suffix":""}],"edition":"1","id":"ITEM-2","issued":{"date-parts":[["2009"]]},"number-of-pages":"631","publisher":"Saless","publisher-place":"Tehran","title":"Cooperative Anthropology","type":"book"},"uris":["http://www.mendeley.com/documents/?uuid=1fec497b-0c09-4d7f-aa54-4cd5854510f0"]},{"id":"ITEM-3","itemData":{"author":[{"dropping-particle":"","family":"Farhadi","given":"Morteza","non-dropping-particle":"","parse-names":false,"suffix":""}],"edition":"4th Editio","id":"ITEM-3","issued":{"date-parts":[["2014"]]},"publisher":"Joint Stock Company of Press","publisher-place":"Tehran","title":"Vareh: An Introduction to Ethnology and Sociology of Cooperation","type":"book"},"uris":["http://www.mendeley.com/documents/?uuid=8349d2a6-8493-4bfa-91f6-a3c4c6e977cf"]}],"mendeley":{"formattedCitation":"(Farhadi, 1997, 2009, 2014)","plainTextFormattedCitation":"(Farhadi, 1997, 2009, 2014)","previouslyFormattedCitation":"(Farhadi, 1997, 2009, 2014)"},"properties":{"noteIndex":0},"schema":"https://github.com/citation-style-language/schema/raw/master/csl-citation.json"}</w:instrText>
      </w:r>
      <w:r w:rsidRPr="0008241C">
        <w:rPr>
          <w:sz w:val="22"/>
          <w:szCs w:val="22"/>
        </w:rPr>
        <w:fldChar w:fldCharType="separate"/>
      </w:r>
      <w:r w:rsidRPr="0008241C">
        <w:rPr>
          <w:noProof/>
          <w:sz w:val="22"/>
          <w:szCs w:val="22"/>
        </w:rPr>
        <w:t>(Farhadi, 1997, 2009, 2014)</w:t>
      </w:r>
      <w:r w:rsidRPr="0008241C">
        <w:rPr>
          <w:sz w:val="22"/>
          <w:szCs w:val="22"/>
        </w:rPr>
        <w:fldChar w:fldCharType="end"/>
      </w:r>
      <w:r w:rsidRPr="0008241C">
        <w:rPr>
          <w:sz w:val="22"/>
          <w:szCs w:val="22"/>
        </w:rPr>
        <w:t xml:space="preserve">. </w:t>
      </w:r>
      <w:r w:rsidRPr="0008241C">
        <w:rPr>
          <w:color w:val="000000"/>
          <w:sz w:val="22"/>
          <w:szCs w:val="22"/>
          <w:lang w:bidi="fa-IR"/>
        </w:rPr>
        <w:t xml:space="preserve">Beneath Iran's arid desert lies a network of ancient water tunnels, known as ‘Qanat’, </w:t>
      </w:r>
      <w:r w:rsidRPr="0008241C">
        <w:rPr>
          <w:sz w:val="22"/>
          <w:szCs w:val="22"/>
        </w:rPr>
        <w:t xml:space="preserve">an ingenious system for tapping underground water invented in Iran (approx.) 3,000 years ago </w:t>
      </w:r>
      <w:r w:rsidRPr="0008241C">
        <w:rPr>
          <w:sz w:val="22"/>
          <w:szCs w:val="22"/>
        </w:rPr>
        <w:fldChar w:fldCharType="begin" w:fldLock="1"/>
      </w:r>
      <w:r w:rsidRPr="0008241C">
        <w:rPr>
          <w:sz w:val="22"/>
          <w:szCs w:val="22"/>
        </w:rPr>
        <w:instrText>ADDIN CSL_CITATION {"citationItems":[{"id":"ITEM-1","itemData":{"author":[{"dropping-particle":"","family":"Wulff","given":"Hans E.","non-dropping-particle":"","parse-names":false,"suffix":""}],"container-title":"Scientific American","id":"ITEM-1","issue":"4","issued":{"date-parts":[["1968"]]},"page":"94-105","title":"The Qanats of Iran","type":"article-journal","volume":"218"},"uris":["http://www.mendeley.com/documents/?uuid=0931580f-8a37-4191-bb04-c3817141fa4a"]}],"mendeley":{"formattedCitation":"(Wulff, 1968)","plainTextFormattedCitation":"(Wulff, 1968)","previouslyFormattedCitation":"(Wulff, 1968)"},"properties":{"noteIndex":0},"schema":"https://github.com/citation-style-language/schema/raw/master/csl-citation.json"}</w:instrText>
      </w:r>
      <w:r w:rsidRPr="0008241C">
        <w:rPr>
          <w:sz w:val="22"/>
          <w:szCs w:val="22"/>
        </w:rPr>
        <w:fldChar w:fldCharType="separate"/>
      </w:r>
      <w:r w:rsidRPr="0008241C">
        <w:rPr>
          <w:noProof/>
          <w:sz w:val="22"/>
          <w:szCs w:val="22"/>
        </w:rPr>
        <w:t>(Wulff, 1968)</w:t>
      </w:r>
      <w:r w:rsidRPr="0008241C">
        <w:rPr>
          <w:sz w:val="22"/>
          <w:szCs w:val="22"/>
        </w:rPr>
        <w:fldChar w:fldCharType="end"/>
      </w:r>
      <w:r w:rsidRPr="0008241C">
        <w:rPr>
          <w:sz w:val="22"/>
          <w:szCs w:val="22"/>
        </w:rPr>
        <w:t xml:space="preserve">. This ancient water infrastructure was developed in response to the prevalent arid and semi-arid conditions, and consists of underground channels that transfer extra water from underground reservoirs located in the highlands to the plains by using gravity </w:t>
      </w:r>
      <w:r w:rsidRPr="0008241C">
        <w:rPr>
          <w:sz w:val="22"/>
          <w:szCs w:val="22"/>
        </w:rPr>
        <w:fldChar w:fldCharType="begin" w:fldLock="1"/>
      </w:r>
      <w:r w:rsidRPr="0008241C">
        <w:rPr>
          <w:sz w:val="22"/>
          <w:szCs w:val="22"/>
        </w:rPr>
        <w:instrText>ADDIN CSL_CITATION {"citationItems":[{"id":"ITEM-1","itemData":{"DOI":"10.1080/07900620600551304","ISSN":"0790-0627","author":[{"dropping-particle":"","family":"Motiee","given":"Homayoun","non-dropping-particle":"","parse-names":false,"suffix":""},{"dropping-particle":"","family":"Mcbean","given":"Edward","non-dropping-particle":"","parse-names":false,"suffix":""},{"dropping-particle":"","family":"Semsar","given":"Ali","non-dropping-particle":"","parse-names":false,"suffix":""},{"dropping-particle":"","family":"Gharabaghi","given":"Bahram","non-dropping-particle":"","parse-names":false,"suffix":""},{"dropping-particle":"","family":"Ghomashchi","given":"Vahid","non-dropping-particle":"","parse-names":false,"suffix":""}],"container-title":"International Journal of Water Resources Development","id":"ITEM-1","issue":"4","issued":{"date-parts":[["2006","12","22"]]},"page":"575-588","title":"Assessment of the Contributions of Traditional Qanats in Sustainable Water Resources Management","type":"article-journal","volume":"22"},"uris":["http://www.mendeley.com/documents/?uuid=34e3f388-e742-4fa8-82b6-93651e16f557"]}],"mendeley":{"formattedCitation":"(Motiee &lt;i&gt;et al.&lt;/i&gt;, 2006)","plainTextFormattedCitation":"(Motiee et al., 2006)","previouslyFormattedCitation":"(Motiee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Motiee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w:t>
      </w:r>
    </w:p>
    <w:p w14:paraId="1A756D3B" w14:textId="77777777" w:rsidR="00A01204" w:rsidRPr="0008241C" w:rsidRDefault="00A01204" w:rsidP="00A01204">
      <w:pPr>
        <w:rPr>
          <w:sz w:val="22"/>
          <w:szCs w:val="22"/>
        </w:rPr>
      </w:pPr>
    </w:p>
    <w:p w14:paraId="25EC2B67" w14:textId="77777777" w:rsidR="00A01204" w:rsidRPr="0008241C" w:rsidRDefault="00A01204" w:rsidP="00A01204">
      <w:pPr>
        <w:rPr>
          <w:sz w:val="22"/>
          <w:szCs w:val="22"/>
        </w:rPr>
      </w:pPr>
      <w:r w:rsidRPr="0008241C">
        <w:rPr>
          <w:sz w:val="22"/>
          <w:szCs w:val="22"/>
        </w:rPr>
        <w:t xml:space="preserve">Another example Farhadi </w:t>
      </w:r>
      <w:r w:rsidRPr="0008241C">
        <w:rPr>
          <w:sz w:val="22"/>
          <w:szCs w:val="22"/>
        </w:rPr>
        <w:fldChar w:fldCharType="begin" w:fldLock="1"/>
      </w:r>
      <w:r w:rsidRPr="0008241C">
        <w:rPr>
          <w:sz w:val="22"/>
          <w:szCs w:val="22"/>
        </w:rPr>
        <w:instrText>ADDIN CSL_CITATION {"citationItems":[{"id":"ITEM-1","itemData":{"author":[{"dropping-particle":"","family":"Farhadi","given":"Morteza","non-dropping-particle":"","parse-names":false,"suffix":""}],"container-title":"An Introduction to Ethnology and Sociology of Cooperation","edition":"2nd Editio","id":"ITEM-1","issued":{"date-parts":[["1997"]]},"publisher":"University Press Center","publisher-place":"Tehran","title":"Cooperative Culture in Iran","type":"chapter"},"suppress-author":1,"uris":["http://www.mendeley.com/documents/?uuid=7aa0f580-a150-4869-8508-9bef4fa2dea0"]},{"id":"ITEM-2","itemData":{"ISBN":"978-964-380-707-8","author":[{"dropping-particle":"","family":"Farhadi","given":"Morteza","non-dropping-particle":"","parse-names":false,"suffix":""}],"edition":"1","id":"ITEM-2","issued":{"date-parts":[["2009"]]},"number-of-pages":"631","publisher":"Saless","publisher-place":"Tehran","title":"Cooperative Anthropology","type":"book"},"suppress-author":1,"uris":["http://www.mendeley.com/documents/?uuid=1fec497b-0c09-4d7f-aa54-4cd5854510f0"]},{"id":"ITEM-3","itemData":{"author":[{"dropping-particle":"","family":"Farhadi","given":"Morteza","non-dropping-particle":"","parse-names":false,"suffix":""}],"edition":"4th Editio","id":"ITEM-3","issued":{"date-parts":[["2014"]]},"publisher":"Joint Stock Company of Press","publisher-place":"Tehran","title":"Vareh: An Introduction to Ethnology and Sociology of Cooperation","type":"book"},"suppress-author":1,"uris":["http://www.mendeley.com/documents/?uuid=8349d2a6-8493-4bfa-91f6-a3c4c6e977cf"]}],"mendeley":{"formattedCitation":"(1997, 2009, 2014)","plainTextFormattedCitation":"(1997, 2009, 2014)","previouslyFormattedCitation":"(1997, 2009, 2014)"},"properties":{"noteIndex":0},"schema":"https://github.com/citation-style-language/schema/raw/master/csl-citation.json"}</w:instrText>
      </w:r>
      <w:r w:rsidRPr="0008241C">
        <w:rPr>
          <w:sz w:val="22"/>
          <w:szCs w:val="22"/>
        </w:rPr>
        <w:fldChar w:fldCharType="separate"/>
      </w:r>
      <w:r w:rsidRPr="0008241C">
        <w:rPr>
          <w:noProof/>
          <w:sz w:val="22"/>
          <w:szCs w:val="22"/>
        </w:rPr>
        <w:t>(1997, 2009, 2014)</w:t>
      </w:r>
      <w:r w:rsidRPr="0008241C">
        <w:rPr>
          <w:sz w:val="22"/>
          <w:szCs w:val="22"/>
        </w:rPr>
        <w:fldChar w:fldCharType="end"/>
      </w:r>
      <w:r w:rsidRPr="0008241C">
        <w:rPr>
          <w:sz w:val="22"/>
          <w:szCs w:val="22"/>
        </w:rPr>
        <w:t xml:space="preserve"> highlights is the role of women’s organizations, known as ‘Vareh’, that were engaged in activities ranging from: dairy production and animal husbandry to local participatory management. These women’s organizations were distributed across Iran’s villages and nomadic communities. Farhadi </w:t>
      </w:r>
      <w:r w:rsidRPr="0008241C">
        <w:rPr>
          <w:sz w:val="22"/>
          <w:szCs w:val="22"/>
        </w:rPr>
        <w:fldChar w:fldCharType="begin" w:fldLock="1"/>
      </w:r>
      <w:r w:rsidRPr="0008241C">
        <w:rPr>
          <w:sz w:val="22"/>
          <w:szCs w:val="22"/>
        </w:rPr>
        <w:instrText>ADDIN CSL_CITATION {"citationItems":[{"id":"ITEM-1","itemData":{"author":[{"dropping-particle":"","family":"Farhadi","given":"Morteza","non-dropping-particle":"","parse-names":false,"suffix":""}],"container-title":"An Introduction to Ethnology and Sociology of Cooperation","edition":"2nd Editio","id":"ITEM-1","issued":{"date-parts":[["1997"]]},"publisher":"University Press Center","publisher-place":"Tehran","title":"Cooperative Culture in Iran","type":"chapter"},"suppress-author":1,"uris":["http://www.mendeley.com/documents/?uuid=7aa0f580-a150-4869-8508-9bef4fa2dea0"]}],"mendeley":{"formattedCitation":"(1997)","plainTextFormattedCitation":"(1997)","previouslyFormattedCitation":"(1997)"},"properties":{"noteIndex":0},"schema":"https://github.com/citation-style-language/schema/raw/master/csl-citation.json"}</w:instrText>
      </w:r>
      <w:r w:rsidRPr="0008241C">
        <w:rPr>
          <w:sz w:val="22"/>
          <w:szCs w:val="22"/>
        </w:rPr>
        <w:fldChar w:fldCharType="separate"/>
      </w:r>
      <w:r w:rsidRPr="0008241C">
        <w:rPr>
          <w:noProof/>
          <w:sz w:val="22"/>
          <w:szCs w:val="22"/>
        </w:rPr>
        <w:t>(1997)</w:t>
      </w:r>
      <w:r w:rsidRPr="0008241C">
        <w:rPr>
          <w:sz w:val="22"/>
          <w:szCs w:val="22"/>
        </w:rPr>
        <w:fldChar w:fldCharType="end"/>
      </w:r>
      <w:r w:rsidRPr="0008241C">
        <w:rPr>
          <w:sz w:val="22"/>
          <w:szCs w:val="22"/>
        </w:rPr>
        <w:t xml:space="preserve"> estimated that at least two million Iranian women were active members in approximately 400,000 Vareh organizations across Iran in 1955. Vareh had social </w:t>
      </w:r>
      <w:r w:rsidRPr="0008241C">
        <w:rPr>
          <w:sz w:val="22"/>
          <w:szCs w:val="22"/>
        </w:rPr>
        <w:lastRenderedPageBreak/>
        <w:t xml:space="preserve">and economic functions for Iranian women, by providing opportunities for them to contribute to supporting their families. </w:t>
      </w:r>
    </w:p>
    <w:p w14:paraId="7049E662" w14:textId="77777777" w:rsidR="00A01204" w:rsidRPr="0008241C" w:rsidRDefault="00A01204" w:rsidP="00A01204">
      <w:pPr>
        <w:rPr>
          <w:sz w:val="22"/>
          <w:szCs w:val="22"/>
        </w:rPr>
      </w:pPr>
    </w:p>
    <w:p w14:paraId="5E1820E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48" w:name="_Toc504317109"/>
      <w:bookmarkStart w:id="449" w:name="_Toc504317802"/>
      <w:bookmarkStart w:id="450" w:name="_Toc504321148"/>
      <w:r w:rsidRPr="0008241C">
        <w:rPr>
          <w:b/>
          <w:sz w:val="22"/>
          <w:szCs w:val="24"/>
        </w:rPr>
        <w:t>2.2.3.3</w:t>
      </w:r>
      <w:r w:rsidRPr="0008241C">
        <w:rPr>
          <w:b/>
          <w:sz w:val="22"/>
          <w:szCs w:val="24"/>
        </w:rPr>
        <w:tab/>
        <w:t>South-East Asia</w:t>
      </w:r>
      <w:bookmarkEnd w:id="448"/>
      <w:bookmarkEnd w:id="449"/>
      <w:bookmarkEnd w:id="450"/>
      <w:r w:rsidRPr="0008241C">
        <w:rPr>
          <w:b/>
          <w:sz w:val="22"/>
          <w:szCs w:val="24"/>
        </w:rPr>
        <w:t xml:space="preserve"> </w:t>
      </w:r>
    </w:p>
    <w:p w14:paraId="5EB24B80" w14:textId="77777777" w:rsidR="00A01204" w:rsidRPr="0008241C" w:rsidRDefault="00A01204" w:rsidP="00A01204">
      <w:pPr>
        <w:rPr>
          <w:sz w:val="22"/>
          <w:szCs w:val="22"/>
        </w:rPr>
      </w:pPr>
    </w:p>
    <w:p w14:paraId="79075FB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Thailand</w:t>
      </w:r>
    </w:p>
    <w:p w14:paraId="2AEEDC3F" w14:textId="77777777" w:rsidR="00A01204" w:rsidRPr="0008241C" w:rsidRDefault="00A01204" w:rsidP="00A01204">
      <w:pPr>
        <w:rPr>
          <w:sz w:val="22"/>
          <w:szCs w:val="22"/>
        </w:rPr>
      </w:pPr>
      <w:r w:rsidRPr="0008241C">
        <w:rPr>
          <w:sz w:val="22"/>
          <w:szCs w:val="22"/>
        </w:rPr>
        <w:t xml:space="preserve">In Thailand, the Karen people’s reverence and connection with the forests is expressed through the tying of the umbilical cord of a newborn baby to a tree to establish a mutual connection between them and nature. It is prohibited to cut down that tree, resulting in at least the number of the village’s population of trees being protected. These forest-centered values are represented in their local saying “No forest, no life”, demonstrating their recognition that their life depends on the ecosystem functions and services of the forests, including foods, soil conservation and water provision </w:t>
      </w:r>
      <w:r w:rsidRPr="0008241C">
        <w:rPr>
          <w:sz w:val="22"/>
          <w:szCs w:val="22"/>
        </w:rPr>
        <w:fldChar w:fldCharType="begin" w:fldLock="1"/>
      </w:r>
      <w:r w:rsidRPr="0008241C">
        <w:rPr>
          <w:sz w:val="22"/>
          <w:szCs w:val="22"/>
        </w:rPr>
        <w:instrText>ADDIN CSL_CITATION {"citationItems":[{"id":"ITEM-1","itemData":{"author":[{"dropping-particle":"","family":"Rattanakrajangsri","given":"Kittisak","non-dropping-particle":"","parse-names":false,"suffix":""},{"dropping-particle":"","family":"Shimray","given":"Gam","non-dropping-particle":"","parse-names":false,"suffix":""},{"dropping-particle":"","family":"Indigenous Peoples' Foundation for Education and Environment","given":"","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 pages","publisher":"Institute for Global Environmental Strategies","publisher-place":"Tokyo, Japan","title":"Forest, Communities and Ecosystems: The case of Huay Hin Lad Nai community","type":"chapter"},"uris":["http://www.mendeley.com/documents/?uuid=1ecca40f-9713-38e7-b8b4-211803ab87af"]}],"mendeley":{"formattedCitation":"(Rattanakrajangsri &lt;i&gt;et al.&lt;/i&gt;, 2017)","plainTextFormattedCitation":"(Rattanakrajangsri et al., 2017)","previouslyFormattedCitation":"(Rattanakrajangsri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Rattanakrajangsri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288439BA" w14:textId="77777777" w:rsidR="00A01204" w:rsidRPr="0008241C" w:rsidRDefault="00A01204" w:rsidP="00A01204">
      <w:pPr>
        <w:rPr>
          <w:sz w:val="22"/>
          <w:szCs w:val="22"/>
        </w:rPr>
      </w:pPr>
    </w:p>
    <w:p w14:paraId="73A74A1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Indonesia</w:t>
      </w:r>
    </w:p>
    <w:p w14:paraId="73D16289" w14:textId="77777777" w:rsidR="00A01204" w:rsidRPr="0008241C" w:rsidRDefault="00A01204" w:rsidP="00A01204">
      <w:pPr>
        <w:rPr>
          <w:sz w:val="22"/>
          <w:szCs w:val="22"/>
        </w:rPr>
      </w:pPr>
      <w:r w:rsidRPr="0008241C">
        <w:rPr>
          <w:sz w:val="22"/>
          <w:szCs w:val="22"/>
        </w:rPr>
        <w:t xml:space="preserve">The ‘Dayak Jalai’ people have coexisted in harmony with nature for thousands of years, in the forbidden rainforests (Tana Olen) of East Kalimantan, Borneo. They believe that the entire universe is ruled by God, who has a soul and spirit that must be maintained and respected. Thus, human beings are required to request permission from God for the use of nature </w:t>
      </w:r>
      <w:r w:rsidRPr="0008241C">
        <w:rPr>
          <w:i/>
          <w:sz w:val="22"/>
          <w:szCs w:val="22"/>
        </w:rPr>
        <w:fldChar w:fldCharType="begin" w:fldLock="1"/>
      </w:r>
      <w:r w:rsidRPr="0008241C">
        <w:rPr>
          <w:i/>
          <w:sz w:val="22"/>
          <w:szCs w:val="22"/>
        </w:rPr>
        <w:instrText>ADDIN CSL_CITATION {"citationItems":[{"id":"ITEM-1","itemData":{"author":[{"dropping-particle":"","family":"Lakon","given":"Frans","non-dropping-particle":"","parse-names":false,"suffix":""},{"dropping-particle":"","family":"Unjing","given":"Paulus","non-dropping-particle":"","parse-names":false,"suffix":""},{"dropping-particle":"","family":"Andi","given":"Vitalis","non-dropping-particle":"","parse-names":false,"suffix":""},{"dropping-particle":"","family":"Ngiuk","given":"Elias","non-dropping-particle":"","parse-names":false,"suffix":""},{"dropping-particle":"","family":"Alloy","given":"Sujarni","non-dropping-particle":"","parse-names":false,"suffix":""}],"container-title":"Indigenous Peoples, Forests &amp; REDD Plus: Sustaining &amp; Enhancing Forests Through Traditional Resource Management","editor":[{"dropping-particle":"V.","family":"Alangui","given":"Wilfredo","non-dropping-particle":"","parse-names":false,"suffix":""},{"dropping-particle":"","family":"Subido","given":"G","non-dropping-particle":"","parse-names":false,"suffix":""},{"dropping-particle":"","family":"Tinda-an","given":"R","non-dropping-particle":"","parse-names":false,"suffix":""}],"id":"ITEM-1","issue":"Id","issued":{"date-parts":[["2013"]]},"page":"119-187","publisher":"Tebtebba Foundation","publisher-place":"Baguio City, Philippines","title":"The Dayak Jalai Peoples &amp; their Concept of Dahas in Ketapangan District, West Kalimantan, Indonesia: A Case Study","type":"chapter"},"uris":["http://www.mendeley.com/documents/?uuid=601c8d4d-9b15-4663-a733-bf86d9b3cd9b"]}],"mendeley":{"formattedCitation":"(Lakon &lt;i&gt;et al.&lt;/i&gt;, 2013)","plainTextFormattedCitation":"(Lakon et al., 2013)","previouslyFormattedCitation":"(Lakon &lt;i&gt;et al.&lt;/i&gt;, 2013)"},"properties":{"noteIndex":0},"schema":"https://github.com/citation-style-language/schema/raw/master/csl-citation.json"}</w:instrText>
      </w:r>
      <w:r w:rsidRPr="0008241C">
        <w:rPr>
          <w:i/>
          <w:sz w:val="22"/>
          <w:szCs w:val="22"/>
        </w:rPr>
        <w:fldChar w:fldCharType="separate"/>
      </w:r>
      <w:r w:rsidRPr="0008241C">
        <w:rPr>
          <w:noProof/>
          <w:sz w:val="22"/>
          <w:szCs w:val="22"/>
        </w:rPr>
        <w:t xml:space="preserve">(Lakon </w:t>
      </w:r>
      <w:r w:rsidRPr="0008241C">
        <w:rPr>
          <w:i/>
          <w:noProof/>
          <w:sz w:val="22"/>
          <w:szCs w:val="22"/>
        </w:rPr>
        <w:t>et al.</w:t>
      </w:r>
      <w:r w:rsidRPr="0008241C">
        <w:rPr>
          <w:noProof/>
          <w:sz w:val="22"/>
          <w:szCs w:val="22"/>
        </w:rPr>
        <w:t>, 2013)</w:t>
      </w:r>
      <w:r w:rsidRPr="0008241C">
        <w:rPr>
          <w:i/>
          <w:sz w:val="22"/>
          <w:szCs w:val="22"/>
        </w:rPr>
        <w:fldChar w:fldCharType="end"/>
      </w:r>
      <w:r w:rsidRPr="0008241C">
        <w:rPr>
          <w:i/>
          <w:sz w:val="22"/>
          <w:szCs w:val="22"/>
        </w:rPr>
        <w:t xml:space="preserve">. </w:t>
      </w:r>
      <w:r w:rsidRPr="0008241C">
        <w:rPr>
          <w:sz w:val="22"/>
          <w:szCs w:val="22"/>
        </w:rPr>
        <w:t xml:space="preserve">This approach has led to the effective maintenance of human and nature relationships, including people in this area rarely selling their land. </w:t>
      </w:r>
    </w:p>
    <w:p w14:paraId="42BE256B" w14:textId="77777777" w:rsidR="00A01204" w:rsidRPr="0008241C" w:rsidRDefault="00A01204" w:rsidP="00A01204">
      <w:pPr>
        <w:rPr>
          <w:i/>
          <w:sz w:val="22"/>
          <w:szCs w:val="22"/>
        </w:rPr>
      </w:pPr>
    </w:p>
    <w:p w14:paraId="13AE594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Philippines</w:t>
      </w:r>
    </w:p>
    <w:p w14:paraId="22A2F539" w14:textId="77777777" w:rsidR="00A01204" w:rsidRPr="0008241C" w:rsidRDefault="00A01204" w:rsidP="00A01204">
      <w:pPr>
        <w:rPr>
          <w:sz w:val="22"/>
          <w:szCs w:val="22"/>
        </w:rPr>
      </w:pPr>
      <w:r w:rsidRPr="0008241C">
        <w:rPr>
          <w:sz w:val="22"/>
          <w:szCs w:val="22"/>
        </w:rPr>
        <w:t xml:space="preserve">In the Philippines a large population follows the Catholic religion. Pope Francis’s Laudato Si </w:t>
      </w:r>
      <w:r w:rsidRPr="0008241C">
        <w:rPr>
          <w:sz w:val="22"/>
          <w:szCs w:val="22"/>
        </w:rPr>
        <w:fldChar w:fldCharType="begin" w:fldLock="1"/>
      </w:r>
      <w:r w:rsidRPr="0008241C">
        <w:rPr>
          <w:sz w:val="22"/>
          <w:szCs w:val="22"/>
        </w:rPr>
        <w:instrText>ADDIN CSL_CITATION {"citationItems":[{"id":"ITEM-1","itemData":{"author":[{"dropping-particle":"","family":"Pope Francis","given":"","non-dropping-particle":"","parse-names":false,"suffix":""}],"id":"ITEM-1","issued":{"date-parts":[["2015"]]},"publisher":"The Vatican","title":"Encyclical Letter Laudato Si' of the Holy Father Francis on Care for Our Common Home","type":"article"},"suppress-author":1,"uris":["http://www.mendeley.com/documents/?uuid=971867ed-4f15-395b-bc77-ba43a402ada6"]}],"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refers to the earth as a common home like our sister and our mother. This text refers to harming the environment as being equivalent to damaging familial relationships, while forgetting our interconnectedness with the earth </w:t>
      </w:r>
      <w:r w:rsidRPr="0008241C">
        <w:rPr>
          <w:sz w:val="22"/>
          <w:szCs w:val="22"/>
        </w:rPr>
        <w:fldChar w:fldCharType="begin" w:fldLock="1"/>
      </w:r>
      <w:r w:rsidRPr="0008241C">
        <w:rPr>
          <w:sz w:val="22"/>
          <w:szCs w:val="22"/>
        </w:rPr>
        <w:instrText>ADDIN CSL_CITATION {"citationItems":[{"id":"ITEM-1","itemData":{"author":[{"dropping-particle":"","family":"Pope Francis","given":"","non-dropping-particle":"","parse-names":false,"suffix":""}],"id":"ITEM-1","issued":{"date-parts":[["2015"]]},"publisher":"The Vatican","title":"Encyclical Letter Laudato Si' of the Holy Father Francis on Care for Our Common Home","type":"article"},"uris":["http://www.mendeley.com/documents/?uuid=971867ed-4f15-395b-bc77-ba43a402ada6"]}],"mendeley":{"formattedCitation":"(Pope Francis, 2015)","plainTextFormattedCitation":"(Pope Francis, 2015)","previouslyFormattedCitation":"(Pope Francis, 2015)"},"properties":{"noteIndex":0},"schema":"https://github.com/citation-style-language/schema/raw/master/csl-citation.json"}</w:instrText>
      </w:r>
      <w:r w:rsidRPr="0008241C">
        <w:rPr>
          <w:sz w:val="22"/>
          <w:szCs w:val="22"/>
        </w:rPr>
        <w:fldChar w:fldCharType="separate"/>
      </w:r>
      <w:r w:rsidRPr="0008241C">
        <w:rPr>
          <w:noProof/>
          <w:sz w:val="22"/>
          <w:szCs w:val="22"/>
        </w:rPr>
        <w:t>(Pope Francis, 2015)</w:t>
      </w:r>
      <w:r w:rsidRPr="0008241C">
        <w:rPr>
          <w:sz w:val="22"/>
          <w:szCs w:val="22"/>
        </w:rPr>
        <w:fldChar w:fldCharType="end"/>
      </w:r>
      <w:r w:rsidRPr="0008241C">
        <w:rPr>
          <w:sz w:val="22"/>
          <w:szCs w:val="22"/>
        </w:rPr>
        <w:t>.</w:t>
      </w:r>
    </w:p>
    <w:p w14:paraId="60A640AE" w14:textId="77777777" w:rsidR="00A01204" w:rsidRPr="0008241C" w:rsidRDefault="00A01204" w:rsidP="00A01204">
      <w:pPr>
        <w:rPr>
          <w:i/>
          <w:sz w:val="22"/>
          <w:szCs w:val="22"/>
        </w:rPr>
      </w:pPr>
    </w:p>
    <w:p w14:paraId="650C3D2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51" w:name="_Toc504317110"/>
      <w:bookmarkStart w:id="452" w:name="_Toc504317803"/>
      <w:bookmarkStart w:id="453" w:name="_Toc504321149"/>
      <w:r w:rsidRPr="0008241C">
        <w:rPr>
          <w:b/>
          <w:sz w:val="22"/>
          <w:szCs w:val="24"/>
        </w:rPr>
        <w:t>2.2.3.4</w:t>
      </w:r>
      <w:r w:rsidRPr="0008241C">
        <w:rPr>
          <w:b/>
          <w:sz w:val="22"/>
          <w:szCs w:val="24"/>
        </w:rPr>
        <w:tab/>
        <w:t>Western Asia</w:t>
      </w:r>
      <w:bookmarkEnd w:id="451"/>
      <w:bookmarkEnd w:id="452"/>
      <w:bookmarkEnd w:id="453"/>
      <w:r w:rsidRPr="0008241C">
        <w:rPr>
          <w:b/>
          <w:sz w:val="22"/>
          <w:szCs w:val="24"/>
        </w:rPr>
        <w:t xml:space="preserve"> </w:t>
      </w:r>
    </w:p>
    <w:p w14:paraId="21932197" w14:textId="77777777" w:rsidR="00A01204" w:rsidRPr="0008241C" w:rsidRDefault="00A01204" w:rsidP="00A01204">
      <w:pPr>
        <w:rPr>
          <w:sz w:val="22"/>
          <w:szCs w:val="22"/>
        </w:rPr>
      </w:pPr>
    </w:p>
    <w:p w14:paraId="247C739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Iraq</w:t>
      </w:r>
    </w:p>
    <w:p w14:paraId="556AA073" w14:textId="77777777" w:rsidR="00A01204" w:rsidRPr="0008241C" w:rsidRDefault="00A01204" w:rsidP="00A01204">
      <w:pPr>
        <w:rPr>
          <w:sz w:val="22"/>
          <w:szCs w:val="22"/>
        </w:rPr>
      </w:pPr>
      <w:r w:rsidRPr="0008241C">
        <w:rPr>
          <w:sz w:val="22"/>
          <w:szCs w:val="22"/>
          <w:lang w:bidi="fa-IR"/>
        </w:rPr>
        <w:t xml:space="preserve">Eastern civilisations have historically prioritised living in harmony with nature </w:t>
      </w:r>
      <w:r w:rsidRPr="0008241C">
        <w:rPr>
          <w:sz w:val="22"/>
          <w:szCs w:val="22"/>
          <w:lang w:bidi="fa-IR"/>
        </w:rPr>
        <w:fldChar w:fldCharType="begin" w:fldLock="1"/>
      </w:r>
      <w:r w:rsidRPr="0008241C">
        <w:rPr>
          <w:sz w:val="22"/>
          <w:szCs w:val="22"/>
          <w:lang w:bidi="fa-IR"/>
        </w:rPr>
        <w:instrText>ADDIN CSL_CITATION {"citationItems":[{"id":"ITEM-1","itemData":{"author":[{"dropping-particle":"","family":"Özensel","given":"Ertan","non-dropping-particle":"","parse-names":false,"suffix":""}],"container-title":"Proceedings of First International and Middle East Conference on Sustainability and Human Development","id":"ITEM-1","issued":{"date-parts":[["2013"]]},"title":"In Search of Coexistence in Eastern Societies: Multiculturalism or a New Model?","type":"paper-conference"},"uris":["http://www.mendeley.com/documents/?uuid=b5230e07-eded-40da-93e8-a1f848a812ef"]}],"mendeley":{"formattedCitation":"(Özensel, 2013)","plainTextFormattedCitation":"(Özensel, 2013)","previouslyFormattedCitation":"(Özensel, 2013)"},"properties":{"noteIndex":0},"schema":"https://github.com/citation-style-language/schema/raw/master/csl-citation.json"}</w:instrText>
      </w:r>
      <w:r w:rsidRPr="0008241C">
        <w:rPr>
          <w:sz w:val="22"/>
          <w:szCs w:val="22"/>
          <w:lang w:bidi="fa-IR"/>
        </w:rPr>
        <w:fldChar w:fldCharType="separate"/>
      </w:r>
      <w:r w:rsidRPr="0008241C">
        <w:rPr>
          <w:noProof/>
          <w:sz w:val="22"/>
          <w:szCs w:val="22"/>
          <w:lang w:bidi="fa-IR"/>
        </w:rPr>
        <w:t>(Özensel, 2013)</w:t>
      </w:r>
      <w:r w:rsidRPr="0008241C">
        <w:rPr>
          <w:sz w:val="22"/>
          <w:szCs w:val="22"/>
          <w:lang w:bidi="fa-IR"/>
        </w:rPr>
        <w:fldChar w:fldCharType="end"/>
      </w:r>
      <w:r w:rsidRPr="0008241C">
        <w:rPr>
          <w:sz w:val="22"/>
          <w:szCs w:val="22"/>
          <w:lang w:bidi="fa-IR"/>
        </w:rPr>
        <w:t xml:space="preserve">. </w:t>
      </w:r>
      <w:r w:rsidRPr="0008241C">
        <w:rPr>
          <w:sz w:val="22"/>
          <w:szCs w:val="22"/>
        </w:rPr>
        <w:t xml:space="preserve">Iraq has been inhabited for thousands of years by humans who lived in harmony with nature, alongside countless human developments. Over the last decades, 90 per cent of the Iraqi marshlands located in the area that flows into the Persian Gulf were turned into barren drylands because of unsustainable policy decisions, unsustainable urbanization and development projects, war, conflicts, local situations, and Turkey’s Southeastern Anatolia Project </w:t>
      </w:r>
      <w:r w:rsidRPr="0008241C">
        <w:rPr>
          <w:sz w:val="22"/>
          <w:szCs w:val="22"/>
        </w:rPr>
        <w:fldChar w:fldCharType="begin" w:fldLock="1"/>
      </w:r>
      <w:r w:rsidRPr="0008241C">
        <w:rPr>
          <w:sz w:val="22"/>
          <w:szCs w:val="22"/>
        </w:rPr>
        <w:instrText>ADDIN CSL_CITATION {"citationItems":[{"id":"ITEM-1","itemData":{"author":[{"dropping-particle":"","family":"Adriansen","given":"Hanne Kirstine","non-dropping-particle":"","parse-names":false,"suffix":""}],"container-title":"Papers and Proceedings of Applied Geography Conferences","id":"ITEM-1","issued":{"date-parts":[["2006"]]},"page":"214","title":"The Iraqi Marshlands: Is Environmental Rehabilitation Possible?","type":"article-journal","volume":"29"},"uris":["http://www.mendeley.com/documents/?uuid=3bb0d97f-f9d0-4b75-a660-1094efa256b9"]},{"id":"ITEM-2","itemData":{"author":[{"dropping-particle":"","family":"Ünver","given":"İ.","non-dropping-particle":"","parse-names":false,"suffix":""},{"dropping-particle":"","family":"Olcay","given":"H","non-dropping-particle":"","parse-names":false,"suffix":""}],"container-title":"Development","id":"ITEM-2","issue":"12","issued":{"date-parts":[["2001"]]},"title":"Southeastern Turkey: Sustainable Development and Foreign Investment","type":"article-journal","volume":"11"},"uris":["http://www.mendeley.com/documents/?uuid=ba9f1b7e-39f1-4dc9-9602-65dc664d33a0"]}],"mendeley":{"formattedCitation":"(Adriansen, 2006; Ünver &amp; Olcay, 2001)","plainTextFormattedCitation":"(Adriansen, 2006; Ünver &amp; Olcay, 2001)","previouslyFormattedCitation":"(Adriansen, 2006; Ünver &amp; Olcay, 2001)"},"properties":{"noteIndex":0},"schema":"https://github.com/citation-style-language/schema/raw/master/csl-citation.json"}</w:instrText>
      </w:r>
      <w:r w:rsidRPr="0008241C">
        <w:rPr>
          <w:sz w:val="22"/>
          <w:szCs w:val="22"/>
        </w:rPr>
        <w:fldChar w:fldCharType="separate"/>
      </w:r>
      <w:r w:rsidRPr="0008241C">
        <w:rPr>
          <w:noProof/>
          <w:sz w:val="22"/>
          <w:szCs w:val="22"/>
        </w:rPr>
        <w:t>(Adriansen, 2006; Ünver &amp; Olcay, 2001)</w:t>
      </w:r>
      <w:r w:rsidRPr="0008241C">
        <w:rPr>
          <w:sz w:val="22"/>
          <w:szCs w:val="22"/>
        </w:rPr>
        <w:fldChar w:fldCharType="end"/>
      </w:r>
      <w:r w:rsidRPr="0008241C">
        <w:rPr>
          <w:sz w:val="22"/>
          <w:szCs w:val="22"/>
        </w:rPr>
        <w:t xml:space="preserve">. </w:t>
      </w:r>
    </w:p>
    <w:p w14:paraId="769A31A4" w14:textId="77777777" w:rsidR="00A01204" w:rsidRPr="0008241C" w:rsidRDefault="00A01204" w:rsidP="00A01204">
      <w:pPr>
        <w:rPr>
          <w:b/>
          <w:sz w:val="22"/>
          <w:szCs w:val="22"/>
        </w:rPr>
      </w:pPr>
    </w:p>
    <w:p w14:paraId="146F66E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54" w:name="_Toc504317111"/>
      <w:bookmarkStart w:id="455" w:name="_Toc504317804"/>
      <w:bookmarkStart w:id="456" w:name="_Toc504321150"/>
      <w:r w:rsidRPr="0008241C">
        <w:rPr>
          <w:b/>
          <w:sz w:val="22"/>
          <w:szCs w:val="24"/>
        </w:rPr>
        <w:t>2.2.3.5</w:t>
      </w:r>
      <w:r w:rsidRPr="0008241C">
        <w:rPr>
          <w:b/>
          <w:sz w:val="22"/>
          <w:szCs w:val="24"/>
        </w:rPr>
        <w:tab/>
        <w:t>Oceania</w:t>
      </w:r>
      <w:bookmarkEnd w:id="454"/>
      <w:bookmarkEnd w:id="455"/>
      <w:bookmarkEnd w:id="456"/>
      <w:r w:rsidRPr="0008241C">
        <w:rPr>
          <w:b/>
          <w:sz w:val="22"/>
          <w:szCs w:val="24"/>
        </w:rPr>
        <w:t xml:space="preserve"> </w:t>
      </w:r>
    </w:p>
    <w:p w14:paraId="10CC5FCD" w14:textId="77777777" w:rsidR="00A01204" w:rsidRPr="0008241C" w:rsidRDefault="00A01204" w:rsidP="00A01204">
      <w:pPr>
        <w:rPr>
          <w:sz w:val="22"/>
          <w:szCs w:val="22"/>
        </w:rPr>
      </w:pPr>
    </w:p>
    <w:p w14:paraId="0B83FCD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Australia</w:t>
      </w:r>
    </w:p>
    <w:p w14:paraId="61867A06" w14:textId="77777777" w:rsidR="00A01204" w:rsidRPr="0008241C" w:rsidRDefault="00A01204" w:rsidP="00A01204">
      <w:pPr>
        <w:rPr>
          <w:sz w:val="22"/>
          <w:szCs w:val="22"/>
        </w:rPr>
      </w:pPr>
      <w:r w:rsidRPr="0008241C">
        <w:rPr>
          <w:sz w:val="22"/>
          <w:szCs w:val="22"/>
        </w:rPr>
        <w:t xml:space="preserve">At the time of colonisation of Australia, in 1788, indigenous peoples had lived there for tens of thousands of years. They spoke (approx.) 260 distinct languages and 500 dialects </w:t>
      </w:r>
      <w:r w:rsidRPr="0008241C">
        <w:rPr>
          <w:sz w:val="22"/>
          <w:szCs w:val="22"/>
        </w:rPr>
        <w:fldChar w:fldCharType="begin" w:fldLock="1"/>
      </w:r>
      <w:r w:rsidRPr="0008241C">
        <w:rPr>
          <w:sz w:val="22"/>
          <w:szCs w:val="22"/>
        </w:rPr>
        <w:instrText>ADDIN CSL_CITATION {"citationItems":[{"id":"ITEM-1","itemData":{"author":[{"dropping-particle":"","family":"Horton","given":"D. R.","non-dropping-particle":"","parse-names":false,"suffix":""}],"id":"ITEM-1","issued":{"date-parts":[["1996"]]},"publisher":"Australian Institute for Aboriginal and Torres Strait Islander Studies","title":"Indigenous language map","type":"article"},"uris":["http://www.mendeley.com/documents/?uuid=fa9a37e0-ce5c-4262-abc4-af1f177caf5d"]}],"mendeley":{"formattedCitation":"(Horton, 1996)","plainTextFormattedCitation":"(Horton, 1996)","previouslyFormattedCitation":"(Horton, 1996)"},"properties":{"noteIndex":0},"schema":"https://github.com/citation-style-language/schema/raw/master/csl-citation.json"}</w:instrText>
      </w:r>
      <w:r w:rsidRPr="0008241C">
        <w:rPr>
          <w:sz w:val="22"/>
          <w:szCs w:val="22"/>
        </w:rPr>
        <w:fldChar w:fldCharType="separate"/>
      </w:r>
      <w:r w:rsidRPr="0008241C">
        <w:rPr>
          <w:noProof/>
          <w:sz w:val="22"/>
          <w:szCs w:val="22"/>
        </w:rPr>
        <w:t>(Horton, 1996)</w:t>
      </w:r>
      <w:r w:rsidRPr="0008241C">
        <w:rPr>
          <w:sz w:val="22"/>
          <w:szCs w:val="22"/>
        </w:rPr>
        <w:fldChar w:fldCharType="end"/>
      </w:r>
      <w:r w:rsidRPr="0008241C">
        <w:rPr>
          <w:sz w:val="22"/>
          <w:szCs w:val="22"/>
        </w:rPr>
        <w:t>. Generally indigenous Australians, often known as Aboriginal and Torres Strait Islanders, were semi-nomadic, living in small family groups with a defined territory which they moved across following seasonal changes.</w:t>
      </w:r>
      <w:r w:rsidRPr="0008241C" w:rsidDel="00FD1672">
        <w:rPr>
          <w:sz w:val="22"/>
          <w:szCs w:val="22"/>
        </w:rPr>
        <w:t xml:space="preserve"> </w:t>
      </w:r>
      <w:r w:rsidRPr="0008241C">
        <w:rPr>
          <w:sz w:val="22"/>
          <w:szCs w:val="22"/>
        </w:rPr>
        <w:t xml:space="preserve">They believed that the physical environment of each local area was created and shaped by the actions of spiritual ancestors who travelled across the landscape. Living and non-living things existed as a consequence of the actions of the ‘dreaming ancestors’ </w:t>
      </w:r>
      <w:r w:rsidRPr="0008241C">
        <w:rPr>
          <w:sz w:val="22"/>
          <w:szCs w:val="22"/>
        </w:rPr>
        <w:fldChar w:fldCharType="begin" w:fldLock="1"/>
      </w:r>
      <w:r w:rsidRPr="0008241C">
        <w:rPr>
          <w:sz w:val="22"/>
          <w:szCs w:val="22"/>
        </w:rPr>
        <w:instrText>ADDIN CSL_CITATION {"citationItems":[{"id":"ITEM-1","itemData":{"author":[{"dropping-particle":"","family":"Dudgeon","given":"P.","non-dropping-particle":"","parse-names":false,"suffix":""},{"dropping-particle":"","family":"Wright","given":"M.","non-dropping-particle":"","parse-names":false,"suffix":""},{"dropping-particle":"","family":"Paradies","given":"Y.","non-dropping-particle":"","parse-names":false,"suffix":""},{"dropping-particle":"","family":"Garvey","given":"D.","non-dropping-particle":"","parse-names":false,"suffix":""},{"dropping-particle":"","family":"Walker","given":"I.","non-dropping-particle":"","parse-names":false,"suffix":""}],"container-title":"Working together: Aboriginal and Torres Strait Islander mental health and wellbeing principles and practice","id":"ITEM-1","issued":{"date-parts":[["2010"]]},"page":"25-42","publisher-place":"Canberra","title":"Reproduced with the kind permission of the copyright owner Copyright: 2010, Australian Institute of Health and Welfare","type":"chapter"},"uris":["http://www.mendeley.com/documents/?uuid=7cf0cf77-f7c7-4702-a1f0-04b68e609051"]}],"mendeley":{"formattedCitation":"(Dudgeon &lt;i&gt;et al.&lt;/i&gt;, 2010)","plainTextFormattedCitation":"(Dudgeon et al., 2010)","previouslyFormattedCitation":"(Dudgeo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Dudgeo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Milroy </w:t>
      </w:r>
      <w:r w:rsidRPr="0008241C">
        <w:rPr>
          <w:sz w:val="22"/>
          <w:szCs w:val="22"/>
        </w:rPr>
        <w:fldChar w:fldCharType="begin" w:fldLock="1"/>
      </w:r>
      <w:r w:rsidRPr="0008241C">
        <w:rPr>
          <w:sz w:val="22"/>
          <w:szCs w:val="22"/>
        </w:rPr>
        <w:instrText>ADDIN CSL_CITATION {"citationItems":[{"id":"ITEM-1","itemData":{"author":[{"dropping-particle":"","family":"Milroy","given":"Helen","non-dropping-particle":"","parse-names":false,"suffix":""}],"container-title":"Social Justice Report 2007","editor":[{"dropping-particle":"","family":"Aboriginal &amp; Torres Strait Islander Social Justice Commissioner","given":"","non-dropping-particle":"","parse-names":false,"suffix":""}],"id":"ITEM-1","issued":{"date-parts":[["2008"]]},"publisher":"Human Rights and Equal  Opportunity Commission","publisher-place":"Sydney","title":"Restoring life and spirit: Recovery from trauma","type":"chapter"},"suppress-author":1,"uris":["http://www.mendeley.com/documents/?uuid=dd039b12-6e3e-3b84-bfbc-96f8ed673e32"]}],"mendeley":{"formattedCitation":"(2008)","plainTextFormattedCitation":"(2008)","previouslyFormattedCitation":"(2008)"},"properties":{"noteIndex":0},"schema":"https://github.com/citation-style-language/schema/raw/master/csl-citation.json"}</w:instrText>
      </w:r>
      <w:r w:rsidRPr="0008241C">
        <w:rPr>
          <w:sz w:val="22"/>
          <w:szCs w:val="22"/>
        </w:rPr>
        <w:fldChar w:fldCharType="separate"/>
      </w:r>
      <w:r w:rsidRPr="0008241C">
        <w:rPr>
          <w:noProof/>
          <w:sz w:val="22"/>
          <w:szCs w:val="22"/>
        </w:rPr>
        <w:t>(2008)</w:t>
      </w:r>
      <w:r w:rsidRPr="0008241C">
        <w:rPr>
          <w:sz w:val="22"/>
          <w:szCs w:val="22"/>
        </w:rPr>
        <w:fldChar w:fldCharType="end"/>
      </w:r>
      <w:r w:rsidRPr="0008241C">
        <w:rPr>
          <w:sz w:val="22"/>
          <w:szCs w:val="22"/>
        </w:rPr>
        <w:t xml:space="preserve"> spoke about the importance of land as part of the Dreaming: “We are part of the Dreaming. We have been in the Dreaming for a long time before we are born on this earth and we will return to this vast landscape at the end of our days. It provides for us during our time on earth, a place to heal, to restore purpose and hope, and to continue our destiny” </w:t>
      </w:r>
      <w:r w:rsidRPr="0008241C">
        <w:rPr>
          <w:sz w:val="22"/>
          <w:szCs w:val="22"/>
        </w:rPr>
        <w:fldChar w:fldCharType="begin" w:fldLock="1"/>
      </w:r>
      <w:r w:rsidRPr="0008241C">
        <w:rPr>
          <w:sz w:val="22"/>
          <w:szCs w:val="22"/>
        </w:rPr>
        <w:instrText>ADDIN CSL_CITATION {"citationItems":[{"id":"ITEM-1","itemData":{"author":[{"dropping-particle":"","family":"Milroy","given":"Helen","non-dropping-particle":"","parse-names":false,"suffix":""}],"container-title":"Social Justice Report 2007","editor":[{"dropping-particle":"","family":"Aboriginal &amp; Torres Strait Islander Social Justice Commissioner","given":"","non-dropping-particle":"","parse-names":false,"suffix":""}],"id":"ITEM-1","issued":{"date-parts":[["2008"]]},"publisher":"Human Rights and Equal  Opportunity Commission","publisher-place":"Sydney","title":"Restoring life and spirit: Recovery from trauma","type":"chapter"},"locator":"414","uris":["http://www.mendeley.com/documents/?uuid=dd039b12-6e3e-3b84-bfbc-96f8ed673e32"]}],"mendeley":{"formattedCitation":"(Milroy, 2008, p. 414)","plainTextFormattedCitation":"(Milroy, 2008, p. 414)","previouslyFormattedCitation":"(Milroy, 2008, p. 414)"},"properties":{"noteIndex":0},"schema":"https://github.com/citation-style-language/schema/raw/master/csl-citation.json"}</w:instrText>
      </w:r>
      <w:r w:rsidRPr="0008241C">
        <w:rPr>
          <w:sz w:val="22"/>
          <w:szCs w:val="22"/>
        </w:rPr>
        <w:fldChar w:fldCharType="separate"/>
      </w:r>
      <w:r w:rsidRPr="0008241C">
        <w:rPr>
          <w:noProof/>
          <w:sz w:val="22"/>
          <w:szCs w:val="22"/>
        </w:rPr>
        <w:t>(Milroy, 2008, p. 414)</w:t>
      </w:r>
      <w:r w:rsidRPr="0008241C">
        <w:rPr>
          <w:sz w:val="22"/>
          <w:szCs w:val="22"/>
        </w:rPr>
        <w:fldChar w:fldCharType="end"/>
      </w:r>
      <w:r w:rsidRPr="0008241C">
        <w:rPr>
          <w:sz w:val="22"/>
          <w:szCs w:val="22"/>
        </w:rPr>
        <w:t>.</w:t>
      </w:r>
    </w:p>
    <w:p w14:paraId="7F041670" w14:textId="77777777" w:rsidR="00A01204" w:rsidRPr="0008241C" w:rsidRDefault="00A01204" w:rsidP="00A01204">
      <w:pPr>
        <w:rPr>
          <w:sz w:val="22"/>
          <w:szCs w:val="22"/>
        </w:rPr>
      </w:pPr>
    </w:p>
    <w:p w14:paraId="5ADDB3DB" w14:textId="77777777" w:rsidR="00A01204" w:rsidRPr="0008241C" w:rsidRDefault="00A01204" w:rsidP="00A01204">
      <w:pPr>
        <w:keepNext/>
        <w:tabs>
          <w:tab w:val="clear" w:pos="1247"/>
          <w:tab w:val="left" w:pos="765"/>
        </w:tabs>
        <w:outlineLvl w:val="2"/>
        <w:rPr>
          <w:b/>
          <w:sz w:val="24"/>
          <w:szCs w:val="24"/>
        </w:rPr>
      </w:pPr>
      <w:bookmarkStart w:id="457" w:name="_Toc504317112"/>
      <w:bookmarkStart w:id="458" w:name="_Toc504317805"/>
      <w:bookmarkStart w:id="459" w:name="_Toc504320376"/>
      <w:bookmarkStart w:id="460" w:name="_Toc504320823"/>
      <w:bookmarkStart w:id="461" w:name="_Toc504321151"/>
      <w:bookmarkStart w:id="462" w:name="_Toc524041338"/>
      <w:r w:rsidRPr="0008241C">
        <w:rPr>
          <w:b/>
          <w:sz w:val="24"/>
          <w:szCs w:val="24"/>
        </w:rPr>
        <w:t>2.2.4</w:t>
      </w:r>
      <w:r w:rsidRPr="0008241C">
        <w:rPr>
          <w:b/>
          <w:sz w:val="24"/>
          <w:szCs w:val="24"/>
        </w:rPr>
        <w:tab/>
        <w:t>Drivers affecting changes in values and value systems</w:t>
      </w:r>
      <w:bookmarkEnd w:id="457"/>
      <w:bookmarkEnd w:id="458"/>
      <w:bookmarkEnd w:id="459"/>
      <w:bookmarkEnd w:id="460"/>
      <w:bookmarkEnd w:id="461"/>
      <w:bookmarkEnd w:id="462"/>
      <w:r w:rsidRPr="0008241C">
        <w:rPr>
          <w:b/>
          <w:sz w:val="24"/>
          <w:szCs w:val="24"/>
        </w:rPr>
        <w:t xml:space="preserve"> </w:t>
      </w:r>
    </w:p>
    <w:p w14:paraId="0649CB6D" w14:textId="77777777" w:rsidR="00A01204" w:rsidRPr="0008241C" w:rsidRDefault="00A01204" w:rsidP="00A01204">
      <w:pPr>
        <w:rPr>
          <w:sz w:val="22"/>
          <w:szCs w:val="22"/>
        </w:rPr>
      </w:pPr>
    </w:p>
    <w:p w14:paraId="580DD988" w14:textId="77777777" w:rsidR="00A01204" w:rsidRPr="0008241C" w:rsidRDefault="00A01204" w:rsidP="00A01204">
      <w:pPr>
        <w:rPr>
          <w:sz w:val="22"/>
          <w:szCs w:val="22"/>
        </w:rPr>
      </w:pPr>
      <w:r w:rsidRPr="0008241C">
        <w:rPr>
          <w:sz w:val="22"/>
          <w:szCs w:val="22"/>
        </w:rPr>
        <w:lastRenderedPageBreak/>
        <w:t xml:space="preserve">Changing values and value systems are influenced by a diverse range of drivers across the Asia- Pacific. Drivers of value change can be categorized as:  economic, biophysical, socio-cultural, holistic approaches and health </w:t>
      </w:r>
      <w:r w:rsidRPr="0008241C">
        <w:rPr>
          <w:sz w:val="22"/>
          <w:szCs w:val="22"/>
        </w:rPr>
        <w:fldChar w:fldCharType="begin" w:fldLock="1"/>
      </w:r>
      <w:r w:rsidRPr="0008241C">
        <w:rPr>
          <w:sz w:val="22"/>
          <w:szCs w:val="22"/>
        </w:rPr>
        <w:instrText>ADDIN CSL_CITATION {"citationItems":[{"id":"ITEM-1","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a6626f41-4e75-4c7e-9db3-6233fac9eb6b"]}],"mendeley":{"formattedCitation":"(Pascual &lt;i&gt;et al.&lt;/i&gt;, 2017)","plainTextFormattedCitation":"(Pascual et al., 2017)","previouslyFormattedCitation":"(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These drivers often interact and vary across the Asia-Pacific. The World Values Survey</w:t>
      </w:r>
      <w:r w:rsidRPr="0008241C">
        <w:rPr>
          <w:szCs w:val="18"/>
          <w:vertAlign w:val="superscript"/>
        </w:rPr>
        <w:footnoteReference w:id="23"/>
      </w:r>
      <w:r w:rsidRPr="0008241C">
        <w:rPr>
          <w:sz w:val="22"/>
          <w:szCs w:val="22"/>
        </w:rPr>
        <w:t xml:space="preserve"> (1981-2015) involved a global network of social scientists who investigated changes in values and their impact in 100 countries </w:t>
      </w:r>
      <w:r w:rsidRPr="0008241C">
        <w:rPr>
          <w:sz w:val="22"/>
          <w:szCs w:val="22"/>
        </w:rPr>
        <w:fldChar w:fldCharType="begin" w:fldLock="1"/>
      </w:r>
      <w:r w:rsidRPr="0008241C">
        <w:rPr>
          <w:sz w:val="22"/>
          <w:szCs w:val="22"/>
        </w:rPr>
        <w:instrText>ADDIN CSL_CITATION {"citationItems":[{"id":"ITEM-1","itemData":{"author":[{"dropping-particle":"","family":"Inglehart","given":"R","non-dropping-particle":"","parse-names":false,"suffix":""},{"dropping-particle":"","family":"Welzel","given":"C.","non-dropping-particle":"","parse-names":false,"suffix":""}],"id":"ITEM-1","issued":{"date-parts":[["2005"]]},"publisher":"Cambridge University Press","publisher-place":"New York and Cambridge","title":"Modernization, Cultural Change and Democracy","type":"book"},"uris":["http://www.mendeley.com/documents/?uuid=81595b88-8624-4172-9d24-a6988c381ffc"]}],"mendeley":{"formattedCitation":"(Inglehart &amp; Welzel, 2005)","plainTextFormattedCitation":"(Inglehart &amp; Welzel, 2005)","previouslyFormattedCitation":"(Inglehart &amp; Welzel, 2005)"},"properties":{"noteIndex":0},"schema":"https://github.com/citation-style-language/schema/raw/master/csl-citation.json"}</w:instrText>
      </w:r>
      <w:r w:rsidRPr="0008241C">
        <w:rPr>
          <w:sz w:val="22"/>
          <w:szCs w:val="22"/>
        </w:rPr>
        <w:fldChar w:fldCharType="separate"/>
      </w:r>
      <w:r w:rsidRPr="0008241C">
        <w:rPr>
          <w:noProof/>
          <w:sz w:val="22"/>
          <w:szCs w:val="22"/>
        </w:rPr>
        <w:t>(Inglehart &amp; Welzel, 2005)</w:t>
      </w:r>
      <w:r w:rsidRPr="0008241C">
        <w:rPr>
          <w:sz w:val="22"/>
          <w:szCs w:val="22"/>
        </w:rPr>
        <w:fldChar w:fldCharType="end"/>
      </w:r>
      <w:r w:rsidRPr="0008241C">
        <w:rPr>
          <w:sz w:val="22"/>
          <w:szCs w:val="22"/>
        </w:rPr>
        <w:t xml:space="preserve">. The survey found that norms related to marriage, family, gender and sexual orientation have changed significantly, with almost all advanced industrial societies moving in the same direction and at a similar speed. Simultaneously, the survey found a growing divergence between the prevailing values in low-income countries and those in high-income countries. This result is highly relevant to the Asia-Pacific which has a mix of high income countries, such as Australia, Japan and New Zealand and low-income countries located in the South-East Asia, North-East Asia and South Asia subregions. This divergence in drivers affecting responses to changes in values, highlights the complexities of interactions across the region that influence the provisioning services of nature </w:t>
      </w:r>
      <w:r w:rsidRPr="0008241C">
        <w:rPr>
          <w:sz w:val="22"/>
          <w:szCs w:val="22"/>
        </w:rPr>
        <w:fldChar w:fldCharType="begin" w:fldLock="1"/>
      </w:r>
      <w:r w:rsidRPr="0008241C">
        <w:rPr>
          <w:sz w:val="22"/>
          <w:szCs w:val="22"/>
        </w:rPr>
        <w:instrText>ADDIN CSL_CITATION {"citationItems":[{"id":"ITEM-1","itemData":{"author":[{"dropping-particle":"","family":"Inglehart","given":"R","non-dropping-particle":"","parse-names":false,"suffix":""},{"dropping-particle":"","family":"Welzel","given":"C.","non-dropping-particle":"","parse-names":false,"suffix":""}],"id":"ITEM-1","issued":{"date-parts":[["2005"]]},"publisher":"Cambridge University Press","publisher-place":"New York and Cambridge","title":"Modernization, Cultural Change and Democracy","type":"book"},"uris":["http://www.mendeley.com/documents/?uuid=81595b88-8624-4172-9d24-a6988c381ffc"]}],"mendeley":{"formattedCitation":"(Inglehart &amp; Welzel, 2005)","plainTextFormattedCitation":"(Inglehart &amp; Welzel, 2005)","previouslyFormattedCitation":"(Inglehart &amp; Welzel, 2005)"},"properties":{"noteIndex":0},"schema":"https://github.com/citation-style-language/schema/raw/master/csl-citation.json"}</w:instrText>
      </w:r>
      <w:r w:rsidRPr="0008241C">
        <w:rPr>
          <w:sz w:val="22"/>
          <w:szCs w:val="22"/>
        </w:rPr>
        <w:fldChar w:fldCharType="separate"/>
      </w:r>
      <w:r w:rsidRPr="0008241C">
        <w:rPr>
          <w:noProof/>
          <w:sz w:val="22"/>
          <w:szCs w:val="22"/>
        </w:rPr>
        <w:t>(Inglehart &amp; Welzel, 2005)</w:t>
      </w:r>
      <w:r w:rsidRPr="0008241C">
        <w:rPr>
          <w:sz w:val="22"/>
          <w:szCs w:val="22"/>
        </w:rPr>
        <w:fldChar w:fldCharType="end"/>
      </w:r>
      <w:r w:rsidRPr="0008241C">
        <w:rPr>
          <w:sz w:val="22"/>
          <w:szCs w:val="22"/>
        </w:rPr>
        <w:t xml:space="preserve">. </w:t>
      </w:r>
    </w:p>
    <w:p w14:paraId="265F1471" w14:textId="77777777" w:rsidR="00A01204" w:rsidRPr="0008241C" w:rsidRDefault="00A01204" w:rsidP="00A01204">
      <w:pPr>
        <w:rPr>
          <w:sz w:val="22"/>
          <w:szCs w:val="22"/>
        </w:rPr>
      </w:pPr>
    </w:p>
    <w:p w14:paraId="28A00B5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463" w:name="_Toc504317113"/>
      <w:bookmarkStart w:id="464" w:name="_Toc504317806"/>
      <w:bookmarkStart w:id="465" w:name="_Toc504321152"/>
      <w:r w:rsidRPr="0008241C">
        <w:rPr>
          <w:b/>
          <w:sz w:val="22"/>
          <w:szCs w:val="24"/>
        </w:rPr>
        <w:t>2.2.4.1</w:t>
      </w:r>
      <w:r w:rsidRPr="0008241C">
        <w:rPr>
          <w:b/>
          <w:sz w:val="22"/>
          <w:szCs w:val="24"/>
        </w:rPr>
        <w:tab/>
        <w:t>Economic drivers of value change</w:t>
      </w:r>
      <w:bookmarkEnd w:id="463"/>
      <w:bookmarkEnd w:id="464"/>
      <w:bookmarkEnd w:id="465"/>
    </w:p>
    <w:p w14:paraId="1EDEFB38" w14:textId="77777777" w:rsidR="00A01204" w:rsidRPr="0008241C" w:rsidRDefault="00A01204" w:rsidP="00A01204">
      <w:pPr>
        <w:rPr>
          <w:sz w:val="22"/>
          <w:szCs w:val="22"/>
        </w:rPr>
      </w:pPr>
    </w:p>
    <w:p w14:paraId="6B58502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Myanmar (formerly Burma)</w:t>
      </w:r>
    </w:p>
    <w:p w14:paraId="360907CC" w14:textId="77777777" w:rsidR="00A01204" w:rsidRPr="0008241C" w:rsidRDefault="00A01204" w:rsidP="00A01204">
      <w:pPr>
        <w:rPr>
          <w:sz w:val="22"/>
          <w:szCs w:val="22"/>
        </w:rPr>
      </w:pPr>
      <w:r w:rsidRPr="0008241C">
        <w:rPr>
          <w:sz w:val="22"/>
          <w:szCs w:val="22"/>
        </w:rPr>
        <w:t xml:space="preserve">The challenges of rapid political and economic change are driving biophysical and community values changes in Myanmar (South-East Asia). For example, many subsistence communities rely heavily on mangroves for their primary protein in the form of shellfish, prawns and fish </w:t>
      </w:r>
      <w:r w:rsidRPr="0008241C">
        <w:rPr>
          <w:sz w:val="22"/>
          <w:szCs w:val="22"/>
        </w:rPr>
        <w:fldChar w:fldCharType="begin" w:fldLock="1"/>
      </w:r>
      <w:r w:rsidRPr="0008241C">
        <w:rPr>
          <w:sz w:val="22"/>
          <w:szCs w:val="22"/>
        </w:rPr>
        <w:instrText>ADDIN CSL_CITATION {"citationItems":[{"id":"ITEM-1","itemData":{"author":[{"dropping-particle":"","family":"Chan","given":"H T","non-dropping-particle":"","parse-names":false,"suffix":""}],"container-title":"Man in the mangroves : A socio-economic situation of human settlements in mangrove forests","id":"ITEM-1","issue":"1986","issued":{"date-parts":[["1986"]]},"page":"1-11","publisher":"United Nations University","title":"Human habitation and traditional uses of the mangrove ecosystem in Peninsular Malaysia","type":"chapter"},"uris":["http://www.mendeley.com/documents/?uuid=bcddce4c-7a9c-4d69-8302-e43fdc210f84"]},{"id":"ITEM-2","itemData":{"author":[{"dropping-particle":"","family":"Bandaranayake","given":"WM","non-dropping-particle":"","parse-names":false,"suffix":""}],"container-title":"Mangroves and Salt Marshes 2.","id":"ITEM-2","issued":{"date-parts":[["1998"]]},"title":"Traditional and medicinal uses of mangroves","type":"chapter"},"uris":["http://www.mendeley.com/documents/?uuid=4cfa5557-e375-4997-bc45-d04560dc1a8f"]},{"id":"ITEM-3","itemData":{"author":[{"dropping-particle":"","family":"Spalding","given":"M","non-dropping-particle":"","parse-names":false,"suffix":""},{"dropping-particle":"","family":"Kainuma","given":"M","non-dropping-particle":"","parse-names":false,"suffix":""},{"dropping-particle":"","family":"Collins","given":"L","non-dropping-particle":"","parse-names":false,"suffix":""}],"container-title":"Earthscan, London.","id":"ITEM-3","issued":{"date-parts":[["2010"]]},"title":"World Atlas of Mangroves.","type":"book"},"uris":["http://www.mendeley.com/documents/?uuid=8ab53c3f-1bea-4488-a998-4f6d3e383ece"]}],"mendeley":{"formattedCitation":"(Bandaranayake, 1998; H. T. Chan, 1986; Spalding &lt;i&gt;et al.&lt;/i&gt;, 2010)","plainTextFormattedCitation":"(Bandaranayake, 1998; H. T. Chan, 1986; Spalding et al., 2010)","previouslyFormattedCitation":"(Bandaranayake, 1998; H. T. Chan, 1986; Spalding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andaranayake, 1998; H. T. Chan, 1986; Spalding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Mangroves provide key nursery habitats, food and timber, waste water treatment, nutrient cycling, erosion and sediment control and coastal stabilisation </w:t>
      </w:r>
      <w:r w:rsidRPr="0008241C">
        <w:rPr>
          <w:sz w:val="22"/>
          <w:szCs w:val="22"/>
        </w:rPr>
        <w:fldChar w:fldCharType="begin" w:fldLock="1"/>
      </w:r>
      <w:r w:rsidRPr="0008241C">
        <w:rPr>
          <w:sz w:val="22"/>
          <w:szCs w:val="22"/>
        </w:rPr>
        <w:instrText>ADDIN CSL_CITATION {"citationItems":[{"id":"ITEM-1","itemData":{"author":[{"dropping-particle":"","family":"Linden","given":"O","non-dropping-particle":"","parse-names":false,"suffix":""},{"dropping-particle":"","family":"Jernelov","given":"O","non-dropping-particle":"","parse-names":false,"suffix":""}],"container-title":"Ambio","id":"ITEM-1","issued":{"date-parts":[["1980"]]},"title":"The mangrove swamp: an ecosystem in danger","type":"article-journal","volume":"9"},"uris":["http://www.mendeley.com/documents/?uuid=d0b35ae2-9a6d-4a73-9d7a-7e8a379900b1"]}],"mendeley":{"formattedCitation":"(Linden &amp; Jernelov, 1980)","plainTextFormattedCitation":"(Linden &amp; Jernelov, 1980)","previouslyFormattedCitation":"(Linden &amp; Jernelov, 1980)"},"properties":{"noteIndex":0},"schema":"https://github.com/citation-style-language/schema/raw/master/csl-citation.json"}</w:instrText>
      </w:r>
      <w:r w:rsidRPr="0008241C">
        <w:rPr>
          <w:sz w:val="22"/>
          <w:szCs w:val="22"/>
        </w:rPr>
        <w:fldChar w:fldCharType="separate"/>
      </w:r>
      <w:r w:rsidRPr="0008241C">
        <w:rPr>
          <w:noProof/>
          <w:sz w:val="22"/>
          <w:szCs w:val="22"/>
        </w:rPr>
        <w:t>(Linden &amp; Jernelov, 1980)</w:t>
      </w:r>
      <w:r w:rsidRPr="0008241C">
        <w:rPr>
          <w:sz w:val="22"/>
          <w:szCs w:val="22"/>
        </w:rPr>
        <w:fldChar w:fldCharType="end"/>
      </w:r>
      <w:r w:rsidRPr="0008241C">
        <w:rPr>
          <w:sz w:val="22"/>
          <w:szCs w:val="22"/>
        </w:rPr>
        <w:t xml:space="preserve">. Analyses after the 2004 Asian tsunami found that dense mangrove and coastal forests greatly mitigated wave damage in many areas </w:t>
      </w:r>
      <w:r w:rsidRPr="0008241C">
        <w:rPr>
          <w:sz w:val="22"/>
          <w:szCs w:val="22"/>
        </w:rPr>
        <w:fldChar w:fldCharType="begin" w:fldLock="1"/>
      </w:r>
      <w:r w:rsidRPr="0008241C">
        <w:rPr>
          <w:sz w:val="22"/>
          <w:szCs w:val="22"/>
        </w:rPr>
        <w:instrText>ADDIN CSL_CITATION {"citationItems":[{"id":"ITEM-1","itemData":{"author":[{"dropping-particle":"","family":"Alongi","given":"DM","non-dropping-particle":"","parse-names":false,"suffix":""}],"container-title":"Estuarine, Coastal and Shelf Science","id":"ITEM-1","issued":{"date-parts":[["2008"]]},"title":"Mangrove forests: Resilience, protection from tsunamis and responses to global climate change","type":"article-journal","volume":"76"},"uris":["http://www.mendeley.com/documents/?uuid=91e4f34b-e086-4739-9268-afddc1dd1e4b"]}],"mendeley":{"formattedCitation":"(Alongi, 2008)","plainTextFormattedCitation":"(Alongi, 2008)","previouslyFormattedCitation":"(Alongi, 2008)"},"properties":{"noteIndex":0},"schema":"https://github.com/citation-style-language/schema/raw/master/csl-citation.json"}</w:instrText>
      </w:r>
      <w:r w:rsidRPr="0008241C">
        <w:rPr>
          <w:sz w:val="22"/>
          <w:szCs w:val="22"/>
        </w:rPr>
        <w:fldChar w:fldCharType="separate"/>
      </w:r>
      <w:r w:rsidRPr="0008241C">
        <w:rPr>
          <w:noProof/>
          <w:sz w:val="22"/>
          <w:szCs w:val="22"/>
        </w:rPr>
        <w:t>(Alongi, 2008)</w:t>
      </w:r>
      <w:r w:rsidRPr="0008241C">
        <w:rPr>
          <w:sz w:val="22"/>
          <w:szCs w:val="22"/>
        </w:rPr>
        <w:fldChar w:fldCharType="end"/>
      </w:r>
      <w:r w:rsidRPr="0008241C">
        <w:rPr>
          <w:sz w:val="22"/>
          <w:szCs w:val="22"/>
        </w:rPr>
        <w:t xml:space="preserve">, thus improving the likelihood of human survival. </w:t>
      </w:r>
    </w:p>
    <w:p w14:paraId="137CE62B" w14:textId="77777777" w:rsidR="00A01204" w:rsidRPr="0008241C" w:rsidRDefault="00A01204" w:rsidP="00A01204">
      <w:pPr>
        <w:rPr>
          <w:sz w:val="22"/>
          <w:szCs w:val="22"/>
        </w:rPr>
      </w:pPr>
    </w:p>
    <w:p w14:paraId="3996B6EB" w14:textId="05CD777A" w:rsidR="00A01204" w:rsidRPr="0008241C" w:rsidRDefault="00A01204" w:rsidP="00A01204">
      <w:pPr>
        <w:rPr>
          <w:sz w:val="22"/>
          <w:szCs w:val="22"/>
        </w:rPr>
      </w:pPr>
      <w:r w:rsidRPr="0008241C">
        <w:rPr>
          <w:sz w:val="22"/>
          <w:szCs w:val="22"/>
        </w:rPr>
        <w:t>Rapid political, economic and policy reforms that promote private and foreign investment are impacting Myanmar’s mangrove forests, such as the Ayeyarwady Delta and the critically endangered sub-population of the Ayeyarwady dolphin. Additionally they impact important natural resources which maintain rural livelihoods, fertile farmland and fisheries for an estimated 7.7 million people. For example, between 1978 and 2011 there has been an estimated mangrove loss of 64</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Webb","given":"Edward L.","non-dropping-particle":"","parse-names":false,"suffix":""},{"dropping-particle":"","family":"Jachowski","given":"N.R.A","non-dropping-particle":"","parse-names":false,"suffix":""},{"dropping-particle":"","family":"Phelps","given":"J.","non-dropping-particle":"","parse-names":false,"suffix":""},{"dropping-particle":"","family":"Friess","given":"D.A.","non-dropping-particle":"","parse-names":false,"suffix":""},{"dropping-particle":"","family":"Than","given":"M.M.","non-dropping-particle":"","parse-names":false,"suffix":""},{"dropping-particle":"","family":"Ziegler","given":"A.D.","non-dropping-particle":"","parse-names":false,"suffix":""}],"container-title":"Global Environmental Change","id":"ITEM-1","issued":{"date-parts":[["2014"]]},"title":"Deforestation in the Ayeyarwady Delta and the conservation implications of an internationally- engaged Myanmar.","type":"article-journal","volume":"24"},"uris":["http://www.mendeley.com/documents/?uuid=3660ab94-fa06-421d-878b-11b8c2331d2c"]}],"mendeley":{"formattedCitation":"(E. L. Webb &lt;i&gt;et al.&lt;/i&gt;, 2014)","plainTextFormattedCitation":"(E. L. Webb et al., 2014)","previouslyFormattedCitation":"(E. L. Webb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E. L. Webb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se reforms have increased interest from overseas investors and multi-national companies and begun transforming Myanmar’s biophysical resources. The mangrove forests of the Ayeyarwady Delta are among the areas targeted with agro-industrial companies expressing an interest in purchasing land for large-scale plantations. For example replacing forests with sugar planations for the export market. These  drivers of economics, policy and incentives have negatively influenced the values of those relying on the mangroves for survival, bringing profound social, political and economic changes </w:t>
      </w:r>
      <w:r w:rsidRPr="0008241C">
        <w:rPr>
          <w:sz w:val="22"/>
          <w:szCs w:val="22"/>
        </w:rPr>
        <w:fldChar w:fldCharType="begin" w:fldLock="1"/>
      </w:r>
      <w:r w:rsidRPr="0008241C">
        <w:rPr>
          <w:sz w:val="22"/>
          <w:szCs w:val="22"/>
        </w:rPr>
        <w:instrText>ADDIN CSL_CITATION {"citationItems":[{"id":"ITEM-1","itemData":{"author":[{"dropping-particle":"","family":"State of the Tropics","given":"","non-dropping-particle":"","parse-names":false,"suffix":""}],"id":"ITEM-1","issued":{"date-parts":[["2014"]]},"title":"State of the Tropics 2014 report","type":"report"},"uris":["http://www.mendeley.com/documents/?uuid=02306fd0-475e-3941-a6d4-fb2d7cd1b4bf"]}],"mendeley":{"formattedCitation":"(State of the Tropics, 2014)","plainTextFormattedCitation":"(State of the Tropics, 2014)","previouslyFormattedCitation":"(State of the Tropics, 2014)"},"properties":{"noteIndex":0},"schema":"https://github.com/citation-style-language/schema/raw/master/csl-citation.json"}</w:instrText>
      </w:r>
      <w:r w:rsidRPr="0008241C">
        <w:rPr>
          <w:sz w:val="22"/>
          <w:szCs w:val="22"/>
        </w:rPr>
        <w:fldChar w:fldCharType="separate"/>
      </w:r>
      <w:r w:rsidRPr="0008241C">
        <w:rPr>
          <w:noProof/>
          <w:sz w:val="22"/>
          <w:szCs w:val="22"/>
        </w:rPr>
        <w:t>(State of the Tropics, 2014)</w:t>
      </w:r>
      <w:r w:rsidRPr="0008241C">
        <w:rPr>
          <w:sz w:val="22"/>
          <w:szCs w:val="22"/>
        </w:rPr>
        <w:fldChar w:fldCharType="end"/>
      </w:r>
      <w:r w:rsidRPr="0008241C">
        <w:rPr>
          <w:sz w:val="22"/>
          <w:szCs w:val="22"/>
        </w:rPr>
        <w:t>.</w:t>
      </w:r>
    </w:p>
    <w:p w14:paraId="65F43128" w14:textId="77777777" w:rsidR="00A01204" w:rsidRPr="0008241C" w:rsidRDefault="00A01204" w:rsidP="00A01204">
      <w:pPr>
        <w:rPr>
          <w:sz w:val="22"/>
          <w:szCs w:val="22"/>
        </w:rPr>
      </w:pPr>
    </w:p>
    <w:p w14:paraId="640EB8E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Japan</w:t>
      </w:r>
    </w:p>
    <w:p w14:paraId="23D93D6E" w14:textId="13725F0B" w:rsidR="00A01204" w:rsidRPr="0008241C" w:rsidRDefault="00A01204" w:rsidP="00A01204">
      <w:pPr>
        <w:rPr>
          <w:sz w:val="22"/>
          <w:szCs w:val="22"/>
        </w:rPr>
      </w:pPr>
      <w:r w:rsidRPr="0008241C">
        <w:rPr>
          <w:sz w:val="22"/>
          <w:szCs w:val="22"/>
        </w:rPr>
        <w:t xml:space="preserve">As Japan has become wealthier, citizens’ values have been shown to change from valuing material goods, to values which prioritise non-material well-being. Increasingly Japanese people are preferring a sense of fulfillment, as opposed to material wealth.  In an annual opinion poll by the Cabinet Office, Japanese citizens were asked whether they would place more value on material richness, or non-material well-being, such as a sense of fulfillment and a relaxed lifestyle. The results of the poll, conducted in 2017 </w:t>
      </w:r>
      <w:r w:rsidRPr="0008241C">
        <w:rPr>
          <w:sz w:val="22"/>
          <w:szCs w:val="22"/>
        </w:rPr>
        <w:fldChar w:fldCharType="begin" w:fldLock="1"/>
      </w:r>
      <w:r w:rsidRPr="0008241C">
        <w:rPr>
          <w:sz w:val="22"/>
          <w:szCs w:val="22"/>
        </w:rPr>
        <w:instrText>ADDIN CSL_CITATION {"citationItems":[{"id":"ITEM-1","itemData":{"author":[{"dropping-particle":"","family":"Cabinet Office Government Of Japan","given":"","non-dropping-particle":"","parse-names":false,"suffix":""}],"id":"ITEM-1","issued":{"date-parts":[["2017"]]},"title":"Public Opinion Survey on the Life of the People (in Japanese)","type":"report"},"uris":["http://www.mendeley.com/documents/?uuid=ec92d31f-98a9-4025-9c35-15b0069e0175"]}],"mendeley":{"formattedCitation":"(Cabinet Office Government Of Japan, 2017)","plainTextFormattedCitation":"(Cabinet Office Government Of Japan, 2017)","previouslyFormattedCitation":"(Cabinet Office Government Of Japan, 2017)"},"properties":{"noteIndex":0},"schema":"https://github.com/citation-style-language/schema/raw/master/csl-citation.json"}</w:instrText>
      </w:r>
      <w:r w:rsidRPr="0008241C">
        <w:rPr>
          <w:sz w:val="22"/>
          <w:szCs w:val="22"/>
        </w:rPr>
        <w:fldChar w:fldCharType="separate"/>
      </w:r>
      <w:r w:rsidRPr="0008241C">
        <w:rPr>
          <w:noProof/>
          <w:sz w:val="22"/>
          <w:szCs w:val="22"/>
        </w:rPr>
        <w:t>(Cabinet Office Government Of Japan, 2017)</w:t>
      </w:r>
      <w:r w:rsidRPr="0008241C">
        <w:rPr>
          <w:sz w:val="22"/>
          <w:szCs w:val="22"/>
        </w:rPr>
        <w:fldChar w:fldCharType="end"/>
      </w:r>
      <w:r w:rsidRPr="0008241C">
        <w:rPr>
          <w:sz w:val="22"/>
          <w:szCs w:val="22"/>
        </w:rPr>
        <w:t xml:space="preserve"> found that 62.6</w:t>
      </w:r>
      <w:r w:rsidR="00C934E9">
        <w:rPr>
          <w:sz w:val="22"/>
          <w:szCs w:val="22"/>
        </w:rPr>
        <w:t xml:space="preserve"> per cent</w:t>
      </w:r>
      <w:r w:rsidRPr="0008241C">
        <w:rPr>
          <w:sz w:val="22"/>
          <w:szCs w:val="22"/>
        </w:rPr>
        <w:t xml:space="preserve"> of respondents, indicated that they preferred non-material well-being, while 29.2</w:t>
      </w:r>
      <w:r w:rsidR="00C934E9">
        <w:rPr>
          <w:sz w:val="22"/>
          <w:szCs w:val="22"/>
        </w:rPr>
        <w:t xml:space="preserve"> per cent</w:t>
      </w:r>
      <w:r w:rsidRPr="0008241C">
        <w:rPr>
          <w:sz w:val="22"/>
          <w:szCs w:val="22"/>
        </w:rPr>
        <w:t xml:space="preserve"> responded that they prioritised material richness. This result represents a changing trend in values. In the 1970s survey, more people indicated that they aspired to material richness. Then in the 1980 survey, the number of people preferring non-material well-being, exceeded those preferring material richness. It </w:t>
      </w:r>
      <w:r w:rsidRPr="0008241C">
        <w:rPr>
          <w:sz w:val="22"/>
          <w:szCs w:val="22"/>
        </w:rPr>
        <w:lastRenderedPageBreak/>
        <w:t xml:space="preserve">should be noted that many Japanese people tend to prioritise non-material well-being, as they have satisfied their material wealth needs </w:t>
      </w:r>
      <w:r w:rsidRPr="0008241C">
        <w:rPr>
          <w:sz w:val="22"/>
          <w:szCs w:val="22"/>
        </w:rPr>
        <w:fldChar w:fldCharType="begin" w:fldLock="1"/>
      </w:r>
      <w:r w:rsidRPr="0008241C">
        <w:rPr>
          <w:sz w:val="22"/>
          <w:szCs w:val="22"/>
        </w:rPr>
        <w:instrText>ADDIN CSL_CITATION {"citationItems":[{"id":"ITEM-1","itemData":{"author":[{"dropping-particle":"","family":"Cabinet Office Government Of Japan","given":"","non-dropping-particle":"","parse-names":false,"suffix":""}],"id":"ITEM-1","issued":{"date-parts":[["2017"]]},"title":"Public Opinion Survey on the Life of the People (in Japanese)","type":"report"},"uris":["http://www.mendeley.com/documents/?uuid=ec92d31f-98a9-4025-9c35-15b0069e0175"]}],"mendeley":{"formattedCitation":"(Cabinet Office Government Of Japan, 2017)","plainTextFormattedCitation":"(Cabinet Office Government Of Japan, 2017)","previouslyFormattedCitation":"(Cabinet Office Government Of Japan, 2017)"},"properties":{"noteIndex":0},"schema":"https://github.com/citation-style-language/schema/raw/master/csl-citation.json"}</w:instrText>
      </w:r>
      <w:r w:rsidRPr="0008241C">
        <w:rPr>
          <w:sz w:val="22"/>
          <w:szCs w:val="22"/>
        </w:rPr>
        <w:fldChar w:fldCharType="separate"/>
      </w:r>
      <w:r w:rsidRPr="0008241C">
        <w:rPr>
          <w:noProof/>
          <w:sz w:val="22"/>
          <w:szCs w:val="22"/>
        </w:rPr>
        <w:t>(Cabinet Office Government Of Japan, 2017)</w:t>
      </w:r>
      <w:r w:rsidRPr="0008241C">
        <w:rPr>
          <w:sz w:val="22"/>
          <w:szCs w:val="22"/>
        </w:rPr>
        <w:fldChar w:fldCharType="end"/>
      </w:r>
      <w:r w:rsidRPr="0008241C">
        <w:rPr>
          <w:sz w:val="22"/>
          <w:szCs w:val="22"/>
        </w:rPr>
        <w:t xml:space="preserve">. </w:t>
      </w:r>
    </w:p>
    <w:p w14:paraId="60167CED" w14:textId="77777777" w:rsidR="00A01204" w:rsidRPr="0008241C" w:rsidRDefault="00A01204" w:rsidP="00A01204">
      <w:pPr>
        <w:rPr>
          <w:sz w:val="22"/>
          <w:szCs w:val="22"/>
        </w:rPr>
      </w:pPr>
    </w:p>
    <w:p w14:paraId="59C37360"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466" w:name="_Toc504317114"/>
      <w:bookmarkStart w:id="467" w:name="_Toc504317807"/>
      <w:bookmarkStart w:id="468" w:name="_Toc504321153"/>
      <w:r w:rsidRPr="0008241C">
        <w:rPr>
          <w:b/>
          <w:sz w:val="22"/>
          <w:szCs w:val="24"/>
        </w:rPr>
        <w:t>2.2.4.2</w:t>
      </w:r>
      <w:r w:rsidRPr="0008241C">
        <w:rPr>
          <w:b/>
          <w:sz w:val="22"/>
          <w:szCs w:val="24"/>
        </w:rPr>
        <w:tab/>
        <w:t>Biophysical drivers of value change</w:t>
      </w:r>
      <w:bookmarkEnd w:id="466"/>
      <w:bookmarkEnd w:id="467"/>
      <w:bookmarkEnd w:id="468"/>
    </w:p>
    <w:p w14:paraId="3A2E1D91" w14:textId="77777777" w:rsidR="00A01204" w:rsidRPr="0008241C" w:rsidRDefault="00A01204" w:rsidP="00A01204">
      <w:pPr>
        <w:widowControl w:val="0"/>
        <w:tabs>
          <w:tab w:val="clear" w:pos="1247"/>
          <w:tab w:val="clear" w:pos="1814"/>
          <w:tab w:val="clear" w:pos="2381"/>
          <w:tab w:val="clear" w:pos="2948"/>
          <w:tab w:val="clear" w:pos="3515"/>
        </w:tabs>
        <w:spacing w:before="21"/>
        <w:rPr>
          <w:rFonts w:eastAsia="Calibri"/>
          <w:sz w:val="19"/>
          <w:szCs w:val="19"/>
          <w:shd w:val="clear" w:color="auto" w:fill="FFFFFF"/>
          <w:lang w:val="en-US"/>
        </w:rPr>
      </w:pPr>
    </w:p>
    <w:p w14:paraId="1631088A" w14:textId="77777777" w:rsidR="00A01204" w:rsidRPr="0008241C" w:rsidRDefault="00A01204" w:rsidP="00A01204">
      <w:pPr>
        <w:rPr>
          <w:sz w:val="22"/>
          <w:szCs w:val="22"/>
        </w:rPr>
      </w:pPr>
      <w:r w:rsidRPr="0008241C">
        <w:rPr>
          <w:sz w:val="22"/>
          <w:szCs w:val="22"/>
        </w:rPr>
        <w:t xml:space="preserve">The Asia-Pacific is renowned for its wide variation of cultures and values. Examples of biophysical drivers responsible for value changes in rapidly urbanizing areas can be seen in Japan and the Philippines. Abasolo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Abasolo","given":"Emma","non-dropping-particle":"","parse-names":false,"suffix":""},{"dropping-particle":"","family":"Saito","given":"Osamu","non-dropping-particle":"","parse-names":false,"suffix":""},{"dropping-particle":"","family":"Matsui","given":"Takanori","non-dropping-particle":"","parse-names":false,"suffix":""},{"dropping-particle":"","family":"Morioka","given":"Tohru","non-dropping-particle":"","parse-names":false,"suffix":""}],"container-title":"Sylvatrop, The Technical Journal of Philippine Ecosystem and Natural Resources","id":"ITEM-1","issue":"1&amp;2","issued":{"date-parts":[["2008"]]},"page":"81-100","title":"Perception and attitude towards ecosystem services in the urban areas","type":"article-journal","volume":"17"},"suppress-author":1,"uris":["http://www.mendeley.com/documents/?uuid=d74a40fa-16fb-4afe-88f1-459b2bc19d63"]}],"mendeley":{"formattedCitation":"(2008)","plainTextFormattedCitation":"(2008)","previouslyFormattedCitation":"(2008)"},"properties":{"noteIndex":0},"schema":"https://github.com/citation-style-language/schema/raw/master/csl-citation.json"}</w:instrText>
      </w:r>
      <w:r w:rsidRPr="0008241C">
        <w:rPr>
          <w:sz w:val="22"/>
          <w:szCs w:val="22"/>
        </w:rPr>
        <w:fldChar w:fldCharType="separate"/>
      </w:r>
      <w:r w:rsidRPr="0008241C">
        <w:rPr>
          <w:noProof/>
          <w:sz w:val="22"/>
          <w:szCs w:val="22"/>
        </w:rPr>
        <w:t>(2008)</w:t>
      </w:r>
      <w:r w:rsidRPr="0008241C">
        <w:rPr>
          <w:sz w:val="22"/>
          <w:szCs w:val="22"/>
        </w:rPr>
        <w:fldChar w:fldCharType="end"/>
      </w:r>
      <w:r w:rsidRPr="0008241C">
        <w:rPr>
          <w:sz w:val="22"/>
          <w:szCs w:val="22"/>
        </w:rPr>
        <w:t xml:space="preserve"> utilised a questionnaire (</w:t>
      </w:r>
      <w:r w:rsidRPr="0008241C">
        <w:rPr>
          <w:i/>
          <w:sz w:val="22"/>
          <w:szCs w:val="22"/>
        </w:rPr>
        <w:t>n</w:t>
      </w:r>
      <w:r w:rsidRPr="0008241C">
        <w:rPr>
          <w:sz w:val="22"/>
          <w:szCs w:val="22"/>
        </w:rPr>
        <w:t>=167) to measure people’s values, perceptions and attitudes towards ecosystem services in urban areas of Japan and the Philippines, with differences found in perceptions and attitudes between these two cultures. The Filipino respondents assigned the highest importance, from 1-5, to air pollution, greenhouse gas reduction, habitat provision, food provision and flood protection.  Japanese respondents allotted higher importance, 1-5, to air pollution, water supply, greenhouse gas reduction, water pollution control and the mitigation of heat island effect. The common ecosystem services of concern that were common to the Philippines and Japan were: air pollution control, greenhouse gas reduction, water pollution control,</w:t>
      </w:r>
      <w:r w:rsidRPr="0008241C" w:rsidDel="0031591B">
        <w:rPr>
          <w:sz w:val="22"/>
          <w:szCs w:val="22"/>
        </w:rPr>
        <w:t xml:space="preserve"> </w:t>
      </w:r>
      <w:r w:rsidRPr="0008241C">
        <w:rPr>
          <w:sz w:val="22"/>
          <w:szCs w:val="22"/>
        </w:rPr>
        <w:t xml:space="preserve">and heat island mitigation. Differing levels of importance allocated to value systems have been shown between these two countries, with some of these differences being attributed to culture, while others may be influenced by the environment itself </w:t>
      </w:r>
      <w:r w:rsidRPr="0008241C">
        <w:rPr>
          <w:sz w:val="22"/>
          <w:szCs w:val="22"/>
        </w:rPr>
        <w:fldChar w:fldCharType="begin" w:fldLock="1"/>
      </w:r>
      <w:r w:rsidRPr="0008241C">
        <w:rPr>
          <w:sz w:val="22"/>
          <w:szCs w:val="22"/>
        </w:rPr>
        <w:instrText>ADDIN CSL_CITATION {"citationItems":[{"id":"ITEM-1","itemData":{"author":[{"dropping-particle":"","family":"Abasolo","given":"Emma","non-dropping-particle":"","parse-names":false,"suffix":""},{"dropping-particle":"","family":"Saito","given":"Osamu","non-dropping-particle":"","parse-names":false,"suffix":""},{"dropping-particle":"","family":"Matsui","given":"Takanori","non-dropping-particle":"","parse-names":false,"suffix":""},{"dropping-particle":"","family":"Morioka","given":"Tohru","non-dropping-particle":"","parse-names":false,"suffix":""}],"container-title":"Sylvatrop, The Technical Journal of Philippine Ecosystem and Natural Resources","id":"ITEM-1","issue":"1&amp;2","issued":{"date-parts":[["2008"]]},"page":"81-100","title":"Perception and attitude towards ecosystem services in the urban areas","type":"article-journal","volume":"17"},"uris":["http://www.mendeley.com/documents/?uuid=d74a40fa-16fb-4afe-88f1-459b2bc19d63"]}],"mendeley":{"formattedCitation":"(Abasolo &lt;i&gt;et al.&lt;/i&gt;, 2008)","plainTextFormattedCitation":"(Abasolo et al., 2008)","previouslyFormattedCitation":"(Abasolo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Abasolo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w:t>
      </w:r>
    </w:p>
    <w:p w14:paraId="722146D5" w14:textId="77777777" w:rsidR="00A01204" w:rsidRPr="0008241C" w:rsidRDefault="00A01204" w:rsidP="00A01204">
      <w:pPr>
        <w:rPr>
          <w:sz w:val="22"/>
          <w:szCs w:val="22"/>
        </w:rPr>
      </w:pPr>
    </w:p>
    <w:p w14:paraId="01A75C22"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469" w:name="_Toc504317115"/>
      <w:bookmarkStart w:id="470" w:name="_Toc504317808"/>
      <w:bookmarkStart w:id="471" w:name="_Toc504321154"/>
      <w:r w:rsidRPr="0008241C">
        <w:rPr>
          <w:b/>
          <w:sz w:val="22"/>
          <w:szCs w:val="24"/>
        </w:rPr>
        <w:t>2.2.4.3</w:t>
      </w:r>
      <w:r w:rsidRPr="0008241C">
        <w:rPr>
          <w:b/>
          <w:sz w:val="22"/>
          <w:szCs w:val="24"/>
        </w:rPr>
        <w:tab/>
        <w:t>Economic, biophysical and socio-cultural interacting drivers of value change</w:t>
      </w:r>
      <w:bookmarkEnd w:id="469"/>
      <w:bookmarkEnd w:id="470"/>
      <w:bookmarkEnd w:id="471"/>
    </w:p>
    <w:p w14:paraId="0C86367B" w14:textId="77777777" w:rsidR="00A01204" w:rsidRPr="0008241C" w:rsidRDefault="00A01204" w:rsidP="00A01204">
      <w:pPr>
        <w:rPr>
          <w:sz w:val="22"/>
          <w:szCs w:val="22"/>
        </w:rPr>
      </w:pPr>
    </w:p>
    <w:p w14:paraId="13E4D405" w14:textId="77777777" w:rsidR="00A01204" w:rsidRPr="0008241C" w:rsidRDefault="00A01204" w:rsidP="00A01204">
      <w:pPr>
        <w:rPr>
          <w:sz w:val="22"/>
          <w:szCs w:val="22"/>
        </w:rPr>
      </w:pPr>
      <w:r w:rsidRPr="0008241C">
        <w:rPr>
          <w:sz w:val="22"/>
          <w:szCs w:val="22"/>
        </w:rPr>
        <w:t xml:space="preserve">Values and their interpretation depend on valuation contexts and whose values are elicited. Tisdell </w:t>
      </w:r>
      <w:r w:rsidRPr="0008241C">
        <w:rPr>
          <w:i/>
          <w:sz w:val="22"/>
          <w:szCs w:val="22"/>
        </w:rPr>
        <w:t>et al</w:t>
      </w:r>
      <w:r w:rsidRPr="0008241C">
        <w:rPr>
          <w:sz w:val="22"/>
          <w:szCs w:val="22"/>
        </w:rPr>
        <w:t>.</w:t>
      </w:r>
      <w:r w:rsidRPr="0008241C" w:rsidDel="0031591B">
        <w:rPr>
          <w:sz w:val="22"/>
          <w:szCs w:val="22"/>
        </w:rPr>
        <w:t xml:space="preserve"> </w:t>
      </w:r>
      <w:r w:rsidRPr="0008241C">
        <w:rPr>
          <w:sz w:val="22"/>
          <w:szCs w:val="22"/>
        </w:rPr>
        <w:fldChar w:fldCharType="begin" w:fldLock="1"/>
      </w:r>
      <w:r w:rsidRPr="0008241C">
        <w:rPr>
          <w:sz w:val="22"/>
          <w:szCs w:val="22"/>
        </w:rPr>
        <w:instrText>ADDIN CSL_CITATION {"citationItems":[{"id":"ITEM-1","itemData":{"DOI":"10.1016/j.biocon.2004.11.012","ISSN":"00063207","author":[{"dropping-particle":"","family":"Tisdell","given":"Clem","non-dropping-particle":"","parse-names":false,"suffix":""},{"dropping-particle":"","family":"Wilson","given":"Clevo","non-dropping-particle":"","parse-names":false,"suffix":""},{"dropping-particle":"","family":"Nantha","given":"Hemanath Swarna","non-dropping-particle":"","parse-names":false,"suffix":""}],"container-title":"Biological Conservation","id":"ITEM-1","issue":"2","issued":{"date-parts":[["2005"]]},"page":"237-248","title":"Policies for saving a rare Australian glider: economics and ecology","type":"article-journal","volume":"123"},"suppress-author":1,"uris":["http://www.mendeley.com/documents/?uuid=477060d6-5df4-44b3-b8c9-fd656b14f6fa"]}],"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studied the value of endangered mahogany gliders in Brisbane (Australia) and estimated the willingness of the community to pay to maintain a viable glider population and habitat for 100 years. On average, the respondents of the study were willing to pay one-off donations to conserve the glider at a range of AU$24.99 to AU$35.66. Using the same sample (</w:t>
      </w:r>
      <w:r w:rsidRPr="0008241C">
        <w:rPr>
          <w:i/>
          <w:sz w:val="22"/>
          <w:szCs w:val="22"/>
        </w:rPr>
        <w:t>n</w:t>
      </w:r>
      <w:r w:rsidRPr="0008241C">
        <w:rPr>
          <w:sz w:val="22"/>
          <w:szCs w:val="22"/>
        </w:rPr>
        <w:t xml:space="preserve">= 204) of Brisbane residents, Tisdel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colecon.2006.01.007","ISBN":"0921-8009","ISSN":"09218009","abstract":"This paper examines empirically the relative influence of the degree of endangerment of wildlife species and their stated likeability on individuals' allocation of funds for their conservation. To do this, it utilises data obtained from the IUCN Red List, and likeability and fund allocation data obtained from two serial surveys of a sample of the Australian public who were requested to assess 24 Australian wildlife species from three animal classes: mammals, birds and reptiles. Between the first and second survey, respondents were provided with extra information about the focal species. This information resulted in the dominance of endangerment as the major influence on the allocation of funding of respondents for the conservation of the focal wildlife species. Our results throw doubts on the proposition in the literature that the likeability of species is the dominant influence on willingness to pay for conservation of wildlife species. Furthermore, because the public's allocation of fund for conserving wildlife species seems to be more sensitive to information about the conservation status of species than to factors influencing their likeability, greater attention to providing accurate information about the former than the latter seems justified. ?? 2006 Elsevier B.V. All rights reserved.","author":[{"dropping-particle":"","family":"Tisdell","given":"Clem","non-dropping-particle":"","parse-names":false,"suffix":""},{"dropping-particle":"","family":"Nantha","given":"Hemanath Swarna","non-dropping-particle":"","parse-names":false,"suffix":""},{"dropping-particle":"","family":"Wilson","given":"Clevo","non-dropping-particle":"","parse-names":false,"suffix":""}],"container-title":"Ecological Economics","id":"ITEM-1","issued":{"date-parts":[["2007"]]},"page":"627-633","title":"Endangerment and likeability of wildlife species: How important are they for payments proposed for conservation?","type":"article-journal","volume":"60"},"suppress-author":1,"uris":["http://www.mendeley.com/documents/?uuid=677b1b8b-265e-4ebd-a1d8-ec801b560f5c"]}],"mendeley":{"formattedCitation":"(2007)","plainTextFormattedCitation":"(2007)","previouslyFormattedCitation":"(2007)"},"properties":{"noteIndex":0},"schema":"https://github.com/citation-style-language/schema/raw/master/csl-citation.json"}</w:instrText>
      </w:r>
      <w:r w:rsidRPr="0008241C">
        <w:rPr>
          <w:sz w:val="22"/>
          <w:szCs w:val="22"/>
        </w:rPr>
        <w:fldChar w:fldCharType="separate"/>
      </w:r>
      <w:r w:rsidRPr="0008241C">
        <w:rPr>
          <w:noProof/>
          <w:sz w:val="22"/>
          <w:szCs w:val="22"/>
        </w:rPr>
        <w:t>(2007)</w:t>
      </w:r>
      <w:r w:rsidRPr="0008241C">
        <w:rPr>
          <w:sz w:val="22"/>
          <w:szCs w:val="22"/>
        </w:rPr>
        <w:fldChar w:fldCharType="end"/>
      </w:r>
      <w:r w:rsidRPr="0008241C">
        <w:rPr>
          <w:sz w:val="22"/>
          <w:szCs w:val="22"/>
        </w:rPr>
        <w:t xml:space="preserve"> studied the relative influence of the degree of species endangerment and stated likeability on individual’s allocation of funds to conserve 24 Australian wildlife species (mammals, birds, and reptiles). Their results suggest that the public allocation of funds to conserve wildlife species is sensitive to information about the conservation status of species rather than to factors related to species likeability. Tisdell &amp; Wilson </w:t>
      </w:r>
      <w:r w:rsidRPr="0008241C">
        <w:rPr>
          <w:sz w:val="22"/>
          <w:szCs w:val="22"/>
        </w:rPr>
        <w:fldChar w:fldCharType="begin" w:fldLock="1"/>
      </w:r>
      <w:r w:rsidRPr="0008241C">
        <w:rPr>
          <w:sz w:val="22"/>
          <w:szCs w:val="22"/>
        </w:rPr>
        <w:instrText>ADDIN CSL_CITATION {"citationItems":[{"id":"ITEM-1","itemData":{"DOI":"10.1093/cep/byj014","ISBN":"1074-3529","ISSN":"10743529","abstract":"The authors use experimental surveys to investigate the association between individuals' knowledge of particular wildlife species and their stated willingness to allocate funds to conserve each. The nature of variations in these allocations between species (e.g., their dispersion) as participants' knowledge increases is examined. Factors influencing these changes are suggested Willingness-to-pay allocations are found not to measure the economic value of species, but are shown to be policy relevant. The results indicate that poorly known species, e.g., in remote areas, may obtain relatively less conservation support than they deserve.","author":[{"dropping-particle":"","family":"Tisdell","given":"Clem","non-dropping-particle":"","parse-names":false,"suffix":""},{"dropping-particle":"","family":"Wilson","given":"Clevo","non-dropping-particle":"","parse-names":false,"suffix":""}],"container-title":"Contemporary Economic Policy","id":"ITEM-1","issue":"1","issued":{"date-parts":[["2006"]]},"page":"144-159","title":"Information, wildlife valuation, conservation: Experiments and policy","type":"article-journal","volume":"24"},"suppress-author":1,"uris":["http://www.mendeley.com/documents/?uuid=9054c93e-8734-46e0-bf58-ecad8da08d8a"]}],"mendeley":{"formattedCitation":"(2006)","plainTextFormattedCitation":"(2006)","previouslyFormattedCitation":"(2006)"},"properties":{"noteIndex":0},"schema":"https://github.com/citation-style-language/schema/raw/master/csl-citation.json"}</w:instrText>
      </w:r>
      <w:r w:rsidRPr="0008241C">
        <w:rPr>
          <w:sz w:val="22"/>
          <w:szCs w:val="22"/>
        </w:rPr>
        <w:fldChar w:fldCharType="separate"/>
      </w:r>
      <w:r w:rsidRPr="0008241C">
        <w:rPr>
          <w:noProof/>
          <w:sz w:val="22"/>
          <w:szCs w:val="22"/>
        </w:rPr>
        <w:t>(2006)</w:t>
      </w:r>
      <w:r w:rsidRPr="0008241C">
        <w:rPr>
          <w:sz w:val="22"/>
          <w:szCs w:val="22"/>
        </w:rPr>
        <w:fldChar w:fldCharType="end"/>
      </w:r>
      <w:r w:rsidRPr="0008241C">
        <w:rPr>
          <w:sz w:val="22"/>
          <w:szCs w:val="22"/>
        </w:rPr>
        <w:t xml:space="preserve"> also found that respondent’s willingness to allocate funds to conserve species is not related to their economic values but to the policy context, suggesting that a poorly known species in remote areas may obtain much less conservation support than they deserve. Pandit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Pandit","given":"R.","non-dropping-particle":"","parse-names":false,"suffix":""},{"dropping-particle":"","family":"Subroy","given":"V.","non-dropping-particle":"","parse-names":false,"suffix":""},{"dropping-particle":"","family":"Garnett","given":"S. T.","non-dropping-particle":"","parse-names":false,"suffix":""},{"dropping-particle":"","family":"Zander","given":"K. K.","non-dropping-particle":"","parse-names":false,"suffix":""},{"dropping-particle":"","family":"Pannell","given":"D.","non-dropping-particle":"","parse-names":false,"suffix":""}],"container-title":"Report to the National Environmental Science Programme","id":"ITEM-1","issued":{"date-parts":[["2015"]]},"publisher":"Department of the Environment","publisher-place":"Canberra","title":"A review of non-market valuation studies of threatened species and ecological communities","type":"book"},"suppress-author":1,"uris":["http://www.mendeley.com/documents/?uuid=9cf64fd4-9a4f-411e-ab4a-12154b5c0dc1"]}],"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reviewed 76 studies of non-market valuations of threatened species and cited the Jakobsson &amp; Dragun </w:t>
      </w:r>
      <w:r w:rsidRPr="0008241C">
        <w:rPr>
          <w:sz w:val="22"/>
          <w:szCs w:val="22"/>
        </w:rPr>
        <w:fldChar w:fldCharType="begin" w:fldLock="1"/>
      </w:r>
      <w:r w:rsidRPr="0008241C">
        <w:rPr>
          <w:sz w:val="22"/>
          <w:szCs w:val="22"/>
        </w:rPr>
        <w:instrText>ADDIN CSL_CITATION {"citationItems":[{"id":"ITEM-1","itemData":{"DOI":"10.1023/A:1011128620388","ISSN":"09246460","author":[{"dropping-particle":"","family":"Jakobsson","given":"Kristin M.","non-dropping-particle":"","parse-names":false,"suffix":""},{"dropping-particle":"","family":"Dragun","given":"Andrew K.","non-dropping-particle":"","parse-names":false,"suffix":""}],"container-title":"Environmental and Resource Economics","id":"ITEM-1","issue":"3","issued":{"date-parts":[["2001"]]},"page":"211-227","publisher":"Kluwer Academic Publishers","title":"The Worth of a Possum: Valuing Species with the Contingent Valuation Method","type":"article-journal","volume":"19"},"suppress-author":1,"uris":["http://www.mendeley.com/documents/?uuid=dffd7b7d-6311-3e17-9178-27fe03af4be6"]}],"mendeley":{"formattedCitation":"(2001)","plainTextFormattedCitation":"(2001)","previouslyFormattedCitation":"(2001)"},"properties":{"noteIndex":0},"schema":"https://github.com/citation-style-language/schema/raw/master/csl-citation.json"}</w:instrText>
      </w:r>
      <w:r w:rsidRPr="0008241C">
        <w:rPr>
          <w:sz w:val="22"/>
          <w:szCs w:val="22"/>
        </w:rPr>
        <w:fldChar w:fldCharType="separate"/>
      </w:r>
      <w:r w:rsidRPr="0008241C">
        <w:rPr>
          <w:noProof/>
          <w:sz w:val="22"/>
          <w:szCs w:val="22"/>
        </w:rPr>
        <w:t>(2001)</w:t>
      </w:r>
      <w:r w:rsidRPr="0008241C">
        <w:rPr>
          <w:sz w:val="22"/>
          <w:szCs w:val="22"/>
        </w:rPr>
        <w:fldChar w:fldCharType="end"/>
      </w:r>
      <w:r w:rsidRPr="0008241C">
        <w:rPr>
          <w:sz w:val="22"/>
          <w:szCs w:val="22"/>
        </w:rPr>
        <w:t xml:space="preserve"> study that estimated the value of the Leadbeater’s possum (</w:t>
      </w:r>
      <w:r w:rsidRPr="0008241C">
        <w:rPr>
          <w:i/>
          <w:sz w:val="22"/>
          <w:szCs w:val="22"/>
        </w:rPr>
        <w:t>Gymnobelideus leadbeateri</w:t>
      </w:r>
      <w:r w:rsidRPr="0008241C">
        <w:rPr>
          <w:sz w:val="22"/>
          <w:szCs w:val="22"/>
        </w:rPr>
        <w:t xml:space="preserve">) in Victoria, Australia. The value of the Leadbeater’s possum was found to be three times higher than the value generated from timber sales found in its habitats. </w:t>
      </w:r>
    </w:p>
    <w:p w14:paraId="4CA67FCC" w14:textId="77777777" w:rsidR="00A01204" w:rsidRPr="0008241C" w:rsidRDefault="00A01204" w:rsidP="00A01204">
      <w:pPr>
        <w:rPr>
          <w:sz w:val="22"/>
          <w:szCs w:val="22"/>
        </w:rPr>
      </w:pPr>
    </w:p>
    <w:p w14:paraId="2A818B3E" w14:textId="77777777" w:rsidR="00A01204" w:rsidRPr="0008241C" w:rsidRDefault="00A01204" w:rsidP="00A01204">
      <w:pPr>
        <w:rPr>
          <w:sz w:val="22"/>
          <w:szCs w:val="22"/>
        </w:rPr>
      </w:pPr>
      <w:r w:rsidRPr="0008241C">
        <w:rPr>
          <w:sz w:val="22"/>
          <w:szCs w:val="22"/>
        </w:rPr>
        <w:t xml:space="preserve">Economic value changes have been demonstrated by local community actions motivated by socio-cultural and biophysical changes to the urban landscape. These drivers of change have led to increases in the economic value of properties in urban areas. For example in Australia, a local community restored the ecological function of urban drainage systems by developing a ‘Living Stream’. They incorporated biodiverse structural plant communities, which supported a meandering river ecosystem </w:t>
      </w:r>
      <w:r w:rsidRPr="0008241C">
        <w:rPr>
          <w:sz w:val="22"/>
          <w:szCs w:val="22"/>
        </w:rPr>
        <w:fldChar w:fldCharType="begin" w:fldLock="1"/>
      </w:r>
      <w:r w:rsidRPr="0008241C">
        <w:rPr>
          <w:sz w:val="22"/>
          <w:szCs w:val="22"/>
        </w:rPr>
        <w:instrText>ADDIN CSL_CITATION {"citationItems":[{"id":"ITEM-1","itemData":{"author":[{"dropping-particle":"","family":"Fisher","given":"JL","non-dropping-particle":"","parse-names":false,"suffix":""}],"id":"ITEM-1","issued":{"date-parts":[["1998"]]},"title":"Bannister Creek Management Plan, Prepared for the City of Canning","type":"report"},"uris":["http://www.mendeley.com/documents/?uuid=cd47751d-36b2-47e9-9602-f8effce1d19e"]}],"mendeley":{"formattedCitation":"(J. Fisher, 1998)","plainTextFormattedCitation":"(J. Fisher, 1998)","previouslyFormattedCitation":"(J. Fisher, 1998)"},"properties":{"noteIndex":0},"schema":"https://github.com/citation-style-language/schema/raw/master/csl-citation.json"}</w:instrText>
      </w:r>
      <w:r w:rsidRPr="0008241C">
        <w:rPr>
          <w:sz w:val="22"/>
          <w:szCs w:val="22"/>
        </w:rPr>
        <w:fldChar w:fldCharType="separate"/>
      </w:r>
      <w:r w:rsidRPr="0008241C">
        <w:rPr>
          <w:noProof/>
          <w:sz w:val="22"/>
          <w:szCs w:val="22"/>
        </w:rPr>
        <w:t>(J. Fisher, 1998)</w:t>
      </w:r>
      <w:r w:rsidRPr="0008241C">
        <w:rPr>
          <w:sz w:val="22"/>
          <w:szCs w:val="22"/>
        </w:rPr>
        <w:fldChar w:fldCharType="end"/>
      </w:r>
      <w:r w:rsidRPr="0008241C">
        <w:rPr>
          <w:sz w:val="22"/>
          <w:szCs w:val="22"/>
        </w:rPr>
        <w:t xml:space="preserve">. This restoration work has increased the economic value of the properties in comparison to other areas within the region. Incorporated into the development of the ‘Living Streams’ were consultations with indigenous people who valued the project as it provided habitat for culturally significant turtles </w:t>
      </w:r>
      <w:r w:rsidRPr="0008241C">
        <w:rPr>
          <w:sz w:val="22"/>
          <w:szCs w:val="22"/>
        </w:rPr>
        <w:fldChar w:fldCharType="begin" w:fldLock="1"/>
      </w:r>
      <w:r w:rsidRPr="0008241C">
        <w:rPr>
          <w:sz w:val="22"/>
          <w:szCs w:val="22"/>
        </w:rPr>
        <w:instrText>ADDIN CSL_CITATION {"citationItems":[{"id":"ITEM-1","itemData":{"author":[{"dropping-particle":"","family":"Fisher","given":"JL","non-dropping-particle":"","parse-names":false,"suffix":""}],"id":"ITEM-1","issued":{"date-parts":[["1998"]]},"title":"Bannister Creek Management Plan, Prepared for the City of Canning","type":"report"},"uris":["http://www.mendeley.com/documents/?uuid=cd47751d-36b2-47e9-9602-f8effce1d19e"]}],"mendeley":{"formattedCitation":"(J. Fisher, 1998)","plainTextFormattedCitation":"(J. Fisher, 1998)","previouslyFormattedCitation":"(J. Fisher, 1998)"},"properties":{"noteIndex":0},"schema":"https://github.com/citation-style-language/schema/raw/master/csl-citation.json"}</w:instrText>
      </w:r>
      <w:r w:rsidRPr="0008241C">
        <w:rPr>
          <w:sz w:val="22"/>
          <w:szCs w:val="22"/>
        </w:rPr>
        <w:fldChar w:fldCharType="separate"/>
      </w:r>
      <w:r w:rsidRPr="0008241C">
        <w:rPr>
          <w:noProof/>
          <w:sz w:val="22"/>
          <w:szCs w:val="22"/>
        </w:rPr>
        <w:t>(J. Fisher, 1998)</w:t>
      </w:r>
      <w:r w:rsidRPr="0008241C">
        <w:rPr>
          <w:sz w:val="22"/>
          <w:szCs w:val="22"/>
        </w:rPr>
        <w:fldChar w:fldCharType="end"/>
      </w:r>
      <w:r w:rsidRPr="0008241C">
        <w:rPr>
          <w:sz w:val="22"/>
          <w:szCs w:val="22"/>
        </w:rPr>
        <w:t xml:space="preserve">. The increase in property values demonstrates that people value, and are willing to pay, more to live in habitat-rich environments, which not only improve the natural environment but also provide a healthier environment for the waterway and those living in the area </w:t>
      </w:r>
      <w:r w:rsidRPr="0008241C">
        <w:rPr>
          <w:sz w:val="22"/>
          <w:szCs w:val="22"/>
        </w:rPr>
        <w:fldChar w:fldCharType="begin" w:fldLock="1"/>
      </w:r>
      <w:r w:rsidRPr="0008241C">
        <w:rPr>
          <w:sz w:val="22"/>
          <w:szCs w:val="22"/>
        </w:rPr>
        <w:instrText>ADDIN CSL_CITATION {"citationItems":[{"id":"ITEM-1","itemData":{"DOI":"10.1016/j.wre.2016.03.002","ISSN":"22124284","abstract":"Many urban streams have been cleared of native vegetation and converted to open drains resulting in a loss of ecological and aesthetic function. There is a growing recognition of the importance of these functions and work is being done to restore urban drains and create fully functioning wetland ecosystems (“living streams”). Such restoration work involves substantial cost, and it is important to know if the benefits generated from “living streams” are greater than restoration costs. This paper presents a detailed economic analysis of an urban drain restoration project in Perth, Western Australia. Controlling for other factors, we find homes within 200m of the restoration site increased in value by 4.7% once the restored area became fully established. When we compare benefits to cost we find that, with real discount rates of 5%, 7%, and 9%, project benefit−cost ratios are 3.0, 2.8 and 2.6, respectively. We then show that current institutional arrangements in Western Australia make it difficult to implement urban drain restoration projects, even when project benefits are greater than project costs. The paper concludes by identifying changes to institutional and governance arrangements that would make it easier for restoration projects to proceed.","author":[{"dropping-particle":"","family":"Polyakov","given":"Maksym","non-dropping-particle":"","parse-names":false,"suffix":""},{"dropping-particle":"","family":"Fogarty","given":"James","non-dropping-particle":"","parse-names":false,"suffix":""},{"dropping-particle":"","family":"Zhang","given":"Fan","non-dropping-particle":"","parse-names":false,"suffix":""},{"dropping-particle":"","family":"Pandit","given":"Ram","non-dropping-particle":"","parse-names":false,"suffix":""},{"dropping-particle":"","family":"Pannell","given":"David J.","non-dropping-particle":"","parse-names":false,"suffix":""}],"container-title":"Water Resources and Economics","id":"ITEM-1","issued":{"date-parts":[["2016"]]},"page":"1-14","publisher":"Elsevier","title":"The value of restoring urban drains to living streams","type":"article-journal"},"uris":["http://www.mendeley.com/documents/?uuid=defc10a4-9add-469f-aef6-7e152e0c8c43"]}],"mendeley":{"formattedCitation":"(Polyakov &lt;i&gt;et al.&lt;/i&gt;, 2016)","plainTextFormattedCitation":"(Polyakov et al., 2016)","previouslyFormattedCitation":"(Polyakov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Polyakov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p>
    <w:p w14:paraId="46C78850" w14:textId="77777777" w:rsidR="00A01204" w:rsidRPr="0008241C" w:rsidRDefault="00A01204" w:rsidP="00A01204">
      <w:pPr>
        <w:rPr>
          <w:sz w:val="22"/>
          <w:szCs w:val="22"/>
        </w:rPr>
      </w:pPr>
    </w:p>
    <w:p w14:paraId="6FC54724" w14:textId="77777777" w:rsidR="00A01204" w:rsidRPr="0008241C" w:rsidRDefault="00A01204" w:rsidP="00A01204">
      <w:pPr>
        <w:rPr>
          <w:sz w:val="22"/>
          <w:szCs w:val="22"/>
        </w:rPr>
      </w:pPr>
      <w:r w:rsidRPr="0008241C">
        <w:rPr>
          <w:sz w:val="22"/>
          <w:szCs w:val="22"/>
        </w:rPr>
        <w:t xml:space="preserve">In an attempt to value the economic benefit of nature to residents in Perth, Pandit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11/1467-8489.12037","ISSN":"14678489","abstract":"In this paper, we estimate the effect of tree canopy cover on sales price of urban residential properties in Perth, Western Australia. Using a data set of 5606 single family homes sold in 2009 and a spatial hedonic model with three spatial effects spatial-temporal lag on dependent variable, spatial error, and spatially lagged independent variables - we estimated the location-specific effect of tree canopy cover. Tree canopy cover increases the property value when located on adjacent public space, but decreases the value when it is on own property and on the adjacent property within 20 m of property boundary. The results are suggestive that council urban tree planting programs provide significant private benefits to homeowners.","author":[{"dropping-particle":"","family":"Pandit","given":"Ram","non-dropping-particle":"","parse-names":false,"suffix":""},{"dropping-particle":"","family":"Polyakov","given":"Maksym","non-dropping-particle":"","parse-names":false,"suffix":""},{"dropping-particle":"","family":"Sadler","given":"Rohan","non-dropping-particle":"","parse-names":false,"suffix":""}],"container-title":"Australian Journal of Agricultural and Resource Economics","id":"ITEM-1","issue":"3","issued":{"date-parts":[["2014"]]},"page":"453-470","title":"Valuing public and private urban tree canopy cover","type":"article-journal","volume":"58"},"suppress-author":1,"uris":["http://www.mendeley.com/documents/?uuid=83f7022b-1c0b-4943-98c5-66476e99d2ff"]}],"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found that higher tree canopy cover on street verges, compared to any other areas surrounding the property, increases the property price. These results signify the importance of a particular form of urban environment and its physical location in generating or changing economic value.</w:t>
      </w:r>
    </w:p>
    <w:p w14:paraId="7E47275C" w14:textId="77777777" w:rsidR="00A01204" w:rsidRPr="0008241C" w:rsidRDefault="00A01204" w:rsidP="00A01204">
      <w:pPr>
        <w:rPr>
          <w:sz w:val="22"/>
          <w:szCs w:val="22"/>
        </w:rPr>
      </w:pPr>
    </w:p>
    <w:p w14:paraId="0ABDFB39"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472" w:name="_Toc504317116"/>
      <w:bookmarkStart w:id="473" w:name="_Toc504317809"/>
      <w:bookmarkStart w:id="474" w:name="_Toc504321155"/>
      <w:r w:rsidRPr="0008241C">
        <w:rPr>
          <w:b/>
          <w:sz w:val="22"/>
          <w:szCs w:val="24"/>
        </w:rPr>
        <w:t>2.2.4.4</w:t>
      </w:r>
      <w:r w:rsidRPr="0008241C">
        <w:rPr>
          <w:b/>
          <w:sz w:val="22"/>
          <w:szCs w:val="24"/>
        </w:rPr>
        <w:tab/>
        <w:t>Human health as a driver of value change</w:t>
      </w:r>
      <w:bookmarkEnd w:id="472"/>
      <w:bookmarkEnd w:id="473"/>
      <w:bookmarkEnd w:id="474"/>
    </w:p>
    <w:p w14:paraId="355B647E" w14:textId="77777777" w:rsidR="00A01204" w:rsidRPr="0008241C" w:rsidRDefault="00A01204" w:rsidP="00A01204">
      <w:pPr>
        <w:rPr>
          <w:sz w:val="22"/>
          <w:szCs w:val="22"/>
        </w:rPr>
      </w:pPr>
    </w:p>
    <w:p w14:paraId="0E2B04C0" w14:textId="77777777" w:rsidR="00A01204" w:rsidRPr="0008241C" w:rsidRDefault="00A01204" w:rsidP="00A01204">
      <w:pPr>
        <w:rPr>
          <w:rFonts w:eastAsia="Arial Unicode MS"/>
          <w:sz w:val="22"/>
          <w:szCs w:val="22"/>
        </w:rPr>
      </w:pPr>
      <w:r w:rsidRPr="0008241C">
        <w:rPr>
          <w:rFonts w:eastAsia="Arial Unicode MS"/>
          <w:sz w:val="22"/>
          <w:szCs w:val="22"/>
        </w:rPr>
        <w:t xml:space="preserve">Managing the effects of hazardous substances on people and the environment are, at times poorly developed, in some areas of the region. Information is neither available nor accessible about “the safety of tens of thousands of chemicals on the market; the potential sources of exposure to substances with known and unknown hazards; the amount of human exposure to hazardous substances; and the impacts of exposure to a large number of hazardous substances starting from conception”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author":[{"dropping-particle":"","family":"Tuncak","given":"B","non-dropping-particle":"","parse-names":false,"suffix":""}],"id":"ITEM-1","issued":{"date-parts":[["2015"]]},"title":"Report of the Special Rapporteur on the implications for human rights of the environmentally sound management and disposal of hazardous substances and wastes. A/HRC/30/40: United Nations General Assembly Human Rights Council Thirtieth Session","type":"report"},"label":"part","locator":"98","uris":["http://www.mendeley.com/documents/?uuid=07b5c67c-59f3-45f6-a7f3-40eea059a1fe"]}],"mendeley":{"formattedCitation":"(Tuncak, 2015, pt. 98)","plainTextFormattedCitation":"(Tuncak, 2015, pt. 98)","previouslyFormattedCitation":"(Tuncak, 2015, pt. 98)"},"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Tuncak, 2015, pt. 98)</w:t>
      </w:r>
      <w:r w:rsidRPr="0008241C">
        <w:rPr>
          <w:rFonts w:eastAsia="Arial Unicode MS"/>
          <w:sz w:val="22"/>
          <w:szCs w:val="22"/>
        </w:rPr>
        <w:fldChar w:fldCharType="end"/>
      </w:r>
      <w:r w:rsidRPr="0008241C">
        <w:rPr>
          <w:rFonts w:eastAsia="Arial Unicode MS"/>
          <w:sz w:val="22"/>
          <w:szCs w:val="22"/>
        </w:rPr>
        <w:t xml:space="preserve">. </w:t>
      </w:r>
    </w:p>
    <w:p w14:paraId="2361FE76" w14:textId="77777777" w:rsidR="00A01204" w:rsidRPr="0008241C" w:rsidRDefault="00A01204" w:rsidP="00A01204">
      <w:pPr>
        <w:rPr>
          <w:sz w:val="22"/>
          <w:szCs w:val="22"/>
        </w:rPr>
      </w:pPr>
    </w:p>
    <w:p w14:paraId="016BBE00" w14:textId="77777777" w:rsidR="00A01204" w:rsidRPr="0008241C" w:rsidRDefault="00A01204" w:rsidP="00A01204">
      <w:pPr>
        <w:rPr>
          <w:rFonts w:eastAsia="Arial Unicode MS"/>
          <w:sz w:val="22"/>
          <w:szCs w:val="22"/>
        </w:rPr>
      </w:pPr>
      <w:r w:rsidRPr="0008241C">
        <w:rPr>
          <w:rFonts w:eastAsia="Arial Unicode MS"/>
          <w:sz w:val="22"/>
          <w:szCs w:val="22"/>
        </w:rPr>
        <w:t xml:space="preserve">For example, the nuclear cycle in the Asia-Pacific drives changes in values, away from perceived benefits towards perceived risks from the environment, across the region. Nuclear pollution has occurred at numerous sites as a result of weapons use and testing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163/ej.9789004156753.i-576.30","author":[{"dropping-particle":"","family":"Cordonnery","given":"Laurence","non-dropping-particle":"","parse-names":false,"suffix":""}],"container-title":"The Oceans in the Nuclear Age","id":"ITEM-1","issued":{"date-parts":[["2014"]]},"page":"69-78","publisher":"Brill","title":"The Legacy Of French Nuclear Testing In The Pacific","type":"chapter"},"uris":["http://www.mendeley.com/documents/?uuid=a9b1b712-29db-4f77-bdf7-2352f6390839"]},{"id":"ITEM-2","itemData":{"DOI":"10.1163/ej.9789004156753.i-576.18","author":[{"dropping-particle":"","family":"Leschine","given":"Thomas M.","non-dropping-particle":"","parse-names":false,"suffix":""}],"container-title":"The Oceans in the Nuclear Age","id":"ITEM-2","issued":{"date-parts":[["2014"]]},"page":"39-48","publisher":"Brill","title":"Risk And Vulnerability At Contaminated Sites In The Pacific And Australian Proving Grounds From A 'Long-Term Stewardship' Perspective: What Have We Learned?","type":"chapter"},"uris":["http://www.mendeley.com/documents/?uuid=f1486e24-0717-44ad-85ea-337ad70b9f40"]}],"mendeley":{"formattedCitation":"(Cordonnery, 2014; Leschine, 2014)","plainTextFormattedCitation":"(Cordonnery, 2014; Leschine, 2014)","previouslyFormattedCitation":"(Cordonnery, 2014; Leschine, 2014)"},"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Cordonnery, 2014; Leschine, 2014)</w:t>
      </w:r>
      <w:r w:rsidRPr="0008241C">
        <w:rPr>
          <w:rFonts w:eastAsia="Arial Unicode MS"/>
          <w:sz w:val="22"/>
          <w:szCs w:val="22"/>
        </w:rPr>
        <w:fldChar w:fldCharType="end"/>
      </w:r>
      <w:r w:rsidRPr="0008241C">
        <w:rPr>
          <w:rFonts w:eastAsia="Arial Unicode MS"/>
          <w:sz w:val="22"/>
          <w:szCs w:val="22"/>
        </w:rPr>
        <w:t xml:space="preserve">; uranium mining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080/14486563.2015.1028487","ISSN":"1448-6563","abstract":"Conflicts between indigenous people and mining companies have occurred in many countries and over many years, with the pressure for mining companies to improve their performance leading to a growth of corporate social responsibility concepts. Energy Resources of Australia and the Gundjeihmi Aboriginal Corporation (representing the Mirarr people) sought to resolve a number of long-standing issues relating to surface water management and monitoring associated with the Ranger Uranium Mine. This article summarises the process adopted and discusses the main factors that underpinned the success of the project. © 2015 Environment Institute of Australia and New Zealand Inc.","author":[{"dropping-particle":"","family":"Hart","given":"B.T.","non-dropping-particle":"","parse-names":false,"suffix":""},{"dropping-particle":"","family":"Taylor","given":"M.","non-dropping-particle":"","parse-names":false,"suffix":""},{"dropping-particle":"","family":"Iles","given":"M.","non-dropping-particle":"","parse-names":false,"suffix":""},{"dropping-particle":"","family":"Kyle","given":"G.","non-dropping-particle":"","parse-names":false,"suffix":""},{"dropping-particle":"","family":"Sinclair","given":"G.","non-dropping-particle":"","parse-names":false,"suffix":""}],"container-title":"Australasian Journal of Environmental Management","id":"ITEM-1","issue":"July","issued":{"date-parts":[["2015"]]},"page":"1-15","title":"Resolving long-term issues related to surface water management and monitoring associated with the Ranger Uranium Mine, Northern Territory, Australia","type":"article-journal","volume":"6563"},"uris":["http://www.mendeley.com/documents/?uuid=1d098491-0b06-42f0-ab75-f6cf0bdd634c"]},{"id":"ITEM-2","itemData":{"DOI":"10.1111/apv.12017","ISBN":"13607456","ISSN":"13607456","abstract":"Howitt () claims that state control over mineral and energy resources and developer- Indigenous relations constitute the 'active erasure' of Indigenous knowledge and governance. The cultures and interests of Indigenous players are diverse and at times conflicting during Indigenous-mining interface, and collective bargaining has been shown to substantially weaken these positions, especially in regard to those Indigenous players primarily concerned with the protection of localised heritage. This paper explores a case study from a remote region of South Australia to document this erasure and its implications and to advocate decolonisation of the regulatory interfaces between mining and Indigenous peoples in resource, environmental and heritage governance. It adopts an Indigenous standpoint for research and argues the need for academic research to accept responsibility for some weaknesses in existing systems. The experiences of Adnyamathanha people are used to support an argument that Indigenous empowerment through informed decision-making and a decolonising engagement strategy are yet to be fully realised as key components of an effective interface between Indigenous and commercial players. [ABSTRACT FROM AUTHOR]","author":[{"dropping-particle":"","family":"Marsh","given":"Jillian K.","non-dropping-particle":"","parse-names":false,"suffix":""}],"container-title":"Asia Pacific Viewpoint","id":"ITEM-2","issue":"2","issued":{"date-parts":[["2013"]]},"page":"171-184","title":"Decolonising the interface between indigenous peoples and mining companies in Australia: Making space for cultural heritage sites","type":"article-journal","volume":"54"},"uris":["http://www.mendeley.com/documents/?uuid=65fe28b2-3ad0-434a-b619-0e9e7bb44736"]}],"mendeley":{"formattedCitation":"(Hart &lt;i&gt;et al.&lt;/i&gt;, 2015; Marsh, 2013)","plainTextFormattedCitation":"(Hart et al., 2015; Marsh, 2013)","previouslyFormattedCitation":"(Hart &lt;i&gt;et al.&lt;/i&gt;, 2015; Marsh, 2013)"},"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 xml:space="preserve">(Hart </w:t>
      </w:r>
      <w:r w:rsidRPr="0008241C">
        <w:rPr>
          <w:rFonts w:eastAsia="Arial Unicode MS"/>
          <w:i/>
          <w:noProof/>
          <w:sz w:val="22"/>
          <w:szCs w:val="22"/>
        </w:rPr>
        <w:t>et al.</w:t>
      </w:r>
      <w:r w:rsidRPr="0008241C">
        <w:rPr>
          <w:rFonts w:eastAsia="Arial Unicode MS"/>
          <w:noProof/>
          <w:sz w:val="22"/>
          <w:szCs w:val="22"/>
        </w:rPr>
        <w:t>, 2015; Marsh, 2013)</w:t>
      </w:r>
      <w:r w:rsidRPr="0008241C">
        <w:rPr>
          <w:rFonts w:eastAsia="Arial Unicode MS"/>
          <w:sz w:val="22"/>
          <w:szCs w:val="22"/>
        </w:rPr>
        <w:fldChar w:fldCharType="end"/>
      </w:r>
      <w:r w:rsidRPr="0008241C">
        <w:rPr>
          <w:rFonts w:eastAsia="Arial Unicode MS"/>
          <w:sz w:val="22"/>
          <w:szCs w:val="22"/>
        </w:rPr>
        <w:t xml:space="preserve">; and accidents and incidents in nuclear power plants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3390/ijerph120708498","ISBN":"1660-4601","ISSN":"1660-4601","abstract":"The Great East Japan Earthquake and tsunami of March 2011 severely damaged three reactors at the Fukushima Daiichi nuclear power station, leading to a major release of radiation into the environment. Groundwater flow through these crippled reactors continues to be one of the main causes of contamination and associated transport of radionuclides into the Pacific Ocean. In this context, a number of strategies are being implemented to manage radioactive pollution of the water resources at the nuclear plant site. Along with water treatment and purification, it is critical to restrict the groundwater flow to and from the reactors. Thus, the devised strategies combine walls containment, bores abstraction, infiltration control, and the use of tanks for the temporary storage of contaminated waters. While some of these techniques have been previously applied in other environments, they have never been tested at such a large scale. Therefore, their effectiveness remains to be seen. The present manuscript presents an overview of the methods being currently implemented to manage groundwater contamination and to mitigate the impact of hydrological pathways in the dispersion of radionuclides at Fukushima.","author":[{"dropping-particle":"","family":"Marui","given":"Atsunao","non-dropping-particle":"","parse-names":false,"suffix":""},{"dropping-particle":"","family":"Gallardo","given":"Adrian H","non-dropping-particle":"","parse-names":false,"suffix":""}],"container-title":"International Journal of Environmental Research and Public Health","id":"ITEM-1","issue":"7","issued":{"date-parts":[["2015"]]},"page":"8498","title":"Managing Groundwater Radioactive Contamination at the Daiichi Nuclear Plant","type":"article-journal","volume":"12"},"uris":["http://www.mendeley.com/documents/?uuid=cc86aa2c-4f5d-412b-82f0-85dd863dd8f5"]},{"id":"ITEM-2","itemData":{"DOI":"10.1016/j.erss.2015.12.026","ISSN":"22146296","abstract":"We summarize the results of a recent statistical analysis of 216 nuclear energy accidents and incidents (events). The dataset is twice as large as the previous best available. We employ cost in US dollars as a severity measure to facilitate the comparison of different types and sizes of events, a method more complete and consistent that the industry-standard approach. Despite significant reforms following past disasters, we estimate that, with 388 reactors in operation, there is a 50% chance that a Fukushima event (or more costly) occurs every 60-150 years. We also find that the average cost of events per year is around the cost of the construction of a new plant. This dire outlook necessitates post-Fukushima reforms that will truly minimize extreme nuclear power risks. Nuclear power accidents are decreasing in frequency, but increasing in severity.","author":[{"dropping-particle":"","family":"Wheatley","given":"Spencer","non-dropping-particle":"","parse-names":false,"suffix":""},{"dropping-particle":"","family":"Sovacool","given":"Benjamin K.","non-dropping-particle":"","parse-names":false,"suffix":""},{"dropping-particle":"","family":"Sornette","given":"Didier","non-dropping-particle":"","parse-names":false,"suffix":""}],"container-title":"Energy Research and Social Science","id":"ITEM-2","issued":{"date-parts":[["2016"]]},"page":"96-100","publisher":"Elsevier Ltd","title":"Reassessing the safety of nuclear power","type":"article-journal","volume":"15"},"uris":["http://www.mendeley.com/documents/?uuid=bd6c7517-403d-47fb-9c1c-59b27eda8033"]}],"mendeley":{"formattedCitation":"(Marui &amp; Gallardo, 2015; Wheatley &lt;i&gt;et al.&lt;/i&gt;, 2016)","plainTextFormattedCitation":"(Marui &amp; Gallardo, 2015; Wheatley et al., 2016)","previouslyFormattedCitation":"(Marui &amp; Gallardo, 2015; Wheatley &lt;i&gt;et al.&lt;/i&gt;, 2016)"},"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 xml:space="preserve">(Marui &amp; Gallardo, 2015; Wheatley </w:t>
      </w:r>
      <w:r w:rsidRPr="0008241C">
        <w:rPr>
          <w:rFonts w:eastAsia="Arial Unicode MS"/>
          <w:i/>
          <w:noProof/>
          <w:sz w:val="22"/>
          <w:szCs w:val="22"/>
        </w:rPr>
        <w:t>et al.</w:t>
      </w:r>
      <w:r w:rsidRPr="0008241C">
        <w:rPr>
          <w:rFonts w:eastAsia="Arial Unicode MS"/>
          <w:noProof/>
          <w:sz w:val="22"/>
          <w:szCs w:val="22"/>
        </w:rPr>
        <w:t>, 2016)</w:t>
      </w:r>
      <w:r w:rsidRPr="0008241C">
        <w:rPr>
          <w:rFonts w:eastAsia="Arial Unicode MS"/>
          <w:sz w:val="22"/>
          <w:szCs w:val="22"/>
        </w:rPr>
        <w:fldChar w:fldCharType="end"/>
      </w:r>
      <w:r w:rsidRPr="0008241C">
        <w:rPr>
          <w:rFonts w:eastAsia="Arial Unicode MS"/>
          <w:sz w:val="22"/>
          <w:szCs w:val="22"/>
        </w:rPr>
        <w:t xml:space="preserve">. The nuclear cycle drives other activities that are perceived as high risk, including ocean transport of radioactive material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author":[{"dropping-particle":"","family":"Dyke","given":"J. M.","non-dropping-particle":"Van","parse-names":false,"suffix":""}],"container-title":"The Oceans in the Nuclear Age: Legacies and Risks","edition":"Expanded E","id":"ITEM-1","issued":{"date-parts":[["2014"]]},"page":"147-167","title":"Ocean transport of radioactive fuel and waste","type":"chapter"},"uris":["http://www.mendeley.com/documents/?uuid=00c48c19-68b5-46e7-bf63-94fdadb86a4d"]}],"mendeley":{"formattedCitation":"(Van Dyke, 2014)","plainTextFormattedCitation":"(Van Dyke, 2014)","previouslyFormattedCitation":"(Van Dyke, 2014)"},"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Van Dyke, 2014)</w:t>
      </w:r>
      <w:r w:rsidRPr="0008241C">
        <w:rPr>
          <w:rFonts w:eastAsia="Arial Unicode MS"/>
          <w:sz w:val="22"/>
          <w:szCs w:val="22"/>
        </w:rPr>
        <w:fldChar w:fldCharType="end"/>
      </w:r>
      <w:r w:rsidRPr="0008241C">
        <w:rPr>
          <w:rFonts w:eastAsia="Arial Unicode MS"/>
          <w:sz w:val="22"/>
          <w:szCs w:val="22"/>
        </w:rPr>
        <w:t xml:space="preserve"> and waste disposal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111/j.1539-6924.1993.tb00745.x","ISSN":"0272-4332","author":[{"dropping-particle":"","family":"Hinman","given":"George W.","non-dropping-particle":"","parse-names":false,"suffix":""},{"dropping-particle":"","family":"Rosa","given":"Eugene A.","non-dropping-particle":"","parse-names":false,"suffix":""},{"dropping-particle":"","family":"Kleinhesselink","given":"Randall R.","non-dropping-particle":"","parse-names":false,"suffix":""},{"dropping-particle":"","family":"Lowinger","given":"Thomas C.","non-dropping-particle":"","parse-names":false,"suffix":""}],"container-title":"Risk Analysis","id":"ITEM-1","issue":"4","issued":{"date-parts":[["1993","8"]]},"page":"449-455","title":"Perceptions of Nuclear and Other Risks in Japan and the United States","type":"article-journal","volume":"13"},"uris":["http://www.mendeley.com/documents/?uuid=4f35b2df-46a1-48cb-a2db-22fff69e9184"]}],"mendeley":{"formattedCitation":"(Hinman &lt;i&gt;et al.&lt;/i&gt;, 1993)","plainTextFormattedCitation":"(Hinman et al., 1993)","previouslyFormattedCitation":"(Hinman &lt;i&gt;et al.&lt;/i&gt;, 1993)"},"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 xml:space="preserve">(Hinman </w:t>
      </w:r>
      <w:r w:rsidRPr="0008241C">
        <w:rPr>
          <w:rFonts w:eastAsia="Arial Unicode MS"/>
          <w:i/>
          <w:noProof/>
          <w:sz w:val="22"/>
          <w:szCs w:val="22"/>
        </w:rPr>
        <w:t>et al.</w:t>
      </w:r>
      <w:r w:rsidRPr="0008241C">
        <w:rPr>
          <w:rFonts w:eastAsia="Arial Unicode MS"/>
          <w:noProof/>
          <w:sz w:val="22"/>
          <w:szCs w:val="22"/>
        </w:rPr>
        <w:t>, 1993)</w:t>
      </w:r>
      <w:r w:rsidRPr="0008241C">
        <w:rPr>
          <w:rFonts w:eastAsia="Arial Unicode MS"/>
          <w:sz w:val="22"/>
          <w:szCs w:val="22"/>
        </w:rPr>
        <w:fldChar w:fldCharType="end"/>
      </w:r>
      <w:r w:rsidRPr="0008241C">
        <w:rPr>
          <w:rFonts w:eastAsia="Arial Unicode MS"/>
          <w:sz w:val="22"/>
          <w:szCs w:val="22"/>
        </w:rPr>
        <w:t xml:space="preserve">. Community anxiety surrounding  nuclear pollution occurs in many parts of the region including: Taiwan, China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016/j.envint.2014.08.007","ISBN":"0160-4120","ISSN":"1873-6750","PMID":"25181579","abstract":"After the nuclear disaster in Fukushima in Japan in 2011, a nation-wide survey using a standardized self-administered questionnaire was conducted in Taiwan, with a sample size of 2,742 individuals including the residents who live within and beyond 30 km from a nuclear power plant (NPP), to evaluate the participants' perceived nuclear risk in comparison with their perceived risks from selected environmental hazards and human behaviors. The three leading concerns of nuclear energy were \"nuclear accidents (82.2%),\" \"radioactive nuclear waste disposal (76.9%)\" and \"potential health effects (73.3%).\" Respondents (77.6%) perceived a higher relative risk of cancer incidence for those who live within 30 km from an NPP than those who live outside 30 km from an NPP. All the participants had a higher risk perception of death related to \"nuclear power operation and nuclear waste\" than cigarette smoking, motorcycling, food poisoning, plasticizer poisoning and traveling by air. Moreover, the residents in Gongliao where the planned fourth NPP is located had a significantly higher perceived risk ratio (PRR) of cancer incidence (adjusted odd ratio (aOR)=1.84, p value=0.017) and perceived risk of death (aOR=4.03, p value&lt;0.001) related to nuclear energy. The other factors such as female gender (aOR/p value, 1.25/0.026 and 1.34/0.001 respectively), lower education levels (aOR/p value: 1.31/0.032; 2.03/&lt;0.001) and the participants' concerns about nuclear accidents (aOR/p value: 1.33/0.022; 1.51/&lt;0.001) and potential health effects (aOR/ p value: 2.95/ &lt;0.001; 2.56/&lt;0.001) were found to be commonly associated with the PRRs of \"cancer incidence\" and \"perceived risk of death\" related to nuclear energy, respectively. In addition, the respondents' concerns about nuclear waste disposal and possible eco-environmental damage made significant contributions (aOR/ p value: 1.39/ 0.001; 1.40/&lt;0.001) to predict their perceived risk of death related to nuclear power. These factors are considered as important indicators and they can be used for suggesting future policy amendments and public referendum on the decision of the operation of the planned NPP.","author":[{"dropping-particle":"","family":"Ho","given":"Jung-Chun","non-dropping-particle":"","parse-names":false,"suffix":""},{"dropping-particle":"","family":"Lee","given":"Chiao-Tzu Patricia","non-dropping-particle":"","parse-names":false,"suffix":""},{"dropping-particle":"","family":"Kao","given":"Shu-Fen","non-dropping-particle":"","parse-names":false,"suffix":""},{"dropping-particle":"","family":"Chen","given":"Ruey-Yu","non-dropping-particle":"","parse-names":false,"suffix":""},{"dropping-particle":"","family":"Ieong","given":"Marco C F","non-dropping-particle":"","parse-names":false,"suffix":""},{"dropping-particle":"","family":"Chang","given":"Hung-Lun","non-dropping-particle":"","parse-names":false,"suffix":""},{"dropping-particle":"","family":"Hsieh","given":"Wan-Hua","non-dropping-particle":"","parse-names":false,"suffix":""},{"dropping-particle":"","family":"Tzeng","given":"Chun-Chiao","non-dropping-particle":"","parse-names":false,"suffix":""},{"dropping-particle":"","family":"Lu","given":"Cheng-Fung","non-dropping-particle":"","parse-names":false,"suffix":""},{"dropping-particle":"","family":"Lin","given":"Suei-Loong","non-dropping-particle":"","parse-names":false,"suffix":""},{"dropping-particle":"","family":"Chang","given":"Peter Wushou","non-dropping-particle":"","parse-names":false,"suffix":""}],"container-title":"Environment international","id":"ITEM-1","issued":{"date-parts":[["2014"]]},"page":"295-303","publisher":"Elsevier Ltd","title":"Perceived environmental and health risks of nuclear energy in Taiwan after Fukushima nuclear disaster.","type":"article-journal","volume":"73"},"uris":["http://www.mendeley.com/documents/?uuid=bd72856c-7be6-4827-908c-00cf7fc7047a"]}],"mendeley":{"formattedCitation":"(J.-C. Ho &lt;i&gt;et al.&lt;/i&gt;, 2014)","plainTextFormattedCitation":"(J.-C. Ho et al., 2014)","previouslyFormattedCitation":"(J.-C. Ho &lt;i&gt;et al.&lt;/i&gt;, 2014)"},"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lang w:val="da-DK"/>
        </w:rPr>
        <w:t xml:space="preserve">(J.-C. Ho </w:t>
      </w:r>
      <w:r w:rsidRPr="0008241C">
        <w:rPr>
          <w:rFonts w:eastAsia="Arial Unicode MS"/>
          <w:i/>
          <w:noProof/>
          <w:sz w:val="22"/>
          <w:szCs w:val="22"/>
          <w:lang w:val="da-DK"/>
        </w:rPr>
        <w:t>et al.</w:t>
      </w:r>
      <w:r w:rsidRPr="0008241C">
        <w:rPr>
          <w:rFonts w:eastAsia="Arial Unicode MS"/>
          <w:noProof/>
          <w:sz w:val="22"/>
          <w:szCs w:val="22"/>
          <w:lang w:val="da-DK"/>
        </w:rPr>
        <w:t>, 2014)</w:t>
      </w:r>
      <w:r w:rsidRPr="0008241C">
        <w:rPr>
          <w:rFonts w:eastAsia="Arial Unicode MS"/>
          <w:sz w:val="22"/>
          <w:szCs w:val="22"/>
        </w:rPr>
        <w:fldChar w:fldCharType="end"/>
      </w:r>
      <w:r w:rsidRPr="0008241C">
        <w:rPr>
          <w:rFonts w:eastAsia="Arial Unicode MS"/>
          <w:sz w:val="22"/>
          <w:szCs w:val="22"/>
          <w:lang w:val="da-DK"/>
        </w:rPr>
        <w:t xml:space="preserve">; Hong Kong, SAR </w:t>
      </w:r>
      <w:r w:rsidRPr="0008241C">
        <w:rPr>
          <w:rFonts w:eastAsia="Arial Unicode MS"/>
          <w:sz w:val="22"/>
          <w:szCs w:val="22"/>
        </w:rPr>
        <w:fldChar w:fldCharType="begin" w:fldLock="1"/>
      </w:r>
      <w:r w:rsidRPr="0008241C">
        <w:rPr>
          <w:rFonts w:eastAsia="Arial Unicode MS"/>
          <w:sz w:val="22"/>
          <w:szCs w:val="22"/>
          <w:lang w:val="da-DK"/>
        </w:rPr>
        <w:instrText>ADDIN CSL_CITATION {"citationItems":[{"id":"ITEM-1","itemData":{"DOI":"10.1016/j.enpol.2014.05.019","ISBN":"0301-4215","ISSN":"03014215","abstract":"The extent to which nuclear energy can be a feasible energy option has re-emerged as a subject of widespread debate following the Fukushima accident in Japan. However, relatively little is known about how public inputs can improve nuclear decision-making. This paper aims to provide a better understanding of public opinions regarding nuclear energy by examining its risk perception, trust and public engagement dimensions. Based on a survey of Hong Kong residents (n=509), we make some observations. Firstly, we offer empirical evidence that affirms the theoretical connections between risk perception, trust, and public engagement in the context of nuclear energy. Secondly, our logistic regression analysis indicates that demographics, trust, and perceptions of the efficacy of public engagement are factors explaining perceptions of greater risks and nuclear opposition. Thirdly, our conceptual model sheds light on the complexity of the trust concept, and specifies aspects of trust that are influential in the contexts of risk perception and nuclear choices. Our findings suggest that the Hong Kong government must ensure trust building receives prominent attention in nuclear decision-making, and that it should avoid excessive reliance on the business sector and should assume a key role for itself in enhancing trust in nuclear decision-making. ?? 2014 Elsevier Ltd.","author":[{"dropping-particle":"","family":"Mah","given":"Daphne Ngar yin","non-dropping-particle":"","parse-names":false,"suffix":""},{"dropping-particle":"","family":"Hills","given":"Peter","non-dropping-particle":"","parse-names":false,"suffix":""},{"dropping-particle":"","family":"Tao","given":"Julia","non-dropping-particle":"","parse-names":false,"suffix":""}],"container-title":"Energy Policy","id":"ITEM-1","issued":{"date-parts":[["2014"]]},"page":"368-390","publisher":"Elsevier","title":"Risk perception, trust and public engagement in nuclear decision-making in Hong Kong","type":"article-journal","volume":"73"},"uris":["http://www.mendeley.com/documents/?uuid=99b64226-4c4c-4fb2-a86f-d8639a0dea5b"]}],"mendeley":{"formattedCitation":"(Mah &lt;i&gt;et al.&lt;/i&gt;, 2014)","plainTextFormattedCitation":"(Mah et al., 2014)","previouslyFormattedCitation":"(Mah &lt;i&gt;et al.&lt;/i&gt;, 2014)"},"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lang w:val="da-DK"/>
        </w:rPr>
        <w:t xml:space="preserve">(Mah </w:t>
      </w:r>
      <w:r w:rsidRPr="0008241C">
        <w:rPr>
          <w:rFonts w:eastAsia="Arial Unicode MS"/>
          <w:i/>
          <w:noProof/>
          <w:sz w:val="22"/>
          <w:szCs w:val="22"/>
          <w:lang w:val="da-DK"/>
        </w:rPr>
        <w:t>et al.</w:t>
      </w:r>
      <w:r w:rsidRPr="0008241C">
        <w:rPr>
          <w:rFonts w:eastAsia="Arial Unicode MS"/>
          <w:noProof/>
          <w:sz w:val="22"/>
          <w:szCs w:val="22"/>
          <w:lang w:val="da-DK"/>
        </w:rPr>
        <w:t>, 2014)</w:t>
      </w:r>
      <w:r w:rsidRPr="0008241C">
        <w:rPr>
          <w:rFonts w:eastAsia="Arial Unicode MS"/>
          <w:sz w:val="22"/>
          <w:szCs w:val="22"/>
        </w:rPr>
        <w:fldChar w:fldCharType="end"/>
      </w:r>
      <w:r w:rsidRPr="0008241C">
        <w:rPr>
          <w:rFonts w:eastAsia="Arial Unicode MS"/>
          <w:sz w:val="22"/>
          <w:szCs w:val="22"/>
          <w:lang w:val="da-DK"/>
        </w:rPr>
        <w:t xml:space="preserve">; Japan and the USA </w:t>
      </w:r>
      <w:r w:rsidRPr="0008241C">
        <w:rPr>
          <w:rFonts w:eastAsia="Arial Unicode MS"/>
          <w:sz w:val="22"/>
          <w:szCs w:val="22"/>
        </w:rPr>
        <w:fldChar w:fldCharType="begin" w:fldLock="1"/>
      </w:r>
      <w:r w:rsidRPr="0008241C">
        <w:rPr>
          <w:rFonts w:eastAsia="Arial Unicode MS"/>
          <w:sz w:val="22"/>
          <w:szCs w:val="22"/>
          <w:lang w:val="da-DK"/>
        </w:rPr>
        <w:instrText>ADDIN CSL_CITATION {"citationItems":[{"id":"ITEM-1","itemData":{"DOI":"10.1111/j.1539-6924.1993.tb00745.x","ISSN":"0272-4332","author":[{"dropping-particle":"","family":"Hinman","given":"George W.","non-dropping-particle":"","parse-names":false,"suffix":""},{"dropping-particle":"","family":"Rosa","given":"Eugene A.","non-dropping-particle":"","parse-names":false,"suffix":""},{"dropping-particle":"","family":"Kleinhesselink","given":"Randall R.","non-dropping-particle":"","parse-names":false,"suffix":""},{"dropping-particle":"","family":"Lowinger","given":"Thomas C.","non-dropping-particle":"","parse-names":false,"suffix":""}],"container-title":"Risk Analysis","id":"ITEM-1","issue":"4","issued":{"date-parts":[["1993","8"]]},"page":"449-455","title":"Perceptions of Nuclear and Other Risks in Japan and the United States","type":"article-journal","volume":"13"},"uris":["http://www.mendeley.com/documents/?uuid=4f35b2df-46a1-48cb-a2db-22fff69e9184"]}],"mendeley":{"formattedCitation":"(Hinman &lt;i&gt;et al.&lt;/i&gt;, 1993)","plainTextFormattedCitation":"(Hinman et al., 1993)","previouslyFormattedCitation":"(Hinman &lt;i&gt;et al.&lt;/i&gt;, 1993)"},"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lang w:val="en-US"/>
        </w:rPr>
        <w:t xml:space="preserve">(Hinman </w:t>
      </w:r>
      <w:r w:rsidRPr="0008241C">
        <w:rPr>
          <w:rFonts w:eastAsia="Arial Unicode MS"/>
          <w:i/>
          <w:noProof/>
          <w:sz w:val="22"/>
          <w:szCs w:val="22"/>
          <w:lang w:val="en-US"/>
        </w:rPr>
        <w:t>et al.</w:t>
      </w:r>
      <w:r w:rsidRPr="0008241C">
        <w:rPr>
          <w:rFonts w:eastAsia="Arial Unicode MS"/>
          <w:noProof/>
          <w:sz w:val="22"/>
          <w:szCs w:val="22"/>
          <w:lang w:val="en-US"/>
        </w:rPr>
        <w:t>, 1993)</w:t>
      </w:r>
      <w:r w:rsidRPr="0008241C">
        <w:rPr>
          <w:rFonts w:eastAsia="Arial Unicode MS"/>
          <w:sz w:val="22"/>
          <w:szCs w:val="22"/>
        </w:rPr>
        <w:fldChar w:fldCharType="end"/>
      </w:r>
      <w:r w:rsidRPr="0008241C">
        <w:rPr>
          <w:rFonts w:eastAsia="Arial Unicode MS"/>
          <w:sz w:val="22"/>
          <w:szCs w:val="22"/>
          <w:lang w:val="en-US"/>
        </w:rPr>
        <w:t xml:space="preserve">, Pacific Islands </w:t>
      </w:r>
      <w:r w:rsidRPr="0008241C">
        <w:rPr>
          <w:rFonts w:eastAsia="Arial Unicode MS"/>
          <w:sz w:val="22"/>
          <w:szCs w:val="22"/>
        </w:rPr>
        <w:fldChar w:fldCharType="begin" w:fldLock="1"/>
      </w:r>
      <w:r w:rsidRPr="0008241C">
        <w:rPr>
          <w:rFonts w:eastAsia="Arial Unicode MS"/>
          <w:sz w:val="22"/>
          <w:szCs w:val="22"/>
          <w:lang w:val="en-US"/>
        </w:rPr>
        <w:instrText>ADDIN CSL_CITATION {"citationItems":[{"id":"ITEM-1","itemData":{"author":[{"dropping-particle":"","family":"Barker","given":"Holly","non-dropping-particle":"","parse-names":false,"suffix":""}],"edition":"Second Edi","id":"ITEM-1","issued":{"date-parts":[["2012"]]},"publisher-place":"Belmont, USA","title":"Bravo for the Marshallese: regaining control in a post-nuclear, post-colonial world","type":"book"},"uris":["http://www.mendeley.com/documents/?uuid=6cf00037-eb15-41af-93d6-cf708462dfa3"]}],"mendeley":{"formattedCitation":"(Barker, 2012)","plainTextFormattedCitation":"(Barker, 2012)","previouslyFormattedCitation":"(Barker, 2012)"},"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Barker, 2012)</w:t>
      </w:r>
      <w:r w:rsidRPr="0008241C">
        <w:rPr>
          <w:rFonts w:eastAsia="Arial Unicode MS"/>
          <w:sz w:val="22"/>
          <w:szCs w:val="22"/>
        </w:rPr>
        <w:fldChar w:fldCharType="end"/>
      </w:r>
      <w:r w:rsidRPr="0008241C">
        <w:rPr>
          <w:rFonts w:eastAsia="Arial Unicode MS"/>
          <w:sz w:val="22"/>
          <w:szCs w:val="22"/>
        </w:rPr>
        <w:t xml:space="preserve"> and has been exacerbated by the 2011 Fukushima accident, particularly among women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017/S1468109913000066","ISSN":"1468-1099","author":[{"dropping-particle":"","family":"Aldrich","given":"Daniel P.","non-dropping-particle":"","parse-names":false,"suffix":""}],"container-title":"Japanese Journal of Political Science","id":"ITEM-1","issue":"02","issued":{"date-parts":[["2013","6","10"]]},"page":"261-276","title":"A Normal Accident or a Sea-Change? Nuclear Host Communities Respond to the 3/11 Disaster","type":"article-journal","volume":"14"},"uris":["http://www.mendeley.com/documents/?uuid=25943367-e316-4129-a322-2762cf89f694"]},{"id":"ITEM-2","itemData":{"DOI":"10.1016/J.SOCSCIMED.2014.02.014","ISSN":"0277-9536","abstract":"This paper presents the preliminary findings of gender difference in the perception of radiation risk in the aftermath of the Fukushima nuclear disaster in Japan. In-depth interviews were conducted with the residents of Fukushima and other parts of Japan in November 2011 and July 2012. Compared to mothers, fathers in general expressed less concern for radiation. Fathers prioritized their responsibilities as the breadwinner for their families and saw radiation risk as a threat to economic stability and masculine identity. As a result, mothers' health concerns were dismissed, and they were prevented from taking preventive actions. The social norms in the dominant institutions such as corporations and the government influenced men's perception of radiation risk. The findings illustrate the importance of sociocultural context in which meanings of health risk are constructed.","author":[{"dropping-particle":"","family":"Morioka","given":"Rika","non-dropping-particle":"","parse-names":false,"suffix":""}],"container-title":"Social Science &amp; Medicine","id":"ITEM-2","issued":{"date-parts":[["2014","4","1"]]},"page":"105-112","publisher":"Pergamon","title":"Gender difference in the health risk perception of radiation from Fukushima in Japan: The role of hegemonic masculinity","type":"article-journal","volume":"107"},"uris":["http://www.mendeley.com/documents/?uuid=3f02af31-0105-3022-a294-ea8493c3ade0"]}],"mendeley":{"formattedCitation":"(Aldrich, 2013; Morioka, 2014)","plainTextFormattedCitation":"(Aldrich, 2013; Morioka, 2014)","previouslyFormattedCitation":"(Aldrich, 2013; Morioka, 2014)"},"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Aldrich, 2013; Morioka, 2014)</w:t>
      </w:r>
      <w:r w:rsidRPr="0008241C">
        <w:rPr>
          <w:rFonts w:eastAsia="Arial Unicode MS"/>
          <w:sz w:val="22"/>
          <w:szCs w:val="22"/>
        </w:rPr>
        <w:fldChar w:fldCharType="end"/>
      </w:r>
      <w:r w:rsidRPr="0008241C">
        <w:rPr>
          <w:rFonts w:eastAsia="Arial Unicode MS"/>
          <w:sz w:val="22"/>
          <w:szCs w:val="22"/>
        </w:rPr>
        <w:t>.</w:t>
      </w:r>
    </w:p>
    <w:p w14:paraId="1D64C445" w14:textId="77777777" w:rsidR="00A01204" w:rsidRPr="0008241C" w:rsidRDefault="00A01204" w:rsidP="00A01204">
      <w:pPr>
        <w:rPr>
          <w:rFonts w:eastAsia="Arial Unicode MS"/>
          <w:sz w:val="22"/>
          <w:szCs w:val="22"/>
        </w:rPr>
      </w:pPr>
    </w:p>
    <w:p w14:paraId="3DCA3C5F" w14:textId="77777777" w:rsidR="00A01204" w:rsidRPr="0008241C" w:rsidRDefault="00A01204" w:rsidP="00A01204">
      <w:pPr>
        <w:rPr>
          <w:rFonts w:eastAsia="Arial Unicode MS"/>
          <w:sz w:val="22"/>
          <w:szCs w:val="22"/>
        </w:rPr>
      </w:pPr>
      <w:r w:rsidRPr="0008241C">
        <w:rPr>
          <w:rFonts w:eastAsia="Arial Unicode MS"/>
          <w:sz w:val="22"/>
          <w:szCs w:val="22"/>
        </w:rPr>
        <w:t xml:space="preserve">The Asia-Pacific contains nine of the fourteen main sites where over 500 atomic weapons were tested between 1945 and 1980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016/S0140-6736(15)61037-6","ISBN":"1474-547X (Electronic)\r0140-6736 (Linking)","ISSN":"01406736","PMID":"26251378","author":[{"dropping-particle":"","family":"Simon","given":"Steven L","non-dropping-particle":"","parse-names":false,"suffix":""},{"dropping-particle":"","family":"Bouville","given":"André","non-dropping-particle":"","parse-names":false,"suffix":""}],"container-title":"The Lancet","id":"ITEM-1","issue":"9992","issued":{"date-parts":[["2015"]]},"page":"407-409","title":"Health effects of nuclear weapons testing","type":"article-journal","volume":"386"},"uris":["http://www.mendeley.com/documents/?uuid=511d8683-c67b-4838-9e13-0cb322280bac"]}],"mendeley":{"formattedCitation":"(Simon &amp; Bouville, 2015)","plainTextFormattedCitation":"(Simon &amp; Bouville, 2015)","previouslyFormattedCitation":"(Simon &amp; Bouville, 2015)"},"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Simon &amp; Bouville, 2015)</w:t>
      </w:r>
      <w:r w:rsidRPr="0008241C">
        <w:rPr>
          <w:rFonts w:eastAsia="Arial Unicode MS"/>
          <w:sz w:val="22"/>
          <w:szCs w:val="22"/>
        </w:rPr>
        <w:fldChar w:fldCharType="end"/>
      </w:r>
      <w:r w:rsidRPr="0008241C">
        <w:rPr>
          <w:rFonts w:eastAsia="Arial Unicode MS"/>
          <w:sz w:val="22"/>
          <w:szCs w:val="22"/>
        </w:rPr>
        <w:t>. All sites, except Monte Bello, are the traditional homelands of indigenous peoples who were affected by fallout, including: Uygur at Lop Nor, Australian Aborigines at Maralinga, and Pacific Islanders in the Marshall, Christmas, Johnston and Malden Islands.</w:t>
      </w:r>
    </w:p>
    <w:p w14:paraId="127ADB6C" w14:textId="77777777" w:rsidR="00A01204" w:rsidRPr="0008241C" w:rsidRDefault="00A01204" w:rsidP="00A01204">
      <w:pPr>
        <w:rPr>
          <w:rFonts w:eastAsia="Arial Unicode MS"/>
          <w:sz w:val="22"/>
          <w:szCs w:val="22"/>
        </w:rPr>
      </w:pPr>
    </w:p>
    <w:p w14:paraId="0E40845F" w14:textId="77777777" w:rsidR="00A01204" w:rsidRPr="0008241C" w:rsidRDefault="00A01204" w:rsidP="00A01204">
      <w:pPr>
        <w:rPr>
          <w:rFonts w:eastAsia="Arial Unicode MS"/>
          <w:sz w:val="22"/>
          <w:szCs w:val="22"/>
        </w:rPr>
      </w:pPr>
      <w:r w:rsidRPr="0008241C">
        <w:rPr>
          <w:rFonts w:eastAsia="Arial Unicode MS"/>
          <w:sz w:val="22"/>
          <w:szCs w:val="22"/>
        </w:rPr>
        <w:t xml:space="preserve">From 1977 to 1980 the United States government conducted a partial clean-up in the Marshall Islands, including stockpiling topsoil within a concrete dome, Enewetak Atoll, that has since cracked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author":[{"dropping-particle":"","family":"Okney","given":"Philip A.","non-dropping-particle":"","parse-names":false,"suffix":""}],"chapter-number":"4","container-title":"The Oceans in the Nuclear Age","editor":[{"dropping-particle":"","family":"Caron","given":"David D.","non-dropping-particle":"","parse-names":false,"suffix":""},{"dropping-particle":"","family":"Scheiber","given":"Harry N.","non-dropping-particle":"","parse-names":false,"suffix":""}],"id":"ITEM-1","issued":{"date-parts":[["2014"]]},"publisher":"Brill","title":"Legacies and Perils from the Perspective of the Republic of the Marshall Islands Nuclear Claims Tribunal","type":"chapter"},"uris":["http://www.mendeley.com/documents/?uuid=57f75751-b67a-334e-bea6-084bcb120ca0"]},{"id":"ITEM-2","itemData":{"author":[{"dropping-particle":"","family":"Hamilton","given":"Terry","non-dropping-particle":"","parse-names":false,"suffix":""}],"id":"ITEM-2","issue":"LLNL-TR-648143","issued":{"date-parts":[["2013"]]},"page":"438","title":"A Visual Description of the Concrete Exterior of the Cactus Crater Containment Structure","type":"article-journal"},"uris":["http://www.mendeley.com/documents/?uuid=8a88801f-9c3a-4a3d-b3d0-22748fdefb1f"]}],"mendeley":{"formattedCitation":"(T. Hamilton, 2013; Okney, 2014)","plainTextFormattedCitation":"(T. Hamilton, 2013; Okney, 2014)","previouslyFormattedCitation":"(T. Hamilton, 2013; Okney, 2014)"},"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T. Hamilton, 2013; Okney, 2014)</w:t>
      </w:r>
      <w:r w:rsidRPr="0008241C">
        <w:rPr>
          <w:rFonts w:eastAsia="Arial Unicode MS"/>
          <w:sz w:val="22"/>
          <w:szCs w:val="22"/>
        </w:rPr>
        <w:fldChar w:fldCharType="end"/>
      </w:r>
      <w:r w:rsidRPr="0008241C">
        <w:rPr>
          <w:rFonts w:eastAsia="Arial Unicode MS"/>
          <w:sz w:val="22"/>
          <w:szCs w:val="22"/>
        </w:rPr>
        <w:t xml:space="preserve">. Additionally they sunk 24 vessels that were tested for durability during explosions in the lagoon of Bikini Atoll,  these are  an ongoing source of pollution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DOI":"10.1016/j.chemosphere.2011.04.001","ISSN":"00456535","abstract":"Several nuclear tests were performed at Enewetak and Bikini Atolls in the Marshall Islands between 1946 and 1958. The events at Bikini Atoll involved several ships that were tested for durability during nuclear explosions, and 24 vessels now rest on the bottom of the Bikini lagoon. Nine soil samples were collected from different areas on the two islands of the atoll, and eighteen sediment, nine fish, and one lobster were collected in the vicinity of the sunken ships. Organochlorine pesticides (OCPs), polychlorinated biphenyls (PCBs), and polychlorinated terphenyls (PCTs) in these samples were analyzed using gas chromatography/ion trap mass spectrometry (GC/ITMS). The average recoveries ranged from 78% to 104% for the different PCB congeners. The limits of detection (LOD) for PCBs, PCTs, DDE, DDT, and dieldrin ranged 10–50pgg−1. Some fish from Enewetak contained PCBs at a concentration range of 37–137ngg−1, dry weight (dw), and most of the soils from Enewetak showed evidence of PCBs (22–392ngg−1dw). Most of the Bikini lagoon sediment samples contained PCBs, and the highest was the one collected from around the Saratoga, an aircraft carrier (1555ngg−1dw). Some of the fish samples, most of the soil samples, and only one of the sediment samples contained 2,2-bis(4-chlorophenyl)-1,1-dichloroethylene (DDE) and PCBs. In addition to PCBs, the soils from Enewetak Atoll contained PCTs. PCTs were not detected in the sediment samples from Bikini Atoll. The results suggest local pollution sources of PCBs, PCTs, and OCPs.","author":[{"dropping-particle":"","family":"Wang","given":"Jun","non-dropping-particle":"","parse-names":false,"suffix":""},{"dropping-particle":"","family":"Caccamise","given":"Sarah A.L.","non-dropping-particle":"","parse-names":false,"suffix":""},{"dropping-particle":"","family":"Wu","given":"Liejun","non-dropping-particle":"","parse-names":false,"suffix":""},{"dropping-particle":"","family":"Woodward","given":"Lee Ann","non-dropping-particle":"","parse-names":false,"suffix":""},{"dropping-particle":"","family":"Li","given":"Qing X.","non-dropping-particle":"","parse-names":false,"suffix":""}],"container-title":"Chemosphere","id":"ITEM-1","issue":"7","issued":{"date-parts":[["2011"]]},"page":"1002-1008","title":"Spatial distribution of organochlorine contaminants in soil, sediment, and fish in Bikini and Enewetak Atolls of the Marshall Islands, Pacific Ocean","type":"article-journal","volume":"84"},"uris":["http://www.mendeley.com/documents/?uuid=00e28b0c-caf1-374d-994e-d029dc352c53"]}],"mendeley":{"formattedCitation":"(Wang &lt;i&gt;et al.&lt;/i&gt;, 2011)","plainTextFormattedCitation":"(Wang et al., 2011)","previouslyFormattedCitation":"(Wang &lt;i&gt;et al.&lt;/i&gt;, 2011)"},"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 xml:space="preserve">(Wang </w:t>
      </w:r>
      <w:r w:rsidRPr="0008241C">
        <w:rPr>
          <w:rFonts w:eastAsia="Arial Unicode MS"/>
          <w:i/>
          <w:noProof/>
          <w:sz w:val="22"/>
          <w:szCs w:val="22"/>
        </w:rPr>
        <w:t>et al.</w:t>
      </w:r>
      <w:r w:rsidRPr="0008241C">
        <w:rPr>
          <w:rFonts w:eastAsia="Arial Unicode MS"/>
          <w:noProof/>
          <w:sz w:val="22"/>
          <w:szCs w:val="22"/>
        </w:rPr>
        <w:t>, 2011)</w:t>
      </w:r>
      <w:r w:rsidRPr="0008241C">
        <w:rPr>
          <w:rFonts w:eastAsia="Arial Unicode MS"/>
          <w:sz w:val="22"/>
          <w:szCs w:val="22"/>
        </w:rPr>
        <w:fldChar w:fldCharType="end"/>
      </w:r>
      <w:r w:rsidRPr="0008241C">
        <w:rPr>
          <w:rFonts w:eastAsia="Arial Unicode MS"/>
          <w:sz w:val="22"/>
          <w:szCs w:val="22"/>
        </w:rPr>
        <w:t xml:space="preserve">. The Marshall Islands people continue their struggle to restore contaminated lands and recover the legacy of impacts of the 67 tests on their health, their lands, their social and cultural lifeways, and their livelihoods, including through inventing an entire new vocabulary to describe birth defects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author":[{"dropping-particle":"","family":"Barker","given":"Holly","non-dropping-particle":"","parse-names":false,"suffix":""}],"edition":"Second Edi","id":"ITEM-1","issued":{"date-parts":[["2012"]]},"publisher-place":"Belmont, USA","title":"Bravo for the Marshallese: regaining control in a post-nuclear, post-colonial world","type":"book"},"uris":["http://www.mendeley.com/documents/?uuid=6cf00037-eb15-41af-93d6-cf708462dfa3"]}],"mendeley":{"formattedCitation":"(Barker, 2012)","plainTextFormattedCitation":"(Barker, 2012)","previouslyFormattedCitation":"(Barker, 2012)"},"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Barker, 2012)</w:t>
      </w:r>
      <w:r w:rsidRPr="0008241C">
        <w:rPr>
          <w:rFonts w:eastAsia="Arial Unicode MS"/>
          <w:sz w:val="22"/>
          <w:szCs w:val="22"/>
        </w:rPr>
        <w:fldChar w:fldCharType="end"/>
      </w:r>
      <w:r w:rsidRPr="0008241C">
        <w:rPr>
          <w:rFonts w:eastAsia="Arial Unicode MS"/>
          <w:sz w:val="22"/>
          <w:szCs w:val="22"/>
        </w:rPr>
        <w:t xml:space="preserve">.  The safety of local foods is still not trusted and the US Government continues to provide food parcels to Bikini and Enewetak </w:t>
      </w:r>
      <w:r w:rsidRPr="0008241C">
        <w:rPr>
          <w:rFonts w:eastAsia="Arial Unicode MS"/>
          <w:sz w:val="22"/>
          <w:szCs w:val="22"/>
        </w:rPr>
        <w:fldChar w:fldCharType="begin" w:fldLock="1"/>
      </w:r>
      <w:r w:rsidRPr="0008241C">
        <w:rPr>
          <w:rFonts w:eastAsia="Arial Unicode MS"/>
          <w:sz w:val="22"/>
          <w:szCs w:val="22"/>
        </w:rPr>
        <w:instrText>ADDIN CSL_CITATION {"citationItems":[{"id":"ITEM-1","itemData":{"author":[{"dropping-particle":"","family":"Office of the Law Revision Council of the House of Representatives","given":"","non-dropping-particle":"","parse-names":false,"suffix":""}],"id":"ITEM-1","issued":{"date-parts":[["2007"]]},"title":"United States Code 2000 Edition Supplement Volume Six Jan 2 2001-Jan 2 2006. Title 43 to Title 50. Published under the authority of Title 2, U.S. Code, Section 285b, Washington, US","type":"report"},"uris":["http://www.mendeley.com/documents/?uuid=6127efcf-8e1e-4b15-8cec-766531456dd8"]}],"mendeley":{"formattedCitation":"(Office of the Law Revision Council of the House of Representatives, 2007)","plainTextFormattedCitation":"(Office of the Law Revision Council of the House of Representatives, 2007)","previouslyFormattedCitation":"(Office of the Law Revision Council of the House of Representatives, 2007)"},"properties":{"noteIndex":0},"schema":"https://github.com/citation-style-language/schema/raw/master/csl-citation.json"}</w:instrText>
      </w:r>
      <w:r w:rsidRPr="0008241C">
        <w:rPr>
          <w:rFonts w:eastAsia="Arial Unicode MS"/>
          <w:sz w:val="22"/>
          <w:szCs w:val="22"/>
        </w:rPr>
        <w:fldChar w:fldCharType="separate"/>
      </w:r>
      <w:r w:rsidRPr="0008241C">
        <w:rPr>
          <w:rFonts w:eastAsia="Arial Unicode MS"/>
          <w:noProof/>
          <w:sz w:val="22"/>
          <w:szCs w:val="22"/>
        </w:rPr>
        <w:t>(Office of the Law Revision Council of the House of Representatives, 2007)</w:t>
      </w:r>
      <w:r w:rsidRPr="0008241C">
        <w:rPr>
          <w:rFonts w:eastAsia="Arial Unicode MS"/>
          <w:sz w:val="22"/>
          <w:szCs w:val="22"/>
        </w:rPr>
        <w:fldChar w:fldCharType="end"/>
      </w:r>
      <w:r w:rsidRPr="0008241C">
        <w:rPr>
          <w:rFonts w:eastAsia="Arial Unicode MS"/>
          <w:sz w:val="22"/>
          <w:szCs w:val="22"/>
        </w:rPr>
        <w:t xml:space="preserve"> (Case Study Box 2.1).</w:t>
      </w:r>
    </w:p>
    <w:p w14:paraId="5C22E496"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1FB71462" w14:textId="77777777" w:rsidTr="00642B4F">
        <w:tc>
          <w:tcPr>
            <w:tcW w:w="9016" w:type="dxa"/>
          </w:tcPr>
          <w:p w14:paraId="41A8318C"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 xml:space="preserve">Box 2.1 Case study, Marshall Islanders: struggling to survive on homelands devastated by nuclear weapons. </w:t>
            </w:r>
            <w:r w:rsidRPr="0008241C">
              <w:rPr>
                <w:b/>
                <w:kern w:val="2"/>
                <w:lang w:eastAsia="ja-JP"/>
              </w:rPr>
              <w:fldChar w:fldCharType="begin" w:fldLock="1"/>
            </w:r>
            <w:r w:rsidRPr="0008241C">
              <w:rPr>
                <w:rFonts w:ascii="Times New Roman" w:hAnsi="Times New Roman"/>
                <w:b/>
                <w:kern w:val="2"/>
                <w:lang w:eastAsia="ja-JP"/>
              </w:rPr>
              <w:instrText>ADDIN CSL_CITATION {"citationItems":[{"id":"ITEM-1","itemData":{"author":[{"dropping-particle":"","family":"Takala","given":"Brooke Abraham","non-dropping-particle":"","parse-names":false,"suffix":""}],"container-title":"IPBES-JBF Sub-regional Dialogue Workshop Report on Indigenous and Local Knowledge (ILK) for Pacific sub-region, New Zealand (1-4 Nov. 2016)","editor":[{"dropping-particle":"","family":"Hill","given":"Rosemary","non-dropping-particle":"","parse-names":false,"suffix":""},{"dropping-particle":"","family":"Scheyvens","given":"Henry","non-dropping-particle":"","parse-names":false,"suffix":""},{"dropping-particle":"","family":"Shortland","given":"Tui","non-dropping-particle":"","parse-names":false,"suffix":""}],"id":"ITEM-1","issued":{"date-parts":[["2017"]]},"publisher":"Institute for Global Environmental Strategies","publisher-place":"Tokyo, Japan","title":"Ejab maron ERUB: Recentering traditional Marshallese Knowledge Systems (MKS)","type":"chapter"},"uris":["http://www.mendeley.com/documents/?uuid=fb1721b0-5cac-4852-98b6-824dcbdf4d17"]}],"mendeley":{"formattedCitation":"(Takala, 2017)","plainTextFormattedCitation":"(Takala, 2017)","previouslyFormattedCitation":"(Takala, 2017)"},"properties":{"noteIndex":0},"schema":"https://github.com/citation-style-language/schema/raw/master/csl-citation.json"}</w:instrText>
            </w:r>
            <w:r w:rsidRPr="0008241C">
              <w:rPr>
                <w:b/>
                <w:kern w:val="2"/>
                <w:lang w:eastAsia="ja-JP"/>
              </w:rPr>
              <w:fldChar w:fldCharType="separate"/>
            </w:r>
            <w:r w:rsidRPr="0008241C">
              <w:rPr>
                <w:rFonts w:ascii="Times New Roman" w:hAnsi="Times New Roman"/>
                <w:b/>
                <w:noProof/>
                <w:kern w:val="2"/>
                <w:lang w:eastAsia="ja-JP"/>
              </w:rPr>
              <w:t>(Takala, 2017)</w:t>
            </w:r>
            <w:r w:rsidRPr="0008241C">
              <w:rPr>
                <w:b/>
                <w:kern w:val="2"/>
                <w:lang w:eastAsia="ja-JP"/>
              </w:rPr>
              <w:fldChar w:fldCharType="end"/>
            </w:r>
          </w:p>
          <w:p w14:paraId="6C81A6A4" w14:textId="77777777" w:rsidR="00A01204" w:rsidRPr="0008241C" w:rsidRDefault="00A01204" w:rsidP="00A01204">
            <w:pPr>
              <w:rPr>
                <w:rFonts w:ascii="Times New Roman" w:hAnsi="Times New Roman"/>
              </w:rPr>
            </w:pPr>
          </w:p>
          <w:p w14:paraId="44E2D92A" w14:textId="77777777" w:rsidR="00A01204" w:rsidRPr="0008241C" w:rsidRDefault="00A01204" w:rsidP="00A01204">
            <w:pPr>
              <w:rPr>
                <w:rFonts w:ascii="Times New Roman" w:hAnsi="Times New Roman"/>
              </w:rPr>
            </w:pPr>
            <w:r w:rsidRPr="0008241C">
              <w:rPr>
                <w:rFonts w:ascii="Times New Roman" w:hAnsi="Times New Roman"/>
              </w:rPr>
              <w:t>Location: Enewetak Atoll, Republic of the Marshall Islands</w:t>
            </w:r>
          </w:p>
          <w:p w14:paraId="4DB1F633" w14:textId="77777777" w:rsidR="00A01204" w:rsidRPr="0008241C" w:rsidRDefault="00A01204" w:rsidP="00A01204">
            <w:pPr>
              <w:rPr>
                <w:rFonts w:ascii="Times New Roman" w:hAnsi="Times New Roman"/>
              </w:rPr>
            </w:pPr>
            <w:r w:rsidRPr="0008241C">
              <w:rPr>
                <w:rFonts w:ascii="Times New Roman" w:hAnsi="Times New Roman"/>
              </w:rPr>
              <w:t xml:space="preserve">Indigenous traditional leader: Mores Abraham, oral presentation, February 2017 </w:t>
            </w:r>
          </w:p>
          <w:p w14:paraId="3F3EE97B" w14:textId="77777777" w:rsidR="00A01204" w:rsidRPr="0008241C" w:rsidRDefault="00A01204" w:rsidP="00A01204">
            <w:pPr>
              <w:rPr>
                <w:rFonts w:ascii="Times New Roman" w:hAnsi="Times New Roman"/>
              </w:rPr>
            </w:pPr>
          </w:p>
          <w:p w14:paraId="6B8FDD30" w14:textId="77777777" w:rsidR="00A01204" w:rsidRPr="0008241C" w:rsidRDefault="00A01204" w:rsidP="00A01204">
            <w:pPr>
              <w:rPr>
                <w:rFonts w:ascii="Times New Roman" w:hAnsi="Times New Roman"/>
              </w:rPr>
            </w:pPr>
            <w:r w:rsidRPr="0008241C">
              <w:rPr>
                <w:rFonts w:ascii="Times New Roman" w:hAnsi="Times New Roman"/>
              </w:rPr>
              <w:t>“Right now on Enewetak, we are living in a very sad situation. Remaining on our homeland, islands</w:t>
            </w:r>
            <w:r w:rsidRPr="0008241C">
              <w:rPr>
                <w:rFonts w:ascii="Times New Roman" w:hAnsi="Times New Roman"/>
                <w:lang w:eastAsia="ja-JP"/>
              </w:rPr>
              <w:t xml:space="preserve"> </w:t>
            </w:r>
            <w:r w:rsidRPr="0008241C">
              <w:rPr>
                <w:rFonts w:ascii="Times New Roman" w:hAnsi="Times New Roman"/>
              </w:rPr>
              <w:t>inhabited by our ancestors for thousands of years, means sleeping with poison</w:t>
            </w:r>
            <w:r w:rsidRPr="0008241C">
              <w:rPr>
                <w:rFonts w:ascii="Times New Roman" w:hAnsi="Times New Roman"/>
                <w:szCs w:val="18"/>
                <w:vertAlign w:val="superscript"/>
              </w:rPr>
              <w:footnoteReference w:id="24"/>
            </w:r>
            <w:r w:rsidRPr="0008241C">
              <w:rPr>
                <w:rFonts w:ascii="Times New Roman" w:hAnsi="Times New Roman"/>
              </w:rPr>
              <w:t xml:space="preserve"> and eating poisoned foods. We have no opportunities to support our families as the local copra processing plant refuses to accept our coconuts because of the bomb tests. Things are getting worse and the US</w:t>
            </w:r>
            <w:r w:rsidRPr="0008241C">
              <w:rPr>
                <w:rFonts w:ascii="Times New Roman" w:hAnsi="Times New Roman"/>
                <w:szCs w:val="18"/>
                <w:vertAlign w:val="superscript"/>
              </w:rPr>
              <w:footnoteReference w:id="25"/>
            </w:r>
            <w:r w:rsidRPr="0008241C">
              <w:rPr>
                <w:rFonts w:ascii="Times New Roman" w:hAnsi="Times New Roman"/>
              </w:rPr>
              <w:t xml:space="preserve"> does not think about us and our hardships.”</w:t>
            </w:r>
          </w:p>
          <w:p w14:paraId="09255B8C" w14:textId="77777777" w:rsidR="00A01204" w:rsidRPr="0008241C" w:rsidRDefault="00A01204" w:rsidP="00A01204">
            <w:pPr>
              <w:rPr>
                <w:rFonts w:ascii="Times New Roman" w:hAnsi="Times New Roman"/>
              </w:rPr>
            </w:pPr>
          </w:p>
          <w:p w14:paraId="7935CCEB" w14:textId="77777777" w:rsidR="00A01204" w:rsidRPr="0008241C" w:rsidRDefault="00A01204" w:rsidP="00A01204">
            <w:pPr>
              <w:rPr>
                <w:rFonts w:ascii="Times New Roman" w:hAnsi="Times New Roman"/>
              </w:rPr>
            </w:pPr>
            <w:r w:rsidRPr="0008241C">
              <w:rPr>
                <w:rFonts w:ascii="Times New Roman" w:hAnsi="Times New Roman"/>
              </w:rPr>
              <w:t>“The most fertile fishing grounds on the atoll have always been at Runit Island. Yet this island now holds [the] Cactus Dome</w:t>
            </w:r>
            <w:r w:rsidRPr="0008241C">
              <w:rPr>
                <w:rFonts w:ascii="Times New Roman" w:hAnsi="Times New Roman"/>
                <w:szCs w:val="18"/>
                <w:vertAlign w:val="superscript"/>
              </w:rPr>
              <w:footnoteReference w:id="26"/>
            </w:r>
            <w:r w:rsidRPr="0008241C">
              <w:rPr>
                <w:rFonts w:ascii="Times New Roman" w:hAnsi="Times New Roman"/>
              </w:rPr>
              <w:t>, a concrete tomb full of nuclear waste. The fishing grounds are still fertile, but now the tomb is leaking. Are the fish safe to eat? We don’t know. We don’t have a choice but to fish there, as fishing is very difficult on the southern islands where we are forced to live</w:t>
            </w:r>
            <w:r w:rsidRPr="0008241C">
              <w:rPr>
                <w:rFonts w:ascii="Times New Roman" w:hAnsi="Times New Roman"/>
                <w:szCs w:val="18"/>
                <w:vertAlign w:val="superscript"/>
              </w:rPr>
              <w:footnoteReference w:id="27"/>
            </w:r>
            <w:r w:rsidRPr="0008241C">
              <w:rPr>
                <w:rFonts w:ascii="Times New Roman" w:hAnsi="Times New Roman"/>
              </w:rPr>
              <w:t>.”</w:t>
            </w:r>
          </w:p>
          <w:p w14:paraId="20034304" w14:textId="77777777" w:rsidR="00A01204" w:rsidRPr="0008241C" w:rsidRDefault="00A01204" w:rsidP="00A01204">
            <w:pPr>
              <w:rPr>
                <w:rFonts w:ascii="Times New Roman" w:hAnsi="Times New Roman"/>
              </w:rPr>
            </w:pPr>
          </w:p>
          <w:p w14:paraId="382EBCCE" w14:textId="77777777" w:rsidR="00A01204" w:rsidRPr="0008241C" w:rsidRDefault="00A01204" w:rsidP="00A01204">
            <w:pPr>
              <w:rPr>
                <w:rFonts w:ascii="Times New Roman" w:hAnsi="Times New Roman"/>
              </w:rPr>
            </w:pPr>
            <w:r w:rsidRPr="0008241C">
              <w:rPr>
                <w:rFonts w:ascii="Times New Roman" w:hAnsi="Times New Roman"/>
              </w:rPr>
              <w:t>“The United States provides us with quarterly food shipments. We used to receive enough to survive but now the food assistance is less and less each quarter. Now, the white rice, white flour, and</w:t>
            </w:r>
            <w:r w:rsidRPr="0008241C">
              <w:rPr>
                <w:rFonts w:ascii="Times New Roman" w:hAnsi="Times New Roman"/>
                <w:lang w:eastAsia="ja-JP"/>
              </w:rPr>
              <w:t xml:space="preserve"> </w:t>
            </w:r>
            <w:r w:rsidRPr="0008241C">
              <w:rPr>
                <w:rFonts w:ascii="Times New Roman" w:hAnsi="Times New Roman"/>
              </w:rPr>
              <w:t>tinned meats only last for a month or so. When that food runs out, we have no choice but to gather local foods from the northern islands.”</w:t>
            </w:r>
          </w:p>
          <w:p w14:paraId="740E0832" w14:textId="77777777" w:rsidR="00A01204" w:rsidRPr="0008241C" w:rsidRDefault="00A01204" w:rsidP="00A01204">
            <w:pPr>
              <w:rPr>
                <w:rFonts w:ascii="Times New Roman" w:hAnsi="Times New Roman"/>
              </w:rPr>
            </w:pPr>
          </w:p>
          <w:p w14:paraId="595D4C71" w14:textId="77777777" w:rsidR="00A01204" w:rsidRPr="0008241C" w:rsidRDefault="00A01204" w:rsidP="00A01204">
            <w:pPr>
              <w:rPr>
                <w:rFonts w:ascii="Times New Roman" w:hAnsi="Times New Roman"/>
              </w:rPr>
            </w:pPr>
            <w:r w:rsidRPr="0008241C">
              <w:rPr>
                <w:rFonts w:ascii="Times New Roman" w:hAnsi="Times New Roman"/>
              </w:rPr>
              <w:t>“We are very sick. In the past three months, nine of our family members have passed away including my twelve-year-old nephew. We have to take matters into our own hands. Recently we appealed to a Japanese NGO to conduct health check-ups. They came to our island and found many people with swollen thyroids, and high readings of poison, even in our homes.”</w:t>
            </w:r>
          </w:p>
          <w:p w14:paraId="6B4A62A4" w14:textId="77777777" w:rsidR="00A01204" w:rsidRPr="0008241C" w:rsidRDefault="00A01204" w:rsidP="00A01204">
            <w:pPr>
              <w:rPr>
                <w:rFonts w:ascii="Times New Roman" w:hAnsi="Times New Roman"/>
              </w:rPr>
            </w:pPr>
          </w:p>
        </w:tc>
      </w:tr>
    </w:tbl>
    <w:p w14:paraId="4D95AF2B" w14:textId="77777777" w:rsidR="00A01204" w:rsidRPr="0008241C" w:rsidRDefault="00A01204" w:rsidP="00A01204">
      <w:pPr>
        <w:rPr>
          <w:sz w:val="22"/>
          <w:szCs w:val="22"/>
        </w:rPr>
      </w:pPr>
    </w:p>
    <w:p w14:paraId="026DEDF9" w14:textId="77777777" w:rsidR="00A01204" w:rsidRPr="0008241C" w:rsidRDefault="00A01204" w:rsidP="00A01204">
      <w:pPr>
        <w:rPr>
          <w:sz w:val="22"/>
          <w:szCs w:val="22"/>
        </w:rPr>
      </w:pPr>
    </w:p>
    <w:p w14:paraId="4E4F2BC5"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475" w:name="_Toc504317117"/>
      <w:bookmarkStart w:id="476" w:name="_Toc504317810"/>
      <w:bookmarkStart w:id="477" w:name="_Toc504321156"/>
      <w:r w:rsidRPr="0008241C">
        <w:rPr>
          <w:b/>
          <w:sz w:val="22"/>
          <w:szCs w:val="24"/>
        </w:rPr>
        <w:t>2.2.4.5</w:t>
      </w:r>
      <w:r w:rsidRPr="0008241C">
        <w:rPr>
          <w:b/>
          <w:sz w:val="22"/>
          <w:szCs w:val="24"/>
        </w:rPr>
        <w:tab/>
        <w:t>Indigenous peoples and local communities’ as drivers of value change</w:t>
      </w:r>
      <w:bookmarkEnd w:id="475"/>
      <w:bookmarkEnd w:id="476"/>
      <w:bookmarkEnd w:id="477"/>
    </w:p>
    <w:p w14:paraId="4E4EF4E4" w14:textId="77777777" w:rsidR="00A01204" w:rsidRPr="0008241C" w:rsidRDefault="00A01204" w:rsidP="00A01204">
      <w:pPr>
        <w:rPr>
          <w:sz w:val="22"/>
          <w:szCs w:val="22"/>
        </w:rPr>
      </w:pPr>
    </w:p>
    <w:p w14:paraId="4615B4E1" w14:textId="77777777" w:rsidR="00A01204" w:rsidRPr="0008241C" w:rsidRDefault="00A01204" w:rsidP="00A01204">
      <w:pPr>
        <w:rPr>
          <w:sz w:val="22"/>
          <w:szCs w:val="22"/>
        </w:rPr>
      </w:pPr>
      <w:r w:rsidRPr="0008241C">
        <w:rPr>
          <w:sz w:val="22"/>
          <w:szCs w:val="22"/>
        </w:rPr>
        <w:t xml:space="preserve">Indigenous peoples and local communities often hold different knowledge systems that involves perspectives and values based on local learning-by-doing practices of managing resource use. There is a diversity of local or traditional practices for bio-diversity and eco-system management. These include multiple species management, resource rotation, succession management and landscape patch management </w:t>
      </w:r>
      <w:r w:rsidRPr="0008241C">
        <w:rPr>
          <w:sz w:val="22"/>
          <w:szCs w:val="22"/>
        </w:rPr>
        <w:fldChar w:fldCharType="begin" w:fldLock="1"/>
      </w:r>
      <w:r w:rsidRPr="0008241C">
        <w:rPr>
          <w:sz w:val="22"/>
          <w:szCs w:val="22"/>
        </w:rPr>
        <w:instrText>ADDIN CSL_CITATION {"citationItems":[{"id":"ITEM-1","itemData":{"ISSN":"1051-0761","author":[{"dropping-particle":"","family":"Berkes","given":"Fikret","non-dropping-particle":"","parse-names":false,"suffix":""},{"dropping-particle":"","family":"Colding","given":"Johan","non-dropping-particle":"","parse-names":false,"suffix":""},{"dropping-particle":"","family":"Folke","given":"Carl","non-dropping-particle":"","parse-names":false,"suffix":""}],"container-title":"Ecological applications","id":"ITEM-1","issue":"5","issued":{"date-parts":[["2000"]]},"page":"1251-1262","publisher":"Eco Soc America","title":"Rediscovery of traditional ecological knowledge as adaptive management","type":"article-journal","volume":"10"},"uris":["http://www.mendeley.com/documents/?uuid=8d64ea42-ddfb-47e6-9c00-dd0647bdccee"]}],"mendeley":{"formattedCitation":"(Berkes &lt;i&gt;et al.&lt;/i&gt;, 2000)","plainTextFormattedCitation":"(Berkes et al., 2000)","previouslyFormattedCitation":"(Berkes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Berkes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where they can enable local communities and institutions to adapt strategies and develop and apply plans and actions. Indigenous peoples and local communities’ values can be integrated and adapted, for example, with scientific knowledge, tools, sustainable policy and actions. This can lead to modifying or transforming existing behaviours and norms towards adaptive actions and so changing peoples’ values (</w:t>
      </w:r>
      <w:r w:rsidRPr="0008241C">
        <w:rPr>
          <w:i/>
          <w:sz w:val="22"/>
          <w:szCs w:val="22"/>
        </w:rPr>
        <w:t>see</w:t>
      </w:r>
      <w:r w:rsidRPr="0008241C">
        <w:rPr>
          <w:sz w:val="22"/>
          <w:szCs w:val="22"/>
        </w:rPr>
        <w:t xml:space="preserve"> previous Asian case studies). </w:t>
      </w:r>
    </w:p>
    <w:p w14:paraId="49C904B6" w14:textId="77777777" w:rsidR="00A01204" w:rsidRPr="0008241C" w:rsidRDefault="00A01204" w:rsidP="00A01204">
      <w:pPr>
        <w:rPr>
          <w:sz w:val="22"/>
          <w:szCs w:val="22"/>
        </w:rPr>
      </w:pPr>
    </w:p>
    <w:p w14:paraId="3FC6A650" w14:textId="77777777" w:rsidR="00A01204" w:rsidRPr="0008241C" w:rsidRDefault="00A01204" w:rsidP="00A01204">
      <w:pPr>
        <w:rPr>
          <w:sz w:val="22"/>
          <w:szCs w:val="22"/>
        </w:rPr>
      </w:pPr>
      <w:r w:rsidRPr="0008241C">
        <w:rPr>
          <w:sz w:val="22"/>
          <w:szCs w:val="22"/>
        </w:rPr>
        <w:t>For example, understanding the values and beliefs of Australian indigenous peoples has been found to be crucial prior to the commencement of any ecosystem management activities. This includes their knowing and being of place, customs and spirituality within complex natural and cultural landscapes. Environmental programs often involve combining traditional with western practices that expand understandings and valuing of landscapes</w:t>
      </w:r>
      <w:r w:rsidRPr="0008241C" w:rsidDel="00402768">
        <w:rPr>
          <w:sz w:val="22"/>
          <w:szCs w:val="22"/>
        </w:rPr>
        <w:t xml:space="preserve"> </w:t>
      </w:r>
      <w:r w:rsidRPr="0008241C">
        <w:rPr>
          <w:sz w:val="22"/>
          <w:szCs w:val="22"/>
        </w:rPr>
        <w:fldChar w:fldCharType="begin" w:fldLock="1"/>
      </w:r>
      <w:r w:rsidRPr="0008241C">
        <w:rPr>
          <w:sz w:val="22"/>
          <w:szCs w:val="22"/>
        </w:rPr>
        <w:instrText>ADDIN CSL_CITATION {"citationItems":[{"id":"ITEM-1","itemData":{"DOI":"10.1016/j.biocon.2014.11.008","ISSN":"00063207","abstract":"Worldwide, environmental conservation directives are mandating greater inclusion of Indigenous people and their knowledge in the management of global ecosystems. Colonised countries such as the United States of America, New Zealand and Australia have responded with an array of policy and programs to enhance Indigenous involvement; however, balancing Indigenous and non-Indigenous priorities and preferred management methods is a substantial challenge. Using Australia as a case study, we investigate past documentation and use of Indigenous biocultural knowledge (IBK) and assess the main contributions to ecosystem science and management. Focussing on the terrestrial environment, this innovative paper presents an integrated review of IBK documentation (IBKD) by conducting a spatial, temporal and content analysis of the publically available literature. A spatial analysis of the place-based documents identified Australian IBKD hotspots, gaps and opportunities for further collaboration. Sixty percent of IBKD has occurred off the Indigenous estate with only 19% of the total coinciding with current Indigenous Protected Areas. We also found that IBKD hotspots were different to Australia’s biodiversity hotspots suggesting opportunity for development of integrated biological and cultural hotspots. A temporal analysis of IBKD showed exponential growth since the 1970s and typical involvement of non-Indigenous researchers. Indigenous authorship remained negligible until the 1990s when there was an obvious increase, although only 14% of IBKD to date has acknowledged Indigenous authorship. Working through Australia’s broad biological conservation priorities, we demonstrate how IBK has and can be used to inform research and management of biodiversity, threatened species, aquatic ecosystems, fire, invasive species, and climate change. We also synthesise documented suggestions for overcoming cross-cultural awareness and communication challenges between Indigenous people and biologists, environmental managers and policy makers. Lastly, we suggest that inclusion of both tangible and philosophical engagement of Indigenous people in national conservation agendas may promote more holistic socio-ecological systems thinking and facilitate greater progress towards addressing the Indigenous engagement directive of international conservation agreements.","author":[{"dropping-particle":"","family":"Ens","given":"Emilie J.","non-dropping-particle":"","parse-names":false,"suffix":""},{"dropping-particle":"","family":"Pert","given":"Petina","non-dropping-particle":"","parse-names":false,"suffix":""},{"dropping-particle":"","family":"Clarke","given":"Philip A.","non-dropping-particle":"","parse-names":false,"suffix":""},{"dropping-particle":"","family":"Budden","given":"Marita","non-dropping-particle":"","parse-names":false,"suffix":""},{"dropping-particle":"","family":"Clubb","given":"Lilian","non-dropping-particle":"","parse-names":false,"suffix":""},{"dropping-particle":"","family":"Doran","given":"Bruce","non-dropping-particle":"","parse-names":false,"suffix":""},{"dropping-particle":"","family":"Douras","given":"Cheryl","non-dropping-particle":"","parse-names":false,"suffix":""},{"dropping-particle":"","family":"Gaikwad","given":"Jitendra","non-dropping-particle":"","parse-names":false,"suffix":""},{"dropping-particle":"","family":"Gott","given":"Beth","non-dropping-particle":"","parse-names":false,"suffix":""},{"dropping-particle":"","family":"Leonard","given":"Sonia","non-dropping-particle":"","parse-names":false,"suffix":""},{"dropping-particle":"","family":"Locke","given":"John","non-dropping-particle":"","parse-names":false,"suffix":""},{"dropping-particle":"","family":"Packer","given":"Joanne","non-dropping-particle":"","parse-names":false,"suffix":""},{"dropping-particle":"","family":"Turpin","given":"Gerry","non-dropping-particle":"","parse-names":false,"suffix":""},{"dropping-particle":"","family":"Wason","given":"Steve","non-dropping-particle":"","parse-names":false,"suffix":""}],"container-title":"Biological Conservation","id":"ITEM-1","issued":{"date-parts":[["2015"]]},"page":"133-149","title":"Indigenous biocultural knowledge in ecosystem science and management: Review and insight from Australia","type":"article-journal","volume":"181"},"uris":["http://www.mendeley.com/documents/?uuid=119356d7-3610-3c5d-a8f7-15d39ff4951a"]}],"mendeley":{"formattedCitation":"(Ens &lt;i&gt;et al.&lt;/i&gt;, 2015)","plainTextFormattedCitation":"(Ens et al., 2015)","previouslyFormattedCitation":"(En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n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42E72FFE" w14:textId="77777777" w:rsidR="00A01204" w:rsidRPr="0008241C" w:rsidRDefault="00A01204" w:rsidP="00A01204">
      <w:pPr>
        <w:rPr>
          <w:sz w:val="22"/>
          <w:szCs w:val="22"/>
        </w:rPr>
      </w:pPr>
    </w:p>
    <w:p w14:paraId="3A28F073" w14:textId="77777777" w:rsidR="00A01204" w:rsidRPr="0008241C" w:rsidRDefault="00A01204" w:rsidP="00A01204">
      <w:pPr>
        <w:rPr>
          <w:sz w:val="22"/>
          <w:szCs w:val="22"/>
        </w:rPr>
      </w:pPr>
      <w:r w:rsidRPr="0008241C">
        <w:rPr>
          <w:sz w:val="22"/>
          <w:szCs w:val="22"/>
        </w:rPr>
        <w:t>Women in Business, Samoa, provides an example of changing values and social structures developed to empower and equip rural families to cultivate sustainable businesses while honoring indigenous tradition</w:t>
      </w:r>
      <w:r w:rsidRPr="0008241C">
        <w:rPr>
          <w:szCs w:val="18"/>
          <w:vertAlign w:val="superscript"/>
        </w:rPr>
        <w:footnoteReference w:id="28"/>
      </w:r>
      <w:r w:rsidRPr="0008241C">
        <w:rPr>
          <w:sz w:val="22"/>
          <w:szCs w:val="22"/>
        </w:rPr>
        <w:t xml:space="preserve">. Women weaving mats from the </w:t>
      </w:r>
      <w:r w:rsidRPr="0008241C">
        <w:rPr>
          <w:i/>
          <w:sz w:val="22"/>
          <w:szCs w:val="22"/>
        </w:rPr>
        <w:t>Pandanus</w:t>
      </w:r>
      <w:r w:rsidRPr="0008241C">
        <w:rPr>
          <w:sz w:val="22"/>
          <w:szCs w:val="22"/>
        </w:rPr>
        <w:t xml:space="preserve"> plant have developed into small businesses. These provide a role for everyone in the family to sustain the business starting with the planting of the crop, then harvesting and cleaning of the </w:t>
      </w:r>
      <w:r w:rsidRPr="0008241C">
        <w:rPr>
          <w:bCs/>
          <w:i/>
          <w:iCs/>
          <w:sz w:val="22"/>
          <w:szCs w:val="22"/>
          <w:lang w:val="en"/>
        </w:rPr>
        <w:t>Pandanus</w:t>
      </w:r>
      <w:r w:rsidRPr="0008241C">
        <w:rPr>
          <w:sz w:val="22"/>
          <w:szCs w:val="22"/>
        </w:rPr>
        <w:t xml:space="preserve">. This has empowered rural families to sustain ventures which maximise farm-based resources </w:t>
      </w:r>
      <w:r w:rsidRPr="0008241C">
        <w:rPr>
          <w:sz w:val="22"/>
          <w:szCs w:val="22"/>
        </w:rPr>
        <w:fldChar w:fldCharType="begin" w:fldLock="1"/>
      </w:r>
      <w:r w:rsidRPr="0008241C">
        <w:rPr>
          <w:sz w:val="22"/>
          <w:szCs w:val="22"/>
        </w:rPr>
        <w:instrText>ADDIN CSL_CITATION {"citationItems":[{"id":"ITEM-1","itemData":{"author":[{"dropping-particle":"","family":"IGES","given":"","non-dropping-particle":"","parse-names":false,"suffix":""}],"id":"ITEM-1","issue":"March","issued":{"date-parts":[["2017"]]},"title":"IPBES-JBF Sub-regional Dialogue Workshop Report on Indigenous and Local Knowledge ( ILK ) for South and West Asia sub-region March 2017","type":"report"},"uris":["http://www.mendeley.com/documents/?uuid=3ab9dea8-87f0-4fae-8efa-9fb959d06e9f"]}],"mendeley":{"formattedCitation":"(IGES, 2017)","plainTextFormattedCitation":"(IGES, 2017)","previouslyFormattedCitation":"(IGES, 2017)"},"properties":{"noteIndex":0},"schema":"https://github.com/citation-style-language/schema/raw/master/csl-citation.json"}</w:instrText>
      </w:r>
      <w:r w:rsidRPr="0008241C">
        <w:rPr>
          <w:sz w:val="22"/>
          <w:szCs w:val="22"/>
        </w:rPr>
        <w:fldChar w:fldCharType="separate"/>
      </w:r>
      <w:r w:rsidRPr="0008241C">
        <w:rPr>
          <w:noProof/>
          <w:sz w:val="22"/>
          <w:szCs w:val="22"/>
        </w:rPr>
        <w:t>(IGES, 2017)</w:t>
      </w:r>
      <w:r w:rsidRPr="0008241C">
        <w:rPr>
          <w:sz w:val="22"/>
          <w:szCs w:val="22"/>
        </w:rPr>
        <w:fldChar w:fldCharType="end"/>
      </w:r>
      <w:r w:rsidRPr="0008241C">
        <w:rPr>
          <w:sz w:val="22"/>
          <w:szCs w:val="22"/>
        </w:rPr>
        <w:t xml:space="preserve">. </w:t>
      </w:r>
    </w:p>
    <w:p w14:paraId="4F9D4910" w14:textId="77777777" w:rsidR="00A01204" w:rsidRPr="0008241C" w:rsidRDefault="00A01204" w:rsidP="00A01204">
      <w:pPr>
        <w:rPr>
          <w:sz w:val="22"/>
          <w:szCs w:val="22"/>
        </w:rPr>
      </w:pPr>
    </w:p>
    <w:p w14:paraId="6008CA1F" w14:textId="77777777" w:rsidR="00A01204" w:rsidRPr="0008241C" w:rsidRDefault="00A01204" w:rsidP="00A01204">
      <w:pPr>
        <w:rPr>
          <w:b/>
          <w:sz w:val="22"/>
          <w:szCs w:val="22"/>
        </w:rPr>
      </w:pPr>
      <w:r w:rsidRPr="0008241C">
        <w:rPr>
          <w:sz w:val="22"/>
          <w:szCs w:val="22"/>
        </w:rPr>
        <w:t xml:space="preserve">Local knowledge-based industrial innovation is emerging in many Asian developing countries. For example, approaches are being trialed to connect small scale producers with supermarkets. Some are unique to Asia, for example government-sponsored interfaces and services that link farmers to modern markets. This model has been demonstrated to be environmentally friendly and eco-efficient and is leveraging off community values and knowledge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w:t>
      </w:r>
    </w:p>
    <w:p w14:paraId="4C3EE2E6" w14:textId="77777777" w:rsidR="00A01204" w:rsidRPr="0008241C" w:rsidRDefault="00A01204" w:rsidP="00A01204">
      <w:pPr>
        <w:rPr>
          <w:sz w:val="22"/>
          <w:szCs w:val="22"/>
        </w:rPr>
      </w:pPr>
    </w:p>
    <w:p w14:paraId="23937104"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478" w:name="_Toc504317118"/>
      <w:bookmarkStart w:id="479" w:name="_Toc504317811"/>
      <w:bookmarkStart w:id="480" w:name="_Toc504321157"/>
      <w:r w:rsidRPr="0008241C">
        <w:rPr>
          <w:b/>
          <w:sz w:val="22"/>
          <w:szCs w:val="24"/>
        </w:rPr>
        <w:lastRenderedPageBreak/>
        <w:t>2.2.4.6</w:t>
      </w:r>
      <w:r w:rsidRPr="0008241C">
        <w:rPr>
          <w:b/>
          <w:sz w:val="22"/>
          <w:szCs w:val="24"/>
        </w:rPr>
        <w:tab/>
        <w:t>Utilising the benefits of traditional medicines to support health and well-being</w:t>
      </w:r>
      <w:bookmarkEnd w:id="478"/>
      <w:bookmarkEnd w:id="479"/>
      <w:bookmarkEnd w:id="480"/>
    </w:p>
    <w:p w14:paraId="6A6369A9" w14:textId="77777777" w:rsidR="00A01204" w:rsidRPr="0008241C" w:rsidRDefault="00A01204" w:rsidP="00A01204">
      <w:pPr>
        <w:rPr>
          <w:sz w:val="22"/>
          <w:szCs w:val="22"/>
        </w:rPr>
      </w:pPr>
    </w:p>
    <w:p w14:paraId="02D975FA" w14:textId="77777777" w:rsidR="00A01204" w:rsidRPr="0008241C" w:rsidRDefault="00A01204" w:rsidP="00A01204">
      <w:pPr>
        <w:rPr>
          <w:sz w:val="22"/>
          <w:szCs w:val="22"/>
        </w:rPr>
      </w:pPr>
      <w:r w:rsidRPr="0008241C">
        <w:rPr>
          <w:sz w:val="22"/>
          <w:szCs w:val="22"/>
        </w:rPr>
        <w:t xml:space="preserve">Many communities have been shifting towards more nature based products, such as health foods and traditional medicines. The use of traditional knowledge for herbal medicines among regions of the Asia-Pacific is rich, for example, the Kani tribes of the forests of the Western Ghats region of India possess knowledge of a large number of wild plants that have helped them to survive for generations </w:t>
      </w:r>
      <w:r w:rsidRPr="0008241C">
        <w:rPr>
          <w:sz w:val="22"/>
          <w:szCs w:val="22"/>
        </w:rPr>
        <w:fldChar w:fldCharType="begin" w:fldLock="1"/>
      </w:r>
      <w:r w:rsidRPr="0008241C">
        <w:rPr>
          <w:sz w:val="22"/>
          <w:szCs w:val="22"/>
        </w:rPr>
        <w:instrText>ADDIN CSL_CITATION {"citationItems":[{"id":"ITEM-1","itemData":{"DOI":"10.1186/s13002-015-0042-2","abstract":"Background: This study aimed at exploring the roles of a Vaidya – an uncodified traditional doctor – in a community in Kerala State, India. Special attention was paid to the characteristics of the Vaidya's patients in comparison with the treatment-seeking behaviour of the community members. Methods: Both qualitative and quantitative data about the Vaidya, 97 of his patients, and 31 community members were gathered via participatory fieldwork and open-ended interviews. Results: It was found that the community members seldom consulted the Vaidya who lived in their community; thus, the role of the Vaidya as the community's primary health care provider had nearly disappeared. Nonetheless, the Vaidya was deeply respected as one of the community's leaders by its members because of the spiritual and financial support he provided to them. On the other hand, a number of patients visited the Vaidya from outside the village, which implied that the Vaidya played a new role under the changes caused by medical pluralism. Even a codified traditional medicine, Ayurveda, was less popular among the community members. These findings were interesting, because while the traditional Indian medical system has been becoming popular and common in other societies, such as European societies, as an alternative medicine, the traditional medical system was becoming less important in the rural Indian context. Conclusion: It is thus concluded that the medical practice has changed depending on its cultural and social contexts, even though its medicinal effects had been proven by scientific survey.","author":[{"dropping-particle":"","family":"Matsuoka","given":"Sachi","non-dropping-particle":"","parse-names":false,"suffix":""}],"container-title":"Journal of Ethnobiology and Ethnomedicine","id":"ITEM-1","issue":"1","issued":{"date-parts":[["2015"]]},"page":"57-66","title":"The changing role of a Vaidya (non-codified traditional doctor) in the community health of Kerala, Southern India: comparison of treatment-seeking behaviours between the Vaidya's patients and community members","type":"article-journal","volume":"11"},"uris":["http://www.mendeley.com/documents/?uuid=45b3d91d-1918-316e-a800-0e203f1358e8"]}],"mendeley":{"formattedCitation":"(Matsuoka, 2015)","plainTextFormattedCitation":"(Matsuoka, 2015)","previouslyFormattedCitation":"(Matsuoka, 2015)"},"properties":{"noteIndex":0},"schema":"https://github.com/citation-style-language/schema/raw/master/csl-citation.json"}</w:instrText>
      </w:r>
      <w:r w:rsidRPr="0008241C">
        <w:rPr>
          <w:sz w:val="22"/>
          <w:szCs w:val="22"/>
        </w:rPr>
        <w:fldChar w:fldCharType="separate"/>
      </w:r>
      <w:r w:rsidRPr="0008241C">
        <w:rPr>
          <w:noProof/>
          <w:sz w:val="22"/>
          <w:szCs w:val="22"/>
        </w:rPr>
        <w:t>(Matsuoka, 2015)</w:t>
      </w:r>
      <w:r w:rsidRPr="0008241C">
        <w:rPr>
          <w:sz w:val="22"/>
          <w:szCs w:val="22"/>
        </w:rPr>
        <w:fldChar w:fldCharType="end"/>
      </w:r>
      <w:r w:rsidRPr="0008241C">
        <w:rPr>
          <w:szCs w:val="18"/>
          <w:vertAlign w:val="superscript"/>
        </w:rPr>
        <w:footnoteReference w:id="29"/>
      </w:r>
      <w:r w:rsidRPr="0008241C">
        <w:rPr>
          <w:sz w:val="22"/>
          <w:szCs w:val="22"/>
        </w:rPr>
        <w:t xml:space="preserve">. The use of traditional medicines for health outcomes is practiced across the Asia-Pacific e.g. Chinese traditional medicinal practices </w:t>
      </w:r>
      <w:r w:rsidRPr="0008241C">
        <w:rPr>
          <w:sz w:val="22"/>
          <w:szCs w:val="22"/>
        </w:rPr>
        <w:fldChar w:fldCharType="begin" w:fldLock="1"/>
      </w:r>
      <w:r w:rsidRPr="0008241C">
        <w:rPr>
          <w:sz w:val="22"/>
          <w:szCs w:val="22"/>
        </w:rPr>
        <w:instrText>ADDIN CSL_CITATION {"citationItems":[{"id":"ITEM-1","itemData":{"DOI":"10.1186/s13020-016-0108-7","ISSN":"1749-8546","abstract":"Medicinal plants are globally valuable sources of herbal products, and they are disappearing at a high speed. This article reviews global trends, developments and prospects for the strategies and methodologies concerning the conservation and sustainable use of medicinal plant resources to provide a reliable reference for the conservation and sustainable use of medicinal plants. We emphasized that both conservation strategies (e.g. in situ and ex situ conservation and cultivation practices) and resource management (e.g. good agricultural practices and sustainable use solutions) should be adequately taken into account for the sustainable use of medicinal plant resources. We recommend that biotechnical approaches (e.g. tissue culture, micropropagation, synthetic seed technology, and molecular marker-based approaches) should be applied to improve yield and modify the potency of medicinal plants.","author":[{"dropping-particle":"","family":"Chen","given":"Shi-Lin","non-dropping-particle":"","parse-names":false,"suffix":""},{"dropping-particle":"","family":"Yu","given":"Hua","non-dropping-particle":"","parse-names":false,"suffix":""},{"dropping-particle":"","family":"Luo","given":"Hong-Mei","non-dropping-particle":"","parse-names":false,"suffix":""},{"dropping-particle":"","family":"Wu","given":"Qiong","non-dropping-particle":"","parse-names":false,"suffix":""},{"dropping-particle":"","family":"Li","given":"Chun-Fang","non-dropping-particle":"","parse-names":false,"suffix":""},{"dropping-particle":"","family":"Steinmetz","given":"André","non-dropping-particle":"","parse-names":false,"suffix":""}],"container-title":"Chinese Medicine","id":"ITEM-1","issue":"1","issued":{"date-parts":[["2016","12","30"]]},"page":"37","publisher":"BioMed Central","title":"Conservation and sustainable use of medicinal plants: problems, progress, and prospects","type":"article-journal","volume":"11"},"uris":["http://www.mendeley.com/documents/?uuid=01fc2dbd-83be-3dec-bce4-d34b00bd4c1e"]}],"mendeley":{"formattedCitation":"(S.-L. Chen &lt;i&gt;et al.&lt;/i&gt;, 2016)","plainTextFormattedCitation":"(S.-L. Chen et al., 2016)","previouslyFormattedCitation":"(S.-L. Che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S.-L. Che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p>
    <w:p w14:paraId="6B8FBBC7" w14:textId="77777777" w:rsidR="00A01204" w:rsidRPr="0008241C" w:rsidRDefault="00A01204" w:rsidP="00A01204">
      <w:pPr>
        <w:rPr>
          <w:sz w:val="22"/>
          <w:szCs w:val="22"/>
        </w:rPr>
      </w:pPr>
    </w:p>
    <w:p w14:paraId="0423B7D6" w14:textId="77777777" w:rsidR="00A01204" w:rsidRPr="0008241C" w:rsidRDefault="00A01204" w:rsidP="00A01204">
      <w:pPr>
        <w:rPr>
          <w:sz w:val="22"/>
          <w:szCs w:val="22"/>
        </w:rPr>
      </w:pPr>
      <w:r w:rsidRPr="0008241C">
        <w:rPr>
          <w:sz w:val="22"/>
          <w:szCs w:val="22"/>
        </w:rPr>
        <w:t xml:space="preserve">Increasingly, Western societies, such as Australia, have come to value traditional medicines. However, high level debates are occurring across policy developers and the western medical fraternities questioning the benefits and the large scale uses of traditional medicines amongst the general population </w:t>
      </w:r>
      <w:r w:rsidRPr="0008241C">
        <w:rPr>
          <w:sz w:val="22"/>
          <w:szCs w:val="22"/>
        </w:rPr>
        <w:fldChar w:fldCharType="begin" w:fldLock="1"/>
      </w:r>
      <w:r w:rsidRPr="0008241C">
        <w:rPr>
          <w:sz w:val="22"/>
          <w:szCs w:val="22"/>
        </w:rPr>
        <w:instrText>ADDIN CSL_CITATION {"citationItems":[{"id":"ITEM-1","itemData":{"DOI":"10.1017/CBO9781107415324.004","ISBN":"9781760071714","ISSN":"1098-6596","PMID":"25246403","abstract":"The review of the Australian Government Rebate on Private Health Insurance (the rebate) for natural therapies (the review), will examine the evidence of clinical efficacy, cost effectiveness, safety and quality of in scope natural therapies.","author":[{"dropping-particle":"","family":"Baggoley","given":"Chris","non-dropping-particle":"","parse-names":false,"suffix":""}],"id":"ITEM-1","issued":{"date-parts":[["2015"]]},"number-of-pages":"1-188","title":"Review of the Australian Government Rebate on Natural Therapies for Private Health Insurance Natural Therapies Review","type":"report"},"uris":["http://www.mendeley.com/documents/?uuid=b97801da-a795-4d50-90de-4fed12d264d2"]}],"mendeley":{"formattedCitation":"(Baggoley, 2015)","plainTextFormattedCitation":"(Baggoley, 2015)","previouslyFormattedCitation":"(Baggoley, 2015)"},"properties":{"noteIndex":0},"schema":"https://github.com/citation-style-language/schema/raw/master/csl-citation.json"}</w:instrText>
      </w:r>
      <w:r w:rsidRPr="0008241C">
        <w:rPr>
          <w:sz w:val="22"/>
          <w:szCs w:val="22"/>
        </w:rPr>
        <w:fldChar w:fldCharType="separate"/>
      </w:r>
      <w:r w:rsidRPr="0008241C">
        <w:rPr>
          <w:noProof/>
          <w:sz w:val="22"/>
          <w:szCs w:val="22"/>
        </w:rPr>
        <w:t>(Baggoley, 2015)</w:t>
      </w:r>
      <w:r w:rsidRPr="0008241C">
        <w:rPr>
          <w:sz w:val="22"/>
          <w:szCs w:val="22"/>
        </w:rPr>
        <w:fldChar w:fldCharType="end"/>
      </w:r>
      <w:r w:rsidRPr="0008241C">
        <w:rPr>
          <w:sz w:val="22"/>
          <w:szCs w:val="22"/>
        </w:rPr>
        <w:t>.</w:t>
      </w:r>
    </w:p>
    <w:p w14:paraId="69503E91" w14:textId="77777777" w:rsidR="00A01204" w:rsidRPr="0008241C" w:rsidRDefault="00A01204" w:rsidP="00A01204">
      <w:pPr>
        <w:rPr>
          <w:sz w:val="22"/>
          <w:szCs w:val="22"/>
        </w:rPr>
      </w:pPr>
    </w:p>
    <w:p w14:paraId="467D38DC" w14:textId="77777777" w:rsidR="00A01204" w:rsidRPr="0008241C" w:rsidRDefault="00A01204" w:rsidP="00A01204">
      <w:pPr>
        <w:keepNext/>
        <w:tabs>
          <w:tab w:val="clear" w:pos="1247"/>
          <w:tab w:val="left" w:pos="765"/>
        </w:tabs>
        <w:outlineLvl w:val="2"/>
        <w:rPr>
          <w:b/>
          <w:sz w:val="24"/>
          <w:szCs w:val="24"/>
        </w:rPr>
      </w:pPr>
      <w:bookmarkStart w:id="481" w:name="_Toc504317119"/>
      <w:bookmarkStart w:id="482" w:name="_Toc504317812"/>
      <w:bookmarkStart w:id="483" w:name="_Toc504320377"/>
      <w:bookmarkStart w:id="484" w:name="_Toc504320824"/>
      <w:bookmarkStart w:id="485" w:name="_Toc504321158"/>
      <w:bookmarkStart w:id="486" w:name="_Toc524041339"/>
      <w:r w:rsidRPr="0008241C">
        <w:rPr>
          <w:b/>
          <w:sz w:val="24"/>
          <w:szCs w:val="24"/>
        </w:rPr>
        <w:t>2.2.5</w:t>
      </w:r>
      <w:r w:rsidRPr="0008241C">
        <w:rPr>
          <w:b/>
          <w:sz w:val="24"/>
          <w:szCs w:val="24"/>
        </w:rPr>
        <w:tab/>
        <w:t>Implications of changes in value systems to public policy</w:t>
      </w:r>
      <w:bookmarkEnd w:id="481"/>
      <w:bookmarkEnd w:id="482"/>
      <w:bookmarkEnd w:id="483"/>
      <w:bookmarkEnd w:id="484"/>
      <w:bookmarkEnd w:id="485"/>
      <w:bookmarkEnd w:id="486"/>
    </w:p>
    <w:p w14:paraId="4CFB373F" w14:textId="77777777" w:rsidR="00A01204" w:rsidRPr="0008241C" w:rsidRDefault="00A01204" w:rsidP="00A01204">
      <w:pPr>
        <w:rPr>
          <w:sz w:val="22"/>
          <w:szCs w:val="22"/>
        </w:rPr>
      </w:pPr>
    </w:p>
    <w:p w14:paraId="5C83583B" w14:textId="77777777" w:rsidR="00A01204" w:rsidRPr="0008241C" w:rsidRDefault="00A01204" w:rsidP="00A01204">
      <w:pPr>
        <w:rPr>
          <w:sz w:val="22"/>
          <w:szCs w:val="22"/>
        </w:rPr>
      </w:pPr>
      <w:r w:rsidRPr="0008241C">
        <w:rPr>
          <w:sz w:val="22"/>
          <w:szCs w:val="22"/>
        </w:rPr>
        <w:t xml:space="preserve">Value systems are influenced by the interconnections of rapidly changing events occurring across the Asia-Pacific. Migration, intergenerational change and political situations are just some of the influences on changing values. As such shifts occur they trigger changes in ecological and cultural states, all of which influence public policy. </w:t>
      </w:r>
    </w:p>
    <w:p w14:paraId="35DCC24D" w14:textId="77777777" w:rsidR="00A01204" w:rsidRPr="0008241C" w:rsidRDefault="00A01204" w:rsidP="00A01204">
      <w:pPr>
        <w:rPr>
          <w:sz w:val="22"/>
          <w:szCs w:val="22"/>
        </w:rPr>
      </w:pPr>
    </w:p>
    <w:p w14:paraId="7116C8E7" w14:textId="77777777" w:rsidR="00A01204" w:rsidRPr="0008241C" w:rsidRDefault="00A01204" w:rsidP="00A01204">
      <w:pPr>
        <w:rPr>
          <w:sz w:val="22"/>
          <w:szCs w:val="22"/>
        </w:rPr>
      </w:pPr>
      <w:r w:rsidRPr="0008241C">
        <w:rPr>
          <w:sz w:val="22"/>
          <w:szCs w:val="22"/>
        </w:rPr>
        <w:t xml:space="preserve">Change in value systems does act as a driver of change for public policy development. The evolution of community-based natural resource governance in the Asia-Pacific is an example of the growing recognition of local norms, values and beliefs in managing natural resources. It is the reflection of higher values being placed on local knowledge and practices by private enterprise, governments and decision makers. The growing evidence of the influence of these values can be seen in the rise of the consumer demand for process and products that are ‘certified organic’,’ fair-trade’ and ‘green- eco-friendly’ </w:t>
      </w:r>
      <w:r w:rsidRPr="0008241C">
        <w:rPr>
          <w:sz w:val="22"/>
          <w:szCs w:val="22"/>
        </w:rPr>
        <w:fldChar w:fldCharType="begin" w:fldLock="1"/>
      </w:r>
      <w:r w:rsidRPr="0008241C">
        <w:rPr>
          <w:sz w:val="22"/>
          <w:szCs w:val="22"/>
        </w:rPr>
        <w:instrText>ADDIN CSL_CITATION {"citationItems":[{"id":"ITEM-1","itemData":{"author":[{"dropping-particle":"","family":"Commonwealth of Australia","given":"","non-dropping-particle":"","parse-names":false,"suffix":""}],"id":"ITEM-1","issued":{"date-parts":[["2016"]]},"publisher":"Forest Industry Advisory Council, Department of Agriculture and Water Resources","publisher-place":"Canberra","title":"Transforming Australia’s forest products industry: recommendations from the Forest Industry Advisory Council","type":"book"},"uris":["http://www.mendeley.com/documents/?uuid=a219a367-fb37-3107-bb29-b8455ebd9995"]},{"id":"ITEM-2","itemData":{"DOI":"10.1108/13563280610661697","ISSN":"1356-3289","author":[{"dropping-particle":"","family":"D'Souza","given":"Clare","non-dropping-particle":"","parse-names":false,"suffix":""},{"dropping-particle":"","family":"Taghian","given":"Mehdi","non-dropping-particle":"","parse-names":false,"suffix":""},{"dropping-particle":"","family":"Lamb","given":"Peter","non-dropping-particle":"","parse-names":false,"suffix":""}],"container-title":"Corporate Communications: An International Journal","id":"ITEM-2","issue":"2","issued":{"date-parts":[["2006","4"]]},"page":"162-173","title":"An empirical study on the influence of environmental labels on consumers","type":"article-journal","volume":"11"},"uris":["http://www.mendeley.com/documents/?uuid=27eddcd8-9696-4f4e-9323-15744d770c04"]}],"mendeley":{"formattedCitation":"(Commonwealth of Australia, 2016; D’Souza &lt;i&gt;et al.&lt;/i&gt;, 2006)","plainTextFormattedCitation":"(Commonwealth of Australia, 2016; D’Souza et al., 2006)","previouslyFormattedCitation":"(Commonwealth of Australia, 2016; D’Souza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Commonwealth of Australia, 2016; D’Souza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Such emerging trends are observed more in countries such as Japan, Australia, New Zealand, South Korea, indicating higher values being placed by consumers on pro-social and environmental production processes. These consumer sentiments are then reflected in national or international policies that materialise the changed value system. For example, Japan and New Zealand developed a policy in 2006 to purchase certified wood products </w:t>
      </w:r>
      <w:r w:rsidRPr="0008241C">
        <w:rPr>
          <w:sz w:val="22"/>
          <w:szCs w:val="22"/>
        </w:rPr>
        <w:fldChar w:fldCharType="begin" w:fldLock="1"/>
      </w:r>
      <w:r w:rsidRPr="0008241C">
        <w:rPr>
          <w:sz w:val="22"/>
          <w:szCs w:val="22"/>
        </w:rPr>
        <w:instrText>ADDIN CSL_CITATION {"citationItems":[{"id":"ITEM-1","itemData":{"author":[{"dropping-particle":"","family":"European Union","given":"","non-dropping-particle":"","parse-names":false,"suffix":""}],"container-title":"EFI Policy Brief 5","id":"ITEM-1","issued":{"date-parts":[["2010"]]},"title":"Changing International Markets for Timber and Wood Products -Main Policy Instruments","type":"report"},"uris":["http://www.mendeley.com/documents/?uuid=b6e014f4-555f-40f0-80cf-28635b87dcc3"]}],"mendeley":{"formattedCitation":"(European Union, 2010)","plainTextFormattedCitation":"(European Union, 2010)","previouslyFormattedCitation":"(European Union, 2010)"},"properties":{"noteIndex":0},"schema":"https://github.com/citation-style-language/schema/raw/master/csl-citation.json"}</w:instrText>
      </w:r>
      <w:r w:rsidRPr="0008241C">
        <w:rPr>
          <w:sz w:val="22"/>
          <w:szCs w:val="22"/>
        </w:rPr>
        <w:fldChar w:fldCharType="separate"/>
      </w:r>
      <w:r w:rsidRPr="0008241C">
        <w:rPr>
          <w:noProof/>
          <w:sz w:val="22"/>
          <w:szCs w:val="22"/>
        </w:rPr>
        <w:t>(European Union, 2010)</w:t>
      </w:r>
      <w:r w:rsidRPr="0008241C">
        <w:rPr>
          <w:sz w:val="22"/>
          <w:szCs w:val="22"/>
        </w:rPr>
        <w:fldChar w:fldCharType="end"/>
      </w:r>
      <w:r w:rsidRPr="0008241C">
        <w:rPr>
          <w:sz w:val="22"/>
          <w:szCs w:val="22"/>
        </w:rPr>
        <w:t>.</w:t>
      </w:r>
    </w:p>
    <w:p w14:paraId="12264A52" w14:textId="77777777" w:rsidR="00A01204" w:rsidRPr="0008241C" w:rsidRDefault="00A01204" w:rsidP="00A01204">
      <w:pPr>
        <w:rPr>
          <w:sz w:val="22"/>
          <w:szCs w:val="22"/>
        </w:rPr>
      </w:pPr>
    </w:p>
    <w:p w14:paraId="61FDDDC4" w14:textId="77777777" w:rsidR="00A01204" w:rsidRPr="0008241C" w:rsidRDefault="00A01204" w:rsidP="00A01204">
      <w:pPr>
        <w:rPr>
          <w:sz w:val="22"/>
          <w:szCs w:val="22"/>
        </w:rPr>
      </w:pPr>
      <w:r w:rsidRPr="0008241C">
        <w:rPr>
          <w:sz w:val="22"/>
          <w:szCs w:val="22"/>
        </w:rPr>
        <w:t>Another implication for public policy on changing value systems, is in relation to agreements or commitments made by the governments in international forums regarding ecosystem, biodiversity, and local knowledge systems. To implement such commitments, national governments revise or introduce new policy measures. In this respect, it is believed that the government represents the society and their changed positions or values. The increasing multilateral environmental agreements at regional and international levels in recent decades are some examples. More recently, establishing policy linked to the Sustainable Development Goals provides an opportunity to incorporate these rapidly changing value systems in a consistent way across the region and internationally.</w:t>
      </w:r>
    </w:p>
    <w:p w14:paraId="633187F6" w14:textId="77777777" w:rsidR="00A01204" w:rsidRPr="0008241C" w:rsidRDefault="00A01204" w:rsidP="00A01204">
      <w:pPr>
        <w:rPr>
          <w:sz w:val="22"/>
          <w:szCs w:val="22"/>
        </w:rPr>
      </w:pPr>
    </w:p>
    <w:p w14:paraId="7E39C773" w14:textId="77777777" w:rsidR="00A01204" w:rsidRPr="0008241C" w:rsidRDefault="00A01204" w:rsidP="00A01204">
      <w:pPr>
        <w:keepNext/>
        <w:keepLines/>
        <w:tabs>
          <w:tab w:val="clear" w:pos="1247"/>
          <w:tab w:val="left" w:pos="700"/>
        </w:tabs>
        <w:spacing w:before="40"/>
        <w:outlineLvl w:val="1"/>
        <w:rPr>
          <w:b/>
          <w:sz w:val="28"/>
          <w:szCs w:val="26"/>
        </w:rPr>
      </w:pPr>
      <w:bookmarkStart w:id="487" w:name="_Toc494765722"/>
      <w:bookmarkStart w:id="488" w:name="_Toc504317120"/>
      <w:bookmarkStart w:id="489" w:name="_Toc504317813"/>
      <w:bookmarkStart w:id="490" w:name="_Toc504320378"/>
      <w:bookmarkStart w:id="491" w:name="_Toc504320825"/>
      <w:bookmarkStart w:id="492" w:name="_Toc504321159"/>
      <w:bookmarkStart w:id="493" w:name="_Toc524041340"/>
      <w:r w:rsidRPr="0008241C">
        <w:rPr>
          <w:b/>
          <w:sz w:val="28"/>
          <w:szCs w:val="26"/>
        </w:rPr>
        <w:t>2.3</w:t>
      </w:r>
      <w:r w:rsidRPr="0008241C">
        <w:rPr>
          <w:b/>
          <w:sz w:val="28"/>
          <w:szCs w:val="26"/>
        </w:rPr>
        <w:tab/>
        <w:t>Nature’s contributions to</w:t>
      </w:r>
      <w:r w:rsidRPr="0008241C">
        <w:rPr>
          <w:b/>
          <w:spacing w:val="-15"/>
          <w:sz w:val="28"/>
          <w:szCs w:val="26"/>
        </w:rPr>
        <w:t xml:space="preserve"> </w:t>
      </w:r>
      <w:r w:rsidRPr="0008241C">
        <w:rPr>
          <w:b/>
          <w:sz w:val="28"/>
          <w:szCs w:val="26"/>
        </w:rPr>
        <w:t>people</w:t>
      </w:r>
      <w:bookmarkEnd w:id="487"/>
      <w:bookmarkEnd w:id="488"/>
      <w:bookmarkEnd w:id="489"/>
      <w:bookmarkEnd w:id="490"/>
      <w:bookmarkEnd w:id="491"/>
      <w:bookmarkEnd w:id="492"/>
      <w:bookmarkEnd w:id="493"/>
    </w:p>
    <w:p w14:paraId="09A573E0" w14:textId="77777777" w:rsidR="00A01204" w:rsidRPr="0008241C" w:rsidRDefault="00A01204" w:rsidP="00A01204">
      <w:pPr>
        <w:rPr>
          <w:sz w:val="22"/>
          <w:szCs w:val="22"/>
          <w:lang w:eastAsia="ko-KR"/>
        </w:rPr>
      </w:pPr>
    </w:p>
    <w:p w14:paraId="2B5B1DD6" w14:textId="77777777" w:rsidR="00A01204" w:rsidRPr="0008241C" w:rsidRDefault="00A01204" w:rsidP="00A01204">
      <w:pPr>
        <w:rPr>
          <w:sz w:val="22"/>
          <w:szCs w:val="22"/>
        </w:rPr>
      </w:pPr>
      <w:r w:rsidRPr="0008241C">
        <w:rPr>
          <w:sz w:val="22"/>
          <w:szCs w:val="22"/>
        </w:rPr>
        <w:t>This section assesses nature’s contributions to people in terms of biodiversity and ecosystem goods</w:t>
      </w:r>
      <w:r w:rsidRPr="0008241C">
        <w:rPr>
          <w:spacing w:val="-29"/>
          <w:sz w:val="22"/>
          <w:szCs w:val="22"/>
        </w:rPr>
        <w:t xml:space="preserve"> </w:t>
      </w:r>
      <w:r w:rsidRPr="0008241C">
        <w:rPr>
          <w:sz w:val="22"/>
          <w:szCs w:val="22"/>
        </w:rPr>
        <w:t>and</w:t>
      </w:r>
      <w:r w:rsidRPr="0008241C">
        <w:rPr>
          <w:spacing w:val="-3"/>
          <w:sz w:val="22"/>
          <w:szCs w:val="22"/>
        </w:rPr>
        <w:t xml:space="preserve"> </w:t>
      </w:r>
      <w:r w:rsidRPr="0008241C">
        <w:rPr>
          <w:sz w:val="22"/>
          <w:szCs w:val="22"/>
        </w:rPr>
        <w:t>services provided</w:t>
      </w:r>
      <w:r w:rsidRPr="0008241C">
        <w:rPr>
          <w:spacing w:val="-5"/>
          <w:sz w:val="22"/>
          <w:szCs w:val="22"/>
        </w:rPr>
        <w:t xml:space="preserve"> </w:t>
      </w:r>
      <w:r w:rsidRPr="0008241C">
        <w:rPr>
          <w:sz w:val="22"/>
          <w:szCs w:val="22"/>
        </w:rPr>
        <w:t>by</w:t>
      </w:r>
      <w:r w:rsidRPr="0008241C">
        <w:rPr>
          <w:spacing w:val="-3"/>
          <w:sz w:val="22"/>
          <w:szCs w:val="22"/>
        </w:rPr>
        <w:t xml:space="preserve"> </w:t>
      </w:r>
      <w:r w:rsidRPr="0008241C">
        <w:rPr>
          <w:sz w:val="22"/>
          <w:szCs w:val="22"/>
        </w:rPr>
        <w:t>key</w:t>
      </w:r>
      <w:r w:rsidRPr="0008241C">
        <w:rPr>
          <w:spacing w:val="-5"/>
          <w:sz w:val="22"/>
          <w:szCs w:val="22"/>
        </w:rPr>
        <w:t xml:space="preserve"> </w:t>
      </w:r>
      <w:r w:rsidRPr="0008241C">
        <w:rPr>
          <w:sz w:val="22"/>
          <w:szCs w:val="22"/>
        </w:rPr>
        <w:t>ecosystems</w:t>
      </w:r>
      <w:r w:rsidRPr="0008241C">
        <w:rPr>
          <w:spacing w:val="-4"/>
          <w:sz w:val="22"/>
          <w:szCs w:val="22"/>
        </w:rPr>
        <w:t xml:space="preserve"> </w:t>
      </w:r>
      <w:r w:rsidRPr="0008241C">
        <w:rPr>
          <w:sz w:val="22"/>
          <w:szCs w:val="22"/>
        </w:rPr>
        <w:t>(marine,</w:t>
      </w:r>
      <w:r w:rsidRPr="0008241C">
        <w:rPr>
          <w:spacing w:val="-4"/>
          <w:sz w:val="22"/>
          <w:szCs w:val="22"/>
        </w:rPr>
        <w:t xml:space="preserve"> </w:t>
      </w:r>
      <w:r w:rsidRPr="0008241C">
        <w:rPr>
          <w:sz w:val="22"/>
          <w:szCs w:val="22"/>
        </w:rPr>
        <w:t>coastal</w:t>
      </w:r>
      <w:r w:rsidRPr="0008241C">
        <w:rPr>
          <w:spacing w:val="-4"/>
          <w:sz w:val="22"/>
          <w:szCs w:val="22"/>
        </w:rPr>
        <w:t xml:space="preserve"> </w:t>
      </w:r>
      <w:r w:rsidRPr="0008241C">
        <w:rPr>
          <w:sz w:val="22"/>
          <w:szCs w:val="22"/>
        </w:rPr>
        <w:t>and</w:t>
      </w:r>
      <w:r w:rsidRPr="0008241C">
        <w:rPr>
          <w:spacing w:val="-5"/>
          <w:sz w:val="22"/>
          <w:szCs w:val="22"/>
        </w:rPr>
        <w:t xml:space="preserve"> </w:t>
      </w:r>
      <w:r w:rsidRPr="0008241C">
        <w:rPr>
          <w:sz w:val="22"/>
          <w:szCs w:val="22"/>
        </w:rPr>
        <w:t>terrestrial)</w:t>
      </w:r>
      <w:r w:rsidRPr="0008241C">
        <w:rPr>
          <w:spacing w:val="-4"/>
          <w:sz w:val="22"/>
          <w:szCs w:val="22"/>
        </w:rPr>
        <w:t xml:space="preserve"> </w:t>
      </w:r>
      <w:r w:rsidRPr="0008241C">
        <w:rPr>
          <w:sz w:val="22"/>
          <w:szCs w:val="22"/>
        </w:rPr>
        <w:t>in</w:t>
      </w:r>
      <w:r w:rsidRPr="0008241C">
        <w:rPr>
          <w:spacing w:val="-5"/>
          <w:sz w:val="22"/>
          <w:szCs w:val="22"/>
        </w:rPr>
        <w:t xml:space="preserve"> </w:t>
      </w:r>
      <w:r w:rsidRPr="0008241C">
        <w:rPr>
          <w:sz w:val="22"/>
          <w:szCs w:val="22"/>
        </w:rPr>
        <w:t>the</w:t>
      </w:r>
      <w:r w:rsidRPr="0008241C">
        <w:rPr>
          <w:spacing w:val="-3"/>
          <w:sz w:val="22"/>
          <w:szCs w:val="22"/>
        </w:rPr>
        <w:t xml:space="preserve"> </w:t>
      </w:r>
      <w:r w:rsidRPr="0008241C">
        <w:rPr>
          <w:sz w:val="22"/>
          <w:szCs w:val="22"/>
        </w:rPr>
        <w:t>Asia-Pacific</w:t>
      </w:r>
      <w:r w:rsidRPr="0008241C">
        <w:rPr>
          <w:spacing w:val="-4"/>
          <w:sz w:val="22"/>
          <w:szCs w:val="22"/>
          <w:lang w:eastAsia="ko-KR"/>
        </w:rPr>
        <w:t xml:space="preserve">. </w:t>
      </w:r>
      <w:r w:rsidRPr="0008241C">
        <w:rPr>
          <w:sz w:val="22"/>
          <w:szCs w:val="22"/>
        </w:rPr>
        <w:t>It builds on the IPBES</w:t>
      </w:r>
      <w:r w:rsidRPr="0008241C">
        <w:rPr>
          <w:spacing w:val="-36"/>
          <w:sz w:val="22"/>
          <w:szCs w:val="22"/>
        </w:rPr>
        <w:t xml:space="preserve"> </w:t>
      </w:r>
      <w:r w:rsidRPr="0008241C">
        <w:rPr>
          <w:sz w:val="22"/>
          <w:szCs w:val="22"/>
        </w:rPr>
        <w:t xml:space="preserve">framework to provide interlinkages between nature’s contributions and people. </w:t>
      </w:r>
    </w:p>
    <w:p w14:paraId="61945CD4" w14:textId="77777777" w:rsidR="00A01204" w:rsidRPr="0008241C" w:rsidRDefault="00A01204" w:rsidP="00A01204">
      <w:pPr>
        <w:rPr>
          <w:sz w:val="22"/>
          <w:szCs w:val="22"/>
        </w:rPr>
      </w:pPr>
    </w:p>
    <w:p w14:paraId="13BA12CD" w14:textId="77777777" w:rsidR="00A01204" w:rsidRPr="0008241C" w:rsidRDefault="00A01204" w:rsidP="00A01204">
      <w:pPr>
        <w:rPr>
          <w:sz w:val="22"/>
          <w:szCs w:val="22"/>
        </w:rPr>
      </w:pPr>
      <w:r w:rsidRPr="0008241C">
        <w:rPr>
          <w:sz w:val="22"/>
          <w:szCs w:val="22"/>
        </w:rPr>
        <w:t>Here, we define different categories and types of ecosystem goods and services</w:t>
      </w:r>
      <w:r w:rsidRPr="0008241C">
        <w:rPr>
          <w:spacing w:val="-32"/>
          <w:sz w:val="22"/>
          <w:szCs w:val="22"/>
        </w:rPr>
        <w:t xml:space="preserve"> </w:t>
      </w:r>
      <w:r w:rsidRPr="0008241C">
        <w:rPr>
          <w:sz w:val="22"/>
          <w:szCs w:val="22"/>
        </w:rPr>
        <w:t>associated</w:t>
      </w:r>
      <w:r w:rsidRPr="0008241C">
        <w:rPr>
          <w:spacing w:val="-4"/>
          <w:sz w:val="22"/>
          <w:szCs w:val="22"/>
        </w:rPr>
        <w:t xml:space="preserve"> </w:t>
      </w:r>
      <w:r w:rsidRPr="0008241C">
        <w:rPr>
          <w:sz w:val="22"/>
          <w:szCs w:val="22"/>
        </w:rPr>
        <w:t xml:space="preserve">with marine, coastal and terrestrial ecosystems in the region. Table 2.1 presents the 18 categories of nature’s contributions to people (NCP) used in this IPBES assessment </w:t>
      </w:r>
      <w:r w:rsidRPr="0008241C">
        <w:rPr>
          <w:sz w:val="22"/>
          <w:szCs w:val="22"/>
        </w:rPr>
        <w:fldChar w:fldCharType="begin" w:fldLock="1"/>
      </w:r>
      <w:r w:rsidRPr="0008241C">
        <w:rPr>
          <w:sz w:val="22"/>
          <w:szCs w:val="22"/>
        </w:rPr>
        <w:instrText>ADDIN CSL_CITATION {"citationItems":[{"id":"ITEM-1","itemData":{"author":[{"dropping-particle":"","family":"IPBES","given":"","non-dropping-particle":"","parse-names":false,"suffix":""}],"id":"ITEM-1","issued":{"date-parts":[["2017"]]},"publisher-place":"Bonn, Germany","title":"IPBES/5/INF/24: Update on the classification of nature's contributions to people by the Intergovernmental Science-Policy Platform on Biodiversity and Ecosystem Services","type":"paper-conference"},"uris":["http://www.mendeley.com/documents/?uuid=dc0bbff4-285d-38f7-a949-563fccb17c09"]}],"mendeley":{"formattedCitation":"(IPBES, 2017)","plainTextFormattedCitation":"(IPBES, 2017)","previouslyFormattedCitation":"(IPBES, 2017)"},"properties":{"noteIndex":0},"schema":"https://github.com/citation-style-language/schema/raw/master/csl-citation.json"}</w:instrText>
      </w:r>
      <w:r w:rsidRPr="0008241C">
        <w:rPr>
          <w:sz w:val="22"/>
          <w:szCs w:val="22"/>
        </w:rPr>
        <w:fldChar w:fldCharType="separate"/>
      </w:r>
      <w:r w:rsidRPr="0008241C">
        <w:rPr>
          <w:noProof/>
          <w:sz w:val="22"/>
          <w:szCs w:val="22"/>
        </w:rPr>
        <w:t>(IPBES, 2017)</w:t>
      </w:r>
      <w:r w:rsidRPr="0008241C">
        <w:rPr>
          <w:sz w:val="22"/>
          <w:szCs w:val="22"/>
        </w:rPr>
        <w:fldChar w:fldCharType="end"/>
      </w:r>
      <w:r w:rsidRPr="0008241C">
        <w:rPr>
          <w:sz w:val="22"/>
          <w:szCs w:val="22"/>
        </w:rPr>
        <w:t xml:space="preserve">. There has been </w:t>
      </w:r>
      <w:r w:rsidRPr="0008241C">
        <w:rPr>
          <w:sz w:val="22"/>
          <w:szCs w:val="22"/>
        </w:rPr>
        <w:lastRenderedPageBreak/>
        <w:t>an array of classification systems for ecosystem benefits or contributions, such as those of the Millenium Assessment (MA), The Economics of Ecosystems and Biodiversity</w:t>
      </w:r>
      <w:r w:rsidRPr="0008241C" w:rsidDel="007A2562">
        <w:rPr>
          <w:sz w:val="22"/>
          <w:szCs w:val="22"/>
        </w:rPr>
        <w:t xml:space="preserve"> </w:t>
      </w:r>
      <w:r w:rsidRPr="0008241C">
        <w:rPr>
          <w:sz w:val="22"/>
          <w:szCs w:val="22"/>
        </w:rPr>
        <w:fldChar w:fldCharType="begin"/>
      </w:r>
      <w:r w:rsidRPr="0008241C">
        <w:rPr>
          <w:sz w:val="22"/>
          <w:szCs w:val="22"/>
        </w:rPr>
        <w:instrText xml:space="preserve"> ADDIN EN.CITE &lt;EndNote&gt;&lt;Cite&gt;&lt;Author&gt;TEEB&lt;/Author&gt;&lt;Year&gt;2010&lt;/Year&gt;&lt;RecNum&gt;1462&lt;/RecNum&gt;&lt;DisplayText&gt;(TEEB 2010)&lt;/DisplayText&gt;&lt;record&gt;&lt;rec-number&gt;1462&lt;/rec-number&gt;&lt;foreign-keys&gt;&lt;key app="EN" db-id="a0w2epa2frsx9nerxf1vfzxvvwe95wavvdwa" timestamp="1461216643"&gt;1462&lt;/key&gt;&lt;/foreign-keys&gt;&lt;ref-type name="Report"&gt;27&lt;/ref-type&gt;&lt;contributors&gt;&lt;authors&gt;&lt;author&gt;TEEB&lt;/author&gt;&lt;/authors&gt;&lt;secondary-authors&gt;&lt;author&gt;Pushpam Kumar&lt;/author&gt;&lt;/secondary-authors&gt;&lt;/contributors&gt;&lt;titles&gt;&lt;title&gt;The Economics of Ecosystems and Biodiversity: Ecological and Economic Foundations&lt;/title&gt;&lt;/titles&gt;&lt;dates&gt;&lt;year&gt;2010&lt;/year&gt;&lt;/dates&gt;&lt;pub-location&gt;London and Washington&lt;/pub-location&gt;&lt;publisher&gt;Earthscan&lt;/publisher&gt;&lt;urls&gt;&lt;related-urls&gt;&lt;url&gt;http://www.teebweb.org/our-publications/teeb-study-reports/ecological-and-economic-foundations/&lt;/url&gt;&lt;/related-urls&gt;&lt;/urls&gt;&lt;/record&gt;&lt;/Cite&gt;&lt;/EndNote&gt;</w:instrText>
      </w:r>
      <w:r w:rsidRPr="0008241C">
        <w:rPr>
          <w:sz w:val="22"/>
          <w:szCs w:val="22"/>
        </w:rPr>
        <w:fldChar w:fldCharType="separate"/>
      </w:r>
      <w:r w:rsidRPr="0008241C">
        <w:rPr>
          <w:sz w:val="22"/>
          <w:szCs w:val="22"/>
        </w:rPr>
        <w:t>(TEEB)</w:t>
      </w:r>
      <w:r w:rsidRPr="0008241C">
        <w:rPr>
          <w:sz w:val="22"/>
          <w:szCs w:val="22"/>
        </w:rPr>
        <w:fldChar w:fldCharType="end"/>
      </w:r>
      <w:r w:rsidRPr="0008241C">
        <w:rPr>
          <w:sz w:val="22"/>
          <w:szCs w:val="22"/>
        </w:rPr>
        <w:t xml:space="preserve">, and </w:t>
      </w:r>
      <w:r w:rsidRPr="0008241C">
        <w:rPr>
          <w:rFonts w:eastAsia="Batang"/>
          <w:sz w:val="22"/>
          <w:szCs w:val="22"/>
        </w:rPr>
        <w:t>the Common International Classi</w:t>
      </w:r>
      <w:r w:rsidRPr="0008241C">
        <w:rPr>
          <w:rFonts w:eastAsia="AdvTT5235d5a9+fb"/>
          <w:sz w:val="22"/>
          <w:szCs w:val="22"/>
        </w:rPr>
        <w:t>fi</w:t>
      </w:r>
      <w:r w:rsidRPr="0008241C">
        <w:rPr>
          <w:rFonts w:eastAsia="Batang"/>
          <w:sz w:val="22"/>
          <w:szCs w:val="22"/>
        </w:rPr>
        <w:t xml:space="preserve">cation of Ecosystem Services (CICES). </w:t>
      </w:r>
      <w:r w:rsidRPr="0008241C">
        <w:rPr>
          <w:sz w:val="22"/>
          <w:szCs w:val="22"/>
        </w:rPr>
        <w:t xml:space="preserve">The NCP approach of IPBES grows on the overall scientific knowledge that has evolved through these efforts. The most influential classification has been the MA system: supporting, provisioning, regulating and cultural. Later in the TEEB and CICES systems, supporting services were treated as properties of ecosystems, and habitat maintenance services that were associated with provisioning services </w:t>
      </w:r>
      <w:r w:rsidRPr="0008241C">
        <w:rPr>
          <w:sz w:val="22"/>
          <w:szCs w:val="22"/>
        </w:rPr>
        <w:fldChar w:fldCharType="begin" w:fldLock="1"/>
      </w:r>
      <w:r w:rsidRPr="0008241C">
        <w:rPr>
          <w:sz w:val="22"/>
          <w:szCs w:val="22"/>
        </w:rPr>
        <w:instrText>ADDIN CSL_CITATION {"citationItems":[{"id":"ITEM-1","itemData":{"abstract":"\r\n","author":[{"dropping-particle":"","family":"Haines-Young","given":"Roy","non-dropping-particle":"","parse-names":false,"suffix":""},{"dropping-particle":"","family":"Potschin","given":"Marion","non-dropping-particle":"","parse-names":false,"suffix":""}],"id":"ITEM-1","issued":{"date-parts":[["2013"]]},"title":"Common International Classification of Ecosystem Services (CICES): Consultation on Version 4, August-December 2012","type":"report"},"uris":["http://www.mendeley.com/documents/?uuid=0e894201-f8e1-348e-8583-e5959836d9f6"]}],"mendeley":{"formattedCitation":"(Haines-Young &amp; Potschin, 2013)","plainTextFormattedCitation":"(Haines-Young &amp; Potschin, 2013)","previouslyFormattedCitation":"(Haines-Young &amp; Potschin, 2013)"},"properties":{"noteIndex":0},"schema":"https://github.com/citation-style-language/schema/raw/master/csl-citation.json"}</w:instrText>
      </w:r>
      <w:r w:rsidRPr="0008241C">
        <w:rPr>
          <w:sz w:val="22"/>
          <w:szCs w:val="22"/>
        </w:rPr>
        <w:fldChar w:fldCharType="separate"/>
      </w:r>
      <w:r w:rsidRPr="0008241C">
        <w:rPr>
          <w:noProof/>
          <w:sz w:val="22"/>
          <w:szCs w:val="22"/>
        </w:rPr>
        <w:t>(Haines-Young &amp; Potschin, 2013)</w:t>
      </w:r>
      <w:r w:rsidRPr="0008241C">
        <w:rPr>
          <w:sz w:val="22"/>
          <w:szCs w:val="22"/>
        </w:rPr>
        <w:fldChar w:fldCharType="end"/>
      </w:r>
      <w:r w:rsidRPr="0008241C">
        <w:rPr>
          <w:sz w:val="22"/>
          <w:szCs w:val="22"/>
        </w:rPr>
        <w:t xml:space="preserve"> or placed as a separate category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Kumar","given":"Pushpam","non-dropping-particle":"","parse-names":false,"suffix":""}],"id":"ITEM-1","issued":{"date-parts":[["2010"]]},"publisher":"Earthscan","publisher-place":"London and Washington","title":"The Economics of Ecosystems and Biodiversity Ecological and Economic Foundations","type":"book"},"uris":["http://www.mendeley.com/documents/?uuid=2a09a77f-0d11-4a58-9858-dd5fe526b930"]}],"mendeley":{"formattedCitation":"(TEEB, 2010)","plainTextFormattedCitation":"(TEEB, 2010)","previouslyFormattedCitation":"(TEEB, 2010)"},"properties":{"noteIndex":0},"schema":"https://github.com/citation-style-language/schema/raw/master/csl-citation.json"}</w:instrText>
      </w:r>
      <w:r w:rsidRPr="0008241C">
        <w:rPr>
          <w:sz w:val="22"/>
          <w:szCs w:val="22"/>
        </w:rPr>
        <w:fldChar w:fldCharType="separate"/>
      </w:r>
      <w:r w:rsidRPr="0008241C">
        <w:rPr>
          <w:noProof/>
          <w:sz w:val="22"/>
          <w:szCs w:val="22"/>
        </w:rPr>
        <w:t>(TEEB, 2010)</w:t>
      </w:r>
      <w:r w:rsidRPr="0008241C">
        <w:rPr>
          <w:sz w:val="22"/>
          <w:szCs w:val="22"/>
        </w:rPr>
        <w:fldChar w:fldCharType="end"/>
      </w:r>
      <w:r w:rsidRPr="0008241C">
        <w:rPr>
          <w:sz w:val="22"/>
          <w:szCs w:val="22"/>
        </w:rPr>
        <w:t xml:space="preserve">. The NCP classification focuses on “contributions” in lieu of “benefits” to people, involving three broad groups: regulating, material (e.g., formerly provisioning services) and non-material (e.g., formerly cultural services). The 18 inclusive NCP categories might be associated with more than one group. For detailed descriptions for individual categories, please refer to </w:t>
      </w:r>
      <w:r w:rsidRPr="0008241C">
        <w:rPr>
          <w:noProof/>
          <w:sz w:val="22"/>
          <w:szCs w:val="22"/>
        </w:rPr>
        <w:t xml:space="preserve">IPBES/5/INF/24 </w:t>
      </w:r>
      <w:r w:rsidRPr="0008241C">
        <w:rPr>
          <w:sz w:val="22"/>
          <w:szCs w:val="22"/>
        </w:rPr>
        <w:fldChar w:fldCharType="begin" w:fldLock="1"/>
      </w:r>
      <w:r w:rsidRPr="0008241C">
        <w:rPr>
          <w:sz w:val="22"/>
          <w:szCs w:val="22"/>
        </w:rPr>
        <w:instrText>ADDIN CSL_CITATION {"citationItems":[{"id":"ITEM-1","itemData":{"author":[{"dropping-particle":"","family":"IPBES","given":"","non-dropping-particle":"","parse-names":false,"suffix":""}],"id":"ITEM-1","issued":{"date-parts":[["2017"]]},"publisher-place":"Bonn, Germany","title":"IPBES/5/INF/24: Update on the classification of nature's contributions to people by the Intergovernmental Science-Policy Platform on Biodiversity and Ecosystem Services","type":"paper-conference"},"label":"part","uris":["http://www.mendeley.com/documents/?uuid=dc0bbff4-285d-38f7-a949-563fccb17c09"]}],"mendeley":{"formattedCitation":"(IPBES, 2017)","plainTextFormattedCitation":"(IPBES, 2017)","previouslyFormattedCitation":"(IPBES, 2017)"},"properties":{"noteIndex":0},"schema":"https://github.com/citation-style-language/schema/raw/master/csl-citation.json"}</w:instrText>
      </w:r>
      <w:r w:rsidRPr="0008241C">
        <w:rPr>
          <w:sz w:val="22"/>
          <w:szCs w:val="22"/>
        </w:rPr>
        <w:fldChar w:fldCharType="separate"/>
      </w:r>
      <w:r w:rsidRPr="0008241C">
        <w:rPr>
          <w:noProof/>
          <w:sz w:val="22"/>
          <w:szCs w:val="22"/>
        </w:rPr>
        <w:t>(IPBES, 2017)</w:t>
      </w:r>
      <w:r w:rsidRPr="0008241C">
        <w:rPr>
          <w:sz w:val="22"/>
          <w:szCs w:val="22"/>
        </w:rPr>
        <w:fldChar w:fldCharType="end"/>
      </w:r>
      <w:r w:rsidRPr="0008241C">
        <w:rPr>
          <w:sz w:val="22"/>
          <w:szCs w:val="22"/>
        </w:rPr>
        <w:t>.</w:t>
      </w:r>
    </w:p>
    <w:p w14:paraId="646FF785" w14:textId="77777777" w:rsidR="00A01204" w:rsidRPr="0008241C" w:rsidRDefault="00A01204" w:rsidP="00A01204">
      <w:pPr>
        <w:rPr>
          <w:sz w:val="22"/>
          <w:szCs w:val="22"/>
          <w:lang w:eastAsia="ko-KR"/>
        </w:rPr>
      </w:pPr>
    </w:p>
    <w:p w14:paraId="36779A3C" w14:textId="77777777" w:rsidR="00A01204" w:rsidRPr="0008241C" w:rsidRDefault="00A01204" w:rsidP="00A01204">
      <w:pPr>
        <w:rPr>
          <w:sz w:val="22"/>
          <w:szCs w:val="22"/>
        </w:rPr>
      </w:pPr>
      <w:r w:rsidRPr="0008241C">
        <w:rPr>
          <w:sz w:val="22"/>
          <w:szCs w:val="22"/>
        </w:rPr>
        <w:t xml:space="preserve">We assess </w:t>
      </w:r>
      <w:r w:rsidRPr="0008241C">
        <w:rPr>
          <w:sz w:val="22"/>
          <w:szCs w:val="22"/>
          <w:lang w:eastAsia="ko-KR"/>
        </w:rPr>
        <w:t xml:space="preserve">the </w:t>
      </w:r>
      <w:r w:rsidRPr="0008241C">
        <w:rPr>
          <w:sz w:val="22"/>
          <w:szCs w:val="22"/>
        </w:rPr>
        <w:t>status and heterogeneity</w:t>
      </w:r>
      <w:r w:rsidRPr="0008241C">
        <w:rPr>
          <w:spacing w:val="-33"/>
          <w:sz w:val="22"/>
          <w:szCs w:val="22"/>
        </w:rPr>
        <w:t xml:space="preserve"> </w:t>
      </w:r>
      <w:r w:rsidRPr="0008241C">
        <w:rPr>
          <w:sz w:val="22"/>
          <w:szCs w:val="22"/>
        </w:rPr>
        <w:t>of</w:t>
      </w:r>
      <w:r w:rsidRPr="0008241C">
        <w:rPr>
          <w:sz w:val="22"/>
          <w:szCs w:val="22"/>
          <w:lang w:eastAsia="ko-KR"/>
        </w:rPr>
        <w:t xml:space="preserve"> </w:t>
      </w:r>
      <w:r w:rsidRPr="0008241C">
        <w:rPr>
          <w:sz w:val="22"/>
          <w:szCs w:val="22"/>
        </w:rPr>
        <w:t>ecosystem goods and services in the Asia-Pacific.</w:t>
      </w:r>
      <w:r w:rsidRPr="0008241C">
        <w:rPr>
          <w:sz w:val="22"/>
          <w:szCs w:val="22"/>
          <w:lang w:eastAsia="ko-KR"/>
        </w:rPr>
        <w:t xml:space="preserve"> In order to demonstrate the heterogeneity </w:t>
      </w:r>
      <w:r w:rsidRPr="0008241C">
        <w:rPr>
          <w:sz w:val="22"/>
          <w:szCs w:val="22"/>
        </w:rPr>
        <w:t>of</w:t>
      </w:r>
      <w:r w:rsidRPr="0008241C">
        <w:rPr>
          <w:sz w:val="22"/>
          <w:szCs w:val="22"/>
          <w:lang w:eastAsia="ko-KR"/>
        </w:rPr>
        <w:t xml:space="preserve"> </w:t>
      </w:r>
      <w:r w:rsidRPr="0008241C">
        <w:rPr>
          <w:sz w:val="22"/>
          <w:szCs w:val="22"/>
        </w:rPr>
        <w:t xml:space="preserve">ecosystem goods and services across </w:t>
      </w:r>
      <w:r w:rsidRPr="0008241C">
        <w:rPr>
          <w:sz w:val="22"/>
          <w:szCs w:val="22"/>
          <w:lang w:eastAsia="ko-KR"/>
        </w:rPr>
        <w:t>the</w:t>
      </w:r>
      <w:r w:rsidRPr="0008241C">
        <w:rPr>
          <w:sz w:val="22"/>
          <w:szCs w:val="22"/>
        </w:rPr>
        <w:t xml:space="preserve"> region, we provide case</w:t>
      </w:r>
      <w:r w:rsidRPr="0008241C">
        <w:rPr>
          <w:spacing w:val="-1"/>
          <w:sz w:val="22"/>
          <w:szCs w:val="22"/>
        </w:rPr>
        <w:t xml:space="preserve"> </w:t>
      </w:r>
      <w:r w:rsidRPr="0008241C">
        <w:rPr>
          <w:sz w:val="22"/>
          <w:szCs w:val="22"/>
        </w:rPr>
        <w:t>studies</w:t>
      </w:r>
      <w:r w:rsidRPr="0008241C">
        <w:rPr>
          <w:sz w:val="22"/>
          <w:szCs w:val="22"/>
          <w:lang w:eastAsia="ko-KR"/>
        </w:rPr>
        <w:t xml:space="preserve"> </w:t>
      </w:r>
      <w:r w:rsidRPr="0008241C">
        <w:rPr>
          <w:sz w:val="22"/>
          <w:szCs w:val="22"/>
        </w:rPr>
        <w:t>that highlight geographical and cultural differences in</w:t>
      </w:r>
      <w:r w:rsidRPr="0008241C">
        <w:rPr>
          <w:spacing w:val="-34"/>
          <w:sz w:val="22"/>
          <w:szCs w:val="22"/>
        </w:rPr>
        <w:t xml:space="preserve"> </w:t>
      </w:r>
      <w:r w:rsidRPr="0008241C">
        <w:rPr>
          <w:sz w:val="22"/>
          <w:szCs w:val="22"/>
        </w:rPr>
        <w:t>the</w:t>
      </w:r>
      <w:r w:rsidRPr="0008241C">
        <w:rPr>
          <w:spacing w:val="-3"/>
          <w:sz w:val="22"/>
          <w:szCs w:val="22"/>
        </w:rPr>
        <w:t xml:space="preserve"> </w:t>
      </w:r>
      <w:r w:rsidRPr="0008241C">
        <w:rPr>
          <w:sz w:val="22"/>
          <w:szCs w:val="22"/>
        </w:rPr>
        <w:t>production</w:t>
      </w:r>
      <w:r w:rsidRPr="0008241C">
        <w:rPr>
          <w:sz w:val="22"/>
          <w:szCs w:val="22"/>
          <w:lang w:eastAsia="ko-KR"/>
        </w:rPr>
        <w:t xml:space="preserve"> </w:t>
      </w:r>
      <w:r w:rsidRPr="0008241C">
        <w:rPr>
          <w:sz w:val="22"/>
          <w:szCs w:val="22"/>
        </w:rPr>
        <w:t>and use of ecosystem goods and services. We conclude this section by</w:t>
      </w:r>
      <w:r w:rsidRPr="0008241C">
        <w:rPr>
          <w:spacing w:val="-27"/>
          <w:sz w:val="22"/>
          <w:szCs w:val="22"/>
        </w:rPr>
        <w:t xml:space="preserve"> </w:t>
      </w:r>
      <w:r w:rsidRPr="0008241C">
        <w:rPr>
          <w:sz w:val="22"/>
          <w:szCs w:val="22"/>
        </w:rPr>
        <w:t>providing</w:t>
      </w:r>
      <w:r w:rsidRPr="0008241C">
        <w:rPr>
          <w:spacing w:val="-3"/>
          <w:sz w:val="22"/>
          <w:szCs w:val="22"/>
        </w:rPr>
        <w:t xml:space="preserve"> </w:t>
      </w:r>
      <w:r w:rsidRPr="0008241C">
        <w:rPr>
          <w:sz w:val="22"/>
          <w:szCs w:val="22"/>
        </w:rPr>
        <w:t>a summary of</w:t>
      </w:r>
      <w:r w:rsidRPr="0008241C">
        <w:rPr>
          <w:sz w:val="22"/>
          <w:szCs w:val="22"/>
          <w:lang w:eastAsia="ko-KR"/>
        </w:rPr>
        <w:t xml:space="preserve"> economic</w:t>
      </w:r>
      <w:r w:rsidRPr="0008241C">
        <w:rPr>
          <w:sz w:val="22"/>
          <w:szCs w:val="22"/>
        </w:rPr>
        <w:t xml:space="preserve"> values of these contributions to the</w:t>
      </w:r>
      <w:r w:rsidRPr="0008241C">
        <w:rPr>
          <w:spacing w:val="-28"/>
          <w:sz w:val="22"/>
          <w:szCs w:val="22"/>
        </w:rPr>
        <w:t xml:space="preserve"> </w:t>
      </w:r>
      <w:r w:rsidRPr="0008241C">
        <w:rPr>
          <w:sz w:val="22"/>
          <w:szCs w:val="22"/>
        </w:rPr>
        <w:t>people.</w:t>
      </w:r>
    </w:p>
    <w:p w14:paraId="2564BF5F" w14:textId="77777777" w:rsidR="00A01204" w:rsidRPr="0008241C" w:rsidRDefault="00A01204" w:rsidP="00A01204">
      <w:pPr>
        <w:rPr>
          <w:sz w:val="22"/>
          <w:szCs w:val="22"/>
        </w:rPr>
      </w:pPr>
    </w:p>
    <w:p w14:paraId="250E759B" w14:textId="22FFC606"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494" w:name="_Toc494766160"/>
      <w:r w:rsidRPr="0008241C">
        <w:rPr>
          <w:b/>
          <w:kern w:val="2"/>
          <w:sz w:val="22"/>
          <w:szCs w:val="22"/>
          <w:lang w:eastAsia="ja-JP"/>
        </w:rPr>
        <w:t>Table 2.</w:t>
      </w:r>
      <w:r w:rsidRPr="0008241C">
        <w:rPr>
          <w:b/>
          <w:kern w:val="2"/>
          <w:sz w:val="22"/>
          <w:szCs w:val="22"/>
          <w:lang w:eastAsia="ja-JP"/>
        </w:rPr>
        <w:fldChar w:fldCharType="begin"/>
      </w:r>
      <w:r w:rsidRPr="0008241C">
        <w:rPr>
          <w:b/>
          <w:kern w:val="2"/>
          <w:sz w:val="22"/>
          <w:szCs w:val="22"/>
          <w:lang w:eastAsia="ja-JP"/>
        </w:rPr>
        <w:instrText xml:space="preserve"> SEQ Table_2.3. \* ARABIC </w:instrText>
      </w:r>
      <w:r w:rsidRPr="0008241C">
        <w:rPr>
          <w:b/>
          <w:kern w:val="2"/>
          <w:sz w:val="22"/>
          <w:szCs w:val="22"/>
          <w:lang w:eastAsia="ja-JP"/>
        </w:rPr>
        <w:fldChar w:fldCharType="separate"/>
      </w:r>
      <w:r w:rsidR="00D74032">
        <w:rPr>
          <w:b/>
          <w:noProof/>
          <w:kern w:val="2"/>
          <w:sz w:val="22"/>
          <w:szCs w:val="22"/>
          <w:lang w:eastAsia="ja-JP"/>
        </w:rPr>
        <w:t>1</w:t>
      </w:r>
      <w:r w:rsidRPr="0008241C">
        <w:rPr>
          <w:b/>
          <w:kern w:val="2"/>
          <w:sz w:val="22"/>
          <w:szCs w:val="22"/>
          <w:lang w:eastAsia="ja-JP"/>
        </w:rPr>
        <w:fldChar w:fldCharType="end"/>
      </w:r>
      <w:r w:rsidRPr="0008241C">
        <w:rPr>
          <w:b/>
          <w:kern w:val="2"/>
          <w:sz w:val="22"/>
          <w:szCs w:val="22"/>
          <w:lang w:eastAsia="ja-JP"/>
        </w:rPr>
        <w:t xml:space="preserve">  </w:t>
      </w:r>
      <w:bookmarkEnd w:id="494"/>
      <w:r w:rsidRPr="0008241C">
        <w:rPr>
          <w:b/>
          <w:kern w:val="2"/>
          <w:sz w:val="22"/>
          <w:szCs w:val="22"/>
          <w:lang w:eastAsia="ja-JP"/>
        </w:rPr>
        <w:t>The 18 categories of nature’s contributions to people used in IPBES assessments</w:t>
      </w:r>
    </w:p>
    <w:tbl>
      <w:tblPr>
        <w:tblW w:w="5082" w:type="pct"/>
        <w:jc w:val="center"/>
        <w:tblLayout w:type="fixed"/>
        <w:tblCellMar>
          <w:left w:w="0" w:type="dxa"/>
          <w:right w:w="0" w:type="dxa"/>
        </w:tblCellMar>
        <w:tblLook w:val="01E0" w:firstRow="1" w:lastRow="1" w:firstColumn="1" w:lastColumn="1" w:noHBand="0" w:noVBand="0"/>
      </w:tblPr>
      <w:tblGrid>
        <w:gridCol w:w="458"/>
        <w:gridCol w:w="2082"/>
        <w:gridCol w:w="5216"/>
        <w:gridCol w:w="1408"/>
      </w:tblGrid>
      <w:tr w:rsidR="00A01204" w:rsidRPr="0008241C" w14:paraId="7E135413" w14:textId="77777777" w:rsidTr="00642B4F">
        <w:trPr>
          <w:trHeight w:val="20"/>
          <w:jc w:val="center"/>
        </w:trPr>
        <w:tc>
          <w:tcPr>
            <w:tcW w:w="250" w:type="pct"/>
            <w:tcBorders>
              <w:top w:val="single" w:sz="4" w:space="0" w:color="auto"/>
              <w:left w:val="single" w:sz="4" w:space="0" w:color="auto"/>
              <w:bottom w:val="single" w:sz="4" w:space="0" w:color="auto"/>
              <w:right w:val="single" w:sz="4" w:space="0" w:color="auto"/>
            </w:tcBorders>
          </w:tcPr>
          <w:p w14:paraId="36C289D6" w14:textId="77777777" w:rsidR="00A01204" w:rsidRPr="0008241C" w:rsidRDefault="00A01204" w:rsidP="00A01204">
            <w:pPr>
              <w:widowControl w:val="0"/>
              <w:tabs>
                <w:tab w:val="clear" w:pos="1247"/>
                <w:tab w:val="clear" w:pos="1814"/>
                <w:tab w:val="clear" w:pos="2381"/>
                <w:tab w:val="clear" w:pos="2948"/>
                <w:tab w:val="clear" w:pos="3515"/>
              </w:tabs>
              <w:ind w:leftChars="50" w:left="100" w:rightChars="50" w:right="100"/>
              <w:rPr>
                <w:b/>
                <w:kern w:val="2"/>
                <w:sz w:val="22"/>
                <w:szCs w:val="22"/>
                <w:lang w:eastAsia="ja-JP"/>
              </w:rPr>
            </w:pPr>
          </w:p>
        </w:tc>
        <w:tc>
          <w:tcPr>
            <w:tcW w:w="1136" w:type="pct"/>
            <w:tcBorders>
              <w:top w:val="single" w:sz="4" w:space="0" w:color="auto"/>
              <w:left w:val="single" w:sz="4" w:space="0" w:color="auto"/>
              <w:bottom w:val="single" w:sz="4" w:space="0" w:color="auto"/>
              <w:right w:val="single" w:sz="4" w:space="0" w:color="auto"/>
            </w:tcBorders>
          </w:tcPr>
          <w:p w14:paraId="602E980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Calibri"/>
                <w:b/>
                <w:szCs w:val="22"/>
                <w:lang w:val="en-US"/>
              </w:rPr>
            </w:pPr>
            <w:r w:rsidRPr="0008241C">
              <w:rPr>
                <w:rFonts w:eastAsia="Calibri"/>
                <w:b/>
                <w:szCs w:val="22"/>
                <w:lang w:val="en-US"/>
              </w:rPr>
              <w:t>Reporting categories of nature’s contributions to people</w:t>
            </w:r>
          </w:p>
        </w:tc>
        <w:tc>
          <w:tcPr>
            <w:tcW w:w="2846" w:type="pct"/>
            <w:tcBorders>
              <w:top w:val="single" w:sz="4" w:space="0" w:color="auto"/>
              <w:left w:val="single" w:sz="4" w:space="0" w:color="auto"/>
              <w:bottom w:val="single" w:sz="4" w:space="0" w:color="auto"/>
              <w:right w:val="single" w:sz="4" w:space="0" w:color="auto"/>
            </w:tcBorders>
          </w:tcPr>
          <w:p w14:paraId="768A403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Calibri"/>
                <w:b/>
                <w:szCs w:val="22"/>
                <w:lang w:val="en-US"/>
              </w:rPr>
            </w:pPr>
            <w:r w:rsidRPr="0008241C">
              <w:rPr>
                <w:rFonts w:eastAsia="Calibri"/>
                <w:b/>
                <w:szCs w:val="22"/>
                <w:lang w:val="en-US"/>
              </w:rPr>
              <w:t>Brief explanation and some examples</w:t>
            </w:r>
          </w:p>
        </w:tc>
        <w:tc>
          <w:tcPr>
            <w:tcW w:w="768" w:type="pct"/>
            <w:tcBorders>
              <w:top w:val="single" w:sz="4" w:space="0" w:color="auto"/>
              <w:left w:val="single" w:sz="4" w:space="0" w:color="auto"/>
              <w:bottom w:val="single" w:sz="4" w:space="0" w:color="auto"/>
              <w:right w:val="single" w:sz="4" w:space="0" w:color="auto"/>
            </w:tcBorders>
          </w:tcPr>
          <w:p w14:paraId="30CE86B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MS Mincho"/>
                <w:b/>
                <w:szCs w:val="22"/>
                <w:lang w:val="en-US" w:eastAsia="ja-JP"/>
              </w:rPr>
            </w:pPr>
            <w:r w:rsidRPr="0008241C">
              <w:rPr>
                <w:rFonts w:eastAsia="Calibri"/>
                <w:b/>
                <w:szCs w:val="22"/>
                <w:lang w:val="en-US"/>
              </w:rPr>
              <w:t>Type of contribution</w:t>
            </w:r>
          </w:p>
        </w:tc>
      </w:tr>
      <w:tr w:rsidR="00A01204" w:rsidRPr="0008241C" w14:paraId="50925F59" w14:textId="77777777" w:rsidTr="00642B4F">
        <w:trPr>
          <w:trHeight w:val="20"/>
          <w:jc w:val="center"/>
        </w:trPr>
        <w:tc>
          <w:tcPr>
            <w:tcW w:w="250" w:type="pct"/>
            <w:tcBorders>
              <w:top w:val="single" w:sz="4" w:space="0" w:color="auto"/>
              <w:left w:val="single" w:sz="4" w:space="0" w:color="000000"/>
              <w:bottom w:val="single" w:sz="4" w:space="0" w:color="000000"/>
              <w:right w:val="single" w:sz="4" w:space="0" w:color="000000"/>
            </w:tcBorders>
          </w:tcPr>
          <w:p w14:paraId="468D5A2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Calibri"/>
                <w:szCs w:val="22"/>
                <w:lang w:val="en-US"/>
              </w:rPr>
            </w:pPr>
            <w:r w:rsidRPr="0008241C">
              <w:rPr>
                <w:rFonts w:eastAsia="Calibri"/>
                <w:w w:val="99"/>
                <w:szCs w:val="22"/>
                <w:lang w:val="en-US"/>
              </w:rPr>
              <w:t>1</w:t>
            </w:r>
          </w:p>
        </w:tc>
        <w:tc>
          <w:tcPr>
            <w:tcW w:w="1136" w:type="pct"/>
            <w:tcBorders>
              <w:top w:val="single" w:sz="4" w:space="0" w:color="auto"/>
              <w:left w:val="single" w:sz="4" w:space="0" w:color="000000"/>
              <w:bottom w:val="single" w:sz="4" w:space="0" w:color="000000"/>
              <w:right w:val="single" w:sz="4" w:space="0" w:color="000000"/>
            </w:tcBorders>
          </w:tcPr>
          <w:p w14:paraId="37C98B8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Calibri"/>
                <w:szCs w:val="22"/>
                <w:lang w:val="en-US"/>
              </w:rPr>
            </w:pPr>
            <w:r w:rsidRPr="0008241C">
              <w:rPr>
                <w:rFonts w:eastAsia="Calibri"/>
                <w:szCs w:val="22"/>
                <w:lang w:val="en-US"/>
              </w:rPr>
              <w:t>Habitat creation and maintenance</w:t>
            </w:r>
          </w:p>
        </w:tc>
        <w:tc>
          <w:tcPr>
            <w:tcW w:w="2846" w:type="pct"/>
            <w:tcBorders>
              <w:top w:val="single" w:sz="4" w:space="0" w:color="auto"/>
              <w:left w:val="single" w:sz="4" w:space="0" w:color="000000"/>
              <w:bottom w:val="single" w:sz="4" w:space="0" w:color="000000"/>
              <w:right w:val="single" w:sz="4" w:space="0" w:color="000000"/>
            </w:tcBorders>
          </w:tcPr>
          <w:p w14:paraId="49FA745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Calibri"/>
                <w:szCs w:val="22"/>
                <w:lang w:val="en-US"/>
              </w:rPr>
            </w:pPr>
            <w:r w:rsidRPr="0008241C">
              <w:rPr>
                <w:rFonts w:eastAsia="Calibri"/>
                <w:szCs w:val="22"/>
                <w:lang w:val="en-US"/>
              </w:rPr>
              <w:t>The formation and continued production, by ecosystems or organisms within them, of ecological conditions necessary or favourable for organisms important to humans to live in. E.g. nesting, feeding, and mating sites for birds and mammals, resting and overwintering areas for migratory mammals, birds and butterflies, nurseries for juvenile stages of fish and refuge for fish and invertebrates</w:t>
            </w:r>
          </w:p>
        </w:tc>
        <w:tc>
          <w:tcPr>
            <w:tcW w:w="768" w:type="pct"/>
            <w:tcBorders>
              <w:top w:val="single" w:sz="4" w:space="0" w:color="auto"/>
              <w:left w:val="single" w:sz="4" w:space="0" w:color="000000"/>
              <w:bottom w:val="single" w:sz="4" w:space="0" w:color="000000"/>
              <w:right w:val="single" w:sz="4" w:space="0" w:color="000000"/>
            </w:tcBorders>
          </w:tcPr>
          <w:p w14:paraId="284DED3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1"/>
              <w:ind w:leftChars="50" w:left="100" w:rightChars="50" w:right="100"/>
              <w:rPr>
                <w:rFonts w:eastAsia="MS Mincho"/>
                <w:szCs w:val="22"/>
                <w:lang w:val="en-US" w:eastAsia="ko-KR"/>
              </w:rPr>
            </w:pPr>
            <w:r w:rsidRPr="0008241C">
              <w:rPr>
                <w:rFonts w:eastAsia="MS Mincho"/>
                <w:szCs w:val="22"/>
                <w:lang w:val="en-US" w:eastAsia="ko-KR"/>
              </w:rPr>
              <w:t>Regulating service</w:t>
            </w:r>
          </w:p>
        </w:tc>
      </w:tr>
      <w:tr w:rsidR="00A01204" w:rsidRPr="0008241C" w14:paraId="7159AC51"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1A60C9A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w w:val="99"/>
                <w:szCs w:val="22"/>
                <w:lang w:val="en-US"/>
              </w:rPr>
              <w:t>2</w:t>
            </w:r>
          </w:p>
        </w:tc>
        <w:tc>
          <w:tcPr>
            <w:tcW w:w="1136" w:type="pct"/>
            <w:tcBorders>
              <w:top w:val="single" w:sz="4" w:space="0" w:color="000000"/>
              <w:left w:val="single" w:sz="4" w:space="0" w:color="000000"/>
              <w:bottom w:val="single" w:sz="4" w:space="0" w:color="000000"/>
              <w:right w:val="single" w:sz="4" w:space="0" w:color="000000"/>
            </w:tcBorders>
          </w:tcPr>
          <w:p w14:paraId="0E24C9D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Pollination and dispersal of seeds and other propagules</w:t>
            </w:r>
          </w:p>
        </w:tc>
        <w:tc>
          <w:tcPr>
            <w:tcW w:w="2846" w:type="pct"/>
            <w:tcBorders>
              <w:top w:val="single" w:sz="4" w:space="0" w:color="000000"/>
              <w:left w:val="single" w:sz="4" w:space="0" w:color="000000"/>
              <w:bottom w:val="single" w:sz="4" w:space="0" w:color="000000"/>
              <w:right w:val="single" w:sz="4" w:space="0" w:color="000000"/>
            </w:tcBorders>
          </w:tcPr>
          <w:p w14:paraId="3460CD9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Facilitation by animals of movement of pollen among flowers, and dispersal of seeds, larvae or spores of organisms important to humans</w:t>
            </w:r>
          </w:p>
        </w:tc>
        <w:tc>
          <w:tcPr>
            <w:tcW w:w="768" w:type="pct"/>
            <w:tcBorders>
              <w:top w:val="single" w:sz="4" w:space="0" w:color="000000"/>
              <w:left w:val="single" w:sz="4" w:space="0" w:color="000000"/>
              <w:bottom w:val="single" w:sz="4" w:space="0" w:color="000000"/>
              <w:right w:val="single" w:sz="4" w:space="0" w:color="000000"/>
            </w:tcBorders>
          </w:tcPr>
          <w:p w14:paraId="00BD184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MS Mincho"/>
                <w:szCs w:val="22"/>
                <w:lang w:val="en-US" w:eastAsia="ko-KR"/>
              </w:rPr>
              <w:t>Regulating service</w:t>
            </w:r>
          </w:p>
        </w:tc>
      </w:tr>
      <w:tr w:rsidR="00A01204" w:rsidRPr="0008241C" w14:paraId="3B70486C"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18348CA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w w:val="99"/>
                <w:szCs w:val="22"/>
                <w:lang w:val="en-US"/>
              </w:rPr>
              <w:t>3</w:t>
            </w:r>
          </w:p>
        </w:tc>
        <w:tc>
          <w:tcPr>
            <w:tcW w:w="1136" w:type="pct"/>
            <w:tcBorders>
              <w:top w:val="single" w:sz="4" w:space="0" w:color="000000"/>
              <w:left w:val="single" w:sz="4" w:space="0" w:color="000000"/>
              <w:bottom w:val="single" w:sz="4" w:space="0" w:color="000000"/>
              <w:right w:val="single" w:sz="4" w:space="0" w:color="000000"/>
            </w:tcBorders>
          </w:tcPr>
          <w:p w14:paraId="3305816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Regulation of air quality</w:t>
            </w:r>
          </w:p>
        </w:tc>
        <w:tc>
          <w:tcPr>
            <w:tcW w:w="2846" w:type="pct"/>
            <w:tcBorders>
              <w:top w:val="single" w:sz="4" w:space="0" w:color="000000"/>
              <w:left w:val="single" w:sz="4" w:space="0" w:color="000000"/>
              <w:bottom w:val="single" w:sz="4" w:space="0" w:color="000000"/>
              <w:right w:val="single" w:sz="4" w:space="0" w:color="000000"/>
            </w:tcBorders>
          </w:tcPr>
          <w:p w14:paraId="7542C50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xml:space="preserve">Regulation (by impediment or facilitation) by </w:t>
            </w:r>
            <w:r w:rsidRPr="0008241C">
              <w:rPr>
                <w:rFonts w:eastAsia="Calibri"/>
                <w:position w:val="1"/>
                <w:szCs w:val="22"/>
                <w:lang w:val="en-US"/>
              </w:rPr>
              <w:t>ecosystems, of CO</w:t>
            </w:r>
            <w:r w:rsidRPr="0008241C">
              <w:rPr>
                <w:rFonts w:eastAsia="Calibri"/>
                <w:sz w:val="13"/>
                <w:szCs w:val="22"/>
                <w:lang w:val="en-US"/>
              </w:rPr>
              <w:t>2</w:t>
            </w:r>
            <w:r w:rsidRPr="0008241C">
              <w:rPr>
                <w:rFonts w:eastAsia="Calibri"/>
                <w:position w:val="1"/>
                <w:szCs w:val="22"/>
                <w:lang w:val="en-US"/>
              </w:rPr>
              <w:t>/O</w:t>
            </w:r>
            <w:r w:rsidRPr="0008241C">
              <w:rPr>
                <w:rFonts w:eastAsia="Calibri"/>
                <w:sz w:val="13"/>
                <w:szCs w:val="22"/>
                <w:lang w:val="en-US"/>
              </w:rPr>
              <w:t xml:space="preserve">2 </w:t>
            </w:r>
            <w:r w:rsidRPr="0008241C">
              <w:rPr>
                <w:rFonts w:eastAsia="Calibri"/>
                <w:position w:val="1"/>
                <w:szCs w:val="22"/>
                <w:lang w:val="en-US"/>
              </w:rPr>
              <w:t>balance, O</w:t>
            </w:r>
            <w:r w:rsidRPr="0008241C">
              <w:rPr>
                <w:rFonts w:eastAsia="Calibri"/>
                <w:sz w:val="13"/>
                <w:szCs w:val="22"/>
                <w:lang w:val="en-US"/>
              </w:rPr>
              <w:t xml:space="preserve">3 </w:t>
            </w:r>
            <w:r w:rsidRPr="0008241C">
              <w:rPr>
                <w:rFonts w:eastAsia="Calibri"/>
                <w:position w:val="1"/>
                <w:szCs w:val="22"/>
                <w:lang w:val="en-US"/>
              </w:rPr>
              <w:t xml:space="preserve">for UV-B </w:t>
            </w:r>
            <w:r w:rsidRPr="0008241C">
              <w:rPr>
                <w:rFonts w:eastAsia="Calibri"/>
                <w:szCs w:val="22"/>
                <w:lang w:val="en-US"/>
              </w:rPr>
              <w:t>absorption, levels of sulphur oxide, nitrogen oxides (NOx), volatile organic compounds (VOC), particulates, aerosols</w:t>
            </w:r>
          </w:p>
          <w:p w14:paraId="1D8D919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jc w:val="both"/>
              <w:rPr>
                <w:rFonts w:eastAsia="Calibri"/>
                <w:szCs w:val="22"/>
                <w:lang w:val="en-US"/>
              </w:rPr>
            </w:pPr>
            <w:r w:rsidRPr="0008241C">
              <w:rPr>
                <w:rFonts w:eastAsia="Calibri"/>
                <w:szCs w:val="22"/>
                <w:lang w:val="en-US"/>
              </w:rPr>
              <w:t>. Filtration, fixation, degradation or storage of pollutants that directly affect human health or infrastructure</w:t>
            </w:r>
          </w:p>
        </w:tc>
        <w:tc>
          <w:tcPr>
            <w:tcW w:w="768" w:type="pct"/>
            <w:tcBorders>
              <w:top w:val="single" w:sz="4" w:space="0" w:color="000000"/>
              <w:left w:val="single" w:sz="4" w:space="0" w:color="000000"/>
              <w:bottom w:val="single" w:sz="4" w:space="0" w:color="000000"/>
              <w:right w:val="single" w:sz="4" w:space="0" w:color="000000"/>
            </w:tcBorders>
          </w:tcPr>
          <w:p w14:paraId="5B17CF1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MS Mincho"/>
                <w:szCs w:val="22"/>
                <w:lang w:val="en-US" w:eastAsia="ko-KR"/>
              </w:rPr>
              <w:t>Regulating service</w:t>
            </w:r>
          </w:p>
        </w:tc>
      </w:tr>
      <w:tr w:rsidR="00A01204" w:rsidRPr="0008241C" w14:paraId="76241458"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5D97315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w w:val="99"/>
                <w:szCs w:val="22"/>
                <w:lang w:val="en-US"/>
              </w:rPr>
              <w:t>4</w:t>
            </w:r>
          </w:p>
        </w:tc>
        <w:tc>
          <w:tcPr>
            <w:tcW w:w="1136" w:type="pct"/>
            <w:tcBorders>
              <w:top w:val="single" w:sz="4" w:space="0" w:color="000000"/>
              <w:left w:val="single" w:sz="4" w:space="0" w:color="000000"/>
              <w:bottom w:val="single" w:sz="4" w:space="0" w:color="000000"/>
              <w:right w:val="single" w:sz="4" w:space="0" w:color="000000"/>
            </w:tcBorders>
          </w:tcPr>
          <w:p w14:paraId="0C4DF70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Regulation of climate</w:t>
            </w:r>
          </w:p>
        </w:tc>
        <w:tc>
          <w:tcPr>
            <w:tcW w:w="2846" w:type="pct"/>
            <w:tcBorders>
              <w:top w:val="single" w:sz="4" w:space="0" w:color="000000"/>
              <w:left w:val="single" w:sz="4" w:space="0" w:color="000000"/>
              <w:bottom w:val="single" w:sz="4" w:space="0" w:color="000000"/>
              <w:right w:val="single" w:sz="4" w:space="0" w:color="000000"/>
            </w:tcBorders>
          </w:tcPr>
          <w:p w14:paraId="260BC35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Climate regulation by ecosystems (including regulation of global warming) through:</w:t>
            </w:r>
          </w:p>
          <w:p w14:paraId="2C5249C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3"/>
              <w:ind w:leftChars="50" w:left="100" w:rightChars="50" w:right="100"/>
              <w:rPr>
                <w:rFonts w:eastAsia="Calibri"/>
                <w:szCs w:val="22"/>
                <w:lang w:val="en-US"/>
              </w:rPr>
            </w:pPr>
            <w:r w:rsidRPr="0008241C">
              <w:rPr>
                <w:rFonts w:eastAsia="Calibri"/>
                <w:szCs w:val="22"/>
                <w:lang w:val="en-US"/>
              </w:rPr>
              <w:t>. Positive or negative effects on emissions of greenhouse gases (e.g. biological carbon storage and sequestration; methane emissions from wetlands)</w:t>
            </w:r>
          </w:p>
          <w:p w14:paraId="6BE561A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Positive or negative effects on biophysical feedbacks</w:t>
            </w:r>
            <w:r w:rsidRPr="0008241C">
              <w:rPr>
                <w:rFonts w:eastAsia="Calibri"/>
                <w:b/>
                <w:szCs w:val="22"/>
                <w:lang w:val="en-US"/>
              </w:rPr>
              <w:t xml:space="preserve"> </w:t>
            </w:r>
            <w:r w:rsidRPr="0008241C">
              <w:rPr>
                <w:rFonts w:eastAsia="Calibri"/>
                <w:szCs w:val="22"/>
                <w:lang w:val="en-US"/>
              </w:rPr>
              <w:t>from vegetation cover to atmosphere, such as those involving albedo, surface roughness, long-wave radiation, evapotranspiration (including moisture-recycling)</w:t>
            </w:r>
          </w:p>
          <w:p w14:paraId="59E1633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Cs w:val="22"/>
                <w:lang w:val="en-US"/>
              </w:rPr>
            </w:pPr>
            <w:r w:rsidRPr="0008241C">
              <w:rPr>
                <w:rFonts w:eastAsia="Calibri"/>
                <w:szCs w:val="22"/>
                <w:lang w:val="en-US"/>
              </w:rPr>
              <w:t>. Direct and indirect processes involving biogenic volatile organic compounds</w:t>
            </w:r>
          </w:p>
          <w:p w14:paraId="36A843D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Regulation of aerosols and aerosol precursors</w:t>
            </w:r>
          </w:p>
        </w:tc>
        <w:tc>
          <w:tcPr>
            <w:tcW w:w="768" w:type="pct"/>
            <w:tcBorders>
              <w:top w:val="single" w:sz="4" w:space="0" w:color="000000"/>
              <w:left w:val="single" w:sz="4" w:space="0" w:color="000000"/>
              <w:bottom w:val="single" w:sz="4" w:space="0" w:color="000000"/>
              <w:right w:val="single" w:sz="4" w:space="0" w:color="000000"/>
            </w:tcBorders>
          </w:tcPr>
          <w:p w14:paraId="7040846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MS Mincho"/>
                <w:szCs w:val="22"/>
                <w:lang w:val="en-US" w:eastAsia="ko-KR"/>
              </w:rPr>
              <w:t>Regulating service</w:t>
            </w:r>
          </w:p>
        </w:tc>
      </w:tr>
      <w:tr w:rsidR="00A01204" w:rsidRPr="0008241C" w14:paraId="5E9397D6"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612D655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w w:val="99"/>
                <w:szCs w:val="22"/>
                <w:lang w:val="en-US"/>
              </w:rPr>
              <w:t>5</w:t>
            </w:r>
          </w:p>
        </w:tc>
        <w:tc>
          <w:tcPr>
            <w:tcW w:w="1136" w:type="pct"/>
            <w:tcBorders>
              <w:top w:val="single" w:sz="4" w:space="0" w:color="000000"/>
              <w:left w:val="single" w:sz="4" w:space="0" w:color="000000"/>
              <w:bottom w:val="single" w:sz="4" w:space="0" w:color="000000"/>
              <w:right w:val="single" w:sz="4" w:space="0" w:color="000000"/>
            </w:tcBorders>
          </w:tcPr>
          <w:p w14:paraId="2595675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Regulation of ocean acidification</w:t>
            </w:r>
          </w:p>
        </w:tc>
        <w:tc>
          <w:tcPr>
            <w:tcW w:w="2846" w:type="pct"/>
            <w:tcBorders>
              <w:top w:val="single" w:sz="4" w:space="0" w:color="000000"/>
              <w:left w:val="single" w:sz="4" w:space="0" w:color="000000"/>
              <w:bottom w:val="single" w:sz="4" w:space="0" w:color="000000"/>
              <w:right w:val="single" w:sz="4" w:space="0" w:color="000000"/>
            </w:tcBorders>
          </w:tcPr>
          <w:p w14:paraId="6FAA38F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xml:space="preserve">Regulating, by photosynthetic organisms (on land or </w:t>
            </w:r>
            <w:r w:rsidRPr="0008241C">
              <w:rPr>
                <w:rFonts w:eastAsia="Calibri"/>
                <w:position w:val="1"/>
                <w:szCs w:val="22"/>
                <w:lang w:val="en-US"/>
              </w:rPr>
              <w:t>in water), of atmospheric CO</w:t>
            </w:r>
            <w:r w:rsidRPr="0008241C">
              <w:rPr>
                <w:rFonts w:eastAsia="Calibri"/>
                <w:sz w:val="13"/>
                <w:szCs w:val="22"/>
                <w:lang w:val="en-US"/>
              </w:rPr>
              <w:t xml:space="preserve">2 </w:t>
            </w:r>
            <w:r w:rsidRPr="0008241C">
              <w:rPr>
                <w:rFonts w:eastAsia="Calibri"/>
                <w:position w:val="1"/>
                <w:szCs w:val="22"/>
                <w:lang w:val="en-US"/>
              </w:rPr>
              <w:t xml:space="preserve">concentrations and so </w:t>
            </w:r>
            <w:r w:rsidRPr="0008241C">
              <w:rPr>
                <w:rFonts w:eastAsia="Calibri"/>
                <w:szCs w:val="22"/>
                <w:lang w:val="en-US"/>
              </w:rPr>
              <w:t>seawater pH, which affects associated calcification processes by many marine organisms important to humans (such as corals)</w:t>
            </w:r>
          </w:p>
        </w:tc>
        <w:tc>
          <w:tcPr>
            <w:tcW w:w="768" w:type="pct"/>
            <w:tcBorders>
              <w:top w:val="single" w:sz="4" w:space="0" w:color="000000"/>
              <w:left w:val="single" w:sz="4" w:space="0" w:color="000000"/>
              <w:bottom w:val="single" w:sz="4" w:space="0" w:color="000000"/>
              <w:right w:val="single" w:sz="4" w:space="0" w:color="000000"/>
            </w:tcBorders>
          </w:tcPr>
          <w:p w14:paraId="7057423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MS Mincho"/>
                <w:szCs w:val="22"/>
                <w:lang w:val="en-US" w:eastAsia="ko-KR"/>
              </w:rPr>
              <w:t>Regulating service</w:t>
            </w:r>
          </w:p>
        </w:tc>
      </w:tr>
      <w:tr w:rsidR="00A01204" w:rsidRPr="0008241C" w14:paraId="7BFA82F9"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5F34C99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w w:val="99"/>
                <w:szCs w:val="22"/>
                <w:lang w:val="en-US"/>
              </w:rPr>
              <w:t>6</w:t>
            </w:r>
          </w:p>
        </w:tc>
        <w:tc>
          <w:tcPr>
            <w:tcW w:w="1136" w:type="pct"/>
            <w:tcBorders>
              <w:top w:val="single" w:sz="4" w:space="0" w:color="000000"/>
              <w:left w:val="single" w:sz="4" w:space="0" w:color="000000"/>
              <w:bottom w:val="single" w:sz="4" w:space="0" w:color="000000"/>
              <w:right w:val="single" w:sz="4" w:space="0" w:color="000000"/>
            </w:tcBorders>
          </w:tcPr>
          <w:p w14:paraId="07260EA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 w:val="13"/>
                <w:szCs w:val="22"/>
                <w:lang w:val="en-US"/>
              </w:rPr>
            </w:pPr>
            <w:r w:rsidRPr="0008241C">
              <w:rPr>
                <w:rFonts w:eastAsia="Calibri"/>
                <w:szCs w:val="22"/>
                <w:lang w:val="en-US"/>
              </w:rPr>
              <w:t xml:space="preserve">Regulation of freshwater quantity, </w:t>
            </w:r>
            <w:r w:rsidRPr="0008241C">
              <w:rPr>
                <w:rFonts w:eastAsia="Calibri"/>
                <w:szCs w:val="22"/>
                <w:lang w:val="en-US"/>
              </w:rPr>
              <w:lastRenderedPageBreak/>
              <w:t>flow and timing</w:t>
            </w:r>
            <w:r w:rsidRPr="0008241C">
              <w:rPr>
                <w:rFonts w:eastAsia="Calibri"/>
                <w:sz w:val="22"/>
                <w:szCs w:val="22"/>
                <w:lang w:val="en-US"/>
              </w:rPr>
              <w:t>*</w:t>
            </w:r>
          </w:p>
        </w:tc>
        <w:tc>
          <w:tcPr>
            <w:tcW w:w="2846" w:type="pct"/>
            <w:tcBorders>
              <w:top w:val="single" w:sz="4" w:space="0" w:color="000000"/>
              <w:left w:val="single" w:sz="4" w:space="0" w:color="000000"/>
              <w:bottom w:val="single" w:sz="4" w:space="0" w:color="000000"/>
              <w:right w:val="single" w:sz="4" w:space="0" w:color="000000"/>
            </w:tcBorders>
          </w:tcPr>
          <w:p w14:paraId="5A0C047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lastRenderedPageBreak/>
              <w:t xml:space="preserve">Regulation, by ecosystems, of the quantity, location and timing of the flow of surface and groundwater used for </w:t>
            </w:r>
            <w:r w:rsidRPr="0008241C">
              <w:rPr>
                <w:rFonts w:eastAsia="Calibri"/>
                <w:szCs w:val="22"/>
                <w:lang w:val="en-US"/>
              </w:rPr>
              <w:lastRenderedPageBreak/>
              <w:t>drinking, irrigation, transport, hydropower, and as the support of non-material contributions (NCP 15, 16, 17)</w:t>
            </w:r>
          </w:p>
          <w:p w14:paraId="1A150CA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Regulation of flow to water-dependent natural habitats that in turn positively or negatively affect people downstream, including via flooding (wetlands including ponds, rivers, lakes, swamps)</w:t>
            </w:r>
          </w:p>
          <w:p w14:paraId="3492081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color w:val="1C1C1C"/>
                <w:szCs w:val="22"/>
                <w:lang w:val="en-US"/>
              </w:rPr>
              <w:t>Modifying groundwater levels, which can ameliorate dryland salinization in unirrigated landscapes</w:t>
            </w:r>
          </w:p>
        </w:tc>
        <w:tc>
          <w:tcPr>
            <w:tcW w:w="768" w:type="pct"/>
            <w:tcBorders>
              <w:top w:val="single" w:sz="4" w:space="0" w:color="000000"/>
              <w:left w:val="single" w:sz="4" w:space="0" w:color="000000"/>
              <w:bottom w:val="single" w:sz="4" w:space="0" w:color="000000"/>
              <w:right w:val="single" w:sz="4" w:space="0" w:color="000000"/>
            </w:tcBorders>
          </w:tcPr>
          <w:p w14:paraId="614DAD3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MS Mincho"/>
                <w:szCs w:val="22"/>
                <w:lang w:val="en-US" w:eastAsia="ko-KR"/>
              </w:rPr>
              <w:lastRenderedPageBreak/>
              <w:t>Regulating service</w:t>
            </w:r>
          </w:p>
        </w:tc>
      </w:tr>
      <w:tr w:rsidR="00A01204" w:rsidRPr="0008241C" w14:paraId="54A7FA93"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547F778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w w:val="99"/>
                <w:szCs w:val="22"/>
                <w:lang w:val="en-US"/>
              </w:rPr>
            </w:pPr>
            <w:r w:rsidRPr="0008241C">
              <w:rPr>
                <w:rFonts w:eastAsia="Calibri"/>
                <w:w w:val="99"/>
                <w:szCs w:val="22"/>
                <w:lang w:val="en-US"/>
              </w:rPr>
              <w:t>7</w:t>
            </w:r>
          </w:p>
        </w:tc>
        <w:tc>
          <w:tcPr>
            <w:tcW w:w="1136" w:type="pct"/>
            <w:tcBorders>
              <w:top w:val="single" w:sz="4" w:space="0" w:color="000000"/>
              <w:left w:val="single" w:sz="4" w:space="0" w:color="000000"/>
              <w:bottom w:val="single" w:sz="4" w:space="0" w:color="000000"/>
              <w:right w:val="single" w:sz="4" w:space="0" w:color="000000"/>
            </w:tcBorders>
          </w:tcPr>
          <w:p w14:paraId="391A480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Regulation of freshwater and coastal water quality</w:t>
            </w:r>
          </w:p>
        </w:tc>
        <w:tc>
          <w:tcPr>
            <w:tcW w:w="2846" w:type="pct"/>
            <w:tcBorders>
              <w:top w:val="single" w:sz="4" w:space="0" w:color="000000"/>
              <w:left w:val="single" w:sz="4" w:space="0" w:color="000000"/>
              <w:bottom w:val="single" w:sz="4" w:space="0" w:color="000000"/>
              <w:right w:val="single" w:sz="4" w:space="0" w:color="000000"/>
            </w:tcBorders>
          </w:tcPr>
          <w:p w14:paraId="404AB67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Regulation – through filtration of particles, pathogens, excess nutrients, and other chemicals – by ecosystems or particular organisms, of the quality of water used directly (e.g. drinking) or indirectly (e.g. aquatic foods, irrigated food and fibre crops, freshwater and coastal habitats of heritage value)</w:t>
            </w:r>
          </w:p>
        </w:tc>
        <w:tc>
          <w:tcPr>
            <w:tcW w:w="768" w:type="pct"/>
            <w:tcBorders>
              <w:top w:val="single" w:sz="4" w:space="0" w:color="000000"/>
              <w:left w:val="single" w:sz="4" w:space="0" w:color="000000"/>
              <w:bottom w:val="single" w:sz="4" w:space="0" w:color="000000"/>
              <w:right w:val="single" w:sz="4" w:space="0" w:color="000000"/>
            </w:tcBorders>
          </w:tcPr>
          <w:p w14:paraId="0D46153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Cs w:val="22"/>
                <w:lang w:val="en-US" w:eastAsia="ko-KR"/>
              </w:rPr>
            </w:pPr>
            <w:r w:rsidRPr="0008241C">
              <w:rPr>
                <w:rFonts w:eastAsia="MS Mincho"/>
                <w:szCs w:val="22"/>
                <w:lang w:val="en-US" w:eastAsia="ko-KR"/>
              </w:rPr>
              <w:t>Regulating service</w:t>
            </w:r>
          </w:p>
        </w:tc>
      </w:tr>
      <w:tr w:rsidR="00A01204" w:rsidRPr="0008241C" w14:paraId="07CBB3F8"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4B44CA5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w w:val="99"/>
                <w:szCs w:val="22"/>
                <w:lang w:val="en-US"/>
              </w:rPr>
            </w:pPr>
            <w:r w:rsidRPr="0008241C">
              <w:rPr>
                <w:rFonts w:eastAsia="Calibri"/>
                <w:w w:val="99"/>
                <w:szCs w:val="22"/>
                <w:lang w:val="en-US"/>
              </w:rPr>
              <w:t>8</w:t>
            </w:r>
          </w:p>
        </w:tc>
        <w:tc>
          <w:tcPr>
            <w:tcW w:w="1136" w:type="pct"/>
            <w:tcBorders>
              <w:top w:val="single" w:sz="4" w:space="0" w:color="000000"/>
              <w:left w:val="single" w:sz="4" w:space="0" w:color="000000"/>
              <w:bottom w:val="single" w:sz="4" w:space="0" w:color="000000"/>
              <w:right w:val="single" w:sz="4" w:space="0" w:color="000000"/>
            </w:tcBorders>
          </w:tcPr>
          <w:p w14:paraId="29127B5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Formation, protection and decontamination of soils and sediments</w:t>
            </w:r>
          </w:p>
        </w:tc>
        <w:tc>
          <w:tcPr>
            <w:tcW w:w="2846" w:type="pct"/>
            <w:tcBorders>
              <w:top w:val="single" w:sz="4" w:space="0" w:color="000000"/>
              <w:left w:val="single" w:sz="4" w:space="0" w:color="000000"/>
              <w:bottom w:val="single" w:sz="4" w:space="0" w:color="000000"/>
              <w:right w:val="single" w:sz="4" w:space="0" w:color="000000"/>
            </w:tcBorders>
          </w:tcPr>
          <w:p w14:paraId="451374E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Sediment retention and erosion control, soil formation and maintenance of soil structure and processes (e.g. such as decomposition and nutrient cycling) that underlie the continued fertility of soils important to humans. Filtration, fixation, degradation or storage of chemical and biological pollutants (pathogens, toxics, excess nutrients) in soils and sediments that are important to humans</w:t>
            </w:r>
          </w:p>
        </w:tc>
        <w:tc>
          <w:tcPr>
            <w:tcW w:w="768" w:type="pct"/>
            <w:tcBorders>
              <w:top w:val="single" w:sz="4" w:space="0" w:color="000000"/>
              <w:left w:val="single" w:sz="4" w:space="0" w:color="000000"/>
              <w:bottom w:val="single" w:sz="4" w:space="0" w:color="000000"/>
              <w:right w:val="single" w:sz="4" w:space="0" w:color="000000"/>
            </w:tcBorders>
          </w:tcPr>
          <w:p w14:paraId="1677AA4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Cs w:val="22"/>
                <w:lang w:val="en-US" w:eastAsia="ko-KR"/>
              </w:rPr>
            </w:pPr>
            <w:r w:rsidRPr="0008241C">
              <w:rPr>
                <w:rFonts w:eastAsia="MS Mincho"/>
                <w:szCs w:val="22"/>
                <w:lang w:val="en-US" w:eastAsia="ko-KR"/>
              </w:rPr>
              <w:t>Regulating service</w:t>
            </w:r>
          </w:p>
        </w:tc>
      </w:tr>
      <w:tr w:rsidR="00A01204" w:rsidRPr="0008241C" w14:paraId="4DB2AC60"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2CC3EC9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w w:val="99"/>
                <w:szCs w:val="22"/>
                <w:lang w:val="en-US"/>
              </w:rPr>
            </w:pPr>
            <w:r w:rsidRPr="0008241C">
              <w:rPr>
                <w:rFonts w:eastAsia="Calibri"/>
                <w:w w:val="99"/>
                <w:szCs w:val="22"/>
                <w:lang w:val="en-US"/>
              </w:rPr>
              <w:t>9</w:t>
            </w:r>
          </w:p>
        </w:tc>
        <w:tc>
          <w:tcPr>
            <w:tcW w:w="1136" w:type="pct"/>
            <w:tcBorders>
              <w:top w:val="single" w:sz="4" w:space="0" w:color="000000"/>
              <w:left w:val="single" w:sz="4" w:space="0" w:color="000000"/>
              <w:bottom w:val="single" w:sz="4" w:space="0" w:color="000000"/>
              <w:right w:val="single" w:sz="4" w:space="0" w:color="000000"/>
            </w:tcBorders>
          </w:tcPr>
          <w:p w14:paraId="735818D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Regulation of hazards and extreme events</w:t>
            </w:r>
          </w:p>
        </w:tc>
        <w:tc>
          <w:tcPr>
            <w:tcW w:w="2846" w:type="pct"/>
            <w:tcBorders>
              <w:top w:val="single" w:sz="4" w:space="0" w:color="000000"/>
              <w:left w:val="single" w:sz="4" w:space="0" w:color="000000"/>
              <w:bottom w:val="single" w:sz="4" w:space="0" w:color="000000"/>
              <w:right w:val="single" w:sz="4" w:space="0" w:color="000000"/>
            </w:tcBorders>
          </w:tcPr>
          <w:p w14:paraId="15BF0FC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Amelioration, by ecosystems, of the impacts on humans or their infrastructure caused by e.g. floods, wind, storms, hurricanes, seawater intrusion, tidal waves, heat waves, tsunamis, high noise levels Reduction, by ecosystems of hazards like landslides, avalanches</w:t>
            </w:r>
          </w:p>
        </w:tc>
        <w:tc>
          <w:tcPr>
            <w:tcW w:w="768" w:type="pct"/>
            <w:tcBorders>
              <w:top w:val="single" w:sz="4" w:space="0" w:color="000000"/>
              <w:left w:val="single" w:sz="4" w:space="0" w:color="000000"/>
              <w:bottom w:val="single" w:sz="4" w:space="0" w:color="000000"/>
              <w:right w:val="single" w:sz="4" w:space="0" w:color="000000"/>
            </w:tcBorders>
          </w:tcPr>
          <w:p w14:paraId="5DCE482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Cs w:val="22"/>
                <w:lang w:val="en-US" w:eastAsia="ko-KR"/>
              </w:rPr>
            </w:pPr>
            <w:r w:rsidRPr="0008241C">
              <w:rPr>
                <w:rFonts w:eastAsia="MS Mincho"/>
                <w:szCs w:val="22"/>
                <w:lang w:val="en-US" w:eastAsia="ko-KR"/>
              </w:rPr>
              <w:t>Regulating service</w:t>
            </w:r>
          </w:p>
        </w:tc>
      </w:tr>
      <w:tr w:rsidR="00A01204" w:rsidRPr="0008241C" w14:paraId="53988A20"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5A8BBF2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w w:val="99"/>
                <w:szCs w:val="22"/>
                <w:lang w:val="en-US"/>
              </w:rPr>
            </w:pPr>
            <w:r w:rsidRPr="0008241C">
              <w:rPr>
                <w:rFonts w:eastAsia="Calibri"/>
                <w:szCs w:val="22"/>
                <w:lang w:val="en-US"/>
              </w:rPr>
              <w:t>10</w:t>
            </w:r>
          </w:p>
        </w:tc>
        <w:tc>
          <w:tcPr>
            <w:tcW w:w="1136" w:type="pct"/>
            <w:tcBorders>
              <w:top w:val="single" w:sz="4" w:space="0" w:color="000000"/>
              <w:left w:val="single" w:sz="4" w:space="0" w:color="000000"/>
              <w:bottom w:val="single" w:sz="4" w:space="0" w:color="000000"/>
              <w:right w:val="single" w:sz="4" w:space="0" w:color="000000"/>
            </w:tcBorders>
          </w:tcPr>
          <w:p w14:paraId="3E314B0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Regulation of organisms detrimental to humans</w:t>
            </w:r>
          </w:p>
        </w:tc>
        <w:tc>
          <w:tcPr>
            <w:tcW w:w="2846" w:type="pct"/>
            <w:tcBorders>
              <w:top w:val="single" w:sz="4" w:space="0" w:color="000000"/>
              <w:left w:val="single" w:sz="4" w:space="0" w:color="000000"/>
              <w:bottom w:val="single" w:sz="4" w:space="0" w:color="000000"/>
              <w:right w:val="single" w:sz="4" w:space="0" w:color="000000"/>
            </w:tcBorders>
          </w:tcPr>
          <w:p w14:paraId="0418422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jc w:val="both"/>
              <w:rPr>
                <w:rFonts w:eastAsia="Calibri"/>
                <w:szCs w:val="22"/>
                <w:lang w:val="en-US"/>
              </w:rPr>
            </w:pPr>
            <w:r w:rsidRPr="0008241C">
              <w:rPr>
                <w:rFonts w:eastAsia="Calibri"/>
                <w:szCs w:val="22"/>
                <w:lang w:val="en-US"/>
              </w:rPr>
              <w:t>. Regulation, by ecosystems or organisms, of pests, pathogens, predators, competitors, etc. that affect humans, plants and animals, including e.g.:</w:t>
            </w:r>
          </w:p>
          <w:p w14:paraId="31AEC09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Regulation by predators or parasites of the population size of non-harmful important animals (e.g. large herbivore populations by wolves or lions)</w:t>
            </w:r>
          </w:p>
          <w:p w14:paraId="182016D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 Regulation (by impediment or facilitation) of the abundance or distribution of potentially harmful organisms (e.g. venomous, toxic, allergenic, predators, parasites, competitors, disease vectors and reservoirs) over the landscape or seascape</w:t>
            </w:r>
          </w:p>
          <w:p w14:paraId="2218D46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Removal of animal carcasses and human corpses by scavengers (e.g. vultures in Zoroastrian and some Tibetan Buddhist traditions)</w:t>
            </w:r>
          </w:p>
          <w:p w14:paraId="2D984F6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Regulation (by impediment or facilitation) of biological impairment and degradation of infrastructure (e.g. damage by pigeons, bats, termites, strangling figs to buildings)</w:t>
            </w:r>
          </w:p>
        </w:tc>
        <w:tc>
          <w:tcPr>
            <w:tcW w:w="768" w:type="pct"/>
            <w:tcBorders>
              <w:top w:val="single" w:sz="4" w:space="0" w:color="000000"/>
              <w:left w:val="single" w:sz="4" w:space="0" w:color="000000"/>
              <w:bottom w:val="single" w:sz="4" w:space="0" w:color="000000"/>
              <w:right w:val="single" w:sz="4" w:space="0" w:color="000000"/>
            </w:tcBorders>
          </w:tcPr>
          <w:p w14:paraId="472AE4C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Cs w:val="22"/>
                <w:lang w:val="en-US" w:eastAsia="ko-KR"/>
              </w:rPr>
            </w:pPr>
            <w:r w:rsidRPr="0008241C">
              <w:rPr>
                <w:rFonts w:eastAsia="MS Mincho"/>
                <w:szCs w:val="22"/>
                <w:lang w:val="en-US" w:eastAsia="ko-KR"/>
              </w:rPr>
              <w:t>Regulating service</w:t>
            </w:r>
          </w:p>
        </w:tc>
      </w:tr>
      <w:tr w:rsidR="00A01204" w:rsidRPr="0008241C" w14:paraId="35E65A59"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1DF7DEE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1</w:t>
            </w:r>
          </w:p>
        </w:tc>
        <w:tc>
          <w:tcPr>
            <w:tcW w:w="1136" w:type="pct"/>
            <w:tcBorders>
              <w:top w:val="single" w:sz="4" w:space="0" w:color="000000"/>
              <w:left w:val="single" w:sz="4" w:space="0" w:color="000000"/>
              <w:bottom w:val="single" w:sz="4" w:space="0" w:color="000000"/>
              <w:right w:val="single" w:sz="4" w:space="0" w:color="000000"/>
            </w:tcBorders>
          </w:tcPr>
          <w:p w14:paraId="492FA96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Energy</w:t>
            </w:r>
          </w:p>
        </w:tc>
        <w:tc>
          <w:tcPr>
            <w:tcW w:w="2846" w:type="pct"/>
            <w:tcBorders>
              <w:top w:val="single" w:sz="4" w:space="0" w:color="000000"/>
              <w:left w:val="single" w:sz="4" w:space="0" w:color="000000"/>
              <w:bottom w:val="single" w:sz="4" w:space="0" w:color="000000"/>
              <w:right w:val="single" w:sz="4" w:space="0" w:color="000000"/>
            </w:tcBorders>
          </w:tcPr>
          <w:p w14:paraId="44837C1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Production of biomass-based fuels, such as biofuel crops, animal waste, fuelwood, agricultural residue pellets</w:t>
            </w:r>
          </w:p>
        </w:tc>
        <w:tc>
          <w:tcPr>
            <w:tcW w:w="768" w:type="pct"/>
            <w:tcBorders>
              <w:top w:val="single" w:sz="4" w:space="0" w:color="000000"/>
              <w:left w:val="single" w:sz="4" w:space="0" w:color="000000"/>
              <w:bottom w:val="single" w:sz="4" w:space="0" w:color="000000"/>
              <w:right w:val="single" w:sz="4" w:space="0" w:color="000000"/>
            </w:tcBorders>
          </w:tcPr>
          <w:p w14:paraId="033C286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Cs w:val="22"/>
                <w:lang w:val="en-US" w:eastAsia="ko-KR"/>
              </w:rPr>
            </w:pPr>
            <w:r w:rsidRPr="0008241C">
              <w:rPr>
                <w:rFonts w:eastAsia="MS Mincho"/>
                <w:szCs w:val="22"/>
                <w:lang w:val="en-US" w:eastAsia="ko-KR"/>
              </w:rPr>
              <w:t>Material</w:t>
            </w:r>
          </w:p>
        </w:tc>
      </w:tr>
      <w:tr w:rsidR="00A01204" w:rsidRPr="0008241C" w14:paraId="33E7F522"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6124CFE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2</w:t>
            </w:r>
          </w:p>
        </w:tc>
        <w:tc>
          <w:tcPr>
            <w:tcW w:w="1136" w:type="pct"/>
            <w:tcBorders>
              <w:top w:val="single" w:sz="4" w:space="0" w:color="000000"/>
              <w:left w:val="single" w:sz="4" w:space="0" w:color="000000"/>
              <w:bottom w:val="single" w:sz="4" w:space="0" w:color="000000"/>
              <w:right w:val="single" w:sz="4" w:space="0" w:color="000000"/>
            </w:tcBorders>
          </w:tcPr>
          <w:p w14:paraId="5C483A3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Food and feed</w:t>
            </w:r>
          </w:p>
        </w:tc>
        <w:tc>
          <w:tcPr>
            <w:tcW w:w="2846" w:type="pct"/>
            <w:tcBorders>
              <w:top w:val="single" w:sz="4" w:space="0" w:color="000000"/>
              <w:left w:val="single" w:sz="4" w:space="0" w:color="000000"/>
              <w:bottom w:val="single" w:sz="4" w:space="0" w:color="000000"/>
              <w:right w:val="single" w:sz="4" w:space="0" w:color="000000"/>
            </w:tcBorders>
          </w:tcPr>
          <w:p w14:paraId="59EE286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Production of food from wild, managed, or domesticated organisms, such as fish, beef, poultry, game, dairy products, edible crops, mushrooms, bushmeat and edible invertebrates, honey, edible wild fruits and tubers</w:t>
            </w:r>
          </w:p>
          <w:p w14:paraId="2090916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Production of feed for domesticated animals (e.g.</w:t>
            </w:r>
          </w:p>
          <w:p w14:paraId="652790D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jc w:val="both"/>
              <w:rPr>
                <w:rFonts w:eastAsia="Calibri"/>
                <w:szCs w:val="22"/>
                <w:lang w:val="en-US"/>
              </w:rPr>
            </w:pPr>
            <w:r w:rsidRPr="0008241C">
              <w:rPr>
                <w:rFonts w:eastAsia="Calibri"/>
                <w:szCs w:val="22"/>
                <w:lang w:val="en-US"/>
              </w:rPr>
              <w:t>livestock, work and support animals, pets) or for aquaculture, from the same sources</w:t>
            </w:r>
          </w:p>
        </w:tc>
        <w:tc>
          <w:tcPr>
            <w:tcW w:w="768" w:type="pct"/>
            <w:tcBorders>
              <w:top w:val="single" w:sz="4" w:space="0" w:color="000000"/>
              <w:left w:val="single" w:sz="4" w:space="0" w:color="000000"/>
              <w:bottom w:val="single" w:sz="4" w:space="0" w:color="000000"/>
              <w:right w:val="single" w:sz="4" w:space="0" w:color="000000"/>
            </w:tcBorders>
          </w:tcPr>
          <w:p w14:paraId="39EC28D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Cs w:val="22"/>
                <w:lang w:val="en-US" w:eastAsia="ko-KR"/>
              </w:rPr>
            </w:pPr>
            <w:r w:rsidRPr="0008241C">
              <w:rPr>
                <w:rFonts w:eastAsia="Calibri"/>
                <w:szCs w:val="22"/>
                <w:lang w:val="en-US"/>
              </w:rPr>
              <w:t>Material</w:t>
            </w:r>
          </w:p>
        </w:tc>
      </w:tr>
      <w:tr w:rsidR="00A01204" w:rsidRPr="0008241C" w14:paraId="24F68BAD"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64B3ED3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3</w:t>
            </w:r>
          </w:p>
        </w:tc>
        <w:tc>
          <w:tcPr>
            <w:tcW w:w="1136" w:type="pct"/>
            <w:tcBorders>
              <w:top w:val="single" w:sz="4" w:space="0" w:color="000000"/>
              <w:left w:val="single" w:sz="4" w:space="0" w:color="000000"/>
              <w:bottom w:val="single" w:sz="4" w:space="0" w:color="000000"/>
              <w:right w:val="single" w:sz="4" w:space="0" w:color="000000"/>
            </w:tcBorders>
          </w:tcPr>
          <w:p w14:paraId="659F7AD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Materials and assistance</w:t>
            </w:r>
          </w:p>
        </w:tc>
        <w:tc>
          <w:tcPr>
            <w:tcW w:w="2846" w:type="pct"/>
            <w:tcBorders>
              <w:top w:val="single" w:sz="4" w:space="0" w:color="000000"/>
              <w:left w:val="single" w:sz="4" w:space="0" w:color="000000"/>
              <w:bottom w:val="single" w:sz="4" w:space="0" w:color="000000"/>
              <w:right w:val="single" w:sz="4" w:space="0" w:color="000000"/>
            </w:tcBorders>
          </w:tcPr>
          <w:p w14:paraId="3237941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Production of materials derived from organisms in crops or wild ecosystems, for construction, clothing, printing, ornamental purposes (e.g. wood, fibres, waxes, paper, resins, dyes, pearls, shells, coral branches).</w:t>
            </w:r>
          </w:p>
          <w:p w14:paraId="1939335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 Direct use of living organisms for decoration (i.e.</w:t>
            </w:r>
          </w:p>
          <w:p w14:paraId="4273432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ornamental plants in parks and households, ornamental fish), company (i.e. pets), transport, and labor (including herding, searching, guidance, guarding)</w:t>
            </w:r>
          </w:p>
        </w:tc>
        <w:tc>
          <w:tcPr>
            <w:tcW w:w="768" w:type="pct"/>
            <w:tcBorders>
              <w:top w:val="single" w:sz="4" w:space="0" w:color="000000"/>
              <w:left w:val="single" w:sz="4" w:space="0" w:color="000000"/>
              <w:bottom w:val="single" w:sz="4" w:space="0" w:color="000000"/>
              <w:right w:val="single" w:sz="4" w:space="0" w:color="000000"/>
            </w:tcBorders>
          </w:tcPr>
          <w:p w14:paraId="5AE52CD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Material</w:t>
            </w:r>
          </w:p>
        </w:tc>
      </w:tr>
      <w:tr w:rsidR="00A01204" w:rsidRPr="0008241C" w14:paraId="68795BD6"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2159359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4</w:t>
            </w:r>
          </w:p>
        </w:tc>
        <w:tc>
          <w:tcPr>
            <w:tcW w:w="1136" w:type="pct"/>
            <w:tcBorders>
              <w:top w:val="single" w:sz="4" w:space="0" w:color="000000"/>
              <w:left w:val="single" w:sz="4" w:space="0" w:color="000000"/>
              <w:bottom w:val="single" w:sz="4" w:space="0" w:color="000000"/>
              <w:right w:val="single" w:sz="4" w:space="0" w:color="000000"/>
            </w:tcBorders>
          </w:tcPr>
          <w:p w14:paraId="76693E6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 xml:space="preserve">Medicinal, biochemical and </w:t>
            </w:r>
            <w:r w:rsidRPr="0008241C">
              <w:rPr>
                <w:rFonts w:eastAsia="Calibri"/>
                <w:szCs w:val="22"/>
                <w:lang w:val="en-US"/>
              </w:rPr>
              <w:lastRenderedPageBreak/>
              <w:t>genetic resources</w:t>
            </w:r>
          </w:p>
        </w:tc>
        <w:tc>
          <w:tcPr>
            <w:tcW w:w="2846" w:type="pct"/>
            <w:tcBorders>
              <w:top w:val="single" w:sz="4" w:space="0" w:color="000000"/>
              <w:left w:val="single" w:sz="4" w:space="0" w:color="000000"/>
              <w:bottom w:val="single" w:sz="4" w:space="0" w:color="000000"/>
              <w:right w:val="single" w:sz="4" w:space="0" w:color="000000"/>
            </w:tcBorders>
          </w:tcPr>
          <w:p w14:paraId="3E8C459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lastRenderedPageBreak/>
              <w:t xml:space="preserve">. Production of materials derived from organisms (plants, animals, fungi, microbes) used for medicinal and veterinary </w:t>
            </w:r>
            <w:r w:rsidRPr="0008241C">
              <w:rPr>
                <w:rFonts w:eastAsia="Calibri"/>
                <w:szCs w:val="22"/>
                <w:lang w:val="en-US"/>
              </w:rPr>
              <w:lastRenderedPageBreak/>
              <w:t>purposes</w:t>
            </w:r>
          </w:p>
          <w:p w14:paraId="2655BC9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 Production of genes and genetic information used for plant and animal breeding and biotechnology</w:t>
            </w:r>
          </w:p>
        </w:tc>
        <w:tc>
          <w:tcPr>
            <w:tcW w:w="768" w:type="pct"/>
            <w:tcBorders>
              <w:top w:val="single" w:sz="4" w:space="0" w:color="000000"/>
              <w:left w:val="single" w:sz="4" w:space="0" w:color="000000"/>
              <w:bottom w:val="single" w:sz="4" w:space="0" w:color="000000"/>
              <w:right w:val="single" w:sz="4" w:space="0" w:color="000000"/>
            </w:tcBorders>
          </w:tcPr>
          <w:p w14:paraId="4230E2C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lastRenderedPageBreak/>
              <w:t>Material</w:t>
            </w:r>
          </w:p>
        </w:tc>
      </w:tr>
      <w:tr w:rsidR="00A01204" w:rsidRPr="0008241C" w14:paraId="21E6898D"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12C515A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5</w:t>
            </w:r>
          </w:p>
        </w:tc>
        <w:tc>
          <w:tcPr>
            <w:tcW w:w="1136" w:type="pct"/>
            <w:tcBorders>
              <w:top w:val="single" w:sz="4" w:space="0" w:color="000000"/>
              <w:left w:val="single" w:sz="4" w:space="0" w:color="000000"/>
              <w:bottom w:val="single" w:sz="4" w:space="0" w:color="000000"/>
              <w:right w:val="single" w:sz="4" w:space="0" w:color="000000"/>
            </w:tcBorders>
          </w:tcPr>
          <w:p w14:paraId="2DDBA91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Learning and inspiration</w:t>
            </w:r>
          </w:p>
        </w:tc>
        <w:tc>
          <w:tcPr>
            <w:tcW w:w="2846" w:type="pct"/>
            <w:tcBorders>
              <w:top w:val="single" w:sz="4" w:space="0" w:color="000000"/>
              <w:left w:val="single" w:sz="4" w:space="0" w:color="000000"/>
              <w:bottom w:val="single" w:sz="4" w:space="0" w:color="000000"/>
              <w:right w:val="single" w:sz="4" w:space="0" w:color="000000"/>
            </w:tcBorders>
          </w:tcPr>
          <w:p w14:paraId="5EF39F6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Provision, by landscapes, seascapes, habitats or organisms, of opportunities for the development of the capabilities that allow humans to prosper through education, acquisition of knowledge and development of skills for well-being, scientific information, and inspiration for art and technological design (e.g. biomimicry)</w:t>
            </w:r>
          </w:p>
        </w:tc>
        <w:tc>
          <w:tcPr>
            <w:tcW w:w="768" w:type="pct"/>
            <w:tcBorders>
              <w:top w:val="single" w:sz="4" w:space="0" w:color="000000"/>
              <w:left w:val="single" w:sz="4" w:space="0" w:color="000000"/>
              <w:bottom w:val="single" w:sz="4" w:space="0" w:color="000000"/>
              <w:right w:val="single" w:sz="4" w:space="0" w:color="000000"/>
            </w:tcBorders>
          </w:tcPr>
          <w:p w14:paraId="4336A1B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Non-material</w:t>
            </w:r>
          </w:p>
        </w:tc>
      </w:tr>
      <w:tr w:rsidR="00A01204" w:rsidRPr="0008241C" w14:paraId="1C2A043F"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2437B62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6</w:t>
            </w:r>
          </w:p>
        </w:tc>
        <w:tc>
          <w:tcPr>
            <w:tcW w:w="1136" w:type="pct"/>
            <w:tcBorders>
              <w:top w:val="single" w:sz="4" w:space="0" w:color="000000"/>
              <w:left w:val="single" w:sz="4" w:space="0" w:color="000000"/>
              <w:bottom w:val="single" w:sz="4" w:space="0" w:color="000000"/>
              <w:right w:val="single" w:sz="4" w:space="0" w:color="000000"/>
            </w:tcBorders>
          </w:tcPr>
          <w:p w14:paraId="0854888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Physical and psychological experiences</w:t>
            </w:r>
          </w:p>
        </w:tc>
        <w:tc>
          <w:tcPr>
            <w:tcW w:w="2846" w:type="pct"/>
            <w:tcBorders>
              <w:top w:val="single" w:sz="4" w:space="0" w:color="000000"/>
              <w:left w:val="single" w:sz="4" w:space="0" w:color="000000"/>
              <w:bottom w:val="single" w:sz="4" w:space="0" w:color="000000"/>
              <w:right w:val="single" w:sz="4" w:space="0" w:color="000000"/>
            </w:tcBorders>
          </w:tcPr>
          <w:p w14:paraId="2E078FD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Provision, by landscapes, seascapes, habitats or organisms, of opportunities for physically and psychologically beneficial activities, healing, relaxation, recreation, leisure, tourism and aesthetic enjoyment based on the close contact with nature.</w:t>
            </w:r>
          </w:p>
          <w:p w14:paraId="7327212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E.g. hiking, recreational hunting and fishing, birdwatching, snorkeling, gardening</w:t>
            </w:r>
          </w:p>
        </w:tc>
        <w:tc>
          <w:tcPr>
            <w:tcW w:w="768" w:type="pct"/>
            <w:tcBorders>
              <w:top w:val="single" w:sz="4" w:space="0" w:color="000000"/>
              <w:left w:val="single" w:sz="4" w:space="0" w:color="000000"/>
              <w:bottom w:val="single" w:sz="4" w:space="0" w:color="000000"/>
              <w:right w:val="single" w:sz="4" w:space="0" w:color="000000"/>
            </w:tcBorders>
          </w:tcPr>
          <w:p w14:paraId="3F2F7F0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Non-material</w:t>
            </w:r>
          </w:p>
        </w:tc>
      </w:tr>
      <w:tr w:rsidR="00A01204" w:rsidRPr="0008241C" w14:paraId="03C3AE31"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12F1954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7</w:t>
            </w:r>
          </w:p>
        </w:tc>
        <w:tc>
          <w:tcPr>
            <w:tcW w:w="1136" w:type="pct"/>
            <w:tcBorders>
              <w:top w:val="single" w:sz="4" w:space="0" w:color="000000"/>
              <w:left w:val="single" w:sz="4" w:space="0" w:color="000000"/>
              <w:bottom w:val="single" w:sz="4" w:space="0" w:color="000000"/>
              <w:right w:val="single" w:sz="4" w:space="0" w:color="000000"/>
            </w:tcBorders>
          </w:tcPr>
          <w:p w14:paraId="58F91EC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Supporting identities</w:t>
            </w:r>
          </w:p>
        </w:tc>
        <w:tc>
          <w:tcPr>
            <w:tcW w:w="2846" w:type="pct"/>
            <w:tcBorders>
              <w:top w:val="single" w:sz="4" w:space="0" w:color="000000"/>
              <w:left w:val="single" w:sz="4" w:space="0" w:color="000000"/>
              <w:bottom w:val="single" w:sz="4" w:space="0" w:color="000000"/>
              <w:right w:val="single" w:sz="4" w:space="0" w:color="000000"/>
            </w:tcBorders>
          </w:tcPr>
          <w:p w14:paraId="681DE16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jc w:val="both"/>
              <w:rPr>
                <w:rFonts w:eastAsia="Calibri"/>
                <w:szCs w:val="22"/>
                <w:lang w:val="en-US"/>
              </w:rPr>
            </w:pPr>
            <w:r w:rsidRPr="0008241C">
              <w:rPr>
                <w:rFonts w:eastAsia="Calibri"/>
                <w:szCs w:val="22"/>
                <w:lang w:val="en-US"/>
              </w:rPr>
              <w:t>Landscapes, seascapes, habitats or organisms</w:t>
            </w:r>
            <w:r w:rsidRPr="0008241C">
              <w:rPr>
                <w:rFonts w:eastAsia="Calibri"/>
                <w:spacing w:val="-24"/>
                <w:szCs w:val="22"/>
                <w:lang w:val="en-US"/>
              </w:rPr>
              <w:t xml:space="preserve"> </w:t>
            </w:r>
            <w:r w:rsidRPr="0008241C">
              <w:rPr>
                <w:rFonts w:eastAsia="Calibri"/>
                <w:szCs w:val="22"/>
                <w:lang w:val="en-US"/>
              </w:rPr>
              <w:t>being the basis for religious, spiritual, and social-cohesion experiences</w:t>
            </w:r>
          </w:p>
          <w:p w14:paraId="5D5C051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Provisioning of opportunities by nature for people to develop a sense of place, purpose, belonging, rootedness or connectedness, associated with different entities of the living world (e. g. cultural and heritage landscapes, sounds, scents and sights associated with childhood experiences, iconic animals, trees or flowers)</w:t>
            </w:r>
          </w:p>
          <w:p w14:paraId="2E3C9F7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Basis for narratives and myths, rituals and celebrations provided by landscapes, seascapes, habitats, species or organisms (e.g. sacred groves, sacred trees, totem animals)</w:t>
            </w:r>
          </w:p>
          <w:p w14:paraId="66BF97F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Source of satisfaction derived from knowing that a particular landscapes, seascape, habitat or species exist in the present</w:t>
            </w:r>
          </w:p>
        </w:tc>
        <w:tc>
          <w:tcPr>
            <w:tcW w:w="768" w:type="pct"/>
            <w:tcBorders>
              <w:top w:val="single" w:sz="4" w:space="0" w:color="000000"/>
              <w:left w:val="single" w:sz="4" w:space="0" w:color="000000"/>
              <w:bottom w:val="single" w:sz="4" w:space="0" w:color="000000"/>
              <w:right w:val="single" w:sz="4" w:space="0" w:color="000000"/>
            </w:tcBorders>
          </w:tcPr>
          <w:p w14:paraId="5F34B2F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Non-material</w:t>
            </w:r>
          </w:p>
        </w:tc>
      </w:tr>
      <w:tr w:rsidR="00A01204" w:rsidRPr="0008241C" w14:paraId="7063A42D" w14:textId="77777777" w:rsidTr="00642B4F">
        <w:trPr>
          <w:trHeight w:val="20"/>
          <w:jc w:val="center"/>
        </w:trPr>
        <w:tc>
          <w:tcPr>
            <w:tcW w:w="250" w:type="pct"/>
            <w:tcBorders>
              <w:top w:val="single" w:sz="4" w:space="0" w:color="000000"/>
              <w:left w:val="single" w:sz="4" w:space="0" w:color="000000"/>
              <w:bottom w:val="single" w:sz="4" w:space="0" w:color="000000"/>
              <w:right w:val="single" w:sz="4" w:space="0" w:color="000000"/>
            </w:tcBorders>
          </w:tcPr>
          <w:p w14:paraId="04FE413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18</w:t>
            </w:r>
          </w:p>
        </w:tc>
        <w:tc>
          <w:tcPr>
            <w:tcW w:w="1136" w:type="pct"/>
            <w:tcBorders>
              <w:top w:val="single" w:sz="4" w:space="0" w:color="000000"/>
              <w:left w:val="single" w:sz="4" w:space="0" w:color="000000"/>
              <w:bottom w:val="single" w:sz="4" w:space="0" w:color="000000"/>
              <w:right w:val="single" w:sz="4" w:space="0" w:color="000000"/>
            </w:tcBorders>
          </w:tcPr>
          <w:p w14:paraId="2918329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Maintenance of options</w:t>
            </w:r>
          </w:p>
        </w:tc>
        <w:tc>
          <w:tcPr>
            <w:tcW w:w="2846" w:type="pct"/>
            <w:tcBorders>
              <w:top w:val="single" w:sz="4" w:space="0" w:color="000000"/>
              <w:left w:val="single" w:sz="4" w:space="0" w:color="000000"/>
              <w:bottom w:val="single" w:sz="4" w:space="0" w:color="000000"/>
              <w:right w:val="single" w:sz="4" w:space="0" w:color="000000"/>
            </w:tcBorders>
          </w:tcPr>
          <w:p w14:paraId="2059CEB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Capacity of ecosystems, habitats, species or genotypes to keep human options open in order to support a later good quality of life. Examples include:</w:t>
            </w:r>
          </w:p>
          <w:p w14:paraId="305CA9C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spacing w:before="1"/>
              <w:ind w:leftChars="50" w:left="100" w:rightChars="50" w:right="100"/>
              <w:rPr>
                <w:rFonts w:eastAsia="Calibri"/>
                <w:szCs w:val="22"/>
                <w:lang w:val="en-US"/>
              </w:rPr>
            </w:pPr>
            <w:r w:rsidRPr="0008241C">
              <w:rPr>
                <w:rFonts w:eastAsia="Calibri"/>
                <w:szCs w:val="22"/>
                <w:lang w:val="en-US"/>
              </w:rPr>
              <w:t>. Benefits (including those of future generations) associated with the continued existence of a wide variety of species, populations and genotypes</w:t>
            </w:r>
          </w:p>
          <w:p w14:paraId="6DEA534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Future benefits (or threats) derived from keeping options open for yet unknown discoveries and unanticipated uses of particular organisms or ecosystems that already exist (e.g. new medicines or materials)</w:t>
            </w:r>
          </w:p>
          <w:p w14:paraId="518A44D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 Future benefits (or threats) that may be anticipated from on-going biological evolution</w:t>
            </w:r>
            <w:r w:rsidRPr="0008241C">
              <w:rPr>
                <w:rFonts w:eastAsia="Calibri"/>
                <w:b/>
                <w:szCs w:val="22"/>
                <w:lang w:val="en-US"/>
              </w:rPr>
              <w:t xml:space="preserve"> </w:t>
            </w:r>
            <w:r w:rsidRPr="0008241C">
              <w:rPr>
                <w:rFonts w:eastAsia="Calibri"/>
                <w:szCs w:val="22"/>
                <w:lang w:val="en-US"/>
              </w:rPr>
              <w:t>(e.g. adaptation to a warmer climate, to emergent diseases, development of resistance to antibiotics and other control agents by pathogens and weeds)</w:t>
            </w:r>
          </w:p>
        </w:tc>
        <w:tc>
          <w:tcPr>
            <w:tcW w:w="768" w:type="pct"/>
            <w:tcBorders>
              <w:top w:val="single" w:sz="4" w:space="0" w:color="000000"/>
              <w:left w:val="single" w:sz="4" w:space="0" w:color="000000"/>
              <w:bottom w:val="single" w:sz="4" w:space="0" w:color="000000"/>
              <w:right w:val="single" w:sz="4" w:space="0" w:color="000000"/>
            </w:tcBorders>
          </w:tcPr>
          <w:p w14:paraId="407F581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Cs w:val="22"/>
                <w:lang w:val="en-US"/>
              </w:rPr>
            </w:pPr>
            <w:r w:rsidRPr="0008241C">
              <w:rPr>
                <w:rFonts w:eastAsia="Calibri"/>
                <w:szCs w:val="22"/>
                <w:lang w:val="en-US"/>
              </w:rPr>
              <w:t>Non-material</w:t>
            </w:r>
          </w:p>
        </w:tc>
      </w:tr>
    </w:tbl>
    <w:p w14:paraId="399E3E2C" w14:textId="77777777" w:rsidR="00A01204" w:rsidRPr="0008241C" w:rsidRDefault="00A01204" w:rsidP="007F0414">
      <w:pPr>
        <w:numPr>
          <w:ilvl w:val="0"/>
          <w:numId w:val="6"/>
        </w:numPr>
        <w:tabs>
          <w:tab w:val="clear" w:pos="1134"/>
          <w:tab w:val="num" w:pos="1282"/>
          <w:tab w:val="left" w:pos="4082"/>
        </w:tabs>
        <w:spacing w:before="20" w:after="40"/>
        <w:ind w:left="0"/>
        <w:rPr>
          <w:rFonts w:eastAsia="MS Mincho"/>
          <w:sz w:val="18"/>
          <w:szCs w:val="22"/>
          <w:lang w:val="fr-FR" w:eastAsia="ja-JP"/>
        </w:rPr>
      </w:pPr>
      <w:r w:rsidRPr="0008241C">
        <w:rPr>
          <w:sz w:val="18"/>
          <w:szCs w:val="22"/>
          <w:lang w:val="fr-FR"/>
        </w:rPr>
        <w:t>*Hydrological NCP are fundamentally conceived as regulating NCP, because the primary impact of ecosystems on water is the modification of its flows, not the creation or breakdown of water molecules.</w:t>
      </w:r>
    </w:p>
    <w:p w14:paraId="06C3E026" w14:textId="77777777" w:rsidR="00A01204" w:rsidRPr="0008241C" w:rsidRDefault="00A01204" w:rsidP="00A01204">
      <w:pPr>
        <w:rPr>
          <w:sz w:val="22"/>
          <w:szCs w:val="22"/>
        </w:rPr>
      </w:pPr>
    </w:p>
    <w:p w14:paraId="237AD431" w14:textId="77777777" w:rsidR="00A01204" w:rsidRPr="0008241C" w:rsidRDefault="00A01204" w:rsidP="00A01204">
      <w:pPr>
        <w:keepNext/>
        <w:tabs>
          <w:tab w:val="clear" w:pos="1247"/>
          <w:tab w:val="left" w:pos="765"/>
        </w:tabs>
        <w:outlineLvl w:val="2"/>
        <w:rPr>
          <w:b/>
          <w:sz w:val="24"/>
          <w:szCs w:val="24"/>
        </w:rPr>
      </w:pPr>
      <w:bookmarkStart w:id="495" w:name="_Toc494765723"/>
      <w:bookmarkStart w:id="496" w:name="_Toc504317121"/>
      <w:bookmarkStart w:id="497" w:name="_Toc504317814"/>
      <w:bookmarkStart w:id="498" w:name="_Toc504320379"/>
      <w:bookmarkStart w:id="499" w:name="_Toc504320826"/>
      <w:bookmarkStart w:id="500" w:name="_Toc504321160"/>
      <w:bookmarkStart w:id="501" w:name="_Toc524041341"/>
      <w:r w:rsidRPr="0008241C">
        <w:rPr>
          <w:b/>
          <w:sz w:val="24"/>
          <w:szCs w:val="24"/>
        </w:rPr>
        <w:t>2.3.1</w:t>
      </w:r>
      <w:r w:rsidRPr="0008241C">
        <w:rPr>
          <w:b/>
          <w:sz w:val="24"/>
          <w:szCs w:val="24"/>
        </w:rPr>
        <w:tab/>
        <w:t>Status and trends of biodiversity and ecosystem goods and services</w:t>
      </w:r>
      <w:bookmarkEnd w:id="495"/>
      <w:bookmarkEnd w:id="496"/>
      <w:bookmarkEnd w:id="497"/>
      <w:bookmarkEnd w:id="498"/>
      <w:bookmarkEnd w:id="499"/>
      <w:bookmarkEnd w:id="500"/>
      <w:bookmarkEnd w:id="501"/>
    </w:p>
    <w:p w14:paraId="3A2B3318" w14:textId="77777777" w:rsidR="00A01204" w:rsidRPr="0008241C" w:rsidRDefault="00A01204" w:rsidP="00A01204">
      <w:pPr>
        <w:rPr>
          <w:sz w:val="22"/>
          <w:szCs w:val="22"/>
        </w:rPr>
      </w:pPr>
    </w:p>
    <w:p w14:paraId="2653EAA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02" w:name="_Toc504317122"/>
      <w:bookmarkStart w:id="503" w:name="_Toc504317815"/>
      <w:bookmarkStart w:id="504" w:name="_Toc504321161"/>
      <w:r w:rsidRPr="0008241C">
        <w:rPr>
          <w:b/>
          <w:sz w:val="22"/>
          <w:szCs w:val="24"/>
        </w:rPr>
        <w:t>2.3.1.1</w:t>
      </w:r>
      <w:r w:rsidRPr="0008241C">
        <w:rPr>
          <w:b/>
          <w:sz w:val="22"/>
          <w:szCs w:val="24"/>
        </w:rPr>
        <w:tab/>
        <w:t>Nature’s contributions to people for environmental regulation</w:t>
      </w:r>
      <w:bookmarkEnd w:id="502"/>
      <w:bookmarkEnd w:id="503"/>
      <w:bookmarkEnd w:id="504"/>
      <w:r w:rsidRPr="0008241C">
        <w:rPr>
          <w:b/>
          <w:sz w:val="22"/>
          <w:szCs w:val="24"/>
        </w:rPr>
        <w:t xml:space="preserve"> </w:t>
      </w:r>
    </w:p>
    <w:p w14:paraId="7C5DAE5B" w14:textId="77777777" w:rsidR="00A01204" w:rsidRPr="0008241C" w:rsidRDefault="00A01204" w:rsidP="00A01204">
      <w:pPr>
        <w:rPr>
          <w:sz w:val="22"/>
          <w:szCs w:val="22"/>
        </w:rPr>
      </w:pPr>
    </w:p>
    <w:p w14:paraId="30F6C0E9" w14:textId="77777777" w:rsidR="00A01204" w:rsidRPr="0008241C" w:rsidRDefault="00A01204" w:rsidP="00A01204">
      <w:pPr>
        <w:rPr>
          <w:sz w:val="22"/>
          <w:szCs w:val="22"/>
        </w:rPr>
      </w:pPr>
      <w:r w:rsidRPr="0008241C">
        <w:rPr>
          <w:sz w:val="22"/>
          <w:szCs w:val="22"/>
        </w:rPr>
        <w:t>Material benefits (or provisioning services) are included as the products of nature. For</w:t>
      </w:r>
      <w:r w:rsidRPr="0008241C">
        <w:rPr>
          <w:spacing w:val="-27"/>
          <w:sz w:val="22"/>
          <w:szCs w:val="22"/>
        </w:rPr>
        <w:t xml:space="preserve"> </w:t>
      </w:r>
      <w:r w:rsidRPr="0008241C">
        <w:rPr>
          <w:sz w:val="22"/>
          <w:szCs w:val="22"/>
        </w:rPr>
        <w:t>example,</w:t>
      </w:r>
      <w:r w:rsidRPr="0008241C">
        <w:rPr>
          <w:spacing w:val="-2"/>
          <w:sz w:val="22"/>
          <w:szCs w:val="22"/>
        </w:rPr>
        <w:t xml:space="preserve"> </w:t>
      </w:r>
      <w:r w:rsidRPr="0008241C">
        <w:rPr>
          <w:sz w:val="22"/>
          <w:szCs w:val="22"/>
        </w:rPr>
        <w:t>food, milk, fibre, timber etc. from terrestrial ecosystems, fish and other seafood from marine and coastal regions.</w:t>
      </w:r>
      <w:r w:rsidRPr="0008241C">
        <w:rPr>
          <w:spacing w:val="-35"/>
          <w:sz w:val="22"/>
          <w:szCs w:val="22"/>
        </w:rPr>
        <w:t xml:space="preserve"> </w:t>
      </w:r>
      <w:r w:rsidRPr="0008241C">
        <w:rPr>
          <w:sz w:val="22"/>
          <w:szCs w:val="22"/>
        </w:rPr>
        <w:t>These material benefits fulfil basic human needs for nutrition, shelter, energy and</w:t>
      </w:r>
      <w:r w:rsidRPr="0008241C">
        <w:rPr>
          <w:spacing w:val="-29"/>
          <w:sz w:val="22"/>
          <w:szCs w:val="22"/>
        </w:rPr>
        <w:t xml:space="preserve"> </w:t>
      </w:r>
      <w:r w:rsidRPr="0008241C">
        <w:rPr>
          <w:sz w:val="22"/>
          <w:szCs w:val="22"/>
        </w:rPr>
        <w:t>safety.</w:t>
      </w:r>
      <w:r w:rsidRPr="0008241C">
        <w:rPr>
          <w:rFonts w:eastAsia="Malgun Gothic"/>
          <w:sz w:val="22"/>
          <w:szCs w:val="22"/>
          <w:lang w:eastAsia="ko-KR"/>
        </w:rPr>
        <w:t xml:space="preserve"> </w:t>
      </w:r>
      <w:r w:rsidRPr="0008241C">
        <w:rPr>
          <w:sz w:val="22"/>
          <w:szCs w:val="22"/>
        </w:rPr>
        <w:t>Regulating</w:t>
      </w:r>
      <w:r w:rsidRPr="0008241C">
        <w:rPr>
          <w:spacing w:val="-4"/>
          <w:sz w:val="22"/>
          <w:szCs w:val="22"/>
        </w:rPr>
        <w:t xml:space="preserve"> </w:t>
      </w:r>
      <w:r w:rsidRPr="0008241C">
        <w:rPr>
          <w:sz w:val="22"/>
          <w:szCs w:val="22"/>
        </w:rPr>
        <w:t>and</w:t>
      </w:r>
      <w:r w:rsidRPr="0008241C">
        <w:rPr>
          <w:spacing w:val="-4"/>
          <w:sz w:val="22"/>
          <w:szCs w:val="22"/>
        </w:rPr>
        <w:t xml:space="preserve"> </w:t>
      </w:r>
      <w:r w:rsidRPr="0008241C">
        <w:rPr>
          <w:rFonts w:eastAsia="Malgun Gothic"/>
          <w:sz w:val="22"/>
          <w:szCs w:val="22"/>
          <w:lang w:eastAsia="ko-KR"/>
        </w:rPr>
        <w:t>c</w:t>
      </w:r>
      <w:r w:rsidRPr="0008241C">
        <w:rPr>
          <w:sz w:val="22"/>
          <w:szCs w:val="22"/>
        </w:rPr>
        <w:t>ultural</w:t>
      </w:r>
      <w:r w:rsidRPr="0008241C">
        <w:rPr>
          <w:spacing w:val="-3"/>
          <w:sz w:val="22"/>
          <w:szCs w:val="22"/>
        </w:rPr>
        <w:t xml:space="preserve"> </w:t>
      </w:r>
      <w:r w:rsidRPr="0008241C">
        <w:rPr>
          <w:sz w:val="22"/>
          <w:szCs w:val="22"/>
        </w:rPr>
        <w:t>services</w:t>
      </w:r>
      <w:r w:rsidRPr="0008241C">
        <w:rPr>
          <w:spacing w:val="-3"/>
          <w:sz w:val="22"/>
          <w:szCs w:val="22"/>
        </w:rPr>
        <w:t xml:space="preserve"> </w:t>
      </w:r>
      <w:r w:rsidRPr="0008241C">
        <w:rPr>
          <w:sz w:val="22"/>
          <w:szCs w:val="22"/>
        </w:rPr>
        <w:t>are</w:t>
      </w:r>
      <w:r w:rsidRPr="0008241C">
        <w:rPr>
          <w:spacing w:val="-3"/>
          <w:sz w:val="22"/>
          <w:szCs w:val="22"/>
        </w:rPr>
        <w:t xml:space="preserve"> </w:t>
      </w:r>
      <w:r w:rsidRPr="0008241C">
        <w:rPr>
          <w:sz w:val="22"/>
          <w:szCs w:val="22"/>
        </w:rPr>
        <w:t>less</w:t>
      </w:r>
      <w:r w:rsidRPr="0008241C">
        <w:rPr>
          <w:spacing w:val="-3"/>
          <w:sz w:val="22"/>
          <w:szCs w:val="22"/>
        </w:rPr>
        <w:t xml:space="preserve"> </w:t>
      </w:r>
      <w:r w:rsidRPr="0008241C">
        <w:rPr>
          <w:sz w:val="22"/>
          <w:szCs w:val="22"/>
        </w:rPr>
        <w:t>tangible</w:t>
      </w:r>
      <w:r w:rsidRPr="0008241C">
        <w:rPr>
          <w:spacing w:val="-5"/>
          <w:sz w:val="22"/>
          <w:szCs w:val="22"/>
        </w:rPr>
        <w:t xml:space="preserve"> </w:t>
      </w:r>
      <w:r w:rsidRPr="0008241C">
        <w:rPr>
          <w:sz w:val="22"/>
          <w:szCs w:val="22"/>
        </w:rPr>
        <w:t>than</w:t>
      </w:r>
      <w:r w:rsidRPr="0008241C">
        <w:rPr>
          <w:spacing w:val="-4"/>
          <w:sz w:val="22"/>
          <w:szCs w:val="22"/>
        </w:rPr>
        <w:t xml:space="preserve"> ‘</w:t>
      </w:r>
      <w:r w:rsidRPr="0008241C">
        <w:rPr>
          <w:sz w:val="22"/>
          <w:szCs w:val="22"/>
        </w:rPr>
        <w:t>provisioning’</w:t>
      </w:r>
      <w:r w:rsidRPr="0008241C">
        <w:rPr>
          <w:rFonts w:eastAsia="Malgun Gothic"/>
          <w:sz w:val="22"/>
          <w:szCs w:val="22"/>
          <w:lang w:eastAsia="ko-KR"/>
        </w:rPr>
        <w:t xml:space="preserve">. </w:t>
      </w:r>
      <w:r w:rsidRPr="0008241C">
        <w:rPr>
          <w:sz w:val="22"/>
          <w:szCs w:val="22"/>
        </w:rPr>
        <w:t>Regulating services are essential to the production of provisioning goods and</w:t>
      </w:r>
      <w:r w:rsidRPr="0008241C">
        <w:rPr>
          <w:spacing w:val="-28"/>
          <w:sz w:val="22"/>
          <w:szCs w:val="22"/>
        </w:rPr>
        <w:t xml:space="preserve"> </w:t>
      </w:r>
      <w:r w:rsidRPr="0008241C">
        <w:rPr>
          <w:sz w:val="22"/>
          <w:szCs w:val="22"/>
        </w:rPr>
        <w:t>services.</w:t>
      </w:r>
      <w:r w:rsidRPr="0008241C">
        <w:rPr>
          <w:spacing w:val="-3"/>
          <w:sz w:val="22"/>
          <w:szCs w:val="22"/>
        </w:rPr>
        <w:t xml:space="preserve"> </w:t>
      </w:r>
      <w:r w:rsidRPr="0008241C">
        <w:rPr>
          <w:sz w:val="22"/>
          <w:szCs w:val="22"/>
        </w:rPr>
        <w:t>Regulating</w:t>
      </w:r>
      <w:r w:rsidRPr="0008241C">
        <w:rPr>
          <w:rFonts w:eastAsia="Malgun Gothic"/>
          <w:sz w:val="22"/>
          <w:szCs w:val="22"/>
          <w:lang w:eastAsia="ko-KR"/>
        </w:rPr>
        <w:t xml:space="preserve"> </w:t>
      </w:r>
      <w:r w:rsidRPr="0008241C">
        <w:rPr>
          <w:sz w:val="22"/>
          <w:szCs w:val="22"/>
        </w:rPr>
        <w:t xml:space="preserve">services are </w:t>
      </w:r>
      <w:r w:rsidRPr="0008241C">
        <w:rPr>
          <w:rFonts w:eastAsia="Malgun Gothic"/>
          <w:sz w:val="22"/>
          <w:szCs w:val="22"/>
          <w:lang w:eastAsia="ko-KR"/>
        </w:rPr>
        <w:t>as</w:t>
      </w:r>
      <w:r w:rsidRPr="0008241C">
        <w:rPr>
          <w:sz w:val="22"/>
          <w:szCs w:val="22"/>
        </w:rPr>
        <w:t xml:space="preserve"> important </w:t>
      </w:r>
      <w:r w:rsidRPr="0008241C">
        <w:rPr>
          <w:rFonts w:eastAsia="Malgun Gothic"/>
          <w:sz w:val="22"/>
          <w:szCs w:val="22"/>
          <w:lang w:eastAsia="ko-KR"/>
        </w:rPr>
        <w:t xml:space="preserve">as </w:t>
      </w:r>
      <w:r w:rsidRPr="0008241C">
        <w:rPr>
          <w:sz w:val="22"/>
          <w:szCs w:val="22"/>
        </w:rPr>
        <w:t>provisioning services</w:t>
      </w:r>
      <w:r w:rsidRPr="0008241C">
        <w:rPr>
          <w:rFonts w:eastAsia="Malgun Gothic"/>
          <w:sz w:val="22"/>
          <w:szCs w:val="22"/>
          <w:lang w:eastAsia="ko-KR"/>
        </w:rPr>
        <w:t xml:space="preserve"> to the livelihoods of people.</w:t>
      </w:r>
      <w:r w:rsidRPr="0008241C">
        <w:rPr>
          <w:sz w:val="22"/>
          <w:szCs w:val="22"/>
        </w:rPr>
        <w:t xml:space="preserve"> They also provide direct benefits</w:t>
      </w:r>
      <w:r w:rsidRPr="0008241C">
        <w:rPr>
          <w:spacing w:val="-31"/>
          <w:sz w:val="22"/>
          <w:szCs w:val="22"/>
        </w:rPr>
        <w:t xml:space="preserve"> </w:t>
      </w:r>
      <w:r w:rsidRPr="0008241C">
        <w:rPr>
          <w:sz w:val="22"/>
          <w:szCs w:val="22"/>
        </w:rPr>
        <w:t>such</w:t>
      </w:r>
      <w:r w:rsidRPr="0008241C">
        <w:rPr>
          <w:spacing w:val="-6"/>
          <w:sz w:val="22"/>
          <w:szCs w:val="22"/>
        </w:rPr>
        <w:t xml:space="preserve"> </w:t>
      </w:r>
      <w:r w:rsidRPr="0008241C">
        <w:rPr>
          <w:sz w:val="22"/>
          <w:szCs w:val="22"/>
        </w:rPr>
        <w:t>as</w:t>
      </w:r>
      <w:r w:rsidRPr="0008241C">
        <w:rPr>
          <w:rFonts w:eastAsia="Malgun Gothic"/>
          <w:sz w:val="22"/>
          <w:szCs w:val="22"/>
          <w:lang w:eastAsia="ko-KR"/>
        </w:rPr>
        <w:t xml:space="preserve"> </w:t>
      </w:r>
      <w:r w:rsidRPr="0008241C">
        <w:rPr>
          <w:sz w:val="22"/>
          <w:szCs w:val="22"/>
        </w:rPr>
        <w:t>flood</w:t>
      </w:r>
      <w:r w:rsidRPr="0008241C">
        <w:rPr>
          <w:spacing w:val="-6"/>
          <w:sz w:val="22"/>
          <w:szCs w:val="22"/>
        </w:rPr>
        <w:t xml:space="preserve"> </w:t>
      </w:r>
      <w:r w:rsidRPr="0008241C">
        <w:rPr>
          <w:sz w:val="22"/>
          <w:szCs w:val="22"/>
        </w:rPr>
        <w:t>mitigation</w:t>
      </w:r>
      <w:r w:rsidRPr="0008241C">
        <w:rPr>
          <w:spacing w:val="-5"/>
          <w:sz w:val="22"/>
          <w:szCs w:val="22"/>
        </w:rPr>
        <w:t xml:space="preserve"> </w:t>
      </w:r>
      <w:r w:rsidRPr="0008241C">
        <w:rPr>
          <w:sz w:val="22"/>
          <w:szCs w:val="22"/>
        </w:rPr>
        <w:t>and</w:t>
      </w:r>
      <w:r w:rsidRPr="0008241C">
        <w:rPr>
          <w:spacing w:val="-5"/>
          <w:sz w:val="22"/>
          <w:szCs w:val="22"/>
        </w:rPr>
        <w:t xml:space="preserve"> </w:t>
      </w:r>
      <w:r w:rsidRPr="0008241C">
        <w:rPr>
          <w:sz w:val="22"/>
          <w:szCs w:val="22"/>
        </w:rPr>
        <w:t>reduce</w:t>
      </w:r>
      <w:r w:rsidRPr="0008241C">
        <w:rPr>
          <w:spacing w:val="-3"/>
          <w:sz w:val="22"/>
          <w:szCs w:val="22"/>
        </w:rPr>
        <w:t xml:space="preserve"> </w:t>
      </w:r>
      <w:r w:rsidRPr="0008241C">
        <w:rPr>
          <w:sz w:val="22"/>
          <w:szCs w:val="22"/>
        </w:rPr>
        <w:t>risks/impacts</w:t>
      </w:r>
      <w:r w:rsidRPr="0008241C">
        <w:rPr>
          <w:spacing w:val="-4"/>
          <w:sz w:val="22"/>
          <w:szCs w:val="22"/>
        </w:rPr>
        <w:t xml:space="preserve"> </w:t>
      </w:r>
      <w:r w:rsidRPr="0008241C">
        <w:rPr>
          <w:sz w:val="22"/>
          <w:szCs w:val="22"/>
        </w:rPr>
        <w:t>from</w:t>
      </w:r>
      <w:r w:rsidRPr="0008241C">
        <w:rPr>
          <w:spacing w:val="-3"/>
          <w:sz w:val="22"/>
          <w:szCs w:val="22"/>
        </w:rPr>
        <w:t xml:space="preserve"> </w:t>
      </w:r>
      <w:r w:rsidRPr="0008241C">
        <w:rPr>
          <w:sz w:val="22"/>
          <w:szCs w:val="22"/>
        </w:rPr>
        <w:t>natural</w:t>
      </w:r>
      <w:r w:rsidRPr="0008241C">
        <w:rPr>
          <w:spacing w:val="-4"/>
          <w:sz w:val="22"/>
          <w:szCs w:val="22"/>
        </w:rPr>
        <w:t xml:space="preserve"> </w:t>
      </w:r>
      <w:r w:rsidRPr="0008241C">
        <w:rPr>
          <w:sz w:val="22"/>
          <w:szCs w:val="22"/>
        </w:rPr>
        <w:t>disasters.</w:t>
      </w:r>
      <w:r w:rsidRPr="0008241C">
        <w:rPr>
          <w:spacing w:val="-6"/>
          <w:sz w:val="22"/>
          <w:szCs w:val="22"/>
        </w:rPr>
        <w:t xml:space="preserve"> </w:t>
      </w:r>
      <w:r w:rsidRPr="0008241C">
        <w:rPr>
          <w:sz w:val="22"/>
          <w:szCs w:val="22"/>
        </w:rPr>
        <w:t>Cultural</w:t>
      </w:r>
      <w:r w:rsidRPr="0008241C">
        <w:rPr>
          <w:spacing w:val="-4"/>
          <w:sz w:val="22"/>
          <w:szCs w:val="22"/>
        </w:rPr>
        <w:t xml:space="preserve"> </w:t>
      </w:r>
      <w:r w:rsidRPr="0008241C">
        <w:rPr>
          <w:sz w:val="22"/>
          <w:szCs w:val="22"/>
        </w:rPr>
        <w:t>services</w:t>
      </w:r>
      <w:r w:rsidRPr="0008241C">
        <w:rPr>
          <w:spacing w:val="-4"/>
          <w:sz w:val="22"/>
          <w:szCs w:val="22"/>
        </w:rPr>
        <w:t xml:space="preserve"> </w:t>
      </w:r>
      <w:r w:rsidRPr="0008241C">
        <w:rPr>
          <w:sz w:val="22"/>
          <w:szCs w:val="22"/>
        </w:rPr>
        <w:t>fulfil</w:t>
      </w:r>
      <w:r w:rsidRPr="0008241C">
        <w:rPr>
          <w:spacing w:val="-4"/>
          <w:sz w:val="22"/>
          <w:szCs w:val="22"/>
        </w:rPr>
        <w:t xml:space="preserve"> </w:t>
      </w:r>
      <w:r w:rsidRPr="0008241C">
        <w:rPr>
          <w:sz w:val="22"/>
          <w:szCs w:val="22"/>
        </w:rPr>
        <w:t>aesthetic needs and provide recreational</w:t>
      </w:r>
      <w:r w:rsidRPr="0008241C">
        <w:rPr>
          <w:spacing w:val="-18"/>
          <w:sz w:val="22"/>
          <w:szCs w:val="22"/>
        </w:rPr>
        <w:t xml:space="preserve"> </w:t>
      </w:r>
      <w:r w:rsidRPr="0008241C">
        <w:rPr>
          <w:sz w:val="22"/>
          <w:szCs w:val="22"/>
        </w:rPr>
        <w:t>opportunities</w:t>
      </w:r>
      <w:r w:rsidRPr="0008241C">
        <w:rPr>
          <w:rFonts w:eastAsia="Malgun Gothic"/>
          <w:sz w:val="22"/>
          <w:szCs w:val="22"/>
          <w:lang w:eastAsia="ko-KR"/>
        </w:rPr>
        <w:t xml:space="preserve">. </w:t>
      </w:r>
    </w:p>
    <w:p w14:paraId="05537B32" w14:textId="77777777" w:rsidR="00A01204" w:rsidRPr="0008241C" w:rsidRDefault="00A01204" w:rsidP="00A01204">
      <w:pPr>
        <w:rPr>
          <w:rFonts w:eastAsia="Malgun Gothic"/>
          <w:b/>
          <w:sz w:val="22"/>
          <w:szCs w:val="22"/>
          <w:lang w:eastAsia="ko-KR"/>
        </w:rPr>
      </w:pPr>
    </w:p>
    <w:p w14:paraId="6EA9EAC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lastRenderedPageBreak/>
        <w:t>Forest management for the protection of soil and water</w:t>
      </w:r>
    </w:p>
    <w:p w14:paraId="079FD3CB" w14:textId="77777777" w:rsidR="00A01204" w:rsidRPr="0008241C" w:rsidRDefault="00A01204" w:rsidP="00A01204">
      <w:pPr>
        <w:rPr>
          <w:sz w:val="22"/>
          <w:szCs w:val="22"/>
        </w:rPr>
      </w:pPr>
    </w:p>
    <w:p w14:paraId="198CD8F5" w14:textId="77777777" w:rsidR="00A01204" w:rsidRPr="0008241C" w:rsidRDefault="00A01204" w:rsidP="00A01204">
      <w:pPr>
        <w:rPr>
          <w:sz w:val="22"/>
          <w:szCs w:val="22"/>
        </w:rPr>
      </w:pPr>
      <w:r w:rsidRPr="0008241C">
        <w:rPr>
          <w:sz w:val="22"/>
          <w:szCs w:val="22"/>
        </w:rPr>
        <w:t xml:space="preserve">Estimating the trends and status of hydrological ecosystem services across the Asia-Pacific is difficult and complex, partly because of the lack of disaggregated data that is available on different categories of hydrological services. Brauma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46/annurev.energy.32.031306.102758","ISSN":"1543-5938","abstract":"Ecosystem services, the benefits that people obtain from ecosystems, are a powerful lens through which to understand human relationships with the environment and to design environmental policy. The explicit inclusion of beneficiaries makes values intrinsic to ecosystem services; whether or not those values are monetized, the ecosystem services framework provides a way to assess trade-offs among alternative scenarios of resource use and land- and seascape change. We provide an overview of the ecosystem functions responsible for producing terrestrial hydrologic services and use this context to lay out a blueprint for a more general ecosystem service assessment. Other ecosystem services are addressed in our discussion of scale and trade-offs. We review valuation and policy tools useful for ecosystem service protection and provide several examples of land management using these tools. Throughout, we highlight avenues for research to advance the ecosystem services framework as an operational basis for policy d...","author":[{"dropping-particle":"","family":"Brauman","given":"Kate A.","non-dropping-particle":"","parse-names":false,"suffix":""},{"dropping-particle":"","family":"Daily","given":"Gretchen C.","non-dropping-particle":"","parse-names":false,"suffix":""},{"dropping-particle":"","family":"Duarte","given":"T. Ka’eo","non-dropping-particle":"","parse-names":false,"suffix":""},{"dropping-particle":"","family":"Mooney","given":"Harold A.","non-dropping-particle":"","parse-names":false,"suffix":""}],"container-title":"Annual Review of Environment and Resources","id":"ITEM-1","issue":"1","issued":{"date-parts":[["2007","11","7"]]},"page":"67-98","publisher":"Annual Reviews","title":"The Nature and Value of Ecosystem Services: An Overview Highlighting Hydrologic Services","type":"article-journal","volume":"32"},"label":"part","suppress-author":1,"uris":["http://www.mendeley.com/documents/?uuid=112115e0-6072-3be5-b5b2-abbeb93b80be"]}],"mendeley":{"formattedCitation":"(2007)","plainTextFormattedCitation":"(2007)","previouslyFormattedCitation":"(2007)"},"properties":{"noteIndex":0},"schema":"https://github.com/citation-style-language/schema/raw/master/csl-citation.json"}</w:instrText>
      </w:r>
      <w:r w:rsidRPr="0008241C">
        <w:rPr>
          <w:sz w:val="22"/>
          <w:szCs w:val="22"/>
        </w:rPr>
        <w:fldChar w:fldCharType="separate"/>
      </w:r>
      <w:r w:rsidRPr="0008241C">
        <w:rPr>
          <w:noProof/>
          <w:sz w:val="22"/>
          <w:szCs w:val="22"/>
        </w:rPr>
        <w:t>(2007)</w:t>
      </w:r>
      <w:r w:rsidRPr="0008241C">
        <w:rPr>
          <w:sz w:val="22"/>
          <w:szCs w:val="22"/>
        </w:rPr>
        <w:fldChar w:fldCharType="end"/>
      </w:r>
      <w:r w:rsidRPr="0008241C">
        <w:rPr>
          <w:sz w:val="22"/>
          <w:szCs w:val="22"/>
        </w:rPr>
        <w:t xml:space="preserve"> proposed that hydrologic ecosystem services include five broad categories: improvement of extractive water supply, improvement of in-stream water supply, water damage mitigation, provision of water related cultural services, and water-associated supporting services. Among these, water damage mitigation is the ‘hydrological regulating services’, which includes ecosystem mitigation of flood damage, of sedimentation of water bodies, of saltwater intrusion into groundwater, and of dryland salinization </w:t>
      </w:r>
      <w:r w:rsidRPr="0008241C">
        <w:rPr>
          <w:sz w:val="22"/>
          <w:szCs w:val="22"/>
        </w:rPr>
        <w:fldChar w:fldCharType="begin" w:fldLock="1"/>
      </w:r>
      <w:r w:rsidRPr="0008241C">
        <w:rPr>
          <w:sz w:val="22"/>
          <w:szCs w:val="22"/>
        </w:rPr>
        <w:instrText>ADDIN CSL_CITATION {"citationItems":[{"id":"ITEM-1","itemData":{"DOI":"10.1146/annurev.energy.32.031306.102758","ISSN":"1543-5938","abstract":"Ecosystem services, the benefits that people obtain from ecosystems, are a powerful lens through which to understand human relationships with the environment and to design environmental policy. The explicit inclusion of beneficiaries makes values intrinsic to ecosystem services; whether or not those values are monetized, the ecosystem services framework provides a way to assess trade-offs among alternative scenarios of resource use and land- and seascape change. We provide an overview of the ecosystem functions responsible for producing terrestrial hydrologic services and use this context to lay out a blueprint for a more general ecosystem service assessment. Other ecosystem services are addressed in our discussion of scale and trade-offs. We review valuation and policy tools useful for ecosystem service protection and provide several examples of land management using these tools. Throughout, we highlight avenues for research to advance the ecosystem services framework as an operational basis for policy d...","author":[{"dropping-particle":"","family":"Brauman","given":"Kate A.","non-dropping-particle":"","parse-names":false,"suffix":""},{"dropping-particle":"","family":"Daily","given":"Gretchen C.","non-dropping-particle":"","parse-names":false,"suffix":""},{"dropping-particle":"","family":"Duarte","given":"T. Ka’eo","non-dropping-particle":"","parse-names":false,"suffix":""},{"dropping-particle":"","family":"Mooney","given":"Harold A.","non-dropping-particle":"","parse-names":false,"suffix":""}],"container-title":"Annual Review of Environment and Resources","id":"ITEM-1","issue":"1","issued":{"date-parts":[["2007","11","7"]]},"page":"67-98","publisher":"Annual Reviews","title":"The Nature and Value of Ecosystem Services: An Overview Highlighting Hydrologic Services","type":"article-journal","volume":"32"},"uris":["http://www.mendeley.com/documents/?uuid=112115e0-6072-3be5-b5b2-abbeb93b80be"]}],"mendeley":{"formattedCitation":"(Brauman &lt;i&gt;et al.&lt;/i&gt;, 2007)","plainTextFormattedCitation":"(Brauman et al., 2007)","previouslyFormattedCitation":"(Brauma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Brauman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Precipitation, soil moisture, and total water storage (TWS) in river basins are vitally important for sustaining ‘hydrological regulating services’. Extreme climatic events (such as precipitation and drought), and increasing demand for fresh water affects the hydrological services in the region. For example, in the Ganges and Brahmaputra-Meghna river basins in South Asia, Khandu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2/2015WR018113","ISSN":"00431397","author":[{"dropping-particle":"","family":"Khandu","given":"Ehsan","non-dropping-particle":"","parse-names":false,"suffix":""},{"dropping-particle":"","family":"Forootan","given":"Ehsan","non-dropping-particle":"","parse-names":false,"suffix":""},{"dropping-particle":"","family":"Schumacher","given":"Maike","non-dropping-particle":"","parse-names":false,"suffix":""},{"dropping-particle":"","family":"Awange","given":"Joseph L.","non-dropping-particle":"","parse-names":false,"suffix":""},{"dropping-particle":"","family":"Müller Schmied","given":"Hannes","non-dropping-particle":"","parse-names":false,"suffix":""}],"container-title":"Water Resources Research","id":"ITEM-1","issue":"3","issued":{"date-parts":[["2016","3","1"]]},"page":"2240-2258","title":"Exploring the influence of precipitation extremes and human water use on total water storage (TWS) changes in the Ganges-Brahmaputra-Meghna River Basin","type":"article-journal","volume":"52"},"label":"part","suppress-author":1,"uris":["http://www.mendeley.com/documents/?uuid=7e1f9d2c-3aa5-3fc8-b52c-e4934fff3853"]}],"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found, that despite the lack of long-term statistically significant precipitation trends, there has been a  significant decline in rainfall (9.0 ± 4.0 mm/decade) over the Brahmaputra-Meghna River Basin from 1998 to 2014. Both river basins exhibit a rapid decline of TWS from 2002 to 2014 with some upward trend in the Ganges Basin from 2010 onward (Figure </w:t>
      </w:r>
      <w:r w:rsidRPr="0008241C">
        <w:rPr>
          <w:rFonts w:eastAsia="Malgun Gothic"/>
          <w:sz w:val="22"/>
          <w:szCs w:val="22"/>
          <w:lang w:eastAsia="ko-KR"/>
        </w:rPr>
        <w:t>2.2</w:t>
      </w:r>
      <w:r w:rsidRPr="0008241C">
        <w:rPr>
          <w:sz w:val="22"/>
          <w:szCs w:val="22"/>
        </w:rPr>
        <w:t>). The impact of human water consumption on TWS appears to be considerably higher in the Ganges, when compared to Brahmaputra-Meghna river basin.</w:t>
      </w:r>
    </w:p>
    <w:p w14:paraId="4B6BEA0C" w14:textId="77777777" w:rsidR="00A01204" w:rsidRPr="0008241C" w:rsidRDefault="00A01204" w:rsidP="00A01204">
      <w:pPr>
        <w:rPr>
          <w:sz w:val="22"/>
          <w:szCs w:val="22"/>
        </w:rPr>
      </w:pPr>
    </w:p>
    <w:p w14:paraId="05FEAD4C"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noProof/>
          <w:kern w:val="2"/>
          <w:sz w:val="22"/>
          <w:szCs w:val="22"/>
          <w:lang w:val="en-US" w:eastAsia="ja-JP"/>
        </w:rPr>
        <w:drawing>
          <wp:inline distT="0" distB="0" distL="0" distR="0" wp14:anchorId="15E81CD2" wp14:editId="04A6590B">
            <wp:extent cx="5674360" cy="5044440"/>
            <wp:effectExtent l="0" t="0" r="2540" b="381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9"/>
                    <pic:cNvPicPr>
                      <a:picLocks noChangeAspect="1" noChangeArrowheads="1"/>
                    </pic:cNvPicPr>
                  </pic:nvPicPr>
                  <pic:blipFill>
                    <a:blip r:embed="rId78">
                      <a:extLst>
                        <a:ext uri="{28A0092B-C50C-407E-A947-70E740481C1C}">
                          <a14:useLocalDpi xmlns:a14="http://schemas.microsoft.com/office/drawing/2010/main"/>
                        </a:ext>
                      </a:extLst>
                    </a:blip>
                    <a:srcRect/>
                    <a:stretch>
                      <a:fillRect/>
                    </a:stretch>
                  </pic:blipFill>
                  <pic:spPr bwMode="auto">
                    <a:xfrm>
                      <a:off x="0" y="0"/>
                      <a:ext cx="5674360" cy="5044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64AF568" w14:textId="77777777" w:rsidR="00A01204" w:rsidRPr="0008241C" w:rsidRDefault="00A01204" w:rsidP="00A01204">
      <w:pPr>
        <w:widowControl w:val="0"/>
        <w:tabs>
          <w:tab w:val="clear" w:pos="1247"/>
          <w:tab w:val="clear" w:pos="1814"/>
          <w:tab w:val="clear" w:pos="2381"/>
          <w:tab w:val="clear" w:pos="2948"/>
          <w:tab w:val="clear" w:pos="3515"/>
        </w:tabs>
        <w:rPr>
          <w:rFonts w:eastAsia="Malgun Gothic"/>
          <w:b/>
          <w:kern w:val="2"/>
          <w:sz w:val="22"/>
          <w:szCs w:val="22"/>
          <w:lang w:val="da-DK" w:eastAsia="ko-KR"/>
        </w:rPr>
      </w:pPr>
      <w:r w:rsidRPr="0008241C">
        <w:rPr>
          <w:b/>
          <w:kern w:val="2"/>
          <w:sz w:val="22"/>
          <w:szCs w:val="22"/>
          <w:lang w:eastAsia="ja-JP"/>
        </w:rPr>
        <w:t xml:space="preserve">Figure 2.2 Cumulative sums of basin-averaged monthly rainfall, soil moisture, and Gravity Recovery and Climate Experiment total water storage changes in the (a) Ganges, and (b) Brahmaputra River Basins. </w:t>
      </w:r>
      <w:r w:rsidRPr="0008241C">
        <w:rPr>
          <w:rFonts w:eastAsia="Malgun Gothic"/>
          <w:b/>
          <w:kern w:val="2"/>
          <w:sz w:val="22"/>
          <w:szCs w:val="22"/>
          <w:lang w:val="da-DK" w:eastAsia="ko-KR"/>
        </w:rPr>
        <w:t xml:space="preserve">Source: Khandu </w:t>
      </w:r>
      <w:r w:rsidRPr="0008241C">
        <w:rPr>
          <w:rFonts w:eastAsia="Malgun Gothic"/>
          <w:b/>
          <w:i/>
          <w:kern w:val="2"/>
          <w:sz w:val="22"/>
          <w:szCs w:val="22"/>
          <w:lang w:val="da-DK" w:eastAsia="ko-KR"/>
        </w:rPr>
        <w:t xml:space="preserve">et al.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002/2015WR018113","ISSN":"00431397","author":[{"dropping-particle":"","family":"Khandu","given":"Ehsan","non-dropping-particle":"","parse-names":false,"suffix":""},{"dropping-particle":"","family":"Forootan","given":"Ehsan","non-dropping-particle":"","parse-names":false,"suffix":""},{"dropping-particle":"","family":"Schumacher","given":"Maike","non-dropping-particle":"","parse-names":false,"suffix":""},{"dropping-particle":"","family":"Awange","given":"Joseph L.","non-dropping-particle":"","parse-names":false,"suffix":""},{"dropping-particle":"","family":"Müller Schmied","given":"Hannes","non-dropping-particle":"","parse-names":false,"suffix":""}],"container-title":"Water Resources Research","id":"ITEM-1","issue":"3","issued":{"date-parts":[["2016","3","1"]]},"page":"2240-2258","title":"Exploring the influence of precipitation extremes and human water use on total water storage (TWS) changes in the Ganges-Brahmaputra-Meghna River Basin","type":"article-journal","volume":"52"},"label":"part","suppress-author":1,"uris":["http://www.mendeley.com/documents/?uuid=7e1f9d2c-3aa5-3fc8-b52c-e4934fff3853"]}],"mendeley":{"formattedCitation":"(2016)","plainTextFormattedCitation":"(2016)","previouslyFormattedCitation":"(2016)"},"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w:t>
      </w:r>
      <w:r w:rsidRPr="0008241C">
        <w:rPr>
          <w:b/>
          <w:kern w:val="2"/>
          <w:sz w:val="22"/>
          <w:szCs w:val="22"/>
          <w:lang w:eastAsia="ja-JP"/>
        </w:rPr>
        <w:fldChar w:fldCharType="end"/>
      </w:r>
      <w:r w:rsidRPr="0008241C">
        <w:rPr>
          <w:b/>
          <w:kern w:val="2"/>
          <w:sz w:val="22"/>
          <w:szCs w:val="22"/>
          <w:lang w:eastAsia="ja-JP"/>
        </w:rPr>
        <w:t>.</w:t>
      </w:r>
    </w:p>
    <w:p w14:paraId="54B5647B" w14:textId="77777777" w:rsidR="00A01204" w:rsidRPr="0008241C" w:rsidRDefault="00A01204" w:rsidP="00A01204">
      <w:pPr>
        <w:rPr>
          <w:sz w:val="22"/>
          <w:szCs w:val="22"/>
          <w:lang w:val="da-DK"/>
        </w:rPr>
      </w:pPr>
    </w:p>
    <w:p w14:paraId="4DDCAA62" w14:textId="29469F6E" w:rsidR="00A01204" w:rsidRPr="0008241C" w:rsidRDefault="00A01204" w:rsidP="00A01204">
      <w:pPr>
        <w:rPr>
          <w:sz w:val="22"/>
          <w:szCs w:val="22"/>
        </w:rPr>
      </w:pPr>
      <w:r w:rsidRPr="0008241C">
        <w:rPr>
          <w:sz w:val="22"/>
          <w:szCs w:val="22"/>
        </w:rPr>
        <w:t xml:space="preserve">Figure </w:t>
      </w:r>
      <w:r w:rsidRPr="0008241C">
        <w:rPr>
          <w:rFonts w:eastAsia="Malgun Gothic"/>
          <w:sz w:val="22"/>
          <w:szCs w:val="22"/>
          <w:lang w:eastAsia="ko-KR"/>
        </w:rPr>
        <w:t>2.3</w:t>
      </w:r>
      <w:r w:rsidRPr="0008241C">
        <w:rPr>
          <w:sz w:val="22"/>
          <w:szCs w:val="22"/>
        </w:rPr>
        <w:t xml:space="preserve"> presents the proportion of forest area managed for soil and water protection by the amount of forested area (forests + woodlands, Panel A) and by the total land area of the country (Panel B) for a set of countries in the Asia-Pacific. In Panel A, the proportion of forest area managed for soil and water over the years is weighted using forested area reported for 2015, hence if there has been reduction in total forested area in 2015, compared to earlier years in a specific country (e.g. Cambodia), the proportion of forested area allocated for soil and water protection exceeded 100</w:t>
      </w:r>
      <w:r w:rsidR="00C934E9">
        <w:rPr>
          <w:sz w:val="22"/>
          <w:szCs w:val="22"/>
        </w:rPr>
        <w:t xml:space="preserve"> per cent</w:t>
      </w:r>
      <w:r w:rsidRPr="0008241C">
        <w:rPr>
          <w:sz w:val="22"/>
          <w:szCs w:val="22"/>
        </w:rPr>
        <w:t xml:space="preserve">. It reflects the fact that the forested area in those countries have reduced sharply over the years. These figures have clearly shown the trend in forest management with an emphasis on soil and water protection in these countries, however the trend is not encouraging for all countries. For example, Japan and China have shown steady progress in managing increasingly more forest areas to protect soil and water, while Cambodia and Timor-Leste have shown the opposite trends. </w:t>
      </w:r>
    </w:p>
    <w:p w14:paraId="25815A6E" w14:textId="4D7EE000" w:rsidR="006D6CC6" w:rsidRDefault="006D6CC6" w:rsidP="00A01204">
      <w:pPr>
        <w:rPr>
          <w:sz w:val="22"/>
          <w:szCs w:val="22"/>
        </w:rPr>
      </w:pPr>
      <w:r>
        <w:rPr>
          <w:sz w:val="22"/>
          <w:szCs w:val="22"/>
        </w:rPr>
        <w:br w:type="page"/>
      </w:r>
    </w:p>
    <w:p w14:paraId="17642D2E" w14:textId="77777777" w:rsidR="00A01204" w:rsidRPr="0008241C" w:rsidRDefault="00A01204" w:rsidP="00A01204">
      <w:pPr>
        <w:rPr>
          <w:sz w:val="22"/>
          <w:szCs w:val="22"/>
        </w:rPr>
      </w:pPr>
    </w:p>
    <w:p w14:paraId="6E76E5DB"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7CB2A9AC" wp14:editId="6D2431E7">
            <wp:extent cx="5638165" cy="5947410"/>
            <wp:effectExtent l="0" t="0" r="635" b="0"/>
            <wp:docPr id="95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3"/>
                    <pic:cNvPicPr>
                      <a:picLocks noChangeAspect="1" noChangeArrowheads="1"/>
                    </pic:cNvPicPr>
                  </pic:nvPicPr>
                  <pic:blipFill>
                    <a:blip r:embed="rId79">
                      <a:extLst>
                        <a:ext uri="{28A0092B-C50C-407E-A947-70E740481C1C}">
                          <a14:useLocalDpi xmlns:a14="http://schemas.microsoft.com/office/drawing/2010/main"/>
                        </a:ext>
                      </a:extLst>
                    </a:blip>
                    <a:srcRect/>
                    <a:stretch>
                      <a:fillRect/>
                    </a:stretch>
                  </pic:blipFill>
                  <pic:spPr bwMode="auto">
                    <a:xfrm>
                      <a:off x="0" y="0"/>
                      <a:ext cx="5638165" cy="5947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25CEFBA"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505" w:name="_Toc494766049"/>
      <w:r w:rsidRPr="0008241C">
        <w:rPr>
          <w:b/>
          <w:kern w:val="2"/>
          <w:sz w:val="22"/>
          <w:szCs w:val="22"/>
          <w:lang w:eastAsia="ja-JP"/>
        </w:rPr>
        <w:t xml:space="preserve">Figure 2.3 Panel A: Proportion of forest area managed for soil and water protection in different years compared to forested area (forests + woodlands) in 2015 for selected countries; Panel B: Proportion of forest area managed for soil and water protection in different years compared to total land area in selected countries </w:t>
      </w:r>
      <w:bookmarkEnd w:id="505"/>
    </w:p>
    <w:p w14:paraId="2265A570" w14:textId="77777777" w:rsidR="00A01204" w:rsidRPr="0008241C" w:rsidRDefault="00A01204" w:rsidP="00A01204">
      <w:pPr>
        <w:rPr>
          <w:sz w:val="22"/>
          <w:szCs w:val="22"/>
        </w:rPr>
      </w:pPr>
      <w:r w:rsidRPr="0008241C">
        <w:rPr>
          <w:rFonts w:eastAsia="MS Mincho"/>
          <w:sz w:val="22"/>
          <w:szCs w:val="22"/>
        </w:rPr>
        <w:t xml:space="preserve">Notes: The graph in Panel A uses the total forest area in 2015 as the baseline. Thus the percentages are greater than 100 in 1990, 2000 and 2005 for Cambodia, and in 2000 and 2010 for Thailand, when the forest area managed for soil and water protection was greater than the total forest area in 2015. </w:t>
      </w:r>
      <w:r w:rsidRPr="0008241C">
        <w:rPr>
          <w:sz w:val="22"/>
          <w:szCs w:val="22"/>
        </w:rPr>
        <w:t xml:space="preserve">Source: FAO </w:t>
      </w:r>
      <w:r w:rsidRPr="0008241C">
        <w:rPr>
          <w:sz w:val="22"/>
          <w:szCs w:val="22"/>
        </w:rPr>
        <w:fldChar w:fldCharType="begin" w:fldLock="1"/>
      </w:r>
      <w:r w:rsidRPr="0008241C">
        <w:rPr>
          <w:sz w:val="22"/>
          <w:szCs w:val="22"/>
        </w:rPr>
        <w:instrText>ADDIN CSL_CITATION {"citationItems":[{"id":"ITEM-1","itemData":{"ISBN":"9789251088210","abstract":"While the world's forests continue to shrink as populations increase and woodlands are converted to agriculture and other uses, over the past 25 years, the rate of net global deforestation has slowed down by more than 50 per cent, the United Nations Food and Agriculture Organization (FAO) said in a report published today.","author":[{"dropping-particle":"","family":"FAO","given":"","non-dropping-particle":"","parse-names":false,"suffix":""}],"id":"ITEM-1","issued":{"date-parts":[["2015"]]},"number-of-pages":"49","publisher":"Food and Agriculture Organisation of the United Nations","publisher-place":"Rome","title":"Global Forest Resources Assessment 2015: How are the world’s forests changing?","type":"book"},"label":"part","suppress-author":1,"uris":["http://www.mendeley.com/documents/?uuid=bed95003-792f-48c4-af6f-c8ba6ef4e85a"]}],"mendeley":{"formattedCitation":"(2015a)","plainTextFormattedCitation":"(2015a)","previouslyFormattedCitation":"(2015a)"},"properties":{"noteIndex":0},"schema":"https://github.com/citation-style-language/schema/raw/master/csl-citation.json"}</w:instrText>
      </w:r>
      <w:r w:rsidRPr="0008241C">
        <w:rPr>
          <w:sz w:val="22"/>
          <w:szCs w:val="22"/>
        </w:rPr>
        <w:fldChar w:fldCharType="separate"/>
      </w:r>
      <w:r w:rsidRPr="0008241C">
        <w:rPr>
          <w:noProof/>
          <w:sz w:val="22"/>
          <w:szCs w:val="22"/>
        </w:rPr>
        <w:t>(2015a)</w:t>
      </w:r>
      <w:r w:rsidRPr="0008241C">
        <w:rPr>
          <w:sz w:val="22"/>
          <w:szCs w:val="22"/>
        </w:rPr>
        <w:fldChar w:fldCharType="end"/>
      </w:r>
      <w:r w:rsidRPr="0008241C">
        <w:rPr>
          <w:sz w:val="22"/>
          <w:szCs w:val="22"/>
        </w:rPr>
        <w:t>.</w:t>
      </w:r>
    </w:p>
    <w:p w14:paraId="30887E9F" w14:textId="7925F4A1" w:rsidR="00A01204" w:rsidRDefault="00A01204" w:rsidP="00A01204">
      <w:pPr>
        <w:rPr>
          <w:sz w:val="22"/>
          <w:szCs w:val="22"/>
        </w:rPr>
      </w:pPr>
    </w:p>
    <w:p w14:paraId="4026CA29" w14:textId="77777777" w:rsidR="006D6CC6" w:rsidRPr="0008241C" w:rsidRDefault="006D6CC6" w:rsidP="00A01204">
      <w:pPr>
        <w:rPr>
          <w:sz w:val="22"/>
          <w:szCs w:val="22"/>
        </w:rPr>
      </w:pPr>
    </w:p>
    <w:p w14:paraId="7F6E77C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 xml:space="preserve">Regulation of climate </w:t>
      </w:r>
    </w:p>
    <w:p w14:paraId="4BF6A560" w14:textId="77777777" w:rsidR="00A01204" w:rsidRPr="0008241C" w:rsidRDefault="00A01204" w:rsidP="00A01204">
      <w:pPr>
        <w:rPr>
          <w:sz w:val="22"/>
          <w:szCs w:val="22"/>
        </w:rPr>
      </w:pPr>
    </w:p>
    <w:p w14:paraId="50332CD0" w14:textId="77777777" w:rsidR="00A01204" w:rsidRPr="0008241C" w:rsidRDefault="00A01204" w:rsidP="00A01204">
      <w:pPr>
        <w:rPr>
          <w:sz w:val="22"/>
          <w:szCs w:val="22"/>
          <w:lang w:bidi="ar-JO"/>
        </w:rPr>
      </w:pPr>
      <w:r w:rsidRPr="0008241C">
        <w:rPr>
          <w:sz w:val="22"/>
          <w:szCs w:val="22"/>
          <w:lang w:bidi="ar-JO"/>
        </w:rPr>
        <w:t xml:space="preserve">Climate regulating services are among the basic life-supporting services. They do not appear on conventional balance sheets, but they are equally essential for the survival of modern economies. Quantifying climate services remains an ongoing challenge. The value of </w:t>
      </w:r>
      <w:r w:rsidRPr="0008241C">
        <w:rPr>
          <w:rFonts w:eastAsia="Malgun Gothic"/>
          <w:sz w:val="22"/>
          <w:szCs w:val="22"/>
          <w:lang w:eastAsia="ko-KR" w:bidi="ar-JO"/>
        </w:rPr>
        <w:t>climate regulation services’ contribution to the maintenance of</w:t>
      </w:r>
      <w:r w:rsidRPr="0008241C">
        <w:rPr>
          <w:sz w:val="22"/>
          <w:szCs w:val="22"/>
          <w:lang w:bidi="ar-JO"/>
        </w:rPr>
        <w:t xml:space="preserve"> ecosystems depends on existing carbon stocks and ongoing ecosystem–atmosphere</w:t>
      </w:r>
      <w:r w:rsidRPr="0008241C">
        <w:rPr>
          <w:rFonts w:eastAsia="Malgun Gothic"/>
          <w:sz w:val="22"/>
          <w:szCs w:val="22"/>
          <w:lang w:eastAsia="ko-KR" w:bidi="ar-JO"/>
        </w:rPr>
        <w:t xml:space="preserve"> greenhouse gases</w:t>
      </w:r>
      <w:r w:rsidRPr="0008241C">
        <w:rPr>
          <w:sz w:val="22"/>
          <w:szCs w:val="22"/>
          <w:lang w:bidi="ar-JO"/>
        </w:rPr>
        <w:t xml:space="preserve"> (GHG</w:t>
      </w:r>
      <w:r w:rsidRPr="0008241C">
        <w:rPr>
          <w:rFonts w:eastAsia="Malgun Gothic"/>
          <w:sz w:val="22"/>
          <w:szCs w:val="22"/>
          <w:lang w:eastAsia="ko-KR" w:bidi="ar-JO"/>
        </w:rPr>
        <w:t>s)</w:t>
      </w:r>
      <w:r w:rsidRPr="0008241C">
        <w:rPr>
          <w:sz w:val="22"/>
          <w:szCs w:val="22"/>
          <w:lang w:bidi="ar-JO"/>
        </w:rPr>
        <w:t xml:space="preserve"> exchange </w:t>
      </w:r>
      <w:r w:rsidRPr="0008241C">
        <w:rPr>
          <w:sz w:val="22"/>
          <w:szCs w:val="22"/>
          <w:lang w:bidi="ar-JO"/>
        </w:rPr>
        <w:fldChar w:fldCharType="begin" w:fldLock="1"/>
      </w:r>
      <w:r w:rsidRPr="0008241C">
        <w:rPr>
          <w:sz w:val="22"/>
          <w:szCs w:val="22"/>
          <w:lang w:bidi="ar-JO"/>
        </w:rPr>
        <w:instrText>ADDIN CSL_CITATION {"citationItems":[{"id":"ITEM-1","itemData":{"DOI":"10.1038/nclimate1346","abstract":"This study combines previous work on quantifying the greenhouse gas value of ecosystems with models of the effects of biophysical processes to produce an integrated metric of climate-regulation services. The approach is used to quantify climate-regulation values of natural and managed ecosystems across the Western Hemisphere.","author":[{"dropping-particle":"","family":"Anderson-Teixeira","given":"Kristina J.","non-dropping-particle":"","parse-names":false,"suffix":""},{"dropping-particle":"","family":"Snyder","given":"Peter K.","non-dropping-particle":"","parse-names":false,"suffix":""},{"dropping-particle":"","family":"Twine","given":"Tracy E.","non-dropping-particle":"","parse-names":false,"suffix":""},{"dropping-particle":"V.","family":"Cuadra","given":"Santiago","non-dropping-particle":"","parse-names":false,"suffix":""},{"dropping-particle":"","family":"Costa","given":"Marcos H.","non-dropping-particle":"","parse-names":false,"suffix":""},{"dropping-particle":"","family":"DeLucia","given":"Evan H.","non-dropping-particle":"","parse-names":false,"suffix":""}],"container-title":"Nature Climate Change","id":"ITEM-1","issue":"3","issued":{"date-parts":[["2012","3","10"]]},"page":"177-181","publisher":"Nature Publishing Group","title":"Climate-regulation services of natural and agricultural ecoregions of the Americas","type":"article-journal","volume":"2"},"uris":["http://www.mendeley.com/documents/?uuid=e045db24-23e6-3a9c-9d9c-987acb3d79d2"]}],"mendeley":{"formattedCitation":"(Anderson-Teixeira &lt;i&gt;et al.&lt;/i&gt;, 2012)","plainTextFormattedCitation":"(Anderson-Teixeira et al., 2012)","previouslyFormattedCitation":"(Anderson-Teixeira &lt;i&gt;et al.&lt;/i&gt;, 2012)"},"properties":{"noteIndex":0},"schema":"https://github.com/citation-style-language/schema/raw/master/csl-citation.json"}</w:instrText>
      </w:r>
      <w:r w:rsidRPr="0008241C">
        <w:rPr>
          <w:sz w:val="22"/>
          <w:szCs w:val="22"/>
          <w:lang w:bidi="ar-JO"/>
        </w:rPr>
        <w:fldChar w:fldCharType="separate"/>
      </w:r>
      <w:r w:rsidRPr="0008241C">
        <w:rPr>
          <w:noProof/>
          <w:sz w:val="22"/>
          <w:szCs w:val="22"/>
          <w:lang w:bidi="ar-JO"/>
        </w:rPr>
        <w:t xml:space="preserve">(Anderson-Teixeira </w:t>
      </w:r>
      <w:r w:rsidRPr="0008241C">
        <w:rPr>
          <w:i/>
          <w:noProof/>
          <w:sz w:val="22"/>
          <w:szCs w:val="22"/>
          <w:lang w:bidi="ar-JO"/>
        </w:rPr>
        <w:t>et al.</w:t>
      </w:r>
      <w:r w:rsidRPr="0008241C">
        <w:rPr>
          <w:noProof/>
          <w:sz w:val="22"/>
          <w:szCs w:val="22"/>
          <w:lang w:bidi="ar-JO"/>
        </w:rPr>
        <w:t>, 2012)</w:t>
      </w:r>
      <w:r w:rsidRPr="0008241C">
        <w:rPr>
          <w:sz w:val="22"/>
          <w:szCs w:val="22"/>
          <w:lang w:bidi="ar-JO"/>
        </w:rPr>
        <w:fldChar w:fldCharType="end"/>
      </w:r>
      <w:r w:rsidRPr="0008241C">
        <w:rPr>
          <w:sz w:val="22"/>
          <w:szCs w:val="22"/>
          <w:lang w:bidi="ar-JO"/>
        </w:rPr>
        <w:t>.</w:t>
      </w:r>
      <w:r w:rsidRPr="0008241C">
        <w:rPr>
          <w:rFonts w:eastAsia="Malgun Gothic"/>
          <w:sz w:val="22"/>
          <w:szCs w:val="22"/>
          <w:lang w:eastAsia="ko-KR" w:bidi="ar-JO"/>
        </w:rPr>
        <w:t xml:space="preserve"> </w:t>
      </w:r>
      <w:r w:rsidRPr="0008241C">
        <w:rPr>
          <w:rFonts w:eastAsia="Malgun Gothic"/>
          <w:sz w:val="22"/>
          <w:szCs w:val="22"/>
          <w:lang w:eastAsia="ko-KR" w:bidi="ar-JO"/>
        </w:rPr>
        <w:lastRenderedPageBreak/>
        <w:t xml:space="preserve">Emissions of </w:t>
      </w:r>
      <w:r w:rsidRPr="0008241C">
        <w:rPr>
          <w:sz w:val="22"/>
          <w:szCs w:val="22"/>
          <w:lang w:bidi="ar-JO"/>
        </w:rPr>
        <w:t xml:space="preserve">methane (CH4) as a greenhouse gas </w:t>
      </w:r>
      <w:r w:rsidRPr="0008241C">
        <w:rPr>
          <w:rFonts w:eastAsia="Malgun Gothic"/>
          <w:sz w:val="22"/>
          <w:szCs w:val="22"/>
          <w:lang w:eastAsia="ko-KR" w:bidi="ar-JO"/>
        </w:rPr>
        <w:t>contributing to</w:t>
      </w:r>
      <w:r w:rsidRPr="0008241C">
        <w:rPr>
          <w:sz w:val="22"/>
          <w:szCs w:val="22"/>
          <w:lang w:bidi="ar-JO"/>
        </w:rPr>
        <w:t xml:space="preserve"> global warming is a </w:t>
      </w:r>
      <w:r w:rsidRPr="0008241C">
        <w:rPr>
          <w:rFonts w:eastAsia="Malgun Gothic"/>
          <w:sz w:val="22"/>
          <w:szCs w:val="22"/>
          <w:lang w:eastAsia="ko-KR" w:bidi="ar-JO"/>
        </w:rPr>
        <w:t>side-effect</w:t>
      </w:r>
      <w:r w:rsidRPr="0008241C">
        <w:rPr>
          <w:sz w:val="22"/>
          <w:szCs w:val="22"/>
          <w:lang w:bidi="ar-JO"/>
        </w:rPr>
        <w:t xml:space="preserve"> of agricultural activities and land use changes </w:t>
      </w:r>
      <w:r w:rsidRPr="0008241C">
        <w:rPr>
          <w:sz w:val="22"/>
          <w:szCs w:val="22"/>
          <w:lang w:bidi="ar-JO"/>
        </w:rPr>
        <w:fldChar w:fldCharType="begin" w:fldLock="1"/>
      </w:r>
      <w:r w:rsidRPr="0008241C">
        <w:rPr>
          <w:sz w:val="22"/>
          <w:szCs w:val="22"/>
          <w:lang w:bidi="ar-JO"/>
        </w:rPr>
        <w:instrText>ADDIN CSL_CITATION {"citationItems":[{"id":"ITEM-1","itemData":{"DOI":"10.1016/J.FOODPOL.2010.10.010","ISSN":"0306-9192","abstract":"This paper reviews estimates of food related greenhouse gas (GHG) emissions at the global, regional and national levels, highlighting both GHG-intensive stages in the food chain, and GHG-intensive food types. It examines approaches that have been proposed for mitigating emissions at each stage in the chain and looks at how these sit within wider discussions of sustainability. It finds that efficiency-focused technological measures, while important, may not only be insufficient in reducing GHGs to the level required but may also give rise to other environmental and ethical concerns. It gives evidence showing that in addition to technological mitigation it will also be necessary to shift patterns of consumption, and in particular away from diets rich in GHG-intensive meat and dairy foods. This will be necessary not just in the developed but also, in the longer term, in the developing world. This move, while potentially beneficial for food secure, wealthier populations, raises potentially serious nutritional questions for the world’s poorest. A priority for decision makers is to develop policies that explicitly seek to integrate agricultural, environmental and nutritional objectives.","author":[{"dropping-particle":"","family":"Garnett","given":"Tara","non-dropping-particle":"","parse-names":false,"suffix":""}],"container-title":"Food Policy","id":"ITEM-1","issued":{"date-parts":[["2011","1","1"]]},"page":"S23-S32","publisher":"Pergamon","title":"Where are the best opportunities for reducing greenhouse gas emissions in the food system (including the food chain)?","type":"article-journal","volume":"36"},"uris":["http://www.mendeley.com/documents/?uuid=a6d05ed0-873a-3cf9-83fb-81f31236dbd0"]}],"mendeley":{"formattedCitation":"(Garnett, 2011)","plainTextFormattedCitation":"(Garnett, 2011)","previouslyFormattedCitation":"(Garnett, 2011)"},"properties":{"noteIndex":0},"schema":"https://github.com/citation-style-language/schema/raw/master/csl-citation.json"}</w:instrText>
      </w:r>
      <w:r w:rsidRPr="0008241C">
        <w:rPr>
          <w:sz w:val="22"/>
          <w:szCs w:val="22"/>
          <w:lang w:bidi="ar-JO"/>
        </w:rPr>
        <w:fldChar w:fldCharType="separate"/>
      </w:r>
      <w:r w:rsidRPr="0008241C">
        <w:rPr>
          <w:noProof/>
          <w:sz w:val="22"/>
          <w:szCs w:val="22"/>
          <w:lang w:bidi="ar-JO"/>
        </w:rPr>
        <w:t>(Garnett, 2011)</w:t>
      </w:r>
      <w:r w:rsidRPr="0008241C">
        <w:rPr>
          <w:sz w:val="22"/>
          <w:szCs w:val="22"/>
          <w:lang w:bidi="ar-JO"/>
        </w:rPr>
        <w:fldChar w:fldCharType="end"/>
      </w:r>
      <w:r w:rsidRPr="0008241C">
        <w:rPr>
          <w:sz w:val="22"/>
          <w:szCs w:val="22"/>
          <w:lang w:bidi="ar-JO"/>
        </w:rPr>
        <w:t xml:space="preserve">. Figure </w:t>
      </w:r>
      <w:r w:rsidRPr="0008241C">
        <w:rPr>
          <w:rFonts w:eastAsia="Malgun Gothic"/>
          <w:sz w:val="22"/>
          <w:szCs w:val="22"/>
          <w:lang w:eastAsia="ko-KR" w:bidi="ar-JO"/>
        </w:rPr>
        <w:t xml:space="preserve">2.4 </w:t>
      </w:r>
      <w:r w:rsidRPr="0008241C">
        <w:rPr>
          <w:sz w:val="22"/>
          <w:szCs w:val="22"/>
          <w:lang w:bidi="ar-JO"/>
        </w:rPr>
        <w:t xml:space="preserve">and </w:t>
      </w:r>
      <w:r w:rsidRPr="0008241C">
        <w:rPr>
          <w:rFonts w:eastAsia="Malgun Gothic"/>
          <w:sz w:val="22"/>
          <w:szCs w:val="22"/>
          <w:lang w:eastAsia="ko-KR" w:bidi="ar-JO"/>
        </w:rPr>
        <w:t>2.5</w:t>
      </w:r>
      <w:r w:rsidRPr="0008241C">
        <w:rPr>
          <w:sz w:val="22"/>
          <w:szCs w:val="22"/>
          <w:lang w:bidi="ar-JO"/>
        </w:rPr>
        <w:t xml:space="preserve"> represent the methane emissions from two </w:t>
      </w:r>
      <w:r w:rsidRPr="0008241C">
        <w:rPr>
          <w:rFonts w:eastAsia="Malgun Gothic"/>
          <w:sz w:val="22"/>
          <w:szCs w:val="22"/>
          <w:lang w:eastAsia="ko-KR" w:bidi="ar-JO"/>
        </w:rPr>
        <w:t>sources</w:t>
      </w:r>
      <w:r w:rsidRPr="0008241C">
        <w:rPr>
          <w:sz w:val="22"/>
          <w:szCs w:val="22"/>
          <w:lang w:bidi="ar-JO"/>
        </w:rPr>
        <w:t xml:space="preserve"> – agriculture and land use</w:t>
      </w:r>
      <w:r w:rsidRPr="0008241C">
        <w:rPr>
          <w:rFonts w:eastAsia="Malgun Gothic"/>
          <w:sz w:val="22"/>
          <w:szCs w:val="22"/>
          <w:lang w:eastAsia="ko-KR" w:bidi="ar-JO"/>
        </w:rPr>
        <w:t xml:space="preserve"> changes</w:t>
      </w:r>
      <w:r w:rsidRPr="0008241C">
        <w:rPr>
          <w:sz w:val="22"/>
          <w:szCs w:val="22"/>
          <w:lang w:bidi="ar-JO"/>
        </w:rPr>
        <w:t xml:space="preserve">, respectively. </w:t>
      </w:r>
      <w:r w:rsidRPr="0008241C">
        <w:rPr>
          <w:rFonts w:eastAsia="Malgun Gothic"/>
          <w:sz w:val="22"/>
          <w:szCs w:val="22"/>
          <w:lang w:eastAsia="ko-KR" w:bidi="ar-JO"/>
        </w:rPr>
        <w:t>T</w:t>
      </w:r>
      <w:r w:rsidRPr="0008241C">
        <w:rPr>
          <w:sz w:val="22"/>
          <w:szCs w:val="22"/>
          <w:lang w:bidi="ar-JO"/>
        </w:rPr>
        <w:t xml:space="preserve">he emission </w:t>
      </w:r>
      <w:r w:rsidRPr="0008241C">
        <w:rPr>
          <w:rFonts w:eastAsia="Malgun Gothic"/>
          <w:sz w:val="22"/>
          <w:szCs w:val="22"/>
          <w:lang w:eastAsia="ko-KR" w:bidi="ar-JO"/>
        </w:rPr>
        <w:t xml:space="preserve">of methane in the </w:t>
      </w:r>
      <w:r w:rsidRPr="0008241C">
        <w:rPr>
          <w:sz w:val="22"/>
          <w:szCs w:val="22"/>
          <w:lang w:bidi="ar-JO"/>
        </w:rPr>
        <w:t xml:space="preserve">southern Asia region is mainly attributed to agriculture. Moreover, </w:t>
      </w:r>
      <w:r w:rsidRPr="0008241C">
        <w:rPr>
          <w:sz w:val="22"/>
          <w:szCs w:val="22"/>
          <w:shd w:val="clear" w:color="auto" w:fill="FFFFFF"/>
        </w:rPr>
        <w:t>The</w:t>
      </w:r>
      <w:r w:rsidRPr="0008241C">
        <w:rPr>
          <w:sz w:val="22"/>
          <w:szCs w:val="22"/>
        </w:rPr>
        <w:t xml:space="preserve"> Food and Agriculture Organization of</w:t>
      </w:r>
      <w:r w:rsidRPr="0008241C">
        <w:rPr>
          <w:sz w:val="22"/>
          <w:szCs w:val="22"/>
          <w:shd w:val="clear" w:color="auto" w:fill="FFFFFF"/>
        </w:rPr>
        <w:t xml:space="preserve"> the United Nations (</w:t>
      </w:r>
      <w:r w:rsidRPr="0008241C">
        <w:rPr>
          <w:sz w:val="22"/>
          <w:szCs w:val="22"/>
          <w:lang w:bidi="ar-JO"/>
        </w:rPr>
        <w:t xml:space="preserve">FAO) statistics on </w:t>
      </w:r>
      <w:r w:rsidRPr="0008241C">
        <w:rPr>
          <w:rFonts w:eastAsia="Malgun Gothic"/>
          <w:sz w:val="22"/>
          <w:szCs w:val="22"/>
          <w:lang w:eastAsia="ko-KR" w:bidi="ar-JO"/>
        </w:rPr>
        <w:t>emissions of methane due to</w:t>
      </w:r>
      <w:r w:rsidRPr="0008241C">
        <w:rPr>
          <w:sz w:val="22"/>
          <w:szCs w:val="22"/>
          <w:lang w:bidi="ar-JO"/>
        </w:rPr>
        <w:t xml:space="preserve"> land use </w:t>
      </w:r>
      <w:r w:rsidRPr="0008241C">
        <w:rPr>
          <w:rFonts w:eastAsia="Malgun Gothic"/>
          <w:sz w:val="22"/>
          <w:szCs w:val="22"/>
          <w:lang w:eastAsia="ko-KR" w:bidi="ar-JO"/>
        </w:rPr>
        <w:t>change,</w:t>
      </w:r>
      <w:r w:rsidRPr="0008241C">
        <w:rPr>
          <w:sz w:val="22"/>
          <w:szCs w:val="22"/>
          <w:lang w:bidi="ar-JO"/>
        </w:rPr>
        <w:t xml:space="preserve"> </w:t>
      </w:r>
      <w:r w:rsidRPr="0008241C">
        <w:rPr>
          <w:rFonts w:eastAsia="Malgun Gothic"/>
          <w:sz w:val="22"/>
          <w:szCs w:val="22"/>
          <w:lang w:eastAsia="ko-KR" w:bidi="ar-JO"/>
        </w:rPr>
        <w:t xml:space="preserve">do not show </w:t>
      </w:r>
      <w:r w:rsidRPr="0008241C">
        <w:rPr>
          <w:sz w:val="22"/>
          <w:szCs w:val="22"/>
          <w:lang w:bidi="ar-JO"/>
        </w:rPr>
        <w:t xml:space="preserve">a clear trend </w:t>
      </w:r>
      <w:r w:rsidRPr="0008241C">
        <w:rPr>
          <w:rFonts w:eastAsia="Malgun Gothic"/>
          <w:sz w:val="22"/>
          <w:szCs w:val="22"/>
          <w:lang w:eastAsia="ko-KR" w:bidi="ar-JO"/>
        </w:rPr>
        <w:t>in the Asia-Pacific</w:t>
      </w:r>
      <w:r w:rsidRPr="0008241C">
        <w:rPr>
          <w:sz w:val="22"/>
          <w:szCs w:val="22"/>
          <w:lang w:bidi="ar-JO"/>
        </w:rPr>
        <w:t xml:space="preserve">. This could reflect unstable development pathways in land use. A study by Hergoualc’h and Verchot </w:t>
      </w:r>
      <w:r w:rsidRPr="0008241C">
        <w:rPr>
          <w:sz w:val="22"/>
          <w:szCs w:val="22"/>
          <w:lang w:bidi="ar-JO"/>
        </w:rPr>
        <w:fldChar w:fldCharType="begin" w:fldLock="1"/>
      </w:r>
      <w:r w:rsidRPr="0008241C">
        <w:rPr>
          <w:sz w:val="22"/>
          <w:szCs w:val="22"/>
          <w:lang w:bidi="ar-JO"/>
        </w:rPr>
        <w:instrText>ADDIN CSL_CITATION {"citationItems":[{"id":"ITEM-1","itemData":{"DOI":"10.1080/1943815X.2012.679282","abstract":"Currently, 25% of all deforestation in insular Southeast Asia occurs in peat swamp forests. When peatlands are deforested, drainage ditches are often constructed to lower the ground-water level, which may result in changes in peat methane (CH4) fluxes. Our aim was to evaluate how tropical peat swamp forest conversion affected these fluxes. Average CH4 fluxes, water table depths and the relationship between both were established for common land uses (LU) of Southeast Asia. We also compared peat CH4 fluxes before and after land-use change (LUC) using a meta-analysis. Average soil CH4 emissions amounted to 28.6 ± 9.7 and 107.6 ± 60.2 kg C ha−1 y−1 in virgin peat swamp forests and rice fields, respectively. In the other land uses the emissions (9.5 ± 6.1 kg C ha−1 y−1) were significantly lower. Methane fluxes displayed an exponential response to water table depth changes across LU ranging from dry-drained to wet-undrained situations. The significant overall effect size of LUC on CH4 emissions (−0.4 ± 0.2) ind...","author":[{"dropping-particle":"","family":"Hergoualc'h","given":"Kristell Anaïk","non-dropping-particle":"","parse-names":false,"suffix":""},{"dropping-particle":"","family":"Verchot","given":"Louis Vincent","non-dropping-particle":"","parse-names":false,"suffix":""}],"container-title":"Journal of Integrative Environmental Sciences","id":"ITEM-1","issue":"2","issued":{"date-parts":[["2012","6"]]},"page":"93-101","publisher":"Taylor &amp; Francis","title":"Changes in soil CH4 fluxes from the conversion of tropical peat swamp forests: a meta-analysis","type":"article-journal","volume":"9"},"label":"part","suppress-author":1,"uris":["http://www.mendeley.com/documents/?uuid=1b19142c-17f3-3fc1-856e-fbecdb6bd87b"]}],"mendeley":{"formattedCitation":"(2012)","plainTextFormattedCitation":"(2012)","previouslyFormattedCitation":"(2012)"},"properties":{"noteIndex":0},"schema":"https://github.com/citation-style-language/schema/raw/master/csl-citation.json"}</w:instrText>
      </w:r>
      <w:r w:rsidRPr="0008241C">
        <w:rPr>
          <w:sz w:val="22"/>
          <w:szCs w:val="22"/>
          <w:lang w:bidi="ar-JO"/>
        </w:rPr>
        <w:fldChar w:fldCharType="separate"/>
      </w:r>
      <w:r w:rsidRPr="0008241C">
        <w:rPr>
          <w:noProof/>
          <w:sz w:val="22"/>
          <w:szCs w:val="22"/>
          <w:lang w:bidi="ar-JO"/>
        </w:rPr>
        <w:t>(2012)</w:t>
      </w:r>
      <w:r w:rsidRPr="0008241C">
        <w:rPr>
          <w:sz w:val="22"/>
          <w:szCs w:val="22"/>
          <w:lang w:bidi="ar-JO"/>
        </w:rPr>
        <w:fldChar w:fldCharType="end"/>
      </w:r>
      <w:r w:rsidRPr="0008241C">
        <w:rPr>
          <w:sz w:val="22"/>
          <w:szCs w:val="22"/>
          <w:lang w:bidi="ar-JO"/>
        </w:rPr>
        <w:t xml:space="preserve"> found that land use change resulted in a significant decrease in methane emissions when peat swamp forests were converted for agriculture, with the exception of rice cultivation, where emissions remained high. However, the decrease in methane emissions is not large enough to offset the carbon emissions that occur from increased peat decomposition that also occurs with land use change.</w:t>
      </w:r>
    </w:p>
    <w:p w14:paraId="564B18B4" w14:textId="77777777" w:rsidR="00A01204" w:rsidRPr="0008241C" w:rsidRDefault="00A01204" w:rsidP="00A01204">
      <w:pPr>
        <w:rPr>
          <w:sz w:val="22"/>
          <w:szCs w:val="22"/>
          <w:lang w:bidi="ar-JO"/>
        </w:rPr>
      </w:pPr>
    </w:p>
    <w:p w14:paraId="19FF95DF"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noProof/>
          <w:kern w:val="2"/>
          <w:sz w:val="22"/>
          <w:szCs w:val="22"/>
          <w:lang w:eastAsia="ja-JP"/>
        </w:rPr>
        <w:drawing>
          <wp:inline distT="0" distB="0" distL="0" distR="0" wp14:anchorId="209B6607" wp14:editId="04A5DECE">
            <wp:extent cx="5602605" cy="2944495"/>
            <wp:effectExtent l="0" t="0" r="0" b="8255"/>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5602605" cy="2944495"/>
                    </a:xfrm>
                    <a:prstGeom prst="rect">
                      <a:avLst/>
                    </a:prstGeom>
                    <a:noFill/>
                  </pic:spPr>
                </pic:pic>
              </a:graphicData>
            </a:graphic>
          </wp:inline>
        </w:drawing>
      </w:r>
    </w:p>
    <w:p w14:paraId="7D2555BD"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ko-KR"/>
        </w:rPr>
      </w:pPr>
      <w:r w:rsidRPr="0008241C">
        <w:rPr>
          <w:b/>
          <w:kern w:val="2"/>
          <w:sz w:val="22"/>
          <w:szCs w:val="22"/>
          <w:lang w:eastAsia="ja-JP"/>
        </w:rPr>
        <w:t xml:space="preserve">Figure 2.4 Emissions </w:t>
      </w:r>
      <w:r w:rsidRPr="0008241C">
        <w:rPr>
          <w:rFonts w:eastAsia="Malgun Gothic"/>
          <w:b/>
          <w:kern w:val="2"/>
          <w:sz w:val="22"/>
          <w:szCs w:val="22"/>
          <w:lang w:eastAsia="ja-JP"/>
        </w:rPr>
        <w:t>of</w:t>
      </w:r>
      <w:r w:rsidRPr="0008241C">
        <w:rPr>
          <w:b/>
          <w:kern w:val="2"/>
          <w:sz w:val="22"/>
          <w:szCs w:val="22"/>
          <w:lang w:eastAsia="ja-JP"/>
        </w:rPr>
        <w:t xml:space="preserve"> methane (CO2eq) from agriculture in the Asia-Pacific subregions from 1991-2010. </w:t>
      </w:r>
      <w:r w:rsidRPr="0008241C">
        <w:rPr>
          <w:rFonts w:eastAsia="MS Mincho"/>
          <w:b/>
          <w:kern w:val="2"/>
          <w:sz w:val="22"/>
          <w:szCs w:val="22"/>
          <w:lang w:eastAsia="ko-KR"/>
        </w:rPr>
        <w:t xml:space="preserve">Source: FAO </w:t>
      </w:r>
      <w:r w:rsidRPr="0008241C">
        <w:rPr>
          <w:rFonts w:eastAsia="MS Mincho"/>
          <w:b/>
          <w:kern w:val="2"/>
          <w:sz w:val="22"/>
          <w:szCs w:val="22"/>
          <w:lang w:eastAsia="ko-KR"/>
        </w:rPr>
        <w:fldChar w:fldCharType="begin" w:fldLock="1"/>
      </w:r>
      <w:r w:rsidRPr="0008241C">
        <w:rPr>
          <w:rFonts w:eastAsia="MS Mincho"/>
          <w:b/>
          <w:kern w:val="2"/>
          <w:sz w:val="22"/>
          <w:szCs w:val="22"/>
          <w:lang w:eastAsia="ko-KR"/>
        </w:rPr>
        <w:instrText>ADDIN CSL_CITATION {"citationItems":[{"id":"ITEM-1","itemData":{"URL":"http://faostat3.fao.org/download/G1/GT/E","author":[{"dropping-particle":"","family":"FAO","given":"","non-dropping-particle":"","parse-names":false,"suffix":""}],"id":"ITEM-1","issued":{"date-parts":[["2016"]]},"title":"FAOSTAT Emissions Database, Agriculture, Agriculture Total","type":"webpage"},"label":"part","suppress-author":1,"uris":["http://www.mendeley.com/documents/?uuid=d83d0ab0-ef5d-405c-84db-0a81b58dcdb2"]}],"mendeley":{"formattedCitation":"(2016c)","plainTextFormattedCitation":"(2016c)","previouslyFormattedCitation":"(2016c)"},"properties":{"noteIndex":0},"schema":"https://github.com/citation-style-language/schema/raw/master/csl-citation.json"}</w:instrText>
      </w:r>
      <w:r w:rsidRPr="0008241C">
        <w:rPr>
          <w:rFonts w:eastAsia="MS Mincho"/>
          <w:b/>
          <w:kern w:val="2"/>
          <w:sz w:val="22"/>
          <w:szCs w:val="22"/>
          <w:lang w:eastAsia="ko-KR"/>
        </w:rPr>
        <w:fldChar w:fldCharType="separate"/>
      </w:r>
      <w:r w:rsidRPr="0008241C">
        <w:rPr>
          <w:rFonts w:eastAsia="MS Mincho"/>
          <w:b/>
          <w:noProof/>
          <w:kern w:val="2"/>
          <w:sz w:val="22"/>
          <w:szCs w:val="22"/>
          <w:lang w:eastAsia="ko-KR"/>
        </w:rPr>
        <w:t>(2016c)</w:t>
      </w:r>
      <w:r w:rsidRPr="0008241C">
        <w:rPr>
          <w:rFonts w:eastAsia="MS Mincho"/>
          <w:b/>
          <w:kern w:val="2"/>
          <w:sz w:val="22"/>
          <w:szCs w:val="22"/>
          <w:lang w:eastAsia="ko-KR"/>
        </w:rPr>
        <w:fldChar w:fldCharType="end"/>
      </w:r>
      <w:r w:rsidRPr="0008241C">
        <w:rPr>
          <w:rFonts w:eastAsia="MS Mincho"/>
          <w:b/>
          <w:kern w:val="2"/>
          <w:sz w:val="22"/>
          <w:szCs w:val="22"/>
          <w:lang w:eastAsia="ko-KR"/>
        </w:rPr>
        <w:t>.</w:t>
      </w:r>
    </w:p>
    <w:p w14:paraId="1C5729AD" w14:textId="77777777" w:rsidR="00A01204" w:rsidRPr="0008241C" w:rsidRDefault="00A01204" w:rsidP="00A01204">
      <w:pPr>
        <w:rPr>
          <w:sz w:val="22"/>
          <w:szCs w:val="22"/>
          <w:lang w:bidi="ar-JO"/>
        </w:rPr>
      </w:pPr>
    </w:p>
    <w:p w14:paraId="56E6889F" w14:textId="77777777" w:rsidR="00A01204" w:rsidRPr="0008241C" w:rsidRDefault="00A01204" w:rsidP="00A01204">
      <w:pPr>
        <w:rPr>
          <w:sz w:val="22"/>
          <w:szCs w:val="22"/>
        </w:rPr>
      </w:pPr>
      <w:r w:rsidRPr="0008241C">
        <w:rPr>
          <w:noProof/>
          <w:sz w:val="22"/>
          <w:szCs w:val="22"/>
        </w:rPr>
        <w:drawing>
          <wp:inline distT="0" distB="0" distL="0" distR="0" wp14:anchorId="6A614A84" wp14:editId="3174A74F">
            <wp:extent cx="5578475" cy="295656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578475" cy="2956560"/>
                    </a:xfrm>
                    <a:prstGeom prst="rect">
                      <a:avLst/>
                    </a:prstGeom>
                    <a:noFill/>
                  </pic:spPr>
                </pic:pic>
              </a:graphicData>
            </a:graphic>
          </wp:inline>
        </w:drawing>
      </w:r>
    </w:p>
    <w:p w14:paraId="65140D22"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ko-KR"/>
        </w:rPr>
      </w:pPr>
      <w:r w:rsidRPr="0008241C">
        <w:rPr>
          <w:rFonts w:eastAsia="MS Mincho"/>
          <w:b/>
          <w:kern w:val="2"/>
          <w:sz w:val="22"/>
          <w:szCs w:val="22"/>
          <w:lang w:eastAsia="ja-JP"/>
        </w:rPr>
        <w:t>Figure 2.5 Emissions of methane (CO</w:t>
      </w:r>
      <w:r w:rsidRPr="0008241C">
        <w:rPr>
          <w:rFonts w:eastAsia="MS Mincho"/>
          <w:b/>
          <w:kern w:val="2"/>
          <w:sz w:val="22"/>
          <w:szCs w:val="22"/>
          <w:vertAlign w:val="subscript"/>
          <w:lang w:eastAsia="ja-JP"/>
        </w:rPr>
        <w:t>2</w:t>
      </w:r>
      <w:r w:rsidRPr="0008241C">
        <w:rPr>
          <w:rFonts w:eastAsia="MS Mincho"/>
          <w:b/>
          <w:kern w:val="2"/>
          <w:sz w:val="22"/>
          <w:szCs w:val="22"/>
          <w:lang w:eastAsia="ja-JP"/>
        </w:rPr>
        <w:t xml:space="preserve">eq) from land use change in the Asia-Pacific subregions from 1991-2010. </w:t>
      </w:r>
      <w:r w:rsidRPr="0008241C">
        <w:rPr>
          <w:rFonts w:eastAsia="MS Mincho"/>
          <w:b/>
          <w:kern w:val="2"/>
          <w:sz w:val="22"/>
          <w:szCs w:val="22"/>
          <w:lang w:eastAsia="ko-KR"/>
        </w:rPr>
        <w:t xml:space="preserve">Source: FAO </w:t>
      </w:r>
      <w:r w:rsidRPr="0008241C">
        <w:rPr>
          <w:rFonts w:eastAsia="MS Mincho"/>
          <w:b/>
          <w:kern w:val="2"/>
          <w:sz w:val="22"/>
          <w:szCs w:val="22"/>
          <w:lang w:eastAsia="ko-KR"/>
        </w:rPr>
        <w:fldChar w:fldCharType="begin" w:fldLock="1"/>
      </w:r>
      <w:r w:rsidRPr="0008241C">
        <w:rPr>
          <w:rFonts w:eastAsia="MS Mincho"/>
          <w:b/>
          <w:kern w:val="2"/>
          <w:sz w:val="22"/>
          <w:szCs w:val="22"/>
          <w:lang w:eastAsia="ko-KR"/>
        </w:rPr>
        <w:instrText>ADDIN CSL_CITATION {"citationItems":[{"id":"ITEM-1","itemData":{"URL":"http://www.fao.org/faostat/en/#data/GL","author":[{"dropping-particle":"","family":"FAO","given":"","non-dropping-particle":"","parse-names":false,"suffix":""}],"id":"ITEM-1","issued":{"date-parts":[["2017"]]},"title":"FAOSTAT Emissions Database, Land use, Land Use Total","type":"webpage"},"label":"part","suppress-author":1,"uris":["http://www.mendeley.com/documents/?uuid=26fab610-4250-439d-8d9d-08d7bf9e4541"]}],"mendeley":{"formattedCitation":"(2017)","plainTextFormattedCitation":"(2017)","previouslyFormattedCitation":"(2017)"},"properties":{"noteIndex":0},"schema":"https://github.com/citation-style-language/schema/raw/master/csl-citation.json"}</w:instrText>
      </w:r>
      <w:r w:rsidRPr="0008241C">
        <w:rPr>
          <w:rFonts w:eastAsia="MS Mincho"/>
          <w:b/>
          <w:kern w:val="2"/>
          <w:sz w:val="22"/>
          <w:szCs w:val="22"/>
          <w:lang w:eastAsia="ko-KR"/>
        </w:rPr>
        <w:fldChar w:fldCharType="separate"/>
      </w:r>
      <w:r w:rsidRPr="0008241C">
        <w:rPr>
          <w:rFonts w:eastAsia="MS Mincho"/>
          <w:b/>
          <w:noProof/>
          <w:kern w:val="2"/>
          <w:sz w:val="22"/>
          <w:szCs w:val="22"/>
          <w:lang w:eastAsia="ko-KR"/>
        </w:rPr>
        <w:t>(2017)</w:t>
      </w:r>
      <w:r w:rsidRPr="0008241C">
        <w:rPr>
          <w:rFonts w:eastAsia="MS Mincho"/>
          <w:b/>
          <w:kern w:val="2"/>
          <w:sz w:val="22"/>
          <w:szCs w:val="22"/>
          <w:lang w:eastAsia="ko-KR"/>
        </w:rPr>
        <w:fldChar w:fldCharType="end"/>
      </w:r>
      <w:r w:rsidRPr="0008241C">
        <w:rPr>
          <w:rFonts w:eastAsia="MS Mincho"/>
          <w:b/>
          <w:kern w:val="2"/>
          <w:sz w:val="22"/>
          <w:szCs w:val="22"/>
          <w:lang w:eastAsia="ko-KR"/>
        </w:rPr>
        <w:t>.</w:t>
      </w:r>
    </w:p>
    <w:p w14:paraId="4D48B53B" w14:textId="77777777" w:rsidR="00A01204" w:rsidRPr="0008241C" w:rsidRDefault="00A01204" w:rsidP="00A01204">
      <w:pPr>
        <w:rPr>
          <w:sz w:val="22"/>
          <w:szCs w:val="22"/>
          <w:lang w:bidi="ar-JO"/>
        </w:rPr>
      </w:pPr>
    </w:p>
    <w:p w14:paraId="795D7724" w14:textId="77777777" w:rsidR="00A01204" w:rsidRPr="0008241C" w:rsidRDefault="00A01204" w:rsidP="00A01204">
      <w:pPr>
        <w:rPr>
          <w:sz w:val="22"/>
          <w:szCs w:val="22"/>
          <w:lang w:bidi="ar-JO"/>
        </w:rPr>
      </w:pPr>
    </w:p>
    <w:p w14:paraId="11B090B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lang w:bidi="ar-JO"/>
        </w:rPr>
      </w:pPr>
      <w:r w:rsidRPr="0008241C">
        <w:rPr>
          <w:b/>
          <w:sz w:val="22"/>
          <w:szCs w:val="22"/>
        </w:rPr>
        <w:t>Regulation of freshwater quantity, flow and timing</w:t>
      </w:r>
      <w:r w:rsidRPr="0008241C">
        <w:rPr>
          <w:b/>
          <w:sz w:val="22"/>
          <w:szCs w:val="22"/>
          <w:lang w:bidi="ar-JO"/>
        </w:rPr>
        <w:t xml:space="preserve"> </w:t>
      </w:r>
    </w:p>
    <w:p w14:paraId="3DABD6CE" w14:textId="77777777" w:rsidR="00A01204" w:rsidRPr="0008241C" w:rsidRDefault="00A01204" w:rsidP="00A01204">
      <w:pPr>
        <w:rPr>
          <w:sz w:val="22"/>
          <w:szCs w:val="22"/>
        </w:rPr>
      </w:pPr>
    </w:p>
    <w:p w14:paraId="045C6406" w14:textId="618ECC2F" w:rsidR="00A01204" w:rsidRPr="0008241C" w:rsidRDefault="00A01204" w:rsidP="00A01204">
      <w:pPr>
        <w:rPr>
          <w:sz w:val="22"/>
          <w:szCs w:val="22"/>
          <w:lang w:bidi="ar-JO"/>
        </w:rPr>
      </w:pPr>
      <w:r w:rsidRPr="0008241C">
        <w:rPr>
          <w:sz w:val="22"/>
          <w:szCs w:val="22"/>
        </w:rPr>
        <w:t>Global freshwater use was predicted to increase, from 2000- 2010 by 10</w:t>
      </w:r>
      <w:r w:rsidR="00C934E9">
        <w:rPr>
          <w:sz w:val="22"/>
          <w:szCs w:val="22"/>
        </w:rPr>
        <w:t xml:space="preserve"> per cent</w:t>
      </w:r>
      <w:r w:rsidRPr="0008241C">
        <w:rPr>
          <w:sz w:val="22"/>
          <w:szCs w:val="22"/>
        </w:rPr>
        <w:t xml:space="preserve"> from 2000 to 2010</w:t>
      </w:r>
      <w:r w:rsidRPr="0008241C">
        <w:rPr>
          <w:sz w:val="22"/>
          <w:szCs w:val="22"/>
          <w:shd w:val="clear" w:color="auto" w:fill="FFFFFF"/>
        </w:rPr>
        <w:t xml:space="preserv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uris":["http://www.mendeley.com/documents/?uuid=4c1455c0-eae4-41e2-9f18-a57c089f8ba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Millennium Ecosystem Assessment, 2005)</w:t>
      </w:r>
      <w:r w:rsidRPr="0008241C">
        <w:rPr>
          <w:sz w:val="22"/>
          <w:szCs w:val="22"/>
          <w:shd w:val="clear" w:color="auto" w:fill="FFFFFF"/>
        </w:rPr>
        <w:fldChar w:fldCharType="end"/>
      </w:r>
      <w:r w:rsidRPr="0008241C">
        <w:rPr>
          <w:sz w:val="22"/>
          <w:szCs w:val="22"/>
          <w:lang w:bidi="ar-JO"/>
        </w:rPr>
        <w:t>.This increase in usage has arisen largely due to: population growth, economic development, and changes in water use efficiency. Water withdrawal was estimated as 25</w:t>
      </w:r>
      <w:r w:rsidR="00C934E9">
        <w:rPr>
          <w:sz w:val="22"/>
          <w:szCs w:val="22"/>
          <w:lang w:bidi="ar-JO"/>
        </w:rPr>
        <w:t xml:space="preserve"> per cent</w:t>
      </w:r>
      <w:r w:rsidRPr="0008241C">
        <w:rPr>
          <w:sz w:val="22"/>
          <w:szCs w:val="22"/>
          <w:lang w:bidi="ar-JO"/>
        </w:rPr>
        <w:t xml:space="preserve"> of the continental runoff to which the majority of the population had access during the year .Regional variations from differential development pressures and efficiency changes during 1960–2000 produced increases in water use of 15– 32</w:t>
      </w:r>
      <w:r w:rsidR="00C934E9">
        <w:rPr>
          <w:sz w:val="22"/>
          <w:szCs w:val="22"/>
          <w:lang w:bidi="ar-JO"/>
        </w:rPr>
        <w:t xml:space="preserve"> per cent</w:t>
      </w:r>
      <w:r w:rsidRPr="0008241C">
        <w:rPr>
          <w:sz w:val="22"/>
          <w:szCs w:val="22"/>
          <w:lang w:bidi="ar-JO"/>
        </w:rPr>
        <w:t xml:space="preserve"> per decad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uris":["http://www.mendeley.com/documents/?uuid=4c1455c0-eae4-41e2-9f18-a57c089f8ba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Millennium Ecosystem Assessment, 2005)</w:t>
      </w:r>
      <w:r w:rsidRPr="0008241C">
        <w:rPr>
          <w:sz w:val="22"/>
          <w:szCs w:val="22"/>
          <w:shd w:val="clear" w:color="auto" w:fill="FFFFFF"/>
        </w:rPr>
        <w:fldChar w:fldCharType="end"/>
      </w:r>
      <w:r w:rsidRPr="0008241C">
        <w:rPr>
          <w:sz w:val="22"/>
          <w:szCs w:val="22"/>
          <w:lang w:bidi="ar-JO"/>
        </w:rPr>
        <w:t>.</w:t>
      </w:r>
    </w:p>
    <w:p w14:paraId="6775DCB8" w14:textId="77777777" w:rsidR="00A01204" w:rsidRPr="0008241C" w:rsidRDefault="00A01204" w:rsidP="00A01204">
      <w:pPr>
        <w:rPr>
          <w:sz w:val="22"/>
          <w:szCs w:val="22"/>
          <w:lang w:bidi="ar-JO"/>
        </w:rPr>
      </w:pPr>
    </w:p>
    <w:p w14:paraId="2FA174EF" w14:textId="77777777" w:rsidR="00A01204" w:rsidRPr="0008241C" w:rsidRDefault="00A01204" w:rsidP="00A01204">
      <w:pPr>
        <w:rPr>
          <w:sz w:val="22"/>
          <w:szCs w:val="22"/>
          <w:lang w:bidi="ar-JO"/>
        </w:rPr>
      </w:pPr>
      <w:r w:rsidRPr="0008241C">
        <w:rPr>
          <w:sz w:val="22"/>
          <w:szCs w:val="22"/>
          <w:lang w:bidi="ar-JO"/>
        </w:rPr>
        <w:t xml:space="preserve">Determining the allocated water for human uses, without loss of ecosystem integrity, is central to an understanding of how freshwater ecosystems support human well-being through the range of provisioning, supporting and regulating services. Water availability varies significantly across the Asia- Pacific. For example, some areas of Western Asia are amongst the driest regions in the world. The Arabian Peninsula receives rainfall of just 85 mm/year, and the total annual actual renewable water resources per inhabitant is below 10, 000 m3/inhab/yr. Across the subregion there is a declining trend of </w:t>
      </w:r>
      <w:r w:rsidRPr="0008241C">
        <w:rPr>
          <w:sz w:val="22"/>
          <w:szCs w:val="22"/>
        </w:rPr>
        <w:t xml:space="preserve">renewable water resources </w:t>
      </w:r>
      <w:r w:rsidRPr="0008241C">
        <w:rPr>
          <w:sz w:val="22"/>
          <w:szCs w:val="22"/>
          <w:lang w:bidi="ar-JO"/>
        </w:rPr>
        <w:t>(Figure</w:t>
      </w:r>
      <w:r w:rsidRPr="0008241C">
        <w:rPr>
          <w:rFonts w:eastAsia="Malgun Gothic"/>
          <w:sz w:val="22"/>
          <w:szCs w:val="22"/>
          <w:lang w:eastAsia="ko-KR" w:bidi="ar-JO"/>
        </w:rPr>
        <w:t xml:space="preserve"> 2.6</w:t>
      </w:r>
      <w:r w:rsidRPr="0008241C">
        <w:rPr>
          <w:sz w:val="22"/>
          <w:szCs w:val="22"/>
          <w:lang w:bidi="ar-JO"/>
        </w:rPr>
        <w:t xml:space="preserve">) </w:t>
      </w:r>
      <w:r w:rsidRPr="0008241C">
        <w:rPr>
          <w:sz w:val="22"/>
          <w:szCs w:val="22"/>
          <w:lang w:bidi="ar-JO"/>
        </w:rPr>
        <w:fldChar w:fldCharType="begin" w:fldLock="1"/>
      </w:r>
      <w:r w:rsidRPr="0008241C">
        <w:rPr>
          <w:sz w:val="22"/>
          <w:szCs w:val="22"/>
          <w:lang w:bidi="ar-JO"/>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uris":["http://www.mendeley.com/documents/?uuid=d8032646-d1a8-4887-a03a-ac3dbfbd5400"]}],"mendeley":{"formattedCitation":"(FAO, 2016a)","plainTextFormattedCitation":"(FAO, 2016a)","previouslyFormattedCitation":"(FAO, 2016a)"},"properties":{"noteIndex":0},"schema":"https://github.com/citation-style-language/schema/raw/master/csl-citation.json"}</w:instrText>
      </w:r>
      <w:r w:rsidRPr="0008241C">
        <w:rPr>
          <w:sz w:val="22"/>
          <w:szCs w:val="22"/>
          <w:lang w:bidi="ar-JO"/>
        </w:rPr>
        <w:fldChar w:fldCharType="separate"/>
      </w:r>
      <w:r w:rsidRPr="0008241C">
        <w:rPr>
          <w:noProof/>
          <w:sz w:val="22"/>
          <w:szCs w:val="22"/>
          <w:lang w:bidi="ar-JO"/>
        </w:rPr>
        <w:t>(FAO, 2016a)</w:t>
      </w:r>
      <w:r w:rsidRPr="0008241C">
        <w:rPr>
          <w:sz w:val="22"/>
          <w:szCs w:val="22"/>
          <w:lang w:bidi="ar-JO"/>
        </w:rPr>
        <w:fldChar w:fldCharType="end"/>
      </w:r>
      <w:r w:rsidRPr="0008241C">
        <w:rPr>
          <w:sz w:val="22"/>
          <w:szCs w:val="22"/>
          <w:lang w:bidi="ar-JO"/>
        </w:rPr>
        <w:t xml:space="preserve">. </w:t>
      </w:r>
    </w:p>
    <w:p w14:paraId="600FB27D" w14:textId="77777777" w:rsidR="00A01204" w:rsidRPr="0008241C" w:rsidRDefault="00A01204" w:rsidP="00A01204">
      <w:pPr>
        <w:rPr>
          <w:sz w:val="22"/>
          <w:szCs w:val="22"/>
          <w:lang w:bidi="ar-JO"/>
        </w:rPr>
      </w:pPr>
    </w:p>
    <w:p w14:paraId="553F520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noProof/>
          <w:kern w:val="2"/>
          <w:sz w:val="22"/>
          <w:szCs w:val="22"/>
          <w:lang w:val="en-US" w:eastAsia="ja-JP"/>
        </w:rPr>
        <w:drawing>
          <wp:inline distT="0" distB="0" distL="0" distR="0" wp14:anchorId="6343571E" wp14:editId="2971F670">
            <wp:extent cx="5731510" cy="3807052"/>
            <wp:effectExtent l="0" t="0" r="2540" b="3175"/>
            <wp:docPr id="2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1510" cy="3807052"/>
                    </a:xfrm>
                    <a:prstGeom prst="rect">
                      <a:avLst/>
                    </a:prstGeom>
                    <a:noFill/>
                    <a:ln>
                      <a:noFill/>
                    </a:ln>
                    <a:extLst/>
                  </pic:spPr>
                </pic:pic>
              </a:graphicData>
            </a:graphic>
          </wp:inline>
        </w:drawing>
      </w:r>
    </w:p>
    <w:p w14:paraId="793BCB7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bidi="ar-JO"/>
        </w:rPr>
      </w:pPr>
      <w:r w:rsidRPr="0008241C">
        <w:rPr>
          <w:b/>
          <w:kern w:val="2"/>
          <w:sz w:val="22"/>
          <w:szCs w:val="22"/>
          <w:lang w:eastAsia="ja-JP"/>
        </w:rPr>
        <w:t>Figure 2.6 Total renewable water resources per capita (m</w:t>
      </w:r>
      <w:r w:rsidRPr="0008241C">
        <w:rPr>
          <w:b/>
          <w:kern w:val="2"/>
          <w:sz w:val="22"/>
          <w:szCs w:val="22"/>
          <w:vertAlign w:val="superscript"/>
          <w:lang w:eastAsia="ja-JP"/>
        </w:rPr>
        <w:t>3</w:t>
      </w:r>
      <w:r w:rsidRPr="0008241C">
        <w:rPr>
          <w:b/>
          <w:kern w:val="2"/>
          <w:sz w:val="22"/>
          <w:szCs w:val="22"/>
          <w:lang w:eastAsia="ja-JP"/>
        </w:rPr>
        <w:t xml:space="preserve">/year) for some countries in Western Asia from 1997 to 2017. </w:t>
      </w:r>
      <w:r w:rsidRPr="0008241C">
        <w:rPr>
          <w:b/>
          <w:kern w:val="2"/>
          <w:sz w:val="22"/>
          <w:szCs w:val="22"/>
          <w:lang w:eastAsia="ko-KR" w:bidi="ar-JO"/>
        </w:rPr>
        <w:t xml:space="preserve">Source: </w:t>
      </w:r>
      <w:r w:rsidRPr="0008241C">
        <w:rPr>
          <w:b/>
          <w:kern w:val="2"/>
          <w:sz w:val="22"/>
          <w:szCs w:val="22"/>
          <w:lang w:eastAsia="ja-JP" w:bidi="ar-JO"/>
        </w:rPr>
        <w:t xml:space="preserve">FAO </w:t>
      </w:r>
      <w:r w:rsidRPr="0008241C">
        <w:rPr>
          <w:b/>
          <w:kern w:val="2"/>
          <w:sz w:val="22"/>
          <w:szCs w:val="22"/>
          <w:lang w:eastAsia="ja-JP" w:bidi="ar-JO"/>
        </w:rPr>
        <w:fldChar w:fldCharType="begin" w:fldLock="1"/>
      </w:r>
      <w:r w:rsidRPr="0008241C">
        <w:rPr>
          <w:b/>
          <w:kern w:val="2"/>
          <w:sz w:val="22"/>
          <w:szCs w:val="22"/>
          <w:lang w:eastAsia="ja-JP" w:bidi="ar-JO"/>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label":"part","suppress-author":1,"uris":["http://www.mendeley.com/documents/?uuid=d8032646-d1a8-4887-a03a-ac3dbfbd5400"]}],"mendeley":{"formattedCitation":"(2016a)","plainTextFormattedCitation":"(2016a)","previouslyFormattedCitation":"(2016a)"},"properties":{"noteIndex":0},"schema":"https://github.com/citation-style-language/schema/raw/master/csl-citation.json"}</w:instrText>
      </w:r>
      <w:r w:rsidRPr="0008241C">
        <w:rPr>
          <w:b/>
          <w:kern w:val="2"/>
          <w:sz w:val="22"/>
          <w:szCs w:val="22"/>
          <w:lang w:eastAsia="ja-JP" w:bidi="ar-JO"/>
        </w:rPr>
        <w:fldChar w:fldCharType="separate"/>
      </w:r>
      <w:r w:rsidRPr="0008241C">
        <w:rPr>
          <w:b/>
          <w:noProof/>
          <w:kern w:val="2"/>
          <w:sz w:val="22"/>
          <w:szCs w:val="22"/>
          <w:lang w:eastAsia="ja-JP" w:bidi="ar-JO"/>
        </w:rPr>
        <w:t>(2016a)</w:t>
      </w:r>
      <w:r w:rsidRPr="0008241C">
        <w:rPr>
          <w:b/>
          <w:kern w:val="2"/>
          <w:sz w:val="22"/>
          <w:szCs w:val="22"/>
          <w:lang w:eastAsia="ja-JP" w:bidi="ar-JO"/>
        </w:rPr>
        <w:fldChar w:fldCharType="end"/>
      </w:r>
      <w:r w:rsidRPr="0008241C">
        <w:rPr>
          <w:b/>
          <w:kern w:val="2"/>
          <w:sz w:val="22"/>
          <w:szCs w:val="22"/>
          <w:lang w:eastAsia="ja-JP" w:bidi="ar-JO"/>
        </w:rPr>
        <w:t>.</w:t>
      </w:r>
    </w:p>
    <w:p w14:paraId="05F948AF" w14:textId="77777777" w:rsidR="00A01204" w:rsidRPr="0008241C" w:rsidRDefault="00A01204" w:rsidP="00A01204">
      <w:pPr>
        <w:rPr>
          <w:sz w:val="22"/>
          <w:szCs w:val="22"/>
          <w:lang w:bidi="ar-JO"/>
        </w:rPr>
      </w:pPr>
    </w:p>
    <w:p w14:paraId="47661ABF" w14:textId="77777777" w:rsidR="00A01204" w:rsidRPr="0008241C" w:rsidRDefault="00A01204" w:rsidP="00A01204">
      <w:pPr>
        <w:rPr>
          <w:sz w:val="22"/>
          <w:szCs w:val="22"/>
          <w:lang w:bidi="ar-JO"/>
        </w:rPr>
      </w:pPr>
      <w:r w:rsidRPr="0008241C">
        <w:rPr>
          <w:sz w:val="22"/>
          <w:szCs w:val="22"/>
          <w:lang w:bidi="ar-JO"/>
        </w:rPr>
        <w:t xml:space="preserve">According to the FAO’s </w:t>
      </w:r>
      <w:r w:rsidRPr="0008241C">
        <w:rPr>
          <w:sz w:val="22"/>
          <w:szCs w:val="22"/>
          <w:lang w:bidi="ar-JO"/>
        </w:rPr>
        <w:fldChar w:fldCharType="begin" w:fldLock="1"/>
      </w:r>
      <w:r w:rsidRPr="0008241C">
        <w:rPr>
          <w:sz w:val="22"/>
          <w:szCs w:val="22"/>
          <w:lang w:bidi="ar-JO"/>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label":"part","suppress-author":1,"uris":["http://www.mendeley.com/documents/?uuid=d8032646-d1a8-4887-a03a-ac3dbfbd5400"]}],"mendeley":{"formattedCitation":"(2016a)","plainTextFormattedCitation":"(2016a)","previouslyFormattedCitation":"(2016a)"},"properties":{"noteIndex":0},"schema":"https://github.com/citation-style-language/schema/raw/master/csl-citation.json"}</w:instrText>
      </w:r>
      <w:r w:rsidRPr="0008241C">
        <w:rPr>
          <w:sz w:val="22"/>
          <w:szCs w:val="22"/>
          <w:lang w:bidi="ar-JO"/>
        </w:rPr>
        <w:fldChar w:fldCharType="separate"/>
      </w:r>
      <w:r w:rsidRPr="0008241C">
        <w:rPr>
          <w:noProof/>
          <w:sz w:val="22"/>
          <w:szCs w:val="22"/>
          <w:lang w:bidi="ar-JO"/>
        </w:rPr>
        <w:t>(2016a)</w:t>
      </w:r>
      <w:r w:rsidRPr="0008241C">
        <w:rPr>
          <w:sz w:val="22"/>
          <w:szCs w:val="22"/>
          <w:lang w:bidi="ar-JO"/>
        </w:rPr>
        <w:fldChar w:fldCharType="end"/>
      </w:r>
      <w:r w:rsidRPr="0008241C">
        <w:rPr>
          <w:sz w:val="22"/>
          <w:szCs w:val="22"/>
          <w:lang w:bidi="ar-JO"/>
        </w:rPr>
        <w:t xml:space="preserve"> analysis of renewable freshwater resources in the Asia-Pacific, Oceania is the driest subregion with only 2 per cent of the world’s annual renewable freshwater resources. It is, however, the region where renewable freshwater per person is the largest—81,000 litres per day—due to a low population density. However, there are large differences</w:t>
      </w:r>
      <w:r w:rsidRPr="0008241C">
        <w:rPr>
          <w:rFonts w:eastAsia="Malgun Gothic"/>
          <w:sz w:val="22"/>
          <w:szCs w:val="22"/>
          <w:lang w:eastAsia="ko-KR" w:bidi="ar-JO"/>
        </w:rPr>
        <w:t xml:space="preserve"> </w:t>
      </w:r>
      <w:r w:rsidRPr="0008241C">
        <w:rPr>
          <w:sz w:val="22"/>
          <w:szCs w:val="22"/>
          <w:lang w:bidi="ar-JO"/>
        </w:rPr>
        <w:t>regionally and within countries. In Australia, the population is often concentrated in areas where water is already scarce. By comparison, the Asian subregions have some of the lowest volumes of renewable freshwater resources per person: 7,550 litres per day. China uses 5,500 litres per person per day, but with notable differences between the dry north and the humid south. India uses only 4 200 litres per person per day, again with significant differences between the dry northwest and the wetter east.</w:t>
      </w:r>
    </w:p>
    <w:p w14:paraId="331CDB91" w14:textId="77777777" w:rsidR="00A01204" w:rsidRPr="0008241C" w:rsidRDefault="00A01204" w:rsidP="00A01204">
      <w:pPr>
        <w:rPr>
          <w:sz w:val="22"/>
          <w:szCs w:val="22"/>
          <w:lang w:bidi="ar-JO"/>
        </w:rPr>
      </w:pPr>
    </w:p>
    <w:p w14:paraId="75201CC5" w14:textId="77777777" w:rsidR="00A01204" w:rsidRPr="0008241C" w:rsidRDefault="00A01204" w:rsidP="00A01204">
      <w:pPr>
        <w:rPr>
          <w:sz w:val="22"/>
          <w:szCs w:val="22"/>
        </w:rPr>
      </w:pPr>
      <w:r w:rsidRPr="0008241C">
        <w:rPr>
          <w:sz w:val="22"/>
          <w:szCs w:val="22"/>
        </w:rPr>
        <w:t xml:space="preserve">The total exploitable water resources (also called manageable water resources or water development potential) are those considered to be available for development, taking into consideration factors such as: the economic and environmental feasibility of storing flood water behind dams, extracting groundwater, the physical possibility of storing water that naturally flows out to the sea, and minimum flow requirements (navigation, environmental services, aquatic life, etc) (Figure 2.7) </w:t>
      </w:r>
      <w:r w:rsidRPr="0008241C">
        <w:rPr>
          <w:sz w:val="22"/>
          <w:szCs w:val="22"/>
        </w:rPr>
        <w:fldChar w:fldCharType="begin" w:fldLock="1"/>
      </w:r>
      <w:r w:rsidRPr="0008241C">
        <w:rPr>
          <w:sz w:val="22"/>
          <w:szCs w:val="22"/>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uris":["http://www.mendeley.com/documents/?uuid=d8032646-d1a8-4887-a03a-ac3dbfbd5400"]}],"mendeley":{"formattedCitation":"(FAO, 2016a)","plainTextFormattedCitation":"(FAO, 2016a)","previouslyFormattedCitation":"(FAO, 2016a)"},"properties":{"noteIndex":0},"schema":"https://github.com/citation-style-language/schema/raw/master/csl-citation.json"}</w:instrText>
      </w:r>
      <w:r w:rsidRPr="0008241C">
        <w:rPr>
          <w:sz w:val="22"/>
          <w:szCs w:val="22"/>
        </w:rPr>
        <w:fldChar w:fldCharType="separate"/>
      </w:r>
      <w:r w:rsidRPr="0008241C">
        <w:rPr>
          <w:noProof/>
          <w:sz w:val="22"/>
          <w:szCs w:val="22"/>
        </w:rPr>
        <w:t>(FAO, 2016a)</w:t>
      </w:r>
      <w:r w:rsidRPr="0008241C">
        <w:rPr>
          <w:sz w:val="22"/>
          <w:szCs w:val="22"/>
        </w:rPr>
        <w:fldChar w:fldCharType="end"/>
      </w:r>
      <w:r w:rsidRPr="0008241C">
        <w:rPr>
          <w:sz w:val="22"/>
          <w:szCs w:val="22"/>
        </w:rPr>
        <w:t xml:space="preserve">. Lebanon and the occupied Palestinian territory are among the driest countries in Western Asia </w:t>
      </w:r>
      <w:r w:rsidRPr="0008241C">
        <w:rPr>
          <w:sz w:val="22"/>
          <w:szCs w:val="22"/>
        </w:rPr>
        <w:fldChar w:fldCharType="begin" w:fldLock="1"/>
      </w:r>
      <w:r w:rsidRPr="0008241C">
        <w:rPr>
          <w:sz w:val="22"/>
          <w:szCs w:val="22"/>
        </w:rPr>
        <w:instrText>ADDIN CSL_CITATION {"citationItems":[{"id":"ITEM-1","itemData":{"DOI":"10.1080/713672540","ISSN":"0790-0627","abstract":"Worldwide water resources are not uniformly distributed and are generally scarce in arid and semiarid zones such as the Middle East. Lebanon, which is located along the Mediterranean shores of the Middle East, remains blessed with relatively more water in comparison with its neighbouring countries. This paper examines increased pressure on Lebanon's water resources requiring the formulation and implementation of a comprehensive management plan to meet future water demands. Water resources are described with the corresponding present and future water balance, environmental stresses, and constraints facing the water sector in Lebanon.","author":[{"dropping-particle":"","family":"El-Fadel","given":"M.","non-dropping-particle":"","parse-names":false,"suffix":""},{"dropping-particle":"","family":"Zeinati","given":"M.","non-dropping-particle":"","parse-names":false,"suffix":""},{"dropping-particle":"","family":"Jamali","given":"D.","non-dropping-particle":"","parse-names":false,"suffix":""}],"container-title":"International Journal of Water Resources Development","id":"ITEM-1","issue":"4","issued":{"date-parts":[["2000","12"]]},"page":"615-638","publisher":" Taylor &amp; Francis Group ","title":"Water Resources in Lebanon: Characterization, Water Balance and Constraints","type":"article-journal","volume":"16"},"uris":["http://www.mendeley.com/documents/?uuid=b9c02068-5493-3be3-960c-0b7d124b5434"]}],"mendeley":{"formattedCitation":"(El-Fadel &lt;i&gt;et al.&lt;/i&gt;, 2000)","plainTextFormattedCitation":"(El-Fadel et al., 2000)","previouslyFormattedCitation":"(El-Fadel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El-Fadel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w:t>
      </w:r>
    </w:p>
    <w:p w14:paraId="6BFC9C43" w14:textId="77777777" w:rsidR="00A01204" w:rsidRPr="0008241C" w:rsidRDefault="00A01204" w:rsidP="00A01204">
      <w:pPr>
        <w:rPr>
          <w:sz w:val="22"/>
          <w:szCs w:val="22"/>
        </w:rPr>
      </w:pPr>
    </w:p>
    <w:p w14:paraId="5503A95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noProof/>
          <w:kern w:val="2"/>
          <w:sz w:val="22"/>
          <w:szCs w:val="22"/>
          <w:lang w:val="en-US" w:eastAsia="ja-JP"/>
        </w:rPr>
        <w:drawing>
          <wp:inline distT="0" distB="0" distL="0" distR="0" wp14:anchorId="1407E6AE" wp14:editId="0E295956">
            <wp:extent cx="5731510" cy="2523869"/>
            <wp:effectExtent l="0" t="0" r="2540" b="0"/>
            <wp:docPr id="1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523869"/>
                    </a:xfrm>
                    <a:prstGeom prst="rect">
                      <a:avLst/>
                    </a:prstGeom>
                    <a:noFill/>
                    <a:ln>
                      <a:noFill/>
                    </a:ln>
                    <a:extLst/>
                  </pic:spPr>
                </pic:pic>
              </a:graphicData>
            </a:graphic>
          </wp:inline>
        </w:drawing>
      </w:r>
    </w:p>
    <w:p w14:paraId="0884DB02"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7 Annual total exploitable water resources for Lebanon and Occupied Palestinian Territory from Western Asia region from 1997 to 2012. </w:t>
      </w:r>
      <w:r w:rsidRPr="0008241C">
        <w:rPr>
          <w:b/>
          <w:kern w:val="2"/>
          <w:sz w:val="22"/>
          <w:szCs w:val="22"/>
          <w:lang w:eastAsia="ko-KR" w:bidi="ar-JO"/>
        </w:rPr>
        <w:t xml:space="preserve">Source: </w:t>
      </w:r>
      <w:r w:rsidRPr="0008241C">
        <w:rPr>
          <w:b/>
          <w:kern w:val="2"/>
          <w:sz w:val="22"/>
          <w:szCs w:val="22"/>
          <w:lang w:eastAsia="ja-JP" w:bidi="ar-JO"/>
        </w:rPr>
        <w:t xml:space="preserve">FAO </w:t>
      </w:r>
      <w:r w:rsidRPr="0008241C">
        <w:rPr>
          <w:b/>
          <w:kern w:val="2"/>
          <w:sz w:val="22"/>
          <w:szCs w:val="22"/>
          <w:lang w:eastAsia="ja-JP" w:bidi="ar-JO"/>
        </w:rPr>
        <w:fldChar w:fldCharType="begin" w:fldLock="1"/>
      </w:r>
      <w:r w:rsidRPr="0008241C">
        <w:rPr>
          <w:b/>
          <w:kern w:val="2"/>
          <w:sz w:val="22"/>
          <w:szCs w:val="22"/>
          <w:lang w:eastAsia="ja-JP" w:bidi="ar-JO"/>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label":"part","suppress-author":1,"uris":["http://www.mendeley.com/documents/?uuid=d8032646-d1a8-4887-a03a-ac3dbfbd5400"]}],"mendeley":{"formattedCitation":"(2016a)","plainTextFormattedCitation":"(2016a)","previouslyFormattedCitation":"(2016a)"},"properties":{"noteIndex":0},"schema":"https://github.com/citation-style-language/schema/raw/master/csl-citation.json"}</w:instrText>
      </w:r>
      <w:r w:rsidRPr="0008241C">
        <w:rPr>
          <w:b/>
          <w:kern w:val="2"/>
          <w:sz w:val="22"/>
          <w:szCs w:val="22"/>
          <w:lang w:eastAsia="ja-JP" w:bidi="ar-JO"/>
        </w:rPr>
        <w:fldChar w:fldCharType="separate"/>
      </w:r>
      <w:r w:rsidRPr="0008241C">
        <w:rPr>
          <w:b/>
          <w:noProof/>
          <w:kern w:val="2"/>
          <w:sz w:val="22"/>
          <w:szCs w:val="22"/>
          <w:lang w:eastAsia="ja-JP" w:bidi="ar-JO"/>
        </w:rPr>
        <w:t>(2016a)</w:t>
      </w:r>
      <w:r w:rsidRPr="0008241C">
        <w:rPr>
          <w:b/>
          <w:kern w:val="2"/>
          <w:sz w:val="22"/>
          <w:szCs w:val="22"/>
          <w:lang w:eastAsia="ja-JP" w:bidi="ar-JO"/>
        </w:rPr>
        <w:fldChar w:fldCharType="end"/>
      </w:r>
      <w:r w:rsidRPr="0008241C">
        <w:rPr>
          <w:b/>
          <w:kern w:val="2"/>
          <w:sz w:val="22"/>
          <w:szCs w:val="22"/>
          <w:lang w:eastAsia="ja-JP" w:bidi="ar-JO"/>
        </w:rPr>
        <w:t>.</w:t>
      </w:r>
    </w:p>
    <w:p w14:paraId="6BD2921F" w14:textId="77777777" w:rsidR="00A01204" w:rsidRPr="0008241C" w:rsidRDefault="00A01204" w:rsidP="00A01204">
      <w:pPr>
        <w:rPr>
          <w:sz w:val="22"/>
          <w:szCs w:val="22"/>
          <w:lang w:bidi="ar-JO"/>
        </w:rPr>
      </w:pPr>
    </w:p>
    <w:p w14:paraId="083CAA86" w14:textId="77777777" w:rsidR="00A01204" w:rsidRPr="0008241C" w:rsidRDefault="00A01204" w:rsidP="00A01204">
      <w:pPr>
        <w:rPr>
          <w:sz w:val="22"/>
          <w:szCs w:val="22"/>
        </w:rPr>
      </w:pPr>
    </w:p>
    <w:p w14:paraId="1A66828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color w:val="FF0000"/>
          <w:sz w:val="22"/>
          <w:szCs w:val="24"/>
        </w:rPr>
      </w:pPr>
      <w:bookmarkStart w:id="506" w:name="_Toc504317123"/>
      <w:bookmarkStart w:id="507" w:name="_Toc504317816"/>
      <w:bookmarkStart w:id="508" w:name="_Toc504321162"/>
      <w:r w:rsidRPr="0008241C">
        <w:rPr>
          <w:b/>
          <w:sz w:val="22"/>
          <w:szCs w:val="24"/>
        </w:rPr>
        <w:t>2.3.1.2</w:t>
      </w:r>
      <w:r w:rsidRPr="0008241C">
        <w:rPr>
          <w:b/>
          <w:sz w:val="22"/>
          <w:szCs w:val="24"/>
        </w:rPr>
        <w:tab/>
        <w:t>Production of food, fuel, medicine, and materials</w:t>
      </w:r>
      <w:bookmarkEnd w:id="506"/>
      <w:bookmarkEnd w:id="507"/>
      <w:bookmarkEnd w:id="508"/>
    </w:p>
    <w:p w14:paraId="69A9BF64" w14:textId="77777777" w:rsidR="00A01204" w:rsidRPr="0008241C" w:rsidRDefault="00A01204" w:rsidP="00A01204">
      <w:pPr>
        <w:rPr>
          <w:sz w:val="22"/>
          <w:szCs w:val="22"/>
        </w:rPr>
      </w:pPr>
    </w:p>
    <w:p w14:paraId="30205D6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Production of grain and livestock</w:t>
      </w:r>
    </w:p>
    <w:p w14:paraId="64AD39B3" w14:textId="77777777" w:rsidR="00A01204" w:rsidRPr="0008241C" w:rsidRDefault="00A01204" w:rsidP="00A01204">
      <w:pPr>
        <w:rPr>
          <w:sz w:val="22"/>
          <w:szCs w:val="22"/>
        </w:rPr>
      </w:pPr>
    </w:p>
    <w:p w14:paraId="648B61B7" w14:textId="2ABD4979" w:rsidR="00A01204" w:rsidRPr="0008241C" w:rsidRDefault="00A01204" w:rsidP="00A01204">
      <w:pPr>
        <w:rPr>
          <w:rFonts w:eastAsia="MS Mincho"/>
          <w:sz w:val="22"/>
          <w:szCs w:val="22"/>
          <w:lang w:eastAsia="ko-KR"/>
        </w:rPr>
      </w:pPr>
      <w:r w:rsidRPr="0008241C">
        <w:rPr>
          <w:sz w:val="22"/>
          <w:szCs w:val="22"/>
        </w:rPr>
        <w:t xml:space="preserve">Agricultural productivity in the Asia-Pacific has increased a little faster than population growth in recent decades, resulting in an increase in per capita food availability </w:t>
      </w:r>
      <w:r w:rsidRPr="0008241C">
        <w:rPr>
          <w:sz w:val="22"/>
          <w:szCs w:val="22"/>
        </w:rPr>
        <w:fldChar w:fldCharType="begin" w:fldLock="1"/>
      </w:r>
      <w:r w:rsidRPr="0008241C">
        <w:rPr>
          <w:sz w:val="22"/>
          <w:szCs w:val="22"/>
        </w:rPr>
        <w:instrText>ADDIN CSL_CITATION {"citationItems":[{"id":"ITEM-1","itemData":{"ISBN":"9789251081457","author":[{"dropping-particle":"","family":"FAO","given":"","non-dropping-particle":"","parse-names":false,"suffix":""}],"id":"ITEM-1","issued":{"date-parts":[["2014"]]},"number-of-pages":"177","publisher-place":"Bangkok, Thailand","title":"FAO Statistical Yearbook 2014: Asia and the Pacific Food and Agriculture","type":"report"},"uris":["http://www.mendeley.com/documents/?uuid=461f3f1e-e32f-4dc4-8a62-e130a13d80fd"]}],"mendeley":{"formattedCitation":"(FAO, 2014)","plainTextFormattedCitation":"(FAO, 2014)","previouslyFormattedCitation":"(FAO, 2014)"},"properties":{"noteIndex":0},"schema":"https://github.com/citation-style-language/schema/raw/master/csl-citation.json"}</w:instrText>
      </w:r>
      <w:r w:rsidRPr="0008241C">
        <w:rPr>
          <w:sz w:val="22"/>
          <w:szCs w:val="22"/>
        </w:rPr>
        <w:fldChar w:fldCharType="separate"/>
      </w:r>
      <w:r w:rsidRPr="0008241C">
        <w:rPr>
          <w:noProof/>
          <w:sz w:val="22"/>
          <w:szCs w:val="22"/>
        </w:rPr>
        <w:t>(FAO, 2014)</w:t>
      </w:r>
      <w:r w:rsidRPr="0008241C">
        <w:rPr>
          <w:sz w:val="22"/>
          <w:szCs w:val="22"/>
        </w:rPr>
        <w:fldChar w:fldCharType="end"/>
      </w:r>
      <w:r w:rsidRPr="0008241C">
        <w:rPr>
          <w:rFonts w:eastAsia="MS Mincho"/>
          <w:sz w:val="22"/>
          <w:szCs w:val="22"/>
          <w:lang w:eastAsia="ko-KR"/>
        </w:rPr>
        <w:t xml:space="preserve">. </w:t>
      </w:r>
      <w:r w:rsidRPr="0008241C">
        <w:rPr>
          <w:sz w:val="22"/>
          <w:szCs w:val="22"/>
        </w:rPr>
        <w:t>In the past 50 years, crop production and animal production have expanded across the region</w:t>
      </w:r>
      <w:r w:rsidRPr="0008241C">
        <w:rPr>
          <w:rFonts w:eastAsia="MS Mincho"/>
          <w:sz w:val="22"/>
          <w:szCs w:val="22"/>
          <w:lang w:eastAsia="ko-KR"/>
        </w:rPr>
        <w:t>.</w:t>
      </w:r>
      <w:r w:rsidRPr="0008241C">
        <w:rPr>
          <w:sz w:val="22"/>
          <w:szCs w:val="22"/>
        </w:rPr>
        <w:t xml:space="preserve"> Figure </w:t>
      </w:r>
      <w:r w:rsidRPr="0008241C">
        <w:rPr>
          <w:rFonts w:eastAsia="Malgun Gothic"/>
          <w:sz w:val="22"/>
          <w:szCs w:val="22"/>
          <w:lang w:eastAsia="ko-KR"/>
        </w:rPr>
        <w:t xml:space="preserve">2.8 </w:t>
      </w:r>
      <w:r w:rsidRPr="0008241C">
        <w:rPr>
          <w:sz w:val="22"/>
          <w:szCs w:val="22"/>
        </w:rPr>
        <w:t>shows the improvement of crop productivity in</w:t>
      </w:r>
      <w:r w:rsidRPr="0008241C">
        <w:rPr>
          <w:rFonts w:eastAsia="MS Mincho"/>
          <w:sz w:val="22"/>
          <w:szCs w:val="22"/>
          <w:lang w:eastAsia="ko-KR"/>
        </w:rPr>
        <w:t xml:space="preserve"> Asia-Pacific subregions </w:t>
      </w:r>
      <w:r w:rsidRPr="0008241C">
        <w:rPr>
          <w:sz w:val="22"/>
          <w:szCs w:val="22"/>
        </w:rPr>
        <w:fldChar w:fldCharType="begin" w:fldLock="1"/>
      </w:r>
      <w:r w:rsidRPr="0008241C">
        <w:rPr>
          <w:sz w:val="22"/>
          <w:szCs w:val="22"/>
        </w:rPr>
        <w:instrText>ADDIN CSL_CITATION {"citationItems":[{"id":"ITEM-1","itemData":{"URL":"http://www.fao.org/faostat/en/#data","author":[{"dropping-particle":"","family":"FAO","given":"","non-dropping-particle":"","parse-names":false,"suffix":""}],"id":"ITEM-1","issued":{"date-parts":[["2016"]]},"title":"FAOSTAT Database","type":"webpage"},"uris":["http://www.mendeley.com/documents/?uuid=ad0a93e3-d1d4-4dd0-8ead-3d48920afacb"]}],"mendeley":{"formattedCitation":"(FAO, 2016b)","plainTextFormattedCitation":"(FAO, 2016b)","previouslyFormattedCitation":"(FAO, 2016b)"},"properties":{"noteIndex":0},"schema":"https://github.com/citation-style-language/schema/raw/master/csl-citation.json"}</w:instrText>
      </w:r>
      <w:r w:rsidRPr="0008241C">
        <w:rPr>
          <w:sz w:val="22"/>
          <w:szCs w:val="22"/>
        </w:rPr>
        <w:fldChar w:fldCharType="separate"/>
      </w:r>
      <w:r w:rsidRPr="0008241C">
        <w:rPr>
          <w:noProof/>
          <w:sz w:val="22"/>
          <w:szCs w:val="22"/>
        </w:rPr>
        <w:t>(FAO, 2016b)</w:t>
      </w:r>
      <w:r w:rsidRPr="0008241C">
        <w:rPr>
          <w:sz w:val="22"/>
          <w:szCs w:val="22"/>
        </w:rPr>
        <w:fldChar w:fldCharType="end"/>
      </w:r>
      <w:r w:rsidRPr="0008241C">
        <w:rPr>
          <w:rFonts w:eastAsia="MS Mincho"/>
          <w:sz w:val="22"/>
          <w:szCs w:val="22"/>
          <w:lang w:eastAsia="ko-KR"/>
        </w:rPr>
        <w:t xml:space="preserve">. </w:t>
      </w:r>
      <w:r w:rsidRPr="0008241C">
        <w:rPr>
          <w:sz w:val="22"/>
          <w:szCs w:val="22"/>
        </w:rPr>
        <w:t xml:space="preserve">The adoption of intensive cropping practices, such as multiple cropping with reduced fallow periods and the expansion of arable land, positively resulted in the growth of crop production </w:t>
      </w:r>
      <w:r w:rsidRPr="0008241C">
        <w:rPr>
          <w:sz w:val="22"/>
          <w:szCs w:val="22"/>
        </w:rPr>
        <w:fldChar w:fldCharType="begin" w:fldLock="1"/>
      </w:r>
      <w:r w:rsidRPr="0008241C">
        <w:rPr>
          <w:sz w:val="22"/>
          <w:szCs w:val="22"/>
        </w:rPr>
        <w:instrText>ADDIN CSL_CITATION {"citationItems":[{"id":"ITEM-1","itemData":{"ISBN":"9789251081457","author":[{"dropping-particle":"","family":"FAO","given":"","non-dropping-particle":"","parse-names":false,"suffix":""}],"id":"ITEM-1","issued":{"date-parts":[["2014"]]},"number-of-pages":"177","publisher-place":"Bangkok, Thailand","title":"FAO Statistical Yearbook 2014: Asia and the Pacific Food and Agriculture","type":"report"},"uris":["http://www.mendeley.com/documents/?uuid=461f3f1e-e32f-4dc4-8a62-e130a13d80fd"]}],"mendeley":{"formattedCitation":"(FAO, 2014)","plainTextFormattedCitation":"(FAO, 2014)","previouslyFormattedCitation":"(FAO, 2014)"},"properties":{"noteIndex":0},"schema":"https://github.com/citation-style-language/schema/raw/master/csl-citation.json"}</w:instrText>
      </w:r>
      <w:r w:rsidRPr="0008241C">
        <w:rPr>
          <w:sz w:val="22"/>
          <w:szCs w:val="22"/>
        </w:rPr>
        <w:fldChar w:fldCharType="separate"/>
      </w:r>
      <w:r w:rsidRPr="0008241C">
        <w:rPr>
          <w:noProof/>
          <w:sz w:val="22"/>
          <w:szCs w:val="22"/>
        </w:rPr>
        <w:t>(FAO, 2014)</w:t>
      </w:r>
      <w:r w:rsidRPr="0008241C">
        <w:rPr>
          <w:sz w:val="22"/>
          <w:szCs w:val="22"/>
        </w:rPr>
        <w:fldChar w:fldCharType="end"/>
      </w:r>
      <w:r w:rsidRPr="0008241C">
        <w:rPr>
          <w:rFonts w:eastAsia="MS Mincho"/>
          <w:sz w:val="22"/>
          <w:szCs w:val="22"/>
          <w:lang w:eastAsia="ko-KR"/>
        </w:rPr>
        <w:t>. In the Asia-Pacific, the annual growth rate of crop productivity is most evident in Eastern Asia (2.6</w:t>
      </w:r>
      <w:r w:rsidR="00C934E9">
        <w:rPr>
          <w:rFonts w:eastAsia="MS Mincho"/>
          <w:sz w:val="22"/>
          <w:szCs w:val="22"/>
          <w:lang w:eastAsia="ko-KR"/>
        </w:rPr>
        <w:t xml:space="preserve"> per cent</w:t>
      </w:r>
      <w:r w:rsidRPr="0008241C">
        <w:rPr>
          <w:rFonts w:eastAsia="MS Mincho"/>
          <w:sz w:val="22"/>
          <w:szCs w:val="22"/>
          <w:lang w:eastAsia="ko-KR"/>
        </w:rPr>
        <w:t>), while that of Oceania is 0.7</w:t>
      </w:r>
      <w:r w:rsidR="00C934E9">
        <w:rPr>
          <w:rFonts w:eastAsia="MS Mincho"/>
          <w:sz w:val="22"/>
          <w:szCs w:val="22"/>
          <w:lang w:eastAsia="ko-KR"/>
        </w:rPr>
        <w:t xml:space="preserve"> per cent</w:t>
      </w:r>
      <w:r w:rsidRPr="0008241C">
        <w:rPr>
          <w:rFonts w:eastAsia="MS Mincho"/>
          <w:sz w:val="22"/>
          <w:szCs w:val="22"/>
          <w:lang w:eastAsia="ko-KR"/>
        </w:rPr>
        <w:t>. Meanwhile, Oceania and South-Eastern Asia have expanded harvested areas of crops with an annual average growth rate of 1.8</w:t>
      </w:r>
      <w:r w:rsidR="00C934E9">
        <w:rPr>
          <w:rFonts w:eastAsia="MS Mincho"/>
          <w:sz w:val="22"/>
          <w:szCs w:val="22"/>
          <w:lang w:eastAsia="ko-KR"/>
        </w:rPr>
        <w:t xml:space="preserve"> per cent</w:t>
      </w:r>
      <w:r w:rsidRPr="0008241C">
        <w:rPr>
          <w:rFonts w:eastAsia="MS Mincho"/>
          <w:sz w:val="22"/>
          <w:szCs w:val="22"/>
          <w:lang w:eastAsia="ko-KR"/>
        </w:rPr>
        <w:t xml:space="preserve"> and 1.6</w:t>
      </w:r>
      <w:r w:rsidR="00C934E9">
        <w:rPr>
          <w:rFonts w:eastAsia="MS Mincho"/>
          <w:sz w:val="22"/>
          <w:szCs w:val="22"/>
          <w:lang w:eastAsia="ko-KR"/>
        </w:rPr>
        <w:t xml:space="preserve"> per cent</w:t>
      </w:r>
      <w:r w:rsidRPr="0008241C">
        <w:rPr>
          <w:rFonts w:eastAsia="MS Mincho"/>
          <w:sz w:val="22"/>
          <w:szCs w:val="22"/>
          <w:lang w:eastAsia="ko-KR"/>
        </w:rPr>
        <w:t xml:space="preserve">, respectively </w:t>
      </w:r>
      <w:r w:rsidRPr="0008241C">
        <w:rPr>
          <w:sz w:val="22"/>
          <w:szCs w:val="22"/>
        </w:rPr>
        <w:fldChar w:fldCharType="begin" w:fldLock="1"/>
      </w:r>
      <w:r w:rsidRPr="0008241C">
        <w:rPr>
          <w:sz w:val="22"/>
          <w:szCs w:val="22"/>
        </w:rPr>
        <w:instrText>ADDIN CSL_CITATION {"citationItems":[{"id":"ITEM-1","itemData":{"URL":"http://www.fao.org/faostat/en/#data","author":[{"dropping-particle":"","family":"FAO","given":"","non-dropping-particle":"","parse-names":false,"suffix":""}],"id":"ITEM-1","issued":{"date-parts":[["2016"]]},"title":"FAOSTAT Database","type":"webpage"},"uris":["http://www.mendeley.com/documents/?uuid=ad0a93e3-d1d4-4dd0-8ead-3d48920afacb"]}],"mendeley":{"formattedCitation":"(FAO, 2016b)","plainTextFormattedCitation":"(FAO, 2016b)","previouslyFormattedCitation":"(FAO, 2016b)"},"properties":{"noteIndex":0},"schema":"https://github.com/citation-style-language/schema/raw/master/csl-citation.json"}</w:instrText>
      </w:r>
      <w:r w:rsidRPr="0008241C">
        <w:rPr>
          <w:sz w:val="22"/>
          <w:szCs w:val="22"/>
        </w:rPr>
        <w:fldChar w:fldCharType="separate"/>
      </w:r>
      <w:r w:rsidRPr="0008241C">
        <w:rPr>
          <w:noProof/>
          <w:sz w:val="22"/>
          <w:szCs w:val="22"/>
        </w:rPr>
        <w:t>(FAO, 2016b)</w:t>
      </w:r>
      <w:r w:rsidRPr="0008241C">
        <w:rPr>
          <w:sz w:val="22"/>
          <w:szCs w:val="22"/>
        </w:rPr>
        <w:fldChar w:fldCharType="end"/>
      </w:r>
      <w:r w:rsidRPr="0008241C">
        <w:rPr>
          <w:rFonts w:eastAsia="MS Mincho"/>
          <w:sz w:val="22"/>
          <w:szCs w:val="22"/>
          <w:lang w:eastAsia="ko-KR"/>
        </w:rPr>
        <w:t xml:space="preserve">. Such an expansion of agricultural land and highly intensive production systems may have caused significant declines of species habitat and biodiversity loss, while it increases food and rural livelihood security </w:t>
      </w:r>
      <w:r w:rsidRPr="0008241C">
        <w:rPr>
          <w:rFonts w:eastAsia="MS Mincho"/>
          <w:sz w:val="22"/>
          <w:szCs w:val="22"/>
          <w:lang w:eastAsia="ko-KR"/>
        </w:rPr>
        <w:fldChar w:fldCharType="begin" w:fldLock="1"/>
      </w:r>
      <w:r w:rsidRPr="0008241C">
        <w:rPr>
          <w:rFonts w:eastAsia="MS Mincho"/>
          <w:sz w:val="22"/>
          <w:szCs w:val="22"/>
          <w:lang w:eastAsia="ko-KR"/>
        </w:rPr>
        <w:instrText>ADDIN CSL_CITATION {"citationItems":[{"id":"ITEM-1","itemData":{"DOI":"10.1007/s10640-010-9407-0","ISSN":"0924-6460","author":[{"dropping-particle":"","family":"Polasky","given":"Stephen","non-dropping-particle":"","parse-names":false,"suffix":""},{"dropping-particle":"","family":"Nelson","given":"Erik","non-dropping-particle":"","parse-names":false,"suffix":""},{"dropping-particle":"","family":"Pennington","given":"Derric","non-dropping-particle":"","parse-names":false,"suffix":""},{"dropping-particle":"","family":"Johnson","given":"Kris A.","non-dropping-particle":"","parse-names":false,"suffix":""}],"container-title":"Environmental and Resource Economics","id":"ITEM-1","issue":"2","issued":{"date-parts":[["2011","2","17"]]},"page":"219-242","publisher":"Springer Netherlands","title":"The Impact of Land-Use Change on Ecosystem Services, Biodiversity and Returns to Landowners: A Case Study in the State of Minnesota","type":"article-journal","volume":"48"},"uris":["http://www.mendeley.com/documents/?uuid=5b33df29-1938-3b85-8b2d-6f2cbed90eae"]},{"id":"ITEM-2","itemData":{"DOI":"10.1016/J.AGEE.2005.11.026","ISSN":"0167-8809","abstract":"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 An ecosystem quality value was attributed to each farm type according to dose-effect relationships between pressure factors and biodiversity compared to the value for an undisturbed situation. The biodiversity in agricultural landscapes was then calculated as the average ecosystem quality multiplied by the relative area size of each farm type within a region. A similar method of attributing ecosystem quality values to other land-use types allowed comparison between different land-use types. Referring to the current situation, results indicate the lowest ecosystem quality values to be found in intensively used agricultural areas in lowlands (e.g. The Netherlands and northern France) and irrigation systems (e.g. Greece), whereas relatively high values are found in Spain and the New EU Member States. Scenario results show that for the A1 scenario (Global economy), the highest loss in ecosystem quality will take place in all regions in croplands and grasslands. The B2 scenario (Regional communities) provides the best opportunities to improve ecosystem quality of agricultural landscapes. In most scenarios, agricultural land is decreasing, while the remaining agricultural areas tend to be used more intensively. The negative impact of intensification on biodiversity is partly set off by (active or spontaneous) nature development on abandoned agricultural areas, but the overall trend seems to be generally negative. The strength of this methodology is that it provides a quick overview of land-use intensity change and biodiversity trends. Through the use of this farm-type level of analysis we have provided a good picture of the differences in land-use intensity and the related biodiversity between the EU regions and the sc…","author":[{"dropping-particle":"","family":"Reidsma","given":"Pytrik","non-dropping-particle":"","parse-names":false,"suffix":""},{"dropping-particle":"","family":"Tekelenburg","given":"Tonnie","non-dropping-particle":"","parse-names":false,"suffix":""},{"dropping-particle":"","family":"Berg","given":"Maurits","non-dropping-particle":"van den","parse-names":false,"suffix":""},{"dropping-particle":"","family":"Alkemade","given":"Rob","non-dropping-particle":"","parse-names":false,"suffix":""}],"container-title":"Agriculture, Ecosystems &amp; Environment","id":"ITEM-2","issue":"1","issued":{"date-parts":[["2006","5","1"]]},"page":"86-102","publisher":"Elsevier","title":"Impacts of land-use change on biodiversity: An assessment of agricultural biodiversity in the European Union","type":"article-journal","volume":"114"},"uris":["http://www.mendeley.com/documents/?uuid=e90dbfe2-9b11-3e0d-9082-edde3d99b8af"]}],"mendeley":{"formattedCitation":"(Polasky &lt;i&gt;et al.&lt;/i&gt;, 2011; Reidsma &lt;i&gt;et al.&lt;/i&gt;, 2006)","plainTextFormattedCitation":"(Polasky et al., 2011; Reidsma et al., 2006)","previouslyFormattedCitation":"(Polasky &lt;i&gt;et al.&lt;/i&gt;, 2011; Reidsma &lt;i&gt;et al.&lt;/i&gt;, 2006)"},"properties":{"noteIndex":0},"schema":"https://github.com/citation-style-language/schema/raw/master/csl-citation.json"}</w:instrText>
      </w:r>
      <w:r w:rsidRPr="0008241C">
        <w:rPr>
          <w:rFonts w:eastAsia="MS Mincho"/>
          <w:sz w:val="22"/>
          <w:szCs w:val="22"/>
          <w:lang w:eastAsia="ko-KR"/>
        </w:rPr>
        <w:fldChar w:fldCharType="separate"/>
      </w:r>
      <w:r w:rsidRPr="0008241C">
        <w:rPr>
          <w:rFonts w:eastAsia="MS Mincho"/>
          <w:noProof/>
          <w:sz w:val="22"/>
          <w:szCs w:val="22"/>
          <w:lang w:eastAsia="ko-KR"/>
        </w:rPr>
        <w:t xml:space="preserve">(Polasky </w:t>
      </w:r>
      <w:r w:rsidRPr="0008241C">
        <w:rPr>
          <w:rFonts w:eastAsia="MS Mincho"/>
          <w:i/>
          <w:noProof/>
          <w:sz w:val="22"/>
          <w:szCs w:val="22"/>
          <w:lang w:eastAsia="ko-KR"/>
        </w:rPr>
        <w:t>et al.</w:t>
      </w:r>
      <w:r w:rsidRPr="0008241C">
        <w:rPr>
          <w:rFonts w:eastAsia="MS Mincho"/>
          <w:noProof/>
          <w:sz w:val="22"/>
          <w:szCs w:val="22"/>
          <w:lang w:eastAsia="ko-KR"/>
        </w:rPr>
        <w:t xml:space="preserve">, 2011; Reidsma </w:t>
      </w:r>
      <w:r w:rsidRPr="0008241C">
        <w:rPr>
          <w:rFonts w:eastAsia="MS Mincho"/>
          <w:i/>
          <w:noProof/>
          <w:sz w:val="22"/>
          <w:szCs w:val="22"/>
          <w:lang w:eastAsia="ko-KR"/>
        </w:rPr>
        <w:t>et al.</w:t>
      </w:r>
      <w:r w:rsidRPr="0008241C">
        <w:rPr>
          <w:rFonts w:eastAsia="MS Mincho"/>
          <w:noProof/>
          <w:sz w:val="22"/>
          <w:szCs w:val="22"/>
          <w:lang w:eastAsia="ko-KR"/>
        </w:rPr>
        <w:t>, 2006)</w:t>
      </w:r>
      <w:r w:rsidRPr="0008241C">
        <w:rPr>
          <w:rFonts w:eastAsia="MS Mincho"/>
          <w:sz w:val="22"/>
          <w:szCs w:val="22"/>
          <w:lang w:eastAsia="ko-KR"/>
        </w:rPr>
        <w:fldChar w:fldCharType="end"/>
      </w:r>
      <w:r w:rsidRPr="0008241C">
        <w:rPr>
          <w:rFonts w:eastAsia="MS Mincho"/>
          <w:sz w:val="22"/>
          <w:szCs w:val="22"/>
          <w:lang w:eastAsia="ko-KR"/>
        </w:rPr>
        <w:t>.</w:t>
      </w:r>
    </w:p>
    <w:p w14:paraId="52309394" w14:textId="77777777" w:rsidR="00A01204" w:rsidRPr="0008241C" w:rsidRDefault="00A01204" w:rsidP="00A01204">
      <w:pPr>
        <w:rPr>
          <w:sz w:val="22"/>
          <w:szCs w:val="22"/>
        </w:rPr>
      </w:pPr>
    </w:p>
    <w:p w14:paraId="2C9A7666" w14:textId="77777777" w:rsidR="00A01204" w:rsidRPr="0008241C" w:rsidRDefault="00A01204" w:rsidP="00A01204">
      <w:pPr>
        <w:keepNext/>
        <w:adjustRightInd w:val="0"/>
        <w:rPr>
          <w:sz w:val="22"/>
          <w:szCs w:val="22"/>
        </w:rPr>
      </w:pPr>
      <w:r w:rsidRPr="0008241C">
        <w:rPr>
          <w:noProof/>
          <w:sz w:val="22"/>
          <w:szCs w:val="22"/>
          <w:lang w:val="en-US" w:eastAsia="ja-JP"/>
        </w:rPr>
        <w:lastRenderedPageBreak/>
        <w:drawing>
          <wp:inline distT="0" distB="0" distL="0" distR="0" wp14:anchorId="6354ED97" wp14:editId="4C2BA048">
            <wp:extent cx="5731510" cy="2613305"/>
            <wp:effectExtent l="0" t="0" r="2540" b="0"/>
            <wp:docPr id="3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2613305"/>
                    </a:xfrm>
                    <a:prstGeom prst="rect">
                      <a:avLst/>
                    </a:prstGeom>
                    <a:noFill/>
                    <a:ln>
                      <a:noFill/>
                    </a:ln>
                    <a:extLst/>
                  </pic:spPr>
                </pic:pic>
              </a:graphicData>
            </a:graphic>
          </wp:inline>
        </w:drawing>
      </w:r>
    </w:p>
    <w:p w14:paraId="3CBCF488"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8 Crop productivity in the Asia-Pacific region, 1961-2014.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37FDD834" w14:textId="77777777" w:rsidR="00A01204" w:rsidRPr="0008241C" w:rsidRDefault="00A01204" w:rsidP="00A01204">
      <w:pPr>
        <w:rPr>
          <w:sz w:val="22"/>
          <w:szCs w:val="22"/>
        </w:rPr>
      </w:pPr>
    </w:p>
    <w:p w14:paraId="039B8438" w14:textId="77777777" w:rsidR="006D6CC6" w:rsidRDefault="006D6CC6" w:rsidP="00A01204">
      <w:pPr>
        <w:rPr>
          <w:sz w:val="22"/>
          <w:szCs w:val="22"/>
        </w:rPr>
      </w:pPr>
    </w:p>
    <w:p w14:paraId="205C11B8" w14:textId="002BFCEA" w:rsidR="00A01204" w:rsidRDefault="00A01204" w:rsidP="00A01204">
      <w:pPr>
        <w:rPr>
          <w:sz w:val="22"/>
          <w:szCs w:val="22"/>
        </w:rPr>
      </w:pPr>
      <w:r w:rsidRPr="0008241C">
        <w:rPr>
          <w:sz w:val="22"/>
          <w:szCs w:val="22"/>
        </w:rPr>
        <w:t xml:space="preserve">Cereals (eg. rice, wheat, maize) are important source of energy for human beings. Eastern Asia is the largest supplier of cereals in the world, and cereal production has increased from 1961 to 2014 (Figure </w:t>
      </w:r>
      <w:r w:rsidRPr="0008241C">
        <w:rPr>
          <w:rFonts w:eastAsia="Malgun Gothic"/>
          <w:sz w:val="22"/>
          <w:szCs w:val="22"/>
          <w:lang w:eastAsia="ko-KR"/>
        </w:rPr>
        <w:t>2.9</w:t>
      </w:r>
      <w:r w:rsidRPr="0008241C">
        <w:rPr>
          <w:sz w:val="22"/>
          <w:szCs w:val="22"/>
        </w:rPr>
        <w:t xml:space="preserve">). The largest cereal production was delivered by China, with Cambodia, Mongolia, Lao PDR and Sri Lanka expanding their cereal cropland </w:t>
      </w:r>
      <w:r w:rsidRPr="0008241C">
        <w:rPr>
          <w:sz w:val="22"/>
          <w:szCs w:val="22"/>
        </w:rPr>
        <w:fldChar w:fldCharType="begin" w:fldLock="1"/>
      </w:r>
      <w:r w:rsidRPr="0008241C">
        <w:rPr>
          <w:sz w:val="22"/>
          <w:szCs w:val="22"/>
        </w:rPr>
        <w:instrText>ADDIN CSL_CITATION {"citationItems":[{"id":"ITEM-1","itemData":{"ISBN":"9789251081457","author":[{"dropping-particle":"","family":"FAO","given":"","non-dropping-particle":"","parse-names":false,"suffix":""}],"id":"ITEM-1","issued":{"date-parts":[["2014"]]},"number-of-pages":"177","publisher-place":"Bangkok, Thailand","title":"FAO Statistical Yearbook 2014: Asia and the Pacific Food and Agriculture","type":"report"},"uris":["http://www.mendeley.com/documents/?uuid=461f3f1e-e32f-4dc4-8a62-e130a13d80fd"]}],"mendeley":{"formattedCitation":"(FAO, 2014)","plainTextFormattedCitation":"(FAO, 2014)","previouslyFormattedCitation":"(FAO, 2014)"},"properties":{"noteIndex":0},"schema":"https://github.com/citation-style-language/schema/raw/master/csl-citation.json"}</w:instrText>
      </w:r>
      <w:r w:rsidRPr="0008241C">
        <w:rPr>
          <w:sz w:val="22"/>
          <w:szCs w:val="22"/>
        </w:rPr>
        <w:fldChar w:fldCharType="separate"/>
      </w:r>
      <w:r w:rsidRPr="0008241C">
        <w:rPr>
          <w:noProof/>
          <w:sz w:val="22"/>
          <w:szCs w:val="22"/>
        </w:rPr>
        <w:t>(FAO, 2014)</w:t>
      </w:r>
      <w:r w:rsidRPr="0008241C">
        <w:rPr>
          <w:sz w:val="22"/>
          <w:szCs w:val="22"/>
        </w:rPr>
        <w:fldChar w:fldCharType="end"/>
      </w:r>
      <w:r w:rsidRPr="0008241C">
        <w:rPr>
          <w:sz w:val="22"/>
          <w:szCs w:val="22"/>
        </w:rPr>
        <w:t>. Trade has played an important role in meeting the demands for cereals and improving food security in the region. Oceania produced the largest amount of cereal per person</w:t>
      </w:r>
      <w:r w:rsidRPr="0008241C">
        <w:rPr>
          <w:rFonts w:eastAsia="MS Mincho"/>
          <w:sz w:val="22"/>
          <w:szCs w:val="22"/>
          <w:lang w:eastAsia="ko-KR"/>
        </w:rPr>
        <w:t xml:space="preserve"> and has exported </w:t>
      </w:r>
      <w:r w:rsidRPr="0008241C">
        <w:rPr>
          <w:sz w:val="22"/>
          <w:szCs w:val="22"/>
        </w:rPr>
        <w:t xml:space="preserve">the largest amount of cereal among Asia-Pacific subregions, while Eastern Asia, with a low production of cereals per person, imported the largest amount of cereals (Figure </w:t>
      </w:r>
      <w:r w:rsidRPr="0008241C">
        <w:rPr>
          <w:rFonts w:eastAsia="Malgun Gothic"/>
          <w:sz w:val="22"/>
          <w:szCs w:val="22"/>
          <w:lang w:eastAsia="ko-KR"/>
        </w:rPr>
        <w:t>2.10</w:t>
      </w:r>
      <w:r w:rsidRPr="0008241C">
        <w:rPr>
          <w:sz w:val="22"/>
          <w:szCs w:val="22"/>
        </w:rPr>
        <w:t>).</w:t>
      </w:r>
    </w:p>
    <w:p w14:paraId="329242B3" w14:textId="77777777" w:rsidR="006D6CC6" w:rsidRPr="0008241C" w:rsidRDefault="006D6CC6" w:rsidP="00A01204">
      <w:pPr>
        <w:rPr>
          <w:sz w:val="22"/>
          <w:szCs w:val="22"/>
        </w:rPr>
      </w:pPr>
    </w:p>
    <w:p w14:paraId="0720769F" w14:textId="77777777" w:rsidR="00A01204" w:rsidRPr="0008241C" w:rsidRDefault="00A01204" w:rsidP="00A01204">
      <w:pPr>
        <w:rPr>
          <w:sz w:val="22"/>
          <w:szCs w:val="22"/>
        </w:rPr>
      </w:pPr>
    </w:p>
    <w:p w14:paraId="03735CC6"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40B0CF9C" wp14:editId="5A196B43">
            <wp:extent cx="5731510" cy="2642482"/>
            <wp:effectExtent l="0" t="0" r="2540" b="5715"/>
            <wp:docPr id="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2642482"/>
                    </a:xfrm>
                    <a:prstGeom prst="rect">
                      <a:avLst/>
                    </a:prstGeom>
                    <a:noFill/>
                    <a:ln>
                      <a:noFill/>
                    </a:ln>
                    <a:extLst/>
                  </pic:spPr>
                </pic:pic>
              </a:graphicData>
            </a:graphic>
          </wp:inline>
        </w:drawing>
      </w:r>
    </w:p>
    <w:p w14:paraId="7BBAD57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9 Production of grain (cereals) in the Asia-Pacific region during 1961-2014.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499B5520" w14:textId="77777777" w:rsidR="00A01204" w:rsidRPr="0008241C" w:rsidRDefault="00A01204" w:rsidP="00A01204">
      <w:pPr>
        <w:rPr>
          <w:rFonts w:eastAsia="MS Mincho"/>
          <w:b/>
          <w:bCs/>
          <w:kern w:val="2"/>
          <w:lang w:eastAsia="ko-KR"/>
        </w:rPr>
      </w:pPr>
    </w:p>
    <w:p w14:paraId="671D76E0" w14:textId="77777777" w:rsidR="00A01204" w:rsidRPr="0008241C" w:rsidRDefault="00A01204" w:rsidP="00A01204">
      <w:pPr>
        <w:keepNext/>
        <w:rPr>
          <w:sz w:val="22"/>
          <w:szCs w:val="22"/>
        </w:rPr>
      </w:pPr>
      <w:r w:rsidRPr="0008241C">
        <w:rPr>
          <w:noProof/>
          <w:sz w:val="22"/>
          <w:szCs w:val="22"/>
          <w:lang w:val="en-US" w:eastAsia="ja-JP"/>
        </w:rPr>
        <w:lastRenderedPageBreak/>
        <w:drawing>
          <wp:inline distT="0" distB="0" distL="0" distR="0" wp14:anchorId="1C34D025" wp14:editId="3121D703">
            <wp:extent cx="5731510" cy="2623453"/>
            <wp:effectExtent l="0" t="0" r="2540" b="5715"/>
            <wp:docPr id="4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2623453"/>
                    </a:xfrm>
                    <a:prstGeom prst="rect">
                      <a:avLst/>
                    </a:prstGeom>
                    <a:noFill/>
                    <a:ln>
                      <a:noFill/>
                    </a:ln>
                    <a:extLst/>
                  </pic:spPr>
                </pic:pic>
              </a:graphicData>
            </a:graphic>
          </wp:inline>
        </w:drawing>
      </w:r>
    </w:p>
    <w:p w14:paraId="70666FCD"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ja-JP"/>
        </w:rPr>
      </w:pPr>
      <w:r w:rsidRPr="0008241C">
        <w:rPr>
          <w:rFonts w:eastAsia="MS Mincho"/>
          <w:b/>
          <w:kern w:val="2"/>
          <w:sz w:val="22"/>
          <w:szCs w:val="22"/>
          <w:lang w:eastAsia="ja-JP"/>
        </w:rPr>
        <w:t>Figure 2.10 Import and export of grain in the Asia-Pacific region on average from 1961 to 2013</w:t>
      </w:r>
      <w:r w:rsidRPr="0008241C">
        <w:rPr>
          <w:b/>
          <w:kern w:val="2"/>
          <w:sz w:val="22"/>
          <w:szCs w:val="22"/>
          <w:lang w:eastAsia="ja-JP"/>
        </w:rPr>
        <w:t xml:space="preserve">.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24DBF20D" w14:textId="77777777" w:rsidR="00A01204" w:rsidRPr="0008241C" w:rsidRDefault="00A01204" w:rsidP="00A01204">
      <w:pPr>
        <w:rPr>
          <w:rFonts w:eastAsia="MS Mincho"/>
          <w:sz w:val="22"/>
          <w:szCs w:val="22"/>
          <w:lang w:eastAsia="ko-KR"/>
        </w:rPr>
      </w:pPr>
    </w:p>
    <w:p w14:paraId="46093CBD" w14:textId="77777777" w:rsidR="006D6CC6" w:rsidRDefault="006D6CC6" w:rsidP="00A01204">
      <w:pPr>
        <w:rPr>
          <w:sz w:val="22"/>
          <w:szCs w:val="22"/>
        </w:rPr>
      </w:pPr>
    </w:p>
    <w:p w14:paraId="24E1A9D3" w14:textId="6B6BEFE1" w:rsidR="00A01204" w:rsidRDefault="00A01204" w:rsidP="00A01204">
      <w:pPr>
        <w:rPr>
          <w:sz w:val="22"/>
          <w:szCs w:val="22"/>
        </w:rPr>
      </w:pPr>
      <w:r w:rsidRPr="0008241C">
        <w:rPr>
          <w:sz w:val="22"/>
          <w:szCs w:val="22"/>
        </w:rPr>
        <w:t xml:space="preserve">Production of livestock primary products (eg. meat, milk, eggs, skin) has increased in all regions of the Asia-Pacific, and especially rapidly in Eastern and Southern Asia over the past 20 years (Figure </w:t>
      </w:r>
      <w:r w:rsidRPr="0008241C">
        <w:rPr>
          <w:rFonts w:eastAsia="Malgun Gothic"/>
          <w:sz w:val="22"/>
          <w:szCs w:val="22"/>
          <w:lang w:eastAsia="ko-KR"/>
        </w:rPr>
        <w:t>2.11</w:t>
      </w:r>
      <w:r w:rsidRPr="0008241C">
        <w:rPr>
          <w:sz w:val="22"/>
          <w:szCs w:val="22"/>
        </w:rPr>
        <w:t xml:space="preserve">). In particular, the dairy sector has been expanding rapidly in reponse to the increasing demand and consumption of milk </w:t>
      </w:r>
      <w:r w:rsidRPr="0008241C">
        <w:rPr>
          <w:sz w:val="22"/>
          <w:szCs w:val="22"/>
        </w:rPr>
        <w:fldChar w:fldCharType="begin" w:fldLock="1"/>
      </w:r>
      <w:r w:rsidRPr="0008241C">
        <w:rPr>
          <w:sz w:val="22"/>
          <w:szCs w:val="22"/>
        </w:rPr>
        <w:instrText>ADDIN CSL_CITATION {"citationItems":[{"id":"ITEM-1","itemData":{"ISBN":"9789251081457","author":[{"dropping-particle":"","family":"FAO","given":"","non-dropping-particle":"","parse-names":false,"suffix":""}],"id":"ITEM-1","issued":{"date-parts":[["2014"]]},"number-of-pages":"177","publisher-place":"Bangkok, Thailand","title":"FAO Statistical Yearbook 2014: Asia and the Pacific Food and Agriculture","type":"report"},"uris":["http://www.mendeley.com/documents/?uuid=461f3f1e-e32f-4dc4-8a62-e130a13d80fd"]}],"mendeley":{"formattedCitation":"(FAO, 2014)","plainTextFormattedCitation":"(FAO, 2014)","previouslyFormattedCitation":"(FAO, 2014)"},"properties":{"noteIndex":0},"schema":"https://github.com/citation-style-language/schema/raw/master/csl-citation.json"}</w:instrText>
      </w:r>
      <w:r w:rsidRPr="0008241C">
        <w:rPr>
          <w:sz w:val="22"/>
          <w:szCs w:val="22"/>
        </w:rPr>
        <w:fldChar w:fldCharType="separate"/>
      </w:r>
      <w:r w:rsidRPr="0008241C">
        <w:rPr>
          <w:noProof/>
          <w:sz w:val="22"/>
          <w:szCs w:val="22"/>
        </w:rPr>
        <w:t>(FAO, 2014)</w:t>
      </w:r>
      <w:r w:rsidRPr="0008241C">
        <w:rPr>
          <w:sz w:val="22"/>
          <w:szCs w:val="22"/>
        </w:rPr>
        <w:fldChar w:fldCharType="end"/>
      </w:r>
      <w:r w:rsidRPr="0008241C">
        <w:rPr>
          <w:sz w:val="22"/>
          <w:szCs w:val="22"/>
        </w:rPr>
        <w:t>.</w:t>
      </w:r>
    </w:p>
    <w:p w14:paraId="26DE870C" w14:textId="77777777" w:rsidR="006D6CC6" w:rsidRPr="0008241C" w:rsidRDefault="006D6CC6" w:rsidP="00A01204">
      <w:pPr>
        <w:rPr>
          <w:sz w:val="22"/>
          <w:szCs w:val="22"/>
        </w:rPr>
      </w:pPr>
    </w:p>
    <w:p w14:paraId="003CD9F9" w14:textId="77777777" w:rsidR="00A01204" w:rsidRPr="0008241C" w:rsidRDefault="00A01204" w:rsidP="00A01204">
      <w:pPr>
        <w:rPr>
          <w:sz w:val="22"/>
          <w:szCs w:val="22"/>
        </w:rPr>
      </w:pPr>
    </w:p>
    <w:p w14:paraId="3982E286"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7A425113" wp14:editId="5D2D2E93">
            <wp:extent cx="5731510" cy="2552412"/>
            <wp:effectExtent l="0" t="0" r="2540" b="635"/>
            <wp:docPr id="4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2552412"/>
                    </a:xfrm>
                    <a:prstGeom prst="rect">
                      <a:avLst/>
                    </a:prstGeom>
                    <a:noFill/>
                    <a:ln>
                      <a:noFill/>
                    </a:ln>
                    <a:extLst/>
                  </pic:spPr>
                </pic:pic>
              </a:graphicData>
            </a:graphic>
          </wp:inline>
        </w:drawing>
      </w:r>
    </w:p>
    <w:p w14:paraId="6D3909F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11 Production of livestock primary products in the Asia-Pacific region during 1961-2014.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403F53EB" w14:textId="41EF9806" w:rsidR="00A01204" w:rsidRDefault="00A01204" w:rsidP="00A01204">
      <w:pPr>
        <w:rPr>
          <w:sz w:val="22"/>
          <w:szCs w:val="22"/>
        </w:rPr>
      </w:pPr>
    </w:p>
    <w:p w14:paraId="1FA7EEA8" w14:textId="77777777" w:rsidR="006D6CC6" w:rsidRPr="0008241C" w:rsidRDefault="006D6CC6" w:rsidP="00A01204">
      <w:pPr>
        <w:rPr>
          <w:sz w:val="22"/>
          <w:szCs w:val="22"/>
        </w:rPr>
      </w:pPr>
    </w:p>
    <w:p w14:paraId="58833177" w14:textId="77777777" w:rsidR="00A01204" w:rsidRPr="0008241C" w:rsidRDefault="00A01204" w:rsidP="00A01204">
      <w:pPr>
        <w:rPr>
          <w:sz w:val="22"/>
          <w:szCs w:val="22"/>
        </w:rPr>
      </w:pPr>
      <w:r w:rsidRPr="0008241C">
        <w:rPr>
          <w:sz w:val="22"/>
          <w:szCs w:val="22"/>
        </w:rPr>
        <w:t>Figure 2.12 shows the trade quantity of livestock products on average from 1961 to 2013. Eastern Asia imported the largest amount followed by Western Asia, and Oceania exported the largest amount of livestock products. Oceania produced the largest amount of livestock products per person</w:t>
      </w:r>
      <w:r w:rsidRPr="0008241C">
        <w:rPr>
          <w:rFonts w:eastAsia="MS Mincho"/>
          <w:sz w:val="22"/>
          <w:szCs w:val="22"/>
          <w:lang w:eastAsia="ko-KR"/>
        </w:rPr>
        <w:t xml:space="preserve"> and exported </w:t>
      </w:r>
      <w:r w:rsidRPr="0008241C">
        <w:rPr>
          <w:sz w:val="22"/>
          <w:szCs w:val="22"/>
        </w:rPr>
        <w:t>the largest amount of livestock products among Asia-Pacific subregions. Eastern Asia, with its low production of livestock products per person, imported the largest amount of livestock products.</w:t>
      </w:r>
    </w:p>
    <w:p w14:paraId="3C0D8CEE" w14:textId="77777777" w:rsidR="00A01204" w:rsidRPr="0008241C" w:rsidRDefault="00A01204" w:rsidP="00A01204">
      <w:pPr>
        <w:rPr>
          <w:sz w:val="22"/>
          <w:szCs w:val="22"/>
        </w:rPr>
      </w:pPr>
    </w:p>
    <w:p w14:paraId="6EE4531C"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2960B42A" wp14:editId="7DEC8546">
            <wp:extent cx="5731510" cy="2520697"/>
            <wp:effectExtent l="0" t="0" r="2540" b="0"/>
            <wp:docPr id="5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4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2520697"/>
                    </a:xfrm>
                    <a:prstGeom prst="rect">
                      <a:avLst/>
                    </a:prstGeom>
                    <a:noFill/>
                    <a:ln>
                      <a:noFill/>
                    </a:ln>
                    <a:extLst/>
                  </pic:spPr>
                </pic:pic>
              </a:graphicData>
            </a:graphic>
          </wp:inline>
        </w:drawing>
      </w:r>
    </w:p>
    <w:p w14:paraId="48555268"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ja-JP"/>
        </w:rPr>
      </w:pPr>
      <w:r w:rsidRPr="0008241C">
        <w:rPr>
          <w:rFonts w:eastAsia="MS Mincho"/>
          <w:b/>
          <w:kern w:val="2"/>
          <w:sz w:val="22"/>
          <w:szCs w:val="22"/>
          <w:lang w:eastAsia="ja-JP"/>
        </w:rPr>
        <w:t>Figure 2.12 Import and export of livestock primary products in the Asia-Pacific region on average from 1961 to 2013</w:t>
      </w:r>
      <w:r w:rsidRPr="0008241C">
        <w:rPr>
          <w:b/>
          <w:kern w:val="2"/>
          <w:sz w:val="22"/>
          <w:szCs w:val="22"/>
          <w:lang w:eastAsia="ja-JP"/>
        </w:rPr>
        <w:t xml:space="preserve">.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0C4735BA" w14:textId="2B266289" w:rsidR="00A01204" w:rsidRDefault="00A01204" w:rsidP="00A01204">
      <w:pPr>
        <w:rPr>
          <w:sz w:val="22"/>
          <w:szCs w:val="22"/>
          <w:lang w:eastAsia="ko-KR"/>
        </w:rPr>
      </w:pPr>
    </w:p>
    <w:p w14:paraId="7A9EDADD" w14:textId="77777777" w:rsidR="006D6CC6" w:rsidRPr="0008241C" w:rsidRDefault="006D6CC6" w:rsidP="00A01204">
      <w:pPr>
        <w:rPr>
          <w:sz w:val="22"/>
          <w:szCs w:val="22"/>
          <w:lang w:eastAsia="ko-KR"/>
        </w:rPr>
      </w:pPr>
    </w:p>
    <w:p w14:paraId="22E4E12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 xml:space="preserve">Fish production </w:t>
      </w:r>
    </w:p>
    <w:p w14:paraId="419EAB66" w14:textId="77777777" w:rsidR="00A01204" w:rsidRPr="0008241C" w:rsidRDefault="00A01204" w:rsidP="00A01204">
      <w:pPr>
        <w:rPr>
          <w:sz w:val="22"/>
          <w:szCs w:val="22"/>
        </w:rPr>
      </w:pPr>
    </w:p>
    <w:p w14:paraId="7F224929" w14:textId="32A01FD3" w:rsidR="00A01204" w:rsidRPr="0008241C" w:rsidRDefault="00A01204" w:rsidP="00A01204">
      <w:pPr>
        <w:rPr>
          <w:sz w:val="22"/>
          <w:szCs w:val="22"/>
        </w:rPr>
      </w:pPr>
      <w:r w:rsidRPr="0008241C">
        <w:rPr>
          <w:sz w:val="22"/>
          <w:szCs w:val="22"/>
        </w:rPr>
        <w:t xml:space="preserve">The production of fisheries from ecosystems (capture fisheries) in the Asia-Pacific was 6.38 megatonnes in 1950 and increased to 52.45 megatonnes in 2015 (Figure 2.13) </w:t>
      </w:r>
      <w:r w:rsidRPr="0008241C">
        <w:rPr>
          <w:sz w:val="22"/>
          <w:szCs w:val="22"/>
        </w:rPr>
        <w:fldChar w:fldCharType="begin" w:fldLock="1"/>
      </w:r>
      <w:r w:rsidRPr="0008241C">
        <w:rPr>
          <w:sz w:val="22"/>
          <w:szCs w:val="22"/>
        </w:rPr>
        <w:instrText>ADDIN CSL_CITATION {"citationItems":[{"id":"ITEM-1","itemData":{"URL":"http://www.fao.org/faostat/en/#data","author":[{"dropping-particle":"","family":"FAO","given":"","non-dropping-particle":"","parse-names":false,"suffix":""}],"id":"ITEM-1","issued":{"date-parts":[["2016"]]},"title":"FAOSTAT Database","type":"webpage"},"uris":["http://www.mendeley.com/documents/?uuid=ad0a93e3-d1d4-4dd0-8ead-3d48920afacb"]}],"mendeley":{"formattedCitation":"(FAO, 2016b)","plainTextFormattedCitation":"(FAO, 2016b)","previouslyFormattedCitation":"(FAO, 2016b)"},"properties":{"noteIndex":0},"schema":"https://github.com/citation-style-language/schema/raw/master/csl-citation.json"}</w:instrText>
      </w:r>
      <w:r w:rsidRPr="0008241C">
        <w:rPr>
          <w:sz w:val="22"/>
          <w:szCs w:val="22"/>
        </w:rPr>
        <w:fldChar w:fldCharType="separate"/>
      </w:r>
      <w:r w:rsidRPr="0008241C">
        <w:rPr>
          <w:noProof/>
          <w:sz w:val="22"/>
          <w:szCs w:val="22"/>
        </w:rPr>
        <w:t>(FAO, 2016b)</w:t>
      </w:r>
      <w:r w:rsidRPr="0008241C">
        <w:rPr>
          <w:sz w:val="22"/>
          <w:szCs w:val="22"/>
        </w:rPr>
        <w:fldChar w:fldCharType="end"/>
      </w:r>
      <w:r w:rsidRPr="0008241C">
        <w:rPr>
          <w:sz w:val="22"/>
          <w:szCs w:val="22"/>
        </w:rPr>
        <w:t>. The average annual growth of capture fisheries during the period was 2.8</w:t>
      </w:r>
      <w:r w:rsidR="00C934E9">
        <w:rPr>
          <w:sz w:val="22"/>
          <w:szCs w:val="22"/>
        </w:rPr>
        <w:t xml:space="preserve"> per cent</w:t>
      </w:r>
      <w:r w:rsidRPr="0008241C">
        <w:rPr>
          <w:sz w:val="22"/>
          <w:szCs w:val="22"/>
        </w:rPr>
        <w:t>. Throughout the period 1950-2015, the East Asian countries of: China, Japan and the Republic of Korea were the major contributors to capture fisheries. The share of East Asian countries in 2015 is 46.56</w:t>
      </w:r>
      <w:r w:rsidR="00C934E9">
        <w:rPr>
          <w:sz w:val="22"/>
          <w:szCs w:val="22"/>
        </w:rPr>
        <w:t xml:space="preserve"> per cent</w:t>
      </w:r>
      <w:r w:rsidRPr="0008241C">
        <w:rPr>
          <w:sz w:val="22"/>
          <w:szCs w:val="22"/>
        </w:rPr>
        <w:t xml:space="preserve"> of the total production in the region. The South and South-East Asia subregions cover the most productive ecosystems of the region, where the contribution comes to around 32.98</w:t>
      </w:r>
      <w:r w:rsidR="00C934E9">
        <w:rPr>
          <w:sz w:val="22"/>
          <w:szCs w:val="22"/>
        </w:rPr>
        <w:t xml:space="preserve"> per cent</w:t>
      </w:r>
      <w:r w:rsidRPr="0008241C">
        <w:rPr>
          <w:sz w:val="22"/>
          <w:szCs w:val="22"/>
        </w:rPr>
        <w:t>. In these subregions, more than 10 million people are engaged in the fisheries sector; of which (approx.) 90</w:t>
      </w:r>
      <w:r w:rsidR="00C934E9">
        <w:rPr>
          <w:sz w:val="22"/>
          <w:szCs w:val="22"/>
        </w:rPr>
        <w:t xml:space="preserve"> per cent</w:t>
      </w:r>
      <w:r w:rsidRPr="0008241C">
        <w:rPr>
          <w:sz w:val="22"/>
          <w:szCs w:val="22"/>
        </w:rPr>
        <w:t xml:space="preserve"> are small-scale fishermen. The South Asia share is 15.77</w:t>
      </w:r>
      <w:r w:rsidR="00C934E9">
        <w:rPr>
          <w:sz w:val="22"/>
          <w:szCs w:val="22"/>
        </w:rPr>
        <w:t xml:space="preserve"> per cent</w:t>
      </w:r>
      <w:r w:rsidRPr="0008241C">
        <w:rPr>
          <w:sz w:val="22"/>
          <w:szCs w:val="22"/>
        </w:rPr>
        <w:t xml:space="preserve"> of the total production in 2015 while the contribution of Western Asia is low at 2.07</w:t>
      </w:r>
      <w:r w:rsidR="00C934E9">
        <w:rPr>
          <w:sz w:val="22"/>
          <w:szCs w:val="22"/>
        </w:rPr>
        <w:t xml:space="preserve"> per cent</w:t>
      </w:r>
      <w:r w:rsidRPr="0008241C">
        <w:rPr>
          <w:sz w:val="22"/>
          <w:szCs w:val="22"/>
        </w:rPr>
        <w:t>. The subregion of Oceania encompasses vast areas of marine waters but accounted for only 2.6</w:t>
      </w:r>
      <w:r w:rsidR="00C934E9">
        <w:rPr>
          <w:sz w:val="22"/>
          <w:szCs w:val="22"/>
        </w:rPr>
        <w:t xml:space="preserve"> per cent</w:t>
      </w:r>
      <w:r w:rsidRPr="0008241C">
        <w:rPr>
          <w:sz w:val="22"/>
          <w:szCs w:val="22"/>
        </w:rPr>
        <w:t xml:space="preserve"> of the total catch for the Asia-Pacific </w:t>
      </w:r>
      <w:r w:rsidRPr="0008241C">
        <w:rPr>
          <w:sz w:val="22"/>
          <w:szCs w:val="22"/>
        </w:rPr>
        <w:fldChar w:fldCharType="begin" w:fldLock="1"/>
      </w:r>
      <w:r w:rsidRPr="0008241C">
        <w:rPr>
          <w:sz w:val="22"/>
          <w:szCs w:val="22"/>
        </w:rPr>
        <w:instrText>ADDIN CSL_CITATION {"citationItems":[{"id":"ITEM-1","itemData":{"URL":"http://www.fao.org/faostat/en/#data","author":[{"dropping-particle":"","family":"FAO","given":"","non-dropping-particle":"","parse-names":false,"suffix":""}],"id":"ITEM-1","issued":{"date-parts":[["2016"]]},"title":"FAOSTAT Database","type":"webpage"},"uris":["http://www.mendeley.com/documents/?uuid=ad0a93e3-d1d4-4dd0-8ead-3d48920afacb"]}],"mendeley":{"formattedCitation":"(FAO, 2016b)","plainTextFormattedCitation":"(FAO, 2016b)","previouslyFormattedCitation":"(FAO, 2016b)"},"properties":{"noteIndex":0},"schema":"https://github.com/citation-style-language/schema/raw/master/csl-citation.json"}</w:instrText>
      </w:r>
      <w:r w:rsidRPr="0008241C">
        <w:rPr>
          <w:sz w:val="22"/>
          <w:szCs w:val="22"/>
        </w:rPr>
        <w:fldChar w:fldCharType="separate"/>
      </w:r>
      <w:r w:rsidRPr="0008241C">
        <w:rPr>
          <w:noProof/>
          <w:sz w:val="22"/>
          <w:szCs w:val="22"/>
        </w:rPr>
        <w:t>(FAO, 2016b)</w:t>
      </w:r>
      <w:r w:rsidRPr="0008241C">
        <w:rPr>
          <w:sz w:val="22"/>
          <w:szCs w:val="22"/>
        </w:rPr>
        <w:fldChar w:fldCharType="end"/>
      </w:r>
      <w:r w:rsidRPr="0008241C">
        <w:rPr>
          <w:sz w:val="22"/>
          <w:szCs w:val="22"/>
        </w:rPr>
        <w:t xml:space="preserve">. </w:t>
      </w:r>
    </w:p>
    <w:p w14:paraId="615D9351" w14:textId="77777777" w:rsidR="00A01204" w:rsidRPr="0008241C" w:rsidRDefault="00A01204" w:rsidP="00A01204">
      <w:pPr>
        <w:rPr>
          <w:sz w:val="22"/>
          <w:szCs w:val="22"/>
        </w:rPr>
      </w:pPr>
    </w:p>
    <w:p w14:paraId="5DE97A24" w14:textId="77777777" w:rsidR="00A01204" w:rsidRPr="0008241C" w:rsidRDefault="00A01204" w:rsidP="00A01204">
      <w:pPr>
        <w:rPr>
          <w:sz w:val="22"/>
          <w:szCs w:val="22"/>
        </w:rPr>
      </w:pPr>
      <w:r w:rsidRPr="0008241C">
        <w:rPr>
          <w:sz w:val="22"/>
          <w:szCs w:val="22"/>
        </w:rPr>
        <w:t xml:space="preserve">Fish and fisheries products play a major role in food and nutritional security of the people living in the region. It is reported that fish consumption varies from 110.7 kg per capita per year in the Pacific Island of Tuvalu to 0.18 kg per capital per year in Magnolia and parts of western China </w:t>
      </w:r>
      <w:r w:rsidRPr="0008241C">
        <w:rPr>
          <w:sz w:val="22"/>
          <w:szCs w:val="22"/>
        </w:rPr>
        <w:fldChar w:fldCharType="begin" w:fldLock="1"/>
      </w:r>
      <w:r w:rsidRPr="0008241C">
        <w:rPr>
          <w:sz w:val="22"/>
          <w:szCs w:val="22"/>
        </w:rPr>
        <w:instrText>ADDIN CSL_CITATION {"citationItems":[{"id":"ITEM-1","itemData":{"author":[{"dropping-particle":"","family":"Needham","given":"S.","non-dropping-particle":"","parse-names":false,"suffix":""},{"dropping-particle":"","family":"Funge-Smith","given":"S. J.","non-dropping-particle":"","parse-names":false,"suffix":""}],"collection-title":"RAP Publication 2015/12","id":"ITEM-1","issued":{"date-parts":[["2014"]]},"number-of-pages":"87","publisher-place":"Bangkok, Thailand","title":"The consumption of fish and fish products in the Asia-Pacific region based on household surveys","type":"report"},"uris":["http://www.mendeley.com/documents/?uuid=e0df5153-28e7-41a9-80c9-08c1650aecdd"]}],"mendeley":{"formattedCitation":"(Needham &amp; Funge-Smith, 2014)","plainTextFormattedCitation":"(Needham &amp; Funge-Smith, 2014)","previouslyFormattedCitation":"(Needham &amp; Funge-Smith, 2014)"},"properties":{"noteIndex":0},"schema":"https://github.com/citation-style-language/schema/raw/master/csl-citation.json"}</w:instrText>
      </w:r>
      <w:r w:rsidRPr="0008241C">
        <w:rPr>
          <w:sz w:val="22"/>
          <w:szCs w:val="22"/>
        </w:rPr>
        <w:fldChar w:fldCharType="separate"/>
      </w:r>
      <w:r w:rsidRPr="0008241C">
        <w:rPr>
          <w:noProof/>
          <w:sz w:val="22"/>
          <w:szCs w:val="22"/>
        </w:rPr>
        <w:t>(Needham &amp; Funge-Smith, 2014)</w:t>
      </w:r>
      <w:r w:rsidRPr="0008241C">
        <w:rPr>
          <w:sz w:val="22"/>
          <w:szCs w:val="22"/>
        </w:rPr>
        <w:fldChar w:fldCharType="end"/>
      </w:r>
      <w:r w:rsidRPr="0008241C">
        <w:rPr>
          <w:sz w:val="22"/>
          <w:szCs w:val="22"/>
        </w:rPr>
        <w:t xml:space="preserve">.  </w:t>
      </w:r>
    </w:p>
    <w:p w14:paraId="60FFB09C" w14:textId="77777777" w:rsidR="00A01204" w:rsidRPr="0008241C" w:rsidRDefault="00A01204" w:rsidP="00A01204">
      <w:pPr>
        <w:rPr>
          <w:sz w:val="22"/>
          <w:szCs w:val="22"/>
        </w:rPr>
      </w:pPr>
    </w:p>
    <w:p w14:paraId="4C274256" w14:textId="77777777" w:rsidR="00A01204" w:rsidRPr="0008241C" w:rsidRDefault="00A01204" w:rsidP="00A01204">
      <w:pPr>
        <w:rPr>
          <w:sz w:val="22"/>
          <w:szCs w:val="22"/>
        </w:rPr>
      </w:pPr>
      <w:r w:rsidRPr="0008241C">
        <w:rPr>
          <w:noProof/>
          <w:sz w:val="22"/>
          <w:szCs w:val="22"/>
        </w:rPr>
        <w:lastRenderedPageBreak/>
        <w:drawing>
          <wp:inline distT="0" distB="0" distL="0" distR="0" wp14:anchorId="75C1BC59" wp14:editId="24638E28">
            <wp:extent cx="5612155" cy="3194462"/>
            <wp:effectExtent l="0" t="0" r="762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5618888" cy="3198294"/>
                    </a:xfrm>
                    <a:prstGeom prst="rect">
                      <a:avLst/>
                    </a:prstGeom>
                    <a:noFill/>
                  </pic:spPr>
                </pic:pic>
              </a:graphicData>
            </a:graphic>
          </wp:inline>
        </w:drawing>
      </w:r>
    </w:p>
    <w:p w14:paraId="1928CC2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13 Capture Fish Production in the Asia-Pacific region.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4D2C2DF6" w14:textId="77777777" w:rsidR="00A01204" w:rsidRPr="0008241C" w:rsidRDefault="00A01204" w:rsidP="00A01204">
      <w:pPr>
        <w:rPr>
          <w:sz w:val="22"/>
          <w:szCs w:val="22"/>
        </w:rPr>
      </w:pPr>
    </w:p>
    <w:p w14:paraId="32EC08A4" w14:textId="77777777" w:rsidR="00A01204" w:rsidRPr="0008241C" w:rsidRDefault="00A01204" w:rsidP="00A01204">
      <w:pPr>
        <w:rPr>
          <w:sz w:val="22"/>
          <w:szCs w:val="22"/>
        </w:rPr>
      </w:pPr>
    </w:p>
    <w:p w14:paraId="24143FF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 xml:space="preserve">Production of industrial round wood and wood fuel </w:t>
      </w:r>
    </w:p>
    <w:p w14:paraId="37E7A088" w14:textId="77777777" w:rsidR="00A01204" w:rsidRPr="0008241C" w:rsidRDefault="00A01204" w:rsidP="00A01204">
      <w:pPr>
        <w:rPr>
          <w:sz w:val="22"/>
          <w:szCs w:val="22"/>
        </w:rPr>
      </w:pPr>
    </w:p>
    <w:p w14:paraId="4C065028" w14:textId="28A1E5C1" w:rsidR="00A01204" w:rsidRPr="0008241C" w:rsidRDefault="00A01204" w:rsidP="00A01204">
      <w:pPr>
        <w:rPr>
          <w:sz w:val="22"/>
          <w:szCs w:val="22"/>
        </w:rPr>
      </w:pPr>
      <w:r w:rsidRPr="0008241C">
        <w:rPr>
          <w:sz w:val="22"/>
          <w:szCs w:val="22"/>
        </w:rPr>
        <w:t>Forest area in the Asia-Pacific accounts for 18.1</w:t>
      </w:r>
      <w:r w:rsidR="00C934E9">
        <w:rPr>
          <w:sz w:val="22"/>
          <w:szCs w:val="22"/>
        </w:rPr>
        <w:t xml:space="preserve"> per cent</w:t>
      </w:r>
      <w:r w:rsidRPr="0008241C">
        <w:rPr>
          <w:sz w:val="22"/>
          <w:szCs w:val="22"/>
        </w:rPr>
        <w:t xml:space="preserve"> of the global area </w:t>
      </w:r>
      <w:r w:rsidRPr="0008241C">
        <w:rPr>
          <w:sz w:val="22"/>
          <w:szCs w:val="22"/>
        </w:rPr>
        <w:fldChar w:fldCharType="begin" w:fldLock="1"/>
      </w:r>
      <w:r w:rsidRPr="0008241C">
        <w:rPr>
          <w:sz w:val="22"/>
          <w:szCs w:val="22"/>
        </w:rPr>
        <w:instrText>ADDIN CSL_CITATION {"citationItems":[{"id":"ITEM-1","itemData":{"author":[{"dropping-particle":"","family":"Yasmi","given":"Y.","non-dropping-particle":"","parse-names":false,"suffix":""},{"dropping-particle":"","family":"Broadhead","given":"J.","non-dropping-particle":"","parse-names":false,"suffix":""},{"dropping-particle":"","family":"Enters","given":"T.","non-dropping-particle":"","parse-names":false,"suffix":""},{"dropping-particle":"","family":"Genge","given":"C.","non-dropping-particle":"","parse-names":false,"suffix":""}],"collection-title":"Asia-Pacific Forestry Sector Outlook Study II, Working Paper Series","id":"ITEM-1","issued":{"date-parts":[["2010"]]},"number":"Working Paper No. APFSOS II/WP/2010/34","publisher-place":"Bangkok, Thailand","title":"Forestry policies, legislation and institutions in Asia and the Pacific: Trends and emerging needs for 2020","type":"report"},"uris":["http://www.mendeley.com/documents/?uuid=0874b826-255a-4f25-a60f-1b03352b252e"]}],"mendeley":{"formattedCitation":"(Yasmi &lt;i&gt;et al.&lt;/i&gt;, 2010)","plainTextFormattedCitation":"(Yasmi et al., 2010)","previouslyFormattedCitation":"(Yasm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m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Despite the per capita forest area being high in some countries, the overall region has 0.18 hectares of forest per person </w:t>
      </w:r>
      <w:r w:rsidRPr="0008241C">
        <w:rPr>
          <w:sz w:val="22"/>
          <w:szCs w:val="22"/>
        </w:rPr>
        <w:fldChar w:fldCharType="begin" w:fldLock="1"/>
      </w:r>
      <w:r w:rsidRPr="0008241C">
        <w:rPr>
          <w:sz w:val="22"/>
          <w:szCs w:val="22"/>
        </w:rPr>
        <w:instrText>ADDIN CSL_CITATION {"citationItems":[{"id":"ITEM-1","itemData":{"DOI":"978-1-84971-326-9","ISBN":"9781849713269","ISSN":"0140-6736","PMID":"50516","abstract":"The State of Land and Water Resources (SOLAW) is FAO's first flagship publication onthe global status of land and water resources. It is an 'advocacy' report, to be published every 3 to 5 years, and targeted at senior level decision makers in agriculture as well as in other sectors. SOLAW is aimed at sensitizing its target audience on the status of land resources at global and regional levels and FAO's viewpoint on appropriate recommendations for policy formulation. SOLAW focuses on these key dimensions of analysis: (i) quantity, quality of land and water resources (ii) the rate of use and sustainable management of these resources in the context of relevant socio-economic driving factors and concerns, including food security and poverty, and climate change.","author":[{"dropping-particle":"","family":"FAO","given":"","non-dropping-particle":"","parse-names":false,"suffix":""}],"container-title":"The Food and Agriculture Organization of the United Nations and Earthscan","id":"ITEM-1","issued":{"date-parts":[["2011"]]},"number-of-pages":"308","publisher-place":"Rome, London","title":"The State of the World's land and water resources for Food and Agriculture (SOLAW) - Managing systems at risk","type":"book"},"uris":["http://www.mendeley.com/documents/?uuid=ca4a3cc8-cfa6-446c-a46e-c25388a70ea1"]}],"mendeley":{"formattedCitation":"(FAO, 2011b)","plainTextFormattedCitation":"(FAO, 2011b)","previouslyFormattedCitation":"(FAO, 2011b)"},"properties":{"noteIndex":0},"schema":"https://github.com/citation-style-language/schema/raw/master/csl-citation.json"}</w:instrText>
      </w:r>
      <w:r w:rsidRPr="0008241C">
        <w:rPr>
          <w:sz w:val="22"/>
          <w:szCs w:val="22"/>
        </w:rPr>
        <w:fldChar w:fldCharType="separate"/>
      </w:r>
      <w:r w:rsidRPr="0008241C">
        <w:rPr>
          <w:noProof/>
          <w:sz w:val="22"/>
          <w:szCs w:val="22"/>
        </w:rPr>
        <w:t>(FAO, 2011b)</w:t>
      </w:r>
      <w:r w:rsidRPr="0008241C">
        <w:rPr>
          <w:sz w:val="22"/>
          <w:szCs w:val="22"/>
        </w:rPr>
        <w:fldChar w:fldCharType="end"/>
      </w:r>
      <w:r w:rsidRPr="0008241C">
        <w:rPr>
          <w:sz w:val="22"/>
          <w:szCs w:val="22"/>
        </w:rPr>
        <w:t xml:space="preserve">. The total regional population accounts for more than half of the global population, and the consumption of industrial round wood is increasing because of moderate growth in population and rapid growth in the economy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collection-title":"Asia-pacific forestry sector outlook study working paper series","editor":[{"dropping-particle":"","family":"Zhang","given":"D.","non-dropping-particle":"","parse-names":false,"suffix":""},{"dropping-particle":"","family":"Buongiorno","given":"J.","non-dropping-particle":"","parse-names":false,"suffix":""},{"dropping-particle":"","family":"Zhu","given":"S.","non-dropping-particle":"","parse-names":false,"suffix":""}],"id":"ITEM-1","issued":{"date-parts":[["1997"]]},"number":"Working Paper No: APFSOS/WP/12","title":"Trends and outlook for forest products consumption, production and trade in the Asia-Pacific region","type":"book"},"uris":["http://www.mendeley.com/documents/?uuid=a2695ac5-e4aa-4f34-be09-41a51b7e373d"]}],"mendeley":{"formattedCitation":"(FAO, 1997)","plainTextFormattedCitation":"(FAO, 1997)","previouslyFormattedCitation":"(FAO, 1997)"},"properties":{"noteIndex":0},"schema":"https://github.com/citation-style-language/schema/raw/master/csl-citation.json"}</w:instrText>
      </w:r>
      <w:r w:rsidRPr="0008241C">
        <w:rPr>
          <w:sz w:val="22"/>
          <w:szCs w:val="22"/>
        </w:rPr>
        <w:fldChar w:fldCharType="separate"/>
      </w:r>
      <w:r w:rsidRPr="0008241C">
        <w:rPr>
          <w:noProof/>
          <w:sz w:val="22"/>
          <w:szCs w:val="22"/>
        </w:rPr>
        <w:t>(FAO, 1997)</w:t>
      </w:r>
      <w:r w:rsidRPr="0008241C">
        <w:rPr>
          <w:sz w:val="22"/>
          <w:szCs w:val="22"/>
        </w:rPr>
        <w:fldChar w:fldCharType="end"/>
      </w:r>
      <w:r w:rsidRPr="0008241C">
        <w:rPr>
          <w:sz w:val="22"/>
          <w:szCs w:val="22"/>
        </w:rPr>
        <w:t>. Trends of production, export and import of industrial round wood and wood fuel from 1961 to 2016 are illustrated in Figure</w:t>
      </w:r>
      <w:r w:rsidRPr="0008241C">
        <w:rPr>
          <w:sz w:val="22"/>
          <w:szCs w:val="22"/>
          <w:lang w:eastAsia="ko-KR"/>
        </w:rPr>
        <w:t xml:space="preserve"> 2.14</w:t>
      </w:r>
      <w:r w:rsidRPr="0008241C">
        <w:rPr>
          <w:sz w:val="22"/>
          <w:szCs w:val="22"/>
        </w:rPr>
        <w:t xml:space="preserve">. The overall trends show a rising production and import and export of industrial round wood. </w:t>
      </w:r>
    </w:p>
    <w:p w14:paraId="293DE4B3" w14:textId="77777777" w:rsidR="00A01204" w:rsidRPr="0008241C" w:rsidRDefault="00A01204" w:rsidP="00A01204">
      <w:pPr>
        <w:rPr>
          <w:noProof/>
          <w:sz w:val="22"/>
          <w:szCs w:val="22"/>
        </w:rPr>
      </w:pPr>
      <w:r w:rsidRPr="0008241C">
        <w:rPr>
          <w:noProof/>
          <w:sz w:val="22"/>
          <w:szCs w:val="22"/>
        </w:rPr>
        <w:drawing>
          <wp:inline distT="0" distB="0" distL="0" distR="0" wp14:anchorId="1A5156B2" wp14:editId="3D77AD0D">
            <wp:extent cx="5736590" cy="3013166"/>
            <wp:effectExtent l="0" t="0" r="0" b="0"/>
            <wp:docPr id="897" name="Picture 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0" cstate="email">
                      <a:extLst>
                        <a:ext uri="{28A0092B-C50C-407E-A947-70E740481C1C}">
                          <a14:useLocalDpi xmlns:a14="http://schemas.microsoft.com/office/drawing/2010/main"/>
                        </a:ext>
                      </a:extLst>
                    </a:blip>
                    <a:srcRect t="2122"/>
                    <a:stretch/>
                  </pic:blipFill>
                  <pic:spPr bwMode="auto">
                    <a:xfrm>
                      <a:off x="0" y="0"/>
                      <a:ext cx="5736590" cy="3013166"/>
                    </a:xfrm>
                    <a:prstGeom prst="rect">
                      <a:avLst/>
                    </a:prstGeom>
                    <a:noFill/>
                    <a:ln>
                      <a:noFill/>
                    </a:ln>
                    <a:extLst>
                      <a:ext uri="{53640926-AAD7-44D8-BBD7-CCE9431645EC}">
                        <a14:shadowObscured xmlns:a14="http://schemas.microsoft.com/office/drawing/2010/main"/>
                      </a:ext>
                    </a:extLst>
                  </pic:spPr>
                </pic:pic>
              </a:graphicData>
            </a:graphic>
          </wp:inline>
        </w:drawing>
      </w:r>
    </w:p>
    <w:p w14:paraId="467B7C8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14 Production of industrial round wood in the Asia-Pacific region and its percentage in the world production during 1961-2016.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0A64DDD3" w14:textId="77777777" w:rsidR="00A01204" w:rsidRPr="0008241C" w:rsidRDefault="00A01204" w:rsidP="00A01204">
      <w:pPr>
        <w:rPr>
          <w:b/>
          <w:sz w:val="24"/>
          <w:szCs w:val="24"/>
        </w:rPr>
      </w:pPr>
    </w:p>
    <w:p w14:paraId="5A9EA385" w14:textId="70D8CDB4" w:rsidR="00A01204" w:rsidRPr="0008241C" w:rsidRDefault="00A01204" w:rsidP="00A01204">
      <w:pPr>
        <w:rPr>
          <w:sz w:val="22"/>
          <w:szCs w:val="22"/>
        </w:rPr>
      </w:pPr>
      <w:r w:rsidRPr="0008241C">
        <w:rPr>
          <w:sz w:val="22"/>
          <w:szCs w:val="22"/>
        </w:rPr>
        <w:lastRenderedPageBreak/>
        <w:t>Almost 25</w:t>
      </w:r>
      <w:r w:rsidR="00C934E9">
        <w:rPr>
          <w:sz w:val="22"/>
          <w:szCs w:val="22"/>
        </w:rPr>
        <w:t xml:space="preserve"> per cent</w:t>
      </w:r>
      <w:r w:rsidRPr="0008241C">
        <w:rPr>
          <w:sz w:val="22"/>
          <w:szCs w:val="22"/>
        </w:rPr>
        <w:t xml:space="preserve"> of the global industrial round wood production is in the Asia-Pacific, and this percentage has been increasing gradually (FAOSTAT). This increased production is accounted for by the largest producers, such as: China, Indonesia, New Zealand, Australia and India, while Japan and Malaysia’s production has been decreasing gradually. </w:t>
      </w:r>
    </w:p>
    <w:p w14:paraId="12F4042E" w14:textId="77777777" w:rsidR="00A01204" w:rsidRPr="0008241C" w:rsidRDefault="00A01204" w:rsidP="00A01204">
      <w:pPr>
        <w:rPr>
          <w:sz w:val="22"/>
          <w:szCs w:val="22"/>
        </w:rPr>
      </w:pPr>
    </w:p>
    <w:p w14:paraId="36510A8A" w14:textId="4375DC85" w:rsidR="00A01204" w:rsidRPr="0008241C" w:rsidRDefault="00A01204" w:rsidP="00A01204">
      <w:pPr>
        <w:rPr>
          <w:sz w:val="22"/>
          <w:szCs w:val="22"/>
        </w:rPr>
      </w:pPr>
      <w:r w:rsidRPr="0008241C">
        <w:rPr>
          <w:sz w:val="22"/>
          <w:szCs w:val="22"/>
        </w:rPr>
        <w:t>The consumption of wood fuel in this region was (approx.) 56</w:t>
      </w:r>
      <w:r w:rsidR="00C934E9">
        <w:rPr>
          <w:sz w:val="22"/>
          <w:szCs w:val="22"/>
        </w:rPr>
        <w:t xml:space="preserve"> per cent</w:t>
      </w:r>
      <w:r w:rsidRPr="0008241C">
        <w:rPr>
          <w:sz w:val="22"/>
          <w:szCs w:val="22"/>
        </w:rPr>
        <w:t xml:space="preserve"> of the total world wood fuel consumption during 1the 960s and 1970s (Figure 2.15). Since this time, its share has decreased to 40</w:t>
      </w:r>
      <w:r w:rsidR="00C934E9">
        <w:rPr>
          <w:sz w:val="22"/>
          <w:szCs w:val="22"/>
        </w:rPr>
        <w:t xml:space="preserve"> per cent</w:t>
      </w:r>
      <w:r w:rsidRPr="0008241C">
        <w:rPr>
          <w:sz w:val="22"/>
          <w:szCs w:val="22"/>
        </w:rPr>
        <w:t>, in 2016. This declining trend in the production is found mainly in South-East Asia and North-East Asia. While South-Asia has been increasing their production and imports. Wood fuel is significantly contributing, as the main source of energy for almost two thirds of the population in this region (FAOSTAT).</w:t>
      </w:r>
    </w:p>
    <w:p w14:paraId="5E0E21F4" w14:textId="77777777" w:rsidR="00A01204" w:rsidRPr="0008241C" w:rsidRDefault="00A01204" w:rsidP="00A01204">
      <w:pPr>
        <w:rPr>
          <w:sz w:val="22"/>
          <w:szCs w:val="22"/>
        </w:rPr>
      </w:pPr>
    </w:p>
    <w:p w14:paraId="5F3974F7" w14:textId="77777777" w:rsidR="00A01204" w:rsidRPr="0008241C" w:rsidRDefault="00A01204" w:rsidP="00A01204">
      <w:pPr>
        <w:rPr>
          <w:sz w:val="24"/>
          <w:szCs w:val="24"/>
        </w:rPr>
      </w:pPr>
      <w:r w:rsidRPr="0008241C">
        <w:rPr>
          <w:noProof/>
          <w:sz w:val="24"/>
          <w:szCs w:val="24"/>
        </w:rPr>
        <w:drawing>
          <wp:inline distT="0" distB="0" distL="0" distR="0" wp14:anchorId="3336A304" wp14:editId="52189B61">
            <wp:extent cx="5546585" cy="3053262"/>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5574924" cy="3068862"/>
                    </a:xfrm>
                    <a:prstGeom prst="rect">
                      <a:avLst/>
                    </a:prstGeom>
                    <a:noFill/>
                  </pic:spPr>
                </pic:pic>
              </a:graphicData>
            </a:graphic>
          </wp:inline>
        </w:drawing>
      </w:r>
    </w:p>
    <w:p w14:paraId="3A49141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15 Production of wood fuel in the Asia-Pacific region and its percentage in the world production, 1961-2016.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20940FC5" w14:textId="77777777" w:rsidR="00A01204" w:rsidRPr="0008241C" w:rsidRDefault="00A01204" w:rsidP="00A01204">
      <w:pPr>
        <w:rPr>
          <w:sz w:val="22"/>
          <w:szCs w:val="22"/>
        </w:rPr>
      </w:pPr>
    </w:p>
    <w:p w14:paraId="6B2DBD80" w14:textId="77777777" w:rsidR="00A01204" w:rsidRPr="0008241C" w:rsidRDefault="00A01204" w:rsidP="00A01204">
      <w:pPr>
        <w:rPr>
          <w:sz w:val="22"/>
          <w:szCs w:val="22"/>
        </w:rPr>
      </w:pPr>
    </w:p>
    <w:p w14:paraId="54CBB589" w14:textId="77777777" w:rsidR="00A01204" w:rsidRPr="0008241C" w:rsidRDefault="00A01204" w:rsidP="00A01204">
      <w:pPr>
        <w:rPr>
          <w:sz w:val="22"/>
          <w:szCs w:val="22"/>
        </w:rPr>
      </w:pPr>
      <w:r w:rsidRPr="0008241C">
        <w:rPr>
          <w:sz w:val="22"/>
          <w:szCs w:val="22"/>
        </w:rPr>
        <w:t xml:space="preserve">The Asia-Pacific continues to increase in importance as a producer and consumer of forest products. Oceania’s increasing export of industrial round wood was mainly attributable to New Zealand. The export of forest products in South-East Asia is decreasing, even though the absolute amount is still higher than other Asia-Pacific countries. Being the world’s leading exporter of tropical wood </w:t>
      </w:r>
      <w:r w:rsidRPr="0008241C">
        <w:rPr>
          <w:sz w:val="22"/>
          <w:szCs w:val="22"/>
        </w:rPr>
        <w:fldChar w:fldCharType="begin" w:fldLock="1"/>
      </w:r>
      <w:r w:rsidRPr="0008241C">
        <w:rPr>
          <w:sz w:val="22"/>
          <w:szCs w:val="22"/>
        </w:rPr>
        <w:instrText>ADDIN CSL_CITATION {"citationItems":[{"id":"ITEM-1","itemData":{"author":[{"dropping-particle":"","family":"Yasmi","given":"Y.","non-dropping-particle":"","parse-names":false,"suffix":""},{"dropping-particle":"","family":"Broadhead","given":"J.","non-dropping-particle":"","parse-names":false,"suffix":""},{"dropping-particle":"","family":"Enters","given":"T.","non-dropping-particle":"","parse-names":false,"suffix":""},{"dropping-particle":"","family":"Genge","given":"C.","non-dropping-particle":"","parse-names":false,"suffix":""}],"collection-title":"Asia-Pacific Forestry Sector Outlook Study II, Working Paper Series","id":"ITEM-1","issued":{"date-parts":[["2010"]]},"number":"Working Paper No. APFSOS II/WP/2010/34","publisher-place":"Bangkok, Thailand","title":"Forestry policies, legislation and institutions in Asia and the Pacific: Trends and emerging needs for 2020","type":"report"},"uris":["http://www.mendeley.com/documents/?uuid=0874b826-255a-4f25-a60f-1b03352b252e"]}],"mendeley":{"formattedCitation":"(Yasmi &lt;i&gt;et al.&lt;/i&gt;, 2010)","plainTextFormattedCitation":"(Yasmi et al., 2010)","previouslyFormattedCitation":"(Yasm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m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the Asia-Pacific’s forestry sector continues to grow with the wood, forest products and non-wood forest products trade (Figures: 2.16 and 2.17). </w:t>
      </w:r>
    </w:p>
    <w:p w14:paraId="2600211D" w14:textId="77777777" w:rsidR="00A01204" w:rsidRPr="0008241C" w:rsidRDefault="00A01204" w:rsidP="00A01204">
      <w:pPr>
        <w:rPr>
          <w:b/>
          <w:sz w:val="24"/>
          <w:szCs w:val="24"/>
        </w:rPr>
      </w:pPr>
    </w:p>
    <w:p w14:paraId="6E030EE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noProof/>
          <w:kern w:val="2"/>
          <w:sz w:val="22"/>
          <w:szCs w:val="22"/>
          <w:lang w:val="en-US" w:eastAsia="ja-JP"/>
        </w:rPr>
        <w:lastRenderedPageBreak/>
        <w:drawing>
          <wp:inline distT="0" distB="0" distL="0" distR="0" wp14:anchorId="150DCAA8" wp14:editId="4D245085">
            <wp:extent cx="5731510" cy="2993883"/>
            <wp:effectExtent l="0" t="0" r="2540" b="0"/>
            <wp:docPr id="90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 name="Picture 6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1510" cy="2993883"/>
                    </a:xfrm>
                    <a:prstGeom prst="rect">
                      <a:avLst/>
                    </a:prstGeom>
                    <a:noFill/>
                    <a:ln>
                      <a:noFill/>
                    </a:ln>
                    <a:extLst/>
                  </pic:spPr>
                </pic:pic>
              </a:graphicData>
            </a:graphic>
          </wp:inline>
        </w:drawing>
      </w:r>
      <w:r w:rsidRPr="0008241C">
        <w:rPr>
          <w:b/>
          <w:kern w:val="2"/>
          <w:sz w:val="22"/>
          <w:szCs w:val="22"/>
          <w:lang w:eastAsia="ja-JP"/>
        </w:rPr>
        <w:t xml:space="preserve">Figure 2.16 Industrial round wood export and import in the Asia-Pacific region, 1961-2016.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06609F8C" w14:textId="087B59A8" w:rsidR="00A01204" w:rsidRDefault="00A01204" w:rsidP="00A01204">
      <w:pPr>
        <w:rPr>
          <w:sz w:val="22"/>
          <w:szCs w:val="22"/>
        </w:rPr>
      </w:pPr>
    </w:p>
    <w:p w14:paraId="7F2B4577" w14:textId="77777777" w:rsidR="006D6CC6" w:rsidRPr="0008241C" w:rsidRDefault="006D6CC6" w:rsidP="00A01204">
      <w:pPr>
        <w:rPr>
          <w:sz w:val="22"/>
          <w:szCs w:val="22"/>
        </w:rPr>
      </w:pPr>
    </w:p>
    <w:p w14:paraId="43D584AB" w14:textId="77777777" w:rsidR="00A01204" w:rsidRPr="0008241C" w:rsidRDefault="00A01204" w:rsidP="00A01204">
      <w:pPr>
        <w:rPr>
          <w:sz w:val="24"/>
          <w:szCs w:val="24"/>
        </w:rPr>
      </w:pPr>
      <w:r w:rsidRPr="0008241C">
        <w:rPr>
          <w:noProof/>
          <w:sz w:val="22"/>
          <w:szCs w:val="22"/>
          <w:lang w:val="en-US" w:eastAsia="ja-JP"/>
        </w:rPr>
        <w:drawing>
          <wp:inline distT="0" distB="0" distL="0" distR="0" wp14:anchorId="0531CEB8" wp14:editId="62D4187F">
            <wp:extent cx="5731510" cy="3329426"/>
            <wp:effectExtent l="0" t="0" r="2540" b="4445"/>
            <wp:docPr id="91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 name="Picture 6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1510" cy="3329426"/>
                    </a:xfrm>
                    <a:prstGeom prst="rect">
                      <a:avLst/>
                    </a:prstGeom>
                    <a:noFill/>
                    <a:ln>
                      <a:noFill/>
                    </a:ln>
                    <a:extLst/>
                  </pic:spPr>
                </pic:pic>
              </a:graphicData>
            </a:graphic>
          </wp:inline>
        </w:drawing>
      </w:r>
    </w:p>
    <w:p w14:paraId="714F608C"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val="en-US" w:eastAsia="ja-JP"/>
        </w:rPr>
      </w:pPr>
      <w:r w:rsidRPr="0008241C">
        <w:rPr>
          <w:b/>
          <w:kern w:val="2"/>
          <w:sz w:val="22"/>
          <w:szCs w:val="22"/>
          <w:lang w:val="en-US" w:eastAsia="ja-JP"/>
        </w:rPr>
        <w:t>Figure 2.17 Wood fuel export and import in the Asia-Pacific region during 1961-2016</w:t>
      </w:r>
      <w:r w:rsidRPr="0008241C">
        <w:rPr>
          <w:b/>
          <w:kern w:val="2"/>
          <w:sz w:val="22"/>
          <w:szCs w:val="22"/>
          <w:lang w:eastAsia="ja-JP"/>
        </w:rPr>
        <w:t xml:space="preserve">. Source: FAOST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fao.org/faostat/en/#data","author":[{"dropping-particle":"","family":"FAO","given":"","non-dropping-particle":"","parse-names":false,"suffix":""}],"id":"ITEM-1","issued":{"date-parts":[["2016"]]},"title":"FAOSTAT Database","type":"webpage"},"label":"part","suppress-author":1,"uris":["http://www.mendeley.com/documents/?uuid=ad0a93e3-d1d4-4dd0-8ead-3d48920afacb"]}],"mendeley":{"formattedCitation":"(2016b)","plainTextFormattedCitation":"(2016b)","previouslyFormattedCitation":"(2016b)"},"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b)</w:t>
      </w:r>
      <w:r w:rsidRPr="0008241C">
        <w:rPr>
          <w:b/>
          <w:kern w:val="2"/>
          <w:sz w:val="22"/>
          <w:szCs w:val="22"/>
          <w:lang w:eastAsia="ja-JP"/>
        </w:rPr>
        <w:fldChar w:fldCharType="end"/>
      </w:r>
      <w:r w:rsidRPr="0008241C">
        <w:rPr>
          <w:b/>
          <w:kern w:val="2"/>
          <w:sz w:val="22"/>
          <w:szCs w:val="22"/>
          <w:lang w:eastAsia="ja-JP"/>
        </w:rPr>
        <w:t>.</w:t>
      </w:r>
    </w:p>
    <w:p w14:paraId="0D37BF31" w14:textId="77777777" w:rsidR="00A01204" w:rsidRPr="0008241C" w:rsidRDefault="00A01204" w:rsidP="00A01204">
      <w:pPr>
        <w:rPr>
          <w:sz w:val="22"/>
          <w:szCs w:val="22"/>
        </w:rPr>
      </w:pPr>
    </w:p>
    <w:p w14:paraId="2EAE76AB" w14:textId="77777777" w:rsidR="00A01204" w:rsidRPr="0008241C" w:rsidRDefault="00A01204" w:rsidP="00A01204">
      <w:pPr>
        <w:rPr>
          <w:sz w:val="22"/>
          <w:szCs w:val="22"/>
        </w:rPr>
      </w:pPr>
    </w:p>
    <w:p w14:paraId="760B5CF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Provisioning medicinal and food resources</w:t>
      </w:r>
    </w:p>
    <w:p w14:paraId="2CFAE160" w14:textId="77777777" w:rsidR="00A01204" w:rsidRPr="0008241C" w:rsidRDefault="00A01204" w:rsidP="00A01204">
      <w:pPr>
        <w:rPr>
          <w:sz w:val="22"/>
          <w:szCs w:val="22"/>
        </w:rPr>
      </w:pPr>
    </w:p>
    <w:p w14:paraId="2FA4F1C6" w14:textId="77777777" w:rsidR="00A01204" w:rsidRPr="0008241C" w:rsidRDefault="00A01204" w:rsidP="00A01204">
      <w:pPr>
        <w:rPr>
          <w:sz w:val="22"/>
          <w:szCs w:val="22"/>
        </w:rPr>
      </w:pPr>
      <w:r w:rsidRPr="0008241C">
        <w:rPr>
          <w:sz w:val="22"/>
          <w:szCs w:val="22"/>
        </w:rPr>
        <w:t xml:space="preserve">Plants have long been used for improving health and well-being, as well as for healing and treating diseases and sicknesses. Medicinal plants are defined as plants which have part(s) that contain substance(s) that can be utilized for therapeutic purposes, or, as precursors for the synthesis of useful drugs </w:t>
      </w:r>
      <w:r w:rsidRPr="0008241C">
        <w:rPr>
          <w:sz w:val="22"/>
          <w:szCs w:val="22"/>
        </w:rPr>
        <w:fldChar w:fldCharType="begin" w:fldLock="1"/>
      </w:r>
      <w:r w:rsidRPr="0008241C">
        <w:rPr>
          <w:sz w:val="22"/>
          <w:szCs w:val="22"/>
        </w:rPr>
        <w:instrText>ADDIN CSL_CITATION {"citationItems":[{"id":"ITEM-1","itemData":{"DOI":"10.17485/IJST/2011/V4I3/29975","ISSN":"0974 -5645","abstract":"Medicinal plants also play an important role in the lives of rural people in India with few health facilities. The plants that possess therapeutic properties or exert beneficial pharmacological effects on the animal body are generally designated as \"Medicinal Plants\". They play a significant role in providing primary health care services to rural India. They serve as therapeutic agents as well as important raw materials for the manufacture of traditional and modern medicine. Substantial amount of foreign exchange can be earned by exporting medicinal plants to other countries. In India there are 880 medicinal plants species involved in all India trade. Of this, 48 species are exported and about 42 spices are imported. The Ministry of Environment and Forests, Government of India, reveals that there are over 8000 species of medicinal plants grown in the country. About 70 percent of these plants are found in the tropical forest; spread across the Western and Eastern Ghats. The Export-Import Bank of India, in its report for the year 1997, puts medicinal plants related trade in India at $.5.5 billion and the same is growing rapidly. According to World Health Organisation (WHO) the international market of herbal products is around $6.2 billion, which is poised to grow to $5 trillion by the year 2050. Unfortunately, India's share in the global medicinal plants related export trade is just 0.5 percent. The export of Medicinal plants is Rs.33453.23 lakhs during 1991-92 to 2002-2003. Its overall trend has been increased in 0.21 percent. And the average Import of Rs.2827.01 lakhs. Also its trend has been increased in 0.39 percent.","author":[{"dropping-particle":"","family":"Kumar","given":"M. Ramesh","non-dropping-particle":"","parse-names":false,"suffix":""},{"dropping-particle":"","family":"Janagam","given":"D.","non-dropping-particle":"","parse-names":false,"suffix":""}],"container-title":"Indian Journal of Science and Technology","id":"ITEM-1","issue":"3","issued":{"date-parts":[["2011","3","1"]]},"page":"245-248","title":"Export and Import Pattern of Medicinal Plants in India","type":"article-journal","volume":"4"},"uris":["http://www.mendeley.com/documents/?uuid=bed96e70-eddc-36d6-81d1-571410d81bb2"]}],"mendeley":{"formattedCitation":"(M. R. Kumar &amp; Janagam, 2011)","plainTextFormattedCitation":"(M. R. Kumar &amp; Janagam, 2011)","previouslyFormattedCitation":"(M. R. Kumar &amp; Janagam, 2011)"},"properties":{"noteIndex":0},"schema":"https://github.com/citation-style-language/schema/raw/master/csl-citation.json"}</w:instrText>
      </w:r>
      <w:r w:rsidRPr="0008241C">
        <w:rPr>
          <w:sz w:val="22"/>
          <w:szCs w:val="22"/>
        </w:rPr>
        <w:fldChar w:fldCharType="separate"/>
      </w:r>
      <w:r w:rsidRPr="0008241C">
        <w:rPr>
          <w:noProof/>
          <w:sz w:val="22"/>
          <w:szCs w:val="22"/>
        </w:rPr>
        <w:t>(M. R. Kumar &amp; Janagam, 2011)</w:t>
      </w:r>
      <w:r w:rsidRPr="0008241C">
        <w:rPr>
          <w:sz w:val="22"/>
          <w:szCs w:val="22"/>
        </w:rPr>
        <w:fldChar w:fldCharType="end"/>
      </w:r>
      <w:r w:rsidRPr="0008241C">
        <w:rPr>
          <w:sz w:val="22"/>
          <w:szCs w:val="22"/>
        </w:rPr>
        <w:t xml:space="preserve">. The International Trade Centre defines medicinal and </w:t>
      </w:r>
      <w:r w:rsidRPr="0008241C">
        <w:rPr>
          <w:sz w:val="22"/>
          <w:szCs w:val="22"/>
        </w:rPr>
        <w:lastRenderedPageBreak/>
        <w:t xml:space="preserve">aromatic plants as botanical raw materials or herbal drugs that are predominantly used as components of cosmetics, medicinal products, health foods and other natural health products.  </w:t>
      </w:r>
    </w:p>
    <w:p w14:paraId="65DC00DC" w14:textId="77777777" w:rsidR="00A01204" w:rsidRPr="0008241C" w:rsidRDefault="00A01204" w:rsidP="00A01204">
      <w:pPr>
        <w:rPr>
          <w:sz w:val="22"/>
          <w:szCs w:val="22"/>
        </w:rPr>
      </w:pPr>
    </w:p>
    <w:p w14:paraId="4419E026" w14:textId="1A9F1D95" w:rsidR="00A01204" w:rsidRPr="0008241C" w:rsidRDefault="00A01204" w:rsidP="00A01204">
      <w:pPr>
        <w:rPr>
          <w:sz w:val="22"/>
          <w:szCs w:val="22"/>
        </w:rPr>
      </w:pPr>
      <w:r w:rsidRPr="0008241C">
        <w:rPr>
          <w:sz w:val="22"/>
          <w:szCs w:val="22"/>
        </w:rPr>
        <w:t>An estimated 70-80</w:t>
      </w:r>
      <w:r w:rsidR="00C934E9">
        <w:rPr>
          <w:sz w:val="22"/>
          <w:szCs w:val="22"/>
        </w:rPr>
        <w:t xml:space="preserve"> per cent</w:t>
      </w:r>
      <w:r w:rsidRPr="0008241C">
        <w:rPr>
          <w:sz w:val="22"/>
          <w:szCs w:val="22"/>
        </w:rPr>
        <w:t xml:space="preserve"> of people worldwide rely mainly on traditional, largely herbal, medicine to meet their basic healthcare needs </w:t>
      </w:r>
      <w:r w:rsidRPr="0008241C">
        <w:rPr>
          <w:sz w:val="22"/>
          <w:szCs w:val="22"/>
        </w:rPr>
        <w:fldChar w:fldCharType="begin" w:fldLock="1"/>
      </w:r>
      <w:r w:rsidRPr="0008241C">
        <w:rPr>
          <w:sz w:val="22"/>
          <w:szCs w:val="22"/>
        </w:rPr>
        <w:instrText>ADDIN CSL_CITATION {"citationItems":[{"id":"ITEM-1","itemData":{"ISBN":"9783540746034","abstract":"This book on medicinal plant biotechnology covers recent developments in this field including a comprehensive up to date survey on established medicinal plants and on molecules which gained importance in recent years. The contributing scientists have been selected on the basis of their involvement in the related plant material as evident by the internationally recognised published work. Bioactive molecules such as taxol, classes of compounds such as phytoestrogen and plant materials such as Rhodiola have all been included. Chapter 1 Drug Discovery from Plants; Chapter 2 Grapevine Stilbenes and Their Biological Effects; Chapter 3 Research into Isoflavonoid Phyto-oestrogens in Plant Cell Cultures; Chapter 4 Secondary Metabolite Production from Plant Cell Cultures: The Success Stories of Rosmarinic Acid and Taxol; Chapter 5 Guggulsterone: a Potent Natural Hypolipidemic Agent from Commiphora wightii -- Problems, Perseverance, and Prospects; Chapter 6 Silybum mavianum (L.) Gaertn: the Source of Sulymarin; Chapter 7 The Production of Dianthrones and Phloroglucinol Derivatives in St. John's Wort.","author":[{"dropping-particle":"","family":"Ramawat","given":"K. G.","non-dropping-particle":"","parse-names":false,"suffix":""},{"dropping-particle":"","family":"Merillon","given":"J. M.","non-dropping-particle":"","parse-names":false,"suffix":""}],"id":"ITEM-1","issued":{"date-parts":[["2008"]]},"number-of-pages":"379","publisher":"Springer","title":"Bioactive molecules and medicinal plants","type":"book"},"uris":["http://www.mendeley.com/documents/?uuid=7e3f83ae-0fcf-3417-bbd8-f2cebc184cde"]}],"mendeley":{"formattedCitation":"(Ramawat &amp; Merillon, 2008)","plainTextFormattedCitation":"(Ramawat &amp; Merillon, 2008)","previouslyFormattedCitation":"(Ramawat &amp; Merillon, 2008)"},"properties":{"noteIndex":0},"schema":"https://github.com/citation-style-language/schema/raw/master/csl-citation.json"}</w:instrText>
      </w:r>
      <w:r w:rsidRPr="0008241C">
        <w:rPr>
          <w:sz w:val="22"/>
          <w:szCs w:val="22"/>
        </w:rPr>
        <w:fldChar w:fldCharType="separate"/>
      </w:r>
      <w:r w:rsidRPr="0008241C">
        <w:rPr>
          <w:noProof/>
          <w:sz w:val="22"/>
          <w:szCs w:val="22"/>
        </w:rPr>
        <w:t>(Ramawat &amp; Merillon, 2008)</w:t>
      </w:r>
      <w:r w:rsidRPr="0008241C">
        <w:rPr>
          <w:sz w:val="22"/>
          <w:szCs w:val="22"/>
        </w:rPr>
        <w:fldChar w:fldCharType="end"/>
      </w:r>
      <w:r w:rsidRPr="0008241C">
        <w:rPr>
          <w:sz w:val="22"/>
          <w:szCs w:val="22"/>
        </w:rPr>
        <w:t>. The global demand for herbal medicine is large and growing. There has been a substantial growth in herb and herbal products since the 1970s and this worldwide interest in these products is evidenced by the increase in exports in medicinal plants. The rising interest in MAPs also indicates the increase in opportunities for income generation by rural populations. As many of MAPs are gathered from the wild, rural communities obtain additional income from the collection and sale of MAPs. In a study on Nepal, the average daily income gained from commercial MAP collection was revealed to be competitive with other income generating activities, constituting about 15-30</w:t>
      </w:r>
      <w:r w:rsidR="00C934E9">
        <w:rPr>
          <w:sz w:val="22"/>
          <w:szCs w:val="22"/>
        </w:rPr>
        <w:t xml:space="preserve"> per cent</w:t>
      </w:r>
      <w:r w:rsidRPr="0008241C">
        <w:rPr>
          <w:sz w:val="22"/>
          <w:szCs w:val="22"/>
        </w:rPr>
        <w:t xml:space="preserve"> of the annual income of poor households </w:t>
      </w:r>
      <w:r w:rsidRPr="0008241C">
        <w:rPr>
          <w:sz w:val="22"/>
          <w:szCs w:val="22"/>
        </w:rPr>
        <w:fldChar w:fldCharType="begin" w:fldLock="1"/>
      </w:r>
      <w:r w:rsidRPr="0008241C">
        <w:rPr>
          <w:sz w:val="22"/>
          <w:szCs w:val="22"/>
        </w:rPr>
        <w:instrText>ADDIN CSL_CITATION {"citationItems":[{"id":"ITEM-1","itemData":{"DOI":"10.1007/BF02862147","ISSN":"0013-0001","author":[{"dropping-particle":"","family":"Olsen","given":"Carsten Smith","non-dropping-particle":"","parse-names":false,"suffix":""}],"container-title":"Economic Botany","id":"ITEM-1","issue":"3","issued":{"date-parts":[["1998","7"]]},"page":"279-292","publisher":"Springer-Verlag","title":"The trade in medicinal and aromatic plants from central Nepal to Northern India","type":"article-journal","volume":"52"},"uris":["http://www.mendeley.com/documents/?uuid=e0b0a38e-5529-3f5d-a7ee-4edc34cdcf9e"]}],"mendeley":{"formattedCitation":"(Olsen, 1998)","plainTextFormattedCitation":"(Olsen, 1998)","previouslyFormattedCitation":"(Olsen, 1998)"},"properties":{"noteIndex":0},"schema":"https://github.com/citation-style-language/schema/raw/master/csl-citation.json"}</w:instrText>
      </w:r>
      <w:r w:rsidRPr="0008241C">
        <w:rPr>
          <w:sz w:val="22"/>
          <w:szCs w:val="22"/>
        </w:rPr>
        <w:fldChar w:fldCharType="separate"/>
      </w:r>
      <w:r w:rsidRPr="0008241C">
        <w:rPr>
          <w:noProof/>
          <w:sz w:val="22"/>
          <w:szCs w:val="22"/>
        </w:rPr>
        <w:t>(Olsen, 1998)</w:t>
      </w:r>
      <w:r w:rsidRPr="0008241C">
        <w:rPr>
          <w:sz w:val="22"/>
          <w:szCs w:val="22"/>
        </w:rPr>
        <w:fldChar w:fldCharType="end"/>
      </w:r>
      <w:r w:rsidRPr="0008241C">
        <w:rPr>
          <w:sz w:val="22"/>
          <w:szCs w:val="22"/>
        </w:rPr>
        <w:t xml:space="preserve">. In Pakistan, almost all medicinal plants are collected from the wild and are an important source of income for poor people </w:t>
      </w:r>
      <w:r w:rsidRPr="0008241C">
        <w:rPr>
          <w:sz w:val="22"/>
          <w:szCs w:val="22"/>
        </w:rPr>
        <w:fldChar w:fldCharType="begin" w:fldLock="1"/>
      </w:r>
      <w:r w:rsidRPr="0008241C">
        <w:rPr>
          <w:sz w:val="22"/>
          <w:szCs w:val="22"/>
        </w:rPr>
        <w:instrText>ADDIN CSL_CITATION {"citationItems":[{"id":"ITEM-1","itemData":{"ISSN":"19960875","abstract":"ut of about 258,650 species of higher plants reported from the world; more than 10% are used to cure ailing communities. Beside many known drugs (e.g. tubocurarine, reserpine, aspirin and morphine etc) are discovered based on traditional knowledge. Majority of the people in Pakistan rely on medicinal plants to find treatment for their minor, even in some cases major diseases. Some wild plants are now being commonly used e.g. Ephedra, Artimisia, St. John’s wort, Hippophae beside some that have been domesticated e.g. Garlic, Ginseng and Cumin etc. There is a local market system (Pansara) specifically dealing with medicinal plants business in Pakistan and several plants are exported. Plants having active constituents are used to treat various ailments in both human and animal. In most instances, certain plant species are considered specific for a particular illness but occasionally they have mixed usage. Women, followed by children, are identified as the principal collectors of medicinal plants. Due to over-collection, several species have gone extinct in the Hindukush-Himalayan regions. Local collectors, vendors, herbal drug dealers and others are the ones who threaten the flora of Pakistan contribute (though unknowingly) to the extinction of some and bringing others to the brink of extinction. Though medicinal plants from wild are important source of income for local communities, but if not properly managed, this may lead to the destruction of habitat and in return extinction of species. There is therefore, a need to find ways to harvest medicinal plants sustainably from the wild, train local collectors (in proper collection techniques, train the people in growing medicinal plants, and remove some of the middlemen from the trading chain. In the present article, an effort was made to review the status of medicinal plants research in Pakistan.","author":[{"dropping-particle":"","family":"Shinwari","given":"Z K","non-dropping-particle":"","parse-names":false,"suffix":""}],"container-title":"Journal of Medicinal Plants Research","id":"ITEM-1","issue":"3","issued":{"date-parts":[["2010"]]},"page":"161-176","title":"Medicinal plants research in Pakistan","type":"article-journal","volume":"4"},"uris":["http://www.mendeley.com/documents/?uuid=39a71c98-943e-40e1-838c-524df9024e2d"]}],"mendeley":{"formattedCitation":"(Shinwari, 2010)","plainTextFormattedCitation":"(Shinwari, 2010)","previouslyFormattedCitation":"(Shinwari, 2010)"},"properties":{"noteIndex":0},"schema":"https://github.com/citation-style-language/schema/raw/master/csl-citation.json"}</w:instrText>
      </w:r>
      <w:r w:rsidRPr="0008241C">
        <w:rPr>
          <w:sz w:val="22"/>
          <w:szCs w:val="22"/>
        </w:rPr>
        <w:fldChar w:fldCharType="separate"/>
      </w:r>
      <w:r w:rsidRPr="0008241C">
        <w:rPr>
          <w:noProof/>
          <w:sz w:val="22"/>
          <w:szCs w:val="22"/>
        </w:rPr>
        <w:t>(Shinwari, 2010)</w:t>
      </w:r>
      <w:r w:rsidRPr="0008241C">
        <w:rPr>
          <w:sz w:val="22"/>
          <w:szCs w:val="22"/>
        </w:rPr>
        <w:fldChar w:fldCharType="end"/>
      </w:r>
      <w:r w:rsidRPr="0008241C">
        <w:rPr>
          <w:sz w:val="22"/>
          <w:szCs w:val="22"/>
        </w:rPr>
        <w:t>.</w:t>
      </w:r>
    </w:p>
    <w:p w14:paraId="2FB8DEAF" w14:textId="77777777" w:rsidR="00A01204" w:rsidRPr="0008241C" w:rsidRDefault="00A01204" w:rsidP="00A01204">
      <w:pPr>
        <w:rPr>
          <w:sz w:val="22"/>
          <w:szCs w:val="22"/>
        </w:rPr>
      </w:pPr>
    </w:p>
    <w:p w14:paraId="6243A0FC" w14:textId="77777777" w:rsidR="00A01204" w:rsidRPr="0008241C" w:rsidRDefault="00A01204" w:rsidP="00A01204">
      <w:pPr>
        <w:rPr>
          <w:sz w:val="22"/>
          <w:szCs w:val="22"/>
        </w:rPr>
      </w:pPr>
      <w:r w:rsidRPr="0008241C">
        <w:rPr>
          <w:sz w:val="22"/>
          <w:szCs w:val="22"/>
        </w:rPr>
        <w:t xml:space="preserve">Despite the high value of the final products, the primary collectors of MAPs generally receive a small share of the final value of the unprocessed plant material. This may be because the primary collectors are not well-informed of the real value of the goods, are incapable of marketing it in the form desired by consumers, and/or are unable to market them to the consumers directly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05"]]},"number-of-pages":"64","publisher-place":"Rome","title":"Trade in Medicinal Plants","type":"report"},"uris":["http://www.mendeley.com/documents/?uuid=65ce33e2-58b9-313d-823a-c243629d780f"]}],"mendeley":{"formattedCitation":"(FAO, 2005b)","plainTextFormattedCitation":"(FAO, 2005b)","previouslyFormattedCitation":"(FAO, 2005b)"},"properties":{"noteIndex":0},"schema":"https://github.com/citation-style-language/schema/raw/master/csl-citation.json"}</w:instrText>
      </w:r>
      <w:r w:rsidRPr="0008241C">
        <w:rPr>
          <w:sz w:val="22"/>
          <w:szCs w:val="22"/>
        </w:rPr>
        <w:fldChar w:fldCharType="separate"/>
      </w:r>
      <w:r w:rsidRPr="0008241C">
        <w:rPr>
          <w:noProof/>
          <w:sz w:val="22"/>
          <w:szCs w:val="22"/>
        </w:rPr>
        <w:t>(FAO, 2005b)</w:t>
      </w:r>
      <w:r w:rsidRPr="0008241C">
        <w:rPr>
          <w:sz w:val="22"/>
          <w:szCs w:val="22"/>
        </w:rPr>
        <w:fldChar w:fldCharType="end"/>
      </w:r>
      <w:r w:rsidRPr="0008241C">
        <w:rPr>
          <w:sz w:val="22"/>
          <w:szCs w:val="22"/>
        </w:rPr>
        <w:t xml:space="preserve">. The processing of the raw plant material commonly takes place in consumer countries. </w:t>
      </w:r>
    </w:p>
    <w:p w14:paraId="5783D357" w14:textId="77777777" w:rsidR="00A01204" w:rsidRPr="0008241C" w:rsidRDefault="00A01204" w:rsidP="00A01204">
      <w:pPr>
        <w:rPr>
          <w:sz w:val="22"/>
          <w:szCs w:val="22"/>
        </w:rPr>
      </w:pPr>
    </w:p>
    <w:p w14:paraId="774F8ABE" w14:textId="2FB69405" w:rsidR="00A01204" w:rsidRPr="0008241C" w:rsidRDefault="00A01204" w:rsidP="00A01204">
      <w:pPr>
        <w:rPr>
          <w:sz w:val="22"/>
          <w:szCs w:val="22"/>
        </w:rPr>
      </w:pPr>
      <w:r w:rsidRPr="0008241C">
        <w:rPr>
          <w:sz w:val="22"/>
          <w:szCs w:val="22"/>
        </w:rPr>
        <w:t xml:space="preserve">Based on information from the International Union for Conservation of Nature and the World Wildlife Fund, between 50,000 and 80,000 flowering plant species are being used for medicinal purposes globally </w:t>
      </w:r>
      <w:r w:rsidRPr="0008241C">
        <w:rPr>
          <w:sz w:val="22"/>
          <w:szCs w:val="22"/>
        </w:rPr>
        <w:fldChar w:fldCharType="begin" w:fldLock="1"/>
      </w:r>
      <w:r w:rsidRPr="0008241C">
        <w:rPr>
          <w:sz w:val="22"/>
          <w:szCs w:val="22"/>
        </w:rPr>
        <w:instrText>ADDIN CSL_CITATION {"citationItems":[{"id":"ITEM-1","itemData":{"author":[{"dropping-particle":"","family":"Medicinal Plant Specialist Group","given":"","non-dropping-particle":"","parse-names":false,"suffix":""}],"id":"ITEM-1","issued":{"date-parts":[["2007"]]},"number-of-pages":"38","publisher-place":"Bonn, Gland, Frankfurt, and Cambridge (BfN-Skripten 195)","title":"International Standard for Sustainable Wild Collection of Medicinal and Aromatic Plants (ISSC-MAP) Version 1.0","type":"report"},"uris":["http://www.mendeley.com/documents/?uuid=42f9bb01-eebe-3f89-a386-eb746c827d14"]},{"id":"ITEM-2","itemData":{"author":[{"dropping-particle":"","family":"Schippmann","given":"U.","non-dropping-particle":"","parse-names":false,"suffix":""},{"dropping-particle":"","family":"Leaman","given":"D.","non-dropping-particle":"","parse-names":false,"suffix":""},{"dropping-particle":"","family":"Cunningham","given":"A.B.","non-dropping-particle":"","parse-names":false,"suffix":""}],"chapter-number":"6","container-title":"Medicinal and Aromatic Plants: Agricultural, Commercial, Ecological, Legal, Pharmacological and Social Aspects","id":"ITEM-2","issued":{"date-parts":[["2006","11","1"]]},"page":"75-95","title":"A comparison of cultivation and wild collection of medicinal and aromatic plants under sustainability aspects","type":"chapter"},"uris":["http://www.mendeley.com/documents/?uuid=9b9f9f19-50aa-33cc-8037-cdddfc643b89"]}],"mendeley":{"formattedCitation":"(Medicinal Plant Specialist Group, 2007; Schippmann &lt;i&gt;et al.&lt;/i&gt;, 2006)","plainTextFormattedCitation":"(Medicinal Plant Specialist Group, 2007; Schippmann et al., 2006)","previouslyFormattedCitation":"(Medicinal Plant Specialist Group, 2007; Schippmann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Medicinal Plant Specialist Group, 2007; Schippmann </w:t>
      </w:r>
      <w:r w:rsidRPr="0008241C">
        <w:rPr>
          <w:i/>
          <w:noProof/>
          <w:sz w:val="22"/>
          <w:szCs w:val="22"/>
        </w:rPr>
        <w:t>et al.</w:t>
      </w:r>
      <w:r w:rsidRPr="0008241C">
        <w:rPr>
          <w:noProof/>
          <w:sz w:val="22"/>
          <w:szCs w:val="22"/>
        </w:rPr>
        <w:t>, 2006)</w:t>
      </w:r>
      <w:r w:rsidRPr="0008241C">
        <w:rPr>
          <w:sz w:val="22"/>
          <w:szCs w:val="22"/>
        </w:rPr>
        <w:fldChar w:fldCharType="end"/>
      </w:r>
      <w:r w:rsidRPr="0008241C">
        <w:rPr>
          <w:rFonts w:eastAsia="Batang"/>
          <w:noProof/>
          <w:sz w:val="22"/>
          <w:szCs w:val="22"/>
          <w:lang w:eastAsia="ko-KR"/>
        </w:rPr>
        <w:t xml:space="preserve">. </w:t>
      </w:r>
      <w:r w:rsidRPr="0008241C">
        <w:rPr>
          <w:sz w:val="22"/>
          <w:szCs w:val="22"/>
        </w:rPr>
        <w:t>Among these, approximately 15,000 species are threatened with extinction due to overharvesting and habitat destruction, and 20</w:t>
      </w:r>
      <w:r w:rsidR="00C934E9">
        <w:rPr>
          <w:sz w:val="22"/>
          <w:szCs w:val="22"/>
        </w:rPr>
        <w:t xml:space="preserve"> per cent</w:t>
      </w:r>
      <w:r w:rsidRPr="0008241C">
        <w:rPr>
          <w:sz w:val="22"/>
          <w:szCs w:val="22"/>
        </w:rPr>
        <w:t xml:space="preserve"> of their wild resources are close to depletion due to rising human population and plant consumption </w:t>
      </w:r>
      <w:r w:rsidRPr="0008241C">
        <w:rPr>
          <w:sz w:val="22"/>
          <w:szCs w:val="22"/>
        </w:rPr>
        <w:fldChar w:fldCharType="begin" w:fldLock="1"/>
      </w:r>
      <w:r w:rsidRPr="0008241C">
        <w:rPr>
          <w:sz w:val="22"/>
          <w:szCs w:val="22"/>
        </w:rPr>
        <w:instrText>ADDIN CSL_CITATION {"citationItems":[{"id":"ITEM-1","itemData":{"ISBN":"9789843310293","author":[{"dropping-particle":"","family":"Motaleb","given":"Mohammad Abdul","non-dropping-particle":"","parse-names":false,"suffix":""}],"editor":[{"dropping-particle":"","family":"Firoz","given":"Remeen","non-dropping-particle":"","parse-names":false,"suffix":""},{"dropping-particle":"","family":"Adrika","given":"Ahana","non-dropping-particle":"","parse-names":false,"suffix":""},{"dropping-particle":"","family":"Khan","given":"Niaz Ahmed","non-dropping-particle":"","parse-names":false,"suffix":""}],"id":"ITEM-1","issued":{"date-parts":[["2010"]]},"number-of-pages":"viii+30","publisher":"IUCN (International Union for Conservation of Nature)","publisher-place":"Bangladesh Country Office, Dhaka, Bangladesh","title":"Approaches to Conservation of Medicinal Plants and Traditional Knowledge: A Focus on the Chittagong Hill Tracts","type":"book"},"uris":["http://www.mendeley.com/documents/?uuid=a56281ad-93a2-4b28-9700-12888416cfec"]}],"mendeley":{"formattedCitation":"(Motaleb, 2010)","plainTextFormattedCitation":"(Motaleb, 2010)","previouslyFormattedCitation":"(Motaleb, 2010)"},"properties":{"noteIndex":0},"schema":"https://github.com/citation-style-language/schema/raw/master/csl-citation.json"}</w:instrText>
      </w:r>
      <w:r w:rsidRPr="0008241C">
        <w:rPr>
          <w:sz w:val="22"/>
          <w:szCs w:val="22"/>
        </w:rPr>
        <w:fldChar w:fldCharType="separate"/>
      </w:r>
      <w:r w:rsidRPr="0008241C">
        <w:rPr>
          <w:noProof/>
          <w:sz w:val="22"/>
          <w:szCs w:val="22"/>
        </w:rPr>
        <w:t>(Motaleb, 2010)</w:t>
      </w:r>
      <w:r w:rsidRPr="0008241C">
        <w:rPr>
          <w:sz w:val="22"/>
          <w:szCs w:val="22"/>
        </w:rPr>
        <w:fldChar w:fldCharType="end"/>
      </w:r>
      <w:r w:rsidRPr="0008241C">
        <w:rPr>
          <w:sz w:val="22"/>
          <w:szCs w:val="22"/>
        </w:rPr>
        <w:t xml:space="preserve">. The distribution of medicinal plants is not uniform across the world (Figure 2.18) and China and India, the largest medicinal plant users, contain 11,146 and 7,500 species respectively </w:t>
      </w:r>
      <w:r w:rsidRPr="0008241C">
        <w:rPr>
          <w:sz w:val="22"/>
          <w:szCs w:val="22"/>
        </w:rPr>
        <w:fldChar w:fldCharType="begin" w:fldLock="1"/>
      </w:r>
      <w:r w:rsidRPr="0008241C">
        <w:rPr>
          <w:sz w:val="22"/>
          <w:szCs w:val="22"/>
        </w:rPr>
        <w:instrText>ADDIN CSL_CITATION {"citationItems":[{"id":"ITEM-1","itemData":{"DOI":"10.5455/vetworld.2008.347-350","ISSN":"0972-8988","author":[{"dropping-particle":"","family":"Verma","given":"Sheetal","non-dropping-particle":"","parse-names":false,"suffix":""},{"dropping-particle":"","family":"Singh","given":"S","non-dropping-particle":"","parse-names":false,"suffix":""}],"container-title":"Veterinary World","id":"ITEM-1","issue":"2","issued":{"date-parts":[["2008"]]},"page":"347","title":"Current and future status of herbal medicines","type":"article-journal","volume":"2"},"uris":["http://www.mendeley.com/documents/?uuid=322164ff-1daa-351f-845e-e64aad0f62e9"]},{"id":"ITEM-2","itemData":{"DOI":"10.1186/s13020-016-0108-7","ISSN":"1749-8546","abstract":"Medicinal plants are globally valuable sources of herbal products, and they are disappearing at a high speed. This article reviews global trends, developments and prospects for the strategies and methodologies concerning the conservation and sustainable use of medicinal plant resources to provide a reliable reference for the conservation and sustainable use of medicinal plants. We emphasized that both conservation strategies (e.g. in situ and ex situ conservation and cultivation practices) and resource management (e.g. good agricultural practices and sustainable use solutions) should be adequately taken into account for the sustainable use of medicinal plant resources. We recommend that biotechnical approaches (e.g. tissue culture, micropropagation, synthetic seed technology, and molecular marker-based approaches) should be applied to improve yield and modify the potency of medicinal plants.","author":[{"dropping-particle":"","family":"Chen","given":"Shi-Lin","non-dropping-particle":"","parse-names":false,"suffix":""},{"dropping-particle":"","family":"Yu","given":"Hua","non-dropping-particle":"","parse-names":false,"suffix":""},{"dropping-particle":"","family":"Luo","given":"Hong-Mei","non-dropping-particle":"","parse-names":false,"suffix":""},{"dropping-particle":"","family":"Wu","given":"Qiong","non-dropping-particle":"","parse-names":false,"suffix":""},{"dropping-particle":"","family":"Li","given":"Chun-Fang","non-dropping-particle":"","parse-names":false,"suffix":""},{"dropping-particle":"","family":"Steinmetz","given":"André","non-dropping-particle":"","parse-names":false,"suffix":""}],"container-title":"Chinese Medicine","id":"ITEM-2","issue":"1","issued":{"date-parts":[["2016","12","30"]]},"page":"37","publisher":"BioMed Central","title":"Conservation and sustainable use of medicinal plants: problems, progress, and prospects","type":"article-journal","volume":"11"},"uris":["http://www.mendeley.com/documents/?uuid=01fc2dbd-83be-3dec-bce4-d34b00bd4c1e"]}],"mendeley":{"formattedCitation":"(S.-L. Chen &lt;i&gt;et al.&lt;/i&gt;, 2016; Verma &amp; Singh, 2008)","plainTextFormattedCitation":"(S.-L. Chen et al., 2016; Verma &amp; Singh, 2008)","previouslyFormattedCitation":"(S.-L. Chen &lt;i&gt;et al.&lt;/i&gt;, 2016; Verma &amp; Singh, 2008)"},"properties":{"noteIndex":0},"schema":"https://github.com/citation-style-language/schema/raw/master/csl-citation.json"}</w:instrText>
      </w:r>
      <w:r w:rsidRPr="0008241C">
        <w:rPr>
          <w:sz w:val="22"/>
          <w:szCs w:val="22"/>
        </w:rPr>
        <w:fldChar w:fldCharType="separate"/>
      </w:r>
      <w:r w:rsidRPr="0008241C">
        <w:rPr>
          <w:noProof/>
          <w:sz w:val="22"/>
          <w:szCs w:val="22"/>
        </w:rPr>
        <w:t xml:space="preserve">(S.-L. Chen </w:t>
      </w:r>
      <w:r w:rsidRPr="0008241C">
        <w:rPr>
          <w:i/>
          <w:noProof/>
          <w:sz w:val="22"/>
          <w:szCs w:val="22"/>
        </w:rPr>
        <w:t>et al.</w:t>
      </w:r>
      <w:r w:rsidRPr="0008241C">
        <w:rPr>
          <w:noProof/>
          <w:sz w:val="22"/>
          <w:szCs w:val="22"/>
        </w:rPr>
        <w:t>, 2016; Verma &amp; Singh, 2008)</w:t>
      </w:r>
      <w:r w:rsidRPr="0008241C">
        <w:rPr>
          <w:sz w:val="22"/>
          <w:szCs w:val="22"/>
        </w:rPr>
        <w:fldChar w:fldCharType="end"/>
      </w:r>
      <w:r w:rsidRPr="0008241C">
        <w:rPr>
          <w:sz w:val="22"/>
          <w:szCs w:val="22"/>
        </w:rPr>
        <w:t xml:space="preserve">. </w:t>
      </w:r>
    </w:p>
    <w:p w14:paraId="418A8892" w14:textId="77777777" w:rsidR="00A01204" w:rsidRPr="0008241C" w:rsidRDefault="00A01204" w:rsidP="00A01204">
      <w:pPr>
        <w:rPr>
          <w:sz w:val="22"/>
          <w:szCs w:val="22"/>
        </w:rPr>
      </w:pPr>
    </w:p>
    <w:p w14:paraId="7AA61217"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7DBCAE0E" wp14:editId="4A6E3AD5">
            <wp:extent cx="5731510" cy="3711497"/>
            <wp:effectExtent l="0" t="0" r="2540" b="3810"/>
            <wp:docPr id="91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 name="Picture 7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31510" cy="3711497"/>
                    </a:xfrm>
                    <a:prstGeom prst="rect">
                      <a:avLst/>
                    </a:prstGeom>
                    <a:noFill/>
                    <a:ln>
                      <a:noFill/>
                    </a:ln>
                    <a:extLst/>
                  </pic:spPr>
                </pic:pic>
              </a:graphicData>
            </a:graphic>
          </wp:inline>
        </w:drawing>
      </w:r>
    </w:p>
    <w:p w14:paraId="5011006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2.18 Number and percentage of plant species globally</w:t>
      </w:r>
    </w:p>
    <w:p w14:paraId="3748652D" w14:textId="77777777" w:rsidR="00A01204" w:rsidRPr="0008241C" w:rsidRDefault="00A01204" w:rsidP="00A01204">
      <w:pPr>
        <w:rPr>
          <w:sz w:val="22"/>
          <w:szCs w:val="22"/>
        </w:rPr>
      </w:pPr>
      <w:r w:rsidRPr="0008241C">
        <w:rPr>
          <w:sz w:val="22"/>
          <w:szCs w:val="22"/>
        </w:rPr>
        <w:lastRenderedPageBreak/>
        <w:t xml:space="preserve">Note: The </w:t>
      </w:r>
      <w:r w:rsidRPr="0008241C">
        <w:rPr>
          <w:iCs/>
          <w:sz w:val="22"/>
          <w:szCs w:val="22"/>
        </w:rPr>
        <w:t>bars</w:t>
      </w:r>
      <w:r w:rsidRPr="0008241C">
        <w:rPr>
          <w:sz w:val="22"/>
          <w:szCs w:val="22"/>
        </w:rPr>
        <w:t xml:space="preserve"> show the number of medicinal plant species, and the </w:t>
      </w:r>
      <w:r w:rsidRPr="0008241C">
        <w:rPr>
          <w:iCs/>
          <w:sz w:val="22"/>
          <w:szCs w:val="22"/>
        </w:rPr>
        <w:t>dots</w:t>
      </w:r>
      <w:r w:rsidRPr="0008241C">
        <w:rPr>
          <w:sz w:val="22"/>
          <w:szCs w:val="22"/>
        </w:rPr>
        <w:t xml:space="preserve"> show the percentage of medicinal plants compared with the total number of plant species in the country.</w:t>
      </w:r>
      <w:r w:rsidRPr="0008241C">
        <w:rPr>
          <w:rFonts w:eastAsia="MS Mincho"/>
          <w:sz w:val="22"/>
          <w:szCs w:val="22"/>
          <w:lang w:eastAsia="ja-JP"/>
        </w:rPr>
        <w:t xml:space="preserve"> </w:t>
      </w:r>
      <w:r w:rsidRPr="0008241C">
        <w:rPr>
          <w:sz w:val="22"/>
          <w:szCs w:val="22"/>
        </w:rPr>
        <w:t xml:space="preserve">Source: Che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86/s13020-016-0108-7","ISSN":"1749-8546","abstract":"Medicinal plants are globally valuable sources of herbal products, and they are disappearing at a high speed. This article reviews global trends, developments and prospects for the strategies and methodologies concerning the conservation and sustainable use of medicinal plant resources to provide a reliable reference for the conservation and sustainable use of medicinal plants. We emphasized that both conservation strategies (e.g. in situ and ex situ conservation and cultivation practices) and resource management (e.g. good agricultural practices and sustainable use solutions) should be adequately taken into account for the sustainable use of medicinal plant resources. We recommend that biotechnical approaches (e.g. tissue culture, micropropagation, synthetic seed technology, and molecular marker-based approaches) should be applied to improve yield and modify the potency of medicinal plants.","author":[{"dropping-particle":"","family":"Chen","given":"Shi-Lin","non-dropping-particle":"","parse-names":false,"suffix":""},{"dropping-particle":"","family":"Yu","given":"Hua","non-dropping-particle":"","parse-names":false,"suffix":""},{"dropping-particle":"","family":"Luo","given":"Hong-Mei","non-dropping-particle":"","parse-names":false,"suffix":""},{"dropping-particle":"","family":"Wu","given":"Qiong","non-dropping-particle":"","parse-names":false,"suffix":""},{"dropping-particle":"","family":"Li","given":"Chun-Fang","non-dropping-particle":"","parse-names":false,"suffix":""},{"dropping-particle":"","family":"Steinmetz","given":"André","non-dropping-particle":"","parse-names":false,"suffix":""}],"container-title":"Chinese Medicine","id":"ITEM-1","issue":"1","issued":{"date-parts":[["2016","12","30"]]},"page":"37","publisher":"BioMed Central","title":"Conservation and sustainable use of medicinal plants: problems, progress, and prospects","type":"article-journal","volume":"11"},"label":"part","suppress-author":1,"uris":["http://www.mendeley.com/documents/?uuid=01fc2dbd-83be-3dec-bce4-d34b00bd4c1e"]}],"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p>
    <w:p w14:paraId="6F5E4450" w14:textId="77777777" w:rsidR="00A01204" w:rsidRPr="0008241C" w:rsidRDefault="00A01204" w:rsidP="00A01204">
      <w:pPr>
        <w:rPr>
          <w:sz w:val="22"/>
          <w:szCs w:val="22"/>
          <w:lang w:eastAsia="ko-KR"/>
        </w:rPr>
      </w:pPr>
    </w:p>
    <w:p w14:paraId="0E6FB085" w14:textId="77777777" w:rsidR="00A01204" w:rsidRPr="0008241C" w:rsidRDefault="00A01204" w:rsidP="00A01204">
      <w:pPr>
        <w:rPr>
          <w:rFonts w:eastAsia="Malgun Gothic"/>
          <w:sz w:val="22"/>
          <w:szCs w:val="22"/>
          <w:lang w:eastAsia="ko-KR"/>
        </w:rPr>
      </w:pPr>
      <w:r w:rsidRPr="0008241C">
        <w:rPr>
          <w:sz w:val="22"/>
          <w:szCs w:val="22"/>
        </w:rPr>
        <w:t xml:space="preserve">The conservation and sustainable use of medicinal plants is important as they contribute significantly to people’s lives by providing health support and maintenance, sources of income, as well as livelihood security and cultural preservation </w:t>
      </w:r>
      <w:r w:rsidRPr="0008241C">
        <w:rPr>
          <w:sz w:val="22"/>
          <w:szCs w:val="22"/>
        </w:rPr>
        <w:fldChar w:fldCharType="begin" w:fldLock="1"/>
      </w:r>
      <w:r w:rsidRPr="0008241C">
        <w:rPr>
          <w:sz w:val="22"/>
          <w:szCs w:val="22"/>
        </w:rPr>
        <w:instrText>ADDIN CSL_CITATION {"citationItems":[{"id":"ITEM-1","itemData":{"DOI":"10.1023/B:BIOC.0000021333.23413.42","ISSN":"0960-3115","author":[{"dropping-particle":"","family":"Hamilton","given":"Alan C.","non-dropping-particle":"","parse-names":false,"suffix":""}],"container-title":"Biodiversity and Conservation","id":"ITEM-1","issue":"8","issued":{"date-parts":[["2004","7"]]},"page":"1477-1517","publisher":"Kluwer Academic Publishers-Plenum Publishers","title":"Medicinal plants, conservation and livelihoods","type":"article-journal","volume":"13"},"uris":["http://www.mendeley.com/documents/?uuid=38089c9f-ebfb-3e28-b2f4-252fb65fb2ca"]},{"id":"ITEM-2","itemData":{"abstract":"Abstract on PDF","author":[{"dropping-particle":"","family":"Sharma","given":"Uday R.","non-dropping-particle":"","parse-names":false,"suffix":""},{"dropping-particle":"","family":"Malla","given":"Kuber J.","non-dropping-particle":"","parse-names":false,"suffix":""},{"dropping-particle":"","family":"Uprety","given":"Rajesh K.","non-dropping-particle":"","parse-names":false,"suffix":""}],"container-title":"Banko Janakari","id":"ITEM-2","issue":"2","issued":{"date-parts":[["2004","3","25"]]},"number-of-pages":"3-11","title":"Banko janakari : a journal of forestry information for nepal.","type":"book","volume":"14"},"uris":["http://www.mendeley.com/documents/?uuid=e6ff8261-99f7-351c-8176-e4e065ea5ab1"]}],"mendeley":{"formattedCitation":"(A. C. Hamilton, 2004; U. R. Sharma &lt;i&gt;et al.&lt;/i&gt;, 2004)","plainTextFormattedCitation":"(A. C. Hamilton, 2004; U. R. Sharma et al., 2004)","previouslyFormattedCitation":"(A. C. Hamilton, 2004; U. R. Sharma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A. C. Hamilton, 2004; U. R. Sharma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w:t>
      </w:r>
    </w:p>
    <w:p w14:paraId="6DD390BE" w14:textId="77777777" w:rsidR="00A01204" w:rsidRPr="0008241C" w:rsidRDefault="00A01204" w:rsidP="00A01204">
      <w:pPr>
        <w:rPr>
          <w:rFonts w:eastAsia="Malgun Gothic"/>
          <w:sz w:val="22"/>
          <w:szCs w:val="22"/>
          <w:lang w:eastAsia="ko-KR"/>
        </w:rPr>
      </w:pPr>
    </w:p>
    <w:p w14:paraId="6864AC3A" w14:textId="77777777" w:rsidR="00A01204" w:rsidRPr="0008241C" w:rsidRDefault="00A01204" w:rsidP="00A01204">
      <w:pPr>
        <w:rPr>
          <w:color w:val="000000"/>
          <w:sz w:val="22"/>
          <w:szCs w:val="24"/>
        </w:rPr>
      </w:pPr>
      <w:r w:rsidRPr="0008241C">
        <w:rPr>
          <w:color w:val="000000"/>
          <w:sz w:val="22"/>
          <w:szCs w:val="24"/>
        </w:rPr>
        <w:t xml:space="preserve">In many rural areas of the Asia-Pacific, animals are harvested for food, medicinal and subsistence uses, and/or trade </w:t>
      </w:r>
      <w:r w:rsidRPr="0008241C">
        <w:rPr>
          <w:color w:val="000000"/>
          <w:sz w:val="22"/>
          <w:szCs w:val="24"/>
        </w:rPr>
        <w:fldChar w:fldCharType="begin" w:fldLock="1"/>
      </w:r>
      <w:r w:rsidRPr="0008241C">
        <w:rPr>
          <w:color w:val="000000"/>
          <w:sz w:val="22"/>
          <w:szCs w:val="24"/>
        </w:rPr>
        <w:instrText>ADDIN CSL_CITATION {"citationItems":[{"id":"ITEM-1","itemData":{"author":[{"dropping-particle":"","family":"Bennett","given":"E. L.","non-dropping-particle":"","parse-names":false,"suffix":""},{"dropping-particle":"","family":"Rao","given":"M.","non-dropping-particle":"","parse-names":false,"suffix":""}],"container-title":"Links between Biodiversity Conservation Livelihoods and Food Security: The Sustainable Use of Wild Species for Meat","editor":[{"dropping-particle":"","family":"Mainka","given":"S.","non-dropping-particle":"","parse-names":false,"suffix":""},{"dropping-particle":"","family":"Trivedi","given":"M.","non-dropping-particle":"","parse-names":false,"suffix":""}],"id":"ITEM-1","issued":{"date-parts":[["2002"]]},"page":"39–44","publisher":"IUCN","publisher-place":"Gland, Switzerland and Cambridge, UK","title":"Wild meat consumption in Asian tropical forest countries: Is this a glimpse of the future for Africa?","type":"chapter"},"uris":["http://www.mendeley.com/documents/?uuid=4900d195-3942-4146-8736-868ea1454650"]},{"id":"ITEM-2","itemData":{"DOI":"10.17528/cifor/005135","ISBN":"978-602-1504-54-3","author":[{"dropping-particle":"","family":"Lee","given":"T.M.","non-dropping-particle":"","parse-names":false,"suffix":""},{"dropping-particle":"","family":"Sigouin","given":"A.","non-dropping-particle":"","parse-names":false,"suffix":""},{"dropping-particle":"","family":"Pinedo-Vasquez","given":"M.","non-dropping-particle":"","parse-names":false,"suffix":""},{"dropping-particle":"","family":"Nasi","given":"R.","non-dropping-particle":"","parse-names":false,"suffix":""}],"collection-title":"CIFOR Occasional Paper no. 115","id":"ITEM-2","issued":{"date-parts":[["2014"]]},"publisher":"Center for International Forestry Research (CIFOR)","publisher-place":"Bogor, Indonesia","title":"The harvest of wildlife for bushmeat and traditional medicine in East, South and Southeast Asia: Current knowledge base, challenges, opportunities and areas for future research","type":"book"},"uris":["http://www.mendeley.com/documents/?uuid=9c22a479-2f64-34fc-a074-f54b1c0cba6d"]},{"id":"ITEM-3","itemData":{"DOI":"10.1890/1051-0761(1997)007[0642:BHTBAS]2.0.CO;2","author":[{"dropping-particle":"","family":"Clayton","given":"Lynn","non-dropping-particle":"","parse-names":false,"suffix":""},{"dropping-particle":"","family":"Keeling","given":"Matthew","non-dropping-particle":"","parse-names":false,"suffix":""},{"dropping-particle":"","family":"Milner-Gulland","given":"E. J.","non-dropping-particle":"","parse-names":false,"suffix":""}],"container-title":"Ecological Applications","id":"ITEM-3","issue":"2","issued":{"date-parts":[["1997","5","1"]]},"page":"642-652","publisher":"Ecological Society of America","title":"Bringing home the bacon: A spatial model of wild pig hunting in Sulawesi, Indonesia","type":"article-journal","volume":"7"},"uris":["http://www.mendeley.com/documents/?uuid=b75f25c8-fa3e-3861-bbdc-f8f0c5d5f9b1"]},{"id":"ITEM-4","itemData":{"DOI":"10.1111/j.1744-7429.2007.00271.x","ISSN":"00063606","author":[{"dropping-particle":"","family":"Corlett","given":"Richard T.","non-dropping-particle":"","parse-names":false,"suffix":""}],"container-title":"Biotropica","id":"ITEM-4","issue":"3","issued":{"date-parts":[["2007","5","1"]]},"page":"292-303","publisher":"Blackwell Publishing Inc","title":"The Impact of Hunting on the Mammalian Fauna of Tropical Asian Forests","type":"article-journal","volume":"39"},"uris":["http://www.mendeley.com/documents/?uuid=b5a0362f-9411-37df-a1dc-2d5440f68d19"]},{"id":"ITEM-5","itemData":{"DOI":"10.1023/B:HUEC.0000028084.30742.d0","ISSN":"0300-7839","author":[{"dropping-particle":"","family":"Wadley","given":"Reed L.","non-dropping-particle":"","parse-names":false,"suffix":""},{"dropping-particle":"","family":"Colfer","given":"Carol J. Pierce","non-dropping-particle":"","parse-names":false,"suffix":""}],"container-title":"Human Ecology","id":"ITEM-5","issue":"3","issued":{"date-parts":[["2004","6"]]},"page":"313-338","title":"Sacred Forest, Hunting, and Conservation in West Kalimantan, Indonesia","type":"article-journal","volume":"32"},"uris":["http://www.mendeley.com/documents/?uuid=cec932f9-5201-3304-86b7-e5340fe05962"]},{"id":"ITEM-6","itemData":{"DOI":"10.1371/journal.pone.0134787","ISSN":"1932-6203","author":[{"dropping-particle":"","family":"Shairp","given":"Rachel","non-dropping-particle":"","parse-names":false,"suffix":""},{"dropping-particle":"","family":"Veríssimo","given":"Diogo","non-dropping-particle":"","parse-names":false,"suffix":""},{"dropping-particle":"","family":"Fraser","given":"Iain","non-dropping-particle":"","parse-names":false,"suffix":""},{"dropping-particle":"","family":"Challender","given":"Daniel","non-dropping-particle":"","parse-names":false,"suffix":""},{"dropping-particle":"","family":"MacMillan","given":"Douglas","non-dropping-particle":"","parse-names":false,"suffix":""}],"container-title":"PLOS ONE","editor":[{"dropping-particle":"","family":"Somers","given":"Christopher","non-dropping-particle":"","parse-names":false,"suffix":""}],"id":"ITEM-6","issue":"1","issued":{"date-parts":[["2016","1","11"]]},"page":"e0134787","publisher":"Public Library of Science","title":"Understanding Urban Demand for Wild Meat in Vietnam: Implications for Conservation Actions","type":"article-journal","volume":"11"},"uris":["http://www.mendeley.com/documents/?uuid=c5177378-b392-33c2-8e90-99a5ad1a7719"]},{"id":"ITEM-7","itemData":{"DOI":"10.1177/194008291200500203","ISSN":"1940-0829","abstract":"Unregulated hunting can severely affect wildlife populations, particularly in the tropics. From May to October, 2011, we documented target species, hunting techniques, and demand and sale of bushmeat from a local community located at the base of a forested National Park on an isolated mountain (over 10,000 ha) in southern Luzon, the Philippines. The prey taken by hunters (i.e., poachers) included 22 invertebrate and vertebrate species. The main prey items were fruit-eating birds, bats, civets and wild pigs, but the most sought-after prey were flying foxes. Money was the major driver of bushmeat hunting in our study area. Bushmeat was sold and consumed almost entirely by residents of the local community and nearby towns, as hunters stated that they do not have demand from regional urban markets. Localized consumption suggests that focused conservation efforts may be effective in reducing the documented hunting pressures. Fines for hunting endangered species, according to hunters, were a deterrent. Because ...","author":[{"dropping-particle":"","family":"Scheffers","given":"Brett R.","non-dropping-particle":"","parse-names":false,"suffix":""},{"dropping-particle":"","family":"Corlett","given":"Richard T.","non-dropping-particle":"","parse-names":false,"suffix":""},{"dropping-particle":"","family":"Diesmos","given":"Arvin","non-dropping-particle":"","parse-names":false,"suffix":""},{"dropping-particle":"","family":"Laurance","given":"William F.","non-dropping-particle":"","parse-names":false,"suffix":""}],"container-title":"Tropical Conservation Science","id":"ITEM-7","issue":"2","issued":{"date-parts":[["2012","6","1"]]},"page":"133-141","publisher":"SAGE PublicationsSage CA: Los Angeles, CA","title":"Local Demand Drives a Bushmeat Industry in a Philippine Forest Preserve","type":"article-journal","volume":"5"},"uris":["http://www.mendeley.com/documents/?uuid=527e2824-85a1-32c7-8f86-b185b42ef7a6"]}],"mendeley":{"formattedCitation":"(E. L. Bennett &amp; Rao, 2002; Clayton &lt;i&gt;et al.&lt;/i&gt;, 1997; Corlett, 2007; Lee &lt;i&gt;et al.&lt;/i&gt;, 2014; Scheffers &lt;i&gt;et al.&lt;/i&gt;, 2012; Shairp &lt;i&gt;et al.&lt;/i&gt;, 2016; Wadley &amp; Colfer, 2004)","plainTextFormattedCitation":"(E. L. Bennett &amp; Rao, 2002; Clayton et al., 1997; Corlett, 2007; Lee et al., 2014; Scheffers et al., 2012; Shairp et al., 2016; Wadley &amp; Colfer, 2004)","previouslyFormattedCitation":"(E. L. Bennett &amp; Rao, 2002; Clayton &lt;i&gt;et al.&lt;/i&gt;, 1997; Corlett, 2007; Lee &lt;i&gt;et al.&lt;/i&gt;, 2014; Scheffers &lt;i&gt;et al.&lt;/i&gt;, 2012; Shairp &lt;i&gt;et al.&lt;/i&gt;, 2016; Wadley &amp; Colfer, 2004)"},"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 xml:space="preserve">(E. L. Bennett &amp; Rao, 2002; Clayton </w:t>
      </w:r>
      <w:r w:rsidRPr="0008241C">
        <w:rPr>
          <w:i/>
          <w:noProof/>
          <w:color w:val="000000"/>
          <w:sz w:val="22"/>
          <w:szCs w:val="24"/>
        </w:rPr>
        <w:t>et al.</w:t>
      </w:r>
      <w:r w:rsidRPr="0008241C">
        <w:rPr>
          <w:noProof/>
          <w:color w:val="000000"/>
          <w:sz w:val="22"/>
          <w:szCs w:val="24"/>
        </w:rPr>
        <w:t xml:space="preserve">, 1997; Corlett, 2007; Lee </w:t>
      </w:r>
      <w:r w:rsidRPr="0008241C">
        <w:rPr>
          <w:i/>
          <w:noProof/>
          <w:color w:val="000000"/>
          <w:sz w:val="22"/>
          <w:szCs w:val="24"/>
        </w:rPr>
        <w:t>et al.</w:t>
      </w:r>
      <w:r w:rsidRPr="0008241C">
        <w:rPr>
          <w:noProof/>
          <w:color w:val="000000"/>
          <w:sz w:val="22"/>
          <w:szCs w:val="24"/>
        </w:rPr>
        <w:t xml:space="preserve">, 2014; Scheffers </w:t>
      </w:r>
      <w:r w:rsidRPr="0008241C">
        <w:rPr>
          <w:i/>
          <w:noProof/>
          <w:color w:val="000000"/>
          <w:sz w:val="22"/>
          <w:szCs w:val="24"/>
        </w:rPr>
        <w:t>et al.</w:t>
      </w:r>
      <w:r w:rsidRPr="0008241C">
        <w:rPr>
          <w:noProof/>
          <w:color w:val="000000"/>
          <w:sz w:val="22"/>
          <w:szCs w:val="24"/>
        </w:rPr>
        <w:t xml:space="preserve">, 2012; Shairp </w:t>
      </w:r>
      <w:r w:rsidRPr="0008241C">
        <w:rPr>
          <w:i/>
          <w:noProof/>
          <w:color w:val="000000"/>
          <w:sz w:val="22"/>
          <w:szCs w:val="24"/>
        </w:rPr>
        <w:t>et al.</w:t>
      </w:r>
      <w:r w:rsidRPr="0008241C">
        <w:rPr>
          <w:noProof/>
          <w:color w:val="000000"/>
          <w:sz w:val="22"/>
          <w:szCs w:val="24"/>
        </w:rPr>
        <w:t>, 2016; Wadley &amp; Colfer, 2004)</w:t>
      </w:r>
      <w:r w:rsidRPr="0008241C">
        <w:rPr>
          <w:color w:val="000000"/>
          <w:sz w:val="22"/>
          <w:szCs w:val="24"/>
        </w:rPr>
        <w:fldChar w:fldCharType="end"/>
      </w:r>
      <w:r w:rsidRPr="0008241C">
        <w:rPr>
          <w:sz w:val="22"/>
          <w:szCs w:val="24"/>
        </w:rPr>
        <w:t xml:space="preserve">. </w:t>
      </w:r>
      <w:r w:rsidRPr="0008241C">
        <w:rPr>
          <w:color w:val="000000"/>
          <w:sz w:val="22"/>
          <w:szCs w:val="24"/>
        </w:rPr>
        <w:t>A wide range of taxa may be harvested, including primates, ungulates, pigs, bats, turtles, snakes, lizards, and birds. Wild</w:t>
      </w:r>
      <w:r w:rsidRPr="0008241C">
        <w:rPr>
          <w:rFonts w:eastAsia="MS Mincho"/>
          <w:color w:val="000000"/>
          <w:sz w:val="22"/>
          <w:szCs w:val="24"/>
          <w:lang w:eastAsia="ko-KR"/>
        </w:rPr>
        <w:t xml:space="preserve"> </w:t>
      </w:r>
      <w:r w:rsidRPr="0008241C">
        <w:rPr>
          <w:color w:val="000000"/>
          <w:sz w:val="22"/>
          <w:szCs w:val="24"/>
        </w:rPr>
        <w:t xml:space="preserve">meat (legal or illegal, often termed “bushmeat”) can be very important for food security </w:t>
      </w:r>
      <w:r w:rsidRPr="0008241C">
        <w:rPr>
          <w:color w:val="000000"/>
          <w:sz w:val="22"/>
          <w:szCs w:val="24"/>
        </w:rPr>
        <w:fldChar w:fldCharType="begin" w:fldLock="1"/>
      </w:r>
      <w:r w:rsidRPr="0008241C">
        <w:rPr>
          <w:color w:val="000000"/>
          <w:sz w:val="22"/>
          <w:szCs w:val="24"/>
        </w:rPr>
        <w:instrText>ADDIN CSL_CITATION {"citationItems":[{"id":"ITEM-1","itemData":{"author":[{"dropping-particle":"","family":"Nasi","given":"R.","non-dropping-particle":"","parse-names":false,"suffix":""},{"dropping-particle":"","family":"Brown","given":"D.","non-dropping-particle":"","parse-names":false,"suffix":""},{"dropping-particle":"","family":"Wilkie","given":"D.","non-dropping-particle":"","parse-names":false,"suffix":""},{"dropping-particle":"","family":"Bennett","given":"E.","non-dropping-particle":"","parse-names":false,"suffix":""},{"dropping-particle":"","family":"Tutin","given":"C.","non-dropping-particle":"","parse-names":false,"suffix":""},{"dropping-particle":"","family":"Tol","given":"G.","non-dropping-particle":"van","parse-names":false,"suffix":""},{"dropping-particle":"","family":"Christophersen","given":"T.","non-dropping-particle":"","parse-names":false,"suffix":""}],"container-title":"CBD Technical Series No. 33","id":"ITEM-1","issued":{"date-parts":[["2008"]]},"number-of-pages":"50","publisher":"Secretariat of the Convention on Biological Diversity and Montreal, and Center for International Forestry Research (CIFOR)","publisher-place":"Montreal and Bogor","title":"Conservation and use of wildlife-based resources: the bushmeat crisis","type":"book"},"uris":["http://www.mendeley.com/documents/?uuid=ed8d3e13-1fe7-3f57-9f9a-42601cfbc8ba"]}],"mendeley":{"formattedCitation":"(Nasi &lt;i&gt;et al.&lt;/i&gt;, 2008)","plainTextFormattedCitation":"(Nasi et al., 2008)","previouslyFormattedCitation":"(Nasi &lt;i&gt;et al.&lt;/i&gt;, 2008)"},"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 xml:space="preserve">(Nasi </w:t>
      </w:r>
      <w:r w:rsidRPr="0008241C">
        <w:rPr>
          <w:i/>
          <w:noProof/>
          <w:color w:val="000000"/>
          <w:sz w:val="22"/>
          <w:szCs w:val="24"/>
        </w:rPr>
        <w:t>et al.</w:t>
      </w:r>
      <w:r w:rsidRPr="0008241C">
        <w:rPr>
          <w:noProof/>
          <w:color w:val="000000"/>
          <w:sz w:val="22"/>
          <w:szCs w:val="24"/>
        </w:rPr>
        <w:t>, 2008)</w:t>
      </w:r>
      <w:r w:rsidRPr="0008241C">
        <w:rPr>
          <w:color w:val="000000"/>
          <w:sz w:val="22"/>
          <w:szCs w:val="24"/>
        </w:rPr>
        <w:fldChar w:fldCharType="end"/>
      </w:r>
      <w:r w:rsidRPr="0008241C">
        <w:rPr>
          <w:color w:val="000000"/>
          <w:sz w:val="22"/>
          <w:szCs w:val="24"/>
        </w:rPr>
        <w:t xml:space="preserve"> and plays an integral part in the livelihoods, cultural and spiritual lives of many indigenous peoples and local communities </w:t>
      </w:r>
      <w:r w:rsidRPr="0008241C">
        <w:rPr>
          <w:color w:val="000000"/>
          <w:sz w:val="22"/>
          <w:szCs w:val="24"/>
        </w:rPr>
        <w:fldChar w:fldCharType="begin" w:fldLock="1"/>
      </w:r>
      <w:r w:rsidRPr="0008241C">
        <w:rPr>
          <w:color w:val="000000"/>
          <w:sz w:val="22"/>
          <w:szCs w:val="24"/>
        </w:rPr>
        <w:instrText>ADDIN CSL_CITATION {"citationItems":[{"id":"ITEM-1","itemData":{"DOI":"10.17528/cifor/005135","ISBN":"978-602-1504-54-3","author":[{"dropping-particle":"","family":"Lee","given":"T.M.","non-dropping-particle":"","parse-names":false,"suffix":""},{"dropping-particle":"","family":"Sigouin","given":"A.","non-dropping-particle":"","parse-names":false,"suffix":""},{"dropping-particle":"","family":"Pinedo-Vasquez","given":"M.","non-dropping-particle":"","parse-names":false,"suffix":""},{"dropping-particle":"","family":"Nasi","given":"R.","non-dropping-particle":"","parse-names":false,"suffix":""}],"collection-title":"CIFOR Occasional Paper no. 115","id":"ITEM-1","issued":{"date-parts":[["2014"]]},"publisher":"Center for International Forestry Research (CIFOR)","publisher-place":"Bogor, Indonesia","title":"The harvest of wildlife for bushmeat and traditional medicine in East, South and Southeast Asia: Current knowledge base, challenges, opportunities and areas for future research","type":"book"},"uris":["http://www.mendeley.com/documents/?uuid=9c22a479-2f64-34fc-a074-f54b1c0cba6d"]}],"mendeley":{"formattedCitation":"(Lee &lt;i&gt;et al.&lt;/i&gt;, 2014)","plainTextFormattedCitation":"(Lee et al., 2014)","previouslyFormattedCitation":"(Lee &lt;i&gt;et al.&lt;/i&gt;, 2014)"},"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 xml:space="preserve">(Lee </w:t>
      </w:r>
      <w:r w:rsidRPr="0008241C">
        <w:rPr>
          <w:i/>
          <w:noProof/>
          <w:color w:val="000000"/>
          <w:sz w:val="22"/>
          <w:szCs w:val="24"/>
        </w:rPr>
        <w:t>et al.</w:t>
      </w:r>
      <w:r w:rsidRPr="0008241C">
        <w:rPr>
          <w:noProof/>
          <w:color w:val="000000"/>
          <w:sz w:val="22"/>
          <w:szCs w:val="24"/>
        </w:rPr>
        <w:t>, 2014)</w:t>
      </w:r>
      <w:r w:rsidRPr="0008241C">
        <w:rPr>
          <w:color w:val="000000"/>
          <w:sz w:val="22"/>
          <w:szCs w:val="24"/>
        </w:rPr>
        <w:fldChar w:fldCharType="end"/>
      </w:r>
      <w:r w:rsidRPr="0008241C">
        <w:rPr>
          <w:color w:val="000000"/>
          <w:sz w:val="22"/>
          <w:szCs w:val="24"/>
        </w:rPr>
        <w:t xml:space="preserve">. Much wild meat hunting in the region is considered illegal, especially when carried out in protected areas. On the other hand, this region also has one of the world’s largest regulated commercial harvests of meat, which is also aimed at culling high numbers (such as kangroos in Australia) and agricultural conflicts </w:t>
      </w:r>
      <w:r w:rsidRPr="0008241C">
        <w:rPr>
          <w:color w:val="000000"/>
          <w:sz w:val="22"/>
          <w:szCs w:val="24"/>
        </w:rPr>
        <w:fldChar w:fldCharType="begin" w:fldLock="1"/>
      </w:r>
      <w:r w:rsidRPr="0008241C">
        <w:rPr>
          <w:color w:val="000000"/>
          <w:sz w:val="22"/>
          <w:szCs w:val="24"/>
        </w:rPr>
        <w:instrText>ADDIN CSL_CITATION {"citationItems":[{"id":"ITEM-1","itemData":{"author":[{"dropping-particle":"","family":"Pople","given":"Tony","non-dropping-particle":"","parse-names":false,"suffix":""},{"dropping-particle":"","family":"Grigg","given":"Gordon","non-dropping-particle":"","parse-names":false,"suffix":""}],"collection-title":"Wildlife trade and conservation publications","id":"ITEM-1","issued":{"date-parts":[["1999"]]},"title":"Commercial harvesting of Kangaroos in Australia","type":"book"},"uris":["http://www.mendeley.com/documents/?uuid=eb352836-aceb-34d5-9a34-bc96e533ec8c"]}],"mendeley":{"formattedCitation":"(Pople &amp; Grigg, 1999)","plainTextFormattedCitation":"(Pople &amp; Grigg, 1999)","previouslyFormattedCitation":"(Pople &amp; Grigg, 1999)"},"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Pople &amp; Grigg, 1999)</w:t>
      </w:r>
      <w:r w:rsidRPr="0008241C">
        <w:rPr>
          <w:color w:val="000000"/>
          <w:sz w:val="22"/>
          <w:szCs w:val="24"/>
        </w:rPr>
        <w:fldChar w:fldCharType="end"/>
      </w:r>
      <w:r w:rsidRPr="0008241C">
        <w:rPr>
          <w:color w:val="000000"/>
          <w:sz w:val="22"/>
          <w:szCs w:val="24"/>
        </w:rPr>
        <w:t>.</w:t>
      </w:r>
    </w:p>
    <w:p w14:paraId="793019CA" w14:textId="77777777" w:rsidR="00A01204" w:rsidRPr="0008241C" w:rsidRDefault="00A01204" w:rsidP="00A01204">
      <w:pPr>
        <w:rPr>
          <w:rFonts w:eastAsia="Calibri"/>
          <w:sz w:val="22"/>
          <w:szCs w:val="24"/>
        </w:rPr>
      </w:pPr>
    </w:p>
    <w:p w14:paraId="455A49BA" w14:textId="77777777" w:rsidR="00A01204" w:rsidRPr="0008241C" w:rsidRDefault="00A01204" w:rsidP="00A01204">
      <w:pPr>
        <w:rPr>
          <w:color w:val="000000"/>
          <w:sz w:val="22"/>
          <w:szCs w:val="24"/>
          <w:lang w:val="en-ID"/>
        </w:rPr>
      </w:pPr>
      <w:r w:rsidRPr="0008241C">
        <w:rPr>
          <w:color w:val="000000"/>
          <w:sz w:val="22"/>
          <w:szCs w:val="24"/>
        </w:rPr>
        <w:t xml:space="preserve">Due in part to the illegal nature of much wildmeat harvesting, there is minimal reliable information on the scale of harvesting </w:t>
      </w:r>
      <w:r w:rsidRPr="0008241C">
        <w:rPr>
          <w:color w:val="000000"/>
          <w:sz w:val="22"/>
          <w:szCs w:val="24"/>
        </w:rPr>
        <w:fldChar w:fldCharType="begin" w:fldLock="1"/>
      </w:r>
      <w:r w:rsidRPr="0008241C">
        <w:rPr>
          <w:color w:val="000000"/>
          <w:sz w:val="22"/>
          <w:szCs w:val="24"/>
        </w:rPr>
        <w:instrText>ADDIN CSL_CITATION {"citationItems":[{"id":"ITEM-1","itemData":{"DOI":"10.17528/cifor/005135","ISBN":"978-602-1504-54-3","author":[{"dropping-particle":"","family":"Lee","given":"T.M.","non-dropping-particle":"","parse-names":false,"suffix":""},{"dropping-particle":"","family":"Sigouin","given":"A.","non-dropping-particle":"","parse-names":false,"suffix":""},{"dropping-particle":"","family":"Pinedo-Vasquez","given":"M.","non-dropping-particle":"","parse-names":false,"suffix":""},{"dropping-particle":"","family":"Nasi","given":"R.","non-dropping-particle":"","parse-names":false,"suffix":""}],"collection-title":"CIFOR Occasional Paper no. 115","id":"ITEM-1","issued":{"date-parts":[["2014"]]},"publisher":"Center for International Forestry Research (CIFOR)","publisher-place":"Bogor, Indonesia","title":"The harvest of wildlife for bushmeat and traditional medicine in East, South and Southeast Asia: Current knowledge base, challenges, opportunities and areas for future research","type":"book"},"uris":["http://www.mendeley.com/documents/?uuid=9c22a479-2f64-34fc-a074-f54b1c0cba6d"]},{"id":"ITEM-2","itemData":{"author":[{"dropping-particle":"","family":"Swamy","given":"Varun","non-dropping-particle":"","parse-names":false,"suffix":""},{"dropping-particle":"","family":"Pinedo-Vasquez","given":"Miguel","non-dropping-particle":"","parse-names":false,"suffix":""}],"collection-title":"Occasional Paper 114","id":"ITEM-2","issued":{"date-parts":[["2014"]]},"publisher-place":"Bogor, Indonesia","title":"Bushmeat harvest in tropical forests: Knowledge base, gaps and research priorities","type":"report"},"uris":["http://www.mendeley.com/documents/?uuid=a71f8ad2-962e-317b-923f-04243a5fa77e"]},{"id":"ITEM-3","itemData":{"DOI":"10.1016/S0169-5347(03)00123-X","abstract":"&lt;h2&gt;Abstract&lt;/h2&gt;&lt;p&gt;Massive overhunting of wildlife for meat across the humid tropics is now causing local extinctions of numerous species. Rural people often rely heavily on wild meat, but, in many areas, this important source of food and income is either already lost or is being rapidly depleted. The problem can only be tackled by looking at the wider economic and institutional context within which such hunting occurs, from household economics to global terms of trade. Conservation efforts must be placed within a landscape context; a mosaic of hunted and no-take areas might balance conservation with continued subsistence use. Successful conservation of hunted wildlife requires collaboration at all scales, involving local people, resource extraction companies, governments and scientists.&lt;/p&gt;","author":[{"dropping-particle":"","family":"Milner-Gulland","given":"E.J.","non-dropping-particle":"","parse-names":false,"suffix":""},{"dropping-particle":"","family":"Bennett","given":"Elizabeth L.","non-dropping-particle":"","parse-names":false,"suffix":""}],"container-title":"Trends in Ecology &amp; Evolution","id":"ITEM-3","issue":"7","issued":{"date-parts":[["2003","7","1"]]},"page":"351-357","publisher":"Elsevier","title":"Wild meat: the bigger picture","type":"article-journal","volume":"18"},"uris":["http://www.mendeley.com/documents/?uuid=160e45d6-3839-3ad2-96d8-5c42f2387def"]}],"mendeley":{"formattedCitation":"(Lee &lt;i&gt;et al.&lt;/i&gt;, 2014; Milner-Gulland &amp; Bennett, 2003; Swamy &amp; Pinedo-Vasquez, 2014)","plainTextFormattedCitation":"(Lee et al., 2014; Milner-Gulland &amp; Bennett, 2003; Swamy &amp; Pinedo-Vasquez, 2014)","previouslyFormattedCitation":"(Lee &lt;i&gt;et al.&lt;/i&gt;, 2014; Milner-Gulland &amp; Bennett, 2003; Swamy &amp; Pinedo-Vasquez, 2014)"},"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 xml:space="preserve">(Lee </w:t>
      </w:r>
      <w:r w:rsidRPr="0008241C">
        <w:rPr>
          <w:i/>
          <w:noProof/>
          <w:color w:val="000000"/>
          <w:sz w:val="22"/>
          <w:szCs w:val="24"/>
        </w:rPr>
        <w:t>et al.</w:t>
      </w:r>
      <w:r w:rsidRPr="0008241C">
        <w:rPr>
          <w:noProof/>
          <w:color w:val="000000"/>
          <w:sz w:val="22"/>
          <w:szCs w:val="24"/>
        </w:rPr>
        <w:t>, 2014; Milner-Gulland &amp; Bennett, 2003; Swamy &amp; Pinedo-Vasquez, 2014)</w:t>
      </w:r>
      <w:r w:rsidRPr="0008241C">
        <w:rPr>
          <w:color w:val="000000"/>
          <w:sz w:val="22"/>
          <w:szCs w:val="24"/>
        </w:rPr>
        <w:fldChar w:fldCharType="end"/>
      </w:r>
      <w:r w:rsidRPr="0008241C">
        <w:rPr>
          <w:color w:val="000000"/>
          <w:sz w:val="22"/>
          <w:szCs w:val="24"/>
        </w:rPr>
        <w:t xml:space="preserve">. However, the overexploitation of wild animals is clearly driving declines of many species </w:t>
      </w:r>
      <w:r w:rsidRPr="0008241C">
        <w:rPr>
          <w:color w:val="000000"/>
          <w:sz w:val="22"/>
          <w:szCs w:val="24"/>
        </w:rPr>
        <w:fldChar w:fldCharType="begin" w:fldLock="1"/>
      </w:r>
      <w:r w:rsidRPr="0008241C">
        <w:rPr>
          <w:color w:val="000000"/>
          <w:sz w:val="22"/>
          <w:szCs w:val="24"/>
        </w:rPr>
        <w:instrText>ADDIN CSL_CITATION {"citationItems":[{"id":"ITEM-1","itemData":{"DOI":"10.1111/j.1744-7429.2007.00271.x","ISSN":"00063606","author":[{"dropping-particle":"","family":"Corlett","given":"Richard T.","non-dropping-particle":"","parse-names":false,"suffix":""}],"container-title":"Biotropica","id":"ITEM-1","issue":"3","issued":{"date-parts":[["2007","5","1"]]},"page":"292-303","publisher":"Blackwell Publishing Inc","title":"The Impact of Hunting on the Mammalian Fauna of Tropical Asian Forests","type":"article-journal","volume":"39"},"uris":["http://www.mendeley.com/documents/?uuid=b5a0362f-9411-37df-a1dc-2d5440f68d19"]},{"id":"ITEM-2","itemData":{"DOI":"10.1098/rsos.160498","abstract":"Terrestrial mammals are experiencing a massive collapse in their population sizes and geographical ranges around the world, but many of the drivers, patterns and consequences of this decline remain poorly understood. Here we provide an analysis showing that bushmeat hunting for mostly food and medicinal products is driving a global crisis whereby 301 terrestrial mammal species are threatened with extinction. Nearly all of these threatened species occur in developing countries where major coexisting threats include deforestation, agricultural expansion, human encroachment and competition with livestock. The unrelenting decline of mammals suggests many vital ecological and socio-economic services that these species provide will be lost, potentially changing ecosystems irrevocably. We discuss options and current obstacles to achieving effective conservation, alongside consequences of failure to stem such anthropogenic mammalian extirpation. We propose a multi-pronged conservation strategy to help save threatened mammals from immediate extinction and avoid a collapse of food security for hundreds of millions of people.","author":[{"dropping-particle":"","family":"Ripple","given":"William J.","non-dropping-particle":"","parse-names":false,"suffix":""},{"dropping-particle":"","family":"Abernethy","given":"Katharine","non-dropping-particle":"","parse-names":false,"suffix":""},{"dropping-particle":"","family":"Betts","given":"Matthew G.","non-dropping-particle":"","parse-names":false,"suffix":""},{"dropping-particle":"","family":"Chapron","given":"Guillaume","non-dropping-particle":"","parse-names":false,"suffix":""},{"dropping-particle":"","family":"Dirzo","given":"Rodolfo","non-dropping-particle":"","parse-names":false,"suffix":""},{"dropping-particle":"","family":"Galetti","given":"Mauro","non-dropping-particle":"","parse-names":false,"suffix":""},{"dropping-particle":"","family":"Levi","given":"Taal","non-dropping-particle":"","parse-names":false,"suffix":""},{"dropping-particle":"","family":"Lindsey","given":"Peter A.","non-dropping-particle":"","parse-names":false,"suffix":""},{"dropping-particle":"","family":"Macdonald","given":"David W.","non-dropping-particle":"","parse-names":false,"suffix":""},{"dropping-particle":"","family":"Machovina","given":"Brian","non-dropping-particle":"","parse-names":false,"suffix":""},{"dropping-particle":"","family":"Newsome","given":"Thomas M.","non-dropping-particle":"","parse-names":false,"suffix":""},{"dropping-particle":"","family":"Peres","given":"Carlos A.","non-dropping-particle":"","parse-names":false,"suffix":""},{"dropping-particle":"","family":"Wallach","given":"Arian D.","non-dropping-particle":"","parse-names":false,"suffix":""},{"dropping-particle":"","family":"Wolf","given":"Christopher","non-dropping-particle":"","parse-names":false,"suffix":""},{"dropping-particle":"","family":"Young","given":"Hillary","non-dropping-particle":"","parse-names":false,"suffix":""}],"container-title":"Royal Society Open Science","id":"ITEM-2","issue":"10","issued":{"date-parts":[["2016","10","19"]]},"page":"160498","publisher":"The Royal Society","title":"Bushmeat hunting and extinction risk to the world's mammals","type":"article-journal","volume":"3"},"uris":["http://www.mendeley.com/documents/?uuid=d8b85131-7d7a-384a-91c3-4ff6ca99abdb"]}],"mendeley":{"formattedCitation":"(Corlett, 2007; Ripple &lt;i&gt;et al.&lt;/i&gt;, 2016)","plainTextFormattedCitation":"(Corlett, 2007; Ripple et al., 2016)","previouslyFormattedCitation":"(Corlett, 2007; Ripple &lt;i&gt;et al.&lt;/i&gt;, 2016)"},"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 xml:space="preserve">(Corlett, 2007; Ripple </w:t>
      </w:r>
      <w:r w:rsidRPr="0008241C">
        <w:rPr>
          <w:i/>
          <w:noProof/>
          <w:color w:val="000000"/>
          <w:sz w:val="22"/>
          <w:szCs w:val="24"/>
        </w:rPr>
        <w:t>et al.</w:t>
      </w:r>
      <w:r w:rsidRPr="0008241C">
        <w:rPr>
          <w:noProof/>
          <w:color w:val="000000"/>
          <w:sz w:val="22"/>
          <w:szCs w:val="24"/>
        </w:rPr>
        <w:t>, 2016)</w:t>
      </w:r>
      <w:r w:rsidRPr="0008241C">
        <w:rPr>
          <w:color w:val="000000"/>
          <w:sz w:val="22"/>
          <w:szCs w:val="24"/>
        </w:rPr>
        <w:fldChar w:fldCharType="end"/>
      </w:r>
      <w:r w:rsidRPr="0008241C">
        <w:rPr>
          <w:color w:val="000000"/>
          <w:sz w:val="22"/>
          <w:szCs w:val="24"/>
        </w:rPr>
        <w:t xml:space="preserve">, and these impacts are escalating due to decreasing forest areas and increased human populations </w:t>
      </w:r>
      <w:r w:rsidRPr="0008241C">
        <w:rPr>
          <w:color w:val="000000"/>
          <w:sz w:val="22"/>
          <w:szCs w:val="24"/>
        </w:rPr>
        <w:fldChar w:fldCharType="begin" w:fldLock="1"/>
      </w:r>
      <w:r w:rsidRPr="0008241C">
        <w:rPr>
          <w:color w:val="000000"/>
          <w:sz w:val="22"/>
          <w:szCs w:val="24"/>
        </w:rPr>
        <w:instrText>ADDIN CSL_CITATION {"citationItems":[{"id":"ITEM-1","itemData":{"DOI":"10.17528/cifor/005135","ISBN":"978-602-1504-54-3","author":[{"dropping-particle":"","family":"Lee","given":"T.M.","non-dropping-particle":"","parse-names":false,"suffix":""},{"dropping-particle":"","family":"Sigouin","given":"A.","non-dropping-particle":"","parse-names":false,"suffix":""},{"dropping-particle":"","family":"Pinedo-Vasquez","given":"M.","non-dropping-particle":"","parse-names":false,"suffix":""},{"dropping-particle":"","family":"Nasi","given":"R.","non-dropping-particle":"","parse-names":false,"suffix":""}],"collection-title":"CIFOR Occasional Paper no. 115","id":"ITEM-1","issued":{"date-parts":[["2014"]]},"publisher":"Center for International Forestry Research (CIFOR)","publisher-place":"Bogor, Indonesia","title":"The harvest of wildlife for bushmeat and traditional medicine in East, South and Southeast Asia: Current knowledge base, challenges, opportunities and areas for future research","type":"book"},"uris":["http://www.mendeley.com/documents/?uuid=9c22a479-2f64-34fc-a074-f54b1c0cba6d"]}],"mendeley":{"formattedCitation":"(Lee &lt;i&gt;et al.&lt;/i&gt;, 2014)","plainTextFormattedCitation":"(Lee et al., 2014)","previouslyFormattedCitation":"(Lee &lt;i&gt;et al.&lt;/i&gt;, 2014)"},"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 xml:space="preserve">(Lee </w:t>
      </w:r>
      <w:r w:rsidRPr="0008241C">
        <w:rPr>
          <w:i/>
          <w:noProof/>
          <w:color w:val="000000"/>
          <w:sz w:val="22"/>
          <w:szCs w:val="24"/>
        </w:rPr>
        <w:t>et al.</w:t>
      </w:r>
      <w:r w:rsidRPr="0008241C">
        <w:rPr>
          <w:noProof/>
          <w:color w:val="000000"/>
          <w:sz w:val="22"/>
          <w:szCs w:val="24"/>
        </w:rPr>
        <w:t>, 2014)</w:t>
      </w:r>
      <w:r w:rsidRPr="0008241C">
        <w:rPr>
          <w:color w:val="000000"/>
          <w:sz w:val="22"/>
          <w:szCs w:val="24"/>
        </w:rPr>
        <w:fldChar w:fldCharType="end"/>
      </w:r>
      <w:r w:rsidRPr="0008241C">
        <w:rPr>
          <w:color w:val="000000"/>
          <w:sz w:val="22"/>
          <w:szCs w:val="24"/>
        </w:rPr>
        <w:t xml:space="preserve">. Wild meats are sometimes sold cheaper than domestic meats in rural markets in many remote areas of South-East Asia </w:t>
      </w:r>
      <w:r w:rsidRPr="0008241C">
        <w:rPr>
          <w:color w:val="000000"/>
          <w:sz w:val="22"/>
          <w:szCs w:val="24"/>
        </w:rPr>
        <w:fldChar w:fldCharType="begin" w:fldLock="1"/>
      </w:r>
      <w:r w:rsidRPr="0008241C">
        <w:rPr>
          <w:color w:val="000000"/>
          <w:sz w:val="22"/>
          <w:szCs w:val="24"/>
        </w:rPr>
        <w:instrText>ADDIN CSL_CITATION {"citationItems":[{"id":"ITEM-1","itemData":{"author":[{"dropping-particle":"","family":"Swamy","given":"Varun","non-dropping-particle":"","parse-names":false,"suffix":""},{"dropping-particle":"","family":"Pinedo-Vasquez","given":"Miguel","non-dropping-particle":"","parse-names":false,"suffix":""}],"collection-title":"Occasional Paper 114","id":"ITEM-1","issued":{"date-parts":[["2014"]]},"publisher-place":"Bogor, Indonesia","title":"Bushmeat harvest in tropical forests: Knowledge base, gaps and research priorities","type":"report"},"uris":["http://www.mendeley.com/documents/?uuid=a71f8ad2-962e-317b-923f-04243a5fa77e"]}],"mendeley":{"formattedCitation":"(Swamy &amp; Pinedo-Vasquez, 2014)","plainTextFormattedCitation":"(Swamy &amp; Pinedo-Vasquez, 2014)","previouslyFormattedCitation":"(Swamy &amp; Pinedo-Vasquez, 2014)"},"properties":{"noteIndex":0},"schema":"https://github.com/citation-style-language/schema/raw/master/csl-citation.json"}</w:instrText>
      </w:r>
      <w:r w:rsidRPr="0008241C">
        <w:rPr>
          <w:color w:val="000000"/>
          <w:sz w:val="22"/>
          <w:szCs w:val="24"/>
        </w:rPr>
        <w:fldChar w:fldCharType="separate"/>
      </w:r>
      <w:r w:rsidRPr="0008241C">
        <w:rPr>
          <w:noProof/>
          <w:color w:val="000000"/>
          <w:sz w:val="22"/>
          <w:szCs w:val="24"/>
        </w:rPr>
        <w:t>(Swamy &amp; Pinedo-Vasquez, 2014)</w:t>
      </w:r>
      <w:r w:rsidRPr="0008241C">
        <w:rPr>
          <w:color w:val="000000"/>
          <w:sz w:val="22"/>
          <w:szCs w:val="24"/>
        </w:rPr>
        <w:fldChar w:fldCharType="end"/>
      </w:r>
      <w:r w:rsidRPr="0008241C">
        <w:rPr>
          <w:color w:val="000000"/>
          <w:sz w:val="22"/>
          <w:szCs w:val="24"/>
        </w:rPr>
        <w:t xml:space="preserve">. </w:t>
      </w:r>
      <w:r w:rsidRPr="0008241C">
        <w:rPr>
          <w:color w:val="000000"/>
          <w:sz w:val="22"/>
          <w:szCs w:val="24"/>
          <w:lang w:val="en-ID"/>
        </w:rPr>
        <w:t>In some urban areas, wild</w:t>
      </w:r>
      <w:r w:rsidRPr="0008241C">
        <w:rPr>
          <w:rFonts w:eastAsia="MS Mincho"/>
          <w:color w:val="000000"/>
          <w:sz w:val="22"/>
          <w:szCs w:val="24"/>
          <w:lang w:val="en-ID" w:eastAsia="ko-KR"/>
        </w:rPr>
        <w:t xml:space="preserve"> </w:t>
      </w:r>
      <w:r w:rsidRPr="0008241C">
        <w:rPr>
          <w:color w:val="000000"/>
          <w:sz w:val="22"/>
          <w:szCs w:val="24"/>
          <w:lang w:val="en-ID"/>
        </w:rPr>
        <w:t xml:space="preserve">meats are consumed in sizable quantities, generally more as a luxury than a staple food source </w:t>
      </w:r>
      <w:r w:rsidRPr="0008241C">
        <w:rPr>
          <w:color w:val="000000"/>
          <w:sz w:val="22"/>
          <w:szCs w:val="24"/>
          <w:lang w:val="en-ID"/>
        </w:rPr>
        <w:fldChar w:fldCharType="begin" w:fldLock="1"/>
      </w:r>
      <w:r w:rsidRPr="0008241C">
        <w:rPr>
          <w:color w:val="000000"/>
          <w:sz w:val="22"/>
          <w:szCs w:val="24"/>
          <w:lang w:val="en-ID"/>
        </w:rPr>
        <w:instrText>ADDIN CSL_CITATION {"citationItems":[{"id":"ITEM-1","itemData":{"author":[{"dropping-particle":"","family":"Bennett","given":"E. L.","non-dropping-particle":"","parse-names":false,"suffix":""},{"dropping-particle":"","family":"Rao","given":"M.","non-dropping-particle":"","parse-names":false,"suffix":""}],"container-title":"Links between Biodiversity Conservation Livelihoods and Food Security: The Sustainable Use of Wild Species for Meat","editor":[{"dropping-particle":"","family":"Mainka","given":"S.","non-dropping-particle":"","parse-names":false,"suffix":""},{"dropping-particle":"","family":"Trivedi","given":"M.","non-dropping-particle":"","parse-names":false,"suffix":""}],"id":"ITEM-1","issued":{"date-parts":[["2002"]]},"page":"39–44","publisher":"IUCN","publisher-place":"Gland, Switzerland and Cambridge, UK","title":"Wild meat consumption in Asian tropical forest countries: Is this a glimpse of the future for Africa?","type":"chapter"},"uris":["http://www.mendeley.com/documents/?uuid=4900d195-3942-4146-8736-868ea1454650"]},{"id":"ITEM-2","itemData":{"DOI":"10.1371/journal.pone.0134787","ISSN":"1932-6203","author":[{"dropping-particle":"","family":"Shairp","given":"Rachel","non-dropping-particle":"","parse-names":false,"suffix":""},{"dropping-particle":"","family":"Veríssimo","given":"Diogo","non-dropping-particle":"","parse-names":false,"suffix":""},{"dropping-particle":"","family":"Fraser","given":"Iain","non-dropping-particle":"","parse-names":false,"suffix":""},{"dropping-particle":"","family":"Challender","given":"Daniel","non-dropping-particle":"","parse-names":false,"suffix":""},{"dropping-particle":"","family":"MacMillan","given":"Douglas","non-dropping-particle":"","parse-names":false,"suffix":""}],"container-title":"PLOS ONE","editor":[{"dropping-particle":"","family":"Somers","given":"Christopher","non-dropping-particle":"","parse-names":false,"suffix":""}],"id":"ITEM-2","issue":"1","issued":{"date-parts":[["2016","1","11"]]},"page":"e0134787","publisher":"Public Library of Science","title":"Understanding Urban Demand for Wild Meat in Vietnam: Implications for Conservation Actions","type":"article-journal","volume":"11"},"uris":["http://www.mendeley.com/documents/?uuid=c5177378-b392-33c2-8e90-99a5ad1a7719"]}],"mendeley":{"formattedCitation":"(E. L. Bennett &amp; Rao, 2002; Shairp &lt;i&gt;et al.&lt;/i&gt;, 2016)","plainTextFormattedCitation":"(E. L. Bennett &amp; Rao, 2002; Shairp et al., 2016)","previouslyFormattedCitation":"(E. L. Bennett &amp; Rao, 2002; Shairp &lt;i&gt;et al.&lt;/i&gt;, 2016)"},"properties":{"noteIndex":0},"schema":"https://github.com/citation-style-language/schema/raw/master/csl-citation.json"}</w:instrText>
      </w:r>
      <w:r w:rsidRPr="0008241C">
        <w:rPr>
          <w:color w:val="000000"/>
          <w:sz w:val="22"/>
          <w:szCs w:val="24"/>
          <w:lang w:val="en-ID"/>
        </w:rPr>
        <w:fldChar w:fldCharType="separate"/>
      </w:r>
      <w:r w:rsidRPr="0008241C">
        <w:rPr>
          <w:noProof/>
          <w:color w:val="000000"/>
          <w:sz w:val="22"/>
          <w:szCs w:val="24"/>
          <w:lang w:val="en-ID"/>
        </w:rPr>
        <w:t xml:space="preserve">(E. L. Bennett &amp; Rao, 2002; Shairp </w:t>
      </w:r>
      <w:r w:rsidRPr="0008241C">
        <w:rPr>
          <w:i/>
          <w:noProof/>
          <w:color w:val="000000"/>
          <w:sz w:val="22"/>
          <w:szCs w:val="24"/>
          <w:lang w:val="en-ID"/>
        </w:rPr>
        <w:t>et al.</w:t>
      </w:r>
      <w:r w:rsidRPr="0008241C">
        <w:rPr>
          <w:noProof/>
          <w:color w:val="000000"/>
          <w:sz w:val="22"/>
          <w:szCs w:val="24"/>
          <w:lang w:val="en-ID"/>
        </w:rPr>
        <w:t>, 2016)</w:t>
      </w:r>
      <w:r w:rsidRPr="0008241C">
        <w:rPr>
          <w:color w:val="000000"/>
          <w:sz w:val="22"/>
          <w:szCs w:val="24"/>
          <w:lang w:val="en-ID"/>
        </w:rPr>
        <w:fldChar w:fldCharType="end"/>
      </w:r>
      <w:r w:rsidRPr="0008241C">
        <w:rPr>
          <w:color w:val="000000"/>
          <w:sz w:val="22"/>
          <w:szCs w:val="24"/>
          <w:lang w:val="en-ID"/>
        </w:rPr>
        <w:t xml:space="preserve">. In some cases, harvesting is driven by the demand from international trade e.g. frog legs </w:t>
      </w:r>
      <w:r w:rsidRPr="0008241C">
        <w:rPr>
          <w:color w:val="000000"/>
          <w:sz w:val="22"/>
          <w:szCs w:val="24"/>
          <w:lang w:val="en-ID"/>
        </w:rPr>
        <w:fldChar w:fldCharType="begin" w:fldLock="1"/>
      </w:r>
      <w:r w:rsidRPr="0008241C">
        <w:rPr>
          <w:color w:val="000000"/>
          <w:sz w:val="22"/>
          <w:szCs w:val="24"/>
          <w:lang w:val="en-ID"/>
        </w:rPr>
        <w:instrText>ADDIN CSL_CITATION {"citationItems":[{"id":"ITEM-1","itemData":{"author":[{"dropping-particle":"","family":"Kusrini","given":"Mirza D.","non-dropping-particle":"","parse-names":false,"suffix":""},{"dropping-particle":"","family":"Alford","given":"Ross A.","non-dropping-particle":"","parse-names":false,"suffix":""}],"container-title":"TRAFFIC Bulletin","id":"ITEM-1","issue":"1","issued":{"date-parts":[["2006"]]},"page":"13-24","publisher":"TRAFFIC International","title":"Indonesia's exports of frogs' legs","type":"article-journal","volume":"21"},"uris":["http://www.mendeley.com/documents/?uuid=f0021fc0-5ba5-3e25-aeec-5f9e68a5af0e"]},{"id":"ITEM-2","itemData":{"DOI":"10.1111/j.1523-1739.2008.01165.x","author":[{"dropping-particle":"","family":"Warkentin","given":"Ian G.","non-dropping-particle":"","parse-names":false,"suffix":""},{"dropping-particle":"","family":"Bickford","given":"David","non-dropping-particle":"","parse-names":false,"suffix":""},{"dropping-particle":"","family":"Sodhi","given":"Navjot S.","non-dropping-particle":"","parse-names":false,"suffix":""},{"dropping-particle":"","family":"Bradshaw","given":"Corey J. A.","non-dropping-particle":"","parse-names":false,"suffix":""}],"container-title":"Conservation Biology","id":"ITEM-2","issue":"4","issued":{"date-parts":[["2009","8","1"]]},"page":"1056-1059","publisher":"Blackwell Publishing Inc","title":"Eating Frogs to Extinction","type":"article-journal","volume":"23"},"uris":["http://www.mendeley.com/documents/?uuid=d6f0efc1-b0ee-3d48-ba48-2bc96895219d"]}],"mendeley":{"formattedCitation":"(Kusrini &amp; Alford, 2006; Warkentin &lt;i&gt;et al.&lt;/i&gt;, 2009)","plainTextFormattedCitation":"(Kusrini &amp; Alford, 2006; Warkentin et al., 2009)","previouslyFormattedCitation":"(Kusrini &amp; Alford, 2006; Warkentin &lt;i&gt;et al.&lt;/i&gt;, 2009)"},"properties":{"noteIndex":0},"schema":"https://github.com/citation-style-language/schema/raw/master/csl-citation.json"}</w:instrText>
      </w:r>
      <w:r w:rsidRPr="0008241C">
        <w:rPr>
          <w:color w:val="000000"/>
          <w:sz w:val="22"/>
          <w:szCs w:val="24"/>
          <w:lang w:val="en-ID"/>
        </w:rPr>
        <w:fldChar w:fldCharType="separate"/>
      </w:r>
      <w:r w:rsidRPr="0008241C">
        <w:rPr>
          <w:noProof/>
          <w:color w:val="000000"/>
          <w:sz w:val="22"/>
          <w:szCs w:val="24"/>
          <w:lang w:val="en-ID"/>
        </w:rPr>
        <w:t xml:space="preserve">(Kusrini &amp; Alford, 2006; Warkentin </w:t>
      </w:r>
      <w:r w:rsidRPr="0008241C">
        <w:rPr>
          <w:i/>
          <w:noProof/>
          <w:color w:val="000000"/>
          <w:sz w:val="22"/>
          <w:szCs w:val="24"/>
          <w:lang w:val="en-ID"/>
        </w:rPr>
        <w:t>et al.</w:t>
      </w:r>
      <w:r w:rsidRPr="0008241C">
        <w:rPr>
          <w:noProof/>
          <w:color w:val="000000"/>
          <w:sz w:val="22"/>
          <w:szCs w:val="24"/>
          <w:lang w:val="en-ID"/>
        </w:rPr>
        <w:t>, 2009)</w:t>
      </w:r>
      <w:r w:rsidRPr="0008241C">
        <w:rPr>
          <w:color w:val="000000"/>
          <w:sz w:val="22"/>
          <w:szCs w:val="24"/>
          <w:lang w:val="en-ID"/>
        </w:rPr>
        <w:fldChar w:fldCharType="end"/>
      </w:r>
      <w:r w:rsidRPr="0008241C">
        <w:rPr>
          <w:color w:val="000000"/>
          <w:sz w:val="22"/>
          <w:szCs w:val="24"/>
          <w:lang w:val="en-ID"/>
        </w:rPr>
        <w:t xml:space="preserve"> </w:t>
      </w:r>
    </w:p>
    <w:p w14:paraId="33CB3B6A" w14:textId="77777777" w:rsidR="00A01204" w:rsidRPr="0008241C" w:rsidRDefault="00A01204" w:rsidP="00A01204">
      <w:pPr>
        <w:rPr>
          <w:color w:val="000000"/>
          <w:sz w:val="22"/>
          <w:szCs w:val="24"/>
        </w:rPr>
      </w:pPr>
    </w:p>
    <w:p w14:paraId="16B318F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09" w:name="_Toc504317124"/>
      <w:bookmarkStart w:id="510" w:name="_Toc504317817"/>
      <w:bookmarkStart w:id="511" w:name="_Toc504321163"/>
      <w:r w:rsidRPr="0008241C">
        <w:rPr>
          <w:b/>
          <w:sz w:val="22"/>
          <w:szCs w:val="24"/>
        </w:rPr>
        <w:t>2.3.1.3</w:t>
      </w:r>
      <w:r w:rsidRPr="0008241C">
        <w:rPr>
          <w:b/>
          <w:sz w:val="22"/>
          <w:szCs w:val="24"/>
        </w:rPr>
        <w:tab/>
        <w:t>Nature’s non-material contributions to people</w:t>
      </w:r>
      <w:bookmarkEnd w:id="509"/>
      <w:bookmarkEnd w:id="510"/>
      <w:bookmarkEnd w:id="511"/>
      <w:r w:rsidRPr="0008241C" w:rsidDel="00AD2377">
        <w:rPr>
          <w:b/>
          <w:sz w:val="22"/>
          <w:szCs w:val="24"/>
        </w:rPr>
        <w:t xml:space="preserve"> </w:t>
      </w:r>
    </w:p>
    <w:p w14:paraId="6FD286B0" w14:textId="77777777" w:rsidR="00A01204" w:rsidRPr="0008241C" w:rsidRDefault="00A01204" w:rsidP="00A01204">
      <w:pPr>
        <w:rPr>
          <w:sz w:val="22"/>
          <w:szCs w:val="22"/>
          <w:lang w:eastAsia="ko-KR"/>
        </w:rPr>
      </w:pPr>
    </w:p>
    <w:p w14:paraId="7A85F389" w14:textId="77777777" w:rsidR="00A01204" w:rsidRPr="0008241C" w:rsidRDefault="00A01204" w:rsidP="00A01204">
      <w:pPr>
        <w:rPr>
          <w:sz w:val="22"/>
          <w:szCs w:val="22"/>
        </w:rPr>
      </w:pPr>
      <w:r w:rsidRPr="0008241C">
        <w:rPr>
          <w:sz w:val="22"/>
          <w:szCs w:val="22"/>
        </w:rPr>
        <w:t xml:space="preserve">Links between physical and mental health and exposure to natural environments have been identified in international literature. A systematic review of  the literature, </w:t>
      </w:r>
      <w:r w:rsidRPr="0008241C">
        <w:rPr>
          <w:sz w:val="22"/>
          <w:szCs w:val="22"/>
        </w:rPr>
        <w:fldChar w:fldCharType="begin" w:fldLock="1"/>
      </w:r>
      <w:r w:rsidRPr="0008241C">
        <w:rPr>
          <w:sz w:val="22"/>
          <w:szCs w:val="22"/>
        </w:rPr>
        <w:instrText>ADDIN CSL_CITATION {"citationItems":[{"id":"ITEM-1","itemData":{"DOI":"10.1016/j.envres.2017.05.040","ISSN":"00139351","PMID":"28686952","author":[{"dropping-particle":"","family":"Bosch","given":"M.","non-dropping-particle":"van den","parse-names":false,"suffix":""},{"dropping-particle":"","family":"Ode Sang","given":"Å","non-dropping-particle":"","parse-names":false,"suffix":""}],"container-title":"Environmental Research","id":"ITEM-1","issue":"July","issued":{"date-parts":[["2017"]]},"page":"373-384","publisher":"Elsevier Inc.","title":"Urban natural environments as nature-based solutions for improved public health – A systematic review of reviews","type":"article-journal","volume":"158"},"uris":["http://www.mendeley.com/documents/?uuid=f92df8eb-03c8-4230-ae51-98d9fd918585"]}],"mendeley":{"formattedCitation":"(van den Bosch &amp; Ode Sang, 2017)","plainTextFormattedCitation":"(van den Bosch &amp; Ode Sang, 2017)","previouslyFormattedCitation":"(van den Bosch &amp; Ode Sang, 2017)"},"properties":{"noteIndex":0},"schema":"https://github.com/citation-style-language/schema/raw/master/csl-citation.json"}</w:instrText>
      </w:r>
      <w:r w:rsidRPr="0008241C">
        <w:rPr>
          <w:sz w:val="22"/>
          <w:szCs w:val="22"/>
        </w:rPr>
        <w:fldChar w:fldCharType="separate"/>
      </w:r>
      <w:r w:rsidRPr="0008241C">
        <w:rPr>
          <w:noProof/>
          <w:sz w:val="22"/>
          <w:szCs w:val="22"/>
        </w:rPr>
        <w:t>(van den Bosch &amp; Ode Sang, 2017)</w:t>
      </w:r>
      <w:r w:rsidRPr="0008241C">
        <w:rPr>
          <w:sz w:val="22"/>
          <w:szCs w:val="22"/>
        </w:rPr>
        <w:fldChar w:fldCharType="end"/>
      </w:r>
      <w:r w:rsidRPr="0008241C">
        <w:rPr>
          <w:sz w:val="22"/>
          <w:szCs w:val="22"/>
        </w:rPr>
        <w:t xml:space="preserve"> found positive associations between green spaces/natural environments and: stress reduction; mental health and well-being; affect (the emotional tone expressed by an individual) and reduced levels of anger and sadness; and increased levels or motivation for physical activity. These positive associations have led to secondary impacts such as improved mental health, reductions in cardiovascular disease mortality, mental disorders, and a decrease in reduced birth weights and/or preterm births. These international trends are echoed by research across the Asia-Pacific, especially North-East Asia, where there is much research on links between mental and physical health such as the concept of ‘forest bathing’. Research in this region correlates exposure (such as viewing, walking and/ or camping) to forest environments to therapeutic effects on human hypertension </w:t>
      </w:r>
      <w:r w:rsidRPr="0008241C">
        <w:rPr>
          <w:sz w:val="22"/>
          <w:szCs w:val="22"/>
        </w:rPr>
        <w:fldChar w:fldCharType="begin" w:fldLock="1"/>
      </w:r>
      <w:r w:rsidRPr="0008241C">
        <w:rPr>
          <w:sz w:val="22"/>
          <w:szCs w:val="22"/>
        </w:rPr>
        <w:instrText>ADDIN CSL_CITATION {"citationItems":[{"id":"ITEM-1","itemData":{"DOI":"10.1016/j.jjcc.2012.08.003","ISBN":"1876-4738 (Electronic)\\n0914-5087 (Linking)","ISSN":"09145087","PMID":"22948092","abstract":"OBJECTIVE\\nTo provide scientific evidence supporting the efficacy of forest bathing as a natural therapy for human hypertension. \\n\\nMETHODS\\nTwenty-four elderly patients with essential hypertension were randomly divided into two groups of 12. One group was sent to a broad-leaved evergreen forest to experience a 7-day/7-night trip, and the other was sent to a city area in Hangzhou for control. Blood pressure indicators, cardiovascular disease-related pathological factors including endothelin-1, homocysteine, renin, angiotensinogen, angiotensin II, angiotensin II type 1 receptor, angiotensin II type 2 receptor as well as inflammatory cytokines interleukin-6 and tumor necrosis factor α were detected. Meanwhile, profile of mood states (POMS) evaluation was used to assess the change of mood state of subjects. In addition, the air quality in the two experimental sites was monitored during the 7-day duration, simultaneously. \\n\\nRESULTS\\nThe baselines of the indicators of the subjects were not significantly different. Little alteration in the detected indicators in the city group was observed after the experiment. While subjects exposed to the forest environment showed a significant reduction in blood pressure in comparison to that of the city group. The values for the bio-indicators in subjects exposed to the forest environment were also lower than those in the urban control group and the baseline levels of themselves. POMS evaluation showed that the scores in the negative subscales were lowered after exposure to the forest environment. Besides, the air quality in the forest environment was much better than that of the urban area evidenced by the quantitative detection of negative ions and PM10 (particulate matter &lt;10μm in aerodynamic diameter). \\n\\nCONCLUSION\\nOur results provided direct evidence that forest bathing has therapeutic effects on human hypertension and induces inhibition of the renin–angiotensin system and inflammation, and thus inspiring its preventive efficacy against cardiovascular disorders.","author":[{"dropping-particle":"","family":"Mao","given":"Gen-Xiang","non-dropping-particle":"","parse-names":false,"suffix":""},{"dropping-particle":"","family":"Cao","given":"Yong-Bao","non-dropping-particle":"","parse-names":false,"suffix":""},{"dropping-particle":"","family":"Lan","given":"Xiao-Guang","non-dropping-particle":"","parse-names":false,"suffix":""},{"dropping-particle":"","family":"He","given":"Zhi-Hua","non-dropping-particle":"","parse-names":false,"suffix":""},{"dropping-particle":"","family":"Chen","given":"Zhuo-Mei","non-dropping-particle":"","parse-names":false,"suffix":""},{"dropping-particle":"","family":"Wang","given":"Ya-Zhen","non-dropping-particle":"","parse-names":false,"suffix":""},{"dropping-particle":"","family":"Hu","given":"Xi-Lian","non-dropping-particle":"","parse-names":false,"suffix":""},{"dropping-particle":"","family":"Lv","given":"Yuan-Dong","non-dropping-particle":"","parse-names":false,"suffix":""},{"dropping-particle":"","family":"Wang","given":"Guo-Fu","non-dropping-particle":"","parse-names":false,"suffix":""},{"dropping-particle":"","family":"Yan","given":"Jing","non-dropping-particle":"","parse-names":false,"suffix":""}],"container-title":"Journal of Cardiology","id":"ITEM-1","issue":"6","issued":{"date-parts":[["2012"]]},"page":"495-502","publisher":"Japanese College of Cardiology","title":"Therapeutic effect of forest bathing on human hypertension in the elderly","type":"article-journal","volume":"60"},"uris":["http://www.mendeley.com/documents/?uuid=e433f763-83e3-4b4d-8af3-17efa6f6cae9"]},{"id":"ITEM-2","itemData":{"DOI":"10.1016/j.ufug.2016.12.010","ISBN":"1618-8667","ISSN":"16108167","abstract":"With increasing attention on the health benefits of a forest environment, evidence-based research is required. This study aims to provide scientific evidence concerning the physiological and psychological effects of exposure to the forest environment on middle-aged hypertensive men. Twenty participants (58.0 ± 10.6 years) were instructed to sit on chairs and view the landscapes of forest and urban (as control) environments for 10 min. Heart rate variability (HRV) and heart rate were used to quantify physiological responses. The modified semantic differential method was used to determine psychological responses. Consequently, the high-frequency component of HRV, a marker of parasympathetic nervous activity that is enhanced in relaxing situations, was significantly higher and heart rate was significantly lower in participants viewing the forest area than in those viewing the urban area. The questionnaire results indicated that viewing the forest environment increased “comfortable,” “relaxed,” and “natural” feelings than viewing the urban environment. In conclusion, viewing forest landscape produces physiological and psychological relaxation effects on middle-aged hypertensive men.","author":[{"dropping-particle":"","family":"Song","given":"Chorong","non-dropping-particle":"","parse-names":false,"suffix":""},{"dropping-particle":"","family":"Ikei","given":"Harumi","non-dropping-particle":"","parse-names":false,"suffix":""},{"dropping-particle":"","family":"Kobayashi","given":"Maiko","non-dropping-particle":"","parse-names":false,"suffix":""},{"dropping-particle":"","family":"Miura","given":"Takashi","non-dropping-particle":"","parse-names":false,"suffix":""},{"dropping-particle":"","family":"Li","given":"Qing","non-dropping-particle":"","parse-names":false,"suffix":""},{"dropping-particle":"","family":"Kagawa","given":"Takahide","non-dropping-particle":"","parse-names":false,"suffix":""},{"dropping-particle":"","family":"Kumeda","given":"Shigeyoshi","non-dropping-particle":"","parse-names":false,"suffix":""},{"dropping-particle":"","family":"Imai","given":"Michiko","non-dropping-particle":"","parse-names":false,"suffix":""},{"dropping-particle":"","family":"Miyazaki","given":"Yoshifumi","non-dropping-particle":"","parse-names":false,"suffix":""}],"container-title":"Urban Forestry and Urban Greening","id":"ITEM-2","issued":{"date-parts":[["2017"]]},"page":"247-252","publisher":"Elsevier GmbH.","title":"Effects of viewing forest landscape on middle-aged hypertensive men","type":"article-journal","volume":"21"},"uris":["http://www.mendeley.com/documents/?uuid=1710a77f-a246-4205-bfc9-b50f3195e8f4"]}],"mendeley":{"formattedCitation":"(Mao &lt;i&gt;et al.&lt;/i&gt;, 2012; Song &lt;i&gt;et al.&lt;/i&gt;, 2017)","plainTextFormattedCitation":"(Mao et al., 2012; Song et al., 2017)","previouslyFormattedCitation":"(Mao &lt;i&gt;et al.&lt;/i&gt;, 2012; Song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Mao </w:t>
      </w:r>
      <w:r w:rsidRPr="0008241C">
        <w:rPr>
          <w:i/>
          <w:noProof/>
          <w:sz w:val="22"/>
          <w:szCs w:val="22"/>
        </w:rPr>
        <w:t>et al.</w:t>
      </w:r>
      <w:r w:rsidRPr="0008241C">
        <w:rPr>
          <w:noProof/>
          <w:sz w:val="22"/>
          <w:szCs w:val="22"/>
        </w:rPr>
        <w:t xml:space="preserve">, 2012; Song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happiness and reduced negative emotions </w:t>
      </w:r>
      <w:r w:rsidRPr="0008241C">
        <w:rPr>
          <w:sz w:val="22"/>
          <w:szCs w:val="22"/>
        </w:rPr>
        <w:fldChar w:fldCharType="begin" w:fldLock="1"/>
      </w:r>
      <w:r w:rsidRPr="0008241C">
        <w:rPr>
          <w:sz w:val="22"/>
          <w:szCs w:val="22"/>
        </w:rPr>
        <w:instrText>ADDIN CSL_CITATION {"citationItems":[{"id":"ITEM-1","itemData":{"DOI":"10.1080/02827581.2012.706634","ISSN":"0282-7581","author":[{"dropping-particle":"","family":"Shin","given":"Yoon-Kyung","non-dropping-particle":"","parse-names":false,"suffix":""},{"dropping-particle":"","family":"Kim","given":"Dai Jin","non-dropping-particle":"","parse-names":false,"suffix":""},{"dropping-particle":"","family":"Jung-Choi","given":"Kyunghee","non-dropping-particle":"","parse-names":false,"suffix":""},{"dropping-particle":"","family":"Son","given":"Young-ju","non-dropping-particle":"","parse-names":false,"suffix":""},{"dropping-particle":"","family":"Koo","given":"Jung-Wan","non-dropping-particle":"","parse-names":false,"suffix":""},{"dropping-particle":"","family":"Min","given":"Jung-Ah","non-dropping-particle":"","parse-names":false,"suffix":""},{"dropping-particle":"","family":"Chae","given":"Jeong-Ho","non-dropping-particle":"","parse-names":false,"suffix":""}],"container-title":"Scandinavian Journal of Forest Research","id":"ITEM-1","issue":"1","issued":{"date-parts":[["2013","1"]]},"page":"64-72","title":"Differences of psychological effects between meditative and athletic walking in a forest and gymnasium","type":"article-journal","volume":"28"},"uris":["http://www.mendeley.com/documents/?uuid=cdb77da7-5476-489f-b99c-c50d88e80fd9"]},{"id":"ITEM-2","itemData":{"DOI":"10.1016/j.puhe.2006.05.024","ISSN":"00333506","author":[{"dropping-particle":"","family":"Morita","given":"E.","non-dropping-particle":"","parse-names":false,"suffix":""},{"dropping-particle":"","family":"Fukuda","given":"S.","non-dropping-particle":"","parse-names":false,"suffix":""},{"dropping-particle":"","family":"Nagano","given":"J.","non-dropping-particle":"","parse-names":false,"suffix":""},{"dropping-particle":"","family":"Hamajima","given":"N.","non-dropping-particle":"","parse-names":false,"suffix":""},{"dropping-particle":"","family":"Yamamoto","given":"H.","non-dropping-particle":"","parse-names":false,"suffix":""},{"dropping-particle":"","family":"Iwai","given":"Y.","non-dropping-particle":"","parse-names":false,"suffix":""},{"dropping-particle":"","family":"Nakashima","given":"T.","non-dropping-particle":"","parse-names":false,"suffix":""},{"dropping-particle":"","family":"Ohira","given":"H.","non-dropping-particle":"","parse-names":false,"suffix":""},{"dropping-particle":"","family":"Shirakawa","given":"T.","non-dropping-particle":"","parse-names":false,"suffix":""}],"container-title":"Public Health","id":"ITEM-2","issue":"1","issued":{"date-parts":[["2007","1"]]},"page":"54-63","title":"Psychological effects of forest environments on healthy adults: Shinrin-yoku (forest-air bathing, walking) as a possible method of stress reduction","type":"article-journal","volume":"121"},"uris":["http://www.mendeley.com/documents/?uuid=52a490b5-6cbe-40a7-a95c-56c956ffbfae"]}],"mendeley":{"formattedCitation":"(Morita &lt;i&gt;et al.&lt;/i&gt;, 2007; Shin &lt;i&gt;et al.&lt;/i&gt;, 2013)","plainTextFormattedCitation":"(Morita et al., 2007; Shin et al., 2013)","previouslyFormattedCitation":"(Morita &lt;i&gt;et al.&lt;/i&gt;, 2007; Shi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orita </w:t>
      </w:r>
      <w:r w:rsidRPr="0008241C">
        <w:rPr>
          <w:i/>
          <w:noProof/>
          <w:sz w:val="22"/>
          <w:szCs w:val="22"/>
        </w:rPr>
        <w:t>et al.</w:t>
      </w:r>
      <w:r w:rsidRPr="0008241C">
        <w:rPr>
          <w:noProof/>
          <w:sz w:val="22"/>
          <w:szCs w:val="22"/>
        </w:rPr>
        <w:t xml:space="preserve">, 2007; Shi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reduced stress, as observed in both psychological and physiological measures  </w:t>
      </w:r>
      <w:r w:rsidRPr="0008241C">
        <w:rPr>
          <w:sz w:val="22"/>
          <w:szCs w:val="22"/>
        </w:rPr>
        <w:fldChar w:fldCharType="begin" w:fldLock="1"/>
      </w:r>
      <w:r w:rsidRPr="0008241C">
        <w:rPr>
          <w:sz w:val="22"/>
          <w:szCs w:val="22"/>
        </w:rPr>
        <w:instrText>ADDIN CSL_CITATION {"citationItems":[{"id":"ITEM-1","itemData":{"DOI":"10.1016/j.ufug.2015.02.004","ISBN":"1618-8667","ISSN":"16108167","abstract":"This study aims to determine the effects of forest therapy (FT) program and the frequent use of forest environment in daily life on workers' stress levels on the hypothesis that FT program and frequent use of forest environment in daily life would reduce workers' stress level both psychologically and physiologically.Participants were workers in the healthcare and counseling service industries, which are known for their heavy emotional burden on workers, and thereby had high levels of employee stress and burnout. In total, 211 subjects were recruited and divided into two groups using a screening survey according to the frequency of using the forest environment in daily life. Of the 91 subjects who reported low frequency of use, 19 female workers volunteered to join the FT program and were assigned to the experimental group. Among the 120 subjects with a high frequency of use, 20 female workers volunteered for the assessment of stress levels and were subsequently assigned to the control group.We measured stress levels through heart rate variability, cortisol concentration, natural killer cell activity, and scores on the Maslach Burnout Inventory-General Survey, Worker's Stress Response Inventory, and the Recovery Experience Questionnaire.The results showed subjective stress relief after the FT program. The experimental group exhibited higher scores on the mastery factor of the Recovery Experience Questionnaire. Further, the experimental group showed more recovery experiences following participation in the FT program. The control group showed a significantly higher standard deviation in normal-to-normal intervals and the square root of the mean squared differences of successive NN intervals (measures of heart rate variability) and lower cortisol level as compared to the experimental group.These results suggest that frequent users of the forest environment are less stressed than are low frequency users, and that the FT program relieves participants' psychosocial stress.","author":[{"dropping-particle":"","family":"Jung","given":"Won Hee","non-dropping-particle":"","parse-names":false,"suffix":""},{"dropping-particle":"","family":"Woo","given":"Jong Min","non-dropping-particle":"","parse-names":false,"suffix":""},{"dropping-particle":"","family":"Ryu","given":"Jee Soo","non-dropping-particle":"","parse-names":false,"suffix":""}],"container-title":"Urban Forestry and Urban Greening","id":"ITEM-1","issue":"2","issued":{"date-parts":[["2015"]]},"page":"274-281","publisher":"Elsevier GmbH.","title":"Effect of a forest therapy program and the forest environment on female workers' stress","type":"article-journal","volume":"14"},"uris":["http://www.mendeley.com/documents/?uuid=ba35bb38-334b-446f-89af-c4dc50829cf7"]},{"id":"ITEM-2","itemData":{"DOI":"10.1016/j.landurbplan.2013.01.014","ISBN":"0169-2046","ISSN":"01692046","PMID":"20133181868","abstract":"The present study investigated the physiological and psychological effects of viewing urban forest landscapes on 48 young male urban residents. Four forested areas and four urban areas located in central and western Japan were used as the test sites. We found that in the forested areas, the subjects exhibited (i) significantly lower diastolic blood pressure, (ii) significantly higher parasympathetic nervous activity, but significantly lower sympathetic nervous activity, and (iii) significantly lower heart rate. The forest landscapes (iv) obtained better scores in subjective ratings, and (v) induced significantly less negative and more vigorous moods. Taken as whole, these findings suggest that even a short-term viewing of forests has relaxing effects. We have thus concluded that the approach taken in this study is useful in exploring the influences of urban green space on humans, as well as contributing to the planning and design of a healthy environment for urban residents. ?? 2013 Elsevier B.V.","author":[{"dropping-particle":"","family":"Tsunetsugu","given":"Yuko","non-dropping-particle":"","parse-names":false,"suffix":""},{"dropping-particle":"","family":"Lee","given":"Juyoung","non-dropping-particle":"","parse-names":false,"suffix":""},{"dropping-particle":"","family":"Park","given":"Bum Jin","non-dropping-particle":"","parse-names":false,"suffix":""},{"dropping-particle":"","family":"Tyrväinen","given":"Liisa","non-dropping-particle":"","parse-names":false,"suffix":""},{"dropping-particle":"","family":"Kagawa","given":"Takahide","non-dropping-particle":"","parse-names":false,"suffix":""},{"dropping-particle":"","family":"Miyazaki","given":"Yoshifumi","non-dropping-particle":"","parse-names":false,"suffix":""}],"container-title":"Landscape and Urban Planning","id":"ITEM-2","issued":{"date-parts":[["2013"]]},"page":"90-93","publisher":"Elsevier B.V.","title":"Physiological and psychological effects of viewing urban forest landscapes assessed by multiple measurements","type":"article-journal","volume":"113"},"uris":["http://www.mendeley.com/documents/?uuid=768e8053-1f75-4e72-b8e8-7712718347a2"]},{"id":"ITEM-3","itemData":{"DOI":"10.1007/s12199-009-0086-9","ISBN":"1347-4715 (Electronic)\\r1342-078X (Linking)","ISSN":"1342078X","PMID":"19568835","abstract":"This paper reviews previous research on the physiological effects of Shinrin-yoku (taking in the forest atmosphere or forest bathing), and presents new results from field experiments conducted in 24 forests across Japan. The term Shinrin-yoku was coined by the Japanese Ministry of Agriculture, Forestry, and Fisheries in 1982, and can be defined as making contact with and taking in the atmosphere of the forest. In order to clarify the physiological effects of Shinrin-yoku, we conducted field experiments in 24 forests across Japan. In each experiment, 12 subjects (280 total; ages 21.7 +/- 1.5 year) walked in and viewed a forest or city area. On the first day, six subjects were sent to a forest area, and the others to a city area. On the second day, each group was sent to the other area as a cross-check. Salivary cortisol, blood pressure, pulse rate, and heart rate variability were used as indices. These indices were measured in the morning at the accommodation facility before breakfast and also both before and after the walking (for 16 +/- 5 min) and viewing (for 14 +/- 2 min). The R-R interval was also measured during the walking and viewing periods. The results show that forest environments promote lower concentrations of cortisol, lower pulse rate, lower blood pressure, greater parasympathetic nerve activity, and lower sympathetic nerve activity than do city environments. These results will contribute to the development of a research field dedicated to forest medicine, which may be used as a strategy for preventive medicine.","author":[{"dropping-particle":"","family":"Park","given":"Bum Jin","non-dropping-particle":"","parse-names":false,"suffix":""},{"dropping-particle":"","family":"Tsunetsugu","given":"Yuko","non-dropping-particle":"","parse-names":false,"suffix":""},{"dropping-particle":"","family":"Kasetani","given":"Tamami","non-dropping-particle":"","parse-names":false,"suffix":""},{"dropping-particle":"","family":"Kagawa","given":"Takahide","non-dropping-particle":"","parse-names":false,"suffix":""},{"dropping-particle":"","family":"Miyazaki","given":"Yoshifumi","non-dropping-particle":"","parse-names":false,"suffix":""}],"container-title":"Environmental Health and Preventive Medicine","id":"ITEM-3","issue":"1","issued":{"date-parts":[["2010"]]},"page":"18-26","title":"The physiological effects of Shinrin-yoku (taking in the forest atmosphere or forest bathing): Evidence from field experiments in 24 forests across Japan","type":"article-journal","volume":"15"},"uris":["http://www.mendeley.com/documents/?uuid=4dedcf05-b383-4579-b5da-abc2222dfbd8"]}],"mendeley":{"formattedCitation":"(Jung &lt;i&gt;et al.&lt;/i&gt;, 2015; B. J. Park &lt;i&gt;et al.&lt;/i&gt;, 2010; Tsunetsugu &lt;i&gt;et al.&lt;/i&gt;, 2013)","plainTextFormattedCitation":"(Jung et al., 2015; B. J. Park et al., 2010; Tsunetsugu et al., 2013)","previouslyFormattedCitation":"(Jung &lt;i&gt;et al.&lt;/i&gt;, 2015; B. J. Park &lt;i&gt;et al.&lt;/i&gt;, 2010; Tsunetsugu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ung </w:t>
      </w:r>
      <w:r w:rsidRPr="0008241C">
        <w:rPr>
          <w:i/>
          <w:noProof/>
          <w:sz w:val="22"/>
          <w:szCs w:val="22"/>
        </w:rPr>
        <w:t>et al.</w:t>
      </w:r>
      <w:r w:rsidRPr="0008241C">
        <w:rPr>
          <w:noProof/>
          <w:sz w:val="22"/>
          <w:szCs w:val="22"/>
        </w:rPr>
        <w:t xml:space="preserve">, 2015; B. J. Park </w:t>
      </w:r>
      <w:r w:rsidRPr="0008241C">
        <w:rPr>
          <w:i/>
          <w:noProof/>
          <w:sz w:val="22"/>
          <w:szCs w:val="22"/>
        </w:rPr>
        <w:t>et al.</w:t>
      </w:r>
      <w:r w:rsidRPr="0008241C">
        <w:rPr>
          <w:noProof/>
          <w:sz w:val="22"/>
          <w:szCs w:val="22"/>
        </w:rPr>
        <w:t xml:space="preserve">, 2010; Tsunetsugu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 forest environment was also found to be superior to a hospital environment in treatment of major depressive disorders in patients undergoing treatment through pharmacotherapy and psychotherapeutic interventions </w:t>
      </w:r>
      <w:r w:rsidRPr="0008241C">
        <w:rPr>
          <w:sz w:val="22"/>
          <w:szCs w:val="22"/>
        </w:rPr>
        <w:fldChar w:fldCharType="begin" w:fldLock="1"/>
      </w:r>
      <w:r w:rsidRPr="0008241C">
        <w:rPr>
          <w:sz w:val="22"/>
          <w:szCs w:val="22"/>
        </w:rPr>
        <w:instrText>ADDIN CSL_CITATION {"citationItems":[{"id":"ITEM-1","itemData":{"DOI":"10.4306/pi.2009.6.4.245","ISBN":"1738-3684\\r1976-3026","ISSN":"17383684","PMID":"20140122","abstract":"OBJECTIVE: Psychotherapeutic intervention combined with pharmacotherapy is helpful for achieving remission of depressive disorder. We developed and tested the effect of cognitive behavior therapy (CBT)-based psychotherapy applied in a forest environment on major depressive disorder.\\n\\nMETHODS: We performed 4 sessions during 4 weeks (3 hours/session) in patients with major depressive disorder during pharmacotherapy. For the forest group, sessions were performed in the forest; for the hospital group, sessions were performed in the hospital. The control group was treated with the usual outpatient management.\\n\\nRESULTS: A total of 63 patients completed the study: 23 in the forest group, 19 in the hospital group, and 21 in the control group. Hamilton Rating Scales for Depression (HRSD) scores of the forest group were significantly decreased after 4 sessions compared with controls. Montgomery-Asberg Depression Rating Scales (MADRS) scores of the forest group were significantly decreased compared with both the hospital group and the controls. The remission rate (7 and below in HRSD) of the forest group was 61% (14/23), significantly higher than both the hospital group (21%, 4/19) and the controls (5%, 1/21). In heart rate variability (HRV) analysis, some measurements representing HRV and parasympathetic nerve tone were increased in the forest group after 4 sessions. The salivary cortisol levels of the forest group were significantly decreased.\\n\\nCONCLUSION: CBT-based psychotherapy applied in the forest environment was helpful in the achievement of depression remission, and its effect was superior to that of psychotherapy performed in the hospital and the usual outpatient management. A good environment such as a forest helps improve the effect of psychotherapeutic intervention because it includes various natural instruments and facilitators in the treatment of depression.","author":[{"dropping-particle":"","family":"Kim","given":"Won","non-dropping-particle":"","parse-names":false,"suffix":""},{"dropping-particle":"","family":"Lim","given":"Seoung Kyeon","non-dropping-particle":"","parse-names":false,"suffix":""},{"dropping-particle":"","family":"Chung","given":"Eun Joo","non-dropping-particle":"","parse-names":false,"suffix":""},{"dropping-particle":"","family":"Woo","given":"Jong Min","non-dropping-particle":"","parse-names":false,"suffix":""}],"container-title":"Psychiatry Investigation","id":"ITEM-1","issue":"4","issued":{"date-parts":[["2009"]]},"page":"245-254","title":"The effect of cognitive behavior therapy-based psychotherapy applied in a forest environment on physiological changes and remission of major depressive disorder","type":"article-journal","volume":"6"},"uris":["http://www.mendeley.com/documents/?uuid=d8e20c5c-50dd-4428-bfed-aa391037cd1a"]}],"mendeley":{"formattedCitation":"(W. Kim &lt;i&gt;et al.&lt;/i&gt;, 2009)","plainTextFormattedCitation":"(W. Kim et al., 2009)","previouslyFormattedCitation":"(W. Kim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W. Kim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7FDCDAA8" w14:textId="77777777" w:rsidR="00A01204" w:rsidRPr="0008241C" w:rsidRDefault="00A01204" w:rsidP="00A01204">
      <w:pPr>
        <w:rPr>
          <w:sz w:val="22"/>
          <w:szCs w:val="22"/>
        </w:rPr>
      </w:pPr>
    </w:p>
    <w:p w14:paraId="56BD6407" w14:textId="77777777" w:rsidR="00A01204" w:rsidRPr="0008241C" w:rsidRDefault="00A01204" w:rsidP="00A01204">
      <w:pPr>
        <w:rPr>
          <w:sz w:val="22"/>
          <w:szCs w:val="22"/>
        </w:rPr>
      </w:pPr>
      <w:r w:rsidRPr="0008241C">
        <w:rPr>
          <w:sz w:val="22"/>
          <w:szCs w:val="22"/>
        </w:rPr>
        <w:t xml:space="preserve">While it would be very difficult to reliably quantify the impacts of BES exposure on human health and how this has changed over time, an approximation can be made by examining data on exposure of, or access to, green areas and/or natural environments such as urban parks and national parks.  While data on visits to national parks in some countries in the Asia-Pacific is available, there is generally limited accessible data on visitation rates to parks across the region. We present here two sets of data from New Zealand and the Republic of Korea to give an indication of visitation trends.  </w:t>
      </w:r>
    </w:p>
    <w:p w14:paraId="3AB34A44" w14:textId="77777777" w:rsidR="00A01204" w:rsidRPr="0008241C" w:rsidRDefault="00A01204" w:rsidP="00A01204">
      <w:pPr>
        <w:rPr>
          <w:sz w:val="22"/>
          <w:szCs w:val="22"/>
        </w:rPr>
      </w:pPr>
    </w:p>
    <w:p w14:paraId="0B34F7DC" w14:textId="77777777" w:rsidR="00A01204" w:rsidRPr="0008241C" w:rsidRDefault="00A01204" w:rsidP="00A01204">
      <w:pPr>
        <w:rPr>
          <w:sz w:val="22"/>
          <w:szCs w:val="22"/>
        </w:rPr>
      </w:pPr>
      <w:r w:rsidRPr="0008241C">
        <w:rPr>
          <w:sz w:val="22"/>
          <w:szCs w:val="22"/>
        </w:rPr>
        <w:t xml:space="preserve">Figure 2.19 shows data from the New Zealand Department of Conservation on the percentage of New Zealanders who have visited at least one Department of Conservation recreation area (national parks and heritage areas maintained by the Department, most of which are set in natural environments) in the past 12 months. Figure 2.20 shows the number of visitors in 18 national parks in Republic of Korea from 1988-2016. </w:t>
      </w:r>
    </w:p>
    <w:p w14:paraId="0A156EA5" w14:textId="3A14D25A" w:rsidR="00A01204" w:rsidRDefault="00A01204" w:rsidP="00A01204">
      <w:pPr>
        <w:rPr>
          <w:sz w:val="22"/>
          <w:szCs w:val="22"/>
        </w:rPr>
      </w:pPr>
    </w:p>
    <w:p w14:paraId="4BD6A4BB" w14:textId="77777777" w:rsidR="006D6CC6" w:rsidRPr="0008241C" w:rsidRDefault="006D6CC6" w:rsidP="00A01204">
      <w:pPr>
        <w:rPr>
          <w:sz w:val="22"/>
          <w:szCs w:val="22"/>
        </w:rPr>
      </w:pPr>
    </w:p>
    <w:p w14:paraId="73425A7F" w14:textId="77777777" w:rsidR="00A01204" w:rsidRPr="0008241C" w:rsidRDefault="00A01204" w:rsidP="00A01204">
      <w:pPr>
        <w:rPr>
          <w:sz w:val="22"/>
          <w:szCs w:val="22"/>
        </w:rPr>
      </w:pPr>
      <w:r w:rsidRPr="0008241C">
        <w:rPr>
          <w:noProof/>
          <w:sz w:val="22"/>
          <w:szCs w:val="22"/>
        </w:rPr>
        <w:drawing>
          <wp:inline distT="0" distB="0" distL="0" distR="0" wp14:anchorId="01D3DF04" wp14:editId="381F4391">
            <wp:extent cx="5735955" cy="2644775"/>
            <wp:effectExtent l="0" t="0" r="0" b="3175"/>
            <wp:docPr id="90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 name="Picture 35"/>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5735955" cy="2644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396C0EF"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ja-JP"/>
        </w:rPr>
      </w:pPr>
      <w:r w:rsidRPr="0008241C">
        <w:rPr>
          <w:rFonts w:eastAsia="MS Mincho"/>
          <w:b/>
          <w:kern w:val="2"/>
          <w:sz w:val="22"/>
          <w:szCs w:val="22"/>
          <w:lang w:eastAsia="ja-JP"/>
        </w:rPr>
        <w:t>Figure 2.19 Proportion of New Zealanders who have visited recreation areas operated by the Department of Conservation in the past 12 months</w:t>
      </w:r>
    </w:p>
    <w:p w14:paraId="597461F8" w14:textId="77777777" w:rsidR="00A01204" w:rsidRPr="0008241C" w:rsidRDefault="00A01204" w:rsidP="00A01204">
      <w:pPr>
        <w:rPr>
          <w:sz w:val="22"/>
          <w:szCs w:val="22"/>
        </w:rPr>
      </w:pPr>
      <w:r w:rsidRPr="0008241C">
        <w:rPr>
          <w:rFonts w:eastAsia="MS Mincho"/>
          <w:sz w:val="22"/>
          <w:szCs w:val="22"/>
          <w:lang w:eastAsia="ko-KR"/>
        </w:rPr>
        <w:t xml:space="preserve">Note: Change in line colour represents the shift in methodology. Source: </w:t>
      </w:r>
      <w:r w:rsidRPr="0008241C">
        <w:rPr>
          <w:sz w:val="22"/>
          <w:szCs w:val="22"/>
        </w:rPr>
        <w:t xml:space="preserve">"Survey of New Zealanders" by IPSOS, Department of Conservation New Zealand </w:t>
      </w:r>
      <w:r w:rsidRPr="0008241C">
        <w:rPr>
          <w:sz w:val="22"/>
          <w:szCs w:val="22"/>
        </w:rPr>
        <w:fldChar w:fldCharType="begin" w:fldLock="1"/>
      </w:r>
      <w:r w:rsidRPr="0008241C">
        <w:rPr>
          <w:sz w:val="22"/>
          <w:szCs w:val="22"/>
        </w:rPr>
        <w:instrText>ADDIN CSL_CITATION {"citationItems":[{"id":"ITEM-1","itemData":{"author":[{"dropping-particle":"","family":"Ipsos","given":"","non-dropping-particle":"","parse-names":false,"suffix":""},{"dropping-particle":"","family":"New Zealand Department of Conservation","given":"","non-dropping-particle":"","parse-names":false,"suffix":""}],"id":"ITEM-1","issue":"June","issued":{"date-parts":[["2016"]]},"number-of-pages":"1-101","title":"Survey of New Zealanders","type":"report"},"label":"part","suppress-author":1,"uris":["http://www.mendeley.com/documents/?uuid=a3555732-5242-4b62-88ec-e02d9117b632"]}],"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w:t>
      </w:r>
    </w:p>
    <w:p w14:paraId="60DF5C6E" w14:textId="77777777" w:rsidR="00A01204" w:rsidRPr="0008241C" w:rsidRDefault="00A01204" w:rsidP="00A01204">
      <w:pPr>
        <w:rPr>
          <w:sz w:val="22"/>
          <w:szCs w:val="22"/>
        </w:rPr>
      </w:pPr>
    </w:p>
    <w:p w14:paraId="687BE751" w14:textId="77777777" w:rsidR="006D6CC6" w:rsidRPr="0008241C" w:rsidRDefault="006D6CC6" w:rsidP="00A01204">
      <w:pPr>
        <w:rPr>
          <w:sz w:val="22"/>
          <w:szCs w:val="22"/>
        </w:rPr>
      </w:pPr>
    </w:p>
    <w:p w14:paraId="6C51C966" w14:textId="77777777" w:rsidR="00A01204" w:rsidRPr="0008241C" w:rsidRDefault="00A01204" w:rsidP="00A01204">
      <w:pPr>
        <w:rPr>
          <w:sz w:val="22"/>
          <w:szCs w:val="22"/>
        </w:rPr>
      </w:pPr>
      <w:r w:rsidRPr="0008241C">
        <w:rPr>
          <w:noProof/>
          <w:sz w:val="22"/>
          <w:szCs w:val="22"/>
        </w:rPr>
        <w:drawing>
          <wp:inline distT="0" distB="0" distL="0" distR="0" wp14:anchorId="226FE47A" wp14:editId="399CDBC9">
            <wp:extent cx="5736590" cy="3438525"/>
            <wp:effectExtent l="0" t="0" r="0" b="9525"/>
            <wp:docPr id="914" name="Picture 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5736590" cy="3438525"/>
                    </a:xfrm>
                    <a:prstGeom prst="rect">
                      <a:avLst/>
                    </a:prstGeom>
                    <a:noFill/>
                  </pic:spPr>
                </pic:pic>
              </a:graphicData>
            </a:graphic>
          </wp:inline>
        </w:drawing>
      </w:r>
    </w:p>
    <w:p w14:paraId="18A832B0"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ko-KR"/>
        </w:rPr>
      </w:pPr>
      <w:r w:rsidRPr="0008241C">
        <w:rPr>
          <w:b/>
          <w:kern w:val="2"/>
          <w:sz w:val="22"/>
          <w:szCs w:val="22"/>
          <w:lang w:eastAsia="ja-JP"/>
        </w:rPr>
        <w:t xml:space="preserve">Figure 2.20 Visitors to 18 National Parks in the Republic of Korea. </w:t>
      </w:r>
      <w:r w:rsidRPr="0008241C">
        <w:rPr>
          <w:rFonts w:eastAsia="MS Mincho"/>
          <w:b/>
          <w:kern w:val="2"/>
          <w:sz w:val="22"/>
          <w:szCs w:val="22"/>
          <w:lang w:eastAsia="ko-KR"/>
        </w:rPr>
        <w:t xml:space="preserve">Source: Korea National Statistical Office, statistical database </w:t>
      </w:r>
      <w:r w:rsidRPr="0008241C">
        <w:rPr>
          <w:b/>
          <w:kern w:val="2"/>
          <w:sz w:val="22"/>
          <w:szCs w:val="22"/>
          <w:lang w:eastAsia="ko-KR"/>
        </w:rPr>
        <w:fldChar w:fldCharType="begin" w:fldLock="1"/>
      </w:r>
      <w:r w:rsidRPr="0008241C">
        <w:rPr>
          <w:b/>
          <w:kern w:val="2"/>
          <w:sz w:val="22"/>
          <w:szCs w:val="22"/>
          <w:lang w:eastAsia="ko-KR"/>
        </w:rPr>
        <w:instrText>ADDIN CSL_CITATION {"citationItems":[{"id":"ITEM-1","itemData":{"URL":"http://kosis.kr/index/index.do","author":[{"dropping-particle":"","family":"KOSIS","given":"","non-dropping-particle":"","parse-names":false,"suffix":""}],"id":"ITEM-1","issued":{"date-parts":[["2014"]]},"title":"Korean Statistical Information Service","type":"webpage"},"uris":["http://www.mendeley.com/documents/?uuid=c238139c-f687-4fd5-9bfc-5f8eb3cb3a93"]}],"mendeley":{"formattedCitation":"(KOSIS, 2014)","plainTextFormattedCitation":"(KOSIS, 2014)","previouslyFormattedCitation":"(KOSIS, 2014)"},"properties":{"noteIndex":0},"schema":"https://github.com/citation-style-language/schema/raw/master/csl-citation.json"}</w:instrText>
      </w:r>
      <w:r w:rsidRPr="0008241C">
        <w:rPr>
          <w:b/>
          <w:kern w:val="2"/>
          <w:sz w:val="22"/>
          <w:szCs w:val="22"/>
          <w:lang w:eastAsia="ko-KR"/>
        </w:rPr>
        <w:fldChar w:fldCharType="separate"/>
      </w:r>
      <w:r w:rsidRPr="0008241C">
        <w:rPr>
          <w:b/>
          <w:noProof/>
          <w:kern w:val="2"/>
          <w:sz w:val="22"/>
          <w:szCs w:val="22"/>
          <w:lang w:eastAsia="ko-KR"/>
        </w:rPr>
        <w:t>(KOSIS, 2014)</w:t>
      </w:r>
      <w:r w:rsidRPr="0008241C">
        <w:rPr>
          <w:b/>
          <w:kern w:val="2"/>
          <w:sz w:val="22"/>
          <w:szCs w:val="22"/>
          <w:lang w:eastAsia="ko-KR"/>
        </w:rPr>
        <w:fldChar w:fldCharType="end"/>
      </w:r>
      <w:r w:rsidRPr="0008241C">
        <w:rPr>
          <w:b/>
          <w:kern w:val="2"/>
          <w:sz w:val="22"/>
          <w:szCs w:val="22"/>
          <w:lang w:eastAsia="ko-KR"/>
        </w:rPr>
        <w:t>.</w:t>
      </w:r>
    </w:p>
    <w:p w14:paraId="07AD3B52" w14:textId="77777777" w:rsidR="00A01204" w:rsidRPr="0008241C" w:rsidRDefault="00A01204" w:rsidP="00A01204">
      <w:pPr>
        <w:rPr>
          <w:rFonts w:eastAsia="Malgun Gothic"/>
          <w:sz w:val="22"/>
          <w:szCs w:val="22"/>
          <w:lang w:eastAsia="ko-KR"/>
        </w:rPr>
      </w:pPr>
    </w:p>
    <w:p w14:paraId="1BC960CE" w14:textId="77777777" w:rsidR="00A01204" w:rsidRPr="0008241C" w:rsidRDefault="00A01204" w:rsidP="00A01204">
      <w:pPr>
        <w:rPr>
          <w:rFonts w:eastAsia="Malgun Gothic"/>
          <w:sz w:val="22"/>
          <w:szCs w:val="22"/>
          <w:lang w:eastAsia="ko-KR"/>
        </w:rPr>
      </w:pPr>
    </w:p>
    <w:p w14:paraId="1793722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rFonts w:eastAsia="Malgun Gothic"/>
          <w:b/>
          <w:sz w:val="22"/>
          <w:szCs w:val="22"/>
          <w:lang w:eastAsia="ko-KR"/>
        </w:rPr>
        <w:t>F</w:t>
      </w:r>
      <w:r w:rsidRPr="0008241C">
        <w:rPr>
          <w:b/>
          <w:sz w:val="22"/>
          <w:szCs w:val="22"/>
        </w:rPr>
        <w:t>orest management for</w:t>
      </w:r>
      <w:r w:rsidRPr="0008241C">
        <w:rPr>
          <w:rFonts w:eastAsia="Malgun Gothic"/>
          <w:b/>
          <w:sz w:val="22"/>
          <w:szCs w:val="22"/>
          <w:lang w:eastAsia="ko-KR"/>
        </w:rPr>
        <w:t xml:space="preserve"> </w:t>
      </w:r>
      <w:r w:rsidRPr="0008241C">
        <w:rPr>
          <w:b/>
          <w:sz w:val="22"/>
          <w:szCs w:val="22"/>
        </w:rPr>
        <w:t xml:space="preserve">provision of ecosystem services, cultural and spiritual values </w:t>
      </w:r>
    </w:p>
    <w:p w14:paraId="0E8F78FF" w14:textId="77777777" w:rsidR="00A01204" w:rsidRPr="0008241C" w:rsidRDefault="00A01204" w:rsidP="00A01204">
      <w:pPr>
        <w:rPr>
          <w:sz w:val="22"/>
          <w:szCs w:val="22"/>
        </w:rPr>
      </w:pPr>
    </w:p>
    <w:p w14:paraId="312189E8" w14:textId="77777777" w:rsidR="00A01204" w:rsidRPr="0008241C" w:rsidRDefault="00A01204" w:rsidP="00A01204">
      <w:pPr>
        <w:rPr>
          <w:sz w:val="22"/>
          <w:szCs w:val="22"/>
        </w:rPr>
      </w:pPr>
      <w:r w:rsidRPr="0008241C">
        <w:rPr>
          <w:sz w:val="22"/>
          <w:szCs w:val="22"/>
        </w:rPr>
        <w:t xml:space="preserve">In recent years, countries in the Asia-Pacific have started to manage their forest areas for specific ecosystem services, including hydrological regulating services. The FAO Global Forest Assessment report 2015 highlights that forests are managed broadly for two purposes: protecting soil and water. This includes areas managed for the production of clean water, coastal stabilization, desertification control, avalanche control, erosion and flood protection. Additionally for ecosystem services, cultural or spiritual values  that include areas managed for public recreation, carbon sequestration/storage, and spiritual or cultural services </w:t>
      </w:r>
      <w:r w:rsidRPr="0008241C">
        <w:rPr>
          <w:sz w:val="22"/>
          <w:szCs w:val="22"/>
        </w:rPr>
        <w:fldChar w:fldCharType="begin" w:fldLock="1"/>
      </w:r>
      <w:r w:rsidRPr="0008241C">
        <w:rPr>
          <w:sz w:val="22"/>
          <w:szCs w:val="22"/>
        </w:rPr>
        <w:instrText>ADDIN CSL_CITATION {"citationItems":[{"id":"ITEM-1","itemData":{"ISBN":"9789251088210","abstract":"While the world's forests continue to shrink as populations increase and woodlands are converted to agriculture and other uses, over the past 25 years, the rate of net global deforestation has slowed down by more than 50 per cent, the United Nations Food and Agriculture Organization (FAO) said in a report published today.","author":[{"dropping-particle":"","family":"FAO","given":"","non-dropping-particle":"","parse-names":false,"suffix":""}],"id":"ITEM-1","issued":{"date-parts":[["2015"]]},"number-of-pages":"49","publisher":"Food and Agriculture Organisation of the United Nations","publisher-place":"Rome","title":"Global Forest Resources Assessment 2015: How are the world’s forests changing?","type":"book"},"uris":["http://www.mendeley.com/documents/?uuid=bed95003-792f-48c4-af6f-c8ba6ef4e85a"]}],"mendeley":{"formattedCitation":"(FAO, 2015a)","plainTextFormattedCitation":"(FAO, 2015a)","previouslyFormattedCitation":"(FAO, 2015a)"},"properties":{"noteIndex":0},"schema":"https://github.com/citation-style-language/schema/raw/master/csl-citation.json"}</w:instrText>
      </w:r>
      <w:r w:rsidRPr="0008241C">
        <w:rPr>
          <w:sz w:val="22"/>
          <w:szCs w:val="22"/>
        </w:rPr>
        <w:fldChar w:fldCharType="separate"/>
      </w:r>
      <w:r w:rsidRPr="0008241C">
        <w:rPr>
          <w:noProof/>
          <w:sz w:val="22"/>
          <w:szCs w:val="22"/>
        </w:rPr>
        <w:t>(FAO, 2015a)</w:t>
      </w:r>
      <w:r w:rsidRPr="0008241C">
        <w:rPr>
          <w:sz w:val="22"/>
          <w:szCs w:val="22"/>
        </w:rPr>
        <w:fldChar w:fldCharType="end"/>
      </w:r>
      <w:r w:rsidRPr="0008241C">
        <w:rPr>
          <w:sz w:val="22"/>
          <w:szCs w:val="22"/>
        </w:rPr>
        <w:t xml:space="preserve">. The areas allocated for these purposes are mutually inclusive, providing an indication of trends towards management approaches, adopted by the countries, for ecosystem service provisions. Figure </w:t>
      </w:r>
      <w:r w:rsidRPr="0008241C">
        <w:rPr>
          <w:rFonts w:eastAsia="Malgun Gothic"/>
          <w:sz w:val="22"/>
          <w:szCs w:val="22"/>
          <w:lang w:eastAsia="ko-KR"/>
        </w:rPr>
        <w:t>2.21</w:t>
      </w:r>
      <w:r w:rsidRPr="0008241C">
        <w:rPr>
          <w:sz w:val="22"/>
          <w:szCs w:val="22"/>
        </w:rPr>
        <w:t xml:space="preserve"> presents the trend in proportion of forest areas allocated for the specific provision of ecosystem services, cultural and spiritual values from 1990 to 2015 for countries that have data available. Panel A is based on total forested area (forests + woodlands) and Panel B is based on total land area. There is clearly an increasing trend for some countries and a decreasing trend for others. Additionally some countries indicate no specific trend on forest area managed for ecosystem services, cultural or spiritual values over the years. </w:t>
      </w:r>
    </w:p>
    <w:p w14:paraId="6EB456C1" w14:textId="77777777" w:rsidR="00A01204" w:rsidRPr="0008241C" w:rsidRDefault="00A01204" w:rsidP="00A01204">
      <w:pPr>
        <w:rPr>
          <w:sz w:val="22"/>
          <w:szCs w:val="22"/>
        </w:rPr>
      </w:pPr>
    </w:p>
    <w:p w14:paraId="17712346"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1A88217" wp14:editId="48937E8D">
            <wp:extent cx="5567045" cy="6220460"/>
            <wp:effectExtent l="0" t="0" r="0" b="8890"/>
            <wp:docPr id="922"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 name="Picture 8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67045" cy="6220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A630354" w14:textId="77777777" w:rsidR="00A01204" w:rsidRPr="0008241C" w:rsidRDefault="00A01204" w:rsidP="00A01204">
      <w:pPr>
        <w:rPr>
          <w:sz w:val="22"/>
          <w:szCs w:val="22"/>
        </w:rPr>
      </w:pPr>
      <w:bookmarkStart w:id="512" w:name="_Toc494766077"/>
      <w:r w:rsidRPr="0008241C">
        <w:rPr>
          <w:b/>
          <w:sz w:val="22"/>
          <w:szCs w:val="22"/>
        </w:rPr>
        <w:t>Figure 2.21 Panel A: Proportion of forest area managed for ecosystem services, cultural or spiritual values in different years compared to forested area (forests + woodlands) in 2015 for selected countries; Panel B: Proportion of forest area managed for ecosystem services, cultural or spiritual values in different years compared to land area for selected countries</w:t>
      </w:r>
      <w:bookmarkEnd w:id="512"/>
      <w:r w:rsidRPr="0008241C">
        <w:rPr>
          <w:b/>
          <w:sz w:val="22"/>
          <w:szCs w:val="22"/>
        </w:rPr>
        <w:t xml:space="preserve">. Source: FAO </w:t>
      </w:r>
      <w:r w:rsidRPr="0008241C">
        <w:rPr>
          <w:b/>
          <w:sz w:val="22"/>
          <w:szCs w:val="22"/>
        </w:rPr>
        <w:fldChar w:fldCharType="begin" w:fldLock="1"/>
      </w:r>
      <w:r w:rsidRPr="0008241C">
        <w:rPr>
          <w:b/>
          <w:sz w:val="22"/>
          <w:szCs w:val="22"/>
        </w:rPr>
        <w:instrText>ADDIN CSL_CITATION {"citationItems":[{"id":"ITEM-1","itemData":{"ISBN":"9789251088210","abstract":"While the world's forests continue to shrink as populations increase and woodlands are converted to agriculture and other uses, over the past 25 years, the rate of net global deforestation has slowed down by more than 50 per cent, the United Nations Food and Agriculture Organization (FAO) said in a report published today.","author":[{"dropping-particle":"","family":"FAO","given":"","non-dropping-particle":"","parse-names":false,"suffix":""}],"id":"ITEM-1","issued":{"date-parts":[["2015"]]},"number-of-pages":"49","publisher":"Food and Agriculture Organisation of the United Nations","publisher-place":"Rome","title":"Global Forest Resources Assessment 2015: How are the world’s forests changing?","type":"book"},"label":"part","suppress-author":1,"uris":["http://www.mendeley.com/documents/?uuid=bed95003-792f-48c4-af6f-c8ba6ef4e85a"]}],"mendeley":{"formattedCitation":"(2015a)","plainTextFormattedCitation":"(2015a)","previouslyFormattedCitation":"(2015a)"},"properties":{"noteIndex":0},"schema":"https://github.com/citation-style-language/schema/raw/master/csl-citation.json"}</w:instrText>
      </w:r>
      <w:r w:rsidRPr="0008241C">
        <w:rPr>
          <w:b/>
          <w:sz w:val="22"/>
          <w:szCs w:val="22"/>
        </w:rPr>
        <w:fldChar w:fldCharType="separate"/>
      </w:r>
      <w:r w:rsidRPr="0008241C">
        <w:rPr>
          <w:b/>
          <w:noProof/>
          <w:sz w:val="22"/>
          <w:szCs w:val="22"/>
        </w:rPr>
        <w:t>(2015a)</w:t>
      </w:r>
      <w:r w:rsidRPr="0008241C">
        <w:rPr>
          <w:b/>
          <w:sz w:val="22"/>
          <w:szCs w:val="22"/>
        </w:rPr>
        <w:fldChar w:fldCharType="end"/>
      </w:r>
      <w:r w:rsidRPr="0008241C">
        <w:rPr>
          <w:b/>
          <w:sz w:val="22"/>
          <w:szCs w:val="22"/>
        </w:rPr>
        <w:t>.</w:t>
      </w:r>
    </w:p>
    <w:p w14:paraId="7383919E" w14:textId="77777777" w:rsidR="00A01204" w:rsidRPr="0008241C" w:rsidRDefault="00A01204" w:rsidP="00A01204">
      <w:pPr>
        <w:rPr>
          <w:sz w:val="22"/>
          <w:szCs w:val="22"/>
        </w:rPr>
      </w:pPr>
    </w:p>
    <w:p w14:paraId="19764E04" w14:textId="77777777" w:rsidR="00A01204" w:rsidRPr="0008241C" w:rsidRDefault="00A01204" w:rsidP="00A01204">
      <w:pPr>
        <w:rPr>
          <w:sz w:val="22"/>
          <w:szCs w:val="22"/>
        </w:rPr>
      </w:pPr>
    </w:p>
    <w:p w14:paraId="6A9BAD6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rFonts w:eastAsia="Malgun Gothic"/>
          <w:b/>
          <w:sz w:val="22"/>
          <w:szCs w:val="22"/>
          <w:lang w:eastAsia="ko-KR"/>
        </w:rPr>
      </w:pPr>
      <w:r w:rsidRPr="0008241C">
        <w:rPr>
          <w:rFonts w:eastAsia="Malgun Gothic"/>
          <w:b/>
          <w:sz w:val="22"/>
          <w:szCs w:val="22"/>
          <w:lang w:eastAsia="ko-KR"/>
        </w:rPr>
        <w:t>M</w:t>
      </w:r>
      <w:r w:rsidRPr="0008241C">
        <w:rPr>
          <w:b/>
          <w:sz w:val="22"/>
          <w:szCs w:val="22"/>
        </w:rPr>
        <w:t>aintenance of options</w:t>
      </w:r>
      <w:r w:rsidRPr="0008241C">
        <w:rPr>
          <w:rFonts w:eastAsia="Malgun Gothic"/>
          <w:b/>
          <w:sz w:val="22"/>
          <w:szCs w:val="22"/>
          <w:lang w:eastAsia="ko-KR"/>
        </w:rPr>
        <w:t xml:space="preserve"> </w:t>
      </w:r>
    </w:p>
    <w:p w14:paraId="7158C406" w14:textId="77777777" w:rsidR="00A01204" w:rsidRPr="0008241C" w:rsidRDefault="00A01204" w:rsidP="00A01204">
      <w:pPr>
        <w:rPr>
          <w:sz w:val="22"/>
          <w:szCs w:val="22"/>
        </w:rPr>
      </w:pPr>
    </w:p>
    <w:p w14:paraId="7565186E" w14:textId="77777777" w:rsidR="00A01204" w:rsidRPr="0008241C" w:rsidRDefault="00A01204" w:rsidP="00A01204">
      <w:pPr>
        <w:rPr>
          <w:sz w:val="22"/>
          <w:szCs w:val="22"/>
        </w:rPr>
      </w:pPr>
      <w:r w:rsidRPr="0008241C">
        <w:rPr>
          <w:sz w:val="22"/>
          <w:szCs w:val="22"/>
        </w:rPr>
        <w:t xml:space="preserve">The NCP “Maintenance of options” (NCP18) accords well with the IPBES Conceptual Framework listing of anthropocentric values including “the option values of biodiversity as a reservoir of yet-to-be discovered uses from known and still unknown species and biological processes”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mendeley":{"formattedCitation":"(Díaz, Demissew, Carabias, &lt;i&gt;et al.&lt;/i&gt;, 2015)","plainTextFormattedCitation":"(Díaz, Demissew, Carabias, et al., 2015)","previouslyFormattedCitation":"(Díaz, Demissew, Carabia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Because these benefits are typically global, they are distinguished from others within-ecosystem benefits </w:t>
      </w:r>
      <w:r w:rsidRPr="0008241C">
        <w:rPr>
          <w:sz w:val="22"/>
          <w:szCs w:val="22"/>
        </w:rPr>
        <w:fldChar w:fldCharType="begin" w:fldLock="1"/>
      </w:r>
      <w:r w:rsidRPr="0008241C">
        <w:rPr>
          <w:sz w:val="22"/>
          <w:szCs w:val="22"/>
        </w:rPr>
        <w:instrText>ADDIN CSL_CITATION {"citationItems":[{"id":"ITEM-1","itemData":{"DOI":"10.1016/j.tree.2017.07.005","ISSN":"1872-8383","PMID":"28803670","author":[{"dropping-particle":"","family":"Faith","given":"Daniel P","non-dropping-particle":"","parse-names":false,"suffix":""},{"dropping-particle":"","family":"Magallón","given":"Susana","non-dropping-particle":"","parse-names":false,"suffix":""},{"dropping-particle":"","family":"Hendry","given":"Andrew P","non-dropping-particle":"","parse-names":false,"suffix":""},{"dropping-particle":"","family":"Donoghue","given":"Michael J","non-dropping-particle":"","parse-names":false,"suffix":""}],"container-title":"Trends in ecology &amp; evolution","id":"ITEM-1","issue":"10","issued":{"date-parts":[["2017","10","1"]]},"page":"717-719","publisher":"Elsevier","title":"Future Benefits from Contemporary Evosystem Services: A Response to Rudman et al.","type":"article-journal","volume":"32"},"uris":["http://www.mendeley.com/documents/?uuid=b541f918-55d2-3348-9fda-dba5d2236310"]}],"mendeley":{"formattedCitation":"(Faith &lt;i&gt;et al.&lt;/i&gt;, 2017)","plainTextFormattedCitation":"(Faith et al., 2017)","previouslyFormattedCitation":"(Fait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ait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426736B6" w14:textId="77777777" w:rsidR="00A01204" w:rsidRPr="0008241C" w:rsidRDefault="00A01204" w:rsidP="00A01204">
      <w:pPr>
        <w:rPr>
          <w:sz w:val="22"/>
          <w:szCs w:val="22"/>
        </w:rPr>
      </w:pPr>
    </w:p>
    <w:p w14:paraId="0CAABC9C" w14:textId="77777777" w:rsidR="00A01204" w:rsidRPr="0008241C" w:rsidRDefault="00A01204" w:rsidP="00A01204">
      <w:pPr>
        <w:rPr>
          <w:sz w:val="22"/>
          <w:szCs w:val="22"/>
        </w:rPr>
      </w:pPr>
      <w:r w:rsidRPr="0008241C">
        <w:rPr>
          <w:sz w:val="22"/>
          <w:szCs w:val="22"/>
        </w:rPr>
        <w:lastRenderedPageBreak/>
        <w:t xml:space="preserve">NCP 18 refers to “Benefits (including those of future generations) associated with the continued existence of a wide variety of species, populations and genotypes”. “Wide variety” is another way of saying “biodiversity”. Thus, this statement echoes early discussions that identified biodiversity itself as providing a benefit corresponding to maintenance of options </w:t>
      </w:r>
      <w:r w:rsidRPr="0008241C">
        <w:rPr>
          <w:sz w:val="22"/>
          <w:szCs w:val="22"/>
        </w:rPr>
        <w:fldChar w:fldCharType="begin" w:fldLock="1"/>
      </w:r>
      <w:r w:rsidRPr="0008241C">
        <w:rPr>
          <w:sz w:val="22"/>
          <w:szCs w:val="22"/>
        </w:rPr>
        <w:instrText>ADDIN CSL_CITATION {"citationItems":[{"id":"ITEM-1","itemData":{"author":[{"dropping-particle":"","family":"Haskins","given":"C.","non-dropping-particle":"","parse-names":false,"suffix":""}],"container-title":"Science","id":"ITEM-1","issued":{"date-parts":[["1974"]]},"page":"646-47","title":"Scientists Talk of the Need for Conservation and an Ethic of Biotic Diversity to Slow Species Extinction","type":"article-journal","volume":"184"},"uris":["http://www.mendeley.com/documents/?uuid=8fb2cae3-73b4-4a0d-bd31-6a946a8dcb37"]},{"id":"ITEM-2","itemData":{"DOI":"10.1016/j.tree.2017.07.005","ISSN":"1872-8383","PMID":"28803670","author":[{"dropping-particle":"","family":"Faith","given":"Daniel P","non-dropping-particle":"","parse-names":false,"suffix":""},{"dropping-particle":"","family":"Magallón","given":"Susana","non-dropping-particle":"","parse-names":false,"suffix":""},{"dropping-particle":"","family":"Hendry","given":"Andrew P","non-dropping-particle":"","parse-names":false,"suffix":""},{"dropping-particle":"","family":"Donoghue","given":"Michael J","non-dropping-particle":"","parse-names":false,"suffix":""}],"container-title":"Trends in ecology &amp; evolution","id":"ITEM-2","issue":"10","issued":{"date-parts":[["2017","10","1"]]},"page":"717-719","publisher":"Elsevier","title":"Future Benefits from Contemporary Evosystem Services: A Response to Rudman et al.","type":"article-journal","volume":"32"},"uris":["http://www.mendeley.com/documents/?uuid=b541f918-55d2-3348-9fda-dba5d2236310"]}],"mendeley":{"formattedCitation":"(Faith &lt;i&gt;et al.&lt;/i&gt;, 2017; Haskins, 1974)","plainTextFormattedCitation":"(Faith et al., 2017; Haskins, 1974)","previouslyFormattedCitation":"(Faith &lt;i&gt;et al.&lt;/i&gt;, 2017; Haskins, 1974)"},"properties":{"noteIndex":0},"schema":"https://github.com/citation-style-language/schema/raw/master/csl-citation.json"}</w:instrText>
      </w:r>
      <w:r w:rsidRPr="0008241C">
        <w:rPr>
          <w:sz w:val="22"/>
          <w:szCs w:val="22"/>
        </w:rPr>
        <w:fldChar w:fldCharType="separate"/>
      </w:r>
      <w:r w:rsidRPr="0008241C">
        <w:rPr>
          <w:noProof/>
          <w:sz w:val="22"/>
          <w:szCs w:val="22"/>
        </w:rPr>
        <w:t xml:space="preserve">(Faith </w:t>
      </w:r>
      <w:r w:rsidRPr="0008241C">
        <w:rPr>
          <w:i/>
          <w:noProof/>
          <w:sz w:val="22"/>
          <w:szCs w:val="22"/>
        </w:rPr>
        <w:t>et al.</w:t>
      </w:r>
      <w:r w:rsidRPr="0008241C">
        <w:rPr>
          <w:noProof/>
          <w:sz w:val="22"/>
          <w:szCs w:val="22"/>
        </w:rPr>
        <w:t>, 2017; Haskins, 1974)</w:t>
      </w:r>
      <w:r w:rsidRPr="0008241C">
        <w:rPr>
          <w:sz w:val="22"/>
          <w:szCs w:val="22"/>
        </w:rPr>
        <w:fldChar w:fldCharType="end"/>
      </w:r>
      <w:r w:rsidRPr="0008241C">
        <w:rPr>
          <w:sz w:val="22"/>
          <w:szCs w:val="22"/>
        </w:rPr>
        <w:t xml:space="preserve">. </w:t>
      </w:r>
    </w:p>
    <w:p w14:paraId="0D127402" w14:textId="77777777" w:rsidR="00A01204" w:rsidRPr="0008241C" w:rsidRDefault="00A01204" w:rsidP="00A01204">
      <w:pPr>
        <w:rPr>
          <w:sz w:val="22"/>
          <w:szCs w:val="22"/>
        </w:rPr>
      </w:pPr>
    </w:p>
    <w:p w14:paraId="17F92135" w14:textId="77777777" w:rsidR="00A01204" w:rsidRPr="0008241C" w:rsidRDefault="00A01204" w:rsidP="00A01204">
      <w:pPr>
        <w:rPr>
          <w:sz w:val="22"/>
          <w:szCs w:val="22"/>
        </w:rPr>
      </w:pPr>
      <w:r w:rsidRPr="0008241C">
        <w:rPr>
          <w:sz w:val="22"/>
          <w:szCs w:val="22"/>
        </w:rPr>
        <w:t xml:space="preserve">The Millennium Ecosystem Assessment evaluated society’s value of such maintenance of options: “the value individuals place on keeping biodiversity for future generations— the option value—can be significant.”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locator":"32","uris":["http://www.mendeley.com/documents/?uuid=4c1455c0-eae4-41e2-9f18-a57c089f8bae"]}],"mendeley":{"formattedCitation":"(Millennium Ecosystem Assessment, 2005, p. 32)","plainTextFormattedCitation":"(Millennium Ecosystem Assessment, 2005, p. 32)","previouslyFormattedCitation":"(Millennium Ecosystem Assessment, 2005, p. 32)"},"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 p. 32)</w:t>
      </w:r>
      <w:r w:rsidRPr="0008241C">
        <w:rPr>
          <w:sz w:val="22"/>
          <w:szCs w:val="22"/>
        </w:rPr>
        <w:fldChar w:fldCharType="end"/>
      </w:r>
      <w:r w:rsidRPr="0008241C">
        <w:rPr>
          <w:sz w:val="22"/>
          <w:szCs w:val="22"/>
        </w:rPr>
        <w:t xml:space="preserve">. Society’s appreciation of the importance of biodiversity in maintaining options for the future also is revealed in the popularity of reports in the media of recent surprising discoveries and benefits that have emerged from the “maintenance of options”. Many of these include discoveries in the Asia-Pacific that offer new benefits for society in general. For example, Chassagno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73/pnas.1614728114","ISSN":"1091-6490","PMID":"28320941","abstract":"Stroke is the second-leading cause of death worldwide, yet there are no drugs available to protect the brain from stroke-induced neuronal injury. Acid-sensing ion channel 1a (ASIC1a) is the primary acid sensor in mammalian brain and a key mediator of acidosis-induced neuronal damage following cerebral ischemia. Genetic ablation and selective pharmacologic inhibition of ASIC1a reduces neuronal death following ischemic stroke in rodents. Here, we demonstrate that Hi1a, a disulfide-rich spider venom peptide, is highly neuroprotective in a focal model of ischemic stroke. Nuclear magnetic resonance structural studies reveal that Hi1a comprises two homologous inhibitor cystine knot domains separated by a short, structurally well-defined linker. In contrast with known ASIC1a inhibitors, Hi1a incompletely inhibits ASIC1a activation in a pH-independent and slowly reversible manner. Whole-cell, macropatch, and single-channel electrophysiological recordings indicate that Hi1a binds to and stabilizes the closed state of the channel, thereby impeding the transition into a conducting state. Intracerebroventricular administration to rats of a single small dose of Hi1a (2 ng/kg) up to 8 h after stroke induction by occlusion of the middle cerebral artery markedly reduced infarct size, and this correlated with improved neurological and motor function, as well as with preservation of neuronal architecture. Thus, Hi1a is a powerful pharmacological tool for probing the role of ASIC1a in acid-mediated neuronal injury and various neurological disorders, and a promising lead for the development of therapeutics to protect the brain from ischemic injury.","author":[{"dropping-particle":"","family":"Chassagnon","given":"Irène R","non-dropping-particle":"","parse-names":false,"suffix":""},{"dropping-particle":"","family":"McCarthy","given":"Claudia A","non-dropping-particle":"","parse-names":false,"suffix":""},{"dropping-particle":"","family":"Chin","given":"Yanni K-Y","non-dropping-particle":"","parse-names":false,"suffix":""},{"dropping-particle":"","family":"Pineda","given":"Sandy S","non-dropping-particle":"","parse-names":false,"suffix":""},{"dropping-particle":"","family":"Keramidas","given":"Angelo","non-dropping-particle":"","parse-names":false,"suffix":""},{"dropping-particle":"","family":"Mobli","given":"Mehdi","non-dropping-particle":"","parse-names":false,"suffix":""},{"dropping-particle":"","family":"Pham","given":"Vi","non-dropping-particle":"","parse-names":false,"suffix":""},{"dropping-particle":"","family":"Silva","given":"T Michael","non-dropping-particle":"De","parse-names":false,"suffix":""},{"dropping-particle":"","family":"Lynch","given":"Joseph W","non-dropping-particle":"","parse-names":false,"suffix":""},{"dropping-particle":"","family":"Widdop","given":"Robert E","non-dropping-particle":"","parse-names":false,"suffix":""},{"dropping-particle":"","family":"Rash","given":"Lachlan D","non-dropping-particle":"","parse-names":false,"suffix":""},{"dropping-particle":"","family":"King","given":"Glenn F","non-dropping-particle":"","parse-names":false,"suffix":""}],"container-title":"Proceedings of the National Academy of Sciences of the United States of America","id":"ITEM-1","issue":"14","issued":{"date-parts":[["2017","4","4"]]},"page":"3750-3755","publisher":"National Academy of Sciences","title":"Potent neuroprotection after stroke afforded by a double-knot spider-venom peptide that inhibits acid-sensing ion channel 1a.","type":"article-journal","volume":"114"},"suppress-author":1,"uris":["http://www.mendeley.com/documents/?uuid=c809c038-3057-30b6-9f29-235e6a12a12f"]}],"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reported this year that the venom of the ‘Darling Downs’ (Queensland, Australia) funnel web spider (</w:t>
      </w:r>
      <w:r w:rsidRPr="0008241C">
        <w:rPr>
          <w:i/>
          <w:sz w:val="22"/>
          <w:szCs w:val="22"/>
        </w:rPr>
        <w:t>Hadronyche infensa</w:t>
      </w:r>
      <w:r w:rsidRPr="0008241C">
        <w:rPr>
          <w:sz w:val="22"/>
          <w:szCs w:val="22"/>
        </w:rPr>
        <w:t xml:space="preserve">) is the unlikely source for a drug to ward off brain damage caused by strokes. Also this past year, Pee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38/srep35019","ISSN":"2045-2322","abstract":"Cathelicidins in the Tasmanian devil (&lt;i&gt;Sarcophilus harrisii&lt;/i&gt;)","author":[{"dropping-particle":"","family":"Peel","given":"E.","non-dropping-particle":"","parse-names":false,"suffix":""},{"dropping-particle":"","family":"Cheng","given":"Y.","non-dropping-particle":"","parse-names":false,"suffix":""},{"dropping-particle":"","family":"Djordjevic","given":"J. T.","non-dropping-particle":"","parse-names":false,"suffix":""},{"dropping-particle":"","family":"Fox","given":"S.","non-dropping-particle":"","parse-names":false,"suffix":""},{"dropping-particle":"","family":"Sorrell","given":"T. C.","non-dropping-particle":"","parse-names":false,"suffix":""},{"dropping-particle":"","family":"Belov","given":"K.","non-dropping-particle":"","parse-names":false,"suffix":""}],"container-title":"Scientific Reports","id":"ITEM-1","issue":"1","issued":{"date-parts":[["2016","12","11"]]},"page":"35019","publisher":"Nature Publishing Group","title":"Cathelicidins in the Tasmanian devil (Sarcophilus harrisii)","type":"article-journal","volume":"6"},"suppress-author":1,"uris":["http://www.mendeley.com/documents/?uuid=f6048a50-7ea6-3866-b434-f715f644c026"]}],"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reported that the milk from Tasmanian devils surprisingly provides a weapon against antibiotic-resistant bacteria. These stories and others have been reported in the popular press, reinforcing people’s relational value linking biodiversity to the welfare of future generations </w:t>
      </w:r>
      <w:r w:rsidRPr="0008241C">
        <w:rPr>
          <w:sz w:val="22"/>
          <w:szCs w:val="22"/>
        </w:rPr>
        <w:fldChar w:fldCharType="begin" w:fldLock="1"/>
      </w:r>
      <w:r w:rsidRPr="0008241C">
        <w:rPr>
          <w:sz w:val="22"/>
          <w:szCs w:val="22"/>
        </w:rPr>
        <w:instrText>ADDIN CSL_CITATION {"citationItems":[{"id":"ITEM-1","itemData":{"DOI":"10.1016/j.tree.2017.07.005","ISSN":"1872-8383","PMID":"28803670","author":[{"dropping-particle":"","family":"Faith","given":"Daniel P","non-dropping-particle":"","parse-names":false,"suffix":""},{"dropping-particle":"","family":"Magallón","given":"Susana","non-dropping-particle":"","parse-names":false,"suffix":""},{"dropping-particle":"","family":"Hendry","given":"Andrew P","non-dropping-particle":"","parse-names":false,"suffix":""},{"dropping-particle":"","family":"Donoghue","given":"Michael J","non-dropping-particle":"","parse-names":false,"suffix":""}],"container-title":"Trends in ecology &amp; evolution","id":"ITEM-1","issue":"10","issued":{"date-parts":[["2017","10","1"]]},"page":"717-719","publisher":"Elsevier","title":"Future Benefits from Contemporary Evosystem Services: A Response to Rudman et al.","type":"article-journal","volume":"32"},"uris":["http://www.mendeley.com/documents/?uuid=b541f918-55d2-3348-9fda-dba5d2236310"]}],"mendeley":{"formattedCitation":"(Faith &lt;i&gt;et al.&lt;/i&gt;, 2017)","plainTextFormattedCitation":"(Faith et al., 2017)","previouslyFormattedCitation":"(Fait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ait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 consortium of IUCN and 8 conservation NGOs </w:t>
      </w:r>
      <w:r w:rsidRPr="0008241C">
        <w:rPr>
          <w:sz w:val="22"/>
          <w:szCs w:val="22"/>
        </w:rPr>
        <w:fldChar w:fldCharType="begin" w:fldLock="1"/>
      </w:r>
      <w:r w:rsidRPr="0008241C">
        <w:rPr>
          <w:sz w:val="22"/>
          <w:szCs w:val="22"/>
        </w:rPr>
        <w:instrText>ADDIN CSL_CITATION {"citationItems":[{"id":"ITEM-1","itemData":{"DOI":"10.1016/j.cub.2015.03.041","ISSN":"1879-0445","PMID":"25989087","abstract":"Humans depend on biodiversity in myriad ways, yet species are being rapidly lost due to human activities. The ecosystem services approach to conservation tries to establish the value that society derives from the natural world such that the true cost of proposed development actions becomes apparent to decision makers. Species are an integral component of ecosystems, and the value they provide in terms of services should be a standard part of ecosystem assessments. However, assessing the value of species is difficult and will always remain incomplete. Some of the most difficult species' benefits to assess are those that accrue unexpectedly or are wholly unanticipated. In this review, we consider recent examples from a wide variety of species and a diverse set of ecosystem services that illustrate this point and support the application of the precautionary principle to decisions affecting the natural world.","author":[{"dropping-particle":"","family":"Gascon","given":"Claude","non-dropping-particle":"","parse-names":false,"suffix":""},{"dropping-particle":"","family":"Brooks","given":"Thomas M.","non-dropping-particle":"","parse-names":false,"suffix":""},{"dropping-particle":"","family":"Contreras-MacBeath","given":"Topiltzin","non-dropping-particle":"","parse-names":false,"suffix":""},{"dropping-particle":"","family":"Heard","given":"Nicolas","non-dropping-particle":"","parse-names":false,"suffix":""},{"dropping-particle":"","family":"Konstant","given":"William","non-dropping-particle":"","parse-names":false,"suffix":""},{"dropping-particle":"","family":"Lamoreux","given":"John","non-dropping-particle":"","parse-names":false,"suffix":""},{"dropping-particle":"","family":"Launay","given":"Frederic","non-dropping-particle":"","parse-names":false,"suffix":""},{"dropping-particle":"","family":"Maunder","given":"Michael","non-dropping-particle":"","parse-names":false,"suffix":""},{"dropping-particle":"","family":"Mittermeier","given":"Russell A","non-dropping-particle":"","parse-names":false,"suffix":""},{"dropping-particle":"","family":"Molur","given":"Sanjay","non-dropping-particle":"","parse-names":false,"suffix":""},{"dropping-particle":"","family":"Mubarak","given":"Razan Khalifa","non-dropping-particle":"Al","parse-names":false,"suffix":""},{"dropping-particle":"","family":"Parr","given":"Michael J","non-dropping-particle":"","parse-names":false,"suffix":""},{"dropping-particle":"","family":"Rhodin","given":"Anders G J","non-dropping-particle":"","parse-names":false,"suffix":""},{"dropping-particle":"","family":"Rylands","given":"Anthony B","non-dropping-particle":"","parse-names":false,"suffix":""},{"dropping-particle":"","family":"Soorae","given":"Pritpal","non-dropping-particle":"","parse-names":false,"suffix":""},{"dropping-particle":"","family":"Sanderson","given":"James G","non-dropping-particle":"","parse-names":false,"suffix":""},{"dropping-particle":"","family":"Vié","given":"Jean-Christophe","non-dropping-particle":"","parse-names":false,"suffix":""}],"container-title":"Current biology : CB","id":"ITEM-1","issue":"10","issued":{"date-parts":[["2015","5","18"]]},"page":"R431-8","publisher":"Elsevier","title":"The importance and benefits of species.","type":"article-journal","volume":"25"},"uris":["http://www.mendeley.com/documents/?uuid=0c046bd3-88c0-33f4-9d03-617832ca6199"]}],"mendeley":{"formattedCitation":"(Gascon &lt;i&gt;et al.&lt;/i&gt;, 2015)","plainTextFormattedCitation":"(Gascon et al., 2015)","previouslyFormattedCitation":"(Gasco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Gasco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rgued for the value of biodiversity as maintaining options and provided many examples of past , unpredicted benefits from biodiversity. </w:t>
      </w:r>
    </w:p>
    <w:p w14:paraId="4B7BB5BC" w14:textId="77777777" w:rsidR="00A01204" w:rsidRPr="0008241C" w:rsidRDefault="00A01204" w:rsidP="00A01204">
      <w:pPr>
        <w:rPr>
          <w:sz w:val="22"/>
          <w:szCs w:val="22"/>
        </w:rPr>
      </w:pPr>
    </w:p>
    <w:p w14:paraId="63F7D213" w14:textId="39BDC743" w:rsidR="00A01204" w:rsidRPr="0008241C" w:rsidRDefault="00A01204" w:rsidP="00A01204">
      <w:pPr>
        <w:rPr>
          <w:sz w:val="22"/>
          <w:szCs w:val="22"/>
        </w:rPr>
      </w:pPr>
      <w:r w:rsidRPr="0008241C">
        <w:rPr>
          <w:sz w:val="22"/>
          <w:szCs w:val="22"/>
        </w:rPr>
        <w:t xml:space="preserve">This societal value is documented indirectly in the Biodiversity Barometer </w:t>
      </w:r>
      <w:r w:rsidRPr="0008241C">
        <w:rPr>
          <w:sz w:val="22"/>
          <w:szCs w:val="22"/>
        </w:rPr>
        <w:fldChar w:fldCharType="begin" w:fldLock="1"/>
      </w:r>
      <w:r w:rsidRPr="0008241C">
        <w:rPr>
          <w:sz w:val="22"/>
          <w:szCs w:val="22"/>
        </w:rPr>
        <w:instrText>ADDIN CSL_CITATION {"citationItems":[{"id":"ITEM-1","itemData":{"author":[{"dropping-particle":"","family":"Union for Ethical BioTrade","given":"","non-dropping-particle":"","parse-names":false,"suffix":""}],"id":"ITEM-1","issued":{"date-parts":[["2015"]]},"title":"UEBT Biodiversity Barometer 2009-2015","type":"article"},"suppress-author":1,"uris":["http://www.mendeley.com/documents/?uuid=c4d4cb2c-3d08-3f8c-b5b6-8a0ed84db0d0"]}],"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The Asia-Pacific has the top global scores for countries regarding the percentage of people who have heard of “biodiversity” (China 96</w:t>
      </w:r>
      <w:r w:rsidR="00C934E9">
        <w:rPr>
          <w:sz w:val="22"/>
          <w:szCs w:val="22"/>
        </w:rPr>
        <w:t xml:space="preserve"> per cent</w:t>
      </w:r>
      <w:r w:rsidRPr="0008241C">
        <w:rPr>
          <w:sz w:val="22"/>
          <w:szCs w:val="22"/>
        </w:rPr>
        <w:t>; Vietnam 94</w:t>
      </w:r>
      <w:r w:rsidR="00C934E9">
        <w:rPr>
          <w:sz w:val="22"/>
          <w:szCs w:val="22"/>
        </w:rPr>
        <w:t xml:space="preserve"> per cent</w:t>
      </w:r>
      <w:r w:rsidRPr="0008241C">
        <w:rPr>
          <w:sz w:val="22"/>
          <w:szCs w:val="22"/>
        </w:rPr>
        <w:t>). Biodiversity awareness in India more than doubled between 2012 and 2015 (from 19</w:t>
      </w:r>
      <w:r w:rsidR="00C934E9">
        <w:rPr>
          <w:sz w:val="22"/>
          <w:szCs w:val="22"/>
        </w:rPr>
        <w:t xml:space="preserve"> per cent</w:t>
      </w:r>
      <w:r w:rsidRPr="0008241C">
        <w:rPr>
          <w:sz w:val="22"/>
          <w:szCs w:val="22"/>
        </w:rPr>
        <w:t xml:space="preserve"> to 40</w:t>
      </w:r>
      <w:r w:rsidR="00C934E9">
        <w:rPr>
          <w:sz w:val="22"/>
          <w:szCs w:val="22"/>
        </w:rPr>
        <w:t xml:space="preserve"> per cent</w:t>
      </w:r>
      <w:r w:rsidRPr="0008241C">
        <w:rPr>
          <w:sz w:val="22"/>
          <w:szCs w:val="22"/>
        </w:rPr>
        <w:t xml:space="preserve">). However respondents from these countries had low scores when asked to define ‘biodiversity’ demonstrating their lack of understanding that it means ‘living variation’. Understanding the definition is foundational for a community appreciation of the idea that biodiversity provides maintenance of options. The shift in focus by IPBES from ‘ecosystem services’ to NCP helps to overcome the neglect of the typically global-scale option values of biodiversity </w:t>
      </w:r>
      <w:r w:rsidRPr="0008241C">
        <w:rPr>
          <w:sz w:val="22"/>
          <w:szCs w:val="22"/>
        </w:rPr>
        <w:fldChar w:fldCharType="begin" w:fldLock="1"/>
      </w:r>
      <w:r w:rsidRPr="0008241C">
        <w:rPr>
          <w:sz w:val="22"/>
          <w:szCs w:val="22"/>
        </w:rPr>
        <w:instrText>ADDIN CSL_CITATION {"citationItems":[{"id":"ITEM-1","itemData":{"DOI":"10.1016/j.tree.2017.07.005","ISSN":"1872-8383","PMID":"28803670","author":[{"dropping-particle":"","family":"Faith","given":"Daniel P","non-dropping-particle":"","parse-names":false,"suffix":""},{"dropping-particle":"","family":"Magallón","given":"Susana","non-dropping-particle":"","parse-names":false,"suffix":""},{"dropping-particle":"","family":"Hendry","given":"Andrew P","non-dropping-particle":"","parse-names":false,"suffix":""},{"dropping-particle":"","family":"Donoghue","given":"Michael J","non-dropping-particle":"","parse-names":false,"suffix":""}],"container-title":"Trends in ecology &amp; evolution","id":"ITEM-1","issue":"10","issued":{"date-parts":[["2017","10","1"]]},"page":"717-719","publisher":"Elsevier","title":"Future Benefits from Contemporary Evosystem Services: A Response to Rudman et al.","type":"article-journal","volume":"32"},"uris":["http://www.mendeley.com/documents/?uuid=b541f918-55d2-3348-9fda-dba5d2236310"]}],"mendeley":{"formattedCitation":"(Faith &lt;i&gt;et al.&lt;/i&gt;, 2017)","plainTextFormattedCitation":"(Faith et al., 2017)","previouslyFormattedCitation":"(Fait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ait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w:t>
      </w:r>
    </w:p>
    <w:p w14:paraId="35430882" w14:textId="77777777" w:rsidR="00A01204" w:rsidRPr="0008241C" w:rsidRDefault="00A01204" w:rsidP="00A01204">
      <w:pPr>
        <w:rPr>
          <w:sz w:val="22"/>
          <w:szCs w:val="22"/>
        </w:rPr>
      </w:pPr>
    </w:p>
    <w:p w14:paraId="67AA2264" w14:textId="77777777" w:rsidR="00A01204" w:rsidRPr="0008241C" w:rsidRDefault="00A01204" w:rsidP="00A01204">
      <w:pPr>
        <w:rPr>
          <w:sz w:val="22"/>
          <w:szCs w:val="22"/>
        </w:rPr>
      </w:pPr>
      <w:r w:rsidRPr="0008241C">
        <w:rPr>
          <w:sz w:val="22"/>
          <w:szCs w:val="22"/>
        </w:rPr>
        <w:t xml:space="preserve">Over the past decade or more, a strong case </w:t>
      </w:r>
      <w:r w:rsidRPr="0008241C">
        <w:rPr>
          <w:sz w:val="22"/>
          <w:szCs w:val="22"/>
        </w:rPr>
        <w:fldChar w:fldCharType="begin" w:fldLock="1"/>
      </w:r>
      <w:r w:rsidRPr="0008241C">
        <w:rPr>
          <w:sz w:val="22"/>
          <w:szCs w:val="22"/>
        </w:rPr>
        <w:instrText>ADDIN CSL_CITATION {"citationItems":[{"id":"ITEM-1","itemData":{"DOI":"10.1016/j.tree.2017.07.005","ISSN":"1872-8383","PMID":"28803670","author":[{"dropping-particle":"","family":"Faith","given":"Daniel P","non-dropping-particle":"","parse-names":false,"suffix":""},{"dropping-particle":"","family":"Magallón","given":"Susana","non-dropping-particle":"","parse-names":false,"suffix":""},{"dropping-particle":"","family":"Hendry","given":"Andrew P","non-dropping-particle":"","parse-names":false,"suffix":""},{"dropping-particle":"","family":"Donoghue","given":"Michael J","non-dropping-particle":"","parse-names":false,"suffix":""}],"container-title":"Trends in ecology &amp; evolution","id":"ITEM-1","issue":"10","issued":{"date-parts":[["2017","10","1"]]},"page":"717-719","publisher":"Elsevier","title":"Future Benefits from Contemporary Evosystem Services: A Response to Rudman et al.","type":"article-journal","volume":"32"},"uris":["http://www.mendeley.com/documents/?uuid=b541f918-55d2-3348-9fda-dba5d2236310"]}],"mendeley":{"formattedCitation":"(Faith &lt;i&gt;et al.&lt;/i&gt;, 2017)","plainTextFormattedCitation":"(Faith et al., 2017)","previouslyFormattedCitation":"(Fait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ait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has been made for an indicator of “maintenance of options” as the estimate, over multiple taxonomic groups, of the status of phylogenetic diversity </w:t>
      </w:r>
      <w:r w:rsidRPr="0008241C">
        <w:rPr>
          <w:sz w:val="22"/>
          <w:szCs w:val="22"/>
        </w:rPr>
        <w:fldChar w:fldCharType="begin" w:fldLock="1"/>
      </w:r>
      <w:r w:rsidRPr="0008241C">
        <w:rPr>
          <w:sz w:val="22"/>
          <w:szCs w:val="22"/>
        </w:rPr>
        <w:instrText>ADDIN CSL_CITATION {"citationItems":[{"id":"ITEM-1","itemData":{"DOI":"10.1016/0006-3207(92)91201-3","ISSN":"0006-3207","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1","issued":{"date-parts":[["1992","1","1"]]},"page":"1-10","publisher":"Elsevier","title":"Conservation evaluation and phylogenetic diversity","type":"article-journal","volume":"61"},"uris":["http://www.mendeley.com/documents/?uuid=95499d58-043c-3c71-a421-a992f2527eb4"]}],"mendeley":{"formattedCitation":"(Faith, 1992)","plainTextFormattedCitation":"(Faith, 1992)","previouslyFormattedCitation":"(Faith, 1992)"},"properties":{"noteIndex":0},"schema":"https://github.com/citation-style-language/schema/raw/master/csl-citation.json"}</w:instrText>
      </w:r>
      <w:r w:rsidRPr="0008241C">
        <w:rPr>
          <w:sz w:val="22"/>
          <w:szCs w:val="22"/>
        </w:rPr>
        <w:fldChar w:fldCharType="separate"/>
      </w:r>
      <w:r w:rsidRPr="0008241C">
        <w:rPr>
          <w:noProof/>
          <w:sz w:val="22"/>
          <w:szCs w:val="22"/>
        </w:rPr>
        <w:t>(Faith, 1992)</w:t>
      </w:r>
      <w:r w:rsidRPr="0008241C">
        <w:rPr>
          <w:sz w:val="22"/>
          <w:szCs w:val="22"/>
        </w:rPr>
        <w:fldChar w:fldCharType="end"/>
      </w:r>
      <w:r w:rsidRPr="0008241C">
        <w:rPr>
          <w:sz w:val="22"/>
          <w:szCs w:val="22"/>
        </w:rPr>
        <w:t>. Phylogenetic diversity  is informative about  the maintenance of options because it reflects the total relative ‘feature diversity’ of sets of species The IPBES catalogue</w:t>
      </w:r>
      <w:r w:rsidRPr="0008241C">
        <w:rPr>
          <w:szCs w:val="18"/>
          <w:vertAlign w:val="superscript"/>
        </w:rPr>
        <w:footnoteReference w:id="30"/>
      </w:r>
      <w:r w:rsidRPr="0008241C">
        <w:rPr>
          <w:sz w:val="22"/>
          <w:szCs w:val="22"/>
        </w:rPr>
        <w:t xml:space="preserve"> of assessments illustrates the link of phylogenetic diversity  to features and to option value, based on the many foods and medicines discovered in plants . Many published studies corroborate the link between phylogenetic diversity and feature diversity, using available data on taxa and their features </w:t>
      </w:r>
      <w:r w:rsidRPr="0008241C">
        <w:rPr>
          <w:sz w:val="22"/>
          <w:szCs w:val="22"/>
        </w:rPr>
        <w:fldChar w:fldCharType="begin" w:fldLock="1"/>
      </w:r>
      <w:r w:rsidRPr="0008241C">
        <w:rPr>
          <w:sz w:val="22"/>
          <w:szCs w:val="22"/>
        </w:rPr>
        <w:instrText>ADDIN CSL_CITATION {"citationItems":[{"id":"ITEM-1","itemData":{"DOI":"10.1111/j.1096-0031.1998.tb00340.x","ISSN":"0748-3007","author":[{"dropping-particle":"","family":"Slowinski","given":"Joseph B","non-dropping-particle":"","parse-names":false,"suffix":""},{"dropping-particle":"","family":"Crother","given":"Brian I","non-dropping-particle":"","parse-names":false,"suffix":""}],"container-title":"Cladistics","id":"ITEM-1","issue":"3","issued":{"date-parts":[["1998","9","1"]]},"page":"297-302","publisher":"Blackwell Publishing Ltd","title":"Is the PTP Test Useful?","type":"article-journal","volume":"14"},"uris":["http://www.mendeley.com/documents/?uuid=1b9ec56d-6a2b-3181-bacb-73c5b70c9c38"]},{"id":"ITEM-2","itemData":{"DOI":"10.2307/3070887","author":[{"dropping-particle":"","family":"Wilkinson","given":"Mark","non-dropping-particle":"","parse-names":false,"suffix":""},{"dropping-particle":"","family":"Peres-Neto","given":"Pedro R.","non-dropping-particle":"","parse-names":false,"suffix":""},{"dropping-particle":"","family":"Foster","given":"Peter G.","non-dropping-particle":"","parse-names":false,"suffix":""},{"dropping-particle":"","family":"Moncrieff","given":"Clive B.","non-dropping-particle":"","parse-names":false,"suffix":""}],"container-title":"Systematic Biology","id":"ITEM-2","issued":{"date-parts":[["2002"]]},"page":"524-527","publisher":"Oxford University PressSociety of Systematic Biologists","title":"Type 1 Error Rates of the Parsimony Permutation Tail Probability Test","type":"article","volume":"51"},"uris":["http://www.mendeley.com/documents/?uuid=a6d70cec-40c2-366b-9240-a3cf4b285cb7"]}],"mendeley":{"formattedCitation":"(Slowinski &amp; Crother, 1998; Wilkinson &lt;i&gt;et al.&lt;/i&gt;, 2002)","plainTextFormattedCitation":"(Slowinski &amp; Crother, 1998; Wilkinson et al., 2002)","previouslyFormattedCitation":"(Slowinski &amp; Crother, 1998; Wilkinson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Slowinski &amp; Crother, 1998; Wilkinson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w:t>
      </w:r>
    </w:p>
    <w:p w14:paraId="04F634E4" w14:textId="77777777" w:rsidR="00A01204" w:rsidRPr="0008241C" w:rsidRDefault="00A01204" w:rsidP="00A01204">
      <w:pPr>
        <w:rPr>
          <w:sz w:val="22"/>
          <w:szCs w:val="22"/>
        </w:rPr>
      </w:pPr>
    </w:p>
    <w:p w14:paraId="7457CB24" w14:textId="77777777" w:rsidR="00A01204" w:rsidRPr="0008241C" w:rsidRDefault="00A01204" w:rsidP="00A01204">
      <w:pPr>
        <w:rPr>
          <w:sz w:val="22"/>
          <w:szCs w:val="22"/>
        </w:rPr>
      </w:pPr>
      <w:r w:rsidRPr="0008241C">
        <w:rPr>
          <w:sz w:val="22"/>
          <w:szCs w:val="22"/>
        </w:rPr>
        <w:t xml:space="preserve">The status and trends of phylogenetic diversity, over multiple taxonomic groups, can be assessed by linking phylogeny to the IUCN red list status of species. </w:t>
      </w:r>
      <w:r w:rsidRPr="0008241C">
        <w:rPr>
          <w:color w:val="000000"/>
          <w:sz w:val="22"/>
          <w:szCs w:val="22"/>
        </w:rPr>
        <w:t xml:space="preserve">Such assessment of imperiled </w:t>
      </w:r>
      <w:r w:rsidRPr="0008241C">
        <w:rPr>
          <w:sz w:val="22"/>
          <w:szCs w:val="22"/>
        </w:rPr>
        <w:t>phylogenetic diversity</w:t>
      </w:r>
      <w:r w:rsidRPr="0008241C">
        <w:rPr>
          <w:color w:val="000000"/>
          <w:sz w:val="22"/>
          <w:szCs w:val="22"/>
        </w:rPr>
        <w:t xml:space="preserve"> is well-established in the global EDGE of Existence program</w:t>
      </w:r>
      <w:r w:rsidRPr="0008241C">
        <w:rPr>
          <w:szCs w:val="18"/>
          <w:vertAlign w:val="superscript"/>
        </w:rPr>
        <w:footnoteReference w:id="31"/>
      </w:r>
      <w:r w:rsidRPr="0008241C">
        <w:rPr>
          <w:color w:val="000000"/>
          <w:sz w:val="22"/>
          <w:szCs w:val="22"/>
        </w:rPr>
        <w:t xml:space="preserve">. Many related regional and global studies </w:t>
      </w:r>
      <w:r w:rsidRPr="0008241C">
        <w:rPr>
          <w:color w:val="000000"/>
          <w:sz w:val="22"/>
          <w:szCs w:val="22"/>
        </w:rPr>
        <w:fldChar w:fldCharType="begin" w:fldLock="1"/>
      </w:r>
      <w:r w:rsidRPr="0008241C">
        <w:rPr>
          <w:color w:val="000000"/>
          <w:sz w:val="22"/>
          <w:szCs w:val="22"/>
        </w:rPr>
        <w:instrText>ADDIN CSL_CITATION {"citationItems":[{"id":"ITEM-1","itemData":{"DOI":"10.1371/journal.pone.0063582","ISSN":"1932-6203","author":[{"dropping-particle":"","family":"Safi","given":"Kamran","non-dropping-particle":"","parse-names":false,"suffix":""},{"dropping-particle":"","family":"Armour-Marshall","given":"Katrina","non-dropping-particle":"","parse-names":false,"suffix":""},{"dropping-particle":"","family":"Baillie","given":"Jonathan E. M.","non-dropping-particle":"","parse-names":false,"suffix":""},{"dropping-particle":"","family":"Isaac","given":"Nick J. B.","non-dropping-particle":"","parse-names":false,"suffix":""}],"container-title":"PLoS ONE","editor":[{"dropping-particle":"","family":"Davies","given":"Zoe G.","non-dropping-particle":"","parse-names":false,"suffix":""}],"id":"ITEM-1","issue":"5","issued":{"date-parts":[["2013","5","15"]]},"page":"e63582","publisher":"Public Library of Science","title":"Global Patterns of Evolutionary Distinct and Globally Endangered Amphibians and Mammals","type":"article-journal","volume":"8"},"uris":["http://www.mendeley.com/documents/?uuid=f1f453e4-a212-3fe2-9fdf-38a56b7c2414"]},{"id":"ITEM-2","itemData":{"DOI":"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2","issued":{"date-parts":[["2016","12","1"]]},"page":"23-31","publisher":"Elsevier","title":"Fully-sampled phylogenies of squamates reveal evolutionary patterns in threat status","type":"article-journal","volume":"204"},"uris":["http://www.mendeley.com/documents/?uuid=99a69e45-aaca-3f26-9890-6125c6fa5c19"]},{"id":"ITEM-3","itemData":{"DOI":"10.1002/ece3.2660","ISSN":"20457758","author":[{"dropping-particle":"","family":"Yessoufou","given":"Kowiyou","non-dropping-particle":"","parse-names":false,"suffix":""},{"dropping-particle":"","family":"Daru","given":"Barnabas H.","non-dropping-particle":"","parse-names":false,"suffix":""},{"dropping-particle":"","family":"Tafirei","given":"Respinah","non-dropping-particle":"","parse-names":false,"suffix":""},{"dropping-particle":"","family":"Elansary","given":"Hosam O.","non-dropping-particle":"","parse-names":false,"suffix":""},{"dropping-particle":"","family":"Rampedi","given":"Isaac","non-dropping-particle":"","parse-names":false,"suffix":""}],"container-title":"Ecology and Evolution","id":"ITEM-3","issue":"8","issued":{"date-parts":[["2017","4","1"]]},"page":"2735-2746","title":"Integrating biogeography, threat and evolutionary data to explore extinction crisis in the taxonomic group of cycads","type":"article-journal","volume":"7"},"uris":["http://www.mendeley.com/documents/?uuid=6e0510d4-83f9-37ce-9889-658d194e1706"]},{"id":"ITEM-4","itemData":{"DOI":"10.1371/journal.pone.0066686","ISSN":"1932-6203","PMID":"23805263","abstract":"The mangrove biome stands out as a distinct forest type at the interface between terrestrial, estuarine, and near-shore marine ecosystems. However, mangrove species are increasingly threatened and experiencing range contraction across the globe that requires urgent conservation action. Here, we assess the spatial distribution of mangrove species richness and evolutionary diversity, and evaluate potential predictors of global declines and risk of extinction. We found that human pressure, measured as the number of different uses associated with mangroves, correlated strongly, but negatively, with extinction probability, whereas species ages were the best predictor of global decline, explaining 15% of variation in extinction risk. Although the majority of mangrove species are categorised by the IUCN as Least Concern, our finding that the more threatened species also tend to be those that are more evolutionarily unique is of concern because their extinction would result in a greater loss of phylogenetic diversity. Finally, we identified biogeographic regions that are relatively species-poor but rich in evolutionary history, and suggest these regions deserve greater conservation priority. Our study provides phylogenetic information that is important for developing a unified management plan for mangrove ecosystems worldwide.","author":[{"dropping-particle":"","family":"Daru","given":"Barnabas H","non-dropping-particle":"","parse-names":false,"suffix":""},{"dropping-particle":"","family":"Yessoufou","given":"Kowiyou","non-dropping-particle":"","parse-names":false,"suffix":""},{"dropping-particle":"","family":"Mankga","given":"Ledile T","non-dropping-particle":"","parse-names":false,"suffix":""},{"dropping-particle":"","family":"Davies","given":"T Jonathan","non-dropping-particle":"","parse-names":false,"suffix":""}],"container-title":"PloS one","id":"ITEM-4","issue":"6","issued":{"date-parts":[["2013"]]},"page":"e66686","publisher":"Public Library of Science","title":"A Global Trend towards the Loss of Evolutionarily Unique Species in Mangrove Ecosystems.","type":"article-journal","volume":"8"},"uris":["http://www.mendeley.com/documents/?uuid=62d81c63-bbc2-348e-808f-2b34f369cc42"]}],"mendeley":{"formattedCitation":"(Daru &lt;i&gt;et al.&lt;/i&gt;, 2013; Safi &lt;i&gt;et al.&lt;/i&gt;, 2013; Tonini &lt;i&gt;et al.&lt;/i&gt;, 2016; Yessoufou &lt;i&gt;et al.&lt;/i&gt;, 2017)","plainTextFormattedCitation":"(Daru et al., 2013; Safi et al., 2013; Tonini et al., 2016; Yessoufou et al., 2017)","previouslyFormattedCitation":"(Daru &lt;i&gt;et al.&lt;/i&gt;, 2013; Safi &lt;i&gt;et al.&lt;/i&gt;, 2013; Tonini &lt;i&gt;et al.&lt;/i&gt;, 2016; Yessoufou &lt;i&gt;et al.&lt;/i&gt;, 2017)"},"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Daru </w:t>
      </w:r>
      <w:r w:rsidRPr="0008241C">
        <w:rPr>
          <w:i/>
          <w:noProof/>
          <w:color w:val="000000"/>
          <w:sz w:val="22"/>
          <w:szCs w:val="22"/>
        </w:rPr>
        <w:t>et al.</w:t>
      </w:r>
      <w:r w:rsidRPr="0008241C">
        <w:rPr>
          <w:noProof/>
          <w:color w:val="000000"/>
          <w:sz w:val="22"/>
          <w:szCs w:val="22"/>
        </w:rPr>
        <w:t xml:space="preserve">, 2013; Safi </w:t>
      </w:r>
      <w:r w:rsidRPr="0008241C">
        <w:rPr>
          <w:i/>
          <w:noProof/>
          <w:color w:val="000000"/>
          <w:sz w:val="22"/>
          <w:szCs w:val="22"/>
        </w:rPr>
        <w:t>et al.</w:t>
      </w:r>
      <w:r w:rsidRPr="0008241C">
        <w:rPr>
          <w:noProof/>
          <w:color w:val="000000"/>
          <w:sz w:val="22"/>
          <w:szCs w:val="22"/>
        </w:rPr>
        <w:t xml:space="preserve">, 2013; Tonini </w:t>
      </w:r>
      <w:r w:rsidRPr="0008241C">
        <w:rPr>
          <w:i/>
          <w:noProof/>
          <w:color w:val="000000"/>
          <w:sz w:val="22"/>
          <w:szCs w:val="22"/>
        </w:rPr>
        <w:t>et al.</w:t>
      </w:r>
      <w:r w:rsidRPr="0008241C">
        <w:rPr>
          <w:noProof/>
          <w:color w:val="000000"/>
          <w:sz w:val="22"/>
          <w:szCs w:val="22"/>
        </w:rPr>
        <w:t xml:space="preserve">, 2016; Yessoufou </w:t>
      </w:r>
      <w:r w:rsidRPr="0008241C">
        <w:rPr>
          <w:i/>
          <w:noProof/>
          <w:color w:val="000000"/>
          <w:sz w:val="22"/>
          <w:szCs w:val="22"/>
        </w:rPr>
        <w:t>et al.</w:t>
      </w:r>
      <w:r w:rsidRPr="0008241C">
        <w:rPr>
          <w:noProof/>
          <w:color w:val="000000"/>
          <w:sz w:val="22"/>
          <w:szCs w:val="22"/>
        </w:rPr>
        <w:t>, 2017)</w:t>
      </w:r>
      <w:r w:rsidRPr="0008241C">
        <w:rPr>
          <w:color w:val="000000"/>
          <w:sz w:val="22"/>
          <w:szCs w:val="22"/>
        </w:rPr>
        <w:fldChar w:fldCharType="end"/>
      </w:r>
      <w:r w:rsidRPr="0008241C">
        <w:rPr>
          <w:color w:val="000000"/>
          <w:sz w:val="22"/>
          <w:szCs w:val="22"/>
        </w:rPr>
        <w:t xml:space="preserve"> also provide existing data useful for the assessment of NCP18. ‘</w:t>
      </w:r>
      <w:r w:rsidRPr="0008241C">
        <w:rPr>
          <w:sz w:val="22"/>
          <w:szCs w:val="22"/>
        </w:rPr>
        <w:t>Evolutionary Distinctiveness’ measures the proportion of phylogenetic diversity</w:t>
      </w:r>
      <w:r w:rsidRPr="0008241C" w:rsidDel="005C7B51">
        <w:rPr>
          <w:sz w:val="22"/>
          <w:szCs w:val="22"/>
        </w:rPr>
        <w:t xml:space="preserve"> </w:t>
      </w:r>
      <w:r w:rsidRPr="0008241C">
        <w:rPr>
          <w:sz w:val="22"/>
          <w:szCs w:val="22"/>
        </w:rPr>
        <w:t xml:space="preserve">(measured as branch lengths in millions of years) by giving the species credit for a branch inverse-weighted by the number of species sharing that branch. Available information includes tabulated published lists of ‘Evolutionary Distinctiveness’ values associated with good phylogenies, and IUCN red list assessments of the corresponding species.  The sum of the tabulated Evolutionary Distinctiveness values of the threatened species within a given </w:t>
      </w:r>
      <w:r w:rsidRPr="0008241C">
        <w:rPr>
          <w:sz w:val="22"/>
          <w:szCs w:val="22"/>
        </w:rPr>
        <w:lastRenderedPageBreak/>
        <w:t>taxonomic group approximates its total threatened or “imperiled” phylogenetic diversity</w:t>
      </w:r>
      <w:r w:rsidRPr="0008241C" w:rsidDel="0021289B">
        <w:rPr>
          <w:sz w:val="22"/>
          <w:szCs w:val="22"/>
        </w:rPr>
        <w:t xml:space="preserve"> </w:t>
      </w:r>
      <w:r w:rsidRPr="0008241C">
        <w:rPr>
          <w:sz w:val="22"/>
          <w:szCs w:val="22"/>
        </w:rPr>
        <w:t>(an estimate of the expected loss of phylogenetic diversity</w:t>
      </w:r>
      <w:r w:rsidRPr="0008241C" w:rsidDel="0021289B">
        <w:rPr>
          <w:sz w:val="22"/>
          <w:szCs w:val="22"/>
        </w:rPr>
        <w:t xml:space="preserve"> </w:t>
      </w:r>
      <w:r w:rsidRPr="0008241C">
        <w:rPr>
          <w:sz w:val="22"/>
          <w:szCs w:val="22"/>
        </w:rPr>
        <w:t xml:space="preserve">and corresponding loss of maintenance of options).   </w:t>
      </w:r>
    </w:p>
    <w:p w14:paraId="67192CBF" w14:textId="77777777" w:rsidR="00A01204" w:rsidRPr="0008241C" w:rsidRDefault="00A01204" w:rsidP="00A01204">
      <w:pPr>
        <w:rPr>
          <w:sz w:val="22"/>
          <w:szCs w:val="22"/>
        </w:rPr>
      </w:pPr>
    </w:p>
    <w:p w14:paraId="4BD68137" w14:textId="426DF1CA" w:rsidR="00A01204" w:rsidRPr="0008241C" w:rsidRDefault="00A01204" w:rsidP="00A01204">
      <w:pPr>
        <w:rPr>
          <w:sz w:val="22"/>
          <w:szCs w:val="22"/>
          <w:lang w:val="en-AU"/>
        </w:rPr>
      </w:pPr>
      <w:r w:rsidRPr="0008241C">
        <w:rPr>
          <w:sz w:val="22"/>
          <w:szCs w:val="22"/>
        </w:rPr>
        <w:t>Table 2.2 shows these assessments for multiple taxonomic groups. There is expected serious loss of the maintenance of options based on the large fractions of phylogenetic diversity</w:t>
      </w:r>
      <w:r w:rsidRPr="0008241C" w:rsidDel="005C7B51">
        <w:rPr>
          <w:sz w:val="22"/>
          <w:szCs w:val="22"/>
        </w:rPr>
        <w:t xml:space="preserve"> </w:t>
      </w:r>
      <w:r w:rsidRPr="0008241C">
        <w:rPr>
          <w:sz w:val="22"/>
          <w:szCs w:val="22"/>
        </w:rPr>
        <w:t>that is imperilled.  The imperilled phylogenetic diversity</w:t>
      </w:r>
      <w:r w:rsidRPr="0008241C" w:rsidDel="0021289B">
        <w:rPr>
          <w:sz w:val="22"/>
          <w:szCs w:val="22"/>
        </w:rPr>
        <w:t xml:space="preserve"> </w:t>
      </w:r>
      <w:r w:rsidRPr="0008241C">
        <w:rPr>
          <w:sz w:val="22"/>
          <w:szCs w:val="22"/>
        </w:rPr>
        <w:t>allocated to the Asia-Pacific is a portion of the overall tabulated global imperilled PD for the given group. The region has approximately 38</w:t>
      </w:r>
      <w:r w:rsidR="00C934E9">
        <w:rPr>
          <w:sz w:val="22"/>
          <w:szCs w:val="22"/>
        </w:rPr>
        <w:t xml:space="preserve"> per cent</w:t>
      </w:r>
      <w:r w:rsidRPr="0008241C">
        <w:rPr>
          <w:sz w:val="22"/>
          <w:szCs w:val="22"/>
        </w:rPr>
        <w:t xml:space="preserve"> of the assessed global threatened species </w:t>
      </w:r>
      <w:r w:rsidRPr="0008241C">
        <w:rPr>
          <w:sz w:val="22"/>
          <w:szCs w:val="22"/>
        </w:rPr>
        <w:fldChar w:fldCharType="begin" w:fldLock="1"/>
      </w:r>
      <w:r w:rsidRPr="0008241C">
        <w:rPr>
          <w:sz w:val="22"/>
          <w:szCs w:val="22"/>
        </w:rPr>
        <w:instrText>ADDIN CSL_CITATION {"citationItems":[{"id":"ITEM-1","itemData":{"DOI":"10.1038/sdata.2016.7","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3e684c44-7f99-4194-bf13-b024f648da6f"]}],"mendeley":{"formattedCitation":"(Brooks &lt;i&gt;et al.&lt;/i&gt;, 2016)","plainTextFormattedCitation":"(Brooks et al., 2016)","previouslyFormattedCitation":"(Brook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rook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However, the maintenance of options NCP for the Asia-Pacific depends not only on its own biodiversity but also that of the other regions.</w:t>
      </w:r>
      <w:r w:rsidRPr="0008241C">
        <w:rPr>
          <w:color w:val="212121"/>
          <w:sz w:val="22"/>
          <w:szCs w:val="22"/>
        </w:rPr>
        <w:t xml:space="preserve"> </w:t>
      </w:r>
    </w:p>
    <w:p w14:paraId="7F27EF0C" w14:textId="77777777" w:rsidR="00A01204" w:rsidRPr="0008241C" w:rsidRDefault="00A01204" w:rsidP="00A01204">
      <w:pPr>
        <w:rPr>
          <w:sz w:val="22"/>
          <w:szCs w:val="22"/>
        </w:rPr>
      </w:pPr>
    </w:p>
    <w:p w14:paraId="3A0A97E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Table 2.2 Status of NCP18 maintenance of options as indicated by amounts of imperilled phylogenetic diversity, for six taxonomic groups.</w:t>
      </w:r>
    </w:p>
    <w:tbl>
      <w:tblPr>
        <w:tblStyle w:val="TableGrid1"/>
        <w:tblW w:w="9072" w:type="dxa"/>
        <w:tblLook w:val="04A0" w:firstRow="1" w:lastRow="0" w:firstColumn="1" w:lastColumn="0" w:noHBand="0" w:noVBand="1"/>
      </w:tblPr>
      <w:tblGrid>
        <w:gridCol w:w="2744"/>
        <w:gridCol w:w="901"/>
        <w:gridCol w:w="1366"/>
        <w:gridCol w:w="840"/>
        <w:gridCol w:w="1157"/>
        <w:gridCol w:w="821"/>
        <w:gridCol w:w="1243"/>
      </w:tblGrid>
      <w:tr w:rsidR="00A01204" w:rsidRPr="0008241C" w14:paraId="6476BB88" w14:textId="77777777" w:rsidTr="00642B4F">
        <w:tc>
          <w:tcPr>
            <w:tcW w:w="2744" w:type="dxa"/>
          </w:tcPr>
          <w:p w14:paraId="4372F640" w14:textId="77777777" w:rsidR="00A01204" w:rsidRPr="0008241C" w:rsidRDefault="00A01204" w:rsidP="00A01204">
            <w:pPr>
              <w:rPr>
                <w:rFonts w:ascii="Times New Roman" w:hAnsi="Times New Roman"/>
                <w:b/>
              </w:rPr>
            </w:pPr>
            <w:r w:rsidRPr="0008241C">
              <w:rPr>
                <w:rFonts w:ascii="Times New Roman" w:hAnsi="Times New Roman"/>
                <w:b/>
              </w:rPr>
              <w:t>Taxonomic group</w:t>
            </w:r>
          </w:p>
        </w:tc>
        <w:tc>
          <w:tcPr>
            <w:tcW w:w="0" w:type="auto"/>
          </w:tcPr>
          <w:p w14:paraId="2C5DD3F6" w14:textId="77777777" w:rsidR="00A01204" w:rsidRPr="0008241C" w:rsidRDefault="00A01204" w:rsidP="00A01204">
            <w:pPr>
              <w:rPr>
                <w:rFonts w:ascii="Times New Roman" w:hAnsi="Times New Roman"/>
                <w:b/>
              </w:rPr>
            </w:pPr>
            <w:r w:rsidRPr="0008241C">
              <w:rPr>
                <w:rFonts w:ascii="Times New Roman" w:hAnsi="Times New Roman"/>
                <w:b/>
              </w:rPr>
              <w:t>Cycads</w:t>
            </w:r>
          </w:p>
        </w:tc>
        <w:tc>
          <w:tcPr>
            <w:tcW w:w="0" w:type="auto"/>
          </w:tcPr>
          <w:p w14:paraId="26994E9F" w14:textId="77777777" w:rsidR="00A01204" w:rsidRPr="0008241C" w:rsidRDefault="00A01204" w:rsidP="00A01204">
            <w:pPr>
              <w:rPr>
                <w:rFonts w:ascii="Times New Roman" w:hAnsi="Times New Roman"/>
                <w:b/>
              </w:rPr>
            </w:pPr>
            <w:r w:rsidRPr="0008241C">
              <w:rPr>
                <w:rFonts w:ascii="Times New Roman" w:hAnsi="Times New Roman"/>
                <w:b/>
              </w:rPr>
              <w:t>Amphibians</w:t>
            </w:r>
          </w:p>
        </w:tc>
        <w:tc>
          <w:tcPr>
            <w:tcW w:w="0" w:type="auto"/>
          </w:tcPr>
          <w:p w14:paraId="626A03D3" w14:textId="77777777" w:rsidR="00A01204" w:rsidRPr="0008241C" w:rsidRDefault="00A01204" w:rsidP="00A01204">
            <w:pPr>
              <w:rPr>
                <w:rFonts w:ascii="Times New Roman" w:hAnsi="Times New Roman"/>
                <w:b/>
              </w:rPr>
            </w:pPr>
            <w:r w:rsidRPr="0008241C">
              <w:rPr>
                <w:rFonts w:ascii="Times New Roman" w:hAnsi="Times New Roman"/>
                <w:b/>
              </w:rPr>
              <w:t>Corals</w:t>
            </w:r>
          </w:p>
        </w:tc>
        <w:tc>
          <w:tcPr>
            <w:tcW w:w="0" w:type="auto"/>
          </w:tcPr>
          <w:p w14:paraId="18219C3B" w14:textId="77777777" w:rsidR="00A01204" w:rsidRPr="0008241C" w:rsidRDefault="00A01204" w:rsidP="00A01204">
            <w:pPr>
              <w:rPr>
                <w:rFonts w:ascii="Times New Roman" w:hAnsi="Times New Roman"/>
                <w:b/>
              </w:rPr>
            </w:pPr>
            <w:r w:rsidRPr="0008241C">
              <w:rPr>
                <w:rFonts w:ascii="Times New Roman" w:hAnsi="Times New Roman"/>
                <w:b/>
              </w:rPr>
              <w:t>Mammals</w:t>
            </w:r>
          </w:p>
        </w:tc>
        <w:tc>
          <w:tcPr>
            <w:tcW w:w="0" w:type="auto"/>
          </w:tcPr>
          <w:p w14:paraId="5C735075" w14:textId="77777777" w:rsidR="00A01204" w:rsidRPr="0008241C" w:rsidRDefault="00A01204" w:rsidP="00A01204">
            <w:pPr>
              <w:rPr>
                <w:rFonts w:ascii="Times New Roman" w:hAnsi="Times New Roman"/>
                <w:b/>
              </w:rPr>
            </w:pPr>
            <w:r w:rsidRPr="0008241C">
              <w:rPr>
                <w:rFonts w:ascii="Times New Roman" w:hAnsi="Times New Roman"/>
                <w:b/>
              </w:rPr>
              <w:t xml:space="preserve">Birds </w:t>
            </w:r>
          </w:p>
        </w:tc>
        <w:tc>
          <w:tcPr>
            <w:tcW w:w="0" w:type="auto"/>
          </w:tcPr>
          <w:p w14:paraId="4EE28E37" w14:textId="77777777" w:rsidR="00A01204" w:rsidRPr="0008241C" w:rsidRDefault="00A01204" w:rsidP="00A01204">
            <w:pPr>
              <w:rPr>
                <w:rFonts w:ascii="Times New Roman" w:hAnsi="Times New Roman"/>
                <w:b/>
              </w:rPr>
            </w:pPr>
            <w:r w:rsidRPr="0008241C">
              <w:rPr>
                <w:rFonts w:ascii="Times New Roman" w:hAnsi="Times New Roman"/>
                <w:b/>
              </w:rPr>
              <w:t>Squamates</w:t>
            </w:r>
          </w:p>
        </w:tc>
      </w:tr>
      <w:tr w:rsidR="00A01204" w:rsidRPr="0008241C" w14:paraId="7DF51C1B" w14:textId="77777777" w:rsidTr="00642B4F">
        <w:tc>
          <w:tcPr>
            <w:tcW w:w="2744" w:type="dxa"/>
          </w:tcPr>
          <w:p w14:paraId="3A052B4C" w14:textId="77777777" w:rsidR="00A01204" w:rsidRPr="0008241C" w:rsidRDefault="00A01204" w:rsidP="00A01204">
            <w:pPr>
              <w:rPr>
                <w:rFonts w:ascii="Times New Roman" w:hAnsi="Times New Roman"/>
                <w:b/>
              </w:rPr>
            </w:pPr>
            <w:r w:rsidRPr="0008241C">
              <w:rPr>
                <w:rFonts w:ascii="Times New Roman" w:hAnsi="Times New Roman"/>
                <w:b/>
                <w:color w:val="000000"/>
                <w:lang w:eastAsia="en-AU"/>
              </w:rPr>
              <w:t>Global non-imperilled PD</w:t>
            </w:r>
          </w:p>
        </w:tc>
        <w:tc>
          <w:tcPr>
            <w:tcW w:w="0" w:type="auto"/>
          </w:tcPr>
          <w:p w14:paraId="735AC2BF"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3,081</w:t>
            </w:r>
          </w:p>
        </w:tc>
        <w:tc>
          <w:tcPr>
            <w:tcW w:w="0" w:type="auto"/>
          </w:tcPr>
          <w:p w14:paraId="7BEE05CE" w14:textId="77777777" w:rsidR="00A01204" w:rsidRPr="0008241C" w:rsidRDefault="00A01204" w:rsidP="00A01204">
            <w:pPr>
              <w:jc w:val="right"/>
              <w:rPr>
                <w:rFonts w:ascii="Times New Roman" w:hAnsi="Times New Roman"/>
              </w:rPr>
            </w:pPr>
            <w:r w:rsidRPr="0008241C">
              <w:rPr>
                <w:rFonts w:ascii="Times New Roman" w:hAnsi="Times New Roman"/>
                <w:color w:val="000000"/>
              </w:rPr>
              <w:t>105,803</w:t>
            </w:r>
          </w:p>
        </w:tc>
        <w:tc>
          <w:tcPr>
            <w:tcW w:w="0" w:type="auto"/>
          </w:tcPr>
          <w:p w14:paraId="7561A9BE"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4,164</w:t>
            </w:r>
          </w:p>
        </w:tc>
        <w:tc>
          <w:tcPr>
            <w:tcW w:w="0" w:type="auto"/>
          </w:tcPr>
          <w:p w14:paraId="3EB9CC3E"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30,970</w:t>
            </w:r>
          </w:p>
        </w:tc>
        <w:tc>
          <w:tcPr>
            <w:tcW w:w="0" w:type="auto"/>
          </w:tcPr>
          <w:p w14:paraId="78DD47DA"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67,537</w:t>
            </w:r>
          </w:p>
        </w:tc>
        <w:tc>
          <w:tcPr>
            <w:tcW w:w="0" w:type="auto"/>
          </w:tcPr>
          <w:p w14:paraId="5C1A7486"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112,301</w:t>
            </w:r>
          </w:p>
        </w:tc>
      </w:tr>
      <w:tr w:rsidR="00A01204" w:rsidRPr="0008241C" w14:paraId="1CA50881" w14:textId="77777777" w:rsidTr="00642B4F">
        <w:tc>
          <w:tcPr>
            <w:tcW w:w="2744" w:type="dxa"/>
          </w:tcPr>
          <w:p w14:paraId="3F44396F" w14:textId="77777777" w:rsidR="00A01204" w:rsidRPr="0008241C" w:rsidRDefault="00A01204" w:rsidP="00A01204">
            <w:pPr>
              <w:rPr>
                <w:rFonts w:ascii="Times New Roman" w:hAnsi="Times New Roman"/>
                <w:b/>
              </w:rPr>
            </w:pPr>
            <w:r w:rsidRPr="0008241C">
              <w:rPr>
                <w:rFonts w:ascii="Times New Roman" w:hAnsi="Times New Roman"/>
                <w:b/>
                <w:color w:val="000000"/>
                <w:lang w:eastAsia="en-AU"/>
              </w:rPr>
              <w:t xml:space="preserve">Imperilled PD, species in </w:t>
            </w:r>
            <w:r w:rsidRPr="0008241C">
              <w:rPr>
                <w:rFonts w:ascii="Times New Roman" w:hAnsi="Times New Roman"/>
                <w:b/>
              </w:rPr>
              <w:t>Asia-Pacific</w:t>
            </w:r>
          </w:p>
        </w:tc>
        <w:tc>
          <w:tcPr>
            <w:tcW w:w="0" w:type="auto"/>
          </w:tcPr>
          <w:p w14:paraId="375C3A75"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2,195</w:t>
            </w:r>
          </w:p>
        </w:tc>
        <w:tc>
          <w:tcPr>
            <w:tcW w:w="0" w:type="auto"/>
          </w:tcPr>
          <w:p w14:paraId="683B59E4" w14:textId="77777777" w:rsidR="00A01204" w:rsidRPr="0008241C" w:rsidRDefault="00A01204" w:rsidP="00A01204">
            <w:pPr>
              <w:jc w:val="right"/>
              <w:rPr>
                <w:rFonts w:ascii="Times New Roman" w:hAnsi="Times New Roman"/>
              </w:rPr>
            </w:pPr>
            <w:r w:rsidRPr="0008241C">
              <w:rPr>
                <w:rFonts w:ascii="Times New Roman" w:hAnsi="Times New Roman"/>
                <w:color w:val="000000"/>
              </w:rPr>
              <w:t>16,775</w:t>
            </w:r>
          </w:p>
        </w:tc>
        <w:tc>
          <w:tcPr>
            <w:tcW w:w="0" w:type="auto"/>
          </w:tcPr>
          <w:p w14:paraId="47F4734B"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611</w:t>
            </w:r>
          </w:p>
        </w:tc>
        <w:tc>
          <w:tcPr>
            <w:tcW w:w="0" w:type="auto"/>
          </w:tcPr>
          <w:p w14:paraId="07F7DA91"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4,025</w:t>
            </w:r>
          </w:p>
        </w:tc>
        <w:tc>
          <w:tcPr>
            <w:tcW w:w="0" w:type="auto"/>
          </w:tcPr>
          <w:p w14:paraId="4A88A9BE"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3,653</w:t>
            </w:r>
          </w:p>
        </w:tc>
        <w:tc>
          <w:tcPr>
            <w:tcW w:w="0" w:type="auto"/>
          </w:tcPr>
          <w:p w14:paraId="77E4B948"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3,867</w:t>
            </w:r>
          </w:p>
        </w:tc>
      </w:tr>
      <w:tr w:rsidR="00A01204" w:rsidRPr="0008241C" w14:paraId="0AB190E8" w14:textId="77777777" w:rsidTr="00642B4F">
        <w:tc>
          <w:tcPr>
            <w:tcW w:w="2744" w:type="dxa"/>
          </w:tcPr>
          <w:p w14:paraId="0243EE65" w14:textId="77777777" w:rsidR="00A01204" w:rsidRPr="0008241C" w:rsidRDefault="00A01204" w:rsidP="00A01204">
            <w:pPr>
              <w:rPr>
                <w:rFonts w:ascii="Times New Roman" w:hAnsi="Times New Roman"/>
                <w:b/>
              </w:rPr>
            </w:pPr>
            <w:r w:rsidRPr="0008241C">
              <w:rPr>
                <w:rFonts w:ascii="Times New Roman" w:hAnsi="Times New Roman"/>
                <w:b/>
                <w:color w:val="000000"/>
                <w:lang w:eastAsia="en-AU"/>
              </w:rPr>
              <w:t xml:space="preserve">Imperilled PD, species not in </w:t>
            </w:r>
            <w:r w:rsidRPr="0008241C">
              <w:rPr>
                <w:rFonts w:ascii="Times New Roman" w:hAnsi="Times New Roman"/>
                <w:b/>
              </w:rPr>
              <w:t>Asia-Pacific</w:t>
            </w:r>
          </w:p>
        </w:tc>
        <w:tc>
          <w:tcPr>
            <w:tcW w:w="0" w:type="auto"/>
          </w:tcPr>
          <w:p w14:paraId="031D4EA5"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3,581</w:t>
            </w:r>
          </w:p>
        </w:tc>
        <w:tc>
          <w:tcPr>
            <w:tcW w:w="0" w:type="auto"/>
          </w:tcPr>
          <w:p w14:paraId="165EBB08" w14:textId="77777777" w:rsidR="00A01204" w:rsidRPr="0008241C" w:rsidRDefault="00A01204" w:rsidP="00A01204">
            <w:pPr>
              <w:jc w:val="right"/>
              <w:rPr>
                <w:rFonts w:ascii="Times New Roman" w:hAnsi="Times New Roman"/>
              </w:rPr>
            </w:pPr>
            <w:r w:rsidRPr="0008241C">
              <w:rPr>
                <w:rFonts w:ascii="Times New Roman" w:hAnsi="Times New Roman"/>
                <w:color w:val="000000"/>
              </w:rPr>
              <w:t>27,370</w:t>
            </w:r>
          </w:p>
        </w:tc>
        <w:tc>
          <w:tcPr>
            <w:tcW w:w="0" w:type="auto"/>
          </w:tcPr>
          <w:p w14:paraId="4B39D706"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996</w:t>
            </w:r>
          </w:p>
        </w:tc>
        <w:tc>
          <w:tcPr>
            <w:tcW w:w="0" w:type="auto"/>
          </w:tcPr>
          <w:p w14:paraId="04FAF172"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6,566</w:t>
            </w:r>
          </w:p>
        </w:tc>
        <w:tc>
          <w:tcPr>
            <w:tcW w:w="0" w:type="auto"/>
          </w:tcPr>
          <w:p w14:paraId="2A0D51C5"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5,960</w:t>
            </w:r>
          </w:p>
        </w:tc>
        <w:tc>
          <w:tcPr>
            <w:tcW w:w="0" w:type="auto"/>
          </w:tcPr>
          <w:p w14:paraId="5C06C49D" w14:textId="77777777" w:rsidR="00A01204" w:rsidRPr="0008241C" w:rsidRDefault="00A01204" w:rsidP="00A01204">
            <w:pPr>
              <w:jc w:val="right"/>
              <w:rPr>
                <w:rFonts w:ascii="Times New Roman" w:hAnsi="Times New Roman"/>
              </w:rPr>
            </w:pPr>
            <w:r w:rsidRPr="0008241C">
              <w:rPr>
                <w:rFonts w:ascii="Times New Roman" w:hAnsi="Times New Roman"/>
                <w:color w:val="000000"/>
                <w:lang w:eastAsia="en-AU"/>
              </w:rPr>
              <w:t>6,310</w:t>
            </w:r>
          </w:p>
        </w:tc>
      </w:tr>
      <w:tr w:rsidR="00A01204" w:rsidRPr="0008241C" w14:paraId="37287D2A" w14:textId="77777777" w:rsidTr="00642B4F">
        <w:tc>
          <w:tcPr>
            <w:tcW w:w="2744" w:type="dxa"/>
          </w:tcPr>
          <w:p w14:paraId="5910CDE6" w14:textId="77777777" w:rsidR="00A01204" w:rsidRPr="0008241C" w:rsidRDefault="00A01204" w:rsidP="00A01204">
            <w:pPr>
              <w:rPr>
                <w:rFonts w:ascii="Times New Roman" w:hAnsi="Times New Roman"/>
                <w:b/>
                <w:color w:val="000000"/>
                <w:lang w:eastAsia="en-AU"/>
              </w:rPr>
            </w:pPr>
            <w:r w:rsidRPr="0008241C">
              <w:rPr>
                <w:rFonts w:ascii="Times New Roman" w:hAnsi="Times New Roman"/>
                <w:b/>
                <w:color w:val="000000"/>
                <w:lang w:eastAsia="en-AU"/>
              </w:rPr>
              <w:t>Total imperilled PD / total PD</w:t>
            </w:r>
          </w:p>
        </w:tc>
        <w:tc>
          <w:tcPr>
            <w:tcW w:w="0" w:type="auto"/>
          </w:tcPr>
          <w:p w14:paraId="74B7E48A" w14:textId="77777777" w:rsidR="00A01204" w:rsidRPr="0008241C" w:rsidRDefault="00A01204" w:rsidP="00A01204">
            <w:pPr>
              <w:jc w:val="right"/>
              <w:rPr>
                <w:rFonts w:ascii="Times New Roman" w:hAnsi="Times New Roman"/>
                <w:color w:val="000000"/>
                <w:lang w:eastAsia="en-AU"/>
              </w:rPr>
            </w:pPr>
            <w:r w:rsidRPr="0008241C">
              <w:rPr>
                <w:rFonts w:ascii="Times New Roman" w:hAnsi="Times New Roman"/>
                <w:color w:val="000000"/>
                <w:lang w:eastAsia="en-AU"/>
              </w:rPr>
              <w:t>0.652</w:t>
            </w:r>
          </w:p>
        </w:tc>
        <w:tc>
          <w:tcPr>
            <w:tcW w:w="0" w:type="auto"/>
          </w:tcPr>
          <w:p w14:paraId="4DC7893A" w14:textId="77777777" w:rsidR="00A01204" w:rsidRPr="0008241C" w:rsidRDefault="00A01204" w:rsidP="00A01204">
            <w:pPr>
              <w:jc w:val="right"/>
              <w:rPr>
                <w:rFonts w:ascii="Times New Roman" w:hAnsi="Times New Roman"/>
                <w:color w:val="000000"/>
              </w:rPr>
            </w:pPr>
            <w:r w:rsidRPr="0008241C">
              <w:rPr>
                <w:rFonts w:ascii="Times New Roman" w:hAnsi="Times New Roman"/>
                <w:color w:val="000000"/>
              </w:rPr>
              <w:t>0.294</w:t>
            </w:r>
          </w:p>
        </w:tc>
        <w:tc>
          <w:tcPr>
            <w:tcW w:w="0" w:type="auto"/>
          </w:tcPr>
          <w:p w14:paraId="7AE86316" w14:textId="77777777" w:rsidR="00A01204" w:rsidRPr="0008241C" w:rsidRDefault="00A01204" w:rsidP="00A01204">
            <w:pPr>
              <w:jc w:val="right"/>
              <w:rPr>
                <w:rFonts w:ascii="Times New Roman" w:hAnsi="Times New Roman"/>
                <w:color w:val="000000"/>
                <w:lang w:eastAsia="en-AU"/>
              </w:rPr>
            </w:pPr>
            <w:r w:rsidRPr="0008241C">
              <w:rPr>
                <w:rFonts w:ascii="Times New Roman" w:hAnsi="Times New Roman"/>
                <w:color w:val="000000"/>
                <w:lang w:eastAsia="en-AU"/>
              </w:rPr>
              <w:t>0.278</w:t>
            </w:r>
          </w:p>
        </w:tc>
        <w:tc>
          <w:tcPr>
            <w:tcW w:w="0" w:type="auto"/>
          </w:tcPr>
          <w:p w14:paraId="402E4E36" w14:textId="77777777" w:rsidR="00A01204" w:rsidRPr="0008241C" w:rsidRDefault="00A01204" w:rsidP="00A01204">
            <w:pPr>
              <w:jc w:val="right"/>
              <w:rPr>
                <w:rFonts w:ascii="Times New Roman" w:hAnsi="Times New Roman"/>
                <w:color w:val="000000"/>
                <w:lang w:eastAsia="en-AU"/>
              </w:rPr>
            </w:pPr>
            <w:r w:rsidRPr="0008241C">
              <w:rPr>
                <w:rFonts w:ascii="Times New Roman" w:hAnsi="Times New Roman"/>
                <w:color w:val="000000"/>
                <w:lang w:eastAsia="en-AU"/>
              </w:rPr>
              <w:t>0.255</w:t>
            </w:r>
          </w:p>
        </w:tc>
        <w:tc>
          <w:tcPr>
            <w:tcW w:w="0" w:type="auto"/>
          </w:tcPr>
          <w:p w14:paraId="4B7B33F9" w14:textId="77777777" w:rsidR="00A01204" w:rsidRPr="0008241C" w:rsidRDefault="00A01204" w:rsidP="00A01204">
            <w:pPr>
              <w:jc w:val="right"/>
              <w:rPr>
                <w:rFonts w:ascii="Times New Roman" w:hAnsi="Times New Roman"/>
                <w:color w:val="000000"/>
                <w:lang w:eastAsia="en-AU"/>
              </w:rPr>
            </w:pPr>
            <w:r w:rsidRPr="0008241C">
              <w:rPr>
                <w:rFonts w:ascii="Times New Roman" w:hAnsi="Times New Roman"/>
                <w:color w:val="000000"/>
                <w:lang w:eastAsia="en-AU"/>
              </w:rPr>
              <w:t>0.125</w:t>
            </w:r>
          </w:p>
        </w:tc>
        <w:tc>
          <w:tcPr>
            <w:tcW w:w="0" w:type="auto"/>
          </w:tcPr>
          <w:p w14:paraId="5085C6CD" w14:textId="77777777" w:rsidR="00A01204" w:rsidRPr="0008241C" w:rsidRDefault="00A01204" w:rsidP="00A01204">
            <w:pPr>
              <w:jc w:val="right"/>
              <w:rPr>
                <w:rFonts w:ascii="Times New Roman" w:hAnsi="Times New Roman"/>
                <w:color w:val="000000"/>
                <w:lang w:eastAsia="en-AU"/>
              </w:rPr>
            </w:pPr>
            <w:r w:rsidRPr="0008241C">
              <w:rPr>
                <w:rFonts w:ascii="Times New Roman" w:hAnsi="Times New Roman"/>
                <w:color w:val="000000"/>
                <w:lang w:eastAsia="en-AU"/>
              </w:rPr>
              <w:t>0.083</w:t>
            </w:r>
          </w:p>
        </w:tc>
      </w:tr>
    </w:tbl>
    <w:p w14:paraId="2756942B" w14:textId="77777777" w:rsidR="00A01204" w:rsidRPr="0008241C" w:rsidRDefault="00A01204" w:rsidP="00A01204">
      <w:pPr>
        <w:rPr>
          <w:sz w:val="22"/>
          <w:szCs w:val="22"/>
          <w:lang w:val="fr-FR"/>
        </w:rPr>
      </w:pPr>
      <w:r w:rsidRPr="0008241C">
        <w:rPr>
          <w:sz w:val="22"/>
          <w:szCs w:val="22"/>
        </w:rPr>
        <w:t>Note: The units of phylogenetic diversity</w:t>
      </w:r>
      <w:r w:rsidRPr="0008241C" w:rsidDel="0021289B">
        <w:rPr>
          <w:sz w:val="22"/>
          <w:szCs w:val="22"/>
        </w:rPr>
        <w:t xml:space="preserve"> </w:t>
      </w:r>
      <w:r w:rsidRPr="0008241C">
        <w:rPr>
          <w:sz w:val="22"/>
          <w:szCs w:val="22"/>
        </w:rPr>
        <w:fldChar w:fldCharType="begin" w:fldLock="1"/>
      </w:r>
      <w:r w:rsidRPr="0008241C">
        <w:rPr>
          <w:sz w:val="22"/>
          <w:szCs w:val="22"/>
        </w:rPr>
        <w:instrText>ADDIN CSL_CITATION {"citationItems":[{"id":"ITEM-1","itemData":{"DOI":"10.1016/0006-3207(92)91201-3","ISSN":"0006-3207","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1","issued":{"date-parts":[["1992","1","1"]]},"page":"1-10","publisher":"Elsevier","title":"Conservation evaluation and phylogenetic diversity","type":"article-journal","volume":"61"},"uris":["http://www.mendeley.com/documents/?uuid=95499d58-043c-3c71-a421-a992f2527eb4"]}],"mendeley":{"formattedCitation":"(Faith, 1992)","plainTextFormattedCitation":"(Faith, 1992)","previouslyFormattedCitation":"(Faith, 1992)"},"properties":{"noteIndex":0},"schema":"https://github.com/citation-style-language/schema/raw/master/csl-citation.json"}</w:instrText>
      </w:r>
      <w:r w:rsidRPr="0008241C">
        <w:rPr>
          <w:sz w:val="22"/>
          <w:szCs w:val="22"/>
        </w:rPr>
        <w:fldChar w:fldCharType="separate"/>
      </w:r>
      <w:r w:rsidRPr="0008241C">
        <w:rPr>
          <w:noProof/>
          <w:sz w:val="22"/>
          <w:szCs w:val="22"/>
        </w:rPr>
        <w:t>(Faith, 1992)</w:t>
      </w:r>
      <w:r w:rsidRPr="0008241C">
        <w:rPr>
          <w:sz w:val="22"/>
          <w:szCs w:val="22"/>
        </w:rPr>
        <w:fldChar w:fldCharType="end"/>
      </w:r>
      <w:r w:rsidRPr="0008241C">
        <w:rPr>
          <w:sz w:val="22"/>
          <w:szCs w:val="22"/>
        </w:rPr>
        <w:t xml:space="preserve"> are millions of years. Taxonomic groups are ordered from left to right by the magnitude of their total imperilled phylogenetic diversity</w:t>
      </w:r>
      <w:r w:rsidRPr="0008241C" w:rsidDel="0021289B">
        <w:rPr>
          <w:sz w:val="22"/>
          <w:szCs w:val="22"/>
        </w:rPr>
        <w:t xml:space="preserve"> </w:t>
      </w:r>
      <w:r w:rsidRPr="0008241C">
        <w:rPr>
          <w:sz w:val="22"/>
          <w:szCs w:val="22"/>
        </w:rPr>
        <w:t xml:space="preserve">as a fraction of the total phylogenetic diversity of the group. The estimate of the fraction of </w:t>
      </w:r>
      <w:r w:rsidRPr="0008241C">
        <w:rPr>
          <w:color w:val="000000"/>
          <w:sz w:val="22"/>
          <w:szCs w:val="22"/>
          <w:lang w:eastAsia="en-AU"/>
        </w:rPr>
        <w:t xml:space="preserve">imperilled </w:t>
      </w:r>
      <w:r w:rsidRPr="0008241C">
        <w:rPr>
          <w:sz w:val="22"/>
          <w:szCs w:val="22"/>
        </w:rPr>
        <w:t>phylogenetic diversity</w:t>
      </w:r>
      <w:r w:rsidRPr="0008241C" w:rsidDel="0021289B">
        <w:rPr>
          <w:color w:val="000000"/>
          <w:sz w:val="22"/>
          <w:szCs w:val="22"/>
          <w:lang w:eastAsia="en-AU"/>
        </w:rPr>
        <w:t xml:space="preserve"> </w:t>
      </w:r>
      <w:r w:rsidRPr="0008241C">
        <w:rPr>
          <w:color w:val="000000"/>
          <w:sz w:val="22"/>
          <w:szCs w:val="22"/>
          <w:lang w:eastAsia="en-AU"/>
        </w:rPr>
        <w:t xml:space="preserve">represented by species in the </w:t>
      </w:r>
      <w:r w:rsidRPr="0008241C">
        <w:rPr>
          <w:sz w:val="22"/>
          <w:szCs w:val="22"/>
        </w:rPr>
        <w:t>Asia-Pacific</w:t>
      </w:r>
      <w:r w:rsidRPr="0008241C">
        <w:rPr>
          <w:color w:val="000000"/>
          <w:sz w:val="22"/>
          <w:szCs w:val="22"/>
          <w:lang w:eastAsia="en-AU"/>
        </w:rPr>
        <w:t xml:space="preserve"> is approximated by the fraction of all threatened species found in the region.</w:t>
      </w:r>
      <w:r w:rsidRPr="0008241C">
        <w:rPr>
          <w:sz w:val="22"/>
          <w:szCs w:val="22"/>
        </w:rPr>
        <w:t xml:space="preserve"> </w:t>
      </w:r>
      <w:r w:rsidRPr="0008241C">
        <w:rPr>
          <w:color w:val="000000"/>
          <w:sz w:val="22"/>
          <w:szCs w:val="22"/>
          <w:lang w:eastAsia="en-AU"/>
        </w:rPr>
        <w:t xml:space="preserve">Global “non-imperilled” </w:t>
      </w:r>
      <w:r w:rsidRPr="0008241C">
        <w:rPr>
          <w:sz w:val="22"/>
          <w:szCs w:val="22"/>
        </w:rPr>
        <w:t xml:space="preserve">phylogenetic diversity includes both those assessed as non-threatened and portions that cannot be identified as imperilled because the associated species are Data Deficient (DD). </w:t>
      </w:r>
      <w:r w:rsidRPr="0008241C">
        <w:rPr>
          <w:sz w:val="22"/>
          <w:szCs w:val="22"/>
          <w:lang w:val="fr-FR"/>
        </w:rPr>
        <w:t xml:space="preserve">Data sources: Brooks </w:t>
      </w:r>
      <w:r w:rsidRPr="0008241C">
        <w:rPr>
          <w:i/>
          <w:sz w:val="22"/>
          <w:szCs w:val="22"/>
          <w:lang w:val="fr-FR"/>
        </w:rPr>
        <w:t>et al</w:t>
      </w:r>
      <w:r w:rsidRPr="0008241C">
        <w:rPr>
          <w:sz w:val="22"/>
          <w:szCs w:val="22"/>
          <w:lang w:val="fr-FR"/>
        </w:rPr>
        <w:t xml:space="preserve">. </w:t>
      </w:r>
      <w:r w:rsidRPr="0008241C">
        <w:rPr>
          <w:sz w:val="22"/>
          <w:szCs w:val="22"/>
          <w:lang w:val="fr-FR"/>
        </w:rPr>
        <w:fldChar w:fldCharType="begin" w:fldLock="1"/>
      </w:r>
      <w:r w:rsidRPr="0008241C">
        <w:rPr>
          <w:sz w:val="22"/>
          <w:szCs w:val="22"/>
          <w:lang w:val="fr-FR"/>
        </w:rPr>
        <w:instrText>ADDIN CSL_CITATION {"citationItems":[{"id":"ITEM-1","itemData":{"DOI":"10.1038/sdata.2016.7","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suppress-author":1,"uris":["http://www.mendeley.com/documents/?uuid=3e684c44-7f99-4194-bf13-b024f648da6f"]}],"mendeley":{"formattedCitation":"(2016)","plainTextFormattedCitation":"(2016)","previouslyFormattedCitation":"(2016)"},"properties":{"noteIndex":0},"schema":"https://github.com/citation-style-language/schema/raw/master/csl-citation.json"}</w:instrText>
      </w:r>
      <w:r w:rsidRPr="0008241C">
        <w:rPr>
          <w:sz w:val="22"/>
          <w:szCs w:val="22"/>
          <w:lang w:val="fr-FR"/>
        </w:rPr>
        <w:fldChar w:fldCharType="separate"/>
      </w:r>
      <w:r w:rsidRPr="0008241C">
        <w:rPr>
          <w:noProof/>
          <w:sz w:val="22"/>
          <w:szCs w:val="22"/>
          <w:lang w:val="fr-FR"/>
        </w:rPr>
        <w:t>(2016)</w:t>
      </w:r>
      <w:r w:rsidRPr="0008241C">
        <w:rPr>
          <w:sz w:val="22"/>
          <w:szCs w:val="22"/>
          <w:lang w:val="fr-FR"/>
        </w:rPr>
        <w:fldChar w:fldCharType="end"/>
      </w:r>
      <w:r w:rsidRPr="0008241C">
        <w:rPr>
          <w:sz w:val="22"/>
          <w:szCs w:val="22"/>
          <w:lang w:val="fr-FR"/>
        </w:rPr>
        <w:t xml:space="preserve">; EDGE of Existence, Safi </w:t>
      </w:r>
      <w:r w:rsidRPr="0008241C">
        <w:rPr>
          <w:i/>
          <w:sz w:val="22"/>
          <w:szCs w:val="22"/>
          <w:lang w:val="fr-FR"/>
        </w:rPr>
        <w:t>et al</w:t>
      </w:r>
      <w:r w:rsidRPr="0008241C">
        <w:rPr>
          <w:sz w:val="22"/>
          <w:szCs w:val="22"/>
          <w:lang w:val="fr-FR"/>
        </w:rPr>
        <w:t xml:space="preserve">. </w:t>
      </w:r>
      <w:r w:rsidRPr="0008241C">
        <w:rPr>
          <w:sz w:val="22"/>
          <w:szCs w:val="22"/>
          <w:lang w:val="fr-FR"/>
        </w:rPr>
        <w:fldChar w:fldCharType="begin" w:fldLock="1"/>
      </w:r>
      <w:r w:rsidRPr="0008241C">
        <w:rPr>
          <w:sz w:val="22"/>
          <w:szCs w:val="22"/>
          <w:lang w:val="fr-FR"/>
        </w:rPr>
        <w:instrText>ADDIN CSL_CITATION {"citationItems":[{"id":"ITEM-1","itemData":{"DOI":"10.1371/journal.pone.0063582","ISSN":"1932-6203","author":[{"dropping-particle":"","family":"Safi","given":"Kamran","non-dropping-particle":"","parse-names":false,"suffix":""},{"dropping-particle":"","family":"Armour-Marshall","given":"Katrina","non-dropping-particle":"","parse-names":false,"suffix":""},{"dropping-particle":"","family":"Baillie","given":"Jonathan E. M.","non-dropping-particle":"","parse-names":false,"suffix":""},{"dropping-particle":"","family":"Isaac","given":"Nick J. B.","non-dropping-particle":"","parse-names":false,"suffix":""}],"container-title":"PLoS ONE","editor":[{"dropping-particle":"","family":"Davies","given":"Zoe G.","non-dropping-particle":"","parse-names":false,"suffix":""}],"id":"ITEM-1","issue":"5","issued":{"date-parts":[["2013","5","15"]]},"page":"e63582","publisher":"Public Library of Science","title":"Global Patterns of Evolutionary Distinct and Globally Endangered Amphibians and Mammals","type":"article-journal","volume":"8"},"suppress-author":1,"uris":["http://www.mendeley.com/documents/?uuid=f1f453e4-a212-3fe2-9fdf-38a56b7c2414"]}],"mendeley":{"formattedCitation":"(2013)","plainTextFormattedCitation":"(2013)","previouslyFormattedCitation":"(2013)"},"properties":{"noteIndex":0},"schema":"https://github.com/citation-style-language/schema/raw/master/csl-citation.json"}</w:instrText>
      </w:r>
      <w:r w:rsidRPr="0008241C">
        <w:rPr>
          <w:sz w:val="22"/>
          <w:szCs w:val="22"/>
          <w:lang w:val="fr-FR"/>
        </w:rPr>
        <w:fldChar w:fldCharType="separate"/>
      </w:r>
      <w:r w:rsidRPr="0008241C">
        <w:rPr>
          <w:noProof/>
          <w:sz w:val="22"/>
          <w:szCs w:val="22"/>
          <w:lang w:val="fr-FR"/>
        </w:rPr>
        <w:t>(2013)</w:t>
      </w:r>
      <w:r w:rsidRPr="0008241C">
        <w:rPr>
          <w:sz w:val="22"/>
          <w:szCs w:val="22"/>
          <w:lang w:val="fr-FR"/>
        </w:rPr>
        <w:fldChar w:fldCharType="end"/>
      </w:r>
      <w:r w:rsidRPr="0008241C">
        <w:rPr>
          <w:sz w:val="22"/>
          <w:szCs w:val="22"/>
          <w:lang w:val="fr-FR"/>
        </w:rPr>
        <w:t xml:space="preserve">; Tonini </w:t>
      </w:r>
      <w:r w:rsidRPr="0008241C">
        <w:rPr>
          <w:i/>
          <w:sz w:val="22"/>
          <w:szCs w:val="22"/>
          <w:lang w:val="fr-FR"/>
        </w:rPr>
        <w:t>et al</w:t>
      </w:r>
      <w:r w:rsidRPr="0008241C">
        <w:rPr>
          <w:sz w:val="22"/>
          <w:szCs w:val="22"/>
          <w:lang w:val="fr-FR"/>
        </w:rPr>
        <w:t xml:space="preserve">. </w:t>
      </w:r>
      <w:r w:rsidRPr="0008241C">
        <w:rPr>
          <w:sz w:val="22"/>
          <w:szCs w:val="22"/>
          <w:lang w:val="fr-FR"/>
        </w:rPr>
        <w:fldChar w:fldCharType="begin" w:fldLock="1"/>
      </w:r>
      <w:r w:rsidRPr="0008241C">
        <w:rPr>
          <w:sz w:val="22"/>
          <w:szCs w:val="22"/>
          <w:lang w:val="fr-FR"/>
        </w:rPr>
        <w:instrText>ADDIN CSL_CITATION {"citationItems":[{"id":"ITEM-1","itemData":{"DOI":"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12","1"]]},"page":"23-31","publisher":"Elsevier","title":"Fully-sampled phylogenies of squamates reveal evolutionary patterns in threat status","type":"article-journal","volume":"204"},"suppress-author":1,"uris":["http://www.mendeley.com/documents/?uuid=99a69e45-aaca-3f26-9890-6125c6fa5c19"]}],"mendeley":{"formattedCitation":"(2016)","plainTextFormattedCitation":"(2016)","previouslyFormattedCitation":"(2016)"},"properties":{"noteIndex":0},"schema":"https://github.com/citation-style-language/schema/raw/master/csl-citation.json"}</w:instrText>
      </w:r>
      <w:r w:rsidRPr="0008241C">
        <w:rPr>
          <w:sz w:val="22"/>
          <w:szCs w:val="22"/>
          <w:lang w:val="fr-FR"/>
        </w:rPr>
        <w:fldChar w:fldCharType="separate"/>
      </w:r>
      <w:r w:rsidRPr="0008241C">
        <w:rPr>
          <w:noProof/>
          <w:sz w:val="22"/>
          <w:szCs w:val="22"/>
          <w:lang w:val="fr-FR"/>
        </w:rPr>
        <w:t>(2016)</w:t>
      </w:r>
      <w:r w:rsidRPr="0008241C">
        <w:rPr>
          <w:sz w:val="22"/>
          <w:szCs w:val="22"/>
          <w:lang w:val="fr-FR"/>
        </w:rPr>
        <w:fldChar w:fldCharType="end"/>
      </w:r>
      <w:r w:rsidRPr="0008241C">
        <w:rPr>
          <w:sz w:val="22"/>
          <w:szCs w:val="22"/>
          <w:lang w:val="fr-FR"/>
        </w:rPr>
        <w:t xml:space="preserve">; Yessoufou </w:t>
      </w:r>
      <w:r w:rsidRPr="0008241C">
        <w:rPr>
          <w:i/>
          <w:sz w:val="22"/>
          <w:szCs w:val="22"/>
          <w:lang w:val="fr-FR"/>
        </w:rPr>
        <w:t>et al</w:t>
      </w:r>
      <w:r w:rsidRPr="0008241C">
        <w:rPr>
          <w:sz w:val="22"/>
          <w:szCs w:val="22"/>
          <w:lang w:val="fr-FR"/>
        </w:rPr>
        <w:t xml:space="preserve">. </w:t>
      </w:r>
      <w:r w:rsidRPr="0008241C">
        <w:rPr>
          <w:sz w:val="22"/>
          <w:szCs w:val="22"/>
          <w:lang w:val="fr-FR"/>
        </w:rPr>
        <w:fldChar w:fldCharType="begin" w:fldLock="1"/>
      </w:r>
      <w:r w:rsidRPr="0008241C">
        <w:rPr>
          <w:sz w:val="22"/>
          <w:szCs w:val="22"/>
          <w:lang w:val="fr-FR"/>
        </w:rPr>
        <w:instrText>ADDIN CSL_CITATION {"citationItems":[{"id":"ITEM-1","itemData":{"DOI":"10.1002/ece3.2660","ISSN":"20457758","author":[{"dropping-particle":"","family":"Yessoufou","given":"Kowiyou","non-dropping-particle":"","parse-names":false,"suffix":""},{"dropping-particle":"","family":"Daru","given":"Barnabas H.","non-dropping-particle":"","parse-names":false,"suffix":""},{"dropping-particle":"","family":"Tafirei","given":"Respinah","non-dropping-particle":"","parse-names":false,"suffix":""},{"dropping-particle":"","family":"Elansary","given":"Hosam O.","non-dropping-particle":"","parse-names":false,"suffix":""},{"dropping-particle":"","family":"Rampedi","given":"Isaac","non-dropping-particle":"","parse-names":false,"suffix":""}],"container-title":"Ecology and Evolution","id":"ITEM-1","issue":"8","issued":{"date-parts":[["2017","4","1"]]},"page":"2735-2746","title":"Integrating biogeography, threat and evolutionary data to explore extinction crisis in the taxonomic group of cycads","type":"article-journal","volume":"7"},"suppress-author":1,"uris":["http://www.mendeley.com/documents/?uuid=6e0510d4-83f9-37ce-9889-658d194e1706"]}],"mendeley":{"formattedCitation":"(2017)","plainTextFormattedCitation":"(2017)","previouslyFormattedCitation":"(2017)"},"properties":{"noteIndex":0},"schema":"https://github.com/citation-style-language/schema/raw/master/csl-citation.json"}</w:instrText>
      </w:r>
      <w:r w:rsidRPr="0008241C">
        <w:rPr>
          <w:sz w:val="22"/>
          <w:szCs w:val="22"/>
          <w:lang w:val="fr-FR"/>
        </w:rPr>
        <w:fldChar w:fldCharType="separate"/>
      </w:r>
      <w:r w:rsidRPr="0008241C">
        <w:rPr>
          <w:noProof/>
          <w:sz w:val="22"/>
          <w:szCs w:val="22"/>
          <w:lang w:val="fr-FR"/>
        </w:rPr>
        <w:t>(2017)</w:t>
      </w:r>
      <w:r w:rsidRPr="0008241C">
        <w:rPr>
          <w:sz w:val="22"/>
          <w:szCs w:val="22"/>
          <w:lang w:val="fr-FR"/>
        </w:rPr>
        <w:fldChar w:fldCharType="end"/>
      </w:r>
      <w:r w:rsidRPr="0008241C">
        <w:rPr>
          <w:sz w:val="22"/>
          <w:szCs w:val="22"/>
          <w:lang w:val="fr-FR"/>
        </w:rPr>
        <w:t xml:space="preserve">; Daru </w:t>
      </w:r>
      <w:r w:rsidRPr="0008241C">
        <w:rPr>
          <w:i/>
          <w:sz w:val="22"/>
          <w:szCs w:val="22"/>
          <w:lang w:val="fr-FR"/>
        </w:rPr>
        <w:t>et al</w:t>
      </w:r>
      <w:r w:rsidRPr="0008241C">
        <w:rPr>
          <w:sz w:val="22"/>
          <w:szCs w:val="22"/>
          <w:lang w:val="fr-FR"/>
        </w:rPr>
        <w:t>.</w:t>
      </w:r>
      <w:r w:rsidRPr="0008241C">
        <w:rPr>
          <w:sz w:val="22"/>
          <w:szCs w:val="22"/>
        </w:rPr>
        <w:t xml:space="preserve"> </w:t>
      </w:r>
      <w:r w:rsidRPr="0008241C">
        <w:rPr>
          <w:sz w:val="22"/>
          <w:szCs w:val="22"/>
          <w:lang w:val="fr-FR"/>
        </w:rPr>
        <w:fldChar w:fldCharType="begin" w:fldLock="1"/>
      </w:r>
      <w:r w:rsidRPr="0008241C">
        <w:rPr>
          <w:sz w:val="22"/>
          <w:szCs w:val="22"/>
          <w:lang w:val="fr-FR"/>
        </w:rPr>
        <w:instrText>ADDIN CSL_CITATION {"citationItems":[{"id":"ITEM-1","itemData":{"DOI":"10.1371/journal.pone.0066686","ISSN":"1932-6203","PMID":"23805263","abstract":"The mangrove biome stands out as a distinct forest type at the interface between terrestrial, estuarine, and near-shore marine ecosystems. However, mangrove species are increasingly threatened and experiencing range contraction across the globe that requires urgent conservation action. Here, we assess the spatial distribution of mangrove species richness and evolutionary diversity, and evaluate potential predictors of global declines and risk of extinction. We found that human pressure, measured as the number of different uses associated with mangroves, correlated strongly, but negatively, with extinction probability, whereas species ages were the best predictor of global decline, explaining 15% of variation in extinction risk. Although the majority of mangrove species are categorised by the IUCN as Least Concern, our finding that the more threatened species also tend to be those that are more evolutionarily unique is of concern because their extinction would result in a greater loss of phylogenetic diversity. Finally, we identified biogeographic regions that are relatively species-poor but rich in evolutionary history, and suggest these regions deserve greater conservation priority. Our study provides phylogenetic information that is important for developing a unified management plan for mangrove ecosystems worldwide.","author":[{"dropping-particle":"","family":"Daru","given":"Barnabas H","non-dropping-particle":"","parse-names":false,"suffix":""},{"dropping-particle":"","family":"Yessoufou","given":"Kowiyou","non-dropping-particle":"","parse-names":false,"suffix":""},{"dropping-particle":"","family":"Mankga","given":"Ledile T","non-dropping-particle":"","parse-names":false,"suffix":""},{"dropping-particle":"","family":"Davies","given":"T Jonathan","non-dropping-particle":"","parse-names":false,"suffix":""}],"container-title":"PloS one","id":"ITEM-1","issue":"6","issued":{"date-parts":[["2013"]]},"page":"e66686","publisher":"Public Library of Science","title":"A Global Trend towards the Loss of Evolutionarily Unique Species in Mangrove Ecosystems.","type":"article-journal","volume":"8"},"suppress-author":1,"uris":["http://www.mendeley.com/documents/?uuid=62d81c63-bbc2-348e-808f-2b34f369cc42"]}],"mendeley":{"formattedCitation":"(2013)","plainTextFormattedCitation":"(2013)","previouslyFormattedCitation":"(2013)"},"properties":{"noteIndex":0},"schema":"https://github.com/citation-style-language/schema/raw/master/csl-citation.json"}</w:instrText>
      </w:r>
      <w:r w:rsidRPr="0008241C">
        <w:rPr>
          <w:sz w:val="22"/>
          <w:szCs w:val="22"/>
          <w:lang w:val="fr-FR"/>
        </w:rPr>
        <w:fldChar w:fldCharType="separate"/>
      </w:r>
      <w:r w:rsidRPr="0008241C">
        <w:rPr>
          <w:noProof/>
          <w:sz w:val="22"/>
          <w:szCs w:val="22"/>
          <w:lang w:val="fr-FR"/>
        </w:rPr>
        <w:t>(2013)</w:t>
      </w:r>
      <w:r w:rsidRPr="0008241C">
        <w:rPr>
          <w:sz w:val="22"/>
          <w:szCs w:val="22"/>
          <w:lang w:val="fr-FR"/>
        </w:rPr>
        <w:fldChar w:fldCharType="end"/>
      </w:r>
      <w:r w:rsidRPr="0008241C">
        <w:rPr>
          <w:sz w:val="22"/>
          <w:szCs w:val="22"/>
          <w:lang w:val="fr-FR"/>
        </w:rPr>
        <w:t>.</w:t>
      </w:r>
    </w:p>
    <w:p w14:paraId="3F7EFC47" w14:textId="77777777" w:rsidR="00A01204" w:rsidRPr="0008241C" w:rsidRDefault="00A01204" w:rsidP="00A01204">
      <w:pPr>
        <w:rPr>
          <w:sz w:val="22"/>
          <w:szCs w:val="22"/>
          <w:lang w:val="fr-FR"/>
        </w:rPr>
      </w:pPr>
    </w:p>
    <w:p w14:paraId="05A114A6" w14:textId="77777777" w:rsidR="00A01204" w:rsidRPr="0008241C" w:rsidRDefault="00A01204" w:rsidP="00A01204">
      <w:pPr>
        <w:rPr>
          <w:sz w:val="22"/>
          <w:szCs w:val="22"/>
          <w:lang w:val="fr-FR"/>
        </w:rPr>
      </w:pPr>
    </w:p>
    <w:p w14:paraId="0FA1EA84" w14:textId="77777777" w:rsidR="00A01204" w:rsidRPr="0008241C" w:rsidRDefault="00A01204" w:rsidP="00A01204">
      <w:pPr>
        <w:keepNext/>
        <w:tabs>
          <w:tab w:val="clear" w:pos="1247"/>
          <w:tab w:val="left" w:pos="765"/>
        </w:tabs>
        <w:outlineLvl w:val="2"/>
        <w:rPr>
          <w:rFonts w:eastAsia="Malgun Gothic"/>
          <w:b/>
          <w:color w:val="FF0000"/>
          <w:sz w:val="24"/>
          <w:szCs w:val="24"/>
          <w:lang w:eastAsia="ko-KR"/>
        </w:rPr>
      </w:pPr>
      <w:bookmarkStart w:id="513" w:name="_bookmark26"/>
      <w:bookmarkStart w:id="514" w:name="2.3.2__Geographical_Heterogeneity_of_Eco"/>
      <w:bookmarkStart w:id="515" w:name="_bookmark28"/>
      <w:bookmarkStart w:id="516" w:name="_Toc504317125"/>
      <w:bookmarkStart w:id="517" w:name="_Toc504317818"/>
      <w:bookmarkStart w:id="518" w:name="_Toc504320380"/>
      <w:bookmarkStart w:id="519" w:name="_Toc504320827"/>
      <w:bookmarkStart w:id="520" w:name="_Toc504321164"/>
      <w:bookmarkStart w:id="521" w:name="_Toc524041342"/>
      <w:bookmarkStart w:id="522" w:name="_Toc494765736"/>
      <w:bookmarkEnd w:id="513"/>
      <w:bookmarkEnd w:id="514"/>
      <w:bookmarkEnd w:id="515"/>
      <w:r w:rsidRPr="0008241C">
        <w:rPr>
          <w:b/>
          <w:sz w:val="24"/>
          <w:szCs w:val="24"/>
        </w:rPr>
        <w:t>2.3.2</w:t>
      </w:r>
      <w:r w:rsidRPr="0008241C">
        <w:rPr>
          <w:b/>
          <w:sz w:val="24"/>
          <w:szCs w:val="24"/>
        </w:rPr>
        <w:tab/>
        <w:t>Geographical heterogeneity of nature’s contributions to people</w:t>
      </w:r>
      <w:bookmarkEnd w:id="516"/>
      <w:bookmarkEnd w:id="517"/>
      <w:bookmarkEnd w:id="518"/>
      <w:bookmarkEnd w:id="519"/>
      <w:bookmarkEnd w:id="520"/>
      <w:bookmarkEnd w:id="521"/>
      <w:r w:rsidRPr="0008241C">
        <w:rPr>
          <w:b/>
          <w:sz w:val="24"/>
          <w:szCs w:val="24"/>
        </w:rPr>
        <w:t xml:space="preserve"> </w:t>
      </w:r>
      <w:bookmarkEnd w:id="522"/>
    </w:p>
    <w:p w14:paraId="51AE84FF" w14:textId="77777777" w:rsidR="00A01204" w:rsidRPr="0008241C" w:rsidRDefault="00A01204" w:rsidP="00A01204">
      <w:pPr>
        <w:rPr>
          <w:sz w:val="22"/>
          <w:szCs w:val="22"/>
        </w:rPr>
      </w:pPr>
    </w:p>
    <w:p w14:paraId="2F310992" w14:textId="77777777" w:rsidR="00A01204" w:rsidRPr="0008241C" w:rsidRDefault="00A01204" w:rsidP="00A01204">
      <w:pPr>
        <w:rPr>
          <w:sz w:val="22"/>
          <w:szCs w:val="22"/>
        </w:rPr>
      </w:pPr>
      <w:r w:rsidRPr="0008241C">
        <w:rPr>
          <w:sz w:val="22"/>
          <w:szCs w:val="22"/>
        </w:rPr>
        <w:t xml:space="preserve">This section includes case studies from five subregions within the Asia-Pacific that highlights geographical differences in the production and use of different ecosystem goods and services. </w:t>
      </w:r>
      <w:r w:rsidRPr="0008241C">
        <w:rPr>
          <w:rFonts w:eastAsia="Malgun Gothic"/>
          <w:sz w:val="22"/>
          <w:szCs w:val="22"/>
          <w:lang w:eastAsia="ko-KR"/>
        </w:rPr>
        <w:t>The cases are from: Japan, China, Indonesia, Singapore, Jordan, Bhutan, India, Australia, Fiji and New Zealand</w:t>
      </w:r>
      <w:r w:rsidRPr="0008241C">
        <w:rPr>
          <w:sz w:val="22"/>
          <w:szCs w:val="22"/>
        </w:rPr>
        <w:t xml:space="preserve"> </w:t>
      </w:r>
      <w:hyperlink w:anchor="_bookmark29" w:history="1">
        <w:r w:rsidRPr="0008241C">
          <w:rPr>
            <w:sz w:val="22"/>
            <w:szCs w:val="22"/>
          </w:rPr>
          <w:t>(Table 2.3</w:t>
        </w:r>
      </w:hyperlink>
      <w:r w:rsidRPr="0008241C">
        <w:rPr>
          <w:sz w:val="22"/>
          <w:szCs w:val="22"/>
        </w:rPr>
        <w:t>).</w:t>
      </w:r>
    </w:p>
    <w:p w14:paraId="07490534" w14:textId="77777777" w:rsidR="00A01204" w:rsidRPr="0008241C" w:rsidRDefault="00A01204" w:rsidP="00A01204">
      <w:pPr>
        <w:rPr>
          <w:sz w:val="22"/>
          <w:szCs w:val="22"/>
        </w:rPr>
      </w:pPr>
    </w:p>
    <w:p w14:paraId="1759433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523" w:name="_bookmark29"/>
      <w:bookmarkStart w:id="524" w:name="_Toc494766163"/>
      <w:bookmarkEnd w:id="523"/>
      <w:r w:rsidRPr="0008241C">
        <w:rPr>
          <w:b/>
          <w:kern w:val="2"/>
          <w:sz w:val="22"/>
          <w:szCs w:val="22"/>
          <w:lang w:eastAsia="ja-JP"/>
        </w:rPr>
        <w:t xml:space="preserve">Table 2.3 Summary of case studies </w:t>
      </w:r>
      <w:bookmarkEnd w:id="524"/>
    </w:p>
    <w:tbl>
      <w:tblPr>
        <w:tblW w:w="489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316"/>
        <w:gridCol w:w="1216"/>
        <w:gridCol w:w="1940"/>
        <w:gridCol w:w="2472"/>
        <w:gridCol w:w="1890"/>
      </w:tblGrid>
      <w:tr w:rsidR="00A01204" w:rsidRPr="0008241C" w14:paraId="10D64494" w14:textId="77777777" w:rsidTr="00642B4F">
        <w:trPr>
          <w:trHeight w:val="520"/>
        </w:trPr>
        <w:tc>
          <w:tcPr>
            <w:tcW w:w="745" w:type="pct"/>
            <w:tcBorders>
              <w:bottom w:val="thinThickSmallGap" w:sz="24" w:space="0" w:color="auto"/>
            </w:tcBorders>
          </w:tcPr>
          <w:p w14:paraId="5674EFC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 w:val="22"/>
                <w:szCs w:val="22"/>
                <w:lang w:val="en-US"/>
              </w:rPr>
            </w:pPr>
            <w:r w:rsidRPr="0008241C">
              <w:rPr>
                <w:rFonts w:eastAsia="Calibri"/>
                <w:b/>
                <w:sz w:val="22"/>
                <w:szCs w:val="22"/>
                <w:lang w:val="en-US"/>
              </w:rPr>
              <w:t>Subregion</w:t>
            </w:r>
          </w:p>
        </w:tc>
        <w:tc>
          <w:tcPr>
            <w:tcW w:w="688" w:type="pct"/>
            <w:tcBorders>
              <w:bottom w:val="thinThickSmallGap" w:sz="24" w:space="0" w:color="auto"/>
            </w:tcBorders>
          </w:tcPr>
          <w:p w14:paraId="5F1F416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 w:val="22"/>
                <w:szCs w:val="22"/>
                <w:lang w:val="en-US"/>
              </w:rPr>
            </w:pPr>
            <w:r w:rsidRPr="0008241C">
              <w:rPr>
                <w:rFonts w:eastAsia="Calibri"/>
                <w:b/>
                <w:sz w:val="22"/>
                <w:szCs w:val="22"/>
                <w:lang w:val="en-US"/>
              </w:rPr>
              <w:t>Country</w:t>
            </w:r>
          </w:p>
        </w:tc>
        <w:tc>
          <w:tcPr>
            <w:tcW w:w="1098" w:type="pct"/>
            <w:tcBorders>
              <w:bottom w:val="thinThickSmallGap" w:sz="24" w:space="0" w:color="auto"/>
            </w:tcBorders>
          </w:tcPr>
          <w:p w14:paraId="4D1C779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 w:val="22"/>
                <w:szCs w:val="22"/>
                <w:lang w:val="en-US"/>
              </w:rPr>
            </w:pPr>
            <w:r w:rsidRPr="0008241C">
              <w:rPr>
                <w:rFonts w:eastAsia="Calibri"/>
                <w:b/>
                <w:sz w:val="22"/>
                <w:szCs w:val="22"/>
                <w:lang w:val="en-US"/>
              </w:rPr>
              <w:t>Type of nature’s</w:t>
            </w:r>
          </w:p>
          <w:p w14:paraId="5824A2A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 w:val="22"/>
                <w:szCs w:val="22"/>
                <w:lang w:val="en-US"/>
              </w:rPr>
            </w:pPr>
            <w:r w:rsidRPr="0008241C">
              <w:rPr>
                <w:rFonts w:eastAsia="Calibri"/>
                <w:b/>
                <w:sz w:val="22"/>
                <w:szCs w:val="22"/>
                <w:lang w:val="en-US"/>
              </w:rPr>
              <w:t>contributions</w:t>
            </w:r>
          </w:p>
        </w:tc>
        <w:tc>
          <w:tcPr>
            <w:tcW w:w="1399" w:type="pct"/>
            <w:tcBorders>
              <w:bottom w:val="thinThickSmallGap" w:sz="24" w:space="0" w:color="auto"/>
            </w:tcBorders>
          </w:tcPr>
          <w:p w14:paraId="1081203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 w:val="22"/>
                <w:szCs w:val="22"/>
                <w:lang w:val="en-US"/>
              </w:rPr>
            </w:pPr>
            <w:r w:rsidRPr="0008241C">
              <w:rPr>
                <w:rFonts w:eastAsia="Calibri"/>
                <w:b/>
                <w:sz w:val="22"/>
                <w:szCs w:val="22"/>
                <w:lang w:val="en-US"/>
              </w:rPr>
              <w:t>Ecosystem type/Biome</w:t>
            </w:r>
          </w:p>
        </w:tc>
        <w:tc>
          <w:tcPr>
            <w:tcW w:w="1070" w:type="pct"/>
            <w:tcBorders>
              <w:bottom w:val="thinThickSmallGap" w:sz="24" w:space="0" w:color="auto"/>
            </w:tcBorders>
          </w:tcPr>
          <w:p w14:paraId="44BC8F6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b/>
                <w:sz w:val="22"/>
                <w:szCs w:val="22"/>
                <w:lang w:val="en-US"/>
              </w:rPr>
            </w:pPr>
            <w:r w:rsidRPr="0008241C">
              <w:rPr>
                <w:rFonts w:eastAsia="Calibri"/>
                <w:b/>
                <w:sz w:val="22"/>
                <w:szCs w:val="22"/>
                <w:lang w:val="en-US"/>
              </w:rPr>
              <w:t>Value Type</w:t>
            </w:r>
          </w:p>
        </w:tc>
      </w:tr>
      <w:tr w:rsidR="00A01204" w:rsidRPr="0008241C" w14:paraId="212499AD" w14:textId="77777777" w:rsidTr="00642B4F">
        <w:trPr>
          <w:trHeight w:val="520"/>
        </w:trPr>
        <w:tc>
          <w:tcPr>
            <w:tcW w:w="745" w:type="pct"/>
            <w:tcBorders>
              <w:top w:val="thinThickSmallGap" w:sz="24" w:space="0" w:color="auto"/>
            </w:tcBorders>
          </w:tcPr>
          <w:p w14:paraId="0711934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North-East</w:t>
            </w:r>
          </w:p>
          <w:p w14:paraId="484C808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Asia</w:t>
            </w:r>
          </w:p>
        </w:tc>
        <w:tc>
          <w:tcPr>
            <w:tcW w:w="688" w:type="pct"/>
            <w:tcBorders>
              <w:top w:val="thinThickSmallGap" w:sz="24" w:space="0" w:color="auto"/>
            </w:tcBorders>
          </w:tcPr>
          <w:p w14:paraId="39ECBF6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Japan</w:t>
            </w:r>
          </w:p>
        </w:tc>
        <w:tc>
          <w:tcPr>
            <w:tcW w:w="1098" w:type="pct"/>
            <w:tcBorders>
              <w:top w:val="thinThickSmallGap" w:sz="24" w:space="0" w:color="auto"/>
            </w:tcBorders>
          </w:tcPr>
          <w:p w14:paraId="4A77708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Non-material</w:t>
            </w:r>
          </w:p>
          <w:p w14:paraId="632538B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benefits (Cultural)</w:t>
            </w:r>
          </w:p>
        </w:tc>
        <w:tc>
          <w:tcPr>
            <w:tcW w:w="1399" w:type="pct"/>
            <w:tcBorders>
              <w:top w:val="thinThickSmallGap" w:sz="24" w:space="0" w:color="auto"/>
            </w:tcBorders>
          </w:tcPr>
          <w:p w14:paraId="25FDDBD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Shinto Shrines and</w:t>
            </w:r>
          </w:p>
          <w:p w14:paraId="16E7774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Satoyama Landscapes</w:t>
            </w:r>
          </w:p>
        </w:tc>
        <w:tc>
          <w:tcPr>
            <w:tcW w:w="1070" w:type="pct"/>
            <w:tcBorders>
              <w:top w:val="thinThickSmallGap" w:sz="24" w:space="0" w:color="auto"/>
            </w:tcBorders>
          </w:tcPr>
          <w:p w14:paraId="48D7FD7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Socio-economic </w:t>
            </w:r>
          </w:p>
        </w:tc>
      </w:tr>
      <w:tr w:rsidR="00A01204" w:rsidRPr="0008241C" w14:paraId="054D8284" w14:textId="77777777" w:rsidTr="00642B4F">
        <w:trPr>
          <w:trHeight w:val="520"/>
        </w:trPr>
        <w:tc>
          <w:tcPr>
            <w:tcW w:w="745" w:type="pct"/>
            <w:tcBorders>
              <w:bottom w:val="double" w:sz="4" w:space="0" w:color="auto"/>
            </w:tcBorders>
          </w:tcPr>
          <w:p w14:paraId="14283F9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p>
        </w:tc>
        <w:tc>
          <w:tcPr>
            <w:tcW w:w="688" w:type="pct"/>
            <w:tcBorders>
              <w:bottom w:val="double" w:sz="4" w:space="0" w:color="auto"/>
            </w:tcBorders>
          </w:tcPr>
          <w:p w14:paraId="671C511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China</w:t>
            </w:r>
          </w:p>
        </w:tc>
        <w:tc>
          <w:tcPr>
            <w:tcW w:w="1098" w:type="pct"/>
            <w:tcBorders>
              <w:bottom w:val="double" w:sz="4" w:space="0" w:color="auto"/>
            </w:tcBorders>
          </w:tcPr>
          <w:p w14:paraId="44605D1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w:t>
            </w:r>
          </w:p>
          <w:p w14:paraId="3FDF0A0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benefits</w:t>
            </w:r>
          </w:p>
        </w:tc>
        <w:tc>
          <w:tcPr>
            <w:tcW w:w="1399" w:type="pct"/>
            <w:tcBorders>
              <w:bottom w:val="double" w:sz="4" w:space="0" w:color="auto"/>
            </w:tcBorders>
          </w:tcPr>
          <w:p w14:paraId="6A8F7E0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All ecosystems</w:t>
            </w:r>
          </w:p>
        </w:tc>
        <w:tc>
          <w:tcPr>
            <w:tcW w:w="1070" w:type="pct"/>
            <w:tcBorders>
              <w:bottom w:val="double" w:sz="4" w:space="0" w:color="auto"/>
            </w:tcBorders>
          </w:tcPr>
          <w:p w14:paraId="1DE2150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Economic </w:t>
            </w:r>
          </w:p>
        </w:tc>
      </w:tr>
      <w:tr w:rsidR="00A01204" w:rsidRPr="0008241C" w14:paraId="5C0A16C6" w14:textId="77777777" w:rsidTr="00642B4F">
        <w:trPr>
          <w:trHeight w:val="452"/>
        </w:trPr>
        <w:tc>
          <w:tcPr>
            <w:tcW w:w="745" w:type="pct"/>
            <w:tcBorders>
              <w:top w:val="double" w:sz="4" w:space="0" w:color="auto"/>
            </w:tcBorders>
          </w:tcPr>
          <w:p w14:paraId="0994B4A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South-East Asia</w:t>
            </w:r>
          </w:p>
        </w:tc>
        <w:tc>
          <w:tcPr>
            <w:tcW w:w="688" w:type="pct"/>
            <w:tcBorders>
              <w:top w:val="double" w:sz="4" w:space="0" w:color="auto"/>
            </w:tcBorders>
          </w:tcPr>
          <w:p w14:paraId="28E44FE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Indonesia</w:t>
            </w:r>
          </w:p>
        </w:tc>
        <w:tc>
          <w:tcPr>
            <w:tcW w:w="1098" w:type="pct"/>
            <w:tcBorders>
              <w:top w:val="double" w:sz="4" w:space="0" w:color="auto"/>
            </w:tcBorders>
          </w:tcPr>
          <w:p w14:paraId="59DB135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 material benefits</w:t>
            </w:r>
          </w:p>
        </w:tc>
        <w:tc>
          <w:tcPr>
            <w:tcW w:w="1399" w:type="pct"/>
            <w:tcBorders>
              <w:top w:val="double" w:sz="4" w:space="0" w:color="auto"/>
            </w:tcBorders>
          </w:tcPr>
          <w:p w14:paraId="448194B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Forests</w:t>
            </w:r>
          </w:p>
        </w:tc>
        <w:tc>
          <w:tcPr>
            <w:tcW w:w="1070" w:type="pct"/>
            <w:tcBorders>
              <w:top w:val="double" w:sz="4" w:space="0" w:color="auto"/>
            </w:tcBorders>
          </w:tcPr>
          <w:p w14:paraId="3A3345D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Economic and socio-cultural </w:t>
            </w:r>
          </w:p>
        </w:tc>
      </w:tr>
      <w:tr w:rsidR="00A01204" w:rsidRPr="0008241C" w14:paraId="30C87DAD" w14:textId="77777777" w:rsidTr="00642B4F">
        <w:trPr>
          <w:trHeight w:val="520"/>
        </w:trPr>
        <w:tc>
          <w:tcPr>
            <w:tcW w:w="745" w:type="pct"/>
          </w:tcPr>
          <w:p w14:paraId="0A189E7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p>
        </w:tc>
        <w:tc>
          <w:tcPr>
            <w:tcW w:w="688" w:type="pct"/>
          </w:tcPr>
          <w:p w14:paraId="6D83403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Singapore</w:t>
            </w:r>
          </w:p>
        </w:tc>
        <w:tc>
          <w:tcPr>
            <w:tcW w:w="1098" w:type="pct"/>
          </w:tcPr>
          <w:p w14:paraId="5F42B4A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w:t>
            </w:r>
          </w:p>
          <w:p w14:paraId="1D183EB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benefits</w:t>
            </w:r>
          </w:p>
        </w:tc>
        <w:tc>
          <w:tcPr>
            <w:tcW w:w="1399" w:type="pct"/>
          </w:tcPr>
          <w:p w14:paraId="462A84C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Coastal</w:t>
            </w:r>
          </w:p>
        </w:tc>
        <w:tc>
          <w:tcPr>
            <w:tcW w:w="1070" w:type="pct"/>
          </w:tcPr>
          <w:p w14:paraId="683412F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Relational </w:t>
            </w:r>
          </w:p>
        </w:tc>
      </w:tr>
      <w:tr w:rsidR="00A01204" w:rsidRPr="0008241C" w14:paraId="5C66FEB2" w14:textId="77777777" w:rsidTr="00642B4F">
        <w:trPr>
          <w:trHeight w:val="260"/>
        </w:trPr>
        <w:tc>
          <w:tcPr>
            <w:tcW w:w="745" w:type="pct"/>
          </w:tcPr>
          <w:p w14:paraId="168A179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18"/>
                <w:szCs w:val="22"/>
                <w:lang w:val="en-US"/>
              </w:rPr>
            </w:pPr>
          </w:p>
        </w:tc>
        <w:tc>
          <w:tcPr>
            <w:tcW w:w="688" w:type="pct"/>
          </w:tcPr>
          <w:p w14:paraId="4AB6AE4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Philippines </w:t>
            </w:r>
          </w:p>
        </w:tc>
        <w:tc>
          <w:tcPr>
            <w:tcW w:w="1098" w:type="pct"/>
          </w:tcPr>
          <w:p w14:paraId="5D47BD4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Non-material</w:t>
            </w:r>
          </w:p>
          <w:p w14:paraId="2434C8C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traditional)</w:t>
            </w:r>
          </w:p>
        </w:tc>
        <w:tc>
          <w:tcPr>
            <w:tcW w:w="1399" w:type="pct"/>
          </w:tcPr>
          <w:p w14:paraId="1806289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18"/>
                <w:szCs w:val="22"/>
                <w:lang w:val="en-US"/>
              </w:rPr>
            </w:pPr>
            <w:r w:rsidRPr="0008241C">
              <w:rPr>
                <w:rFonts w:eastAsia="Calibri"/>
                <w:sz w:val="22"/>
                <w:szCs w:val="22"/>
                <w:lang w:val="en-US"/>
              </w:rPr>
              <w:t>All ecosystems</w:t>
            </w:r>
          </w:p>
        </w:tc>
        <w:tc>
          <w:tcPr>
            <w:tcW w:w="1070" w:type="pct"/>
          </w:tcPr>
          <w:p w14:paraId="3F4F331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18"/>
                <w:szCs w:val="22"/>
                <w:lang w:val="en-US"/>
              </w:rPr>
            </w:pPr>
            <w:r w:rsidRPr="0008241C">
              <w:rPr>
                <w:rFonts w:eastAsia="MS Mincho"/>
                <w:sz w:val="22"/>
                <w:szCs w:val="22"/>
                <w:lang w:val="en-US" w:eastAsia="ko-KR"/>
              </w:rPr>
              <w:t xml:space="preserve">Socio-economic </w:t>
            </w:r>
          </w:p>
        </w:tc>
      </w:tr>
      <w:tr w:rsidR="00A01204" w:rsidRPr="0008241C" w14:paraId="0E3B4C2F" w14:textId="77777777" w:rsidTr="00642B4F">
        <w:trPr>
          <w:trHeight w:val="260"/>
        </w:trPr>
        <w:tc>
          <w:tcPr>
            <w:tcW w:w="745" w:type="pct"/>
            <w:tcBorders>
              <w:bottom w:val="double" w:sz="4" w:space="0" w:color="auto"/>
            </w:tcBorders>
          </w:tcPr>
          <w:p w14:paraId="7645E59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18"/>
                <w:szCs w:val="22"/>
                <w:lang w:val="en-US"/>
              </w:rPr>
            </w:pPr>
          </w:p>
        </w:tc>
        <w:tc>
          <w:tcPr>
            <w:tcW w:w="688" w:type="pct"/>
            <w:tcBorders>
              <w:bottom w:val="double" w:sz="4" w:space="0" w:color="auto"/>
            </w:tcBorders>
          </w:tcPr>
          <w:p w14:paraId="7286373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Vietnam</w:t>
            </w:r>
          </w:p>
        </w:tc>
        <w:tc>
          <w:tcPr>
            <w:tcW w:w="1098" w:type="pct"/>
            <w:tcBorders>
              <w:bottom w:val="double" w:sz="4" w:space="0" w:color="auto"/>
            </w:tcBorders>
          </w:tcPr>
          <w:p w14:paraId="2200EC9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18"/>
                <w:szCs w:val="22"/>
                <w:lang w:val="en-US"/>
              </w:rPr>
            </w:pPr>
            <w:r w:rsidRPr="0008241C">
              <w:rPr>
                <w:rFonts w:eastAsia="Calibri"/>
                <w:sz w:val="22"/>
                <w:szCs w:val="22"/>
                <w:lang w:val="en-US"/>
              </w:rPr>
              <w:t>Material and non- material benefits</w:t>
            </w:r>
          </w:p>
        </w:tc>
        <w:tc>
          <w:tcPr>
            <w:tcW w:w="1399" w:type="pct"/>
            <w:tcBorders>
              <w:bottom w:val="double" w:sz="4" w:space="0" w:color="auto"/>
            </w:tcBorders>
          </w:tcPr>
          <w:p w14:paraId="1881D5F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Forest, crop</w:t>
            </w:r>
          </w:p>
        </w:tc>
        <w:tc>
          <w:tcPr>
            <w:tcW w:w="1070" w:type="pct"/>
            <w:tcBorders>
              <w:bottom w:val="double" w:sz="4" w:space="0" w:color="auto"/>
            </w:tcBorders>
          </w:tcPr>
          <w:p w14:paraId="47FB496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18"/>
                <w:szCs w:val="22"/>
                <w:lang w:val="en-US"/>
              </w:rPr>
            </w:pPr>
            <w:r w:rsidRPr="0008241C">
              <w:rPr>
                <w:rFonts w:eastAsia="MS Mincho"/>
                <w:sz w:val="22"/>
                <w:szCs w:val="22"/>
                <w:lang w:val="en-US" w:eastAsia="ko-KR"/>
              </w:rPr>
              <w:t xml:space="preserve">Socio-economic </w:t>
            </w:r>
          </w:p>
        </w:tc>
      </w:tr>
      <w:tr w:rsidR="00A01204" w:rsidRPr="0008241C" w14:paraId="2A379421" w14:textId="77777777" w:rsidTr="00642B4F">
        <w:trPr>
          <w:trHeight w:val="520"/>
        </w:trPr>
        <w:tc>
          <w:tcPr>
            <w:tcW w:w="745" w:type="pct"/>
            <w:tcBorders>
              <w:top w:val="double" w:sz="4" w:space="0" w:color="auto"/>
            </w:tcBorders>
          </w:tcPr>
          <w:p w14:paraId="13E66C2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lastRenderedPageBreak/>
              <w:t>Western Asia</w:t>
            </w:r>
          </w:p>
        </w:tc>
        <w:tc>
          <w:tcPr>
            <w:tcW w:w="688" w:type="pct"/>
            <w:tcBorders>
              <w:top w:val="double" w:sz="4" w:space="0" w:color="auto"/>
            </w:tcBorders>
          </w:tcPr>
          <w:p w14:paraId="09D0268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Jordan</w:t>
            </w:r>
          </w:p>
        </w:tc>
        <w:tc>
          <w:tcPr>
            <w:tcW w:w="1098" w:type="pct"/>
            <w:tcBorders>
              <w:top w:val="double" w:sz="4" w:space="0" w:color="auto"/>
            </w:tcBorders>
          </w:tcPr>
          <w:p w14:paraId="1161F2E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w:t>
            </w:r>
          </w:p>
          <w:p w14:paraId="75AFC80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benefits</w:t>
            </w:r>
          </w:p>
        </w:tc>
        <w:tc>
          <w:tcPr>
            <w:tcW w:w="1399" w:type="pct"/>
            <w:tcBorders>
              <w:top w:val="double" w:sz="4" w:space="0" w:color="auto"/>
            </w:tcBorders>
          </w:tcPr>
          <w:p w14:paraId="7398AA8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Calibri"/>
                <w:sz w:val="22"/>
                <w:szCs w:val="22"/>
                <w:lang w:val="en-US"/>
              </w:rPr>
              <w:t>Forests</w:t>
            </w:r>
            <w:r w:rsidRPr="0008241C">
              <w:rPr>
                <w:rFonts w:eastAsia="MS Mincho"/>
                <w:sz w:val="22"/>
                <w:szCs w:val="22"/>
                <w:lang w:val="en-US" w:eastAsia="ko-KR"/>
              </w:rPr>
              <w:t xml:space="preserve"> and Oases</w:t>
            </w:r>
          </w:p>
        </w:tc>
        <w:tc>
          <w:tcPr>
            <w:tcW w:w="1070" w:type="pct"/>
            <w:tcBorders>
              <w:top w:val="double" w:sz="4" w:space="0" w:color="auto"/>
            </w:tcBorders>
          </w:tcPr>
          <w:p w14:paraId="42D2C0B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Economic </w:t>
            </w:r>
          </w:p>
        </w:tc>
      </w:tr>
      <w:tr w:rsidR="00A01204" w:rsidRPr="0008241C" w14:paraId="39805ADD" w14:textId="77777777" w:rsidTr="00642B4F">
        <w:trPr>
          <w:trHeight w:val="540"/>
        </w:trPr>
        <w:tc>
          <w:tcPr>
            <w:tcW w:w="745" w:type="pct"/>
            <w:tcBorders>
              <w:bottom w:val="double" w:sz="4" w:space="0" w:color="auto"/>
            </w:tcBorders>
          </w:tcPr>
          <w:p w14:paraId="313A8E8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p>
        </w:tc>
        <w:tc>
          <w:tcPr>
            <w:tcW w:w="688" w:type="pct"/>
            <w:tcBorders>
              <w:bottom w:val="double" w:sz="4" w:space="0" w:color="auto"/>
            </w:tcBorders>
          </w:tcPr>
          <w:p w14:paraId="2E7BABE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p>
        </w:tc>
        <w:tc>
          <w:tcPr>
            <w:tcW w:w="1098" w:type="pct"/>
            <w:tcBorders>
              <w:bottom w:val="double" w:sz="4" w:space="0" w:color="auto"/>
            </w:tcBorders>
          </w:tcPr>
          <w:p w14:paraId="597DF62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Regulating water flows</w:t>
            </w:r>
          </w:p>
        </w:tc>
        <w:tc>
          <w:tcPr>
            <w:tcW w:w="1399" w:type="pct"/>
            <w:tcBorders>
              <w:bottom w:val="double" w:sz="4" w:space="0" w:color="auto"/>
            </w:tcBorders>
          </w:tcPr>
          <w:p w14:paraId="505A574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Range </w:t>
            </w:r>
          </w:p>
        </w:tc>
        <w:tc>
          <w:tcPr>
            <w:tcW w:w="1070" w:type="pct"/>
            <w:tcBorders>
              <w:bottom w:val="double" w:sz="4" w:space="0" w:color="auto"/>
            </w:tcBorders>
          </w:tcPr>
          <w:p w14:paraId="34D3B98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MS Mincho"/>
                <w:sz w:val="22"/>
                <w:szCs w:val="22"/>
                <w:lang w:val="en-US" w:eastAsia="ko-KR"/>
              </w:rPr>
              <w:t xml:space="preserve">Economic </w:t>
            </w:r>
          </w:p>
        </w:tc>
      </w:tr>
      <w:tr w:rsidR="00A01204" w:rsidRPr="0008241C" w14:paraId="45033252" w14:textId="77777777" w:rsidTr="00642B4F">
        <w:trPr>
          <w:trHeight w:val="520"/>
        </w:trPr>
        <w:tc>
          <w:tcPr>
            <w:tcW w:w="745" w:type="pct"/>
            <w:tcBorders>
              <w:top w:val="double" w:sz="4" w:space="0" w:color="auto"/>
            </w:tcBorders>
          </w:tcPr>
          <w:p w14:paraId="0C2A915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South Asia</w:t>
            </w:r>
          </w:p>
        </w:tc>
        <w:tc>
          <w:tcPr>
            <w:tcW w:w="688" w:type="pct"/>
            <w:tcBorders>
              <w:top w:val="double" w:sz="4" w:space="0" w:color="auto"/>
            </w:tcBorders>
          </w:tcPr>
          <w:p w14:paraId="5815EA1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India</w:t>
            </w:r>
          </w:p>
        </w:tc>
        <w:tc>
          <w:tcPr>
            <w:tcW w:w="1098" w:type="pct"/>
            <w:tcBorders>
              <w:top w:val="double" w:sz="4" w:space="0" w:color="auto"/>
            </w:tcBorders>
          </w:tcPr>
          <w:p w14:paraId="5BC2D63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w:t>
            </w:r>
          </w:p>
          <w:p w14:paraId="5C9FDB1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benefits</w:t>
            </w:r>
          </w:p>
        </w:tc>
        <w:tc>
          <w:tcPr>
            <w:tcW w:w="1399" w:type="pct"/>
            <w:tcBorders>
              <w:top w:val="double" w:sz="4" w:space="0" w:color="auto"/>
            </w:tcBorders>
          </w:tcPr>
          <w:p w14:paraId="7BA59BA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Lakes</w:t>
            </w:r>
          </w:p>
        </w:tc>
        <w:tc>
          <w:tcPr>
            <w:tcW w:w="1070" w:type="pct"/>
            <w:tcBorders>
              <w:top w:val="double" w:sz="4" w:space="0" w:color="auto"/>
            </w:tcBorders>
          </w:tcPr>
          <w:p w14:paraId="1B52729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Biophysical and socio- cultural </w:t>
            </w:r>
          </w:p>
        </w:tc>
      </w:tr>
      <w:tr w:rsidR="00A01204" w:rsidRPr="0008241C" w14:paraId="062FAA59" w14:textId="77777777" w:rsidTr="00642B4F">
        <w:trPr>
          <w:trHeight w:val="520"/>
        </w:trPr>
        <w:tc>
          <w:tcPr>
            <w:tcW w:w="745" w:type="pct"/>
            <w:tcBorders>
              <w:bottom w:val="double" w:sz="4" w:space="0" w:color="auto"/>
            </w:tcBorders>
          </w:tcPr>
          <w:p w14:paraId="26AE4C5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p>
        </w:tc>
        <w:tc>
          <w:tcPr>
            <w:tcW w:w="688" w:type="pct"/>
            <w:tcBorders>
              <w:bottom w:val="double" w:sz="4" w:space="0" w:color="auto"/>
            </w:tcBorders>
          </w:tcPr>
          <w:p w14:paraId="07B40D5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Bhutan</w:t>
            </w:r>
          </w:p>
        </w:tc>
        <w:tc>
          <w:tcPr>
            <w:tcW w:w="1098" w:type="pct"/>
            <w:tcBorders>
              <w:bottom w:val="double" w:sz="4" w:space="0" w:color="auto"/>
            </w:tcBorders>
          </w:tcPr>
          <w:p w14:paraId="2171552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w:t>
            </w:r>
          </w:p>
          <w:p w14:paraId="13DC344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benefits</w:t>
            </w:r>
          </w:p>
        </w:tc>
        <w:tc>
          <w:tcPr>
            <w:tcW w:w="1399" w:type="pct"/>
            <w:tcBorders>
              <w:bottom w:val="double" w:sz="4" w:space="0" w:color="auto"/>
            </w:tcBorders>
          </w:tcPr>
          <w:p w14:paraId="01CF28D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All ecosystems</w:t>
            </w:r>
          </w:p>
        </w:tc>
        <w:tc>
          <w:tcPr>
            <w:tcW w:w="1070" w:type="pct"/>
            <w:tcBorders>
              <w:bottom w:val="double" w:sz="4" w:space="0" w:color="auto"/>
            </w:tcBorders>
          </w:tcPr>
          <w:p w14:paraId="035F9DA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Economic </w:t>
            </w:r>
          </w:p>
        </w:tc>
      </w:tr>
      <w:tr w:rsidR="00A01204" w:rsidRPr="0008241C" w14:paraId="1132C39D" w14:textId="77777777" w:rsidTr="00642B4F">
        <w:trPr>
          <w:trHeight w:val="520"/>
        </w:trPr>
        <w:tc>
          <w:tcPr>
            <w:tcW w:w="745" w:type="pct"/>
            <w:tcBorders>
              <w:top w:val="double" w:sz="4" w:space="0" w:color="auto"/>
            </w:tcBorders>
          </w:tcPr>
          <w:p w14:paraId="6DA6D5E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Oceania</w:t>
            </w:r>
          </w:p>
        </w:tc>
        <w:tc>
          <w:tcPr>
            <w:tcW w:w="688" w:type="pct"/>
            <w:tcBorders>
              <w:top w:val="double" w:sz="4" w:space="0" w:color="auto"/>
            </w:tcBorders>
          </w:tcPr>
          <w:p w14:paraId="3469486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New</w:t>
            </w:r>
          </w:p>
          <w:p w14:paraId="460C6F6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Zealand</w:t>
            </w:r>
          </w:p>
        </w:tc>
        <w:tc>
          <w:tcPr>
            <w:tcW w:w="1098" w:type="pct"/>
            <w:tcBorders>
              <w:top w:val="double" w:sz="4" w:space="0" w:color="auto"/>
            </w:tcBorders>
          </w:tcPr>
          <w:p w14:paraId="661B0BF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and non-</w:t>
            </w:r>
          </w:p>
          <w:p w14:paraId="36A740D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terial benefits</w:t>
            </w:r>
          </w:p>
        </w:tc>
        <w:tc>
          <w:tcPr>
            <w:tcW w:w="1399" w:type="pct"/>
            <w:tcBorders>
              <w:top w:val="double" w:sz="4" w:space="0" w:color="auto"/>
            </w:tcBorders>
          </w:tcPr>
          <w:p w14:paraId="496EB1A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Freshwater fisheries and</w:t>
            </w:r>
          </w:p>
          <w:p w14:paraId="36A2F73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Calibri"/>
                <w:sz w:val="22"/>
                <w:szCs w:val="22"/>
                <w:lang w:val="en-US"/>
              </w:rPr>
            </w:pPr>
            <w:r w:rsidRPr="0008241C">
              <w:rPr>
                <w:rFonts w:eastAsia="Calibri"/>
                <w:sz w:val="22"/>
                <w:szCs w:val="22"/>
                <w:lang w:val="en-US"/>
              </w:rPr>
              <w:t>Maori values</w:t>
            </w:r>
          </w:p>
        </w:tc>
        <w:tc>
          <w:tcPr>
            <w:tcW w:w="1070" w:type="pct"/>
            <w:tcBorders>
              <w:top w:val="double" w:sz="4" w:space="0" w:color="auto"/>
            </w:tcBorders>
          </w:tcPr>
          <w:p w14:paraId="24F2C9C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ind w:leftChars="50" w:left="100" w:rightChars="50" w:right="100"/>
              <w:rPr>
                <w:rFonts w:eastAsia="MS Mincho"/>
                <w:sz w:val="22"/>
                <w:szCs w:val="22"/>
                <w:lang w:val="en-US" w:eastAsia="ko-KR"/>
              </w:rPr>
            </w:pPr>
            <w:r w:rsidRPr="0008241C">
              <w:rPr>
                <w:rFonts w:eastAsia="MS Mincho"/>
                <w:sz w:val="22"/>
                <w:szCs w:val="22"/>
                <w:lang w:val="en-US" w:eastAsia="ko-KR"/>
              </w:rPr>
              <w:t xml:space="preserve">Socio-economic </w:t>
            </w:r>
          </w:p>
        </w:tc>
      </w:tr>
    </w:tbl>
    <w:p w14:paraId="638710FC" w14:textId="7465F1A1" w:rsidR="00A01204" w:rsidRDefault="00A01204" w:rsidP="00A01204">
      <w:pPr>
        <w:rPr>
          <w:sz w:val="22"/>
          <w:szCs w:val="22"/>
        </w:rPr>
      </w:pPr>
      <w:bookmarkStart w:id="525" w:name="2.3.2.1_North‐East_Asia"/>
      <w:bookmarkEnd w:id="525"/>
    </w:p>
    <w:p w14:paraId="05F39A37" w14:textId="77777777" w:rsidR="006D6CC6" w:rsidRPr="0008241C" w:rsidRDefault="006D6CC6" w:rsidP="00A01204">
      <w:pPr>
        <w:rPr>
          <w:sz w:val="22"/>
          <w:szCs w:val="22"/>
        </w:rPr>
      </w:pPr>
    </w:p>
    <w:p w14:paraId="4FA3812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26" w:name="_Toc494765737"/>
      <w:r w:rsidRPr="0008241C">
        <w:rPr>
          <w:b/>
          <w:sz w:val="22"/>
          <w:szCs w:val="22"/>
        </w:rPr>
        <w:t>The value of nature’s contributions to people in China</w:t>
      </w:r>
      <w:bookmarkEnd w:id="526"/>
    </w:p>
    <w:p w14:paraId="4E9F1E7E" w14:textId="77777777" w:rsidR="00A01204" w:rsidRPr="0008241C" w:rsidRDefault="00A01204" w:rsidP="00A01204">
      <w:pPr>
        <w:rPr>
          <w:sz w:val="22"/>
          <w:szCs w:val="22"/>
        </w:rPr>
      </w:pPr>
    </w:p>
    <w:p w14:paraId="4961B9BD" w14:textId="2F88F3A6" w:rsidR="00A01204" w:rsidRPr="0008241C" w:rsidRDefault="00A01204" w:rsidP="00A01204">
      <w:pPr>
        <w:rPr>
          <w:sz w:val="22"/>
          <w:szCs w:val="22"/>
        </w:rPr>
      </w:pPr>
      <w:r w:rsidRPr="0008241C">
        <w:rPr>
          <w:sz w:val="22"/>
          <w:szCs w:val="22"/>
        </w:rPr>
        <w:t>In response to ecosystem degradation from rapid economic development, China began investing heavily in protecting and restoring natural ecosystems from 2000. A recent study reports on China’s first national ecosystem assessment (2000–2010), designed to quantify and help manage ecosystems reflecting changes in value of ecosystem services. All ecosystem services evaluated increased between 2000 and 2010, with the exception of habitat provision for biodiversity. Thus ‘maintenance of options’ (NCP18), which depends on the region’s biodiversity, is likely to have decreased. Food production had the largest increase (38.5</w:t>
      </w:r>
      <w:r w:rsidR="00C934E9">
        <w:rPr>
          <w:sz w:val="22"/>
          <w:szCs w:val="22"/>
        </w:rPr>
        <w:t xml:space="preserve"> per cent</w:t>
      </w:r>
      <w:r w:rsidRPr="0008241C">
        <w:rPr>
          <w:sz w:val="22"/>
          <w:szCs w:val="22"/>
        </w:rPr>
        <w:t>), followed by carbon sequestration (23.4</w:t>
      </w:r>
      <w:r w:rsidR="00C934E9">
        <w:rPr>
          <w:sz w:val="22"/>
          <w:szCs w:val="22"/>
        </w:rPr>
        <w:t xml:space="preserve"> per cent</w:t>
      </w:r>
      <w:r w:rsidRPr="0008241C">
        <w:rPr>
          <w:sz w:val="22"/>
          <w:szCs w:val="22"/>
        </w:rPr>
        <w:t>), soil retention (12.9</w:t>
      </w:r>
      <w:r w:rsidR="00C934E9">
        <w:rPr>
          <w:sz w:val="22"/>
          <w:szCs w:val="22"/>
        </w:rPr>
        <w:t xml:space="preserve"> per cent</w:t>
      </w:r>
      <w:r w:rsidRPr="0008241C">
        <w:rPr>
          <w:sz w:val="22"/>
          <w:szCs w:val="22"/>
        </w:rPr>
        <w:t>), flood mitigation (12.7</w:t>
      </w:r>
      <w:r w:rsidR="00C934E9">
        <w:rPr>
          <w:sz w:val="22"/>
          <w:szCs w:val="22"/>
        </w:rPr>
        <w:t xml:space="preserve"> per cent</w:t>
      </w:r>
      <w:r w:rsidRPr="0008241C">
        <w:rPr>
          <w:sz w:val="22"/>
          <w:szCs w:val="22"/>
        </w:rPr>
        <w:t>), sandstorm prevention (6.1</w:t>
      </w:r>
      <w:r w:rsidR="00C934E9">
        <w:rPr>
          <w:sz w:val="22"/>
          <w:szCs w:val="22"/>
        </w:rPr>
        <w:t xml:space="preserve"> per cent</w:t>
      </w:r>
      <w:r w:rsidRPr="0008241C">
        <w:rPr>
          <w:sz w:val="22"/>
          <w:szCs w:val="22"/>
        </w:rPr>
        <w:t>), and water retention (3.6</w:t>
      </w:r>
      <w:r w:rsidR="00C934E9">
        <w:rPr>
          <w:sz w:val="22"/>
          <w:szCs w:val="22"/>
        </w:rPr>
        <w:t xml:space="preserve"> per cent</w:t>
      </w:r>
      <w:r w:rsidRPr="0008241C">
        <w:rPr>
          <w:sz w:val="22"/>
          <w:szCs w:val="22"/>
        </w:rPr>
        <w:t>), whereas habitat provision decreased slightly (–3.1</w:t>
      </w:r>
      <w:r w:rsidR="00C934E9">
        <w:rPr>
          <w:sz w:val="22"/>
          <w:szCs w:val="22"/>
        </w:rPr>
        <w:t xml:space="preserve"> per cent</w:t>
      </w:r>
      <w:r w:rsidRPr="0008241C">
        <w:rPr>
          <w:sz w:val="22"/>
          <w:szCs w:val="22"/>
        </w:rPr>
        <w:t>).The Chinese Government designated its priority areas for securing these ecosystem services in its National Biodiversity Strategies and Action Plan (NBSAP). The study indicated that they provide 83.4</w:t>
      </w:r>
      <w:r w:rsidR="00C934E9">
        <w:rPr>
          <w:sz w:val="22"/>
          <w:szCs w:val="22"/>
        </w:rPr>
        <w:t xml:space="preserve"> per cent</w:t>
      </w:r>
      <w:r w:rsidRPr="0008241C">
        <w:rPr>
          <w:sz w:val="22"/>
          <w:szCs w:val="22"/>
        </w:rPr>
        <w:t xml:space="preserve"> of carbon sequestration services, 77.7</w:t>
      </w:r>
      <w:r w:rsidR="00C934E9">
        <w:rPr>
          <w:sz w:val="22"/>
          <w:szCs w:val="22"/>
        </w:rPr>
        <w:t xml:space="preserve"> per cent</w:t>
      </w:r>
      <w:r w:rsidRPr="0008241C">
        <w:rPr>
          <w:sz w:val="22"/>
          <w:szCs w:val="22"/>
        </w:rPr>
        <w:t xml:space="preserve"> of soil retention services, 59.1</w:t>
      </w:r>
      <w:r w:rsidR="00C934E9">
        <w:rPr>
          <w:sz w:val="22"/>
          <w:szCs w:val="22"/>
        </w:rPr>
        <w:t xml:space="preserve"> per cent</w:t>
      </w:r>
      <w:r w:rsidRPr="0008241C">
        <w:rPr>
          <w:sz w:val="22"/>
          <w:szCs w:val="22"/>
        </w:rPr>
        <w:t xml:space="preserve"> of sandstorm prevention services, 80.4</w:t>
      </w:r>
      <w:r w:rsidR="00C934E9">
        <w:rPr>
          <w:sz w:val="22"/>
          <w:szCs w:val="22"/>
        </w:rPr>
        <w:t xml:space="preserve"> per cent</w:t>
      </w:r>
      <w:r w:rsidRPr="0008241C">
        <w:rPr>
          <w:sz w:val="22"/>
          <w:szCs w:val="22"/>
        </w:rPr>
        <w:t xml:space="preserve"> of water retention services, and 56.3</w:t>
      </w:r>
      <w:r w:rsidR="00C934E9">
        <w:rPr>
          <w:sz w:val="22"/>
          <w:szCs w:val="22"/>
        </w:rPr>
        <w:t xml:space="preserve"> per cent</w:t>
      </w:r>
      <w:r w:rsidRPr="0008241C">
        <w:rPr>
          <w:sz w:val="22"/>
          <w:szCs w:val="22"/>
        </w:rPr>
        <w:t xml:space="preserve"> of natural habitats, although they make up only 37.0</w:t>
      </w:r>
      <w:r w:rsidR="00C934E9">
        <w:rPr>
          <w:sz w:val="22"/>
          <w:szCs w:val="22"/>
        </w:rPr>
        <w:t xml:space="preserve"> per cent</w:t>
      </w:r>
      <w:r w:rsidRPr="0008241C">
        <w:rPr>
          <w:sz w:val="22"/>
          <w:szCs w:val="22"/>
        </w:rPr>
        <w:t xml:space="preserve"> of the area of China </w:t>
      </w:r>
      <w:r w:rsidRPr="0008241C">
        <w:rPr>
          <w:sz w:val="22"/>
          <w:szCs w:val="22"/>
        </w:rPr>
        <w:fldChar w:fldCharType="begin" w:fldLock="1"/>
      </w:r>
      <w:r w:rsidRPr="0008241C">
        <w:rPr>
          <w:sz w:val="22"/>
          <w:szCs w:val="22"/>
        </w:rPr>
        <w:instrText>ADDIN CSL_CITATION {"citationItems":[{"id":"ITEM-1","itemData":{"author":[{"dropping-particle":"","family":"Ministry of Environmental Protection of China","given":"","non-dropping-particle":"","parse-names":false,"suffix":""},{"dropping-particle":"","family":"Chinese Academy of Sciences","given":"","non-dropping-particle":"","parse-names":false,"suffix":""}],"id":"ITEM-1","issued":{"date-parts":[["2015"]]},"publisher-place":"Beijing, China","title":"National Ecosystem Service Zoning in China","type":"report"},"uris":["http://www.mendeley.com/documents/?uuid=6591df4a-3d05-46fb-be6c-4d022d17e789"]}],"mendeley":{"formattedCitation":"(Ministry of Environmental Protection of China &amp; Chinese Academy of Sciences, 2015)","plainTextFormattedCitation":"(Ministry of Environmental Protection of China &amp; Chinese Academy of Sciences, 2015)","previouslyFormattedCitation":"(Ministry of Environmental Protection of China &amp; Chinese Academy of Sciences, 2015)"},"properties":{"noteIndex":0},"schema":"https://github.com/citation-style-language/schema/raw/master/csl-citation.json"}</w:instrText>
      </w:r>
      <w:r w:rsidRPr="0008241C">
        <w:rPr>
          <w:sz w:val="22"/>
          <w:szCs w:val="22"/>
        </w:rPr>
        <w:fldChar w:fldCharType="separate"/>
      </w:r>
      <w:r w:rsidRPr="0008241C">
        <w:rPr>
          <w:noProof/>
          <w:sz w:val="22"/>
          <w:szCs w:val="22"/>
        </w:rPr>
        <w:t>(Ministry of Environmental Protection of China &amp; Chinese Academy of Sciences, 2015)</w:t>
      </w:r>
      <w:r w:rsidRPr="0008241C">
        <w:rPr>
          <w:sz w:val="22"/>
          <w:szCs w:val="22"/>
        </w:rPr>
        <w:fldChar w:fldCharType="end"/>
      </w:r>
      <w:r w:rsidRPr="0008241C">
        <w:rPr>
          <w:sz w:val="22"/>
          <w:szCs w:val="22"/>
        </w:rPr>
        <w:t>.</w:t>
      </w:r>
    </w:p>
    <w:p w14:paraId="451F6C10" w14:textId="77777777" w:rsidR="00A01204" w:rsidRPr="0008241C" w:rsidRDefault="00A01204" w:rsidP="00A01204">
      <w:pPr>
        <w:rPr>
          <w:sz w:val="22"/>
          <w:szCs w:val="22"/>
        </w:rPr>
      </w:pPr>
    </w:p>
    <w:p w14:paraId="61818AEF" w14:textId="77777777" w:rsidR="00A01204" w:rsidRPr="0008241C" w:rsidRDefault="00A01204" w:rsidP="00A01204">
      <w:pPr>
        <w:rPr>
          <w:sz w:val="22"/>
          <w:szCs w:val="22"/>
        </w:rPr>
      </w:pPr>
      <w:r w:rsidRPr="0008241C">
        <w:rPr>
          <w:sz w:val="22"/>
          <w:szCs w:val="22"/>
        </w:rPr>
        <w:t xml:space="preserve">The changes in the provision of ecosystem services from 2000 to 2010 are the result of natural capital investment policies, changes in biophysical factors, and socio-economic development. Overall, results from the study suggest that China’s national conservation policies contributed significantly to the increases in four key ecosystem services </w:t>
      </w:r>
      <w:r w:rsidRPr="0008241C">
        <w:rPr>
          <w:sz w:val="22"/>
          <w:szCs w:val="22"/>
        </w:rPr>
        <w:fldChar w:fldCharType="begin" w:fldLock="1"/>
      </w:r>
      <w:r w:rsidRPr="0008241C">
        <w:rPr>
          <w:sz w:val="22"/>
          <w:szCs w:val="22"/>
        </w:rPr>
        <w:instrText>ADDIN CSL_CITATION {"citationItems":[{"id":"ITEM-1","itemData":{"author":[{"dropping-particle":"","family":"Ouyang","given":"Zhiyun","non-dropping-particle":"","parse-names":false,"suffix":""},{"dropping-particle":"","family":"Zheng","given":"Hua","non-dropping-particle":"","parse-names":false,"suffix":""},{"dropping-particle":"","family":"Xiao","given":"Yi","non-dropping-particle":"","parse-names":false,"suffix":""},{"dropping-particle":"","family":"Polasky","given":"Stephen","non-dropping-particle":"","parse-names":false,"suffix":""},{"dropping-particle":"","family":"Liu","given":"Jianguo","non-dropping-particle":"","parse-names":false,"suffix":""},{"dropping-particle":"","family":"Xu","given":"Weihua","non-dropping-particle":"","parse-names":false,"suffix":""},{"dropping-particle":"","family":"Wang","given":"Qiao","non-dropping-particle":"","parse-names":false,"suffix":""},{"dropping-particle":"","family":"Zhang","given":"Lu","non-dropping-particle":"","parse-names":false,"suffix":""},{"dropping-particle":"","family":"Xiao","given":"Yang","non-dropping-particle":"","parse-names":false,"suffix":""},{"dropping-particle":"","family":"Rao","given":"Enming","non-dropping-particle":"","parse-names":false,"suffix":""},{"dropping-particle":"","family":"Jiang","given":"Ling","non-dropping-particle":"","parse-names":false,"suffix":""},{"dropping-particle":"","family":"Lu","given":"Fei","non-dropping-particle":"","parse-names":false,"suffix":""},{"dropping-particle":"","family":"Wang","given":"Xiaoke","non-dropping-particle":"","parse-names":false,"suffix":""},{"dropping-particle":"","family":"Yang","given":"Guangbin","non-dropping-particle":"","parse-names":false,"suffix":""},{"dropping-particle":"","family":"Gong","given":"Shihan","non-dropping-particle":"","parse-names":false,"suffix":""},{"dropping-particle":"","family":"Wu","given":"Bingfang","non-dropping-particle":"","parse-names":false,"suffix":""},{"dropping-particle":"","family":"Zeng","given":"Yuan","non-dropping-particle":"","parse-names":false,"suffix":""},{"dropping-particle":"","family":"Yang","given":"Wu","non-dropping-particle":"","parse-names":false,"suffix":""},{"dropping-particle":"","family":"Daily","given":"Gretchen C.","non-dropping-particle":"","parse-names":false,"suffix":""}],"container-title":"Science","id":"ITEM-1","issue":"6292","issued":{"date-parts":[["2016"]]},"title":"Improvements in ecosystem services from investments in natural capital","type":"article-journal","volume":"352"},"uris":["http://www.mendeley.com/documents/?uuid=5ac3b1cd-14b2-367e-89de-1aaabac66ff7"]}],"mendeley":{"formattedCitation":"(Ouyang &lt;i&gt;et al.&lt;/i&gt;, 2016)","plainTextFormattedCitation":"(Ouyang et al., 2016)","previouslyFormattedCitation":"(Ouyan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Ouyan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41BBECF5" w14:textId="77777777" w:rsidR="00A01204" w:rsidRPr="0008241C" w:rsidRDefault="00A01204" w:rsidP="00A01204">
      <w:pPr>
        <w:rPr>
          <w:sz w:val="22"/>
          <w:szCs w:val="22"/>
        </w:rPr>
      </w:pPr>
    </w:p>
    <w:p w14:paraId="617E4FB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27" w:name="_Toc494765739"/>
      <w:r w:rsidRPr="0008241C">
        <w:rPr>
          <w:b/>
          <w:sz w:val="22"/>
          <w:szCs w:val="22"/>
        </w:rPr>
        <w:t>Shinto shrines and Satoyama landscapes</w:t>
      </w:r>
      <w:bookmarkEnd w:id="527"/>
    </w:p>
    <w:p w14:paraId="45C4073A" w14:textId="77777777" w:rsidR="00A01204" w:rsidRPr="0008241C" w:rsidRDefault="00A01204" w:rsidP="00A01204">
      <w:pPr>
        <w:rPr>
          <w:sz w:val="22"/>
          <w:szCs w:val="22"/>
        </w:rPr>
      </w:pPr>
    </w:p>
    <w:p w14:paraId="0C561251" w14:textId="77777777" w:rsidR="00A01204" w:rsidRPr="0008241C" w:rsidRDefault="00A01204" w:rsidP="00A01204">
      <w:pPr>
        <w:rPr>
          <w:sz w:val="22"/>
          <w:szCs w:val="22"/>
        </w:rPr>
      </w:pPr>
      <w:r w:rsidRPr="0008241C">
        <w:rPr>
          <w:sz w:val="22"/>
          <w:szCs w:val="22"/>
        </w:rPr>
        <w:t xml:space="preserve">In Japan, Shinto shrines are usually surrounded by trees and often by extensive thick forests including sacred trees </w:t>
      </w:r>
      <w:r w:rsidRPr="0008241C">
        <w:rPr>
          <w:sz w:val="22"/>
          <w:szCs w:val="22"/>
        </w:rPr>
        <w:fldChar w:fldCharType="begin" w:fldLock="1"/>
      </w:r>
      <w:r w:rsidRPr="0008241C">
        <w:rPr>
          <w:sz w:val="22"/>
          <w:szCs w:val="22"/>
        </w:rPr>
        <w:instrText>ADDIN CSL_CITATION {"citationItems":[{"id":"ITEM-1","itemData":{"ISBN":"0804805253","abstract":"1st ed. Includes index. The Kami way -- Shrines -- Worship and festivals -- Political and social characteristics -- Some spiritual characteristics","author":[{"dropping-particle":"","family":"Ono","given":"Motonori","non-dropping-particle":"","parse-names":false,"suffix":""},{"dropping-particle":"","family":"Woodard","given":"William P.","non-dropping-particle":"","parse-names":false,"suffix":""}],"id":"ITEM-1","issued":{"date-parts":[["1962"]]},"number-of-pages":"116","publisher":"Tuttle Publishing, US","title":"Shint : the Kami way","type":"book"},"uris":["http://www.mendeley.com/documents/?uuid=095173fc-dcf4-3009-9141-7c80713c5ac2"]}],"mendeley":{"formattedCitation":"(Ono &amp; Woodard, 1962)","plainTextFormattedCitation":"(Ono &amp; Woodard, 1962)","previouslyFormattedCitation":"(Ono &amp; Woodard, 1962)"},"properties":{"noteIndex":0},"schema":"https://github.com/citation-style-language/schema/raw/master/csl-citation.json"}</w:instrText>
      </w:r>
      <w:r w:rsidRPr="0008241C">
        <w:rPr>
          <w:sz w:val="22"/>
          <w:szCs w:val="22"/>
        </w:rPr>
        <w:fldChar w:fldCharType="separate"/>
      </w:r>
      <w:r w:rsidRPr="0008241C">
        <w:rPr>
          <w:noProof/>
          <w:sz w:val="22"/>
          <w:szCs w:val="22"/>
        </w:rPr>
        <w:t>(Ono &amp; Woodard, 1962)</w:t>
      </w:r>
      <w:r w:rsidRPr="0008241C">
        <w:rPr>
          <w:sz w:val="22"/>
          <w:szCs w:val="22"/>
        </w:rPr>
        <w:fldChar w:fldCharType="end"/>
      </w:r>
      <w:r w:rsidRPr="0008241C">
        <w:rPr>
          <w:sz w:val="22"/>
          <w:szCs w:val="22"/>
        </w:rPr>
        <w:t xml:space="preserve">. Many Buddhist temples and monasteries in Japan, China, Korea and South-East Asia have carefully tended gardens, including trees that can be described as ‘sacred groves’ </w:t>
      </w:r>
      <w:r w:rsidRPr="0008241C">
        <w:rPr>
          <w:sz w:val="22"/>
          <w:szCs w:val="22"/>
        </w:rPr>
        <w:fldChar w:fldCharType="begin" w:fldLock="1"/>
      </w:r>
      <w:r w:rsidRPr="0008241C">
        <w:rPr>
          <w:sz w:val="22"/>
          <w:szCs w:val="22"/>
        </w:rPr>
        <w:instrText>ADDIN CSL_CITATION {"citationItems":[{"id":"ITEM-1","itemData":{"author":[{"dropping-particle":"","family":"Yin","given":"Runsheng","non-dropping-particle":"","parse-names":false,"suffix":""}],"id":"ITEM-1","issued":{"date-parts":[["1994"]]},"publisher-place":"Athens","title":"The Farmer Tree Planting Response to Political Uncertainty in China. Ph.D. dissertation.","type":"report"},"uris":["http://www.mendeley.com/documents/?uuid=ef9f6091-8090-4b3a-8615-2cff7f893eeb"]},{"id":"ITEM-2","itemData":{"author":[{"dropping-particle":"","family":"Frazer","given":"J.G.","non-dropping-particle":"","parse-names":false,"suffix":""}],"id":"ITEM-2","issued":{"date-parts":[["1935"]]},"publisher":"Macmillan","publisher-place":"New York","title":"The Golden Bough: A Study in Magic and Religion, 12 vols","type":"book"},"uris":["http://www.mendeley.com/documents/?uuid=1d33c752-5c9a-3775-b026-9359c3f94693"]}],"mendeley":{"formattedCitation":"(Frazer, 1935; Yin, 1994)","plainTextFormattedCitation":"(Frazer, 1935; Yin, 1994)","previouslyFormattedCitation":"(Frazer, 1935; Yin, 1994)"},"properties":{"noteIndex":0},"schema":"https://github.com/citation-style-language/schema/raw/master/csl-citation.json"}</w:instrText>
      </w:r>
      <w:r w:rsidRPr="0008241C">
        <w:rPr>
          <w:sz w:val="22"/>
          <w:szCs w:val="22"/>
        </w:rPr>
        <w:fldChar w:fldCharType="separate"/>
      </w:r>
      <w:r w:rsidRPr="0008241C">
        <w:rPr>
          <w:noProof/>
          <w:sz w:val="22"/>
          <w:szCs w:val="22"/>
        </w:rPr>
        <w:t>(Frazer, 1935; Yin, 1994)</w:t>
      </w:r>
      <w:r w:rsidRPr="0008241C">
        <w:rPr>
          <w:sz w:val="22"/>
          <w:szCs w:val="22"/>
        </w:rPr>
        <w:fldChar w:fldCharType="end"/>
      </w:r>
      <w:r w:rsidRPr="0008241C">
        <w:rPr>
          <w:sz w:val="22"/>
          <w:szCs w:val="22"/>
        </w:rPr>
        <w:t xml:space="preserve">. Traditional agricultural management practices created and maintained speciﬁc ecosystems </w:t>
      </w:r>
      <w:r w:rsidRPr="0008241C">
        <w:rPr>
          <w:sz w:val="22"/>
          <w:szCs w:val="22"/>
        </w:rPr>
        <w:fldChar w:fldCharType="begin" w:fldLock="1"/>
      </w:r>
      <w:r w:rsidRPr="0008241C">
        <w:rPr>
          <w:sz w:val="22"/>
          <w:szCs w:val="22"/>
        </w:rPr>
        <w:instrText>ADDIN CSL_CITATION {"citationItems":[{"id":"ITEM-1","itemData":{"DOI":"10.1016/S0167-8809(00)00283-8","ISSN":"0167-8809","abstract":"Field margins are refugia for many species in arable landscapes, but are also affected by adjacent farming operations and by margin management. Botanical diversity in 117 hedge-bottoms on two neighbouring farms in Yatesbury, Wiltshire, UK, were studied in relation to boundary structure, hedge management practices and adjacent features on the farm to which they belong. The farms differed with regard to field margin and hedge management practices, but soil type and cropping patterns were very similar. Attention was also paid to effects of sown grass strips, coppicing and gapping-up of hedges and different approaches towards field margin management. Results indicated that there were no significant differences in woody species richness between the two farms, with hedges of similar composition. There was significantly higher herbaceous species diversity on the farm with grass strips. Multivariate analyses indicated that community differences were present, with a number of annual and biennial plant species predominating on the farm without grass margins. Principal components analysis (PCA), redundancy analysis (RDA) with forward selection and associated Monte-Carlo permutation tests, and stepwise linear regression showed the following. (1) Sown grass and/or wildflower strips adjacent to the hedge-bottom have a positive effect on species richness of the hedge-bottom vegetation. They also reduce the abundance in the hedge-bottom of Anisantha sterilis, Galium aparine, Poa trivialis and Urtica dioica, all four considered to be pernicious weed species. (2) Coppicing in combination with gapping-up of hedges increases species richness of the hedge-bottom vegetation and has a positive effect on floral diversity in the landscape. (3) Diversity in management, boundary structure and adjacent features within one farm increases the floral diversity at the farm scale. Diversity in management, boundary structure and adjacent features between farms increases the floral diversity on a landscape scale.","author":[{"dropping-particle":"","family":"Moonen","given":"A.C","non-dropping-particle":"","parse-names":false,"suffix":""},{"dropping-particle":"","family":"Marshall","given":"E.J.P","non-dropping-particle":"","parse-names":false,"suffix":""}],"container-title":"Agriculture, Ecosystems &amp; Environment","id":"ITEM-1","issue":"2","issued":{"date-parts":[["2001","8","1"]]},"page":"187-202","publisher":"Elsevier","title":"The influence of sown margin strips, management and boundary structure on herbaceous field margin vegetation in two neighbouring farms in southern England","type":"article-journal","volume":"86"},"uris":["http://www.mendeley.com/documents/?uuid=5a9dc2d7-0eca-3ffe-8429-f4a981b0c981"]}],"mendeley":{"formattedCitation":"(Moonen &amp; Marshall, 2001)","plainTextFormattedCitation":"(Moonen &amp; Marshall, 2001)","previouslyFormattedCitation":"(Moonen &amp; Marshall, 2001)"},"properties":{"noteIndex":0},"schema":"https://github.com/citation-style-language/schema/raw/master/csl-citation.json"}</w:instrText>
      </w:r>
      <w:r w:rsidRPr="0008241C">
        <w:rPr>
          <w:sz w:val="22"/>
          <w:szCs w:val="22"/>
        </w:rPr>
        <w:fldChar w:fldCharType="separate"/>
      </w:r>
      <w:r w:rsidRPr="0008241C">
        <w:rPr>
          <w:noProof/>
          <w:sz w:val="22"/>
          <w:szCs w:val="22"/>
        </w:rPr>
        <w:t>(Moonen &amp; Marshall, 2001)</w:t>
      </w:r>
      <w:r w:rsidRPr="0008241C">
        <w:rPr>
          <w:sz w:val="22"/>
          <w:szCs w:val="22"/>
        </w:rPr>
        <w:fldChar w:fldCharType="end"/>
      </w:r>
      <w:r w:rsidRPr="0008241C">
        <w:rPr>
          <w:sz w:val="22"/>
          <w:szCs w:val="22"/>
        </w:rPr>
        <w:t xml:space="preserve">. Paddy ﬁelds cultivated the culture and landscapes of Japan </w:t>
      </w:r>
      <w:r w:rsidRPr="0008241C">
        <w:rPr>
          <w:sz w:val="22"/>
          <w:szCs w:val="22"/>
        </w:rPr>
        <w:fldChar w:fldCharType="begin" w:fldLock="1"/>
      </w:r>
      <w:r w:rsidRPr="0008241C">
        <w:rPr>
          <w:sz w:val="22"/>
          <w:szCs w:val="22"/>
        </w:rPr>
        <w:instrText>ADDIN CSL_CITATION {"citationItems":[{"id":"ITEM-1","itemData":{"DOI":"10.1016/J.LANDURBPLAN.2004.12.003","ISSN":"0169-2046","abstract":"Since the 1960s, improving socio-economic conditions in rural Japan have led to the rise in man-made or man-shaped landscapes, which has in turn resulted in formerly abundant species becoming endangered. In order to conserve biodiversity in rural areas, former agricultural landscapes must be conserved. The problem is that ecologically appropriate landscapes are not always compatible with the needs of local residents or land owners. Prior to carrying out any particular conservation measures, regional landscape management must consider both ecological and social approaches and present acceptable approach-specific management goals in an open and transparent manner. This study, undertaken in the Ohaga district of southwestern Japan, a typical rural area with terraced paddy fields, sought to develop a framework for evaluating regional resources from a landscape ecology perspective. Monitoring the temporal change of landscape structures and vegetation revealed the presence of habitats, such as the pine forest and grasslands bordering the rice paddies, which harbour specific plant species or populations, some now endangered. From a social standpoint, questionnaires revealed that local inhabitants wanted landscape management options which would conserve the pine forest, paddy fields and levee grasslands. Local farmers thought that the landscape should be used and managed as a rural park, rather than for agricultural purposes. These desirable landscape element types can serve as targets for conservation, but ultimately a new system of agricultural management must be developed to sustain the rural landscape.","author":[{"dropping-particle":"","family":"Iiyama","given":"Naoki","non-dropping-particle":"","parse-names":false,"suffix":""},{"dropping-particle":"","family":"Kamada","given":"Mahito","non-dropping-particle":"","parse-names":false,"suffix":""},{"dropping-particle":"","family":"Nakagoshi","given":"Nobukazu","non-dropping-particle":"","parse-names":false,"suffix":""}],"container-title":"Landscape and Urban Planning","id":"ITEM-1","issue":"1","issued":{"date-parts":[["2005","8","15"]]},"page":"60-71","publisher":"Elsevier","title":"Ecological and social evaluation of landscape in a rural area with terraced paddies in southwestern Japan","type":"article-journal","volume":"73"},"uris":["http://www.mendeley.com/documents/?uuid=6c58d2d7-2efc-3209-8cce-e8ce41fb47bb"]}],"mendeley":{"formattedCitation":"(Iiyama &lt;i&gt;et al.&lt;/i&gt;, 2005)","plainTextFormattedCitation":"(Iiyama et al., 2005)","previouslyFormattedCitation":"(Iiyama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Iiyama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w:t>
      </w:r>
    </w:p>
    <w:p w14:paraId="5D096386" w14:textId="77777777" w:rsidR="00A01204" w:rsidRPr="0008241C" w:rsidRDefault="00A01204" w:rsidP="00A01204">
      <w:pPr>
        <w:rPr>
          <w:sz w:val="22"/>
          <w:szCs w:val="22"/>
        </w:rPr>
      </w:pPr>
    </w:p>
    <w:p w14:paraId="4C3BEB10" w14:textId="77777777" w:rsidR="00A01204" w:rsidRPr="0008241C" w:rsidRDefault="00A01204" w:rsidP="00A01204">
      <w:pPr>
        <w:rPr>
          <w:sz w:val="22"/>
          <w:szCs w:val="22"/>
        </w:rPr>
      </w:pPr>
      <w:r w:rsidRPr="0008241C">
        <w:rPr>
          <w:sz w:val="22"/>
          <w:szCs w:val="22"/>
        </w:rPr>
        <w:t xml:space="preserve">More than a decade ago, the Satoyama began to be recognized as a hub of biodiversity </w:t>
      </w:r>
      <w:r w:rsidRPr="0008241C">
        <w:rPr>
          <w:sz w:val="22"/>
          <w:szCs w:val="22"/>
        </w:rPr>
        <w:fldChar w:fldCharType="begin" w:fldLock="1"/>
      </w:r>
      <w:r w:rsidRPr="0008241C">
        <w:rPr>
          <w:sz w:val="22"/>
          <w:szCs w:val="22"/>
        </w:rPr>
        <w:instrText>ADDIN CSL_CITATION {"citationItems":[{"id":"ITEM-1","itemData":{"DOI":"10.11519/jjfs1953.61.3_76","author":[{"dropping-particle":"","family":"Fujii","given":"Eijiro","non-dropping-particle":"","parse-names":false,"suffix":""},{"dropping-particle":"","family":"Zinnai","given":"Iwao","non-dropping-particle":"","parse-names":false,"suffix":""}],"container-title":"Journal of the Japanese Forestry Society","id":"ITEM-1","issue":"3","issued":{"date-parts":[["1979","3","25"]]},"page":"76-82","publisher":"Japanese Forestry Society","title":"Studies on the relationship between the management of floor layers and the succession of Pinus plain forests in Kanto Region (I): Especially on the floras and the life-form spectra according to the number of species (in Japanese with English summary)","type":"article-journal","volume":"61"},"uris":["http://www.mendeley.com/documents/?uuid=16cdfd94-bfff-3afe-838d-52af3c934e7c"]},{"id":"ITEM-2","itemData":{"DOI":"10.11519/jjfs1953.63.9_305","author":[{"dropping-particle":"","family":"Fujii","given":"Eijiro","non-dropping-particle":"","parse-names":false,"suffix":""},{"dropping-particle":"","family":"Shibata","given":"Taku","non-dropping-particle":"","parse-names":false,"suffix":""}],"container-title":"Journal of the Japanese Forestry Society","id":"ITEM-2","issue":"9","issued":{"date-parts":[["1981","9","25"]]},"page":"305-310","publisher":"Japanese Forestry Society","title":"Studies on the regional characteristics of floor layers of the Pinus plain forests (in Japanese with English summary)","type":"article-journal","volume":"63"},"uris":["http://www.mendeley.com/documents/?uuid=57492c4f-2a80-38dc-a297-a2021a60810d"]},{"id":"ITEM-3","itemData":{"ISSN":"0387-7248","author":[{"dropping-particle":"","family":"Hamada","given":"H","non-dropping-particle":"","parse-names":false,"suffix":""},{"dropping-particle":"","family":"Kuramoto","given":"N","non-dropping-particle":"","parse-names":false,"suffix":""}],"container-title":"Journal of the Japanese Institute of Landscape Architects (Japan)","id":"ITEM-3","issued":{"date-parts":[["1994"]]},"title":"A study of seed bank in Quercus serrata forest by surveying seedling emergence and its application to forest management","type":"article-journal"},"uris":["http://www.mendeley.com/documents/?uuid=ba234feb-23ed-4ec4-92bc-ef6ab7bc6003"]},{"id":"ITEM-4","itemData":{"ISSN":"1340-8984","author":[{"dropping-particle":"","family":"Hayama","given":"Y","non-dropping-particle":"","parse-names":false,"suffix":""},{"dropping-particle":"","family":"Takahashi","given":"R","non-dropping-particle":"","parse-names":false,"suffix":""},{"dropping-particle":"","family":"Katsuno","given":"T","non-dropping-particle":"","parse-names":false,"suffix":""}],"container-title":"Journal of the Japanese Institute of Landscape Architecture (Japan)","id":"ITEM-4","issue":"5","issued":{"date-parts":[["1996"]]},"page":"89-92","title":"The relationship between wood structure and avifauna at Higashiyamato park, Tokyo (Papers of the 14th scientific research meeting, in Japanese with English summary)","type":"article-journal","volume":"59"},"uris":["http://www.mendeley.com/documents/?uuid=eed73a7c-7b02-4b3c-a018-3d8ca6e48a97"]},{"id":"ITEM-5","itemData":{"author":[{"dropping-particle":"","family":"Ishii","given":"M.","non-dropping-particle":"","parse-names":false,"suffix":""}],"id":"ITEM-5","issued":{"date-parts":[["2005"]]},"publisher":"Kodansha","publisher-place":"Tokyo","title":"Seitaigaku kara mita satoyama no sizen to hogo (Nature and Conservation of Satoyama Based on Ecology, in Japanese)","type":"book"},"uris":["http://www.mendeley.com/documents/?uuid=6feaeef6-8519-47c0-9ad7-243e83a0404a"]}],"mendeley":{"formattedCitation":"(Fujii &amp; Shibata, 1981; Fujii &amp; Zinnai, 1979; Hamada &amp; Kuramoto, 1994; Hayama &lt;i&gt;et al.&lt;/i&gt;, 1996; Ishii, 2005)","plainTextFormattedCitation":"(Fujii &amp; Shibata, 1981; Fujii &amp; Zinnai, 1979; Hamada &amp; Kuramoto, 1994; Hayama et al., 1996; Ishii, 2005)","previouslyFormattedCitation":"(Fujii &amp; Shibata, 1981; Fujii &amp; Zinnai, 1979; Hamada &amp; Kuramoto, 1994; Hayama &lt;i&gt;et al.&lt;/i&gt;, 1996; Ishii, 2005)"},"properties":{"noteIndex":0},"schema":"https://github.com/citation-style-language/schema/raw/master/csl-citation.json"}</w:instrText>
      </w:r>
      <w:r w:rsidRPr="0008241C">
        <w:rPr>
          <w:sz w:val="22"/>
          <w:szCs w:val="22"/>
        </w:rPr>
        <w:fldChar w:fldCharType="separate"/>
      </w:r>
      <w:r w:rsidRPr="0008241C">
        <w:rPr>
          <w:noProof/>
          <w:sz w:val="22"/>
          <w:szCs w:val="22"/>
        </w:rPr>
        <w:t xml:space="preserve">(Fujii &amp; Shibata, 1981; Fujii &amp; Zinnai, 1979; Hamada &amp; Kuramoto, 1994; Hayama </w:t>
      </w:r>
      <w:r w:rsidRPr="0008241C">
        <w:rPr>
          <w:i/>
          <w:noProof/>
          <w:sz w:val="22"/>
          <w:szCs w:val="22"/>
        </w:rPr>
        <w:t>et al.</w:t>
      </w:r>
      <w:r w:rsidRPr="0008241C">
        <w:rPr>
          <w:noProof/>
          <w:sz w:val="22"/>
          <w:szCs w:val="22"/>
        </w:rPr>
        <w:t>, 1996; Ishii, 2005)</w:t>
      </w:r>
      <w:r w:rsidRPr="0008241C">
        <w:rPr>
          <w:sz w:val="22"/>
          <w:szCs w:val="22"/>
        </w:rPr>
        <w:fldChar w:fldCharType="end"/>
      </w:r>
      <w:r w:rsidRPr="0008241C">
        <w:rPr>
          <w:sz w:val="22"/>
          <w:szCs w:val="22"/>
        </w:rPr>
        <w:t xml:space="preserve">. The secondary forest attached to agricultural villages, which provided wood, charcoal and organic fertilizer is known as the Satoyama Proper. It was later revealed that constant human intervention had provided an environment well suited to native Japanese species that had adapted to constant natural disturbances such as earthquakes, storms and volcanic activity </w:t>
      </w:r>
      <w:r w:rsidRPr="0008241C">
        <w:rPr>
          <w:sz w:val="22"/>
          <w:szCs w:val="22"/>
        </w:rPr>
        <w:fldChar w:fldCharType="begin" w:fldLock="1"/>
      </w:r>
      <w:r w:rsidRPr="0008241C">
        <w:rPr>
          <w:sz w:val="22"/>
          <w:szCs w:val="22"/>
        </w:rPr>
        <w:instrText>ADDIN CSL_CITATION {"citationItems":[{"id":"ITEM-1","itemData":{"abstract":"this paper examines the ecologixal basis for species diversity in a traditional agricultural ecosystem (the SATOYAMA) from the viewpoint of consrvation ecology and discusses the contemporary significance of the ecosystems. the satoyama which was a common rural ecosystem before the westernisation of Japanese communities, consisted of a mosaic of forests, grasslands, ponds and creeks supplying various resources to support traditional agriculture and village life. the landscape mosai of the satoyama provided a variety of habitsts for wild animals and plants and contributed to high beta (inter-habitat) diversity. moderate disturbances and stresses associated with exploitation of plant materials from coppice forests and grassland, i.e. clearing mowing coppicing burning and litter removal precented competitive exclusion by a few dominant species and enhanced alfa (intra-habitat) diversity. abdandonment of satoyama ecosystems, which had lost their instrumental value mainly due to the fuel revolution and popularisation of chemical fertilisers use, and their destruction due to regional development projects during periods of rapid growth and the bubble economy are partly responsible to the current biodiversity crisis in Japan, from the past management practices of the satoyama we can learn exemplary forms of ecologically sound ecosystem management and wisdom to avoid the tragedy of the commons. conserving or resotring satoyama system by conferring on them new values rather than the past ones, may be vital to overcoming the current biodiversity crisis and ensuring the sustainability of regional communities in harmony with theri natulra environments.","author":[{"dropping-particle":"","family":"Washitani","given":"I","non-dropping-particle":"","parse-names":false,"suffix":""}],"container-title":"Global Environmental Research","id":"ITEM-1","issued":{"date-parts":[["2001"]]},"page":"119-133","title":"Traditional Sustainable Ecosystem 'SATOYAMA' and Biodiversity Crisis in Japan: Conservation Ecological Perspective","type":"article-journal","volume":"5"},"uris":["http://www.mendeley.com/documents/?uuid=53d00ed1-f721-4378-96b2-c161033bec4d"]}],"mendeley":{"formattedCitation":"(Washitani, 2001)","plainTextFormattedCitation":"(Washitani, 2001)","previouslyFormattedCitation":"(Washitani, 2001)"},"properties":{"noteIndex":0},"schema":"https://github.com/citation-style-language/schema/raw/master/csl-citation.json"}</w:instrText>
      </w:r>
      <w:r w:rsidRPr="0008241C">
        <w:rPr>
          <w:sz w:val="22"/>
          <w:szCs w:val="22"/>
        </w:rPr>
        <w:fldChar w:fldCharType="separate"/>
      </w:r>
      <w:r w:rsidRPr="0008241C">
        <w:rPr>
          <w:noProof/>
          <w:sz w:val="22"/>
          <w:szCs w:val="22"/>
        </w:rPr>
        <w:t>(Washitani, 2001)</w:t>
      </w:r>
      <w:r w:rsidRPr="0008241C">
        <w:rPr>
          <w:sz w:val="22"/>
          <w:szCs w:val="22"/>
        </w:rPr>
        <w:fldChar w:fldCharType="end"/>
      </w:r>
      <w:r w:rsidRPr="0008241C">
        <w:rPr>
          <w:sz w:val="22"/>
          <w:szCs w:val="22"/>
        </w:rPr>
        <w:t xml:space="preserve">. However, in the modern Japanese context the Satoyama has only a limited economic influence in providing provisional services for various industries, and most Japanese rural landscapes have lost their function and been abandoned or incorporated into urban fringes as a result </w:t>
      </w:r>
      <w:r w:rsidRPr="0008241C">
        <w:rPr>
          <w:sz w:val="22"/>
          <w:szCs w:val="22"/>
        </w:rPr>
        <w:fldChar w:fldCharType="begin" w:fldLock="1"/>
      </w:r>
      <w:r w:rsidRPr="0008241C">
        <w:rPr>
          <w:sz w:val="22"/>
          <w:szCs w:val="22"/>
        </w:rPr>
        <w:instrText>ADDIN CSL_CITATION {"citationItems":[{"id":"ITEM-1","itemData":{"DOI":"10.1007/978-4-431-67861-8_1","author":[{"dropping-particle":"","family":"Brown","given":"R. D.","non-dropping-particle":"","parse-names":false,"suffix":""},{"dropping-particle":"","family":"Yokohari","given":"M.","non-dropping-particle":"","parse-names":false,"suffix":""}],"chapter-number":"1","container-title":"Satoyama – The Traditional Rural Landscape of Japan","editor":[{"dropping-particle":"","family":"Takeuchi","given":"K.","non-dropping-particle":"","parse-names":false,"suffix":""},{"dropping-particle":"","family":"Brown","given":"R.D.","non-dropping-particle":"","parse-names":false,"suffix":""},{"dropping-particle":"","family":"Washitani","given":"I.","non-dropping-particle":"","parse-names":false,"suffix":""},{"dropping-particle":"","family":"Tsunekawa","given":"I.","non-dropping-particle":"","parse-names":false,"suffix":""},{"dropping-particle":"","family":"Yokohari","given":"M.","non-dropping-particle":"","parse-names":false,"suffix":""}],"id":"ITEM-1","issued":{"date-parts":[["2003"]]},"page":"1-7","publisher":"Springer Japan","publisher-place":"Tokyo","title":"Ideological Contribution of Satoyamas","type":"chapter"},"uris":["http://www.mendeley.com/documents/?uuid=5781b2dc-4c76-3228-84af-aa7cd2112aa1"]}],"mendeley":{"formattedCitation":"(Brown &amp; Yokohari, 2003)","plainTextFormattedCitation":"(Brown &amp; Yokohari, 2003)","previouslyFormattedCitation":"(Brown &amp; Yokohari, 2003)"},"properties":{"noteIndex":0},"schema":"https://github.com/citation-style-language/schema/raw/master/csl-citation.json"}</w:instrText>
      </w:r>
      <w:r w:rsidRPr="0008241C">
        <w:rPr>
          <w:sz w:val="22"/>
          <w:szCs w:val="22"/>
        </w:rPr>
        <w:fldChar w:fldCharType="separate"/>
      </w:r>
      <w:r w:rsidRPr="0008241C">
        <w:rPr>
          <w:noProof/>
          <w:sz w:val="22"/>
          <w:szCs w:val="22"/>
        </w:rPr>
        <w:t>(Brown &amp; Yokohari, 2003)</w:t>
      </w:r>
      <w:r w:rsidRPr="0008241C">
        <w:rPr>
          <w:sz w:val="22"/>
          <w:szCs w:val="22"/>
        </w:rPr>
        <w:fldChar w:fldCharType="end"/>
      </w:r>
      <w:r w:rsidRPr="0008241C">
        <w:rPr>
          <w:sz w:val="22"/>
          <w:szCs w:val="22"/>
        </w:rPr>
        <w:t xml:space="preserve">. The importance of cultural services which provide the feeling of ‘homeland’ has increased significantly, </w:t>
      </w:r>
      <w:r w:rsidRPr="0008241C">
        <w:rPr>
          <w:sz w:val="22"/>
          <w:szCs w:val="22"/>
        </w:rPr>
        <w:lastRenderedPageBreak/>
        <w:t>compared to the past when the Satoyama’s value was recognised predominantly for its provisioning</w:t>
      </w:r>
      <w:r w:rsidRPr="0008241C">
        <w:rPr>
          <w:spacing w:val="-35"/>
          <w:sz w:val="22"/>
          <w:szCs w:val="22"/>
        </w:rPr>
        <w:t xml:space="preserve"> </w:t>
      </w:r>
      <w:r w:rsidRPr="0008241C">
        <w:rPr>
          <w:sz w:val="22"/>
          <w:szCs w:val="22"/>
        </w:rPr>
        <w:t>services.</w:t>
      </w:r>
    </w:p>
    <w:p w14:paraId="31B5A76B" w14:textId="77777777" w:rsidR="00A01204" w:rsidRPr="0008241C" w:rsidRDefault="00A01204" w:rsidP="00A01204">
      <w:pPr>
        <w:rPr>
          <w:sz w:val="22"/>
          <w:szCs w:val="22"/>
        </w:rPr>
      </w:pPr>
    </w:p>
    <w:p w14:paraId="20E48F3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28" w:name="2.3.2.2_Oceania"/>
      <w:bookmarkStart w:id="529" w:name="_Toc494765740"/>
      <w:bookmarkEnd w:id="528"/>
      <w:r w:rsidRPr="0008241C">
        <w:rPr>
          <w:b/>
          <w:sz w:val="22"/>
          <w:szCs w:val="22"/>
        </w:rPr>
        <w:t>Value of nature’s contributions to people in New Zealand</w:t>
      </w:r>
      <w:bookmarkEnd w:id="529"/>
    </w:p>
    <w:p w14:paraId="7B56CE33" w14:textId="77777777" w:rsidR="00A01204" w:rsidRPr="0008241C" w:rsidRDefault="00A01204" w:rsidP="00A01204">
      <w:pPr>
        <w:rPr>
          <w:sz w:val="22"/>
          <w:szCs w:val="22"/>
        </w:rPr>
      </w:pPr>
    </w:p>
    <w:p w14:paraId="4C317496" w14:textId="77777777" w:rsidR="00A01204" w:rsidRPr="0008241C" w:rsidRDefault="00A01204" w:rsidP="00A01204">
      <w:pPr>
        <w:rPr>
          <w:sz w:val="22"/>
          <w:szCs w:val="22"/>
        </w:rPr>
      </w:pPr>
      <w:r w:rsidRPr="0008241C">
        <w:rPr>
          <w:sz w:val="22"/>
          <w:szCs w:val="22"/>
        </w:rPr>
        <w:t xml:space="preserve">Use of and respect for freshwater fisheries are key aspects of Māori culture in New Zealand. Rivers, wetlands and lakes sustain fisheries of indigenous species and introduced salmonids (trout and salmon), and support waterfowl that are valued for hunting and bird watching. They also provide a range of resources that are used in Māori cultural and spiritual practices, including wetland and riparian plants that are used in weaving and medicine </w:t>
      </w:r>
      <w:r w:rsidRPr="0008241C">
        <w:rPr>
          <w:sz w:val="22"/>
          <w:szCs w:val="22"/>
        </w:rPr>
        <w:fldChar w:fldCharType="begin" w:fldLock="1"/>
      </w:r>
      <w:r w:rsidRPr="0008241C">
        <w:rPr>
          <w:sz w:val="22"/>
          <w:szCs w:val="22"/>
        </w:rPr>
        <w:instrText>ADDIN CSL_CITATION {"citationItems":[{"id":"ITEM-1","itemData":{"ISBN":"0478259492","author":[{"dropping-particle":"","family":"Tipa","given":"Gail","non-dropping-particle":"","parse-names":false,"suffix":""},{"dropping-particle":"","family":"Teirney","given":"Laurel D","non-dropping-particle":"","parse-names":false,"suffix":""}],"id":"ITEM-1","issued":{"date-parts":[["2006"]]},"publisher":"Ministry for the Environment, Manatū Mō Te Taiao","title":"Using the Cultural Health Index: How to assess the health of streams and waterways","type":"book"},"uris":["http://www.mendeley.com/documents/?uuid=b55190b2-6a7c-430a-ac58-b5b53aa7dd56"]}],"mendeley":{"formattedCitation":"(Tipa &amp; Teirney, 2006)","plainTextFormattedCitation":"(Tipa &amp; Teirney, 2006)","previouslyFormattedCitation":"(Tipa &amp; Teirney, 2006)"},"properties":{"noteIndex":0},"schema":"https://github.com/citation-style-language/schema/raw/master/csl-citation.json"}</w:instrText>
      </w:r>
      <w:r w:rsidRPr="0008241C">
        <w:rPr>
          <w:sz w:val="22"/>
          <w:szCs w:val="22"/>
        </w:rPr>
        <w:fldChar w:fldCharType="separate"/>
      </w:r>
      <w:r w:rsidRPr="0008241C">
        <w:rPr>
          <w:noProof/>
          <w:sz w:val="22"/>
          <w:szCs w:val="22"/>
        </w:rPr>
        <w:t>(Tipa &amp; Teirney, 2006)</w:t>
      </w:r>
      <w:r w:rsidRPr="0008241C">
        <w:rPr>
          <w:sz w:val="22"/>
          <w:szCs w:val="22"/>
        </w:rPr>
        <w:fldChar w:fldCharType="end"/>
      </w:r>
      <w:r w:rsidRPr="0008241C">
        <w:rPr>
          <w:sz w:val="22"/>
          <w:szCs w:val="22"/>
        </w:rPr>
        <w:t xml:space="preserve">. They support a wide range of recreational activities and provide the backdrop to many key tourist attractions </w:t>
      </w:r>
      <w:r w:rsidRPr="0008241C">
        <w:rPr>
          <w:sz w:val="22"/>
          <w:szCs w:val="22"/>
        </w:rPr>
        <w:fldChar w:fldCharType="begin" w:fldLock="1"/>
      </w:r>
      <w:r w:rsidRPr="0008241C">
        <w:rPr>
          <w:sz w:val="22"/>
          <w:szCs w:val="22"/>
        </w:rPr>
        <w:instrText>ADDIN CSL_CITATION {"citationItems":[{"id":"ITEM-1","itemData":{"ISBN":"0-476-00708-9","author":[{"dropping-particle":"","family":"Robb","given":"C.","non-dropping-particle":"","parse-names":false,"suffix":""},{"dropping-particle":"","family":"Bright","given":"J.","non-dropping-particle":"","parse-names":false,"suffix":""}],"container-title":"Freshwaters of New Zealand","editor":[{"dropping-particle":"","family":"Harding","given":"J.","non-dropping-particle":"","parse-names":false,"suffix":""},{"dropping-particle":"","family":"Mosley","given":"M.","non-dropping-particle":"","parse-names":false,"suffix":""},{"dropping-particle":"","family":"Pearson","given":"C.","non-dropping-particle":"","parse-names":false,"suffix":""},{"dropping-particle":"","family":"Sorrell","given":"B.","non-dropping-particle":"","parse-names":false,"suffix":""}],"id":"ITEM-1","issued":{"date-parts":[["2004"]]},"page":"42.1–42.14","publisher":"New Zealand Hydrological Society and New Zealand Limnological Society","publisher-place":"Christchurch","title":"Values and uses of water","type":"chapter"},"uris":["http://www.mendeley.com/documents/?uuid=7b4b6dc2-c30f-4116-845c-bc20b2da9936"]}],"mendeley":{"formattedCitation":"(Robb &amp; Bright, 2004)","plainTextFormattedCitation":"(Robb &amp; Bright, 2004)","previouslyFormattedCitation":"(Robb &amp; Bright, 2004)"},"properties":{"noteIndex":0},"schema":"https://github.com/citation-style-language/schema/raw/master/csl-citation.json"}</w:instrText>
      </w:r>
      <w:r w:rsidRPr="0008241C">
        <w:rPr>
          <w:sz w:val="22"/>
          <w:szCs w:val="22"/>
        </w:rPr>
        <w:fldChar w:fldCharType="separate"/>
      </w:r>
      <w:r w:rsidRPr="0008241C">
        <w:rPr>
          <w:noProof/>
          <w:sz w:val="22"/>
          <w:szCs w:val="22"/>
        </w:rPr>
        <w:t>(Robb &amp; Bright, 2004)</w:t>
      </w:r>
      <w:r w:rsidRPr="0008241C">
        <w:rPr>
          <w:sz w:val="22"/>
          <w:szCs w:val="22"/>
        </w:rPr>
        <w:fldChar w:fldCharType="end"/>
      </w:r>
      <w:r w:rsidRPr="0008241C">
        <w:rPr>
          <w:sz w:val="22"/>
          <w:szCs w:val="22"/>
        </w:rPr>
        <w:t xml:space="preserve">, which, in the 2012/13 financial year, attracted 2.64 million international visitors who spent $5,491 million </w:t>
      </w:r>
      <w:r w:rsidRPr="0008241C">
        <w:rPr>
          <w:sz w:val="22"/>
          <w:szCs w:val="22"/>
        </w:rPr>
        <w:fldChar w:fldCharType="begin" w:fldLock="1"/>
      </w:r>
      <w:r w:rsidRPr="0008241C">
        <w:rPr>
          <w:sz w:val="22"/>
          <w:szCs w:val="22"/>
        </w:rPr>
        <w:instrText>ADDIN CSL_CITATION {"citationItems":[{"id":"ITEM-1","itemData":{"URL":"http://www.mbie.govt.nz/info-services/sectors-industries/tourism/tourism-research-data/ivs/ivs-key-data-tables","author":[{"dropping-particle":"","family":"MBIE","given":"","non-dropping-particle":"","parse-names":false,"suffix":""}],"container-title":"Ministry of Business Innovation and Employment, New Zealand","id":"ITEM-1","issued":{"date-parts":[["2013"]]},"publisher-place":"Wellington","title":"International Visitor Survey - key data tables","type":"webpage"},"uris":["http://www.mendeley.com/documents/?uuid=d3d9f0a2-81db-45f3-86ff-17ebac7c621c"]}],"mendeley":{"formattedCitation":"(MBIE, 2013)","plainTextFormattedCitation":"(MBIE, 2013)","previouslyFormattedCitation":"(MBIE, 2013)"},"properties":{"noteIndex":0},"schema":"https://github.com/citation-style-language/schema/raw/master/csl-citation.json"}</w:instrText>
      </w:r>
      <w:r w:rsidRPr="0008241C">
        <w:rPr>
          <w:sz w:val="22"/>
          <w:szCs w:val="22"/>
        </w:rPr>
        <w:fldChar w:fldCharType="separate"/>
      </w:r>
      <w:r w:rsidRPr="0008241C">
        <w:rPr>
          <w:noProof/>
          <w:sz w:val="22"/>
          <w:szCs w:val="22"/>
        </w:rPr>
        <w:t>(MBIE, 2013)</w:t>
      </w:r>
      <w:r w:rsidRPr="0008241C">
        <w:rPr>
          <w:sz w:val="22"/>
          <w:szCs w:val="22"/>
        </w:rPr>
        <w:fldChar w:fldCharType="end"/>
      </w:r>
      <w:r w:rsidRPr="0008241C">
        <w:rPr>
          <w:sz w:val="22"/>
          <w:szCs w:val="22"/>
        </w:rPr>
        <w:t>.</w:t>
      </w:r>
    </w:p>
    <w:p w14:paraId="2052744A" w14:textId="77777777" w:rsidR="00A01204" w:rsidRPr="0008241C" w:rsidRDefault="00A01204" w:rsidP="00A01204">
      <w:pPr>
        <w:rPr>
          <w:b/>
          <w:sz w:val="21"/>
          <w:szCs w:val="22"/>
        </w:rPr>
      </w:pPr>
    </w:p>
    <w:p w14:paraId="1643ED8A" w14:textId="77777777" w:rsidR="00A01204" w:rsidRPr="0008241C" w:rsidRDefault="00A01204" w:rsidP="00A01204">
      <w:pPr>
        <w:rPr>
          <w:sz w:val="22"/>
          <w:szCs w:val="22"/>
        </w:rPr>
      </w:pPr>
      <w:r w:rsidRPr="0008241C">
        <w:rPr>
          <w:sz w:val="22"/>
          <w:szCs w:val="22"/>
        </w:rPr>
        <w:t xml:space="preserve">Māori have particularly strong cultural and historic links to freshwaters. Some tribes consider their river as an ancestor (tīpuna) </w:t>
      </w:r>
      <w:r w:rsidRPr="0008241C">
        <w:rPr>
          <w:sz w:val="22"/>
          <w:szCs w:val="22"/>
        </w:rPr>
        <w:fldChar w:fldCharType="begin" w:fldLock="1"/>
      </w:r>
      <w:r w:rsidRPr="0008241C">
        <w:rPr>
          <w:sz w:val="22"/>
          <w:szCs w:val="22"/>
        </w:rPr>
        <w:instrText>ADDIN CSL_CITATION {"citationItems":[{"id":"ITEM-1","itemData":{"author":[{"dropping-particle":"","family":"NIWA","given":"","non-dropping-particle":"","parse-names":false,"suffix":""}],"id":"ITEM-1","issued":{"date-parts":[["2010"]]},"number-of-pages":"265","publisher":"Ministry for the Environment, New Zealand, National Institute of Water and Atmospheric Research, Hamilton","title":"Waikato River independent scoping study","type":"book"},"uris":["http://www.mendeley.com/documents/?uuid=e2e73e0c-cfad-328e-92c3-cec546a3a60d"]}],"mendeley":{"formattedCitation":"(NIWA, 2010)","plainTextFormattedCitation":"(NIWA, 2010)","previouslyFormattedCitation":"(NIWA, 2010)"},"properties":{"noteIndex":0},"schema":"https://github.com/citation-style-language/schema/raw/master/csl-citation.json"}</w:instrText>
      </w:r>
      <w:r w:rsidRPr="0008241C">
        <w:rPr>
          <w:sz w:val="22"/>
          <w:szCs w:val="22"/>
        </w:rPr>
        <w:fldChar w:fldCharType="separate"/>
      </w:r>
      <w:r w:rsidRPr="0008241C">
        <w:rPr>
          <w:noProof/>
          <w:sz w:val="22"/>
          <w:szCs w:val="22"/>
        </w:rPr>
        <w:t>(NIWA, 2010)</w:t>
      </w:r>
      <w:r w:rsidRPr="0008241C">
        <w:rPr>
          <w:sz w:val="22"/>
          <w:szCs w:val="22"/>
        </w:rPr>
        <w:fldChar w:fldCharType="end"/>
      </w:r>
      <w:r w:rsidRPr="0008241C">
        <w:rPr>
          <w:sz w:val="22"/>
          <w:szCs w:val="22"/>
        </w:rPr>
        <w:t xml:space="preserve">. Some waters are considered to be tapu (or tabu or sacred), while other water bodies have special taonga value because of special uses that are not restricted by the prohibitions of tapu. The tapu or taonga status of a waterway is dependent on the preservation of its purity and the avoidance of unprotected contact with humans </w:t>
      </w:r>
      <w:r w:rsidRPr="0008241C">
        <w:rPr>
          <w:sz w:val="22"/>
          <w:szCs w:val="22"/>
        </w:rPr>
        <w:fldChar w:fldCharType="begin" w:fldLock="1"/>
      </w:r>
      <w:r w:rsidRPr="0008241C">
        <w:rPr>
          <w:sz w:val="22"/>
          <w:szCs w:val="22"/>
        </w:rPr>
        <w:instrText>ADDIN CSL_CITATION {"citationItems":[{"id":"ITEM-1","itemData":{"author":[{"dropping-particle":"","family":"MfE","given":"","non-dropping-particle":"","parse-names":false,"suffix":""}],"id":"ITEM-1","issued":{"date-parts":[["2001"]]},"number-of-pages":"6","publisher-place":"Wellington","title":"Our clean green image: what's it worth?","type":"report"},"uris":["http://www.mendeley.com/documents/?uuid=6baf6a0e-ad3f-3769-912d-942d354d1b48"]}],"mendeley":{"formattedCitation":"(MfE, 2001)","plainTextFormattedCitation":"(MfE, 2001)","previouslyFormattedCitation":"(MfE, 2001)"},"properties":{"noteIndex":0},"schema":"https://github.com/citation-style-language/schema/raw/master/csl-citation.json"}</w:instrText>
      </w:r>
      <w:r w:rsidRPr="0008241C">
        <w:rPr>
          <w:sz w:val="22"/>
          <w:szCs w:val="22"/>
        </w:rPr>
        <w:fldChar w:fldCharType="separate"/>
      </w:r>
      <w:r w:rsidRPr="0008241C">
        <w:rPr>
          <w:noProof/>
          <w:sz w:val="22"/>
          <w:szCs w:val="22"/>
        </w:rPr>
        <w:t>(MfE, 2001)</w:t>
      </w:r>
      <w:r w:rsidRPr="0008241C">
        <w:rPr>
          <w:sz w:val="22"/>
          <w:szCs w:val="22"/>
        </w:rPr>
        <w:fldChar w:fldCharType="end"/>
      </w:r>
      <w:r w:rsidRPr="0008241C">
        <w:rPr>
          <w:sz w:val="22"/>
          <w:szCs w:val="22"/>
        </w:rPr>
        <w:t>.</w:t>
      </w:r>
    </w:p>
    <w:p w14:paraId="46FC7284" w14:textId="77777777" w:rsidR="00A01204" w:rsidRPr="0008241C" w:rsidRDefault="00A01204" w:rsidP="00A01204">
      <w:pPr>
        <w:rPr>
          <w:b/>
          <w:sz w:val="21"/>
          <w:szCs w:val="22"/>
          <w:lang w:eastAsia="ko-KR"/>
        </w:rPr>
      </w:pPr>
      <w:bookmarkStart w:id="530" w:name="2.3.2.3_South_Asia"/>
      <w:bookmarkEnd w:id="530"/>
    </w:p>
    <w:p w14:paraId="5DC2124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31" w:name="_Toc494765741"/>
      <w:r w:rsidRPr="0008241C">
        <w:rPr>
          <w:b/>
          <w:sz w:val="22"/>
          <w:szCs w:val="22"/>
        </w:rPr>
        <w:t>Value of nature’s contributions to people in Bhutan</w:t>
      </w:r>
      <w:bookmarkEnd w:id="531"/>
    </w:p>
    <w:p w14:paraId="7945512A" w14:textId="77777777" w:rsidR="00A01204" w:rsidRPr="0008241C" w:rsidRDefault="00A01204" w:rsidP="00A01204">
      <w:pPr>
        <w:rPr>
          <w:sz w:val="22"/>
          <w:szCs w:val="22"/>
        </w:rPr>
      </w:pPr>
    </w:p>
    <w:p w14:paraId="7347AABF" w14:textId="5646F0E6" w:rsidR="00A01204" w:rsidRPr="0008241C" w:rsidRDefault="00A01204" w:rsidP="00A01204">
      <w:pPr>
        <w:rPr>
          <w:sz w:val="22"/>
          <w:szCs w:val="22"/>
        </w:rPr>
      </w:pPr>
      <w:r w:rsidRPr="0008241C">
        <w:rPr>
          <w:sz w:val="22"/>
          <w:szCs w:val="22"/>
        </w:rPr>
        <w:t>Of the total value of ecosystem services, 47</w:t>
      </w:r>
      <w:r w:rsidR="00C934E9">
        <w:rPr>
          <w:sz w:val="22"/>
          <w:szCs w:val="22"/>
        </w:rPr>
        <w:t xml:space="preserve"> per cent</w:t>
      </w:r>
      <w:r w:rsidRPr="0008241C">
        <w:rPr>
          <w:sz w:val="22"/>
          <w:szCs w:val="22"/>
        </w:rPr>
        <w:t xml:space="preserve"> of the benefits accrue to people inside the country of Bhutan - 15</w:t>
      </w:r>
      <w:r w:rsidR="00C934E9">
        <w:rPr>
          <w:sz w:val="22"/>
          <w:szCs w:val="22"/>
        </w:rPr>
        <w:t xml:space="preserve"> per cent</w:t>
      </w:r>
      <w:r w:rsidRPr="0008241C">
        <w:rPr>
          <w:sz w:val="22"/>
          <w:szCs w:val="22"/>
        </w:rPr>
        <w:t xml:space="preserve"> at the national level, and 32</w:t>
      </w:r>
      <w:r w:rsidR="00C934E9">
        <w:rPr>
          <w:sz w:val="22"/>
          <w:szCs w:val="22"/>
        </w:rPr>
        <w:t xml:space="preserve"> per cent</w:t>
      </w:r>
      <w:r w:rsidRPr="0008241C">
        <w:rPr>
          <w:sz w:val="22"/>
          <w:szCs w:val="22"/>
        </w:rPr>
        <w:t xml:space="preserve"> at the local level. Based on this, and a population of 700,000, Bhutan’s combined per capita annual benefits is estimated at </w:t>
      </w:r>
      <w:r w:rsidRPr="0008241C">
        <w:rPr>
          <w:rFonts w:eastAsia="MS Mincho"/>
          <w:sz w:val="22"/>
          <w:szCs w:val="22"/>
          <w:lang w:eastAsia="ko-KR"/>
        </w:rPr>
        <w:t>$</w:t>
      </w:r>
      <w:r w:rsidRPr="0008241C">
        <w:rPr>
          <w:sz w:val="22"/>
          <w:szCs w:val="22"/>
        </w:rPr>
        <w:t xml:space="preserve">15,400/capita/yr. Of this, </w:t>
      </w:r>
      <w:r w:rsidRPr="0008241C">
        <w:rPr>
          <w:rFonts w:eastAsia="MS Mincho"/>
          <w:sz w:val="22"/>
          <w:szCs w:val="22"/>
          <w:lang w:eastAsia="ko-KR"/>
        </w:rPr>
        <w:t>$</w:t>
      </w:r>
      <w:r w:rsidRPr="0008241C">
        <w:rPr>
          <w:sz w:val="22"/>
          <w:szCs w:val="22"/>
        </w:rPr>
        <w:t xml:space="preserve">5,000 is from goods and services captured in GDP and </w:t>
      </w:r>
      <w:r w:rsidRPr="0008241C">
        <w:rPr>
          <w:rFonts w:eastAsia="MS Mincho"/>
          <w:sz w:val="22"/>
          <w:szCs w:val="22"/>
          <w:lang w:eastAsia="ko-KR"/>
        </w:rPr>
        <w:t>$</w:t>
      </w:r>
      <w:r w:rsidRPr="0008241C">
        <w:rPr>
          <w:sz w:val="22"/>
          <w:szCs w:val="22"/>
        </w:rPr>
        <w:t xml:space="preserve">10,400 is from ecosystem services. This is, of course, only a partial estimate that omits many other sources of benefits to the people, including social and cultural values </w:t>
      </w:r>
      <w:r w:rsidRPr="0008241C">
        <w:rPr>
          <w:sz w:val="22"/>
          <w:szCs w:val="22"/>
        </w:rPr>
        <w:fldChar w:fldCharType="begin" w:fldLock="1"/>
      </w:r>
      <w:r w:rsidRPr="0008241C">
        <w:rPr>
          <w:sz w:val="22"/>
          <w:szCs w:val="22"/>
        </w:rPr>
        <w:instrText>ADDIN CSL_CITATION {"citationItems":[{"id":"ITEM-1","itemData":{"DOI":"10.1016/J.ECOSER.2012.11.004","ISSN":"2212-0416","abstract":"We estimated the value of ecosystem services in Bhutan using benefit transfer methodology in order to determine an initial assessment of their overall contribution to human well-being . The total estimated value was approximately $15.5billion/yr (NU760 billion/yr), significantly greater than the gross domestic product (GDP) of $3.5billion/yr. We also estimated who benefits from Bhutan's ecosystem services. 53% of the total benefits accrue to people outside Bhutan. 47% of the benefits accrue to people inside the country—15 % at the national level, and 32% at the local level. Based on this and a population of 700,000 we estimated Bhutan’s combined per capita annual benefits at $15,400/capita/yr. Of this $5000 is from goods and services captured in GDP and $10,400 is from ecosystem services. This is only a partial estimate that leaves out other sources of benefits to people, including social and cultural values. This study is the first phase of a larger, multiyear project and ongoing effort in Bhutan. Subsequent phases will apply more sophisticated methods to further elaborate the value of Bhutan's ecosystem services, who benefits from them, how they can best be integrated into national well-being accounting, and how best to manage them.","author":[{"dropping-particle":"","family":"Kubiszewski","given":"Ida","non-dropping-particle":"","parse-names":false,"suffix":""},{"dropping-particle":"","family":"Costanza","given":"Robert","non-dropping-particle":"","parse-names":false,"suffix":""},{"dropping-particle":"","family":"Dorji","given":"Lham","non-dropping-particle":"","parse-names":false,"suffix":""},{"dropping-particle":"","family":"Thoennes","given":"Philip","non-dropping-particle":"","parse-names":false,"suffix":""},{"dropping-particle":"","family":"Tshering","given":"Kuenga","non-dropping-particle":"","parse-names":false,"suffix":""}],"container-title":"Ecosystem Services","id":"ITEM-1","issued":{"date-parts":[["2013","3","1"]]},"page":"e11-e21","publisher":"Elsevier","title":"An initial estimate of the value of ecosystem services in Bhutan","type":"article-journal","volume":"3"},"uris":["http://www.mendeley.com/documents/?uuid=236f7198-9c69-3147-9690-99414aba5468"]}],"mendeley":{"formattedCitation":"(Kubiszewski &lt;i&gt;et al.&lt;/i&gt;, 2013)","plainTextFormattedCitation":"(Kubiszewski et al., 2013)","previouslyFormattedCitation":"(Kubiszewski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Kubiszewski </w:t>
      </w:r>
      <w:r w:rsidRPr="0008241C">
        <w:rPr>
          <w:i/>
          <w:noProof/>
          <w:sz w:val="22"/>
          <w:szCs w:val="22"/>
        </w:rPr>
        <w:t>et al.</w:t>
      </w:r>
      <w:r w:rsidRPr="0008241C">
        <w:rPr>
          <w:noProof/>
          <w:sz w:val="22"/>
          <w:szCs w:val="22"/>
        </w:rPr>
        <w:t>, 2013)</w:t>
      </w:r>
      <w:r w:rsidRPr="0008241C">
        <w:rPr>
          <w:sz w:val="22"/>
          <w:szCs w:val="22"/>
        </w:rPr>
        <w:fldChar w:fldCharType="end"/>
      </w:r>
      <w:r w:rsidRPr="0008241C">
        <w:rPr>
          <w:color w:val="000000"/>
          <w:sz w:val="22"/>
          <w:szCs w:val="22"/>
        </w:rPr>
        <w:t>.</w:t>
      </w:r>
    </w:p>
    <w:p w14:paraId="1F6E5035" w14:textId="77777777" w:rsidR="00A01204" w:rsidRPr="0008241C" w:rsidRDefault="00A01204" w:rsidP="00A01204">
      <w:pPr>
        <w:rPr>
          <w:sz w:val="22"/>
          <w:szCs w:val="22"/>
          <w:lang w:eastAsia="ko-KR"/>
        </w:rPr>
      </w:pPr>
    </w:p>
    <w:p w14:paraId="6607CD9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32" w:name="_Toc494765742"/>
      <w:r w:rsidRPr="0008241C">
        <w:rPr>
          <w:b/>
          <w:sz w:val="22"/>
          <w:szCs w:val="22"/>
        </w:rPr>
        <w:t>Wular Lake in Indi</w:t>
      </w:r>
      <w:bookmarkEnd w:id="532"/>
      <w:r w:rsidRPr="0008241C">
        <w:rPr>
          <w:b/>
          <w:sz w:val="22"/>
          <w:szCs w:val="22"/>
        </w:rPr>
        <w:t>a</w:t>
      </w:r>
    </w:p>
    <w:p w14:paraId="546790AB" w14:textId="77777777" w:rsidR="00A01204" w:rsidRPr="0008241C" w:rsidRDefault="00A01204" w:rsidP="00A01204">
      <w:pPr>
        <w:rPr>
          <w:sz w:val="22"/>
          <w:szCs w:val="22"/>
        </w:rPr>
      </w:pPr>
    </w:p>
    <w:p w14:paraId="2425D666" w14:textId="3051390D" w:rsidR="00A01204" w:rsidRPr="0008241C" w:rsidRDefault="00A01204" w:rsidP="00A01204">
      <w:pPr>
        <w:rPr>
          <w:sz w:val="22"/>
          <w:szCs w:val="22"/>
        </w:rPr>
      </w:pPr>
      <w:r w:rsidRPr="0008241C">
        <w:rPr>
          <w:sz w:val="22"/>
          <w:szCs w:val="22"/>
        </w:rPr>
        <w:t xml:space="preserve">Wular Lake is the largest freshwater lake in India, with an area of 11,277 ha </w:t>
      </w:r>
      <w:r w:rsidRPr="0008241C">
        <w:rPr>
          <w:sz w:val="22"/>
          <w:szCs w:val="22"/>
        </w:rPr>
        <w:fldChar w:fldCharType="begin" w:fldLock="1"/>
      </w:r>
      <w:r w:rsidRPr="0008241C">
        <w:rPr>
          <w:sz w:val="22"/>
          <w:szCs w:val="22"/>
        </w:rPr>
        <w:instrText>ADDIN CSL_CITATION {"citationItems":[{"id":"ITEM-1","itemData":{"DOI":"ISBN 9789382760054","ISBN":"978-93-82760-05-4","abstract":"This publication deals with the updated database and status\\r\\nof wetlands, compiled in Atlas format. Increasing concern\\r\\nabout how our wetlands are being influenced has led to\\r\\nformulation of a project entitled “National Wetland Inventory\\r\\nand Assessment (NWIA)” to create a database of the\\r\\nwetlands of India. The wetlands are categorised under 19\\r\\nclasses and mapped using satellite remote sensing data from\\r\\nIndian Remote Sensing Satellite: IRS P6- LISS III sensor.\\r\\nThe results are organised at 1: 50, 000 scales at district, state\\r\\nand topographic map sheet (Survey of India reference) level\\r\\nusing Geographic Information System (GIS). This publication\\r\\nis a part of this national work and deals with the wetlands of\\r\\nIndia that are Internationally Important under Ramsar\\r\\nConvention, through text, statistical tables, satellite images,\\r\\nmaps and ground photographs.\\r\\nRamsar Convention laid down nine criteria for identifying\\r\\nwetlands of International Importance. These criteria are\\r\\ndivided into two groups namely; A and B. Group ‘A’\\r\\ncomprises sites containing representative, rare or unique\\r\\nwetland types. Group ‘B’ comprises sites of International\\r\\nImportance for conserving biological diversity.\\r\\nThe atlas comprises wetland information arranged into five\\r\\nsections. How the NWIA project work has been executed\\r\\nhighlighted in the third section. Digital remote sensing data\\r\\nhas been used to map and decipher the status of the\\r\\nwetlands at national level on 1: 50,000 scale.\\r\\nThe methodology highlights how the four spectral bands of\\r\\nLISS III data (green, red, near infra red and short wave infra\\r\\nred) have been used to derive various indices and decipher\\r\\ninformation regarding water spread, turbidity and aquatic\\r\\nvegetation. As the aim was to generate a spatial database;\\r\\ndetails of the standards of database are also highlighted in\\r\\nthe methodology.\\r\\nThe results and finding are organised in the fourth section;\\r\\nviz: Results pertaining to Ramsar sites of India. The Maps\\r\\nand Statistics are shown for each site and gives details area\\r\\nestimates. Since, the hydrology of wetlands are influenced by\\r\\nmonsoon performance, extent of water spread and their\\r\\nturbidity (qualitative) in wet and dry season (post- monsoon\\r\\nand pre-monsoon period) are also given. Similarly the status\\r\\nof aquatic vegetation (mainly floating and emergent types) in\\r\\ntwo seasons is also accounted for. False Colour Composit…","author":[{"dropping-particle":"","family":"National Wetland Atlas","given":"","non-dropping-particle":"","parse-names":false,"suffix":""}],"editor":[{"dropping-particle":"","family":"Murthy","given":"T. V. R.","non-dropping-particle":"","parse-names":false,"suffix":""},{"dropping-particle":"","family":"Patel","given":"J. G.","non-dropping-particle":"","parse-names":false,"suffix":""},{"dropping-particle":"","family":"Panigrahy","given":"S.","non-dropping-particle":"","parse-names":false,"suffix":""},{"dropping-particle":"","family":"Parihar","given":"J. S.","non-dropping-particle":"","parse-names":false,"suffix":""}],"id":"ITEM-1","issued":{"date-parts":[["2013"]]},"number-of-pages":"230","publisher":"Space Applications Centre, ISRO","publisher-place":"Ahmedabad, India","title":"National Wetland Atlas: Wetlands of International Importance Under Ramsar Convention","type":"book"},"uris":["http://www.mendeley.com/documents/?uuid=b468be1e-775c-4413-9335-08bed52701cc"]}],"mendeley":{"formattedCitation":"(National Wetland Atlas, 2013)","plainTextFormattedCitation":"(National Wetland Atlas, 2013)","previouslyFormattedCitation":"(National Wetland Atlas, 2013)"},"properties":{"noteIndex":0},"schema":"https://github.com/citation-style-language/schema/raw/master/csl-citation.json"}</w:instrText>
      </w:r>
      <w:r w:rsidRPr="0008241C">
        <w:rPr>
          <w:sz w:val="22"/>
          <w:szCs w:val="22"/>
        </w:rPr>
        <w:fldChar w:fldCharType="separate"/>
      </w:r>
      <w:r w:rsidRPr="0008241C">
        <w:rPr>
          <w:noProof/>
          <w:sz w:val="22"/>
          <w:szCs w:val="22"/>
        </w:rPr>
        <w:t>(National Wetland Atlas, 2013)</w:t>
      </w:r>
      <w:r w:rsidRPr="0008241C">
        <w:rPr>
          <w:sz w:val="22"/>
          <w:szCs w:val="22"/>
        </w:rPr>
        <w:fldChar w:fldCharType="end"/>
      </w:r>
      <w:r w:rsidRPr="0008241C">
        <w:rPr>
          <w:sz w:val="22"/>
          <w:szCs w:val="22"/>
        </w:rPr>
        <w:t xml:space="preserve"> and provides a range of ecosystem services including: fish, aquatic plants and water supply. Wular Lake provides livelihoods to a population of 10,964 households in 31 villages along the shoreline </w:t>
      </w:r>
      <w:r w:rsidRPr="0008241C">
        <w:rPr>
          <w:sz w:val="22"/>
          <w:szCs w:val="22"/>
        </w:rPr>
        <w:fldChar w:fldCharType="begin" w:fldLock="1"/>
      </w:r>
      <w:r w:rsidRPr="0008241C">
        <w:rPr>
          <w:sz w:val="22"/>
          <w:szCs w:val="22"/>
        </w:rPr>
        <w:instrText>ADDIN CSL_CITATION {"citationItems":[{"id":"ITEM-1","itemData":{"author":[{"dropping-particle":"","family":"Wetlands International","given":"","non-dropping-particle":"","parse-names":false,"suffix":""}],"id":"ITEM-1","issued":{"date-parts":[["2007"]]},"publisher-place":"South Asia","title":"Comprehensive Management Action Plan for Wular Lake Kashmir. Final Report","type":"report"},"uris":["http://www.mendeley.com/documents/?uuid=eb430a4c-177a-4564-b407-e75967b9ff8b"]}],"mendeley":{"formattedCitation":"(Wetlands International, 2007)","plainTextFormattedCitation":"(Wetlands International, 2007)","previouslyFormattedCitation":"(Wetlands International, 2007)"},"properties":{"noteIndex":0},"schema":"https://github.com/citation-style-language/schema/raw/master/csl-citation.json"}</w:instrText>
      </w:r>
      <w:r w:rsidRPr="0008241C">
        <w:rPr>
          <w:sz w:val="22"/>
          <w:szCs w:val="22"/>
        </w:rPr>
        <w:fldChar w:fldCharType="separate"/>
      </w:r>
      <w:r w:rsidRPr="0008241C">
        <w:rPr>
          <w:noProof/>
          <w:sz w:val="22"/>
          <w:szCs w:val="22"/>
        </w:rPr>
        <w:t>(Wetlands International, 2007)</w:t>
      </w:r>
      <w:r w:rsidRPr="0008241C">
        <w:rPr>
          <w:sz w:val="22"/>
          <w:szCs w:val="22"/>
        </w:rPr>
        <w:fldChar w:fldCharType="end"/>
      </w:r>
      <w:r w:rsidRPr="0008241C">
        <w:rPr>
          <w:sz w:val="22"/>
          <w:szCs w:val="22"/>
        </w:rPr>
        <w:t>. Over 60</w:t>
      </w:r>
      <w:r w:rsidR="00C934E9">
        <w:rPr>
          <w:sz w:val="22"/>
          <w:szCs w:val="22"/>
        </w:rPr>
        <w:t xml:space="preserve"> per cent</w:t>
      </w:r>
      <w:r w:rsidRPr="0008241C">
        <w:rPr>
          <w:sz w:val="22"/>
          <w:szCs w:val="22"/>
        </w:rPr>
        <w:t xml:space="preserve"> of fish for the Kashmir Valley comes from this lake </w:t>
      </w:r>
      <w:r w:rsidRPr="0008241C">
        <w:rPr>
          <w:sz w:val="22"/>
          <w:szCs w:val="22"/>
        </w:rPr>
        <w:fldChar w:fldCharType="begin" w:fldLock="1"/>
      </w:r>
      <w:r w:rsidRPr="0008241C">
        <w:rPr>
          <w:sz w:val="22"/>
          <w:szCs w:val="22"/>
        </w:rPr>
        <w:instrText>ADDIN CSL_CITATION {"citationItems":[{"id":"ITEM-1","itemData":{"DOI":"ISBN 9789382760054","ISBN":"978-93-82760-05-4","abstract":"This publication deals with the updated database and status\\r\\nof wetlands, compiled in Atlas format. Increasing concern\\r\\nabout how our wetlands are being influenced has led to\\r\\nformulation of a project entitled “National Wetland Inventory\\r\\nand Assessment (NWIA)” to create a database of the\\r\\nwetlands of India. The wetlands are categorised under 19\\r\\nclasses and mapped using satellite remote sensing data from\\r\\nIndian Remote Sensing Satellite: IRS P6- LISS III sensor.\\r\\nThe results are organised at 1: 50, 000 scales at district, state\\r\\nand topographic map sheet (Survey of India reference) level\\r\\nusing Geographic Information System (GIS). This publication\\r\\nis a part of this national work and deals with the wetlands of\\r\\nIndia that are Internationally Important under Ramsar\\r\\nConvention, through text, statistical tables, satellite images,\\r\\nmaps and ground photographs.\\r\\nRamsar Convention laid down nine criteria for identifying\\r\\nwetlands of International Importance. These criteria are\\r\\ndivided into two groups namely; A and B. Group ‘A’\\r\\ncomprises sites containing representative, rare or unique\\r\\nwetland types. Group ‘B’ comprises sites of International\\r\\nImportance for conserving biological diversity.\\r\\nThe atlas comprises wetland information arranged into five\\r\\nsections. How the NWIA project work has been executed\\r\\nhighlighted in the third section. Digital remote sensing data\\r\\nhas been used to map and decipher the status of the\\r\\nwetlands at national level on 1: 50,000 scale.\\r\\nThe methodology highlights how the four spectral bands of\\r\\nLISS III data (green, red, near infra red and short wave infra\\r\\nred) have been used to derive various indices and decipher\\r\\ninformation regarding water spread, turbidity and aquatic\\r\\nvegetation. As the aim was to generate a spatial database;\\r\\ndetails of the standards of database are also highlighted in\\r\\nthe methodology.\\r\\nThe results and finding are organised in the fourth section;\\r\\nviz: Results pertaining to Ramsar sites of India. The Maps\\r\\nand Statistics are shown for each site and gives details area\\r\\nestimates. Since, the hydrology of wetlands are influenced by\\r\\nmonsoon performance, extent of water spread and their\\r\\nturbidity (qualitative) in wet and dry season (post- monsoon\\r\\nand pre-monsoon period) are also given. Similarly the status\\r\\nof aquatic vegetation (mainly floating and emergent types) in\\r\\ntwo seasons is also accounted for. False Colour Composit…","author":[{"dropping-particle":"","family":"National Wetland Atlas","given":"","non-dropping-particle":"","parse-names":false,"suffix":""}],"editor":[{"dropping-particle":"","family":"Murthy","given":"T. V. R.","non-dropping-particle":"","parse-names":false,"suffix":""},{"dropping-particle":"","family":"Patel","given":"J. G.","non-dropping-particle":"","parse-names":false,"suffix":""},{"dropping-particle":"","family":"Panigrahy","given":"S.","non-dropping-particle":"","parse-names":false,"suffix":""},{"dropping-particle":"","family":"Parihar","given":"J. S.","non-dropping-particle":"","parse-names":false,"suffix":""}],"id":"ITEM-1","issued":{"date-parts":[["2013"]]},"number-of-pages":"230","publisher":"Space Applications Centre, ISRO","publisher-place":"Ahmedabad, India","title":"National Wetland Atlas: Wetlands of International Importance Under Ramsar Convention","type":"book"},"uris":["http://www.mendeley.com/documents/?uuid=b468be1e-775c-4413-9335-08bed52701cc"]}],"mendeley":{"formattedCitation":"(National Wetland Atlas, 2013)","plainTextFormattedCitation":"(National Wetland Atlas, 2013)","previouslyFormattedCitation":"(National Wetland Atlas, 2013)"},"properties":{"noteIndex":0},"schema":"https://github.com/citation-style-language/schema/raw/master/csl-citation.json"}</w:instrText>
      </w:r>
      <w:r w:rsidRPr="0008241C">
        <w:rPr>
          <w:sz w:val="22"/>
          <w:szCs w:val="22"/>
        </w:rPr>
        <w:fldChar w:fldCharType="separate"/>
      </w:r>
      <w:r w:rsidRPr="0008241C">
        <w:rPr>
          <w:noProof/>
          <w:sz w:val="22"/>
          <w:szCs w:val="22"/>
        </w:rPr>
        <w:t>(National Wetland Atlas, 2013)</w:t>
      </w:r>
      <w:r w:rsidRPr="0008241C">
        <w:rPr>
          <w:sz w:val="22"/>
          <w:szCs w:val="22"/>
        </w:rPr>
        <w:fldChar w:fldCharType="end"/>
      </w:r>
      <w:r w:rsidRPr="0008241C">
        <w:rPr>
          <w:sz w:val="22"/>
          <w:szCs w:val="22"/>
        </w:rPr>
        <w:t>. The aquatic plants within the lake are extensively utilized for different purposes including food and fodder. Seeds of water chestnut (</w:t>
      </w:r>
      <w:r w:rsidRPr="0008241C">
        <w:rPr>
          <w:i/>
          <w:sz w:val="22"/>
          <w:szCs w:val="22"/>
        </w:rPr>
        <w:t>Trapa natans</w:t>
      </w:r>
      <w:r w:rsidRPr="0008241C">
        <w:rPr>
          <w:sz w:val="22"/>
          <w:szCs w:val="22"/>
        </w:rPr>
        <w:t>) and the lotus root (</w:t>
      </w:r>
      <w:r w:rsidRPr="0008241C">
        <w:rPr>
          <w:i/>
          <w:sz w:val="22"/>
          <w:szCs w:val="22"/>
        </w:rPr>
        <w:t>Nelumbo nucifera</w:t>
      </w:r>
      <w:r w:rsidRPr="0008241C">
        <w:rPr>
          <w:sz w:val="22"/>
          <w:szCs w:val="22"/>
        </w:rPr>
        <w:t xml:space="preserve">), are consumed as food while </w:t>
      </w:r>
      <w:r w:rsidRPr="0008241C">
        <w:rPr>
          <w:i/>
          <w:sz w:val="22"/>
          <w:szCs w:val="22"/>
        </w:rPr>
        <w:t xml:space="preserve">Nymphoides peltata </w:t>
      </w:r>
      <w:r w:rsidRPr="0008241C">
        <w:rPr>
          <w:sz w:val="22"/>
          <w:szCs w:val="22"/>
        </w:rPr>
        <w:t xml:space="preserve">and </w:t>
      </w:r>
      <w:r w:rsidRPr="0008241C">
        <w:rPr>
          <w:i/>
          <w:sz w:val="22"/>
          <w:szCs w:val="22"/>
        </w:rPr>
        <w:t xml:space="preserve">Phragmites australis </w:t>
      </w:r>
      <w:r w:rsidRPr="0008241C">
        <w:rPr>
          <w:sz w:val="22"/>
          <w:szCs w:val="22"/>
        </w:rPr>
        <w:t xml:space="preserve">are dominant fodder plants. The lake with its associated wetlands supports rich biodiversity and is an important habitat for migratory waterbirds within the Central Asian Flyway, including several species that are globally threatened </w:t>
      </w:r>
      <w:r w:rsidRPr="0008241C">
        <w:rPr>
          <w:sz w:val="22"/>
          <w:szCs w:val="22"/>
        </w:rPr>
        <w:fldChar w:fldCharType="begin" w:fldLock="1"/>
      </w:r>
      <w:r w:rsidRPr="0008241C">
        <w:rPr>
          <w:sz w:val="22"/>
          <w:szCs w:val="22"/>
        </w:rPr>
        <w:instrText>ADDIN CSL_CITATION {"citationItems":[{"id":"ITEM-1","itemData":{"URL":"http://www.greaterkashmir.com/news/eco-plus/wullar-gasps-for-breath/55395.html","accessed":{"date-parts":[["2018","1","13"]]},"author":[{"dropping-particle":"","family":"Wani","given":"Arif Shafi","non-dropping-particle":"","parse-names":false,"suffix":""}],"id":"ITEM-1","issued":{"date-parts":[["2009"]]},"title":"Wullar Gasps for BREATH","type":"webpage"},"uris":["http://www.mendeley.com/documents/?uuid=bce208f4-1780-30e9-a98a-1a321c6e1dc8"]}],"mendeley":{"formattedCitation":"(Wani, 2009)","plainTextFormattedCitation":"(Wani, 2009)","previouslyFormattedCitation":"(Wani, 2009)"},"properties":{"noteIndex":0},"schema":"https://github.com/citation-style-language/schema/raw/master/csl-citation.json"}</w:instrText>
      </w:r>
      <w:r w:rsidRPr="0008241C">
        <w:rPr>
          <w:sz w:val="22"/>
          <w:szCs w:val="22"/>
        </w:rPr>
        <w:fldChar w:fldCharType="separate"/>
      </w:r>
      <w:r w:rsidRPr="0008241C">
        <w:rPr>
          <w:noProof/>
          <w:sz w:val="22"/>
          <w:szCs w:val="22"/>
        </w:rPr>
        <w:t>(Wani, 2009)</w:t>
      </w:r>
      <w:r w:rsidRPr="0008241C">
        <w:rPr>
          <w:sz w:val="22"/>
          <w:szCs w:val="22"/>
        </w:rPr>
        <w:fldChar w:fldCharType="end"/>
      </w:r>
      <w:r w:rsidRPr="0008241C">
        <w:rPr>
          <w:sz w:val="22"/>
          <w:szCs w:val="22"/>
        </w:rPr>
        <w:t>. The coniferous forests and alpine pastures in the lake catchment add to the natural beauty and biodiversity of the wetland area. Wular and its associated marshes regulate the water regime in the valley by absorbing water during peak periods (summers) and releasing it during low flows (winters). This regulation not only helps in flood control by absorbing excess water and preventing fast run offs, but also assists the functioning of hydroelectric power stations, downstream. Wular Lake was designated as a Wetland of International Importance under the Ramsar Convention in 1990 for its biodiversity and socio economic values.</w:t>
      </w:r>
    </w:p>
    <w:p w14:paraId="5A9EDE92" w14:textId="77777777" w:rsidR="00A01204" w:rsidRPr="0008241C" w:rsidRDefault="00A01204" w:rsidP="00A01204">
      <w:pPr>
        <w:rPr>
          <w:sz w:val="22"/>
          <w:szCs w:val="22"/>
        </w:rPr>
      </w:pPr>
    </w:p>
    <w:p w14:paraId="1BCD66E0" w14:textId="4BDC790C" w:rsidR="00A01204" w:rsidRPr="0008241C" w:rsidRDefault="00A01204" w:rsidP="00A01204">
      <w:pPr>
        <w:rPr>
          <w:sz w:val="22"/>
          <w:szCs w:val="22"/>
        </w:rPr>
      </w:pPr>
      <w:r w:rsidRPr="0008241C">
        <w:rPr>
          <w:sz w:val="22"/>
          <w:szCs w:val="22"/>
        </w:rPr>
        <w:t xml:space="preserve">The lake has witnessed several changes over the decades affecting all its natural functions and ecosystem services.  A recent study of land cover changes within a 5km buffer zone around Wular Lake between 1992 and 2008 </w:t>
      </w:r>
      <w:r w:rsidRPr="0008241C">
        <w:rPr>
          <w:sz w:val="22"/>
          <w:szCs w:val="22"/>
        </w:rPr>
        <w:fldChar w:fldCharType="begin" w:fldLock="1"/>
      </w:r>
      <w:r w:rsidRPr="0008241C">
        <w:rPr>
          <w:sz w:val="22"/>
          <w:szCs w:val="22"/>
        </w:rPr>
        <w:instrText>ADDIN CSL_CITATION {"citationItems":[{"id":"ITEM-1","itemData":{"DOI":"10.1007/s12517-013-1092-1","ISBN":"1251701310","ISSN":"18667538","abstract":"Wular Lake, one of the largest freshwater lakes of Jhelum River Basin, is showing signs of deterioration due to the anthropogenic impact and changes in the land use/land cover (LULC) and hydrometeorological climate of the region. The present study investigated the impacts of temporal changes in LULC and meteorological and hydrological parameters to evaluate the current status of Wular Lake environs using multisensor, multitemporal satellite and observatory data. Satellite images acquired for the years 1992, 2001, 2005, and 2008 were used for determining changes in the LULC in a buffer area of 5 km2 around the Wular Lake. LULC mapping and change analysis using the visual interpretation technique indicated significant changes around the Wular Lake during the last two decades. Reduction in lake area from 24 km2 in 1992 to 9 km2 in 2008 (−62.5 %) affected marshy lands, the habitat of migratory birds, which also exhibited drastic reduction from 85 km2 in 1992 to 5 km2 in 2008 (−94.117 %). Marked development of settlements (642.85 %) in the peripheral area of the Wular Lake adversely affected its varied aquatic flora and fauna. Change in climatic conditions, to a certain extent, is also responsible for the decrease in water level and water spread of the lake as witnessed by decreased discharge in major tributaries (Erin and Madhumati) draining into the Wular Lake.","author":[{"dropping-particle":"","family":"Mushtaq","given":"Fayma","non-dropping-particle":"","parse-names":false,"suffix":""},{"dropping-particle":"","family":"Pandey","given":"Arvind Chandra","non-dropping-particle":"","parse-names":false,"suffix":""}],"container-title":"Arabian Journal of Geosciences","id":"ITEM-1","issued":{"date-parts":[["2014"]]},"page":"4707-4715","title":"Assessment of land use/land cover dynamics vis-??-vis hydrometeorological variability in Wular Lake environs Kashmir Valley, India using multitemporal satellite data","type":"article-journal","volume":"7"},"uris":["http://www.mendeley.com/documents/?uuid=02cf6363-9b93-4b45-ba01-1024a70f9826"]}],"mendeley":{"formattedCitation":"(Mushtaq &amp; Pandey, 2014)","plainTextFormattedCitation":"(Mushtaq &amp; Pandey, 2014)","previouslyFormattedCitation":"(Mushtaq &amp; Pandey, 2014)"},"properties":{"noteIndex":0},"schema":"https://github.com/citation-style-language/schema/raw/master/csl-citation.json"}</w:instrText>
      </w:r>
      <w:r w:rsidRPr="0008241C">
        <w:rPr>
          <w:sz w:val="22"/>
          <w:szCs w:val="22"/>
        </w:rPr>
        <w:fldChar w:fldCharType="separate"/>
      </w:r>
      <w:r w:rsidRPr="0008241C">
        <w:rPr>
          <w:noProof/>
          <w:sz w:val="22"/>
          <w:szCs w:val="22"/>
        </w:rPr>
        <w:t>(Mushtaq &amp; Pandey, 2014)</w:t>
      </w:r>
      <w:r w:rsidRPr="0008241C">
        <w:rPr>
          <w:sz w:val="22"/>
          <w:szCs w:val="22"/>
        </w:rPr>
        <w:fldChar w:fldCharType="end"/>
      </w:r>
      <w:r w:rsidRPr="0008241C">
        <w:rPr>
          <w:sz w:val="22"/>
          <w:szCs w:val="22"/>
        </w:rPr>
        <w:t xml:space="preserve">, revealed a decrease in </w:t>
      </w:r>
      <w:r w:rsidRPr="0008241C">
        <w:rPr>
          <w:i/>
          <w:sz w:val="22"/>
          <w:szCs w:val="22"/>
        </w:rPr>
        <w:t xml:space="preserve">forest </w:t>
      </w:r>
      <w:r w:rsidRPr="0008241C">
        <w:rPr>
          <w:sz w:val="22"/>
          <w:szCs w:val="22"/>
        </w:rPr>
        <w:t>from 93 to 32 km</w:t>
      </w:r>
      <w:r w:rsidRPr="0008241C">
        <w:rPr>
          <w:position w:val="8"/>
          <w:sz w:val="14"/>
          <w:szCs w:val="22"/>
        </w:rPr>
        <w:t>2</w:t>
      </w:r>
      <w:r w:rsidRPr="0008241C">
        <w:rPr>
          <w:sz w:val="22"/>
          <w:szCs w:val="22"/>
        </w:rPr>
        <w:t xml:space="preserve">, the area of </w:t>
      </w:r>
      <w:r w:rsidRPr="0008241C">
        <w:rPr>
          <w:i/>
          <w:sz w:val="22"/>
          <w:szCs w:val="22"/>
        </w:rPr>
        <w:t xml:space="preserve">built up </w:t>
      </w:r>
      <w:r w:rsidRPr="0008241C">
        <w:rPr>
          <w:sz w:val="22"/>
          <w:szCs w:val="22"/>
        </w:rPr>
        <w:t>land increased from 7 to 52km</w:t>
      </w:r>
      <w:r w:rsidRPr="0008241C">
        <w:rPr>
          <w:position w:val="8"/>
          <w:sz w:val="14"/>
          <w:szCs w:val="22"/>
        </w:rPr>
        <w:t>2</w:t>
      </w:r>
      <w:r w:rsidRPr="0008241C">
        <w:rPr>
          <w:sz w:val="22"/>
          <w:szCs w:val="22"/>
        </w:rPr>
        <w:t>, and marshy wetland area decreased from 85 to 5km</w:t>
      </w:r>
      <w:r w:rsidRPr="0008241C">
        <w:rPr>
          <w:position w:val="8"/>
          <w:sz w:val="14"/>
          <w:szCs w:val="22"/>
        </w:rPr>
        <w:t>2</w:t>
      </w:r>
      <w:r w:rsidRPr="0008241C">
        <w:rPr>
          <w:sz w:val="22"/>
          <w:szCs w:val="22"/>
        </w:rPr>
        <w:t xml:space="preserve">.  This has resulted in a significant quantity of silt being deposited in the lake reducing its volume substantially and therefore its absorption capacity. Willow plantations to meet the fuel wood requirements, have further compounded the siltation process and altered the hydrological regimes. </w:t>
      </w:r>
      <w:r w:rsidRPr="0008241C">
        <w:rPr>
          <w:sz w:val="22"/>
          <w:szCs w:val="22"/>
        </w:rPr>
        <w:lastRenderedPageBreak/>
        <w:t xml:space="preserve">The direct discharge of solid and liquid wastes in to the lake has degraded its water quality, creating a major health hazard, not only for the people but also for the lake ecosystem. The main sources of pollution include domestic wastewater, agricultural activities and runoﬀ (Figure 2.22) </w:t>
      </w:r>
      <w:r w:rsidRPr="0008241C">
        <w:rPr>
          <w:sz w:val="22"/>
          <w:szCs w:val="22"/>
        </w:rPr>
        <w:fldChar w:fldCharType="begin" w:fldLock="1"/>
      </w:r>
      <w:r w:rsidRPr="0008241C">
        <w:rPr>
          <w:sz w:val="22"/>
          <w:szCs w:val="22"/>
        </w:rPr>
        <w:instrText>ADDIN CSL_CITATION {"citationItems":[{"id":"ITEM-1","itemData":{"author":[{"dropping-particle":"","family":"Bhat","given":"Salim Aijaz","non-dropping-particle":"","parse-names":false,"suffix":""},{"dropping-particle":"","family":"Pandit","given":"Ashok K","non-dropping-particle":"","parse-names":false,"suffix":""}],"container-title":"Hindawi Publishing Corporation","id":"ITEM-1","issued":{"date-parts":[["2014"]]},"title":"Surface Water Quality Assessment of Wular Lake , A Ramsar Site in Kashmir Himalaya , Using Discriminant Analysis and WQI","type":"article-journal","volume":"2014"},"uris":["http://www.mendeley.com/documents/?uuid=b209d958-4f59-4dd4-9fe7-347a5b4c96b1"]}],"mendeley":{"formattedCitation":"(Bhat &amp; Pandit, 2014)","plainTextFormattedCitation":"(Bhat &amp; Pandit, 2014)","previouslyFormattedCitation":"(Bhat &amp; Pandit, 2014)"},"properties":{"noteIndex":0},"schema":"https://github.com/citation-style-language/schema/raw/master/csl-citation.json"}</w:instrText>
      </w:r>
      <w:r w:rsidRPr="0008241C">
        <w:rPr>
          <w:sz w:val="22"/>
          <w:szCs w:val="22"/>
        </w:rPr>
        <w:fldChar w:fldCharType="separate"/>
      </w:r>
      <w:r w:rsidRPr="0008241C">
        <w:rPr>
          <w:noProof/>
          <w:sz w:val="22"/>
          <w:szCs w:val="22"/>
        </w:rPr>
        <w:t>(Bhat &amp; Pandit, 2014)</w:t>
      </w:r>
      <w:r w:rsidRPr="0008241C">
        <w:rPr>
          <w:sz w:val="22"/>
          <w:szCs w:val="22"/>
        </w:rPr>
        <w:fldChar w:fldCharType="end"/>
      </w:r>
      <w:r w:rsidRPr="0008241C">
        <w:rPr>
          <w:sz w:val="22"/>
          <w:szCs w:val="22"/>
        </w:rPr>
        <w:t xml:space="preserve">. Invasive macrophytes (e.g. </w:t>
      </w:r>
      <w:r w:rsidRPr="0008241C">
        <w:rPr>
          <w:i/>
          <w:sz w:val="22"/>
          <w:szCs w:val="22"/>
        </w:rPr>
        <w:t xml:space="preserve">Azolla cristata </w:t>
      </w:r>
      <w:r w:rsidRPr="0008241C">
        <w:rPr>
          <w:sz w:val="22"/>
          <w:szCs w:val="22"/>
        </w:rPr>
        <w:t xml:space="preserve">and </w:t>
      </w:r>
      <w:r w:rsidRPr="0008241C">
        <w:rPr>
          <w:i/>
          <w:sz w:val="22"/>
          <w:szCs w:val="22"/>
        </w:rPr>
        <w:t>Alternanthera philoxeroides)</w:t>
      </w:r>
      <w:r w:rsidRPr="0008241C">
        <w:rPr>
          <w:sz w:val="22"/>
          <w:szCs w:val="22"/>
        </w:rPr>
        <w:t xml:space="preserve"> are an emerging threat </w:t>
      </w:r>
      <w:r w:rsidRPr="0008241C">
        <w:rPr>
          <w:sz w:val="22"/>
          <w:szCs w:val="22"/>
        </w:rPr>
        <w:fldChar w:fldCharType="begin" w:fldLock="1"/>
      </w:r>
      <w:r w:rsidRPr="0008241C">
        <w:rPr>
          <w:sz w:val="22"/>
          <w:szCs w:val="22"/>
        </w:rPr>
        <w:instrText>ADDIN CSL_CITATION {"citationItems":[{"id":"ITEM-1","itemData":{"DOI":"10.3391/ai.2012.7.1.016","ISSN":"17986540","author":[{"dropping-particle":"","family":"Masoodi","given":"Ather","non-dropping-particle":"","parse-names":false,"suffix":""},{"dropping-particle":"","family":"Khan","given":"Fareed A.","non-dropping-particle":"","parse-names":false,"suffix":""}],"container-title":"Aquatic Invasions","id":"ITEM-1","issue":"1","issued":{"date-parts":[["2012"]]},"page":"143-146","title":"Invasion of alligator weed (Alternanthera philoxeroides) in Wular Lake, Kashmir, India","type":"article-journal","volume":"7"},"uris":["http://www.mendeley.com/documents/?uuid=447f77eb-7669-4085-ae0a-e18577cfcab4"]},{"id":"ITEM-2","itemData":{"DOI":"10.1007/s40009-012-0084-0","ISBN":"4000901200840","ISSN":"0250-541X","author":[{"dropping-particle":"","family":"Masoodi","given":"Ather","non-dropping-particle":"","parse-names":false,"suffix":""},{"dropping-particle":"","family":"Khan","given":"Fareed A.","non-dropping-particle":"","parse-names":false,"suffix":""}],"container-title":"National Academy Science Letters","id":"ITEM-2","issue":"6","issued":{"date-parts":[["2012"]]},"page":"493-495","title":"A New Record to the Invasive Alien Flora of India: Azolla cristata","type":"article-journal","volume":"35"},"uris":["http://www.mendeley.com/documents/?uuid=3acfd5c1-8f73-4451-b5a7-6118a20ee321"]}],"mendeley":{"formattedCitation":"(Masoodi &amp; Khan, 2012b, 2012a)","plainTextFormattedCitation":"(Masoodi &amp; Khan, 2012b, 2012a)","previouslyFormattedCitation":"(Masoodi &amp; Khan, 2012b, 2012a)"},"properties":{"noteIndex":0},"schema":"https://github.com/citation-style-language/schema/raw/master/csl-citation.json"}</w:instrText>
      </w:r>
      <w:r w:rsidRPr="0008241C">
        <w:rPr>
          <w:sz w:val="22"/>
          <w:szCs w:val="22"/>
        </w:rPr>
        <w:fldChar w:fldCharType="separate"/>
      </w:r>
      <w:r w:rsidRPr="0008241C">
        <w:rPr>
          <w:noProof/>
          <w:sz w:val="22"/>
          <w:szCs w:val="22"/>
        </w:rPr>
        <w:t>(Masoodi &amp; Khan, 2012b, 2012a)</w:t>
      </w:r>
      <w:r w:rsidRPr="0008241C">
        <w:rPr>
          <w:sz w:val="22"/>
          <w:szCs w:val="22"/>
        </w:rPr>
        <w:fldChar w:fldCharType="end"/>
      </w:r>
      <w:r w:rsidRPr="0008241C">
        <w:rPr>
          <w:sz w:val="22"/>
          <w:szCs w:val="22"/>
        </w:rPr>
        <w:t>. The number of tourists visiting the lake has lowered drastically over the decades. Decline in the resource base and limited opportunities for livelihood diversification have led to poverty and a reduced quality of life for communities living around the lake. The prevalence of poverty is between 41</w:t>
      </w:r>
      <w:r w:rsidR="00C934E9">
        <w:rPr>
          <w:sz w:val="22"/>
          <w:szCs w:val="22"/>
        </w:rPr>
        <w:t xml:space="preserve"> per cent</w:t>
      </w:r>
      <w:r w:rsidRPr="0008241C">
        <w:rPr>
          <w:sz w:val="22"/>
          <w:szCs w:val="22"/>
        </w:rPr>
        <w:t xml:space="preserve"> – 52</w:t>
      </w:r>
      <w:r w:rsidR="00C934E9">
        <w:rPr>
          <w:sz w:val="22"/>
          <w:szCs w:val="22"/>
        </w:rPr>
        <w:t xml:space="preserve"> per cent</w:t>
      </w:r>
      <w:r w:rsidRPr="0008241C">
        <w:rPr>
          <w:sz w:val="22"/>
          <w:szCs w:val="22"/>
        </w:rPr>
        <w:t xml:space="preserve"> within these communities, higher than the state average of 3.91</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URL":"http://wular.org/about/wular/","abstract":" - . 2016. http://wular.org/about/wular/ (Assessed on 15th October 2017)","accessed":{"date-parts":[["2017","10","15"]]},"author":[{"dropping-particle":"","family":"WUCMA","given":"","non-dropping-particle":"","parse-names":false,"suffix":""}],"container-title":"Wular Conservation and Management Authority (WUCMA)","id":"ITEM-1","issued":{"date-parts":[["2016"]]},"title":"Wular","type":"webpage"},"uris":["http://www.mendeley.com/documents/?uuid=3e31346a-d595-375d-b4ca-e032fb909a7f"]}],"mendeley":{"formattedCitation":"(WUCMA, 2016)","plainTextFormattedCitation":"(WUCMA, 2016)","previouslyFormattedCitation":"(WUCMA, 2016)"},"properties":{"noteIndex":0},"schema":"https://github.com/citation-style-language/schema/raw/master/csl-citation.json"}</w:instrText>
      </w:r>
      <w:r w:rsidRPr="0008241C">
        <w:rPr>
          <w:sz w:val="22"/>
          <w:szCs w:val="22"/>
        </w:rPr>
        <w:fldChar w:fldCharType="separate"/>
      </w:r>
      <w:r w:rsidRPr="0008241C">
        <w:rPr>
          <w:noProof/>
          <w:sz w:val="22"/>
          <w:szCs w:val="22"/>
        </w:rPr>
        <w:t>(WUCMA, 2016)</w:t>
      </w:r>
      <w:r w:rsidRPr="0008241C">
        <w:rPr>
          <w:sz w:val="22"/>
          <w:szCs w:val="22"/>
        </w:rPr>
        <w:fldChar w:fldCharType="end"/>
      </w:r>
      <w:r w:rsidRPr="0008241C">
        <w:rPr>
          <w:sz w:val="22"/>
          <w:szCs w:val="22"/>
        </w:rPr>
        <w:t>. Many of these people have migrated to urban areas in search of livelihoods.</w:t>
      </w:r>
    </w:p>
    <w:p w14:paraId="31F05F11" w14:textId="77777777" w:rsidR="00A01204" w:rsidRPr="0008241C" w:rsidRDefault="00A01204" w:rsidP="00A01204">
      <w:pPr>
        <w:rPr>
          <w:sz w:val="22"/>
          <w:szCs w:val="22"/>
        </w:rPr>
      </w:pPr>
    </w:p>
    <w:p w14:paraId="6D7BD1C9" w14:textId="77777777" w:rsidR="00A01204" w:rsidRPr="0008241C" w:rsidRDefault="00A01204" w:rsidP="00A01204">
      <w:pPr>
        <w:rPr>
          <w:sz w:val="22"/>
          <w:szCs w:val="22"/>
        </w:rPr>
      </w:pPr>
      <w:bookmarkStart w:id="533" w:name="_Toc494766079"/>
      <w:r w:rsidRPr="0008241C">
        <w:rPr>
          <w:noProof/>
          <w:sz w:val="22"/>
          <w:szCs w:val="22"/>
          <w:lang w:val="en-US" w:eastAsia="ja-JP"/>
        </w:rPr>
        <w:drawing>
          <wp:inline distT="0" distB="0" distL="0" distR="0" wp14:anchorId="5D6ACB07" wp14:editId="64FBA348">
            <wp:extent cx="5336540" cy="4018280"/>
            <wp:effectExtent l="0" t="0" r="0" b="127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36540" cy="401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422BF837"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2.22 Harvesting nutlets of</w:t>
      </w:r>
      <w:r w:rsidRPr="0008241C">
        <w:rPr>
          <w:b/>
          <w:i/>
          <w:kern w:val="2"/>
          <w:sz w:val="22"/>
          <w:szCs w:val="22"/>
          <w:lang w:eastAsia="ja-JP"/>
        </w:rPr>
        <w:t xml:space="preserve"> Trapa natans</w:t>
      </w:r>
      <w:r w:rsidRPr="0008241C">
        <w:rPr>
          <w:b/>
          <w:kern w:val="2"/>
          <w:sz w:val="22"/>
          <w:szCs w:val="22"/>
          <w:lang w:eastAsia="ja-JP"/>
        </w:rPr>
        <w:t xml:space="preserve"> from the lake sediment during winter, for use as food</w:t>
      </w:r>
      <w:bookmarkEnd w:id="533"/>
      <w:r w:rsidRPr="0008241C">
        <w:rPr>
          <w:b/>
          <w:kern w:val="2"/>
          <w:sz w:val="22"/>
          <w:szCs w:val="22"/>
          <w:lang w:eastAsia="ja-JP"/>
        </w:rPr>
        <w:t>. Photograph by Ather Masoodi.</w:t>
      </w:r>
    </w:p>
    <w:p w14:paraId="2BDE3AE9" w14:textId="77777777" w:rsidR="00A01204" w:rsidRPr="0008241C" w:rsidRDefault="00A01204" w:rsidP="00A01204">
      <w:pPr>
        <w:rPr>
          <w:sz w:val="22"/>
          <w:szCs w:val="22"/>
        </w:rPr>
      </w:pPr>
      <w:bookmarkStart w:id="534" w:name="_Toc494765743"/>
    </w:p>
    <w:p w14:paraId="0786C9D3" w14:textId="77777777" w:rsidR="00A01204" w:rsidRPr="0008241C" w:rsidRDefault="00A01204" w:rsidP="00A01204">
      <w:pPr>
        <w:rPr>
          <w:sz w:val="22"/>
          <w:szCs w:val="22"/>
        </w:rPr>
      </w:pPr>
    </w:p>
    <w:p w14:paraId="58F95A9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Sacred g</w:t>
      </w:r>
      <w:r w:rsidRPr="0008241C">
        <w:rPr>
          <w:rFonts w:eastAsia="MS Mincho"/>
          <w:b/>
          <w:sz w:val="22"/>
          <w:szCs w:val="22"/>
          <w:lang w:eastAsia="ko-KR"/>
        </w:rPr>
        <w:t>r</w:t>
      </w:r>
      <w:r w:rsidRPr="0008241C">
        <w:rPr>
          <w:b/>
          <w:sz w:val="22"/>
          <w:szCs w:val="22"/>
        </w:rPr>
        <w:t>oves in Asia</w:t>
      </w:r>
      <w:bookmarkEnd w:id="534"/>
    </w:p>
    <w:p w14:paraId="711498B5" w14:textId="77777777" w:rsidR="00A01204" w:rsidRPr="0008241C" w:rsidRDefault="00A01204" w:rsidP="00A01204">
      <w:pPr>
        <w:rPr>
          <w:sz w:val="22"/>
          <w:szCs w:val="22"/>
        </w:rPr>
      </w:pPr>
    </w:p>
    <w:p w14:paraId="3E3359C1" w14:textId="77777777" w:rsidR="00A01204" w:rsidRPr="0008241C" w:rsidRDefault="00A01204" w:rsidP="00A01204">
      <w:pPr>
        <w:rPr>
          <w:sz w:val="22"/>
          <w:szCs w:val="22"/>
          <w:lang w:eastAsia="ko-KR"/>
        </w:rPr>
      </w:pPr>
      <w:r w:rsidRPr="0008241C">
        <w:rPr>
          <w:sz w:val="22"/>
          <w:szCs w:val="22"/>
        </w:rPr>
        <w:t xml:space="preserve">In Asia, the tradition of nature worship and the religious respect to nature is an important aspect of sacred customs and practices often with small patches of native vegetation traditionally protected and managed by indigenous peoples and local communities. The local communities protect and maintain a particular region as a 'sacred grove' as a part of their religious and cultural values and practices. The sacred groves are pockets of more, or less, climax vegetation preserved on religious grounds, often in remote areas. Scattered throughout India, these patches of vegetation are dedicated to the Gods or other deities, ancestral spirits and are revered by local inhabitants as the deity's sacred territory </w:t>
      </w:r>
      <w:r w:rsidRPr="0008241C">
        <w:rPr>
          <w:sz w:val="22"/>
          <w:szCs w:val="22"/>
        </w:rPr>
        <w:fldChar w:fldCharType="begin" w:fldLock="1"/>
      </w:r>
      <w:r w:rsidRPr="0008241C">
        <w:rPr>
          <w:sz w:val="22"/>
          <w:szCs w:val="22"/>
        </w:rPr>
        <w:instrText>ADDIN CSL_CITATION {"citationItems":[{"id":"ITEM-1","itemData":{"author":[{"dropping-particle":"","family":"Gadgil","given":"Madhav","non-dropping-particle":"","parse-names":false,"suffix":""},{"dropping-particle":"","family":"Vartak","given":"V D","non-dropping-particle":"","parse-names":false,"suffix":""}],"container-title":"The Illustrated Weekly of India","id":"ITEM-1","issued":{"date-parts":[["1973"]]},"page":"4","title":"Groves dedicated to the Gods","type":"article-journal"},"uris":["http://www.mendeley.com/documents/?uuid=60ddf667-8eff-4cf5-90a5-a3d5034d8456"]},{"id":"ITEM-2","itemData":{"author":[{"dropping-particle":"","family":"Gadgil","given":"Madhav","non-dropping-particle":"","parse-names":false,"suffix":""},{"dropping-particle":"","family":"Vartak","given":"V D","non-dropping-particle":"","parse-names":false,"suffix":""}],"container-title":"Glimpses of Indian Ethnobotany","editor":[{"dropping-particle":"","family":"Jain","given":"SK","non-dropping-particle":"","parse-names":false,"suffix":""}],"id":"ITEM-2","issued":{"date-parts":[["1981"]]},"page":"279-294","publisher":"Oxford University Press","publisher-place":"Bombay","title":"Sacred Groves of Maharashtra: An Inventory","type":"chapter"},"uris":["http://www.mendeley.com/documents/?uuid=5f75e24a-55af-4c62-9bf9-a4b6a0a33512"]},{"id":"ITEM-3","itemData":{"author":[{"dropping-particle":"","family":"Vartak","given":"V D","non-dropping-particle":"","parse-names":false,"suffix":""},{"dropping-particle":"","family":"Suryanarayana","given":"M C","non-dropping-particle":"","parse-names":false,"suffix":""}],"container-title":"Journal of Economic and Taxonomic Botany","id":"ITEM-3","issue":"3","issued":{"date-parts":[["1995"]]},"page":"555-569","title":"Enumeration of wild edible plants from Susala Island, Mulshi reservoir, Pune district","type":"article-journal","volume":"19"},"uris":["http://www.mendeley.com/documents/?uuid=4e0176fa-4610-408f-b2bf-664f304530d2"]},{"id":"ITEM-4","itemData":{"ISBN":"1578080363","author":[{"dropping-particle":"","family":"Ramakrishnan","given":"Palayanoor S","non-dropping-particle":"","parse-names":false,"suffix":""},{"dropping-particle":"","family":"Saxena","given":"K G","non-dropping-particle":"","parse-names":false,"suffix":""},{"dropping-particle":"","family":"Chandrasekharan","given":"U M","non-dropping-particle":"","parse-names":false,"suffix":""}],"id":"ITEM-4","issued":{"date-parts":[["1998"]]},"number-of-pages":"480","publisher":"Oxford and IBH publication Co Pvt Ltd","publisher-place":"New Delhi, India","title":"Conserving the sacred for biodiversity management","type":"book"},"uris":["http://www.mendeley.com/documents/?uuid=e9645877-7726-4941-a075-615c6153f154"]}],"mendeley":{"formattedCitation":"(Gadgil &amp; Vartak, 1973, 1981; Ramakrishnan &lt;i&gt;et al.&lt;/i&gt;, 1998; Vartak &amp; Suryanarayana, 1995)","plainTextFormattedCitation":"(Gadgil &amp; Vartak, 1973, 1981; Ramakrishnan et al., 1998; Vartak &amp; Suryanarayana, 1995)","previouslyFormattedCitation":"(Gadgil &amp; Vartak, 1973, 1981; Ramakrishnan &lt;i&gt;et al.&lt;/i&gt;, 1998; Vartak &amp; Suryanarayana, 1995)"},"properties":{"noteIndex":0},"schema":"https://github.com/citation-style-language/schema/raw/master/csl-citation.json"}</w:instrText>
      </w:r>
      <w:r w:rsidRPr="0008241C">
        <w:rPr>
          <w:sz w:val="22"/>
          <w:szCs w:val="22"/>
        </w:rPr>
        <w:fldChar w:fldCharType="separate"/>
      </w:r>
      <w:r w:rsidRPr="0008241C">
        <w:rPr>
          <w:noProof/>
          <w:sz w:val="22"/>
          <w:szCs w:val="22"/>
        </w:rPr>
        <w:t xml:space="preserve">(Gadgil &amp; Vartak, 1973, 1981; Ramakrishnan </w:t>
      </w:r>
      <w:r w:rsidRPr="0008241C">
        <w:rPr>
          <w:i/>
          <w:noProof/>
          <w:sz w:val="22"/>
          <w:szCs w:val="22"/>
        </w:rPr>
        <w:t>et al.</w:t>
      </w:r>
      <w:r w:rsidRPr="0008241C">
        <w:rPr>
          <w:noProof/>
          <w:sz w:val="22"/>
          <w:szCs w:val="22"/>
        </w:rPr>
        <w:t>, 1998; Vartak &amp; Suryanarayana, 1995)</w:t>
      </w:r>
      <w:r w:rsidRPr="0008241C">
        <w:rPr>
          <w:sz w:val="22"/>
          <w:szCs w:val="22"/>
        </w:rPr>
        <w:fldChar w:fldCharType="end"/>
      </w:r>
      <w:r w:rsidRPr="0008241C">
        <w:rPr>
          <w:sz w:val="22"/>
          <w:szCs w:val="22"/>
        </w:rPr>
        <w:t xml:space="preserve">. Even the removal of dead parts of trees may be a taboo in some cases </w:t>
      </w:r>
      <w:r w:rsidRPr="0008241C">
        <w:rPr>
          <w:sz w:val="22"/>
          <w:szCs w:val="22"/>
        </w:rPr>
        <w:fldChar w:fldCharType="begin" w:fldLock="1"/>
      </w:r>
      <w:r w:rsidRPr="0008241C">
        <w:rPr>
          <w:sz w:val="22"/>
          <w:szCs w:val="22"/>
        </w:rPr>
        <w:instrText>ADDIN CSL_CITATION {"citationItems":[{"id":"ITEM-1","itemData":{"author":[{"dropping-particle":"","family":"Vartak","given":"V D","non-dropping-particle":"","parse-names":false,"suffix":""}],"container-title":"Ethnobiology in Human Welfare","editor":[{"dropping-particle":"","family":"Jain","given":"S.K.","non-dropping-particle":"","parse-names":false,"suffix":""}],"id":"ITEM-1","issued":{"date-parts":[["1996"]]},"page":"300-302","publisher":"Deep Publication","publisher-place":"New Delhi","title":"Sacred groves for in situ conservation","type":"chapter"},"uris":["http://www.mendeley.com/documents/?uuid=245c2473-4644-497c-9c70-758f560a8527"]}],"mendeley":{"formattedCitation":"(Vartak, 1996)","plainTextFormattedCitation":"(Vartak, 1996)","previouslyFormattedCitation":"(Vartak, 1996)"},"properties":{"noteIndex":0},"schema":"https://github.com/citation-style-language/schema/raw/master/csl-citation.json"}</w:instrText>
      </w:r>
      <w:r w:rsidRPr="0008241C">
        <w:rPr>
          <w:sz w:val="22"/>
          <w:szCs w:val="22"/>
        </w:rPr>
        <w:fldChar w:fldCharType="separate"/>
      </w:r>
      <w:r w:rsidRPr="0008241C">
        <w:rPr>
          <w:noProof/>
          <w:sz w:val="22"/>
          <w:szCs w:val="22"/>
        </w:rPr>
        <w:t>(Vartak, 1996)</w:t>
      </w:r>
      <w:r w:rsidRPr="0008241C">
        <w:rPr>
          <w:sz w:val="22"/>
          <w:szCs w:val="22"/>
        </w:rPr>
        <w:fldChar w:fldCharType="end"/>
      </w:r>
      <w:r w:rsidRPr="0008241C">
        <w:rPr>
          <w:sz w:val="22"/>
          <w:szCs w:val="22"/>
        </w:rPr>
        <w:t xml:space="preserve">. At least 13,720 sacred groves have been reported to date in India, which represents only an indication of the extent and magnitude of the presence of sacred groves in the country. In view of the known presence and pattern of the distribution of sacred groves, the number in India is estimated to be between 100,000 and 150,000 </w:t>
      </w:r>
      <w:r w:rsidRPr="0008241C">
        <w:rPr>
          <w:sz w:val="22"/>
          <w:szCs w:val="22"/>
        </w:rPr>
        <w:fldChar w:fldCharType="begin" w:fldLock="1"/>
      </w:r>
      <w:r w:rsidRPr="0008241C">
        <w:rPr>
          <w:sz w:val="22"/>
          <w:szCs w:val="22"/>
        </w:rPr>
        <w:instrText>ADDIN CSL_CITATION {"citationItems":[{"id":"ITEM-1","itemData":{"author":[{"dropping-particle":"","family":"Malhotra","given":"Kailash C","non-dropping-particle":"","parse-names":false,"suffix":""}],"collection-title":"UNESCO Regional Workshop on the Role of Sacred Groves in Conservation and Management of Biological Diversity","container-title":"Conserving the Sacred for Biodiversity Management","editor":[{"dropping-particle":"","family":"Ramakrishnan","given":"Palayanoor S","non-dropping-particle":"","parse-names":false,"suffix":""},{"dropping-particle":"","family":"Saxena","given":"K G","non-dropping-particle":"","parse-names":false,"suffix":""},{"dropping-particle":"","family":"Chandrasekharan","given":"U M","non-dropping-particle":"","parse-names":false,"suffix":""}],"id":"ITEM-1","issued":{"date-parts":[["1998"]]},"publisher":"Oxford and IBH","publisher-place":"New Delhi","title":"Anthropological Dimensions of Sacred Groves in India: An Overview","type":"chapter"},"uris":["http://www.mendeley.com/documents/?uuid=9b636c51-6ea1-4074-abd6-a2f886a27c05"]},{"id":"ITEM-2","itemData":{"author":[{"dropping-particle":"","family":"Malhotra","given":"Kailash C","non-dropping-particle":"","parse-names":false,"suffix":""},{"dropping-particle":"","family":"Gokhale","given":"Yogesh","non-dropping-particle":"","parse-names":false,"suffix":""},{"dropping-particle":"","family":"Chatterjee","given":"Sudipto","non-dropping-particle":"","parse-names":false,"suffix":""},{"dropping-particle":"","family":"Srivastava","given":"Sanjeev","non-dropping-particle":"","parse-names":false,"suffix":""}],"container-title":"Indian National Science Academy, New Delhi and Indira Gandhi Rashtriya Manav Sangrahalaya, Bhopal","id":"ITEM-2","issued":{"date-parts":[["2001"]]},"number-of-pages":"30","title":"Cultural and ecological dimensions of sacred groves in India","type":"book"},"uris":["http://www.mendeley.com/documents/?uuid=29a1ca84-3058-48c0-ab63-ef3205b62ccc"]}],"mendeley":{"formattedCitation":"(Malhotra, 1998; Malhotra &lt;i&gt;et al.&lt;/i&gt;, 2001)","plainTextFormattedCitation":"(Malhotra, 1998; Malhotra et al., 2001)","previouslyFormattedCitation":"(Malhotra, 1998; Malhotra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Malhotra, 1998; Malhotra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w:t>
      </w:r>
    </w:p>
    <w:p w14:paraId="530720A5" w14:textId="77777777" w:rsidR="00A01204" w:rsidRPr="0008241C" w:rsidRDefault="00A01204" w:rsidP="00A01204">
      <w:pPr>
        <w:rPr>
          <w:sz w:val="22"/>
          <w:szCs w:val="22"/>
          <w:lang w:eastAsia="ko-KR"/>
        </w:rPr>
      </w:pPr>
      <w:bookmarkStart w:id="535" w:name="2.3.2.4_South‐East_Asia"/>
      <w:bookmarkEnd w:id="535"/>
    </w:p>
    <w:p w14:paraId="537C4A7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36" w:name="_Toc494765744"/>
      <w:r w:rsidRPr="0008241C">
        <w:rPr>
          <w:b/>
          <w:sz w:val="22"/>
          <w:szCs w:val="22"/>
        </w:rPr>
        <w:t>Philippines</w:t>
      </w:r>
      <w:bookmarkEnd w:id="536"/>
    </w:p>
    <w:p w14:paraId="62424A24" w14:textId="77777777" w:rsidR="00A01204" w:rsidRPr="0008241C" w:rsidRDefault="00A01204" w:rsidP="00A01204">
      <w:pPr>
        <w:rPr>
          <w:sz w:val="22"/>
          <w:szCs w:val="22"/>
        </w:rPr>
      </w:pPr>
    </w:p>
    <w:p w14:paraId="242331C7" w14:textId="77777777" w:rsidR="00A01204" w:rsidRPr="0008241C" w:rsidRDefault="00A01204" w:rsidP="00A01204">
      <w:pPr>
        <w:rPr>
          <w:sz w:val="22"/>
          <w:szCs w:val="22"/>
        </w:rPr>
      </w:pPr>
      <w:r w:rsidRPr="0008241C">
        <w:rPr>
          <w:sz w:val="22"/>
          <w:szCs w:val="22"/>
        </w:rPr>
        <w:t xml:space="preserve">Biodiversity and ecosystems are closely linked to the culture and spirit of indigenous people in the Asia- Pacific. Often nature is represented in rituals and ceremonies. For example, for Kankana- ey People in Sagada, Northern Philippines, various elements of a landscape are related to rituals called </w:t>
      </w:r>
      <w:r w:rsidRPr="0008241C">
        <w:rPr>
          <w:i/>
          <w:sz w:val="22"/>
          <w:szCs w:val="22"/>
        </w:rPr>
        <w:t xml:space="preserve">begnas </w:t>
      </w:r>
      <w:r w:rsidRPr="0008241C">
        <w:rPr>
          <w:sz w:val="22"/>
          <w:szCs w:val="22"/>
        </w:rPr>
        <w:t xml:space="preserve">that are practiced to support community welfare and personal well-being. These rituals include birds and other animals of which their behavior is observed as important omens. Mountain peaks are utilized for calling ancestor spirits. Freshwater species from rice paddies, rivers and streams and different rice varieties are used for the </w:t>
      </w:r>
      <w:r w:rsidRPr="0008241C">
        <w:rPr>
          <w:i/>
          <w:sz w:val="22"/>
          <w:szCs w:val="22"/>
        </w:rPr>
        <w:t xml:space="preserve">begnas </w:t>
      </w:r>
      <w:r w:rsidRPr="0008241C">
        <w:rPr>
          <w:sz w:val="22"/>
          <w:szCs w:val="22"/>
        </w:rPr>
        <w:t xml:space="preserve">ceremony. Rivers and streams are for purifying participants in the rituals. A particular </w:t>
      </w:r>
      <w:r w:rsidRPr="0008241C">
        <w:rPr>
          <w:i/>
          <w:sz w:val="22"/>
          <w:szCs w:val="22"/>
        </w:rPr>
        <w:t xml:space="preserve">begnas </w:t>
      </w:r>
      <w:r w:rsidRPr="0008241C">
        <w:rPr>
          <w:sz w:val="22"/>
          <w:szCs w:val="22"/>
        </w:rPr>
        <w:t xml:space="preserve">is then performed under certain trees or within sacred groves </w:t>
      </w:r>
      <w:r w:rsidRPr="0008241C">
        <w:rPr>
          <w:sz w:val="22"/>
          <w:szCs w:val="22"/>
        </w:rPr>
        <w:fldChar w:fldCharType="begin" w:fldLock="1"/>
      </w:r>
      <w:r w:rsidRPr="0008241C">
        <w:rPr>
          <w:sz w:val="22"/>
          <w:szCs w:val="22"/>
        </w:rPr>
        <w:instrText>ADDIN CSL_CITATION {"citationItems":[{"id":"ITEM-1","itemData":{"author":[{"dropping-particle":"","family":"Anacio","given":"Danesto Bacdayan","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publisher":"Institute for Global Environmental Strategies","publisher-place":"Tokyo, Japan","title":"Biodiversity Requirements of the Begnas Ritual System in Sagada, Northern Philippines","type":"chapter"},"uris":["http://www.mendeley.com/documents/?uuid=8d9a9aa3-cbf4-4837-874e-3897594bc11c"]}],"mendeley":{"formattedCitation":"(Anacio, 2017)","plainTextFormattedCitation":"(Anacio, 2017)","previouslyFormattedCitation":"(Anacio, 2017)"},"properties":{"noteIndex":0},"schema":"https://github.com/citation-style-language/schema/raw/master/csl-citation.json"}</w:instrText>
      </w:r>
      <w:r w:rsidRPr="0008241C">
        <w:rPr>
          <w:sz w:val="22"/>
          <w:szCs w:val="22"/>
        </w:rPr>
        <w:fldChar w:fldCharType="separate"/>
      </w:r>
      <w:r w:rsidRPr="0008241C">
        <w:rPr>
          <w:noProof/>
          <w:sz w:val="22"/>
          <w:szCs w:val="22"/>
        </w:rPr>
        <w:t>(Anacio, 2017)</w:t>
      </w:r>
      <w:r w:rsidRPr="0008241C">
        <w:rPr>
          <w:sz w:val="22"/>
          <w:szCs w:val="22"/>
        </w:rPr>
        <w:fldChar w:fldCharType="end"/>
      </w:r>
      <w:r w:rsidRPr="0008241C">
        <w:rPr>
          <w:sz w:val="22"/>
          <w:szCs w:val="22"/>
        </w:rPr>
        <w:t>.</w:t>
      </w:r>
      <w:r w:rsidRPr="0008241C">
        <w:rPr>
          <w:rFonts w:eastAsia="MS Mincho"/>
          <w:sz w:val="22"/>
          <w:szCs w:val="22"/>
          <w:lang w:eastAsia="ja-JP"/>
        </w:rPr>
        <w:t xml:space="preserve"> In the pre-colonial times crocodiles were worshiped as the embodiment of the ancestors, spirits or gods, and this still remains in the beliefs of some people such as the:Magindanaon, Tagbanwa and Kalinga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80/1943815X.2011.610804","ISBN":"1943-815X","ISSN":"1943815X","abstract":"What are valid arguments to protect the Philippine crocodile in the wild? And how are we to explain the normative foundations of biodiversity conservation to rural communities in the developing world? Conservationists mainly rely on economic values to justify in situ wildlife conservation. In this article, we argue that these utilitarian reasons are often based on inaccuracies and flawed assumptions. By focusing narrowly on economic incentives, conservationists risk undermining their credibility and obscuring other valid reasons to protect nature. Cultural and intrinsic values can also form a strong motivation for poor people in non-western societies to conserve biodiversity. In the northern Sierra Madre on Luzon, respect for nature, interest in wildlife ecology and pride in the occurrence and conservation of a rare and iconic species proved to be effective incentives to protect the Philippine crocodile.","author":[{"dropping-particle":"","family":"Ploeg","given":"Jan","non-dropping-particle":"van der","parse-names":false,"suffix":""},{"dropping-particle":"","family":"Cauillan-Cureg","given":"Myrna","non-dropping-particle":"","parse-names":false,"suffix":""},{"dropping-particle":"","family":"Weerd","given":"Merlijn","non-dropping-particle":"van","parse-names":false,"suffix":""},{"dropping-particle":"","family":"Persoon","given":"Gerard","non-dropping-particle":"","parse-names":false,"suffix":""}],"container-title":"Journal of Integrative Environmental Sciences","id":"ITEM-1","issued":{"date-parts":[["2011"]]},"page":"287-298","title":"'Why must we protect crocodiles?' Explaining the value of the Philippine crocodile to rural communities","type":"article-journal"},"uris":["http://www.mendeley.com/documents/?uuid=0947476e-462a-3c3d-8d88-6e90a260d0a7"]}],"mendeley":{"formattedCitation":"(van der Ploeg &lt;i&gt;et al.&lt;/i&gt;, 2011)","plainTextFormattedCitation":"(van der Ploeg et al., 2011)","previouslyFormattedCitation":"(van der Ploeg &lt;i&gt;et al.&lt;/i&gt;, 2011)"},"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van der Ploeg </w:t>
      </w:r>
      <w:r w:rsidRPr="0008241C">
        <w:rPr>
          <w:rFonts w:eastAsia="MS Mincho"/>
          <w:i/>
          <w:noProof/>
          <w:sz w:val="22"/>
          <w:szCs w:val="22"/>
          <w:lang w:eastAsia="ja-JP"/>
        </w:rPr>
        <w:t>et al.</w:t>
      </w:r>
      <w:r w:rsidRPr="0008241C">
        <w:rPr>
          <w:rFonts w:eastAsia="MS Mincho"/>
          <w:noProof/>
          <w:sz w:val="22"/>
          <w:szCs w:val="22"/>
          <w:lang w:eastAsia="ja-JP"/>
        </w:rPr>
        <w:t>, 2011)</w:t>
      </w:r>
      <w:r w:rsidRPr="0008241C">
        <w:rPr>
          <w:rFonts w:eastAsia="MS Mincho"/>
          <w:sz w:val="22"/>
          <w:szCs w:val="22"/>
          <w:lang w:eastAsia="ja-JP"/>
        </w:rPr>
        <w:fldChar w:fldCharType="end"/>
      </w:r>
      <w:r w:rsidRPr="0008241C">
        <w:rPr>
          <w:rFonts w:eastAsia="MS Mincho"/>
          <w:sz w:val="22"/>
          <w:szCs w:val="22"/>
          <w:lang w:eastAsia="ja-JP"/>
        </w:rPr>
        <w:t>.</w:t>
      </w:r>
    </w:p>
    <w:p w14:paraId="75396BF1" w14:textId="77777777" w:rsidR="00A01204" w:rsidRPr="0008241C" w:rsidRDefault="00A01204" w:rsidP="00A01204">
      <w:pPr>
        <w:rPr>
          <w:sz w:val="22"/>
          <w:szCs w:val="22"/>
        </w:rPr>
      </w:pPr>
    </w:p>
    <w:p w14:paraId="36EEF5C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37" w:name="_Toc494765745"/>
      <w:r w:rsidRPr="0008241C">
        <w:rPr>
          <w:b/>
          <w:sz w:val="22"/>
          <w:szCs w:val="22"/>
        </w:rPr>
        <w:t>Vietnam</w:t>
      </w:r>
      <w:bookmarkEnd w:id="537"/>
    </w:p>
    <w:p w14:paraId="0857F5F7" w14:textId="77777777" w:rsidR="00A01204" w:rsidRPr="0008241C" w:rsidRDefault="00A01204" w:rsidP="00A01204">
      <w:pPr>
        <w:rPr>
          <w:sz w:val="22"/>
          <w:szCs w:val="22"/>
        </w:rPr>
      </w:pPr>
    </w:p>
    <w:p w14:paraId="3183C552" w14:textId="77777777" w:rsidR="00A01204" w:rsidRPr="0008241C" w:rsidRDefault="00A01204" w:rsidP="00A01204">
      <w:pPr>
        <w:rPr>
          <w:sz w:val="22"/>
          <w:szCs w:val="22"/>
        </w:rPr>
      </w:pPr>
      <w:r w:rsidRPr="0008241C">
        <w:rPr>
          <w:sz w:val="22"/>
          <w:szCs w:val="22"/>
        </w:rPr>
        <w:t xml:space="preserve">While the forest is a source of provisioning services (foods and other materials) to ethnic minority groups in Vietnam, it also used as a venue for spiritual activities; rituals, traditional games and songs are held within the forest </w:t>
      </w:r>
      <w:r w:rsidRPr="0008241C">
        <w:rPr>
          <w:sz w:val="22"/>
          <w:szCs w:val="22"/>
        </w:rPr>
        <w:fldChar w:fldCharType="begin" w:fldLock="1"/>
      </w:r>
      <w:r w:rsidRPr="0008241C">
        <w:rPr>
          <w:sz w:val="22"/>
          <w:szCs w:val="22"/>
        </w:rPr>
        <w:instrText>ADDIN CSL_CITATION {"citationItems":[{"id":"ITEM-1","itemData":{"author":[{"dropping-particle":"","family":"Hien","given":"Vu Thi","non-dropping-particle":"","parse-names":false,"suffix":""},{"dropping-particle":"","family":"Tuyet","given":"Nguyen Thu","non-dropping-particle":"","parse-names":false,"suffix":""},{"dropping-particle":"","family":"Giap","given":"Nguyen Xuan","non-dropping-particle":"","parse-names":false,"suffix":""},{"dropping-particle":"","family":"Xa","given":"Vu Hong","non-dropping-particle":"","parse-names":false,"suffix":""}],"container-title":"Indigenous Women, Climate Change and Forests. Baguio","editor":[{"dropping-particle":"V.","family":"Alangui","given":"Wilfredo","non-dropping-particle":"","parse-names":false,"suffix":""},{"dropping-particle":"","family":"Subido","given":"Grace","non-dropping-particle":"","parse-names":false,"suffix":""},{"dropping-particle":"","family":"Tinda-an","given":"Ruth","non-dropping-particle":"","parse-names":false,"suffix":""}],"id":"ITEM-1","issued":{"date-parts":[["2011"]]},"page":"247-266","publisher":"Tebtebba Foundation","publisher-place":"Thai Nguyen Province, Vietnam","title":"Ethnic Minority Women in Traditional Forest Management at Binh Son Village","type":"chapter"},"uris":["http://www.mendeley.com/documents/?uuid=38ed1b52-e366-454c-b9da-91b1f6015bf8"]}],"mendeley":{"formattedCitation":"(Hien &lt;i&gt;et al.&lt;/i&gt;, 2011)","plainTextFormattedCitation":"(Hien et al., 2011)","previouslyFormattedCitation":"(Hie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Hie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In the H’re ethnic community in Vietnam, certain traditional rice varieties are especially used and connected with rituals, ceremonies, making special wine and special cake (local specialty) </w:t>
      </w:r>
      <w:r w:rsidRPr="0008241C">
        <w:rPr>
          <w:sz w:val="22"/>
          <w:szCs w:val="22"/>
        </w:rPr>
        <w:fldChar w:fldCharType="begin" w:fldLock="1"/>
      </w:r>
      <w:r w:rsidRPr="0008241C">
        <w:rPr>
          <w:sz w:val="22"/>
          <w:szCs w:val="22"/>
        </w:rPr>
        <w:instrText>ADDIN CSL_CITATION {"citationItems":[{"id":"ITEM-1","itemData":{"author":[{"dropping-particle":"","family":"Anacio","given":"Danesto Bacdayan","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publisher":"Institute for Global Environmental Strategies","publisher-place":"Tokyo, Japan","title":"Biodiversity Requirements of the Begnas Ritual System in Sagada, Northern Philippines","type":"chapter"},"uris":["http://www.mendeley.com/documents/?uuid=8d9a9aa3-cbf4-4837-874e-3897594bc11c"]},{"id":"ITEM-2","itemData":{"author":[{"dropping-particle":"","family":"Dang","given":"To Kien","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2","issued":{"date-parts":[["2017"]]},"page":"143","publisher":"Institute for Global Environmental Strategies","publisher-place":"Tokyo, Japan","title":"Status and changes of local rice varieties: a case study from four villages in Po E commune, Kon Plong district, Kon Tum province, Central Highlands of Vietnam","type":"chapter"},"uris":["http://www.mendeley.com/documents/?uuid=2a78a874-5365-4908-98c4-731bb0ef5d7d"]}],"mendeley":{"formattedCitation":"(Anacio, 2017; Dang, 2017)","plainTextFormattedCitation":"(Anacio, 2017; Dang, 2017)","previouslyFormattedCitation":"(Anacio, 2017; Dang, 2017)"},"properties":{"noteIndex":0},"schema":"https://github.com/citation-style-language/schema/raw/master/csl-citation.json"}</w:instrText>
      </w:r>
      <w:r w:rsidRPr="0008241C">
        <w:rPr>
          <w:sz w:val="22"/>
          <w:szCs w:val="22"/>
        </w:rPr>
        <w:fldChar w:fldCharType="separate"/>
      </w:r>
      <w:r w:rsidRPr="0008241C">
        <w:rPr>
          <w:noProof/>
          <w:sz w:val="22"/>
          <w:szCs w:val="22"/>
        </w:rPr>
        <w:t>(Anacio, 2017; Dang, 2017)</w:t>
      </w:r>
      <w:r w:rsidRPr="0008241C">
        <w:rPr>
          <w:sz w:val="22"/>
          <w:szCs w:val="22"/>
        </w:rPr>
        <w:fldChar w:fldCharType="end"/>
      </w:r>
      <w:r w:rsidRPr="0008241C">
        <w:rPr>
          <w:sz w:val="22"/>
          <w:szCs w:val="22"/>
        </w:rPr>
        <w:t>.</w:t>
      </w:r>
    </w:p>
    <w:p w14:paraId="2735A44C" w14:textId="77777777" w:rsidR="00A01204" w:rsidRPr="0008241C" w:rsidRDefault="00A01204" w:rsidP="00A01204">
      <w:pPr>
        <w:rPr>
          <w:sz w:val="22"/>
          <w:szCs w:val="22"/>
        </w:rPr>
      </w:pPr>
    </w:p>
    <w:p w14:paraId="4FECB25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i/>
          <w:sz w:val="14"/>
          <w:szCs w:val="22"/>
        </w:rPr>
      </w:pPr>
      <w:bookmarkStart w:id="538" w:name="_Toc494765747"/>
      <w:r w:rsidRPr="0008241C">
        <w:rPr>
          <w:b/>
          <w:sz w:val="22"/>
          <w:szCs w:val="22"/>
        </w:rPr>
        <w:t>Singapore</w:t>
      </w:r>
      <w:bookmarkEnd w:id="538"/>
    </w:p>
    <w:p w14:paraId="4683101F" w14:textId="77777777" w:rsidR="00A01204" w:rsidRPr="0008241C" w:rsidRDefault="00A01204" w:rsidP="00A01204">
      <w:pPr>
        <w:rPr>
          <w:sz w:val="22"/>
          <w:szCs w:val="22"/>
        </w:rPr>
      </w:pPr>
    </w:p>
    <w:p w14:paraId="2D0E3E8B" w14:textId="77777777" w:rsidR="00A01204" w:rsidRPr="0008241C" w:rsidRDefault="00A01204" w:rsidP="00A01204">
      <w:pPr>
        <w:rPr>
          <w:sz w:val="22"/>
          <w:szCs w:val="22"/>
        </w:rPr>
      </w:pPr>
      <w:r w:rsidRPr="0008241C">
        <w:rPr>
          <w:sz w:val="22"/>
          <w:szCs w:val="22"/>
        </w:rPr>
        <w:t xml:space="preserve">Singapore is one of the most densely populated countries in the world. Despite this, it still has rich biodiversity throughout the country. One of the signigicant attributes of Singapore’s biodiversity is its harbors and coastline. Coastal management is a very important aspect of Singapore’s response to the constant pressures of: pollution, transport and industrialization. Tourism is a predominant industry in Singapore. The government has used tourism to the benefit of supporting biodiversity and sustaining ecosystems through education and nature-based tourism. The current state of biodiversity shows some trends of improving, as there have been noted increases in the numbers of species of certain groups of plants and animals. </w:t>
      </w:r>
      <w:r w:rsidRPr="0008241C">
        <w:rPr>
          <w:sz w:val="22"/>
          <w:szCs w:val="22"/>
        </w:rPr>
        <w:fldChar w:fldCharType="begin" w:fldLock="1"/>
      </w:r>
      <w:r w:rsidRPr="0008241C">
        <w:rPr>
          <w:sz w:val="22"/>
          <w:szCs w:val="22"/>
        </w:rPr>
        <w:instrText>ADDIN CSL_CITATION {"citationItems":[{"id":"ITEM-1","itemData":{"author":[{"dropping-particle":"","family":"National Parks Board Singapore","given":"","non-dropping-particle":"","parse-names":false,"suffix":""}],"id":"ITEM-1","issued":{"date-parts":[["2015"]]},"note":"NULL","title":"Singapore 5th National Report to the Convention on Biological Diversity (2010-2014)","type":"article-journal"},"uris":["http://www.mendeley.com/documents/?uuid=0045d78b-1a2c-4af9-b869-de061d931fd0"]}],"mendeley":{"formattedCitation":"(National Parks Board Singapore, 2015)","plainTextFormattedCitation":"(National Parks Board Singapore, 2015)","previouslyFormattedCitation":"(National Parks Board Singapore, 2015)"},"properties":{"noteIndex":0},"schema":"https://github.com/citation-style-language/schema/raw/master/csl-citation.json"}</w:instrText>
      </w:r>
      <w:r w:rsidRPr="0008241C">
        <w:rPr>
          <w:sz w:val="22"/>
          <w:szCs w:val="22"/>
        </w:rPr>
        <w:fldChar w:fldCharType="separate"/>
      </w:r>
      <w:r w:rsidRPr="0008241C">
        <w:rPr>
          <w:noProof/>
          <w:sz w:val="22"/>
          <w:szCs w:val="22"/>
        </w:rPr>
        <w:t>(National Parks Board Singapore, 2015)</w:t>
      </w:r>
      <w:r w:rsidRPr="0008241C">
        <w:rPr>
          <w:sz w:val="22"/>
          <w:szCs w:val="22"/>
        </w:rPr>
        <w:fldChar w:fldCharType="end"/>
      </w:r>
    </w:p>
    <w:p w14:paraId="168226B3" w14:textId="77777777" w:rsidR="00A01204" w:rsidRPr="0008241C" w:rsidRDefault="00A01204" w:rsidP="00A01204">
      <w:pPr>
        <w:rPr>
          <w:sz w:val="22"/>
          <w:szCs w:val="22"/>
        </w:rPr>
      </w:pPr>
      <w:bookmarkStart w:id="539" w:name="2.3.2.5_Western_Asia"/>
      <w:bookmarkEnd w:id="539"/>
    </w:p>
    <w:p w14:paraId="1A13707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4"/>
          <w:szCs w:val="22"/>
        </w:rPr>
      </w:pPr>
      <w:r w:rsidRPr="0008241C">
        <w:rPr>
          <w:b/>
          <w:sz w:val="22"/>
          <w:szCs w:val="22"/>
        </w:rPr>
        <w:t>Western Asia</w:t>
      </w:r>
    </w:p>
    <w:p w14:paraId="76CDDA4B" w14:textId="77777777" w:rsidR="00A01204" w:rsidRPr="0008241C" w:rsidRDefault="00A01204" w:rsidP="00A01204">
      <w:pPr>
        <w:rPr>
          <w:sz w:val="22"/>
          <w:szCs w:val="22"/>
        </w:rPr>
      </w:pPr>
    </w:p>
    <w:p w14:paraId="523C6C60" w14:textId="77777777" w:rsidR="00A01204" w:rsidRPr="0008241C" w:rsidRDefault="00A01204" w:rsidP="00A01204">
      <w:pPr>
        <w:rPr>
          <w:sz w:val="22"/>
          <w:szCs w:val="22"/>
        </w:rPr>
      </w:pPr>
      <w:r w:rsidRPr="0008241C">
        <w:rPr>
          <w:sz w:val="22"/>
          <w:szCs w:val="22"/>
        </w:rPr>
        <w:t xml:space="preserve">Only a few sub-systems have been valued for their contibutions to people (i.e. ago-ecosystems, dry land, steep and forests). Mashayekh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11676-010-0074-3","ISBN":"1167601000743","ISSN":"1007662X","abstract":"Forest ecosystem services contribute to human welfare, both directly and indirectly. Here the economic value of water conservation by Bazoft basin located in Zagros forests in western Iran was estimated, using simulation models and Geographic Information System (GIS) as a tool for analyzing the effects of ecological factors on ecosystem services. Rainfall-runoff simulation was carried out by using Curve Number (CN) method in HEC-HMS model. The model requires the inputs of land cover, soil and short term rainfall and discharge data. The efficiency of simulated model was revised using observed data and doing calibration stages. The role of forest on water retention and surface runoff reduction by devising four hypothetical scenarios and then the effects of land use changes associated with these scenarios on rainfall-runoff behavior of the region were determined. The results show that under the case of scenario one which assumes that the entire of basin area is covered by forests, total outflow would be in the minimum amount and rainfall initial loss will increase. Forest hydrological services related to water retention was economically assessed using Replacement Cost Method. Valuation results show that each hectare of Bazoft forests can store 84.8 m3 water with 0.5 US/ m3 annual value. So the water retention value of each hectare of these forests will be 43US. This could have positive economic consequences for the region and would help decision-makers in selecting appropriate and economically feasible development strategies. © 2010 Northeast Forestry University and Springer-Verlag Berlin Heidelberg.","author":[{"dropping-particle":"","family":"Mashayekhi","given":"Zahra","non-dropping-particle":"","parse-names":false,"suffix":""},{"dropping-particle":"","family":"Panahi","given":"Mostafa","non-dropping-particle":"","parse-names":false,"suffix":""},{"dropping-particle":"","family":"Karami","given":"Mahmoud","non-dropping-particle":"","parse-names":false,"suffix":""},{"dropping-particle":"","family":"Khalighi","given":"Shahram","non-dropping-particle":"","parse-names":false,"suffix":""},{"dropping-particle":"","family":"Malekian","given":"Arash","non-dropping-particle":"","parse-names":false,"suffix":""}],"container-title":"Journal of Forestry Research","id":"ITEM-1","issue":"3","issued":{"date-parts":[["2010"]]},"page":"293-300","title":"Economic valuation of water storage function of forest ecosystems (case study: Zagros Forests, Iran)","type":"article-journal","volume":"21"},"label":"section","suppress-author":1,"uris":["http://www.mendeley.com/documents/?uuid=fa827d23-de32-4d7e-8fd0-8a52a51505c5"]}],"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xml:space="preserve"> estimated the economic value of the water storage function of forest ecosystems in Zagros, Iran, by calculating the cost of replacing this function with other artificial methods, the water retention value was estimated at $43 per hectare. Several studies have estimated the value of forest ecosystems in Western Asia. Following the contingent valuation method (method to elicit people’s choices based on hypothetical survey questions), the social value of the northern forested area in Jordan was estimated to be $1,158,414.8 per year </w:t>
      </w:r>
      <w:r w:rsidRPr="0008241C">
        <w:rPr>
          <w:sz w:val="22"/>
          <w:szCs w:val="22"/>
        </w:rPr>
        <w:fldChar w:fldCharType="begin" w:fldLock="1"/>
      </w:r>
      <w:r w:rsidRPr="0008241C">
        <w:rPr>
          <w:sz w:val="22"/>
          <w:szCs w:val="22"/>
        </w:rPr>
        <w:instrText>ADDIN CSL_CITATION {"citationItems":[{"id":"ITEM-1","itemData":{"DOI":"10.1080/13504509.2015.1004379","ISSN":"1350-4509","abstract":"This paper reports an attempt to apply the contingent valuation method (CVM) to value ecosystem services in Jordans northern forests. I employed the CVM to obtain an estimate for the populations willingness to pay (WTP) for restoration and conservation of services in this area. I sampled 300 rural households through in-person interviews, then applied two econometric models to examine the incentives for WTP. The aggregate present value benefit is 3,569,556 Jordanian Dinar for the whole of Jordans northern forests; this valuation is based on the amount participants were willing to contribute to maintain forest ecosystem services. The conservation cost is assumed to reflect the direct value gained from human utilization of forest services. Results suggest a correlation between WTP and household income, as well as WTP and classification of services. I assess that income and forest service type most directly shaped participants WTP for forest conservation. The study also indicates that the CVM can successfully be applied to Jordan and may be a viable and potentially useful direction for future research on environment valuation in other developing countries in the Middle East. © 2015 Taylor &amp; Francis.","author":[{"dropping-particle":"","family":"Al-Assaf","given":"Amani Abdullah","non-dropping-particle":"","parse-names":false,"suffix":""}],"container-title":"International Journal of Sustainable Development and World Ecology","id":"ITEM-1","issue":"3","issued":{"date-parts":[["2015"]]},"page":"242-250","title":"Applying contingent valuation to measure the economic value of forest services: A case study in Northern Jordan","type":"article-journal","volume":"22"},"uris":["http://www.mendeley.com/documents/?uuid=e187fa6f-dbd6-47c2-8978-ce137cbf4e52"]}],"mendeley":{"formattedCitation":"(Al-Assaf, 2015)","plainTextFormattedCitation":"(Al-Assaf, 2015)","previouslyFormattedCitation":"(Al-Assaf, 2015)"},"properties":{"noteIndex":0},"schema":"https://github.com/citation-style-language/schema/raw/master/csl-citation.json"}</w:instrText>
      </w:r>
      <w:r w:rsidRPr="0008241C">
        <w:rPr>
          <w:sz w:val="22"/>
          <w:szCs w:val="22"/>
        </w:rPr>
        <w:fldChar w:fldCharType="separate"/>
      </w:r>
      <w:r w:rsidRPr="0008241C">
        <w:rPr>
          <w:noProof/>
          <w:sz w:val="22"/>
          <w:szCs w:val="22"/>
        </w:rPr>
        <w:t>(Al-Assaf, 2015)</w:t>
      </w:r>
      <w:r w:rsidRPr="0008241C">
        <w:rPr>
          <w:sz w:val="22"/>
          <w:szCs w:val="22"/>
        </w:rPr>
        <w:fldChar w:fldCharType="end"/>
      </w:r>
      <w:r w:rsidRPr="0008241C">
        <w:rPr>
          <w:sz w:val="22"/>
          <w:szCs w:val="22"/>
        </w:rPr>
        <w:t>. This amount covers the value of services: soil conservation, aesthetic purposes, medicinal and herbal plants, biodiversity conservation, firewood and animal</w:t>
      </w:r>
      <w:r w:rsidRPr="0008241C">
        <w:rPr>
          <w:spacing w:val="-33"/>
          <w:sz w:val="22"/>
          <w:szCs w:val="22"/>
        </w:rPr>
        <w:t xml:space="preserve"> </w:t>
      </w:r>
      <w:r w:rsidRPr="0008241C">
        <w:rPr>
          <w:sz w:val="22"/>
          <w:szCs w:val="22"/>
        </w:rPr>
        <w:t xml:space="preserve">feed. Meanwhile the cedar forests in Lebanon had a total economic value based on the difference in value for users and non-users, which was approximately $20 per household for both villagers and city dwellers </w:t>
      </w:r>
      <w:r w:rsidRPr="0008241C">
        <w:rPr>
          <w:sz w:val="22"/>
          <w:szCs w:val="22"/>
        </w:rPr>
        <w:fldChar w:fldCharType="begin" w:fldLock="1"/>
      </w:r>
      <w:r w:rsidRPr="0008241C">
        <w:rPr>
          <w:sz w:val="22"/>
          <w:szCs w:val="22"/>
        </w:rPr>
        <w:instrText>ADDIN CSL_CITATION {"citationItems":[{"id":"ITEM-1","itemData":{"DOI":"10.1016/j.ecolecon.2006.03.001","ISBN":"0921-8009","ISSN":"09218009","abstract":"The cedar forests in Lebanon give shelter to a rich biodiversity and they constitute important mountainous relic habitats harboring a wide range of endemic, rare and threatened species, and species with economic potential. These forests, once covering the Eastern and Western mountain chains, have been the providers of quality timber for the region in historical times. The ancient practices have left the country with only 12 forest relics distributed on the Mount Lebanon chain. Even though recognized worldwide as flagship species and sites of cultural, religious and historical values, these forests have attracted limited international funds for their conservation. These funds proved not to be sustainable for long-term conservation plans; therefore a system for securing local funds for the protection of cedar forest is needed. In this context, this research study was designed having three main objectives which are firstly to illustrate the differences in the value of cedar forests between citizens and villagers, users and non-users. Secondly to identify the best ways to collect local funds and design other tools (involving for example public participation) needed in setting out a sound strategy for the conservation of the cedar forests. Thirdly to use the findings of this study as a tool to investigate in further studies and to inform and influence decision makers about the importance of a long-term conservation and sustainable use program as well as to consider a strategic approach for its sustainable use. Using an open-ended questionnaire, contingent valuation method is applied to highlight the importance of well informed population, to obtain the Willingness to Pay (WTP) for a scenario to conserve cedar forests in Lebanon; to increase their surface areas; to promote sustainable activities and to explore the degree of importance of their attributes and of the option, bequest and existence values as perceived by the Lebanese population. The WTP is tested by using a regression model relating WTP to all socio-demographic variables. The questionnaires (416) were performed in three main cities in Lebanon and in villages surrounding two nature reserves. The difference in the individual WTP value for users and non-users was approximately US$20 per household for both villagers and city dwellers. The frequency of the zero WTP value was higher for non-users. The results obtained encouraged a national initiative to create a national trust fund and to integrate sym…","author":[{"dropping-particle":"","family":"Sattout","given":"E. J.","non-dropping-particle":"","parse-names":false,"suffix":""},{"dropping-particle":"","family":"Talhouk","given":"S. N.","non-dropping-particle":"","parse-names":false,"suffix":""},{"dropping-particle":"","family":"Caligari","given":"P. D S","non-dropping-particle":"","parse-names":false,"suffix":""}],"container-title":"Ecological Economics","id":"ITEM-1","issue":"2-3","issued":{"date-parts":[["2007"]]},"page":"315-322","title":"Economic value of cedar relics in Lebanon: An application of contingent valuation method for conservation","type":"article-journal","volume":"61"},"uris":["http://www.mendeley.com/documents/?uuid=17ad977b-2901-4c00-ae90-cc483fd3f261"]}],"mendeley":{"formattedCitation":"(Sattout &lt;i&gt;et al.&lt;/i&gt;, 2007)","plainTextFormattedCitation":"(Sattout et al., 2007)","previouslyFormattedCitation":"(Sattout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Sattout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t>
      </w:r>
    </w:p>
    <w:p w14:paraId="731685E6" w14:textId="77777777" w:rsidR="00A01204" w:rsidRPr="0008241C" w:rsidRDefault="00A01204" w:rsidP="00A01204">
      <w:pPr>
        <w:rPr>
          <w:sz w:val="22"/>
          <w:szCs w:val="22"/>
        </w:rPr>
      </w:pPr>
    </w:p>
    <w:p w14:paraId="421BBF64" w14:textId="77777777" w:rsidR="00A01204" w:rsidRPr="0008241C" w:rsidRDefault="00A01204" w:rsidP="00A01204">
      <w:pPr>
        <w:rPr>
          <w:sz w:val="22"/>
          <w:szCs w:val="22"/>
        </w:rPr>
      </w:pPr>
      <w:r w:rsidRPr="0008241C">
        <w:rPr>
          <w:sz w:val="22"/>
          <w:szCs w:val="22"/>
        </w:rPr>
        <w:t xml:space="preserve">Oases in Western Asia have been under continuous threat in terms of water availability, where water is diverted to high-value uses at the expense of irrigation. The estimated value for the recreational use of an oasis can be exemplified by the Misfat Al-Abryeen oasis in Oman, which has been valued at $104.74 per individual, per trip. The total social benefit from this oasis is estimated at $366,590 per year </w:t>
      </w:r>
      <w:r w:rsidRPr="0008241C">
        <w:rPr>
          <w:sz w:val="22"/>
          <w:szCs w:val="22"/>
        </w:rPr>
        <w:fldChar w:fldCharType="begin" w:fldLock="1"/>
      </w:r>
      <w:r w:rsidRPr="0008241C">
        <w:rPr>
          <w:sz w:val="22"/>
          <w:szCs w:val="22"/>
        </w:rPr>
        <w:instrText>ADDIN CSL_CITATION {"citationItems":[{"id":"ITEM-1","itemData":{"DOI":"10.1007/s00267-011-9678-4","ISBN":"0364-152X","ISSN":"0364152X","PMID":"21519874","abstract":"Increasing demand for water to develop non-agricultural activities is causing water to be diverted to high-value uses at the expense of irrigation. However, agriculture provides a flow of amenities in the desert environment which are not either accounted or paid. Oases are spread all over the globe and are threatened for various reasons among which is the high pressure of demand for fresh water. This paper estimates the recreation use value of an oasis. The paper is based on the Misfat Al-Abryeen oasis in Oman, a man-made area of streams and woodland. The travel cost method is used through an on-site questionnaire distributed to 230 visitors. Around 75% of visitors to the oasis also visited other historical or ecological sites during the same day-trip. The econometric model is estimated using negative binomial regression with endogenous stratification. The average consumer surplus, or benefit, from visiting Misfat Al-Abryeen is estimated at US$ 104.74 per individual per trip. The total social benefit from this oasis is estimated at $366,590 per year. These results underscore the importance of the role played by irrigated agriculture in the provision of amenity services for the tourism sector in a desert environment. The sustainability of the irrigation activity depends on the recognition of the recreation role of oases and the transfer of part of these benefits to the farmers who maintain the irrigation system. The implementation of an entrance fee to the oasis might increase farmers' profit by 6-21%.","author":[{"dropping-particle":"","family":"Zekri","given":"Slim","non-dropping-particle":"","parse-names":false,"suffix":""},{"dropping-particle":"","family":"Mbaga","given":"Msafiri","non-dropping-particle":"","parse-names":false,"suffix":""},{"dropping-particle":"","family":"Fouzai","given":"Ayoub","non-dropping-particle":"","parse-names":false,"suffix":""},{"dropping-particle":"","family":"Al-Shaqsi","given":"Saif","non-dropping-particle":"","parse-names":false,"suffix":""}],"container-title":"Environmental Management","id":"ITEM-1","issue":"1","issued":{"date-parts":[["2011"]]},"page":"81-88","title":"Recreational value of an oasis in Oman","type":"article-journal","volume":"48"},"uris":["http://www.mendeley.com/documents/?uuid=a6b82681-4f1c-415a-b392-77671d13efc3"]}],"mendeley":{"formattedCitation":"(Zekri &lt;i&gt;et al.&lt;/i&gt;, 2011)","plainTextFormattedCitation":"(Zekri et al., 2011)","previouslyFormattedCitation":"(Zekri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Zekri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3D8A3C77" w14:textId="77777777" w:rsidR="00A01204" w:rsidRPr="0008241C" w:rsidRDefault="00A01204" w:rsidP="00A01204">
      <w:pPr>
        <w:rPr>
          <w:sz w:val="22"/>
          <w:szCs w:val="22"/>
        </w:rPr>
      </w:pPr>
    </w:p>
    <w:p w14:paraId="7B3E7299" w14:textId="77777777" w:rsidR="00A01204" w:rsidRPr="0008241C" w:rsidRDefault="00A01204" w:rsidP="00A01204">
      <w:pPr>
        <w:rPr>
          <w:sz w:val="22"/>
          <w:szCs w:val="22"/>
        </w:rPr>
      </w:pPr>
      <w:r w:rsidRPr="0008241C">
        <w:rPr>
          <w:sz w:val="22"/>
          <w:szCs w:val="22"/>
        </w:rPr>
        <w:lastRenderedPageBreak/>
        <w:t xml:space="preserve">A study by the IUCN </w:t>
      </w:r>
      <w:r w:rsidRPr="0008241C">
        <w:rPr>
          <w:sz w:val="22"/>
          <w:szCs w:val="22"/>
        </w:rPr>
        <w:fldChar w:fldCharType="begin" w:fldLock="1"/>
      </w:r>
      <w:r w:rsidRPr="0008241C">
        <w:rPr>
          <w:sz w:val="22"/>
          <w:szCs w:val="22"/>
        </w:rPr>
        <w:instrText>ADDIN CSL_CITATION {"citationItems":[{"id":"ITEM-1","itemData":{"author":[{"dropping-particle":"","family":"IUCN","given":"","non-dropping-particle":"","parse-names":false,"suffix":""}],"id":"ITEM-1","issued":{"date-parts":[["2011"]]},"publisher-place":"Amman, Jordan","title":"Natural Resource Economic Valuations Environmental Economic Valuation of the HIMA System The Case of Zarqa River Basin – Jordan","type":"report"},"label":"section","suppress-author":1,"uris":["http://www.mendeley.com/documents/?uuid=140539bc-6195-436b-8480-fb3517ebf8f6"]}],"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estimated some of the potential economic benefits that could be accrued from protecting and restoring the rangelands of Jordan using the traditional Hima system tool following the Total Economic Value (TEV) to derive the rangeland's benefits to local people. Local communities derived substantial amounts of forage material from Mujib Natural Reserve in Jordan, which represents three bio-geographical regions that accounted to $147,000. Thus, the annual economic value of rangelands in Jordan would amount to $</w:t>
      </w:r>
      <w:r w:rsidRPr="0008241C">
        <w:rPr>
          <w:rFonts w:eastAsia="MS Mincho"/>
          <w:sz w:val="22"/>
          <w:szCs w:val="22"/>
          <w:lang w:eastAsia="ko-KR"/>
        </w:rPr>
        <w:t xml:space="preserve">191.6 </w:t>
      </w:r>
      <w:r w:rsidRPr="0008241C">
        <w:rPr>
          <w:sz w:val="22"/>
          <w:szCs w:val="22"/>
        </w:rPr>
        <w:t>million</w:t>
      </w:r>
      <w:r w:rsidRPr="0008241C">
        <w:rPr>
          <w:rFonts w:eastAsia="MS Mincho"/>
          <w:sz w:val="22"/>
          <w:szCs w:val="22"/>
          <w:lang w:eastAsia="ko-KR"/>
        </w:rPr>
        <w:t xml:space="preserve"> </w:t>
      </w:r>
      <w:r w:rsidRPr="0008241C">
        <w:rPr>
          <w:sz w:val="22"/>
          <w:szCs w:val="22"/>
        </w:rPr>
        <w:fldChar w:fldCharType="begin" w:fldLock="1"/>
      </w:r>
      <w:r w:rsidRPr="0008241C">
        <w:rPr>
          <w:sz w:val="22"/>
          <w:szCs w:val="22"/>
        </w:rPr>
        <w:instrText>ADDIN CSL_CITATION {"citationItems":[{"id":"ITEM-1","itemData":{"author":[{"dropping-particle":"","family":"IUCN","given":"","non-dropping-particle":"","parse-names":false,"suffix":""}],"id":"ITEM-1","issued":{"date-parts":[["2011"]]},"publisher-place":"Amman, Jordan","title":"Natural Resource Economic Valuations Environmental Economic Valuation of the HIMA System The Case of Zarqa River Basin – Jordan","type":"report"},"label":"section","uris":["http://www.mendeley.com/documents/?uuid=140539bc-6195-436b-8480-fb3517ebf8f6"]}],"mendeley":{"formattedCitation":"(IUCN, 2011)","plainTextFormattedCitation":"(IUCN, 2011)","previouslyFormattedCitation":"(IUCN, 2011)"},"properties":{"noteIndex":0},"schema":"https://github.com/citation-style-language/schema/raw/master/csl-citation.json"}</w:instrText>
      </w:r>
      <w:r w:rsidRPr="0008241C">
        <w:rPr>
          <w:sz w:val="22"/>
          <w:szCs w:val="22"/>
        </w:rPr>
        <w:fldChar w:fldCharType="separate"/>
      </w:r>
      <w:r w:rsidRPr="0008241C">
        <w:rPr>
          <w:noProof/>
          <w:sz w:val="22"/>
          <w:szCs w:val="22"/>
        </w:rPr>
        <w:t>(IUCN, 2011)</w:t>
      </w:r>
      <w:r w:rsidRPr="0008241C">
        <w:rPr>
          <w:sz w:val="22"/>
          <w:szCs w:val="22"/>
        </w:rPr>
        <w:fldChar w:fldCharType="end"/>
      </w:r>
      <w:r w:rsidRPr="0008241C">
        <w:rPr>
          <w:sz w:val="22"/>
          <w:szCs w:val="22"/>
        </w:rPr>
        <w:t>.</w:t>
      </w:r>
    </w:p>
    <w:p w14:paraId="25BF61D4" w14:textId="77777777" w:rsidR="00A01204" w:rsidRPr="0008241C" w:rsidRDefault="00A01204" w:rsidP="00A01204">
      <w:pPr>
        <w:rPr>
          <w:sz w:val="22"/>
          <w:szCs w:val="22"/>
        </w:rPr>
      </w:pPr>
    </w:p>
    <w:p w14:paraId="3A18BA70" w14:textId="77777777" w:rsidR="00A01204" w:rsidRPr="0008241C" w:rsidRDefault="00A01204" w:rsidP="00A01204">
      <w:pPr>
        <w:keepNext/>
        <w:tabs>
          <w:tab w:val="clear" w:pos="1247"/>
          <w:tab w:val="left" w:pos="765"/>
        </w:tabs>
        <w:outlineLvl w:val="2"/>
        <w:rPr>
          <w:b/>
          <w:sz w:val="24"/>
          <w:szCs w:val="24"/>
        </w:rPr>
      </w:pPr>
      <w:bookmarkStart w:id="540" w:name="_bookmark30"/>
      <w:bookmarkStart w:id="541" w:name="_Toc494765751"/>
      <w:bookmarkStart w:id="542" w:name="_Toc504317126"/>
      <w:bookmarkStart w:id="543" w:name="_Toc504317819"/>
      <w:bookmarkStart w:id="544" w:name="_Toc504320381"/>
      <w:bookmarkStart w:id="545" w:name="_Toc504320828"/>
      <w:bookmarkStart w:id="546" w:name="_Toc504321165"/>
      <w:bookmarkStart w:id="547" w:name="_Toc524041343"/>
      <w:bookmarkEnd w:id="540"/>
      <w:r w:rsidRPr="0008241C">
        <w:rPr>
          <w:rFonts w:eastAsia="Malgun Gothic"/>
          <w:b/>
          <w:sz w:val="30"/>
          <w:szCs w:val="30"/>
          <w:lang w:eastAsia="ko-KR"/>
        </w:rPr>
        <w:t>2.3.3</w:t>
      </w:r>
      <w:r w:rsidRPr="0008241C">
        <w:rPr>
          <w:rFonts w:eastAsia="Malgun Gothic"/>
          <w:b/>
          <w:sz w:val="30"/>
          <w:szCs w:val="30"/>
          <w:lang w:eastAsia="ko-KR"/>
        </w:rPr>
        <w:tab/>
      </w:r>
      <w:r w:rsidRPr="0008241C">
        <w:rPr>
          <w:b/>
          <w:sz w:val="24"/>
          <w:szCs w:val="24"/>
        </w:rPr>
        <w:t>Economic valuation of ecosystem goods and</w:t>
      </w:r>
      <w:r w:rsidRPr="0008241C">
        <w:rPr>
          <w:b/>
          <w:spacing w:val="-17"/>
          <w:sz w:val="24"/>
          <w:szCs w:val="24"/>
        </w:rPr>
        <w:t xml:space="preserve"> </w:t>
      </w:r>
      <w:r w:rsidRPr="0008241C">
        <w:rPr>
          <w:b/>
          <w:sz w:val="24"/>
          <w:szCs w:val="24"/>
        </w:rPr>
        <w:t>services</w:t>
      </w:r>
      <w:bookmarkEnd w:id="541"/>
      <w:bookmarkEnd w:id="542"/>
      <w:bookmarkEnd w:id="543"/>
      <w:bookmarkEnd w:id="544"/>
      <w:bookmarkEnd w:id="545"/>
      <w:bookmarkEnd w:id="546"/>
      <w:bookmarkEnd w:id="547"/>
    </w:p>
    <w:p w14:paraId="61B52BE8" w14:textId="77777777" w:rsidR="00A01204" w:rsidRPr="0008241C" w:rsidRDefault="00A01204" w:rsidP="00A01204">
      <w:pPr>
        <w:rPr>
          <w:sz w:val="22"/>
          <w:szCs w:val="22"/>
        </w:rPr>
      </w:pPr>
    </w:p>
    <w:p w14:paraId="7E625F9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48" w:name="_Toc494765752"/>
      <w:bookmarkStart w:id="549" w:name="_Toc504317127"/>
      <w:bookmarkStart w:id="550" w:name="_Toc504317820"/>
      <w:bookmarkStart w:id="551" w:name="_Toc504321166"/>
      <w:r w:rsidRPr="0008241C">
        <w:rPr>
          <w:rFonts w:eastAsia="Malgun Gothic"/>
          <w:b/>
          <w:sz w:val="22"/>
          <w:szCs w:val="24"/>
          <w:lang w:eastAsia="ko-KR"/>
        </w:rPr>
        <w:t>2.3.3.1</w:t>
      </w:r>
      <w:r w:rsidRPr="0008241C">
        <w:rPr>
          <w:rFonts w:eastAsia="Malgun Gothic"/>
          <w:b/>
          <w:sz w:val="22"/>
          <w:szCs w:val="24"/>
          <w:lang w:eastAsia="ko-KR"/>
        </w:rPr>
        <w:tab/>
      </w:r>
      <w:r w:rsidRPr="0008241C">
        <w:rPr>
          <w:b/>
          <w:sz w:val="22"/>
          <w:szCs w:val="24"/>
        </w:rPr>
        <w:t>Rationale for economic</w:t>
      </w:r>
      <w:r w:rsidRPr="0008241C">
        <w:rPr>
          <w:b/>
          <w:spacing w:val="-8"/>
          <w:sz w:val="22"/>
          <w:szCs w:val="24"/>
        </w:rPr>
        <w:t xml:space="preserve"> </w:t>
      </w:r>
      <w:r w:rsidRPr="0008241C">
        <w:rPr>
          <w:b/>
          <w:sz w:val="22"/>
          <w:szCs w:val="24"/>
        </w:rPr>
        <w:t>valuation</w:t>
      </w:r>
      <w:bookmarkEnd w:id="548"/>
      <w:bookmarkEnd w:id="549"/>
      <w:bookmarkEnd w:id="550"/>
      <w:bookmarkEnd w:id="551"/>
    </w:p>
    <w:p w14:paraId="1EF9E472" w14:textId="77777777" w:rsidR="00A01204" w:rsidRPr="0008241C" w:rsidRDefault="00A01204" w:rsidP="00A01204">
      <w:pPr>
        <w:rPr>
          <w:sz w:val="22"/>
          <w:szCs w:val="22"/>
        </w:rPr>
      </w:pPr>
    </w:p>
    <w:p w14:paraId="73BDB311" w14:textId="77777777" w:rsidR="00A01204" w:rsidRPr="0008241C" w:rsidRDefault="00A01204" w:rsidP="00A01204">
      <w:pPr>
        <w:rPr>
          <w:sz w:val="22"/>
          <w:szCs w:val="22"/>
        </w:rPr>
      </w:pPr>
      <w:r w:rsidRPr="0008241C">
        <w:rPr>
          <w:sz w:val="22"/>
          <w:szCs w:val="22"/>
        </w:rPr>
        <w:t xml:space="preserve">Although there are diverse definitions of values (e.g. principles, preferences, importance and measures) and there exist multiple valuation methods, human decision-making largely depends on anthropocentric, instrumental values and in particular, economic values </w:t>
      </w:r>
      <w:r w:rsidRPr="0008241C">
        <w:rPr>
          <w:sz w:val="22"/>
          <w:szCs w:val="22"/>
        </w:rPr>
        <w:fldChar w:fldCharType="begin" w:fldLock="1"/>
      </w:r>
      <w:r w:rsidRPr="0008241C">
        <w:rPr>
          <w:sz w:val="22"/>
          <w:szCs w:val="22"/>
        </w:rPr>
        <w:instrText>ADDIN CSL_CITATION {"citationItems":[{"id":"ITEM-1","itemData":{"DOI":"10.1371/journal.pbio.1002040","ISBN":"DOI: 10.1371/journal.pbio.1002040","ISSN":"15457885","PMID":"25585296","abstract":"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author":[{"dropping-particle":"","family":"Díaz","given":"Sandra","non-dropping-particle":"","parse-names":false,"suffix":""},{"dropping-particle":"","family":"Demissew","given":"Sebsebe","non-dropping-particle":"","parse-names":false,"suffix":""},{"dropping-particle":"","family":"Joly","given":"Carlos","non-dropping-particle":"","parse-names":false,"suffix":""},{"dropping-particle":"","family":"Lonsdale","given":"W. Mark","non-dropping-particle":"","parse-names":false,"suffix":""},{"dropping-particle":"","family":"Larigauderie","given":"Anne","non-dropping-particle":"","parse-names":false,"suffix":""}],"container-title":"PLoS Biology","id":"ITEM-1","issue":"1","issued":{"date-parts":[["2015"]]},"page":"1-8","title":"A Rosetta Stone for Nature's Benefits to People","type":"article-journal","volume":"13"},"uris":["http://www.mendeley.com/documents/?uuid=685b9334-4e35-40c3-bc88-90f165789f3e"]},{"id":"ITEM-2","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2","issued":{"date-parts":[["2017"]]},"page":"7-16","title":"Valuing nature's contributions to people: the IPBES approach","type":"article-journal","volume":"26-27"},"uris":["http://www.mendeley.com/documents/?uuid=a6626f41-4e75-4c7e-9db3-6233fac9eb6b"]}],"mendeley":{"formattedCitation":"(Díaz, Demissew, Joly, &lt;i&gt;et al.&lt;/i&gt;, 2015; Pascual &lt;i&gt;et al.&lt;/i&gt;, 2017)","plainTextFormattedCitation":"(Díaz, Demissew, Joly, et al., 2015; Pascual et al., 2017)","previouslyFormattedCitation":"(Díaz, Demissew, Joly, &lt;i&gt;et al.&lt;/i&gt;, 2015; 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Joly, </w:t>
      </w:r>
      <w:r w:rsidRPr="0008241C">
        <w:rPr>
          <w:i/>
          <w:noProof/>
          <w:sz w:val="22"/>
          <w:szCs w:val="22"/>
        </w:rPr>
        <w:t>et al.</w:t>
      </w:r>
      <w:r w:rsidRPr="0008241C">
        <w:rPr>
          <w:noProof/>
          <w:sz w:val="22"/>
          <w:szCs w:val="22"/>
        </w:rPr>
        <w:t xml:space="preserve">, 2015; 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One of the rationales for economic valuation is that assessment results are expressed in a “common metric” (i.e. money) across various ecosystem services, which is essential for informed decision-making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uris":["http://www.mendeley.com/documents/?uuid=4c1455c0-eae4-41e2-9f18-a57c089f8ba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This utilitarian interpretation of human preferences can be useful when societies face trade- offs between different ecosystem services or between different policy options.</w:t>
      </w:r>
    </w:p>
    <w:p w14:paraId="4F8B8238" w14:textId="77777777" w:rsidR="00A01204" w:rsidRPr="0008241C" w:rsidRDefault="00A01204" w:rsidP="00A01204">
      <w:pPr>
        <w:rPr>
          <w:sz w:val="21"/>
          <w:szCs w:val="22"/>
        </w:rPr>
      </w:pPr>
    </w:p>
    <w:p w14:paraId="360F7FAD" w14:textId="77777777" w:rsidR="00A01204" w:rsidRPr="0008241C" w:rsidRDefault="00A01204" w:rsidP="00A01204">
      <w:pPr>
        <w:rPr>
          <w:rFonts w:eastAsia="Malgun Gothic"/>
          <w:sz w:val="22"/>
          <w:szCs w:val="22"/>
          <w:lang w:eastAsia="ko-KR"/>
        </w:rPr>
      </w:pPr>
      <w:r w:rsidRPr="0008241C">
        <w:rPr>
          <w:sz w:val="22"/>
          <w:szCs w:val="22"/>
        </w:rPr>
        <w:t xml:space="preserve">Studies of economic valuation can be largely divided into two approaches: one aims to estimate a total economic value for entire jurisdictional boundaries (e.g. global values) (e.g. Costanz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38/387253a0","ISBN":"0028-0836","ISSN":"0028-0836","PMID":"19880551","abstract":"The services of ecological systems and the natural capital stocksthat produce them are critical to the functioning of the Earth's life-support system. They contribute to human welfare, both directly and indirectly, and therefore represent part of the total economic value of the planet.We have estimated the current economic value of 17 ecosystem services for 16 biomes, based on published studies and a few original calculations. For the entire biosphere, the value (most of which is outside the market) is estimated to be in the range of US$16-54 trillion (1012) per year, with an average of US$33trillion per year. Because of the nature of the uncertainties, thismust be considered a minimum estimate. Global gross national product total is around US$18 trillion per year.","author":[{"dropping-particle":"","family":"Costanza","given":"Robert","non-dropping-particle":"","parse-names":false,"suffix":""},{"dropping-particle":"","family":"d'Arge","given":"Ralph","non-dropping-particle":"","parse-names":false,"suffix":""},{"dropping-particle":"","family":"Groot","given":"Rudolf","non-dropping-particle":"de","parse-names":false,"suffix":""},{"dropping-particle":"","family":"Farber","given":"Stephen","non-dropping-particle":"","parse-names":false,"suffix":""},{"dropping-particle":"","family":"Grasso","given":"Monica","non-dropping-particle":"","parse-names":false,"suffix":""},{"dropping-particle":"","family":"Hannon","given":"Bruce","non-dropping-particle":"","parse-names":false,"suffix":""},{"dropping-particle":"","family":"Limburg","given":"Karin","non-dropping-particle":"","parse-names":false,"suffix":""},{"dropping-particle":"","family":"Naeem","given":"Shahid","non-dropping-particle":"","parse-names":false,"suffix":""},{"dropping-particle":"V.","family":"O'Neill","given":"Robert","non-dropping-particle":"","parse-names":false,"suffix":""},{"dropping-particle":"","family":"Paruelo","given":"Jose","non-dropping-particle":"","parse-names":false,"suffix":""},{"dropping-particle":"","family":"Raskin","given":"Robert G.","non-dropping-particle":"","parse-names":false,"suffix":""},{"dropping-particle":"","family":"Sutton","given":"Paul","non-dropping-particle":"","parse-names":false,"suffix":""},{"dropping-particle":"","family":"Belt","given":"Marjan","non-dropping-particle":"van den","parse-names":false,"suffix":""}],"container-title":"Nature","id":"ITEM-1","issue":"6630","issued":{"date-parts":[["1997"]]},"page":"253-260","title":"The value of the world's ecosystem services and natural capital","type":"article-journal","volume":"387"},"label":"section","suppress-author":1,"uris":["http://www.mendeley.com/documents/?uuid=0d46275d-c330-478b-9afe-6ac629405de0"]},{"id":"ITEM-2","itemData":{"ISSN":"0959-3780","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2","issued":{"date-parts":[["2014"]]},"page":"152-158","publisher":"Elsevier","title":"Changes in the global value of ecosystem services","type":"article-journal","volume":"26"},"label":"section","suppress-author":1,"uris":["http://www.mendeley.com/documents/?uuid=c9ad7b73-4312-4988-bde8-f6dd9b58c1cb"]}],"mendeley":{"formattedCitation":"(1997, 2014)","plainTextFormattedCitation":"(1997, 2014)","previouslyFormattedCitation":"(1997, 2014)"},"properties":{"noteIndex":0},"schema":"https://github.com/citation-style-language/schema/raw/master/csl-citation.json"}</w:instrText>
      </w:r>
      <w:r w:rsidRPr="0008241C">
        <w:rPr>
          <w:sz w:val="22"/>
          <w:szCs w:val="22"/>
        </w:rPr>
        <w:fldChar w:fldCharType="separate"/>
      </w:r>
      <w:r w:rsidRPr="0008241C">
        <w:rPr>
          <w:noProof/>
          <w:sz w:val="22"/>
          <w:szCs w:val="22"/>
        </w:rPr>
        <w:t>(1997, 2014)</w:t>
      </w:r>
      <w:r w:rsidRPr="0008241C">
        <w:rPr>
          <w:sz w:val="22"/>
          <w:szCs w:val="22"/>
        </w:rPr>
        <w:fldChar w:fldCharType="end"/>
      </w:r>
      <w:r w:rsidRPr="0008241C">
        <w:rPr>
          <w:sz w:val="22"/>
          <w:szCs w:val="22"/>
        </w:rPr>
        <w:t xml:space="preserve">) and the other a welfare value for a change in ecosystem services due to a change in ecosystems (e.g. TEEB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Kumar","given":"Pushpam","non-dropping-particle":"","parse-names":false,"suffix":""}],"id":"ITEM-1","issued":{"date-parts":[["2010"]]},"publisher":"Earthscan","publisher-place":"London and Washington","title":"The Economics of Ecosystems and Biodiversity Ecological and Economic Foundations","type":"book"},"label":"section","suppress-author":1,"uris":["http://www.mendeley.com/documents/?uuid=2a09a77f-0d11-4a58-9858-dd5fe526b930"]}],"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xml:space="preserve">; UKNEA </w:t>
      </w:r>
      <w:r w:rsidRPr="0008241C">
        <w:rPr>
          <w:sz w:val="22"/>
          <w:szCs w:val="22"/>
        </w:rPr>
        <w:fldChar w:fldCharType="begin" w:fldLock="1"/>
      </w:r>
      <w:r w:rsidRPr="0008241C">
        <w:rPr>
          <w:sz w:val="22"/>
          <w:szCs w:val="22"/>
        </w:rPr>
        <w:instrText>ADDIN CSL_CITATION {"citationItems":[{"id":"ITEM-1","itemData":{"author":[{"dropping-particle":"","family":"UKNEA","given":"","non-dropping-particle":"","parse-names":false,"suffix":""}],"id":"ITEM-1","issued":{"date-parts":[["2011"]]},"publisher-place":"Cambridge, UK","title":"The UK National Ecosystem Assessment Technical Report","type":"report"},"label":"section","suppress-author":1,"uris":["http://www.mendeley.com/documents/?uuid=4c879840-139a-47a9-83f9-a3ac31d80f83"]}],"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It is important to recognize the differing purposes of the two approaches. The total valuation approach might be limited to awareness-raising, whereas the change-based approach is more applicable for specific policy questions or decisions </w:t>
      </w:r>
      <w:r w:rsidRPr="0008241C">
        <w:rPr>
          <w:sz w:val="22"/>
          <w:szCs w:val="22"/>
        </w:rPr>
        <w:fldChar w:fldCharType="begin" w:fldLock="1"/>
      </w:r>
      <w:r w:rsidRPr="0008241C">
        <w:rPr>
          <w:sz w:val="22"/>
          <w:szCs w:val="22"/>
        </w:rPr>
        <w:instrText>ADDIN CSL_CITATION {"citationItems":[{"id":"ITEM-1","itemData":{"ISSN":"0959-3780","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d":{"date-parts":[["2014"]]},"page":"152-158","publisher":"Elsevier","title":"Changes in the global value of ecosystem services","type":"article-journal","volume":"26"},"uris":["http://www.mendeley.com/documents/?uuid=c9ad7b73-4312-4988-bde8-f6dd9b58c1cb"]}],"mendeley":{"formattedCitation":"(Costanza &lt;i&gt;et al.&lt;/i&gt;, 2014)","plainTextFormattedCitation":"(Costanza et al., 2014)","previouslyFormattedCitation":"(Costanz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ostanz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A priority of this assessment is to offer policy relevant information for decision makers. Therefore the following subsection offers a brief overview of valuation studies in terms of ecosystem</w:t>
      </w:r>
      <w:r w:rsidRPr="0008241C">
        <w:rPr>
          <w:rFonts w:eastAsia="MS Mincho"/>
          <w:sz w:val="22"/>
          <w:szCs w:val="22"/>
          <w:lang w:eastAsia="ko-KR"/>
        </w:rPr>
        <w:t xml:space="preserve"> types </w:t>
      </w:r>
      <w:r w:rsidRPr="0008241C">
        <w:rPr>
          <w:sz w:val="22"/>
          <w:szCs w:val="22"/>
        </w:rPr>
        <w:t xml:space="preserve">(or biomes) </w:t>
      </w:r>
      <w:r w:rsidRPr="0008241C">
        <w:rPr>
          <w:rFonts w:eastAsia="MS Mincho"/>
          <w:sz w:val="22"/>
          <w:szCs w:val="22"/>
          <w:lang w:eastAsia="ko-KR"/>
        </w:rPr>
        <w:t>and</w:t>
      </w:r>
      <w:r w:rsidRPr="0008241C">
        <w:rPr>
          <w:sz w:val="22"/>
          <w:szCs w:val="22"/>
        </w:rPr>
        <w:t xml:space="preserve"> </w:t>
      </w:r>
      <w:r w:rsidRPr="0008241C">
        <w:rPr>
          <w:rFonts w:eastAsia="MS Mincho"/>
          <w:sz w:val="22"/>
          <w:szCs w:val="22"/>
          <w:lang w:eastAsia="ko-KR"/>
        </w:rPr>
        <w:t>NCP</w:t>
      </w:r>
      <w:r w:rsidRPr="0008241C">
        <w:rPr>
          <w:sz w:val="22"/>
          <w:szCs w:val="22"/>
        </w:rPr>
        <w:t xml:space="preserve"> in the region. Value estimates are reviewed to reveal which ecosystem types </w:t>
      </w:r>
      <w:r w:rsidRPr="0008241C">
        <w:rPr>
          <w:rFonts w:eastAsia="MS Mincho"/>
          <w:sz w:val="22"/>
          <w:szCs w:val="22"/>
          <w:lang w:eastAsia="ko-KR"/>
        </w:rPr>
        <w:t xml:space="preserve">and services </w:t>
      </w:r>
      <w:r w:rsidRPr="0008241C">
        <w:rPr>
          <w:sz w:val="22"/>
          <w:szCs w:val="22"/>
        </w:rPr>
        <w:t>are prioritised by the people in this region.</w:t>
      </w:r>
    </w:p>
    <w:p w14:paraId="0BA1E7D1" w14:textId="77777777" w:rsidR="00A01204" w:rsidRPr="0008241C" w:rsidRDefault="00A01204" w:rsidP="00A01204">
      <w:pPr>
        <w:rPr>
          <w:sz w:val="22"/>
          <w:szCs w:val="22"/>
        </w:rPr>
      </w:pPr>
      <w:bookmarkStart w:id="552" w:name="_Toc494765753"/>
    </w:p>
    <w:p w14:paraId="5D46F9D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Need for valuation of ecosystem services in decision-making</w:t>
      </w:r>
      <w:bookmarkEnd w:id="552"/>
    </w:p>
    <w:p w14:paraId="06EBA0CC" w14:textId="77777777" w:rsidR="00A01204" w:rsidRPr="0008241C" w:rsidRDefault="00A01204" w:rsidP="00A01204">
      <w:pPr>
        <w:rPr>
          <w:sz w:val="22"/>
          <w:szCs w:val="22"/>
        </w:rPr>
      </w:pPr>
    </w:p>
    <w:p w14:paraId="188476F9" w14:textId="77777777" w:rsidR="00A01204" w:rsidRPr="0008241C" w:rsidRDefault="00A01204" w:rsidP="00A01204">
      <w:pPr>
        <w:rPr>
          <w:rFonts w:eastAsia="Malgun Gothic"/>
          <w:sz w:val="22"/>
          <w:szCs w:val="22"/>
          <w:lang w:eastAsia="ko-KR"/>
        </w:rPr>
      </w:pPr>
      <w:r w:rsidRPr="0008241C">
        <w:rPr>
          <w:sz w:val="22"/>
          <w:szCs w:val="22"/>
        </w:rPr>
        <w:t>The Republic of Korea has experienced frequent damage from landslides and flooding due to deforestation, up until 1960s. The investment of the nation in reforestation, in 1960s and 1970s, is ‘paying back’, in terms of the ecosystem services being delivered from the recovery of the forests. A recent study by UNDP revealed that the reforestation investment took at least one decade in returning its payoffs as shown in Figure 2.23</w:t>
      </w:r>
      <w:hyperlink w:anchor="_bookmark34" w:history="1">
        <w:r w:rsidRPr="0008241C">
          <w:rPr>
            <w:sz w:val="22"/>
            <w:szCs w:val="22"/>
          </w:rPr>
          <w:t>. The annual benefits were converted to present values (PV) in 2010. The NPV</w:t>
        </w:r>
      </w:hyperlink>
      <w:r w:rsidRPr="0008241C">
        <w:rPr>
          <w:sz w:val="22"/>
          <w:szCs w:val="22"/>
        </w:rPr>
        <w:t xml:space="preserve"> level shown each year is the sum of accumulated annual PV until that year. In the case of Republic of Korea, the most significant benefits of reforestation was regulating the services of forests, controlling water flows with increased water yield, and reduced floods.  The study relied on the results of research on valuation of ecosystem services of forests carried out by scientists e.g. Kim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Kim","given":"J J","non-dropping-particle":"","parse-names":false,"suffix":""},{"dropping-particle":"","family":"Lee","given":"H K","non-dropping-particle":"","parse-names":false,"suffix":""},{"dropping-particle":"","family":"Choi","given":"M H","non-dropping-particle":"","parse-names":false,"suffix":""},{"dropping-particle":"","family":"Youn","given":"Y C","non-dropping-particle":"","parse-names":false,"suffix":""},{"dropping-particle":"","family":"Lee","given":"J K","non-dropping-particle":"","parse-names":false,"suffix":""}],"container-title":"Korean Journal of Forest Economics","id":"ITEM-1","issue":"1","issued":{"date-parts":[["1994"]]},"page":"127-139","title":"Quantification of Welfare Functions of Forests in Korea","type":"article-journal","volume":"2"},"label":"section","suppress-author":1,"uris":["http://www.mendeley.com/documents/?uuid=6a2e00aa-ad63-436a-88c6-54007f99fe17"]}],"mendeley":{"formattedCitation":"(1994)","plainTextFormattedCitation":"(1994)","previouslyFormattedCitation":"(1994)"},"properties":{"noteIndex":0},"schema":"https://github.com/citation-style-language/schema/raw/master/csl-citation.json"}</w:instrText>
      </w:r>
      <w:r w:rsidRPr="0008241C">
        <w:rPr>
          <w:sz w:val="22"/>
          <w:szCs w:val="22"/>
        </w:rPr>
        <w:fldChar w:fldCharType="separate"/>
      </w:r>
      <w:r w:rsidRPr="0008241C">
        <w:rPr>
          <w:noProof/>
          <w:sz w:val="22"/>
          <w:szCs w:val="22"/>
        </w:rPr>
        <w:t>(1994)</w:t>
      </w:r>
      <w:r w:rsidRPr="0008241C">
        <w:rPr>
          <w:sz w:val="22"/>
          <w:szCs w:val="22"/>
        </w:rPr>
        <w:fldChar w:fldCharType="end"/>
      </w:r>
      <w:r w:rsidRPr="0008241C">
        <w:rPr>
          <w:sz w:val="22"/>
          <w:szCs w:val="22"/>
        </w:rPr>
        <w:t xml:space="preserve"> and Markandya </w:t>
      </w:r>
      <w:r w:rsidRPr="0008241C">
        <w:rPr>
          <w:i/>
          <w:sz w:val="22"/>
          <w:szCs w:val="22"/>
        </w:rPr>
        <w:t xml:space="preserve">et al. </w:t>
      </w:r>
      <w:r w:rsidRPr="0008241C">
        <w:rPr>
          <w:sz w:val="22"/>
          <w:szCs w:val="22"/>
        </w:rPr>
        <w:fldChar w:fldCharType="begin" w:fldLock="1"/>
      </w:r>
      <w:r w:rsidRPr="0008241C">
        <w:rPr>
          <w:sz w:val="22"/>
          <w:szCs w:val="22"/>
        </w:rPr>
        <w:instrText>ADDIN CSL_CITATION {"citationItems":[{"id":"ITEM-1","itemData":{"author":[{"dropping-particle":"","family":"Markandya","given":"Anil","non-dropping-particle":"","parse-names":false,"suffix":""},{"dropping-particle":"","family":"Son","given":"Yowhan","non-dropping-particle":"","parse-names":false,"suffix":""},{"dropping-particle":"","family":"Lee","given":"Woo-Kyun","non-dropping-particle":"","parse-names":false,"suffix":""}],"id":"ITEM-1","issued":{"date-parts":[["2017"]]},"title":"Valuation of Reforestation in Terms of Disaster Risk Reduction: A Technical Study from the Republic of Korea","type":"article"},"label":"section","suppress-author":1,"uris":["http://www.mendeley.com/documents/?uuid=baefbbc2-574c-457d-b47d-10f4c608384b"]}],"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Cost benefit analyses such as Markandy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Markandya","given":"Anil","non-dropping-particle":"","parse-names":false,"suffix":""},{"dropping-particle":"","family":"Son","given":"Yowhan","non-dropping-particle":"","parse-names":false,"suffix":""},{"dropping-particle":"","family":"Lee","given":"Woo-Kyun","non-dropping-particle":"","parse-names":false,"suffix":""}],"id":"ITEM-1","issued":{"date-parts":[["2017"]]},"title":"Valuation of Reforestation in Terms of Disaster Risk Reduction: A Technical Study from the Republic of Korea","type":"article"},"label":"section","suppress-author":1,"uris":["http://www.mendeley.com/documents/?uuid=baefbbc2-574c-457d-b47d-10f4c608384b"]}],"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require a prior valuation of ecosystem</w:t>
      </w:r>
      <w:r w:rsidRPr="0008241C">
        <w:rPr>
          <w:spacing w:val="-22"/>
          <w:sz w:val="22"/>
          <w:szCs w:val="22"/>
        </w:rPr>
        <w:t xml:space="preserve"> </w:t>
      </w:r>
      <w:r w:rsidRPr="0008241C">
        <w:rPr>
          <w:sz w:val="22"/>
          <w:szCs w:val="22"/>
        </w:rPr>
        <w:t>services to be conducted.</w:t>
      </w:r>
    </w:p>
    <w:p w14:paraId="2CD4DF29" w14:textId="77777777" w:rsidR="00A01204" w:rsidRPr="0008241C" w:rsidRDefault="00A01204" w:rsidP="00A01204">
      <w:pPr>
        <w:rPr>
          <w:sz w:val="22"/>
          <w:szCs w:val="22"/>
          <w:lang w:eastAsia="ko-KR"/>
        </w:rPr>
      </w:pPr>
    </w:p>
    <w:p w14:paraId="7D820447"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24B3F5E6" wp14:editId="3FCA9683">
            <wp:extent cx="5731510" cy="2815646"/>
            <wp:effectExtent l="0" t="0" r="2540" b="3810"/>
            <wp:docPr id="925"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 name="Picture 8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31510" cy="2815646"/>
                    </a:xfrm>
                    <a:prstGeom prst="rect">
                      <a:avLst/>
                    </a:prstGeom>
                    <a:noFill/>
                    <a:ln>
                      <a:noFill/>
                    </a:ln>
                    <a:extLst/>
                  </pic:spPr>
                </pic:pic>
              </a:graphicData>
            </a:graphic>
          </wp:inline>
        </w:drawing>
      </w:r>
    </w:p>
    <w:p w14:paraId="7FEB169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553" w:name="_Toc494766080"/>
      <w:r w:rsidRPr="0008241C">
        <w:rPr>
          <w:b/>
          <w:kern w:val="2"/>
          <w:sz w:val="22"/>
          <w:szCs w:val="22"/>
          <w:lang w:eastAsia="ja-JP"/>
        </w:rPr>
        <w:t>Figure 2.23 Total cumulative Net Present Value (NPV) of forestation in the Republic of Korea</w:t>
      </w:r>
      <w:bookmarkEnd w:id="553"/>
    </w:p>
    <w:p w14:paraId="78CDC5C3" w14:textId="77777777" w:rsidR="00A01204" w:rsidRPr="0008241C" w:rsidRDefault="00A01204" w:rsidP="00A01204">
      <w:pPr>
        <w:rPr>
          <w:rFonts w:eastAsia="MS Mincho"/>
          <w:sz w:val="22"/>
          <w:szCs w:val="22"/>
          <w:lang w:eastAsia="ko-KR"/>
        </w:rPr>
      </w:pPr>
      <w:r w:rsidRPr="0008241C">
        <w:rPr>
          <w:sz w:val="22"/>
          <w:szCs w:val="22"/>
        </w:rPr>
        <w:t>Note: The annual benefits were converted to present values (PV) in 2010. The NPV level shown each year is the sum of accumulated annual PV until that year</w:t>
      </w:r>
      <w:r w:rsidRPr="0008241C">
        <w:rPr>
          <w:rFonts w:eastAsia="MS Mincho"/>
          <w:sz w:val="22"/>
          <w:szCs w:val="22"/>
          <w:lang w:eastAsia="ko-KR"/>
        </w:rPr>
        <w:t xml:space="preserve"> using discount rate of 3 per cent per year. Source: </w:t>
      </w:r>
      <w:r w:rsidRPr="0008241C">
        <w:rPr>
          <w:sz w:val="22"/>
          <w:szCs w:val="22"/>
        </w:rPr>
        <w:t xml:space="preserve">Markandy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Markandya","given":"Anil","non-dropping-particle":"","parse-names":false,"suffix":""},{"dropping-particle":"","family":"Son","given":"Yowhan","non-dropping-particle":"","parse-names":false,"suffix":""},{"dropping-particle":"","family":"Lee","given":"Woo-Kyun","non-dropping-particle":"","parse-names":false,"suffix":""}],"id":"ITEM-1","issued":{"date-parts":[["2017"]]},"title":"Valuation of Reforestation in Terms of Disaster Risk Reduction: A Technical Study from the Republic of Korea","type":"article"},"label":"section","suppress-author":1,"uris":["http://www.mendeley.com/documents/?uuid=baefbbc2-574c-457d-b47d-10f4c608384b"]}],"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w:t>
      </w:r>
    </w:p>
    <w:p w14:paraId="7D09D7AC" w14:textId="0496DBBF" w:rsidR="00A01204" w:rsidRDefault="00A01204" w:rsidP="00A01204">
      <w:pPr>
        <w:rPr>
          <w:sz w:val="22"/>
          <w:szCs w:val="22"/>
        </w:rPr>
      </w:pPr>
    </w:p>
    <w:p w14:paraId="2A78F233" w14:textId="6F219931" w:rsidR="006D6CC6" w:rsidRDefault="006D6CC6" w:rsidP="00A01204">
      <w:pPr>
        <w:rPr>
          <w:sz w:val="22"/>
          <w:szCs w:val="22"/>
        </w:rPr>
      </w:pPr>
    </w:p>
    <w:p w14:paraId="76FEE56F" w14:textId="77777777" w:rsidR="006D6CC6" w:rsidRPr="0008241C" w:rsidRDefault="006D6CC6" w:rsidP="00A01204">
      <w:pPr>
        <w:rPr>
          <w:sz w:val="22"/>
          <w:szCs w:val="22"/>
        </w:rPr>
      </w:pPr>
    </w:p>
    <w:p w14:paraId="7DA3CCA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54" w:name="_Toc504317128"/>
      <w:bookmarkStart w:id="555" w:name="_Toc504317821"/>
      <w:bookmarkStart w:id="556" w:name="_Toc504321167"/>
      <w:r w:rsidRPr="0008241C">
        <w:rPr>
          <w:b/>
          <w:sz w:val="22"/>
          <w:szCs w:val="24"/>
        </w:rPr>
        <w:t>2.3.3.2</w:t>
      </w:r>
      <w:r w:rsidRPr="0008241C">
        <w:rPr>
          <w:b/>
          <w:sz w:val="22"/>
          <w:szCs w:val="24"/>
        </w:rPr>
        <w:tab/>
        <w:t>Methodology for the review</w:t>
      </w:r>
      <w:bookmarkEnd w:id="554"/>
      <w:bookmarkEnd w:id="555"/>
      <w:bookmarkEnd w:id="556"/>
    </w:p>
    <w:p w14:paraId="0FEE331A" w14:textId="77777777" w:rsidR="00A01204" w:rsidRPr="0008241C" w:rsidRDefault="00A01204" w:rsidP="00A01204">
      <w:pPr>
        <w:rPr>
          <w:sz w:val="22"/>
          <w:szCs w:val="22"/>
        </w:rPr>
      </w:pPr>
    </w:p>
    <w:p w14:paraId="402B349A" w14:textId="77777777" w:rsidR="00A01204" w:rsidRPr="0008241C" w:rsidRDefault="00A01204" w:rsidP="00A01204">
      <w:pPr>
        <w:rPr>
          <w:rFonts w:eastAsia="MS Mincho"/>
          <w:sz w:val="22"/>
          <w:szCs w:val="22"/>
          <w:lang w:eastAsia="ko-KR"/>
        </w:rPr>
      </w:pPr>
      <w:r w:rsidRPr="0008241C">
        <w:rPr>
          <w:rFonts w:eastAsia="MS Mincho"/>
          <w:sz w:val="22"/>
          <w:szCs w:val="22"/>
          <w:lang w:eastAsia="ko-KR"/>
        </w:rPr>
        <w:t>A</w:t>
      </w:r>
      <w:r w:rsidRPr="0008241C">
        <w:rPr>
          <w:sz w:val="22"/>
          <w:szCs w:val="22"/>
        </w:rPr>
        <w:t xml:space="preserve"> systematic review</w:t>
      </w:r>
      <w:r w:rsidRPr="0008241C">
        <w:rPr>
          <w:rFonts w:eastAsia="MS Mincho"/>
          <w:sz w:val="22"/>
          <w:szCs w:val="22"/>
          <w:lang w:eastAsia="ko-KR"/>
        </w:rPr>
        <w:t xml:space="preserve"> (SR)</w:t>
      </w:r>
      <w:r w:rsidRPr="0008241C">
        <w:rPr>
          <w:sz w:val="22"/>
          <w:szCs w:val="22"/>
        </w:rPr>
        <w:t xml:space="preserve"> approach is used to extract the relevant information from existing literature</w:t>
      </w:r>
      <w:r w:rsidRPr="0008241C">
        <w:rPr>
          <w:rFonts w:eastAsia="MS Mincho"/>
          <w:sz w:val="22"/>
          <w:szCs w:val="22"/>
          <w:lang w:eastAsia="ko-KR"/>
        </w:rPr>
        <w:t xml:space="preserve"> </w:t>
      </w:r>
      <w:r w:rsidRPr="0008241C">
        <w:rPr>
          <w:sz w:val="22"/>
          <w:szCs w:val="22"/>
        </w:rPr>
        <w:t xml:space="preserve">following the guidelines developed by Kha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77/014107680309600304","ISSN":"0141-0768","author":[{"dropping-particle":"","family":"Khan","given":"Khalid S","non-dropping-particle":"","parse-names":false,"suffix":""},{"dropping-particle":"","family":"Kunz","given":"Regina","non-dropping-particle":"","parse-names":false,"suffix":""},{"dropping-particle":"","family":"Kleijnen","given":"Jos","non-dropping-particle":"","parse-names":false,"suffix":""},{"dropping-particle":"","family":"Antes","given":"Gerd","non-dropping-particle":"","parse-names":false,"suffix":""}],"container-title":"Journal of the Royal Society of Medicine","id":"ITEM-1","issue":"3","issued":{"date-parts":[["2003","3","23"]]},"page":"118-121","publisher":"SAGE PublicationsSage UK: London, England","title":"Five Steps to Conducting a Systematic Review","type":"article-journal","volume":"96"},"label":"section","suppress-author":1,"uris":["http://www.mendeley.com/documents/?uuid=f0f95806-d332-3b55-a606-5609bac859ba"]}],"mendeley":{"formattedCitation":"(2003)","plainTextFormattedCitation":"(2003)","previouslyFormattedCitation":"(2003)"},"properties":{"noteIndex":0},"schema":"https://github.com/citation-style-language/schema/raw/master/csl-citation.json"}</w:instrText>
      </w:r>
      <w:r w:rsidRPr="0008241C">
        <w:rPr>
          <w:sz w:val="22"/>
          <w:szCs w:val="22"/>
        </w:rPr>
        <w:fldChar w:fldCharType="separate"/>
      </w:r>
      <w:r w:rsidRPr="0008241C">
        <w:rPr>
          <w:noProof/>
          <w:sz w:val="22"/>
          <w:szCs w:val="22"/>
        </w:rPr>
        <w:t>(2003)</w:t>
      </w:r>
      <w:r w:rsidRPr="0008241C">
        <w:rPr>
          <w:sz w:val="22"/>
          <w:szCs w:val="22"/>
        </w:rPr>
        <w:fldChar w:fldCharType="end"/>
      </w:r>
      <w:r w:rsidRPr="0008241C">
        <w:rPr>
          <w:sz w:val="22"/>
          <w:szCs w:val="22"/>
        </w:rPr>
        <w:t xml:space="preserve"> and D’Amato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COLECON.2015.11.009","ISSN":"0921-8009","abstract":"We propose a review of empirical studies dealing with the monetary valuation of forest ecosystem services in China. The analysis focuses on: assessing methodological differences between studies; highlighting the variation of monetary values across different ecosystem service types; and identifying and discussing future research needs. Based on a systematic search, our data set consists of 12 studies published in peer-reviewed journals in English, dealing with 72 forest ecosystem services. Our results suggest that domestic literature is affected by elusive categorization of ecosystem services and methodological inconsistencies. The wide variation in monetary values of Chinese forest ecosystem services, a phenomenon also observed in global level reviews, can be partially explained by the methodological heterogeneity of the studies. Future research could benefit from a strengthened and more standardized methodological approach, drawing from relevant methods and indicators employed in the reviewed domestic articles, as well as from insights and solutions proposed in the international empirical and conceptual literature. The exceptional forest restoration policy landscape coupled with the increasing establishment of commercial plantations offer important research opportunities for monetary valuation in China. Efforts should be directed towards assessing marginal values of ecosystem services in land-use changes over time, and benefit flows among different stakeholders.","author":[{"dropping-particle":"","family":"D'Amato","given":"D.","non-dropping-particle":"","parse-names":false,"suffix":""},{"dropping-particle":"","family":"Rekola","given":"M.","non-dropping-particle":"","parse-names":false,"suffix":""},{"dropping-particle":"","family":"Li","given":"N.","non-dropping-particle":"","parse-names":false,"suffix":""},{"dropping-particle":"","family":"Toppinen","given":"A.","non-dropping-particle":"","parse-names":false,"suffix":""}],"container-title":"Ecological Economics","id":"ITEM-1","issued":{"date-parts":[["2016","1","1"]]},"page":"75-84","publisher":"Elsevier","title":"Monetary valuation of forest ecosystem services in China: A literature review and identification of future research needs","type":"article-journal","volume":"121"},"label":"section","suppress-author":1,"uris":["http://www.mendeley.com/documents/?uuid=91a25b7e-178e-32c3-9cd2-da18da9641e6"]}],"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w:t>
      </w:r>
      <w:r w:rsidRPr="0008241C">
        <w:rPr>
          <w:rFonts w:eastAsia="MS Mincho"/>
          <w:sz w:val="22"/>
          <w:szCs w:val="22"/>
          <w:lang w:eastAsia="ko-KR"/>
        </w:rPr>
        <w:t xml:space="preserve"> A SR protocol, which includes key research questions, search strategies, study inclusion criteria and data extraction strategies, was developed. The key research questions can be summarized as to examine:</w:t>
      </w:r>
    </w:p>
    <w:p w14:paraId="548DCEB6" w14:textId="77777777" w:rsidR="00A01204" w:rsidRPr="0008241C" w:rsidRDefault="00A01204" w:rsidP="007F0414">
      <w:pPr>
        <w:widowControl w:val="0"/>
        <w:numPr>
          <w:ilvl w:val="0"/>
          <w:numId w:val="26"/>
        </w:numPr>
        <w:tabs>
          <w:tab w:val="clear" w:pos="1247"/>
          <w:tab w:val="clear" w:pos="1814"/>
          <w:tab w:val="clear" w:pos="2381"/>
          <w:tab w:val="clear" w:pos="2948"/>
          <w:tab w:val="clear" w:pos="3515"/>
        </w:tabs>
        <w:autoSpaceDE w:val="0"/>
        <w:autoSpaceDN w:val="0"/>
        <w:rPr>
          <w:rFonts w:eastAsia="MS Mincho"/>
          <w:sz w:val="22"/>
          <w:szCs w:val="22"/>
          <w:lang w:eastAsia="ko-KR"/>
        </w:rPr>
      </w:pPr>
      <w:r w:rsidRPr="0008241C">
        <w:rPr>
          <w:rFonts w:eastAsia="MS Mincho"/>
          <w:sz w:val="22"/>
          <w:szCs w:val="22"/>
          <w:lang w:eastAsia="ko-KR"/>
        </w:rPr>
        <w:t>s</w:t>
      </w:r>
      <w:r w:rsidRPr="0008241C">
        <w:rPr>
          <w:sz w:val="22"/>
          <w:szCs w:val="22"/>
          <w:lang w:eastAsia="ja-JP"/>
        </w:rPr>
        <w:t xml:space="preserve">patial and </w:t>
      </w:r>
      <w:r w:rsidRPr="0008241C">
        <w:rPr>
          <w:rFonts w:eastAsia="MS Mincho"/>
          <w:sz w:val="22"/>
          <w:szCs w:val="22"/>
          <w:lang w:eastAsia="ko-KR"/>
        </w:rPr>
        <w:t>t</w:t>
      </w:r>
      <w:r w:rsidRPr="0008241C">
        <w:rPr>
          <w:sz w:val="22"/>
          <w:szCs w:val="22"/>
          <w:lang w:eastAsia="ja-JP"/>
        </w:rPr>
        <w:t xml:space="preserve">emporal </w:t>
      </w:r>
      <w:r w:rsidRPr="0008241C">
        <w:rPr>
          <w:rFonts w:eastAsia="MS Mincho"/>
          <w:sz w:val="22"/>
          <w:szCs w:val="22"/>
          <w:lang w:eastAsia="ko-KR"/>
        </w:rPr>
        <w:t>t</w:t>
      </w:r>
      <w:r w:rsidRPr="0008241C">
        <w:rPr>
          <w:sz w:val="22"/>
          <w:szCs w:val="22"/>
          <w:lang w:eastAsia="ja-JP"/>
        </w:rPr>
        <w:t xml:space="preserve">rends of </w:t>
      </w:r>
      <w:r w:rsidRPr="0008241C">
        <w:rPr>
          <w:rFonts w:eastAsia="MS Mincho"/>
          <w:sz w:val="22"/>
          <w:szCs w:val="22"/>
          <w:lang w:eastAsia="ko-KR"/>
        </w:rPr>
        <w:t>v</w:t>
      </w:r>
      <w:r w:rsidRPr="0008241C">
        <w:rPr>
          <w:sz w:val="22"/>
          <w:szCs w:val="22"/>
          <w:lang w:eastAsia="ja-JP"/>
        </w:rPr>
        <w:t xml:space="preserve">aluation </w:t>
      </w:r>
      <w:r w:rsidRPr="0008241C">
        <w:rPr>
          <w:rFonts w:eastAsia="MS Mincho"/>
          <w:sz w:val="22"/>
          <w:szCs w:val="22"/>
          <w:lang w:eastAsia="ko-KR"/>
        </w:rPr>
        <w:t>s</w:t>
      </w:r>
      <w:r w:rsidRPr="0008241C">
        <w:rPr>
          <w:sz w:val="22"/>
          <w:szCs w:val="22"/>
          <w:lang w:eastAsia="ja-JP"/>
        </w:rPr>
        <w:t xml:space="preserve">tudies in the Asia-Pacific </w:t>
      </w:r>
    </w:p>
    <w:p w14:paraId="5F4002FE" w14:textId="77777777" w:rsidR="00A01204" w:rsidRPr="0008241C" w:rsidRDefault="00A01204" w:rsidP="007F0414">
      <w:pPr>
        <w:widowControl w:val="0"/>
        <w:numPr>
          <w:ilvl w:val="0"/>
          <w:numId w:val="26"/>
        </w:numPr>
        <w:tabs>
          <w:tab w:val="clear" w:pos="1247"/>
          <w:tab w:val="clear" w:pos="1814"/>
          <w:tab w:val="clear" w:pos="2381"/>
          <w:tab w:val="clear" w:pos="2948"/>
          <w:tab w:val="clear" w:pos="3515"/>
        </w:tabs>
        <w:autoSpaceDE w:val="0"/>
        <w:autoSpaceDN w:val="0"/>
        <w:rPr>
          <w:rFonts w:eastAsia="MS Mincho"/>
          <w:sz w:val="22"/>
          <w:szCs w:val="22"/>
          <w:lang w:eastAsia="ko-KR"/>
        </w:rPr>
      </w:pPr>
      <w:r w:rsidRPr="0008241C">
        <w:rPr>
          <w:rFonts w:eastAsia="MS Mincho"/>
          <w:sz w:val="22"/>
          <w:szCs w:val="22"/>
          <w:lang w:eastAsia="ko-KR"/>
        </w:rPr>
        <w:t>n</w:t>
      </w:r>
      <w:r w:rsidRPr="0008241C">
        <w:rPr>
          <w:sz w:val="22"/>
          <w:szCs w:val="22"/>
          <w:lang w:eastAsia="ja-JP"/>
        </w:rPr>
        <w:t xml:space="preserve">umber of </w:t>
      </w:r>
      <w:r w:rsidRPr="0008241C">
        <w:rPr>
          <w:rFonts w:eastAsia="MS Mincho"/>
          <w:sz w:val="22"/>
          <w:szCs w:val="22"/>
          <w:lang w:eastAsia="ko-KR"/>
        </w:rPr>
        <w:t>s</w:t>
      </w:r>
      <w:r w:rsidRPr="0008241C">
        <w:rPr>
          <w:sz w:val="22"/>
          <w:szCs w:val="22"/>
          <w:lang w:eastAsia="ja-JP"/>
        </w:rPr>
        <w:t xml:space="preserve">tudies and </w:t>
      </w:r>
      <w:r w:rsidRPr="0008241C">
        <w:rPr>
          <w:rFonts w:eastAsia="MS Mincho"/>
          <w:sz w:val="22"/>
          <w:szCs w:val="22"/>
          <w:lang w:eastAsia="ko-KR"/>
        </w:rPr>
        <w:t>v</w:t>
      </w:r>
      <w:r w:rsidRPr="0008241C">
        <w:rPr>
          <w:sz w:val="22"/>
          <w:szCs w:val="22"/>
          <w:lang w:eastAsia="ja-JP"/>
        </w:rPr>
        <w:t xml:space="preserve">alue </w:t>
      </w:r>
      <w:r w:rsidRPr="0008241C">
        <w:rPr>
          <w:rFonts w:eastAsia="MS Mincho"/>
          <w:sz w:val="22"/>
          <w:szCs w:val="22"/>
          <w:lang w:eastAsia="ko-KR"/>
        </w:rPr>
        <w:t>e</w:t>
      </w:r>
      <w:r w:rsidRPr="0008241C">
        <w:rPr>
          <w:sz w:val="22"/>
          <w:szCs w:val="22"/>
          <w:lang w:eastAsia="ja-JP"/>
        </w:rPr>
        <w:t xml:space="preserve">stimates by </w:t>
      </w:r>
      <w:r w:rsidRPr="0008241C">
        <w:rPr>
          <w:rFonts w:eastAsia="MS Mincho"/>
          <w:sz w:val="22"/>
          <w:szCs w:val="22"/>
          <w:lang w:eastAsia="ko-KR"/>
        </w:rPr>
        <w:t>e</w:t>
      </w:r>
      <w:r w:rsidRPr="0008241C">
        <w:rPr>
          <w:sz w:val="22"/>
          <w:szCs w:val="22"/>
          <w:lang w:eastAsia="ja-JP"/>
        </w:rPr>
        <w:t xml:space="preserve">cosystem </w:t>
      </w:r>
      <w:r w:rsidRPr="0008241C">
        <w:rPr>
          <w:rFonts w:eastAsia="MS Mincho"/>
          <w:sz w:val="22"/>
          <w:szCs w:val="22"/>
          <w:lang w:eastAsia="ko-KR"/>
        </w:rPr>
        <w:t xml:space="preserve">types and NCP </w:t>
      </w:r>
    </w:p>
    <w:p w14:paraId="35BFB32D" w14:textId="77777777" w:rsidR="00A01204" w:rsidRPr="0008241C" w:rsidRDefault="00A01204" w:rsidP="007F0414">
      <w:pPr>
        <w:widowControl w:val="0"/>
        <w:numPr>
          <w:ilvl w:val="0"/>
          <w:numId w:val="26"/>
        </w:numPr>
        <w:tabs>
          <w:tab w:val="clear" w:pos="1247"/>
          <w:tab w:val="clear" w:pos="1814"/>
          <w:tab w:val="clear" w:pos="2381"/>
          <w:tab w:val="clear" w:pos="2948"/>
          <w:tab w:val="clear" w:pos="3515"/>
        </w:tabs>
        <w:autoSpaceDE w:val="0"/>
        <w:autoSpaceDN w:val="0"/>
        <w:rPr>
          <w:rFonts w:eastAsia="MS Mincho"/>
          <w:sz w:val="22"/>
          <w:szCs w:val="22"/>
          <w:lang w:eastAsia="ko-KR"/>
        </w:rPr>
      </w:pPr>
      <w:r w:rsidRPr="0008241C">
        <w:rPr>
          <w:rFonts w:eastAsia="MS Mincho"/>
          <w:sz w:val="22"/>
          <w:szCs w:val="22"/>
          <w:lang w:eastAsia="ko-KR"/>
        </w:rPr>
        <w:t>m</w:t>
      </w:r>
      <w:r w:rsidRPr="0008241C">
        <w:rPr>
          <w:sz w:val="22"/>
          <w:szCs w:val="22"/>
          <w:lang w:eastAsia="ja-JP"/>
        </w:rPr>
        <w:t xml:space="preserve">agnitude of </w:t>
      </w:r>
      <w:r w:rsidRPr="0008241C">
        <w:rPr>
          <w:rFonts w:eastAsia="MS Mincho"/>
          <w:sz w:val="22"/>
          <w:szCs w:val="22"/>
          <w:lang w:eastAsia="ko-KR"/>
        </w:rPr>
        <w:t>v</w:t>
      </w:r>
      <w:r w:rsidRPr="0008241C">
        <w:rPr>
          <w:sz w:val="22"/>
          <w:szCs w:val="22"/>
          <w:lang w:eastAsia="ja-JP"/>
        </w:rPr>
        <w:t xml:space="preserve">alues by </w:t>
      </w:r>
      <w:r w:rsidRPr="0008241C">
        <w:rPr>
          <w:rFonts w:eastAsia="MS Mincho"/>
          <w:sz w:val="22"/>
          <w:szCs w:val="22"/>
          <w:lang w:eastAsia="ko-KR"/>
        </w:rPr>
        <w:t>e</w:t>
      </w:r>
      <w:r w:rsidRPr="0008241C">
        <w:rPr>
          <w:sz w:val="22"/>
          <w:szCs w:val="22"/>
          <w:lang w:eastAsia="ja-JP"/>
        </w:rPr>
        <w:t xml:space="preserve">cosystem </w:t>
      </w:r>
      <w:r w:rsidRPr="0008241C">
        <w:rPr>
          <w:rFonts w:eastAsia="MS Mincho"/>
          <w:sz w:val="22"/>
          <w:szCs w:val="22"/>
          <w:lang w:eastAsia="ko-KR"/>
        </w:rPr>
        <w:t xml:space="preserve">types and NCP </w:t>
      </w:r>
    </w:p>
    <w:p w14:paraId="16498437" w14:textId="77777777" w:rsidR="00A01204" w:rsidRPr="0008241C" w:rsidRDefault="00A01204" w:rsidP="00A01204">
      <w:pPr>
        <w:rPr>
          <w:rFonts w:eastAsia="MS Mincho"/>
          <w:sz w:val="22"/>
          <w:szCs w:val="22"/>
          <w:lang w:eastAsia="ko-KR"/>
        </w:rPr>
      </w:pPr>
    </w:p>
    <w:p w14:paraId="1D61F4AB" w14:textId="77777777" w:rsidR="00A01204" w:rsidRPr="0008241C" w:rsidRDefault="00A01204" w:rsidP="00A01204">
      <w:pPr>
        <w:rPr>
          <w:rFonts w:eastAsia="MS Mincho"/>
          <w:sz w:val="22"/>
          <w:szCs w:val="22"/>
          <w:lang w:eastAsia="ko-KR"/>
        </w:rPr>
      </w:pPr>
      <w:r w:rsidRPr="0008241C">
        <w:rPr>
          <w:rFonts w:eastAsia="MS Mincho"/>
          <w:sz w:val="22"/>
          <w:szCs w:val="22"/>
          <w:lang w:eastAsia="ko-KR"/>
        </w:rPr>
        <w:t xml:space="preserve">In order to identify relevant studies, we defined search strings and language. We limited our search to the published articles in English and designed ‘search strings’ which are combinations of (monetary) values, ecosystem services, NCP, subregions of the </w:t>
      </w:r>
      <w:r w:rsidRPr="0008241C">
        <w:rPr>
          <w:sz w:val="22"/>
          <w:szCs w:val="22"/>
        </w:rPr>
        <w:t>Asia-Pacific</w:t>
      </w:r>
      <w:r w:rsidRPr="0008241C">
        <w:rPr>
          <w:rFonts w:eastAsia="MS Mincho"/>
          <w:sz w:val="22"/>
          <w:szCs w:val="22"/>
          <w:lang w:eastAsia="ko-KR"/>
        </w:rPr>
        <w:t>, and the name of countries in the region. We chose an online-database, Web of Science, for the publication search and located 684 journal articles through the search process.</w:t>
      </w:r>
    </w:p>
    <w:p w14:paraId="51F410EC" w14:textId="77777777" w:rsidR="00A01204" w:rsidRPr="0008241C" w:rsidRDefault="00A01204" w:rsidP="00A01204">
      <w:pPr>
        <w:rPr>
          <w:rFonts w:eastAsia="MS Mincho"/>
          <w:sz w:val="22"/>
          <w:szCs w:val="22"/>
          <w:lang w:eastAsia="ko-KR"/>
        </w:rPr>
      </w:pPr>
    </w:p>
    <w:p w14:paraId="1B3A0E8B" w14:textId="391BBDF5" w:rsidR="00A01204" w:rsidRPr="0008241C" w:rsidRDefault="00A01204" w:rsidP="00A01204">
      <w:pPr>
        <w:rPr>
          <w:rFonts w:eastAsia="MS Mincho"/>
          <w:sz w:val="22"/>
          <w:szCs w:val="22"/>
          <w:lang w:eastAsia="ko-KR"/>
        </w:rPr>
      </w:pPr>
      <w:r w:rsidRPr="0008241C">
        <w:rPr>
          <w:rFonts w:eastAsia="MS Mincho"/>
          <w:sz w:val="22"/>
          <w:szCs w:val="22"/>
          <w:lang w:eastAsia="ko-KR"/>
        </w:rPr>
        <w:t xml:space="preserve">Criteria of </w:t>
      </w:r>
      <w:r w:rsidRPr="0008241C">
        <w:rPr>
          <w:sz w:val="22"/>
          <w:szCs w:val="22"/>
        </w:rPr>
        <w:t xml:space="preserve">study inclusion were constructed for the data extraction. We </w:t>
      </w:r>
      <w:r w:rsidRPr="0008241C">
        <w:rPr>
          <w:rFonts w:eastAsia="MS Mincho"/>
          <w:sz w:val="22"/>
          <w:szCs w:val="22"/>
          <w:lang w:eastAsia="ko-KR"/>
        </w:rPr>
        <w:t xml:space="preserve">excluded the </w:t>
      </w:r>
      <w:r w:rsidRPr="0008241C">
        <w:rPr>
          <w:sz w:val="22"/>
          <w:szCs w:val="22"/>
        </w:rPr>
        <w:t xml:space="preserve">studies where </w:t>
      </w:r>
      <w:r w:rsidRPr="0008241C">
        <w:rPr>
          <w:rFonts w:eastAsia="MS Mincho"/>
          <w:sz w:val="22"/>
          <w:szCs w:val="22"/>
          <w:lang w:eastAsia="ko-KR"/>
        </w:rPr>
        <w:t xml:space="preserve">the information on </w:t>
      </w:r>
      <w:r w:rsidRPr="0008241C">
        <w:rPr>
          <w:sz w:val="22"/>
          <w:szCs w:val="22"/>
        </w:rPr>
        <w:t xml:space="preserve">monetary value, </w:t>
      </w:r>
      <w:r w:rsidRPr="0008241C">
        <w:rPr>
          <w:rFonts w:eastAsia="MS Mincho"/>
          <w:sz w:val="22"/>
          <w:szCs w:val="22"/>
          <w:lang w:eastAsia="ko-KR"/>
        </w:rPr>
        <w:t xml:space="preserve">name of </w:t>
      </w:r>
      <w:r w:rsidRPr="0008241C">
        <w:rPr>
          <w:sz w:val="22"/>
          <w:szCs w:val="22"/>
        </w:rPr>
        <w:t xml:space="preserve">country, ecosystem type, and ecosystem service were </w:t>
      </w:r>
      <w:r w:rsidRPr="0008241C">
        <w:rPr>
          <w:rFonts w:eastAsia="MS Mincho"/>
          <w:sz w:val="22"/>
          <w:szCs w:val="22"/>
          <w:lang w:eastAsia="ko-KR"/>
        </w:rPr>
        <w:t xml:space="preserve">not </w:t>
      </w:r>
      <w:r w:rsidRPr="0008241C">
        <w:rPr>
          <w:sz w:val="22"/>
          <w:szCs w:val="22"/>
        </w:rPr>
        <w:t xml:space="preserve">clearly reported or specified. As a result, </w:t>
      </w:r>
      <w:r w:rsidRPr="0008241C">
        <w:rPr>
          <w:rFonts w:eastAsia="MS Mincho"/>
          <w:sz w:val="22"/>
          <w:szCs w:val="22"/>
          <w:lang w:eastAsia="ko-KR"/>
        </w:rPr>
        <w:t xml:space="preserve">only </w:t>
      </w:r>
      <w:r w:rsidRPr="0008241C">
        <w:rPr>
          <w:sz w:val="22"/>
          <w:szCs w:val="22"/>
        </w:rPr>
        <w:t>92</w:t>
      </w:r>
      <w:r w:rsidRPr="0008241C">
        <w:rPr>
          <w:rFonts w:eastAsia="MS Mincho"/>
          <w:sz w:val="22"/>
          <w:szCs w:val="22"/>
          <w:lang w:eastAsia="ko-KR"/>
        </w:rPr>
        <w:t xml:space="preserve"> studies, from a possible 684 studies were included, </w:t>
      </w:r>
      <w:r w:rsidRPr="0008241C">
        <w:rPr>
          <w:sz w:val="22"/>
          <w:szCs w:val="22"/>
        </w:rPr>
        <w:t>indicating that 86</w:t>
      </w:r>
      <w:r w:rsidR="00C934E9">
        <w:rPr>
          <w:sz w:val="22"/>
          <w:szCs w:val="22"/>
        </w:rPr>
        <w:t xml:space="preserve"> per cent</w:t>
      </w:r>
      <w:r w:rsidRPr="0008241C">
        <w:rPr>
          <w:sz w:val="22"/>
          <w:szCs w:val="22"/>
        </w:rPr>
        <w:t xml:space="preserve"> of the articles are eliminated through the screening process. </w:t>
      </w:r>
      <w:r w:rsidRPr="0008241C">
        <w:rPr>
          <w:rFonts w:eastAsia="MS Mincho"/>
          <w:sz w:val="22"/>
          <w:szCs w:val="22"/>
          <w:lang w:eastAsia="ko-KR"/>
        </w:rPr>
        <w:t>Relevant i</w:t>
      </w:r>
      <w:r w:rsidRPr="0008241C">
        <w:rPr>
          <w:sz w:val="22"/>
          <w:szCs w:val="22"/>
        </w:rPr>
        <w:t>nformation for the analysis was extracted from these 92 studies</w:t>
      </w:r>
      <w:r w:rsidRPr="0008241C">
        <w:rPr>
          <w:szCs w:val="18"/>
          <w:vertAlign w:val="superscript"/>
        </w:rPr>
        <w:footnoteReference w:id="32"/>
      </w:r>
      <w:r w:rsidRPr="0008241C">
        <w:rPr>
          <w:sz w:val="22"/>
          <w:szCs w:val="22"/>
        </w:rPr>
        <w:t xml:space="preserve">, and </w:t>
      </w:r>
      <w:r w:rsidRPr="0008241C">
        <w:rPr>
          <w:rFonts w:eastAsia="MS Mincho"/>
          <w:sz w:val="22"/>
          <w:szCs w:val="22"/>
          <w:lang w:eastAsia="ko-KR"/>
        </w:rPr>
        <w:t xml:space="preserve">the categories of </w:t>
      </w:r>
      <w:r w:rsidRPr="0008241C">
        <w:rPr>
          <w:sz w:val="22"/>
          <w:szCs w:val="22"/>
        </w:rPr>
        <w:t>ecosystem types and ecosystem services were re-coded based on the classification of 11 ecosystem types</w:t>
      </w:r>
      <w:r w:rsidRPr="0008241C">
        <w:rPr>
          <w:rFonts w:eastAsia="MS Mincho"/>
          <w:sz w:val="22"/>
          <w:szCs w:val="22"/>
          <w:lang w:eastAsia="ko-KR"/>
        </w:rPr>
        <w:t xml:space="preserve"> (biomes)</w:t>
      </w:r>
      <w:r w:rsidRPr="0008241C">
        <w:rPr>
          <w:sz w:val="22"/>
          <w:szCs w:val="22"/>
        </w:rPr>
        <w:t xml:space="preserve"> and the 18 NCP in the Asia-Pacific Regional Assessment. A single study can provide multiple value estimates, we were therefore able to</w:t>
      </w:r>
      <w:r w:rsidRPr="0008241C">
        <w:rPr>
          <w:rFonts w:eastAsia="MS Mincho"/>
          <w:sz w:val="22"/>
          <w:szCs w:val="22"/>
          <w:lang w:eastAsia="ko-KR"/>
        </w:rPr>
        <w:t xml:space="preserve"> assemble</w:t>
      </w:r>
      <w:r w:rsidRPr="0008241C">
        <w:rPr>
          <w:sz w:val="22"/>
          <w:szCs w:val="22"/>
        </w:rPr>
        <w:t xml:space="preserve"> 1,</w:t>
      </w:r>
      <w:r w:rsidRPr="0008241C">
        <w:rPr>
          <w:rFonts w:eastAsia="MS Mincho"/>
          <w:sz w:val="22"/>
          <w:szCs w:val="22"/>
          <w:lang w:eastAsia="ko-KR"/>
        </w:rPr>
        <w:t>131</w:t>
      </w:r>
      <w:r w:rsidRPr="0008241C">
        <w:rPr>
          <w:sz w:val="22"/>
          <w:szCs w:val="22"/>
        </w:rPr>
        <w:t xml:space="preserve"> observations from the 92 studies. </w:t>
      </w:r>
      <w:r w:rsidRPr="0008241C">
        <w:rPr>
          <w:rFonts w:eastAsia="MS Mincho"/>
          <w:sz w:val="22"/>
          <w:szCs w:val="22"/>
          <w:lang w:eastAsia="ko-KR"/>
        </w:rPr>
        <w:t>For the comparisons, m</w:t>
      </w:r>
      <w:r w:rsidRPr="0008241C">
        <w:rPr>
          <w:sz w:val="22"/>
          <w:szCs w:val="22"/>
        </w:rPr>
        <w:t xml:space="preserve">onetary values </w:t>
      </w:r>
      <w:r w:rsidRPr="0008241C">
        <w:rPr>
          <w:rFonts w:eastAsia="MS Mincho"/>
          <w:sz w:val="22"/>
          <w:szCs w:val="22"/>
          <w:lang w:eastAsia="ko-KR"/>
        </w:rPr>
        <w:t>were</w:t>
      </w:r>
      <w:r w:rsidRPr="0008241C">
        <w:rPr>
          <w:sz w:val="22"/>
          <w:szCs w:val="22"/>
        </w:rPr>
        <w:t xml:space="preserve"> standardized into 2010 </w:t>
      </w:r>
      <w:r w:rsidRPr="0008241C">
        <w:rPr>
          <w:rFonts w:eastAsia="MS Mincho"/>
          <w:sz w:val="22"/>
          <w:szCs w:val="22"/>
          <w:lang w:eastAsia="ko-KR"/>
        </w:rPr>
        <w:t>i</w:t>
      </w:r>
      <w:r w:rsidRPr="0008241C">
        <w:rPr>
          <w:sz w:val="22"/>
          <w:szCs w:val="22"/>
        </w:rPr>
        <w:t xml:space="preserve">nternational dollars using GDP deflators of each country and purchasing power parity conversion factors provided </w:t>
      </w:r>
      <w:r w:rsidRPr="0008241C">
        <w:rPr>
          <w:rFonts w:eastAsia="MS Mincho"/>
          <w:sz w:val="22"/>
          <w:szCs w:val="22"/>
          <w:lang w:eastAsia="ko-KR"/>
        </w:rPr>
        <w:t xml:space="preserve">by the </w:t>
      </w:r>
      <w:r w:rsidRPr="0008241C">
        <w:rPr>
          <w:sz w:val="22"/>
          <w:szCs w:val="22"/>
        </w:rPr>
        <w:t>World Bank</w:t>
      </w:r>
      <w:r w:rsidRPr="0008241C">
        <w:rPr>
          <w:rFonts w:eastAsia="MS Mincho"/>
          <w:sz w:val="22"/>
          <w:szCs w:val="22"/>
          <w:lang w:eastAsia="ko-KR"/>
        </w:rPr>
        <w:t>.</w:t>
      </w:r>
    </w:p>
    <w:p w14:paraId="1D4CB80D" w14:textId="77777777" w:rsidR="00A01204" w:rsidRPr="0008241C" w:rsidRDefault="00A01204" w:rsidP="00A01204">
      <w:pPr>
        <w:rPr>
          <w:sz w:val="22"/>
          <w:szCs w:val="22"/>
          <w:lang w:eastAsia="ko-KR"/>
        </w:rPr>
      </w:pPr>
    </w:p>
    <w:p w14:paraId="233D7E2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57" w:name="_Toc504317129"/>
      <w:bookmarkStart w:id="558" w:name="_Toc504317822"/>
      <w:bookmarkStart w:id="559" w:name="_Toc504321168"/>
      <w:r w:rsidRPr="0008241C">
        <w:rPr>
          <w:b/>
          <w:sz w:val="22"/>
          <w:szCs w:val="24"/>
        </w:rPr>
        <w:lastRenderedPageBreak/>
        <w:t>2.3.3.3</w:t>
      </w:r>
      <w:r w:rsidRPr="0008241C">
        <w:rPr>
          <w:b/>
          <w:sz w:val="22"/>
          <w:szCs w:val="24"/>
        </w:rPr>
        <w:tab/>
        <w:t>Trends of valuation studies</w:t>
      </w:r>
      <w:bookmarkEnd w:id="557"/>
      <w:bookmarkEnd w:id="558"/>
      <w:bookmarkEnd w:id="559"/>
    </w:p>
    <w:p w14:paraId="091C5C55" w14:textId="77777777" w:rsidR="00A01204" w:rsidRPr="0008241C" w:rsidRDefault="00A01204" w:rsidP="00A01204">
      <w:pPr>
        <w:rPr>
          <w:sz w:val="22"/>
          <w:szCs w:val="22"/>
          <w:lang w:eastAsia="ko-KR"/>
        </w:rPr>
      </w:pPr>
    </w:p>
    <w:p w14:paraId="200EE007" w14:textId="77777777" w:rsidR="00A01204" w:rsidRPr="0008241C" w:rsidRDefault="00A01204" w:rsidP="00A01204">
      <w:pPr>
        <w:rPr>
          <w:sz w:val="22"/>
          <w:szCs w:val="22"/>
        </w:rPr>
      </w:pPr>
      <w:r w:rsidRPr="0008241C">
        <w:rPr>
          <w:sz w:val="22"/>
          <w:szCs w:val="22"/>
        </w:rPr>
        <w:t>According to the review results, there were 1,131 value estimates that were studied between 1980 and 2015, and reported in 92 journal articles published between 2000 and 2017. There is a time lag for recent studies to be published.</w:t>
      </w:r>
    </w:p>
    <w:p w14:paraId="75B53A64" w14:textId="77777777" w:rsidR="00A01204" w:rsidRPr="0008241C" w:rsidRDefault="00A01204" w:rsidP="00A01204">
      <w:pPr>
        <w:rPr>
          <w:sz w:val="22"/>
          <w:szCs w:val="22"/>
        </w:rPr>
      </w:pPr>
    </w:p>
    <w:p w14:paraId="448E03F7" w14:textId="77777777" w:rsidR="00A01204" w:rsidRPr="0008241C" w:rsidRDefault="00A01204" w:rsidP="00A01204">
      <w:pPr>
        <w:rPr>
          <w:sz w:val="22"/>
          <w:szCs w:val="22"/>
        </w:rPr>
      </w:pPr>
      <w:r w:rsidRPr="0008241C">
        <w:rPr>
          <w:sz w:val="22"/>
          <w:szCs w:val="22"/>
        </w:rPr>
        <w:t>As shown in Figure 2.24, the annual number of estimates involving eighteen NCP has been continuously increasing, particularly since 2000. Regulating NCP received more study estimates than material and non-material NCP, which showed a particularly rapid increase in the areas of climate regulation and soil quality. In terms of the total quantity of estimates for particular NCP, the majority of estimates were related to foods and materials for material NCP; climate regulation and soil quality, followed by habitat and water quantity, for regulating NCP; and amenities for non-material for NCP.</w:t>
      </w:r>
    </w:p>
    <w:p w14:paraId="173AFB77" w14:textId="4597B3CB" w:rsidR="00A01204" w:rsidRDefault="00A01204" w:rsidP="00A01204">
      <w:pPr>
        <w:rPr>
          <w:sz w:val="22"/>
          <w:szCs w:val="22"/>
        </w:rPr>
      </w:pPr>
    </w:p>
    <w:p w14:paraId="67D9458A" w14:textId="77777777" w:rsidR="006D6CC6" w:rsidRPr="0008241C" w:rsidRDefault="006D6CC6" w:rsidP="00A01204">
      <w:pPr>
        <w:rPr>
          <w:sz w:val="22"/>
          <w:szCs w:val="22"/>
        </w:rPr>
      </w:pPr>
    </w:p>
    <w:p w14:paraId="4CCDCAD0" w14:textId="77777777" w:rsidR="00A01204" w:rsidRPr="0008241C" w:rsidRDefault="00A01204" w:rsidP="00A01204">
      <w:pPr>
        <w:rPr>
          <w:sz w:val="22"/>
          <w:szCs w:val="22"/>
        </w:rPr>
      </w:pPr>
      <w:r w:rsidRPr="0008241C">
        <w:rPr>
          <w:noProof/>
          <w:sz w:val="22"/>
          <w:szCs w:val="22"/>
        </w:rPr>
        <w:lastRenderedPageBreak/>
        <w:drawing>
          <wp:inline distT="0" distB="0" distL="0" distR="0" wp14:anchorId="73B940D5" wp14:editId="24F93360">
            <wp:extent cx="5735955" cy="6696710"/>
            <wp:effectExtent l="0" t="0" r="0" b="8890"/>
            <wp:docPr id="91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 name="Picture 44"/>
                    <pic:cNvPicPr>
                      <a:picLocks noChangeAspect="1" noChangeArrowheads="1"/>
                    </pic:cNvPicPr>
                  </pic:nvPicPr>
                  <pic:blipFill>
                    <a:blip r:embed="rId100" cstate="screen">
                      <a:extLst>
                        <a:ext uri="{28A0092B-C50C-407E-A947-70E740481C1C}">
                          <a14:useLocalDpi xmlns:a14="http://schemas.microsoft.com/office/drawing/2010/main"/>
                        </a:ext>
                      </a:extLst>
                    </a:blip>
                    <a:srcRect/>
                    <a:stretch>
                      <a:fillRect/>
                    </a:stretch>
                  </pic:blipFill>
                  <pic:spPr bwMode="auto">
                    <a:xfrm>
                      <a:off x="0" y="0"/>
                      <a:ext cx="5735955" cy="669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EA6B73"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2.24 Distribution of studies on the economic valuation of ecosystem services by year and by type of nature’s contributions to people</w:t>
      </w:r>
    </w:p>
    <w:p w14:paraId="7528E51A" w14:textId="77777777" w:rsidR="00A01204" w:rsidRPr="0008241C" w:rsidRDefault="00A01204" w:rsidP="00A01204">
      <w:pPr>
        <w:rPr>
          <w:sz w:val="22"/>
          <w:szCs w:val="22"/>
        </w:rPr>
      </w:pPr>
    </w:p>
    <w:p w14:paraId="3CEA1DD7" w14:textId="4C1AD761" w:rsidR="00A01204" w:rsidRPr="0008241C" w:rsidRDefault="00A01204" w:rsidP="00A01204">
      <w:pPr>
        <w:rPr>
          <w:color w:val="000000"/>
          <w:sz w:val="22"/>
          <w:szCs w:val="22"/>
        </w:rPr>
      </w:pPr>
      <w:r w:rsidRPr="0008241C">
        <w:rPr>
          <w:color w:val="000000"/>
          <w:sz w:val="22"/>
          <w:szCs w:val="22"/>
        </w:rPr>
        <w:t>These valuation estimates showed varying levels of concentration across the eleven ecosystem types or biomes, and across the five Asia-Pacific subregions. As shown in Figure 2.25, (approx.) 24</w:t>
      </w:r>
      <w:r w:rsidR="00C934E9">
        <w:rPr>
          <w:color w:val="000000"/>
          <w:sz w:val="22"/>
          <w:szCs w:val="22"/>
        </w:rPr>
        <w:t xml:space="preserve"> per cent</w:t>
      </w:r>
      <w:r w:rsidRPr="0008241C">
        <w:rPr>
          <w:color w:val="000000"/>
          <w:sz w:val="22"/>
          <w:szCs w:val="22"/>
        </w:rPr>
        <w:t xml:space="preserve"> of the total estimates were related to productive systems (e.g. cultivated areas), followed by wetlands (16</w:t>
      </w:r>
      <w:r w:rsidR="00C934E9">
        <w:rPr>
          <w:color w:val="000000"/>
          <w:sz w:val="22"/>
          <w:szCs w:val="22"/>
        </w:rPr>
        <w:t xml:space="preserve"> per cent</w:t>
      </w:r>
      <w:r w:rsidRPr="0008241C">
        <w:rPr>
          <w:color w:val="000000"/>
          <w:sz w:val="22"/>
          <w:szCs w:val="22"/>
        </w:rPr>
        <w:t>), freshwater (13</w:t>
      </w:r>
      <w:r w:rsidR="00C934E9">
        <w:rPr>
          <w:color w:val="000000"/>
          <w:sz w:val="22"/>
          <w:szCs w:val="22"/>
        </w:rPr>
        <w:t xml:space="preserve"> per cent</w:t>
      </w:r>
      <w:r w:rsidRPr="0008241C">
        <w:rPr>
          <w:color w:val="000000"/>
          <w:sz w:val="22"/>
          <w:szCs w:val="22"/>
        </w:rPr>
        <w:t>), temperate and boreal forests (13</w:t>
      </w:r>
      <w:r w:rsidR="00C934E9">
        <w:rPr>
          <w:color w:val="000000"/>
          <w:sz w:val="22"/>
          <w:szCs w:val="22"/>
        </w:rPr>
        <w:t xml:space="preserve"> per cent</w:t>
      </w:r>
      <w:r w:rsidRPr="0008241C">
        <w:rPr>
          <w:color w:val="000000"/>
          <w:sz w:val="22"/>
          <w:szCs w:val="22"/>
        </w:rPr>
        <w:t>), urban (9</w:t>
      </w:r>
      <w:r w:rsidR="00C934E9">
        <w:rPr>
          <w:color w:val="000000"/>
          <w:sz w:val="22"/>
          <w:szCs w:val="22"/>
        </w:rPr>
        <w:t xml:space="preserve"> per cent</w:t>
      </w:r>
      <w:r w:rsidRPr="0008241C">
        <w:rPr>
          <w:color w:val="000000"/>
          <w:sz w:val="22"/>
          <w:szCs w:val="22"/>
        </w:rPr>
        <w:t>), grasslands (9</w:t>
      </w:r>
      <w:r w:rsidR="00C934E9">
        <w:rPr>
          <w:color w:val="000000"/>
          <w:sz w:val="22"/>
          <w:szCs w:val="22"/>
        </w:rPr>
        <w:t xml:space="preserve"> per cent</w:t>
      </w:r>
      <w:r w:rsidRPr="0008241C">
        <w:rPr>
          <w:color w:val="000000"/>
          <w:sz w:val="22"/>
          <w:szCs w:val="22"/>
        </w:rPr>
        <w:t>), deserts (4</w:t>
      </w:r>
      <w:r w:rsidR="00C934E9">
        <w:rPr>
          <w:color w:val="000000"/>
          <w:sz w:val="22"/>
          <w:szCs w:val="22"/>
        </w:rPr>
        <w:t xml:space="preserve"> per cent</w:t>
      </w:r>
      <w:r w:rsidRPr="0008241C">
        <w:rPr>
          <w:color w:val="000000"/>
          <w:sz w:val="22"/>
          <w:szCs w:val="22"/>
        </w:rPr>
        <w:t>), and coastal (2</w:t>
      </w:r>
      <w:r w:rsidR="00C934E9">
        <w:rPr>
          <w:color w:val="000000"/>
          <w:sz w:val="22"/>
          <w:szCs w:val="22"/>
        </w:rPr>
        <w:t xml:space="preserve"> per cent</w:t>
      </w:r>
      <w:r w:rsidRPr="0008241C">
        <w:rPr>
          <w:color w:val="000000"/>
          <w:sz w:val="22"/>
          <w:szCs w:val="22"/>
        </w:rPr>
        <w:t>). The other ecosystem types received less than 1</w:t>
      </w:r>
      <w:r w:rsidR="00C934E9">
        <w:rPr>
          <w:color w:val="000000"/>
          <w:sz w:val="22"/>
          <w:szCs w:val="22"/>
        </w:rPr>
        <w:t xml:space="preserve"> per cent</w:t>
      </w:r>
      <w:r w:rsidRPr="0008241C">
        <w:rPr>
          <w:color w:val="000000"/>
          <w:sz w:val="22"/>
          <w:szCs w:val="22"/>
        </w:rPr>
        <w:t xml:space="preserve"> coverage. The overall concentration levels of ecosystem types (i.e.their value estimates) were dominated by those of North-East Asia, while Oceania had less for temperate forests; South-East Asia had more for temperate forests and coastal; South Asia had more for temperate forests; and Western Asia had more for grasslands. </w:t>
      </w:r>
    </w:p>
    <w:p w14:paraId="7C87A3A2" w14:textId="77777777" w:rsidR="00A01204" w:rsidRPr="0008241C" w:rsidRDefault="00A01204" w:rsidP="00A01204">
      <w:pPr>
        <w:rPr>
          <w:sz w:val="22"/>
          <w:szCs w:val="22"/>
        </w:rPr>
      </w:pPr>
    </w:p>
    <w:p w14:paraId="7A9D7895" w14:textId="77777777" w:rsidR="00A01204" w:rsidRPr="0008241C" w:rsidRDefault="00A01204" w:rsidP="00A01204">
      <w:pPr>
        <w:rPr>
          <w:sz w:val="22"/>
          <w:szCs w:val="22"/>
        </w:rPr>
      </w:pPr>
      <w:r w:rsidRPr="0008241C">
        <w:rPr>
          <w:noProof/>
          <w:sz w:val="22"/>
          <w:szCs w:val="22"/>
        </w:rPr>
        <w:lastRenderedPageBreak/>
        <w:drawing>
          <wp:inline distT="0" distB="0" distL="0" distR="0" wp14:anchorId="0734B76E" wp14:editId="0C6DAA5D">
            <wp:extent cx="5736590" cy="8159750"/>
            <wp:effectExtent l="0" t="0" r="0" b="0"/>
            <wp:docPr id="92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 name="Picture 48"/>
                    <pic:cNvPicPr>
                      <a:picLocks noChangeAspect="1" noChangeArrowheads="1"/>
                    </pic:cNvPicPr>
                  </pic:nvPicPr>
                  <pic:blipFill>
                    <a:blip r:embed="rId101" cstate="screen">
                      <a:extLst>
                        <a:ext uri="{28A0092B-C50C-407E-A947-70E740481C1C}">
                          <a14:useLocalDpi xmlns:a14="http://schemas.microsoft.com/office/drawing/2010/main"/>
                        </a:ext>
                      </a:extLst>
                    </a:blip>
                    <a:srcRect/>
                    <a:stretch>
                      <a:fillRect/>
                    </a:stretch>
                  </pic:blipFill>
                  <pic:spPr bwMode="auto">
                    <a:xfrm>
                      <a:off x="0" y="0"/>
                      <a:ext cx="5736590" cy="815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627DA5A" w14:textId="77777777" w:rsidR="00A01204" w:rsidRPr="0008241C" w:rsidRDefault="00A01204" w:rsidP="00A01204">
      <w:pPr>
        <w:widowControl w:val="0"/>
        <w:tabs>
          <w:tab w:val="clear" w:pos="1247"/>
          <w:tab w:val="clear" w:pos="1814"/>
          <w:tab w:val="clear" w:pos="2381"/>
          <w:tab w:val="clear" w:pos="2948"/>
          <w:tab w:val="clear" w:pos="3515"/>
        </w:tabs>
        <w:rPr>
          <w:b/>
          <w:kern w:val="2"/>
          <w:sz w:val="12"/>
          <w:szCs w:val="22"/>
          <w:lang w:eastAsia="ja-JP"/>
        </w:rPr>
      </w:pPr>
      <w:r w:rsidRPr="0008241C">
        <w:rPr>
          <w:b/>
          <w:kern w:val="2"/>
          <w:sz w:val="22"/>
          <w:szCs w:val="22"/>
          <w:lang w:eastAsia="ja-JP"/>
        </w:rPr>
        <w:t xml:space="preserve">Figure 2.25 Distribution of studies on the economic valuation of ecosystem services across eleven ecosystem types in the Asia-Pacific region and in the five subregions </w:t>
      </w:r>
    </w:p>
    <w:p w14:paraId="41F069AA" w14:textId="77777777" w:rsidR="00A01204" w:rsidRPr="0008241C" w:rsidRDefault="00A01204" w:rsidP="00A01204">
      <w:pPr>
        <w:rPr>
          <w:sz w:val="22"/>
          <w:szCs w:val="22"/>
        </w:rPr>
      </w:pPr>
    </w:p>
    <w:p w14:paraId="3F1276B9" w14:textId="0E8F38A5" w:rsidR="00A01204" w:rsidRPr="0008241C" w:rsidRDefault="00A01204" w:rsidP="00A01204">
      <w:pPr>
        <w:rPr>
          <w:sz w:val="22"/>
          <w:szCs w:val="22"/>
        </w:rPr>
      </w:pPr>
      <w:r w:rsidRPr="0008241C">
        <w:rPr>
          <w:sz w:val="22"/>
          <w:szCs w:val="22"/>
        </w:rPr>
        <w:lastRenderedPageBreak/>
        <w:t>Five subregions showed disproportionate estimation numbers and coverages of NCP. As depicted in Figure 2.26, the majority of value estimates (983 estimates; 87</w:t>
      </w:r>
      <w:r w:rsidR="00C934E9">
        <w:rPr>
          <w:sz w:val="22"/>
          <w:szCs w:val="22"/>
        </w:rPr>
        <w:t xml:space="preserve"> per cent</w:t>
      </w:r>
      <w:r w:rsidRPr="0008241C">
        <w:rPr>
          <w:sz w:val="22"/>
          <w:szCs w:val="22"/>
        </w:rPr>
        <w:t xml:space="preserve"> of the total) involved NCP in North-East Asia, in particular China (966 estimates; 98</w:t>
      </w:r>
      <w:r w:rsidR="00C934E9">
        <w:rPr>
          <w:sz w:val="22"/>
          <w:szCs w:val="22"/>
        </w:rPr>
        <w:t xml:space="preserve"> per cent</w:t>
      </w:r>
      <w:r w:rsidRPr="0008241C">
        <w:rPr>
          <w:sz w:val="22"/>
          <w:szCs w:val="22"/>
        </w:rPr>
        <w:t xml:space="preserve"> of North-East Asia).The next subgroup is Oceania, including 78 estimates (7</w:t>
      </w:r>
      <w:r w:rsidR="00C934E9">
        <w:rPr>
          <w:sz w:val="22"/>
          <w:szCs w:val="22"/>
        </w:rPr>
        <w:t xml:space="preserve"> per cent</w:t>
      </w:r>
      <w:r w:rsidRPr="0008241C">
        <w:rPr>
          <w:sz w:val="22"/>
          <w:szCs w:val="22"/>
        </w:rPr>
        <w:t>), followed by South-East Asia (42 estimates; 4</w:t>
      </w:r>
      <w:r w:rsidR="00C934E9">
        <w:rPr>
          <w:sz w:val="22"/>
          <w:szCs w:val="22"/>
        </w:rPr>
        <w:t xml:space="preserve"> per cent</w:t>
      </w:r>
      <w:r w:rsidRPr="0008241C">
        <w:rPr>
          <w:sz w:val="22"/>
          <w:szCs w:val="22"/>
        </w:rPr>
        <w:t>), and South Asia (28 estimates; 3</w:t>
      </w:r>
      <w:r w:rsidR="00C934E9">
        <w:rPr>
          <w:sz w:val="22"/>
          <w:szCs w:val="22"/>
        </w:rPr>
        <w:t xml:space="preserve"> per cent</w:t>
      </w:r>
      <w:r w:rsidRPr="0008241C">
        <w:rPr>
          <w:sz w:val="22"/>
          <w:szCs w:val="22"/>
        </w:rPr>
        <w:t>).Within each subgroup, about 60~65</w:t>
      </w:r>
      <w:r w:rsidR="00C934E9">
        <w:rPr>
          <w:sz w:val="22"/>
          <w:szCs w:val="22"/>
        </w:rPr>
        <w:t xml:space="preserve"> per cent</w:t>
      </w:r>
      <w:r w:rsidRPr="0008241C">
        <w:rPr>
          <w:sz w:val="22"/>
          <w:szCs w:val="22"/>
        </w:rPr>
        <w:t xml:space="preserve"> of the estimates were related to regulating NCP in North-East Asia, and Oceania, while Material NCP received more research interests in South Asia and South-East Asia. There are several countries that took a dominant position in valuation studies within their own subregions: China in North-East Asia; Australia and New Zealand in Oceania; Indonesia in South-East Asia; and Nepal in South Asia.</w:t>
      </w:r>
    </w:p>
    <w:p w14:paraId="42617A7D" w14:textId="77777777" w:rsidR="00A01204" w:rsidRPr="0008241C" w:rsidRDefault="00A01204" w:rsidP="00A01204">
      <w:pPr>
        <w:rPr>
          <w:sz w:val="22"/>
          <w:szCs w:val="22"/>
        </w:rPr>
      </w:pPr>
    </w:p>
    <w:p w14:paraId="30A4DABD" w14:textId="77777777" w:rsidR="00A01204" w:rsidRPr="0008241C" w:rsidRDefault="00A01204" w:rsidP="00A01204">
      <w:pPr>
        <w:rPr>
          <w:sz w:val="22"/>
          <w:szCs w:val="22"/>
        </w:rPr>
      </w:pPr>
      <w:r w:rsidRPr="0008241C">
        <w:rPr>
          <w:noProof/>
          <w:sz w:val="22"/>
          <w:szCs w:val="22"/>
        </w:rPr>
        <w:drawing>
          <wp:inline distT="0" distB="0" distL="0" distR="0" wp14:anchorId="662D7C7D" wp14:editId="7A0DA4EB">
            <wp:extent cx="5736590" cy="5852795"/>
            <wp:effectExtent l="0" t="0" r="0" b="0"/>
            <wp:docPr id="9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 name="Picture 52"/>
                    <pic:cNvPicPr>
                      <a:picLocks noChangeAspect="1" noChangeArrowheads="1"/>
                    </pic:cNvPicPr>
                  </pic:nvPicPr>
                  <pic:blipFill>
                    <a:blip r:embed="rId102" cstate="screen">
                      <a:extLst>
                        <a:ext uri="{28A0092B-C50C-407E-A947-70E740481C1C}">
                          <a14:useLocalDpi xmlns:a14="http://schemas.microsoft.com/office/drawing/2010/main"/>
                        </a:ext>
                      </a:extLst>
                    </a:blip>
                    <a:srcRect/>
                    <a:stretch>
                      <a:fillRect/>
                    </a:stretch>
                  </pic:blipFill>
                  <pic:spPr bwMode="auto">
                    <a:xfrm>
                      <a:off x="0" y="0"/>
                      <a:ext cx="5736590" cy="5852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F684985" w14:textId="77777777" w:rsidR="00A01204" w:rsidRPr="0008241C" w:rsidRDefault="00A01204" w:rsidP="00A01204">
      <w:pPr>
        <w:widowControl w:val="0"/>
        <w:tabs>
          <w:tab w:val="clear" w:pos="1247"/>
          <w:tab w:val="clear" w:pos="1814"/>
          <w:tab w:val="clear" w:pos="2381"/>
          <w:tab w:val="clear" w:pos="2948"/>
          <w:tab w:val="clear" w:pos="3515"/>
        </w:tabs>
        <w:rPr>
          <w:b/>
          <w:kern w:val="2"/>
          <w:sz w:val="12"/>
          <w:szCs w:val="22"/>
          <w:lang w:eastAsia="ja-JP"/>
        </w:rPr>
      </w:pPr>
      <w:r w:rsidRPr="0008241C">
        <w:rPr>
          <w:b/>
          <w:kern w:val="2"/>
          <w:sz w:val="22"/>
          <w:szCs w:val="22"/>
          <w:lang w:eastAsia="ja-JP"/>
        </w:rPr>
        <w:t>Figure 2.26 Distribution of studies on the economic valuation of ecosystem services by subregion and across three groups of nature’s contributions to people</w:t>
      </w:r>
    </w:p>
    <w:p w14:paraId="1ED94A63" w14:textId="58250C34" w:rsidR="00A01204" w:rsidRDefault="00A01204" w:rsidP="00A01204">
      <w:pPr>
        <w:rPr>
          <w:sz w:val="22"/>
          <w:szCs w:val="22"/>
        </w:rPr>
      </w:pPr>
    </w:p>
    <w:p w14:paraId="2051FE56" w14:textId="12DD7779" w:rsidR="006D6CC6" w:rsidRDefault="006D6CC6" w:rsidP="00A01204">
      <w:pPr>
        <w:rPr>
          <w:sz w:val="22"/>
          <w:szCs w:val="22"/>
        </w:rPr>
      </w:pPr>
    </w:p>
    <w:p w14:paraId="553D1A79" w14:textId="242D72AB" w:rsidR="006D6CC6" w:rsidRDefault="006D6CC6" w:rsidP="00A01204">
      <w:pPr>
        <w:rPr>
          <w:sz w:val="22"/>
          <w:szCs w:val="22"/>
        </w:rPr>
      </w:pPr>
    </w:p>
    <w:p w14:paraId="7E94D45F" w14:textId="5EF474F8" w:rsidR="006D6CC6" w:rsidRDefault="006D6CC6" w:rsidP="00A01204">
      <w:pPr>
        <w:rPr>
          <w:sz w:val="22"/>
          <w:szCs w:val="22"/>
        </w:rPr>
      </w:pPr>
    </w:p>
    <w:p w14:paraId="63383BB6" w14:textId="2A2870E0" w:rsidR="006D6CC6" w:rsidRDefault="006D6CC6" w:rsidP="00A01204">
      <w:pPr>
        <w:rPr>
          <w:sz w:val="22"/>
          <w:szCs w:val="22"/>
        </w:rPr>
      </w:pPr>
    </w:p>
    <w:p w14:paraId="6C7F0B1A" w14:textId="77777777" w:rsidR="006D6CC6" w:rsidRPr="0008241C" w:rsidRDefault="006D6CC6" w:rsidP="00A01204">
      <w:pPr>
        <w:rPr>
          <w:sz w:val="22"/>
          <w:szCs w:val="22"/>
        </w:rPr>
      </w:pPr>
    </w:p>
    <w:p w14:paraId="11076DFE"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560" w:name="_Toc504317130"/>
      <w:bookmarkStart w:id="561" w:name="_Toc504317823"/>
      <w:bookmarkStart w:id="562" w:name="_Toc504321169"/>
      <w:r w:rsidRPr="0008241C">
        <w:rPr>
          <w:b/>
          <w:sz w:val="22"/>
          <w:szCs w:val="24"/>
        </w:rPr>
        <w:lastRenderedPageBreak/>
        <w:t>2.3.3.4</w:t>
      </w:r>
      <w:r w:rsidRPr="0008241C">
        <w:rPr>
          <w:b/>
          <w:sz w:val="22"/>
          <w:szCs w:val="24"/>
        </w:rPr>
        <w:tab/>
        <w:t>The monetary values of ecosystem goods and services in the Asia-Pacific region</w:t>
      </w:r>
      <w:bookmarkEnd w:id="560"/>
      <w:bookmarkEnd w:id="561"/>
      <w:bookmarkEnd w:id="562"/>
    </w:p>
    <w:p w14:paraId="65135B53" w14:textId="77777777" w:rsidR="00A01204" w:rsidRPr="0008241C" w:rsidRDefault="00A01204" w:rsidP="00A01204">
      <w:pPr>
        <w:rPr>
          <w:sz w:val="22"/>
          <w:szCs w:val="22"/>
          <w:lang w:eastAsia="ko-KR"/>
        </w:rPr>
      </w:pPr>
    </w:p>
    <w:p w14:paraId="32A365E1" w14:textId="77777777" w:rsidR="00A01204" w:rsidRPr="0008241C" w:rsidRDefault="00A01204" w:rsidP="00A01204">
      <w:pPr>
        <w:rPr>
          <w:sz w:val="22"/>
          <w:szCs w:val="22"/>
          <w:lang w:eastAsia="ko-KR"/>
        </w:rPr>
      </w:pPr>
      <w:r w:rsidRPr="0008241C">
        <w:rPr>
          <w:sz w:val="22"/>
          <w:szCs w:val="22"/>
        </w:rPr>
        <w:t xml:space="preserve">Table 2.4 shows a summary of monetary values, in </w:t>
      </w:r>
      <w:r w:rsidRPr="0008241C">
        <w:rPr>
          <w:sz w:val="22"/>
          <w:szCs w:val="22"/>
          <w:lang w:eastAsia="ko-KR"/>
        </w:rPr>
        <w:t>medians with minimum and maximum figures in parentheses</w:t>
      </w:r>
      <w:r w:rsidRPr="0008241C">
        <w:rPr>
          <w:rFonts w:eastAsia="MS Mincho"/>
          <w:sz w:val="22"/>
          <w:szCs w:val="22"/>
          <w:lang w:eastAsia="ko-KR"/>
        </w:rPr>
        <w:t xml:space="preserve"> and the number of estimates used for calculation in the next row</w:t>
      </w:r>
      <w:r w:rsidRPr="0008241C">
        <w:rPr>
          <w:sz w:val="22"/>
          <w:szCs w:val="22"/>
        </w:rPr>
        <w:t xml:space="preserve">, of 18 </w:t>
      </w:r>
      <w:r w:rsidRPr="0008241C">
        <w:rPr>
          <w:sz w:val="22"/>
          <w:szCs w:val="22"/>
          <w:lang w:eastAsia="ko-KR"/>
        </w:rPr>
        <w:t>NCP</w:t>
      </w:r>
      <w:r w:rsidRPr="0008241C">
        <w:rPr>
          <w:sz w:val="22"/>
          <w:szCs w:val="22"/>
        </w:rPr>
        <w:t xml:space="preserve"> categories by 11 </w:t>
      </w:r>
      <w:r w:rsidRPr="0008241C">
        <w:rPr>
          <w:sz w:val="22"/>
          <w:szCs w:val="22"/>
          <w:lang w:eastAsia="ko-KR"/>
        </w:rPr>
        <w:t>ecosystem types (</w:t>
      </w:r>
      <w:r w:rsidRPr="0008241C">
        <w:rPr>
          <w:sz w:val="22"/>
          <w:szCs w:val="22"/>
        </w:rPr>
        <w:t>biomes) in the Asia-Pacific</w:t>
      </w:r>
      <w:r w:rsidRPr="0008241C">
        <w:rPr>
          <w:sz w:val="22"/>
          <w:szCs w:val="22"/>
          <w:lang w:eastAsia="ko-KR"/>
        </w:rPr>
        <w:t xml:space="preserve">. </w:t>
      </w:r>
      <w:r w:rsidRPr="0008241C">
        <w:rPr>
          <w:rFonts w:eastAsia="MS Mincho"/>
          <w:sz w:val="22"/>
          <w:szCs w:val="22"/>
          <w:lang w:eastAsia="ko-KR"/>
        </w:rPr>
        <w:t xml:space="preserve"> We report medians, not averages, due to the skewed distribution of value estimates and the small number of observations for each cell of Table 2.4. </w:t>
      </w:r>
      <w:r w:rsidRPr="0008241C">
        <w:rPr>
          <w:sz w:val="22"/>
          <w:szCs w:val="22"/>
          <w:lang w:eastAsia="ko-KR"/>
        </w:rPr>
        <w:t xml:space="preserve">Note that only 802 value estimates with the same measurement unit (i.e. currencies per hectare per year) out of 1,131 were used to create the Table 2.4. </w:t>
      </w:r>
    </w:p>
    <w:p w14:paraId="418843B4" w14:textId="77777777" w:rsidR="00A01204" w:rsidRPr="0008241C" w:rsidRDefault="00A01204" w:rsidP="00A01204">
      <w:pPr>
        <w:rPr>
          <w:sz w:val="22"/>
          <w:szCs w:val="22"/>
        </w:rPr>
      </w:pPr>
    </w:p>
    <w:p w14:paraId="239A1780" w14:textId="77777777" w:rsidR="00A01204" w:rsidRPr="0008241C" w:rsidRDefault="00A01204" w:rsidP="00A01204">
      <w:pPr>
        <w:rPr>
          <w:rFonts w:eastAsia="MS Mincho"/>
          <w:sz w:val="22"/>
          <w:szCs w:val="22"/>
          <w:lang w:eastAsia="ko-KR"/>
        </w:rPr>
      </w:pPr>
      <w:r w:rsidRPr="0008241C">
        <w:rPr>
          <w:sz w:val="22"/>
          <w:szCs w:val="22"/>
        </w:rPr>
        <w:t xml:space="preserve">Although the data is limited in terms of the number of estimates used to compute the </w:t>
      </w:r>
      <w:r w:rsidRPr="0008241C">
        <w:rPr>
          <w:rFonts w:eastAsia="MS Mincho"/>
          <w:sz w:val="22"/>
          <w:szCs w:val="22"/>
          <w:lang w:eastAsia="ko-KR"/>
        </w:rPr>
        <w:t>median</w:t>
      </w:r>
      <w:r w:rsidRPr="0008241C">
        <w:rPr>
          <w:sz w:val="22"/>
          <w:szCs w:val="22"/>
        </w:rPr>
        <w:t xml:space="preserve"> values per ha per year for particular NCP and types of ecosystems, some implications can be derived based on median and range of values. Regarding the types of ecosystems, relatively high values are found for: wetlands, inland surface waters and </w:t>
      </w:r>
      <w:r w:rsidRPr="0008241C">
        <w:rPr>
          <w:rFonts w:eastAsia="MS Mincho"/>
          <w:sz w:val="22"/>
          <w:szCs w:val="22"/>
          <w:lang w:eastAsia="ko-KR"/>
        </w:rPr>
        <w:t>temperate forest</w:t>
      </w:r>
      <w:r w:rsidRPr="0008241C">
        <w:rPr>
          <w:sz w:val="22"/>
          <w:szCs w:val="22"/>
        </w:rPr>
        <w:t xml:space="preserve">. In terms of NCP, relatively high values are observed for the </w:t>
      </w:r>
      <w:r w:rsidRPr="0008241C">
        <w:rPr>
          <w:rFonts w:eastAsia="MS Mincho"/>
          <w:sz w:val="22"/>
          <w:szCs w:val="22"/>
          <w:lang w:eastAsia="ko-KR"/>
        </w:rPr>
        <w:t xml:space="preserve">regulation of: water quantity and quality of both freshwater and coastal water, </w:t>
      </w:r>
      <w:r w:rsidRPr="0008241C">
        <w:rPr>
          <w:sz w:val="22"/>
          <w:szCs w:val="22"/>
        </w:rPr>
        <w:t>habitat creation and maintenance</w:t>
      </w:r>
      <w:r w:rsidRPr="0008241C">
        <w:rPr>
          <w:rFonts w:eastAsia="MS Mincho"/>
          <w:sz w:val="22"/>
          <w:szCs w:val="22"/>
          <w:lang w:eastAsia="ko-KR"/>
        </w:rPr>
        <w:t xml:space="preserve">, </w:t>
      </w:r>
      <w:r w:rsidRPr="0008241C">
        <w:rPr>
          <w:sz w:val="22"/>
          <w:szCs w:val="22"/>
        </w:rPr>
        <w:t xml:space="preserve">  and regulating climate. These results indicate that people in region acknowledge and highly appreciate the regulating services of ecosystems. </w:t>
      </w:r>
      <w:r w:rsidRPr="0008241C">
        <w:rPr>
          <w:rFonts w:eastAsia="MS Mincho"/>
          <w:sz w:val="22"/>
          <w:szCs w:val="22"/>
          <w:lang w:eastAsia="ko-KR"/>
        </w:rPr>
        <w:t xml:space="preserve">Among provisioning services, providing food and materials received relatively high values. The category of physical and psychological experiences, mainly in forms of recreation and eco-tourism, also received high values. </w:t>
      </w:r>
    </w:p>
    <w:p w14:paraId="69844B6F" w14:textId="77777777" w:rsidR="00A01204" w:rsidRPr="0008241C" w:rsidRDefault="00A01204" w:rsidP="00A01204">
      <w:pPr>
        <w:rPr>
          <w:sz w:val="22"/>
          <w:szCs w:val="22"/>
        </w:rPr>
      </w:pPr>
    </w:p>
    <w:p w14:paraId="134EDB89" w14:textId="77777777" w:rsidR="00A01204" w:rsidRPr="0008241C" w:rsidRDefault="00A01204" w:rsidP="00A01204">
      <w:pPr>
        <w:rPr>
          <w:sz w:val="22"/>
          <w:szCs w:val="22"/>
        </w:rPr>
      </w:pPr>
      <w:r w:rsidRPr="0008241C">
        <w:rPr>
          <w:rFonts w:eastAsia="MS Mincho"/>
          <w:sz w:val="22"/>
          <w:szCs w:val="22"/>
          <w:lang w:eastAsia="ko-KR"/>
        </w:rPr>
        <w:t>E</w:t>
      </w:r>
      <w:r w:rsidRPr="0008241C">
        <w:rPr>
          <w:sz w:val="22"/>
          <w:szCs w:val="22"/>
        </w:rPr>
        <w:t xml:space="preserve">mpirical studies in the Asia-Pacific have found that temperate </w:t>
      </w:r>
      <w:r w:rsidRPr="0008241C">
        <w:rPr>
          <w:rFonts w:eastAsia="MS Mincho"/>
          <w:sz w:val="22"/>
          <w:szCs w:val="22"/>
          <w:lang w:eastAsia="ko-KR"/>
        </w:rPr>
        <w:t xml:space="preserve">forest ecosystem </w:t>
      </w:r>
      <w:r w:rsidRPr="0008241C">
        <w:rPr>
          <w:sz w:val="22"/>
          <w:szCs w:val="22"/>
        </w:rPr>
        <w:t xml:space="preserve">are valued more </w:t>
      </w:r>
      <w:r w:rsidRPr="0008241C">
        <w:rPr>
          <w:rFonts w:eastAsia="MS Mincho"/>
          <w:sz w:val="22"/>
          <w:szCs w:val="22"/>
          <w:lang w:eastAsia="ko-KR"/>
        </w:rPr>
        <w:t>for</w:t>
      </w:r>
      <w:r w:rsidRPr="0008241C">
        <w:rPr>
          <w:sz w:val="22"/>
          <w:szCs w:val="22"/>
        </w:rPr>
        <w:t xml:space="preserve"> habitats ($864 per hectare per year</w:t>
      </w:r>
      <w:r w:rsidRPr="0008241C">
        <w:rPr>
          <w:szCs w:val="18"/>
          <w:vertAlign w:val="superscript"/>
        </w:rPr>
        <w:footnoteReference w:id="33"/>
      </w:r>
      <w:r w:rsidRPr="0008241C">
        <w:rPr>
          <w:sz w:val="22"/>
          <w:szCs w:val="22"/>
        </w:rPr>
        <w:t>), carbon store ($760 per hectare per year) and water reserve ($544 per hectare per year) than materials ($434 per hectare per year) or energy</w:t>
      </w:r>
      <w:r w:rsidRPr="0008241C">
        <w:rPr>
          <w:rFonts w:eastAsia="MS Mincho"/>
          <w:sz w:val="22"/>
          <w:szCs w:val="22"/>
          <w:lang w:eastAsia="ko-KR"/>
        </w:rPr>
        <w:t xml:space="preserve"> source</w:t>
      </w:r>
      <w:r w:rsidRPr="0008241C">
        <w:rPr>
          <w:sz w:val="22"/>
          <w:szCs w:val="22"/>
        </w:rPr>
        <w:t xml:space="preserve"> ($31 int $/hr/yr) based on the median of estimates.  Wetlands are most highly valued for their water regulating services ($3,957 per hectare per year for regulating water flows, $6,485 per hectare per year for regulating water quality). Inland surface waters and water bodies are also highly valued for their water regulating services ($4,371 per hectare per year for regulating water flows, $3,899 per hectare per year for regulating water quality). </w:t>
      </w:r>
      <w:r w:rsidRPr="0008241C">
        <w:rPr>
          <w:rFonts w:eastAsia="MS Mincho"/>
          <w:sz w:val="22"/>
          <w:szCs w:val="22"/>
          <w:lang w:eastAsia="ko-KR"/>
        </w:rPr>
        <w:t xml:space="preserve">Although </w:t>
      </w:r>
      <w:r w:rsidRPr="0008241C">
        <w:rPr>
          <w:sz w:val="22"/>
          <w:szCs w:val="22"/>
        </w:rPr>
        <w:t xml:space="preserve">these </w:t>
      </w:r>
      <w:r w:rsidRPr="0008241C">
        <w:rPr>
          <w:rFonts w:eastAsia="MS Mincho"/>
          <w:sz w:val="22"/>
          <w:szCs w:val="22"/>
          <w:lang w:eastAsia="ko-KR"/>
        </w:rPr>
        <w:t>value estimates</w:t>
      </w:r>
      <w:r w:rsidRPr="0008241C">
        <w:rPr>
          <w:sz w:val="22"/>
          <w:szCs w:val="22"/>
        </w:rPr>
        <w:t xml:space="preserve"> of NCP </w:t>
      </w:r>
      <w:r w:rsidRPr="0008241C">
        <w:rPr>
          <w:rFonts w:eastAsia="MS Mincho"/>
          <w:sz w:val="22"/>
          <w:szCs w:val="22"/>
          <w:lang w:eastAsia="ko-KR"/>
        </w:rPr>
        <w:t xml:space="preserve">by ecosystem types </w:t>
      </w:r>
      <w:r w:rsidRPr="0008241C">
        <w:rPr>
          <w:sz w:val="22"/>
          <w:szCs w:val="22"/>
        </w:rPr>
        <w:t>can provide some sense of economic values perceived by the people</w:t>
      </w:r>
      <w:r w:rsidRPr="0008241C">
        <w:rPr>
          <w:rFonts w:eastAsia="MS Mincho"/>
          <w:sz w:val="22"/>
          <w:szCs w:val="22"/>
          <w:lang w:eastAsia="ko-KR"/>
        </w:rPr>
        <w:t xml:space="preserve"> in the region</w:t>
      </w:r>
      <w:r w:rsidRPr="0008241C">
        <w:rPr>
          <w:sz w:val="22"/>
          <w:szCs w:val="22"/>
        </w:rPr>
        <w:t>, the interpretation</w:t>
      </w:r>
      <w:r w:rsidRPr="0008241C">
        <w:rPr>
          <w:rFonts w:eastAsia="MS Mincho"/>
          <w:sz w:val="22"/>
          <w:szCs w:val="22"/>
          <w:lang w:eastAsia="ko-KR"/>
        </w:rPr>
        <w:t>s</w:t>
      </w:r>
      <w:r w:rsidRPr="0008241C">
        <w:rPr>
          <w:sz w:val="22"/>
          <w:szCs w:val="22"/>
        </w:rPr>
        <w:t xml:space="preserve"> should be cautious</w:t>
      </w:r>
      <w:r w:rsidRPr="0008241C">
        <w:rPr>
          <w:sz w:val="16"/>
          <w:szCs w:val="16"/>
        </w:rPr>
        <w:t> </w:t>
      </w:r>
      <w:r w:rsidRPr="0008241C">
        <w:rPr>
          <w:sz w:val="22"/>
          <w:szCs w:val="22"/>
        </w:rPr>
        <w:t xml:space="preserve">because the number of studies is limited and they </w:t>
      </w:r>
      <w:r w:rsidRPr="0008241C">
        <w:rPr>
          <w:rFonts w:eastAsia="MS Mincho"/>
          <w:sz w:val="22"/>
          <w:szCs w:val="22"/>
          <w:lang w:eastAsia="ko-KR"/>
        </w:rPr>
        <w:t xml:space="preserve">tend to </w:t>
      </w:r>
      <w:r w:rsidRPr="0008241C">
        <w:rPr>
          <w:sz w:val="22"/>
          <w:szCs w:val="22"/>
        </w:rPr>
        <w:t>represent only some subregions, namely North-East Asia and Oceania.</w:t>
      </w:r>
    </w:p>
    <w:p w14:paraId="5348D40F" w14:textId="77777777" w:rsidR="00A01204" w:rsidRPr="0008241C" w:rsidRDefault="00A01204" w:rsidP="00A01204">
      <w:pPr>
        <w:rPr>
          <w:rFonts w:eastAsia="MS Mincho"/>
          <w:sz w:val="22"/>
          <w:szCs w:val="22"/>
          <w:lang w:eastAsia="ko-KR"/>
        </w:rPr>
      </w:pPr>
    </w:p>
    <w:p w14:paraId="2BFC339E" w14:textId="77777777" w:rsidR="00A01204" w:rsidRPr="0008241C" w:rsidRDefault="00A01204" w:rsidP="00A01204">
      <w:pPr>
        <w:rPr>
          <w:rFonts w:eastAsia="MS Mincho"/>
          <w:sz w:val="22"/>
          <w:szCs w:val="22"/>
          <w:lang w:eastAsia="ko-KR"/>
        </w:rPr>
        <w:sectPr w:rsidR="00A01204" w:rsidRPr="0008241C" w:rsidSect="00642B4F">
          <w:headerReference w:type="default" r:id="rId103"/>
          <w:footerReference w:type="even" r:id="rId104"/>
          <w:footerReference w:type="default" r:id="rId105"/>
          <w:headerReference w:type="first" r:id="rId106"/>
          <w:footerReference w:type="first" r:id="rId107"/>
          <w:pgSz w:w="11906" w:h="16838"/>
          <w:pgMar w:top="1440" w:right="1440" w:bottom="1440" w:left="1440" w:header="708" w:footer="708" w:gutter="0"/>
          <w:cols w:space="708"/>
          <w:docGrid w:linePitch="360"/>
        </w:sectPr>
      </w:pPr>
    </w:p>
    <w:p w14:paraId="05550B0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563" w:name="_Toc494766164"/>
      <w:r w:rsidRPr="0008241C">
        <w:rPr>
          <w:b/>
          <w:kern w:val="2"/>
          <w:sz w:val="22"/>
          <w:szCs w:val="22"/>
          <w:lang w:eastAsia="ja-JP"/>
        </w:rPr>
        <w:lastRenderedPageBreak/>
        <w:t xml:space="preserve">Table 2.4 </w:t>
      </w:r>
      <w:bookmarkEnd w:id="563"/>
      <w:r w:rsidRPr="0008241C">
        <w:rPr>
          <w:b/>
          <w:kern w:val="2"/>
          <w:sz w:val="22"/>
          <w:szCs w:val="22"/>
          <w:lang w:eastAsia="ja-JP"/>
        </w:rPr>
        <w:t>Distribution of estimated values by ecosystem type and by type of nature’s contributions to people in the Asia-Pacific region</w:t>
      </w:r>
      <w:r w:rsidRPr="0008241C">
        <w:rPr>
          <w:b/>
          <w:kern w:val="2"/>
          <w:szCs w:val="18"/>
          <w:vertAlign w:val="superscript"/>
          <w:lang w:eastAsia="ja-JP"/>
        </w:rPr>
        <w:footnoteReference w:id="34"/>
      </w:r>
    </w:p>
    <w:tbl>
      <w:tblPr>
        <w:tblW w:w="141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28" w:type="dxa"/>
          <w:right w:w="28" w:type="dxa"/>
        </w:tblCellMar>
        <w:tblLook w:val="01E0" w:firstRow="1" w:lastRow="1" w:firstColumn="1" w:lastColumn="1" w:noHBand="0" w:noVBand="0"/>
      </w:tblPr>
      <w:tblGrid>
        <w:gridCol w:w="804"/>
        <w:gridCol w:w="992"/>
        <w:gridCol w:w="754"/>
        <w:gridCol w:w="706"/>
        <w:gridCol w:w="850"/>
        <w:gridCol w:w="425"/>
        <w:gridCol w:w="854"/>
        <w:gridCol w:w="851"/>
        <w:gridCol w:w="850"/>
        <w:gridCol w:w="709"/>
        <w:gridCol w:w="709"/>
        <w:gridCol w:w="567"/>
        <w:gridCol w:w="1017"/>
        <w:gridCol w:w="925"/>
        <w:gridCol w:w="748"/>
        <w:gridCol w:w="708"/>
        <w:gridCol w:w="851"/>
        <w:gridCol w:w="425"/>
        <w:gridCol w:w="425"/>
      </w:tblGrid>
      <w:tr w:rsidR="00A01204" w:rsidRPr="0008241C" w14:paraId="6E6BB212" w14:textId="77777777" w:rsidTr="00A01204">
        <w:trPr>
          <w:trHeight w:val="113"/>
          <w:jc w:val="center"/>
        </w:trPr>
        <w:tc>
          <w:tcPr>
            <w:tcW w:w="804" w:type="dxa"/>
            <w:tcBorders>
              <w:top w:val="single" w:sz="4" w:space="0" w:color="000000"/>
              <w:left w:val="single" w:sz="4" w:space="0" w:color="000000"/>
              <w:bottom w:val="single" w:sz="4" w:space="0" w:color="000000"/>
              <w:right w:val="single" w:sz="4" w:space="0" w:color="000000"/>
            </w:tcBorders>
            <w:shd w:val="clear" w:color="auto" w:fill="D9D9D9"/>
          </w:tcPr>
          <w:p w14:paraId="2A94716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right"/>
              <w:rPr>
                <w:rFonts w:eastAsia="MS Mincho"/>
                <w:sz w:val="22"/>
                <w:szCs w:val="22"/>
                <w:lang w:val="en-US" w:eastAsia="ko-KR"/>
              </w:rPr>
            </w:pPr>
          </w:p>
        </w:tc>
        <w:tc>
          <w:tcPr>
            <w:tcW w:w="13366" w:type="dxa"/>
            <w:gridSpan w:val="18"/>
            <w:tcBorders>
              <w:top w:val="single" w:sz="4" w:space="0" w:color="000000"/>
              <w:left w:val="single" w:sz="4" w:space="0" w:color="000000"/>
              <w:bottom w:val="single" w:sz="4" w:space="0" w:color="000000"/>
              <w:right w:val="single" w:sz="4" w:space="0" w:color="000000"/>
            </w:tcBorders>
            <w:shd w:val="clear" w:color="auto" w:fill="D9D9D9"/>
          </w:tcPr>
          <w:p w14:paraId="1BCEFA79"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MS Mincho"/>
                <w:sz w:val="22"/>
                <w:szCs w:val="22"/>
                <w:lang w:val="en-US" w:eastAsia="ko-KR"/>
              </w:rPr>
            </w:pPr>
            <w:r w:rsidRPr="0008241C">
              <w:rPr>
                <w:rFonts w:eastAsia="MS Mincho"/>
                <w:sz w:val="22"/>
                <w:szCs w:val="22"/>
                <w:lang w:val="en-US" w:eastAsia="ko-KR"/>
              </w:rPr>
              <w:t>Median</w:t>
            </w:r>
            <w:r w:rsidRPr="0008241C">
              <w:rPr>
                <w:sz w:val="22"/>
                <w:szCs w:val="22"/>
                <w:lang w:val="en-US"/>
              </w:rPr>
              <w:t xml:space="preserve"> </w:t>
            </w:r>
            <w:r w:rsidRPr="0008241C">
              <w:rPr>
                <w:rFonts w:eastAsia="MS Mincho"/>
                <w:sz w:val="22"/>
                <w:szCs w:val="22"/>
                <w:lang w:val="en-US" w:eastAsia="ko-KR"/>
              </w:rPr>
              <w:t>monetary</w:t>
            </w:r>
            <w:r w:rsidRPr="0008241C">
              <w:rPr>
                <w:sz w:val="22"/>
                <w:szCs w:val="22"/>
                <w:lang w:val="en-US"/>
              </w:rPr>
              <w:t xml:space="preserve"> value</w:t>
            </w:r>
            <w:r w:rsidRPr="0008241C">
              <w:rPr>
                <w:rFonts w:eastAsia="MS Mincho"/>
                <w:sz w:val="22"/>
                <w:szCs w:val="22"/>
                <w:lang w:val="en-US" w:eastAsia="ko-KR"/>
              </w:rPr>
              <w:t>s</w:t>
            </w:r>
            <w:r w:rsidRPr="0008241C">
              <w:rPr>
                <w:sz w:val="22"/>
                <w:szCs w:val="22"/>
                <w:lang w:val="en-US"/>
              </w:rPr>
              <w:t xml:space="preserve"> of nature’s contributions to people in the Asia-Pacific region (2010 international$/ha/year)</w:t>
            </w:r>
          </w:p>
        </w:tc>
      </w:tr>
      <w:tr w:rsidR="00A01204" w:rsidRPr="0008241C" w14:paraId="21E7B590" w14:textId="77777777" w:rsidTr="00A01204">
        <w:trPr>
          <w:trHeight w:val="113"/>
          <w:jc w:val="center"/>
        </w:trPr>
        <w:tc>
          <w:tcPr>
            <w:tcW w:w="804" w:type="dxa"/>
            <w:tcBorders>
              <w:top w:val="single" w:sz="4" w:space="0" w:color="000000"/>
              <w:left w:val="single" w:sz="4" w:space="0" w:color="000000"/>
              <w:bottom w:val="single" w:sz="4" w:space="0" w:color="000000"/>
              <w:right w:val="single" w:sz="4" w:space="0" w:color="000000"/>
            </w:tcBorders>
            <w:shd w:val="clear" w:color="auto" w:fill="D9D9D9"/>
          </w:tcPr>
          <w:p w14:paraId="349B4CA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right"/>
              <w:rPr>
                <w:rFonts w:eastAsia="MS Mincho"/>
                <w:sz w:val="22"/>
                <w:szCs w:val="22"/>
                <w:lang w:val="en-US" w:eastAsia="ko-KR"/>
              </w:rPr>
            </w:pPr>
          </w:p>
        </w:tc>
        <w:tc>
          <w:tcPr>
            <w:tcW w:w="13366" w:type="dxa"/>
            <w:gridSpan w:val="18"/>
            <w:tcBorders>
              <w:top w:val="single" w:sz="4" w:space="0" w:color="000000"/>
              <w:left w:val="single" w:sz="4" w:space="0" w:color="000000"/>
              <w:bottom w:val="single" w:sz="4" w:space="0" w:color="000000"/>
              <w:right w:val="single" w:sz="4" w:space="0" w:color="000000"/>
            </w:tcBorders>
            <w:shd w:val="clear" w:color="auto" w:fill="D9D9D9"/>
          </w:tcPr>
          <w:p w14:paraId="44D7B28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MS Mincho"/>
                <w:sz w:val="22"/>
                <w:szCs w:val="22"/>
                <w:lang w:val="en-US" w:eastAsia="ja-JP"/>
              </w:rPr>
            </w:pPr>
            <w:r w:rsidRPr="0008241C">
              <w:rPr>
                <w:rFonts w:eastAsia="MS Mincho"/>
                <w:sz w:val="22"/>
                <w:szCs w:val="22"/>
                <w:lang w:val="en-US" w:eastAsia="ja-JP"/>
              </w:rPr>
              <w:t>Nature’s contributions to people</w:t>
            </w:r>
          </w:p>
        </w:tc>
      </w:tr>
      <w:tr w:rsidR="00A01204" w:rsidRPr="0008241C" w14:paraId="5A72C58D" w14:textId="77777777" w:rsidTr="00A01204">
        <w:trPr>
          <w:trHeight w:val="113"/>
          <w:jc w:val="center"/>
        </w:trPr>
        <w:tc>
          <w:tcPr>
            <w:tcW w:w="804" w:type="dxa"/>
            <w:tcBorders>
              <w:top w:val="single" w:sz="4" w:space="0" w:color="000000"/>
              <w:left w:val="single" w:sz="4" w:space="0" w:color="000000"/>
              <w:bottom w:val="single" w:sz="4" w:space="0" w:color="000000"/>
              <w:right w:val="single" w:sz="4" w:space="0" w:color="000000"/>
            </w:tcBorders>
            <w:shd w:val="clear" w:color="auto" w:fill="D9D9D9"/>
            <w:hideMark/>
          </w:tcPr>
          <w:p w14:paraId="512D1FB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rPr>
                <w:rFonts w:eastAsia="Calibri"/>
                <w:sz w:val="22"/>
                <w:szCs w:val="22"/>
                <w:lang w:val="en-US"/>
              </w:rPr>
            </w:pPr>
            <w:r w:rsidRPr="0008241C">
              <w:rPr>
                <w:rFonts w:eastAsia="Calibri"/>
                <w:sz w:val="22"/>
                <w:szCs w:val="22"/>
                <w:lang w:val="en-US"/>
              </w:rPr>
              <w:t>Biome</w:t>
            </w:r>
          </w:p>
        </w:tc>
        <w:tc>
          <w:tcPr>
            <w:tcW w:w="992" w:type="dxa"/>
            <w:tcBorders>
              <w:top w:val="single" w:sz="4" w:space="0" w:color="000000"/>
              <w:left w:val="single" w:sz="4" w:space="0" w:color="000000"/>
              <w:bottom w:val="single" w:sz="4" w:space="0" w:color="000000"/>
              <w:right w:val="single" w:sz="4" w:space="0" w:color="000000"/>
            </w:tcBorders>
            <w:shd w:val="clear" w:color="auto" w:fill="D9D9D9"/>
            <w:hideMark/>
          </w:tcPr>
          <w:p w14:paraId="4B26977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w:t>
            </w:r>
          </w:p>
        </w:tc>
        <w:tc>
          <w:tcPr>
            <w:tcW w:w="754" w:type="dxa"/>
            <w:tcBorders>
              <w:top w:val="single" w:sz="4" w:space="0" w:color="000000"/>
              <w:left w:val="single" w:sz="4" w:space="0" w:color="000000"/>
              <w:bottom w:val="single" w:sz="4" w:space="0" w:color="000000"/>
              <w:right w:val="single" w:sz="4" w:space="0" w:color="000000"/>
            </w:tcBorders>
            <w:shd w:val="clear" w:color="auto" w:fill="D9D9D9"/>
            <w:hideMark/>
          </w:tcPr>
          <w:p w14:paraId="228E280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2</w:t>
            </w:r>
          </w:p>
        </w:tc>
        <w:tc>
          <w:tcPr>
            <w:tcW w:w="706" w:type="dxa"/>
            <w:tcBorders>
              <w:top w:val="single" w:sz="4" w:space="0" w:color="000000"/>
              <w:left w:val="single" w:sz="4" w:space="0" w:color="000000"/>
              <w:bottom w:val="single" w:sz="4" w:space="0" w:color="000000"/>
              <w:right w:val="single" w:sz="4" w:space="0" w:color="000000"/>
            </w:tcBorders>
            <w:shd w:val="clear" w:color="auto" w:fill="D9D9D9"/>
            <w:hideMark/>
          </w:tcPr>
          <w:p w14:paraId="42A2159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3</w:t>
            </w:r>
          </w:p>
        </w:tc>
        <w:tc>
          <w:tcPr>
            <w:tcW w:w="850" w:type="dxa"/>
            <w:tcBorders>
              <w:top w:val="single" w:sz="4" w:space="0" w:color="000000"/>
              <w:left w:val="single" w:sz="4" w:space="0" w:color="000000"/>
              <w:bottom w:val="single" w:sz="4" w:space="0" w:color="000000"/>
              <w:right w:val="single" w:sz="4" w:space="0" w:color="000000"/>
            </w:tcBorders>
            <w:shd w:val="clear" w:color="auto" w:fill="D9D9D9"/>
            <w:hideMark/>
          </w:tcPr>
          <w:p w14:paraId="5F23308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4</w:t>
            </w:r>
          </w:p>
        </w:tc>
        <w:tc>
          <w:tcPr>
            <w:tcW w:w="425" w:type="dxa"/>
            <w:tcBorders>
              <w:top w:val="single" w:sz="4" w:space="0" w:color="000000"/>
              <w:left w:val="single" w:sz="4" w:space="0" w:color="000000"/>
              <w:bottom w:val="single" w:sz="4" w:space="0" w:color="000000"/>
              <w:right w:val="single" w:sz="4" w:space="0" w:color="000000"/>
            </w:tcBorders>
            <w:shd w:val="clear" w:color="auto" w:fill="D9D9D9"/>
            <w:hideMark/>
          </w:tcPr>
          <w:p w14:paraId="6409696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5</w:t>
            </w:r>
          </w:p>
        </w:tc>
        <w:tc>
          <w:tcPr>
            <w:tcW w:w="854" w:type="dxa"/>
            <w:tcBorders>
              <w:top w:val="single" w:sz="4" w:space="0" w:color="000000"/>
              <w:left w:val="single" w:sz="4" w:space="0" w:color="000000"/>
              <w:bottom w:val="single" w:sz="4" w:space="0" w:color="000000"/>
              <w:right w:val="single" w:sz="4" w:space="0" w:color="000000"/>
            </w:tcBorders>
            <w:shd w:val="clear" w:color="auto" w:fill="D9D9D9"/>
            <w:hideMark/>
          </w:tcPr>
          <w:p w14:paraId="581CB33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6</w:t>
            </w:r>
          </w:p>
        </w:tc>
        <w:tc>
          <w:tcPr>
            <w:tcW w:w="851" w:type="dxa"/>
            <w:tcBorders>
              <w:top w:val="single" w:sz="4" w:space="0" w:color="000000"/>
              <w:left w:val="single" w:sz="4" w:space="0" w:color="000000"/>
              <w:bottom w:val="single" w:sz="4" w:space="0" w:color="000000"/>
              <w:right w:val="single" w:sz="4" w:space="0" w:color="000000"/>
            </w:tcBorders>
            <w:shd w:val="clear" w:color="auto" w:fill="D9D9D9"/>
            <w:hideMark/>
          </w:tcPr>
          <w:p w14:paraId="6014EE7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7</w:t>
            </w:r>
          </w:p>
        </w:tc>
        <w:tc>
          <w:tcPr>
            <w:tcW w:w="850" w:type="dxa"/>
            <w:tcBorders>
              <w:top w:val="single" w:sz="4" w:space="0" w:color="000000"/>
              <w:left w:val="single" w:sz="4" w:space="0" w:color="000000"/>
              <w:bottom w:val="single" w:sz="4" w:space="0" w:color="000000"/>
              <w:right w:val="single" w:sz="4" w:space="0" w:color="000000"/>
            </w:tcBorders>
            <w:shd w:val="clear" w:color="auto" w:fill="D9D9D9"/>
            <w:hideMark/>
          </w:tcPr>
          <w:p w14:paraId="1E0C699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8</w:t>
            </w:r>
          </w:p>
        </w:tc>
        <w:tc>
          <w:tcPr>
            <w:tcW w:w="709" w:type="dxa"/>
            <w:tcBorders>
              <w:top w:val="single" w:sz="4" w:space="0" w:color="000000"/>
              <w:left w:val="single" w:sz="4" w:space="0" w:color="000000"/>
              <w:bottom w:val="single" w:sz="4" w:space="0" w:color="000000"/>
              <w:right w:val="single" w:sz="4" w:space="0" w:color="000000"/>
            </w:tcBorders>
            <w:shd w:val="clear" w:color="auto" w:fill="D9D9D9"/>
            <w:hideMark/>
          </w:tcPr>
          <w:p w14:paraId="5D3BF8C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9</w:t>
            </w:r>
          </w:p>
        </w:tc>
        <w:tc>
          <w:tcPr>
            <w:tcW w:w="709" w:type="dxa"/>
            <w:tcBorders>
              <w:top w:val="single" w:sz="4" w:space="0" w:color="000000"/>
              <w:left w:val="single" w:sz="4" w:space="0" w:color="000000"/>
              <w:bottom w:val="single" w:sz="4" w:space="0" w:color="000000"/>
              <w:right w:val="single" w:sz="4" w:space="0" w:color="000000"/>
            </w:tcBorders>
            <w:shd w:val="clear" w:color="auto" w:fill="D9D9D9"/>
            <w:hideMark/>
          </w:tcPr>
          <w:p w14:paraId="60C4079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0</w:t>
            </w:r>
          </w:p>
        </w:tc>
        <w:tc>
          <w:tcPr>
            <w:tcW w:w="567" w:type="dxa"/>
            <w:tcBorders>
              <w:top w:val="single" w:sz="4" w:space="0" w:color="000000"/>
              <w:left w:val="single" w:sz="4" w:space="0" w:color="000000"/>
              <w:bottom w:val="single" w:sz="4" w:space="0" w:color="000000"/>
              <w:right w:val="single" w:sz="4" w:space="0" w:color="000000"/>
            </w:tcBorders>
            <w:shd w:val="clear" w:color="auto" w:fill="D9D9D9"/>
            <w:hideMark/>
          </w:tcPr>
          <w:p w14:paraId="5B6329A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1</w:t>
            </w:r>
          </w:p>
        </w:tc>
        <w:tc>
          <w:tcPr>
            <w:tcW w:w="1017" w:type="dxa"/>
            <w:tcBorders>
              <w:top w:val="single" w:sz="4" w:space="0" w:color="000000"/>
              <w:left w:val="single" w:sz="4" w:space="0" w:color="000000"/>
              <w:bottom w:val="single" w:sz="4" w:space="0" w:color="000000"/>
              <w:right w:val="single" w:sz="4" w:space="0" w:color="000000"/>
            </w:tcBorders>
            <w:shd w:val="clear" w:color="auto" w:fill="D9D9D9"/>
            <w:hideMark/>
          </w:tcPr>
          <w:p w14:paraId="0640EB2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2</w:t>
            </w:r>
          </w:p>
        </w:tc>
        <w:tc>
          <w:tcPr>
            <w:tcW w:w="925" w:type="dxa"/>
            <w:tcBorders>
              <w:top w:val="single" w:sz="4" w:space="0" w:color="000000"/>
              <w:left w:val="single" w:sz="4" w:space="0" w:color="000000"/>
              <w:bottom w:val="single" w:sz="4" w:space="0" w:color="000000"/>
              <w:right w:val="single" w:sz="4" w:space="0" w:color="000000"/>
            </w:tcBorders>
            <w:shd w:val="clear" w:color="auto" w:fill="D9D9D9"/>
            <w:hideMark/>
          </w:tcPr>
          <w:p w14:paraId="038A96C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3</w:t>
            </w:r>
          </w:p>
        </w:tc>
        <w:tc>
          <w:tcPr>
            <w:tcW w:w="748" w:type="dxa"/>
            <w:tcBorders>
              <w:top w:val="single" w:sz="4" w:space="0" w:color="000000"/>
              <w:left w:val="single" w:sz="4" w:space="0" w:color="000000"/>
              <w:bottom w:val="single" w:sz="4" w:space="0" w:color="000000"/>
              <w:right w:val="single" w:sz="4" w:space="0" w:color="000000"/>
            </w:tcBorders>
            <w:shd w:val="clear" w:color="auto" w:fill="D9D9D9"/>
            <w:hideMark/>
          </w:tcPr>
          <w:p w14:paraId="76C6448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4</w:t>
            </w:r>
          </w:p>
        </w:tc>
        <w:tc>
          <w:tcPr>
            <w:tcW w:w="708" w:type="dxa"/>
            <w:tcBorders>
              <w:top w:val="single" w:sz="4" w:space="0" w:color="000000"/>
              <w:left w:val="single" w:sz="4" w:space="0" w:color="000000"/>
              <w:bottom w:val="single" w:sz="4" w:space="0" w:color="000000"/>
              <w:right w:val="single" w:sz="4" w:space="0" w:color="000000"/>
            </w:tcBorders>
            <w:shd w:val="clear" w:color="auto" w:fill="D9D9D9"/>
            <w:hideMark/>
          </w:tcPr>
          <w:p w14:paraId="2F40B84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5</w:t>
            </w:r>
          </w:p>
        </w:tc>
        <w:tc>
          <w:tcPr>
            <w:tcW w:w="851" w:type="dxa"/>
            <w:tcBorders>
              <w:top w:val="single" w:sz="4" w:space="0" w:color="000000"/>
              <w:left w:val="single" w:sz="4" w:space="0" w:color="000000"/>
              <w:bottom w:val="single" w:sz="4" w:space="0" w:color="000000"/>
              <w:right w:val="single" w:sz="4" w:space="0" w:color="000000"/>
            </w:tcBorders>
            <w:shd w:val="clear" w:color="auto" w:fill="D9D9D9"/>
            <w:hideMark/>
          </w:tcPr>
          <w:p w14:paraId="60EA5AB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6</w:t>
            </w:r>
          </w:p>
        </w:tc>
        <w:tc>
          <w:tcPr>
            <w:tcW w:w="425" w:type="dxa"/>
            <w:tcBorders>
              <w:top w:val="single" w:sz="4" w:space="0" w:color="000000"/>
              <w:left w:val="single" w:sz="4" w:space="0" w:color="000000"/>
              <w:bottom w:val="single" w:sz="4" w:space="0" w:color="000000"/>
              <w:right w:val="single" w:sz="4" w:space="0" w:color="000000"/>
            </w:tcBorders>
            <w:shd w:val="clear" w:color="auto" w:fill="D9D9D9"/>
            <w:hideMark/>
          </w:tcPr>
          <w:p w14:paraId="19A770B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7</w:t>
            </w:r>
          </w:p>
        </w:tc>
        <w:tc>
          <w:tcPr>
            <w:tcW w:w="425" w:type="dxa"/>
            <w:tcBorders>
              <w:top w:val="single" w:sz="4" w:space="0" w:color="000000"/>
              <w:left w:val="single" w:sz="4" w:space="0" w:color="000000"/>
              <w:bottom w:val="single" w:sz="4" w:space="0" w:color="000000"/>
              <w:right w:val="single" w:sz="4" w:space="0" w:color="000000"/>
            </w:tcBorders>
            <w:shd w:val="clear" w:color="auto" w:fill="D9D9D9"/>
            <w:hideMark/>
          </w:tcPr>
          <w:p w14:paraId="479C83A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8</w:t>
            </w:r>
          </w:p>
        </w:tc>
      </w:tr>
      <w:tr w:rsidR="00A01204" w:rsidRPr="0008241C" w14:paraId="42C68C13" w14:textId="77777777" w:rsidTr="00A01204">
        <w:trPr>
          <w:trHeight w:val="113"/>
          <w:jc w:val="center"/>
        </w:trPr>
        <w:tc>
          <w:tcPr>
            <w:tcW w:w="804"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00119B0D"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75F99F" w14:textId="77777777" w:rsidR="00A01204" w:rsidRPr="0008241C" w:rsidRDefault="00A01204" w:rsidP="00A01204">
            <w:pPr>
              <w:jc w:val="right"/>
              <w:rPr>
                <w:sz w:val="18"/>
                <w:szCs w:val="18"/>
              </w:rPr>
            </w:pPr>
            <w:r w:rsidRPr="0008241C">
              <w:rPr>
                <w:sz w:val="18"/>
                <w:szCs w:val="18"/>
              </w:rPr>
              <w:t>-</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F60F92"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C02E1A"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B58205"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49ED36"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1DD99A"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31D07F"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18732C"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07536C"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183A69"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85C8BA"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267B4" w14:textId="77777777" w:rsidR="00A01204" w:rsidRPr="0008241C" w:rsidRDefault="00A01204" w:rsidP="00A01204">
            <w:pPr>
              <w:jc w:val="right"/>
              <w:rPr>
                <w:sz w:val="18"/>
                <w:szCs w:val="18"/>
              </w:rPr>
            </w:pPr>
            <w:r w:rsidRPr="0008241C">
              <w:rPr>
                <w:sz w:val="18"/>
                <w:szCs w:val="18"/>
              </w:rPr>
              <w:t>-</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013FF5" w14:textId="77777777" w:rsidR="00A01204" w:rsidRPr="0008241C" w:rsidRDefault="00A01204" w:rsidP="00A01204">
            <w:pPr>
              <w:jc w:val="right"/>
              <w:rPr>
                <w:sz w:val="18"/>
                <w:szCs w:val="18"/>
              </w:rPr>
            </w:pPr>
            <w:r w:rsidRPr="0008241C">
              <w:rPr>
                <w:sz w:val="18"/>
                <w:szCs w:val="18"/>
              </w:rPr>
              <w:t>-</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FF4C23"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187BAF"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4DD669"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274FA3"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2703B9" w14:textId="77777777" w:rsidR="00A01204" w:rsidRPr="0008241C" w:rsidRDefault="00A01204" w:rsidP="00A01204">
            <w:pPr>
              <w:jc w:val="right"/>
              <w:rPr>
                <w:sz w:val="18"/>
                <w:szCs w:val="18"/>
              </w:rPr>
            </w:pPr>
            <w:r w:rsidRPr="0008241C">
              <w:rPr>
                <w:sz w:val="18"/>
                <w:szCs w:val="18"/>
              </w:rPr>
              <w:t>-</w:t>
            </w:r>
          </w:p>
        </w:tc>
      </w:tr>
      <w:tr w:rsidR="00A01204" w:rsidRPr="0008241C" w14:paraId="598021FD" w14:textId="77777777" w:rsidTr="00A01204">
        <w:trPr>
          <w:trHeight w:val="113"/>
          <w:jc w:val="center"/>
        </w:trPr>
        <w:tc>
          <w:tcPr>
            <w:tcW w:w="804" w:type="dxa"/>
            <w:vMerge w:val="restart"/>
            <w:tcBorders>
              <w:top w:val="single" w:sz="4" w:space="0" w:color="000000"/>
              <w:left w:val="single" w:sz="4" w:space="0" w:color="000000"/>
              <w:right w:val="single" w:sz="4" w:space="0" w:color="000000"/>
            </w:tcBorders>
            <w:shd w:val="clear" w:color="auto" w:fill="D9D9D9"/>
            <w:vAlign w:val="center"/>
          </w:tcPr>
          <w:p w14:paraId="55F893C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2</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C497808" w14:textId="77777777" w:rsidR="00A01204" w:rsidRPr="0008241C" w:rsidRDefault="00A01204" w:rsidP="00A01204">
            <w:pPr>
              <w:jc w:val="right"/>
              <w:rPr>
                <w:b/>
                <w:sz w:val="22"/>
                <w:szCs w:val="22"/>
              </w:rPr>
            </w:pPr>
            <w:r w:rsidRPr="0008241C">
              <w:rPr>
                <w:b/>
                <w:sz w:val="22"/>
                <w:szCs w:val="22"/>
              </w:rPr>
              <w:t>864</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98E9CBA" w14:textId="77777777" w:rsidR="00A01204" w:rsidRPr="0008241C" w:rsidRDefault="00A01204" w:rsidP="00A01204">
            <w:pPr>
              <w:jc w:val="right"/>
              <w:rPr>
                <w:b/>
                <w:sz w:val="22"/>
                <w:szCs w:val="22"/>
              </w:rPr>
            </w:pPr>
            <w:r w:rsidRPr="0008241C">
              <w:rPr>
                <w:b/>
                <w:sz w:val="22"/>
                <w:szCs w:val="22"/>
              </w:rPr>
              <w:t>8</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F1F72E6" w14:textId="77777777" w:rsidR="00A01204" w:rsidRPr="0008241C" w:rsidRDefault="00A01204" w:rsidP="00A01204">
            <w:pPr>
              <w:jc w:val="right"/>
              <w:rPr>
                <w:b/>
                <w:sz w:val="22"/>
                <w:szCs w:val="22"/>
              </w:rPr>
            </w:pPr>
            <w:r w:rsidRPr="0008241C">
              <w:rPr>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487A78A" w14:textId="77777777" w:rsidR="00A01204" w:rsidRPr="0008241C" w:rsidRDefault="00A01204" w:rsidP="00A01204">
            <w:pPr>
              <w:jc w:val="right"/>
              <w:rPr>
                <w:b/>
                <w:sz w:val="22"/>
                <w:szCs w:val="22"/>
              </w:rPr>
            </w:pPr>
            <w:r w:rsidRPr="0008241C">
              <w:rPr>
                <w:b/>
                <w:sz w:val="22"/>
                <w:szCs w:val="22"/>
              </w:rPr>
              <w:t>7</w:t>
            </w:r>
            <w:r w:rsidRPr="0008241C">
              <w:rPr>
                <w:rFonts w:eastAsia="MS Mincho"/>
                <w:b/>
                <w:sz w:val="22"/>
                <w:szCs w:val="22"/>
                <w:lang w:eastAsia="ko-KR"/>
              </w:rPr>
              <w:t>60</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33325A3" w14:textId="77777777" w:rsidR="00A01204" w:rsidRPr="0008241C" w:rsidRDefault="00A01204" w:rsidP="00A01204">
            <w:pPr>
              <w:jc w:val="right"/>
              <w:rPr>
                <w:b/>
                <w:sz w:val="22"/>
                <w:szCs w:val="22"/>
              </w:rPr>
            </w:pPr>
            <w:r w:rsidRPr="0008241C">
              <w:rPr>
                <w:sz w:val="22"/>
                <w:szCs w:val="22"/>
              </w:rPr>
              <w:t>-</w:t>
            </w: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C37A326" w14:textId="77777777" w:rsidR="00A01204" w:rsidRPr="0008241C" w:rsidRDefault="00A01204" w:rsidP="00A01204">
            <w:pPr>
              <w:jc w:val="right"/>
              <w:rPr>
                <w:b/>
                <w:sz w:val="22"/>
                <w:szCs w:val="22"/>
              </w:rPr>
            </w:pPr>
            <w:r w:rsidRPr="0008241C">
              <w:rPr>
                <w:b/>
                <w:sz w:val="22"/>
                <w:szCs w:val="22"/>
              </w:rPr>
              <w:t>544</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D7AC6D8" w14:textId="77777777" w:rsidR="00A01204" w:rsidRPr="0008241C" w:rsidRDefault="00A01204" w:rsidP="00A01204">
            <w:pPr>
              <w:jc w:val="right"/>
              <w:rPr>
                <w:b/>
                <w:sz w:val="22"/>
                <w:szCs w:val="22"/>
              </w:rPr>
            </w:pPr>
            <w:r w:rsidRPr="0008241C">
              <w:rPr>
                <w:b/>
                <w:sz w:val="22"/>
                <w:szCs w:val="22"/>
              </w:rPr>
              <w:t>12</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A2AFE5F" w14:textId="77777777" w:rsidR="00A01204" w:rsidRPr="0008241C" w:rsidRDefault="00A01204" w:rsidP="00A01204">
            <w:pPr>
              <w:jc w:val="right"/>
              <w:rPr>
                <w:b/>
                <w:sz w:val="22"/>
                <w:szCs w:val="22"/>
              </w:rPr>
            </w:pPr>
            <w:r w:rsidRPr="0008241C">
              <w:rPr>
                <w:b/>
                <w:sz w:val="22"/>
                <w:szCs w:val="22"/>
              </w:rPr>
              <w:t>534</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E6D5B4E" w14:textId="77777777" w:rsidR="00A01204" w:rsidRPr="0008241C" w:rsidRDefault="00A01204" w:rsidP="00A01204">
            <w:pPr>
              <w:jc w:val="right"/>
              <w:rPr>
                <w:b/>
                <w:sz w:val="22"/>
                <w:szCs w:val="22"/>
              </w:rPr>
            </w:pPr>
            <w:r w:rsidRPr="0008241C">
              <w:rPr>
                <w:b/>
                <w:sz w:val="22"/>
                <w:szCs w:val="22"/>
              </w:rPr>
              <w:t>32</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4547C2D" w14:textId="77777777" w:rsidR="00A01204" w:rsidRPr="0008241C" w:rsidRDefault="00A01204" w:rsidP="00A01204">
            <w:pPr>
              <w:jc w:val="right"/>
              <w:rPr>
                <w:b/>
                <w:sz w:val="22"/>
                <w:szCs w:val="22"/>
              </w:rPr>
            </w:pPr>
            <w:r w:rsidRPr="0008241C">
              <w:rPr>
                <w:b/>
                <w:sz w:val="22"/>
                <w:szCs w:val="22"/>
              </w:rPr>
              <w:t>13</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82CB712" w14:textId="77777777" w:rsidR="00A01204" w:rsidRPr="0008241C" w:rsidRDefault="00A01204" w:rsidP="00A01204">
            <w:pPr>
              <w:jc w:val="right"/>
              <w:rPr>
                <w:b/>
                <w:sz w:val="22"/>
                <w:szCs w:val="22"/>
              </w:rPr>
            </w:pPr>
            <w:r w:rsidRPr="0008241C">
              <w:rPr>
                <w:b/>
                <w:sz w:val="22"/>
                <w:szCs w:val="22"/>
              </w:rPr>
              <w:t>3</w:t>
            </w:r>
            <w:r w:rsidRPr="0008241C">
              <w:rPr>
                <w:rFonts w:eastAsia="MS Mincho"/>
                <w:b/>
                <w:sz w:val="22"/>
                <w:szCs w:val="22"/>
                <w:lang w:eastAsia="ko-KR"/>
              </w:rPr>
              <w:t>1</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677F686" w14:textId="77777777" w:rsidR="00A01204" w:rsidRPr="0008241C" w:rsidRDefault="00A01204" w:rsidP="00A01204">
            <w:pPr>
              <w:jc w:val="right"/>
              <w:rPr>
                <w:b/>
                <w:sz w:val="22"/>
                <w:szCs w:val="22"/>
              </w:rPr>
            </w:pPr>
            <w:r w:rsidRPr="0008241C">
              <w:rPr>
                <w:b/>
                <w:sz w:val="22"/>
                <w:szCs w:val="22"/>
              </w:rPr>
              <w:t>38</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3392302" w14:textId="77777777" w:rsidR="00A01204" w:rsidRPr="0008241C" w:rsidRDefault="00A01204" w:rsidP="00A01204">
            <w:pPr>
              <w:jc w:val="right"/>
              <w:rPr>
                <w:b/>
                <w:sz w:val="22"/>
                <w:szCs w:val="22"/>
              </w:rPr>
            </w:pPr>
            <w:r w:rsidRPr="0008241C">
              <w:rPr>
                <w:b/>
                <w:sz w:val="22"/>
                <w:szCs w:val="22"/>
              </w:rPr>
              <w:t>434</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200E3A4" w14:textId="77777777" w:rsidR="00A01204" w:rsidRPr="0008241C" w:rsidRDefault="00A01204" w:rsidP="00A01204">
            <w:pPr>
              <w:jc w:val="right"/>
              <w:rPr>
                <w:b/>
                <w:sz w:val="22"/>
                <w:szCs w:val="22"/>
              </w:rPr>
            </w:pPr>
            <w:r w:rsidRPr="0008241C">
              <w:rPr>
                <w:b/>
                <w:sz w:val="22"/>
                <w:szCs w:val="22"/>
              </w:rPr>
              <w:t>15</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729AADF" w14:textId="77777777" w:rsidR="00A01204" w:rsidRPr="0008241C" w:rsidRDefault="00A01204" w:rsidP="00A01204">
            <w:pPr>
              <w:jc w:val="right"/>
              <w:rPr>
                <w:b/>
                <w:sz w:val="22"/>
                <w:szCs w:val="22"/>
              </w:rPr>
            </w:pPr>
            <w:r w:rsidRPr="0008241C">
              <w:rPr>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48D11DF" w14:textId="77777777" w:rsidR="00A01204" w:rsidRPr="0008241C" w:rsidRDefault="00A01204" w:rsidP="00A01204">
            <w:pPr>
              <w:jc w:val="right"/>
              <w:rPr>
                <w:b/>
                <w:sz w:val="22"/>
                <w:szCs w:val="22"/>
              </w:rPr>
            </w:pPr>
            <w:r w:rsidRPr="0008241C">
              <w:rPr>
                <w:b/>
                <w:sz w:val="22"/>
                <w:szCs w:val="22"/>
              </w:rPr>
              <w:t>282</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2F34EF0" w14:textId="77777777" w:rsidR="00A01204" w:rsidRPr="0008241C" w:rsidRDefault="00A01204" w:rsidP="00A01204">
            <w:pPr>
              <w:jc w:val="right"/>
              <w:rPr>
                <w:b/>
                <w:sz w:val="22"/>
                <w:szCs w:val="22"/>
              </w:rPr>
            </w:pPr>
            <w:r w:rsidRPr="0008241C">
              <w:rPr>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B280622" w14:textId="77777777" w:rsidR="00A01204" w:rsidRPr="0008241C" w:rsidRDefault="00A01204" w:rsidP="00A01204">
            <w:pPr>
              <w:jc w:val="right"/>
              <w:rPr>
                <w:b/>
                <w:sz w:val="22"/>
                <w:szCs w:val="22"/>
              </w:rPr>
            </w:pPr>
            <w:r w:rsidRPr="0008241C">
              <w:rPr>
                <w:sz w:val="22"/>
                <w:szCs w:val="22"/>
              </w:rPr>
              <w:t>-</w:t>
            </w:r>
          </w:p>
        </w:tc>
      </w:tr>
      <w:tr w:rsidR="00A01204" w:rsidRPr="0008241C" w14:paraId="63D9F900"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23A4DD6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CD6606"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12,400)</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CFA5DC"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8</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1AACD0"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644A67"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9-11,87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873D04"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3C95FF"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11,245)</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5345C8"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12</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8E3F1"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11,053)</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3D900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2-52)</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CB69F0" w14:textId="77777777" w:rsidR="00A01204" w:rsidRPr="0008241C" w:rsidRDefault="00A01204" w:rsidP="00A01204">
            <w:pPr>
              <w:jc w:val="right"/>
              <w:rPr>
                <w:sz w:val="18"/>
                <w:szCs w:val="18"/>
              </w:rPr>
            </w:pPr>
            <w:r w:rsidRPr="0008241C">
              <w:rPr>
                <w:sz w:val="18"/>
                <w:szCs w:val="18"/>
              </w:rPr>
              <w:t>1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ABC64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59)</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E3459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907)</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F1DF51"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8,193</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10ED02" w14:textId="77777777" w:rsidR="00A01204" w:rsidRPr="0008241C" w:rsidRDefault="00A01204" w:rsidP="00A01204">
            <w:pPr>
              <w:jc w:val="right"/>
              <w:rPr>
                <w:sz w:val="18"/>
                <w:szCs w:val="18"/>
              </w:rPr>
            </w:pPr>
            <w:r w:rsidRPr="0008241C">
              <w:rPr>
                <w:sz w:val="18"/>
                <w:szCs w:val="18"/>
              </w:rPr>
              <w:t>15</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61439D"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6BA85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5,719)</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26D8D1"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58AC63" w14:textId="77777777" w:rsidR="00A01204" w:rsidRPr="0008241C" w:rsidRDefault="00A01204" w:rsidP="00A01204">
            <w:pPr>
              <w:jc w:val="right"/>
              <w:rPr>
                <w:sz w:val="18"/>
                <w:szCs w:val="18"/>
              </w:rPr>
            </w:pPr>
            <w:r w:rsidRPr="0008241C">
              <w:rPr>
                <w:sz w:val="18"/>
                <w:szCs w:val="18"/>
              </w:rPr>
              <w:t>-</w:t>
            </w:r>
          </w:p>
        </w:tc>
      </w:tr>
      <w:tr w:rsidR="00A01204" w:rsidRPr="0008241C" w14:paraId="398189DC"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3C326731"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AD95BE" w14:textId="77777777" w:rsidR="00A01204" w:rsidRPr="0008241C" w:rsidRDefault="00A01204" w:rsidP="00A01204">
            <w:pPr>
              <w:jc w:val="right"/>
              <w:rPr>
                <w:sz w:val="18"/>
                <w:szCs w:val="18"/>
              </w:rPr>
            </w:pPr>
            <w:r w:rsidRPr="0008241C">
              <w:rPr>
                <w:sz w:val="18"/>
                <w:szCs w:val="18"/>
              </w:rPr>
              <w:t>14</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569D26" w14:textId="77777777" w:rsidR="00A01204" w:rsidRPr="0008241C" w:rsidRDefault="00A01204" w:rsidP="00A01204">
            <w:pPr>
              <w:jc w:val="right"/>
              <w:rPr>
                <w:sz w:val="18"/>
                <w:szCs w:val="18"/>
              </w:rPr>
            </w:pPr>
            <w:r w:rsidRPr="0008241C">
              <w:rPr>
                <w:sz w:val="18"/>
                <w:szCs w:val="18"/>
              </w:rPr>
              <w:t>1</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D78FDA"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B657E4" w14:textId="77777777" w:rsidR="00A01204" w:rsidRPr="0008241C" w:rsidRDefault="00A01204" w:rsidP="00A01204">
            <w:pPr>
              <w:jc w:val="right"/>
              <w:rPr>
                <w:sz w:val="18"/>
                <w:szCs w:val="18"/>
              </w:rPr>
            </w:pPr>
            <w:r w:rsidRPr="0008241C">
              <w:rPr>
                <w:sz w:val="18"/>
                <w:szCs w:val="18"/>
              </w:rPr>
              <w:t>2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569A6B"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6EFDD8" w14:textId="77777777" w:rsidR="00A01204" w:rsidRPr="0008241C" w:rsidRDefault="00A01204" w:rsidP="00A01204">
            <w:pPr>
              <w:jc w:val="right"/>
              <w:rPr>
                <w:sz w:val="18"/>
                <w:szCs w:val="18"/>
              </w:rPr>
            </w:pPr>
            <w:r w:rsidRPr="0008241C">
              <w:rPr>
                <w:sz w:val="18"/>
                <w:szCs w:val="18"/>
              </w:rPr>
              <w:t>17</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0D34CB" w14:textId="77777777" w:rsidR="00A01204" w:rsidRPr="0008241C" w:rsidRDefault="00A01204" w:rsidP="00A01204">
            <w:pPr>
              <w:jc w:val="right"/>
              <w:rPr>
                <w:sz w:val="18"/>
                <w:szCs w:val="18"/>
              </w:rPr>
            </w:pPr>
            <w:r w:rsidRPr="0008241C">
              <w:rPr>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AF03D3" w14:textId="77777777" w:rsidR="00A01204" w:rsidRPr="0008241C" w:rsidRDefault="00A01204" w:rsidP="00A01204">
            <w:pPr>
              <w:jc w:val="right"/>
              <w:rPr>
                <w:sz w:val="18"/>
                <w:szCs w:val="18"/>
              </w:rPr>
            </w:pPr>
            <w:r w:rsidRPr="0008241C">
              <w:rPr>
                <w:sz w:val="18"/>
                <w:szCs w:val="18"/>
              </w:rPr>
              <w:t>27</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327259" w14:textId="77777777" w:rsidR="00A01204" w:rsidRPr="0008241C" w:rsidRDefault="00A01204" w:rsidP="00A01204">
            <w:pPr>
              <w:jc w:val="right"/>
              <w:rPr>
                <w:sz w:val="18"/>
                <w:szCs w:val="18"/>
              </w:rPr>
            </w:pPr>
            <w:r w:rsidRPr="0008241C">
              <w:rPr>
                <w:sz w:val="18"/>
                <w:szCs w:val="18"/>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598FC2" w14:textId="77777777" w:rsidR="00A01204" w:rsidRPr="0008241C" w:rsidRDefault="00A01204" w:rsidP="00A01204">
            <w:pPr>
              <w:jc w:val="right"/>
              <w:rPr>
                <w:sz w:val="18"/>
                <w:szCs w:val="18"/>
              </w:rPr>
            </w:pPr>
            <w:r w:rsidRPr="0008241C">
              <w:rPr>
                <w:sz w:val="18"/>
                <w:szCs w:val="18"/>
              </w:rPr>
              <w:t>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ECCDA1" w14:textId="77777777" w:rsidR="00A01204" w:rsidRPr="0008241C" w:rsidRDefault="00A01204" w:rsidP="00A01204">
            <w:pPr>
              <w:jc w:val="right"/>
              <w:rPr>
                <w:sz w:val="18"/>
                <w:szCs w:val="18"/>
              </w:rPr>
            </w:pPr>
            <w:r w:rsidRPr="0008241C">
              <w:rPr>
                <w:sz w:val="18"/>
                <w:szCs w:val="18"/>
              </w:rPr>
              <w:t>2</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99969E" w14:textId="77777777" w:rsidR="00A01204" w:rsidRPr="0008241C" w:rsidRDefault="00A01204" w:rsidP="00A01204">
            <w:pPr>
              <w:jc w:val="right"/>
              <w:rPr>
                <w:sz w:val="18"/>
                <w:szCs w:val="18"/>
              </w:rPr>
            </w:pPr>
            <w:r w:rsidRPr="0008241C">
              <w:rPr>
                <w:sz w:val="18"/>
                <w:szCs w:val="18"/>
              </w:rPr>
              <w:t>13</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341247" w14:textId="77777777" w:rsidR="00A01204" w:rsidRPr="0008241C" w:rsidRDefault="00A01204" w:rsidP="00A01204">
            <w:pPr>
              <w:jc w:val="right"/>
              <w:rPr>
                <w:sz w:val="18"/>
                <w:szCs w:val="18"/>
              </w:rPr>
            </w:pPr>
            <w:r w:rsidRPr="0008241C">
              <w:rPr>
                <w:sz w:val="18"/>
                <w:szCs w:val="18"/>
              </w:rPr>
              <w:t>16</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ADF055" w14:textId="77777777" w:rsidR="00A01204" w:rsidRPr="0008241C" w:rsidRDefault="00A01204" w:rsidP="00A01204">
            <w:pPr>
              <w:jc w:val="right"/>
              <w:rPr>
                <w:sz w:val="18"/>
                <w:szCs w:val="18"/>
              </w:rPr>
            </w:pPr>
            <w:r w:rsidRPr="0008241C">
              <w:rPr>
                <w:sz w:val="18"/>
                <w:szCs w:val="18"/>
              </w:rPr>
              <w:t>1</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E9ABBE"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6E8113" w14:textId="77777777" w:rsidR="00A01204" w:rsidRPr="0008241C" w:rsidRDefault="00A01204" w:rsidP="00A01204">
            <w:pPr>
              <w:jc w:val="right"/>
              <w:rPr>
                <w:sz w:val="18"/>
                <w:szCs w:val="18"/>
              </w:rPr>
            </w:pPr>
            <w:r w:rsidRPr="0008241C">
              <w:rPr>
                <w:sz w:val="18"/>
                <w:szCs w:val="18"/>
              </w:rPr>
              <w:t>17</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5A82DA"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5AD3F0" w14:textId="77777777" w:rsidR="00A01204" w:rsidRPr="0008241C" w:rsidRDefault="00A01204" w:rsidP="00A01204">
            <w:pPr>
              <w:jc w:val="right"/>
              <w:rPr>
                <w:sz w:val="18"/>
                <w:szCs w:val="18"/>
              </w:rPr>
            </w:pPr>
            <w:r w:rsidRPr="0008241C">
              <w:rPr>
                <w:sz w:val="18"/>
                <w:szCs w:val="18"/>
              </w:rPr>
              <w:t>-</w:t>
            </w:r>
          </w:p>
        </w:tc>
      </w:tr>
      <w:tr w:rsidR="00A01204" w:rsidRPr="0008241C" w14:paraId="3CE27838" w14:textId="77777777" w:rsidTr="00A01204">
        <w:trPr>
          <w:trHeight w:val="113"/>
          <w:jc w:val="center"/>
        </w:trPr>
        <w:tc>
          <w:tcPr>
            <w:tcW w:w="804"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3992977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C86759" w14:textId="77777777" w:rsidR="00A01204" w:rsidRPr="0008241C" w:rsidRDefault="00A01204" w:rsidP="00A01204">
            <w:pPr>
              <w:jc w:val="right"/>
              <w:rPr>
                <w:sz w:val="18"/>
                <w:szCs w:val="18"/>
              </w:rPr>
            </w:pPr>
            <w:r w:rsidRPr="0008241C">
              <w:rPr>
                <w:sz w:val="18"/>
                <w:szCs w:val="18"/>
              </w:rPr>
              <w:t>-</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319BFE"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3A573D"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316B4B"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EDF590"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F26AF4"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FE0416"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EF739D"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335402"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2AA1DF"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90DD59"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888A67" w14:textId="77777777" w:rsidR="00A01204" w:rsidRPr="0008241C" w:rsidRDefault="00A01204" w:rsidP="00A01204">
            <w:pPr>
              <w:jc w:val="right"/>
              <w:rPr>
                <w:sz w:val="18"/>
                <w:szCs w:val="18"/>
              </w:rPr>
            </w:pPr>
            <w:r w:rsidRPr="0008241C">
              <w:rPr>
                <w:sz w:val="18"/>
                <w:szCs w:val="18"/>
              </w:rPr>
              <w:t>-</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3280E9" w14:textId="77777777" w:rsidR="00A01204" w:rsidRPr="0008241C" w:rsidRDefault="00A01204" w:rsidP="00A01204">
            <w:pPr>
              <w:jc w:val="right"/>
              <w:rPr>
                <w:sz w:val="18"/>
                <w:szCs w:val="18"/>
              </w:rPr>
            </w:pPr>
            <w:r w:rsidRPr="0008241C">
              <w:rPr>
                <w:sz w:val="18"/>
                <w:szCs w:val="18"/>
              </w:rPr>
              <w:t>-</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884F46"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560818"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816E7D"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788F4C"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1E20F0" w14:textId="77777777" w:rsidR="00A01204" w:rsidRPr="0008241C" w:rsidRDefault="00A01204" w:rsidP="00A01204">
            <w:pPr>
              <w:jc w:val="right"/>
              <w:rPr>
                <w:sz w:val="18"/>
                <w:szCs w:val="18"/>
              </w:rPr>
            </w:pPr>
            <w:r w:rsidRPr="0008241C">
              <w:rPr>
                <w:sz w:val="18"/>
                <w:szCs w:val="18"/>
              </w:rPr>
              <w:t>-</w:t>
            </w:r>
          </w:p>
        </w:tc>
      </w:tr>
      <w:tr w:rsidR="00A01204" w:rsidRPr="0008241C" w14:paraId="7D88E39B" w14:textId="77777777" w:rsidTr="00A01204">
        <w:trPr>
          <w:trHeight w:val="113"/>
          <w:jc w:val="center"/>
        </w:trPr>
        <w:tc>
          <w:tcPr>
            <w:tcW w:w="804" w:type="dxa"/>
            <w:vMerge w:val="restart"/>
            <w:tcBorders>
              <w:top w:val="single" w:sz="4" w:space="0" w:color="000000"/>
              <w:left w:val="single" w:sz="4" w:space="0" w:color="000000"/>
              <w:right w:val="single" w:sz="4" w:space="0" w:color="000000"/>
            </w:tcBorders>
            <w:shd w:val="clear" w:color="auto" w:fill="D9D9D9"/>
            <w:vAlign w:val="center"/>
          </w:tcPr>
          <w:p w14:paraId="572ADEC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4</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2B22BE0" w14:textId="77777777" w:rsidR="00A01204" w:rsidRPr="0008241C" w:rsidRDefault="00A01204" w:rsidP="00A01204">
            <w:pPr>
              <w:jc w:val="right"/>
              <w:rPr>
                <w:b/>
                <w:sz w:val="22"/>
                <w:szCs w:val="22"/>
              </w:rPr>
            </w:pPr>
            <w:r w:rsidRPr="0008241C">
              <w:rPr>
                <w:b/>
                <w:sz w:val="22"/>
                <w:szCs w:val="22"/>
              </w:rPr>
              <w:t>409</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849FC34" w14:textId="77777777" w:rsidR="00A01204" w:rsidRPr="0008241C" w:rsidRDefault="00A01204" w:rsidP="00A01204">
            <w:pPr>
              <w:jc w:val="right"/>
              <w:rPr>
                <w:b/>
                <w:sz w:val="22"/>
                <w:szCs w:val="22"/>
              </w:rPr>
            </w:pPr>
            <w:r w:rsidRPr="0008241C">
              <w:rPr>
                <w:b/>
                <w:sz w:val="22"/>
                <w:szCs w:val="22"/>
              </w:rPr>
              <w:t>199</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95D29D6" w14:textId="77777777" w:rsidR="00A01204" w:rsidRPr="0008241C" w:rsidRDefault="00A01204" w:rsidP="00A01204">
            <w:pPr>
              <w:jc w:val="right"/>
              <w:rPr>
                <w:b/>
                <w:sz w:val="22"/>
                <w:szCs w:val="22"/>
              </w:rPr>
            </w:pPr>
            <w:r w:rsidRPr="0008241C">
              <w:rPr>
                <w:b/>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61AD381" w14:textId="77777777" w:rsidR="00A01204" w:rsidRPr="0008241C" w:rsidRDefault="00A01204" w:rsidP="00A01204">
            <w:pPr>
              <w:jc w:val="right"/>
              <w:rPr>
                <w:b/>
                <w:sz w:val="22"/>
                <w:szCs w:val="22"/>
              </w:rPr>
            </w:pPr>
            <w:r w:rsidRPr="0008241C">
              <w:rPr>
                <w:b/>
                <w:sz w:val="22"/>
                <w:szCs w:val="22"/>
              </w:rPr>
              <w:t>308</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E30D0C3" w14:textId="77777777" w:rsidR="00A01204" w:rsidRPr="0008241C" w:rsidRDefault="00A01204" w:rsidP="00A01204">
            <w:pPr>
              <w:jc w:val="right"/>
              <w:rPr>
                <w:b/>
                <w:sz w:val="22"/>
                <w:szCs w:val="22"/>
              </w:rPr>
            </w:pPr>
            <w:r w:rsidRPr="0008241C">
              <w:rPr>
                <w:b/>
                <w:sz w:val="22"/>
                <w:szCs w:val="22"/>
              </w:rPr>
              <w:t>-</w:t>
            </w: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1C5749A" w14:textId="77777777" w:rsidR="00A01204" w:rsidRPr="0008241C" w:rsidRDefault="00A01204" w:rsidP="00A01204">
            <w:pPr>
              <w:jc w:val="right"/>
              <w:rPr>
                <w:b/>
                <w:sz w:val="22"/>
                <w:szCs w:val="22"/>
              </w:rPr>
            </w:pPr>
            <w:r w:rsidRPr="0008241C">
              <w:rPr>
                <w:b/>
                <w:sz w:val="22"/>
                <w:szCs w:val="22"/>
              </w:rPr>
              <w:t>300</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F16EE6C" w14:textId="77777777" w:rsidR="00A01204" w:rsidRPr="0008241C" w:rsidRDefault="00A01204" w:rsidP="00A01204">
            <w:pPr>
              <w:jc w:val="right"/>
              <w:rPr>
                <w:b/>
                <w:sz w:val="22"/>
                <w:szCs w:val="22"/>
              </w:rPr>
            </w:pPr>
            <w:r w:rsidRPr="0008241C">
              <w:rPr>
                <w:b/>
                <w:sz w:val="22"/>
                <w:szCs w:val="22"/>
              </w:rPr>
              <w:t>440</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DC55ABB" w14:textId="77777777" w:rsidR="00A01204" w:rsidRPr="0008241C" w:rsidRDefault="00A01204" w:rsidP="00A01204">
            <w:pPr>
              <w:jc w:val="right"/>
              <w:rPr>
                <w:b/>
                <w:sz w:val="22"/>
                <w:szCs w:val="22"/>
              </w:rPr>
            </w:pPr>
            <w:r w:rsidRPr="0008241C">
              <w:rPr>
                <w:b/>
                <w:sz w:val="22"/>
                <w:szCs w:val="22"/>
              </w:rPr>
              <w:t>392</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736C34E" w14:textId="77777777" w:rsidR="00A01204" w:rsidRPr="0008241C" w:rsidRDefault="00A01204" w:rsidP="00A01204">
            <w:pPr>
              <w:jc w:val="right"/>
              <w:rPr>
                <w:b/>
                <w:sz w:val="22"/>
                <w:szCs w:val="22"/>
              </w:rPr>
            </w:pPr>
            <w:r w:rsidRPr="0008241C">
              <w:rPr>
                <w:b/>
                <w:sz w:val="22"/>
                <w:szCs w:val="22"/>
              </w:rPr>
              <w:t>2</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AEF351E" w14:textId="77777777" w:rsidR="00A01204" w:rsidRPr="0008241C" w:rsidRDefault="00A01204" w:rsidP="00A01204">
            <w:pPr>
              <w:jc w:val="right"/>
              <w:rPr>
                <w:b/>
                <w:sz w:val="22"/>
                <w:szCs w:val="22"/>
              </w:rPr>
            </w:pPr>
            <w:r w:rsidRPr="0008241C">
              <w:rPr>
                <w:b/>
                <w:sz w:val="22"/>
                <w:szCs w:val="22"/>
              </w:rPr>
              <w:t>113</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5D59910" w14:textId="77777777" w:rsidR="00A01204" w:rsidRPr="0008241C" w:rsidRDefault="00A01204" w:rsidP="00A01204">
            <w:pPr>
              <w:jc w:val="right"/>
              <w:rPr>
                <w:b/>
                <w:sz w:val="22"/>
                <w:szCs w:val="22"/>
              </w:rPr>
            </w:pPr>
            <w:r w:rsidRPr="0008241C">
              <w:rPr>
                <w:b/>
                <w:sz w:val="22"/>
                <w:szCs w:val="22"/>
              </w:rPr>
              <w:t>-</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E5DDA7F" w14:textId="77777777" w:rsidR="00A01204" w:rsidRPr="0008241C" w:rsidRDefault="00A01204" w:rsidP="00A01204">
            <w:pPr>
              <w:jc w:val="right"/>
              <w:rPr>
                <w:b/>
                <w:sz w:val="22"/>
                <w:szCs w:val="22"/>
              </w:rPr>
            </w:pPr>
            <w:r w:rsidRPr="0008241C">
              <w:rPr>
                <w:b/>
                <w:sz w:val="22"/>
                <w:szCs w:val="22"/>
              </w:rPr>
              <w:t>106</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1941240" w14:textId="77777777" w:rsidR="00A01204" w:rsidRPr="0008241C" w:rsidRDefault="00A01204" w:rsidP="00A01204">
            <w:pPr>
              <w:jc w:val="right"/>
              <w:rPr>
                <w:b/>
                <w:sz w:val="22"/>
                <w:szCs w:val="22"/>
              </w:rPr>
            </w:pPr>
            <w:r w:rsidRPr="0008241C">
              <w:rPr>
                <w:b/>
                <w:sz w:val="22"/>
                <w:szCs w:val="22"/>
              </w:rPr>
              <w:t>24</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88D1278" w14:textId="77777777" w:rsidR="00A01204" w:rsidRPr="0008241C" w:rsidRDefault="00A01204" w:rsidP="00A01204">
            <w:pPr>
              <w:jc w:val="right"/>
              <w:rPr>
                <w:b/>
                <w:sz w:val="22"/>
                <w:szCs w:val="22"/>
              </w:rPr>
            </w:pPr>
            <w:r w:rsidRPr="0008241C">
              <w:rPr>
                <w:b/>
                <w:sz w:val="22"/>
                <w:szCs w:val="22"/>
              </w:rPr>
              <w:t>76</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70A4AAE" w14:textId="77777777" w:rsidR="00A01204" w:rsidRPr="0008241C" w:rsidRDefault="00A01204" w:rsidP="00A01204">
            <w:pPr>
              <w:jc w:val="right"/>
              <w:rPr>
                <w:b/>
                <w:sz w:val="22"/>
                <w:szCs w:val="22"/>
              </w:rPr>
            </w:pPr>
            <w:r w:rsidRPr="0008241C">
              <w:rPr>
                <w:b/>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tcPr>
          <w:p w14:paraId="00DFBAD3" w14:textId="77777777" w:rsidR="00A01204" w:rsidRPr="0008241C" w:rsidRDefault="00A01204" w:rsidP="00A01204">
            <w:pPr>
              <w:jc w:val="right"/>
              <w:rPr>
                <w:b/>
                <w:sz w:val="22"/>
                <w:szCs w:val="22"/>
              </w:rPr>
            </w:pPr>
            <w:r w:rsidRPr="0008241C">
              <w:rPr>
                <w:b/>
                <w:sz w:val="22"/>
                <w:szCs w:val="22"/>
              </w:rPr>
              <w:t>28</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220EDA51" w14:textId="77777777" w:rsidR="00A01204" w:rsidRPr="0008241C" w:rsidRDefault="00A01204" w:rsidP="00A01204">
            <w:pPr>
              <w:jc w:val="right"/>
              <w:rPr>
                <w:b/>
                <w:sz w:val="22"/>
                <w:szCs w:val="22"/>
              </w:rPr>
            </w:pPr>
            <w:r w:rsidRPr="0008241C">
              <w:rPr>
                <w:b/>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2EDA089B" w14:textId="77777777" w:rsidR="00A01204" w:rsidRPr="0008241C" w:rsidRDefault="00A01204" w:rsidP="00A01204">
            <w:pPr>
              <w:jc w:val="right"/>
              <w:rPr>
                <w:b/>
                <w:sz w:val="22"/>
                <w:szCs w:val="22"/>
              </w:rPr>
            </w:pPr>
            <w:r w:rsidRPr="0008241C">
              <w:rPr>
                <w:b/>
                <w:sz w:val="22"/>
                <w:szCs w:val="22"/>
              </w:rPr>
              <w:t>-</w:t>
            </w:r>
          </w:p>
        </w:tc>
      </w:tr>
      <w:tr w:rsidR="00A01204" w:rsidRPr="0008241C" w14:paraId="55304D60"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0790A9D6"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D01DA1"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60-5,141)</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0D8DBD" w14:textId="77777777" w:rsidR="00A01204" w:rsidRPr="0008241C" w:rsidRDefault="00A01204" w:rsidP="00A01204">
            <w:pPr>
              <w:jc w:val="right"/>
              <w:rPr>
                <w:sz w:val="18"/>
                <w:szCs w:val="18"/>
              </w:rPr>
            </w:pPr>
            <w:r w:rsidRPr="0008241C">
              <w:rPr>
                <w:sz w:val="18"/>
                <w:szCs w:val="18"/>
              </w:rPr>
              <w:t>199</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038D37"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4D2CB4"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48-4,289)</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B8D84C"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4EAC75"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3-4,179)</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3ADDF8"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346-534)</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62484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42-6,159)</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7C0685" w14:textId="77777777" w:rsidR="00A01204" w:rsidRPr="0008241C" w:rsidRDefault="00A01204" w:rsidP="00A01204">
            <w:pPr>
              <w:jc w:val="right"/>
              <w:rPr>
                <w:sz w:val="18"/>
                <w:szCs w:val="18"/>
              </w:rPr>
            </w:pPr>
            <w:r w:rsidRPr="0008241C">
              <w:rPr>
                <w:sz w:val="18"/>
                <w:szCs w:val="18"/>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12C24F" w14:textId="77777777" w:rsidR="00A01204" w:rsidRPr="0008241C" w:rsidRDefault="00A01204" w:rsidP="00A01204">
            <w:pPr>
              <w:jc w:val="right"/>
              <w:rPr>
                <w:sz w:val="18"/>
                <w:szCs w:val="18"/>
              </w:rPr>
            </w:pPr>
            <w:r w:rsidRPr="0008241C">
              <w:rPr>
                <w:sz w:val="18"/>
                <w:szCs w:val="18"/>
              </w:rPr>
              <w:t>11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B507B1"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F51DF1"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4-1,182)</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8A7E23"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8-990)</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1611E1" w14:textId="77777777" w:rsidR="00A01204" w:rsidRPr="0008241C" w:rsidRDefault="00A01204" w:rsidP="00A01204">
            <w:pPr>
              <w:jc w:val="right"/>
              <w:rPr>
                <w:sz w:val="18"/>
                <w:szCs w:val="18"/>
              </w:rPr>
            </w:pPr>
            <w:r w:rsidRPr="0008241C">
              <w:rPr>
                <w:sz w:val="18"/>
                <w:szCs w:val="18"/>
              </w:rPr>
              <w:t>76</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B8C6AC"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AA777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7-2,392)</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B61F44"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DA6A65" w14:textId="77777777" w:rsidR="00A01204" w:rsidRPr="0008241C" w:rsidRDefault="00A01204" w:rsidP="00A01204">
            <w:pPr>
              <w:jc w:val="right"/>
              <w:rPr>
                <w:sz w:val="18"/>
                <w:szCs w:val="18"/>
              </w:rPr>
            </w:pPr>
            <w:r w:rsidRPr="0008241C">
              <w:rPr>
                <w:sz w:val="18"/>
                <w:szCs w:val="18"/>
              </w:rPr>
              <w:t>-</w:t>
            </w:r>
          </w:p>
        </w:tc>
      </w:tr>
      <w:tr w:rsidR="00A01204" w:rsidRPr="0008241C" w14:paraId="23B779D4"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39154DE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5AF562" w14:textId="77777777" w:rsidR="00A01204" w:rsidRPr="0008241C" w:rsidRDefault="00A01204" w:rsidP="00A01204">
            <w:pPr>
              <w:jc w:val="right"/>
              <w:rPr>
                <w:sz w:val="18"/>
                <w:szCs w:val="18"/>
              </w:rPr>
            </w:pPr>
            <w:r w:rsidRPr="0008241C">
              <w:rPr>
                <w:sz w:val="18"/>
                <w:szCs w:val="18"/>
              </w:rPr>
              <w:t>10</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846F3F" w14:textId="77777777" w:rsidR="00A01204" w:rsidRPr="0008241C" w:rsidRDefault="00A01204" w:rsidP="00A01204">
            <w:pPr>
              <w:jc w:val="right"/>
              <w:rPr>
                <w:sz w:val="18"/>
                <w:szCs w:val="18"/>
              </w:rPr>
            </w:pPr>
            <w:r w:rsidRPr="0008241C">
              <w:rPr>
                <w:sz w:val="18"/>
                <w:szCs w:val="18"/>
              </w:rPr>
              <w:t>1</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AC71AC"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9191C9" w14:textId="77777777" w:rsidR="00A01204" w:rsidRPr="0008241C" w:rsidRDefault="00A01204" w:rsidP="00A01204">
            <w:pPr>
              <w:jc w:val="right"/>
              <w:rPr>
                <w:sz w:val="18"/>
                <w:szCs w:val="18"/>
              </w:rPr>
            </w:pPr>
            <w:r w:rsidRPr="0008241C">
              <w:rPr>
                <w:sz w:val="18"/>
                <w:szCs w:val="18"/>
              </w:rPr>
              <w:t>21</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92BA5B"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03E743" w14:textId="77777777" w:rsidR="00A01204" w:rsidRPr="0008241C" w:rsidRDefault="00A01204" w:rsidP="00A01204">
            <w:pPr>
              <w:jc w:val="right"/>
              <w:rPr>
                <w:sz w:val="18"/>
                <w:szCs w:val="18"/>
              </w:rPr>
            </w:pPr>
            <w:r w:rsidRPr="0008241C">
              <w:rPr>
                <w:sz w:val="18"/>
                <w:szCs w:val="18"/>
              </w:rPr>
              <w:t>12</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CBC3A4" w14:textId="77777777" w:rsidR="00A01204" w:rsidRPr="0008241C" w:rsidRDefault="00A01204" w:rsidP="00A01204">
            <w:pPr>
              <w:jc w:val="right"/>
              <w:rPr>
                <w:sz w:val="18"/>
                <w:szCs w:val="18"/>
              </w:rPr>
            </w:pPr>
            <w:r w:rsidRPr="0008241C">
              <w:rPr>
                <w:sz w:val="18"/>
                <w:szCs w:val="18"/>
              </w:rPr>
              <w:t>2</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1D3D4C" w14:textId="77777777" w:rsidR="00A01204" w:rsidRPr="0008241C" w:rsidRDefault="00A01204" w:rsidP="00A01204">
            <w:pPr>
              <w:jc w:val="right"/>
              <w:rPr>
                <w:sz w:val="18"/>
                <w:szCs w:val="18"/>
              </w:rPr>
            </w:pPr>
            <w:r w:rsidRPr="0008241C">
              <w:rPr>
                <w:sz w:val="18"/>
                <w:szCs w:val="18"/>
              </w:rPr>
              <w:t>20</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C57AD4" w14:textId="77777777" w:rsidR="00A01204" w:rsidRPr="0008241C" w:rsidRDefault="00A01204" w:rsidP="00A01204">
            <w:pPr>
              <w:jc w:val="right"/>
              <w:rPr>
                <w:sz w:val="18"/>
                <w:szCs w:val="18"/>
              </w:rPr>
            </w:pPr>
            <w:r w:rsidRPr="0008241C">
              <w:rPr>
                <w:sz w:val="18"/>
                <w:szCs w:val="18"/>
              </w:rPr>
              <w:t>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05F858" w14:textId="77777777" w:rsidR="00A01204" w:rsidRPr="0008241C" w:rsidRDefault="00A01204" w:rsidP="00A01204">
            <w:pPr>
              <w:jc w:val="right"/>
              <w:rPr>
                <w:sz w:val="18"/>
                <w:szCs w:val="18"/>
              </w:rPr>
            </w:pPr>
            <w:r w:rsidRPr="0008241C">
              <w:rPr>
                <w:sz w:val="18"/>
                <w:szCs w:val="18"/>
              </w:rPr>
              <w:t>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15464C"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36B4E4" w14:textId="77777777" w:rsidR="00A01204" w:rsidRPr="0008241C" w:rsidRDefault="00A01204" w:rsidP="00A01204">
            <w:pPr>
              <w:jc w:val="right"/>
              <w:rPr>
                <w:sz w:val="18"/>
                <w:szCs w:val="18"/>
              </w:rPr>
            </w:pPr>
            <w:r w:rsidRPr="0008241C">
              <w:rPr>
                <w:sz w:val="18"/>
                <w:szCs w:val="18"/>
              </w:rPr>
              <w:t>10</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C65C29" w14:textId="77777777" w:rsidR="00A01204" w:rsidRPr="0008241C" w:rsidRDefault="00A01204" w:rsidP="00A01204">
            <w:pPr>
              <w:jc w:val="right"/>
              <w:rPr>
                <w:sz w:val="18"/>
                <w:szCs w:val="18"/>
              </w:rPr>
            </w:pPr>
            <w:r w:rsidRPr="0008241C">
              <w:rPr>
                <w:sz w:val="18"/>
                <w:szCs w:val="18"/>
              </w:rPr>
              <w:t>10</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CA2F64" w14:textId="77777777" w:rsidR="00A01204" w:rsidRPr="0008241C" w:rsidRDefault="00A01204" w:rsidP="00A01204">
            <w:pPr>
              <w:jc w:val="right"/>
              <w:rPr>
                <w:sz w:val="18"/>
                <w:szCs w:val="18"/>
              </w:rPr>
            </w:pPr>
            <w:r w:rsidRPr="0008241C">
              <w:rPr>
                <w:sz w:val="18"/>
                <w:szCs w:val="18"/>
              </w:rPr>
              <w:t>1</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88E665"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FB988A" w14:textId="77777777" w:rsidR="00A01204" w:rsidRPr="0008241C" w:rsidRDefault="00A01204" w:rsidP="00A01204">
            <w:pPr>
              <w:jc w:val="right"/>
              <w:rPr>
                <w:sz w:val="18"/>
                <w:szCs w:val="18"/>
              </w:rPr>
            </w:pPr>
            <w:r w:rsidRPr="0008241C">
              <w:rPr>
                <w:sz w:val="18"/>
                <w:szCs w:val="18"/>
              </w:rPr>
              <w:t>11</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17DD0B"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87D307" w14:textId="77777777" w:rsidR="00A01204" w:rsidRPr="0008241C" w:rsidRDefault="00A01204" w:rsidP="00A01204">
            <w:pPr>
              <w:jc w:val="right"/>
              <w:rPr>
                <w:sz w:val="18"/>
                <w:szCs w:val="18"/>
              </w:rPr>
            </w:pPr>
            <w:r w:rsidRPr="0008241C">
              <w:rPr>
                <w:sz w:val="18"/>
                <w:szCs w:val="18"/>
              </w:rPr>
              <w:t>-</w:t>
            </w:r>
          </w:p>
        </w:tc>
      </w:tr>
      <w:tr w:rsidR="00A01204" w:rsidRPr="0008241C" w14:paraId="3DA3FE35" w14:textId="77777777" w:rsidTr="00A01204">
        <w:trPr>
          <w:trHeight w:val="113"/>
          <w:jc w:val="center"/>
        </w:trPr>
        <w:tc>
          <w:tcPr>
            <w:tcW w:w="804" w:type="dxa"/>
            <w:vMerge w:val="restart"/>
            <w:tcBorders>
              <w:left w:val="single" w:sz="4" w:space="0" w:color="000000"/>
              <w:right w:val="single" w:sz="4" w:space="0" w:color="000000"/>
            </w:tcBorders>
            <w:shd w:val="clear" w:color="auto" w:fill="D9D9D9"/>
            <w:vAlign w:val="center"/>
          </w:tcPr>
          <w:p w14:paraId="50C97C07"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Cs w:val="22"/>
                <w:lang w:val="en-US"/>
              </w:rPr>
            </w:pPr>
            <w:r w:rsidRPr="0008241C">
              <w:rPr>
                <w:rFonts w:eastAsia="Calibri"/>
                <w:b/>
                <w:sz w:val="22"/>
                <w:szCs w:val="22"/>
                <w:lang w:val="en-US"/>
              </w:rPr>
              <w:t>5</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CA7F35B" w14:textId="77777777" w:rsidR="00A01204" w:rsidRPr="0008241C" w:rsidRDefault="00A01204" w:rsidP="00A01204">
            <w:pPr>
              <w:jc w:val="right"/>
              <w:rPr>
                <w:b/>
                <w:sz w:val="22"/>
                <w:szCs w:val="22"/>
              </w:rPr>
            </w:pPr>
            <w:r w:rsidRPr="0008241C">
              <w:rPr>
                <w:b/>
                <w:sz w:val="22"/>
                <w:szCs w:val="22"/>
              </w:rPr>
              <w:t>667</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22FC998" w14:textId="77777777" w:rsidR="00A01204" w:rsidRPr="0008241C" w:rsidRDefault="00A01204" w:rsidP="00A01204">
            <w:pPr>
              <w:jc w:val="right"/>
              <w:rPr>
                <w:b/>
                <w:sz w:val="22"/>
                <w:szCs w:val="22"/>
              </w:rPr>
            </w:pPr>
            <w:r w:rsidRPr="0008241C">
              <w:rPr>
                <w:sz w:val="22"/>
                <w:szCs w:val="22"/>
              </w:rPr>
              <w:t>-</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E559665" w14:textId="77777777" w:rsidR="00A01204" w:rsidRPr="0008241C" w:rsidRDefault="00A01204" w:rsidP="00A01204">
            <w:pPr>
              <w:jc w:val="right"/>
              <w:rPr>
                <w:b/>
                <w:sz w:val="22"/>
                <w:szCs w:val="22"/>
              </w:rPr>
            </w:pPr>
            <w:r w:rsidRPr="0008241C">
              <w:rPr>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4779A26" w14:textId="77777777" w:rsidR="00A01204" w:rsidRPr="0008241C" w:rsidRDefault="00A01204" w:rsidP="00A01204">
            <w:pPr>
              <w:jc w:val="right"/>
              <w:rPr>
                <w:b/>
                <w:sz w:val="22"/>
                <w:szCs w:val="22"/>
              </w:rPr>
            </w:pPr>
            <w:r w:rsidRPr="0008241C">
              <w:rPr>
                <w:b/>
                <w:sz w:val="22"/>
                <w:szCs w:val="22"/>
              </w:rPr>
              <w:t>18</w:t>
            </w:r>
            <w:r w:rsidRPr="0008241C">
              <w:rPr>
                <w:rFonts w:eastAsia="MS Mincho"/>
                <w:b/>
                <w:sz w:val="22"/>
                <w:szCs w:val="22"/>
                <w:lang w:eastAsia="ko-KR"/>
              </w:rPr>
              <w:t>3</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B618E93" w14:textId="77777777" w:rsidR="00A01204" w:rsidRPr="0008241C" w:rsidRDefault="00A01204" w:rsidP="00A01204">
            <w:pPr>
              <w:jc w:val="right"/>
              <w:rPr>
                <w:b/>
                <w:sz w:val="22"/>
                <w:szCs w:val="22"/>
              </w:rPr>
            </w:pP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8A79763" w14:textId="77777777" w:rsidR="00A01204" w:rsidRPr="0008241C" w:rsidRDefault="00A01204" w:rsidP="00A01204">
            <w:pPr>
              <w:jc w:val="right"/>
              <w:rPr>
                <w:b/>
                <w:sz w:val="22"/>
                <w:szCs w:val="22"/>
              </w:rPr>
            </w:pPr>
            <w:r w:rsidRPr="0008241C">
              <w:rPr>
                <w:b/>
                <w:sz w:val="22"/>
                <w:szCs w:val="22"/>
              </w:rPr>
              <w:t>182</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0677FB6" w14:textId="77777777" w:rsidR="00A01204" w:rsidRPr="0008241C" w:rsidRDefault="00A01204" w:rsidP="00A01204">
            <w:pPr>
              <w:jc w:val="right"/>
              <w:rPr>
                <w:b/>
                <w:sz w:val="22"/>
                <w:szCs w:val="22"/>
              </w:rPr>
            </w:pPr>
            <w:r w:rsidRPr="0008241C">
              <w:rPr>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D9B65A5" w14:textId="77777777" w:rsidR="00A01204" w:rsidRPr="0008241C" w:rsidRDefault="00A01204" w:rsidP="00A01204">
            <w:pPr>
              <w:jc w:val="right"/>
              <w:rPr>
                <w:b/>
                <w:sz w:val="22"/>
                <w:szCs w:val="22"/>
              </w:rPr>
            </w:pPr>
            <w:r w:rsidRPr="0008241C">
              <w:rPr>
                <w:b/>
                <w:sz w:val="22"/>
                <w:szCs w:val="22"/>
              </w:rPr>
              <w:t>350</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D9766CC" w14:textId="77777777" w:rsidR="00A01204" w:rsidRPr="0008241C" w:rsidRDefault="00A01204" w:rsidP="00A01204">
            <w:pPr>
              <w:jc w:val="right"/>
              <w:rPr>
                <w:b/>
                <w:sz w:val="22"/>
                <w:szCs w:val="22"/>
              </w:rPr>
            </w:pPr>
            <w:r w:rsidRPr="0008241C">
              <w:rPr>
                <w:sz w:val="22"/>
                <w:szCs w:val="22"/>
              </w:rPr>
              <w:t>-</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44F83B0" w14:textId="77777777" w:rsidR="00A01204" w:rsidRPr="0008241C" w:rsidRDefault="00A01204" w:rsidP="00A01204">
            <w:pPr>
              <w:jc w:val="right"/>
              <w:rPr>
                <w:b/>
                <w:sz w:val="22"/>
                <w:szCs w:val="22"/>
              </w:rPr>
            </w:pPr>
            <w:r w:rsidRPr="0008241C">
              <w:rPr>
                <w:sz w:val="22"/>
                <w:szCs w:val="22"/>
              </w:rPr>
              <w:t>-</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97BE023" w14:textId="77777777" w:rsidR="00A01204" w:rsidRPr="0008241C" w:rsidRDefault="00A01204" w:rsidP="00A01204">
            <w:pPr>
              <w:jc w:val="right"/>
              <w:rPr>
                <w:b/>
                <w:sz w:val="22"/>
                <w:szCs w:val="22"/>
              </w:rPr>
            </w:pPr>
            <w:r w:rsidRPr="0008241C">
              <w:rPr>
                <w:sz w:val="22"/>
                <w:szCs w:val="22"/>
              </w:rPr>
              <w:t>-</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0527974" w14:textId="77777777" w:rsidR="00A01204" w:rsidRPr="0008241C" w:rsidRDefault="00A01204" w:rsidP="00A01204">
            <w:pPr>
              <w:jc w:val="right"/>
              <w:rPr>
                <w:b/>
                <w:sz w:val="22"/>
                <w:szCs w:val="22"/>
              </w:rPr>
            </w:pPr>
            <w:r w:rsidRPr="0008241C">
              <w:rPr>
                <w:b/>
                <w:sz w:val="22"/>
                <w:szCs w:val="22"/>
              </w:rPr>
              <w:t>64</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70A2FB4" w14:textId="77777777" w:rsidR="00A01204" w:rsidRPr="0008241C" w:rsidRDefault="00A01204" w:rsidP="00A01204">
            <w:pPr>
              <w:jc w:val="right"/>
              <w:rPr>
                <w:b/>
                <w:sz w:val="22"/>
                <w:szCs w:val="22"/>
              </w:rPr>
            </w:pPr>
            <w:r w:rsidRPr="0008241C">
              <w:rPr>
                <w:b/>
                <w:sz w:val="22"/>
                <w:szCs w:val="22"/>
              </w:rPr>
              <w:t>43</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CD5010E" w14:textId="77777777" w:rsidR="00A01204" w:rsidRPr="0008241C" w:rsidRDefault="00A01204" w:rsidP="00A01204">
            <w:pPr>
              <w:jc w:val="right"/>
              <w:rPr>
                <w:b/>
                <w:sz w:val="22"/>
                <w:szCs w:val="22"/>
              </w:rPr>
            </w:pPr>
            <w:r w:rsidRPr="0008241C">
              <w:rPr>
                <w:sz w:val="22"/>
                <w:szCs w:val="22"/>
              </w:rPr>
              <w:t>-</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29648CE" w14:textId="77777777" w:rsidR="00A01204" w:rsidRPr="0008241C" w:rsidRDefault="00A01204" w:rsidP="00A01204">
            <w:pPr>
              <w:jc w:val="right"/>
              <w:rPr>
                <w:b/>
                <w:sz w:val="22"/>
                <w:szCs w:val="22"/>
              </w:rPr>
            </w:pPr>
            <w:r w:rsidRPr="0008241C">
              <w:rPr>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A73F50E" w14:textId="77777777" w:rsidR="00A01204" w:rsidRPr="0008241C" w:rsidRDefault="00A01204" w:rsidP="00A01204">
            <w:pPr>
              <w:jc w:val="right"/>
              <w:rPr>
                <w:b/>
                <w:sz w:val="22"/>
                <w:szCs w:val="22"/>
              </w:rPr>
            </w:pPr>
            <w:r w:rsidRPr="0008241C">
              <w:rPr>
                <w:b/>
                <w:sz w:val="22"/>
                <w:szCs w:val="22"/>
              </w:rPr>
              <w:t>330</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D8CFB57" w14:textId="77777777" w:rsidR="00A01204" w:rsidRPr="0008241C" w:rsidRDefault="00A01204" w:rsidP="00A01204">
            <w:pPr>
              <w:jc w:val="right"/>
              <w:rPr>
                <w:b/>
                <w:sz w:val="22"/>
                <w:szCs w:val="22"/>
              </w:rPr>
            </w:pPr>
            <w:r w:rsidRPr="0008241C">
              <w:rPr>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4932FF8" w14:textId="77777777" w:rsidR="00A01204" w:rsidRPr="0008241C" w:rsidRDefault="00A01204" w:rsidP="00A01204">
            <w:pPr>
              <w:jc w:val="right"/>
              <w:rPr>
                <w:b/>
                <w:sz w:val="22"/>
                <w:szCs w:val="22"/>
              </w:rPr>
            </w:pPr>
            <w:r w:rsidRPr="0008241C">
              <w:rPr>
                <w:sz w:val="22"/>
                <w:szCs w:val="22"/>
              </w:rPr>
              <w:t>-</w:t>
            </w:r>
          </w:p>
        </w:tc>
      </w:tr>
      <w:tr w:rsidR="00A01204" w:rsidRPr="0008241C" w14:paraId="18A049B9"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575C0B2C"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25819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129-1,842)</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EA035C"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8F910E"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BC80A4"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92-35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9FFEC4"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FD65A5"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62-1,561)</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312682"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9F3294"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7-2,208)</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641A15"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494197"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660CE8"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09FA5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4-479)</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D5E88C"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1-110)</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470FE3"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3946D0"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5E811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9-660)</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8C106D"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5EE5BD" w14:textId="77777777" w:rsidR="00A01204" w:rsidRPr="0008241C" w:rsidRDefault="00A01204" w:rsidP="00A01204">
            <w:pPr>
              <w:jc w:val="right"/>
              <w:rPr>
                <w:sz w:val="18"/>
                <w:szCs w:val="18"/>
              </w:rPr>
            </w:pPr>
            <w:r w:rsidRPr="0008241C">
              <w:rPr>
                <w:sz w:val="18"/>
                <w:szCs w:val="18"/>
              </w:rPr>
              <w:t>-</w:t>
            </w:r>
          </w:p>
        </w:tc>
      </w:tr>
      <w:tr w:rsidR="00A01204" w:rsidRPr="0008241C" w14:paraId="3E99A63D"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5838EB5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A8433E" w14:textId="77777777" w:rsidR="00A01204" w:rsidRPr="0008241C" w:rsidRDefault="00A01204" w:rsidP="00A01204">
            <w:pPr>
              <w:jc w:val="right"/>
              <w:rPr>
                <w:sz w:val="18"/>
                <w:szCs w:val="18"/>
              </w:rPr>
            </w:pPr>
            <w:r w:rsidRPr="0008241C">
              <w:rPr>
                <w:sz w:val="18"/>
                <w:szCs w:val="18"/>
              </w:rPr>
              <w:t>4</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285992"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010AC8"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078534" w14:textId="77777777" w:rsidR="00A01204" w:rsidRPr="0008241C" w:rsidRDefault="00A01204" w:rsidP="00A01204">
            <w:pPr>
              <w:jc w:val="right"/>
              <w:rPr>
                <w:sz w:val="18"/>
                <w:szCs w:val="18"/>
              </w:rPr>
            </w:pPr>
            <w:r w:rsidRPr="0008241C">
              <w:rPr>
                <w:sz w:val="18"/>
                <w:szCs w:val="18"/>
              </w:rPr>
              <w:t>6</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E00F9"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C80535" w14:textId="77777777" w:rsidR="00A01204" w:rsidRPr="0008241C" w:rsidRDefault="00A01204" w:rsidP="00A01204">
            <w:pPr>
              <w:jc w:val="right"/>
              <w:rPr>
                <w:sz w:val="18"/>
                <w:szCs w:val="18"/>
              </w:rPr>
            </w:pPr>
            <w:r w:rsidRPr="0008241C">
              <w:rPr>
                <w:sz w:val="18"/>
                <w:szCs w:val="18"/>
              </w:rPr>
              <w:t>4</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7C974D"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C51EAC" w14:textId="77777777" w:rsidR="00A01204" w:rsidRPr="0008241C" w:rsidRDefault="00A01204" w:rsidP="00A01204">
            <w:pPr>
              <w:jc w:val="right"/>
              <w:rPr>
                <w:sz w:val="18"/>
                <w:szCs w:val="18"/>
              </w:rPr>
            </w:pPr>
            <w:r w:rsidRPr="0008241C">
              <w:rPr>
                <w:sz w:val="18"/>
                <w:szCs w:val="18"/>
              </w:rPr>
              <w:t>8</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365AB7"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42FB18"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A78EAD"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195D36" w14:textId="77777777" w:rsidR="00A01204" w:rsidRPr="0008241C" w:rsidRDefault="00A01204" w:rsidP="00A01204">
            <w:pPr>
              <w:jc w:val="right"/>
              <w:rPr>
                <w:sz w:val="18"/>
                <w:szCs w:val="18"/>
              </w:rPr>
            </w:pPr>
            <w:r w:rsidRPr="0008241C">
              <w:rPr>
                <w:sz w:val="18"/>
                <w:szCs w:val="18"/>
              </w:rPr>
              <w:t>5</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19BCB5" w14:textId="77777777" w:rsidR="00A01204" w:rsidRPr="0008241C" w:rsidRDefault="00A01204" w:rsidP="00A01204">
            <w:pPr>
              <w:jc w:val="right"/>
              <w:rPr>
                <w:sz w:val="18"/>
                <w:szCs w:val="18"/>
              </w:rPr>
            </w:pPr>
            <w:r w:rsidRPr="0008241C">
              <w:rPr>
                <w:sz w:val="18"/>
                <w:szCs w:val="18"/>
              </w:rPr>
              <w:t>3</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69284C"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3BBC74"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B9ADF8" w14:textId="77777777" w:rsidR="00A01204" w:rsidRPr="0008241C" w:rsidRDefault="00A01204" w:rsidP="00A01204">
            <w:pPr>
              <w:jc w:val="right"/>
              <w:rPr>
                <w:sz w:val="18"/>
                <w:szCs w:val="18"/>
              </w:rPr>
            </w:pPr>
            <w:r w:rsidRPr="0008241C">
              <w:rPr>
                <w:sz w:val="18"/>
                <w:szCs w:val="18"/>
              </w:rPr>
              <w:t>4</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53D86F"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A31641" w14:textId="77777777" w:rsidR="00A01204" w:rsidRPr="0008241C" w:rsidRDefault="00A01204" w:rsidP="00A01204">
            <w:pPr>
              <w:jc w:val="right"/>
              <w:rPr>
                <w:sz w:val="18"/>
                <w:szCs w:val="18"/>
              </w:rPr>
            </w:pPr>
            <w:r w:rsidRPr="0008241C">
              <w:rPr>
                <w:sz w:val="18"/>
                <w:szCs w:val="18"/>
              </w:rPr>
              <w:t>-</w:t>
            </w:r>
          </w:p>
        </w:tc>
      </w:tr>
      <w:tr w:rsidR="00A01204" w:rsidRPr="0008241C" w14:paraId="734B04BC" w14:textId="77777777" w:rsidTr="00A01204">
        <w:trPr>
          <w:trHeight w:val="113"/>
          <w:jc w:val="center"/>
        </w:trPr>
        <w:tc>
          <w:tcPr>
            <w:tcW w:w="804" w:type="dxa"/>
            <w:vMerge w:val="restart"/>
            <w:tcBorders>
              <w:left w:val="single" w:sz="4" w:space="0" w:color="000000"/>
              <w:right w:val="single" w:sz="4" w:space="0" w:color="000000"/>
            </w:tcBorders>
            <w:shd w:val="clear" w:color="auto" w:fill="D9D9D9"/>
            <w:vAlign w:val="center"/>
          </w:tcPr>
          <w:p w14:paraId="278B37D8"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Cs w:val="22"/>
                <w:lang w:val="en-US"/>
              </w:rPr>
            </w:pPr>
            <w:r w:rsidRPr="0008241C">
              <w:rPr>
                <w:rFonts w:eastAsia="Calibri"/>
                <w:b/>
                <w:sz w:val="22"/>
                <w:szCs w:val="22"/>
                <w:lang w:val="en-US"/>
              </w:rPr>
              <w:t>6</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2EA3076" w14:textId="77777777" w:rsidR="00A01204" w:rsidRPr="0008241C" w:rsidRDefault="00A01204" w:rsidP="00A01204">
            <w:pPr>
              <w:jc w:val="right"/>
              <w:rPr>
                <w:b/>
                <w:sz w:val="22"/>
                <w:szCs w:val="22"/>
              </w:rPr>
            </w:pPr>
            <w:r w:rsidRPr="0008241C">
              <w:rPr>
                <w:b/>
                <w:sz w:val="22"/>
                <w:szCs w:val="22"/>
              </w:rPr>
              <w:t>641</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D51F44A" w14:textId="77777777" w:rsidR="00A01204" w:rsidRPr="0008241C" w:rsidRDefault="00A01204" w:rsidP="00A01204">
            <w:pPr>
              <w:jc w:val="right"/>
              <w:rPr>
                <w:b/>
                <w:sz w:val="22"/>
                <w:szCs w:val="22"/>
              </w:rPr>
            </w:pPr>
            <w:r w:rsidRPr="0008241C">
              <w:rPr>
                <w:b/>
                <w:sz w:val="22"/>
                <w:szCs w:val="22"/>
              </w:rPr>
              <w:t>113</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C15710F" w14:textId="77777777" w:rsidR="00A01204" w:rsidRPr="0008241C" w:rsidRDefault="00A01204" w:rsidP="00A01204">
            <w:pPr>
              <w:jc w:val="right"/>
              <w:rPr>
                <w:b/>
                <w:sz w:val="22"/>
                <w:szCs w:val="22"/>
              </w:rPr>
            </w:pPr>
            <w:r w:rsidRPr="0008241C">
              <w:rPr>
                <w:b/>
                <w:sz w:val="22"/>
                <w:szCs w:val="22"/>
              </w:rPr>
              <w:t>3,021</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D9F0C6F" w14:textId="77777777" w:rsidR="00A01204" w:rsidRPr="0008241C" w:rsidRDefault="00A01204" w:rsidP="00A01204">
            <w:pPr>
              <w:jc w:val="right"/>
              <w:rPr>
                <w:b/>
                <w:sz w:val="22"/>
                <w:szCs w:val="22"/>
              </w:rPr>
            </w:pPr>
            <w:r w:rsidRPr="0008241C">
              <w:rPr>
                <w:b/>
                <w:sz w:val="22"/>
                <w:szCs w:val="22"/>
              </w:rPr>
              <w:t>72</w:t>
            </w:r>
            <w:r w:rsidRPr="0008241C">
              <w:rPr>
                <w:rFonts w:eastAsia="MS Mincho"/>
                <w:b/>
                <w:sz w:val="22"/>
                <w:szCs w:val="22"/>
                <w:lang w:eastAsia="ko-KR"/>
              </w:rPr>
              <w:t>6</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9AD032C" w14:textId="77777777" w:rsidR="00A01204" w:rsidRPr="0008241C" w:rsidRDefault="00A01204" w:rsidP="00A01204">
            <w:pPr>
              <w:jc w:val="right"/>
              <w:rPr>
                <w:b/>
                <w:sz w:val="22"/>
                <w:szCs w:val="22"/>
              </w:rPr>
            </w:pPr>
            <w:r w:rsidRPr="0008241C">
              <w:rPr>
                <w:b/>
                <w:sz w:val="22"/>
                <w:szCs w:val="22"/>
              </w:rPr>
              <w:t>-</w:t>
            </w: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D5F8AC5" w14:textId="77777777" w:rsidR="00A01204" w:rsidRPr="0008241C" w:rsidRDefault="00A01204" w:rsidP="00A01204">
            <w:pPr>
              <w:jc w:val="right"/>
              <w:rPr>
                <w:b/>
                <w:sz w:val="22"/>
                <w:szCs w:val="22"/>
              </w:rPr>
            </w:pPr>
            <w:r w:rsidRPr="0008241C">
              <w:rPr>
                <w:b/>
                <w:sz w:val="22"/>
                <w:szCs w:val="22"/>
              </w:rPr>
              <w:t>3,957</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55B94F6" w14:textId="77777777" w:rsidR="00A01204" w:rsidRPr="0008241C" w:rsidRDefault="00A01204" w:rsidP="00A01204">
            <w:pPr>
              <w:jc w:val="right"/>
              <w:rPr>
                <w:b/>
                <w:sz w:val="22"/>
                <w:szCs w:val="22"/>
              </w:rPr>
            </w:pPr>
            <w:r w:rsidRPr="0008241C">
              <w:rPr>
                <w:rFonts w:eastAsia="MS Mincho"/>
                <w:b/>
                <w:sz w:val="22"/>
                <w:szCs w:val="22"/>
                <w:lang w:eastAsia="ko-KR"/>
              </w:rPr>
              <w:t>6,485</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56E82B4" w14:textId="77777777" w:rsidR="00A01204" w:rsidRPr="0008241C" w:rsidRDefault="00A01204" w:rsidP="00A01204">
            <w:pPr>
              <w:jc w:val="right"/>
              <w:rPr>
                <w:b/>
                <w:sz w:val="22"/>
                <w:szCs w:val="22"/>
              </w:rPr>
            </w:pPr>
            <w:r w:rsidRPr="0008241C">
              <w:rPr>
                <w:b/>
                <w:sz w:val="22"/>
                <w:szCs w:val="22"/>
              </w:rPr>
              <w:t>513</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B98E4FE" w14:textId="77777777" w:rsidR="00A01204" w:rsidRPr="0008241C" w:rsidRDefault="00A01204" w:rsidP="00A01204">
            <w:pPr>
              <w:jc w:val="right"/>
              <w:rPr>
                <w:b/>
                <w:sz w:val="22"/>
                <w:szCs w:val="22"/>
              </w:rPr>
            </w:pPr>
            <w:r w:rsidRPr="0008241C">
              <w:rPr>
                <w:b/>
                <w:sz w:val="22"/>
                <w:szCs w:val="22"/>
              </w:rPr>
              <w:t>5,81</w:t>
            </w:r>
            <w:r w:rsidRPr="0008241C">
              <w:rPr>
                <w:rFonts w:eastAsia="MS Mincho"/>
                <w:b/>
                <w:sz w:val="22"/>
                <w:szCs w:val="22"/>
                <w:lang w:eastAsia="ko-KR"/>
              </w:rPr>
              <w:t>1</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395C78E" w14:textId="77777777" w:rsidR="00A01204" w:rsidRPr="0008241C" w:rsidRDefault="00A01204" w:rsidP="00A01204">
            <w:pPr>
              <w:jc w:val="right"/>
              <w:rPr>
                <w:b/>
                <w:sz w:val="22"/>
                <w:szCs w:val="22"/>
              </w:rPr>
            </w:pPr>
            <w:r w:rsidRPr="0008241C">
              <w:rPr>
                <w:b/>
                <w:sz w:val="22"/>
                <w:szCs w:val="22"/>
              </w:rPr>
              <w:t>192</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4155FE9" w14:textId="77777777" w:rsidR="00A01204" w:rsidRPr="0008241C" w:rsidRDefault="00A01204" w:rsidP="00A01204">
            <w:pPr>
              <w:jc w:val="right"/>
              <w:rPr>
                <w:b/>
                <w:sz w:val="22"/>
                <w:szCs w:val="22"/>
              </w:rPr>
            </w:pPr>
            <w:r w:rsidRPr="0008241C">
              <w:rPr>
                <w:b/>
                <w:sz w:val="22"/>
                <w:szCs w:val="22"/>
              </w:rPr>
              <w:t>-</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30D58DE" w14:textId="77777777" w:rsidR="00A01204" w:rsidRPr="0008241C" w:rsidRDefault="00A01204" w:rsidP="00A01204">
            <w:pPr>
              <w:jc w:val="right"/>
              <w:rPr>
                <w:b/>
                <w:sz w:val="22"/>
                <w:szCs w:val="22"/>
              </w:rPr>
            </w:pPr>
            <w:r w:rsidRPr="0008241C">
              <w:rPr>
                <w:b/>
                <w:sz w:val="22"/>
                <w:szCs w:val="22"/>
              </w:rPr>
              <w:t>163</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21713B7" w14:textId="77777777" w:rsidR="00A01204" w:rsidRPr="0008241C" w:rsidRDefault="00A01204" w:rsidP="00A01204">
            <w:pPr>
              <w:jc w:val="right"/>
              <w:rPr>
                <w:b/>
                <w:sz w:val="22"/>
                <w:szCs w:val="22"/>
              </w:rPr>
            </w:pPr>
            <w:r w:rsidRPr="0008241C">
              <w:rPr>
                <w:b/>
                <w:sz w:val="22"/>
                <w:szCs w:val="22"/>
              </w:rPr>
              <w:t>63</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A5C2FDE" w14:textId="77777777" w:rsidR="00A01204" w:rsidRPr="0008241C" w:rsidRDefault="00A01204" w:rsidP="00A01204">
            <w:pPr>
              <w:jc w:val="right"/>
              <w:rPr>
                <w:b/>
                <w:sz w:val="22"/>
                <w:szCs w:val="22"/>
              </w:rPr>
            </w:pPr>
            <w:r w:rsidRPr="0008241C">
              <w:rPr>
                <w:b/>
                <w:sz w:val="22"/>
                <w:szCs w:val="22"/>
              </w:rPr>
              <w:t>79</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DA53011" w14:textId="77777777" w:rsidR="00A01204" w:rsidRPr="0008241C" w:rsidRDefault="00A01204" w:rsidP="00A01204">
            <w:pPr>
              <w:jc w:val="right"/>
              <w:rPr>
                <w:b/>
                <w:sz w:val="22"/>
                <w:szCs w:val="22"/>
              </w:rPr>
            </w:pPr>
            <w:r w:rsidRPr="0008241C">
              <w:rPr>
                <w:b/>
                <w:sz w:val="22"/>
                <w:szCs w:val="22"/>
              </w:rPr>
              <w:t>1,019</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531BC8A" w14:textId="77777777" w:rsidR="00A01204" w:rsidRPr="0008241C" w:rsidRDefault="00A01204" w:rsidP="00A01204">
            <w:pPr>
              <w:jc w:val="right"/>
              <w:rPr>
                <w:b/>
                <w:sz w:val="22"/>
                <w:szCs w:val="22"/>
              </w:rPr>
            </w:pPr>
            <w:r w:rsidRPr="0008241C">
              <w:rPr>
                <w:b/>
                <w:sz w:val="22"/>
                <w:szCs w:val="22"/>
              </w:rPr>
              <w:t>1,50</w:t>
            </w:r>
            <w:r w:rsidRPr="0008241C">
              <w:rPr>
                <w:rFonts w:eastAsia="MS Mincho"/>
                <w:b/>
                <w:sz w:val="22"/>
                <w:szCs w:val="22"/>
                <w:lang w:eastAsia="ko-KR"/>
              </w:rPr>
              <w:t>6</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01AD519" w14:textId="77777777" w:rsidR="00A01204" w:rsidRPr="0008241C" w:rsidRDefault="00A01204" w:rsidP="00A01204">
            <w:pPr>
              <w:jc w:val="right"/>
              <w:rPr>
                <w:b/>
                <w:sz w:val="22"/>
                <w:szCs w:val="22"/>
              </w:rPr>
            </w:pPr>
            <w:r w:rsidRPr="0008241C">
              <w:rPr>
                <w:b/>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06DE730" w14:textId="77777777" w:rsidR="00A01204" w:rsidRPr="0008241C" w:rsidRDefault="00A01204" w:rsidP="00A01204">
            <w:pPr>
              <w:jc w:val="right"/>
              <w:rPr>
                <w:b/>
                <w:sz w:val="22"/>
                <w:szCs w:val="22"/>
              </w:rPr>
            </w:pPr>
            <w:r w:rsidRPr="0008241C">
              <w:rPr>
                <w:b/>
                <w:sz w:val="22"/>
                <w:szCs w:val="22"/>
              </w:rPr>
              <w:t>-</w:t>
            </w:r>
          </w:p>
        </w:tc>
      </w:tr>
      <w:tr w:rsidR="00A01204" w:rsidRPr="0008241C" w14:paraId="12445682"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20019A8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912A97"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7-14,817)</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1BD9F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79-115)</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86B7EB" w14:textId="77777777" w:rsidR="00A01204" w:rsidRPr="0008241C" w:rsidRDefault="00A01204" w:rsidP="00A01204">
            <w:pPr>
              <w:jc w:val="right"/>
              <w:rPr>
                <w:sz w:val="18"/>
                <w:szCs w:val="18"/>
              </w:rPr>
            </w:pPr>
            <w:r w:rsidRPr="0008241C">
              <w:rPr>
                <w:sz w:val="18"/>
                <w:szCs w:val="18"/>
              </w:rPr>
              <w:t>3,021</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4A99B3"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1-101,350)</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F72E17"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AFD576"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01-91,866)</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9CF70B" w14:textId="77777777" w:rsidR="00A01204" w:rsidRPr="0008241C" w:rsidRDefault="00A01204" w:rsidP="00A01204">
            <w:pPr>
              <w:jc w:val="right"/>
              <w:rPr>
                <w:sz w:val="18"/>
                <w:szCs w:val="18"/>
              </w:rPr>
            </w:pPr>
            <w:r w:rsidRPr="0008241C">
              <w:rPr>
                <w:rFonts w:eastAsia="MS Mincho"/>
                <w:sz w:val="18"/>
                <w:szCs w:val="18"/>
                <w:lang w:eastAsia="ko-KR"/>
              </w:rPr>
              <w:t xml:space="preserve"> (94-107,750)</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BE3F6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10,135)</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934D87" w14:textId="77777777" w:rsidR="00A01204" w:rsidRPr="0008241C" w:rsidRDefault="00A01204" w:rsidP="00A01204">
            <w:pPr>
              <w:jc w:val="right"/>
              <w:rPr>
                <w:sz w:val="18"/>
                <w:szCs w:val="18"/>
              </w:rPr>
            </w:pPr>
            <w:r w:rsidRPr="0008241C">
              <w:rPr>
                <w:rFonts w:eastAsia="MS Mincho"/>
                <w:sz w:val="18"/>
                <w:szCs w:val="18"/>
                <w:lang w:eastAsia="ko-KR"/>
              </w:rPr>
              <w:t xml:space="preserve"> (1,762-10,362)</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11F83B"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33-19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6CAE26"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61C2EB"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49-1,778)</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7F866B"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2,588)</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547092"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70-81)</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6F3F44"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98-1,577)</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DB16A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637-32,894)</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01D82B"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CEC40F" w14:textId="77777777" w:rsidR="00A01204" w:rsidRPr="0008241C" w:rsidRDefault="00A01204" w:rsidP="00A01204">
            <w:pPr>
              <w:jc w:val="right"/>
              <w:rPr>
                <w:sz w:val="18"/>
                <w:szCs w:val="18"/>
              </w:rPr>
            </w:pPr>
            <w:r w:rsidRPr="0008241C">
              <w:rPr>
                <w:sz w:val="18"/>
                <w:szCs w:val="18"/>
              </w:rPr>
              <w:t>-</w:t>
            </w:r>
          </w:p>
        </w:tc>
      </w:tr>
      <w:tr w:rsidR="00A01204" w:rsidRPr="0008241C" w14:paraId="166BF844"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62B771A5"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8FBE87" w14:textId="77777777" w:rsidR="00A01204" w:rsidRPr="0008241C" w:rsidRDefault="00A01204" w:rsidP="00A01204">
            <w:pPr>
              <w:jc w:val="right"/>
              <w:rPr>
                <w:sz w:val="18"/>
                <w:szCs w:val="18"/>
              </w:rPr>
            </w:pPr>
            <w:r w:rsidRPr="0008241C">
              <w:rPr>
                <w:sz w:val="18"/>
                <w:szCs w:val="18"/>
              </w:rPr>
              <w:t>14</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8D16FC" w14:textId="77777777" w:rsidR="00A01204" w:rsidRPr="0008241C" w:rsidRDefault="00A01204" w:rsidP="00A01204">
            <w:pPr>
              <w:jc w:val="right"/>
              <w:rPr>
                <w:sz w:val="18"/>
                <w:szCs w:val="18"/>
              </w:rPr>
            </w:pPr>
            <w:r w:rsidRPr="0008241C">
              <w:rPr>
                <w:sz w:val="18"/>
                <w:szCs w:val="18"/>
              </w:rPr>
              <w:t>3</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B7A87F" w14:textId="77777777" w:rsidR="00A01204" w:rsidRPr="0008241C" w:rsidRDefault="00A01204" w:rsidP="00A01204">
            <w:pPr>
              <w:jc w:val="right"/>
              <w:rPr>
                <w:sz w:val="18"/>
                <w:szCs w:val="18"/>
              </w:rPr>
            </w:pPr>
            <w:r w:rsidRPr="0008241C">
              <w:rPr>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C80002" w14:textId="77777777" w:rsidR="00A01204" w:rsidRPr="0008241C" w:rsidRDefault="00A01204" w:rsidP="00A01204">
            <w:pPr>
              <w:jc w:val="right"/>
              <w:rPr>
                <w:sz w:val="18"/>
                <w:szCs w:val="18"/>
              </w:rPr>
            </w:pPr>
            <w:r w:rsidRPr="0008241C">
              <w:rPr>
                <w:sz w:val="18"/>
                <w:szCs w:val="18"/>
              </w:rPr>
              <w:t>26</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B5078C"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EF4FE3" w14:textId="77777777" w:rsidR="00A01204" w:rsidRPr="0008241C" w:rsidRDefault="00A01204" w:rsidP="00A01204">
            <w:pPr>
              <w:jc w:val="right"/>
              <w:rPr>
                <w:sz w:val="18"/>
                <w:szCs w:val="18"/>
              </w:rPr>
            </w:pPr>
            <w:r w:rsidRPr="0008241C">
              <w:rPr>
                <w:sz w:val="18"/>
                <w:szCs w:val="18"/>
              </w:rPr>
              <w:t>15</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D8A2FE" w14:textId="77777777" w:rsidR="00A01204" w:rsidRPr="0008241C" w:rsidRDefault="00A01204" w:rsidP="00A01204">
            <w:pPr>
              <w:jc w:val="right"/>
              <w:rPr>
                <w:sz w:val="18"/>
                <w:szCs w:val="18"/>
              </w:rPr>
            </w:pPr>
            <w:r w:rsidRPr="0008241C">
              <w:rPr>
                <w:sz w:val="18"/>
                <w:szCs w:val="18"/>
              </w:rPr>
              <w:t>11</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F19090" w14:textId="77777777" w:rsidR="00A01204" w:rsidRPr="0008241C" w:rsidRDefault="00A01204" w:rsidP="00A01204">
            <w:pPr>
              <w:jc w:val="right"/>
              <w:rPr>
                <w:sz w:val="18"/>
                <w:szCs w:val="18"/>
              </w:rPr>
            </w:pPr>
            <w:r w:rsidRPr="0008241C">
              <w:rPr>
                <w:sz w:val="18"/>
                <w:szCs w:val="18"/>
              </w:rPr>
              <w:t>18</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43B72F" w14:textId="77777777" w:rsidR="00A01204" w:rsidRPr="0008241C" w:rsidRDefault="00A01204" w:rsidP="00A01204">
            <w:pPr>
              <w:jc w:val="right"/>
              <w:rPr>
                <w:sz w:val="18"/>
                <w:szCs w:val="18"/>
              </w:rPr>
            </w:pPr>
            <w:r w:rsidRPr="0008241C">
              <w:rPr>
                <w:sz w:val="18"/>
                <w:szCs w:val="18"/>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D75BDD" w14:textId="77777777" w:rsidR="00A01204" w:rsidRPr="0008241C" w:rsidRDefault="00A01204" w:rsidP="00A01204">
            <w:pPr>
              <w:jc w:val="right"/>
              <w:rPr>
                <w:sz w:val="18"/>
                <w:szCs w:val="18"/>
              </w:rPr>
            </w:pPr>
            <w:r w:rsidRPr="0008241C">
              <w:rPr>
                <w:sz w:val="18"/>
                <w:szCs w:val="18"/>
              </w:rPr>
              <w:t>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EC2CAA"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7A4781" w14:textId="77777777" w:rsidR="00A01204" w:rsidRPr="0008241C" w:rsidRDefault="00A01204" w:rsidP="00A01204">
            <w:pPr>
              <w:jc w:val="right"/>
              <w:rPr>
                <w:sz w:val="18"/>
                <w:szCs w:val="18"/>
              </w:rPr>
            </w:pPr>
            <w:r w:rsidRPr="0008241C">
              <w:rPr>
                <w:sz w:val="18"/>
                <w:szCs w:val="18"/>
              </w:rPr>
              <w:t>11</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160038" w14:textId="77777777" w:rsidR="00A01204" w:rsidRPr="0008241C" w:rsidRDefault="00A01204" w:rsidP="00A01204">
            <w:pPr>
              <w:jc w:val="right"/>
              <w:rPr>
                <w:sz w:val="18"/>
                <w:szCs w:val="18"/>
              </w:rPr>
            </w:pPr>
            <w:r w:rsidRPr="0008241C">
              <w:rPr>
                <w:sz w:val="18"/>
                <w:szCs w:val="18"/>
              </w:rPr>
              <w:t>13</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1354CF" w14:textId="77777777" w:rsidR="00A01204" w:rsidRPr="0008241C" w:rsidRDefault="00A01204" w:rsidP="00A01204">
            <w:pPr>
              <w:jc w:val="right"/>
              <w:rPr>
                <w:sz w:val="18"/>
                <w:szCs w:val="18"/>
              </w:rPr>
            </w:pPr>
            <w:r w:rsidRPr="0008241C">
              <w:rPr>
                <w:sz w:val="18"/>
                <w:szCs w:val="18"/>
              </w:rPr>
              <w:t>3</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A97BB0" w14:textId="77777777" w:rsidR="00A01204" w:rsidRPr="0008241C" w:rsidRDefault="00A01204" w:rsidP="00A01204">
            <w:pPr>
              <w:jc w:val="right"/>
              <w:rPr>
                <w:sz w:val="18"/>
                <w:szCs w:val="18"/>
              </w:rPr>
            </w:pPr>
            <w:r w:rsidRPr="0008241C">
              <w:rPr>
                <w:sz w:val="18"/>
                <w:szCs w:val="18"/>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FAFDC1" w14:textId="77777777" w:rsidR="00A01204" w:rsidRPr="0008241C" w:rsidRDefault="00A01204" w:rsidP="00A01204">
            <w:pPr>
              <w:jc w:val="right"/>
              <w:rPr>
                <w:sz w:val="18"/>
                <w:szCs w:val="18"/>
              </w:rPr>
            </w:pPr>
            <w:r w:rsidRPr="0008241C">
              <w:rPr>
                <w:sz w:val="18"/>
                <w:szCs w:val="18"/>
              </w:rPr>
              <w:t>14</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E5C7C1"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2D0D81" w14:textId="77777777" w:rsidR="00A01204" w:rsidRPr="0008241C" w:rsidRDefault="00A01204" w:rsidP="00A01204">
            <w:pPr>
              <w:jc w:val="right"/>
              <w:rPr>
                <w:sz w:val="18"/>
                <w:szCs w:val="18"/>
              </w:rPr>
            </w:pPr>
            <w:r w:rsidRPr="0008241C">
              <w:rPr>
                <w:sz w:val="18"/>
                <w:szCs w:val="18"/>
              </w:rPr>
              <w:t>-</w:t>
            </w:r>
          </w:p>
        </w:tc>
      </w:tr>
      <w:tr w:rsidR="00A01204" w:rsidRPr="0008241C" w14:paraId="18187A1C" w14:textId="77777777" w:rsidTr="00A01204">
        <w:trPr>
          <w:trHeight w:val="113"/>
          <w:jc w:val="center"/>
        </w:trPr>
        <w:tc>
          <w:tcPr>
            <w:tcW w:w="804" w:type="dxa"/>
            <w:vMerge w:val="restart"/>
            <w:tcBorders>
              <w:left w:val="single" w:sz="4" w:space="0" w:color="000000"/>
              <w:right w:val="single" w:sz="4" w:space="0" w:color="000000"/>
            </w:tcBorders>
            <w:shd w:val="clear" w:color="auto" w:fill="D9D9D9"/>
            <w:vAlign w:val="center"/>
          </w:tcPr>
          <w:p w14:paraId="471FF97B"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7</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0B2C70A" w14:textId="77777777" w:rsidR="00A01204" w:rsidRPr="0008241C" w:rsidRDefault="00A01204" w:rsidP="00A01204">
            <w:pPr>
              <w:jc w:val="right"/>
              <w:rPr>
                <w:b/>
                <w:sz w:val="22"/>
                <w:szCs w:val="22"/>
              </w:rPr>
            </w:pPr>
            <w:r w:rsidRPr="0008241C">
              <w:rPr>
                <w:b/>
                <w:sz w:val="22"/>
                <w:szCs w:val="22"/>
              </w:rPr>
              <w:t>278</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58A9EED" w14:textId="77777777" w:rsidR="00A01204" w:rsidRPr="0008241C" w:rsidRDefault="00A01204" w:rsidP="00A01204">
            <w:pPr>
              <w:jc w:val="right"/>
              <w:rPr>
                <w:b/>
                <w:sz w:val="22"/>
                <w:szCs w:val="22"/>
              </w:rPr>
            </w:pPr>
            <w:r w:rsidRPr="0008241C">
              <w:rPr>
                <w:b/>
                <w:sz w:val="22"/>
                <w:szCs w:val="22"/>
              </w:rPr>
              <w:t>73</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1FFD133" w14:textId="77777777" w:rsidR="00A01204" w:rsidRPr="0008241C" w:rsidRDefault="00A01204" w:rsidP="00A01204">
            <w:pPr>
              <w:jc w:val="right"/>
              <w:rPr>
                <w:b/>
                <w:sz w:val="22"/>
                <w:szCs w:val="22"/>
              </w:rPr>
            </w:pPr>
            <w:r w:rsidRPr="0008241C">
              <w:rPr>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E0968F9" w14:textId="77777777" w:rsidR="00A01204" w:rsidRPr="0008241C" w:rsidRDefault="00A01204" w:rsidP="00A01204">
            <w:pPr>
              <w:jc w:val="right"/>
              <w:rPr>
                <w:b/>
                <w:sz w:val="22"/>
                <w:szCs w:val="22"/>
              </w:rPr>
            </w:pPr>
            <w:r w:rsidRPr="0008241C">
              <w:rPr>
                <w:b/>
                <w:sz w:val="22"/>
                <w:szCs w:val="22"/>
              </w:rPr>
              <w:t>158</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A0CCAF6" w14:textId="77777777" w:rsidR="00A01204" w:rsidRPr="0008241C" w:rsidRDefault="00A01204" w:rsidP="00A01204">
            <w:pPr>
              <w:jc w:val="right"/>
              <w:rPr>
                <w:b/>
                <w:sz w:val="22"/>
                <w:szCs w:val="22"/>
              </w:rPr>
            </w:pPr>
            <w:r w:rsidRPr="0008241C">
              <w:rPr>
                <w:sz w:val="22"/>
                <w:szCs w:val="22"/>
              </w:rPr>
              <w:t>-</w:t>
            </w: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7D3032D" w14:textId="77777777" w:rsidR="00A01204" w:rsidRPr="0008241C" w:rsidRDefault="00A01204" w:rsidP="00A01204">
            <w:pPr>
              <w:jc w:val="right"/>
              <w:rPr>
                <w:b/>
                <w:sz w:val="22"/>
                <w:szCs w:val="22"/>
              </w:rPr>
            </w:pPr>
            <w:r w:rsidRPr="0008241C">
              <w:rPr>
                <w:b/>
                <w:sz w:val="22"/>
                <w:szCs w:val="22"/>
              </w:rPr>
              <w:t>326</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52DBDF2" w14:textId="77777777" w:rsidR="00A01204" w:rsidRPr="0008241C" w:rsidRDefault="00A01204" w:rsidP="00A01204">
            <w:pPr>
              <w:jc w:val="right"/>
              <w:rPr>
                <w:b/>
                <w:sz w:val="22"/>
                <w:szCs w:val="22"/>
              </w:rPr>
            </w:pPr>
            <w:r w:rsidRPr="0008241C">
              <w:rPr>
                <w:b/>
                <w:sz w:val="22"/>
                <w:szCs w:val="22"/>
              </w:rPr>
              <w:t>9,538</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6DCDCA1" w14:textId="77777777" w:rsidR="00A01204" w:rsidRPr="0008241C" w:rsidRDefault="00A01204" w:rsidP="00A01204">
            <w:pPr>
              <w:jc w:val="right"/>
              <w:rPr>
                <w:b/>
                <w:sz w:val="22"/>
                <w:szCs w:val="22"/>
              </w:rPr>
            </w:pPr>
            <w:r w:rsidRPr="0008241C">
              <w:rPr>
                <w:b/>
                <w:sz w:val="22"/>
                <w:szCs w:val="22"/>
              </w:rPr>
              <w:t>33</w:t>
            </w:r>
            <w:r w:rsidRPr="0008241C">
              <w:rPr>
                <w:rFonts w:eastAsia="MS Mincho"/>
                <w:b/>
                <w:sz w:val="22"/>
                <w:szCs w:val="22"/>
                <w:lang w:eastAsia="ko-KR"/>
              </w:rPr>
              <w:t>3</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209061A" w14:textId="77777777" w:rsidR="00A01204" w:rsidRPr="0008241C" w:rsidRDefault="00A01204" w:rsidP="00A01204">
            <w:pPr>
              <w:jc w:val="right"/>
              <w:rPr>
                <w:b/>
                <w:sz w:val="22"/>
                <w:szCs w:val="22"/>
              </w:rPr>
            </w:pPr>
            <w:r w:rsidRPr="0008241C">
              <w:rPr>
                <w:b/>
                <w:sz w:val="22"/>
                <w:szCs w:val="22"/>
              </w:rPr>
              <w:t>101</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F3BBF6D" w14:textId="77777777" w:rsidR="00A01204" w:rsidRPr="0008241C" w:rsidRDefault="00A01204" w:rsidP="00A01204">
            <w:pPr>
              <w:jc w:val="right"/>
              <w:rPr>
                <w:b/>
                <w:sz w:val="22"/>
                <w:szCs w:val="22"/>
              </w:rPr>
            </w:pPr>
            <w:r w:rsidRPr="0008241C">
              <w:rPr>
                <w:b/>
                <w:sz w:val="22"/>
                <w:szCs w:val="22"/>
              </w:rPr>
              <w:t>93</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22BAA57" w14:textId="77777777" w:rsidR="00A01204" w:rsidRPr="0008241C" w:rsidRDefault="00A01204" w:rsidP="00A01204">
            <w:pPr>
              <w:jc w:val="right"/>
              <w:rPr>
                <w:b/>
                <w:sz w:val="22"/>
                <w:szCs w:val="22"/>
              </w:rPr>
            </w:pPr>
            <w:r w:rsidRPr="0008241C">
              <w:rPr>
                <w:sz w:val="22"/>
                <w:szCs w:val="22"/>
              </w:rPr>
              <w:t>-</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0329B41" w14:textId="77777777" w:rsidR="00A01204" w:rsidRPr="0008241C" w:rsidRDefault="00A01204" w:rsidP="00A01204">
            <w:pPr>
              <w:jc w:val="right"/>
              <w:rPr>
                <w:b/>
                <w:sz w:val="22"/>
                <w:szCs w:val="22"/>
              </w:rPr>
            </w:pPr>
            <w:r w:rsidRPr="0008241C">
              <w:rPr>
                <w:b/>
                <w:sz w:val="22"/>
                <w:szCs w:val="22"/>
              </w:rPr>
              <w:t>342</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07AE9AD" w14:textId="77777777" w:rsidR="00A01204" w:rsidRPr="0008241C" w:rsidRDefault="00A01204" w:rsidP="00A01204">
            <w:pPr>
              <w:jc w:val="right"/>
              <w:rPr>
                <w:b/>
                <w:sz w:val="22"/>
                <w:szCs w:val="22"/>
              </w:rPr>
            </w:pPr>
            <w:r w:rsidRPr="0008241C">
              <w:rPr>
                <w:b/>
                <w:sz w:val="22"/>
                <w:szCs w:val="22"/>
              </w:rPr>
              <w:t>43</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6635C40" w14:textId="77777777" w:rsidR="00A01204" w:rsidRPr="0008241C" w:rsidRDefault="00A01204" w:rsidP="00A01204">
            <w:pPr>
              <w:jc w:val="right"/>
              <w:rPr>
                <w:b/>
                <w:sz w:val="22"/>
                <w:szCs w:val="22"/>
              </w:rPr>
            </w:pPr>
            <w:r w:rsidRPr="0008241C">
              <w:rPr>
                <w:b/>
                <w:sz w:val="22"/>
                <w:szCs w:val="22"/>
              </w:rPr>
              <w:t>1,259</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CD6EB40" w14:textId="77777777" w:rsidR="00A01204" w:rsidRPr="0008241C" w:rsidRDefault="00A01204" w:rsidP="00A01204">
            <w:pPr>
              <w:jc w:val="right"/>
              <w:rPr>
                <w:b/>
                <w:sz w:val="22"/>
                <w:szCs w:val="22"/>
              </w:rPr>
            </w:pPr>
            <w:r w:rsidRPr="0008241C">
              <w:rPr>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C0BD497" w14:textId="77777777" w:rsidR="00A01204" w:rsidRPr="0008241C" w:rsidRDefault="00A01204" w:rsidP="00A01204">
            <w:pPr>
              <w:jc w:val="right"/>
              <w:rPr>
                <w:b/>
                <w:sz w:val="22"/>
                <w:szCs w:val="22"/>
              </w:rPr>
            </w:pPr>
            <w:r w:rsidRPr="0008241C">
              <w:rPr>
                <w:b/>
                <w:sz w:val="22"/>
                <w:szCs w:val="22"/>
              </w:rPr>
              <w:t>3</w:t>
            </w:r>
            <w:r w:rsidRPr="0008241C">
              <w:rPr>
                <w:rFonts w:eastAsia="MS Mincho"/>
                <w:b/>
                <w:sz w:val="22"/>
                <w:szCs w:val="22"/>
                <w:lang w:eastAsia="ko-KR"/>
              </w:rPr>
              <w:t>5</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3CE74C58" w14:textId="77777777" w:rsidR="00A01204" w:rsidRPr="0008241C" w:rsidRDefault="00A01204" w:rsidP="00A01204">
            <w:pPr>
              <w:jc w:val="right"/>
              <w:rPr>
                <w:b/>
                <w:sz w:val="22"/>
                <w:szCs w:val="22"/>
              </w:rPr>
            </w:pPr>
            <w:r w:rsidRPr="0008241C">
              <w:rPr>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10689B3F" w14:textId="77777777" w:rsidR="00A01204" w:rsidRPr="0008241C" w:rsidRDefault="00A01204" w:rsidP="00A01204">
            <w:pPr>
              <w:jc w:val="right"/>
              <w:rPr>
                <w:b/>
                <w:sz w:val="22"/>
                <w:szCs w:val="22"/>
              </w:rPr>
            </w:pPr>
            <w:r w:rsidRPr="0008241C">
              <w:rPr>
                <w:sz w:val="22"/>
                <w:szCs w:val="22"/>
              </w:rPr>
              <w:t>-</w:t>
            </w:r>
          </w:p>
        </w:tc>
      </w:tr>
      <w:tr w:rsidR="00A01204" w:rsidRPr="0008241C" w14:paraId="02EA5034"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7E113CD0"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57040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8-4,208)</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356BF"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70-57,951)</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637FC7"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29DD73"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5,275)</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213B54"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EDC1FB"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5-4,371)</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37AA6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9,031-13,063)</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91F52E"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9,720)</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77E0E4" w14:textId="77777777" w:rsidR="00A01204" w:rsidRPr="0008241C" w:rsidRDefault="00A01204" w:rsidP="00A01204">
            <w:pPr>
              <w:jc w:val="right"/>
              <w:rPr>
                <w:sz w:val="18"/>
                <w:szCs w:val="18"/>
              </w:rPr>
            </w:pPr>
            <w:r w:rsidRPr="0008241C">
              <w:rPr>
                <w:sz w:val="18"/>
                <w:szCs w:val="18"/>
              </w:rPr>
              <w:t>10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FB7C58"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7-12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DE1D01"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0B6B75"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2-5,927)</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2634E8"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593)</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C8741B"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966-3,284)</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1B291E"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0540AA"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136,132)</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8E684B"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43B102" w14:textId="77777777" w:rsidR="00A01204" w:rsidRPr="0008241C" w:rsidRDefault="00A01204" w:rsidP="00A01204">
            <w:pPr>
              <w:jc w:val="right"/>
              <w:rPr>
                <w:sz w:val="18"/>
                <w:szCs w:val="18"/>
              </w:rPr>
            </w:pPr>
            <w:r w:rsidRPr="0008241C">
              <w:rPr>
                <w:sz w:val="18"/>
                <w:szCs w:val="18"/>
              </w:rPr>
              <w:t>-</w:t>
            </w:r>
          </w:p>
        </w:tc>
      </w:tr>
      <w:tr w:rsidR="00A01204" w:rsidRPr="0008241C" w14:paraId="789A8422"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72139063"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971A54" w14:textId="77777777" w:rsidR="00A01204" w:rsidRPr="0008241C" w:rsidRDefault="00A01204" w:rsidP="00A01204">
            <w:pPr>
              <w:jc w:val="right"/>
              <w:rPr>
                <w:sz w:val="18"/>
                <w:szCs w:val="18"/>
              </w:rPr>
            </w:pPr>
            <w:r w:rsidRPr="0008241C">
              <w:rPr>
                <w:sz w:val="18"/>
                <w:szCs w:val="18"/>
              </w:rPr>
              <w:t>22</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D9FCBC" w14:textId="77777777" w:rsidR="00A01204" w:rsidRPr="0008241C" w:rsidRDefault="00A01204" w:rsidP="00A01204">
            <w:pPr>
              <w:jc w:val="right"/>
              <w:rPr>
                <w:sz w:val="18"/>
                <w:szCs w:val="18"/>
              </w:rPr>
            </w:pPr>
            <w:r w:rsidRPr="0008241C">
              <w:rPr>
                <w:sz w:val="18"/>
                <w:szCs w:val="18"/>
              </w:rPr>
              <w:t>3</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C16148"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BDEEB5" w14:textId="77777777" w:rsidR="00A01204" w:rsidRPr="0008241C" w:rsidRDefault="00A01204" w:rsidP="00A01204">
            <w:pPr>
              <w:jc w:val="right"/>
              <w:rPr>
                <w:sz w:val="18"/>
                <w:szCs w:val="18"/>
              </w:rPr>
            </w:pPr>
            <w:r w:rsidRPr="0008241C">
              <w:rPr>
                <w:sz w:val="18"/>
                <w:szCs w:val="18"/>
              </w:rPr>
              <w:t>46</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7B70CA"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A2E9D3" w14:textId="77777777" w:rsidR="00A01204" w:rsidRPr="0008241C" w:rsidRDefault="00A01204" w:rsidP="00A01204">
            <w:pPr>
              <w:jc w:val="right"/>
              <w:rPr>
                <w:sz w:val="18"/>
                <w:szCs w:val="18"/>
              </w:rPr>
            </w:pPr>
            <w:r w:rsidRPr="0008241C">
              <w:rPr>
                <w:sz w:val="18"/>
                <w:szCs w:val="18"/>
              </w:rPr>
              <w:t>25</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F1019F" w14:textId="77777777" w:rsidR="00A01204" w:rsidRPr="0008241C" w:rsidRDefault="00A01204" w:rsidP="00A01204">
            <w:pPr>
              <w:jc w:val="right"/>
              <w:rPr>
                <w:sz w:val="18"/>
                <w:szCs w:val="18"/>
              </w:rPr>
            </w:pPr>
            <w:r w:rsidRPr="0008241C">
              <w:rPr>
                <w:sz w:val="18"/>
                <w:szCs w:val="18"/>
              </w:rPr>
              <w:t>3</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D7EC8F" w14:textId="77777777" w:rsidR="00A01204" w:rsidRPr="0008241C" w:rsidRDefault="00A01204" w:rsidP="00A01204">
            <w:pPr>
              <w:jc w:val="right"/>
              <w:rPr>
                <w:sz w:val="18"/>
                <w:szCs w:val="18"/>
              </w:rPr>
            </w:pPr>
            <w:r w:rsidRPr="0008241C">
              <w:rPr>
                <w:sz w:val="18"/>
                <w:szCs w:val="18"/>
              </w:rPr>
              <w:t>58</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9ADB7B" w14:textId="77777777" w:rsidR="00A01204" w:rsidRPr="0008241C" w:rsidRDefault="00A01204" w:rsidP="00A01204">
            <w:pPr>
              <w:jc w:val="right"/>
              <w:rPr>
                <w:sz w:val="18"/>
                <w:szCs w:val="18"/>
              </w:rPr>
            </w:pPr>
            <w:r w:rsidRPr="0008241C">
              <w:rPr>
                <w:sz w:val="18"/>
                <w:szCs w:val="18"/>
              </w:rPr>
              <w:t>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E2B3A2" w14:textId="77777777" w:rsidR="00A01204" w:rsidRPr="0008241C" w:rsidRDefault="00A01204" w:rsidP="00A01204">
            <w:pPr>
              <w:jc w:val="right"/>
              <w:rPr>
                <w:sz w:val="18"/>
                <w:szCs w:val="18"/>
              </w:rPr>
            </w:pPr>
            <w:r w:rsidRPr="0008241C">
              <w:rPr>
                <w:sz w:val="18"/>
                <w:szCs w:val="18"/>
              </w:rPr>
              <w:t>2</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121F4E"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479CF6" w14:textId="77777777" w:rsidR="00A01204" w:rsidRPr="0008241C" w:rsidRDefault="00A01204" w:rsidP="00A01204">
            <w:pPr>
              <w:jc w:val="right"/>
              <w:rPr>
                <w:sz w:val="18"/>
                <w:szCs w:val="18"/>
              </w:rPr>
            </w:pPr>
            <w:r w:rsidRPr="0008241C">
              <w:rPr>
                <w:sz w:val="18"/>
                <w:szCs w:val="18"/>
              </w:rPr>
              <w:t>23</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5D4C3E" w14:textId="77777777" w:rsidR="00A01204" w:rsidRPr="0008241C" w:rsidRDefault="00A01204" w:rsidP="00A01204">
            <w:pPr>
              <w:jc w:val="right"/>
              <w:rPr>
                <w:sz w:val="18"/>
                <w:szCs w:val="18"/>
              </w:rPr>
            </w:pPr>
            <w:r w:rsidRPr="0008241C">
              <w:rPr>
                <w:sz w:val="18"/>
                <w:szCs w:val="18"/>
              </w:rPr>
              <w:t>17</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42B191" w14:textId="77777777" w:rsidR="00A01204" w:rsidRPr="0008241C" w:rsidRDefault="00A01204" w:rsidP="00A01204">
            <w:pPr>
              <w:jc w:val="right"/>
              <w:rPr>
                <w:sz w:val="18"/>
                <w:szCs w:val="18"/>
              </w:rPr>
            </w:pPr>
            <w:r w:rsidRPr="0008241C">
              <w:rPr>
                <w:sz w:val="18"/>
                <w:szCs w:val="18"/>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A2CB00"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528D7D" w14:textId="77777777" w:rsidR="00A01204" w:rsidRPr="0008241C" w:rsidRDefault="00A01204" w:rsidP="00A01204">
            <w:pPr>
              <w:jc w:val="right"/>
              <w:rPr>
                <w:sz w:val="18"/>
                <w:szCs w:val="18"/>
              </w:rPr>
            </w:pPr>
            <w:r w:rsidRPr="0008241C">
              <w:rPr>
                <w:sz w:val="18"/>
                <w:szCs w:val="18"/>
              </w:rPr>
              <w:t>22</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0AC555"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412E4F" w14:textId="77777777" w:rsidR="00A01204" w:rsidRPr="0008241C" w:rsidRDefault="00A01204" w:rsidP="00A01204">
            <w:pPr>
              <w:jc w:val="right"/>
              <w:rPr>
                <w:sz w:val="18"/>
                <w:szCs w:val="18"/>
              </w:rPr>
            </w:pPr>
            <w:r w:rsidRPr="0008241C">
              <w:rPr>
                <w:sz w:val="18"/>
                <w:szCs w:val="18"/>
              </w:rPr>
              <w:t>-</w:t>
            </w:r>
          </w:p>
        </w:tc>
      </w:tr>
      <w:tr w:rsidR="00A01204" w:rsidRPr="0008241C" w14:paraId="78117EA5" w14:textId="77777777" w:rsidTr="00A01204">
        <w:trPr>
          <w:trHeight w:val="113"/>
          <w:jc w:val="center"/>
        </w:trPr>
        <w:tc>
          <w:tcPr>
            <w:tcW w:w="804" w:type="dxa"/>
            <w:vMerge w:val="restart"/>
            <w:tcBorders>
              <w:left w:val="single" w:sz="4" w:space="0" w:color="000000"/>
              <w:right w:val="single" w:sz="4" w:space="0" w:color="000000"/>
            </w:tcBorders>
            <w:shd w:val="clear" w:color="auto" w:fill="D9D9D9"/>
            <w:vAlign w:val="center"/>
          </w:tcPr>
          <w:p w14:paraId="5ACBFAD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8</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E6413DA" w14:textId="77777777" w:rsidR="00A01204" w:rsidRPr="0008241C" w:rsidRDefault="00A01204" w:rsidP="00A01204">
            <w:pPr>
              <w:jc w:val="right"/>
              <w:rPr>
                <w:b/>
                <w:sz w:val="22"/>
                <w:szCs w:val="22"/>
              </w:rPr>
            </w:pPr>
            <w:r w:rsidRPr="0008241C">
              <w:rPr>
                <w:b/>
                <w:sz w:val="22"/>
                <w:szCs w:val="22"/>
              </w:rPr>
              <w:t>536</w:t>
            </w:r>
          </w:p>
        </w:tc>
        <w:tc>
          <w:tcPr>
            <w:tcW w:w="754" w:type="dxa"/>
            <w:tcBorders>
              <w:top w:val="single" w:sz="4" w:space="0" w:color="000000"/>
              <w:left w:val="single" w:sz="4" w:space="0" w:color="000000"/>
              <w:bottom w:val="single" w:sz="4" w:space="0" w:color="000000"/>
              <w:right w:val="single" w:sz="4" w:space="0" w:color="000000"/>
            </w:tcBorders>
            <w:shd w:val="clear" w:color="auto" w:fill="D9D9D9"/>
          </w:tcPr>
          <w:p w14:paraId="405A800A" w14:textId="77777777" w:rsidR="00A01204" w:rsidRPr="0008241C" w:rsidRDefault="00A01204" w:rsidP="00A01204">
            <w:pPr>
              <w:jc w:val="right"/>
              <w:rPr>
                <w:b/>
                <w:sz w:val="22"/>
                <w:szCs w:val="22"/>
              </w:rPr>
            </w:pPr>
            <w:r w:rsidRPr="0008241C">
              <w:rPr>
                <w:sz w:val="22"/>
                <w:szCs w:val="22"/>
              </w:rPr>
              <w:t>-</w:t>
            </w:r>
          </w:p>
        </w:tc>
        <w:tc>
          <w:tcPr>
            <w:tcW w:w="706" w:type="dxa"/>
            <w:tcBorders>
              <w:top w:val="single" w:sz="4" w:space="0" w:color="000000"/>
              <w:left w:val="single" w:sz="4" w:space="0" w:color="000000"/>
              <w:bottom w:val="single" w:sz="4" w:space="0" w:color="000000"/>
              <w:right w:val="single" w:sz="4" w:space="0" w:color="000000"/>
            </w:tcBorders>
            <w:shd w:val="clear" w:color="auto" w:fill="D9D9D9"/>
          </w:tcPr>
          <w:p w14:paraId="6AEEE469" w14:textId="77777777" w:rsidR="00A01204" w:rsidRPr="0008241C" w:rsidRDefault="00A01204" w:rsidP="00A01204">
            <w:pPr>
              <w:jc w:val="right"/>
              <w:rPr>
                <w:b/>
                <w:sz w:val="22"/>
                <w:szCs w:val="22"/>
              </w:rPr>
            </w:pPr>
            <w:r w:rsidRPr="0008241C">
              <w:rPr>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9BD75BF" w14:textId="77777777" w:rsidR="00A01204" w:rsidRPr="0008241C" w:rsidRDefault="00A01204" w:rsidP="00A01204">
            <w:pPr>
              <w:jc w:val="right"/>
              <w:rPr>
                <w:b/>
                <w:sz w:val="22"/>
                <w:szCs w:val="22"/>
              </w:rPr>
            </w:pPr>
            <w:r w:rsidRPr="0008241C">
              <w:rPr>
                <w:b/>
                <w:sz w:val="22"/>
                <w:szCs w:val="22"/>
              </w:rPr>
              <w:t>116</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45B05EB" w14:textId="77777777" w:rsidR="00A01204" w:rsidRPr="0008241C" w:rsidRDefault="00A01204" w:rsidP="00A01204">
            <w:pPr>
              <w:jc w:val="right"/>
              <w:rPr>
                <w:b/>
                <w:sz w:val="22"/>
                <w:szCs w:val="22"/>
              </w:rPr>
            </w:pP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2FEC091" w14:textId="77777777" w:rsidR="00A01204" w:rsidRPr="0008241C" w:rsidRDefault="00A01204" w:rsidP="00A01204">
            <w:pPr>
              <w:jc w:val="right"/>
              <w:rPr>
                <w:b/>
                <w:sz w:val="22"/>
                <w:szCs w:val="22"/>
              </w:rPr>
            </w:pPr>
            <w:r w:rsidRPr="0008241C">
              <w:rPr>
                <w:b/>
                <w:sz w:val="22"/>
                <w:szCs w:val="22"/>
              </w:rPr>
              <w:t>4,371</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22E5D5C" w14:textId="77777777" w:rsidR="00A01204" w:rsidRPr="0008241C" w:rsidRDefault="00A01204" w:rsidP="00A01204">
            <w:pPr>
              <w:jc w:val="right"/>
              <w:rPr>
                <w:b/>
                <w:sz w:val="22"/>
                <w:szCs w:val="22"/>
              </w:rPr>
            </w:pPr>
            <w:r w:rsidRPr="0008241C">
              <w:rPr>
                <w:b/>
                <w:sz w:val="22"/>
                <w:szCs w:val="22"/>
              </w:rPr>
              <w:t>3,899</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7C04E5E" w14:textId="77777777" w:rsidR="00A01204" w:rsidRPr="0008241C" w:rsidRDefault="00A01204" w:rsidP="00A01204">
            <w:pPr>
              <w:jc w:val="right"/>
              <w:rPr>
                <w:b/>
                <w:sz w:val="22"/>
                <w:szCs w:val="22"/>
              </w:rPr>
            </w:pPr>
            <w:r w:rsidRPr="0008241C">
              <w:rPr>
                <w:b/>
                <w:sz w:val="22"/>
                <w:szCs w:val="22"/>
              </w:rPr>
              <w:t>4</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78B2B9D" w14:textId="77777777" w:rsidR="00A01204" w:rsidRPr="0008241C" w:rsidRDefault="00A01204" w:rsidP="00A01204">
            <w:pPr>
              <w:jc w:val="right"/>
              <w:rPr>
                <w:b/>
                <w:sz w:val="22"/>
                <w:szCs w:val="22"/>
              </w:rPr>
            </w:pPr>
            <w:r w:rsidRPr="0008241C">
              <w:rPr>
                <w:sz w:val="22"/>
                <w:szCs w:val="22"/>
              </w:rPr>
              <w:t>-</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114FA1B" w14:textId="77777777" w:rsidR="00A01204" w:rsidRPr="0008241C" w:rsidRDefault="00A01204" w:rsidP="00A01204">
            <w:pPr>
              <w:jc w:val="right"/>
              <w:rPr>
                <w:b/>
                <w:sz w:val="22"/>
                <w:szCs w:val="22"/>
              </w:rPr>
            </w:pPr>
            <w:r w:rsidRPr="0008241C">
              <w:rPr>
                <w:b/>
                <w:sz w:val="22"/>
                <w:szCs w:val="22"/>
              </w:rPr>
              <w:t>4,574</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CCBB001" w14:textId="77777777" w:rsidR="00A01204" w:rsidRPr="0008241C" w:rsidRDefault="00A01204" w:rsidP="00A01204">
            <w:pPr>
              <w:jc w:val="right"/>
              <w:rPr>
                <w:b/>
                <w:sz w:val="22"/>
                <w:szCs w:val="22"/>
              </w:rPr>
            </w:pPr>
            <w:r w:rsidRPr="0008241C">
              <w:rPr>
                <w:b/>
                <w:sz w:val="22"/>
                <w:szCs w:val="22"/>
              </w:rPr>
              <w:t>1</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D2BFA2C" w14:textId="77777777" w:rsidR="00A01204" w:rsidRPr="0008241C" w:rsidRDefault="00A01204" w:rsidP="00A01204">
            <w:pPr>
              <w:jc w:val="right"/>
              <w:rPr>
                <w:b/>
                <w:sz w:val="22"/>
                <w:szCs w:val="22"/>
              </w:rPr>
            </w:pPr>
            <w:r w:rsidRPr="0008241C">
              <w:rPr>
                <w:b/>
                <w:sz w:val="22"/>
                <w:szCs w:val="22"/>
              </w:rPr>
              <w:t>40</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6B291B5C" w14:textId="77777777" w:rsidR="00A01204" w:rsidRPr="0008241C" w:rsidRDefault="00A01204" w:rsidP="00A01204">
            <w:pPr>
              <w:jc w:val="right"/>
              <w:rPr>
                <w:b/>
                <w:sz w:val="22"/>
                <w:szCs w:val="22"/>
              </w:rPr>
            </w:pPr>
            <w:r w:rsidRPr="0008241C">
              <w:rPr>
                <w:b/>
                <w:sz w:val="22"/>
                <w:szCs w:val="22"/>
              </w:rPr>
              <w:t>4</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30B8D2A" w14:textId="77777777" w:rsidR="00A01204" w:rsidRPr="0008241C" w:rsidRDefault="00A01204" w:rsidP="00A01204">
            <w:pPr>
              <w:jc w:val="right"/>
              <w:rPr>
                <w:b/>
                <w:sz w:val="22"/>
                <w:szCs w:val="22"/>
              </w:rPr>
            </w:pPr>
            <w:r w:rsidRPr="0008241C">
              <w:rPr>
                <w:sz w:val="22"/>
                <w:szCs w:val="22"/>
              </w:rPr>
              <w:t>-</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D3337BD" w14:textId="77777777" w:rsidR="00A01204" w:rsidRPr="0008241C" w:rsidRDefault="00A01204" w:rsidP="00A01204">
            <w:pPr>
              <w:jc w:val="right"/>
              <w:rPr>
                <w:b/>
                <w:sz w:val="22"/>
                <w:szCs w:val="22"/>
              </w:rPr>
            </w:pPr>
            <w:r w:rsidRPr="0008241C">
              <w:rPr>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EDF8F9" w14:textId="77777777" w:rsidR="00A01204" w:rsidRPr="0008241C" w:rsidRDefault="00A01204" w:rsidP="00A01204">
            <w:pPr>
              <w:jc w:val="right"/>
              <w:rPr>
                <w:b/>
                <w:sz w:val="22"/>
                <w:szCs w:val="22"/>
              </w:rPr>
            </w:pPr>
            <w:r w:rsidRPr="0008241C">
              <w:rPr>
                <w:b/>
                <w:sz w:val="22"/>
                <w:szCs w:val="22"/>
              </w:rPr>
              <w:t>1,04</w:t>
            </w:r>
            <w:r w:rsidRPr="0008241C">
              <w:rPr>
                <w:rFonts w:eastAsia="MS Mincho"/>
                <w:b/>
                <w:sz w:val="22"/>
                <w:szCs w:val="22"/>
                <w:lang w:eastAsia="ko-KR"/>
              </w:rPr>
              <w:t>7</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44751B7C" w14:textId="77777777" w:rsidR="00A01204" w:rsidRPr="0008241C" w:rsidRDefault="00A01204" w:rsidP="00A01204">
            <w:pPr>
              <w:jc w:val="right"/>
              <w:rPr>
                <w:b/>
                <w:sz w:val="22"/>
                <w:szCs w:val="22"/>
              </w:rPr>
            </w:pPr>
            <w:r w:rsidRPr="0008241C">
              <w:rPr>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5BAC3246" w14:textId="77777777" w:rsidR="00A01204" w:rsidRPr="0008241C" w:rsidRDefault="00A01204" w:rsidP="00A01204">
            <w:pPr>
              <w:jc w:val="right"/>
              <w:rPr>
                <w:b/>
                <w:sz w:val="22"/>
                <w:szCs w:val="22"/>
              </w:rPr>
            </w:pPr>
            <w:r w:rsidRPr="0008241C">
              <w:rPr>
                <w:sz w:val="22"/>
                <w:szCs w:val="22"/>
              </w:rPr>
              <w:t>-</w:t>
            </w:r>
          </w:p>
        </w:tc>
      </w:tr>
      <w:tr w:rsidR="00A01204" w:rsidRPr="0008241C" w14:paraId="3D6549FE"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52346A44"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DD82F4"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10-14,758)</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F592B9"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0A9301"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B6785C"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3,667)</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3449F2"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05B1AA"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600-120,908)</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7D9E33"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475-107,869)</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2AE364"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367)</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625D80"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A9E02C"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620-8,474)</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09EEAC" w14:textId="77777777" w:rsidR="00A01204" w:rsidRPr="0008241C" w:rsidRDefault="00A01204" w:rsidP="00A01204">
            <w:pPr>
              <w:jc w:val="right"/>
              <w:rPr>
                <w:sz w:val="18"/>
                <w:szCs w:val="18"/>
              </w:rPr>
            </w:pPr>
            <w:r w:rsidRPr="0008241C">
              <w:rPr>
                <w:sz w:val="18"/>
                <w:szCs w:val="18"/>
              </w:rPr>
              <w:t>1</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160B88"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16-593)</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C55273"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92)</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F8CAEF"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8E25C3"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4B9C1B" w14:textId="77777777" w:rsidR="00A01204" w:rsidRPr="0008241C" w:rsidRDefault="00A01204" w:rsidP="00A01204">
            <w:pPr>
              <w:jc w:val="right"/>
              <w:rPr>
                <w:sz w:val="18"/>
                <w:szCs w:val="18"/>
              </w:rPr>
            </w:pPr>
            <w:r w:rsidRPr="0008241C">
              <w:rPr>
                <w:rFonts w:eastAsia="MS Mincho"/>
                <w:sz w:val="18"/>
                <w:szCs w:val="18"/>
                <w:lang w:eastAsia="ko-KR"/>
              </w:rPr>
              <w:t xml:space="preserve"> (142-25,74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B091CC"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D61EB7" w14:textId="77777777" w:rsidR="00A01204" w:rsidRPr="0008241C" w:rsidRDefault="00A01204" w:rsidP="00A01204">
            <w:pPr>
              <w:jc w:val="right"/>
              <w:rPr>
                <w:sz w:val="18"/>
                <w:szCs w:val="18"/>
              </w:rPr>
            </w:pPr>
            <w:r w:rsidRPr="0008241C">
              <w:rPr>
                <w:sz w:val="18"/>
                <w:szCs w:val="18"/>
              </w:rPr>
              <w:t>-</w:t>
            </w:r>
          </w:p>
        </w:tc>
      </w:tr>
      <w:tr w:rsidR="00A01204" w:rsidRPr="0008241C" w14:paraId="5B0FBF6F"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71D4645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198FD4" w14:textId="77777777" w:rsidR="00A01204" w:rsidRPr="0008241C" w:rsidRDefault="00A01204" w:rsidP="00A01204">
            <w:pPr>
              <w:jc w:val="right"/>
              <w:rPr>
                <w:sz w:val="18"/>
                <w:szCs w:val="18"/>
              </w:rPr>
            </w:pPr>
            <w:r w:rsidRPr="0008241C">
              <w:rPr>
                <w:sz w:val="18"/>
                <w:szCs w:val="18"/>
              </w:rPr>
              <w:t>11</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AFA389"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21B1C9"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AE3EF7" w14:textId="77777777" w:rsidR="00A01204" w:rsidRPr="0008241C" w:rsidRDefault="00A01204" w:rsidP="00A01204">
            <w:pPr>
              <w:jc w:val="right"/>
              <w:rPr>
                <w:sz w:val="18"/>
                <w:szCs w:val="18"/>
              </w:rPr>
            </w:pPr>
            <w:r w:rsidRPr="0008241C">
              <w:rPr>
                <w:sz w:val="18"/>
                <w:szCs w:val="18"/>
              </w:rPr>
              <w:t>1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B2667D"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12C4AA" w14:textId="77777777" w:rsidR="00A01204" w:rsidRPr="0008241C" w:rsidRDefault="00A01204" w:rsidP="00A01204">
            <w:pPr>
              <w:jc w:val="right"/>
              <w:rPr>
                <w:sz w:val="18"/>
                <w:szCs w:val="18"/>
              </w:rPr>
            </w:pPr>
            <w:r w:rsidRPr="0008241C">
              <w:rPr>
                <w:sz w:val="18"/>
                <w:szCs w:val="18"/>
              </w:rPr>
              <w:t>11</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0FA63E" w14:textId="77777777" w:rsidR="00A01204" w:rsidRPr="0008241C" w:rsidRDefault="00A01204" w:rsidP="00A01204">
            <w:pPr>
              <w:jc w:val="right"/>
              <w:rPr>
                <w:sz w:val="18"/>
                <w:szCs w:val="18"/>
              </w:rPr>
            </w:pPr>
            <w:r w:rsidRPr="0008241C">
              <w:rPr>
                <w:sz w:val="18"/>
                <w:szCs w:val="18"/>
              </w:rPr>
              <w:t>11</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69755B" w14:textId="77777777" w:rsidR="00A01204" w:rsidRPr="0008241C" w:rsidRDefault="00A01204" w:rsidP="00A01204">
            <w:pPr>
              <w:jc w:val="right"/>
              <w:rPr>
                <w:sz w:val="18"/>
                <w:szCs w:val="18"/>
              </w:rPr>
            </w:pPr>
            <w:r w:rsidRPr="0008241C">
              <w:rPr>
                <w:sz w:val="18"/>
                <w:szCs w:val="18"/>
              </w:rPr>
              <w:t>1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C82649"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718CAB" w14:textId="77777777" w:rsidR="00A01204" w:rsidRPr="0008241C" w:rsidRDefault="00A01204" w:rsidP="00A01204">
            <w:pPr>
              <w:jc w:val="right"/>
              <w:rPr>
                <w:sz w:val="18"/>
                <w:szCs w:val="18"/>
              </w:rPr>
            </w:pPr>
            <w:r w:rsidRPr="0008241C">
              <w:rPr>
                <w:sz w:val="18"/>
                <w:szCs w:val="18"/>
              </w:rPr>
              <w:t>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2E6745" w14:textId="77777777" w:rsidR="00A01204" w:rsidRPr="0008241C" w:rsidRDefault="00A01204" w:rsidP="00A01204">
            <w:pPr>
              <w:jc w:val="right"/>
              <w:rPr>
                <w:sz w:val="18"/>
                <w:szCs w:val="18"/>
              </w:rPr>
            </w:pPr>
            <w:r w:rsidRPr="0008241C">
              <w:rPr>
                <w:sz w:val="18"/>
                <w:szCs w:val="18"/>
              </w:rPr>
              <w:t>1</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3C922B" w14:textId="77777777" w:rsidR="00A01204" w:rsidRPr="0008241C" w:rsidRDefault="00A01204" w:rsidP="00A01204">
            <w:pPr>
              <w:jc w:val="right"/>
              <w:rPr>
                <w:sz w:val="18"/>
                <w:szCs w:val="18"/>
              </w:rPr>
            </w:pPr>
            <w:r w:rsidRPr="0008241C">
              <w:rPr>
                <w:sz w:val="18"/>
                <w:szCs w:val="18"/>
              </w:rPr>
              <w:t>12</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035C5" w14:textId="77777777" w:rsidR="00A01204" w:rsidRPr="0008241C" w:rsidRDefault="00A01204" w:rsidP="00A01204">
            <w:pPr>
              <w:jc w:val="right"/>
              <w:rPr>
                <w:sz w:val="18"/>
                <w:szCs w:val="18"/>
              </w:rPr>
            </w:pPr>
            <w:r w:rsidRPr="0008241C">
              <w:rPr>
                <w:sz w:val="18"/>
                <w:szCs w:val="18"/>
              </w:rPr>
              <w:t>11</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DB783E"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A0CCC6"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DC9122" w14:textId="77777777" w:rsidR="00A01204" w:rsidRPr="0008241C" w:rsidRDefault="00A01204" w:rsidP="00A01204">
            <w:pPr>
              <w:jc w:val="right"/>
              <w:rPr>
                <w:sz w:val="18"/>
                <w:szCs w:val="18"/>
              </w:rPr>
            </w:pPr>
            <w:r w:rsidRPr="0008241C">
              <w:rPr>
                <w:sz w:val="18"/>
                <w:szCs w:val="18"/>
              </w:rPr>
              <w:t>10</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B8B0F3"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692DD3" w14:textId="77777777" w:rsidR="00A01204" w:rsidRPr="0008241C" w:rsidRDefault="00A01204" w:rsidP="00A01204">
            <w:pPr>
              <w:jc w:val="right"/>
              <w:rPr>
                <w:sz w:val="18"/>
                <w:szCs w:val="18"/>
              </w:rPr>
            </w:pPr>
            <w:r w:rsidRPr="0008241C">
              <w:rPr>
                <w:sz w:val="18"/>
                <w:szCs w:val="18"/>
              </w:rPr>
              <w:t>-</w:t>
            </w:r>
          </w:p>
        </w:tc>
      </w:tr>
      <w:tr w:rsidR="00A01204" w:rsidRPr="0008241C" w14:paraId="396D712D" w14:textId="77777777" w:rsidTr="00A01204">
        <w:trPr>
          <w:trHeight w:val="113"/>
          <w:jc w:val="center"/>
        </w:trPr>
        <w:tc>
          <w:tcPr>
            <w:tcW w:w="804" w:type="dxa"/>
            <w:vMerge w:val="restart"/>
            <w:tcBorders>
              <w:left w:val="single" w:sz="4" w:space="0" w:color="000000"/>
              <w:right w:val="single" w:sz="4" w:space="0" w:color="000000"/>
            </w:tcBorders>
            <w:shd w:val="clear" w:color="auto" w:fill="D9D9D9"/>
            <w:vAlign w:val="center"/>
          </w:tcPr>
          <w:p w14:paraId="062FDF9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9</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5A25F27" w14:textId="77777777" w:rsidR="00A01204" w:rsidRPr="0008241C" w:rsidRDefault="00A01204" w:rsidP="00A01204">
            <w:pPr>
              <w:jc w:val="right"/>
              <w:rPr>
                <w:b/>
                <w:sz w:val="22"/>
                <w:szCs w:val="22"/>
              </w:rPr>
            </w:pPr>
            <w:r w:rsidRPr="0008241C">
              <w:rPr>
                <w:b/>
                <w:sz w:val="22"/>
                <w:szCs w:val="22"/>
              </w:rPr>
              <w:t>71,741</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1294231" w14:textId="77777777" w:rsidR="00A01204" w:rsidRPr="0008241C" w:rsidRDefault="00A01204" w:rsidP="00A01204">
            <w:pPr>
              <w:jc w:val="right"/>
              <w:rPr>
                <w:b/>
                <w:sz w:val="22"/>
                <w:szCs w:val="22"/>
              </w:rPr>
            </w:pPr>
            <w:r w:rsidRPr="0008241C">
              <w:rPr>
                <w:b/>
                <w:sz w:val="22"/>
                <w:szCs w:val="22"/>
              </w:rPr>
              <w:t>-</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6DD48B6" w14:textId="77777777" w:rsidR="00A01204" w:rsidRPr="0008241C" w:rsidRDefault="00A01204" w:rsidP="00A01204">
            <w:pPr>
              <w:jc w:val="right"/>
              <w:rPr>
                <w:b/>
                <w:sz w:val="22"/>
                <w:szCs w:val="22"/>
              </w:rPr>
            </w:pPr>
            <w:r w:rsidRPr="0008241C">
              <w:rPr>
                <w:b/>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23B5227" w14:textId="77777777" w:rsidR="00A01204" w:rsidRPr="0008241C" w:rsidRDefault="00A01204" w:rsidP="00A01204">
            <w:pPr>
              <w:jc w:val="right"/>
              <w:rPr>
                <w:b/>
                <w:sz w:val="22"/>
                <w:szCs w:val="22"/>
              </w:rPr>
            </w:pPr>
            <w:r w:rsidRPr="0008241C">
              <w:rPr>
                <w:b/>
                <w:sz w:val="22"/>
                <w:szCs w:val="22"/>
              </w:rPr>
              <w:t>80</w:t>
            </w:r>
            <w:r w:rsidRPr="0008241C">
              <w:rPr>
                <w:rFonts w:eastAsia="MS Mincho"/>
                <w:b/>
                <w:sz w:val="22"/>
                <w:szCs w:val="22"/>
                <w:lang w:eastAsia="ko-KR"/>
              </w:rPr>
              <w:t>8</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38CB4217" w14:textId="77777777" w:rsidR="00A01204" w:rsidRPr="0008241C" w:rsidRDefault="00A01204" w:rsidP="00A01204">
            <w:pPr>
              <w:jc w:val="right"/>
              <w:rPr>
                <w:b/>
                <w:sz w:val="22"/>
                <w:szCs w:val="22"/>
              </w:rPr>
            </w:pPr>
            <w:r w:rsidRPr="0008241C">
              <w:rPr>
                <w:b/>
                <w:sz w:val="22"/>
                <w:szCs w:val="22"/>
              </w:rPr>
              <w:t>-</w:t>
            </w:r>
          </w:p>
        </w:tc>
        <w:tc>
          <w:tcPr>
            <w:tcW w:w="854" w:type="dxa"/>
            <w:tcBorders>
              <w:top w:val="single" w:sz="4" w:space="0" w:color="000000"/>
              <w:left w:val="single" w:sz="4" w:space="0" w:color="000000"/>
              <w:bottom w:val="single" w:sz="4" w:space="0" w:color="000000"/>
              <w:right w:val="single" w:sz="4" w:space="0" w:color="000000"/>
            </w:tcBorders>
            <w:shd w:val="clear" w:color="auto" w:fill="D9D9D9"/>
          </w:tcPr>
          <w:p w14:paraId="68B32E5E" w14:textId="77777777" w:rsidR="00A01204" w:rsidRPr="0008241C" w:rsidRDefault="00A01204" w:rsidP="00A01204">
            <w:pPr>
              <w:jc w:val="right"/>
              <w:rPr>
                <w:b/>
                <w:sz w:val="22"/>
                <w:szCs w:val="22"/>
              </w:rPr>
            </w:pPr>
            <w:r w:rsidRPr="0008241C">
              <w:rPr>
                <w:b/>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tcPr>
          <w:p w14:paraId="3D06BDF7" w14:textId="77777777" w:rsidR="00A01204" w:rsidRPr="0008241C" w:rsidRDefault="00A01204" w:rsidP="00A01204">
            <w:pPr>
              <w:jc w:val="right"/>
              <w:rPr>
                <w:b/>
                <w:sz w:val="22"/>
                <w:szCs w:val="22"/>
              </w:rPr>
            </w:pPr>
            <w:r w:rsidRPr="0008241C">
              <w:rPr>
                <w:b/>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6B28333" w14:textId="77777777" w:rsidR="00A01204" w:rsidRPr="0008241C" w:rsidRDefault="00A01204" w:rsidP="00A01204">
            <w:pPr>
              <w:jc w:val="right"/>
              <w:rPr>
                <w:b/>
                <w:sz w:val="22"/>
                <w:szCs w:val="22"/>
              </w:rPr>
            </w:pPr>
            <w:r w:rsidRPr="0008241C">
              <w:rPr>
                <w:b/>
                <w:sz w:val="22"/>
                <w:szCs w:val="22"/>
              </w:rPr>
              <w:t>2,185</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9600688" w14:textId="77777777" w:rsidR="00A01204" w:rsidRPr="0008241C" w:rsidRDefault="00A01204" w:rsidP="00A01204">
            <w:pPr>
              <w:jc w:val="right"/>
              <w:rPr>
                <w:b/>
                <w:sz w:val="22"/>
                <w:szCs w:val="22"/>
              </w:rPr>
            </w:pPr>
            <w:r w:rsidRPr="0008241C">
              <w:rPr>
                <w:b/>
                <w:sz w:val="22"/>
                <w:szCs w:val="22"/>
              </w:rPr>
              <w:t>271</w:t>
            </w:r>
          </w:p>
        </w:tc>
        <w:tc>
          <w:tcPr>
            <w:tcW w:w="709"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3E7626E" w14:textId="77777777" w:rsidR="00A01204" w:rsidRPr="0008241C" w:rsidRDefault="00A01204" w:rsidP="00A01204">
            <w:pPr>
              <w:jc w:val="right"/>
              <w:rPr>
                <w:b/>
                <w:sz w:val="22"/>
                <w:szCs w:val="22"/>
              </w:rPr>
            </w:pPr>
            <w:r w:rsidRPr="0008241C">
              <w:rPr>
                <w:b/>
                <w:sz w:val="22"/>
                <w:szCs w:val="22"/>
              </w:rPr>
              <w:t>-</w:t>
            </w:r>
          </w:p>
        </w:tc>
        <w:tc>
          <w:tcPr>
            <w:tcW w:w="56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EB7D353" w14:textId="77777777" w:rsidR="00A01204" w:rsidRPr="0008241C" w:rsidRDefault="00A01204" w:rsidP="00A01204">
            <w:pPr>
              <w:jc w:val="right"/>
              <w:rPr>
                <w:b/>
                <w:sz w:val="22"/>
                <w:szCs w:val="22"/>
              </w:rPr>
            </w:pPr>
            <w:r w:rsidRPr="0008241C">
              <w:rPr>
                <w:rFonts w:eastAsia="MS Mincho"/>
                <w:b/>
                <w:sz w:val="22"/>
                <w:szCs w:val="22"/>
                <w:lang w:eastAsia="ko-KR"/>
              </w:rPr>
              <w:t>4</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D330E4A" w14:textId="77777777" w:rsidR="00A01204" w:rsidRPr="0008241C" w:rsidRDefault="00A01204" w:rsidP="00A01204">
            <w:pPr>
              <w:jc w:val="right"/>
              <w:rPr>
                <w:b/>
                <w:sz w:val="22"/>
                <w:szCs w:val="22"/>
              </w:rPr>
            </w:pPr>
            <w:r w:rsidRPr="0008241C">
              <w:rPr>
                <w:b/>
                <w:sz w:val="22"/>
                <w:szCs w:val="22"/>
              </w:rPr>
              <w:t>4</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AB7FF61" w14:textId="77777777" w:rsidR="00A01204" w:rsidRPr="0008241C" w:rsidRDefault="00A01204" w:rsidP="00A01204">
            <w:pPr>
              <w:jc w:val="right"/>
              <w:rPr>
                <w:b/>
                <w:sz w:val="22"/>
                <w:szCs w:val="22"/>
              </w:rPr>
            </w:pPr>
            <w:r w:rsidRPr="0008241C">
              <w:rPr>
                <w:b/>
                <w:sz w:val="22"/>
                <w:szCs w:val="22"/>
              </w:rPr>
              <w:t>5,656</w:t>
            </w:r>
          </w:p>
        </w:tc>
        <w:tc>
          <w:tcPr>
            <w:tcW w:w="74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FCD058E" w14:textId="77777777" w:rsidR="00A01204" w:rsidRPr="0008241C" w:rsidRDefault="00A01204" w:rsidP="00A01204">
            <w:pPr>
              <w:jc w:val="right"/>
              <w:rPr>
                <w:b/>
                <w:sz w:val="22"/>
                <w:szCs w:val="22"/>
              </w:rPr>
            </w:pPr>
            <w:r w:rsidRPr="0008241C">
              <w:rPr>
                <w:b/>
                <w:sz w:val="22"/>
                <w:szCs w:val="22"/>
              </w:rPr>
              <w:t>154</w:t>
            </w:r>
          </w:p>
        </w:tc>
        <w:tc>
          <w:tcPr>
            <w:tcW w:w="708"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75ADFD8" w14:textId="77777777" w:rsidR="00A01204" w:rsidRPr="0008241C" w:rsidRDefault="00A01204" w:rsidP="00A01204">
            <w:pPr>
              <w:jc w:val="right"/>
              <w:rPr>
                <w:b/>
                <w:sz w:val="22"/>
                <w:szCs w:val="22"/>
              </w:rPr>
            </w:pPr>
            <w:r w:rsidRPr="0008241C">
              <w:rPr>
                <w:b/>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tcPr>
          <w:p w14:paraId="344A3158" w14:textId="77777777" w:rsidR="00A01204" w:rsidRPr="0008241C" w:rsidRDefault="00A01204" w:rsidP="00A01204">
            <w:pPr>
              <w:jc w:val="right"/>
              <w:rPr>
                <w:b/>
                <w:sz w:val="22"/>
                <w:szCs w:val="22"/>
              </w:rPr>
            </w:pPr>
            <w:r w:rsidRPr="0008241C">
              <w:rPr>
                <w:b/>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1D53C893" w14:textId="77777777" w:rsidR="00A01204" w:rsidRPr="0008241C" w:rsidRDefault="00A01204" w:rsidP="00A01204">
            <w:pPr>
              <w:jc w:val="right"/>
              <w:rPr>
                <w:b/>
                <w:sz w:val="22"/>
                <w:szCs w:val="22"/>
              </w:rPr>
            </w:pPr>
            <w:r w:rsidRPr="0008241C">
              <w:rPr>
                <w:b/>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tcPr>
          <w:p w14:paraId="32426D72" w14:textId="77777777" w:rsidR="00A01204" w:rsidRPr="0008241C" w:rsidRDefault="00A01204" w:rsidP="00A01204">
            <w:pPr>
              <w:jc w:val="right"/>
              <w:rPr>
                <w:b/>
                <w:sz w:val="22"/>
                <w:szCs w:val="22"/>
              </w:rPr>
            </w:pPr>
            <w:r w:rsidRPr="0008241C">
              <w:rPr>
                <w:b/>
                <w:sz w:val="22"/>
                <w:szCs w:val="22"/>
              </w:rPr>
              <w:t>-</w:t>
            </w:r>
          </w:p>
        </w:tc>
      </w:tr>
      <w:tr w:rsidR="00A01204" w:rsidRPr="0008241C" w14:paraId="59465E11"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369B9F1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41E97"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246-141,236)</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862E6A"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AF951D"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F855FE" w14:textId="77777777" w:rsidR="00A01204" w:rsidRPr="0008241C" w:rsidRDefault="00A01204" w:rsidP="00A01204">
            <w:pPr>
              <w:jc w:val="right"/>
              <w:rPr>
                <w:rFonts w:eastAsia="MS Mincho"/>
                <w:sz w:val="18"/>
                <w:szCs w:val="18"/>
                <w:lang w:eastAsia="ko-KR"/>
              </w:rPr>
            </w:pPr>
            <w:r w:rsidRPr="0008241C">
              <w:rPr>
                <w:sz w:val="18"/>
                <w:szCs w:val="18"/>
              </w:rPr>
              <w:t>80</w:t>
            </w:r>
            <w:r w:rsidRPr="0008241C">
              <w:rPr>
                <w:rFonts w:eastAsia="MS Mincho"/>
                <w:sz w:val="18"/>
                <w:szCs w:val="18"/>
                <w:lang w:eastAsia="ko-KR"/>
              </w:rPr>
              <w:t>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07F705"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9C5D80"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BBB371"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DFDBE2" w14:textId="77777777" w:rsidR="00A01204" w:rsidRPr="0008241C" w:rsidRDefault="00A01204" w:rsidP="00A01204">
            <w:pPr>
              <w:jc w:val="right"/>
              <w:rPr>
                <w:sz w:val="18"/>
                <w:szCs w:val="18"/>
              </w:rPr>
            </w:pPr>
            <w:r w:rsidRPr="0008241C">
              <w:rPr>
                <w:sz w:val="18"/>
                <w:szCs w:val="18"/>
              </w:rPr>
              <w:t>2,185</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031ACF" w14:textId="77777777" w:rsidR="00A01204" w:rsidRPr="0008241C" w:rsidRDefault="00A01204" w:rsidP="00A01204">
            <w:pPr>
              <w:jc w:val="right"/>
              <w:rPr>
                <w:sz w:val="18"/>
                <w:szCs w:val="18"/>
              </w:rPr>
            </w:pPr>
            <w:r w:rsidRPr="0008241C">
              <w:rPr>
                <w:sz w:val="18"/>
                <w:szCs w:val="18"/>
              </w:rPr>
              <w:t>27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284966"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948B80"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5)</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B85EE1"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2-30)</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1CAC1D"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5-8,018)</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03AE3A" w14:textId="77777777" w:rsidR="00A01204" w:rsidRPr="0008241C" w:rsidRDefault="00A01204" w:rsidP="00A01204">
            <w:pPr>
              <w:jc w:val="right"/>
              <w:rPr>
                <w:sz w:val="18"/>
                <w:szCs w:val="18"/>
              </w:rPr>
            </w:pPr>
            <w:r w:rsidRPr="0008241C">
              <w:rPr>
                <w:sz w:val="18"/>
                <w:szCs w:val="18"/>
              </w:rPr>
              <w:t>154</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3FAACF"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888277"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020312"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3C9C56" w14:textId="77777777" w:rsidR="00A01204" w:rsidRPr="0008241C" w:rsidRDefault="00A01204" w:rsidP="00A01204">
            <w:pPr>
              <w:jc w:val="right"/>
              <w:rPr>
                <w:sz w:val="18"/>
                <w:szCs w:val="18"/>
              </w:rPr>
            </w:pPr>
            <w:r w:rsidRPr="0008241C">
              <w:rPr>
                <w:sz w:val="18"/>
                <w:szCs w:val="18"/>
              </w:rPr>
              <w:t>-</w:t>
            </w:r>
          </w:p>
        </w:tc>
      </w:tr>
      <w:tr w:rsidR="00A01204" w:rsidRPr="0008241C" w14:paraId="1D27B24E"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vAlign w:val="center"/>
          </w:tcPr>
          <w:p w14:paraId="7B938F4F"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EDC16F" w14:textId="77777777" w:rsidR="00A01204" w:rsidRPr="0008241C" w:rsidRDefault="00A01204" w:rsidP="00A01204">
            <w:pPr>
              <w:jc w:val="right"/>
              <w:rPr>
                <w:sz w:val="18"/>
                <w:szCs w:val="18"/>
              </w:rPr>
            </w:pPr>
            <w:r w:rsidRPr="0008241C">
              <w:rPr>
                <w:sz w:val="18"/>
                <w:szCs w:val="18"/>
              </w:rPr>
              <w:t>2</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22A35A"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E1A058"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D111FB" w14:textId="77777777" w:rsidR="00A01204" w:rsidRPr="0008241C" w:rsidRDefault="00A01204" w:rsidP="00A01204">
            <w:pPr>
              <w:jc w:val="right"/>
              <w:rPr>
                <w:sz w:val="18"/>
                <w:szCs w:val="18"/>
              </w:rPr>
            </w:pPr>
            <w:r w:rsidRPr="0008241C">
              <w:rPr>
                <w:sz w:val="18"/>
                <w:szCs w:val="18"/>
              </w:rPr>
              <w:t>1</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ABA4FF"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E5AA2C"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BE242A"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7E325A" w14:textId="77777777" w:rsidR="00A01204" w:rsidRPr="0008241C" w:rsidRDefault="00A01204" w:rsidP="00A01204">
            <w:pPr>
              <w:jc w:val="right"/>
              <w:rPr>
                <w:sz w:val="18"/>
                <w:szCs w:val="18"/>
              </w:rPr>
            </w:pPr>
            <w:r w:rsidRPr="0008241C">
              <w:rPr>
                <w:sz w:val="18"/>
                <w:szCs w:val="18"/>
              </w:rPr>
              <w:t>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5E9165" w14:textId="77777777" w:rsidR="00A01204" w:rsidRPr="0008241C" w:rsidRDefault="00A01204" w:rsidP="00A01204">
            <w:pPr>
              <w:jc w:val="right"/>
              <w:rPr>
                <w:sz w:val="18"/>
                <w:szCs w:val="18"/>
              </w:rPr>
            </w:pPr>
            <w:r w:rsidRPr="0008241C">
              <w:rPr>
                <w:sz w:val="18"/>
                <w:szCs w:val="18"/>
              </w:rPr>
              <w:t>1</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FC9C59"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06AED7" w14:textId="77777777" w:rsidR="00A01204" w:rsidRPr="0008241C" w:rsidRDefault="00A01204" w:rsidP="00A01204">
            <w:pPr>
              <w:jc w:val="right"/>
              <w:rPr>
                <w:sz w:val="18"/>
                <w:szCs w:val="18"/>
              </w:rPr>
            </w:pPr>
            <w:r w:rsidRPr="0008241C">
              <w:rPr>
                <w:sz w:val="18"/>
                <w:szCs w:val="18"/>
              </w:rPr>
              <w:t>2</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6E43E5" w14:textId="77777777" w:rsidR="00A01204" w:rsidRPr="0008241C" w:rsidRDefault="00A01204" w:rsidP="00A01204">
            <w:pPr>
              <w:jc w:val="right"/>
              <w:rPr>
                <w:sz w:val="18"/>
                <w:szCs w:val="18"/>
              </w:rPr>
            </w:pPr>
            <w:r w:rsidRPr="0008241C">
              <w:rPr>
                <w:sz w:val="18"/>
                <w:szCs w:val="18"/>
              </w:rPr>
              <w:t>3</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2FA792" w14:textId="77777777" w:rsidR="00A01204" w:rsidRPr="0008241C" w:rsidRDefault="00A01204" w:rsidP="00A01204">
            <w:pPr>
              <w:jc w:val="right"/>
              <w:rPr>
                <w:sz w:val="18"/>
                <w:szCs w:val="18"/>
              </w:rPr>
            </w:pPr>
            <w:r w:rsidRPr="0008241C">
              <w:rPr>
                <w:sz w:val="18"/>
                <w:szCs w:val="18"/>
              </w:rPr>
              <w:t>3</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3C5DC9" w14:textId="77777777" w:rsidR="00A01204" w:rsidRPr="0008241C" w:rsidRDefault="00A01204" w:rsidP="00A01204">
            <w:pPr>
              <w:jc w:val="right"/>
              <w:rPr>
                <w:sz w:val="18"/>
                <w:szCs w:val="18"/>
              </w:rPr>
            </w:pPr>
            <w:r w:rsidRPr="0008241C">
              <w:rPr>
                <w:sz w:val="18"/>
                <w:szCs w:val="18"/>
              </w:rPr>
              <w:t>1</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E6C860"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A1FB57"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342B2C"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690669" w14:textId="77777777" w:rsidR="00A01204" w:rsidRPr="0008241C" w:rsidRDefault="00A01204" w:rsidP="00A01204">
            <w:pPr>
              <w:jc w:val="right"/>
              <w:rPr>
                <w:sz w:val="18"/>
                <w:szCs w:val="18"/>
              </w:rPr>
            </w:pPr>
            <w:r w:rsidRPr="0008241C">
              <w:rPr>
                <w:sz w:val="18"/>
                <w:szCs w:val="18"/>
              </w:rPr>
              <w:t>-</w:t>
            </w:r>
          </w:p>
        </w:tc>
      </w:tr>
      <w:tr w:rsidR="00A01204" w:rsidRPr="0008241C" w14:paraId="7E8BFFDC" w14:textId="77777777" w:rsidTr="00A01204">
        <w:trPr>
          <w:trHeight w:val="113"/>
          <w:jc w:val="center"/>
        </w:trPr>
        <w:tc>
          <w:tcPr>
            <w:tcW w:w="804"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6F00AB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0</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D8DB8A" w14:textId="77777777" w:rsidR="00A01204" w:rsidRPr="0008241C" w:rsidRDefault="00A01204" w:rsidP="00A01204">
            <w:pPr>
              <w:jc w:val="right"/>
              <w:rPr>
                <w:sz w:val="18"/>
                <w:szCs w:val="18"/>
              </w:rPr>
            </w:pPr>
            <w:r w:rsidRPr="0008241C">
              <w:rPr>
                <w:sz w:val="18"/>
                <w:szCs w:val="18"/>
              </w:rPr>
              <w:t>-</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6AFFAB"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DF2859"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1BC763"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BCC78D"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405AF8"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EEB87B"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281F1A"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3DE8CF"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192829"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269A5E"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FCCA17" w14:textId="77777777" w:rsidR="00A01204" w:rsidRPr="0008241C" w:rsidRDefault="00A01204" w:rsidP="00A01204">
            <w:pPr>
              <w:jc w:val="right"/>
              <w:rPr>
                <w:sz w:val="18"/>
                <w:szCs w:val="18"/>
              </w:rPr>
            </w:pPr>
            <w:r w:rsidRPr="0008241C">
              <w:rPr>
                <w:sz w:val="18"/>
                <w:szCs w:val="18"/>
              </w:rPr>
              <w:t>-</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E181D6" w14:textId="77777777" w:rsidR="00A01204" w:rsidRPr="0008241C" w:rsidRDefault="00A01204" w:rsidP="00A01204">
            <w:pPr>
              <w:jc w:val="right"/>
              <w:rPr>
                <w:sz w:val="18"/>
                <w:szCs w:val="18"/>
              </w:rPr>
            </w:pPr>
            <w:r w:rsidRPr="0008241C">
              <w:rPr>
                <w:sz w:val="18"/>
                <w:szCs w:val="18"/>
              </w:rPr>
              <w:t>-</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3ED267"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1A73DC"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DBB2D7"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689595"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3F46CE" w14:textId="77777777" w:rsidR="00A01204" w:rsidRPr="0008241C" w:rsidRDefault="00A01204" w:rsidP="00A01204">
            <w:pPr>
              <w:jc w:val="right"/>
              <w:rPr>
                <w:sz w:val="18"/>
                <w:szCs w:val="18"/>
              </w:rPr>
            </w:pPr>
            <w:r w:rsidRPr="0008241C">
              <w:rPr>
                <w:sz w:val="18"/>
                <w:szCs w:val="18"/>
              </w:rPr>
              <w:t>-</w:t>
            </w:r>
          </w:p>
        </w:tc>
      </w:tr>
      <w:tr w:rsidR="00A01204" w:rsidRPr="0008241C" w14:paraId="5B37B814" w14:textId="77777777" w:rsidTr="00A01204">
        <w:trPr>
          <w:trHeight w:val="113"/>
          <w:jc w:val="center"/>
        </w:trPr>
        <w:tc>
          <w:tcPr>
            <w:tcW w:w="804" w:type="dxa"/>
            <w:vMerge w:val="restart"/>
            <w:tcBorders>
              <w:top w:val="single" w:sz="4" w:space="0" w:color="000000"/>
              <w:left w:val="single" w:sz="4" w:space="0" w:color="000000"/>
              <w:right w:val="single" w:sz="4" w:space="0" w:color="000000"/>
            </w:tcBorders>
            <w:shd w:val="clear" w:color="auto" w:fill="D9D9D9"/>
            <w:vAlign w:val="center"/>
          </w:tcPr>
          <w:p w14:paraId="5BE38F82"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r w:rsidRPr="0008241C">
              <w:rPr>
                <w:rFonts w:eastAsia="Calibri"/>
                <w:b/>
                <w:sz w:val="22"/>
                <w:szCs w:val="22"/>
                <w:lang w:val="en-US"/>
              </w:rPr>
              <w:t>11</w:t>
            </w:r>
          </w:p>
        </w:tc>
        <w:tc>
          <w:tcPr>
            <w:tcW w:w="992"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4056058" w14:textId="77777777" w:rsidR="00A01204" w:rsidRPr="0008241C" w:rsidRDefault="00A01204" w:rsidP="00A01204">
            <w:pPr>
              <w:jc w:val="right"/>
              <w:rPr>
                <w:b/>
                <w:sz w:val="22"/>
                <w:szCs w:val="22"/>
              </w:rPr>
            </w:pPr>
            <w:r w:rsidRPr="0008241C">
              <w:rPr>
                <w:b/>
                <w:sz w:val="22"/>
                <w:szCs w:val="22"/>
              </w:rPr>
              <w:t>4</w:t>
            </w:r>
            <w:r w:rsidRPr="0008241C">
              <w:rPr>
                <w:rFonts w:eastAsia="MS Mincho"/>
                <w:b/>
                <w:sz w:val="22"/>
                <w:szCs w:val="22"/>
                <w:lang w:eastAsia="ko-KR"/>
              </w:rPr>
              <w:t>4</w:t>
            </w:r>
          </w:p>
        </w:tc>
        <w:tc>
          <w:tcPr>
            <w:tcW w:w="7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D4DDBF3" w14:textId="77777777" w:rsidR="00A01204" w:rsidRPr="0008241C" w:rsidRDefault="00A01204" w:rsidP="00A01204">
            <w:pPr>
              <w:jc w:val="right"/>
              <w:rPr>
                <w:b/>
                <w:sz w:val="22"/>
                <w:szCs w:val="22"/>
              </w:rPr>
            </w:pPr>
            <w:r w:rsidRPr="0008241C">
              <w:rPr>
                <w:b/>
                <w:sz w:val="22"/>
                <w:szCs w:val="22"/>
              </w:rPr>
              <w:t>-</w:t>
            </w:r>
          </w:p>
        </w:tc>
        <w:tc>
          <w:tcPr>
            <w:tcW w:w="70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EFBB3CC" w14:textId="77777777" w:rsidR="00A01204" w:rsidRPr="0008241C" w:rsidRDefault="00A01204" w:rsidP="00A01204">
            <w:pPr>
              <w:jc w:val="right"/>
              <w:rPr>
                <w:b/>
                <w:sz w:val="22"/>
                <w:szCs w:val="22"/>
              </w:rPr>
            </w:pPr>
            <w:r w:rsidRPr="0008241C">
              <w:rPr>
                <w:b/>
                <w:sz w:val="22"/>
                <w:szCs w:val="22"/>
              </w:rPr>
              <w:t>2</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92D6DA1" w14:textId="77777777" w:rsidR="00A01204" w:rsidRPr="0008241C" w:rsidRDefault="00A01204" w:rsidP="00A01204">
            <w:pPr>
              <w:jc w:val="right"/>
              <w:rPr>
                <w:b/>
                <w:sz w:val="22"/>
                <w:szCs w:val="22"/>
              </w:rPr>
            </w:pPr>
            <w:r w:rsidRPr="0008241C">
              <w:rPr>
                <w:b/>
                <w:sz w:val="22"/>
                <w:szCs w:val="22"/>
              </w:rPr>
              <w:t>6</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ED38F21" w14:textId="77777777" w:rsidR="00A01204" w:rsidRPr="0008241C" w:rsidRDefault="00A01204" w:rsidP="00A01204">
            <w:pPr>
              <w:jc w:val="right"/>
              <w:rPr>
                <w:b/>
                <w:sz w:val="22"/>
                <w:szCs w:val="22"/>
              </w:rPr>
            </w:pPr>
            <w:r w:rsidRPr="0008241C">
              <w:rPr>
                <w:b/>
                <w:sz w:val="22"/>
                <w:szCs w:val="22"/>
              </w:rPr>
              <w:t>-</w:t>
            </w:r>
          </w:p>
        </w:tc>
        <w:tc>
          <w:tcPr>
            <w:tcW w:w="854"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526D66F" w14:textId="77777777" w:rsidR="00A01204" w:rsidRPr="0008241C" w:rsidRDefault="00A01204" w:rsidP="00A01204">
            <w:pPr>
              <w:jc w:val="right"/>
              <w:rPr>
                <w:b/>
                <w:sz w:val="22"/>
                <w:szCs w:val="22"/>
              </w:rPr>
            </w:pPr>
            <w:r w:rsidRPr="0008241C">
              <w:rPr>
                <w:b/>
                <w:sz w:val="22"/>
                <w:szCs w:val="22"/>
              </w:rPr>
              <w:t>9</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DFD13F3" w14:textId="77777777" w:rsidR="00A01204" w:rsidRPr="0008241C" w:rsidRDefault="00A01204" w:rsidP="00A01204">
            <w:pPr>
              <w:jc w:val="right"/>
              <w:rPr>
                <w:b/>
                <w:sz w:val="22"/>
                <w:szCs w:val="22"/>
              </w:rPr>
            </w:pPr>
            <w:r w:rsidRPr="0008241C">
              <w:rPr>
                <w:b/>
                <w:sz w:val="22"/>
                <w:szCs w:val="22"/>
              </w:rPr>
              <w:t>-</w:t>
            </w:r>
          </w:p>
        </w:tc>
        <w:tc>
          <w:tcPr>
            <w:tcW w:w="85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0F330E3" w14:textId="77777777" w:rsidR="00A01204" w:rsidRPr="0008241C" w:rsidRDefault="00A01204" w:rsidP="00A01204">
            <w:pPr>
              <w:jc w:val="right"/>
              <w:rPr>
                <w:b/>
                <w:sz w:val="22"/>
                <w:szCs w:val="22"/>
              </w:rPr>
            </w:pPr>
            <w:r w:rsidRPr="0008241C">
              <w:rPr>
                <w:b/>
                <w:sz w:val="22"/>
                <w:szCs w:val="22"/>
              </w:rPr>
              <w:t>5</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Pr>
          <w:p w14:paraId="1CA7459D" w14:textId="77777777" w:rsidR="00A01204" w:rsidRPr="0008241C" w:rsidRDefault="00A01204" w:rsidP="00A01204">
            <w:pPr>
              <w:jc w:val="right"/>
              <w:rPr>
                <w:b/>
                <w:sz w:val="22"/>
                <w:szCs w:val="22"/>
              </w:rPr>
            </w:pPr>
            <w:r w:rsidRPr="0008241C">
              <w:rPr>
                <w:b/>
                <w:sz w:val="22"/>
                <w:szCs w:val="22"/>
              </w:rPr>
              <w:t>-</w:t>
            </w:r>
          </w:p>
        </w:tc>
        <w:tc>
          <w:tcPr>
            <w:tcW w:w="709" w:type="dxa"/>
            <w:tcBorders>
              <w:top w:val="single" w:sz="4" w:space="0" w:color="000000"/>
              <w:left w:val="single" w:sz="4" w:space="0" w:color="000000"/>
              <w:bottom w:val="single" w:sz="4" w:space="0" w:color="000000"/>
              <w:right w:val="single" w:sz="4" w:space="0" w:color="000000"/>
            </w:tcBorders>
            <w:shd w:val="clear" w:color="auto" w:fill="D9D9D9"/>
          </w:tcPr>
          <w:p w14:paraId="58266702" w14:textId="77777777" w:rsidR="00A01204" w:rsidRPr="0008241C" w:rsidRDefault="00A01204" w:rsidP="00A01204">
            <w:pPr>
              <w:jc w:val="right"/>
              <w:rPr>
                <w:b/>
                <w:sz w:val="22"/>
                <w:szCs w:val="22"/>
              </w:rPr>
            </w:pPr>
            <w:r w:rsidRPr="0008241C">
              <w:rPr>
                <w:b/>
                <w:sz w:val="22"/>
                <w:szCs w:val="22"/>
              </w:rPr>
              <w:t>-</w:t>
            </w:r>
          </w:p>
        </w:tc>
        <w:tc>
          <w:tcPr>
            <w:tcW w:w="567" w:type="dxa"/>
            <w:tcBorders>
              <w:top w:val="single" w:sz="4" w:space="0" w:color="000000"/>
              <w:left w:val="single" w:sz="4" w:space="0" w:color="000000"/>
              <w:bottom w:val="single" w:sz="4" w:space="0" w:color="000000"/>
              <w:right w:val="single" w:sz="4" w:space="0" w:color="000000"/>
            </w:tcBorders>
            <w:shd w:val="clear" w:color="auto" w:fill="D9D9D9"/>
          </w:tcPr>
          <w:p w14:paraId="544AA2CC" w14:textId="77777777" w:rsidR="00A01204" w:rsidRPr="0008241C" w:rsidRDefault="00A01204" w:rsidP="00A01204">
            <w:pPr>
              <w:jc w:val="right"/>
              <w:rPr>
                <w:b/>
                <w:sz w:val="22"/>
                <w:szCs w:val="22"/>
              </w:rPr>
            </w:pPr>
            <w:r w:rsidRPr="0008241C">
              <w:rPr>
                <w:b/>
                <w:sz w:val="22"/>
                <w:szCs w:val="22"/>
              </w:rPr>
              <w:t>-</w:t>
            </w:r>
          </w:p>
        </w:tc>
        <w:tc>
          <w:tcPr>
            <w:tcW w:w="101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E545B9A" w14:textId="77777777" w:rsidR="00A01204" w:rsidRPr="0008241C" w:rsidRDefault="00A01204" w:rsidP="00A01204">
            <w:pPr>
              <w:jc w:val="right"/>
              <w:rPr>
                <w:b/>
                <w:sz w:val="22"/>
                <w:szCs w:val="22"/>
              </w:rPr>
            </w:pPr>
            <w:r w:rsidRPr="0008241C">
              <w:rPr>
                <w:b/>
                <w:sz w:val="22"/>
                <w:szCs w:val="22"/>
              </w:rPr>
              <w:t>2</w:t>
            </w:r>
          </w:p>
        </w:tc>
        <w:tc>
          <w:tcPr>
            <w:tcW w:w="9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54B0794" w14:textId="77777777" w:rsidR="00A01204" w:rsidRPr="0008241C" w:rsidRDefault="00A01204" w:rsidP="00A01204">
            <w:pPr>
              <w:jc w:val="right"/>
              <w:rPr>
                <w:b/>
                <w:sz w:val="22"/>
                <w:szCs w:val="22"/>
              </w:rPr>
            </w:pPr>
            <w:r w:rsidRPr="0008241C">
              <w:rPr>
                <w:b/>
                <w:sz w:val="22"/>
                <w:szCs w:val="22"/>
              </w:rPr>
              <w:t>4</w:t>
            </w:r>
          </w:p>
        </w:tc>
        <w:tc>
          <w:tcPr>
            <w:tcW w:w="748" w:type="dxa"/>
            <w:tcBorders>
              <w:top w:val="single" w:sz="4" w:space="0" w:color="000000"/>
              <w:left w:val="single" w:sz="4" w:space="0" w:color="000000"/>
              <w:bottom w:val="single" w:sz="4" w:space="0" w:color="000000"/>
              <w:right w:val="single" w:sz="4" w:space="0" w:color="000000"/>
            </w:tcBorders>
            <w:shd w:val="clear" w:color="auto" w:fill="D9D9D9"/>
          </w:tcPr>
          <w:p w14:paraId="7A6E6A11" w14:textId="77777777" w:rsidR="00A01204" w:rsidRPr="0008241C" w:rsidRDefault="00A01204" w:rsidP="00A01204">
            <w:pPr>
              <w:jc w:val="right"/>
              <w:rPr>
                <w:b/>
                <w:sz w:val="22"/>
                <w:szCs w:val="22"/>
              </w:rPr>
            </w:pPr>
            <w:r w:rsidRPr="0008241C">
              <w:rPr>
                <w:b/>
                <w:sz w:val="22"/>
                <w:szCs w:val="22"/>
              </w:rPr>
              <w:t>-</w:t>
            </w:r>
          </w:p>
        </w:tc>
        <w:tc>
          <w:tcPr>
            <w:tcW w:w="708" w:type="dxa"/>
            <w:tcBorders>
              <w:top w:val="single" w:sz="4" w:space="0" w:color="000000"/>
              <w:left w:val="single" w:sz="4" w:space="0" w:color="000000"/>
              <w:bottom w:val="single" w:sz="4" w:space="0" w:color="000000"/>
              <w:right w:val="single" w:sz="4" w:space="0" w:color="000000"/>
            </w:tcBorders>
            <w:shd w:val="clear" w:color="auto" w:fill="D9D9D9"/>
          </w:tcPr>
          <w:p w14:paraId="78E7FBF1" w14:textId="77777777" w:rsidR="00A01204" w:rsidRPr="0008241C" w:rsidRDefault="00A01204" w:rsidP="00A01204">
            <w:pPr>
              <w:jc w:val="right"/>
              <w:rPr>
                <w:b/>
                <w:sz w:val="22"/>
                <w:szCs w:val="22"/>
              </w:rPr>
            </w:pPr>
            <w:r w:rsidRPr="0008241C">
              <w:rPr>
                <w:b/>
                <w:sz w:val="22"/>
                <w:szCs w:val="22"/>
              </w:rPr>
              <w:t>-</w:t>
            </w:r>
          </w:p>
        </w:tc>
        <w:tc>
          <w:tcPr>
            <w:tcW w:w="851"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76B950CC" w14:textId="77777777" w:rsidR="00A01204" w:rsidRPr="0008241C" w:rsidRDefault="00A01204" w:rsidP="00A01204">
            <w:pPr>
              <w:jc w:val="right"/>
              <w:rPr>
                <w:b/>
                <w:sz w:val="22"/>
                <w:szCs w:val="22"/>
              </w:rPr>
            </w:pPr>
            <w:r w:rsidRPr="0008241C">
              <w:rPr>
                <w:b/>
                <w:sz w:val="22"/>
                <w:szCs w:val="22"/>
              </w:rPr>
              <w:t>5</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E5D92E0" w14:textId="77777777" w:rsidR="00A01204" w:rsidRPr="0008241C" w:rsidRDefault="00A01204" w:rsidP="00A01204">
            <w:pPr>
              <w:jc w:val="right"/>
              <w:rPr>
                <w:b/>
                <w:sz w:val="22"/>
                <w:szCs w:val="22"/>
              </w:rPr>
            </w:pPr>
            <w:r w:rsidRPr="0008241C">
              <w:rPr>
                <w:b/>
                <w:sz w:val="22"/>
                <w:szCs w:val="22"/>
              </w:rPr>
              <w:t>-</w:t>
            </w:r>
          </w:p>
        </w:tc>
        <w:tc>
          <w:tcPr>
            <w:tcW w:w="4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26D88374" w14:textId="77777777" w:rsidR="00A01204" w:rsidRPr="0008241C" w:rsidRDefault="00A01204" w:rsidP="00A01204">
            <w:pPr>
              <w:jc w:val="right"/>
              <w:rPr>
                <w:b/>
                <w:sz w:val="22"/>
                <w:szCs w:val="22"/>
              </w:rPr>
            </w:pPr>
            <w:r w:rsidRPr="0008241C">
              <w:rPr>
                <w:b/>
                <w:sz w:val="22"/>
                <w:szCs w:val="22"/>
              </w:rPr>
              <w:t>-</w:t>
            </w:r>
          </w:p>
        </w:tc>
      </w:tr>
      <w:tr w:rsidR="00A01204" w:rsidRPr="0008241C" w14:paraId="1A7164B3" w14:textId="77777777" w:rsidTr="00A01204">
        <w:trPr>
          <w:trHeight w:val="113"/>
          <w:jc w:val="center"/>
        </w:trPr>
        <w:tc>
          <w:tcPr>
            <w:tcW w:w="804" w:type="dxa"/>
            <w:vMerge/>
            <w:tcBorders>
              <w:left w:val="single" w:sz="4" w:space="0" w:color="000000"/>
              <w:right w:val="single" w:sz="4" w:space="0" w:color="000000"/>
            </w:tcBorders>
            <w:shd w:val="clear" w:color="auto" w:fill="D9D9D9"/>
            <w:vAlign w:val="center"/>
            <w:hideMark/>
          </w:tcPr>
          <w:p w14:paraId="039DC74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b/>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F30433"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810)</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F4F9B6"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1C8526" w14:textId="77777777" w:rsidR="00A01204" w:rsidRPr="0008241C" w:rsidRDefault="00A01204" w:rsidP="00A01204">
            <w:pPr>
              <w:jc w:val="right"/>
              <w:rPr>
                <w:sz w:val="18"/>
                <w:szCs w:val="18"/>
              </w:rPr>
            </w:pPr>
            <w:r w:rsidRPr="0008241C">
              <w:rPr>
                <w:sz w:val="18"/>
                <w:szCs w:val="18"/>
              </w:rPr>
              <w:t>2</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2CC7F6"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739)</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001B4E"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247199" w14:textId="77777777" w:rsidR="00A01204" w:rsidRPr="0008241C" w:rsidRDefault="00A01204" w:rsidP="00A01204">
            <w:pPr>
              <w:jc w:val="right"/>
              <w:rPr>
                <w:sz w:val="18"/>
                <w:szCs w:val="18"/>
              </w:rPr>
            </w:pPr>
            <w:r w:rsidRPr="0008241C">
              <w:rPr>
                <w:sz w:val="18"/>
                <w:szCs w:val="18"/>
              </w:rPr>
              <w:t>9</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26FAEE"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758282"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795)</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1C8D6A"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6A13B1"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8254A1"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F56A79"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97)</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027077"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424)</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A123CD"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E74D83"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557F5" w14:textId="77777777" w:rsidR="00A01204" w:rsidRPr="0008241C" w:rsidRDefault="00A01204" w:rsidP="00A01204">
            <w:pPr>
              <w:jc w:val="right"/>
              <w:rPr>
                <w:rFonts w:eastAsia="MS Mincho"/>
                <w:sz w:val="18"/>
                <w:szCs w:val="18"/>
                <w:lang w:eastAsia="ko-KR"/>
              </w:rPr>
            </w:pPr>
            <w:r w:rsidRPr="0008241C">
              <w:rPr>
                <w:rFonts w:eastAsia="MS Mincho"/>
                <w:sz w:val="18"/>
                <w:szCs w:val="18"/>
                <w:lang w:eastAsia="ko-KR"/>
              </w:rPr>
              <w:t xml:space="preserve"> (0-506)</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5C22C7"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AEFEC9" w14:textId="77777777" w:rsidR="00A01204" w:rsidRPr="0008241C" w:rsidRDefault="00A01204" w:rsidP="00A01204">
            <w:pPr>
              <w:jc w:val="right"/>
              <w:rPr>
                <w:sz w:val="18"/>
                <w:szCs w:val="18"/>
              </w:rPr>
            </w:pPr>
            <w:r w:rsidRPr="0008241C">
              <w:rPr>
                <w:sz w:val="18"/>
                <w:szCs w:val="18"/>
              </w:rPr>
              <w:t>-</w:t>
            </w:r>
          </w:p>
        </w:tc>
      </w:tr>
      <w:tr w:rsidR="00A01204" w:rsidRPr="0008241C" w14:paraId="22D0FA6D" w14:textId="77777777" w:rsidTr="00A01204">
        <w:trPr>
          <w:trHeight w:val="113"/>
          <w:jc w:val="center"/>
        </w:trPr>
        <w:tc>
          <w:tcPr>
            <w:tcW w:w="804" w:type="dxa"/>
            <w:vMerge/>
            <w:tcBorders>
              <w:left w:val="single" w:sz="4" w:space="0" w:color="000000"/>
              <w:bottom w:val="single" w:sz="4" w:space="0" w:color="000000"/>
              <w:right w:val="single" w:sz="4" w:space="0" w:color="000000"/>
            </w:tcBorders>
            <w:shd w:val="clear" w:color="auto" w:fill="D9D9D9"/>
          </w:tcPr>
          <w:p w14:paraId="0B30EE4A"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jc w:val="center"/>
              <w:rPr>
                <w:rFonts w:eastAsia="Calibri"/>
                <w:sz w:val="22"/>
                <w:szCs w:val="22"/>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323664" w14:textId="77777777" w:rsidR="00A01204" w:rsidRPr="0008241C" w:rsidRDefault="00A01204" w:rsidP="00A01204">
            <w:pPr>
              <w:jc w:val="right"/>
              <w:rPr>
                <w:sz w:val="18"/>
                <w:szCs w:val="18"/>
              </w:rPr>
            </w:pPr>
            <w:r w:rsidRPr="0008241C">
              <w:rPr>
                <w:sz w:val="18"/>
                <w:szCs w:val="18"/>
              </w:rPr>
              <w:t>6</w:t>
            </w:r>
          </w:p>
        </w:tc>
        <w:tc>
          <w:tcPr>
            <w:tcW w:w="7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5D8C4B" w14:textId="77777777" w:rsidR="00A01204" w:rsidRPr="0008241C" w:rsidRDefault="00A01204" w:rsidP="00A01204">
            <w:pPr>
              <w:jc w:val="right"/>
              <w:rPr>
                <w:sz w:val="18"/>
                <w:szCs w:val="18"/>
              </w:rPr>
            </w:pPr>
            <w:r w:rsidRPr="0008241C">
              <w:rPr>
                <w:sz w:val="18"/>
                <w:szCs w:val="18"/>
              </w:rPr>
              <w:t>-</w:t>
            </w:r>
          </w:p>
        </w:tc>
        <w:tc>
          <w:tcPr>
            <w:tcW w:w="70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DBFDBA" w14:textId="77777777" w:rsidR="00A01204" w:rsidRPr="0008241C" w:rsidRDefault="00A01204" w:rsidP="00A01204">
            <w:pPr>
              <w:jc w:val="right"/>
              <w:rPr>
                <w:sz w:val="18"/>
                <w:szCs w:val="18"/>
              </w:rPr>
            </w:pPr>
            <w:r w:rsidRPr="0008241C">
              <w:rPr>
                <w:sz w:val="18"/>
                <w:szCs w:val="18"/>
              </w:rPr>
              <w:t>1</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A1925F" w14:textId="77777777" w:rsidR="00A01204" w:rsidRPr="0008241C" w:rsidRDefault="00A01204" w:rsidP="00A01204">
            <w:pPr>
              <w:jc w:val="right"/>
              <w:rPr>
                <w:sz w:val="18"/>
                <w:szCs w:val="18"/>
              </w:rPr>
            </w:pPr>
            <w:r w:rsidRPr="0008241C">
              <w:rPr>
                <w:sz w:val="18"/>
                <w:szCs w:val="18"/>
              </w:rPr>
              <w:t>8</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79437D" w14:textId="77777777" w:rsidR="00A01204" w:rsidRPr="0008241C" w:rsidRDefault="00A01204" w:rsidP="00A01204">
            <w:pPr>
              <w:jc w:val="right"/>
              <w:rPr>
                <w:sz w:val="18"/>
                <w:szCs w:val="18"/>
              </w:rPr>
            </w:pPr>
            <w:r w:rsidRPr="0008241C">
              <w:rPr>
                <w:sz w:val="18"/>
                <w:szCs w:val="18"/>
              </w:rPr>
              <w:t>-</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1F11B7" w14:textId="77777777" w:rsidR="00A01204" w:rsidRPr="0008241C" w:rsidRDefault="00A01204" w:rsidP="00A01204">
            <w:pPr>
              <w:jc w:val="right"/>
              <w:rPr>
                <w:sz w:val="18"/>
                <w:szCs w:val="18"/>
              </w:rPr>
            </w:pPr>
            <w:r w:rsidRPr="0008241C">
              <w:rPr>
                <w:sz w:val="18"/>
                <w:szCs w:val="18"/>
              </w:rPr>
              <w:t>6</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F76456" w14:textId="77777777" w:rsidR="00A01204" w:rsidRPr="0008241C" w:rsidRDefault="00A01204" w:rsidP="00A01204">
            <w:pPr>
              <w:jc w:val="right"/>
              <w:rPr>
                <w:sz w:val="18"/>
                <w:szCs w:val="18"/>
              </w:rPr>
            </w:pPr>
            <w:r w:rsidRPr="0008241C">
              <w:rPr>
                <w:sz w:val="18"/>
                <w:szCs w:val="18"/>
              </w:rPr>
              <w:t>-</w:t>
            </w: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D0FC54" w14:textId="77777777" w:rsidR="00A01204" w:rsidRPr="0008241C" w:rsidRDefault="00A01204" w:rsidP="00A01204">
            <w:pPr>
              <w:jc w:val="right"/>
              <w:rPr>
                <w:sz w:val="18"/>
                <w:szCs w:val="18"/>
              </w:rPr>
            </w:pPr>
            <w:r w:rsidRPr="0008241C">
              <w:rPr>
                <w:sz w:val="18"/>
                <w:szCs w:val="18"/>
              </w:rPr>
              <w:t>12</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6CE820" w14:textId="77777777" w:rsidR="00A01204" w:rsidRPr="0008241C" w:rsidRDefault="00A01204" w:rsidP="00A01204">
            <w:pPr>
              <w:jc w:val="right"/>
              <w:rPr>
                <w:sz w:val="18"/>
                <w:szCs w:val="18"/>
              </w:rPr>
            </w:pPr>
            <w:r w:rsidRPr="0008241C">
              <w:rPr>
                <w:sz w:val="18"/>
                <w:szCs w:val="18"/>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11E3A5" w14:textId="77777777" w:rsidR="00A01204" w:rsidRPr="0008241C" w:rsidRDefault="00A01204" w:rsidP="00A01204">
            <w:pPr>
              <w:jc w:val="right"/>
              <w:rPr>
                <w:sz w:val="18"/>
                <w:szCs w:val="18"/>
              </w:rPr>
            </w:pPr>
            <w:r w:rsidRPr="0008241C">
              <w:rPr>
                <w:sz w:val="18"/>
                <w:szCs w:val="18"/>
              </w:rPr>
              <w:t>-</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730D8" w14:textId="77777777" w:rsidR="00A01204" w:rsidRPr="0008241C" w:rsidRDefault="00A01204" w:rsidP="00A01204">
            <w:pPr>
              <w:jc w:val="right"/>
              <w:rPr>
                <w:sz w:val="18"/>
                <w:szCs w:val="18"/>
              </w:rPr>
            </w:pPr>
            <w:r w:rsidRPr="0008241C">
              <w:rPr>
                <w:sz w:val="18"/>
                <w:szCs w:val="18"/>
              </w:rPr>
              <w:t>-</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F9AAB4" w14:textId="77777777" w:rsidR="00A01204" w:rsidRPr="0008241C" w:rsidRDefault="00A01204" w:rsidP="00A01204">
            <w:pPr>
              <w:jc w:val="right"/>
              <w:rPr>
                <w:sz w:val="18"/>
                <w:szCs w:val="18"/>
              </w:rPr>
            </w:pPr>
            <w:r w:rsidRPr="0008241C">
              <w:rPr>
                <w:sz w:val="18"/>
                <w:szCs w:val="18"/>
              </w:rPr>
              <w:t>6</w:t>
            </w:r>
          </w:p>
        </w:tc>
        <w:tc>
          <w:tcPr>
            <w:tcW w:w="9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16AC3B" w14:textId="77777777" w:rsidR="00A01204" w:rsidRPr="0008241C" w:rsidRDefault="00A01204" w:rsidP="00A01204">
            <w:pPr>
              <w:jc w:val="right"/>
              <w:rPr>
                <w:sz w:val="18"/>
                <w:szCs w:val="18"/>
              </w:rPr>
            </w:pPr>
            <w:r w:rsidRPr="0008241C">
              <w:rPr>
                <w:sz w:val="18"/>
                <w:szCs w:val="18"/>
              </w:rPr>
              <w:t>4</w:t>
            </w:r>
          </w:p>
        </w:tc>
        <w:tc>
          <w:tcPr>
            <w:tcW w:w="7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DA4268" w14:textId="77777777" w:rsidR="00A01204" w:rsidRPr="0008241C" w:rsidRDefault="00A01204" w:rsidP="00A01204">
            <w:pPr>
              <w:jc w:val="right"/>
              <w:rPr>
                <w:sz w:val="18"/>
                <w:szCs w:val="18"/>
              </w:rPr>
            </w:pPr>
            <w:r w:rsidRPr="0008241C">
              <w:rPr>
                <w:sz w:val="18"/>
                <w:szCs w:val="18"/>
              </w:rPr>
              <w:t>-</w:t>
            </w:r>
          </w:p>
        </w:tc>
        <w:tc>
          <w:tcPr>
            <w:tcW w:w="7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3243A1" w14:textId="77777777" w:rsidR="00A01204" w:rsidRPr="0008241C" w:rsidRDefault="00A01204" w:rsidP="00A01204">
            <w:pPr>
              <w:jc w:val="right"/>
              <w:rPr>
                <w:sz w:val="18"/>
                <w:szCs w:val="18"/>
              </w:rPr>
            </w:pPr>
            <w:r w:rsidRPr="0008241C">
              <w:rPr>
                <w:sz w:val="18"/>
                <w:szCs w:val="18"/>
              </w:rPr>
              <w:t>-</w:t>
            </w: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596C01" w14:textId="77777777" w:rsidR="00A01204" w:rsidRPr="0008241C" w:rsidRDefault="00A01204" w:rsidP="00A01204">
            <w:pPr>
              <w:jc w:val="right"/>
              <w:rPr>
                <w:sz w:val="18"/>
                <w:szCs w:val="18"/>
              </w:rPr>
            </w:pPr>
            <w:r w:rsidRPr="0008241C">
              <w:rPr>
                <w:sz w:val="18"/>
                <w:szCs w:val="18"/>
              </w:rPr>
              <w:t>7</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912726" w14:textId="77777777" w:rsidR="00A01204" w:rsidRPr="0008241C" w:rsidRDefault="00A01204" w:rsidP="00A01204">
            <w:pPr>
              <w:jc w:val="right"/>
              <w:rPr>
                <w:sz w:val="18"/>
                <w:szCs w:val="18"/>
              </w:rPr>
            </w:pPr>
            <w:r w:rsidRPr="0008241C">
              <w:rPr>
                <w:sz w:val="18"/>
                <w:szCs w:val="18"/>
              </w:rPr>
              <w:t>-</w:t>
            </w:r>
          </w:p>
        </w:tc>
        <w:tc>
          <w:tcPr>
            <w:tcW w:w="4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97ACE7" w14:textId="77777777" w:rsidR="00A01204" w:rsidRPr="0008241C" w:rsidRDefault="00A01204" w:rsidP="00A01204">
            <w:pPr>
              <w:jc w:val="right"/>
              <w:rPr>
                <w:sz w:val="18"/>
                <w:szCs w:val="18"/>
              </w:rPr>
            </w:pPr>
            <w:r w:rsidRPr="0008241C">
              <w:rPr>
                <w:sz w:val="18"/>
                <w:szCs w:val="18"/>
              </w:rPr>
              <w:t>-</w:t>
            </w:r>
          </w:p>
        </w:tc>
      </w:tr>
      <w:tr w:rsidR="00A01204" w:rsidRPr="0008241C" w14:paraId="4C8FADD4" w14:textId="77777777" w:rsidTr="00642B4F">
        <w:trPr>
          <w:trHeight w:val="260"/>
          <w:jc w:val="center"/>
        </w:trPr>
        <w:tc>
          <w:tcPr>
            <w:tcW w:w="14170" w:type="dxa"/>
            <w:gridSpan w:val="19"/>
            <w:tcBorders>
              <w:top w:val="single" w:sz="4" w:space="0" w:color="000000"/>
              <w:left w:val="single" w:sz="4" w:space="0" w:color="000000"/>
              <w:bottom w:val="single" w:sz="4" w:space="0" w:color="000000"/>
              <w:right w:val="single" w:sz="4" w:space="0" w:color="000000"/>
            </w:tcBorders>
            <w:shd w:val="clear" w:color="auto" w:fill="auto"/>
          </w:tcPr>
          <w:p w14:paraId="4623FFA3" w14:textId="77777777" w:rsidR="00A01204" w:rsidRPr="0008241C" w:rsidRDefault="00A01204" w:rsidP="00A01204">
            <w:pPr>
              <w:rPr>
                <w:rFonts w:eastAsia="Malgun Gothic"/>
                <w:sz w:val="18"/>
                <w:szCs w:val="16"/>
                <w:lang w:eastAsia="ko-KR"/>
              </w:rPr>
            </w:pPr>
            <w:r w:rsidRPr="0008241C">
              <w:rPr>
                <w:rFonts w:eastAsia="Malgun Gothic"/>
                <w:sz w:val="18"/>
                <w:szCs w:val="16"/>
                <w:lang w:eastAsia="ko-KR"/>
              </w:rPr>
              <w:t>Note:</w:t>
            </w:r>
          </w:p>
          <w:p w14:paraId="6E12FA76" w14:textId="77777777" w:rsidR="00A01204" w:rsidRPr="0008241C" w:rsidRDefault="00A01204" w:rsidP="007F0414">
            <w:pPr>
              <w:widowControl w:val="0"/>
              <w:numPr>
                <w:ilvl w:val="0"/>
                <w:numId w:val="44"/>
              </w:numPr>
              <w:tabs>
                <w:tab w:val="clear" w:pos="1247"/>
                <w:tab w:val="clear" w:pos="1814"/>
                <w:tab w:val="clear" w:pos="2381"/>
                <w:tab w:val="clear" w:pos="2948"/>
                <w:tab w:val="clear" w:pos="3515"/>
              </w:tabs>
              <w:autoSpaceDE w:val="0"/>
              <w:autoSpaceDN w:val="0"/>
              <w:rPr>
                <w:rFonts w:eastAsia="Malgun Gothic"/>
                <w:sz w:val="18"/>
                <w:szCs w:val="16"/>
                <w:lang w:eastAsia="ko-KR"/>
              </w:rPr>
            </w:pPr>
            <w:r w:rsidRPr="0008241C">
              <w:rPr>
                <w:rFonts w:eastAsia="Malgun Gothic"/>
                <w:sz w:val="18"/>
                <w:szCs w:val="16"/>
                <w:lang w:eastAsia="ko-KR"/>
              </w:rPr>
              <w:t>‘-’ indicates that no data is available</w:t>
            </w:r>
          </w:p>
          <w:p w14:paraId="691F706F" w14:textId="77777777" w:rsidR="00A01204" w:rsidRPr="0008241C" w:rsidRDefault="00A01204" w:rsidP="007F0414">
            <w:pPr>
              <w:widowControl w:val="0"/>
              <w:numPr>
                <w:ilvl w:val="0"/>
                <w:numId w:val="44"/>
              </w:numPr>
              <w:tabs>
                <w:tab w:val="clear" w:pos="1247"/>
                <w:tab w:val="clear" w:pos="1814"/>
                <w:tab w:val="clear" w:pos="2381"/>
                <w:tab w:val="clear" w:pos="2948"/>
                <w:tab w:val="clear" w:pos="3515"/>
              </w:tabs>
              <w:autoSpaceDE w:val="0"/>
              <w:autoSpaceDN w:val="0"/>
              <w:rPr>
                <w:rFonts w:eastAsia="Malgun Gothic"/>
                <w:sz w:val="18"/>
                <w:szCs w:val="16"/>
                <w:lang w:eastAsia="ko-KR"/>
              </w:rPr>
            </w:pPr>
            <w:r w:rsidRPr="0008241C">
              <w:rPr>
                <w:rFonts w:eastAsia="Malgun Gothic"/>
                <w:sz w:val="18"/>
                <w:szCs w:val="16"/>
                <w:lang w:eastAsia="ko-KR"/>
              </w:rPr>
              <w:t>Figures in the parentheses are minimum and maximum values of the corresponding category and the figures in numbers in the third row of each category are  the numbers of estimates used for the calculation of the median values</w:t>
            </w:r>
          </w:p>
          <w:p w14:paraId="76293DFE" w14:textId="77777777" w:rsidR="00A01204" w:rsidRPr="0008241C" w:rsidRDefault="00A01204" w:rsidP="007F0414">
            <w:pPr>
              <w:widowControl w:val="0"/>
              <w:numPr>
                <w:ilvl w:val="0"/>
                <w:numId w:val="44"/>
              </w:numPr>
              <w:tabs>
                <w:tab w:val="clear" w:pos="1247"/>
                <w:tab w:val="clear" w:pos="1814"/>
                <w:tab w:val="clear" w:pos="2381"/>
                <w:tab w:val="clear" w:pos="2948"/>
                <w:tab w:val="clear" w:pos="3515"/>
              </w:tabs>
              <w:autoSpaceDE w:val="0"/>
              <w:autoSpaceDN w:val="0"/>
              <w:rPr>
                <w:rFonts w:eastAsia="Malgun Gothic"/>
                <w:sz w:val="18"/>
                <w:szCs w:val="16"/>
                <w:lang w:eastAsia="ko-KR"/>
              </w:rPr>
            </w:pPr>
            <w:r w:rsidRPr="0008241C">
              <w:rPr>
                <w:rFonts w:eastAsia="Malgun Gothic"/>
                <w:sz w:val="18"/>
                <w:szCs w:val="16"/>
                <w:lang w:eastAsia="ko-KR"/>
              </w:rPr>
              <w:t>Monetary values are standardized into 2010 International dollars per ha per year using GDP deflators of each country and purchasing power parity conversion factors provided by the World Development Indicator (World Bank)</w:t>
            </w:r>
          </w:p>
          <w:p w14:paraId="273C3A27" w14:textId="77777777" w:rsidR="00A01204" w:rsidRPr="0008241C" w:rsidRDefault="00A01204" w:rsidP="007F0414">
            <w:pPr>
              <w:widowControl w:val="0"/>
              <w:numPr>
                <w:ilvl w:val="0"/>
                <w:numId w:val="44"/>
              </w:numPr>
              <w:tabs>
                <w:tab w:val="clear" w:pos="1247"/>
                <w:tab w:val="clear" w:pos="1814"/>
                <w:tab w:val="clear" w:pos="2381"/>
                <w:tab w:val="clear" w:pos="2948"/>
                <w:tab w:val="clear" w:pos="3515"/>
                <w:tab w:val="left" w:pos="6240"/>
              </w:tabs>
              <w:autoSpaceDE w:val="0"/>
              <w:autoSpaceDN w:val="0"/>
              <w:rPr>
                <w:sz w:val="16"/>
                <w:szCs w:val="16"/>
                <w:lang w:eastAsia="ja-JP"/>
              </w:rPr>
            </w:pPr>
            <w:r w:rsidRPr="0008241C">
              <w:rPr>
                <w:rFonts w:eastAsia="Malgun Gothic"/>
                <w:sz w:val="18"/>
                <w:szCs w:val="16"/>
                <w:lang w:eastAsia="ko-KR"/>
              </w:rPr>
              <w:t>A total of 802 estimates are used and the data cover the period of 1990-2015</w:t>
            </w:r>
            <w:r w:rsidRPr="0008241C">
              <w:rPr>
                <w:rFonts w:eastAsia="Malgun Gothic"/>
                <w:sz w:val="18"/>
                <w:szCs w:val="16"/>
                <w:lang w:eastAsia="ko-KR"/>
              </w:rPr>
              <w:tab/>
            </w:r>
          </w:p>
        </w:tc>
      </w:tr>
    </w:tbl>
    <w:p w14:paraId="3F0C78AE" w14:textId="77777777" w:rsidR="00A01204" w:rsidRPr="0008241C" w:rsidRDefault="00A01204" w:rsidP="00A01204">
      <w:pPr>
        <w:rPr>
          <w:sz w:val="22"/>
          <w:szCs w:val="22"/>
        </w:rPr>
      </w:pPr>
    </w:p>
    <w:p w14:paraId="5C7E7CCE" w14:textId="77777777" w:rsidR="00A01204" w:rsidRPr="0008241C" w:rsidRDefault="00A01204" w:rsidP="00A01204">
      <w:pPr>
        <w:ind w:firstLineChars="100" w:firstLine="221"/>
        <w:rPr>
          <w:sz w:val="22"/>
          <w:szCs w:val="18"/>
          <w:lang w:eastAsia="ko-KR"/>
        </w:rPr>
      </w:pPr>
      <w:r w:rsidRPr="0008241C">
        <w:rPr>
          <w:b/>
          <w:sz w:val="22"/>
          <w:szCs w:val="18"/>
          <w:lang w:eastAsia="ko-KR"/>
        </w:rPr>
        <w:t>Key to table abo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6783"/>
        <w:gridCol w:w="567"/>
        <w:gridCol w:w="5684"/>
      </w:tblGrid>
      <w:tr w:rsidR="00A01204" w:rsidRPr="0008241C" w14:paraId="578486A0" w14:textId="77777777" w:rsidTr="00642B4F">
        <w:trPr>
          <w:trHeight w:val="113"/>
          <w:jc w:val="center"/>
        </w:trPr>
        <w:tc>
          <w:tcPr>
            <w:tcW w:w="7293" w:type="dxa"/>
            <w:gridSpan w:val="2"/>
          </w:tcPr>
          <w:p w14:paraId="7B86E39E" w14:textId="77777777" w:rsidR="00A01204" w:rsidRPr="0008241C" w:rsidRDefault="00A01204" w:rsidP="00A01204">
            <w:pPr>
              <w:rPr>
                <w:b/>
              </w:rPr>
            </w:pPr>
            <w:r w:rsidRPr="0008241C">
              <w:rPr>
                <w:b/>
                <w:lang w:eastAsia="ko-KR"/>
              </w:rPr>
              <w:t>Ecosystem Types (Biome)</w:t>
            </w:r>
          </w:p>
        </w:tc>
        <w:tc>
          <w:tcPr>
            <w:tcW w:w="6251" w:type="dxa"/>
            <w:gridSpan w:val="2"/>
            <w:shd w:val="clear" w:color="auto" w:fill="auto"/>
            <w:noWrap/>
            <w:hideMark/>
          </w:tcPr>
          <w:p w14:paraId="00D71D1D" w14:textId="77777777" w:rsidR="00A01204" w:rsidRPr="0008241C" w:rsidRDefault="00A01204" w:rsidP="00A01204">
            <w:pPr>
              <w:rPr>
                <w:b/>
              </w:rPr>
            </w:pPr>
            <w:r w:rsidRPr="0008241C">
              <w:rPr>
                <w:b/>
              </w:rPr>
              <w:t>Categories of nature’s contributions to people</w:t>
            </w:r>
          </w:p>
        </w:tc>
      </w:tr>
      <w:tr w:rsidR="00A01204" w:rsidRPr="0008241C" w14:paraId="777EBDA3" w14:textId="77777777" w:rsidTr="00642B4F">
        <w:trPr>
          <w:trHeight w:val="113"/>
          <w:jc w:val="center"/>
        </w:trPr>
        <w:tc>
          <w:tcPr>
            <w:tcW w:w="510" w:type="dxa"/>
          </w:tcPr>
          <w:p w14:paraId="122D7E99" w14:textId="77777777" w:rsidR="00A01204" w:rsidRPr="0008241C" w:rsidRDefault="00A01204" w:rsidP="00A01204">
            <w:r w:rsidRPr="0008241C">
              <w:t>1</w:t>
            </w:r>
          </w:p>
        </w:tc>
        <w:tc>
          <w:tcPr>
            <w:tcW w:w="6783" w:type="dxa"/>
          </w:tcPr>
          <w:p w14:paraId="765E63AF" w14:textId="77777777" w:rsidR="00A01204" w:rsidRPr="0008241C" w:rsidRDefault="00A01204" w:rsidP="00A01204">
            <w:r w:rsidRPr="0008241C">
              <w:t>Tropical and subtropical dry and humid forests</w:t>
            </w:r>
          </w:p>
        </w:tc>
        <w:tc>
          <w:tcPr>
            <w:tcW w:w="567" w:type="dxa"/>
            <w:shd w:val="clear" w:color="auto" w:fill="auto"/>
            <w:noWrap/>
            <w:hideMark/>
          </w:tcPr>
          <w:p w14:paraId="1E2321F1" w14:textId="77777777" w:rsidR="00A01204" w:rsidRPr="0008241C" w:rsidRDefault="00A01204" w:rsidP="00A01204">
            <w:r w:rsidRPr="0008241C">
              <w:t>1</w:t>
            </w:r>
          </w:p>
        </w:tc>
        <w:tc>
          <w:tcPr>
            <w:tcW w:w="5684" w:type="dxa"/>
            <w:shd w:val="clear" w:color="auto" w:fill="auto"/>
            <w:noWrap/>
            <w:hideMark/>
          </w:tcPr>
          <w:p w14:paraId="44D9EDA5" w14:textId="77777777" w:rsidR="00A01204" w:rsidRPr="0008241C" w:rsidRDefault="00A01204" w:rsidP="00A01204">
            <w:r w:rsidRPr="0008241C">
              <w:t>Habitat creation and maintenance</w:t>
            </w:r>
          </w:p>
        </w:tc>
      </w:tr>
      <w:tr w:rsidR="00A01204" w:rsidRPr="0008241C" w14:paraId="61A7A80D" w14:textId="77777777" w:rsidTr="00642B4F">
        <w:trPr>
          <w:trHeight w:val="113"/>
          <w:jc w:val="center"/>
        </w:trPr>
        <w:tc>
          <w:tcPr>
            <w:tcW w:w="510" w:type="dxa"/>
          </w:tcPr>
          <w:p w14:paraId="543E093B" w14:textId="77777777" w:rsidR="00A01204" w:rsidRPr="0008241C" w:rsidRDefault="00A01204" w:rsidP="00A01204">
            <w:r w:rsidRPr="0008241C">
              <w:t>2</w:t>
            </w:r>
          </w:p>
        </w:tc>
        <w:tc>
          <w:tcPr>
            <w:tcW w:w="6783" w:type="dxa"/>
          </w:tcPr>
          <w:p w14:paraId="6AF4EF60" w14:textId="77777777" w:rsidR="00A01204" w:rsidRPr="0008241C" w:rsidRDefault="00A01204" w:rsidP="00A01204">
            <w:r w:rsidRPr="0008241C">
              <w:t>Temperate and boreal forests and woodlands</w:t>
            </w:r>
          </w:p>
        </w:tc>
        <w:tc>
          <w:tcPr>
            <w:tcW w:w="567" w:type="dxa"/>
            <w:shd w:val="clear" w:color="auto" w:fill="auto"/>
            <w:noWrap/>
            <w:hideMark/>
          </w:tcPr>
          <w:p w14:paraId="51903900" w14:textId="77777777" w:rsidR="00A01204" w:rsidRPr="0008241C" w:rsidRDefault="00A01204" w:rsidP="00A01204">
            <w:r w:rsidRPr="0008241C">
              <w:t>2</w:t>
            </w:r>
          </w:p>
        </w:tc>
        <w:tc>
          <w:tcPr>
            <w:tcW w:w="5684" w:type="dxa"/>
            <w:shd w:val="clear" w:color="auto" w:fill="auto"/>
            <w:noWrap/>
            <w:hideMark/>
          </w:tcPr>
          <w:p w14:paraId="24E78A0C" w14:textId="77777777" w:rsidR="00A01204" w:rsidRPr="0008241C" w:rsidRDefault="00A01204" w:rsidP="00A01204">
            <w:r w:rsidRPr="0008241C">
              <w:t>Pollination and dispersal of seeds and other propagules</w:t>
            </w:r>
          </w:p>
        </w:tc>
      </w:tr>
      <w:tr w:rsidR="00A01204" w:rsidRPr="0008241C" w14:paraId="2F04813A" w14:textId="77777777" w:rsidTr="00642B4F">
        <w:trPr>
          <w:trHeight w:val="113"/>
          <w:jc w:val="center"/>
        </w:trPr>
        <w:tc>
          <w:tcPr>
            <w:tcW w:w="510" w:type="dxa"/>
          </w:tcPr>
          <w:p w14:paraId="77E6F5AD" w14:textId="77777777" w:rsidR="00A01204" w:rsidRPr="0008241C" w:rsidRDefault="00A01204" w:rsidP="00A01204">
            <w:r w:rsidRPr="0008241C">
              <w:t>3</w:t>
            </w:r>
          </w:p>
        </w:tc>
        <w:tc>
          <w:tcPr>
            <w:tcW w:w="6783" w:type="dxa"/>
          </w:tcPr>
          <w:p w14:paraId="726BF0D2" w14:textId="77777777" w:rsidR="00A01204" w:rsidRPr="0008241C" w:rsidRDefault="00A01204" w:rsidP="00A01204">
            <w:r w:rsidRPr="0008241C">
              <w:t>Heath lands, scrubs and tundra</w:t>
            </w:r>
          </w:p>
        </w:tc>
        <w:tc>
          <w:tcPr>
            <w:tcW w:w="567" w:type="dxa"/>
            <w:shd w:val="clear" w:color="auto" w:fill="auto"/>
            <w:noWrap/>
            <w:hideMark/>
          </w:tcPr>
          <w:p w14:paraId="3202959C" w14:textId="77777777" w:rsidR="00A01204" w:rsidRPr="0008241C" w:rsidRDefault="00A01204" w:rsidP="00A01204">
            <w:r w:rsidRPr="0008241C">
              <w:t>3</w:t>
            </w:r>
          </w:p>
        </w:tc>
        <w:tc>
          <w:tcPr>
            <w:tcW w:w="5684" w:type="dxa"/>
            <w:shd w:val="clear" w:color="auto" w:fill="auto"/>
            <w:noWrap/>
            <w:hideMark/>
          </w:tcPr>
          <w:p w14:paraId="28325C1D" w14:textId="77777777" w:rsidR="00A01204" w:rsidRPr="0008241C" w:rsidRDefault="00A01204" w:rsidP="00A01204">
            <w:r w:rsidRPr="0008241C">
              <w:t xml:space="preserve">Regulation of air quality </w:t>
            </w:r>
          </w:p>
        </w:tc>
      </w:tr>
      <w:tr w:rsidR="00A01204" w:rsidRPr="0008241C" w14:paraId="4ACD6946" w14:textId="77777777" w:rsidTr="00642B4F">
        <w:trPr>
          <w:trHeight w:val="113"/>
          <w:jc w:val="center"/>
        </w:trPr>
        <w:tc>
          <w:tcPr>
            <w:tcW w:w="510" w:type="dxa"/>
          </w:tcPr>
          <w:p w14:paraId="5ADE6CDA" w14:textId="77777777" w:rsidR="00A01204" w:rsidRPr="0008241C" w:rsidRDefault="00A01204" w:rsidP="00A01204">
            <w:r w:rsidRPr="0008241C">
              <w:t>4</w:t>
            </w:r>
          </w:p>
        </w:tc>
        <w:tc>
          <w:tcPr>
            <w:tcW w:w="6783" w:type="dxa"/>
          </w:tcPr>
          <w:p w14:paraId="2202DEC8" w14:textId="77777777" w:rsidR="00A01204" w:rsidRPr="0008241C" w:rsidRDefault="00A01204" w:rsidP="00A01204">
            <w:r w:rsidRPr="0008241C">
              <w:t>Savannas and Grasslands</w:t>
            </w:r>
          </w:p>
        </w:tc>
        <w:tc>
          <w:tcPr>
            <w:tcW w:w="567" w:type="dxa"/>
            <w:shd w:val="clear" w:color="auto" w:fill="auto"/>
            <w:noWrap/>
            <w:hideMark/>
          </w:tcPr>
          <w:p w14:paraId="63297499" w14:textId="77777777" w:rsidR="00A01204" w:rsidRPr="0008241C" w:rsidRDefault="00A01204" w:rsidP="00A01204">
            <w:r w:rsidRPr="0008241C">
              <w:t>4</w:t>
            </w:r>
          </w:p>
        </w:tc>
        <w:tc>
          <w:tcPr>
            <w:tcW w:w="5684" w:type="dxa"/>
            <w:shd w:val="clear" w:color="auto" w:fill="auto"/>
            <w:noWrap/>
            <w:hideMark/>
          </w:tcPr>
          <w:p w14:paraId="486AF889" w14:textId="77777777" w:rsidR="00A01204" w:rsidRPr="0008241C" w:rsidRDefault="00A01204" w:rsidP="00A01204">
            <w:r w:rsidRPr="0008241C">
              <w:t xml:space="preserve">Regulation of climate </w:t>
            </w:r>
          </w:p>
        </w:tc>
      </w:tr>
      <w:tr w:rsidR="00A01204" w:rsidRPr="0008241C" w14:paraId="1FD720D3" w14:textId="77777777" w:rsidTr="00642B4F">
        <w:trPr>
          <w:trHeight w:val="113"/>
          <w:jc w:val="center"/>
        </w:trPr>
        <w:tc>
          <w:tcPr>
            <w:tcW w:w="510" w:type="dxa"/>
          </w:tcPr>
          <w:p w14:paraId="454C8389" w14:textId="77777777" w:rsidR="00A01204" w:rsidRPr="0008241C" w:rsidRDefault="00A01204" w:rsidP="00A01204">
            <w:r w:rsidRPr="0008241C">
              <w:t>5</w:t>
            </w:r>
          </w:p>
        </w:tc>
        <w:tc>
          <w:tcPr>
            <w:tcW w:w="6783" w:type="dxa"/>
          </w:tcPr>
          <w:p w14:paraId="235F0832" w14:textId="77777777" w:rsidR="00A01204" w:rsidRPr="0008241C" w:rsidRDefault="00A01204" w:rsidP="00A01204">
            <w:r w:rsidRPr="0008241C">
              <w:t>Dry lands and Desert</w:t>
            </w:r>
          </w:p>
        </w:tc>
        <w:tc>
          <w:tcPr>
            <w:tcW w:w="567" w:type="dxa"/>
            <w:shd w:val="clear" w:color="auto" w:fill="auto"/>
            <w:noWrap/>
            <w:hideMark/>
          </w:tcPr>
          <w:p w14:paraId="0FCA2F72" w14:textId="77777777" w:rsidR="00A01204" w:rsidRPr="0008241C" w:rsidRDefault="00A01204" w:rsidP="00A01204">
            <w:r w:rsidRPr="0008241C">
              <w:t>5</w:t>
            </w:r>
          </w:p>
        </w:tc>
        <w:tc>
          <w:tcPr>
            <w:tcW w:w="5684" w:type="dxa"/>
            <w:shd w:val="clear" w:color="auto" w:fill="auto"/>
            <w:noWrap/>
            <w:hideMark/>
          </w:tcPr>
          <w:p w14:paraId="5A8AF49D" w14:textId="77777777" w:rsidR="00A01204" w:rsidRPr="0008241C" w:rsidRDefault="00A01204" w:rsidP="00A01204">
            <w:r w:rsidRPr="0008241C">
              <w:t>Regulation of ocean acidification</w:t>
            </w:r>
          </w:p>
        </w:tc>
      </w:tr>
      <w:tr w:rsidR="00A01204" w:rsidRPr="0008241C" w14:paraId="6C3F747B" w14:textId="77777777" w:rsidTr="00642B4F">
        <w:trPr>
          <w:trHeight w:val="113"/>
          <w:jc w:val="center"/>
        </w:trPr>
        <w:tc>
          <w:tcPr>
            <w:tcW w:w="510" w:type="dxa"/>
          </w:tcPr>
          <w:p w14:paraId="1B1306D0" w14:textId="77777777" w:rsidR="00A01204" w:rsidRPr="0008241C" w:rsidRDefault="00A01204" w:rsidP="00A01204">
            <w:r w:rsidRPr="0008241C">
              <w:t>6</w:t>
            </w:r>
          </w:p>
        </w:tc>
        <w:tc>
          <w:tcPr>
            <w:tcW w:w="6783" w:type="dxa"/>
          </w:tcPr>
          <w:p w14:paraId="43F909F7" w14:textId="77777777" w:rsidR="00A01204" w:rsidRPr="0008241C" w:rsidRDefault="00A01204" w:rsidP="00A01204">
            <w:r w:rsidRPr="0008241C">
              <w:t>Wetlands including peat land, mires and bogs</w:t>
            </w:r>
          </w:p>
        </w:tc>
        <w:tc>
          <w:tcPr>
            <w:tcW w:w="567" w:type="dxa"/>
            <w:shd w:val="clear" w:color="auto" w:fill="auto"/>
            <w:noWrap/>
            <w:hideMark/>
          </w:tcPr>
          <w:p w14:paraId="44002F9B" w14:textId="77777777" w:rsidR="00A01204" w:rsidRPr="0008241C" w:rsidRDefault="00A01204" w:rsidP="00A01204">
            <w:r w:rsidRPr="0008241C">
              <w:t>6</w:t>
            </w:r>
          </w:p>
        </w:tc>
        <w:tc>
          <w:tcPr>
            <w:tcW w:w="5684" w:type="dxa"/>
            <w:shd w:val="clear" w:color="auto" w:fill="auto"/>
            <w:noWrap/>
            <w:hideMark/>
          </w:tcPr>
          <w:p w14:paraId="562F3635" w14:textId="77777777" w:rsidR="00A01204" w:rsidRPr="0008241C" w:rsidRDefault="00A01204" w:rsidP="00A01204">
            <w:r w:rsidRPr="0008241C">
              <w:t>Regulation of freshwater quantity, flow and timing</w:t>
            </w:r>
          </w:p>
        </w:tc>
      </w:tr>
      <w:tr w:rsidR="00A01204" w:rsidRPr="0008241C" w14:paraId="2EE3FA27" w14:textId="77777777" w:rsidTr="00642B4F">
        <w:trPr>
          <w:trHeight w:val="113"/>
          <w:jc w:val="center"/>
        </w:trPr>
        <w:tc>
          <w:tcPr>
            <w:tcW w:w="510" w:type="dxa"/>
          </w:tcPr>
          <w:p w14:paraId="59647BBB" w14:textId="77777777" w:rsidR="00A01204" w:rsidRPr="0008241C" w:rsidRDefault="00A01204" w:rsidP="00A01204">
            <w:r w:rsidRPr="0008241C">
              <w:t>7</w:t>
            </w:r>
          </w:p>
        </w:tc>
        <w:tc>
          <w:tcPr>
            <w:tcW w:w="6783" w:type="dxa"/>
          </w:tcPr>
          <w:p w14:paraId="7EEBA83F" w14:textId="77777777" w:rsidR="00A01204" w:rsidRPr="0008241C" w:rsidRDefault="00A01204" w:rsidP="00A01204">
            <w:r w:rsidRPr="0008241C">
              <w:t>Productive systems such as cultivated areas</w:t>
            </w:r>
          </w:p>
        </w:tc>
        <w:tc>
          <w:tcPr>
            <w:tcW w:w="567" w:type="dxa"/>
            <w:shd w:val="clear" w:color="auto" w:fill="auto"/>
            <w:noWrap/>
            <w:hideMark/>
          </w:tcPr>
          <w:p w14:paraId="31A267A2" w14:textId="77777777" w:rsidR="00A01204" w:rsidRPr="0008241C" w:rsidRDefault="00A01204" w:rsidP="00A01204">
            <w:r w:rsidRPr="0008241C">
              <w:t>7</w:t>
            </w:r>
          </w:p>
        </w:tc>
        <w:tc>
          <w:tcPr>
            <w:tcW w:w="5684" w:type="dxa"/>
            <w:shd w:val="clear" w:color="auto" w:fill="auto"/>
            <w:noWrap/>
            <w:hideMark/>
          </w:tcPr>
          <w:p w14:paraId="3E6E774F" w14:textId="77777777" w:rsidR="00A01204" w:rsidRPr="0008241C" w:rsidRDefault="00A01204" w:rsidP="00A01204">
            <w:r w:rsidRPr="0008241C">
              <w:t>Regulation of freshwater and coastal water quality</w:t>
            </w:r>
          </w:p>
        </w:tc>
      </w:tr>
      <w:tr w:rsidR="00A01204" w:rsidRPr="0008241C" w14:paraId="6F0752AA" w14:textId="77777777" w:rsidTr="00642B4F">
        <w:trPr>
          <w:trHeight w:val="113"/>
          <w:jc w:val="center"/>
        </w:trPr>
        <w:tc>
          <w:tcPr>
            <w:tcW w:w="510" w:type="dxa"/>
          </w:tcPr>
          <w:p w14:paraId="7B006595" w14:textId="77777777" w:rsidR="00A01204" w:rsidRPr="0008241C" w:rsidRDefault="00A01204" w:rsidP="00A01204">
            <w:r w:rsidRPr="0008241C">
              <w:t>8</w:t>
            </w:r>
          </w:p>
        </w:tc>
        <w:tc>
          <w:tcPr>
            <w:tcW w:w="6783" w:type="dxa"/>
          </w:tcPr>
          <w:p w14:paraId="594606E7" w14:textId="77777777" w:rsidR="00A01204" w:rsidRPr="0008241C" w:rsidRDefault="00A01204" w:rsidP="00A01204">
            <w:r w:rsidRPr="0008241C">
              <w:t>Inland Surface Waters and Water Bodies/Freshwater -rivers, lakes and estuaries</w:t>
            </w:r>
          </w:p>
        </w:tc>
        <w:tc>
          <w:tcPr>
            <w:tcW w:w="567" w:type="dxa"/>
            <w:shd w:val="clear" w:color="auto" w:fill="auto"/>
            <w:noWrap/>
            <w:hideMark/>
          </w:tcPr>
          <w:p w14:paraId="6E83BCD5" w14:textId="77777777" w:rsidR="00A01204" w:rsidRPr="0008241C" w:rsidRDefault="00A01204" w:rsidP="00A01204">
            <w:r w:rsidRPr="0008241C">
              <w:t>8</w:t>
            </w:r>
          </w:p>
        </w:tc>
        <w:tc>
          <w:tcPr>
            <w:tcW w:w="5684" w:type="dxa"/>
            <w:shd w:val="clear" w:color="auto" w:fill="auto"/>
            <w:noWrap/>
            <w:hideMark/>
          </w:tcPr>
          <w:p w14:paraId="4EF02D51" w14:textId="77777777" w:rsidR="00A01204" w:rsidRPr="0008241C" w:rsidRDefault="00A01204" w:rsidP="00A01204">
            <w:r w:rsidRPr="0008241C">
              <w:t>Formation, protection and decontamination of soils and sediments</w:t>
            </w:r>
          </w:p>
        </w:tc>
      </w:tr>
      <w:tr w:rsidR="00A01204" w:rsidRPr="0008241C" w14:paraId="642A9698" w14:textId="77777777" w:rsidTr="00642B4F">
        <w:trPr>
          <w:trHeight w:val="113"/>
          <w:jc w:val="center"/>
        </w:trPr>
        <w:tc>
          <w:tcPr>
            <w:tcW w:w="510" w:type="dxa"/>
          </w:tcPr>
          <w:p w14:paraId="06FB4696" w14:textId="77777777" w:rsidR="00A01204" w:rsidRPr="0008241C" w:rsidRDefault="00A01204" w:rsidP="00A01204">
            <w:r w:rsidRPr="0008241C">
              <w:t>9</w:t>
            </w:r>
          </w:p>
        </w:tc>
        <w:tc>
          <w:tcPr>
            <w:tcW w:w="6783" w:type="dxa"/>
          </w:tcPr>
          <w:p w14:paraId="70CFA1A9" w14:textId="77777777" w:rsidR="00A01204" w:rsidRPr="0008241C" w:rsidRDefault="00A01204" w:rsidP="00A01204">
            <w:r w:rsidRPr="0008241C">
              <w:t>Coastal Habitats/Coastal and Near shore Marine/inshore ecosystems</w:t>
            </w:r>
          </w:p>
        </w:tc>
        <w:tc>
          <w:tcPr>
            <w:tcW w:w="567" w:type="dxa"/>
            <w:shd w:val="clear" w:color="auto" w:fill="auto"/>
            <w:noWrap/>
            <w:hideMark/>
          </w:tcPr>
          <w:p w14:paraId="6879C0EF" w14:textId="77777777" w:rsidR="00A01204" w:rsidRPr="0008241C" w:rsidRDefault="00A01204" w:rsidP="00A01204">
            <w:r w:rsidRPr="0008241C">
              <w:t>9</w:t>
            </w:r>
          </w:p>
        </w:tc>
        <w:tc>
          <w:tcPr>
            <w:tcW w:w="5684" w:type="dxa"/>
            <w:shd w:val="clear" w:color="auto" w:fill="auto"/>
            <w:noWrap/>
            <w:hideMark/>
          </w:tcPr>
          <w:p w14:paraId="21EB8A6F" w14:textId="77777777" w:rsidR="00A01204" w:rsidRPr="0008241C" w:rsidRDefault="00A01204" w:rsidP="00A01204">
            <w:r w:rsidRPr="0008241C">
              <w:t xml:space="preserve">Regulation of hazards and extreme events </w:t>
            </w:r>
          </w:p>
        </w:tc>
      </w:tr>
      <w:tr w:rsidR="00A01204" w:rsidRPr="0008241C" w14:paraId="7F2AD455" w14:textId="77777777" w:rsidTr="00642B4F">
        <w:trPr>
          <w:trHeight w:val="113"/>
          <w:jc w:val="center"/>
        </w:trPr>
        <w:tc>
          <w:tcPr>
            <w:tcW w:w="510" w:type="dxa"/>
          </w:tcPr>
          <w:p w14:paraId="50E02FFE" w14:textId="77777777" w:rsidR="00A01204" w:rsidRPr="0008241C" w:rsidRDefault="00A01204" w:rsidP="00A01204">
            <w:r w:rsidRPr="0008241C">
              <w:t>10</w:t>
            </w:r>
          </w:p>
        </w:tc>
        <w:tc>
          <w:tcPr>
            <w:tcW w:w="6783" w:type="dxa"/>
          </w:tcPr>
          <w:p w14:paraId="439DF6E5" w14:textId="77777777" w:rsidR="00A01204" w:rsidRPr="0008241C" w:rsidRDefault="00A01204" w:rsidP="00A01204">
            <w:r w:rsidRPr="0008241C">
              <w:t>Marine/Deepwater/Offshore ecosystems</w:t>
            </w:r>
          </w:p>
        </w:tc>
        <w:tc>
          <w:tcPr>
            <w:tcW w:w="567" w:type="dxa"/>
            <w:shd w:val="clear" w:color="auto" w:fill="auto"/>
            <w:noWrap/>
            <w:hideMark/>
          </w:tcPr>
          <w:p w14:paraId="1E157DF2" w14:textId="77777777" w:rsidR="00A01204" w:rsidRPr="0008241C" w:rsidRDefault="00A01204" w:rsidP="00A01204">
            <w:r w:rsidRPr="0008241C">
              <w:t>10</w:t>
            </w:r>
          </w:p>
        </w:tc>
        <w:tc>
          <w:tcPr>
            <w:tcW w:w="5684" w:type="dxa"/>
            <w:shd w:val="clear" w:color="auto" w:fill="auto"/>
            <w:noWrap/>
            <w:hideMark/>
          </w:tcPr>
          <w:p w14:paraId="398D5CB8" w14:textId="77777777" w:rsidR="00A01204" w:rsidRPr="0008241C" w:rsidRDefault="00A01204" w:rsidP="00A01204">
            <w:r w:rsidRPr="0008241C">
              <w:t xml:space="preserve">Regulation of organisms detrimental to humans </w:t>
            </w:r>
          </w:p>
        </w:tc>
      </w:tr>
      <w:tr w:rsidR="00A01204" w:rsidRPr="0008241C" w14:paraId="5DEDEA71" w14:textId="77777777" w:rsidTr="00642B4F">
        <w:trPr>
          <w:trHeight w:val="113"/>
          <w:jc w:val="center"/>
        </w:trPr>
        <w:tc>
          <w:tcPr>
            <w:tcW w:w="510" w:type="dxa"/>
          </w:tcPr>
          <w:p w14:paraId="2920CAC0" w14:textId="77777777" w:rsidR="00A01204" w:rsidRPr="0008241C" w:rsidRDefault="00A01204" w:rsidP="00A01204">
            <w:r w:rsidRPr="0008241C">
              <w:t>11</w:t>
            </w:r>
          </w:p>
        </w:tc>
        <w:tc>
          <w:tcPr>
            <w:tcW w:w="6783" w:type="dxa"/>
          </w:tcPr>
          <w:p w14:paraId="6A0EE39E" w14:textId="77777777" w:rsidR="00A01204" w:rsidRPr="0008241C" w:rsidRDefault="00A01204" w:rsidP="00A01204">
            <w:r w:rsidRPr="0008241C">
              <w:t>Urban/Semi-urban</w:t>
            </w:r>
          </w:p>
        </w:tc>
        <w:tc>
          <w:tcPr>
            <w:tcW w:w="567" w:type="dxa"/>
            <w:shd w:val="clear" w:color="auto" w:fill="auto"/>
            <w:noWrap/>
            <w:hideMark/>
          </w:tcPr>
          <w:p w14:paraId="583F0342" w14:textId="77777777" w:rsidR="00A01204" w:rsidRPr="0008241C" w:rsidRDefault="00A01204" w:rsidP="00A01204">
            <w:r w:rsidRPr="0008241C">
              <w:t>11</w:t>
            </w:r>
          </w:p>
        </w:tc>
        <w:tc>
          <w:tcPr>
            <w:tcW w:w="5684" w:type="dxa"/>
            <w:shd w:val="clear" w:color="auto" w:fill="auto"/>
            <w:noWrap/>
            <w:hideMark/>
          </w:tcPr>
          <w:p w14:paraId="046CD32C" w14:textId="77777777" w:rsidR="00A01204" w:rsidRPr="0008241C" w:rsidRDefault="00A01204" w:rsidP="00A01204">
            <w:r w:rsidRPr="0008241C">
              <w:t>Energy</w:t>
            </w:r>
          </w:p>
        </w:tc>
      </w:tr>
      <w:tr w:rsidR="00A01204" w:rsidRPr="0008241C" w14:paraId="102A1D43" w14:textId="77777777" w:rsidTr="00642B4F">
        <w:trPr>
          <w:trHeight w:val="113"/>
          <w:jc w:val="center"/>
        </w:trPr>
        <w:tc>
          <w:tcPr>
            <w:tcW w:w="510" w:type="dxa"/>
          </w:tcPr>
          <w:p w14:paraId="0B47D861" w14:textId="77777777" w:rsidR="00A01204" w:rsidRPr="0008241C" w:rsidRDefault="00A01204" w:rsidP="00A01204"/>
        </w:tc>
        <w:tc>
          <w:tcPr>
            <w:tcW w:w="6783" w:type="dxa"/>
          </w:tcPr>
          <w:p w14:paraId="5E44C738" w14:textId="77777777" w:rsidR="00A01204" w:rsidRPr="0008241C" w:rsidRDefault="00A01204" w:rsidP="00A01204"/>
        </w:tc>
        <w:tc>
          <w:tcPr>
            <w:tcW w:w="567" w:type="dxa"/>
            <w:shd w:val="clear" w:color="auto" w:fill="auto"/>
            <w:noWrap/>
            <w:hideMark/>
          </w:tcPr>
          <w:p w14:paraId="0F9BA236" w14:textId="77777777" w:rsidR="00A01204" w:rsidRPr="0008241C" w:rsidRDefault="00A01204" w:rsidP="00A01204">
            <w:r w:rsidRPr="0008241C">
              <w:t>12</w:t>
            </w:r>
          </w:p>
        </w:tc>
        <w:tc>
          <w:tcPr>
            <w:tcW w:w="5684" w:type="dxa"/>
            <w:shd w:val="clear" w:color="auto" w:fill="auto"/>
            <w:noWrap/>
            <w:hideMark/>
          </w:tcPr>
          <w:p w14:paraId="60AAB68D" w14:textId="77777777" w:rsidR="00A01204" w:rsidRPr="0008241C" w:rsidRDefault="00A01204" w:rsidP="00A01204">
            <w:r w:rsidRPr="0008241C">
              <w:t xml:space="preserve">Food and feed </w:t>
            </w:r>
          </w:p>
        </w:tc>
      </w:tr>
      <w:tr w:rsidR="00A01204" w:rsidRPr="0008241C" w14:paraId="2DFB8B94" w14:textId="77777777" w:rsidTr="00642B4F">
        <w:trPr>
          <w:trHeight w:val="113"/>
          <w:jc w:val="center"/>
        </w:trPr>
        <w:tc>
          <w:tcPr>
            <w:tcW w:w="510" w:type="dxa"/>
          </w:tcPr>
          <w:p w14:paraId="3AB1453E" w14:textId="77777777" w:rsidR="00A01204" w:rsidRPr="0008241C" w:rsidRDefault="00A01204" w:rsidP="00A01204"/>
        </w:tc>
        <w:tc>
          <w:tcPr>
            <w:tcW w:w="6783" w:type="dxa"/>
          </w:tcPr>
          <w:p w14:paraId="3DBA3450" w14:textId="77777777" w:rsidR="00A01204" w:rsidRPr="0008241C" w:rsidRDefault="00A01204" w:rsidP="00A01204"/>
        </w:tc>
        <w:tc>
          <w:tcPr>
            <w:tcW w:w="567" w:type="dxa"/>
            <w:shd w:val="clear" w:color="auto" w:fill="auto"/>
            <w:noWrap/>
            <w:hideMark/>
          </w:tcPr>
          <w:p w14:paraId="2B75C445" w14:textId="77777777" w:rsidR="00A01204" w:rsidRPr="0008241C" w:rsidRDefault="00A01204" w:rsidP="00A01204">
            <w:r w:rsidRPr="0008241C">
              <w:t>13</w:t>
            </w:r>
          </w:p>
        </w:tc>
        <w:tc>
          <w:tcPr>
            <w:tcW w:w="5684" w:type="dxa"/>
            <w:shd w:val="clear" w:color="auto" w:fill="auto"/>
            <w:noWrap/>
            <w:hideMark/>
          </w:tcPr>
          <w:p w14:paraId="5FF7516C" w14:textId="77777777" w:rsidR="00A01204" w:rsidRPr="0008241C" w:rsidRDefault="00A01204" w:rsidP="00A01204">
            <w:r w:rsidRPr="0008241C">
              <w:t>Materials and assistance</w:t>
            </w:r>
          </w:p>
        </w:tc>
      </w:tr>
      <w:tr w:rsidR="00A01204" w:rsidRPr="0008241C" w14:paraId="586D3ABE" w14:textId="77777777" w:rsidTr="00642B4F">
        <w:trPr>
          <w:trHeight w:val="113"/>
          <w:jc w:val="center"/>
        </w:trPr>
        <w:tc>
          <w:tcPr>
            <w:tcW w:w="510" w:type="dxa"/>
          </w:tcPr>
          <w:p w14:paraId="26268376" w14:textId="77777777" w:rsidR="00A01204" w:rsidRPr="0008241C" w:rsidRDefault="00A01204" w:rsidP="00A01204"/>
        </w:tc>
        <w:tc>
          <w:tcPr>
            <w:tcW w:w="6783" w:type="dxa"/>
          </w:tcPr>
          <w:p w14:paraId="2E8DFF6A" w14:textId="77777777" w:rsidR="00A01204" w:rsidRPr="0008241C" w:rsidRDefault="00A01204" w:rsidP="00A01204"/>
        </w:tc>
        <w:tc>
          <w:tcPr>
            <w:tcW w:w="567" w:type="dxa"/>
            <w:shd w:val="clear" w:color="auto" w:fill="auto"/>
            <w:noWrap/>
            <w:hideMark/>
          </w:tcPr>
          <w:p w14:paraId="188C4C2B" w14:textId="77777777" w:rsidR="00A01204" w:rsidRPr="0008241C" w:rsidRDefault="00A01204" w:rsidP="00A01204">
            <w:r w:rsidRPr="0008241C">
              <w:t>14</w:t>
            </w:r>
          </w:p>
        </w:tc>
        <w:tc>
          <w:tcPr>
            <w:tcW w:w="5684" w:type="dxa"/>
            <w:shd w:val="clear" w:color="auto" w:fill="auto"/>
            <w:noWrap/>
            <w:hideMark/>
          </w:tcPr>
          <w:p w14:paraId="5952CC1C" w14:textId="77777777" w:rsidR="00A01204" w:rsidRPr="0008241C" w:rsidRDefault="00A01204" w:rsidP="00A01204">
            <w:r w:rsidRPr="0008241C">
              <w:t>Medicinal, biochemical and genetic resources</w:t>
            </w:r>
          </w:p>
        </w:tc>
      </w:tr>
      <w:tr w:rsidR="00A01204" w:rsidRPr="0008241C" w14:paraId="7AFCD426" w14:textId="77777777" w:rsidTr="00642B4F">
        <w:trPr>
          <w:trHeight w:val="113"/>
          <w:jc w:val="center"/>
        </w:trPr>
        <w:tc>
          <w:tcPr>
            <w:tcW w:w="510" w:type="dxa"/>
          </w:tcPr>
          <w:p w14:paraId="71736C6D" w14:textId="77777777" w:rsidR="00A01204" w:rsidRPr="0008241C" w:rsidRDefault="00A01204" w:rsidP="00A01204"/>
        </w:tc>
        <w:tc>
          <w:tcPr>
            <w:tcW w:w="6783" w:type="dxa"/>
          </w:tcPr>
          <w:p w14:paraId="741396E4" w14:textId="77777777" w:rsidR="00A01204" w:rsidRPr="0008241C" w:rsidRDefault="00A01204" w:rsidP="00A01204"/>
        </w:tc>
        <w:tc>
          <w:tcPr>
            <w:tcW w:w="567" w:type="dxa"/>
            <w:shd w:val="clear" w:color="auto" w:fill="auto"/>
            <w:noWrap/>
            <w:hideMark/>
          </w:tcPr>
          <w:p w14:paraId="2E90AE6D" w14:textId="77777777" w:rsidR="00A01204" w:rsidRPr="0008241C" w:rsidRDefault="00A01204" w:rsidP="00A01204">
            <w:r w:rsidRPr="0008241C">
              <w:t>15</w:t>
            </w:r>
          </w:p>
        </w:tc>
        <w:tc>
          <w:tcPr>
            <w:tcW w:w="5684" w:type="dxa"/>
            <w:shd w:val="clear" w:color="auto" w:fill="auto"/>
            <w:noWrap/>
            <w:hideMark/>
          </w:tcPr>
          <w:p w14:paraId="7F806057" w14:textId="77777777" w:rsidR="00A01204" w:rsidRPr="0008241C" w:rsidRDefault="00A01204" w:rsidP="00A01204">
            <w:r w:rsidRPr="0008241C">
              <w:t xml:space="preserve">Learning and inspiration </w:t>
            </w:r>
          </w:p>
        </w:tc>
      </w:tr>
      <w:tr w:rsidR="00A01204" w:rsidRPr="0008241C" w14:paraId="4402E49F" w14:textId="77777777" w:rsidTr="00642B4F">
        <w:trPr>
          <w:trHeight w:val="113"/>
          <w:jc w:val="center"/>
        </w:trPr>
        <w:tc>
          <w:tcPr>
            <w:tcW w:w="510" w:type="dxa"/>
          </w:tcPr>
          <w:p w14:paraId="5063C165" w14:textId="77777777" w:rsidR="00A01204" w:rsidRPr="0008241C" w:rsidRDefault="00A01204" w:rsidP="00A01204"/>
        </w:tc>
        <w:tc>
          <w:tcPr>
            <w:tcW w:w="6783" w:type="dxa"/>
          </w:tcPr>
          <w:p w14:paraId="1DFF28D1" w14:textId="77777777" w:rsidR="00A01204" w:rsidRPr="0008241C" w:rsidRDefault="00A01204" w:rsidP="00A01204"/>
        </w:tc>
        <w:tc>
          <w:tcPr>
            <w:tcW w:w="567" w:type="dxa"/>
            <w:shd w:val="clear" w:color="auto" w:fill="auto"/>
            <w:noWrap/>
            <w:hideMark/>
          </w:tcPr>
          <w:p w14:paraId="60CDADB2" w14:textId="77777777" w:rsidR="00A01204" w:rsidRPr="0008241C" w:rsidRDefault="00A01204" w:rsidP="00A01204">
            <w:r w:rsidRPr="0008241C">
              <w:t>16</w:t>
            </w:r>
          </w:p>
        </w:tc>
        <w:tc>
          <w:tcPr>
            <w:tcW w:w="5684" w:type="dxa"/>
            <w:shd w:val="clear" w:color="auto" w:fill="auto"/>
            <w:noWrap/>
            <w:hideMark/>
          </w:tcPr>
          <w:p w14:paraId="4D8D625A" w14:textId="77777777" w:rsidR="00A01204" w:rsidRPr="0008241C" w:rsidRDefault="00A01204" w:rsidP="00A01204">
            <w:r w:rsidRPr="0008241C">
              <w:t>Physical and psychological experiences</w:t>
            </w:r>
          </w:p>
        </w:tc>
      </w:tr>
      <w:tr w:rsidR="00A01204" w:rsidRPr="0008241C" w14:paraId="4B53B1B6" w14:textId="77777777" w:rsidTr="00642B4F">
        <w:trPr>
          <w:trHeight w:val="113"/>
          <w:jc w:val="center"/>
        </w:trPr>
        <w:tc>
          <w:tcPr>
            <w:tcW w:w="510" w:type="dxa"/>
          </w:tcPr>
          <w:p w14:paraId="3E097E01" w14:textId="77777777" w:rsidR="00A01204" w:rsidRPr="0008241C" w:rsidRDefault="00A01204" w:rsidP="00A01204"/>
        </w:tc>
        <w:tc>
          <w:tcPr>
            <w:tcW w:w="6783" w:type="dxa"/>
          </w:tcPr>
          <w:p w14:paraId="0D33C8D4" w14:textId="77777777" w:rsidR="00A01204" w:rsidRPr="0008241C" w:rsidRDefault="00A01204" w:rsidP="00A01204"/>
        </w:tc>
        <w:tc>
          <w:tcPr>
            <w:tcW w:w="567" w:type="dxa"/>
            <w:shd w:val="clear" w:color="auto" w:fill="auto"/>
            <w:noWrap/>
            <w:hideMark/>
          </w:tcPr>
          <w:p w14:paraId="16AC260A" w14:textId="77777777" w:rsidR="00A01204" w:rsidRPr="0008241C" w:rsidRDefault="00A01204" w:rsidP="00A01204">
            <w:r w:rsidRPr="0008241C">
              <w:t>17</w:t>
            </w:r>
          </w:p>
        </w:tc>
        <w:tc>
          <w:tcPr>
            <w:tcW w:w="5684" w:type="dxa"/>
            <w:shd w:val="clear" w:color="auto" w:fill="auto"/>
            <w:noWrap/>
            <w:hideMark/>
          </w:tcPr>
          <w:p w14:paraId="653C09E0" w14:textId="77777777" w:rsidR="00A01204" w:rsidRPr="0008241C" w:rsidRDefault="00A01204" w:rsidP="00A01204">
            <w:r w:rsidRPr="0008241C">
              <w:t>Supporting identities</w:t>
            </w:r>
          </w:p>
        </w:tc>
      </w:tr>
      <w:tr w:rsidR="00A01204" w:rsidRPr="0008241C" w14:paraId="739DB60C" w14:textId="77777777" w:rsidTr="00642B4F">
        <w:trPr>
          <w:trHeight w:val="113"/>
          <w:jc w:val="center"/>
        </w:trPr>
        <w:tc>
          <w:tcPr>
            <w:tcW w:w="510" w:type="dxa"/>
          </w:tcPr>
          <w:p w14:paraId="64D57D10" w14:textId="77777777" w:rsidR="00A01204" w:rsidRPr="0008241C" w:rsidRDefault="00A01204" w:rsidP="00A01204"/>
        </w:tc>
        <w:tc>
          <w:tcPr>
            <w:tcW w:w="6783" w:type="dxa"/>
          </w:tcPr>
          <w:p w14:paraId="6D2BC8DE" w14:textId="77777777" w:rsidR="00A01204" w:rsidRPr="0008241C" w:rsidRDefault="00A01204" w:rsidP="00A01204"/>
        </w:tc>
        <w:tc>
          <w:tcPr>
            <w:tcW w:w="567" w:type="dxa"/>
            <w:shd w:val="clear" w:color="auto" w:fill="auto"/>
            <w:noWrap/>
            <w:hideMark/>
          </w:tcPr>
          <w:p w14:paraId="43C5E8BB" w14:textId="77777777" w:rsidR="00A01204" w:rsidRPr="0008241C" w:rsidRDefault="00A01204" w:rsidP="00A01204">
            <w:r w:rsidRPr="0008241C">
              <w:t>18</w:t>
            </w:r>
          </w:p>
        </w:tc>
        <w:tc>
          <w:tcPr>
            <w:tcW w:w="5684" w:type="dxa"/>
            <w:shd w:val="clear" w:color="auto" w:fill="auto"/>
            <w:noWrap/>
            <w:hideMark/>
          </w:tcPr>
          <w:p w14:paraId="1A7E1FFC" w14:textId="77777777" w:rsidR="00A01204" w:rsidRPr="0008241C" w:rsidRDefault="00A01204" w:rsidP="00A01204">
            <w:r w:rsidRPr="0008241C">
              <w:t xml:space="preserve">Maintenance of options </w:t>
            </w:r>
          </w:p>
        </w:tc>
      </w:tr>
    </w:tbl>
    <w:p w14:paraId="045DF0B6" w14:textId="77777777" w:rsidR="00A01204" w:rsidRPr="0008241C" w:rsidRDefault="00A01204" w:rsidP="00A01204">
      <w:pPr>
        <w:rPr>
          <w:sz w:val="22"/>
          <w:szCs w:val="22"/>
        </w:rPr>
      </w:pPr>
      <w:bookmarkStart w:id="564" w:name="2.3.3.4_Status_and_trends_in_the_Asia_Pa"/>
      <w:bookmarkEnd w:id="564"/>
    </w:p>
    <w:p w14:paraId="22E81D75" w14:textId="77777777" w:rsidR="00A01204" w:rsidRPr="0008241C" w:rsidRDefault="00A01204" w:rsidP="00A01204">
      <w:pPr>
        <w:rPr>
          <w:sz w:val="22"/>
          <w:szCs w:val="22"/>
        </w:rPr>
        <w:sectPr w:rsidR="00A01204" w:rsidRPr="0008241C" w:rsidSect="00642B4F">
          <w:type w:val="continuous"/>
          <w:pgSz w:w="16838" w:h="11906" w:orient="landscape"/>
          <w:pgMar w:top="1440" w:right="1440" w:bottom="1440" w:left="1440" w:header="708" w:footer="708" w:gutter="0"/>
          <w:cols w:space="708"/>
          <w:docGrid w:linePitch="360"/>
        </w:sectPr>
      </w:pPr>
    </w:p>
    <w:p w14:paraId="3DBED2D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565" w:name="_Toc494765757"/>
      <w:r w:rsidRPr="0008241C">
        <w:rPr>
          <w:b/>
          <w:sz w:val="22"/>
          <w:szCs w:val="22"/>
          <w:lang w:eastAsia="ko-KR"/>
        </w:rPr>
        <w:lastRenderedPageBreak/>
        <w:t>Prospects of ecosystem service values</w:t>
      </w:r>
      <w:r w:rsidRPr="0008241C">
        <w:rPr>
          <w:b/>
          <w:sz w:val="22"/>
          <w:szCs w:val="22"/>
        </w:rPr>
        <w:t xml:space="preserve"> </w:t>
      </w:r>
      <w:bookmarkEnd w:id="565"/>
    </w:p>
    <w:p w14:paraId="5CAB6AEE" w14:textId="77777777" w:rsidR="00A01204" w:rsidRPr="0008241C" w:rsidRDefault="00A01204" w:rsidP="00A01204">
      <w:pPr>
        <w:rPr>
          <w:sz w:val="22"/>
          <w:szCs w:val="22"/>
        </w:rPr>
      </w:pPr>
    </w:p>
    <w:p w14:paraId="37320AB9" w14:textId="7A327A15" w:rsidR="00A01204" w:rsidRPr="0008241C" w:rsidRDefault="00A01204" w:rsidP="00A01204">
      <w:pPr>
        <w:rPr>
          <w:sz w:val="22"/>
          <w:szCs w:val="22"/>
        </w:rPr>
      </w:pPr>
      <w:r w:rsidRPr="0008241C">
        <w:rPr>
          <w:sz w:val="22"/>
          <w:szCs w:val="22"/>
        </w:rPr>
        <w:t xml:space="preserve">Following on from the global trends in decline in value of ecosystem services </w:t>
      </w:r>
      <w:r w:rsidRPr="0008241C">
        <w:rPr>
          <w:sz w:val="22"/>
          <w:szCs w:val="22"/>
        </w:rPr>
        <w:fldChar w:fldCharType="begin" w:fldLock="1"/>
      </w:r>
      <w:r w:rsidRPr="0008241C">
        <w:rPr>
          <w:sz w:val="22"/>
          <w:szCs w:val="22"/>
        </w:rPr>
        <w:instrText>ADDIN CSL_CITATION {"citationItems":[{"id":"ITEM-1","itemData":{"ISSN":"0959-3780","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d":{"date-parts":[["2014"]]},"page":"152-158","publisher":"Elsevier","title":"Changes in the global value of ecosystem services","type":"article-journal","volume":"26"},"uris":["http://www.mendeley.com/documents/?uuid=c9ad7b73-4312-4988-bde8-f6dd9b58c1cb"]}],"mendeley":{"formattedCitation":"(Costanza &lt;i&gt;et al.&lt;/i&gt;, 2014)","plainTextFormattedCitation":"(Costanza et al., 2014)","previouslyFormattedCitation":"(Costanz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ostanz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the value of ecosystem goods and services in the Asia-Pacific is likely to decline. With the rapid increase in population, there is pressure on agricultural land, forests and grasslands which are being converted into urban areas. If the current trends of land use change continue, there could be decline of 34</w:t>
      </w:r>
      <w:r w:rsidR="00C934E9">
        <w:rPr>
          <w:sz w:val="22"/>
          <w:szCs w:val="22"/>
        </w:rPr>
        <w:t xml:space="preserve"> per cent</w:t>
      </w:r>
      <w:r w:rsidRPr="0008241C">
        <w:rPr>
          <w:sz w:val="22"/>
          <w:szCs w:val="22"/>
        </w:rPr>
        <w:t xml:space="preserve"> in value of total ecosystem services in the Asia-Pacific by 2050 </w:t>
      </w:r>
      <w:r w:rsidRPr="0008241C">
        <w:rPr>
          <w:sz w:val="22"/>
          <w:szCs w:val="22"/>
        </w:rPr>
        <w:fldChar w:fldCharType="begin" w:fldLock="1"/>
      </w:r>
      <w:r w:rsidRPr="0008241C">
        <w:rPr>
          <w:sz w:val="22"/>
          <w:szCs w:val="22"/>
        </w:rPr>
        <w:instrText>ADDIN CSL_CITATION {"citationItems":[{"id":"ITEM-1","itemData":{"DOI":"10.1002/app5.147","ISSN":"20502680","author":[{"dropping-particle":"","family":"Kubiszewski","given":"Ida","non-dropping-particle":"","parse-names":false,"suffix":""},{"dropping-particle":"","family":"Anderson","given":"Sharolyn J.","non-dropping-particle":"","parse-names":false,"suffix":""},{"dropping-particle":"","family":"Costanza","given":"Robert","non-dropping-particle":"","parse-names":false,"suffix":""},{"dropping-particle":"","family":"Sutton","given":"Paul C.","non-dropping-particle":"","parse-names":false,"suffix":""}],"container-title":"Asia &amp; the Pacific Policy Studies","id":"ITEM-1","issue":"3","issued":{"date-parts":[["2016","9"]]},"page":"389-404","title":"The Future of Ecosystem Services in Asia and the Pacific","type":"article-journal","volume":"3"},"uris":["http://www.mendeley.com/documents/?uuid=e4d9aedd-7487-34a0-81a4-98f7c960aae4"]}],"mendeley":{"formattedCitation":"(Kubiszewski &lt;i&gt;et al.&lt;/i&gt;, 2016)","plainTextFormattedCitation":"(Kubiszewski et al., 2016)","previouslyFormattedCitation":"(Kubiszewsk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ubiszewsk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For example, Afghanistan shows the greatest potential losses as it is more susceptible to desertification. On the other hand, countries such as Japan and New Zealand, are highly developed and potentially have more stability for t ecosystem goods and services.</w:t>
      </w:r>
    </w:p>
    <w:p w14:paraId="15D22204" w14:textId="4F3FDA0C" w:rsidR="00A01204" w:rsidRPr="0008241C" w:rsidRDefault="00A01204" w:rsidP="00A01204">
      <w:pPr>
        <w:rPr>
          <w:sz w:val="22"/>
          <w:szCs w:val="22"/>
        </w:rPr>
      </w:pPr>
      <w:bookmarkStart w:id="566" w:name="2.3.3.5_Need_for_valuation_of_ecosystem_"/>
      <w:bookmarkEnd w:id="566"/>
    </w:p>
    <w:p w14:paraId="5F9CD5E0" w14:textId="77777777" w:rsidR="0008241C" w:rsidRPr="0008241C" w:rsidRDefault="0008241C" w:rsidP="00A01204">
      <w:pPr>
        <w:rPr>
          <w:sz w:val="22"/>
          <w:szCs w:val="22"/>
        </w:rPr>
      </w:pPr>
    </w:p>
    <w:p w14:paraId="396FBFE1" w14:textId="77777777" w:rsidR="00A01204" w:rsidRPr="0008241C" w:rsidRDefault="00A01204" w:rsidP="00A01204">
      <w:pPr>
        <w:keepNext/>
        <w:tabs>
          <w:tab w:val="clear" w:pos="1247"/>
          <w:tab w:val="left" w:pos="765"/>
        </w:tabs>
        <w:outlineLvl w:val="2"/>
        <w:rPr>
          <w:b/>
          <w:sz w:val="24"/>
          <w:szCs w:val="24"/>
        </w:rPr>
      </w:pPr>
      <w:bookmarkStart w:id="567" w:name="2.3.7__Transboundary_flow_of_ecosystem_s"/>
      <w:bookmarkStart w:id="568" w:name="_bookmark35"/>
      <w:bookmarkStart w:id="569" w:name="_Toc504317131"/>
      <w:bookmarkStart w:id="570" w:name="_Toc504317824"/>
      <w:bookmarkStart w:id="571" w:name="_Toc504320382"/>
      <w:bookmarkStart w:id="572" w:name="_Toc504320829"/>
      <w:bookmarkStart w:id="573" w:name="_Toc504321170"/>
      <w:bookmarkStart w:id="574" w:name="_Toc524041344"/>
      <w:bookmarkEnd w:id="567"/>
      <w:bookmarkEnd w:id="568"/>
      <w:r w:rsidRPr="0008241C">
        <w:rPr>
          <w:b/>
          <w:sz w:val="24"/>
          <w:szCs w:val="24"/>
        </w:rPr>
        <w:t>2.3.4</w:t>
      </w:r>
      <w:r w:rsidRPr="0008241C">
        <w:rPr>
          <w:b/>
          <w:sz w:val="24"/>
          <w:szCs w:val="24"/>
        </w:rPr>
        <w:tab/>
        <w:t>Transboundary flow of ecosystem services</w:t>
      </w:r>
      <w:bookmarkEnd w:id="569"/>
      <w:bookmarkEnd w:id="570"/>
      <w:bookmarkEnd w:id="571"/>
      <w:bookmarkEnd w:id="572"/>
      <w:bookmarkEnd w:id="573"/>
      <w:bookmarkEnd w:id="574"/>
    </w:p>
    <w:p w14:paraId="0F20FF12" w14:textId="77777777" w:rsidR="00A01204" w:rsidRPr="0008241C" w:rsidRDefault="00A01204" w:rsidP="00A01204">
      <w:pPr>
        <w:rPr>
          <w:sz w:val="22"/>
          <w:szCs w:val="22"/>
        </w:rPr>
      </w:pPr>
    </w:p>
    <w:p w14:paraId="7FE6115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75" w:name="_Toc504317132"/>
      <w:bookmarkStart w:id="576" w:name="_Toc504317825"/>
      <w:bookmarkStart w:id="577" w:name="_Toc504321171"/>
      <w:r w:rsidRPr="0008241C">
        <w:rPr>
          <w:b/>
          <w:sz w:val="22"/>
          <w:szCs w:val="24"/>
        </w:rPr>
        <w:t>2.3.4.1</w:t>
      </w:r>
      <w:r w:rsidRPr="0008241C">
        <w:rPr>
          <w:b/>
          <w:sz w:val="22"/>
          <w:szCs w:val="24"/>
        </w:rPr>
        <w:tab/>
        <w:t>Definition and</w:t>
      </w:r>
      <w:r w:rsidRPr="0008241C">
        <w:rPr>
          <w:b/>
          <w:spacing w:val="-8"/>
          <w:sz w:val="22"/>
          <w:szCs w:val="24"/>
        </w:rPr>
        <w:t xml:space="preserve"> </w:t>
      </w:r>
      <w:r w:rsidRPr="0008241C">
        <w:rPr>
          <w:b/>
          <w:sz w:val="22"/>
          <w:szCs w:val="24"/>
        </w:rPr>
        <w:t>typology</w:t>
      </w:r>
      <w:bookmarkEnd w:id="575"/>
      <w:bookmarkEnd w:id="576"/>
      <w:bookmarkEnd w:id="577"/>
    </w:p>
    <w:p w14:paraId="3833C1C5" w14:textId="77777777" w:rsidR="00A01204" w:rsidRPr="0008241C" w:rsidRDefault="00A01204" w:rsidP="00A01204">
      <w:pPr>
        <w:rPr>
          <w:sz w:val="22"/>
          <w:szCs w:val="22"/>
        </w:rPr>
      </w:pPr>
    </w:p>
    <w:p w14:paraId="349D7EF4" w14:textId="77777777" w:rsidR="00A01204" w:rsidRPr="0008241C" w:rsidRDefault="00A01204" w:rsidP="00A01204">
      <w:pPr>
        <w:rPr>
          <w:sz w:val="22"/>
          <w:szCs w:val="22"/>
        </w:rPr>
      </w:pPr>
      <w:r w:rsidRPr="0008241C">
        <w:rPr>
          <w:sz w:val="22"/>
          <w:szCs w:val="22"/>
        </w:rPr>
        <w:t>The transboundary landscape concept makes it possible to address the conservation and sustainable use of natural resources defined by ecosystems, rather than administrative boundaries. The</w:t>
      </w:r>
      <w:r w:rsidRPr="0008241C">
        <w:rPr>
          <w:rFonts w:eastAsia="Malgun Gothic"/>
          <w:sz w:val="22"/>
          <w:szCs w:val="22"/>
          <w:lang w:eastAsia="ko-KR"/>
        </w:rPr>
        <w:t xml:space="preserve"> </w:t>
      </w:r>
      <w:r w:rsidRPr="0008241C">
        <w:rPr>
          <w:sz w:val="22"/>
          <w:szCs w:val="22"/>
        </w:rPr>
        <w:t xml:space="preserve">Millennium Ecosystem Assessment (MEA) Framework can be applied to: (1) elucidate how drivers of environmental change in one country can affect the delivery of nature’s contributions to people and human welfare in another country (or in both countries), and (2) develop cross-border collaborations to protect shared ecosystem services </w:t>
      </w:r>
      <w:r w:rsidRPr="0008241C">
        <w:rPr>
          <w:sz w:val="22"/>
          <w:szCs w:val="22"/>
        </w:rPr>
        <w:fldChar w:fldCharType="begin" w:fldLock="1"/>
      </w:r>
      <w:r w:rsidRPr="0008241C">
        <w:rPr>
          <w:sz w:val="22"/>
          <w:szCs w:val="22"/>
        </w:rPr>
        <w:instrText>ADDIN CSL_CITATION {"citationItems":[{"id":"ITEM-1","itemData":{"author":[{"dropping-particle":"","family":"Daily","given":"Gretchen C.","non-dropping-particle":"","parse-names":false,"suffix":""},{"dropping-particle":"","family":"Alexander","given":"Susan","non-dropping-particle":"","parse-names":false,"suffix":""},{"dropping-particle":"","family":"Ehrlich","given":"Paul R.","non-dropping-particle":"","parse-names":false,"suffix":""},{"dropping-particle":"","family":"Goulder","given":"Larry","non-dropping-particle":"","parse-names":false,"suffix":""},{"dropping-particle":"","family":"Lubchenco","given":"Jane","non-dropping-particle":"","parse-names":false,"suffix":""},{"dropping-particle":"","family":"Matson","given":"Pamela A.","non-dropping-particle":"","parse-names":false,"suffix":""},{"dropping-particle":"","family":"Mooney","given":"Harold A.","non-dropping-particle":"","parse-names":false,"suffix":""},{"dropping-particle":"","family":"Postel","given":"Sandra","non-dropping-particle":"","parse-names":false,"suffix":""},{"dropping-particle":"","family":"Schneider","given":"Stephen H.","non-dropping-particle":"","parse-names":false,"suffix":""},{"dropping-particle":"","family":"Tilman","given":"David","non-dropping-particle":"","parse-names":false,"suffix":""}],"id":"ITEM-1","issued":{"date-parts":[["1997"]]},"publisher":"Ecological Society of America Washington (DC)","title":"Ecosystem services: benefits supplied to human societies by natural ecosystems","type":"book","volume":"2"},"uris":["http://www.mendeley.com/documents/?uuid=c5923ff5-ec5b-4388-9b8e-28e9b0cc8c62"]},{"id":"ITEM-2","itemData":{"ISBN":"9781559634762","abstract":"\"Nature's Services brings together world-renowned scientists from a variety of disciplines to examine the character and value of ecosystem services, the damage that has been done to them, and the consequent implications for human society. Contributors present a detailed synthesis of our current understanding of a suite of ecosystem services and a preliminary assessment of their economic value.\"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Book Jacket. Perspectives on nature's services / John Peterson Myers, Joshua S. Reichert -- Introduction: What are ecosystem services? / Gretchen C. Daily -- Ecosystem services: a fragmentary history / Harold A. Mooney and Paul R. Ehrlich -- Valuing ecosystem services: philosophical bases and empirical methods / Lawrence H. Goulder and Donald Kennedy -- Valuing ecosystem services with efficiency, fairness, and sustainability as goals / Robert Costanza and Carl Folke -- The interaction of climate and life / Susan E. Alexander, Stephen H. Schneider, and Kalen Lagerquist -- Biodiversity and ecosystem functioning / David Tilman -- Ecosystem services supplied by soil / Gretchen C. Daily, Pamela A. Matson, and Peter M. Vitousek -- Services provided by pollinators / Gary Paul Nabhan and Stephen L. Buchmann -- Natural pest control services and agriculture / Rosamond L. Naylor and Paul R. Ehrlich -- Marine ecosystem services / Charles H. Peterson and Jane Lubchenco -- Freshwater ecosystem services / Sandra Postel and Stephen Carpenter -- The world's forests and their ecosystem services / Norman Myers -- Ecosystem services in grasslands / Osvaldo E. Sala and Jose M. Paruelo -- Biodiversity's genetic library / Norman Myers -- Impacts of marine resource extraction on ecosystem services and sustainability / Les Kaufman and Paul Dayton -- Ecosystem services in subsistence economies and conservation of biodiversity / Kamaljit S. Bawa and Madhav Gadgil -- Ecosystem services in a modern economy: Gunnison County, Colorado / Andrew Wilcox and John Harte -- Water quality improvement by wetlands / Katherine C. Ewel -- Services supplied by…","author":[{"dropping-particle":"","family":"Daily","given":"Gretchen C.","non-dropping-particle":"","parse-names":false,"suffix":""}],"container-title":"Nature's services : societal dependence on natural ecosystems","editor":[{"dropping-particle":"","family":"Daily","given":"Gretchen C.","non-dropping-particle":"","parse-names":false,"suffix":""}],"id":"ITEM-2","issued":{"date-parts":[["1997"]]},"page":"365-374","publisher":"Island Press","publisher-place":"Washington, D.C","title":"Valuing and safeguarding Earth’s life support systems","type":"chapter"},"uris":["http://www.mendeley.com/documents/?uuid=16a9d726-c371-3925-a763-79b53f7dec24"]},{"id":"ITEM-3","itemData":{"ISBN":"9780816528776","abstract":"Transboundary conservation in the borderlands : what drives environmental change? / Robert G. Varady and Evan R. Ward -- Nature's fair share : finding and allocating water for the Colorado River Delta / Francisco Zamora-Arroyo and Karl W. Flessa -- Restoring a dessert lifeline : the big bend reach of the Rio Grande / Mark Briggs [and others] -- A convergence of borders : indigenous peoples and environmental conservation at the U.S.-Mexico border / Rachel Rose Starks and Adrian Quijada-Mascareñas -- The wisdom of the Sierra Madre : Aldo Leopold, the Apaches, and the land ethic / Richard L. Knight -- Connecting wildlife habitats across the U.S.-Mexico border / Melanie Culver [and others] -- Open skies over a closing border : U.S.-Mexico efforts to protect migratory birds / Charles C. Chester and Emily D. McGovern -- Mexican wolf recovery : insights from transboundary stakeholders / José F. Bernal Stoopen, Jane M. Packard, and Richard Reading -- Finding mutual interest in shared ecosystem services : new approaches to transboundary conservation / Laura López-Hoffman, Robert G. Barady, and Patricia Balvanera -- Just add water? Transboundary Colorado River flow and ecosystem services in the Upper Gulf of California / Luis E. Calderon-Aguilera and Karl W. Flessa -- Sustaining transboundary ecosystem service provided by bats / Rodrigo A. Medellín -- Grasslands in the borderlands : understanding coupled natural-human systems and transboundary conservation / Gerardo Ceballos [and others] -- A regional and continental perspectinve : how an changing climate will affect U.S.-Mexico transboundary conservation / Matt Skroch -- Cooperative conservation, unilateral security : the story of two sister parks on the U.S.-Mexico border / Jessica Piekielek -- Assessing border-related human impacts at organ pipe cactus national monument / Christopher Sharp and Randy Gimblett -- A fense runs through it : conservation implications of recent U.S. border security legislation / Brian P. Segee and Ana Córdova -- The comission for environmental cooperation and transboundary conservation across the U.S.-Mexico border / Stephen P. Mumme [and others] -- Transboundary conservation between the United States and Mexico : new institutions or a new collaboration? / Ana Córdova and Carlose A. de la Parra -- Conclusion : guiding principles for successful transboundary conservation.","author":[{"dropping-particle":"","family":"López-Hoffman","given":"L.","non-dropping-particle":"","parse-names":false,"suffix":""},{"dropping-particle":"","family":"Varady","given":"R.","non-dropping-particle":"","parse-names":false,"suffix":""},{"dropping-particle":"","family":"Balvanera","given":"P.","non-dropping-particle":"","parse-names":false,"suffix":""}],"container-title":"Conservation of shared environments : learning from the United States and Mexico","editor":[{"dropping-particle":"","family":"López-Hoffman","given":"L.","non-dropping-particle":"","parse-names":false,"suffix":""},{"dropping-particle":"","family":"McGovern","given":"E.","non-dropping-particle":"","parse-names":false,"suffix":""},{"dropping-particle":"","family":"Varady","given":"R.","non-dropping-particle":"","parse-names":false,"suffix":""},{"dropping-particle":"","family":"Flessa","given":"K.","non-dropping-particle":"","parse-names":false,"suffix":""}],"id":"ITEM-3","issued":{"date-parts":[["2009"]]},"page":"137–153","publisher":"University of Arizona Press","publisher-place":"Tucson","title":"Finding mutual interest in shared ecosystem services: new approaches to transboundary conservation","type":"chapter"},"uris":["http://www.mendeley.com/documents/?uuid=0554c41e-3888-304e-abb4-6248ed096765"]},{"id":"ITEM-4","itemData":{"author":[{"dropping-particle":"","family":"Millennium Ecosystem Assessment","given":"","non-dropping-particle":"","parse-names":false,"suffix":""}],"id":"ITEM-4","issued":{"date-parts":[["2005"]]},"publisher":"Island Press","publisher-place":"Washington","title":"Millennium Ecosystem Assessment Synthesis Report","type":"book"},"uris":["http://www.mendeley.com/documents/?uuid=4c1455c0-eae4-41e2-9f18-a57c089f8bae"]}],"mendeley":{"formattedCitation":"(G. C. Daily, 1997b; G. C. Daily &lt;i&gt;et al.&lt;/i&gt;, 1997; López-Hoffman &lt;i&gt;et al.&lt;/i&gt;, 2009; Millennium Ecosystem Assessment, 2005)","plainTextFormattedCitation":"(G. C. Daily, 1997b; G. C. Daily et al., 1997; López-Hoffman et al., 2009; Millennium Ecosystem Assessment, 2005)","previouslyFormattedCitation":"(G. C. Daily, 1997b; G. C. Daily &lt;i&gt;et al.&lt;/i&gt;, 1997; López-Hoffman &lt;i&gt;et al.&lt;/i&gt;, 2009; 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G. C. Daily, 1997b; G. C. Daily </w:t>
      </w:r>
      <w:r w:rsidRPr="0008241C">
        <w:rPr>
          <w:i/>
          <w:noProof/>
          <w:sz w:val="22"/>
          <w:szCs w:val="22"/>
        </w:rPr>
        <w:t>et al.</w:t>
      </w:r>
      <w:r w:rsidRPr="0008241C">
        <w:rPr>
          <w:noProof/>
          <w:sz w:val="22"/>
          <w:szCs w:val="22"/>
        </w:rPr>
        <w:t xml:space="preserve">, 1997; López-Hoffman </w:t>
      </w:r>
      <w:r w:rsidRPr="0008241C">
        <w:rPr>
          <w:i/>
          <w:noProof/>
          <w:sz w:val="22"/>
          <w:szCs w:val="22"/>
        </w:rPr>
        <w:t>et al.</w:t>
      </w:r>
      <w:r w:rsidRPr="0008241C">
        <w:rPr>
          <w:noProof/>
          <w:sz w:val="22"/>
          <w:szCs w:val="22"/>
        </w:rPr>
        <w:t>, 2009; Millennium Ecosystem Assessment, 2005)</w:t>
      </w:r>
      <w:r w:rsidRPr="0008241C">
        <w:rPr>
          <w:sz w:val="22"/>
          <w:szCs w:val="22"/>
        </w:rPr>
        <w:fldChar w:fldCharType="end"/>
      </w:r>
      <w:r w:rsidRPr="0008241C">
        <w:rPr>
          <w:sz w:val="22"/>
          <w:szCs w:val="22"/>
        </w:rPr>
        <w:t xml:space="preserve">. </w:t>
      </w:r>
    </w:p>
    <w:p w14:paraId="191C2F0F" w14:textId="77777777" w:rsidR="00A01204" w:rsidRPr="0008241C" w:rsidRDefault="00A01204" w:rsidP="00A01204">
      <w:pPr>
        <w:rPr>
          <w:rFonts w:eastAsia="MS Mincho"/>
          <w:sz w:val="22"/>
          <w:szCs w:val="22"/>
          <w:lang w:eastAsia="ko-KR"/>
        </w:rPr>
      </w:pPr>
    </w:p>
    <w:tbl>
      <w:tblPr>
        <w:tblStyle w:val="TableGrid1"/>
        <w:tblW w:w="0" w:type="auto"/>
        <w:tblLook w:val="04A0" w:firstRow="1" w:lastRow="0" w:firstColumn="1" w:lastColumn="0" w:noHBand="0" w:noVBand="1"/>
      </w:tblPr>
      <w:tblGrid>
        <w:gridCol w:w="9017"/>
      </w:tblGrid>
      <w:tr w:rsidR="00A01204" w:rsidRPr="0008241C" w14:paraId="58E3DBB3" w14:textId="77777777" w:rsidTr="00642B4F">
        <w:tc>
          <w:tcPr>
            <w:tcW w:w="9228" w:type="dxa"/>
          </w:tcPr>
          <w:p w14:paraId="694612C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rFonts w:ascii="Times New Roman" w:hAnsi="Times New Roman"/>
                <w:b/>
              </w:rPr>
            </w:pPr>
            <w:r w:rsidRPr="0008241C">
              <w:rPr>
                <w:rFonts w:ascii="Times New Roman" w:hAnsi="Times New Roman"/>
                <w:b/>
                <w:lang w:eastAsia="ko-KR"/>
              </w:rPr>
              <w:t>Box 2.2 Features of t</w:t>
            </w:r>
            <w:r w:rsidRPr="0008241C">
              <w:rPr>
                <w:rFonts w:ascii="Times New Roman" w:hAnsi="Times New Roman"/>
                <w:b/>
              </w:rPr>
              <w:t>ransboundary flow of ecosystem services</w:t>
            </w:r>
          </w:p>
          <w:p w14:paraId="404C9087" w14:textId="77777777" w:rsidR="00A01204" w:rsidRPr="0008241C" w:rsidRDefault="00A01204" w:rsidP="00A01204">
            <w:pPr>
              <w:rPr>
                <w:rFonts w:ascii="Times New Roman" w:hAnsi="Times New Roman"/>
              </w:rPr>
            </w:pPr>
          </w:p>
          <w:p w14:paraId="54515226" w14:textId="77777777" w:rsidR="00A01204" w:rsidRPr="0008241C" w:rsidRDefault="00A01204" w:rsidP="007F0414">
            <w:pPr>
              <w:pStyle w:val="ListParagraph"/>
              <w:numPr>
                <w:ilvl w:val="0"/>
                <w:numId w:val="49"/>
              </w:numPr>
              <w:ind w:right="200"/>
              <w:rPr>
                <w:rFonts w:eastAsia="Calibri"/>
              </w:rPr>
            </w:pPr>
            <w:r w:rsidRPr="0008241C">
              <w:rPr>
                <w:rFonts w:eastAsia="Calibri"/>
              </w:rPr>
              <w:t>Neighbouring countries share ecosystem</w:t>
            </w:r>
            <w:r w:rsidRPr="0008241C">
              <w:rPr>
                <w:rFonts w:eastAsia="Calibri"/>
                <w:spacing w:val="-18"/>
              </w:rPr>
              <w:t xml:space="preserve"> </w:t>
            </w:r>
            <w:r w:rsidRPr="0008241C">
              <w:rPr>
                <w:rFonts w:eastAsia="Calibri"/>
              </w:rPr>
              <w:t>services</w:t>
            </w:r>
          </w:p>
          <w:p w14:paraId="4EC9641B" w14:textId="77777777" w:rsidR="00A01204" w:rsidRPr="0008241C" w:rsidRDefault="00A01204" w:rsidP="007F0414">
            <w:pPr>
              <w:pStyle w:val="ListParagraph"/>
              <w:numPr>
                <w:ilvl w:val="0"/>
                <w:numId w:val="49"/>
              </w:numPr>
              <w:ind w:right="200"/>
              <w:rPr>
                <w:rFonts w:eastAsia="Calibri"/>
              </w:rPr>
            </w:pPr>
            <w:r w:rsidRPr="0008241C">
              <w:rPr>
                <w:rFonts w:eastAsia="Calibri"/>
              </w:rPr>
              <w:t>Actions and policies in one country can affect ecosystem services and human well-being in another</w:t>
            </w:r>
          </w:p>
          <w:p w14:paraId="1F1233A8" w14:textId="77777777" w:rsidR="00A01204" w:rsidRPr="0008241C" w:rsidRDefault="00A01204" w:rsidP="007F0414">
            <w:pPr>
              <w:pStyle w:val="ListParagraph"/>
              <w:numPr>
                <w:ilvl w:val="0"/>
                <w:numId w:val="49"/>
              </w:numPr>
              <w:ind w:right="200"/>
              <w:rPr>
                <w:rFonts w:eastAsia="Calibri"/>
              </w:rPr>
            </w:pPr>
            <w:r w:rsidRPr="0008241C">
              <w:rPr>
                <w:rFonts w:eastAsia="Calibri"/>
              </w:rPr>
              <w:t>Countries in the Asia-Pacific share provisioning services (such as water), regulating services (such as</w:t>
            </w:r>
            <w:r w:rsidRPr="0008241C">
              <w:rPr>
                <w:rFonts w:eastAsia="Calibri"/>
                <w:spacing w:val="-36"/>
              </w:rPr>
              <w:t xml:space="preserve"> </w:t>
            </w:r>
            <w:r w:rsidRPr="0008241C">
              <w:rPr>
                <w:rFonts w:eastAsia="Calibri"/>
              </w:rPr>
              <w:t>crop pollination), and cultural services of migratory species.</w:t>
            </w:r>
          </w:p>
          <w:p w14:paraId="18547153" w14:textId="77777777" w:rsidR="00A01204" w:rsidRPr="0008241C" w:rsidRDefault="00A01204" w:rsidP="007F0414">
            <w:pPr>
              <w:pStyle w:val="ListParagraph"/>
              <w:numPr>
                <w:ilvl w:val="0"/>
                <w:numId w:val="49"/>
              </w:numPr>
              <w:ind w:right="200"/>
              <w:rPr>
                <w:rFonts w:eastAsia="Calibri"/>
              </w:rPr>
            </w:pPr>
            <w:r w:rsidRPr="0008241C">
              <w:rPr>
                <w:rFonts w:eastAsia="Calibri"/>
              </w:rPr>
              <w:t>The transboundary services shared by the countries in Asia extend far beyond the border</w:t>
            </w:r>
            <w:r w:rsidRPr="0008241C">
              <w:rPr>
                <w:rFonts w:eastAsia="Calibri"/>
                <w:spacing w:val="-33"/>
              </w:rPr>
              <w:t xml:space="preserve"> </w:t>
            </w:r>
            <w:r w:rsidRPr="0008241C">
              <w:rPr>
                <w:rFonts w:eastAsia="Calibri"/>
              </w:rPr>
              <w:t>region</w:t>
            </w:r>
          </w:p>
          <w:p w14:paraId="7A8C46F4" w14:textId="77777777" w:rsidR="00A01204" w:rsidRPr="0008241C" w:rsidRDefault="00A01204" w:rsidP="007F0414">
            <w:pPr>
              <w:pStyle w:val="ListParagraph"/>
              <w:numPr>
                <w:ilvl w:val="0"/>
                <w:numId w:val="49"/>
              </w:numPr>
              <w:ind w:right="200"/>
              <w:rPr>
                <w:rFonts w:eastAsia="Calibri"/>
              </w:rPr>
            </w:pPr>
            <w:r w:rsidRPr="0008241C">
              <w:rPr>
                <w:rFonts w:eastAsia="Calibri"/>
              </w:rPr>
              <w:t>The Millennium Ecosystem Assessment framework can be used as an organizing principle</w:t>
            </w:r>
            <w:r w:rsidRPr="0008241C">
              <w:rPr>
                <w:rFonts w:eastAsia="Calibri"/>
                <w:spacing w:val="-35"/>
              </w:rPr>
              <w:t xml:space="preserve"> </w:t>
            </w:r>
            <w:r w:rsidRPr="0008241C">
              <w:rPr>
                <w:rFonts w:eastAsia="Calibri"/>
              </w:rPr>
              <w:t>for transboundary conservation policy</w:t>
            </w:r>
          </w:p>
          <w:p w14:paraId="728AFB9E" w14:textId="77777777" w:rsidR="00A01204" w:rsidRPr="0008241C" w:rsidRDefault="00A01204" w:rsidP="00A01204">
            <w:pPr>
              <w:widowControl w:val="0"/>
              <w:tabs>
                <w:tab w:val="clear" w:pos="1247"/>
                <w:tab w:val="clear" w:pos="1814"/>
                <w:tab w:val="clear" w:pos="2381"/>
                <w:tab w:val="clear" w:pos="2948"/>
                <w:tab w:val="clear" w:pos="3515"/>
              </w:tabs>
              <w:autoSpaceDE w:val="0"/>
              <w:autoSpaceDN w:val="0"/>
              <w:rPr>
                <w:rFonts w:ascii="Times New Roman" w:eastAsia="Calibri" w:hAnsi="Times New Roman"/>
              </w:rPr>
            </w:pPr>
          </w:p>
        </w:tc>
      </w:tr>
    </w:tbl>
    <w:p w14:paraId="3870533F" w14:textId="77777777" w:rsidR="00A01204" w:rsidRPr="0008241C" w:rsidRDefault="00A01204" w:rsidP="00A01204">
      <w:pPr>
        <w:rPr>
          <w:sz w:val="22"/>
          <w:szCs w:val="22"/>
          <w:lang w:eastAsia="ko-KR"/>
        </w:rPr>
      </w:pPr>
    </w:p>
    <w:p w14:paraId="48365CF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Typology of transboundary conservation areas (TBCAs)</w:t>
      </w:r>
    </w:p>
    <w:p w14:paraId="68998210" w14:textId="77777777" w:rsidR="00A01204" w:rsidRPr="0008241C" w:rsidRDefault="00A01204" w:rsidP="00A01204">
      <w:pPr>
        <w:rPr>
          <w:sz w:val="22"/>
          <w:szCs w:val="22"/>
        </w:rPr>
      </w:pPr>
      <w:r w:rsidRPr="0008241C">
        <w:rPr>
          <w:sz w:val="22"/>
          <w:szCs w:val="22"/>
        </w:rPr>
        <w:t xml:space="preserve">Transboundary conservation areas can be considered in three categories </w:t>
      </w:r>
      <w:r w:rsidRPr="0008241C">
        <w:rPr>
          <w:sz w:val="22"/>
          <w:szCs w:val="22"/>
        </w:rPr>
        <w:fldChar w:fldCharType="begin" w:fldLock="1"/>
      </w:r>
      <w:r w:rsidRPr="0008241C">
        <w:rPr>
          <w:sz w:val="22"/>
          <w:szCs w:val="22"/>
        </w:rPr>
        <w:instrText>ADDIN CSL_CITATION {"citationItems":[{"id":"ITEM-1","itemData":{"URL":"http://www.tbpa.net/page.php?ndx=83","accessed":{"date-parts":[["2017","4","18"]]},"author":[{"dropping-particle":"","family":"IUCN WCPA","given":"","non-dropping-particle":"","parse-names":false,"suffix":""}],"id":"ITEM-1","issued":{"date-parts":[["2011"]]},"title":"Typology of Transboundary Conservation Areas","type":"webpage"},"uris":["http://www.mendeley.com/documents/?uuid=dc7e3279-a298-31d1-a120-7f58ce2479e7"]},{"id":"ITEM-2","itemData":{"author":[{"dropping-particle":"","family":"Vasilijević","given":"Maja","non-dropping-particle":"","parse-names":false,"suffix":""},{"dropping-particle":"","family":"Zunckel","given":"Kevan","non-dropping-particle":"","parse-names":false,"suffix":""},{"dropping-particle":"","family":"McKinney","given":"Matthew","non-dropping-particle":"","parse-names":false,"suffix":""},{"dropping-particle":"","family":"Erg","given":"Boris","non-dropping-particle":"","parse-names":false,"suffix":""},{"dropping-particle":"","family":"Schoon","given":"Michael","non-dropping-particle":"","parse-names":false,"suffix":""},{"dropping-particle":"","family":"Rosen Michel","given":"Tatjana","non-dropping-particle":"","parse-names":false,"suffix":""},{"dropping-particle":"","family":"Groves","given":"Craig","non-dropping-particle":"","parse-names":false,"suffix":""}],"editor":[{"dropping-particle":"","family":"Phillips","given":"Adrian","non-dropping-particle":"","parse-names":false,"suffix":""}],"id":"ITEM-2","issued":{"date-parts":[["2015"]]},"number-of-pages":"xii + 107","publisher-place":"Gland, Switzerland","title":"Transboundary Conservation: A systematic and integrated approach.","type":"book"},"uris":["http://www.mendeley.com/documents/?uuid=e7b11b08-46a5-402b-9d9e-1d94914a2e9d"]}],"mendeley":{"formattedCitation":"(IUCN WCPA, 2011; Vasilijević &lt;i&gt;et al.&lt;/i&gt;, 2015)","plainTextFormattedCitation":"(IUCN WCPA, 2011; Vasilijević et al., 2015)","previouslyFormattedCitation":"(IUCN WCPA, 2011; Vasilijević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IUCN WCPA, 2011; Vasilijević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641F9633" w14:textId="77777777" w:rsidR="00A01204" w:rsidRPr="0008241C" w:rsidRDefault="00A01204" w:rsidP="00A01204">
      <w:pPr>
        <w:rPr>
          <w:sz w:val="22"/>
          <w:szCs w:val="22"/>
        </w:rPr>
      </w:pPr>
    </w:p>
    <w:p w14:paraId="2AD1FC11" w14:textId="77777777" w:rsidR="00A01204" w:rsidRPr="0008241C" w:rsidRDefault="00A01204" w:rsidP="00A01204">
      <w:pPr>
        <w:ind w:leftChars="100" w:left="200" w:rightChars="91" w:right="182"/>
        <w:rPr>
          <w:i/>
          <w:sz w:val="22"/>
          <w:szCs w:val="22"/>
        </w:rPr>
      </w:pPr>
      <w:r w:rsidRPr="0008241C">
        <w:rPr>
          <w:b/>
          <w:sz w:val="22"/>
          <w:szCs w:val="22"/>
        </w:rPr>
        <w:t xml:space="preserve">Type 1: </w:t>
      </w:r>
      <w:r w:rsidRPr="0008241C">
        <w:rPr>
          <w:sz w:val="22"/>
          <w:szCs w:val="22"/>
        </w:rPr>
        <w:t>Transboundary Protected Areas</w:t>
      </w:r>
    </w:p>
    <w:p w14:paraId="54BFF456" w14:textId="77777777" w:rsidR="00A01204" w:rsidRPr="0008241C" w:rsidRDefault="00A01204" w:rsidP="00A01204">
      <w:pPr>
        <w:ind w:leftChars="100" w:left="200" w:rightChars="87" w:right="174"/>
        <w:rPr>
          <w:i/>
          <w:sz w:val="22"/>
          <w:szCs w:val="22"/>
        </w:rPr>
      </w:pPr>
      <w:r w:rsidRPr="0008241C">
        <w:rPr>
          <w:b/>
          <w:sz w:val="22"/>
          <w:szCs w:val="22"/>
        </w:rPr>
        <w:t xml:space="preserve">Type 2: </w:t>
      </w:r>
      <w:r w:rsidRPr="0008241C">
        <w:rPr>
          <w:sz w:val="22"/>
          <w:szCs w:val="22"/>
        </w:rPr>
        <w:t>Transboundary Conservation Landscape and/or Seascape</w:t>
      </w:r>
    </w:p>
    <w:p w14:paraId="630D711D" w14:textId="77777777" w:rsidR="00A01204" w:rsidRPr="0008241C" w:rsidRDefault="00A01204" w:rsidP="00A01204">
      <w:pPr>
        <w:ind w:leftChars="100" w:left="200" w:rightChars="121" w:right="242"/>
        <w:rPr>
          <w:i/>
          <w:sz w:val="22"/>
          <w:szCs w:val="22"/>
        </w:rPr>
      </w:pPr>
      <w:r w:rsidRPr="0008241C">
        <w:rPr>
          <w:b/>
          <w:sz w:val="22"/>
          <w:szCs w:val="22"/>
        </w:rPr>
        <w:t xml:space="preserve">Type 3: </w:t>
      </w:r>
      <w:r w:rsidRPr="0008241C">
        <w:rPr>
          <w:sz w:val="22"/>
          <w:szCs w:val="22"/>
        </w:rPr>
        <w:t>Transboundary Conservation Migration area</w:t>
      </w:r>
    </w:p>
    <w:p w14:paraId="15B958A1" w14:textId="77777777" w:rsidR="00A01204" w:rsidRPr="0008241C" w:rsidRDefault="00A01204" w:rsidP="00A01204">
      <w:pPr>
        <w:ind w:leftChars="100" w:left="200" w:rightChars="108" w:right="216"/>
        <w:rPr>
          <w:b/>
          <w:sz w:val="22"/>
          <w:szCs w:val="22"/>
        </w:rPr>
      </w:pPr>
      <w:r w:rsidRPr="0008241C">
        <w:rPr>
          <w:b/>
          <w:sz w:val="22"/>
          <w:szCs w:val="22"/>
        </w:rPr>
        <w:t>Special designation:</w:t>
      </w:r>
      <w:r w:rsidRPr="0008241C">
        <w:rPr>
          <w:sz w:val="22"/>
          <w:szCs w:val="22"/>
        </w:rPr>
        <w:t xml:space="preserve"> Park for Peace</w:t>
      </w:r>
    </w:p>
    <w:p w14:paraId="0289CBF8" w14:textId="77493307" w:rsidR="00A01204" w:rsidRPr="0008241C" w:rsidRDefault="00A01204" w:rsidP="00A01204">
      <w:pPr>
        <w:rPr>
          <w:sz w:val="22"/>
          <w:szCs w:val="22"/>
        </w:rPr>
      </w:pPr>
    </w:p>
    <w:p w14:paraId="4E378B21" w14:textId="77777777" w:rsidR="0008241C" w:rsidRPr="0008241C" w:rsidRDefault="0008241C" w:rsidP="00A01204">
      <w:pPr>
        <w:rPr>
          <w:sz w:val="22"/>
          <w:szCs w:val="22"/>
        </w:rPr>
      </w:pPr>
    </w:p>
    <w:p w14:paraId="7B62946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78" w:name="_Toc504317133"/>
      <w:bookmarkStart w:id="579" w:name="_Toc504317826"/>
      <w:bookmarkStart w:id="580" w:name="_Toc504321172"/>
      <w:r w:rsidRPr="0008241C">
        <w:rPr>
          <w:b/>
          <w:sz w:val="22"/>
          <w:szCs w:val="24"/>
        </w:rPr>
        <w:t>2.3.4.2</w:t>
      </w:r>
      <w:r w:rsidRPr="0008241C">
        <w:rPr>
          <w:b/>
          <w:sz w:val="22"/>
          <w:szCs w:val="24"/>
        </w:rPr>
        <w:tab/>
        <w:t>Roles of transboundary</w:t>
      </w:r>
      <w:r w:rsidRPr="0008241C">
        <w:rPr>
          <w:b/>
          <w:spacing w:val="-10"/>
          <w:sz w:val="22"/>
          <w:szCs w:val="24"/>
        </w:rPr>
        <w:t xml:space="preserve"> </w:t>
      </w:r>
      <w:r w:rsidRPr="0008241C">
        <w:rPr>
          <w:b/>
          <w:sz w:val="22"/>
          <w:szCs w:val="24"/>
        </w:rPr>
        <w:t>area</w:t>
      </w:r>
      <w:bookmarkEnd w:id="578"/>
      <w:bookmarkEnd w:id="579"/>
      <w:bookmarkEnd w:id="580"/>
      <w:r w:rsidRPr="0008241C">
        <w:rPr>
          <w:b/>
          <w:sz w:val="22"/>
          <w:szCs w:val="24"/>
        </w:rPr>
        <w:t>s</w:t>
      </w:r>
    </w:p>
    <w:p w14:paraId="0FE40CD0" w14:textId="77777777" w:rsidR="00A01204" w:rsidRPr="0008241C" w:rsidRDefault="00A01204" w:rsidP="00A01204">
      <w:pPr>
        <w:rPr>
          <w:sz w:val="22"/>
          <w:szCs w:val="22"/>
        </w:rPr>
      </w:pPr>
    </w:p>
    <w:p w14:paraId="3ACC466E" w14:textId="77777777" w:rsidR="00A01204" w:rsidRPr="0008241C" w:rsidRDefault="00A01204" w:rsidP="00A01204">
      <w:pPr>
        <w:rPr>
          <w:sz w:val="22"/>
          <w:szCs w:val="22"/>
        </w:rPr>
      </w:pPr>
      <w:r w:rsidRPr="0008241C">
        <w:rPr>
          <w:sz w:val="22"/>
          <w:szCs w:val="22"/>
        </w:rPr>
        <w:t>The transboundary approach for conservation may help to bring a large number of ecosystem services for the benefit of the residents of the Asia-Pacific. These benefits include:</w:t>
      </w:r>
    </w:p>
    <w:p w14:paraId="49B6ACA6" w14:textId="77777777" w:rsidR="00A01204" w:rsidRPr="0008241C" w:rsidRDefault="00A01204" w:rsidP="00A01204">
      <w:pPr>
        <w:rPr>
          <w:sz w:val="22"/>
          <w:szCs w:val="22"/>
        </w:rPr>
      </w:pPr>
      <w:r w:rsidRPr="0008241C">
        <w:rPr>
          <w:sz w:val="22"/>
          <w:szCs w:val="22"/>
        </w:rPr>
        <w:t xml:space="preserve">(1) Conserving threatened plant and animal populations that require large territorial boundaries for their habitat requirements </w:t>
      </w:r>
    </w:p>
    <w:p w14:paraId="000A291C" w14:textId="77777777" w:rsidR="00A01204" w:rsidRPr="0008241C" w:rsidRDefault="00A01204" w:rsidP="00A01204">
      <w:pPr>
        <w:rPr>
          <w:sz w:val="22"/>
          <w:szCs w:val="22"/>
        </w:rPr>
      </w:pPr>
      <w:r w:rsidRPr="0008241C">
        <w:rPr>
          <w:sz w:val="22"/>
          <w:szCs w:val="22"/>
        </w:rPr>
        <w:lastRenderedPageBreak/>
        <w:t xml:space="preserve">(2) Ensuring the survival of migratory marine and avian populations, particularly migratory bird fly ways that stretch across 22 countries of the region, as well as other continents </w:t>
      </w:r>
    </w:p>
    <w:p w14:paraId="20D7D19E" w14:textId="77777777" w:rsidR="00A01204" w:rsidRPr="0008241C" w:rsidRDefault="00A01204" w:rsidP="00A01204">
      <w:pPr>
        <w:rPr>
          <w:sz w:val="22"/>
          <w:szCs w:val="22"/>
        </w:rPr>
      </w:pPr>
      <w:r w:rsidRPr="0008241C">
        <w:rPr>
          <w:sz w:val="22"/>
          <w:szCs w:val="22"/>
        </w:rPr>
        <w:t>(3) Reintroduction and recolonization of threatened floral and faunal species that are presently increasing in isolated patches in different transboundary areas</w:t>
      </w:r>
    </w:p>
    <w:p w14:paraId="129167F4" w14:textId="77777777" w:rsidR="00A01204" w:rsidRPr="0008241C" w:rsidRDefault="00A01204" w:rsidP="00A01204">
      <w:pPr>
        <w:rPr>
          <w:sz w:val="22"/>
          <w:szCs w:val="22"/>
        </w:rPr>
      </w:pPr>
      <w:r w:rsidRPr="0008241C">
        <w:rPr>
          <w:sz w:val="22"/>
          <w:szCs w:val="22"/>
        </w:rPr>
        <w:t xml:space="preserve">(4) Building greater capacity for ensuring ecological integrity in the Asia-Pacific, by addressing fragmentation, drivers of biodiversity and loss issues in transboundary areas </w:t>
      </w:r>
    </w:p>
    <w:p w14:paraId="6F4DBCAD" w14:textId="77777777" w:rsidR="00A01204" w:rsidRPr="0008241C" w:rsidRDefault="00A01204" w:rsidP="00A01204">
      <w:pPr>
        <w:rPr>
          <w:sz w:val="22"/>
          <w:szCs w:val="22"/>
        </w:rPr>
      </w:pPr>
      <w:r w:rsidRPr="0008241C">
        <w:rPr>
          <w:sz w:val="22"/>
          <w:szCs w:val="22"/>
        </w:rPr>
        <w:t xml:space="preserve">(5) Ensuring ecological resilience against the climate led variabilities and vulnerabilities in transboundary areas </w:t>
      </w:r>
      <w:r w:rsidRPr="0008241C">
        <w:rPr>
          <w:sz w:val="22"/>
          <w:szCs w:val="22"/>
        </w:rPr>
        <w:fldChar w:fldCharType="begin" w:fldLock="1"/>
      </w:r>
      <w:r w:rsidRPr="0008241C">
        <w:rPr>
          <w:sz w:val="22"/>
          <w:szCs w:val="22"/>
        </w:rPr>
        <w:instrText>ADDIN CSL_CITATION {"citationItems":[{"id":"ITEM-1","itemData":{"DOI":"10.1111/j.1461-0248.2008.01166.x","ISSN":"1461-023X","author":[{"dropping-particle":"","family":"Claudet","given":"Joachim","non-dropping-particle":"","parse-names":false,"suffix":""},{"dropping-particle":"","family":"Osenberg","given":"Craig W.","non-dropping-particle":"","parse-names":false,"suffix":""},{"dropping-particle":"","family":"Benedetti-Cecchi","given":"Lisandro","non-dropping-particle":"","parse-names":false,"suffix":""},{"dropping-particle":"","family":"Domenici","given":"Paolo","non-dropping-particle":"","parse-names":false,"suffix":""},{"dropping-particle":"","family":"García-Charton","given":"José-Antonio","non-dropping-particle":"","parse-names":false,"suffix":""},{"dropping-particle":"","family":"Pérez-Ruzafa","given":"Ángel","non-dropping-particle":"","parse-names":false,"suffix":""},{"dropping-particle":"","family":"Badalamenti","given":"Fabio","non-dropping-particle":"","parse-names":false,"suffix":""},{"dropping-particle":"","family":"Bayle-Sempere","given":"Just","non-dropping-particle":"","parse-names":false,"suffix":""},{"dropping-particle":"","family":"Brito","given":"Alberto","non-dropping-particle":"","parse-names":false,"suffix":""},{"dropping-particle":"","family":"Bulleri","given":"Fabio","non-dropping-particle":"","parse-names":false,"suffix":""},{"dropping-particle":"","family":"Culioli","given":"Jean-Michel","non-dropping-particle":"","parse-names":false,"suffix":""},{"dropping-particle":"","family":"Dimech","given":"Mark","non-dropping-particle":"","parse-names":false,"suffix":""},{"dropping-particle":"","family":"Falcón","given":"Jesús M.","non-dropping-particle":"","parse-names":false,"suffix":""},{"dropping-particle":"","family":"Guala","given":"Ivan","non-dropping-particle":"","parse-names":false,"suffix":""},{"dropping-particle":"","family":"Milazzo","given":"Marco","non-dropping-particle":"","parse-names":false,"suffix":""},{"dropping-particle":"","family":"Sánchez-Meca","given":"Julio","non-dropping-particle":"","parse-names":false,"suffix":""},{"dropping-particle":"","family":"Somerfield","given":"Paul J.","non-dropping-particle":"","parse-names":false,"suffix":""},{"dropping-particle":"","family":"Stobart","given":"Ben","non-dropping-particle":"","parse-names":false,"suffix":""},{"dropping-particle":"","family":"Vandeperre","given":"Frédéric","non-dropping-particle":"","parse-names":false,"suffix":""},{"dropping-particle":"","family":"Valle","given":"Carlos","non-dropping-particle":"","parse-names":false,"suffix":""},{"dropping-particle":"","family":"Planes","given":"Serge","non-dropping-particle":"","parse-names":false,"suffix":""}],"container-title":"Ecology Letters","id":"ITEM-1","issue":"5","issued":{"date-parts":[["2008","5","1"]]},"page":"481-489","publisher":"Blackwell Publishing Ltd","title":"Marine reserves: size and age do matter","type":"article-journal","volume":"11"},"uris":["http://www.mendeley.com/documents/?uuid=68e7552b-911a-3f10-b694-eb387f133e1e"]},{"id":"ITEM-2","itemData":{"DOI":"10.1073/pnas.0806080105","ISSN":"1091-6490","PMID":"19073931","abstract":"Habitat destruction has driven many once-contiguous animal populations into remnant patches of varying size and isolation. The underlying framework for the conservation of fragmented populations is founded on the principles of island biogeography, wherein the probability of species occurrence in habitat patches varies as a function of patch size and isolation. Despite decades of research, the general importance of patch area and isolation as predictors of species occupancy in fragmented terrestrial systems remains unknown because of a lack of quantitative synthesis. Here, we compile occupancy data from 1,015 bird, mammal, reptile, amphibian, and invertebrate population networks on 6 continents and show that patch area and isolation are surprisingly poor predictors of occupancy for most species. We examine factors such as improper scaling and biases in species representation as explanations and find that the type of land cover separating patches most strongly affects the sensitivity of species to patch area and isolation. Our results indicate that patch area and isolation are indeed important factors affecting the occupancy of many species, but properties of the intervening matrix should not be ignored. Improving matrix quality may lead to higher conservation returns than manipulating the size and configuration of remnant patches for many of the species that persist in the aftermath of habitat destruction.","author":[{"dropping-particle":"","family":"Prugh","given":"Laura R","non-dropping-particle":"","parse-names":false,"suffix":""},{"dropping-particle":"","family":"Hodges","given":"Karen E","non-dropping-particle":"","parse-names":false,"suffix":""},{"dropping-particle":"","family":"Sinclair","given":"Anthony R E","non-dropping-particle":"","parse-names":false,"suffix":""},{"dropping-particle":"","family":"Brashares","given":"Justin S","non-dropping-particle":"","parse-names":false,"suffix":""}],"container-title":"Proceedings of the National Academy of Sciences of the United States of America","id":"ITEM-2","issue":"52","issued":{"date-parts":[["2008","12","30"]]},"page":"20770-5","publisher":"National Academy of Sciences","title":"Effect of habitat area and isolation on fragmented animal populations.","type":"article-journal","volume":"105"},"uris":["http://www.mendeley.com/documents/?uuid=27978505-b505-3828-b848-33d2f0aff62f"]},{"id":"ITEM-3","itemData":{"author":[{"dropping-particle":"","family":"Thompson","given":"Ian","non-dropping-particle":"","parse-names":false,"suffix":""},{"dropping-particle":"","family":"Mackey","given":"Brendan","non-dropping-particle":"","parse-names":false,"suffix":""},{"dropping-particle":"","family":"Mcnulty","given":"Steven","non-dropping-particle":"","parse-names":false,"suffix":""},{"dropping-particle":"","family":"Mosseler","given":"Alex","non-dropping-particle":"","parse-names":false,"suffix":""}],"container-title":"CBD Technical Series No. 43","id":"ITEM-3","issued":{"date-parts":[["2009"]]},"number-of-pages":"67","publisher":"Secretariat of the Convention on Biological Diversity","publisher-place":"Montreal","title":"Forest Resilience, Biodiversity, and Climate Change. A Synthesis of the Biodiversity/Resilience/Stability Relationship in Forest Ecosystems","type":"report"},"uris":["http://www.mendeley.com/documents/?uuid=06b90d78-46dc-39b4-aca4-740fc8665e3f"]},{"id":"ITEM-4","itemData":{"DOI":"10.1111/j.1365-2486.2009.01965.x","author":[{"dropping-particle":"","family":"Carroll","given":"Carlos","non-dropping-particle":"","parse-names":false,"suffix":""},{"dropping-particle":"","family":"Dunk","given":"Jeffrey R.","non-dropping-particle":"","parse-names":false,"suffix":""},{"dropping-particle":"","family":"Moilanen","given":"Atte","non-dropping-particle":"","parse-names":false,"suffix":""}],"container-title":"Global Change Biology","id":"ITEM-4","issue":"3","issued":{"date-parts":[["2010","3","1"]]},"page":"891-904","publisher":"Blackwell Publishing Ltd","title":"Optimizing resiliency of reserve networks to climate change: multispecies conservation planning in the Pacific Northwest, USA","type":"article-journal","volume":"16"},"uris":["http://www.mendeley.com/documents/?uuid=d1d184a7-d879-32b5-ba1d-ae895701862d"]},{"id":"ITEM-5","itemData":{"author":[{"dropping-particle":"","family":"Dudley","given":"N.","non-dropping-particle":"","parse-names":false,"suffix":""},{"dropping-particle":"","family":"Stolton","given":"S.","non-dropping-particle":"","parse-names":false,"suffix":""},{"dropping-particle":"","family":"Belokurov","given":"A.","non-dropping-particle":"","parse-names":false,"suffix":""},{"dropping-particle":"","family":"Krueger","given":"L.","non-dropping-particle":"","parse-names":false,"suffix":""},{"dropping-particle":"","family":"Lopoukhine","given":"N.","non-dropping-particle":"","parse-names":false,"suffix":""},{"dropping-particle":"","family":"MacKinnon","given":"K.","non-dropping-particle":"","parse-names":false,"suffix":""},{"dropping-particle":"","family":"Sandwith","given":"T.","non-dropping-particle":"","parse-names":false,"suffix":""},{"dropping-particle":"","family":"Sekhran","given":"N.","non-dropping-particle":"","parse-names":false,"suffix":""}],"id":"ITEM-5","issued":{"date-parts":[["2010"]]},"publisher":"IUCN-WCPA,TNC, UNDP, WCS, The World Bank and WWF","publisher-place":"Gland, Switzerland, Washington DC and New York, USA","title":"Natural Solutions: Protected areas helping people cope with climate change","type":"book"},"uris":["http://www.mendeley.com/documents/?uuid=669b3734-2234-3efd-b303-8cda64935b8b"]},{"id":"ITEM-6","itemData":{"author":[{"dropping-particle":"","family":"Ervin","given":"J.","non-dropping-particle":"","parse-names":false,"suffix":""},{"dropping-particle":"","family":"Sekhran","given":"N.","non-dropping-particle":"","parse-names":false,"suffix":""},{"dropping-particle":"","family":"Dinu","given":"A.","non-dropping-particle":"","parse-names":false,"suffix":""},{"dropping-particle":"","family":"Gidda","given":"S.","non-dropping-particle":"","parse-names":false,"suffix":""},{"dropping-particle":"","family":"Vergeichik","given":"M.","non-dropping-particle":"","parse-names":false,"suffix":""},{"dropping-particle":"","family":"Mee","given":"J.","non-dropping-particle":"","parse-names":false,"suffix":""}],"id":"ITEM-6","issued":{"date-parts":[["2010"]]},"publisher":"New York: United Nations Development Programme and Montreal: Convention on Biological Diversity","title":"Protected Areas for the 21st Century: Lessons from UNDP/GEF’s Portfolio","type":"book"},"uris":["http://www.mendeley.com/documents/?uuid=28041d2d-328c-3e36-9215-a65fb0afa964"]}],"mendeley":{"formattedCitation":"(Carroll &lt;i&gt;et al.&lt;/i&gt;, 2010; Claudet &lt;i&gt;et al.&lt;/i&gt;, 2008; N. Dudley &lt;i&gt;et al.&lt;/i&gt;, 2010; Ervin &lt;i&gt;et al.&lt;/i&gt;, 2010; Prugh &lt;i&gt;et al.&lt;/i&gt;, 2008; Thompson &lt;i&gt;et al.&lt;/i&gt;, 2009)","plainTextFormattedCitation":"(Carroll et al., 2010; Claudet et al., 2008; N. Dudley et al., 2010; Ervin et al., 2010; Prugh et al., 2008; Thompson et al., 2009)","previouslyFormattedCitation":"(Carroll &lt;i&gt;et al.&lt;/i&gt;, 2010; Claudet &lt;i&gt;et al.&lt;/i&gt;, 2008; N. Dudley &lt;i&gt;et al.&lt;/i&gt;, 2010; Ervin &lt;i&gt;et al.&lt;/i&gt;, 2010; Prugh &lt;i&gt;et al.&lt;/i&gt;, 2008; Thompson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arroll </w:t>
      </w:r>
      <w:r w:rsidRPr="0008241C">
        <w:rPr>
          <w:i/>
          <w:noProof/>
          <w:sz w:val="22"/>
          <w:szCs w:val="22"/>
        </w:rPr>
        <w:t>et al.</w:t>
      </w:r>
      <w:r w:rsidRPr="0008241C">
        <w:rPr>
          <w:noProof/>
          <w:sz w:val="22"/>
          <w:szCs w:val="22"/>
        </w:rPr>
        <w:t xml:space="preserve">, 2010; Claudet </w:t>
      </w:r>
      <w:r w:rsidRPr="0008241C">
        <w:rPr>
          <w:i/>
          <w:noProof/>
          <w:sz w:val="22"/>
          <w:szCs w:val="22"/>
        </w:rPr>
        <w:t>et al.</w:t>
      </w:r>
      <w:r w:rsidRPr="0008241C">
        <w:rPr>
          <w:noProof/>
          <w:sz w:val="22"/>
          <w:szCs w:val="22"/>
        </w:rPr>
        <w:t xml:space="preserve">, 2008; N. Dudley </w:t>
      </w:r>
      <w:r w:rsidRPr="0008241C">
        <w:rPr>
          <w:i/>
          <w:noProof/>
          <w:sz w:val="22"/>
          <w:szCs w:val="22"/>
        </w:rPr>
        <w:t>et al.</w:t>
      </w:r>
      <w:r w:rsidRPr="0008241C">
        <w:rPr>
          <w:noProof/>
          <w:sz w:val="22"/>
          <w:szCs w:val="22"/>
        </w:rPr>
        <w:t xml:space="preserve">, 2010; Ervin </w:t>
      </w:r>
      <w:r w:rsidRPr="0008241C">
        <w:rPr>
          <w:i/>
          <w:noProof/>
          <w:sz w:val="22"/>
          <w:szCs w:val="22"/>
        </w:rPr>
        <w:t>et al.</w:t>
      </w:r>
      <w:r w:rsidRPr="0008241C">
        <w:rPr>
          <w:noProof/>
          <w:sz w:val="22"/>
          <w:szCs w:val="22"/>
        </w:rPr>
        <w:t xml:space="preserve">, 2010; Prugh </w:t>
      </w:r>
      <w:r w:rsidRPr="0008241C">
        <w:rPr>
          <w:i/>
          <w:noProof/>
          <w:sz w:val="22"/>
          <w:szCs w:val="22"/>
        </w:rPr>
        <w:t>et al.</w:t>
      </w:r>
      <w:r w:rsidRPr="0008241C">
        <w:rPr>
          <w:noProof/>
          <w:sz w:val="22"/>
          <w:szCs w:val="22"/>
        </w:rPr>
        <w:t xml:space="preserve">, 2008; Thompson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144C2C2A" w14:textId="77777777" w:rsidR="00A01204" w:rsidRPr="0008241C" w:rsidRDefault="00A01204" w:rsidP="00A01204">
      <w:pPr>
        <w:rPr>
          <w:sz w:val="22"/>
          <w:szCs w:val="22"/>
        </w:rPr>
      </w:pPr>
    </w:p>
    <w:p w14:paraId="49470FB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sz w:val="22"/>
          <w:szCs w:val="22"/>
        </w:rPr>
      </w:pPr>
      <w:r w:rsidRPr="0008241C">
        <w:rPr>
          <w:sz w:val="22"/>
          <w:szCs w:val="22"/>
        </w:rPr>
        <w:t>Additionally the transboundary approach across the region presents significant opportunities to promote and enhance opportunities for building peace and political stability, together with developing economic opportunities through enhanced trade and socio cultural sharing with neighbouring transboundary nations.</w:t>
      </w:r>
    </w:p>
    <w:p w14:paraId="4632ABC2" w14:textId="7C31F296" w:rsidR="00A01204" w:rsidRPr="0008241C" w:rsidRDefault="00A01204" w:rsidP="00A01204">
      <w:pPr>
        <w:rPr>
          <w:sz w:val="22"/>
          <w:szCs w:val="22"/>
        </w:rPr>
      </w:pPr>
    </w:p>
    <w:p w14:paraId="23345423" w14:textId="77777777" w:rsidR="0008241C" w:rsidRPr="0008241C" w:rsidRDefault="0008241C" w:rsidP="00A01204">
      <w:pPr>
        <w:rPr>
          <w:sz w:val="22"/>
          <w:szCs w:val="22"/>
        </w:rPr>
      </w:pPr>
    </w:p>
    <w:p w14:paraId="20F407D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81" w:name="_Toc504317134"/>
      <w:bookmarkStart w:id="582" w:name="_Toc504317827"/>
      <w:bookmarkStart w:id="583" w:name="_Toc504321173"/>
      <w:r w:rsidRPr="0008241C">
        <w:rPr>
          <w:b/>
          <w:sz w:val="22"/>
          <w:szCs w:val="24"/>
        </w:rPr>
        <w:t>2.3.4.3</w:t>
      </w:r>
      <w:r w:rsidRPr="0008241C">
        <w:rPr>
          <w:b/>
          <w:sz w:val="22"/>
          <w:szCs w:val="24"/>
        </w:rPr>
        <w:tab/>
        <w:t>Challenges and</w:t>
      </w:r>
      <w:r w:rsidRPr="0008241C">
        <w:rPr>
          <w:b/>
          <w:spacing w:val="-8"/>
          <w:sz w:val="22"/>
          <w:szCs w:val="24"/>
        </w:rPr>
        <w:t xml:space="preserve"> </w:t>
      </w:r>
      <w:r w:rsidRPr="0008241C">
        <w:rPr>
          <w:b/>
          <w:sz w:val="22"/>
          <w:szCs w:val="24"/>
        </w:rPr>
        <w:t>constraints</w:t>
      </w:r>
      <w:bookmarkEnd w:id="581"/>
      <w:bookmarkEnd w:id="582"/>
      <w:bookmarkEnd w:id="583"/>
    </w:p>
    <w:p w14:paraId="4CDEBA0C" w14:textId="77777777" w:rsidR="00A01204" w:rsidRPr="0008241C" w:rsidRDefault="00A01204" w:rsidP="00A01204">
      <w:pPr>
        <w:rPr>
          <w:sz w:val="22"/>
          <w:szCs w:val="22"/>
        </w:rPr>
      </w:pPr>
    </w:p>
    <w:p w14:paraId="17943581" w14:textId="77777777" w:rsidR="00A01204" w:rsidRPr="0008241C" w:rsidRDefault="00A01204" w:rsidP="00A01204">
      <w:pPr>
        <w:rPr>
          <w:sz w:val="22"/>
          <w:szCs w:val="22"/>
        </w:rPr>
      </w:pPr>
      <w:r w:rsidRPr="0008241C">
        <w:rPr>
          <w:sz w:val="22"/>
          <w:szCs w:val="22"/>
        </w:rPr>
        <w:t xml:space="preserve">With limited land resources, increasing energy demand, and growing water stress, the Asia-Pacific faces the challenge of providing water and energy to grow enough food for the burgeoning population. Nature in general, and TBCAs in particular, are under continual pressure either to deliver tangible benefits for people or to yield to other priorities </w:t>
      </w:r>
      <w:r w:rsidRPr="0008241C">
        <w:rPr>
          <w:sz w:val="22"/>
          <w:szCs w:val="22"/>
        </w:rPr>
        <w:fldChar w:fldCharType="begin" w:fldLock="1"/>
      </w:r>
      <w:r w:rsidRPr="0008241C">
        <w:rPr>
          <w:sz w:val="22"/>
          <w:szCs w:val="22"/>
        </w:rPr>
        <w:instrText>ADDIN CSL_CITATION {"citationItems":[{"id":"ITEM-1","itemData":{"author":[{"dropping-particle":"","family":"Vasilijević","given":"Maja","non-dropping-particle":"","parse-names":false,"suffix":""},{"dropping-particle":"","family":"Zunckel","given":"Kevan","non-dropping-particle":"","parse-names":false,"suffix":""},{"dropping-particle":"","family":"McKinney","given":"Matthew","non-dropping-particle":"","parse-names":false,"suffix":""},{"dropping-particle":"","family":"Erg","given":"Boris","non-dropping-particle":"","parse-names":false,"suffix":""},{"dropping-particle":"","family":"Schoon","given":"Michael","non-dropping-particle":"","parse-names":false,"suffix":""},{"dropping-particle":"","family":"Rosen Michel","given":"Tatjana","non-dropping-particle":"","parse-names":false,"suffix":""},{"dropping-particle":"","family":"Groves","given":"Craig","non-dropping-particle":"","parse-names":false,"suffix":""}],"editor":[{"dropping-particle":"","family":"Phillips","given":"Adrian","non-dropping-particle":"","parse-names":false,"suffix":""}],"id":"ITEM-1","issued":{"date-parts":[["2015"]]},"number-of-pages":"xii + 107","publisher-place":"Gland, Switzerland","title":"Transboundary Conservation: A systematic and integrated approach.","type":"book"},"uris":["http://www.mendeley.com/documents/?uuid=e7b11b08-46a5-402b-9d9e-1d94914a2e9d"]}],"mendeley":{"formattedCitation":"(Vasilijević &lt;i&gt;et al.&lt;/i&gt;, 2015)","plainTextFormattedCitation":"(Vasilijević et al., 2015)","previouslyFormattedCitation":"(Vasilijević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Vasilijević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2BD552DB" w14:textId="77777777" w:rsidR="00A01204" w:rsidRPr="0008241C" w:rsidRDefault="00A01204" w:rsidP="00A01204">
      <w:pPr>
        <w:rPr>
          <w:sz w:val="21"/>
          <w:szCs w:val="22"/>
        </w:rPr>
      </w:pPr>
    </w:p>
    <w:p w14:paraId="31D86FDB" w14:textId="092EA4C0" w:rsidR="00A01204" w:rsidRPr="0008241C" w:rsidRDefault="00A01204" w:rsidP="00A01204">
      <w:pPr>
        <w:rPr>
          <w:sz w:val="22"/>
          <w:szCs w:val="22"/>
        </w:rPr>
      </w:pPr>
      <w:r w:rsidRPr="0008241C">
        <w:rPr>
          <w:sz w:val="22"/>
          <w:szCs w:val="22"/>
        </w:rPr>
        <w:t>Based on United Nations estimates, approximately 40</w:t>
      </w:r>
      <w:r w:rsidR="00C934E9">
        <w:rPr>
          <w:sz w:val="22"/>
          <w:szCs w:val="22"/>
        </w:rPr>
        <w:t xml:space="preserve"> per cent</w:t>
      </w:r>
      <w:r w:rsidRPr="0008241C">
        <w:rPr>
          <w:sz w:val="22"/>
          <w:szCs w:val="22"/>
        </w:rPr>
        <w:t xml:space="preserve"> of the world's population lives in one of 263 transboundary river basins and many are located in the Asia-Pacific </w:t>
      </w:r>
      <w:r w:rsidRPr="0008241C">
        <w:rPr>
          <w:sz w:val="22"/>
          <w:szCs w:val="22"/>
        </w:rPr>
        <w:fldChar w:fldCharType="begin" w:fldLock="1"/>
      </w:r>
      <w:r w:rsidRPr="0008241C">
        <w:rPr>
          <w:sz w:val="22"/>
          <w:szCs w:val="22"/>
        </w:rPr>
        <w:instrText>ADDIN CSL_CITATION {"citationItems":[{"id":"ITEM-1","itemData":{"DOI":"10.3390/w3020618","ISBN":"9789231040955","ISSN":"10510761","PMID":"15638226","abstract":"Abstract: Water, being a primary element in the diet and a necessary resource for the agriculture, can be considered a basic need for humans. In addition, also industrial practices need a growing amount of water. Since human population is continuously growing at a rate that, in the last two centuries, approximates well the exponential, water demand is increasing. However, the water resources on the Earth are finite. For this reason, even disregarding the potential threats due to the climate change, this situation appears as one of the biggest challenges of the current era. Actually, several small-scale regions already face water sustainability problems, and the scarcity of water resources is expected to spread to wider areas in the near future, if the actual trends of development and population growth do not change. The situation is exacerbated as the climate is already changing, due to the anthropogenic emissions of greenhouse gases in the atmosphere, and its rate is expected to increase by the end of this century. The effects of these changes will increase the natural variability of the climate, exacerbating the extreme climatic phenomena (drought and flood events) and increasing the difficulty of managing water resources, especially in the most vulnerable regions.","author":[{"dropping-particle":"","family":"World Water Assessment Programme","given":"","non-dropping-particle":"","parse-names":false,"suffix":""}],"id":"ITEM-1","issue":"4","issued":{"date-parts":[["2009"]]},"number-of-pages":"349","publisher":"Paris: UNESCO, and London: Earthscan","title":"The United Nations World Water Development Report 3: Water in a Changing World","type":"book","volume":"11"},"uris":["http://www.mendeley.com/documents/?uuid=1283e3c5-70f3-4dda-8609-3a13c22eb79e"]}],"mendeley":{"formattedCitation":"(World Water Assessment Programme, 2009)","plainTextFormattedCitation":"(World Water Assessment Programme, 2009)","previouslyFormattedCitation":"(World Water Assessment Programme, 2009)"},"properties":{"noteIndex":0},"schema":"https://github.com/citation-style-language/schema/raw/master/csl-citation.json"}</w:instrText>
      </w:r>
      <w:r w:rsidRPr="0008241C">
        <w:rPr>
          <w:sz w:val="22"/>
          <w:szCs w:val="22"/>
        </w:rPr>
        <w:fldChar w:fldCharType="separate"/>
      </w:r>
      <w:r w:rsidRPr="0008241C">
        <w:rPr>
          <w:noProof/>
          <w:sz w:val="22"/>
          <w:szCs w:val="22"/>
        </w:rPr>
        <w:t>(World Water Assessment Programme, 2009)</w:t>
      </w:r>
      <w:r w:rsidRPr="0008241C">
        <w:rPr>
          <w:sz w:val="22"/>
          <w:szCs w:val="22"/>
        </w:rPr>
        <w:fldChar w:fldCharType="end"/>
      </w:r>
      <w:r w:rsidRPr="0008241C">
        <w:rPr>
          <w:sz w:val="22"/>
          <w:szCs w:val="22"/>
        </w:rPr>
        <w:t xml:space="preserve">. The issues and challenges in the food, air, water, and energy sectors are interwoven in many complex ways and cannot be managed effectively without cross-sectoral integration </w:t>
      </w:r>
      <w:r w:rsidRPr="0008241C">
        <w:rPr>
          <w:sz w:val="22"/>
          <w:szCs w:val="22"/>
        </w:rPr>
        <w:fldChar w:fldCharType="begin" w:fldLock="1"/>
      </w:r>
      <w:r w:rsidRPr="0008241C">
        <w:rPr>
          <w:sz w:val="22"/>
          <w:szCs w:val="22"/>
        </w:rPr>
        <w:instrText>ADDIN CSL_CITATION {"citationItems":[{"id":"ITEM-1","itemData":{"DOI":"10.1016/S0264-8377(00)00002-8","ISSN":"02648377","author":[{"dropping-particle":"","family":"Tiwari","given":"P. C.","non-dropping-particle":"","parse-names":false,"suffix":""}],"container-title":"Land Use Policy","id":"ITEM-1","issue":"2","issued":{"date-parts":[["2000","4"]]},"page":"101-111","title":"Land-use changes in Himalaya and their impact on the plains ecosystem: need for sustainable land use","type":"article-journal","volume":"17"},"uris":["http://www.mendeley.com/documents/?uuid=9edca57f-4838-3182-89ba-18ee8f5696cc"]}],"mendeley":{"formattedCitation":"(P. C. Tiwari, 2000)","plainTextFormattedCitation":"(P. C. Tiwari, 2000)","previouslyFormattedCitation":"(P. C. Tiwari, 2000)"},"properties":{"noteIndex":0},"schema":"https://github.com/citation-style-language/schema/raw/master/csl-citation.json"}</w:instrText>
      </w:r>
      <w:r w:rsidRPr="0008241C">
        <w:rPr>
          <w:sz w:val="22"/>
          <w:szCs w:val="22"/>
        </w:rPr>
        <w:fldChar w:fldCharType="separate"/>
      </w:r>
      <w:r w:rsidRPr="0008241C">
        <w:rPr>
          <w:noProof/>
          <w:sz w:val="22"/>
          <w:szCs w:val="22"/>
        </w:rPr>
        <w:t>(P. C. Tiwari, 2000)</w:t>
      </w:r>
      <w:r w:rsidRPr="0008241C">
        <w:rPr>
          <w:sz w:val="22"/>
          <w:szCs w:val="22"/>
        </w:rPr>
        <w:fldChar w:fldCharType="end"/>
      </w:r>
      <w:r w:rsidRPr="0008241C">
        <w:rPr>
          <w:sz w:val="22"/>
          <w:szCs w:val="22"/>
        </w:rPr>
        <w:t>. The challenge is especially great in the South Asian countries where more than 40</w:t>
      </w:r>
      <w:r w:rsidR="00C934E9">
        <w:rPr>
          <w:sz w:val="22"/>
          <w:szCs w:val="22"/>
        </w:rPr>
        <w:t xml:space="preserve"> per cent</w:t>
      </w:r>
      <w:r w:rsidRPr="0008241C">
        <w:rPr>
          <w:sz w:val="22"/>
          <w:szCs w:val="22"/>
        </w:rPr>
        <w:t xml:space="preserve"> of the world's poor live and some 51</w:t>
      </w:r>
      <w:r w:rsidR="00C934E9">
        <w:rPr>
          <w:sz w:val="22"/>
          <w:szCs w:val="22"/>
        </w:rPr>
        <w:t xml:space="preserve"> per cent</w:t>
      </w:r>
      <w:r w:rsidRPr="0008241C">
        <w:rPr>
          <w:sz w:val="22"/>
          <w:szCs w:val="22"/>
        </w:rPr>
        <w:t xml:space="preserve"> of the population is food-energy deficient </w:t>
      </w:r>
      <w:r w:rsidRPr="0008241C">
        <w:rPr>
          <w:sz w:val="22"/>
          <w:szCs w:val="22"/>
        </w:rPr>
        <w:fldChar w:fldCharType="begin" w:fldLock="1"/>
      </w:r>
      <w:r w:rsidRPr="0008241C">
        <w:rPr>
          <w:sz w:val="22"/>
          <w:szCs w:val="22"/>
        </w:rPr>
        <w:instrText>ADDIN CSL_CITATION {"citationItems":[{"id":"ITEM-1","itemData":{"DOI":"10.2499/0896297705","author":[{"dropping-particle":"","family":"Ahmed","given":"Akhter U.","non-dropping-particle":"","parse-names":false,"suffix":""},{"dropping-particle":"","family":"Hill","given":"Ruth Vargas","non-dropping-particle":"","parse-names":false,"suffix":""},{"dropping-particle":"","family":"Smith","given":"Lisa C.","non-dropping-particle":"","parse-names":false,"suffix":""},{"dropping-particle":"","family":"Wiesmann","given":"Doris","non-dropping-particle":"","parse-names":false,"suffix":""},{"dropping-particle":"","family":"Frankenberger","given":"Timothy R.","non-dropping-particle":"","parse-names":false,"suffix":""},{"dropping-particle":"","family":"Gulati","given":"Kajal","non-dropping-particle":"","parse-names":false,"suffix":""},{"dropping-particle":"","family":"Quabili","given":"Wahid","non-dropping-particle":"","parse-names":false,"suffix":""},{"dropping-particle":"","family":"Yohannes","given":"Yisehac","non-dropping-particle":"","parse-names":false,"suffix":""}],"collection-title":"2020 Discussion Paper","id":"ITEM-1","issued":{"date-parts":[["2007"]]},"publisher":"International Food Policy Research Institute","title":"The world's most deprived : Characteristics and causes of extreme poverty and hunger","type":"book"},"uris":["http://www.mendeley.com/documents/?uuid=0b96dd81-759d-3766-a525-0958acb1cb45"]}],"mendeley":{"formattedCitation":"(Ahmed &lt;i&gt;et al.&lt;/i&gt;, 2007)","plainTextFormattedCitation":"(Ahmed et al., 2007)","previouslyFormattedCitation":"(Ahmed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hmed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w:t>
      </w:r>
    </w:p>
    <w:p w14:paraId="5747E54C" w14:textId="77777777" w:rsidR="00A01204" w:rsidRPr="0008241C" w:rsidRDefault="00A01204" w:rsidP="00A01204">
      <w:pPr>
        <w:rPr>
          <w:sz w:val="22"/>
          <w:szCs w:val="22"/>
        </w:rPr>
      </w:pPr>
    </w:p>
    <w:p w14:paraId="7C346C0C" w14:textId="77777777" w:rsidR="00A01204" w:rsidRPr="0008241C" w:rsidRDefault="00A01204" w:rsidP="00A01204">
      <w:pPr>
        <w:rPr>
          <w:sz w:val="22"/>
          <w:szCs w:val="22"/>
        </w:rPr>
      </w:pPr>
      <w:r w:rsidRPr="0008241C">
        <w:rPr>
          <w:sz w:val="22"/>
          <w:szCs w:val="22"/>
        </w:rPr>
        <w:t>Illegal wildlife trade in TBCAs is an issue with major challenges to be addressed. The efforts of CITES and the ASEAN Wildlife Enforcement Network (WEN) have generated legislative headway in the region</w:t>
      </w:r>
      <w:r w:rsidRPr="0008241C">
        <w:rPr>
          <w:szCs w:val="18"/>
          <w:vertAlign w:val="superscript"/>
        </w:rPr>
        <w:t xml:space="preserve"> </w:t>
      </w:r>
      <w:r w:rsidRPr="0008241C">
        <w:rPr>
          <w:sz w:val="22"/>
          <w:szCs w:val="22"/>
        </w:rPr>
        <w:fldChar w:fldCharType="begin" w:fldLock="1"/>
      </w:r>
      <w:r w:rsidRPr="0008241C">
        <w:rPr>
          <w:sz w:val="22"/>
          <w:szCs w:val="22"/>
        </w:rPr>
        <w:instrText>ADDIN CSL_CITATION {"citationItems":[{"id":"ITEM-1","itemData":{"URL":"http://www.eastbysoutheast.com/southeast-asias-illicit-wildlife-trade-international-cooperation-necessary-to-find-solution/","author":[{"dropping-particle":"","family":"Rose","given":"Brooke","non-dropping-particle":"","parse-names":false,"suffix":""}],"container-title":"East by Southeast","id":"ITEM-1","issued":{"date-parts":[["2015"]]},"title":"Southeast Asia’s Illicit Wildlife Trade: International Cooperation Necessary to Find Solution","type":"webpage"},"uris":["http://www.mendeley.com/documents/?uuid=5df5352f-1849-4573-89c8-3d73f0843690"]}],"mendeley":{"formattedCitation":"(Rose, 2015)","plainTextFormattedCitation":"(Rose, 2015)","previouslyFormattedCitation":"(Rose, 2015)"},"properties":{"noteIndex":0},"schema":"https://github.com/citation-style-language/schema/raw/master/csl-citation.json"}</w:instrText>
      </w:r>
      <w:r w:rsidRPr="0008241C">
        <w:rPr>
          <w:sz w:val="22"/>
          <w:szCs w:val="22"/>
        </w:rPr>
        <w:fldChar w:fldCharType="separate"/>
      </w:r>
      <w:r w:rsidRPr="0008241C">
        <w:rPr>
          <w:noProof/>
          <w:sz w:val="22"/>
          <w:szCs w:val="22"/>
        </w:rPr>
        <w:t>(Rose, 2015)</w:t>
      </w:r>
      <w:r w:rsidRPr="0008241C">
        <w:rPr>
          <w:sz w:val="22"/>
          <w:szCs w:val="22"/>
        </w:rPr>
        <w:fldChar w:fldCharType="end"/>
      </w:r>
      <w:r w:rsidRPr="0008241C">
        <w:rPr>
          <w:sz w:val="22"/>
          <w:szCs w:val="22"/>
        </w:rPr>
        <w:t xml:space="preserve">. The UNODC suggests that the illegal wildlife trade in the East Asia and Pacific region is, conservatively, worth around $2.5 billion annually, while a </w:t>
      </w:r>
      <w:hyperlink r:id="rId108">
        <w:r w:rsidRPr="0008241C">
          <w:rPr>
            <w:sz w:val="22"/>
            <w:szCs w:val="22"/>
          </w:rPr>
          <w:t>Brookings</w:t>
        </w:r>
      </w:hyperlink>
      <w:r w:rsidRPr="0008241C">
        <w:rPr>
          <w:sz w:val="22"/>
          <w:szCs w:val="22"/>
        </w:rPr>
        <w:t xml:space="preserve"> </w:t>
      </w:r>
      <w:hyperlink r:id="rId109">
        <w:r w:rsidRPr="0008241C">
          <w:rPr>
            <w:sz w:val="22"/>
            <w:szCs w:val="22"/>
          </w:rPr>
          <w:t xml:space="preserve">Institute report </w:t>
        </w:r>
      </w:hyperlink>
      <w:r w:rsidRPr="0008241C">
        <w:rPr>
          <w:sz w:val="22"/>
          <w:szCs w:val="22"/>
        </w:rPr>
        <w:t xml:space="preserve">suggests that the value for South-East Asia alone is closer to $8-10 billion </w:t>
      </w:r>
      <w:r w:rsidRPr="0008241C">
        <w:rPr>
          <w:sz w:val="22"/>
          <w:szCs w:val="22"/>
        </w:rPr>
        <w:fldChar w:fldCharType="begin" w:fldLock="1"/>
      </w:r>
      <w:r w:rsidRPr="0008241C">
        <w:rPr>
          <w:sz w:val="22"/>
          <w:szCs w:val="22"/>
        </w:rPr>
        <w:instrText>ADDIN CSL_CITATION {"citationItems":[{"id":"ITEM-1","itemData":{"author":[{"dropping-particle":"","family":"Felbab-Brown","given":"Vanda","non-dropping-particle":"","parse-names":false,"suffix":""}],"collection-title":"Foreign Policy at Brookings","id":"ITEM-1","issued":{"date-parts":[["2011"]]},"number":"6","number-of-pages":"43","title":"The Disappearing Act: The Illicit Trade in Wildlife in Asia","type":"report"},"uris":["http://www.mendeley.com/documents/?uuid=683b16f8-a9ce-3506-ad34-d6d258ac0442"]}],"mendeley":{"formattedCitation":"(Felbab-Brown, 2011)","plainTextFormattedCitation":"(Felbab-Brown, 2011)","previouslyFormattedCitation":"(Felbab-Brown, 2011)"},"properties":{"noteIndex":0},"schema":"https://github.com/citation-style-language/schema/raw/master/csl-citation.json"}</w:instrText>
      </w:r>
      <w:r w:rsidRPr="0008241C">
        <w:rPr>
          <w:sz w:val="22"/>
          <w:szCs w:val="22"/>
        </w:rPr>
        <w:fldChar w:fldCharType="separate"/>
      </w:r>
      <w:r w:rsidRPr="0008241C">
        <w:rPr>
          <w:noProof/>
          <w:sz w:val="22"/>
          <w:szCs w:val="22"/>
        </w:rPr>
        <w:t>(Felbab-Brown, 2011)</w:t>
      </w:r>
      <w:r w:rsidRPr="0008241C">
        <w:rPr>
          <w:sz w:val="22"/>
          <w:szCs w:val="22"/>
        </w:rPr>
        <w:fldChar w:fldCharType="end"/>
      </w:r>
      <w:r w:rsidRPr="0008241C">
        <w:rPr>
          <w:sz w:val="22"/>
          <w:szCs w:val="22"/>
        </w:rPr>
        <w:t>.</w:t>
      </w:r>
    </w:p>
    <w:p w14:paraId="02220797" w14:textId="77777777" w:rsidR="00A01204" w:rsidRPr="0008241C" w:rsidRDefault="00A01204" w:rsidP="00A01204">
      <w:pPr>
        <w:rPr>
          <w:sz w:val="22"/>
          <w:szCs w:val="22"/>
        </w:rPr>
      </w:pPr>
    </w:p>
    <w:p w14:paraId="6E89EFD0" w14:textId="77777777" w:rsidR="00A01204" w:rsidRPr="0008241C" w:rsidRDefault="00A01204" w:rsidP="00A01204">
      <w:pPr>
        <w:rPr>
          <w:sz w:val="22"/>
          <w:szCs w:val="22"/>
        </w:rPr>
      </w:pPr>
      <w:r w:rsidRPr="0008241C">
        <w:rPr>
          <w:sz w:val="22"/>
          <w:szCs w:val="22"/>
        </w:rPr>
        <w:t xml:space="preserve">In the Mongolian plateau of Inner Asia, dust storms are recurring events </w:t>
      </w:r>
      <w:r w:rsidRPr="0008241C">
        <w:rPr>
          <w:sz w:val="22"/>
          <w:szCs w:val="22"/>
        </w:rPr>
        <w:fldChar w:fldCharType="begin" w:fldLock="1"/>
      </w:r>
      <w:r w:rsidRPr="0008241C">
        <w:rPr>
          <w:sz w:val="22"/>
          <w:szCs w:val="22"/>
        </w:rPr>
        <w:instrText>ADDIN CSL_CITATION {"citationItems":[{"id":"ITEM-1","itemData":{"author":[{"dropping-particle":"","family":"Middleton","given":"N. J.","non-dropping-particle":"","parse-names":false,"suffix":""}],"container-title":"Journal of arid environments","id":"ITEM-1","issue":"3","issued":{"date-parts":[["1991"]]},"page":"287-297","publisher":"Elsevier Ltd.","title":"Dust storms in the Mongolian People’s Republic","type":"article-journal","volume":"20"},"uris":["http://www.mendeley.com/documents/?uuid=b3e503de-edf4-3c19-9d98-9795cc7bec9f"]},{"id":"ITEM-2","itemData":{"DOI":"10.1002/ldr.667","ISSN":"1085-3278","author":[{"dropping-particle":"","family":"Chen","given":"Y.","non-dropping-particle":"","parse-names":false,"suffix":""},{"dropping-particle":"","family":"Tang","given":"H.","non-dropping-particle":"","parse-names":false,"suffix":""}],"container-title":"Land Degradation &amp; Development","id":"ITEM-2","issue":"4","issued":{"date-parts":[["2005","7"]]},"page":"367-376","publisher":"John Wiley &amp; Sons, Ltd.","title":"Desertification in north China: background, anthropogenic impacts and failures in combating it","type":"article-journal","volume":"16"},"uris":["http://www.mendeley.com/documents/?uuid=ea6c19a0-2276-3771-9d27-6f080494d63d"]}],"mendeley":{"formattedCitation":"(Y. Chen &amp; Tang, 2005; Middleton, 1991)","plainTextFormattedCitation":"(Y. Chen &amp; Tang, 2005; Middleton, 1991)","previouslyFormattedCitation":"(Y. Chen &amp; Tang, 2005; Middleton, 1991)"},"properties":{"noteIndex":0},"schema":"https://github.com/citation-style-language/schema/raw/master/csl-citation.json"}</w:instrText>
      </w:r>
      <w:r w:rsidRPr="0008241C">
        <w:rPr>
          <w:sz w:val="22"/>
          <w:szCs w:val="22"/>
        </w:rPr>
        <w:fldChar w:fldCharType="separate"/>
      </w:r>
      <w:r w:rsidRPr="0008241C">
        <w:rPr>
          <w:noProof/>
          <w:sz w:val="22"/>
          <w:szCs w:val="22"/>
        </w:rPr>
        <w:t>(Y. Chen &amp; Tang, 2005; Middleton, 1991)</w:t>
      </w:r>
      <w:r w:rsidRPr="0008241C">
        <w:rPr>
          <w:sz w:val="22"/>
          <w:szCs w:val="22"/>
        </w:rPr>
        <w:fldChar w:fldCharType="end"/>
      </w:r>
      <w:r w:rsidRPr="0008241C">
        <w:rPr>
          <w:sz w:val="22"/>
          <w:szCs w:val="22"/>
        </w:rPr>
        <w:t xml:space="preserve"> and the changing frequency of these storms along the northern China-Mongolian corridor </w:t>
      </w:r>
      <w:r w:rsidRPr="0008241C">
        <w:rPr>
          <w:sz w:val="22"/>
          <w:szCs w:val="22"/>
        </w:rPr>
        <w:fldChar w:fldCharType="begin" w:fldLock="1"/>
      </w:r>
      <w:r w:rsidRPr="0008241C">
        <w:rPr>
          <w:sz w:val="22"/>
          <w:szCs w:val="22"/>
        </w:rPr>
        <w:instrText>ADDIN CSL_CITATION {"citationItems":[{"id":"ITEM-1","itemData":{"DOI":"10.1016/S1352-2310(02)01023-3","ISSN":"1352-2310","author":[{"dropping-particle":"","family":"Natsagdorj","given":"L.","non-dropping-particle":"","parse-names":false,"suffix":""},{"dropping-particle":"","family":"Jugder","given":"D.","non-dropping-particle":"","parse-names":false,"suffix":""},{"dropping-particle":"","family":"Chung","given":"Y. S.","non-dropping-particle":"","parse-names":false,"suffix":""}],"container-title":"Atmospheric Environment, Volume 37, Issue 9, p. 1401-1411.","id":"ITEM-1","issued":{"date-parts":[["2003"]]},"page":"1401-1411","title":"Analysis of dust storms observed in Mongolia during 1937-1999","type":"article-journal","volume":"37"},"uris":["http://www.mendeley.com/documents/?uuid=01a43ddc-45db-3ee2-b0a0-70c56251d676"]}],"mendeley":{"formattedCitation":"(Natsagdorj &lt;i&gt;et al.&lt;/i&gt;, 2003)","plainTextFormattedCitation":"(Natsagdorj et al., 2003)","previouslyFormattedCitation":"(Natsagdorj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Natsagdorj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affects land degradation and desertification processes in both countries </w:t>
      </w:r>
      <w:r w:rsidRPr="0008241C">
        <w:rPr>
          <w:sz w:val="22"/>
          <w:szCs w:val="22"/>
        </w:rPr>
        <w:fldChar w:fldCharType="begin" w:fldLock="1"/>
      </w:r>
      <w:r w:rsidRPr="0008241C">
        <w:rPr>
          <w:sz w:val="22"/>
          <w:szCs w:val="22"/>
        </w:rPr>
        <w:instrText>ADDIN CSL_CITATION {"citationItems":[{"id":"ITEM-1","itemData":{"author":[{"dropping-particle":"","family":"Wesche","given":"Karsten","non-dropping-particle":"","parse-names":false,"suffix":""},{"dropping-particle":"","family":"Retzer","given":"Vroni","non-dropping-particle":"","parse-names":false,"suffix":""}],"container-title":"Erforschung biologischer Ressourcen der Mongolei / Exploration into the Biological Resources of Mongolia","id":"ITEM-1","issued":{"date-parts":[["2005"]]},"number-of-pages":"128","title":"Is Degradation a Major Problem in Semi-Desert Environments of the Gobi Region in Southern Mongolia?","type":"book"},"uris":["http://www.mendeley.com/documents/?uuid=f0db1f34-c82a-4e1a-b0c7-ff33a8bdaad3"]}],"mendeley":{"formattedCitation":"(Wesche &amp; Retzer, 2005)","plainTextFormattedCitation":"(Wesche &amp; Retzer, 2005)","previouslyFormattedCitation":"(Wesche &amp; Retzer, 2005)"},"properties":{"noteIndex":0},"schema":"https://github.com/citation-style-language/schema/raw/master/csl-citation.json"}</w:instrText>
      </w:r>
      <w:r w:rsidRPr="0008241C">
        <w:rPr>
          <w:sz w:val="22"/>
          <w:szCs w:val="22"/>
        </w:rPr>
        <w:fldChar w:fldCharType="separate"/>
      </w:r>
      <w:r w:rsidRPr="0008241C">
        <w:rPr>
          <w:noProof/>
          <w:sz w:val="22"/>
          <w:szCs w:val="22"/>
        </w:rPr>
        <w:t>(Wesche &amp; Retzer, 2005)</w:t>
      </w:r>
      <w:r w:rsidRPr="0008241C">
        <w:rPr>
          <w:sz w:val="22"/>
          <w:szCs w:val="22"/>
        </w:rPr>
        <w:fldChar w:fldCharType="end"/>
      </w:r>
      <w:r w:rsidRPr="0008241C">
        <w:rPr>
          <w:sz w:val="22"/>
          <w:szCs w:val="22"/>
        </w:rPr>
        <w:t xml:space="preserve">. Dust from this desert region has became an international transboundary concern as it also affects Japan and Korea, and moves out to the Pacific Ocean as well as in a southwesterly direction towards Taiwan China. Rosenfeld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73/pnas.101122798","ISSN":"0027-8424","PMID":"11353821","abstract":"The effect of desert dust on cloud properties and precipitation has so far been studied solely by using theoretical models, which predict that rainfall would be enhanced. Here we present observations showing the contrary; the effect of dust on cloud properties is to inhibit precipitation. Using satellite and aircraft observations we show that clouds forming within desert dust contain small droplets and produce little precipitation by drop coalescence. Measurement of the size distribution and the chemical analysis of individual Saharan dust particles collected in such a dust storm suggest a possible mechanism for the diminished rainfall. The detrimental impact of dust on rainfall is smaller than that caused by smoke from biomass burning or anthropogenic air pollution, but the large abundance of desert dust in the atmosphere renders it important. The reduction of precipitation from clouds affected by desert dust can cause drier soil, which in turn raises more dust, thus providing a possible feedback loop to further decrease precipitation. Furthermore, anthropogenic changes of land use exposing the topsoil can initiate such a desertification feedback process.","author":[{"dropping-particle":"","family":"Rosenfeld","given":"D","non-dropping-particle":"","parse-names":false,"suffix":""},{"dropping-particle":"","family":"Rudich","given":"Y","non-dropping-particle":"","parse-names":false,"suffix":""},{"dropping-particle":"","family":"Lahav","given":"R","non-dropping-particle":"","parse-names":false,"suffix":""}],"container-title":"Proceedings of the National Academy of Sciences of the United States of America","id":"ITEM-1","issue":"11","issued":{"date-parts":[["2001","5","22"]]},"page":"5975-80","publisher":"National Academy of Sciences","title":"Desert dust suppressing precipitation: a possible desertification feedback loop.","type":"article-journal","volume":"98"},"label":"section","suppress-author":1,"uris":["http://www.mendeley.com/documents/?uuid=6fc0a8a8-2b0b-3606-98e4-8ec735da96f2"]}],"mendeley":{"formattedCitation":"(2001)","plainTextFormattedCitation":"(2001)","previouslyFormattedCitation":"(2001)"},"properties":{"noteIndex":0},"schema":"https://github.com/citation-style-language/schema/raw/master/csl-citation.json"}</w:instrText>
      </w:r>
      <w:r w:rsidRPr="0008241C">
        <w:rPr>
          <w:sz w:val="22"/>
          <w:szCs w:val="22"/>
        </w:rPr>
        <w:fldChar w:fldCharType="separate"/>
      </w:r>
      <w:r w:rsidRPr="0008241C">
        <w:rPr>
          <w:noProof/>
          <w:sz w:val="22"/>
          <w:szCs w:val="22"/>
        </w:rPr>
        <w:t>(2001)</w:t>
      </w:r>
      <w:r w:rsidRPr="0008241C">
        <w:rPr>
          <w:sz w:val="22"/>
          <w:szCs w:val="22"/>
        </w:rPr>
        <w:fldChar w:fldCharType="end"/>
      </w:r>
      <w:r w:rsidRPr="0008241C">
        <w:rPr>
          <w:sz w:val="22"/>
          <w:szCs w:val="22"/>
        </w:rPr>
        <w:t xml:space="preserve"> identified that the effect of dust on cloud properties can be sufficient to inhibit precipitation causing drier soil, potentially intensifing drought</w:t>
      </w:r>
      <w:r w:rsidRPr="0008241C">
        <w:rPr>
          <w:spacing w:val="-14"/>
          <w:sz w:val="22"/>
          <w:szCs w:val="22"/>
        </w:rPr>
        <w:t xml:space="preserve"> </w:t>
      </w:r>
      <w:r w:rsidRPr="0008241C">
        <w:rPr>
          <w:sz w:val="22"/>
          <w:szCs w:val="22"/>
        </w:rPr>
        <w:t>conditions.</w:t>
      </w:r>
    </w:p>
    <w:p w14:paraId="3CC1F51A" w14:textId="77777777" w:rsidR="00A01204" w:rsidRPr="0008241C" w:rsidRDefault="00A01204" w:rsidP="00A01204">
      <w:pPr>
        <w:rPr>
          <w:sz w:val="22"/>
          <w:szCs w:val="22"/>
        </w:rPr>
      </w:pPr>
    </w:p>
    <w:p w14:paraId="77E4BEA2" w14:textId="77777777" w:rsidR="00A01204" w:rsidRPr="0008241C" w:rsidRDefault="00A01204" w:rsidP="00A01204">
      <w:pPr>
        <w:rPr>
          <w:sz w:val="22"/>
          <w:szCs w:val="22"/>
        </w:rPr>
      </w:pPr>
      <w:r w:rsidRPr="0008241C">
        <w:rPr>
          <w:sz w:val="22"/>
          <w:szCs w:val="22"/>
        </w:rPr>
        <w:t xml:space="preserve">South-East Asian countries, particularly: Indonesia, Singapore, Malaysia, Brunei and Thailand suffered from transboundary haze, resulting from forest fires, in 1997, 2005, 2013 and 2016. The causes of such transboundary haze have changed from a discussion of the potential health and economic impacts of fires resulting partly naturally from El Niño-induced droughts, toward an increasing vilification of Indonesia for not ratifying the 2002 Association of Southeast Asian Nations (ASEAN) Agreement on Transboundary Haze Pollution; plus criticism of Singaporean and Malaysian companies investing in palm oil plantations </w:t>
      </w:r>
      <w:r w:rsidRPr="0008241C">
        <w:rPr>
          <w:sz w:val="22"/>
          <w:szCs w:val="22"/>
        </w:rPr>
        <w:fldChar w:fldCharType="begin" w:fldLock="1"/>
      </w:r>
      <w:r w:rsidRPr="0008241C">
        <w:rPr>
          <w:sz w:val="22"/>
          <w:szCs w:val="22"/>
        </w:rPr>
        <w:instrText>ADDIN CSL_CITATION {"citationItems":[{"id":"ITEM-1","itemData":{"DOI":"10.1016/j.gloenvcha.2014.01.013","ISBN":"09593780","ISSN":"09593780","abstract":"Public concerns about environmental problems create narrative structures that influence policy by allocating roles of blame, responsibility, and appropriate behavior. This paper presents an analysis of public concerns about transboundary haze resulting from forest fires in Indonesia, Singapore, and Malaysia for crises experienced in 1997, 2005 and 2013. The source of the information is content analysis of 2231 articles from representative newspapers in each country. The study shows that newspaper reporting about haze has changed from a discussion of the potential health and economic impacts of fires resulting partly naturally from El Ni??o-induced droughts, toward an increasing vilification of Indonesia for not ratifying the 2002 Association of South East Asian Nations (ASEAN) Agreement on Transboundary Haze Pollution; plus criticism of Singaporean and Malaysian companies investing in palm oil plantations, and ASEAN. Attention to climate change and potential biodiversity loss linked to haze, however, remains low. The paper argues that newspaper analysis of public concerns, despite political influences on the press, offers insights into how public criticism is voiced in these countries, and how perceived responsibility for action is changing. ?? 2014 Elsevier Ltd.","author":[{"dropping-particle":"","family":"Forsyth","given":"Tim","non-dropping-particle":"","parse-names":false,"suffix":""}],"container-title":"Global Environmental Change","id":"ITEM-1","issue":"1","issued":{"date-parts":[["2014"]]},"page":"76-86","publisher":"Elsevier Ltd","title":"Public concerns about transboundary haze: A comparison of Indonesia, Singapore, and Malaysia","type":"article-journal","volume":"25"},"uris":["http://www.mendeley.com/documents/?uuid=f108af25-c60d-431e-ac5e-d7a291b5f3d3"]}],"mendeley":{"formattedCitation":"(T. Forsyth, 2014)","plainTextFormattedCitation":"(T. Forsyth, 2014)","previouslyFormattedCitation":"(T. Forsyth, 2014)"},"properties":{"noteIndex":0},"schema":"https://github.com/citation-style-language/schema/raw/master/csl-citation.json"}</w:instrText>
      </w:r>
      <w:r w:rsidRPr="0008241C">
        <w:rPr>
          <w:sz w:val="22"/>
          <w:szCs w:val="22"/>
        </w:rPr>
        <w:fldChar w:fldCharType="separate"/>
      </w:r>
      <w:r w:rsidRPr="0008241C">
        <w:rPr>
          <w:noProof/>
          <w:sz w:val="22"/>
          <w:szCs w:val="22"/>
        </w:rPr>
        <w:t>(T. Forsyth, 2014)</w:t>
      </w:r>
      <w:r w:rsidRPr="0008241C">
        <w:rPr>
          <w:sz w:val="22"/>
          <w:szCs w:val="22"/>
        </w:rPr>
        <w:fldChar w:fldCharType="end"/>
      </w:r>
      <w:r w:rsidRPr="0008241C">
        <w:rPr>
          <w:sz w:val="22"/>
          <w:szCs w:val="22"/>
        </w:rPr>
        <w:t xml:space="preserve">. From the perspective of the economic value of the health impacts of transboundary smoke haze pollution, the average annual economic loss </w:t>
      </w:r>
      <w:r w:rsidRPr="0008241C">
        <w:rPr>
          <w:sz w:val="22"/>
          <w:szCs w:val="22"/>
        </w:rPr>
        <w:lastRenderedPageBreak/>
        <w:t xml:space="preserve">due to the inpatient health impact of haze was valued at $91,000 in the case of 14 haze-related illnesses in Kuala Lumpur and adjacent areas in the state of Selangor, Malaysia </w:t>
      </w:r>
      <w:r w:rsidRPr="0008241C">
        <w:rPr>
          <w:sz w:val="22"/>
          <w:szCs w:val="22"/>
        </w:rPr>
        <w:fldChar w:fldCharType="begin" w:fldLock="1"/>
      </w:r>
      <w:r w:rsidRPr="0008241C">
        <w:rPr>
          <w:sz w:val="22"/>
          <w:szCs w:val="22"/>
        </w:rPr>
        <w:instrText>ADDIN CSL_CITATION {"citationItems":[{"id":"ITEM-1","itemData":{"DOI":"10.1016/j.envpol.2014.03.010","ISSN":"02697491","abstract":"This study assessed the economic value of health impacts of transboundary smoke haze pollution in Kuala Lumpur and adjacent areas in the state of Selangor, Malaysia. Daily inpatient data from 2005, 2006, 2008, and 2009 for 14 haze-related illnesses were collected from four hospitals. On average, there were 19 hazy days each year during which the air pollution levels were within the Lower Moderate to Hazardous categories. No seasonal variation in inpatient cases was observed. A smoke haze occurrence was associated with an increase in inpatient cases by 2.4 per 10,000 populations each year, representing an increase of 31 percent from normal days. The average annual economic loss due to the inpatient health impact of haze was valued at MYR273,000 ($91,000 USD).","author":[{"dropping-particle":"","family":"Othman","given":"Jamal","non-dropping-particle":"","parse-names":false,"suffix":""},{"dropping-particle":"","family":"Sahani","given":"Mazrura","non-dropping-particle":"","parse-names":false,"suffix":""},{"dropping-particle":"","family":"Mahmud","given":"Mastura","non-dropping-particle":"","parse-names":false,"suffix":""},{"dropping-particle":"","family":"Sheikh Ahmad","given":"Md Khadzir","non-dropping-particle":"","parse-names":false,"suffix":""}],"container-title":"Environmental Pollution","id":"ITEM-1","issued":{"date-parts":[["2014"]]},"page":"194-201","title":"Transboundary smoke haze pollution in Malaysia: Inpatient health impacts and economic valuation","type":"article-journal","volume":"189"},"uris":["http://www.mendeley.com/documents/?uuid=9ee42a5f-7f10-3bc1-9ea3-110c43485588"]}],"mendeley":{"formattedCitation":"(Othman &lt;i&gt;et al.&lt;/i&gt;, 2014)","plainTextFormattedCitation":"(Othman et al., 2014)","previouslyFormattedCitation":"(Othma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Othma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mong others, providing economic incentives in managing forest fires through the principle of “polluter-pays” can become part of the solution to solve the transboundary haze </w:t>
      </w:r>
      <w:r w:rsidRPr="0008241C">
        <w:rPr>
          <w:sz w:val="22"/>
          <w:szCs w:val="22"/>
        </w:rPr>
        <w:fldChar w:fldCharType="begin" w:fldLock="1"/>
      </w:r>
      <w:r w:rsidRPr="0008241C">
        <w:rPr>
          <w:sz w:val="22"/>
          <w:szCs w:val="22"/>
        </w:rPr>
        <w:instrText>ADDIN CSL_CITATION {"citationItems":[{"id":"ITEM-1","itemData":{"DOI":"10.1016/S0305-750X(01)00122-X","ISSN":"0305750X","abstract":"Uncontrollable forest fires in Indonesia have caused much environmental damage in Southeast Asia with immediate countries such as Singapore, Malaysia, Brunei, and even Southern Thailand bearing most of it. The intentional burning of forests has engendered a transboundary haze pollution problem with severe economic ramifications in both victim and perpetrator countries. This paper reviews the related issues and suggested policy responses from the different interdisciplinary perspectives. Identification and analysis by way of a “stakeholders approach” to the possible sharing of costs in certain programs to combat the fires and haze is suggested. The paper also discusses the role of economic incentives in managing forest fires.","author":[{"dropping-particle":"","family":"Quah","given":"Euston","non-dropping-particle":"","parse-names":false,"suffix":""}],"container-title":"World Development","id":"ITEM-1","issue":"3","issued":{"date-parts":[["2002"]]},"page":"429-441","title":"Transboundary Pollution in Southeast Asia: The Indonesian Fires","type":"article-journal","volume":"30"},"uris":["http://www.mendeley.com/documents/?uuid=b199c199-5840-39d6-b7f3-9b4216264714"]}],"mendeley":{"formattedCitation":"(Quah, 2002)","plainTextFormattedCitation":"(Quah, 2002)","previouslyFormattedCitation":"(Quah, 2002)"},"properties":{"noteIndex":0},"schema":"https://github.com/citation-style-language/schema/raw/master/csl-citation.json"}</w:instrText>
      </w:r>
      <w:r w:rsidRPr="0008241C">
        <w:rPr>
          <w:sz w:val="22"/>
          <w:szCs w:val="22"/>
        </w:rPr>
        <w:fldChar w:fldCharType="separate"/>
      </w:r>
      <w:r w:rsidRPr="0008241C">
        <w:rPr>
          <w:noProof/>
          <w:sz w:val="22"/>
          <w:szCs w:val="22"/>
        </w:rPr>
        <w:t>(Quah, 2002)</w:t>
      </w:r>
      <w:r w:rsidRPr="0008241C">
        <w:rPr>
          <w:sz w:val="22"/>
          <w:szCs w:val="22"/>
        </w:rPr>
        <w:fldChar w:fldCharType="end"/>
      </w:r>
      <w:r w:rsidRPr="0008241C">
        <w:rPr>
          <w:sz w:val="22"/>
          <w:szCs w:val="22"/>
        </w:rPr>
        <w:t>.</w:t>
      </w:r>
    </w:p>
    <w:p w14:paraId="1D72450A" w14:textId="43E146EE" w:rsidR="00A01204" w:rsidRPr="0008241C" w:rsidRDefault="00A01204" w:rsidP="00A01204">
      <w:pPr>
        <w:rPr>
          <w:sz w:val="22"/>
          <w:szCs w:val="22"/>
        </w:rPr>
      </w:pPr>
    </w:p>
    <w:p w14:paraId="346AFF6A" w14:textId="77777777" w:rsidR="0008241C" w:rsidRPr="0008241C" w:rsidRDefault="0008241C" w:rsidP="00A01204">
      <w:pPr>
        <w:rPr>
          <w:sz w:val="22"/>
          <w:szCs w:val="22"/>
        </w:rPr>
      </w:pPr>
    </w:p>
    <w:p w14:paraId="43CF519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584" w:name="_Toc504317135"/>
      <w:bookmarkStart w:id="585" w:name="_Toc504317828"/>
      <w:bookmarkStart w:id="586" w:name="_Toc504321174"/>
      <w:r w:rsidRPr="0008241C">
        <w:rPr>
          <w:b/>
          <w:sz w:val="22"/>
          <w:szCs w:val="24"/>
        </w:rPr>
        <w:t>2.3.4.4</w:t>
      </w:r>
      <w:r w:rsidRPr="0008241C">
        <w:rPr>
          <w:b/>
          <w:sz w:val="22"/>
          <w:szCs w:val="24"/>
        </w:rPr>
        <w:tab/>
        <w:t>Case studies of transboundary conservation areas</w:t>
      </w:r>
      <w:bookmarkEnd w:id="584"/>
      <w:bookmarkEnd w:id="585"/>
      <w:bookmarkEnd w:id="586"/>
      <w:r w:rsidRPr="0008241C">
        <w:rPr>
          <w:b/>
          <w:sz w:val="22"/>
          <w:szCs w:val="24"/>
        </w:rPr>
        <w:t xml:space="preserve"> </w:t>
      </w:r>
    </w:p>
    <w:p w14:paraId="037A2092" w14:textId="77777777" w:rsidR="00A01204" w:rsidRPr="0008241C" w:rsidRDefault="00A01204" w:rsidP="00A01204">
      <w:pPr>
        <w:rPr>
          <w:sz w:val="22"/>
          <w:szCs w:val="22"/>
        </w:rPr>
      </w:pPr>
    </w:p>
    <w:p w14:paraId="7F40272D" w14:textId="77777777" w:rsidR="00A01204" w:rsidRPr="0008241C" w:rsidRDefault="00A01204" w:rsidP="00A01204">
      <w:pPr>
        <w:rPr>
          <w:sz w:val="22"/>
          <w:szCs w:val="22"/>
        </w:rPr>
      </w:pPr>
      <w:r w:rsidRPr="0008241C">
        <w:rPr>
          <w:sz w:val="22"/>
          <w:szCs w:val="22"/>
        </w:rPr>
        <w:t>Countries in the Asia-Pacific have a share of many TBCAs in different ecosystems and regions that range from terrestrial, inland, water, ocean/marine, coastal etc. (Figure 2.27).</w:t>
      </w:r>
    </w:p>
    <w:p w14:paraId="5B2BD4A5" w14:textId="77777777" w:rsidR="00A01204" w:rsidRPr="0008241C" w:rsidRDefault="00A01204" w:rsidP="00A01204">
      <w:pPr>
        <w:rPr>
          <w:sz w:val="22"/>
          <w:szCs w:val="22"/>
        </w:rPr>
      </w:pPr>
    </w:p>
    <w:p w14:paraId="3B899BFA"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787CBF95" wp14:editId="64CEACD7">
            <wp:extent cx="5739765" cy="5899150"/>
            <wp:effectExtent l="0" t="0" r="0" b="6350"/>
            <wp:docPr id="937"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 name="Picture 10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39765" cy="5899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9319E16"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27 </w:t>
      </w:r>
      <w:bookmarkStart w:id="587" w:name="_Toc494766084"/>
      <w:r w:rsidRPr="0008241C">
        <w:rPr>
          <w:b/>
          <w:kern w:val="2"/>
          <w:sz w:val="22"/>
          <w:szCs w:val="22"/>
          <w:lang w:eastAsia="ja-JP"/>
        </w:rPr>
        <w:t xml:space="preserve">Important transboundary conservation areas (protected areas, conservation landscapes/seascapes, conservation migration area and Peace Parks) in different ecosystems and subregions of </w:t>
      </w:r>
      <w:bookmarkEnd w:id="587"/>
      <w:r w:rsidRPr="0008241C">
        <w:rPr>
          <w:b/>
          <w:kern w:val="2"/>
          <w:sz w:val="22"/>
          <w:szCs w:val="22"/>
          <w:lang w:eastAsia="ja-JP"/>
        </w:rPr>
        <w:t>the Asia-Pacific region</w:t>
      </w:r>
      <w:bookmarkStart w:id="588" w:name="_bookmark74"/>
      <w:bookmarkEnd w:id="588"/>
    </w:p>
    <w:p w14:paraId="6F8A8AC8" w14:textId="77777777" w:rsidR="00A01204" w:rsidRPr="0008241C" w:rsidRDefault="00A01204" w:rsidP="00A01204">
      <w:pPr>
        <w:rPr>
          <w:rFonts w:eastAsia="MS Mincho"/>
          <w:sz w:val="22"/>
          <w:szCs w:val="22"/>
          <w:lang w:eastAsia="ja-JP"/>
        </w:rPr>
      </w:pPr>
    </w:p>
    <w:p w14:paraId="30FAFDDD" w14:textId="1EC5D236" w:rsidR="00A01204" w:rsidRPr="0008241C" w:rsidRDefault="00A01204" w:rsidP="00A01204">
      <w:pPr>
        <w:rPr>
          <w:sz w:val="22"/>
          <w:szCs w:val="22"/>
        </w:rPr>
      </w:pPr>
    </w:p>
    <w:p w14:paraId="261E214F" w14:textId="319D761F" w:rsidR="0008241C" w:rsidRPr="0008241C" w:rsidRDefault="0008241C" w:rsidP="00A01204">
      <w:pPr>
        <w:rPr>
          <w:sz w:val="22"/>
          <w:szCs w:val="22"/>
        </w:rPr>
      </w:pPr>
    </w:p>
    <w:p w14:paraId="00C95071" w14:textId="77777777" w:rsidR="0008241C" w:rsidRPr="0008241C" w:rsidRDefault="0008241C" w:rsidP="00A01204">
      <w:pPr>
        <w:rPr>
          <w:sz w:val="22"/>
          <w:szCs w:val="22"/>
        </w:rPr>
      </w:pPr>
    </w:p>
    <w:p w14:paraId="27E9CDA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lastRenderedPageBreak/>
        <w:t>Type 1: Transboundary protected areas</w:t>
      </w:r>
    </w:p>
    <w:p w14:paraId="4F82FBEC" w14:textId="77777777" w:rsidR="00A01204" w:rsidRPr="0008241C" w:rsidRDefault="00A01204" w:rsidP="00A01204">
      <w:pPr>
        <w:rPr>
          <w:sz w:val="22"/>
          <w:szCs w:val="22"/>
        </w:rPr>
      </w:pPr>
    </w:p>
    <w:p w14:paraId="6F07636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Mountain case study: sacred landscape of Kailash and Mansarover (India, China, and Nepal)</w:t>
      </w:r>
    </w:p>
    <w:p w14:paraId="097E2C82" w14:textId="77777777" w:rsidR="00A01204" w:rsidRPr="0008241C" w:rsidRDefault="00A01204" w:rsidP="00A01204">
      <w:pPr>
        <w:rPr>
          <w:sz w:val="22"/>
          <w:szCs w:val="22"/>
        </w:rPr>
      </w:pPr>
    </w:p>
    <w:p w14:paraId="487E3DE2" w14:textId="77777777" w:rsidR="00A01204" w:rsidRPr="0008241C" w:rsidRDefault="00A01204" w:rsidP="00A01204">
      <w:pPr>
        <w:rPr>
          <w:sz w:val="22"/>
          <w:szCs w:val="22"/>
        </w:rPr>
      </w:pPr>
      <w:r w:rsidRPr="0008241C">
        <w:rPr>
          <w:sz w:val="22"/>
          <w:szCs w:val="22"/>
        </w:rPr>
        <w:t>The sacred landscape of Kailash Mansarover, located in the Hindukush Himalayas, is unique for it’s natural, cultural and spiritual values and also because it serves as the water tower for downstream communities dwelling in three Asian countries.</w:t>
      </w:r>
    </w:p>
    <w:p w14:paraId="2E18EBF5" w14:textId="77777777" w:rsidR="00A01204" w:rsidRPr="0008241C" w:rsidRDefault="00A01204" w:rsidP="00A01204">
      <w:pPr>
        <w:rPr>
          <w:sz w:val="22"/>
          <w:szCs w:val="22"/>
        </w:rPr>
      </w:pPr>
    </w:p>
    <w:p w14:paraId="0D20DC37" w14:textId="77777777" w:rsidR="00A01204" w:rsidRPr="0008241C" w:rsidRDefault="00A01204" w:rsidP="00A01204">
      <w:pPr>
        <w:rPr>
          <w:sz w:val="22"/>
          <w:szCs w:val="22"/>
        </w:rPr>
      </w:pPr>
      <w:r w:rsidRPr="0008241C">
        <w:rPr>
          <w:sz w:val="22"/>
          <w:szCs w:val="22"/>
        </w:rPr>
        <w:t xml:space="preserve">The Conservation and Development initiative for this area, as a regional TBA conservation programme started in 2012 -2017.  Mount Kailash supports water requirements of millions of people dwelling down stream. Additionally, it has importance for its sacred and spiritual importance to pilgrims and communities across Asia. TBA has RAMSAR sites and serves as the habitat for many threatened flora and fauna of significant importance. </w:t>
      </w:r>
    </w:p>
    <w:p w14:paraId="40ACE506" w14:textId="77777777" w:rsidR="00A01204" w:rsidRPr="0008241C" w:rsidRDefault="00A01204" w:rsidP="00A01204">
      <w:pPr>
        <w:rPr>
          <w:sz w:val="22"/>
          <w:szCs w:val="22"/>
        </w:rPr>
      </w:pPr>
    </w:p>
    <w:p w14:paraId="43DAF61D" w14:textId="77777777" w:rsidR="00A01204" w:rsidRPr="0008241C" w:rsidRDefault="00A01204" w:rsidP="00A01204">
      <w:pPr>
        <w:rPr>
          <w:sz w:val="22"/>
          <w:szCs w:val="22"/>
        </w:rPr>
      </w:pPr>
    </w:p>
    <w:p w14:paraId="422095B2" w14:textId="77777777" w:rsidR="00A01204" w:rsidRPr="0008241C" w:rsidRDefault="00A01204" w:rsidP="00A01204">
      <w:pPr>
        <w:rPr>
          <w:sz w:val="22"/>
          <w:szCs w:val="22"/>
        </w:rPr>
      </w:pPr>
      <w:r w:rsidRPr="0008241C">
        <w:rPr>
          <w:sz w:val="22"/>
          <w:szCs w:val="22"/>
        </w:rPr>
        <w:t>The Kailash Sacred Landscape Conservation and Development Initiative is a regional transboundary conservation programme (2012-2017) in the Hindu Kush Himalaya that emphasizes the importance of sacred sites and the preservation and management of biocultural diversity. There are many natural and cultural values of this landscape:</w:t>
      </w:r>
    </w:p>
    <w:p w14:paraId="771B9B5D" w14:textId="77777777" w:rsidR="00A01204" w:rsidRPr="0008241C" w:rsidRDefault="00A01204" w:rsidP="007F0414">
      <w:pPr>
        <w:widowControl w:val="0"/>
        <w:numPr>
          <w:ilvl w:val="0"/>
          <w:numId w:val="25"/>
        </w:numPr>
        <w:tabs>
          <w:tab w:val="clear" w:pos="1247"/>
          <w:tab w:val="clear" w:pos="1814"/>
          <w:tab w:val="clear" w:pos="2381"/>
          <w:tab w:val="clear" w:pos="2948"/>
          <w:tab w:val="clear" w:pos="3515"/>
        </w:tabs>
        <w:autoSpaceDE w:val="0"/>
        <w:autoSpaceDN w:val="0"/>
        <w:rPr>
          <w:sz w:val="22"/>
          <w:szCs w:val="22"/>
          <w:lang w:eastAsia="ja-JP"/>
        </w:rPr>
      </w:pPr>
      <w:r w:rsidRPr="0008241C">
        <w:rPr>
          <w:i/>
          <w:sz w:val="22"/>
          <w:szCs w:val="22"/>
          <w:lang w:eastAsia="ja-JP"/>
        </w:rPr>
        <w:t>Natural significance</w:t>
      </w:r>
      <w:r w:rsidRPr="0008241C">
        <w:rPr>
          <w:sz w:val="22"/>
          <w:szCs w:val="22"/>
          <w:lang w:eastAsia="ja-JP"/>
        </w:rPr>
        <w:t>: Biogeographic areas, Ramsar Sites and habitats for endangered species;</w:t>
      </w:r>
    </w:p>
    <w:p w14:paraId="7924267C" w14:textId="77777777" w:rsidR="00A01204" w:rsidRPr="0008241C" w:rsidRDefault="00A01204" w:rsidP="007F0414">
      <w:pPr>
        <w:widowControl w:val="0"/>
        <w:numPr>
          <w:ilvl w:val="0"/>
          <w:numId w:val="25"/>
        </w:numPr>
        <w:tabs>
          <w:tab w:val="clear" w:pos="1247"/>
          <w:tab w:val="clear" w:pos="1814"/>
          <w:tab w:val="clear" w:pos="2381"/>
          <w:tab w:val="clear" w:pos="2948"/>
          <w:tab w:val="clear" w:pos="3515"/>
        </w:tabs>
        <w:autoSpaceDE w:val="0"/>
        <w:autoSpaceDN w:val="0"/>
        <w:rPr>
          <w:sz w:val="22"/>
          <w:szCs w:val="22"/>
          <w:lang w:eastAsia="ja-JP"/>
        </w:rPr>
      </w:pPr>
      <w:r w:rsidRPr="0008241C">
        <w:rPr>
          <w:i/>
          <w:sz w:val="22"/>
          <w:szCs w:val="22"/>
          <w:lang w:eastAsia="ja-JP"/>
        </w:rPr>
        <w:t>Tangible evidence of cultural significance</w:t>
      </w:r>
      <w:r w:rsidRPr="0008241C">
        <w:rPr>
          <w:sz w:val="22"/>
          <w:szCs w:val="22"/>
          <w:lang w:eastAsia="ja-JP"/>
        </w:rPr>
        <w:t>: pilgrimage, transhumance, sacred sites, sacred mountains, cultural routes, sacred</w:t>
      </w:r>
      <w:r w:rsidRPr="0008241C">
        <w:rPr>
          <w:spacing w:val="-13"/>
          <w:sz w:val="22"/>
          <w:szCs w:val="22"/>
          <w:lang w:eastAsia="ja-JP"/>
        </w:rPr>
        <w:t xml:space="preserve"> </w:t>
      </w:r>
      <w:r w:rsidRPr="0008241C">
        <w:rPr>
          <w:sz w:val="22"/>
          <w:szCs w:val="22"/>
          <w:lang w:eastAsia="ja-JP"/>
        </w:rPr>
        <w:t>groves;</w:t>
      </w:r>
    </w:p>
    <w:p w14:paraId="7AE54BDE" w14:textId="77777777" w:rsidR="00A01204" w:rsidRPr="0008241C" w:rsidRDefault="00A01204" w:rsidP="007F0414">
      <w:pPr>
        <w:widowControl w:val="0"/>
        <w:numPr>
          <w:ilvl w:val="0"/>
          <w:numId w:val="25"/>
        </w:numPr>
        <w:tabs>
          <w:tab w:val="clear" w:pos="1247"/>
          <w:tab w:val="clear" w:pos="1814"/>
          <w:tab w:val="clear" w:pos="2381"/>
          <w:tab w:val="clear" w:pos="2948"/>
          <w:tab w:val="clear" w:pos="3515"/>
        </w:tabs>
        <w:autoSpaceDE w:val="0"/>
        <w:autoSpaceDN w:val="0"/>
        <w:rPr>
          <w:sz w:val="22"/>
          <w:szCs w:val="22"/>
          <w:lang w:eastAsia="ja-JP"/>
        </w:rPr>
      </w:pPr>
      <w:r w:rsidRPr="0008241C">
        <w:rPr>
          <w:i/>
          <w:sz w:val="22"/>
          <w:szCs w:val="22"/>
          <w:lang w:eastAsia="ja-JP"/>
        </w:rPr>
        <w:t>Uniqueness and spiritual significance</w:t>
      </w:r>
      <w:r w:rsidRPr="0008241C">
        <w:rPr>
          <w:sz w:val="22"/>
          <w:szCs w:val="22"/>
          <w:lang w:eastAsia="ja-JP"/>
        </w:rPr>
        <w:t>: pilgrims visit Mount Kailash and Lake Manasarovar from five religions (Hinduism, Buddhism, Bonism, Jainism and</w:t>
      </w:r>
      <w:r w:rsidRPr="0008241C">
        <w:rPr>
          <w:spacing w:val="-16"/>
          <w:sz w:val="22"/>
          <w:szCs w:val="22"/>
          <w:lang w:eastAsia="ja-JP"/>
        </w:rPr>
        <w:t xml:space="preserve"> </w:t>
      </w:r>
      <w:r w:rsidRPr="0008241C">
        <w:rPr>
          <w:sz w:val="22"/>
          <w:szCs w:val="22"/>
          <w:lang w:eastAsia="ja-JP"/>
        </w:rPr>
        <w:t>Sikhism);</w:t>
      </w:r>
    </w:p>
    <w:p w14:paraId="499C8859" w14:textId="77777777" w:rsidR="00A01204" w:rsidRPr="0008241C" w:rsidRDefault="00A01204" w:rsidP="007F0414">
      <w:pPr>
        <w:widowControl w:val="0"/>
        <w:numPr>
          <w:ilvl w:val="0"/>
          <w:numId w:val="25"/>
        </w:numPr>
        <w:tabs>
          <w:tab w:val="clear" w:pos="1247"/>
          <w:tab w:val="clear" w:pos="1814"/>
          <w:tab w:val="clear" w:pos="2381"/>
          <w:tab w:val="clear" w:pos="2948"/>
          <w:tab w:val="clear" w:pos="3515"/>
        </w:tabs>
        <w:autoSpaceDE w:val="0"/>
        <w:autoSpaceDN w:val="0"/>
        <w:rPr>
          <w:sz w:val="22"/>
          <w:szCs w:val="22"/>
          <w:lang w:eastAsia="ja-JP"/>
        </w:rPr>
      </w:pPr>
      <w:r w:rsidRPr="0008241C">
        <w:rPr>
          <w:i/>
          <w:sz w:val="22"/>
          <w:szCs w:val="22"/>
          <w:lang w:eastAsia="ja-JP"/>
        </w:rPr>
        <w:t>Natural beauty</w:t>
      </w:r>
      <w:r w:rsidRPr="0008241C">
        <w:rPr>
          <w:sz w:val="22"/>
          <w:szCs w:val="22"/>
          <w:lang w:eastAsia="ja-JP"/>
        </w:rPr>
        <w:t>: the landscape is of  aesthetic</w:t>
      </w:r>
      <w:r w:rsidRPr="0008241C">
        <w:rPr>
          <w:spacing w:val="-32"/>
          <w:sz w:val="22"/>
          <w:szCs w:val="22"/>
          <w:lang w:eastAsia="ja-JP"/>
        </w:rPr>
        <w:t xml:space="preserve"> </w:t>
      </w:r>
      <w:r w:rsidRPr="0008241C">
        <w:rPr>
          <w:sz w:val="22"/>
          <w:szCs w:val="22"/>
          <w:lang w:eastAsia="ja-JP"/>
        </w:rPr>
        <w:t>importance;</w:t>
      </w:r>
    </w:p>
    <w:p w14:paraId="15278C2F" w14:textId="77777777" w:rsidR="00A01204" w:rsidRPr="0008241C" w:rsidRDefault="00A01204" w:rsidP="007F0414">
      <w:pPr>
        <w:widowControl w:val="0"/>
        <w:numPr>
          <w:ilvl w:val="0"/>
          <w:numId w:val="25"/>
        </w:numPr>
        <w:tabs>
          <w:tab w:val="clear" w:pos="1247"/>
          <w:tab w:val="clear" w:pos="1814"/>
          <w:tab w:val="clear" w:pos="2381"/>
          <w:tab w:val="clear" w:pos="2948"/>
          <w:tab w:val="clear" w:pos="3515"/>
        </w:tabs>
        <w:autoSpaceDE w:val="0"/>
        <w:autoSpaceDN w:val="0"/>
        <w:rPr>
          <w:sz w:val="22"/>
          <w:szCs w:val="22"/>
          <w:lang w:eastAsia="ja-JP"/>
        </w:rPr>
      </w:pPr>
      <w:r w:rsidRPr="0008241C">
        <w:rPr>
          <w:i/>
          <w:sz w:val="22"/>
          <w:szCs w:val="22"/>
          <w:lang w:eastAsia="ja-JP"/>
        </w:rPr>
        <w:t xml:space="preserve">Water Tower: </w:t>
      </w:r>
      <w:r w:rsidRPr="0008241C">
        <w:rPr>
          <w:sz w:val="22"/>
          <w:szCs w:val="22"/>
          <w:lang w:eastAsia="ja-JP"/>
        </w:rPr>
        <w:t>Kailash supplies water to millions living within the landscape and</w:t>
      </w:r>
      <w:r w:rsidRPr="0008241C">
        <w:rPr>
          <w:spacing w:val="-33"/>
          <w:sz w:val="22"/>
          <w:szCs w:val="22"/>
          <w:lang w:eastAsia="ja-JP"/>
        </w:rPr>
        <w:t xml:space="preserve"> </w:t>
      </w:r>
      <w:r w:rsidRPr="0008241C">
        <w:rPr>
          <w:sz w:val="22"/>
          <w:szCs w:val="22"/>
          <w:lang w:eastAsia="ja-JP"/>
        </w:rPr>
        <w:t>downstream.</w:t>
      </w:r>
    </w:p>
    <w:p w14:paraId="2939B65A" w14:textId="77777777" w:rsidR="00A01204" w:rsidRPr="0008241C" w:rsidRDefault="00A01204" w:rsidP="00A01204">
      <w:pPr>
        <w:rPr>
          <w:sz w:val="22"/>
          <w:szCs w:val="22"/>
        </w:rPr>
      </w:pPr>
    </w:p>
    <w:p w14:paraId="261554E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Inland water systems: Mekong region (Cambodia, China, Lao PDR, Myanmar, Thailand and Vietnam)</w:t>
      </w:r>
    </w:p>
    <w:p w14:paraId="1B677405" w14:textId="77777777" w:rsidR="00A01204" w:rsidRPr="0008241C" w:rsidRDefault="00A01204" w:rsidP="00A01204">
      <w:pPr>
        <w:rPr>
          <w:sz w:val="22"/>
          <w:szCs w:val="22"/>
        </w:rPr>
      </w:pPr>
    </w:p>
    <w:p w14:paraId="6ADAA394" w14:textId="77777777" w:rsidR="00A01204" w:rsidRPr="0008241C" w:rsidRDefault="00A01204" w:rsidP="00A01204">
      <w:pPr>
        <w:rPr>
          <w:sz w:val="22"/>
          <w:szCs w:val="22"/>
        </w:rPr>
      </w:pPr>
      <w:r w:rsidRPr="0008241C">
        <w:rPr>
          <w:sz w:val="22"/>
          <w:szCs w:val="22"/>
        </w:rPr>
        <w:t xml:space="preserve">The Mekong Region (MR) is a relatively pristine river ecosystem and is the major and longest watercourse in South-East Asia, shared by six countries. There is a rush, by riparian states, to acquire sources of alternative energy and other benefits to meet growing demands for water and energy </w:t>
      </w:r>
      <w:r w:rsidRPr="0008241C">
        <w:rPr>
          <w:sz w:val="22"/>
          <w:szCs w:val="22"/>
        </w:rPr>
        <w:fldChar w:fldCharType="begin" w:fldLock="1"/>
      </w:r>
      <w:r w:rsidRPr="0008241C">
        <w:rPr>
          <w:sz w:val="22"/>
          <w:szCs w:val="22"/>
        </w:rPr>
        <w:instrText>ADDIN CSL_CITATION {"citationItems":[{"id":"ITEM-1","itemData":{"DOI":"10.1111/nrm.12052","author":[{"dropping-particle":"","family":"Do","given":"Kim Hang Pham","non-dropping-particle":"","parse-names":false,"suffix":""},{"dropping-particle":"","family":"Dinar","given":"Ariel","non-dropping-particle":"","parse-names":false,"suffix":""}],"container-title":"Natural Resource Modeling","id":"ITEM-1","issue":"4","issued":{"date-parts":[["2014","11"]]},"page":"492-518","title":"The Role of Issue Linkage in Managing Noncooperating Basins: The Case of the Mekong","type":"article-journal","volume":"27"},"uris":["http://www.mendeley.com/documents/?uuid=bb86ba67-651a-3413-acaf-c7354353d1e6"]}],"mendeley":{"formattedCitation":"(Do &amp; Dinar, 2014)","plainTextFormattedCitation":"(Do &amp; Dinar, 2014)","previouslyFormattedCitation":"(Do &amp; Dinar, 2014)"},"properties":{"noteIndex":0},"schema":"https://github.com/citation-style-language/schema/raw/master/csl-citation.json"}</w:instrText>
      </w:r>
      <w:r w:rsidRPr="0008241C">
        <w:rPr>
          <w:sz w:val="22"/>
          <w:szCs w:val="22"/>
        </w:rPr>
        <w:fldChar w:fldCharType="separate"/>
      </w:r>
      <w:r w:rsidRPr="0008241C">
        <w:rPr>
          <w:noProof/>
          <w:sz w:val="22"/>
          <w:szCs w:val="22"/>
        </w:rPr>
        <w:t>(Do &amp; Dinar, 2014)</w:t>
      </w:r>
      <w:r w:rsidRPr="0008241C">
        <w:rPr>
          <w:sz w:val="22"/>
          <w:szCs w:val="22"/>
        </w:rPr>
        <w:fldChar w:fldCharType="end"/>
      </w:r>
      <w:r w:rsidRPr="0008241C">
        <w:rPr>
          <w:sz w:val="22"/>
          <w:szCs w:val="22"/>
        </w:rPr>
        <w:t xml:space="preserve">. The MR shares 110 international rivers and lakes and is home to most of Asia’s great rivers that flow into 18 downstream countries </w:t>
      </w:r>
      <w:r w:rsidRPr="0008241C">
        <w:rPr>
          <w:sz w:val="22"/>
          <w:szCs w:val="22"/>
        </w:rPr>
        <w:fldChar w:fldCharType="begin" w:fldLock="1"/>
      </w:r>
      <w:r w:rsidRPr="0008241C">
        <w:rPr>
          <w:sz w:val="22"/>
          <w:szCs w:val="22"/>
        </w:rPr>
        <w:instrText>ADDIN CSL_CITATION {"citationItems":[{"id":"ITEM-1","itemData":{"DOI":"10.1111/1365-2664.12298","ISSN":"00218901","author":[{"dropping-particle":"","family":"He","given":"Daming","non-dropping-particle":"","parse-names":false,"suffix":""},{"dropping-particle":"","family":"Wu","given":"Ruidong","non-dropping-particle":"","parse-names":false,"suffix":""},{"dropping-particle":"","family":"Feng","given":"Yan","non-dropping-particle":"","parse-names":false,"suffix":""},{"dropping-particle":"","family":"Li","given":"Yungang","non-dropping-particle":"","parse-names":false,"suffix":""},{"dropping-particle":"","family":"Ding","given":"Chengzhi","non-dropping-particle":"","parse-names":false,"suffix":""},{"dropping-particle":"","family":"Wang","given":"Wenling","non-dropping-particle":"","parse-names":false,"suffix":""},{"dropping-particle":"","family":"Yu","given":"Douglas W.","non-dropping-particle":"","parse-names":false,"suffix":""}],"container-title":"Journal of Applied Ecology","editor":[{"dropping-particle":"","family":"Crispo","given":"Erika","non-dropping-particle":"","parse-names":false,"suffix":""}],"id":"ITEM-1","issue":"5","issued":{"date-parts":[["2014","10"]]},"page":"1159-1168","title":"REVIEW: China's transboundary waters: new paradigms for water and ecological security through applied ecology","type":"article-journal","volume":"51"},"uris":["http://www.mendeley.com/documents/?uuid=fc397aaa-86f8-37fd-9671-226ec24f5578"]}],"mendeley":{"formattedCitation":"(He &lt;i&gt;et al.&lt;/i&gt;, 2014)","plainTextFormattedCitation":"(He et al., 2014)","previouslyFormattedCitation":"(H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China’s total transboundary water resources are (approx.) 800 billion m</w:t>
      </w:r>
      <w:r w:rsidRPr="0008241C">
        <w:rPr>
          <w:position w:val="8"/>
          <w:sz w:val="14"/>
          <w:szCs w:val="22"/>
        </w:rPr>
        <w:t xml:space="preserve">3 </w:t>
      </w:r>
      <w:r w:rsidRPr="0008241C">
        <w:rPr>
          <w:sz w:val="22"/>
          <w:szCs w:val="22"/>
        </w:rPr>
        <w:t xml:space="preserve">and most originate in the southwest of China, mainly from the ‘Asian Water Towers’ on the Tibetan-Qinghai Plateau. Among these are four biodiversity hotspots: the mountains of Central Asia and Southwest China, the Himalayas and the Indo-Burma region </w:t>
      </w:r>
      <w:r w:rsidRPr="0008241C">
        <w:rPr>
          <w:sz w:val="22"/>
          <w:szCs w:val="22"/>
        </w:rPr>
        <w:fldChar w:fldCharType="begin" w:fldLock="1"/>
      </w:r>
      <w:r w:rsidRPr="0008241C">
        <w:rPr>
          <w:sz w:val="22"/>
          <w:szCs w:val="22"/>
        </w:rPr>
        <w:instrText>ADDIN CSL_CITATION {"citationItems":[{"id":"ITEM-1","itemData":{"ISSN":"0028-0836","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page":"853-858","publisher":"Nature Publishing Group","title":"Biodiversity hotspots for conservation priorities","type":"article-journal","volume":"403"},"uris":["http://www.mendeley.com/documents/?uuid=63009f95-4427-4fba-87db-7899a120be4e"]}],"mendeley":{"formattedCitation":"(Myers &lt;i&gt;et al.&lt;/i&gt;, 2000)","plainTextFormattedCitation":"(Myers et al., 2000)","previouslyFormattedCitation":"(Myers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Myers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Similarly, 11 of the 14</w:t>
      </w:r>
      <w:r w:rsidRPr="0008241C">
        <w:rPr>
          <w:spacing w:val="-3"/>
          <w:sz w:val="22"/>
          <w:szCs w:val="22"/>
        </w:rPr>
        <w:t xml:space="preserve"> </w:t>
      </w:r>
      <w:r w:rsidRPr="0008241C">
        <w:rPr>
          <w:sz w:val="22"/>
          <w:szCs w:val="22"/>
        </w:rPr>
        <w:t>World Wildlife Fund (WWF)</w:t>
      </w:r>
      <w:r w:rsidRPr="0008241C">
        <w:rPr>
          <w:spacing w:val="-5"/>
          <w:sz w:val="22"/>
          <w:szCs w:val="22"/>
        </w:rPr>
        <w:t xml:space="preserve"> </w:t>
      </w:r>
      <w:r w:rsidRPr="0008241C">
        <w:rPr>
          <w:sz w:val="22"/>
          <w:szCs w:val="22"/>
        </w:rPr>
        <w:t>Global</w:t>
      </w:r>
      <w:r w:rsidRPr="0008241C">
        <w:rPr>
          <w:spacing w:val="-5"/>
          <w:sz w:val="22"/>
          <w:szCs w:val="22"/>
        </w:rPr>
        <w:t xml:space="preserve"> </w:t>
      </w:r>
      <w:r w:rsidRPr="0008241C">
        <w:rPr>
          <w:sz w:val="22"/>
          <w:szCs w:val="22"/>
        </w:rPr>
        <w:t>200</w:t>
      </w:r>
      <w:r w:rsidRPr="0008241C">
        <w:rPr>
          <w:spacing w:val="-3"/>
          <w:sz w:val="22"/>
          <w:szCs w:val="22"/>
        </w:rPr>
        <w:t xml:space="preserve"> </w:t>
      </w:r>
      <w:r w:rsidRPr="0008241C">
        <w:rPr>
          <w:sz w:val="22"/>
          <w:szCs w:val="22"/>
        </w:rPr>
        <w:t>Priority</w:t>
      </w:r>
      <w:r w:rsidRPr="0008241C">
        <w:rPr>
          <w:spacing w:val="-1"/>
          <w:sz w:val="22"/>
          <w:szCs w:val="22"/>
        </w:rPr>
        <w:t xml:space="preserve"> </w:t>
      </w:r>
      <w:r w:rsidRPr="0008241C">
        <w:rPr>
          <w:sz w:val="22"/>
          <w:szCs w:val="22"/>
        </w:rPr>
        <w:t>Ecoregions</w:t>
      </w:r>
      <w:r w:rsidRPr="0008241C">
        <w:rPr>
          <w:spacing w:val="-2"/>
          <w:sz w:val="22"/>
          <w:szCs w:val="22"/>
        </w:rPr>
        <w:t xml:space="preserve"> </w:t>
      </w:r>
      <w:r w:rsidRPr="0008241C">
        <w:rPr>
          <w:sz w:val="22"/>
          <w:szCs w:val="22"/>
        </w:rPr>
        <w:fldChar w:fldCharType="begin" w:fldLock="1"/>
      </w:r>
      <w:r w:rsidRPr="0008241C">
        <w:rPr>
          <w:sz w:val="22"/>
          <w:szCs w:val="22"/>
        </w:rPr>
        <w:instrText>ADDIN CSL_CITATION {"citationItems":[{"id":"ITEM-1","itemData":{"DOI":"10.2307/3298564","ISSN":"00266493","author":[{"dropping-particle":"","family":"Olson","given":"David M.","non-dropping-particle":"","parse-names":false,"suffix":""},{"dropping-particle":"","family":"Dinerstein","given":"Eric","non-dropping-particle":"","parse-names":false,"suffix":""}],"container-title":"Annals of the Missouri Botanical Garden","id":"ITEM-1","issue":"2","issued":{"date-parts":[["2002"]]},"page":"199","title":"The Global 200: Priority Ecoregions for Global Conservation","type":"article-journal","volume":"89"},"uris":["http://www.mendeley.com/documents/?uuid=f91ab956-12a1-33bf-bd10-eceab6430790"]}],"mendeley":{"formattedCitation":"(Olson &amp; Dinerstein, 2002)","plainTextFormattedCitation":"(Olson &amp; Dinerstein, 2002)","previouslyFormattedCitation":"(Olson &amp; Dinerstein, 2002)"},"properties":{"noteIndex":0},"schema":"https://github.com/citation-style-language/schema/raw/master/csl-citation.json"}</w:instrText>
      </w:r>
      <w:r w:rsidRPr="0008241C">
        <w:rPr>
          <w:sz w:val="22"/>
          <w:szCs w:val="22"/>
        </w:rPr>
        <w:fldChar w:fldCharType="separate"/>
      </w:r>
      <w:r w:rsidRPr="0008241C">
        <w:rPr>
          <w:noProof/>
          <w:sz w:val="22"/>
          <w:szCs w:val="22"/>
        </w:rPr>
        <w:t>(Olson &amp; Dinerstein, 2002)</w:t>
      </w:r>
      <w:r w:rsidRPr="0008241C">
        <w:rPr>
          <w:sz w:val="22"/>
          <w:szCs w:val="22"/>
        </w:rPr>
        <w:fldChar w:fldCharType="end"/>
      </w:r>
      <w:r w:rsidRPr="0008241C">
        <w:rPr>
          <w:spacing w:val="-4"/>
          <w:sz w:val="22"/>
          <w:szCs w:val="22"/>
        </w:rPr>
        <w:t xml:space="preserve"> </w:t>
      </w:r>
      <w:r w:rsidRPr="0008241C">
        <w:rPr>
          <w:sz w:val="22"/>
          <w:szCs w:val="22"/>
        </w:rPr>
        <w:t>are</w:t>
      </w:r>
      <w:r w:rsidRPr="0008241C">
        <w:rPr>
          <w:spacing w:val="-4"/>
          <w:sz w:val="22"/>
          <w:szCs w:val="22"/>
        </w:rPr>
        <w:t xml:space="preserve"> </w:t>
      </w:r>
      <w:r w:rsidRPr="0008241C">
        <w:rPr>
          <w:sz w:val="22"/>
          <w:szCs w:val="22"/>
        </w:rPr>
        <w:t>also</w:t>
      </w:r>
      <w:r w:rsidRPr="0008241C">
        <w:rPr>
          <w:spacing w:val="-3"/>
          <w:sz w:val="22"/>
          <w:szCs w:val="22"/>
        </w:rPr>
        <w:t xml:space="preserve"> </w:t>
      </w:r>
      <w:r w:rsidRPr="0008241C">
        <w:rPr>
          <w:sz w:val="22"/>
          <w:szCs w:val="22"/>
        </w:rPr>
        <w:t>located</w:t>
      </w:r>
      <w:r w:rsidRPr="0008241C">
        <w:rPr>
          <w:spacing w:val="-3"/>
          <w:sz w:val="22"/>
          <w:szCs w:val="22"/>
        </w:rPr>
        <w:t xml:space="preserve"> </w:t>
      </w:r>
      <w:r w:rsidRPr="0008241C">
        <w:rPr>
          <w:sz w:val="22"/>
          <w:szCs w:val="22"/>
        </w:rPr>
        <w:t>in</w:t>
      </w:r>
      <w:r w:rsidRPr="0008241C">
        <w:rPr>
          <w:spacing w:val="-3"/>
          <w:sz w:val="22"/>
          <w:szCs w:val="22"/>
        </w:rPr>
        <w:t xml:space="preserve"> </w:t>
      </w:r>
      <w:r w:rsidRPr="0008241C">
        <w:rPr>
          <w:sz w:val="22"/>
          <w:szCs w:val="22"/>
        </w:rPr>
        <w:t>this</w:t>
      </w:r>
      <w:r w:rsidRPr="0008241C">
        <w:rPr>
          <w:spacing w:val="-2"/>
          <w:sz w:val="22"/>
          <w:szCs w:val="22"/>
        </w:rPr>
        <w:t xml:space="preserve"> </w:t>
      </w:r>
      <w:r w:rsidRPr="0008241C">
        <w:rPr>
          <w:sz w:val="22"/>
          <w:szCs w:val="22"/>
        </w:rPr>
        <w:t>region.</w:t>
      </w:r>
    </w:p>
    <w:p w14:paraId="60C254B5" w14:textId="77777777" w:rsidR="00A01204" w:rsidRPr="0008241C" w:rsidRDefault="00A01204" w:rsidP="00A01204">
      <w:pPr>
        <w:rPr>
          <w:sz w:val="22"/>
          <w:szCs w:val="22"/>
        </w:rPr>
      </w:pPr>
    </w:p>
    <w:p w14:paraId="1A388BFB" w14:textId="77777777" w:rsidR="00A01204" w:rsidRPr="0008241C" w:rsidRDefault="00A01204" w:rsidP="00A01204">
      <w:pPr>
        <w:rPr>
          <w:sz w:val="22"/>
          <w:szCs w:val="22"/>
        </w:rPr>
      </w:pPr>
      <w:r w:rsidRPr="0008241C">
        <w:rPr>
          <w:sz w:val="22"/>
          <w:szCs w:val="22"/>
        </w:rPr>
        <w:t xml:space="preserve">The Mekong River Commission (MRC) was established in 1995 </w:t>
      </w:r>
      <w:r w:rsidRPr="0008241C">
        <w:rPr>
          <w:sz w:val="22"/>
          <w:szCs w:val="22"/>
        </w:rPr>
        <w:fldChar w:fldCharType="begin" w:fldLock="1"/>
      </w:r>
      <w:r w:rsidRPr="0008241C">
        <w:rPr>
          <w:sz w:val="22"/>
          <w:szCs w:val="22"/>
        </w:rPr>
        <w:instrText>ADDIN CSL_CITATION {"citationItems":[{"id":"ITEM-1","itemData":{"DOI":"10.1111/j.0016-7398.2002.00061.x","ISSN":"0016-7398","author":[{"dropping-particle":"","family":"Jacobs","given":"Jeffrey W.","non-dropping-particle":"","parse-names":false,"suffix":""}],"container-title":"The Geographical Journal","id":"ITEM-1","issue":"4","issued":{"date-parts":[["2002","12"]]},"page":"354-364","publisher":"Blackwell Publishers Ltd.","title":"The Mekong River Commission: transboundary water resources planning and regional security","type":"article-journal","volume":"168"},"uris":["http://www.mendeley.com/documents/?uuid=febc8fa8-d7e1-3869-a76a-ceb942c3bb0e"]}],"mendeley":{"formattedCitation":"(Jacobs, 2002)","plainTextFormattedCitation":"(Jacobs, 2002)","previouslyFormattedCitation":"(Jacobs, 2002)"},"properties":{"noteIndex":0},"schema":"https://github.com/citation-style-language/schema/raw/master/csl-citation.json"}</w:instrText>
      </w:r>
      <w:r w:rsidRPr="0008241C">
        <w:rPr>
          <w:sz w:val="22"/>
          <w:szCs w:val="22"/>
        </w:rPr>
        <w:fldChar w:fldCharType="separate"/>
      </w:r>
      <w:r w:rsidRPr="0008241C">
        <w:rPr>
          <w:noProof/>
          <w:sz w:val="22"/>
          <w:szCs w:val="22"/>
        </w:rPr>
        <w:t>(Jacobs, 2002)</w:t>
      </w:r>
      <w:r w:rsidRPr="0008241C">
        <w:rPr>
          <w:sz w:val="22"/>
          <w:szCs w:val="22"/>
        </w:rPr>
        <w:fldChar w:fldCharType="end"/>
      </w:r>
      <w:r w:rsidRPr="0008241C">
        <w:rPr>
          <w:sz w:val="22"/>
          <w:szCs w:val="22"/>
        </w:rPr>
        <w:t xml:space="preserve">. With an estimated annual harvest of 2.2 million tonnes of wild fish, the Mekong River supports the world’s largest inland fishery, annually worth $2.4-4.3 billion wholesale </w:t>
      </w:r>
      <w:r w:rsidRPr="0008241C">
        <w:rPr>
          <w:sz w:val="22"/>
          <w:szCs w:val="22"/>
        </w:rPr>
        <w:fldChar w:fldCharType="begin" w:fldLock="1"/>
      </w:r>
      <w:r w:rsidRPr="0008241C">
        <w:rPr>
          <w:sz w:val="22"/>
          <w:szCs w:val="22"/>
        </w:rPr>
        <w:instrText>ADDIN CSL_CITATION {"citationItems":[{"id":"ITEM-1","itemData":{"author":[{"dropping-particle":"","family":"Hortle","given":"K.G.","non-dropping-particle":"","parse-names":false,"suffix":""}],"collection-title":"MRC Technical Paper No.16","id":"ITEM-1","issued":{"date-parts":[["2007"]]},"number-of-pages":"87","publisher":"Mekong River Commission","publisher-place":"Vientiane","title":"Consumption and the yield of fish and other aquatic animals from the Lower Mekong Basin","type":"report"},"uris":["http://www.mendeley.com/documents/?uuid=290a640f-94f3-4f36-8dee-25712005ca05"]}],"mendeley":{"formattedCitation":"(Hortle, 2007)","plainTextFormattedCitation":"(Hortle, 2007)","previouslyFormattedCitation":"(Hortle, 2007)"},"properties":{"noteIndex":0},"schema":"https://github.com/citation-style-language/schema/raw/master/csl-citation.json"}</w:instrText>
      </w:r>
      <w:r w:rsidRPr="0008241C">
        <w:rPr>
          <w:sz w:val="22"/>
          <w:szCs w:val="22"/>
        </w:rPr>
        <w:fldChar w:fldCharType="separate"/>
      </w:r>
      <w:r w:rsidRPr="0008241C">
        <w:rPr>
          <w:noProof/>
          <w:sz w:val="22"/>
          <w:szCs w:val="22"/>
        </w:rPr>
        <w:t>(Hortle, 2007)</w:t>
      </w:r>
      <w:r w:rsidRPr="0008241C">
        <w:rPr>
          <w:sz w:val="22"/>
          <w:szCs w:val="22"/>
        </w:rPr>
        <w:fldChar w:fldCharType="end"/>
      </w:r>
      <w:r w:rsidRPr="0008241C">
        <w:rPr>
          <w:sz w:val="22"/>
          <w:szCs w:val="22"/>
        </w:rPr>
        <w:t xml:space="preserve">. WWF-Greater Mekong in Cambodia, Lao PDR, Myanmar, Thailand and Vietnam is working to conserve the region’s biodiversity and has assessed the retail value of Mekong River fisheries to be more than US$4 billion annually. The Lower Mekong River provides the main source of food for 60 million people.  All forms of payments for ecosystem services are very much at an incipient stage in the Lower Mekong countries which suggests that they are not capturing the full value being delivered by the region’s ecosystems </w:t>
      </w:r>
      <w:r w:rsidRPr="0008241C">
        <w:rPr>
          <w:sz w:val="22"/>
          <w:szCs w:val="22"/>
        </w:rPr>
        <w:fldChar w:fldCharType="begin" w:fldLock="1"/>
      </w:r>
      <w:r w:rsidRPr="0008241C">
        <w:rPr>
          <w:sz w:val="22"/>
          <w:szCs w:val="22"/>
        </w:rPr>
        <w:instrText>ADDIN CSL_CITATION {"citationItems":[{"id":"ITEM-1","itemData":{"author":[{"dropping-particle":"","family":"WWF","given":"","non-dropping-particle":"","parse-names":false,"suffix":""}],"id":"ITEM-1","issued":{"date-parts":[["2013"]]},"publisher-place":"Gland, Switzerland","title":"The Economic Value of Ecosystem Services in the Mekong Basin: What we know, and what we need to know","type":"report"},"uris":["http://www.mendeley.com/documents/?uuid=b66e66e5-8e4e-4160-a7cb-837b1d499965"]}],"mendeley":{"formattedCitation":"(WWF, 2013)","plainTextFormattedCitation":"(WWF, 2013)","previouslyFormattedCitation":"(WWF, 2013)"},"properties":{"noteIndex":0},"schema":"https://github.com/citation-style-language/schema/raw/master/csl-citation.json"}</w:instrText>
      </w:r>
      <w:r w:rsidRPr="0008241C">
        <w:rPr>
          <w:sz w:val="22"/>
          <w:szCs w:val="22"/>
        </w:rPr>
        <w:fldChar w:fldCharType="separate"/>
      </w:r>
      <w:r w:rsidRPr="0008241C">
        <w:rPr>
          <w:noProof/>
          <w:sz w:val="22"/>
          <w:szCs w:val="22"/>
        </w:rPr>
        <w:t>(WWF, 2013)</w:t>
      </w:r>
      <w:r w:rsidRPr="0008241C">
        <w:rPr>
          <w:sz w:val="22"/>
          <w:szCs w:val="22"/>
        </w:rPr>
        <w:fldChar w:fldCharType="end"/>
      </w:r>
      <w:r w:rsidRPr="0008241C">
        <w:rPr>
          <w:sz w:val="22"/>
          <w:szCs w:val="22"/>
        </w:rPr>
        <w:t>.</w:t>
      </w:r>
    </w:p>
    <w:p w14:paraId="065EE910" w14:textId="77777777" w:rsidR="00A01204" w:rsidRPr="0008241C" w:rsidRDefault="00A01204" w:rsidP="00A01204">
      <w:pPr>
        <w:rPr>
          <w:b/>
          <w:bCs/>
          <w:sz w:val="22"/>
          <w:szCs w:val="22"/>
        </w:rPr>
      </w:pPr>
    </w:p>
    <w:p w14:paraId="021FCC3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Rainforest initiative: Heart of Borneo (HoB initiative) (Indonesia, Malaysia, Brunei)</w:t>
      </w:r>
    </w:p>
    <w:p w14:paraId="18EA9681" w14:textId="77777777" w:rsidR="00A01204" w:rsidRPr="0008241C" w:rsidRDefault="00A01204" w:rsidP="00A01204">
      <w:pPr>
        <w:rPr>
          <w:sz w:val="22"/>
          <w:szCs w:val="22"/>
        </w:rPr>
      </w:pPr>
    </w:p>
    <w:p w14:paraId="7A9C86A3" w14:textId="2D328004" w:rsidR="00A01204" w:rsidRPr="0008241C" w:rsidRDefault="00A01204" w:rsidP="00A01204">
      <w:pPr>
        <w:rPr>
          <w:sz w:val="22"/>
          <w:szCs w:val="22"/>
        </w:rPr>
      </w:pPr>
      <w:r w:rsidRPr="0008241C">
        <w:rPr>
          <w:sz w:val="22"/>
          <w:szCs w:val="22"/>
        </w:rPr>
        <w:t>The ‘Heart of Borneo’ is the only remaining place in South-East Asia that still holds huge tracts of pristine forest. Borneo, accounts for just 1</w:t>
      </w:r>
      <w:r w:rsidR="00C934E9">
        <w:rPr>
          <w:sz w:val="22"/>
          <w:szCs w:val="22"/>
        </w:rPr>
        <w:t xml:space="preserve"> per cent</w:t>
      </w:r>
      <w:r w:rsidRPr="0008241C">
        <w:rPr>
          <w:sz w:val="22"/>
          <w:szCs w:val="22"/>
        </w:rPr>
        <w:t xml:space="preserve"> of the world's land yet holds approximately 6</w:t>
      </w:r>
      <w:r w:rsidR="00C934E9">
        <w:rPr>
          <w:sz w:val="22"/>
          <w:szCs w:val="22"/>
        </w:rPr>
        <w:t xml:space="preserve"> per </w:t>
      </w:r>
      <w:r w:rsidR="00C934E9">
        <w:rPr>
          <w:sz w:val="22"/>
          <w:szCs w:val="22"/>
        </w:rPr>
        <w:lastRenderedPageBreak/>
        <w:t>cent</w:t>
      </w:r>
      <w:r w:rsidRPr="0008241C">
        <w:rPr>
          <w:sz w:val="22"/>
          <w:szCs w:val="22"/>
        </w:rPr>
        <w:t xml:space="preserve"> of global biodiversity in its rich, tropical forests. Made up of 3 countries in 746,000 sq km of land, Borneo’s forests are home to 221 species of mammals, 620 species of birds, and over 150 species of dipterocarp trees with 1,000 insect species per tree. 35</w:t>
      </w:r>
      <w:r w:rsidR="00C934E9">
        <w:rPr>
          <w:sz w:val="22"/>
          <w:szCs w:val="22"/>
        </w:rPr>
        <w:t xml:space="preserve"> per cent</w:t>
      </w:r>
      <w:r w:rsidRPr="0008241C">
        <w:rPr>
          <w:sz w:val="22"/>
          <w:szCs w:val="22"/>
        </w:rPr>
        <w:t xml:space="preserve"> of its 15,000 plant species that are not found nowhere else in the world. Borneo has already lost over half its forests. The declaration on the </w:t>
      </w:r>
      <w:r w:rsidRPr="0008241C">
        <w:rPr>
          <w:i/>
          <w:sz w:val="22"/>
          <w:szCs w:val="22"/>
        </w:rPr>
        <w:t>Heart of Borneo Initiative (HoB)</w:t>
      </w:r>
      <w:r w:rsidRPr="0008241C">
        <w:rPr>
          <w:sz w:val="22"/>
          <w:szCs w:val="22"/>
        </w:rPr>
        <w:t xml:space="preserve"> was signed in 2007 by the three nations that constitute the island of Borneo to ensure the shared responsibility for protecting this ecosystem. HoB is also a source of providing ecological services for at least 11 million Borneans, and a million indigenous Dayaks. More modern sectors of Borneo’s economy depend heavily on ecosystem goods and services produced by the area. </w:t>
      </w:r>
    </w:p>
    <w:p w14:paraId="61E61FC3" w14:textId="77777777" w:rsidR="00A01204" w:rsidRPr="0008241C" w:rsidRDefault="00A01204" w:rsidP="00A01204">
      <w:pPr>
        <w:rPr>
          <w:sz w:val="22"/>
          <w:szCs w:val="22"/>
        </w:rPr>
      </w:pPr>
    </w:p>
    <w:p w14:paraId="545D621E" w14:textId="77777777" w:rsidR="00A01204" w:rsidRPr="0008241C" w:rsidRDefault="00A01204" w:rsidP="00A01204">
      <w:pPr>
        <w:rPr>
          <w:sz w:val="22"/>
          <w:szCs w:val="22"/>
        </w:rPr>
      </w:pPr>
      <w:r w:rsidRPr="0008241C">
        <w:rPr>
          <w:sz w:val="22"/>
          <w:szCs w:val="22"/>
        </w:rPr>
        <w:t xml:space="preserve">Some of the strengths and challenges faced by Borneo include: Liquefied natural gas extraction in Brunei requires large quantities of water for processing, derived from Borneo. Hydroelectric power plants in Sarawak benefits from Borneo forests. The sustainable production of palm oil requires healthy ecosystems and associated ecosystem services. Mining companies in Borneo rely on river-based transport. Mining also benefits from the capacity of ecosystems to detoxify pollutants </w:t>
      </w:r>
      <w:r w:rsidRPr="0008241C">
        <w:rPr>
          <w:sz w:val="22"/>
          <w:szCs w:val="22"/>
        </w:rPr>
        <w:fldChar w:fldCharType="begin" w:fldLock="1"/>
      </w:r>
      <w:r w:rsidRPr="0008241C">
        <w:rPr>
          <w:sz w:val="22"/>
          <w:szCs w:val="22"/>
        </w:rPr>
        <w:instrText>ADDIN CSL_CITATION {"citationItems":[{"id":"ITEM-1","itemData":{"URL":"http://www.heartofborneo.org/","accessed":{"date-parts":[["2017","4","18"]]},"author":[{"dropping-particle":"","family":"Heart of Borneo Rainforest Foundation","given":"","non-dropping-particle":"","parse-names":false,"suffix":""}],"id":"ITEM-1","issued":{"date-parts":[["2013"]]},"title":"Heart of Borneo Project - A Beyond Conservation Initiative Home - Heart of Borneo Project - A Beyond Conservation Initiative","type":"webpage"},"uris":["http://www.mendeley.com/documents/?uuid=f770e60a-2c52-301a-a036-bd24b0c5e198"]},{"id":"ITEM-2","itemData":{"URL":"http://wwf.panda.org/what_we_do/where_we_work/borneo_forests/","accessed":{"date-parts":[["2017","4","18"]]},"author":[{"dropping-particle":"","family":"WWF","given":"","non-dropping-particle":"","parse-names":false,"suffix":""}],"id":"ITEM-2","issued":{"date-parts":[["2017"]]},"title":"Heart of Borneo (HoB)","type":"webpage"},"uris":["http://www.mendeley.com/documents/?uuid=4b8b8af9-2b2a-3346-bafc-78bdb189da16"]}],"mendeley":{"formattedCitation":"(Heart of Borneo Rainforest Foundation, 2013; WWF, 2017)","plainTextFormattedCitation":"(Heart of Borneo Rainforest Foundation, 2013; WWF, 2017)","previouslyFormattedCitation":"(Heart of Borneo Rainforest Foundation, 2013; WWF, 2017)"},"properties":{"noteIndex":0},"schema":"https://github.com/citation-style-language/schema/raw/master/csl-citation.json"}</w:instrText>
      </w:r>
      <w:r w:rsidRPr="0008241C">
        <w:rPr>
          <w:sz w:val="22"/>
          <w:szCs w:val="22"/>
        </w:rPr>
        <w:fldChar w:fldCharType="separate"/>
      </w:r>
      <w:r w:rsidRPr="0008241C">
        <w:rPr>
          <w:noProof/>
          <w:sz w:val="22"/>
          <w:szCs w:val="22"/>
        </w:rPr>
        <w:t>(Heart of Borneo Rainforest Foundation, 2013; WWF, 2017)</w:t>
      </w:r>
      <w:r w:rsidRPr="0008241C">
        <w:rPr>
          <w:sz w:val="22"/>
          <w:szCs w:val="22"/>
        </w:rPr>
        <w:fldChar w:fldCharType="end"/>
      </w:r>
      <w:r w:rsidRPr="0008241C">
        <w:rPr>
          <w:sz w:val="22"/>
          <w:szCs w:val="22"/>
        </w:rPr>
        <w:t>.</w:t>
      </w:r>
    </w:p>
    <w:p w14:paraId="1D89F06B" w14:textId="77777777" w:rsidR="00A01204" w:rsidRPr="0008241C" w:rsidRDefault="00A01204" w:rsidP="00A01204">
      <w:pPr>
        <w:rPr>
          <w:sz w:val="22"/>
          <w:szCs w:val="22"/>
        </w:rPr>
      </w:pPr>
    </w:p>
    <w:p w14:paraId="4FD8F25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Jordan transboundary watershed Great Rift Valley (Syria, Israel, Jordan, Lebanon, Palestine)</w:t>
      </w:r>
    </w:p>
    <w:p w14:paraId="50D5D9A8" w14:textId="77777777" w:rsidR="00A01204" w:rsidRPr="0008241C" w:rsidRDefault="00A01204" w:rsidP="00A01204">
      <w:pPr>
        <w:rPr>
          <w:sz w:val="22"/>
          <w:szCs w:val="22"/>
        </w:rPr>
      </w:pPr>
    </w:p>
    <w:p w14:paraId="370BEB02" w14:textId="77777777" w:rsidR="00A01204" w:rsidRPr="0008241C" w:rsidRDefault="00A01204" w:rsidP="00A01204">
      <w:pPr>
        <w:rPr>
          <w:sz w:val="22"/>
          <w:szCs w:val="22"/>
        </w:rPr>
      </w:pPr>
      <w:r w:rsidRPr="0008241C">
        <w:rPr>
          <w:sz w:val="22"/>
          <w:szCs w:val="22"/>
        </w:rPr>
        <w:t xml:space="preserve">The Jordan River, one of the most endangered rivers in the world is highly dependent on water flow from upstream with five neighboring states dependent on the waters of the basin. The river’s location in the Great Rift Valley, at the meeting point of Asia, Africa, and Europe, creates a lush wetland ecosystem, rich in biodiversity and one of the most important migratory flyways on the planet with an estimated 500 million birds </w:t>
      </w:r>
      <w:r w:rsidRPr="0008241C">
        <w:rPr>
          <w:sz w:val="22"/>
          <w:szCs w:val="22"/>
        </w:rPr>
        <w:fldChar w:fldCharType="begin" w:fldLock="1"/>
      </w:r>
      <w:r w:rsidRPr="0008241C">
        <w:rPr>
          <w:sz w:val="22"/>
          <w:szCs w:val="22"/>
        </w:rPr>
        <w:instrText>ADDIN CSL_CITATION {"citationItems":[{"id":"ITEM-1","itemData":{"author":[{"dropping-particle":"","family":"Turner","given":"M.","non-dropping-particle":"","parse-names":false,"suffix":""},{"dropping-particle":"","family":"Nassar","given":"K.","non-dropping-particle":"","parse-names":false,"suffix":""},{"dropping-particle":"","family":"Khateeb","given":"N.","non-dropping-particle":"Al","parse-names":false,"suffix":""}],"id":"ITEM-1","issued":{"date-parts":[["2005"]]},"number-of-pages":"36","publisher-place":"Amman, Bethlehem and Tel Aviv","title":"Crossing the Jordan: Concept document to rehabilitate, promote prosperity and help bring peace to the Lower Jordan River Valley","type":"report"},"uris":["http://www.mendeley.com/documents/?uuid=c8ee9e60-25f3-3fff-beba-a1ed535a2e2d"]}],"mendeley":{"formattedCitation":"(M. Turner &lt;i&gt;et al.&lt;/i&gt;, 2005)","plainTextFormattedCitation":"(M. Turner et al., 2005)","previouslyFormattedCitation":"(M. Turner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M. Turner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The Jordan River Basin in Southwest Asia illustrates the complexity of cross-border water resources management. The Jordan River Basin has multiple stakeholders, a complex physical geography, and conflicts in the resolution process. The Jordan River Basin lies in a region of high political tensions and decreasing precipitation </w:t>
      </w:r>
      <w:r w:rsidRPr="0008241C">
        <w:rPr>
          <w:sz w:val="22"/>
          <w:szCs w:val="22"/>
        </w:rPr>
        <w:fldChar w:fldCharType="begin" w:fldLock="1"/>
      </w:r>
      <w:r w:rsidRPr="0008241C">
        <w:rPr>
          <w:sz w:val="22"/>
          <w:szCs w:val="22"/>
        </w:rPr>
        <w:instrText>ADDIN CSL_CITATION {"citationItems":[{"id":"ITEM-1","itemData":{"author":[{"dropping-particle":"","family":"Young","given":"M","non-dropping-particle":"","parse-names":false,"suffix":""}],"id":"ITEM-1","issued":{"date-parts":[["2015"]]},"page":"39","title":"Climate change implications on transboundary water management in the Jordan River Basin: A Case Study of the Jordan River Basin and the transboundary agreements between riparians Israel, Palestine and Jordan","type":"article"},"uris":["http://www.mendeley.com/documents/?uuid=f49825ea-9de4-4709-a166-aa16b5278e3e"]}],"mendeley":{"formattedCitation":"(Young, 2015)","plainTextFormattedCitation":"(Young, 2015)","previouslyFormattedCitation":"(Young, 2015)"},"properties":{"noteIndex":0},"schema":"https://github.com/citation-style-language/schema/raw/master/csl-citation.json"}</w:instrText>
      </w:r>
      <w:r w:rsidRPr="0008241C">
        <w:rPr>
          <w:sz w:val="22"/>
          <w:szCs w:val="22"/>
        </w:rPr>
        <w:fldChar w:fldCharType="separate"/>
      </w:r>
      <w:r w:rsidRPr="0008241C">
        <w:rPr>
          <w:noProof/>
          <w:sz w:val="22"/>
          <w:szCs w:val="22"/>
        </w:rPr>
        <w:t>(Young, 2015)</w:t>
      </w:r>
      <w:r w:rsidRPr="0008241C">
        <w:rPr>
          <w:sz w:val="22"/>
          <w:szCs w:val="22"/>
        </w:rPr>
        <w:fldChar w:fldCharType="end"/>
      </w:r>
      <w:r w:rsidRPr="0008241C">
        <w:rPr>
          <w:sz w:val="22"/>
          <w:szCs w:val="22"/>
        </w:rPr>
        <w:t>. The Jordan River has approximately 9 more major tributaries, adding to its volume before it empties into the Dead Sea at 395 m below sea level. This low point in the Rift Valley</w:t>
      </w:r>
      <w:r w:rsidRPr="0008241C">
        <w:rPr>
          <w:spacing w:val="-1"/>
          <w:sz w:val="22"/>
          <w:szCs w:val="22"/>
        </w:rPr>
        <w:t xml:space="preserve"> </w:t>
      </w:r>
      <w:r w:rsidRPr="0008241C">
        <w:rPr>
          <w:sz w:val="22"/>
          <w:szCs w:val="22"/>
        </w:rPr>
        <w:t>is</w:t>
      </w:r>
      <w:r w:rsidRPr="0008241C">
        <w:rPr>
          <w:spacing w:val="-4"/>
          <w:sz w:val="22"/>
          <w:szCs w:val="22"/>
        </w:rPr>
        <w:t xml:space="preserve"> </w:t>
      </w:r>
      <w:r w:rsidRPr="0008241C">
        <w:rPr>
          <w:sz w:val="22"/>
          <w:szCs w:val="22"/>
        </w:rPr>
        <w:t>the</w:t>
      </w:r>
      <w:r w:rsidRPr="0008241C">
        <w:rPr>
          <w:spacing w:val="-4"/>
          <w:sz w:val="22"/>
          <w:szCs w:val="22"/>
        </w:rPr>
        <w:t xml:space="preserve"> </w:t>
      </w:r>
      <w:r w:rsidRPr="0008241C">
        <w:rPr>
          <w:sz w:val="22"/>
          <w:szCs w:val="22"/>
        </w:rPr>
        <w:t>world's</w:t>
      </w:r>
      <w:r w:rsidRPr="0008241C">
        <w:rPr>
          <w:spacing w:val="-2"/>
          <w:sz w:val="22"/>
          <w:szCs w:val="22"/>
        </w:rPr>
        <w:t xml:space="preserve"> </w:t>
      </w:r>
      <w:r w:rsidRPr="0008241C">
        <w:rPr>
          <w:sz w:val="22"/>
          <w:szCs w:val="22"/>
        </w:rPr>
        <w:t>lowest</w:t>
      </w:r>
      <w:r w:rsidRPr="0008241C">
        <w:rPr>
          <w:spacing w:val="-4"/>
          <w:sz w:val="22"/>
          <w:szCs w:val="22"/>
        </w:rPr>
        <w:t xml:space="preserve"> </w:t>
      </w:r>
      <w:r w:rsidRPr="0008241C">
        <w:rPr>
          <w:sz w:val="22"/>
          <w:szCs w:val="22"/>
        </w:rPr>
        <w:t>terrestrial</w:t>
      </w:r>
      <w:r w:rsidRPr="0008241C">
        <w:rPr>
          <w:spacing w:val="-4"/>
          <w:sz w:val="22"/>
          <w:szCs w:val="22"/>
        </w:rPr>
        <w:t xml:space="preserve"> </w:t>
      </w:r>
      <w:r w:rsidRPr="0008241C">
        <w:rPr>
          <w:sz w:val="22"/>
          <w:szCs w:val="22"/>
        </w:rPr>
        <w:t>elevation, and, this</w:t>
      </w:r>
      <w:r w:rsidRPr="0008241C">
        <w:rPr>
          <w:spacing w:val="-2"/>
          <w:sz w:val="22"/>
          <w:szCs w:val="22"/>
        </w:rPr>
        <w:t xml:space="preserve"> </w:t>
      </w:r>
      <w:r w:rsidRPr="0008241C">
        <w:rPr>
          <w:sz w:val="22"/>
          <w:szCs w:val="22"/>
        </w:rPr>
        <w:t>being</w:t>
      </w:r>
      <w:r w:rsidRPr="0008241C">
        <w:rPr>
          <w:spacing w:val="-4"/>
          <w:sz w:val="22"/>
          <w:szCs w:val="22"/>
        </w:rPr>
        <w:t xml:space="preserve"> </w:t>
      </w:r>
      <w:r w:rsidRPr="0008241C">
        <w:rPr>
          <w:sz w:val="22"/>
          <w:szCs w:val="22"/>
        </w:rPr>
        <w:t>an</w:t>
      </w:r>
      <w:r w:rsidRPr="0008241C">
        <w:rPr>
          <w:spacing w:val="-3"/>
          <w:sz w:val="22"/>
          <w:szCs w:val="22"/>
        </w:rPr>
        <w:t xml:space="preserve"> </w:t>
      </w:r>
      <w:r w:rsidRPr="0008241C">
        <w:rPr>
          <w:sz w:val="22"/>
          <w:szCs w:val="22"/>
        </w:rPr>
        <w:t>arid</w:t>
      </w:r>
      <w:r w:rsidRPr="0008241C">
        <w:rPr>
          <w:spacing w:val="-3"/>
          <w:sz w:val="22"/>
          <w:szCs w:val="22"/>
        </w:rPr>
        <w:t xml:space="preserve"> </w:t>
      </w:r>
      <w:r w:rsidRPr="0008241C">
        <w:rPr>
          <w:sz w:val="22"/>
          <w:szCs w:val="22"/>
        </w:rPr>
        <w:t>region,</w:t>
      </w:r>
      <w:r w:rsidRPr="0008241C">
        <w:rPr>
          <w:spacing w:val="-2"/>
          <w:sz w:val="22"/>
          <w:szCs w:val="22"/>
        </w:rPr>
        <w:t xml:space="preserve"> </w:t>
      </w:r>
      <w:r w:rsidRPr="0008241C">
        <w:rPr>
          <w:sz w:val="22"/>
          <w:szCs w:val="22"/>
        </w:rPr>
        <w:t>these</w:t>
      </w:r>
      <w:r w:rsidRPr="0008241C">
        <w:rPr>
          <w:spacing w:val="-1"/>
          <w:sz w:val="22"/>
          <w:szCs w:val="22"/>
        </w:rPr>
        <w:t xml:space="preserve"> </w:t>
      </w:r>
      <w:r w:rsidRPr="0008241C">
        <w:rPr>
          <w:sz w:val="22"/>
          <w:szCs w:val="22"/>
        </w:rPr>
        <w:t>rivers</w:t>
      </w:r>
      <w:r w:rsidRPr="0008241C">
        <w:rPr>
          <w:spacing w:val="-4"/>
          <w:sz w:val="22"/>
          <w:szCs w:val="22"/>
        </w:rPr>
        <w:t xml:space="preserve"> </w:t>
      </w:r>
      <w:r w:rsidRPr="0008241C">
        <w:rPr>
          <w:sz w:val="22"/>
          <w:szCs w:val="22"/>
        </w:rPr>
        <w:t>are</w:t>
      </w:r>
      <w:r w:rsidRPr="0008241C">
        <w:rPr>
          <w:spacing w:val="-3"/>
          <w:sz w:val="22"/>
          <w:szCs w:val="22"/>
        </w:rPr>
        <w:t xml:space="preserve"> </w:t>
      </w:r>
      <w:r w:rsidRPr="0008241C">
        <w:rPr>
          <w:sz w:val="22"/>
          <w:szCs w:val="22"/>
        </w:rPr>
        <w:t xml:space="preserve">critical sources of water. </w:t>
      </w:r>
    </w:p>
    <w:p w14:paraId="5F43718F" w14:textId="77777777" w:rsidR="00A01204" w:rsidRPr="0008241C" w:rsidRDefault="00A01204" w:rsidP="00A01204">
      <w:pPr>
        <w:rPr>
          <w:sz w:val="21"/>
          <w:szCs w:val="22"/>
        </w:rPr>
      </w:pPr>
    </w:p>
    <w:p w14:paraId="39685FE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Type 2: Transboundary conservation landscape and/or seascape</w:t>
      </w:r>
    </w:p>
    <w:p w14:paraId="743307E9" w14:textId="77777777" w:rsidR="00A01204" w:rsidRPr="0008241C" w:rsidRDefault="00A01204" w:rsidP="00A01204">
      <w:pPr>
        <w:rPr>
          <w:sz w:val="22"/>
          <w:szCs w:val="22"/>
        </w:rPr>
      </w:pPr>
    </w:p>
    <w:p w14:paraId="64C3794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Marine:</w:t>
      </w:r>
      <w:r w:rsidRPr="0008241C">
        <w:rPr>
          <w:b/>
          <w:spacing w:val="-4"/>
          <w:sz w:val="22"/>
          <w:szCs w:val="22"/>
        </w:rPr>
        <w:t xml:space="preserve"> </w:t>
      </w:r>
      <w:r w:rsidRPr="0008241C">
        <w:rPr>
          <w:b/>
          <w:sz w:val="22"/>
          <w:szCs w:val="22"/>
        </w:rPr>
        <w:t>Coral</w:t>
      </w:r>
      <w:r w:rsidRPr="0008241C">
        <w:rPr>
          <w:b/>
          <w:spacing w:val="-4"/>
          <w:sz w:val="22"/>
          <w:szCs w:val="22"/>
        </w:rPr>
        <w:t xml:space="preserve"> </w:t>
      </w:r>
      <w:r w:rsidRPr="0008241C">
        <w:rPr>
          <w:b/>
          <w:sz w:val="22"/>
          <w:szCs w:val="22"/>
        </w:rPr>
        <w:t>Triangle</w:t>
      </w:r>
      <w:r w:rsidRPr="0008241C">
        <w:rPr>
          <w:b/>
          <w:spacing w:val="-4"/>
          <w:sz w:val="22"/>
          <w:szCs w:val="22"/>
        </w:rPr>
        <w:t xml:space="preserve"> </w:t>
      </w:r>
      <w:r w:rsidRPr="0008241C">
        <w:rPr>
          <w:b/>
          <w:sz w:val="22"/>
          <w:szCs w:val="22"/>
        </w:rPr>
        <w:t>(Indonesia,</w:t>
      </w:r>
      <w:r w:rsidRPr="0008241C">
        <w:rPr>
          <w:b/>
          <w:spacing w:val="-5"/>
          <w:sz w:val="22"/>
          <w:szCs w:val="22"/>
        </w:rPr>
        <w:t xml:space="preserve"> </w:t>
      </w:r>
      <w:r w:rsidRPr="0008241C">
        <w:rPr>
          <w:b/>
          <w:sz w:val="22"/>
          <w:szCs w:val="22"/>
        </w:rPr>
        <w:t>Malaysia,</w:t>
      </w:r>
      <w:r w:rsidRPr="0008241C">
        <w:rPr>
          <w:b/>
          <w:spacing w:val="-5"/>
          <w:sz w:val="22"/>
          <w:szCs w:val="22"/>
        </w:rPr>
        <w:t xml:space="preserve"> </w:t>
      </w:r>
      <w:r w:rsidRPr="0008241C">
        <w:rPr>
          <w:b/>
          <w:sz w:val="22"/>
          <w:szCs w:val="22"/>
        </w:rPr>
        <w:t>Philippines,</w:t>
      </w:r>
      <w:r w:rsidRPr="0008241C">
        <w:rPr>
          <w:b/>
          <w:spacing w:val="-3"/>
          <w:sz w:val="22"/>
          <w:szCs w:val="22"/>
        </w:rPr>
        <w:t xml:space="preserve"> </w:t>
      </w:r>
      <w:r w:rsidRPr="0008241C">
        <w:rPr>
          <w:b/>
          <w:sz w:val="22"/>
          <w:szCs w:val="22"/>
        </w:rPr>
        <w:t>Timor</w:t>
      </w:r>
      <w:r w:rsidRPr="0008241C">
        <w:rPr>
          <w:b/>
          <w:spacing w:val="-5"/>
          <w:sz w:val="22"/>
          <w:szCs w:val="22"/>
        </w:rPr>
        <w:t xml:space="preserve"> </w:t>
      </w:r>
      <w:r w:rsidRPr="0008241C">
        <w:rPr>
          <w:b/>
          <w:sz w:val="22"/>
          <w:szCs w:val="22"/>
        </w:rPr>
        <w:t>Leste,</w:t>
      </w:r>
      <w:r w:rsidRPr="0008241C">
        <w:rPr>
          <w:b/>
          <w:spacing w:val="-3"/>
          <w:sz w:val="22"/>
          <w:szCs w:val="22"/>
        </w:rPr>
        <w:t xml:space="preserve"> </w:t>
      </w:r>
      <w:r w:rsidRPr="0008241C">
        <w:rPr>
          <w:b/>
          <w:sz w:val="22"/>
          <w:szCs w:val="22"/>
        </w:rPr>
        <w:t>Salomon</w:t>
      </w:r>
      <w:r w:rsidRPr="0008241C">
        <w:rPr>
          <w:b/>
          <w:spacing w:val="-6"/>
          <w:sz w:val="22"/>
          <w:szCs w:val="22"/>
        </w:rPr>
        <w:t xml:space="preserve"> </w:t>
      </w:r>
      <w:r w:rsidRPr="0008241C">
        <w:rPr>
          <w:b/>
          <w:sz w:val="22"/>
          <w:szCs w:val="22"/>
        </w:rPr>
        <w:t>Island,</w:t>
      </w:r>
      <w:r w:rsidRPr="0008241C">
        <w:rPr>
          <w:b/>
          <w:spacing w:val="-3"/>
          <w:sz w:val="22"/>
          <w:szCs w:val="22"/>
        </w:rPr>
        <w:t xml:space="preserve"> </w:t>
      </w:r>
      <w:r w:rsidRPr="0008241C">
        <w:rPr>
          <w:b/>
          <w:sz w:val="22"/>
          <w:szCs w:val="22"/>
        </w:rPr>
        <w:t>PPNG)</w:t>
      </w:r>
    </w:p>
    <w:p w14:paraId="3A1111A1" w14:textId="77777777" w:rsidR="00A01204" w:rsidRPr="0008241C" w:rsidRDefault="00A01204" w:rsidP="00A01204">
      <w:pPr>
        <w:rPr>
          <w:sz w:val="22"/>
          <w:szCs w:val="22"/>
        </w:rPr>
      </w:pPr>
    </w:p>
    <w:p w14:paraId="3BDE3018" w14:textId="338F51C8" w:rsidR="00A01204" w:rsidRPr="0008241C" w:rsidRDefault="00A01204" w:rsidP="00A01204">
      <w:pPr>
        <w:rPr>
          <w:sz w:val="22"/>
          <w:szCs w:val="22"/>
        </w:rPr>
      </w:pPr>
      <w:r w:rsidRPr="0008241C">
        <w:rPr>
          <w:sz w:val="22"/>
          <w:szCs w:val="22"/>
        </w:rPr>
        <w:t>The Coral Triangle (CT), the global center of marine biodiversity, is a 6 million-km</w:t>
      </w:r>
      <w:r w:rsidRPr="0008241C">
        <w:rPr>
          <w:position w:val="8"/>
          <w:sz w:val="14"/>
          <w:szCs w:val="22"/>
        </w:rPr>
        <w:t xml:space="preserve">2 </w:t>
      </w:r>
      <w:r w:rsidRPr="0008241C">
        <w:rPr>
          <w:sz w:val="22"/>
          <w:szCs w:val="22"/>
        </w:rPr>
        <w:t>area spanning Indonesia, Malaysia, the Philippines, Papua New Guinea, Timor Leste and the Solomon Islands. Resources from the area directly sustain more than 120 million people. Within this nursery of the CT lives 76</w:t>
      </w:r>
      <w:r w:rsidR="00C934E9">
        <w:rPr>
          <w:sz w:val="22"/>
          <w:szCs w:val="22"/>
        </w:rPr>
        <w:t xml:space="preserve"> per cent</w:t>
      </w:r>
      <w:r w:rsidRPr="0008241C">
        <w:rPr>
          <w:sz w:val="22"/>
          <w:szCs w:val="22"/>
        </w:rPr>
        <w:t xml:space="preserve"> of the world’s coral species, 6 of the world’s 7 marine turtle species, and 2,228 reef fish species. With the growing awareness of the crisis facing the world’s oceans, and more specifically coral reef ecosystems, there is need to highlight the impacts of overfishing, pollution and climate change </w:t>
      </w:r>
      <w:r w:rsidRPr="0008241C">
        <w:rPr>
          <w:sz w:val="22"/>
          <w:szCs w:val="22"/>
        </w:rPr>
        <w:fldChar w:fldCharType="begin" w:fldLock="1"/>
      </w:r>
      <w:r w:rsidRPr="0008241C">
        <w:rPr>
          <w:sz w:val="22"/>
          <w:szCs w:val="22"/>
        </w:rPr>
        <w:instrText>ADDIN CSL_CITATION {"citationItems":[{"id":"ITEM-1","itemData":{"URL":"http://thecoraltriangle.com/","accessed":{"date-parts":[["2017","4","18"]]},"author":[{"dropping-particle":"","family":"The Coral Triangle","given":"","non-dropping-particle":"","parse-names":false,"suffix":""}],"id":"ITEM-1","issued":{"date-parts":[["2017"]]},"title":"The Coral Triangle - Amazon of the Ocean","type":"webpage"},"uris":["http://www.mendeley.com/documents/?uuid=e81d48b6-4db0-3d59-b380-b199edc6570c"]}],"mendeley":{"formattedCitation":"(The Coral Triangle, 2017)","plainTextFormattedCitation":"(The Coral Triangle, 2017)","previouslyFormattedCitation":"(The Coral Triangle, 2017)"},"properties":{"noteIndex":0},"schema":"https://github.com/citation-style-language/schema/raw/master/csl-citation.json"}</w:instrText>
      </w:r>
      <w:r w:rsidRPr="0008241C">
        <w:rPr>
          <w:sz w:val="22"/>
          <w:szCs w:val="22"/>
        </w:rPr>
        <w:fldChar w:fldCharType="separate"/>
      </w:r>
      <w:r w:rsidRPr="0008241C">
        <w:rPr>
          <w:noProof/>
          <w:sz w:val="22"/>
          <w:szCs w:val="22"/>
        </w:rPr>
        <w:t>(The Coral Triangle, 2017)</w:t>
      </w:r>
      <w:r w:rsidRPr="0008241C">
        <w:rPr>
          <w:sz w:val="22"/>
          <w:szCs w:val="22"/>
        </w:rPr>
        <w:fldChar w:fldCharType="end"/>
      </w:r>
      <w:r w:rsidRPr="0008241C">
        <w:rPr>
          <w:sz w:val="22"/>
          <w:szCs w:val="22"/>
        </w:rPr>
        <w:t xml:space="preserve">. The Coral Triangle Initiative on Coral Reefs, Fisheries and Food Security </w:t>
      </w:r>
      <w:r w:rsidRPr="0008241C">
        <w:rPr>
          <w:sz w:val="22"/>
          <w:szCs w:val="22"/>
        </w:rPr>
        <w:fldChar w:fldCharType="begin" w:fldLock="1"/>
      </w:r>
      <w:r w:rsidRPr="0008241C">
        <w:rPr>
          <w:sz w:val="22"/>
          <w:szCs w:val="22"/>
        </w:rPr>
        <w:instrText>ADDIN CSL_CITATION {"citationItems":[{"id":"ITEM-1","itemData":{"author":[{"dropping-particle":"","family":"CTI-CFF","given":"","non-dropping-particle":"","parse-names":false,"suffix":""}],"id":"ITEM-1","issued":{"date-parts":[["2009"]]},"page":"87","title":"Regional Plan of Action, Coral Triangle Initiative on Coral Reefs, Fisheries and Food Security","type":"article-journal"},"uris":["http://www.mendeley.com/documents/?uuid=574e118a-6fa1-408b-bfce-85691ac18526"]}],"mendeley":{"formattedCitation":"(CTI-CFF, 2009)","plainTextFormattedCitation":"(CTI-CFF, 2009)","previouslyFormattedCitation":"(CTI-CFF, 2009)"},"properties":{"noteIndex":0},"schema":"https://github.com/citation-style-language/schema/raw/master/csl-citation.json"}</w:instrText>
      </w:r>
      <w:r w:rsidRPr="0008241C">
        <w:rPr>
          <w:sz w:val="22"/>
          <w:szCs w:val="22"/>
        </w:rPr>
        <w:fldChar w:fldCharType="separate"/>
      </w:r>
      <w:r w:rsidRPr="0008241C">
        <w:rPr>
          <w:noProof/>
          <w:sz w:val="22"/>
          <w:szCs w:val="22"/>
        </w:rPr>
        <w:t>(CTI-CFF, 2009)</w:t>
      </w:r>
      <w:r w:rsidRPr="0008241C">
        <w:rPr>
          <w:sz w:val="22"/>
          <w:szCs w:val="22"/>
        </w:rPr>
        <w:fldChar w:fldCharType="end"/>
      </w:r>
      <w:r w:rsidRPr="0008241C">
        <w:rPr>
          <w:sz w:val="22"/>
          <w:szCs w:val="22"/>
        </w:rPr>
        <w:t xml:space="preserve"> is a multilateral partnership of six countries formed in 2007 to address the urgent threats facing the coastal and marine resources of the CT.</w:t>
      </w:r>
      <w:r w:rsidRPr="0008241C" w:rsidDel="000E3D55">
        <w:rPr>
          <w:sz w:val="22"/>
          <w:szCs w:val="22"/>
        </w:rPr>
        <w:t xml:space="preserve"> </w:t>
      </w:r>
      <w:r w:rsidRPr="0008241C">
        <w:rPr>
          <w:sz w:val="22"/>
          <w:szCs w:val="22"/>
        </w:rPr>
        <w:t xml:space="preserve">This initative has a particular focus on: seascapes policy and implementation, marine protected area management, promoting sustainable livelihoods, developing management plans and creating practices that are low cost, feasible within the biological, social and political context of each place </w:t>
      </w:r>
      <w:r w:rsidRPr="0008241C">
        <w:rPr>
          <w:sz w:val="22"/>
          <w:szCs w:val="22"/>
        </w:rPr>
        <w:fldChar w:fldCharType="begin" w:fldLock="1"/>
      </w:r>
      <w:r w:rsidRPr="0008241C">
        <w:rPr>
          <w:sz w:val="22"/>
          <w:szCs w:val="22"/>
        </w:rPr>
        <w:instrText>ADDIN CSL_CITATION {"citationItems":[{"id":"ITEM-1","itemData":{"URL":"http://www.conservation.org/projects/Pages/Coral-Triangle-Initiative-pacific-ocean-islands.aspx","accessed":{"date-parts":[["2017","4","18"]]},"author":[{"dropping-particle":"","family":"Conservation International","given":"","non-dropping-particle":"","parse-names":false,"suffix":""}],"id":"ITEM-1","issued":{"date-parts":[["2017"]]},"title":"The Coral Triangle Initiative","type":"webpage"},"uris":["http://www.mendeley.com/documents/?uuid=58518267-ad3f-3689-b944-aef4468ef5e3"]}],"mendeley":{"formattedCitation":"(Conservation International, 2017)","plainTextFormattedCitation":"(Conservation International, 2017)","previouslyFormattedCitation":"(Conservation International, 2017)"},"properties":{"noteIndex":0},"schema":"https://github.com/citation-style-language/schema/raw/master/csl-citation.json"}</w:instrText>
      </w:r>
      <w:r w:rsidRPr="0008241C">
        <w:rPr>
          <w:sz w:val="22"/>
          <w:szCs w:val="22"/>
        </w:rPr>
        <w:fldChar w:fldCharType="separate"/>
      </w:r>
      <w:r w:rsidRPr="0008241C">
        <w:rPr>
          <w:noProof/>
          <w:sz w:val="22"/>
          <w:szCs w:val="22"/>
        </w:rPr>
        <w:t>(Conservation International, 2017)</w:t>
      </w:r>
      <w:r w:rsidRPr="0008241C">
        <w:rPr>
          <w:sz w:val="22"/>
          <w:szCs w:val="22"/>
        </w:rPr>
        <w:fldChar w:fldCharType="end"/>
      </w:r>
      <w:r w:rsidRPr="0008241C">
        <w:rPr>
          <w:sz w:val="22"/>
          <w:szCs w:val="22"/>
        </w:rPr>
        <w:t>.</w:t>
      </w:r>
    </w:p>
    <w:p w14:paraId="55E7E40E" w14:textId="77777777" w:rsidR="00A01204" w:rsidRPr="0008241C" w:rsidRDefault="00A01204" w:rsidP="00A01204">
      <w:pPr>
        <w:rPr>
          <w:sz w:val="21"/>
          <w:szCs w:val="22"/>
        </w:rPr>
      </w:pPr>
    </w:p>
    <w:p w14:paraId="3C24D70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Coastal: Sunda Shelf (Brunei, the East Malaysian states of Sabah and Sarawak and the Indonesian state of</w:t>
      </w:r>
      <w:r w:rsidRPr="0008241C">
        <w:rPr>
          <w:b/>
          <w:spacing w:val="-7"/>
          <w:sz w:val="22"/>
          <w:szCs w:val="22"/>
        </w:rPr>
        <w:t xml:space="preserve"> </w:t>
      </w:r>
      <w:r w:rsidRPr="0008241C">
        <w:rPr>
          <w:b/>
          <w:sz w:val="22"/>
          <w:szCs w:val="22"/>
        </w:rPr>
        <w:t>Kalimantan)</w:t>
      </w:r>
    </w:p>
    <w:p w14:paraId="6C5A47F6" w14:textId="77777777" w:rsidR="00A01204" w:rsidRPr="0008241C" w:rsidRDefault="00A01204" w:rsidP="00A01204">
      <w:pPr>
        <w:rPr>
          <w:sz w:val="22"/>
          <w:szCs w:val="22"/>
        </w:rPr>
      </w:pPr>
    </w:p>
    <w:p w14:paraId="5E87A472" w14:textId="77777777" w:rsidR="00A01204" w:rsidRPr="0008241C" w:rsidRDefault="00A01204" w:rsidP="00A01204">
      <w:pPr>
        <w:rPr>
          <w:sz w:val="22"/>
          <w:szCs w:val="22"/>
        </w:rPr>
      </w:pPr>
      <w:r w:rsidRPr="0008241C">
        <w:rPr>
          <w:sz w:val="22"/>
          <w:szCs w:val="22"/>
        </w:rPr>
        <w:t xml:space="preserve">Sunda Shelf, is a stable </w:t>
      </w:r>
      <w:hyperlink r:id="rId111">
        <w:r w:rsidRPr="0008241C">
          <w:rPr>
            <w:sz w:val="22"/>
            <w:szCs w:val="22"/>
          </w:rPr>
          <w:t xml:space="preserve">continental shelf, </w:t>
        </w:r>
      </w:hyperlink>
      <w:r w:rsidRPr="0008241C">
        <w:rPr>
          <w:sz w:val="22"/>
          <w:szCs w:val="22"/>
        </w:rPr>
        <w:t xml:space="preserve">and a southward extension of mainland </w:t>
      </w:r>
      <w:hyperlink r:id="rId112">
        <w:r w:rsidRPr="0008241C">
          <w:rPr>
            <w:sz w:val="22"/>
            <w:szCs w:val="22"/>
          </w:rPr>
          <w:t>South-East Asia.</w:t>
        </w:r>
      </w:hyperlink>
      <w:r w:rsidRPr="0008241C">
        <w:rPr>
          <w:sz w:val="22"/>
          <w:szCs w:val="22"/>
        </w:rPr>
        <w:t xml:space="preserve"> A relatively warm and humid ‘core’, roughly centered on the islands of Borneo and Sumatra and the southernmost tip of the Malay Peninsula, characterizes the Sunda Shelf. An evaluation of the </w:t>
      </w:r>
      <w:r w:rsidRPr="0008241C">
        <w:rPr>
          <w:sz w:val="22"/>
          <w:szCs w:val="22"/>
        </w:rPr>
        <w:lastRenderedPageBreak/>
        <w:t xml:space="preserve">distribution patterns and systematics of Asian columbines, revealed a number of disjunctions and four biodiversity hotspots on the Sunda shelf </w:t>
      </w:r>
      <w:r w:rsidRPr="0008241C">
        <w:rPr>
          <w:sz w:val="22"/>
          <w:szCs w:val="22"/>
        </w:rPr>
        <w:fldChar w:fldCharType="begin" w:fldLock="1"/>
      </w:r>
      <w:r w:rsidRPr="0008241C">
        <w:rPr>
          <w:sz w:val="22"/>
          <w:szCs w:val="22"/>
        </w:rPr>
        <w:instrText>ADDIN CSL_CITATION {"citationItems":[{"id":"ITEM-1","itemData":{"DOI":"10.1111/j.1095-8312.1996.tb01469.x","ISSN":"00244066","author":[{"dropping-particle":"","family":"Brandon-Jones","given":"Douglas","non-dropping-particle":"","parse-names":false,"suffix":""}],"container-title":"Biological Journal of the Linnean Society","id":"ITEM-1","issue":"3","issued":{"date-parts":[["1996","11"]]},"page":"327-350","publisher":"Blackwell Publishing Ltd","title":"The Asian Colobinae (Mammalia: Cercopithecidae) as indicators of Quaternary climatic change","type":"article-journal","volume":"59"},"uris":["http://www.mendeley.com/documents/?uuid=f103582c-8ab7-36eb-8dd6-4b77eac48f91"]}],"mendeley":{"formattedCitation":"(Brandon-Jones, 1996)","plainTextFormattedCitation":"(Brandon-Jones, 1996)","previouslyFormattedCitation":"(Brandon-Jones, 1996)"},"properties":{"noteIndex":0},"schema":"https://github.com/citation-style-language/schema/raw/master/csl-citation.json"}</w:instrText>
      </w:r>
      <w:r w:rsidRPr="0008241C">
        <w:rPr>
          <w:sz w:val="22"/>
          <w:szCs w:val="22"/>
        </w:rPr>
        <w:fldChar w:fldCharType="separate"/>
      </w:r>
      <w:r w:rsidRPr="0008241C">
        <w:rPr>
          <w:noProof/>
          <w:sz w:val="22"/>
          <w:szCs w:val="22"/>
        </w:rPr>
        <w:t>(Brandon-Jones, 1996)</w:t>
      </w:r>
      <w:r w:rsidRPr="0008241C">
        <w:rPr>
          <w:sz w:val="22"/>
          <w:szCs w:val="22"/>
        </w:rPr>
        <w:fldChar w:fldCharType="end"/>
      </w:r>
      <w:r w:rsidRPr="0008241C">
        <w:rPr>
          <w:sz w:val="22"/>
          <w:szCs w:val="22"/>
        </w:rPr>
        <w:t xml:space="preserve">. Lo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2307/2997796","ISSN":"09607447","author":[{"dropping-particle":"","family":"Long","given":"Adrian J.","non-dropping-particle":"","parse-names":false,"suffix":""},{"dropping-particle":"","family":"Crosby","given":"Michael J.","non-dropping-particle":"","parse-names":false,"suffix":""},{"dropping-particle":"","family":"Stattersfield","given":"Alison J.","non-dropping-particle":"","parse-names":false,"suffix":""}],"container-title":"Global Ecology and Biogeography Letters","id":"ITEM-1","issue":"4/5","issued":{"date-parts":[["1996","7"]]},"page":"281","title":"Towards a Global Map of Biodiversity: Patterns in the Distribution of Restricted-Range Birds","type":"article-journal","volume":"5"},"label":"section","suppress-author":1,"uris":["http://www.mendeley.com/documents/?uuid=5f65e20d-48d7-3584-8768-055d22c08621"]}],"mendeley":{"formattedCitation":"(1996)","plainTextFormattedCitation":"(1996)","previouslyFormattedCitation":"(1996)"},"properties":{"noteIndex":0},"schema":"https://github.com/citation-style-language/schema/raw/master/csl-citation.json"}</w:instrText>
      </w:r>
      <w:r w:rsidRPr="0008241C">
        <w:rPr>
          <w:sz w:val="22"/>
          <w:szCs w:val="22"/>
        </w:rPr>
        <w:fldChar w:fldCharType="separate"/>
      </w:r>
      <w:r w:rsidRPr="0008241C">
        <w:rPr>
          <w:noProof/>
          <w:sz w:val="22"/>
          <w:szCs w:val="22"/>
        </w:rPr>
        <w:t>(1996)</w:t>
      </w:r>
      <w:r w:rsidRPr="0008241C">
        <w:rPr>
          <w:sz w:val="22"/>
          <w:szCs w:val="22"/>
        </w:rPr>
        <w:fldChar w:fldCharType="end"/>
      </w:r>
      <w:r w:rsidRPr="0008241C">
        <w:rPr>
          <w:sz w:val="22"/>
          <w:szCs w:val="22"/>
        </w:rPr>
        <w:t xml:space="preserve"> carried out a similar analysis for birds, and eight Endemic Bird Areas based on rain forest birds. Davies </w:t>
      </w:r>
      <w:r w:rsidRPr="0008241C">
        <w:rPr>
          <w:sz w:val="22"/>
          <w:szCs w:val="22"/>
        </w:rPr>
        <w:fldChar w:fldCharType="begin" w:fldLock="1"/>
      </w:r>
      <w:r w:rsidRPr="0008241C">
        <w:rPr>
          <w:sz w:val="22"/>
          <w:szCs w:val="22"/>
        </w:rPr>
        <w:instrText>ADDIN CSL_CITATION {"citationItems":[{"id":"ITEM-1","itemData":{"author":[{"dropping-particle":"","family":"Davies","given":"S D","non-dropping-particle":"","parse-names":false,"suffix":""}],"container-title":"Ecology, Conservation and Management of Southeast Asian Rainforests","editor":[{"dropping-particle":"","family":"Primack","given":"R N","non-dropping-particle":"","parse-names":false,"suffix":""},{"dropping-particle":"","family":"Lovejoy","given":"T E","non-dropping-particle":"","parse-names":false,"suffix":""}],"id":"ITEM-1","issued":{"date-parts":[["1995"]]},"page":"176–203","publisher":"Yale University Press","publisher-place":"New Haven, CT","title":"Identifying sites of global importance for conservation: the IUCN/WWF Centres of Plant Diversity Project","type":"chapter"},"label":"section","suppress-author":1,"uris":["http://www.mendeley.com/documents/?uuid=4be0b102-00e9-4f25-be7d-a55166787cca"]}],"mendeley":{"formattedCitation":"(1995)","plainTextFormattedCitation":"(1995)","previouslyFormattedCitation":"(1995)"},"properties":{"noteIndex":0},"schema":"https://github.com/citation-style-language/schema/raw/master/csl-citation.json"}</w:instrText>
      </w:r>
      <w:r w:rsidRPr="0008241C">
        <w:rPr>
          <w:sz w:val="22"/>
          <w:szCs w:val="22"/>
        </w:rPr>
        <w:fldChar w:fldCharType="separate"/>
      </w:r>
      <w:r w:rsidRPr="0008241C">
        <w:rPr>
          <w:noProof/>
          <w:sz w:val="22"/>
          <w:szCs w:val="22"/>
        </w:rPr>
        <w:t>(1995)</w:t>
      </w:r>
      <w:r w:rsidRPr="0008241C">
        <w:rPr>
          <w:sz w:val="22"/>
          <w:szCs w:val="22"/>
        </w:rPr>
        <w:fldChar w:fldCharType="end"/>
      </w:r>
      <w:r w:rsidRPr="0008241C">
        <w:rPr>
          <w:sz w:val="22"/>
          <w:szCs w:val="22"/>
        </w:rPr>
        <w:t xml:space="preserve"> identified more than 20 centers of high biodiversity for plants. At least two thirds of all known butterfly species occur in a relatively small area of this forest. This area of forest is consistent with a zone of overlapping bird, columbine and plant biodiversity hotspots </w:t>
      </w:r>
      <w:r w:rsidRPr="0008241C">
        <w:rPr>
          <w:sz w:val="22"/>
          <w:szCs w:val="22"/>
        </w:rPr>
        <w:fldChar w:fldCharType="begin" w:fldLock="1"/>
      </w:r>
      <w:r w:rsidRPr="0008241C">
        <w:rPr>
          <w:sz w:val="22"/>
          <w:szCs w:val="22"/>
        </w:rPr>
        <w:instrText>ADDIN CSL_CITATION {"citationItems":[{"id":"ITEM-1","itemData":{"abstract":"Orr AG and Hauser CL () . Tropical Lepidoptrea 7: 1–12","author":[{"dropping-particle":"","family":"Orr","given":"A G","non-dropping-particle":"","parse-names":false,"suffix":""},{"dropping-particle":"","family":"Hauser","given":"C L","non-dropping-particle":"","parse-names":false,"suffix":""}],"container-title":"Tropical Lepidoptera Research","id":"ITEM-1","issue":"1","issued":{"date-parts":[["1996"]]},"page":"1-12","publisher":"Association for Tropical Lepidoptera","title":"Kuala Belalong, Brunei: A hotspot of old world butterfly diversity","type":"article-journal","volume":"7"},"uris":["http://www.mendeley.com/documents/?uuid=6a98ba58-ecc4-3ff6-9cd4-e677bef400a4"]}],"mendeley":{"formattedCitation":"(Orr &amp; Hauser, 1996)","plainTextFormattedCitation":"(Orr &amp; Hauser, 1996)","previouslyFormattedCitation":"(Orr &amp; Hauser, 1996)"},"properties":{"noteIndex":0},"schema":"https://github.com/citation-style-language/schema/raw/master/csl-citation.json"}</w:instrText>
      </w:r>
      <w:r w:rsidRPr="0008241C">
        <w:rPr>
          <w:sz w:val="22"/>
          <w:szCs w:val="22"/>
        </w:rPr>
        <w:fldChar w:fldCharType="separate"/>
      </w:r>
      <w:r w:rsidRPr="0008241C">
        <w:rPr>
          <w:noProof/>
          <w:sz w:val="22"/>
          <w:szCs w:val="22"/>
        </w:rPr>
        <w:t>(Orr &amp; Hauser, 1996)</w:t>
      </w:r>
      <w:r w:rsidRPr="0008241C">
        <w:rPr>
          <w:sz w:val="22"/>
          <w:szCs w:val="22"/>
        </w:rPr>
        <w:fldChar w:fldCharType="end"/>
      </w:r>
      <w:r w:rsidRPr="0008241C">
        <w:rPr>
          <w:sz w:val="22"/>
          <w:szCs w:val="22"/>
        </w:rPr>
        <w:t>. Climatic changes along with forest fires are major threats to this TBCA.</w:t>
      </w:r>
    </w:p>
    <w:p w14:paraId="14BCA1D4" w14:textId="77777777" w:rsidR="00A01204" w:rsidRPr="0008241C" w:rsidRDefault="00A01204" w:rsidP="00A01204">
      <w:pPr>
        <w:rPr>
          <w:sz w:val="22"/>
          <w:szCs w:val="22"/>
        </w:rPr>
      </w:pPr>
    </w:p>
    <w:p w14:paraId="2398F18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Type 3: Transboundary conservation migration area</w:t>
      </w:r>
    </w:p>
    <w:p w14:paraId="3D765B4D" w14:textId="77777777" w:rsidR="00A01204" w:rsidRPr="0008241C" w:rsidRDefault="00A01204" w:rsidP="00A01204">
      <w:pPr>
        <w:rPr>
          <w:sz w:val="22"/>
          <w:szCs w:val="22"/>
        </w:rPr>
      </w:pPr>
    </w:p>
    <w:p w14:paraId="0099669A" w14:textId="77777777" w:rsidR="00A01204" w:rsidRPr="0008241C" w:rsidRDefault="00A01204" w:rsidP="00A01204">
      <w:pPr>
        <w:rPr>
          <w:sz w:val="22"/>
          <w:szCs w:val="22"/>
        </w:rPr>
      </w:pPr>
      <w:r w:rsidRPr="0008241C">
        <w:rPr>
          <w:sz w:val="22"/>
          <w:szCs w:val="22"/>
        </w:rPr>
        <w:t xml:space="preserve">Wildlife and plant species are rarely confined within national boundaries, and transboundary approaches are needed for effective conservation and management. Spatial mismatches and flows may occur when species with complex movement dynamics provide ecosystem services that have been termed ‘mobile agent- based ecosystem services’ </w:t>
      </w:r>
      <w:r w:rsidRPr="0008241C">
        <w:rPr>
          <w:sz w:val="22"/>
          <w:szCs w:val="22"/>
        </w:rPr>
        <w:fldChar w:fldCharType="begin" w:fldLock="1"/>
      </w:r>
      <w:r w:rsidRPr="0008241C">
        <w:rPr>
          <w:sz w:val="22"/>
          <w:szCs w:val="22"/>
        </w:rPr>
        <w:instrText>ADDIN CSL_CITATION {"citationItems":[{"id":"ITEM-1","itemData":{"DOI":"10.1111/j.1461-0248.2007.01018.x","ISSN":"1461-023X","author":[{"dropping-particle":"","family":"Kremen","given":"Claire","non-dropping-particle":"","parse-names":false,"suffix":""},{"dropping-particle":"","family":"Williams","given":"Neal M.","non-dropping-particle":"","parse-names":false,"suffix":""},{"dropping-particle":"","family":"Aizen","given":"Marcelo A.","non-dropping-particle":"","parse-names":false,"suffix":""},{"dropping-particle":"","family":"Gemmill-Herren","given":"Barbara","non-dropping-particle":"","parse-names":false,"suffix":""},{"dropping-particle":"","family":"LeBuhn","given":"Gretchen","non-dropping-particle":"","parse-names":false,"suffix":""},{"dropping-particle":"","family":"Minckley","given":"Robert","non-dropping-particle":"","parse-names":false,"suffix":""},{"dropping-particle":"","family":"Packer","given":"Laurence","non-dropping-particle":"","parse-names":false,"suffix":""},{"dropping-particle":"","family":"Potts","given":"Simon G.","non-dropping-particle":"","parse-names":false,"suffix":""},{"dropping-particle":"","family":"Roulston","given":"T'ai","non-dropping-particle":"","parse-names":false,"suffix":""},{"dropping-particle":"","family":"Steffan-Dewenter","given":"Ingolf","non-dropping-particle":"","parse-names":false,"suffix":""},{"dropping-particle":"","family":"Vázquez","given":"Diego P.","non-dropping-particle":"","parse-names":false,"suffix":""},{"dropping-particle":"","family":"Winfree","given":"Rachael","non-dropping-particle":"","parse-names":false,"suffix":""},{"dropping-particle":"","family":"Adams","given":"Laurie","non-dropping-particle":"","parse-names":false,"suffix":""},{"dropping-particle":"","family":"Crone","given":"Elizabeth E.","non-dropping-particle":"","parse-names":false,"suffix":""},{"dropping-particle":"","family":"Greenleaf","given":"Sarah S.","non-dropping-particle":"","parse-names":false,"suffix":""},{"dropping-particle":"","family":"Keitt","given":"Timothy H.","non-dropping-particle":"","parse-names":false,"suffix":""},{"dropping-particle":"","family":"Klein","given":"Alexandra-Maria","non-dropping-particle":"","parse-names":false,"suffix":""},{"dropping-particle":"","family":"Regetz","given":"James","non-dropping-particle":"","parse-names":false,"suffix":""},{"dropping-particle":"","family":"Ricketts","given":"Taylor H.","non-dropping-particle":"","parse-names":false,"suffix":""}],"container-title":"Ecology Letters","id":"ITEM-1","issue":"4","issued":{"date-parts":[["2007","4"]]},"page":"299-314","publisher":"Blackwell Publishing Ltd","title":"Pollination and other ecosystem services produced by mobile organisms: a conceptual framework for the effects of land-use change","type":"article-journal","volume":"10"},"uris":["http://www.mendeley.com/documents/?uuid=772b9846-2b11-372d-884a-710afdd87e42"]}],"mendeley":{"formattedCitation":"(Kremen &lt;i&gt;et al.&lt;/i&gt;, 2007)","plainTextFormattedCitation":"(Kremen et al., 2007)","previouslyFormattedCitation":"(Kreme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Kremen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Movement causes species to act as ‘mobile links’, connecting ecological processes in different locations </w:t>
      </w:r>
      <w:r w:rsidRPr="0008241C">
        <w:rPr>
          <w:sz w:val="22"/>
          <w:szCs w:val="22"/>
        </w:rPr>
        <w:fldChar w:fldCharType="begin" w:fldLock="1"/>
      </w:r>
      <w:r w:rsidRPr="0008241C">
        <w:rPr>
          <w:sz w:val="22"/>
          <w:szCs w:val="22"/>
        </w:rPr>
        <w:instrText>ADDIN CSL_CITATION {"citationItems":[{"id":"ITEM-1","itemData":{"author":[{"dropping-particle":"","family":"Gilbert","given":"L E","non-dropping-particle":"","parse-names":false,"suffix":""}],"container-title":"Conservation Biology: An Evolutionary Ecological Perspective","editor":[{"dropping-particle":"","family":"Soulé","given":"M E","non-dropping-particle":"","parse-names":false,"suffix":""},{"dropping-particle":"","family":"Wilcox","given":"B A","non-dropping-particle":"","parse-names":false,"suffix":""}],"id":"ITEM-1","issued":{"date-parts":[["1980"]]},"page":"11–34","publisher":"Sinauer Associates","publisher-place":"Sunderland","title":"Food web organization and the conservation of neotropical diversity","type":"chapter"},"uris":["http://www.mendeley.com/documents/?uuid=68101127-b78f-4bd4-867f-df1818b5919b"]},{"id":"ITEM-2","itemData":{"DOI":"10.1007/s10021-002-0150-4","ISSN":"1432-9840","author":[{"dropping-particle":"","family":"Lundberg","given":"Jakob","non-dropping-particle":"","parse-names":false,"suffix":""},{"dropping-particle":"","family":"Moberg","given":"Fredrik","non-dropping-particle":"","parse-names":false,"suffix":""}],"container-title":"Ecosystems","id":"ITEM-2","issue":"1","issued":{"date-parts":[["2003","1"]]},"page":"0087-0098","publisher":"Springer-Verlag","title":"Mobile Link Organisms and Ecosystem Functioning: Implications for Ecosystem Resilience and Management","type":"article-journal","volume":"6"},"uris":["http://www.mendeley.com/documents/?uuid=d6ec077f-a63f-37f1-8db9-737e8edd344f"]}],"mendeley":{"formattedCitation":"(Gilbert, 1980; Lundberg &amp; Moberg, 2003)","plainTextFormattedCitation":"(Gilbert, 1980; Lundberg &amp; Moberg, 2003)","previouslyFormattedCitation":"(Gilbert, 1980; Lundberg &amp; Moberg, 2003)"},"properties":{"noteIndex":0},"schema":"https://github.com/citation-style-language/schema/raw/master/csl-citation.json"}</w:instrText>
      </w:r>
      <w:r w:rsidRPr="0008241C">
        <w:rPr>
          <w:sz w:val="22"/>
          <w:szCs w:val="22"/>
        </w:rPr>
        <w:fldChar w:fldCharType="separate"/>
      </w:r>
      <w:r w:rsidRPr="0008241C">
        <w:rPr>
          <w:noProof/>
          <w:sz w:val="22"/>
          <w:szCs w:val="22"/>
        </w:rPr>
        <w:t>(Gilbert, 1980; Lundberg &amp; Moberg, 2003)</w:t>
      </w:r>
      <w:r w:rsidRPr="0008241C">
        <w:rPr>
          <w:sz w:val="22"/>
          <w:szCs w:val="22"/>
        </w:rPr>
        <w:fldChar w:fldCharType="end"/>
      </w:r>
      <w:r w:rsidRPr="0008241C">
        <w:rPr>
          <w:sz w:val="22"/>
          <w:szCs w:val="22"/>
        </w:rPr>
        <w:t xml:space="preserve">. As they move throughout their ranges, species may provide critical ecosystem services for a variety of speciese.g. Amur tigers, rhinos, snow leopards, green turtles, olive ridley turtles, whales, dolphins, leatherback turtles, Siberian cranes and many more. Migratory birds and bats provide ecosystem services as diverse as controlling crop pests to seed dispersal and pollination </w:t>
      </w:r>
      <w:r w:rsidRPr="0008241C">
        <w:rPr>
          <w:sz w:val="22"/>
          <w:szCs w:val="22"/>
        </w:rPr>
        <w:fldChar w:fldCharType="begin" w:fldLock="1"/>
      </w:r>
      <w:r w:rsidRPr="0008241C">
        <w:rPr>
          <w:sz w:val="22"/>
          <w:szCs w:val="22"/>
        </w:rPr>
        <w:instrText>ADDIN CSL_CITATION {"citationItems":[{"id":"ITEM-1","itemData":{"DOI":"10.1890/1540-9295(2006)004[0238:EVOTPC]2.0.CO;2","ISSN":"1540-9295","author":[{"dropping-particle":"","family":"Cleveland","given":"Cutler J.","non-dropping-particle":"","parse-names":false,"suffix":""},{"dropping-particle":"","family":"Betke","given":"Margrit","non-dropping-particle":"","parse-names":false,"suffix":""},{"dropping-particle":"","family":"Federico","given":"Paula","non-dropping-particle":"","parse-names":false,"suffix":""},{"dropping-particle":"","family":"Frank","given":"Jeff D.","non-dropping-particle":"","parse-names":false,"suffix":""},{"dropping-particle":"","family":"Hallam","given":"Thomas G.","non-dropping-particle":"","parse-names":false,"suffix":""},{"dropping-particle":"","family":"Horn","given":"Jason","non-dropping-particle":"","parse-names":false,"suffix":""},{"dropping-particle":"","family":"López","given":"Juan D.","non-dropping-particle":"","parse-names":false,"suffix":""},{"dropping-particle":"","family":"McCracken","given":"Gary F.","non-dropping-particle":"","parse-names":false,"suffix":""},{"dropping-particle":"","family":"Medellín","given":"Rodrigo A.","non-dropping-particle":"","parse-names":false,"suffix":""},{"dropping-particle":"","family":"Moreno-Valdez","given":"Arnulfo","non-dropping-particle":"","parse-names":false,"suffix":""},{"dropping-particle":"","family":"Sansone","given":"Chris G.","non-dropping-particle":"","parse-names":false,"suffix":""},{"dropping-particle":"","family":"Westbrook","given":"John K.","non-dropping-particle":"","parse-names":false,"suffix":""},{"dropping-particle":"","family":"Kunz","given":"Thomas H.","non-dropping-particle":"","parse-names":false,"suffix":""}],"container-title":"Frontiers in Ecology and the Environment","id":"ITEM-1","issue":"5","issued":{"date-parts":[["2006","6"]]},"page":"238-243","publisher":"Ecological Society of America","title":"Economic value of the pest control service provided by Brazilian free-tailed bats in south-central Texas","type":"article-journal","volume":"4"},"uris":["http://www.mendeley.com/documents/?uuid=a518335f-7fb5-3f2a-963b-d21b76a61d84"]},{"id":"ITEM-2","itemData":{"author":[{"dropping-particle":"","family":"Medellín","given":"R.A","non-dropping-particle":"","parse-names":false,"suffix":""}],"container-title":"Conservation of Shared Environments: Learning from the United States and Mexico","editor":[{"dropping-particle":"","family":"López-Hoffman","given":"L.","non-dropping-particle":"","parse-names":false,"suffix":""},{"dropping-particle":"","family":"McGovern","given":"E.","non-dropping-particle":"","parse-names":false,"suffix":""},{"dropping-particle":"","family":"Varady","given":"R.","non-dropping-particle":"","parse-names":false,"suffix":""},{"dropping-particle":"","family":"Flessa","given":"K.","non-dropping-particle":"","parse-names":false,"suffix":""}],"id":"ITEM-2","issued":{"date-parts":[["2009"]]},"page":"170","publisher":"University of Arizona Press","publisher-place":"Tucson","title":"Sustaining transboundary ecosystem services provided by bats","type":"chapter"},"uris":["http://www.mendeley.com/documents/?uuid=134d2603-3843-4d57-91b9-ec471f8cbc30"]},{"id":"ITEM-3","itemData":{"DOI":"10.1016/j.tree.2006.05.007","ISSN":"0169-5347","PMID":"16762448","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author":[{"dropping-particle":"","family":"Sekercioglu","given":"Cagan H","non-dropping-particle":"","parse-names":false,"suffix":""}],"container-title":"Trends in ecology &amp; evolution","id":"ITEM-3","issue":"8","issued":{"date-parts":[["2006","8"]]},"page":"464-71","publisher":"Princeton University Press","title":"Increasing awareness of avian ecological function.","type":"article-journal","volume":"21"},"uris":["http://www.mendeley.com/documents/?uuid=842b87fb-f5e3-3027-ac49-fc2776eab560"]},{"id":"ITEM-4","itemData":{"DOI":"10.1525/auk.2011.10248","ISSN":"00048038","author":[{"dropping-particle":"","family":"Wenny","given":"Daniel G.","non-dropping-particle":"","parse-names":false,"suffix":""},{"dropping-particle":"","family":"DeVault","given":"Travis L.","non-dropping-particle":"","parse-names":false,"suffix":""},{"dropping-particle":"","family":"Johnson","given":"Matthew D.","non-dropping-particle":"","parse-names":false,"suffix":""},{"dropping-particle":"","family":"Kelly","given":"Dave","non-dropping-particle":"","parse-names":false,"suffix":""},{"dropping-particle":"","family":"H. Sekercioglu","given":"Cagan","non-dropping-particle":"","parse-names":false,"suffix":""},{"dropping-particle":"","family":"Tomback","given":"Diana F.","non-dropping-particle":"","parse-names":false,"suffix":""},{"dropping-particle":"","family":"Whelan","given":"Christopher J.","non-dropping-particle":"","parse-names":false,"suffix":""}],"container-title":"The Auk","id":"ITEM-4","issue":"1","issued":{"date-parts":[["2011","1"]]},"page":"1-14","publisher":" University of California Press ","title":"The Need to Quantify Ecosystem Services Provided by Birds","type":"article-journal","volume":"128"},"uris":["http://www.mendeley.com/documents/?uuid=031ae697-fe4d-35c6-b1ce-13680ef371a2"]},{"id":"ITEM-5","itemData":{"DOI":"10.1196/annals.1439.003","ISSN":"00778923","author":[{"dropping-particle":"","family":"Whelan","given":"Christopher J.","non-dropping-particle":"","parse-names":false,"suffix":""},{"dropping-particle":"","family":"Wenny","given":"Daniel G.","non-dropping-particle":"","parse-names":false,"suffix":""},{"dropping-particle":"","family":"Marquis","given":"Robert J.","non-dropping-particle":"","parse-names":false,"suffix":""}],"container-title":"Annals of the New York Academy of Sciences","id":"ITEM-5","issue":"1","issued":{"date-parts":[["2008","6"]]},"page":"25-60","publisher":"Blackwell Publishing Inc","title":"Ecosystem Services Provided by Birds","type":"article-journal","volume":"1134"},"uris":["http://www.mendeley.com/documents/?uuid=f9e7cbf8-ad8e-36ea-b41f-b0c65efb763b"]}],"mendeley":{"formattedCitation":"(Cleveland &lt;i&gt;et al.&lt;/i&gt;, 2006; Medellín, 2009; Sekercioglu, 2006; Wenny &lt;i&gt;et al.&lt;/i&gt;, 2011; Whelan &lt;i&gt;et al.&lt;/i&gt;, 2008)","plainTextFormattedCitation":"(Cleveland et al., 2006; Medellín, 2009; Sekercioglu, 2006; Wenny et al., 2011; Whelan et al., 2008)","previouslyFormattedCitation":"(Cleveland &lt;i&gt;et al.&lt;/i&gt;, 2006; Medellín, 2009; Sekercioglu, 2006; Wenny &lt;i&gt;et al.&lt;/i&gt;, 2011; Whelan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Cleveland </w:t>
      </w:r>
      <w:r w:rsidRPr="0008241C">
        <w:rPr>
          <w:i/>
          <w:noProof/>
          <w:sz w:val="22"/>
          <w:szCs w:val="22"/>
        </w:rPr>
        <w:t>et al.</w:t>
      </w:r>
      <w:r w:rsidRPr="0008241C">
        <w:rPr>
          <w:noProof/>
          <w:sz w:val="22"/>
          <w:szCs w:val="22"/>
        </w:rPr>
        <w:t xml:space="preserve">, 2006; Medellín, 2009; Sekercioglu, 2006; Wenny </w:t>
      </w:r>
      <w:r w:rsidRPr="0008241C">
        <w:rPr>
          <w:i/>
          <w:noProof/>
          <w:sz w:val="22"/>
          <w:szCs w:val="22"/>
        </w:rPr>
        <w:t>et al.</w:t>
      </w:r>
      <w:r w:rsidRPr="0008241C">
        <w:rPr>
          <w:noProof/>
          <w:sz w:val="22"/>
          <w:szCs w:val="22"/>
        </w:rPr>
        <w:t xml:space="preserve">, 2011; Whelan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w:t>
      </w:r>
    </w:p>
    <w:p w14:paraId="1801DC51" w14:textId="77777777" w:rsidR="00A01204" w:rsidRPr="0008241C" w:rsidRDefault="00A01204" w:rsidP="00A01204">
      <w:pPr>
        <w:rPr>
          <w:sz w:val="22"/>
          <w:szCs w:val="22"/>
        </w:rPr>
      </w:pPr>
    </w:p>
    <w:p w14:paraId="1A6DD603" w14:textId="77777777" w:rsidR="00A01204" w:rsidRPr="0008241C" w:rsidRDefault="00A01204" w:rsidP="00A01204">
      <w:pPr>
        <w:rPr>
          <w:sz w:val="22"/>
          <w:szCs w:val="22"/>
        </w:rPr>
      </w:pPr>
      <w:r w:rsidRPr="0008241C">
        <w:rPr>
          <w:sz w:val="22"/>
          <w:szCs w:val="22"/>
        </w:rPr>
        <w:t xml:space="preserve">It has been estimated that up to a third of the snow leopard’s potential range is located less than 50-100 km from the international borders of the 12 range countries. Leaders in the governments of all 12 snow leopard range countries adopted the </w:t>
      </w:r>
      <w:r w:rsidRPr="0008241C">
        <w:rPr>
          <w:i/>
          <w:sz w:val="22"/>
          <w:szCs w:val="22"/>
        </w:rPr>
        <w:t>Bishkek Declaration on the Conservation of the Snow Leopard</w:t>
      </w:r>
      <w:r w:rsidRPr="0008241C">
        <w:rPr>
          <w:sz w:val="22"/>
          <w:szCs w:val="22"/>
        </w:rPr>
        <w:t xml:space="preserve"> (in 2013 in Bishkek, Kyrgyz</w:t>
      </w:r>
      <w:r w:rsidRPr="0008241C">
        <w:rPr>
          <w:spacing w:val="-22"/>
          <w:sz w:val="22"/>
          <w:szCs w:val="22"/>
        </w:rPr>
        <w:t xml:space="preserve"> </w:t>
      </w:r>
      <w:r w:rsidRPr="0008241C">
        <w:rPr>
          <w:sz w:val="22"/>
          <w:szCs w:val="22"/>
        </w:rPr>
        <w:t xml:space="preserve">Republic). This declation relates to managing habitat and prey, combating illegal trade, transboundary management and enforcement, and building awareness. It also emphasizes the increased bilateral and regional cooperation for snow leopard conservation in transboundary landscapes </w:t>
      </w:r>
      <w:r w:rsidRPr="0008241C">
        <w:rPr>
          <w:sz w:val="22"/>
          <w:szCs w:val="22"/>
        </w:rPr>
        <w:fldChar w:fldCharType="begin" w:fldLock="1"/>
      </w:r>
      <w:r w:rsidRPr="0008241C">
        <w:rPr>
          <w:sz w:val="22"/>
          <w:szCs w:val="22"/>
        </w:rPr>
        <w:instrText>ADDIN CSL_CITATION {"citationItems":[{"id":"ITEM-1","itemData":{"URL":"https://www.snowleopard.org/the-bishkek-declaration-on-the-conservation-of-the-snow-leopard/","accessed":{"date-parts":[["2017","4","18"]]},"author":[{"dropping-particle":"","family":"Snow Leopard Trust","given":"","non-dropping-particle":"","parse-names":false,"suffix":""}],"id":"ITEM-1","issued":{"date-parts":[["2013"]]},"title":"The Bishkek Declaration on the Conservation of the Snow Leopard","type":"webpage"},"uris":["http://www.mendeley.com/documents/?uuid=54e8c600-b95f-3ed8-803c-bc0a2dade223"]}],"mendeley":{"formattedCitation":"(Snow Leopard Trust, 2013)","plainTextFormattedCitation":"(Snow Leopard Trust, 2013)","previouslyFormattedCitation":"(Snow Leopard Trust, 2013)"},"properties":{"noteIndex":0},"schema":"https://github.com/citation-style-language/schema/raw/master/csl-citation.json"}</w:instrText>
      </w:r>
      <w:r w:rsidRPr="0008241C">
        <w:rPr>
          <w:sz w:val="22"/>
          <w:szCs w:val="22"/>
        </w:rPr>
        <w:fldChar w:fldCharType="separate"/>
      </w:r>
      <w:r w:rsidRPr="0008241C">
        <w:rPr>
          <w:noProof/>
          <w:sz w:val="22"/>
          <w:szCs w:val="22"/>
        </w:rPr>
        <w:t>(Snow Leopard Trust, 2013)</w:t>
      </w:r>
      <w:r w:rsidRPr="0008241C">
        <w:rPr>
          <w:sz w:val="22"/>
          <w:szCs w:val="22"/>
        </w:rPr>
        <w:fldChar w:fldCharType="end"/>
      </w:r>
      <w:r w:rsidRPr="0008241C">
        <w:rPr>
          <w:sz w:val="22"/>
          <w:szCs w:val="22"/>
        </w:rPr>
        <w:t>.</w:t>
      </w:r>
    </w:p>
    <w:p w14:paraId="02B7F41E" w14:textId="77777777" w:rsidR="00A01204" w:rsidRPr="0008241C" w:rsidRDefault="00A01204" w:rsidP="00A01204">
      <w:pPr>
        <w:rPr>
          <w:sz w:val="22"/>
          <w:szCs w:val="22"/>
        </w:rPr>
      </w:pPr>
    </w:p>
    <w:p w14:paraId="661CD583" w14:textId="77777777" w:rsidR="00A01204" w:rsidRPr="0008241C" w:rsidRDefault="00A01204" w:rsidP="00A01204">
      <w:pPr>
        <w:rPr>
          <w:sz w:val="22"/>
          <w:szCs w:val="22"/>
        </w:rPr>
      </w:pPr>
      <w:r w:rsidRPr="0008241C">
        <w:rPr>
          <w:sz w:val="22"/>
          <w:szCs w:val="22"/>
        </w:rPr>
        <w:t xml:space="preserve">Salmon migrations move energy and nutrients between marine, freshwater, and terrestrial ecosystems. A run of 20 million fish moves over 50 million kg of biomass and associated nutrients into freshwater and terrestrial ecosystems </w:t>
      </w:r>
      <w:r w:rsidRPr="0008241C">
        <w:rPr>
          <w:sz w:val="22"/>
          <w:szCs w:val="22"/>
        </w:rPr>
        <w:fldChar w:fldCharType="begin" w:fldLock="1"/>
      </w:r>
      <w:r w:rsidRPr="0008241C">
        <w:rPr>
          <w:sz w:val="22"/>
          <w:szCs w:val="22"/>
        </w:rPr>
        <w:instrText>ADDIN CSL_CITATION {"citationItems":[{"id":"ITEM-1","itemData":{"DOI":"10.1641/0006-3568(2002)052[0917:PSIAAT]2.0.CO;2","ISSN":"0006-3568","author":[{"dropping-particle":"","family":"Gende","given":"Scott M.","non-dropping-particle":"","parse-names":false,"suffix":""},{"dropping-particle":"","family":"Edwards","given":"Richard T.","non-dropping-particle":"","parse-names":false,"suffix":""},{"dropping-particle":"","family":"Willson","given":"Mary F.","non-dropping-particle":"","parse-names":false,"suffix":""},{"dropping-particle":"","family":"Wipfli","given":"Mark S.","non-dropping-particle":"","parse-names":false,"suffix":""}],"container-title":"BioScience","id":"ITEM-1","issue":"10","issued":{"date-parts":[["2002"]]},"page":"917","publisher":"Oxford University Press","title":"Pacific Salmon in Aquatic and Terrestrial Ecosystems","type":"article-journal","volume":"52"},"uris":["http://www.mendeley.com/documents/?uuid=ab42363f-ba5e-3bca-a4de-9c51f175e5c5"]}],"mendeley":{"formattedCitation":"(Gende &lt;i&gt;et al.&lt;/i&gt;, 2002)","plainTextFormattedCitation":"(Gende et al., 2002)","previouslyFormattedCitation":"(Gende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Gende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In freshwater, decomposing salmon provide nutrients, which positively impact young salmon </w:t>
      </w:r>
      <w:r w:rsidRPr="0008241C">
        <w:rPr>
          <w:sz w:val="22"/>
          <w:szCs w:val="22"/>
        </w:rPr>
        <w:fldChar w:fldCharType="begin" w:fldLock="1"/>
      </w:r>
      <w:r w:rsidRPr="0008241C">
        <w:rPr>
          <w:sz w:val="22"/>
          <w:szCs w:val="22"/>
        </w:rPr>
        <w:instrText>ADDIN CSL_CITATION {"citationItems":[{"id":"ITEM-1","itemData":{"DOI":"10.1890/06-0782","ISSN":"0012-9658","author":[{"dropping-particle":"","family":"Moore","given":"Jonathan W.","non-dropping-particle":"","parse-names":false,"suffix":""},{"dropping-particle":"","family":"Schindler","given":"Daniel E.","non-dropping-particle":"","parse-names":false,"suffix":""},{"dropping-particle":"","family":"Carter","given":"Jackie L.","non-dropping-particle":"","parse-names":false,"suffix":""},{"dropping-particle":"","family":"Fox","given":"Justin","non-dropping-particle":"","parse-names":false,"suffix":""},{"dropping-particle":"","family":"Griffiths","given":"Jennifer","non-dropping-particle":"","parse-names":false,"suffix":""},{"dropping-particle":"","family":"Holtgrieve","given":"Gordon W.","non-dropping-particle":"","parse-names":false,"suffix":""}],"container-title":"Ecology","id":"ITEM-1","issue":"5","issued":{"date-parts":[["2007","5"]]},"page":"1278-1291","publisher":"Ecological Society of America","title":"Biotic Control of Stream Fluxes: Spawning Salmon Drive Nutrient and Matter Export","type":"article-journal","volume":"88"},"uris":["http://www.mendeley.com/documents/?uuid=3dbcd665-2e27-313a-b6cf-bba9b72701a8"]},{"id":"ITEM-2","itemData":{"DOI":"10.1577/1548-8659(2003)132&lt;0371:MSIFES&gt;2.0.CO;2","ISSN":"0002-8487","abstract":"Abstract We tested the hypotheses that marine-derived resource subsidies (salmon carcasses) increase the growth rates of stream-resident salmonids in southeastern Alaska and that more carcasses translate into more growth. Five carcass treatments of pink salmon Oncorhynchus gorbuscha (0, 1, 2, 3, and 4 carcasses/m2 or 0, 1.9, 3.7, 5.6, and 7.4 kg wet mass/m2) were replicated six times in once-through artificial channels, then each channel was stocked with three live age-0 coho salmon O. kisutch. The experiment spanned more than 9 weeks: 16 August to 24 October 1998. The body mass and fork length of the young coho salmon significantly increased from carcass additions, but the incremental increases sharply diminished at carcass-loading levels above 1 carcass/m2. Further, in a small stream in which we added salmon carcasses to a cumulative density of 0.54 carcasses/m2, both cutthroat trout O. clarki and Dolly Varden Salvelinus malma grew significantly faster during the 2 months in which carcasses were added (...","author":[{"dropping-particle":"","family":"Wipfli","given":"Mark S.","non-dropping-particle":"","parse-names":false,"suffix":""},{"dropping-particle":"","family":"Hudson","given":"John P.","non-dropping-particle":"","parse-names":false,"suffix":""},{"dropping-particle":"","family":"Caouette","given":"John P.","non-dropping-particle":"","parse-names":false,"suffix":""},{"dropping-particle":"","family":"Chaloner","given":"Dominic T.","non-dropping-particle":"","parse-names":false,"suffix":""}],"container-title":"Transactions of the American Fisheries Society","id":"ITEM-2","issue":"2","issued":{"date-parts":[["2003","3"]]},"page":"371-381","publisher":" Taylor &amp; Francis Group ","title":"Marine Subsidies in Freshwater Ecosystems: Salmon Carcasses Increase the Growth Rates of Stream-Resident Salmonids","type":"article-journal","volume":"132"},"uris":["http://www.mendeley.com/documents/?uuid=d7c4ad9f-0ef8-3e5b-88cf-d4c8cf15368a"]}],"mendeley":{"formattedCitation":"(Moore &lt;i&gt;et al.&lt;/i&gt;, 2007; Wipfli &lt;i&gt;et al.&lt;/i&gt;, 2003)","plainTextFormattedCitation":"(Moore et al., 2007; Wipfli et al., 2003)","previouslyFormattedCitation":"(Moore &lt;i&gt;et al.&lt;/i&gt;, 2007; Wipfli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Moore </w:t>
      </w:r>
      <w:r w:rsidRPr="0008241C">
        <w:rPr>
          <w:i/>
          <w:noProof/>
          <w:sz w:val="22"/>
          <w:szCs w:val="22"/>
        </w:rPr>
        <w:t>et al.</w:t>
      </w:r>
      <w:r w:rsidRPr="0008241C">
        <w:rPr>
          <w:noProof/>
          <w:sz w:val="22"/>
          <w:szCs w:val="22"/>
        </w:rPr>
        <w:t xml:space="preserve">, 2007; Wipfli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w:t>
      </w:r>
    </w:p>
    <w:p w14:paraId="7B37E408" w14:textId="77777777" w:rsidR="00A01204" w:rsidRPr="0008241C" w:rsidRDefault="00A01204" w:rsidP="00A01204">
      <w:pPr>
        <w:rPr>
          <w:sz w:val="21"/>
          <w:szCs w:val="22"/>
        </w:rPr>
      </w:pPr>
    </w:p>
    <w:p w14:paraId="2A341379" w14:textId="77777777" w:rsidR="00A01204" w:rsidRPr="0008241C" w:rsidRDefault="00A01204" w:rsidP="00A01204">
      <w:pPr>
        <w:rPr>
          <w:sz w:val="22"/>
          <w:szCs w:val="22"/>
        </w:rPr>
      </w:pPr>
      <w:r w:rsidRPr="0008241C">
        <w:rPr>
          <w:sz w:val="22"/>
          <w:szCs w:val="22"/>
        </w:rPr>
        <w:t>In the Upper Mekong, migration system fish migrate upstream to spawning habitats during the wet season. Big tributaries and local wetlands characterize the Middle Mekong migration system. The Lower Mekong migration system, characterized by its extensive floodplains, is limited downstream by the sea. Extensive wetlands and floodplains in the Mekong Basin with the areas of 185,000 and 50,000 km</w:t>
      </w:r>
      <w:r w:rsidRPr="0008241C">
        <w:rPr>
          <w:position w:val="8"/>
          <w:sz w:val="14"/>
          <w:szCs w:val="22"/>
        </w:rPr>
        <w:t xml:space="preserve">2 </w:t>
      </w:r>
      <w:r w:rsidRPr="0008241C">
        <w:rPr>
          <w:sz w:val="22"/>
          <w:szCs w:val="22"/>
        </w:rPr>
        <w:t xml:space="preserve">respectively </w:t>
      </w:r>
      <w:r w:rsidRPr="0008241C">
        <w:rPr>
          <w:sz w:val="22"/>
          <w:szCs w:val="22"/>
        </w:rPr>
        <w:fldChar w:fldCharType="begin" w:fldLock="1"/>
      </w:r>
      <w:r w:rsidRPr="0008241C">
        <w:rPr>
          <w:sz w:val="22"/>
          <w:szCs w:val="22"/>
        </w:rPr>
        <w:instrText>ADDIN CSL_CITATION {"citationItems":[{"id":"ITEM-1","itemData":{"ISBN":"9780080920634","author":[{"dropping-particle":"","family":"Hortle","given":"K.G.","non-dropping-particle":"","parse-names":false,"suffix":""}],"container-title":"The Mekong : Biophysical Environment of an International River Basin.","editor":[{"dropping-particle":"","family":"Campbell","given":"Ian Charles","non-dropping-particle":"","parse-names":false,"suffix":""}],"id":"ITEM-1","issued":{"date-parts":[["2009"]]},"page":"199‐253","publisher":"Elsevier Science","publisher-place":"New York","title":"Fisheries of the Mekong River Basin","type":"chapter"},"uris":["http://www.mendeley.com/documents/?uuid=22452f51-f437-349f-b0dd-7fb1fff8ae02"]}],"mendeley":{"formattedCitation":"(Hortle, 2009)","plainTextFormattedCitation":"(Hortle, 2009)","previouslyFormattedCitation":"(Hortle, 2009)"},"properties":{"noteIndex":0},"schema":"https://github.com/citation-style-language/schema/raw/master/csl-citation.json"}</w:instrText>
      </w:r>
      <w:r w:rsidRPr="0008241C">
        <w:rPr>
          <w:sz w:val="22"/>
          <w:szCs w:val="22"/>
        </w:rPr>
        <w:fldChar w:fldCharType="separate"/>
      </w:r>
      <w:r w:rsidRPr="0008241C">
        <w:rPr>
          <w:noProof/>
          <w:sz w:val="22"/>
          <w:szCs w:val="22"/>
        </w:rPr>
        <w:t>(Hortle, 2009)</w:t>
      </w:r>
      <w:r w:rsidRPr="0008241C">
        <w:rPr>
          <w:sz w:val="22"/>
          <w:szCs w:val="22"/>
        </w:rPr>
        <w:fldChar w:fldCharType="end"/>
      </w:r>
      <w:r w:rsidRPr="0008241C">
        <w:rPr>
          <w:sz w:val="22"/>
          <w:szCs w:val="22"/>
        </w:rPr>
        <w:t>, and their multiple resources, constitute a rich feeding place for both adults and juveniles. Specific management strategies for TBCA are required to ensure long-term conservation of biodiversity and ecosystem services.</w:t>
      </w:r>
    </w:p>
    <w:p w14:paraId="2ADBD982" w14:textId="77777777" w:rsidR="00A01204" w:rsidRPr="0008241C" w:rsidRDefault="00A01204" w:rsidP="00A01204">
      <w:pPr>
        <w:rPr>
          <w:sz w:val="22"/>
          <w:szCs w:val="22"/>
        </w:rPr>
      </w:pPr>
    </w:p>
    <w:p w14:paraId="4F340DD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Special designation: Korean Demilitarized Zone</w:t>
      </w:r>
      <w:r w:rsidRPr="0008241C">
        <w:rPr>
          <w:b/>
          <w:spacing w:val="-19"/>
          <w:sz w:val="22"/>
          <w:szCs w:val="22"/>
        </w:rPr>
        <w:t xml:space="preserve"> </w:t>
      </w:r>
      <w:r w:rsidRPr="0008241C">
        <w:rPr>
          <w:b/>
          <w:sz w:val="22"/>
          <w:szCs w:val="22"/>
        </w:rPr>
        <w:t>(DMZ)</w:t>
      </w:r>
    </w:p>
    <w:p w14:paraId="1B02F09B" w14:textId="77777777" w:rsidR="00A01204" w:rsidRPr="0008241C" w:rsidRDefault="00A01204" w:rsidP="00A01204">
      <w:pPr>
        <w:rPr>
          <w:sz w:val="22"/>
          <w:szCs w:val="22"/>
        </w:rPr>
      </w:pPr>
    </w:p>
    <w:p w14:paraId="5AD53071" w14:textId="77777777" w:rsidR="00A01204" w:rsidRPr="0008241C" w:rsidRDefault="00A01204" w:rsidP="00A01204">
      <w:pPr>
        <w:rPr>
          <w:sz w:val="22"/>
          <w:szCs w:val="22"/>
        </w:rPr>
      </w:pPr>
      <w:r w:rsidRPr="0008241C">
        <w:rPr>
          <w:sz w:val="22"/>
          <w:szCs w:val="22"/>
        </w:rPr>
        <w:t xml:space="preserve">The Korean Demilitarized Zone (DMZ) splits the Korean Peninsula in half creating a buffer zone between North and South Korea. It’s the most militarized border on earth and is a strip of land 248 km long and 4 km wide. But the ‘no man’s land’ between North and South Korea has become a </w:t>
      </w:r>
      <w:r w:rsidRPr="0008241C">
        <w:rPr>
          <w:i/>
          <w:sz w:val="22"/>
          <w:szCs w:val="22"/>
        </w:rPr>
        <w:t xml:space="preserve">de facto </w:t>
      </w:r>
      <w:r w:rsidRPr="0008241C">
        <w:rPr>
          <w:sz w:val="22"/>
          <w:szCs w:val="22"/>
        </w:rPr>
        <w:t>protected area providing a refuge for rare species and a stopover point for migratory birds. The DMZ has exceptional biodiversity including 11 threatened species on the IUCN Red List species, such as the red-crowned crane (</w:t>
      </w:r>
      <w:r w:rsidRPr="0008241C">
        <w:rPr>
          <w:i/>
          <w:sz w:val="22"/>
          <w:szCs w:val="22"/>
        </w:rPr>
        <w:t>Grus japonensis</w:t>
      </w:r>
      <w:r w:rsidRPr="0008241C">
        <w:rPr>
          <w:sz w:val="22"/>
          <w:szCs w:val="22"/>
        </w:rPr>
        <w:t>)</w:t>
      </w:r>
      <w:r w:rsidRPr="0008241C">
        <w:rPr>
          <w:szCs w:val="18"/>
          <w:vertAlign w:val="superscript"/>
        </w:rPr>
        <w:footnoteReference w:id="35"/>
      </w:r>
      <w:r w:rsidRPr="0008241C">
        <w:rPr>
          <w:sz w:val="22"/>
          <w:szCs w:val="22"/>
        </w:rPr>
        <w:t xml:space="preserve">, which has only 1100-1450 individuals left in the wild. Since, 1953 the DMZ has been part of a geopolitical vacuum and symbol of war, tension and separation. It provides a unique link to the entire East Asia flyway system for migratory birds from </w:t>
      </w:r>
      <w:r w:rsidRPr="0008241C">
        <w:rPr>
          <w:sz w:val="22"/>
          <w:szCs w:val="22"/>
        </w:rPr>
        <w:lastRenderedPageBreak/>
        <w:t xml:space="preserve">Russia to Australia. Safeguarding the DMZ as a transboundary nature and peace park can provide significant ecosystem services benefits </w:t>
      </w:r>
      <w:r w:rsidRPr="0008241C">
        <w:rPr>
          <w:sz w:val="22"/>
          <w:szCs w:val="22"/>
        </w:rPr>
        <w:fldChar w:fldCharType="begin" w:fldLock="1"/>
      </w:r>
      <w:r w:rsidRPr="0008241C">
        <w:rPr>
          <w:sz w:val="22"/>
          <w:szCs w:val="22"/>
        </w:rPr>
        <w:instrText>ADDIN CSL_CITATION {"citationItems":[{"id":"ITEM-1","itemData":{"author":[{"dropping-particle":"","family":"Healy","given":"H","non-dropping-particle":"","parse-names":false,"suffix":""}],"container-title":"International Journal on World Peace","id":"ITEM-1","issue":"4","issued":{"date-parts":[["2007"]]},"page":"61-83","title":"Korean demilitarized zone: peace and nature park","type":"article-journal","volume":"24"},"uris":["http://www.mendeley.com/documents/?uuid=8fc4855d-2f4e-4f36-bc56-a4a094a4224b"]}],"mendeley":{"formattedCitation":"(Healy, 2007)","plainTextFormattedCitation":"(Healy, 2007)","previouslyFormattedCitation":"(Healy, 2007)"},"properties":{"noteIndex":0},"schema":"https://github.com/citation-style-language/schema/raw/master/csl-citation.json"}</w:instrText>
      </w:r>
      <w:r w:rsidRPr="0008241C">
        <w:rPr>
          <w:sz w:val="22"/>
          <w:szCs w:val="22"/>
        </w:rPr>
        <w:fldChar w:fldCharType="separate"/>
      </w:r>
      <w:r w:rsidRPr="0008241C">
        <w:rPr>
          <w:noProof/>
          <w:sz w:val="22"/>
          <w:szCs w:val="22"/>
        </w:rPr>
        <w:t>(Healy, 2007)</w:t>
      </w:r>
      <w:r w:rsidRPr="0008241C">
        <w:rPr>
          <w:sz w:val="22"/>
          <w:szCs w:val="22"/>
        </w:rPr>
        <w:fldChar w:fldCharType="end"/>
      </w:r>
      <w:r w:rsidRPr="0008241C">
        <w:rPr>
          <w:sz w:val="22"/>
          <w:szCs w:val="22"/>
        </w:rPr>
        <w:t xml:space="preserve">. </w:t>
      </w:r>
      <w:bookmarkStart w:id="589" w:name="2.3.7.1__Definition_and_typology"/>
      <w:bookmarkStart w:id="590" w:name="2.3.7.2__Roles_of_transboundary_area"/>
      <w:bookmarkStart w:id="591" w:name="2.3.7.3__Challenges_and_Constraints"/>
      <w:bookmarkStart w:id="592" w:name="_bookmark37"/>
      <w:bookmarkStart w:id="593" w:name="2.3.7.4__Case_studies_of_transboundary_a"/>
      <w:bookmarkStart w:id="594" w:name="2.3.7.4.1__Terrestrial"/>
      <w:bookmarkStart w:id="595" w:name="_bookmark41"/>
      <w:bookmarkEnd w:id="589"/>
      <w:bookmarkEnd w:id="590"/>
      <w:bookmarkEnd w:id="591"/>
      <w:bookmarkEnd w:id="592"/>
      <w:bookmarkEnd w:id="593"/>
      <w:bookmarkEnd w:id="594"/>
      <w:bookmarkEnd w:id="595"/>
    </w:p>
    <w:p w14:paraId="3FB0397D" w14:textId="77777777" w:rsidR="00A01204" w:rsidRPr="0008241C" w:rsidRDefault="00A01204" w:rsidP="00A01204">
      <w:pPr>
        <w:rPr>
          <w:sz w:val="22"/>
          <w:szCs w:val="22"/>
        </w:rPr>
      </w:pPr>
    </w:p>
    <w:p w14:paraId="669A5377" w14:textId="77777777" w:rsidR="00A01204" w:rsidRPr="0008241C" w:rsidRDefault="00A01204" w:rsidP="00A01204">
      <w:pPr>
        <w:keepNext/>
        <w:keepLines/>
        <w:tabs>
          <w:tab w:val="clear" w:pos="1247"/>
          <w:tab w:val="left" w:pos="700"/>
        </w:tabs>
        <w:spacing w:before="40"/>
        <w:outlineLvl w:val="1"/>
        <w:rPr>
          <w:b/>
          <w:sz w:val="28"/>
          <w:szCs w:val="26"/>
        </w:rPr>
      </w:pPr>
      <w:bookmarkStart w:id="596" w:name="2.4__Diversity_of_Nature’s_Contributions"/>
      <w:bookmarkStart w:id="597" w:name="_bookmark46"/>
      <w:bookmarkStart w:id="598" w:name="_Toc494765780"/>
      <w:bookmarkStart w:id="599" w:name="_Toc504317136"/>
      <w:bookmarkStart w:id="600" w:name="_Toc504317829"/>
      <w:bookmarkStart w:id="601" w:name="_Toc504320383"/>
      <w:bookmarkStart w:id="602" w:name="_Toc504320830"/>
      <w:bookmarkStart w:id="603" w:name="_Toc504321175"/>
      <w:bookmarkStart w:id="604" w:name="_Toc524041345"/>
      <w:bookmarkEnd w:id="596"/>
      <w:bookmarkEnd w:id="597"/>
      <w:r w:rsidRPr="0008241C">
        <w:rPr>
          <w:rFonts w:eastAsia="Malgun Gothic"/>
          <w:b/>
          <w:sz w:val="28"/>
          <w:szCs w:val="26"/>
          <w:lang w:eastAsia="ko-KR"/>
        </w:rPr>
        <w:t>2.4</w:t>
      </w:r>
      <w:r w:rsidRPr="0008241C">
        <w:rPr>
          <w:rFonts w:eastAsia="Malgun Gothic"/>
          <w:b/>
          <w:sz w:val="28"/>
          <w:szCs w:val="26"/>
          <w:lang w:eastAsia="ko-KR"/>
        </w:rPr>
        <w:tab/>
      </w:r>
      <w:r w:rsidRPr="0008241C">
        <w:rPr>
          <w:b/>
          <w:sz w:val="28"/>
          <w:szCs w:val="26"/>
        </w:rPr>
        <w:t>Biodiversity, ecosystem services and security of the society</w:t>
      </w:r>
      <w:bookmarkEnd w:id="598"/>
      <w:bookmarkEnd w:id="599"/>
      <w:bookmarkEnd w:id="600"/>
      <w:bookmarkEnd w:id="601"/>
      <w:bookmarkEnd w:id="602"/>
      <w:bookmarkEnd w:id="603"/>
      <w:bookmarkEnd w:id="604"/>
    </w:p>
    <w:p w14:paraId="4980DB04" w14:textId="77777777" w:rsidR="00A01204" w:rsidRPr="0008241C" w:rsidRDefault="00A01204" w:rsidP="00A01204">
      <w:pPr>
        <w:rPr>
          <w:sz w:val="22"/>
          <w:szCs w:val="22"/>
        </w:rPr>
      </w:pPr>
    </w:p>
    <w:p w14:paraId="6F5EF9AC" w14:textId="77777777" w:rsidR="00A01204" w:rsidRPr="0008241C" w:rsidRDefault="00A01204" w:rsidP="00A01204">
      <w:pPr>
        <w:keepNext/>
        <w:tabs>
          <w:tab w:val="clear" w:pos="1247"/>
          <w:tab w:val="left" w:pos="765"/>
        </w:tabs>
        <w:outlineLvl w:val="2"/>
        <w:rPr>
          <w:b/>
          <w:sz w:val="24"/>
          <w:szCs w:val="24"/>
        </w:rPr>
      </w:pPr>
      <w:bookmarkStart w:id="605" w:name="_Toc504317137"/>
      <w:bookmarkStart w:id="606" w:name="_Toc504317830"/>
      <w:bookmarkStart w:id="607" w:name="_Toc504320384"/>
      <w:bookmarkStart w:id="608" w:name="_Toc504320831"/>
      <w:bookmarkStart w:id="609" w:name="_Toc504321176"/>
      <w:bookmarkStart w:id="610" w:name="_Toc524041346"/>
      <w:bookmarkStart w:id="611" w:name="_Toc494765781"/>
      <w:r w:rsidRPr="0008241C">
        <w:rPr>
          <w:rFonts w:eastAsia="Malgun Gothic"/>
          <w:b/>
          <w:sz w:val="24"/>
          <w:szCs w:val="24"/>
          <w:lang w:eastAsia="ko-KR"/>
        </w:rPr>
        <w:t>2.4.1</w:t>
      </w:r>
      <w:r w:rsidRPr="0008241C">
        <w:rPr>
          <w:rFonts w:eastAsia="Malgun Gothic"/>
          <w:b/>
          <w:sz w:val="24"/>
          <w:szCs w:val="24"/>
          <w:lang w:eastAsia="ko-KR"/>
        </w:rPr>
        <w:tab/>
        <w:t>W</w:t>
      </w:r>
      <w:r w:rsidRPr="0008241C">
        <w:rPr>
          <w:b/>
          <w:sz w:val="24"/>
          <w:szCs w:val="24"/>
        </w:rPr>
        <w:t>ater</w:t>
      </w:r>
      <w:r w:rsidRPr="0008241C">
        <w:rPr>
          <w:b/>
          <w:spacing w:val="-3"/>
          <w:sz w:val="24"/>
          <w:szCs w:val="24"/>
        </w:rPr>
        <w:t xml:space="preserve"> </w:t>
      </w:r>
      <w:r w:rsidRPr="0008241C">
        <w:rPr>
          <w:b/>
          <w:sz w:val="24"/>
          <w:szCs w:val="24"/>
        </w:rPr>
        <w:t>security</w:t>
      </w:r>
      <w:bookmarkEnd w:id="605"/>
      <w:bookmarkEnd w:id="606"/>
      <w:bookmarkEnd w:id="607"/>
      <w:bookmarkEnd w:id="608"/>
      <w:bookmarkEnd w:id="609"/>
      <w:bookmarkEnd w:id="610"/>
      <w:r w:rsidRPr="0008241C">
        <w:rPr>
          <w:rFonts w:eastAsia="Malgun Gothic"/>
          <w:b/>
          <w:sz w:val="24"/>
          <w:szCs w:val="24"/>
          <w:lang w:eastAsia="ko-KR"/>
        </w:rPr>
        <w:t xml:space="preserve"> </w:t>
      </w:r>
    </w:p>
    <w:p w14:paraId="299D37CB" w14:textId="77777777" w:rsidR="00A01204" w:rsidRPr="0008241C" w:rsidRDefault="00A01204" w:rsidP="00A01204">
      <w:pPr>
        <w:rPr>
          <w:sz w:val="22"/>
          <w:szCs w:val="22"/>
        </w:rPr>
      </w:pPr>
    </w:p>
    <w:p w14:paraId="0F72276A" w14:textId="77777777" w:rsidR="00A01204" w:rsidRPr="0008241C" w:rsidRDefault="00A01204" w:rsidP="00A01204">
      <w:pPr>
        <w:rPr>
          <w:sz w:val="22"/>
          <w:szCs w:val="22"/>
        </w:rPr>
      </w:pPr>
      <w:r w:rsidRPr="0008241C">
        <w:rPr>
          <w:sz w:val="22"/>
          <w:szCs w:val="22"/>
        </w:rPr>
        <w:t xml:space="preserve">Water is an important ecosystem service which is directly linked with good quality of life. Well-functioning ecosystems – forests, grasslands, soils, rivers, lakes, streams, wetlands, aquifers, estuaries and coastal waters – provide services that influence the availability of water and its quality </w:t>
      </w:r>
      <w:r w:rsidRPr="0008241C">
        <w:rPr>
          <w:sz w:val="22"/>
          <w:szCs w:val="22"/>
        </w:rPr>
        <w:fldChar w:fldCharType="begin" w:fldLock="1"/>
      </w:r>
      <w:r w:rsidRPr="0008241C">
        <w:rPr>
          <w:sz w:val="22"/>
          <w:szCs w:val="22"/>
        </w:rPr>
        <w:instrText>ADDIN CSL_CITATION {"citationItems":[{"id":"ITEM-1","itemData":{"URL":"https://www.cbd.int/secretariat/","accessed":{"date-parts":[["2016","1","26"]]},"author":[{"dropping-particle":"","family":"CBD","given":"","non-dropping-particle":"","parse-names":false,"suffix":""}],"id":"ITEM-1","issued":{"date-parts":[["2015"]]},"title":"Secretariat of the Convention on Biological Diversity","type":"webpage"},"uris":["http://www.mendeley.com/documents/?uuid=8c8bf018-9700-4853-b329-1821236b22e5"]}],"mendeley":{"formattedCitation":"(CBD, 2015)","plainTextFormattedCitation":"(CBD, 2015)","previouslyFormattedCitation":"(CBD, 2015)"},"properties":{"noteIndex":0},"schema":"https://github.com/citation-style-language/schema/raw/master/csl-citation.json"}</w:instrText>
      </w:r>
      <w:r w:rsidRPr="0008241C">
        <w:rPr>
          <w:sz w:val="22"/>
          <w:szCs w:val="22"/>
        </w:rPr>
        <w:fldChar w:fldCharType="separate"/>
      </w:r>
      <w:r w:rsidRPr="0008241C">
        <w:rPr>
          <w:noProof/>
          <w:sz w:val="22"/>
          <w:szCs w:val="22"/>
        </w:rPr>
        <w:t>(CBD, 2015)</w:t>
      </w:r>
      <w:r w:rsidRPr="0008241C">
        <w:rPr>
          <w:sz w:val="22"/>
          <w:szCs w:val="22"/>
        </w:rPr>
        <w:fldChar w:fldCharType="end"/>
      </w:r>
      <w:r w:rsidRPr="0008241C">
        <w:rPr>
          <w:sz w:val="22"/>
          <w:szCs w:val="22"/>
        </w:rPr>
        <w:t xml:space="preserve">. People can enjoy water security when they successfully manage their water resources to: (a) satisfy household water and sanitation needs; (b) support productive economies in agriculture, industry, and energy; (c) develop vibrant, liveable cities and towns; (d) restore healthy rivers and ecosystems; and (e) build resilient communities that can adapt to changes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ila, Philippines","title":"Thinking about water differently: Managing the water‐food‐energy nexus","type":"report"},"uris":["http://www.mendeley.com/documents/?uuid=e5dbaf30-dabc-4aed-bd7a-2f50cfec1599"]}],"mendeley":{"formattedCitation":"(Asian Development Bank, 2013d)","plainTextFormattedCitation":"(Asian Development Bank, 2013d)","previouslyFormattedCitation":"(Asian Development Bank, 2013d)"},"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d)</w:t>
      </w:r>
      <w:r w:rsidRPr="0008241C">
        <w:rPr>
          <w:sz w:val="22"/>
          <w:szCs w:val="22"/>
        </w:rPr>
        <w:fldChar w:fldCharType="end"/>
      </w:r>
      <w:r w:rsidRPr="0008241C">
        <w:rPr>
          <w:sz w:val="22"/>
          <w:szCs w:val="22"/>
        </w:rPr>
        <w:t>.  In</w:t>
      </w:r>
      <w:r w:rsidRPr="0008241C">
        <w:rPr>
          <w:spacing w:val="-3"/>
          <w:sz w:val="22"/>
          <w:szCs w:val="22"/>
        </w:rPr>
        <w:t xml:space="preserve"> the </w:t>
      </w:r>
      <w:r w:rsidRPr="0008241C">
        <w:rPr>
          <w:sz w:val="22"/>
          <w:szCs w:val="22"/>
        </w:rPr>
        <w:t>Asia-Pacific, physical</w:t>
      </w:r>
      <w:r w:rsidRPr="0008241C">
        <w:rPr>
          <w:spacing w:val="-4"/>
          <w:sz w:val="22"/>
          <w:szCs w:val="22"/>
        </w:rPr>
        <w:t xml:space="preserve"> </w:t>
      </w:r>
      <w:r w:rsidRPr="0008241C">
        <w:rPr>
          <w:sz w:val="22"/>
          <w:szCs w:val="22"/>
        </w:rPr>
        <w:t>water</w:t>
      </w:r>
      <w:r w:rsidRPr="0008241C">
        <w:rPr>
          <w:spacing w:val="-2"/>
          <w:sz w:val="22"/>
          <w:szCs w:val="22"/>
        </w:rPr>
        <w:t xml:space="preserve"> </w:t>
      </w:r>
      <w:r w:rsidRPr="0008241C">
        <w:rPr>
          <w:sz w:val="22"/>
          <w:szCs w:val="22"/>
        </w:rPr>
        <w:t>scarcity</w:t>
      </w:r>
      <w:r w:rsidRPr="0008241C">
        <w:rPr>
          <w:spacing w:val="-1"/>
          <w:sz w:val="22"/>
          <w:szCs w:val="22"/>
        </w:rPr>
        <w:t xml:space="preserve"> </w:t>
      </w:r>
      <w:r w:rsidRPr="0008241C">
        <w:rPr>
          <w:sz w:val="22"/>
          <w:szCs w:val="22"/>
        </w:rPr>
        <w:t>has</w:t>
      </w:r>
      <w:r w:rsidRPr="0008241C">
        <w:rPr>
          <w:spacing w:val="-4"/>
          <w:sz w:val="22"/>
          <w:szCs w:val="22"/>
        </w:rPr>
        <w:t xml:space="preserve"> </w:t>
      </w:r>
      <w:r w:rsidRPr="0008241C">
        <w:rPr>
          <w:sz w:val="22"/>
          <w:szCs w:val="22"/>
        </w:rPr>
        <w:t>occurred</w:t>
      </w:r>
      <w:r w:rsidRPr="0008241C">
        <w:rPr>
          <w:spacing w:val="-3"/>
          <w:sz w:val="22"/>
          <w:szCs w:val="22"/>
        </w:rPr>
        <w:t xml:space="preserve"> </w:t>
      </w:r>
      <w:r w:rsidRPr="0008241C">
        <w:rPr>
          <w:sz w:val="22"/>
          <w:szCs w:val="22"/>
        </w:rPr>
        <w:t>in</w:t>
      </w:r>
      <w:r w:rsidRPr="0008241C">
        <w:rPr>
          <w:spacing w:val="-3"/>
          <w:sz w:val="22"/>
          <w:szCs w:val="22"/>
        </w:rPr>
        <w:t xml:space="preserve"> </w:t>
      </w:r>
      <w:r w:rsidRPr="0008241C">
        <w:rPr>
          <w:sz w:val="22"/>
          <w:szCs w:val="22"/>
        </w:rPr>
        <w:t>regions</w:t>
      </w:r>
      <w:r w:rsidRPr="0008241C">
        <w:rPr>
          <w:spacing w:val="-4"/>
          <w:sz w:val="22"/>
          <w:szCs w:val="22"/>
        </w:rPr>
        <w:t xml:space="preserve"> </w:t>
      </w:r>
      <w:r w:rsidRPr="0008241C">
        <w:rPr>
          <w:sz w:val="22"/>
          <w:szCs w:val="22"/>
        </w:rPr>
        <w:t xml:space="preserve">where groundwater and renewable water resources have been mined for irrigation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daluyong City, Philippines","title":"Asian Water Development Outlook 2013: Measuring Water Security in Asia and Pacific","type":"report"},"uris":["http://www.mendeley.com/documents/?uuid=cb3c3742-48dc-49a3-8fba-bc503cd4435d"]}],"mendeley":{"formattedCitation":"(Asian Development Bank, 2013a)","plainTextFormattedCitation":"(Asian Development Bank, 2013a)","previouslyFormattedCitation":"(Asian Development Bank, 2013a)"},"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a)</w:t>
      </w:r>
      <w:r w:rsidRPr="0008241C">
        <w:rPr>
          <w:sz w:val="22"/>
          <w:szCs w:val="22"/>
        </w:rPr>
        <w:fldChar w:fldCharType="end"/>
      </w:r>
      <w:r w:rsidRPr="0008241C">
        <w:rPr>
          <w:sz w:val="22"/>
          <w:szCs w:val="22"/>
        </w:rPr>
        <w:t xml:space="preserve">. </w:t>
      </w:r>
    </w:p>
    <w:p w14:paraId="295EB79F" w14:textId="77777777" w:rsidR="00A01204" w:rsidRPr="0008241C" w:rsidRDefault="00A01204" w:rsidP="00A01204">
      <w:pPr>
        <w:rPr>
          <w:sz w:val="22"/>
          <w:szCs w:val="22"/>
        </w:rPr>
      </w:pPr>
    </w:p>
    <w:p w14:paraId="31B70563" w14:textId="77777777" w:rsidR="00A01204" w:rsidRPr="0008241C" w:rsidRDefault="00A01204" w:rsidP="00A01204">
      <w:pPr>
        <w:rPr>
          <w:sz w:val="22"/>
          <w:szCs w:val="22"/>
        </w:rPr>
      </w:pPr>
      <w:r w:rsidRPr="0008241C">
        <w:rPr>
          <w:sz w:val="22"/>
          <w:szCs w:val="22"/>
        </w:rPr>
        <w:t xml:space="preserve">Hotspots for economic water scarcity in the South Asia and Oceania subregions occur in countries such as: Vietnam, Lao PDR and Myanmar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daluyong City, Philippines","title":"Asian Water Development Outlook 2013: Measuring Water Security in Asia and Pacific","type":"report"},"uris":["http://www.mendeley.com/documents/?uuid=cb3c3742-48dc-49a3-8fba-bc503cd4435d"]}],"mendeley":{"formattedCitation":"(Asian Development Bank, 2013a)","plainTextFormattedCitation":"(Asian Development Bank, 2013a)","previouslyFormattedCitation":"(Asian Development Bank, 2013a)"},"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a)</w:t>
      </w:r>
      <w:r w:rsidRPr="0008241C">
        <w:rPr>
          <w:sz w:val="22"/>
          <w:szCs w:val="22"/>
        </w:rPr>
        <w:fldChar w:fldCharType="end"/>
      </w:r>
      <w:r w:rsidRPr="0008241C">
        <w:rPr>
          <w:sz w:val="22"/>
          <w:szCs w:val="22"/>
        </w:rPr>
        <w:t xml:space="preserve">. In the region water for agriculture continues to consume 80 per cent of the region’s fresh water resources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6"]]},"number-of-pages":"136","publisher-place":"Mandaluyong City, Philippines","title":"Asian Water Development Outlook 2016: Strengthening water security in Asia and the Pacific","type":"report"},"uris":["http://www.mendeley.com/documents/?uuid=aef7853d-64c1-3c07-a6c1-db52e9d12f7e"]}],"mendeley":{"formattedCitation":"(Asian Development Bank, 2016)","plainTextFormattedCitation":"(Asian Development Bank, 2016)","previouslyFormattedCitation":"(Asian Development Bank, 2016)"},"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6)</w:t>
      </w:r>
      <w:r w:rsidRPr="0008241C">
        <w:rPr>
          <w:sz w:val="22"/>
          <w:szCs w:val="22"/>
        </w:rPr>
        <w:fldChar w:fldCharType="end"/>
      </w:r>
      <w:r w:rsidRPr="0008241C">
        <w:rPr>
          <w:sz w:val="22"/>
          <w:szCs w:val="22"/>
        </w:rPr>
        <w:t xml:space="preserve">.  Agriculture will need to produce more in developing countries, using diminishing water resources largely due to rapid groundwater depletion. In addition to ground water depletion, almost 80 per cent of wastewater being discharged in to water systems, in developing countries, receives little, or no, primary treatment. In Indonesia, only 14 per cent of wastewater is treated; in the Philippines, 10 per cent; India, 9 per cent; and Vietnam, 4 per cent.  It is also projected that water demand in the region to increase by 55 per cent due to the growing needs for domestic water, manufacturing and thermal electricity generation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6"]]},"number-of-pages":"136","publisher-place":"Mandaluyong City, Philippines","title":"Asian Water Development Outlook 2016: Strengthening water security in Asia and the Pacific","type":"report"},"uris":["http://www.mendeley.com/documents/?uuid=aef7853d-64c1-3c07-a6c1-db52e9d12f7e"]}],"mendeley":{"formattedCitation":"(Asian Development Bank, 2016)","plainTextFormattedCitation":"(Asian Development Bank, 2016)","previouslyFormattedCitation":"(Asian Development Bank, 2016)"},"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6)</w:t>
      </w:r>
      <w:r w:rsidRPr="0008241C">
        <w:rPr>
          <w:sz w:val="22"/>
          <w:szCs w:val="22"/>
        </w:rPr>
        <w:fldChar w:fldCharType="end"/>
      </w:r>
      <w:r w:rsidRPr="0008241C">
        <w:rPr>
          <w:sz w:val="22"/>
          <w:szCs w:val="22"/>
        </w:rPr>
        <w:t xml:space="preserve">.  </w:t>
      </w:r>
    </w:p>
    <w:p w14:paraId="55566A66" w14:textId="77777777" w:rsidR="00A01204" w:rsidRPr="0008241C" w:rsidRDefault="00A01204" w:rsidP="00A01204">
      <w:pPr>
        <w:rPr>
          <w:sz w:val="28"/>
          <w:szCs w:val="28"/>
        </w:rPr>
      </w:pPr>
    </w:p>
    <w:p w14:paraId="6F3CB72C" w14:textId="77777777" w:rsidR="00A01204" w:rsidRPr="0008241C" w:rsidRDefault="00A01204" w:rsidP="00A01204">
      <w:pPr>
        <w:rPr>
          <w:sz w:val="28"/>
          <w:szCs w:val="28"/>
        </w:rPr>
      </w:pPr>
      <w:r w:rsidRPr="0008241C">
        <w:rPr>
          <w:noProof/>
          <w:sz w:val="22"/>
          <w:szCs w:val="22"/>
          <w:lang w:val="en-US" w:eastAsia="ja-JP"/>
        </w:rPr>
        <w:lastRenderedPageBreak/>
        <w:drawing>
          <wp:inline distT="0" distB="0" distL="0" distR="0" wp14:anchorId="67C99BBB" wp14:editId="3C6836CA">
            <wp:extent cx="5483860" cy="8072755"/>
            <wp:effectExtent l="0" t="0" r="2540" b="4445"/>
            <wp:docPr id="940"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 name="Picture 10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83860" cy="8072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74C1750"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12" w:name="2.4.1.2_Footprint_of_Asia_Pacific_nation"/>
      <w:bookmarkStart w:id="613" w:name="2.4.2_Water_security"/>
      <w:bookmarkStart w:id="614" w:name="_bookmark50"/>
      <w:bookmarkStart w:id="615" w:name="_Toc494766085"/>
      <w:bookmarkEnd w:id="611"/>
      <w:bookmarkEnd w:id="612"/>
      <w:bookmarkEnd w:id="613"/>
      <w:bookmarkEnd w:id="614"/>
      <w:r w:rsidRPr="0008241C">
        <w:rPr>
          <w:b/>
          <w:kern w:val="2"/>
          <w:sz w:val="22"/>
          <w:szCs w:val="22"/>
          <w:lang w:eastAsia="ja-JP"/>
        </w:rPr>
        <w:t>Figure 2.28 Water security in the Asia-Pacific region</w:t>
      </w:r>
      <w:bookmarkEnd w:id="615"/>
      <w:r w:rsidRPr="0008241C">
        <w:rPr>
          <w:b/>
          <w:kern w:val="2"/>
          <w:sz w:val="22"/>
          <w:szCs w:val="22"/>
          <w:lang w:eastAsia="ja-JP"/>
        </w:rPr>
        <w:t>. Data Source: Based on Indicators published in Asian Development Bank (2013a).</w:t>
      </w:r>
    </w:p>
    <w:p w14:paraId="0D270326" w14:textId="77777777" w:rsidR="00A01204" w:rsidRPr="0008241C" w:rsidRDefault="00A01204" w:rsidP="00A01204">
      <w:pPr>
        <w:rPr>
          <w:sz w:val="22"/>
          <w:szCs w:val="22"/>
        </w:rPr>
      </w:pPr>
    </w:p>
    <w:p w14:paraId="2CB08D4A" w14:textId="0B989A8F" w:rsidR="00A01204" w:rsidRPr="0008241C" w:rsidRDefault="00A01204" w:rsidP="00A01204">
      <w:pPr>
        <w:rPr>
          <w:sz w:val="22"/>
          <w:szCs w:val="22"/>
        </w:rPr>
      </w:pPr>
      <w:r w:rsidRPr="0008241C">
        <w:rPr>
          <w:sz w:val="22"/>
          <w:szCs w:val="22"/>
        </w:rPr>
        <w:lastRenderedPageBreak/>
        <w:t xml:space="preserve">South and Western Asia seems to be the most water stressed areas in the region. Countries, such as  India, which is located in South Asia, shows a decline in the per capita availability of water in the country as a whole from 5,177 m3/year in 1951, to 1,588 m3/year in 2010 </w:t>
      </w:r>
      <w:r w:rsidRPr="0008241C">
        <w:rPr>
          <w:sz w:val="22"/>
          <w:szCs w:val="22"/>
        </w:rPr>
        <w:fldChar w:fldCharType="begin" w:fldLock="1"/>
      </w:r>
      <w:r w:rsidRPr="0008241C">
        <w:rPr>
          <w:sz w:val="22"/>
          <w:szCs w:val="22"/>
        </w:rPr>
        <w:instrText>ADDIN CSL_CITATION {"citationItems":[{"id":"ITEM-1","itemData":{"author":[{"dropping-particle":"","family":"CWC","given":"","non-dropping-particle":"","parse-names":false,"suffix":""}],"container-title":"Water","id":"ITEM-1","issue":"December","issued":{"date-parts":[["2010"]]},"publisher-place":"New Delhi","title":"Water and Related Statistics","type":"report"},"uris":["http://www.mendeley.com/documents/?uuid=63b75254-6fd4-4f37-996f-8091794f0f20"]}],"mendeley":{"formattedCitation":"(CWC, 2010)","plainTextFormattedCitation":"(CWC, 2010)","previouslyFormattedCitation":"(CWC, 2010)"},"properties":{"noteIndex":0},"schema":"https://github.com/citation-style-language/schema/raw/master/csl-citation.json"}</w:instrText>
      </w:r>
      <w:r w:rsidRPr="0008241C">
        <w:rPr>
          <w:sz w:val="22"/>
          <w:szCs w:val="22"/>
        </w:rPr>
        <w:fldChar w:fldCharType="separate"/>
      </w:r>
      <w:r w:rsidRPr="0008241C">
        <w:rPr>
          <w:noProof/>
          <w:sz w:val="22"/>
          <w:szCs w:val="22"/>
        </w:rPr>
        <w:t>(CWC, 2010)</w:t>
      </w:r>
      <w:r w:rsidRPr="0008241C">
        <w:rPr>
          <w:sz w:val="22"/>
          <w:szCs w:val="22"/>
        </w:rPr>
        <w:fldChar w:fldCharType="end"/>
      </w:r>
      <w:r w:rsidRPr="0008241C">
        <w:rPr>
          <w:sz w:val="22"/>
          <w:szCs w:val="22"/>
        </w:rPr>
        <w:t>. It is projected to be 1235 m3 by 2050. Around 63.4 million rural poor people face water stress in India. It is also reported that about 70</w:t>
      </w:r>
      <w:r w:rsidR="00C934E9">
        <w:rPr>
          <w:sz w:val="22"/>
          <w:szCs w:val="22"/>
        </w:rPr>
        <w:t xml:space="preserve"> per cent</w:t>
      </w:r>
      <w:r w:rsidRPr="0008241C">
        <w:rPr>
          <w:sz w:val="22"/>
          <w:szCs w:val="22"/>
        </w:rPr>
        <w:t xml:space="preserve"> of the surface water resources, and large proportions of groundwater reserves, have been contaminated due to the indiscriminate discharge of wastewater from the industry, agriculture, and household sectors which contain biological as well as toxic organic and inorganic pollutants </w:t>
      </w:r>
      <w:r w:rsidRPr="0008241C">
        <w:rPr>
          <w:sz w:val="22"/>
          <w:szCs w:val="22"/>
        </w:rPr>
        <w:fldChar w:fldCharType="begin" w:fldLock="1"/>
      </w:r>
      <w:r w:rsidRPr="0008241C">
        <w:rPr>
          <w:sz w:val="22"/>
          <w:szCs w:val="22"/>
        </w:rPr>
        <w:instrText>ADDIN CSL_CITATION {"citationItems":[{"id":"ITEM-1","itemData":{"author":[{"dropping-particle":"","family":"Indian Central Pollution Control Board","given":"","non-dropping-particle":"","parse-names":false,"suffix":""}],"id":"ITEM-1","issued":{"date-parts":[["2009"]]},"number-of-pages":"1-89","title":"Status of water supply, wastewater generation and treatment in Class I cities and Class II towns of India (2009-10)","type":"report"},"uris":["http://www.mendeley.com/documents/?uuid=a3385880-00e5-4e16-8584-4dcb3371a2cb"]}],"mendeley":{"formattedCitation":"(Indian Central Pollution Control Board, 2009)","plainTextFormattedCitation":"(Indian Central Pollution Control Board, 2009)","previouslyFormattedCitation":"(Indian Central Pollution Control Board, 2009)"},"properties":{"noteIndex":0},"schema":"https://github.com/citation-style-language/schema/raw/master/csl-citation.json"}</w:instrText>
      </w:r>
      <w:r w:rsidRPr="0008241C">
        <w:rPr>
          <w:sz w:val="22"/>
          <w:szCs w:val="22"/>
        </w:rPr>
        <w:fldChar w:fldCharType="separate"/>
      </w:r>
      <w:r w:rsidRPr="0008241C">
        <w:rPr>
          <w:noProof/>
          <w:sz w:val="22"/>
          <w:szCs w:val="22"/>
        </w:rPr>
        <w:t>(Indian Central Pollution Control Board, 2009)</w:t>
      </w:r>
      <w:r w:rsidRPr="0008241C">
        <w:rPr>
          <w:sz w:val="22"/>
          <w:szCs w:val="22"/>
        </w:rPr>
        <w:fldChar w:fldCharType="end"/>
      </w:r>
      <w:r w:rsidRPr="0008241C">
        <w:rPr>
          <w:sz w:val="22"/>
          <w:szCs w:val="22"/>
        </w:rPr>
        <w:t xml:space="preserve">. In Pakistan, the per capita water availability is less than 1,000 m³ per person </w:t>
      </w:r>
      <w:r w:rsidRPr="0008241C">
        <w:rPr>
          <w:sz w:val="22"/>
          <w:szCs w:val="22"/>
          <w:highlight w:val="magenta"/>
        </w:rPr>
        <w:fldChar w:fldCharType="begin" w:fldLock="1"/>
      </w:r>
      <w:r w:rsidRPr="0008241C">
        <w:rPr>
          <w:sz w:val="22"/>
          <w:szCs w:val="22"/>
          <w:highlight w:val="magenta"/>
        </w:rPr>
        <w:instrText>ADDIN CSL_CITATION {"citationItems":[{"id":"ITEM-1","itemData":{"URL":"http://www.finance.gov.pk/","author":[{"dropping-particle":"","family":"Government of Pakistan","given":"","non-dropping-particle":"","parse-names":false,"suffix":""}],"id":"ITEM-1","issued":{"date-parts":[["0"]]},"title":"Ministry of Finance website","type":"webpage"},"uris":["http://www.mendeley.com/documents/?uuid=36408056-75ca-33f0-8a85-1c11ca41a122"]}],"mendeley":{"formattedCitation":"(Government of Pakistan, n.d.)","plainTextFormattedCitation":"(Government of Pakistan, n.d.)","previouslyFormattedCitation":"(Government of Pakistan, n.d.)"},"properties":{"noteIndex":0},"schema":"https://github.com/citation-style-language/schema/raw/master/csl-citation.json"}</w:instrText>
      </w:r>
      <w:r w:rsidRPr="0008241C">
        <w:rPr>
          <w:sz w:val="22"/>
          <w:szCs w:val="22"/>
          <w:highlight w:val="magenta"/>
        </w:rPr>
        <w:fldChar w:fldCharType="separate"/>
      </w:r>
      <w:r w:rsidRPr="0008241C">
        <w:rPr>
          <w:noProof/>
          <w:sz w:val="22"/>
          <w:szCs w:val="22"/>
        </w:rPr>
        <w:t>(Government of Pakistan, n.d.)</w:t>
      </w:r>
      <w:r w:rsidRPr="0008241C">
        <w:rPr>
          <w:sz w:val="22"/>
          <w:szCs w:val="22"/>
          <w:highlight w:val="magenta"/>
        </w:rPr>
        <w:fldChar w:fldCharType="end"/>
      </w:r>
      <w:r w:rsidRPr="0008241C">
        <w:rPr>
          <w:sz w:val="22"/>
          <w:szCs w:val="22"/>
        </w:rPr>
        <w:t xml:space="preserve">. </w:t>
      </w:r>
    </w:p>
    <w:p w14:paraId="0C292A79" w14:textId="77777777" w:rsidR="00A01204" w:rsidRPr="0008241C" w:rsidRDefault="00A01204" w:rsidP="00A01204">
      <w:pPr>
        <w:rPr>
          <w:sz w:val="22"/>
          <w:szCs w:val="22"/>
        </w:rPr>
      </w:pPr>
    </w:p>
    <w:p w14:paraId="224F2E96" w14:textId="77777777" w:rsidR="00A01204" w:rsidRPr="0008241C" w:rsidRDefault="00A01204" w:rsidP="00A01204">
      <w:pPr>
        <w:rPr>
          <w:sz w:val="22"/>
          <w:szCs w:val="22"/>
        </w:rPr>
      </w:pPr>
      <w:r w:rsidRPr="0008241C">
        <w:rPr>
          <w:sz w:val="22"/>
          <w:szCs w:val="22"/>
        </w:rPr>
        <w:t xml:space="preserve">Unlike South Asia, the Western Asia subregion is undergoing significant socio-political and economic transitions. Perennial rivers contribute around 70 per cent of freshwater resources to Lebanon and Jordan. On the other hand, Oman, Saudi Arabia, Syria, United Arab Emirates and Yemen are dependent on surface water and seasonal rivers. For the remainder of the countries in this region, one third of the water demand is met by groundwater resources. The continuous extraction of groundwater at an unsustainable rate </w:t>
      </w:r>
      <w:r w:rsidRPr="0008241C">
        <w:rPr>
          <w:spacing w:val="-3"/>
          <w:sz w:val="22"/>
          <w:szCs w:val="22"/>
        </w:rPr>
        <w:t xml:space="preserve">is </w:t>
      </w:r>
      <w:r w:rsidRPr="0008241C">
        <w:rPr>
          <w:sz w:val="22"/>
          <w:szCs w:val="22"/>
        </w:rPr>
        <w:t xml:space="preserve">leading to water scarcity at national and regional levels thus fueling conflicts. In fact, rising demand for water in Yemen, due to population growth and poor water management, is responsible for almost 80 per cent of internal conflicts in the country. Water availability has become a serious issue in Western Asia due to rapid population growth, climate change, droughts, desertification and scarce rainfall. </w:t>
      </w:r>
      <w:r w:rsidRPr="0008241C">
        <w:rPr>
          <w:sz w:val="22"/>
          <w:szCs w:val="22"/>
          <w:shd w:val="clear" w:color="auto" w:fill="FFFFFF"/>
        </w:rPr>
        <w:t>Water availability in the Arab nations is a critical issue, as the region has 5 per cent of the</w:t>
      </w:r>
      <w:r w:rsidRPr="0008241C">
        <w:rPr>
          <w:sz w:val="22"/>
          <w:szCs w:val="22"/>
        </w:rPr>
        <w:t xml:space="preserve"> world's population having access to 1 per cent of the world's total water resources. According to United Nations estimates, around 12 Arab countries suffer from severe water shortages. The per capita availability of renewable water resources is less than 500 m</w:t>
      </w:r>
      <w:r w:rsidRPr="0008241C">
        <w:rPr>
          <w:position w:val="8"/>
          <w:sz w:val="14"/>
          <w:szCs w:val="22"/>
        </w:rPr>
        <w:t xml:space="preserve">3 </w:t>
      </w:r>
      <w:r w:rsidRPr="0008241C">
        <w:rPr>
          <w:sz w:val="22"/>
          <w:szCs w:val="22"/>
        </w:rPr>
        <w:t xml:space="preserve">per year. As far as the accessibility to safe drinking water and sanitation is concerned, there is variation across subregions and countries </w:t>
      </w:r>
      <w:r w:rsidRPr="0008241C">
        <w:rPr>
          <w:sz w:val="22"/>
          <w:szCs w:val="22"/>
        </w:rPr>
        <w:fldChar w:fldCharType="begin" w:fldLock="1"/>
      </w:r>
      <w:r w:rsidRPr="0008241C">
        <w:rPr>
          <w:sz w:val="22"/>
          <w:szCs w:val="22"/>
        </w:rPr>
        <w:instrText>ADDIN CSL_CITATION {"citationItems":[{"id":"ITEM-1","itemData":{"URL":"http://www.ecomena.org/water-arab/","accessed":{"date-parts":[["2018","1","15"]]},"author":[{"dropping-particle":"","family":"Abumoghli","given":"Iyad","non-dropping-particle":"","parse-names":false,"suffix":""}],"container-title":"EcoMENA - Echoing Sustainability in Middle East and North Africa","id":"ITEM-1","issued":{"date-parts":[["2015"]]},"title":"Water Security in the Arab World","type":"webpage"},"uris":["http://www.mendeley.com/documents/?uuid=eb0f92fc-c067-391d-a53e-c9eecf3d4020"]},{"id":"ITEM-2","itemData":{"ISBN":"9789211263664","abstract":"Cover is printed on 350 GSM coated-one-side paper that is chlorine-free and meets the Sustainable Forest Initiative guidelines. Text pages are printed on 100 GSM uncoated white opaque, woodfree paper. Both cover and text papers are printed with vegetable-based inks and produced by means of environmentally-compatible technology.","author":[{"dropping-particle":"","family":"UNDP","given":"","non-dropping-particle":"","parse-names":false,"suffix":""}],"container-title":"Book","id":"ITEM-2","issued":{"date-parts":[["2013"]]},"number-of-pages":"179","title":"Water Governance in the Arab Region","type":"book"},"uris":["http://www.mendeley.com/documents/?uuid=d0b5c2e9-b08d-4767-85d5-5a04cc473119"]}],"mendeley":{"formattedCitation":"(Abumoghli, 2015; UNDP, 2013)","plainTextFormattedCitation":"(Abumoghli, 2015; UNDP, 2013)","previouslyFormattedCitation":"(Abumoghli, 2015; UNDP, 2013)"},"properties":{"noteIndex":0},"schema":"https://github.com/citation-style-language/schema/raw/master/csl-citation.json"}</w:instrText>
      </w:r>
      <w:r w:rsidRPr="0008241C">
        <w:rPr>
          <w:sz w:val="22"/>
          <w:szCs w:val="22"/>
        </w:rPr>
        <w:fldChar w:fldCharType="separate"/>
      </w:r>
      <w:r w:rsidRPr="0008241C">
        <w:rPr>
          <w:noProof/>
          <w:sz w:val="22"/>
          <w:szCs w:val="22"/>
        </w:rPr>
        <w:t>(Abumoghli, 2015; UNDP, 2013)</w:t>
      </w:r>
      <w:r w:rsidRPr="0008241C">
        <w:rPr>
          <w:sz w:val="22"/>
          <w:szCs w:val="22"/>
        </w:rPr>
        <w:fldChar w:fldCharType="end"/>
      </w:r>
      <w:r w:rsidRPr="0008241C">
        <w:rPr>
          <w:sz w:val="22"/>
          <w:szCs w:val="22"/>
        </w:rPr>
        <w:t>.</w:t>
      </w:r>
    </w:p>
    <w:p w14:paraId="52BB0709" w14:textId="77777777" w:rsidR="00A01204" w:rsidRPr="0008241C" w:rsidRDefault="00A01204" w:rsidP="00A01204">
      <w:pPr>
        <w:rPr>
          <w:sz w:val="22"/>
          <w:szCs w:val="22"/>
        </w:rPr>
      </w:pPr>
    </w:p>
    <w:p w14:paraId="6C09B63D" w14:textId="77777777" w:rsidR="00A01204" w:rsidRPr="0008241C" w:rsidRDefault="00A01204" w:rsidP="00A01204">
      <w:pPr>
        <w:rPr>
          <w:sz w:val="22"/>
          <w:szCs w:val="22"/>
        </w:rPr>
      </w:pPr>
      <w:r w:rsidRPr="0008241C">
        <w:rPr>
          <w:noProof/>
          <w:sz w:val="22"/>
          <w:szCs w:val="22"/>
        </w:rPr>
        <w:drawing>
          <wp:inline distT="0" distB="0" distL="0" distR="0" wp14:anchorId="050AC5C5" wp14:editId="0951B6A4">
            <wp:extent cx="5629534" cy="448293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14" cstate="email">
                      <a:extLst>
                        <a:ext uri="{28A0092B-C50C-407E-A947-70E740481C1C}">
                          <a14:useLocalDpi xmlns:a14="http://schemas.microsoft.com/office/drawing/2010/main"/>
                        </a:ext>
                      </a:extLst>
                    </a:blip>
                    <a:srcRect t="1067" b="1544"/>
                    <a:stretch/>
                  </pic:blipFill>
                  <pic:spPr bwMode="auto">
                    <a:xfrm>
                      <a:off x="0" y="0"/>
                      <a:ext cx="5703549" cy="4541875"/>
                    </a:xfrm>
                    <a:prstGeom prst="rect">
                      <a:avLst/>
                    </a:prstGeom>
                    <a:noFill/>
                    <a:ln>
                      <a:noFill/>
                    </a:ln>
                    <a:extLst>
                      <a:ext uri="{53640926-AAD7-44D8-BBD7-CCE9431645EC}">
                        <a14:shadowObscured xmlns:a14="http://schemas.microsoft.com/office/drawing/2010/main"/>
                      </a:ext>
                    </a:extLst>
                  </pic:spPr>
                </pic:pic>
              </a:graphicData>
            </a:graphic>
          </wp:inline>
        </w:drawing>
      </w:r>
    </w:p>
    <w:p w14:paraId="4BA1376C"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16" w:name="_Toc494766086"/>
      <w:r w:rsidRPr="0008241C">
        <w:rPr>
          <w:b/>
          <w:kern w:val="2"/>
          <w:sz w:val="22"/>
          <w:szCs w:val="22"/>
          <w:lang w:eastAsia="ja-JP"/>
        </w:rPr>
        <w:t>Figure 2.29 Access to an improved water source by subregion</w:t>
      </w:r>
      <w:bookmarkEnd w:id="616"/>
      <w:r w:rsidRPr="0008241C">
        <w:rPr>
          <w:b/>
          <w:kern w:val="2"/>
          <w:sz w:val="22"/>
          <w:szCs w:val="22"/>
          <w:lang w:eastAsia="ja-JP"/>
        </w:rPr>
        <w:t>. Data source: World Bank.</w:t>
      </w:r>
    </w:p>
    <w:p w14:paraId="02D80E6B" w14:textId="77777777" w:rsidR="00A01204" w:rsidRPr="0008241C" w:rsidRDefault="00A01204" w:rsidP="00A01204">
      <w:pPr>
        <w:rPr>
          <w:sz w:val="22"/>
          <w:szCs w:val="22"/>
        </w:rPr>
      </w:pPr>
    </w:p>
    <w:p w14:paraId="35ADCCBA" w14:textId="77777777" w:rsidR="00A01204" w:rsidRPr="0008241C" w:rsidRDefault="00A01204" w:rsidP="00A01204">
      <w:pPr>
        <w:rPr>
          <w:sz w:val="22"/>
          <w:szCs w:val="22"/>
        </w:rPr>
      </w:pPr>
      <w:r w:rsidRPr="0008241C">
        <w:rPr>
          <w:noProof/>
          <w:sz w:val="22"/>
          <w:szCs w:val="22"/>
        </w:rPr>
        <w:drawing>
          <wp:inline distT="0" distB="0" distL="0" distR="0" wp14:anchorId="1ED85B2A" wp14:editId="6D2E2CD4">
            <wp:extent cx="5656221" cy="457660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5" cstate="email">
                      <a:extLst>
                        <a:ext uri="{28A0092B-C50C-407E-A947-70E740481C1C}">
                          <a14:useLocalDpi xmlns:a14="http://schemas.microsoft.com/office/drawing/2010/main"/>
                        </a:ext>
                      </a:extLst>
                    </a:blip>
                    <a:srcRect/>
                    <a:stretch>
                      <a:fillRect/>
                    </a:stretch>
                  </pic:blipFill>
                  <pic:spPr bwMode="auto">
                    <a:xfrm>
                      <a:off x="0" y="0"/>
                      <a:ext cx="5712214" cy="4621909"/>
                    </a:xfrm>
                    <a:prstGeom prst="rect">
                      <a:avLst/>
                    </a:prstGeom>
                    <a:noFill/>
                  </pic:spPr>
                </pic:pic>
              </a:graphicData>
            </a:graphic>
          </wp:inline>
        </w:drawing>
      </w:r>
    </w:p>
    <w:p w14:paraId="6793DBB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17" w:name="_Toc494766087"/>
      <w:r w:rsidRPr="0008241C">
        <w:rPr>
          <w:b/>
          <w:kern w:val="2"/>
          <w:sz w:val="22"/>
          <w:szCs w:val="22"/>
          <w:lang w:eastAsia="ja-JP"/>
        </w:rPr>
        <w:t>Figure 2.30 Access to safe water and sanitation in the Asia-Pacific region</w:t>
      </w:r>
      <w:bookmarkEnd w:id="617"/>
    </w:p>
    <w:p w14:paraId="2E607AF5" w14:textId="77777777" w:rsidR="00A01204" w:rsidRPr="0008241C" w:rsidRDefault="00A01204" w:rsidP="00A01204">
      <w:pPr>
        <w:rPr>
          <w:sz w:val="22"/>
          <w:szCs w:val="22"/>
        </w:rPr>
      </w:pPr>
      <w:r w:rsidRPr="0008241C">
        <w:rPr>
          <w:sz w:val="22"/>
          <w:szCs w:val="22"/>
        </w:rPr>
        <w:t>Note: Maps are prepared based on subregional averages. Data source: World Bank.</w:t>
      </w:r>
    </w:p>
    <w:p w14:paraId="4659D86E" w14:textId="7F2C3FF2" w:rsidR="00A01204" w:rsidRDefault="00A01204" w:rsidP="00A01204">
      <w:pPr>
        <w:rPr>
          <w:sz w:val="22"/>
          <w:szCs w:val="22"/>
        </w:rPr>
      </w:pPr>
    </w:p>
    <w:p w14:paraId="5F9E3128" w14:textId="77777777" w:rsidR="006D6CC6" w:rsidRPr="0008241C" w:rsidRDefault="006D6CC6" w:rsidP="00A01204">
      <w:pPr>
        <w:rPr>
          <w:sz w:val="22"/>
          <w:szCs w:val="22"/>
        </w:rPr>
      </w:pPr>
    </w:p>
    <w:p w14:paraId="7FD0BC1D" w14:textId="77777777" w:rsidR="00A01204" w:rsidRPr="0008241C" w:rsidRDefault="00A01204" w:rsidP="00A01204">
      <w:pPr>
        <w:keepNext/>
        <w:tabs>
          <w:tab w:val="clear" w:pos="1247"/>
          <w:tab w:val="left" w:pos="765"/>
        </w:tabs>
        <w:outlineLvl w:val="2"/>
        <w:rPr>
          <w:rFonts w:eastAsia="Malgun Gothic"/>
          <w:b/>
          <w:sz w:val="24"/>
          <w:szCs w:val="24"/>
          <w:lang w:eastAsia="ko-KR"/>
        </w:rPr>
      </w:pPr>
      <w:bookmarkStart w:id="618" w:name="2.4.3_Energy_security"/>
      <w:bookmarkStart w:id="619" w:name="_bookmark51"/>
      <w:bookmarkStart w:id="620" w:name="_Toc504317138"/>
      <w:bookmarkStart w:id="621" w:name="_Toc504317831"/>
      <w:bookmarkStart w:id="622" w:name="_Toc504320385"/>
      <w:bookmarkStart w:id="623" w:name="_Toc504320832"/>
      <w:bookmarkStart w:id="624" w:name="_Toc504321177"/>
      <w:bookmarkStart w:id="625" w:name="_Toc524041347"/>
      <w:bookmarkStart w:id="626" w:name="_Toc494765783"/>
      <w:bookmarkEnd w:id="618"/>
      <w:bookmarkEnd w:id="619"/>
      <w:r w:rsidRPr="0008241C">
        <w:rPr>
          <w:rFonts w:eastAsia="Malgun Gothic"/>
          <w:b/>
          <w:sz w:val="24"/>
          <w:szCs w:val="24"/>
          <w:lang w:eastAsia="ko-KR"/>
        </w:rPr>
        <w:t>2.4.2</w:t>
      </w:r>
      <w:r w:rsidRPr="0008241C">
        <w:rPr>
          <w:rFonts w:eastAsia="Malgun Gothic"/>
          <w:b/>
          <w:sz w:val="24"/>
          <w:szCs w:val="24"/>
          <w:lang w:eastAsia="ko-KR"/>
        </w:rPr>
        <w:tab/>
      </w:r>
      <w:r w:rsidRPr="0008241C">
        <w:rPr>
          <w:b/>
          <w:sz w:val="24"/>
          <w:szCs w:val="24"/>
        </w:rPr>
        <w:t>Energy</w:t>
      </w:r>
      <w:r w:rsidRPr="0008241C">
        <w:rPr>
          <w:b/>
          <w:spacing w:val="-6"/>
          <w:sz w:val="24"/>
          <w:szCs w:val="24"/>
        </w:rPr>
        <w:t xml:space="preserve"> </w:t>
      </w:r>
      <w:r w:rsidRPr="0008241C">
        <w:rPr>
          <w:b/>
          <w:sz w:val="24"/>
          <w:szCs w:val="24"/>
        </w:rPr>
        <w:t>security</w:t>
      </w:r>
      <w:bookmarkEnd w:id="620"/>
      <w:bookmarkEnd w:id="621"/>
      <w:bookmarkEnd w:id="622"/>
      <w:bookmarkEnd w:id="623"/>
      <w:bookmarkEnd w:id="624"/>
      <w:bookmarkEnd w:id="625"/>
    </w:p>
    <w:p w14:paraId="05CDA1AB" w14:textId="77777777" w:rsidR="00A01204" w:rsidRPr="0008241C" w:rsidRDefault="00A01204" w:rsidP="00A01204">
      <w:pPr>
        <w:rPr>
          <w:sz w:val="22"/>
          <w:szCs w:val="22"/>
        </w:rPr>
      </w:pPr>
    </w:p>
    <w:p w14:paraId="3CBFDDC9" w14:textId="77777777" w:rsidR="00A01204" w:rsidRPr="0008241C" w:rsidRDefault="00A01204" w:rsidP="00A01204">
      <w:pPr>
        <w:rPr>
          <w:sz w:val="22"/>
          <w:szCs w:val="22"/>
        </w:rPr>
      </w:pPr>
      <w:r w:rsidRPr="0008241C">
        <w:rPr>
          <w:sz w:val="22"/>
          <w:szCs w:val="22"/>
        </w:rPr>
        <w:t xml:space="preserve">Energy security is the availability of energy at all times in various forms, in sufficient quantities and at affordable prices, without unacceptable or irreversible impact on the environment. Energy security has both producer and consumer dimensions </w:t>
      </w:r>
      <w:r w:rsidRPr="0008241C">
        <w:rPr>
          <w:sz w:val="22"/>
          <w:szCs w:val="22"/>
        </w:rPr>
        <w:fldChar w:fldCharType="begin" w:fldLock="1"/>
      </w:r>
      <w:r w:rsidRPr="0008241C">
        <w:rPr>
          <w:sz w:val="22"/>
          <w:szCs w:val="22"/>
        </w:rPr>
        <w:instrText>ADDIN CSL_CITATION {"citationItems":[{"id":"ITEM-1","itemData":{"ISBN":"9211261678","author":[{"dropping-particle":"","family":"UNDP","given":"","non-dropping-particle":"","parse-names":false,"suffix":""}],"container-title":"Energy","id":"ITEM-1","issued":{"date-parts":[["2004"]]},"title":"World Energy Assessment: Overview 2004","type":"book"},"uris":["http://www.mendeley.com/documents/?uuid=ba8fb79f-69e1-49e4-b94d-2a616c7112d5"]}],"mendeley":{"formattedCitation":"(UNDP, 2004)","plainTextFormattedCitation":"(UNDP, 2004)","previouslyFormattedCitation":"(UNDP, 2004)"},"properties":{"noteIndex":0},"schema":"https://github.com/citation-style-language/schema/raw/master/csl-citation.json"}</w:instrText>
      </w:r>
      <w:r w:rsidRPr="0008241C">
        <w:rPr>
          <w:sz w:val="22"/>
          <w:szCs w:val="22"/>
        </w:rPr>
        <w:fldChar w:fldCharType="separate"/>
      </w:r>
      <w:r w:rsidRPr="0008241C">
        <w:rPr>
          <w:noProof/>
          <w:sz w:val="22"/>
          <w:szCs w:val="22"/>
        </w:rPr>
        <w:t>(UNDP, 2004)</w:t>
      </w:r>
      <w:r w:rsidRPr="0008241C">
        <w:rPr>
          <w:sz w:val="22"/>
          <w:szCs w:val="22"/>
        </w:rPr>
        <w:fldChar w:fldCharType="end"/>
      </w:r>
      <w:r w:rsidRPr="0008241C">
        <w:rPr>
          <w:sz w:val="22"/>
          <w:szCs w:val="22"/>
        </w:rPr>
        <w:t>. Access to energy is critical in enabling people to meet essential needs linked</w:t>
      </w:r>
      <w:r w:rsidRPr="0008241C">
        <w:rPr>
          <w:spacing w:val="-33"/>
          <w:sz w:val="22"/>
          <w:szCs w:val="22"/>
        </w:rPr>
        <w:t xml:space="preserve"> </w:t>
      </w:r>
      <w:r w:rsidRPr="0008241C">
        <w:rPr>
          <w:sz w:val="22"/>
          <w:szCs w:val="22"/>
        </w:rPr>
        <w:t>with</w:t>
      </w:r>
      <w:r w:rsidRPr="0008241C">
        <w:rPr>
          <w:spacing w:val="-2"/>
          <w:sz w:val="22"/>
          <w:szCs w:val="22"/>
        </w:rPr>
        <w:t xml:space="preserve"> a </w:t>
      </w:r>
      <w:r w:rsidRPr="0008241C">
        <w:rPr>
          <w:sz w:val="22"/>
          <w:szCs w:val="22"/>
        </w:rPr>
        <w:t>good</w:t>
      </w:r>
      <w:r w:rsidRPr="0008241C">
        <w:rPr>
          <w:spacing w:val="-1"/>
          <w:sz w:val="22"/>
          <w:szCs w:val="22"/>
        </w:rPr>
        <w:t xml:space="preserve"> </w:t>
      </w:r>
      <w:r w:rsidRPr="0008241C">
        <w:rPr>
          <w:sz w:val="22"/>
          <w:szCs w:val="22"/>
        </w:rPr>
        <w:t xml:space="preserve">quality of life. The availability of modern forms of energy generates wide benefits for individuals and the community through time savings, reduction of illness from indoor air pollution, extended hours for work and study and the enhanced operation of health services </w:t>
      </w:r>
      <w:r w:rsidRPr="0008241C">
        <w:rPr>
          <w:sz w:val="22"/>
          <w:szCs w:val="22"/>
        </w:rPr>
        <w:fldChar w:fldCharType="begin" w:fldLock="1"/>
      </w:r>
      <w:r w:rsidRPr="0008241C">
        <w:rPr>
          <w:sz w:val="22"/>
          <w:szCs w:val="22"/>
        </w:rPr>
        <w:instrText>ADDIN CSL_CITATION {"citationItems":[{"id":"ITEM-1","itemData":{"ISBN":"9789292234218","author":[{"dropping-particle":"","family":"Moss","given":"Jeremy","non-dropping-particle":"","parse-names":false,"suffix":""},{"dropping-particle":"","family":"Mcmann","given":"Michael","non-dropping-particle":"","parse-names":false,"suffix":""},{"dropping-particle":"","family":"Zipprich","given":"Andrea","non-dropping-particle":"","parse-names":false,"suffix":""},{"dropping-particle":"","family":"Macer","given":"Darryl R J","non-dropping-particle":"","parse-names":false,"suffix":""},{"dropping-particle":"","family":"Aori","given":"R","non-dropping-particle":"","parse-names":false,"suffix":""},{"dropping-particle":"","family":"Ngo","given":"Diana","non-dropping-particle":"","parse-names":false,"suffix":""},{"dropping-particle":"","family":"Cheng","given":"Mingming","non-dropping-particle":"","parse-names":false,"suffix":""},{"dropping-particle":"","family":"Manohar","given":"N","non-dropping-particle":"","parse-names":false,"suffix":""},{"dropping-particle":"","family":"Wolbring","given":"Gregor","non-dropping-particle":"","parse-names":false,"suffix":""}],"id":"ITEM-1","issued":{"date-parts":[["2011"]]},"number-of-pages":"1-159","title":"Energy Equity and Environmental Security","type":"book"},"uris":["http://www.mendeley.com/documents/?uuid=e94263ca-625b-402b-803b-42ae9d5c50fb"]}],"mendeley":{"formattedCitation":"(Moss &lt;i&gt;et al.&lt;/i&gt;, 2011)","plainTextFormattedCitation":"(Moss et al., 2011)","previouslyFormattedCitation":"(Moss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Moss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27AC387F" w14:textId="77777777" w:rsidR="00A01204" w:rsidRPr="0008241C" w:rsidRDefault="00A01204" w:rsidP="00A01204">
      <w:pPr>
        <w:rPr>
          <w:sz w:val="22"/>
          <w:szCs w:val="22"/>
        </w:rPr>
      </w:pPr>
    </w:p>
    <w:p w14:paraId="150016C3" w14:textId="77777777" w:rsidR="00A01204" w:rsidRPr="0008241C" w:rsidRDefault="00A01204" w:rsidP="00A01204">
      <w:pPr>
        <w:rPr>
          <w:rFonts w:eastAsia="Batang"/>
          <w:sz w:val="21"/>
          <w:szCs w:val="21"/>
        </w:rPr>
      </w:pPr>
      <w:r w:rsidRPr="0008241C">
        <w:rPr>
          <w:sz w:val="22"/>
          <w:szCs w:val="22"/>
        </w:rPr>
        <w:t xml:space="preserve">However, in the Asia-Pacific (approx.) 930 million people did not have access to electricity in 2005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09"]]},"publisher-place":"Asian Development Bank, Manila","title":"Improving Energy Security and Reducing Carbon Intensity in Asia and the Pacific","type":"report"},"uris":["http://www.mendeley.com/documents/?uuid=74aadc34-40c2-4d23-8977-3b03dad94568"]}],"mendeley":{"formattedCitation":"(Asian Development Bank, 2009)","plainTextFormattedCitation":"(Asian Development Bank, 2009)","previouslyFormattedCitation":"(Asian Development Bank, 2009)"},"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09)</w:t>
      </w:r>
      <w:r w:rsidRPr="0008241C">
        <w:rPr>
          <w:sz w:val="22"/>
          <w:szCs w:val="22"/>
        </w:rPr>
        <w:fldChar w:fldCharType="end"/>
      </w:r>
      <w:r w:rsidRPr="0008241C">
        <w:rPr>
          <w:sz w:val="22"/>
          <w:szCs w:val="22"/>
        </w:rPr>
        <w:t xml:space="preserve">. Inequalities in access to energy between, and within, countries also persist throughout the region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07"]]},"publisher-place":"Asian Development Bank, Manila","title":"Energy for All: Addressing the Energy, Environment, and Poverty Nexus in Asia","type":"report"},"uris":["http://www.mendeley.com/documents/?uuid=06926e60-44b4-4d98-8552-5fdb4104f7fb"]}],"mendeley":{"formattedCitation":"(Asian Development Bank, 2007)","plainTextFormattedCitation":"(Asian Development Bank, 2007)","previouslyFormattedCitation":"(Asian Development Bank, 2007)"},"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07)</w:t>
      </w:r>
      <w:r w:rsidRPr="0008241C">
        <w:rPr>
          <w:sz w:val="22"/>
          <w:szCs w:val="22"/>
        </w:rPr>
        <w:fldChar w:fldCharType="end"/>
      </w:r>
      <w:r w:rsidRPr="0008241C">
        <w:rPr>
          <w:sz w:val="22"/>
          <w:szCs w:val="22"/>
        </w:rPr>
        <w:t xml:space="preserve">. Many poor people are dependent on traditional biomass fuels (wood, agricultural residue, and dung) for heating and cooking needs. At a household level, poverty generally correlates to low energy usage, heavy biomass fuel use, and a lack of access to more modern, efficient energy sources, equipment and electricity </w:t>
      </w:r>
      <w:r w:rsidRPr="0008241C">
        <w:rPr>
          <w:sz w:val="22"/>
          <w:szCs w:val="22"/>
        </w:rPr>
        <w:fldChar w:fldCharType="begin" w:fldLock="1"/>
      </w:r>
      <w:r w:rsidRPr="0008241C">
        <w:rPr>
          <w:sz w:val="22"/>
          <w:szCs w:val="22"/>
        </w:rPr>
        <w:instrText>ADDIN CSL_CITATION {"citationItems":[{"id":"ITEM-1","itemData":{"DOI":"10.1016/j.worlddev.2004.08.005","ISBN":"0305-750X","ISSN":"0305750X","abstract":"The relationship between energy and poverty is obvious and goes both ways. Recognizing this, this paper provides a short overview of different approaches to measuring energy poverty. It then presents a novel two-dimensional measure of energy poverty and energy distribution that combines the elements of access to different energy types and quantity of energy consumed. An assessment of the extent of energy poverty and changes in energy distribution pattern are analyzed by applying this measure to Indian household survey data for 1983-2000. The analysis shows a significant reduction in the level of energy poverty and a rapidly developing subcontinent. The new measure is a good complement to conventional monetary measures and is general enough to be applied to other developing countries. © 2004 Elsevier Ltd. All rights reserved.","author":[{"dropping-particle":"","family":"Pachauri","given":"S.","non-dropping-particle":"","parse-names":false,"suffix":""},{"dropping-particle":"","family":"Mueller","given":"A.","non-dropping-particle":"","parse-names":false,"suffix":""},{"dropping-particle":"","family":"Kemmler","given":"A.","non-dropping-particle":"","parse-names":false,"suffix":""},{"dropping-particle":"","family":"Spreng","given":"D.","non-dropping-particle":"","parse-names":false,"suffix":""}],"container-title":"World Development","id":"ITEM-1","issue":"12","issued":{"date-parts":[["2004"]]},"page":"2083-2104","title":"On measuring energy poverty in Indian households","type":"article-journal","volume":"32"},"uris":["http://www.mendeley.com/documents/?uuid=771d3b3a-1bc6-40ae-b8cc-fea2d9093c6e"]}],"mendeley":{"formattedCitation":"(Pachauri &lt;i&gt;et al.&lt;/i&gt;, 2004)","plainTextFormattedCitation":"(Pachauri et al., 2004)","previouslyFormattedCitation":"(Pachauri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Pachauri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w:t>
      </w:r>
      <w:r w:rsidRPr="0008241C">
        <w:rPr>
          <w:rFonts w:eastAsia="Batang"/>
          <w:color w:val="FF0000"/>
          <w:sz w:val="21"/>
          <w:szCs w:val="21"/>
        </w:rPr>
        <w:t xml:space="preserve"> </w:t>
      </w:r>
    </w:p>
    <w:p w14:paraId="3F75FA47" w14:textId="77777777" w:rsidR="00A01204" w:rsidRPr="0008241C" w:rsidRDefault="00A01204" w:rsidP="00A01204">
      <w:pPr>
        <w:rPr>
          <w:color w:val="FF0000"/>
          <w:sz w:val="22"/>
          <w:szCs w:val="22"/>
        </w:rPr>
      </w:pPr>
    </w:p>
    <w:p w14:paraId="2C0F3B8E" w14:textId="31B58E3B" w:rsidR="00A01204" w:rsidRPr="0008241C" w:rsidRDefault="00A01204" w:rsidP="00A01204">
      <w:pPr>
        <w:rPr>
          <w:sz w:val="22"/>
          <w:szCs w:val="22"/>
        </w:rPr>
      </w:pPr>
      <w:r w:rsidRPr="0008241C">
        <w:rPr>
          <w:sz w:val="22"/>
          <w:szCs w:val="22"/>
        </w:rPr>
        <w:t>A recent report found that in Asia, 21 out of 47 nations have (at least) one-fourth of their energy consumption derived from renewable resources. Some of these countries have over 80</w:t>
      </w:r>
      <w:r w:rsidR="00C934E9">
        <w:rPr>
          <w:sz w:val="22"/>
          <w:szCs w:val="22"/>
        </w:rPr>
        <w:t xml:space="preserve"> per cent</w:t>
      </w:r>
      <w:r w:rsidRPr="0008241C">
        <w:rPr>
          <w:sz w:val="22"/>
          <w:szCs w:val="22"/>
        </w:rPr>
        <w:t xml:space="preserve"> of their energy consumption based on renewable sources, such as the Lao People’s Democratic Republic (90.3</w:t>
      </w:r>
      <w:r w:rsidR="00C934E9">
        <w:rPr>
          <w:sz w:val="22"/>
          <w:szCs w:val="22"/>
        </w:rPr>
        <w:t xml:space="preserve"> per cent</w:t>
      </w:r>
      <w:r w:rsidRPr="0008241C">
        <w:rPr>
          <w:sz w:val="22"/>
          <w:szCs w:val="22"/>
        </w:rPr>
        <w:t>), Bhutan (86.7</w:t>
      </w:r>
      <w:r w:rsidR="00C934E9">
        <w:rPr>
          <w:sz w:val="22"/>
          <w:szCs w:val="22"/>
        </w:rPr>
        <w:t xml:space="preserve"> per cent</w:t>
      </w:r>
      <w:r w:rsidRPr="0008241C">
        <w:rPr>
          <w:sz w:val="22"/>
          <w:szCs w:val="22"/>
        </w:rPr>
        <w:t>), and Nepal (84.4</w:t>
      </w:r>
      <w:r w:rsidR="00C934E9">
        <w:rPr>
          <w:sz w:val="22"/>
          <w:szCs w:val="22"/>
        </w:rPr>
        <w:t xml:space="preserve"> per cent</w:t>
      </w:r>
      <w:r w:rsidRPr="0008241C">
        <w:rPr>
          <w:sz w:val="22"/>
          <w:szCs w:val="22"/>
        </w:rPr>
        <w:t xml:space="preserve">). The nations with the lowest </w:t>
      </w:r>
      <w:r w:rsidRPr="0008241C">
        <w:rPr>
          <w:sz w:val="22"/>
          <w:szCs w:val="22"/>
        </w:rPr>
        <w:lastRenderedPageBreak/>
        <w:t xml:space="preserve">renewable energy usage were: Afghanistan, Bangladesh, Tajikistan, and Viet Nam </w:t>
      </w:r>
      <w:r w:rsidRPr="0008241C">
        <w:rPr>
          <w:sz w:val="22"/>
          <w:szCs w:val="22"/>
        </w:rPr>
        <w:fldChar w:fldCharType="begin" w:fldLock="1"/>
      </w:r>
      <w:r w:rsidRPr="0008241C">
        <w:rPr>
          <w:sz w:val="22"/>
          <w:szCs w:val="22"/>
        </w:rPr>
        <w:instrText>ADDIN CSL_CITATION {"citationItems":[{"id":"ITEM-1","itemData":{"DOI":"10.22617/FLS178890-2","ISBN":"978-92-9257-911-1","author":[{"dropping-particle":"","family":"Asian Development Bank","given":"","non-dropping-particle":"","parse-names":false,"suffix":""}],"id":"ITEM-1","issued":{"date-parts":[["2017"]]},"number-of-pages":"395","publisher":"Asian Development Bank","publisher-place":"Manila, Philippines","title":"Key Indicators for Asia and the Pacific 2017","type":"report"},"uris":["http://www.mendeley.com/documents/?uuid=57470de6-10b5-4138-8352-4f63c5bdd68c"]}],"mendeley":{"formattedCitation":"(Asian Development Bank, 2017)","plainTextFormattedCitation":"(Asian Development Bank, 2017)","previouslyFormattedCitation":"(Asian Development Bank, 2017)"},"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7)</w:t>
      </w:r>
      <w:r w:rsidRPr="0008241C">
        <w:rPr>
          <w:sz w:val="22"/>
          <w:szCs w:val="22"/>
        </w:rPr>
        <w:fldChar w:fldCharType="end"/>
      </w:r>
      <w:r w:rsidRPr="0008241C">
        <w:rPr>
          <w:sz w:val="22"/>
          <w:szCs w:val="22"/>
        </w:rPr>
        <w:t>.</w:t>
      </w:r>
    </w:p>
    <w:p w14:paraId="5F6C6E2E" w14:textId="77777777" w:rsidR="00A01204" w:rsidRPr="0008241C" w:rsidRDefault="00A01204" w:rsidP="00A01204">
      <w:pPr>
        <w:rPr>
          <w:color w:val="FF0000"/>
          <w:sz w:val="22"/>
          <w:szCs w:val="22"/>
        </w:rPr>
      </w:pPr>
    </w:p>
    <w:p w14:paraId="5DCBD25F" w14:textId="2E4AB279" w:rsidR="00A01204" w:rsidRPr="0008241C" w:rsidRDefault="00A01204" w:rsidP="00A01204">
      <w:pPr>
        <w:rPr>
          <w:sz w:val="22"/>
          <w:szCs w:val="22"/>
        </w:rPr>
      </w:pPr>
      <w:r w:rsidRPr="0008241C">
        <w:rPr>
          <w:sz w:val="22"/>
          <w:szCs w:val="22"/>
        </w:rPr>
        <w:t>In the rural areas, a concern is the overexploitation of environmentally sensitive areas. Overuse of biomass can lead to the degradation of watersheds, and loss of biodiversity and habitats. This is because billions of people rely on biomass for cooking and heating, (approx.) 2 million</w:t>
      </w:r>
      <w:r w:rsidRPr="0008241C">
        <w:rPr>
          <w:spacing w:val="-35"/>
          <w:sz w:val="22"/>
          <w:szCs w:val="22"/>
        </w:rPr>
        <w:t xml:space="preserve"> </w:t>
      </w:r>
      <w:r w:rsidRPr="0008241C">
        <w:rPr>
          <w:sz w:val="22"/>
          <w:szCs w:val="22"/>
        </w:rPr>
        <w:t xml:space="preserve">tons is burned every day </w:t>
      </w:r>
      <w:r w:rsidRPr="0008241C">
        <w:rPr>
          <w:sz w:val="22"/>
          <w:szCs w:val="22"/>
        </w:rPr>
        <w:fldChar w:fldCharType="begin" w:fldLock="1"/>
      </w:r>
      <w:r w:rsidRPr="0008241C">
        <w:rPr>
          <w:sz w:val="22"/>
          <w:szCs w:val="22"/>
        </w:rPr>
        <w:instrText>ADDIN CSL_CITATION {"citationItems":[{"id":"ITEM-1","itemData":{"ISBN":"92 4 156316 8","author":[{"dropping-particle":"","family":"WHO","given":"","non-dropping-particle":"","parse-names":false,"suffix":""}],"id":"ITEM-1","issued":{"date-parts":[["2006"]]},"title":"Fuel For Life : Household Energy and Health","type":"report"},"uris":["http://www.mendeley.com/documents/?uuid=cc743a0e-9724-4147-829d-9927c10ee917"]}],"mendeley":{"formattedCitation":"(WHO, 2006)","plainTextFormattedCitation":"(WHO, 2006)","previouslyFormattedCitation":"(WHO, 2006)"},"properties":{"noteIndex":0},"schema":"https://github.com/citation-style-language/schema/raw/master/csl-citation.json"}</w:instrText>
      </w:r>
      <w:r w:rsidRPr="0008241C">
        <w:rPr>
          <w:sz w:val="22"/>
          <w:szCs w:val="22"/>
        </w:rPr>
        <w:fldChar w:fldCharType="separate"/>
      </w:r>
      <w:r w:rsidRPr="0008241C">
        <w:rPr>
          <w:noProof/>
          <w:sz w:val="22"/>
          <w:szCs w:val="22"/>
        </w:rPr>
        <w:t>(WHO, 2006)</w:t>
      </w:r>
      <w:r w:rsidRPr="0008241C">
        <w:rPr>
          <w:sz w:val="22"/>
          <w:szCs w:val="22"/>
        </w:rPr>
        <w:fldChar w:fldCharType="end"/>
      </w:r>
      <w:r w:rsidRPr="0008241C">
        <w:rPr>
          <w:sz w:val="22"/>
          <w:szCs w:val="22"/>
        </w:rPr>
        <w:t>. Where wood is scarce or the population is</w:t>
      </w:r>
      <w:r w:rsidRPr="0008241C">
        <w:rPr>
          <w:spacing w:val="-2"/>
          <w:sz w:val="22"/>
          <w:szCs w:val="22"/>
        </w:rPr>
        <w:t xml:space="preserve"> </w:t>
      </w:r>
      <w:r w:rsidRPr="0008241C">
        <w:rPr>
          <w:sz w:val="22"/>
          <w:szCs w:val="22"/>
        </w:rPr>
        <w:t>dense,</w:t>
      </w:r>
      <w:r w:rsidRPr="0008241C">
        <w:rPr>
          <w:spacing w:val="-2"/>
          <w:sz w:val="22"/>
          <w:szCs w:val="22"/>
        </w:rPr>
        <w:t xml:space="preserve"> </w:t>
      </w:r>
      <w:r w:rsidRPr="0008241C">
        <w:rPr>
          <w:sz w:val="22"/>
          <w:szCs w:val="22"/>
        </w:rPr>
        <w:t>reforestation</w:t>
      </w:r>
      <w:r w:rsidRPr="0008241C">
        <w:rPr>
          <w:spacing w:val="-3"/>
          <w:sz w:val="22"/>
          <w:szCs w:val="22"/>
        </w:rPr>
        <w:t xml:space="preserve"> </w:t>
      </w:r>
      <w:r w:rsidRPr="0008241C">
        <w:rPr>
          <w:sz w:val="22"/>
          <w:szCs w:val="22"/>
        </w:rPr>
        <w:t>does</w:t>
      </w:r>
      <w:r w:rsidRPr="0008241C">
        <w:rPr>
          <w:spacing w:val="-2"/>
          <w:sz w:val="22"/>
          <w:szCs w:val="22"/>
        </w:rPr>
        <w:t xml:space="preserve"> </w:t>
      </w:r>
      <w:r w:rsidRPr="0008241C">
        <w:rPr>
          <w:sz w:val="22"/>
          <w:szCs w:val="22"/>
        </w:rPr>
        <w:t>not</w:t>
      </w:r>
      <w:r w:rsidRPr="0008241C">
        <w:rPr>
          <w:spacing w:val="-4"/>
          <w:sz w:val="22"/>
          <w:szCs w:val="22"/>
        </w:rPr>
        <w:t xml:space="preserve"> </w:t>
      </w:r>
      <w:r w:rsidRPr="0008241C">
        <w:rPr>
          <w:sz w:val="22"/>
          <w:szCs w:val="22"/>
        </w:rPr>
        <w:t>match</w:t>
      </w:r>
      <w:r w:rsidRPr="0008241C">
        <w:rPr>
          <w:spacing w:val="-5"/>
          <w:sz w:val="22"/>
          <w:szCs w:val="22"/>
        </w:rPr>
        <w:t xml:space="preserve"> </w:t>
      </w:r>
      <w:r w:rsidRPr="0008241C">
        <w:rPr>
          <w:sz w:val="22"/>
          <w:szCs w:val="22"/>
        </w:rPr>
        <w:t>the</w:t>
      </w:r>
      <w:r w:rsidRPr="0008241C">
        <w:rPr>
          <w:spacing w:val="-2"/>
          <w:sz w:val="22"/>
          <w:szCs w:val="22"/>
        </w:rPr>
        <w:t xml:space="preserve"> </w:t>
      </w:r>
      <w:r w:rsidRPr="0008241C">
        <w:rPr>
          <w:sz w:val="22"/>
          <w:szCs w:val="22"/>
        </w:rPr>
        <w:t>demand</w:t>
      </w:r>
      <w:r w:rsidRPr="0008241C">
        <w:rPr>
          <w:spacing w:val="-2"/>
          <w:sz w:val="22"/>
          <w:szCs w:val="22"/>
        </w:rPr>
        <w:t xml:space="preserve"> </w:t>
      </w:r>
      <w:r w:rsidRPr="0008241C">
        <w:rPr>
          <w:sz w:val="22"/>
          <w:szCs w:val="22"/>
        </w:rPr>
        <w:t>for</w:t>
      </w:r>
      <w:r w:rsidRPr="0008241C">
        <w:rPr>
          <w:spacing w:val="-2"/>
          <w:sz w:val="22"/>
          <w:szCs w:val="22"/>
        </w:rPr>
        <w:t xml:space="preserve"> </w:t>
      </w:r>
      <w:r w:rsidRPr="0008241C">
        <w:rPr>
          <w:sz w:val="22"/>
          <w:szCs w:val="22"/>
        </w:rPr>
        <w:t>fuel</w:t>
      </w:r>
      <w:r w:rsidRPr="0008241C">
        <w:rPr>
          <w:spacing w:val="-5"/>
          <w:sz w:val="22"/>
          <w:szCs w:val="22"/>
        </w:rPr>
        <w:t xml:space="preserve"> </w:t>
      </w:r>
      <w:r w:rsidRPr="0008241C">
        <w:rPr>
          <w:sz w:val="22"/>
          <w:szCs w:val="22"/>
        </w:rPr>
        <w:t>resulting</w:t>
      </w:r>
      <w:r w:rsidRPr="0008241C">
        <w:rPr>
          <w:spacing w:val="-3"/>
          <w:sz w:val="22"/>
          <w:szCs w:val="22"/>
        </w:rPr>
        <w:t xml:space="preserve"> </w:t>
      </w:r>
      <w:r w:rsidRPr="0008241C">
        <w:rPr>
          <w:sz w:val="22"/>
          <w:szCs w:val="22"/>
        </w:rPr>
        <w:t>in</w:t>
      </w:r>
      <w:r w:rsidRPr="0008241C">
        <w:rPr>
          <w:spacing w:val="-3"/>
          <w:sz w:val="22"/>
          <w:szCs w:val="22"/>
        </w:rPr>
        <w:t xml:space="preserve"> </w:t>
      </w:r>
      <w:r w:rsidRPr="0008241C">
        <w:rPr>
          <w:sz w:val="22"/>
          <w:szCs w:val="22"/>
        </w:rPr>
        <w:t>deforestation,</w:t>
      </w:r>
      <w:r w:rsidRPr="0008241C">
        <w:rPr>
          <w:spacing w:val="-4"/>
          <w:sz w:val="22"/>
          <w:szCs w:val="22"/>
        </w:rPr>
        <w:t xml:space="preserve"> </w:t>
      </w:r>
      <w:r w:rsidRPr="0008241C">
        <w:rPr>
          <w:sz w:val="22"/>
          <w:szCs w:val="22"/>
        </w:rPr>
        <w:t>desertification, and</w:t>
      </w:r>
      <w:r w:rsidRPr="0008241C">
        <w:rPr>
          <w:spacing w:val="-5"/>
          <w:sz w:val="22"/>
          <w:szCs w:val="22"/>
        </w:rPr>
        <w:t xml:space="preserve"> </w:t>
      </w:r>
      <w:r w:rsidRPr="0008241C">
        <w:rPr>
          <w:sz w:val="22"/>
          <w:szCs w:val="22"/>
        </w:rPr>
        <w:t>land</w:t>
      </w:r>
      <w:r w:rsidRPr="0008241C">
        <w:rPr>
          <w:spacing w:val="-3"/>
          <w:sz w:val="22"/>
          <w:szCs w:val="22"/>
        </w:rPr>
        <w:t xml:space="preserve"> </w:t>
      </w:r>
      <w:r w:rsidRPr="0008241C">
        <w:rPr>
          <w:sz w:val="22"/>
          <w:szCs w:val="22"/>
        </w:rPr>
        <w:t>degradation.</w:t>
      </w:r>
      <w:r w:rsidRPr="0008241C">
        <w:rPr>
          <w:spacing w:val="-3"/>
          <w:sz w:val="22"/>
          <w:szCs w:val="22"/>
        </w:rPr>
        <w:t xml:space="preserve"> </w:t>
      </w:r>
      <w:r w:rsidRPr="0008241C">
        <w:rPr>
          <w:sz w:val="22"/>
          <w:szCs w:val="22"/>
        </w:rPr>
        <w:t>Even</w:t>
      </w:r>
      <w:r w:rsidRPr="0008241C">
        <w:rPr>
          <w:spacing w:val="-5"/>
          <w:sz w:val="22"/>
          <w:szCs w:val="22"/>
        </w:rPr>
        <w:t xml:space="preserve"> </w:t>
      </w:r>
      <w:r w:rsidRPr="0008241C">
        <w:rPr>
          <w:sz w:val="22"/>
          <w:szCs w:val="22"/>
        </w:rPr>
        <w:t>when</w:t>
      </w:r>
      <w:r w:rsidRPr="0008241C">
        <w:rPr>
          <w:spacing w:val="-3"/>
          <w:sz w:val="22"/>
          <w:szCs w:val="22"/>
        </w:rPr>
        <w:t xml:space="preserve"> </w:t>
      </w:r>
      <w:r w:rsidRPr="0008241C">
        <w:rPr>
          <w:sz w:val="22"/>
          <w:szCs w:val="22"/>
        </w:rPr>
        <w:t>trees</w:t>
      </w:r>
      <w:r w:rsidRPr="0008241C">
        <w:rPr>
          <w:spacing w:val="-3"/>
          <w:sz w:val="22"/>
          <w:szCs w:val="22"/>
        </w:rPr>
        <w:t xml:space="preserve"> </w:t>
      </w:r>
      <w:r w:rsidRPr="0008241C">
        <w:rPr>
          <w:sz w:val="22"/>
          <w:szCs w:val="22"/>
        </w:rPr>
        <w:t>are</w:t>
      </w:r>
      <w:r w:rsidRPr="0008241C">
        <w:rPr>
          <w:spacing w:val="-2"/>
          <w:sz w:val="22"/>
          <w:szCs w:val="22"/>
        </w:rPr>
        <w:t xml:space="preserve"> </w:t>
      </w:r>
      <w:r w:rsidRPr="0008241C">
        <w:rPr>
          <w:sz w:val="22"/>
          <w:szCs w:val="22"/>
        </w:rPr>
        <w:t>not</w:t>
      </w:r>
      <w:r w:rsidRPr="0008241C">
        <w:rPr>
          <w:spacing w:val="-2"/>
          <w:sz w:val="22"/>
          <w:szCs w:val="22"/>
        </w:rPr>
        <w:t xml:space="preserve"> </w:t>
      </w:r>
      <w:r w:rsidRPr="0008241C">
        <w:rPr>
          <w:sz w:val="22"/>
          <w:szCs w:val="22"/>
        </w:rPr>
        <w:t>felled,</w:t>
      </w:r>
      <w:r w:rsidRPr="0008241C">
        <w:rPr>
          <w:spacing w:val="-3"/>
          <w:sz w:val="22"/>
          <w:szCs w:val="22"/>
        </w:rPr>
        <w:t xml:space="preserve"> </w:t>
      </w:r>
      <w:r w:rsidRPr="0008241C">
        <w:rPr>
          <w:sz w:val="22"/>
          <w:szCs w:val="22"/>
        </w:rPr>
        <w:t>collecting</w:t>
      </w:r>
      <w:r w:rsidRPr="0008241C">
        <w:rPr>
          <w:spacing w:val="-3"/>
          <w:sz w:val="22"/>
          <w:szCs w:val="22"/>
        </w:rPr>
        <w:t xml:space="preserve"> </w:t>
      </w:r>
      <w:r w:rsidRPr="0008241C">
        <w:rPr>
          <w:sz w:val="22"/>
          <w:szCs w:val="22"/>
        </w:rPr>
        <w:t>dung,</w:t>
      </w:r>
      <w:r w:rsidRPr="0008241C">
        <w:rPr>
          <w:spacing w:val="-2"/>
          <w:sz w:val="22"/>
          <w:szCs w:val="22"/>
        </w:rPr>
        <w:t xml:space="preserve"> </w:t>
      </w:r>
      <w:r w:rsidRPr="0008241C">
        <w:rPr>
          <w:sz w:val="22"/>
          <w:szCs w:val="22"/>
        </w:rPr>
        <w:t>branches,</w:t>
      </w:r>
      <w:r w:rsidRPr="0008241C">
        <w:rPr>
          <w:spacing w:val="-3"/>
          <w:sz w:val="22"/>
          <w:szCs w:val="22"/>
        </w:rPr>
        <w:t xml:space="preserve"> </w:t>
      </w:r>
      <w:r w:rsidRPr="0008241C">
        <w:rPr>
          <w:sz w:val="22"/>
          <w:szCs w:val="22"/>
        </w:rPr>
        <w:t>shrubs,</w:t>
      </w:r>
      <w:r w:rsidRPr="0008241C">
        <w:rPr>
          <w:spacing w:val="-3"/>
          <w:sz w:val="22"/>
          <w:szCs w:val="22"/>
        </w:rPr>
        <w:t xml:space="preserve"> </w:t>
      </w:r>
      <w:r w:rsidRPr="0008241C">
        <w:rPr>
          <w:sz w:val="22"/>
          <w:szCs w:val="22"/>
        </w:rPr>
        <w:t>roots,</w:t>
      </w:r>
      <w:r w:rsidRPr="0008241C">
        <w:rPr>
          <w:spacing w:val="-4"/>
          <w:sz w:val="22"/>
          <w:szCs w:val="22"/>
        </w:rPr>
        <w:t xml:space="preserve"> </w:t>
      </w:r>
      <w:r w:rsidRPr="0008241C">
        <w:rPr>
          <w:sz w:val="22"/>
          <w:szCs w:val="22"/>
        </w:rPr>
        <w:t xml:space="preserve">twigs, leaves, and bark can deplete forest ecosystems and soils of much needed nutrients </w:t>
      </w:r>
      <w:r w:rsidRPr="0008241C">
        <w:rPr>
          <w:sz w:val="22"/>
          <w:szCs w:val="22"/>
        </w:rPr>
        <w:fldChar w:fldCharType="begin" w:fldLock="1"/>
      </w:r>
      <w:r w:rsidRPr="0008241C">
        <w:rPr>
          <w:sz w:val="22"/>
          <w:szCs w:val="22"/>
        </w:rPr>
        <w:instrText>ADDIN CSL_CITATION {"citationItems":[{"id":"ITEM-1","itemData":{"DOI":"10.1016/S0360-5442(99)00015-8","ISBN":"0360-5442","ISSN":"03605442","abstract":"We present a quantitative dynamic simulation model as a system study for rural household-biomass fuel consumption in LDCs such as Bangladesh. The rural areas of Bangladesh serve for model validation. The parameters, constants and initial values in the model represent present conditions. The performance of the system has been evaluated by incorporating alternative policies, and the model has been simulated to project the status of the system over an extended period of time. Several variables have been selected to assess system response as well as the impacts of policies. An assessment of household-biomass fuel consumption impact on environmental degradation is made for deforestation.","author":[{"dropping-particle":"","family":"Alam","given":"M. S.","non-dropping-particle":"","parse-names":false,"suffix":""},{"dropping-particle":"","family":"Islam","given":"K. K.","non-dropping-particle":"","parse-names":false,"suffix":""},{"dropping-particle":"","family":"Huq","given":"A. M Z","non-dropping-particle":"","parse-names":false,"suffix":""}],"container-title":"Energy","id":"ITEM-1","issue":"8","issued":{"date-parts":[["1999"]]},"page":"743-752","title":"Simulation of rural household fuel consumption in Bangladesh","type":"article-journal","volume":"24"},"uris":["http://www.mendeley.com/documents/?uuid=1becb298-b139-4765-852a-603c80863057"]}],"mendeley":{"formattedCitation":"(Alam &lt;i&gt;et al.&lt;/i&gt;, 1999)","plainTextFormattedCitation":"(Alam et al., 1999)","previouslyFormattedCitation":"(Alam &lt;i&gt;et al.&lt;/i&gt;, 1999)"},"properties":{"noteIndex":0},"schema":"https://github.com/citation-style-language/schema/raw/master/csl-citation.json"}</w:instrText>
      </w:r>
      <w:r w:rsidRPr="0008241C">
        <w:rPr>
          <w:sz w:val="22"/>
          <w:szCs w:val="22"/>
        </w:rPr>
        <w:fldChar w:fldCharType="separate"/>
      </w:r>
      <w:r w:rsidRPr="0008241C">
        <w:rPr>
          <w:noProof/>
          <w:sz w:val="22"/>
          <w:szCs w:val="22"/>
        </w:rPr>
        <w:t xml:space="preserve">(Alam </w:t>
      </w:r>
      <w:r w:rsidRPr="0008241C">
        <w:rPr>
          <w:i/>
          <w:noProof/>
          <w:sz w:val="22"/>
          <w:szCs w:val="22"/>
        </w:rPr>
        <w:t>et al.</w:t>
      </w:r>
      <w:r w:rsidRPr="0008241C">
        <w:rPr>
          <w:noProof/>
          <w:sz w:val="22"/>
          <w:szCs w:val="22"/>
        </w:rPr>
        <w:t>, 1999)</w:t>
      </w:r>
      <w:r w:rsidRPr="0008241C">
        <w:rPr>
          <w:sz w:val="22"/>
          <w:szCs w:val="22"/>
        </w:rPr>
        <w:fldChar w:fldCharType="end"/>
      </w:r>
      <w:r w:rsidRPr="0008241C">
        <w:rPr>
          <w:sz w:val="22"/>
          <w:szCs w:val="22"/>
        </w:rPr>
        <w:t>. South-East Asia also produces significant amounts of agricultural crops, led by paddy and oil-palm fruit. In 2005, Indonesia was the largest producer of paddy, maize and cassava, providing 33, 46 and 44 per cent, respectively, of the region’s totals. Thailand was the largest producer of sugarcane, producing 37 per cent of the total, while Indonesia and Malaysia topped oil-palm fruit production together reaching a share of over 85</w:t>
      </w:r>
      <w:r w:rsidR="00C934E9">
        <w:rPr>
          <w:sz w:val="22"/>
          <w:szCs w:val="22"/>
        </w:rPr>
        <w:t xml:space="preserve"> per cent</w:t>
      </w:r>
      <w:r w:rsidRPr="0008241C">
        <w:rPr>
          <w:sz w:val="22"/>
          <w:szCs w:val="22"/>
        </w:rPr>
        <w:t xml:space="preserve">. The region thus has huge potential for utilizing biomass resources </w:t>
      </w:r>
      <w:r w:rsidRPr="0008241C">
        <w:rPr>
          <w:sz w:val="22"/>
          <w:szCs w:val="22"/>
        </w:rPr>
        <w:fldChar w:fldCharType="begin" w:fldLock="1"/>
      </w:r>
      <w:r w:rsidRPr="0008241C">
        <w:rPr>
          <w:sz w:val="22"/>
          <w:szCs w:val="22"/>
        </w:rPr>
        <w:instrText>ADDIN CSL_CITATION {"citationItems":[{"id":"ITEM-1","itemData":{"ISBN":"978-92-1-120544-2","author":[{"dropping-particle":"","family":"UNESCAP","given":"","non-dropping-particle":"","parse-names":false,"suffix":""}],"id":"ITEM-1","issued":{"date-parts":[["2008"]]},"number-of-pages":"240","publisher":"United Nations Economic and Social Commission for Asia and the Pacific","publisher-place":"Bangkok, Thailand","title":"Energy Security and Sustainable Development in Asia and the Pacific","type":"book"},"uris":["http://www.mendeley.com/documents/?uuid=68aabb59-9c02-48ec-9c02-2463ba915774"]}],"mendeley":{"formattedCitation":"(UNESCAP, 2008)","plainTextFormattedCitation":"(UNESCAP, 2008)","previouslyFormattedCitation":"(UNESCAP, 2008)"},"properties":{"noteIndex":0},"schema":"https://github.com/citation-style-language/schema/raw/master/csl-citation.json"}</w:instrText>
      </w:r>
      <w:r w:rsidRPr="0008241C">
        <w:rPr>
          <w:sz w:val="22"/>
          <w:szCs w:val="22"/>
        </w:rPr>
        <w:fldChar w:fldCharType="separate"/>
      </w:r>
      <w:r w:rsidRPr="0008241C">
        <w:rPr>
          <w:noProof/>
          <w:sz w:val="22"/>
          <w:szCs w:val="22"/>
        </w:rPr>
        <w:t xml:space="preserve">(UNESCAP, 2008; </w:t>
      </w:r>
      <w:r w:rsidRPr="0008241C">
        <w:rPr>
          <w:sz w:val="22"/>
          <w:szCs w:val="22"/>
        </w:rPr>
        <w:t>www.indexmundi.com</w:t>
      </w:r>
      <w:r w:rsidRPr="0008241C">
        <w:rPr>
          <w:noProof/>
          <w:sz w:val="22"/>
          <w:szCs w:val="22"/>
        </w:rPr>
        <w:t>)</w:t>
      </w:r>
      <w:r w:rsidRPr="0008241C">
        <w:rPr>
          <w:sz w:val="22"/>
          <w:szCs w:val="22"/>
        </w:rPr>
        <w:fldChar w:fldCharType="end"/>
      </w:r>
      <w:r w:rsidRPr="0008241C">
        <w:rPr>
          <w:sz w:val="22"/>
          <w:szCs w:val="22"/>
        </w:rPr>
        <w:t xml:space="preserve">. </w:t>
      </w:r>
    </w:p>
    <w:p w14:paraId="6F52636C" w14:textId="77777777" w:rsidR="00A01204" w:rsidRPr="0008241C" w:rsidRDefault="00A01204" w:rsidP="00A01204">
      <w:pPr>
        <w:rPr>
          <w:sz w:val="22"/>
          <w:szCs w:val="22"/>
        </w:rPr>
      </w:pPr>
    </w:p>
    <w:p w14:paraId="46BD0911" w14:textId="771E798E" w:rsidR="00A01204" w:rsidRPr="0008241C" w:rsidRDefault="00A01204" w:rsidP="00A01204">
      <w:pPr>
        <w:rPr>
          <w:color w:val="FF0000"/>
          <w:sz w:val="22"/>
          <w:szCs w:val="22"/>
        </w:rPr>
      </w:pPr>
      <w:r w:rsidRPr="0008241C">
        <w:rPr>
          <w:sz w:val="22"/>
          <w:szCs w:val="22"/>
        </w:rPr>
        <w:t>Women</w:t>
      </w:r>
      <w:r w:rsidRPr="0008241C">
        <w:rPr>
          <w:spacing w:val="-6"/>
          <w:sz w:val="22"/>
          <w:szCs w:val="22"/>
        </w:rPr>
        <w:t xml:space="preserve"> </w:t>
      </w:r>
      <w:r w:rsidRPr="0008241C">
        <w:rPr>
          <w:sz w:val="22"/>
          <w:szCs w:val="22"/>
        </w:rPr>
        <w:t>and children in rural poor communities are often affected by wood fuel scarcity. In some instances necessitating the need to walk long distances as they search for firewood and therefore leaving less time for cultivating crops and attending school. It is reported that in Asia alone, 730 teragrammes of biomass are burned in a typical year from both anthropogenic and natural causes. Forest burning comprises 45</w:t>
      </w:r>
      <w:r w:rsidR="00C934E9">
        <w:rPr>
          <w:sz w:val="22"/>
          <w:szCs w:val="22"/>
        </w:rPr>
        <w:t xml:space="preserve"> per cent</w:t>
      </w:r>
      <w:r w:rsidRPr="0008241C">
        <w:rPr>
          <w:sz w:val="22"/>
          <w:szCs w:val="22"/>
        </w:rPr>
        <w:t xml:space="preserve"> of the total, the burning of crop residues in the field comprises 34</w:t>
      </w:r>
      <w:r w:rsidR="00C934E9">
        <w:rPr>
          <w:sz w:val="22"/>
          <w:szCs w:val="22"/>
        </w:rPr>
        <w:t xml:space="preserve"> per cent</w:t>
      </w:r>
      <w:r w:rsidRPr="0008241C">
        <w:rPr>
          <w:sz w:val="22"/>
          <w:szCs w:val="22"/>
        </w:rPr>
        <w:t>, and 20</w:t>
      </w:r>
      <w:r w:rsidR="00C934E9">
        <w:rPr>
          <w:sz w:val="22"/>
          <w:szCs w:val="22"/>
        </w:rPr>
        <w:t xml:space="preserve"> per cent</w:t>
      </w:r>
      <w:r w:rsidRPr="0008241C">
        <w:rPr>
          <w:sz w:val="22"/>
          <w:szCs w:val="22"/>
        </w:rPr>
        <w:t xml:space="preserve"> comes from the burning of grassland and savanna. China contributes 25</w:t>
      </w:r>
      <w:r w:rsidR="00C934E9">
        <w:rPr>
          <w:sz w:val="22"/>
          <w:szCs w:val="22"/>
        </w:rPr>
        <w:t xml:space="preserve"> per cent</w:t>
      </w:r>
      <w:r w:rsidRPr="0008241C">
        <w:rPr>
          <w:sz w:val="22"/>
          <w:szCs w:val="22"/>
        </w:rPr>
        <w:t xml:space="preserve"> of the total, India 18</w:t>
      </w:r>
      <w:r w:rsidR="00C934E9">
        <w:rPr>
          <w:sz w:val="22"/>
          <w:szCs w:val="22"/>
        </w:rPr>
        <w:t xml:space="preserve"> per cent</w:t>
      </w:r>
      <w:r w:rsidRPr="0008241C">
        <w:rPr>
          <w:sz w:val="22"/>
          <w:szCs w:val="22"/>
        </w:rPr>
        <w:t>, Indonesia 13</w:t>
      </w:r>
      <w:r w:rsidR="00C934E9">
        <w:rPr>
          <w:sz w:val="22"/>
          <w:szCs w:val="22"/>
        </w:rPr>
        <w:t xml:space="preserve"> per cent</w:t>
      </w:r>
      <w:r w:rsidRPr="0008241C">
        <w:rPr>
          <w:sz w:val="22"/>
          <w:szCs w:val="22"/>
        </w:rPr>
        <w:t>, and Myanmar 8</w:t>
      </w:r>
      <w:r w:rsidR="00C934E9">
        <w:rPr>
          <w:sz w:val="22"/>
          <w:szCs w:val="22"/>
        </w:rPr>
        <w:t xml:space="preserve"> per cent</w:t>
      </w:r>
      <w:r w:rsidRPr="0008241C">
        <w:rPr>
          <w:sz w:val="22"/>
          <w:szCs w:val="22"/>
        </w:rPr>
        <w:t xml:space="preserve">. Regionally, forest burning in South-East Asia dominates   </w:t>
      </w:r>
      <w:r w:rsidRPr="0008241C">
        <w:rPr>
          <w:sz w:val="22"/>
          <w:szCs w:val="22"/>
        </w:rPr>
        <w:fldChar w:fldCharType="begin" w:fldLock="1"/>
      </w:r>
      <w:r w:rsidRPr="0008241C">
        <w:rPr>
          <w:sz w:val="22"/>
          <w:szCs w:val="22"/>
        </w:rPr>
        <w:instrText>ADDIN CSL_CITATION {"citationItems":[{"id":"ITEM-1","itemData":{"DOI":"10.1029/2003GB002040","ISSN":"08866236","author":[{"dropping-particle":"","family":"Streets","given":"D. G.","non-dropping-particle":"","parse-names":false,"suffix":""},{"dropping-particle":"","family":"Yarber","given":"K. F.","non-dropping-particle":"","parse-names":false,"suffix":""},{"dropping-particle":"","family":"Woo","given":"J.-H.","non-dropping-particle":"","parse-names":false,"suffix":""},{"dropping-particle":"","family":"Carmichael","given":"G. R.","non-dropping-particle":"","parse-names":false,"suffix":""}],"container-title":"Global Biogeochemical Cycles","id":"ITEM-1","issue":"4","issued":{"date-parts":[["2003","12","1"]]},"page":"n/a-n/a","title":"Biomass burning in Asia: Annual and seasonal estimates and atmospheric emissions","type":"article-journal","volume":"17"},"uris":["http://www.mendeley.com/documents/?uuid=c235cde5-20a8-3c48-8040-929f94892952"]}],"mendeley":{"formattedCitation":"(Streets &lt;i&gt;et al.&lt;/i&gt;, 2003)","plainTextFormattedCitation":"(Streets et al., 2003)","previouslyFormattedCitation":"(Streets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Streets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w:t>
      </w:r>
    </w:p>
    <w:bookmarkEnd w:id="626"/>
    <w:p w14:paraId="5D119B21" w14:textId="10C5D440" w:rsidR="00A01204" w:rsidRDefault="00A01204" w:rsidP="00A01204">
      <w:pPr>
        <w:rPr>
          <w:sz w:val="22"/>
          <w:szCs w:val="22"/>
        </w:rPr>
      </w:pPr>
    </w:p>
    <w:p w14:paraId="106C5BD7" w14:textId="2244E8B8" w:rsidR="006D6CC6" w:rsidRDefault="006D6CC6" w:rsidP="00A01204">
      <w:pPr>
        <w:rPr>
          <w:sz w:val="22"/>
          <w:szCs w:val="22"/>
        </w:rPr>
      </w:pPr>
    </w:p>
    <w:p w14:paraId="48A0A433" w14:textId="55C80BB2" w:rsidR="006D6CC6" w:rsidRDefault="006D6CC6" w:rsidP="00A01204">
      <w:pPr>
        <w:rPr>
          <w:sz w:val="22"/>
          <w:szCs w:val="22"/>
        </w:rPr>
      </w:pPr>
    </w:p>
    <w:p w14:paraId="76759D54" w14:textId="77777777" w:rsidR="006D6CC6" w:rsidRPr="0008241C" w:rsidRDefault="006D6CC6" w:rsidP="00A01204">
      <w:pPr>
        <w:rPr>
          <w:sz w:val="22"/>
          <w:szCs w:val="22"/>
        </w:rPr>
      </w:pPr>
    </w:p>
    <w:p w14:paraId="0779258C" w14:textId="77777777" w:rsidR="00A01204" w:rsidRPr="0008241C" w:rsidRDefault="00A01204" w:rsidP="00A01204">
      <w:pPr>
        <w:rPr>
          <w:sz w:val="22"/>
          <w:szCs w:val="22"/>
        </w:rPr>
      </w:pPr>
      <w:r w:rsidRPr="0008241C">
        <w:rPr>
          <w:noProof/>
          <w:sz w:val="22"/>
          <w:szCs w:val="22"/>
        </w:rPr>
        <w:lastRenderedPageBreak/>
        <w:drawing>
          <wp:inline distT="0" distB="0" distL="0" distR="0" wp14:anchorId="1F7AA14D" wp14:editId="3E8ACA2F">
            <wp:extent cx="5450774" cy="4357251"/>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116" cstate="email">
                      <a:extLst>
                        <a:ext uri="{28A0092B-C50C-407E-A947-70E740481C1C}">
                          <a14:useLocalDpi xmlns:a14="http://schemas.microsoft.com/office/drawing/2010/main"/>
                        </a:ext>
                      </a:extLst>
                    </a:blip>
                    <a:srcRect b="1546"/>
                    <a:stretch/>
                  </pic:blipFill>
                  <pic:spPr bwMode="auto">
                    <a:xfrm>
                      <a:off x="0" y="0"/>
                      <a:ext cx="5495628" cy="4393106"/>
                    </a:xfrm>
                    <a:prstGeom prst="rect">
                      <a:avLst/>
                    </a:prstGeom>
                    <a:noFill/>
                    <a:ln>
                      <a:noFill/>
                    </a:ln>
                    <a:extLst>
                      <a:ext uri="{53640926-AAD7-44D8-BBD7-CCE9431645EC}">
                        <a14:shadowObscured xmlns:a14="http://schemas.microsoft.com/office/drawing/2010/main"/>
                      </a:ext>
                    </a:extLst>
                  </pic:spPr>
                </pic:pic>
              </a:graphicData>
            </a:graphic>
          </wp:inline>
        </w:drawing>
      </w:r>
    </w:p>
    <w:p w14:paraId="4DA2163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27" w:name="_Toc494766088"/>
      <w:r w:rsidRPr="0008241C">
        <w:rPr>
          <w:b/>
          <w:kern w:val="2"/>
          <w:sz w:val="22"/>
          <w:szCs w:val="22"/>
          <w:lang w:eastAsia="ja-JP"/>
        </w:rPr>
        <w:t>Figure 2.31 Access to electricity in the Asia-Pacific region</w:t>
      </w:r>
      <w:bookmarkEnd w:id="627"/>
    </w:p>
    <w:p w14:paraId="5E3A47B1" w14:textId="77777777" w:rsidR="00A01204" w:rsidRPr="0008241C" w:rsidRDefault="00A01204" w:rsidP="00A01204">
      <w:pPr>
        <w:rPr>
          <w:sz w:val="21"/>
          <w:szCs w:val="22"/>
        </w:rPr>
      </w:pPr>
      <w:r w:rsidRPr="0008241C">
        <w:rPr>
          <w:sz w:val="22"/>
          <w:szCs w:val="22"/>
        </w:rPr>
        <w:t>Note: Maps are prepared based on subregional averages. The data compiled by World Bank indicates that 79.50 percentage of population in south Asia and 85.19 percentage of population in west Asia have access to electricity. Data source: World Bank.</w:t>
      </w:r>
    </w:p>
    <w:p w14:paraId="7CDD2EBC" w14:textId="77777777" w:rsidR="00A01204" w:rsidRPr="0008241C" w:rsidRDefault="00A01204" w:rsidP="00A01204">
      <w:pPr>
        <w:rPr>
          <w:sz w:val="22"/>
          <w:szCs w:val="22"/>
        </w:rPr>
      </w:pPr>
    </w:p>
    <w:p w14:paraId="4C56CF8B" w14:textId="77777777" w:rsidR="00A01204" w:rsidRPr="0008241C" w:rsidRDefault="00A01204" w:rsidP="00A01204">
      <w:pPr>
        <w:rPr>
          <w:sz w:val="22"/>
          <w:szCs w:val="22"/>
        </w:rPr>
      </w:pPr>
    </w:p>
    <w:p w14:paraId="3964DB0B" w14:textId="77777777" w:rsidR="00A01204" w:rsidRPr="0008241C" w:rsidRDefault="00A01204" w:rsidP="00A01204">
      <w:pPr>
        <w:keepNext/>
        <w:tabs>
          <w:tab w:val="clear" w:pos="1247"/>
          <w:tab w:val="left" w:pos="765"/>
        </w:tabs>
        <w:outlineLvl w:val="2"/>
        <w:rPr>
          <w:b/>
          <w:sz w:val="24"/>
          <w:szCs w:val="24"/>
        </w:rPr>
      </w:pPr>
      <w:bookmarkStart w:id="628" w:name="2.4.4_Food_security"/>
      <w:bookmarkStart w:id="629" w:name="_bookmark52"/>
      <w:bookmarkStart w:id="630" w:name="_Toc494765784"/>
      <w:bookmarkStart w:id="631" w:name="_Toc504317139"/>
      <w:bookmarkStart w:id="632" w:name="_Toc504317832"/>
      <w:bookmarkStart w:id="633" w:name="_Toc504320386"/>
      <w:bookmarkStart w:id="634" w:name="_Toc504320833"/>
      <w:bookmarkStart w:id="635" w:name="_Toc504321178"/>
      <w:bookmarkStart w:id="636" w:name="_Toc524041348"/>
      <w:bookmarkEnd w:id="628"/>
      <w:bookmarkEnd w:id="629"/>
      <w:r w:rsidRPr="0008241C">
        <w:rPr>
          <w:b/>
          <w:sz w:val="24"/>
          <w:szCs w:val="24"/>
        </w:rPr>
        <w:t>2.4.</w:t>
      </w:r>
      <w:r w:rsidRPr="0008241C">
        <w:rPr>
          <w:rFonts w:eastAsia="Malgun Gothic"/>
          <w:b/>
          <w:sz w:val="24"/>
          <w:szCs w:val="24"/>
          <w:lang w:eastAsia="ko-KR"/>
        </w:rPr>
        <w:t>3</w:t>
      </w:r>
      <w:r w:rsidRPr="0008241C">
        <w:rPr>
          <w:rFonts w:eastAsia="Malgun Gothic"/>
          <w:b/>
          <w:sz w:val="24"/>
          <w:szCs w:val="24"/>
          <w:lang w:eastAsia="ko-KR"/>
        </w:rPr>
        <w:tab/>
      </w:r>
      <w:r w:rsidRPr="0008241C">
        <w:rPr>
          <w:b/>
          <w:sz w:val="24"/>
          <w:szCs w:val="24"/>
        </w:rPr>
        <w:t>Food</w:t>
      </w:r>
      <w:r w:rsidRPr="0008241C">
        <w:rPr>
          <w:b/>
          <w:spacing w:val="-3"/>
          <w:sz w:val="24"/>
          <w:szCs w:val="24"/>
        </w:rPr>
        <w:t xml:space="preserve"> </w:t>
      </w:r>
      <w:r w:rsidRPr="0008241C">
        <w:rPr>
          <w:b/>
          <w:sz w:val="24"/>
          <w:szCs w:val="24"/>
        </w:rPr>
        <w:t>security</w:t>
      </w:r>
      <w:bookmarkEnd w:id="630"/>
      <w:bookmarkEnd w:id="631"/>
      <w:bookmarkEnd w:id="632"/>
      <w:bookmarkEnd w:id="633"/>
      <w:bookmarkEnd w:id="634"/>
      <w:bookmarkEnd w:id="635"/>
      <w:bookmarkEnd w:id="636"/>
    </w:p>
    <w:p w14:paraId="6D33FCC6" w14:textId="77777777" w:rsidR="00A01204" w:rsidRPr="0008241C" w:rsidRDefault="00A01204" w:rsidP="00A01204">
      <w:pPr>
        <w:rPr>
          <w:sz w:val="22"/>
          <w:szCs w:val="22"/>
        </w:rPr>
      </w:pPr>
    </w:p>
    <w:p w14:paraId="7E753894" w14:textId="77777777" w:rsidR="00A01204" w:rsidRPr="0008241C" w:rsidRDefault="00A01204" w:rsidP="00A01204">
      <w:pPr>
        <w:rPr>
          <w:sz w:val="22"/>
          <w:szCs w:val="22"/>
        </w:rPr>
      </w:pPr>
      <w:r w:rsidRPr="0008241C">
        <w:rPr>
          <w:sz w:val="22"/>
          <w:szCs w:val="22"/>
        </w:rPr>
        <w:t xml:space="preserve">The Asia-Pacific, particularly the Pacific nations, is characterized by a fragile economic structure, largely dependent on natural resources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daluyong City, Philippines","title":"Food Security in Asia and the Pacific","type":"report"},"uris":["http://www.mendeley.com/documents/?uuid=f79e84e4-a408-4114-bb8d-621a60d3cc5a"]}],"mendeley":{"formattedCitation":"(Asian Development Bank, 2013b)","plainTextFormattedCitation":"(Asian Development Bank, 2013b)","previouslyFormattedCitation":"(Asian Development Bank, 2013b)"},"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b)</w:t>
      </w:r>
      <w:r w:rsidRPr="0008241C">
        <w:rPr>
          <w:sz w:val="22"/>
          <w:szCs w:val="22"/>
        </w:rPr>
        <w:fldChar w:fldCharType="end"/>
      </w:r>
      <w:r w:rsidRPr="0008241C">
        <w:rPr>
          <w:sz w:val="22"/>
          <w:szCs w:val="22"/>
        </w:rPr>
        <w:t xml:space="preserve">. The agriculture sector in many Pacific nations is under pressure from limited arable land, population growth and urbanization, combined with the impacts of climate change, adding additional pressure. Even the industrial sectors of many Pacific nations are dependent on natural resources, such as; pearls, shells and wood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daluyong City, Philippines","title":"The economics of climate change in the Pacific","type":"report"},"uris":["http://www.mendeley.com/documents/?uuid=96417acc-9261-4768-826d-ea221b201501"]}],"mendeley":{"formattedCitation":"(Asian Development Bank, 2013c)","plainTextFormattedCitation":"(Asian Development Bank, 2013c)","previouslyFormattedCitation":"(Asian Development Bank, 2013c)"},"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c)</w:t>
      </w:r>
      <w:r w:rsidRPr="0008241C">
        <w:rPr>
          <w:sz w:val="22"/>
          <w:szCs w:val="22"/>
        </w:rPr>
        <w:fldChar w:fldCharType="end"/>
      </w:r>
      <w:r w:rsidRPr="0008241C">
        <w:rPr>
          <w:sz w:val="22"/>
          <w:szCs w:val="22"/>
        </w:rPr>
        <w:t xml:space="preserve"> which indicate the degree of dependency on nature is relatively high in the region.</w:t>
      </w:r>
    </w:p>
    <w:p w14:paraId="72088152" w14:textId="77777777" w:rsidR="00A01204" w:rsidRPr="0008241C" w:rsidRDefault="00A01204" w:rsidP="00A01204">
      <w:pPr>
        <w:rPr>
          <w:sz w:val="22"/>
          <w:szCs w:val="22"/>
        </w:rPr>
      </w:pPr>
    </w:p>
    <w:p w14:paraId="4B5614DC" w14:textId="77777777" w:rsidR="00A01204" w:rsidRPr="0008241C" w:rsidRDefault="00A01204" w:rsidP="00A01204">
      <w:pPr>
        <w:rPr>
          <w:sz w:val="22"/>
          <w:szCs w:val="22"/>
        </w:rPr>
      </w:pPr>
      <w:r w:rsidRPr="0008241C">
        <w:rPr>
          <w:sz w:val="22"/>
          <w:szCs w:val="22"/>
        </w:rPr>
        <w:t xml:space="preserve">Food production and consumption in the Asia-Pacific has grown steadily from 2379 kilocalories per-capita per day in 1990, to 2665, in 2009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daluyong City, Philippines","title":"Food Security in Asia and the Pacific","type":"report"},"uris":["http://www.mendeley.com/documents/?uuid=f79e84e4-a408-4114-bb8d-621a60d3cc5a"]}],"mendeley":{"formattedCitation":"(Asian Development Bank, 2013b)","plainTextFormattedCitation":"(Asian Development Bank, 2013b)","previouslyFormattedCitation":"(Asian Development Bank, 2013b)"},"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b)</w:t>
      </w:r>
      <w:r w:rsidRPr="0008241C">
        <w:rPr>
          <w:sz w:val="22"/>
          <w:szCs w:val="22"/>
        </w:rPr>
        <w:fldChar w:fldCharType="end"/>
      </w:r>
      <w:r w:rsidRPr="0008241C">
        <w:rPr>
          <w:sz w:val="22"/>
          <w:szCs w:val="22"/>
        </w:rPr>
        <w:t xml:space="preserve">. The region made substantial progress in reducing the number of people suffering chronic hunger towards the world food summit target of halving the number of under nourished people by 2015. However, there remain 490 million people in the region who are still chronically hungry. Many of them are landless, indigenous people and ethnic minorities </w:t>
      </w:r>
      <w:r w:rsidRPr="0008241C">
        <w:rPr>
          <w:sz w:val="22"/>
          <w:szCs w:val="22"/>
        </w:rPr>
        <w:fldChar w:fldCharType="begin" w:fldLock="1"/>
      </w:r>
      <w:r w:rsidRPr="0008241C">
        <w:rPr>
          <w:sz w:val="22"/>
          <w:szCs w:val="22"/>
        </w:rPr>
        <w:instrText>ADDIN CSL_CITATION {"citationItems":[{"id":"ITEM-1","itemData":{"DOI":"10.1080/04597238908460834","ISBN":"9789284301850","ISSN":"0459-7230","author":[{"dropping-particle":"","family":"FAO","given":"","non-dropping-particle":"","parse-names":false,"suffix":""}],"container-title":"Strategic Survey","id":"ITEM-1","issue":"1","issued":{"date-parts":[["2015"]]},"publisher":"Food and Agriculture Organisation of the United Nations","publisher-place":"Bangkok","title":"Regional Overview of Food and Insecurity‐Asia and the Pacific","type":"book","volume":"90"},"uris":["http://www.mendeley.com/documents/?uuid=039cd30f-140c-4b98-ac79-ad38d2c00d55"]}],"mendeley":{"formattedCitation":"(FAO, 2015b)","plainTextFormattedCitation":"(FAO, 2015b)","previouslyFormattedCitation":"(FAO, 2015b)"},"properties":{"noteIndex":0},"schema":"https://github.com/citation-style-language/schema/raw/master/csl-citation.json"}</w:instrText>
      </w:r>
      <w:r w:rsidRPr="0008241C">
        <w:rPr>
          <w:sz w:val="22"/>
          <w:szCs w:val="22"/>
        </w:rPr>
        <w:fldChar w:fldCharType="separate"/>
      </w:r>
      <w:r w:rsidRPr="0008241C">
        <w:rPr>
          <w:noProof/>
          <w:sz w:val="22"/>
          <w:szCs w:val="22"/>
        </w:rPr>
        <w:t>(FAO, 2015b)</w:t>
      </w:r>
      <w:r w:rsidRPr="0008241C">
        <w:rPr>
          <w:sz w:val="22"/>
          <w:szCs w:val="22"/>
        </w:rPr>
        <w:fldChar w:fldCharType="end"/>
      </w:r>
      <w:r w:rsidRPr="0008241C">
        <w:rPr>
          <w:sz w:val="22"/>
          <w:szCs w:val="22"/>
        </w:rPr>
        <w:t xml:space="preserve">. The poor mostly depend directly on nature for food and livelihoods. For example, the World Bank estimates more than 1.6 billion people around the world depend, to varying degrees, on forests for their livelihoods-not just for food but for fuels, livestock grazing and medicine. Of these, an estimated 350 million people live inside or close to dense forest, largely depending on these areas for subsistence living and income generation. An estimated range of 60 million to 200 million indigenous people are almost wholly dependent on forest resoucres </w:t>
      </w:r>
      <w:r w:rsidRPr="0008241C">
        <w:rPr>
          <w:sz w:val="22"/>
          <w:szCs w:val="22"/>
        </w:rPr>
        <w:lastRenderedPageBreak/>
        <w:t xml:space="preserve">to support their livelihoods </w:t>
      </w:r>
      <w:r w:rsidRPr="0008241C">
        <w:rPr>
          <w:sz w:val="22"/>
          <w:szCs w:val="22"/>
        </w:rPr>
        <w:fldChar w:fldCharType="begin" w:fldLock="1"/>
      </w:r>
      <w:r w:rsidRPr="0008241C">
        <w:rPr>
          <w:sz w:val="22"/>
          <w:szCs w:val="22"/>
        </w:rPr>
        <w:instrText>ADDIN CSL_CITATION {"citationItems":[{"id":"ITEM-1","itemData":{"author":[{"dropping-particle":"","family":"World Bank","given":"","non-dropping-particle":"","parse-names":false,"suffix":""}],"id":"ITEM-1","issued":{"date-parts":[["2002"]]},"publisher-place":"Washington D.C.","title":"A Revised Forest Strategy for World Bank Group","type":"report"},"uris":["http://www.mendeley.com/documents/?uuid=b35d55f2-1e87-4d2f-a74a-dfda47f03d22"]}],"mendeley":{"formattedCitation":"(World Bank, 2002)","plainTextFormattedCitation":"(World Bank, 2002)","previouslyFormattedCitation":"(World Bank, 2002)"},"properties":{"noteIndex":0},"schema":"https://github.com/citation-style-language/schema/raw/master/csl-citation.json"}</w:instrText>
      </w:r>
      <w:r w:rsidRPr="0008241C">
        <w:rPr>
          <w:sz w:val="22"/>
          <w:szCs w:val="22"/>
        </w:rPr>
        <w:fldChar w:fldCharType="separate"/>
      </w:r>
      <w:r w:rsidRPr="0008241C">
        <w:rPr>
          <w:noProof/>
          <w:sz w:val="22"/>
          <w:szCs w:val="22"/>
        </w:rPr>
        <w:t>(World Bank, 2002)</w:t>
      </w:r>
      <w:r w:rsidRPr="0008241C">
        <w:rPr>
          <w:sz w:val="22"/>
          <w:szCs w:val="22"/>
        </w:rPr>
        <w:fldChar w:fldCharType="end"/>
      </w:r>
      <w:r w:rsidRPr="0008241C">
        <w:rPr>
          <w:sz w:val="22"/>
          <w:szCs w:val="22"/>
        </w:rPr>
        <w:t xml:space="preserve">. For the Asia-Pacific, estimates of dependent population are within a range of 481 to 579 million </w:t>
      </w:r>
      <w:r w:rsidRPr="0008241C">
        <w:rPr>
          <w:sz w:val="22"/>
          <w:szCs w:val="22"/>
        </w:rPr>
        <w:fldChar w:fldCharType="begin" w:fldLock="1"/>
      </w:r>
      <w:r w:rsidRPr="0008241C">
        <w:rPr>
          <w:sz w:val="22"/>
          <w:szCs w:val="22"/>
        </w:rPr>
        <w:instrText>ADDIN CSL_CITATION {"citationItems":[{"id":"ITEM-1","itemData":{"ISBN":"978-92-5-106205-0","author":[{"dropping-particle":"","family":"RECOFTC","given":"","non-dropping-particle":"","parse-names":false,"suffix":""}],"collection-title":"Working Paper Series","id":"ITEM-1","issued":{"date-parts":[["2009"]]},"number":"APFSOS II/WP/2009/24","number-of-pages":"1-60","publisher":"Regional Community Forestry Training Center","publisher-place":"Bangkok","title":"Is There a Future Role for Forests and Forestry in Reducing Poverty? Asia-Pacific Forestry Sector Outlook Study II","type":"report"},"uris":["http://www.mendeley.com/documents/?uuid=51be5fa7-5323-45b2-a5c3-8842c0d9bf8e"]}],"mendeley":{"formattedCitation":"(RECOFTC, 2009)","plainTextFormattedCitation":"(RECOFTC, 2009)","previouslyFormattedCitation":"(RECOFTC, 2009)"},"properties":{"noteIndex":0},"schema":"https://github.com/citation-style-language/schema/raw/master/csl-citation.json"}</w:instrText>
      </w:r>
      <w:r w:rsidRPr="0008241C">
        <w:rPr>
          <w:sz w:val="22"/>
          <w:szCs w:val="22"/>
        </w:rPr>
        <w:fldChar w:fldCharType="separate"/>
      </w:r>
      <w:r w:rsidRPr="0008241C">
        <w:rPr>
          <w:noProof/>
          <w:sz w:val="22"/>
          <w:szCs w:val="22"/>
        </w:rPr>
        <w:t>(RECOFTC, 2009)</w:t>
      </w:r>
      <w:r w:rsidRPr="0008241C">
        <w:rPr>
          <w:sz w:val="22"/>
          <w:szCs w:val="22"/>
        </w:rPr>
        <w:fldChar w:fldCharType="end"/>
      </w:r>
      <w:r w:rsidRPr="0008241C">
        <w:rPr>
          <w:sz w:val="22"/>
          <w:szCs w:val="22"/>
        </w:rPr>
        <w:t>.</w:t>
      </w:r>
    </w:p>
    <w:p w14:paraId="406B0F51" w14:textId="77777777" w:rsidR="00A01204" w:rsidRPr="0008241C" w:rsidRDefault="00A01204" w:rsidP="00A01204">
      <w:pPr>
        <w:rPr>
          <w:sz w:val="16"/>
          <w:szCs w:val="22"/>
        </w:rPr>
      </w:pPr>
    </w:p>
    <w:p w14:paraId="663776A2" w14:textId="77777777" w:rsidR="00A01204" w:rsidRPr="0008241C" w:rsidRDefault="00A01204" w:rsidP="00A01204">
      <w:pPr>
        <w:rPr>
          <w:sz w:val="22"/>
          <w:szCs w:val="22"/>
        </w:rPr>
      </w:pPr>
      <w:bookmarkStart w:id="637" w:name="_bookmark53"/>
      <w:bookmarkEnd w:id="637"/>
      <w:r w:rsidRPr="0008241C">
        <w:rPr>
          <w:sz w:val="22"/>
          <w:szCs w:val="22"/>
        </w:rPr>
        <w:t xml:space="preserve">The Asia-Pacific continues to be the world’s largest producer of marine and freshwater fish </w:t>
      </w:r>
      <w:r w:rsidRPr="0008241C">
        <w:rPr>
          <w:sz w:val="22"/>
          <w:szCs w:val="22"/>
        </w:rPr>
        <w:fldChar w:fldCharType="begin" w:fldLock="1"/>
      </w:r>
      <w:r w:rsidRPr="0008241C">
        <w:rPr>
          <w:sz w:val="22"/>
          <w:szCs w:val="22"/>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ntainer-title":"RAP publication","id":"ITEM-1","issued":{"date-parts":[["2012"]]},"publisher":"Food and Agriculture Organisation of the United Nations","title":"Regional overview of fisheries and aquaculture in Asia and the Pacific 2012","type":"book"},"uris":["http://www.mendeley.com/documents/?uuid=2f22e695-6a4c-41fe-8e97-06c317c1a52d"]}],"mendeley":{"formattedCitation":"(Funge-Smith &lt;i&gt;et al.&lt;/i&gt;, 2012)","plainTextFormattedCitation":"(Funge-Smith et al., 2012)","previouslyFormattedCitation":"(Funge-Smith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Funge-Smith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The capture production of the region has exceeded 50 per cent of world production since 2006. The FAO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0"]]},"publisher-place":"Rome","title":"The State of World Fisheries and Aquaculture","type":"report"},"label":"section","suppress-author":1,"uris":["http://www.mendeley.com/documents/?uuid=0ee7304e-bcf9-4440-a224-e16e14e01141"]}],"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xml:space="preserve"> figure for capture production for the Asia-Pacific is 48.7 million tonnes. Data from 156 peer-reviewed papers, book chapters, theses, newsletters and conference proceedings during the period 1973 to 2014, shows that the increasing wealth of East and South Asia continues to create a stronger demand for the marine resources of the South Pacific. Additionally, the capture and sale of ornamental species for the aquarium trade is unique to this region’s small-scale fisheries </w:t>
      </w:r>
      <w:r w:rsidRPr="0008241C">
        <w:rPr>
          <w:sz w:val="22"/>
          <w:szCs w:val="22"/>
        </w:rPr>
        <w:fldChar w:fldCharType="begin" w:fldLock="1"/>
      </w:r>
      <w:r w:rsidRPr="0008241C">
        <w:rPr>
          <w:sz w:val="22"/>
          <w:szCs w:val="22"/>
        </w:rPr>
        <w:instrText>ADDIN CSL_CITATION {"citationItems":[{"id":"ITEM-1","itemData":{"author":[{"dropping-particle":"","family":"TBTI","given":"","non-dropping-particle":"","parse-names":false,"suffix":""}],"id":"ITEM-1","issued":{"date-parts":[["2015"]]},"page":"2","publisher":"Too Big to Ignore (Global Partneship for Small Scale Fisheries)","title":"State of small-scale fisheries research: Asia &amp; Oceania","type":"article"},"uris":["http://www.mendeley.com/documents/?uuid=156a0c29-1510-427a-be45-5674f62bc8cb"]}],"mendeley":{"formattedCitation":"(TBTI, 2015)","plainTextFormattedCitation":"(TBTI, 2015)","previouslyFormattedCitation":"(TBTI, 2015)"},"properties":{"noteIndex":0},"schema":"https://github.com/citation-style-language/schema/raw/master/csl-citation.json"}</w:instrText>
      </w:r>
      <w:r w:rsidRPr="0008241C">
        <w:rPr>
          <w:sz w:val="22"/>
          <w:szCs w:val="22"/>
        </w:rPr>
        <w:fldChar w:fldCharType="separate"/>
      </w:r>
      <w:r w:rsidRPr="0008241C">
        <w:rPr>
          <w:noProof/>
          <w:sz w:val="22"/>
          <w:szCs w:val="22"/>
        </w:rPr>
        <w:t>(TBTI, 2015)</w:t>
      </w:r>
      <w:r w:rsidRPr="0008241C">
        <w:rPr>
          <w:sz w:val="22"/>
          <w:szCs w:val="22"/>
        </w:rPr>
        <w:fldChar w:fldCharType="end"/>
      </w:r>
      <w:r w:rsidRPr="0008241C">
        <w:rPr>
          <w:sz w:val="22"/>
          <w:szCs w:val="22"/>
        </w:rPr>
        <w:t>.</w:t>
      </w:r>
    </w:p>
    <w:p w14:paraId="78CF0761" w14:textId="77777777" w:rsidR="00A01204" w:rsidRPr="0008241C" w:rsidRDefault="00A01204" w:rsidP="00A01204">
      <w:pPr>
        <w:rPr>
          <w:sz w:val="22"/>
          <w:szCs w:val="22"/>
        </w:rPr>
      </w:pPr>
    </w:p>
    <w:p w14:paraId="395B0EF9" w14:textId="77777777" w:rsidR="00A01204" w:rsidRPr="0008241C" w:rsidRDefault="00A01204" w:rsidP="00A01204">
      <w:pPr>
        <w:rPr>
          <w:sz w:val="22"/>
          <w:szCs w:val="22"/>
        </w:rPr>
      </w:pPr>
      <w:r w:rsidRPr="0008241C">
        <w:rPr>
          <w:sz w:val="22"/>
          <w:szCs w:val="22"/>
        </w:rPr>
        <w:t xml:space="preserve">Growing pollutions degrade ecosystems and further threaten biodiversity (species, ecosystems and genes). Asia is also one of the world's largest consumers of wildlife, wildlife products and natural resources. Large-scale, agriculture and monoculture plantations growing commercial products such as, oil palm and paper fiber, provide food and raw materials for growing economies. Increasingly these pose more serious threats, than small-scale rural uses and those driven by rural poverty, and require policies that differ from conservation's traditional focus </w:t>
      </w:r>
      <w:r w:rsidRPr="0008241C">
        <w:rPr>
          <w:sz w:val="22"/>
          <w:szCs w:val="22"/>
        </w:rPr>
        <w:fldChar w:fldCharType="begin" w:fldLock="1"/>
      </w:r>
      <w:r w:rsidRPr="0008241C">
        <w:rPr>
          <w:sz w:val="22"/>
          <w:szCs w:val="22"/>
        </w:rPr>
        <w:instrText>ADDIN CSL_CITATION {"citationItems":[{"id":"ITEM-1","itemData":{"DOI":"10.1002/app5.13","ISSN":"20502680","author":[{"dropping-particle":"","family":"Squires","given":"Dale","non-dropping-particle":"","parse-names":false,"suffix":""}],"container-title":"Asia &amp; the Pacific Policy Studies","id":"ITEM-1","issue":"1","issued":{"date-parts":[["2014","1","1"]]},"page":"144-159","title":"Biodiversity Conservation in Asia","type":"article-journal","volume":"1"},"uris":["http://www.mendeley.com/documents/?uuid=ff0df9e6-71ad-39fb-a7ae-315ca30fb381"]}],"mendeley":{"formattedCitation":"(Squires, 2014)","plainTextFormattedCitation":"(Squires, 2014)","previouslyFormattedCitation":"(Squires, 2014)"},"properties":{"noteIndex":0},"schema":"https://github.com/citation-style-language/schema/raw/master/csl-citation.json"}</w:instrText>
      </w:r>
      <w:r w:rsidRPr="0008241C">
        <w:rPr>
          <w:sz w:val="22"/>
          <w:szCs w:val="22"/>
        </w:rPr>
        <w:fldChar w:fldCharType="separate"/>
      </w:r>
      <w:r w:rsidRPr="0008241C">
        <w:rPr>
          <w:noProof/>
          <w:sz w:val="22"/>
          <w:szCs w:val="22"/>
        </w:rPr>
        <w:t>(Squires, 2014)</w:t>
      </w:r>
      <w:r w:rsidRPr="0008241C">
        <w:rPr>
          <w:sz w:val="22"/>
          <w:szCs w:val="22"/>
        </w:rPr>
        <w:fldChar w:fldCharType="end"/>
      </w:r>
      <w:r w:rsidRPr="0008241C">
        <w:rPr>
          <w:sz w:val="22"/>
          <w:szCs w:val="22"/>
        </w:rPr>
        <w:t>.</w:t>
      </w:r>
    </w:p>
    <w:p w14:paraId="755A2E4F" w14:textId="77777777" w:rsidR="00A01204" w:rsidRPr="0008241C" w:rsidRDefault="00A01204" w:rsidP="00A01204">
      <w:pPr>
        <w:rPr>
          <w:sz w:val="22"/>
          <w:szCs w:val="22"/>
        </w:rPr>
      </w:pPr>
    </w:p>
    <w:p w14:paraId="1FAF9452" w14:textId="77777777" w:rsidR="00A01204" w:rsidRPr="0008241C" w:rsidRDefault="00A01204" w:rsidP="00A01204">
      <w:pPr>
        <w:rPr>
          <w:sz w:val="22"/>
          <w:szCs w:val="22"/>
        </w:rPr>
      </w:pPr>
      <w:r w:rsidRPr="0008241C">
        <w:rPr>
          <w:noProof/>
          <w:sz w:val="22"/>
          <w:szCs w:val="22"/>
        </w:rPr>
        <w:drawing>
          <wp:inline distT="0" distB="0" distL="0" distR="0" wp14:anchorId="6D7B444A" wp14:editId="2CF7B535">
            <wp:extent cx="5694045" cy="4627245"/>
            <wp:effectExtent l="0" t="0" r="190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7" cstate="email">
                      <a:extLst>
                        <a:ext uri="{28A0092B-C50C-407E-A947-70E740481C1C}">
                          <a14:useLocalDpi xmlns:a14="http://schemas.microsoft.com/office/drawing/2010/main"/>
                        </a:ext>
                      </a:extLst>
                    </a:blip>
                    <a:srcRect/>
                    <a:stretch>
                      <a:fillRect/>
                    </a:stretch>
                  </pic:blipFill>
                  <pic:spPr bwMode="auto">
                    <a:xfrm>
                      <a:off x="0" y="0"/>
                      <a:ext cx="5694045" cy="4627245"/>
                    </a:xfrm>
                    <a:prstGeom prst="rect">
                      <a:avLst/>
                    </a:prstGeom>
                    <a:noFill/>
                  </pic:spPr>
                </pic:pic>
              </a:graphicData>
            </a:graphic>
          </wp:inline>
        </w:drawing>
      </w:r>
    </w:p>
    <w:p w14:paraId="2DD9DEF0"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38" w:name="_Toc494766089"/>
      <w:r w:rsidRPr="0008241C">
        <w:rPr>
          <w:b/>
          <w:kern w:val="2"/>
          <w:sz w:val="22"/>
          <w:szCs w:val="22"/>
          <w:lang w:eastAsia="ja-JP"/>
        </w:rPr>
        <w:t>Figure 2.32 Crop production in the Asia-Pacific subregions</w:t>
      </w:r>
      <w:bookmarkEnd w:id="638"/>
      <w:r w:rsidRPr="0008241C">
        <w:rPr>
          <w:b/>
          <w:kern w:val="2"/>
          <w:sz w:val="22"/>
          <w:szCs w:val="22"/>
          <w:lang w:eastAsia="ja-JP"/>
        </w:rPr>
        <w:t xml:space="preserve">. </w:t>
      </w:r>
      <w:bookmarkStart w:id="639" w:name="_Toc494765785"/>
      <w:r w:rsidRPr="0008241C">
        <w:rPr>
          <w:b/>
          <w:kern w:val="2"/>
          <w:sz w:val="22"/>
          <w:szCs w:val="22"/>
          <w:lang w:eastAsia="ja-JP"/>
        </w:rPr>
        <w:t>Data source: World Bank.</w:t>
      </w:r>
    </w:p>
    <w:p w14:paraId="1A4A6C2A" w14:textId="77777777" w:rsidR="00A01204" w:rsidRPr="0008241C" w:rsidRDefault="00A01204" w:rsidP="00A01204">
      <w:pPr>
        <w:rPr>
          <w:sz w:val="22"/>
          <w:szCs w:val="22"/>
        </w:rPr>
      </w:pPr>
    </w:p>
    <w:p w14:paraId="34244BF8" w14:textId="19218E6A" w:rsidR="00A01204" w:rsidRDefault="00A01204" w:rsidP="00A01204">
      <w:pPr>
        <w:rPr>
          <w:sz w:val="22"/>
          <w:szCs w:val="22"/>
        </w:rPr>
      </w:pPr>
    </w:p>
    <w:p w14:paraId="37612564" w14:textId="43E865AE" w:rsidR="006D6CC6" w:rsidRDefault="006D6CC6" w:rsidP="00A01204">
      <w:pPr>
        <w:rPr>
          <w:sz w:val="22"/>
          <w:szCs w:val="22"/>
        </w:rPr>
      </w:pPr>
    </w:p>
    <w:p w14:paraId="459192F6" w14:textId="6E181BEB" w:rsidR="006D6CC6" w:rsidRDefault="006D6CC6" w:rsidP="00A01204">
      <w:pPr>
        <w:rPr>
          <w:sz w:val="22"/>
          <w:szCs w:val="22"/>
        </w:rPr>
      </w:pPr>
    </w:p>
    <w:p w14:paraId="2DF3EF92" w14:textId="77777777" w:rsidR="006D6CC6" w:rsidRPr="0008241C" w:rsidRDefault="006D6CC6" w:rsidP="00A01204">
      <w:pPr>
        <w:rPr>
          <w:sz w:val="22"/>
          <w:szCs w:val="22"/>
        </w:rPr>
      </w:pPr>
    </w:p>
    <w:p w14:paraId="6F833239" w14:textId="77777777" w:rsidR="00A01204" w:rsidRPr="0008241C" w:rsidRDefault="00A01204" w:rsidP="00A01204">
      <w:pPr>
        <w:keepNext/>
        <w:tabs>
          <w:tab w:val="clear" w:pos="1247"/>
          <w:tab w:val="left" w:pos="765"/>
        </w:tabs>
        <w:outlineLvl w:val="2"/>
        <w:rPr>
          <w:b/>
          <w:sz w:val="24"/>
          <w:szCs w:val="24"/>
        </w:rPr>
      </w:pPr>
      <w:bookmarkStart w:id="640" w:name="_Toc504317140"/>
      <w:bookmarkStart w:id="641" w:name="_Toc504317833"/>
      <w:bookmarkStart w:id="642" w:name="_Toc504320387"/>
      <w:bookmarkStart w:id="643" w:name="_Toc504320834"/>
      <w:bookmarkStart w:id="644" w:name="_Toc504321179"/>
      <w:bookmarkStart w:id="645" w:name="_Toc524041349"/>
      <w:r w:rsidRPr="0008241C">
        <w:rPr>
          <w:b/>
          <w:sz w:val="24"/>
          <w:szCs w:val="24"/>
        </w:rPr>
        <w:lastRenderedPageBreak/>
        <w:t>2.4.4</w:t>
      </w:r>
      <w:r w:rsidRPr="0008241C">
        <w:rPr>
          <w:b/>
          <w:sz w:val="24"/>
          <w:szCs w:val="24"/>
        </w:rPr>
        <w:tab/>
        <w:t>Livelihood and health security</w:t>
      </w:r>
      <w:bookmarkEnd w:id="639"/>
      <w:bookmarkEnd w:id="640"/>
      <w:bookmarkEnd w:id="641"/>
      <w:bookmarkEnd w:id="642"/>
      <w:bookmarkEnd w:id="643"/>
      <w:bookmarkEnd w:id="644"/>
      <w:bookmarkEnd w:id="645"/>
    </w:p>
    <w:p w14:paraId="172A9957" w14:textId="77777777" w:rsidR="00A01204" w:rsidRPr="0008241C" w:rsidRDefault="00A01204" w:rsidP="00A01204">
      <w:pPr>
        <w:rPr>
          <w:sz w:val="22"/>
          <w:szCs w:val="22"/>
        </w:rPr>
      </w:pPr>
    </w:p>
    <w:p w14:paraId="58494FF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646" w:name="2.4.5.1_Livelihood_security"/>
      <w:bookmarkStart w:id="647" w:name="_Toc494765786"/>
      <w:bookmarkEnd w:id="646"/>
      <w:r w:rsidRPr="0008241C">
        <w:rPr>
          <w:b/>
          <w:sz w:val="22"/>
          <w:szCs w:val="22"/>
        </w:rPr>
        <w:t>Livelihood</w:t>
      </w:r>
      <w:r w:rsidRPr="0008241C">
        <w:rPr>
          <w:b/>
          <w:spacing w:val="-4"/>
          <w:sz w:val="22"/>
          <w:szCs w:val="22"/>
        </w:rPr>
        <w:t xml:space="preserve"> </w:t>
      </w:r>
      <w:r w:rsidRPr="0008241C">
        <w:rPr>
          <w:b/>
          <w:sz w:val="22"/>
          <w:szCs w:val="22"/>
        </w:rPr>
        <w:t>security</w:t>
      </w:r>
    </w:p>
    <w:p w14:paraId="0F8E44ED" w14:textId="77777777" w:rsidR="00A01204" w:rsidRPr="0008241C" w:rsidRDefault="00A01204" w:rsidP="00A01204">
      <w:pPr>
        <w:rPr>
          <w:sz w:val="22"/>
          <w:szCs w:val="22"/>
        </w:rPr>
      </w:pPr>
    </w:p>
    <w:p w14:paraId="5FF6EB6C" w14:textId="77777777" w:rsidR="00A01204" w:rsidRPr="0008241C" w:rsidRDefault="00A01204" w:rsidP="00A01204">
      <w:pPr>
        <w:rPr>
          <w:sz w:val="22"/>
          <w:szCs w:val="22"/>
        </w:rPr>
      </w:pPr>
      <w:r w:rsidRPr="0008241C">
        <w:rPr>
          <w:sz w:val="22"/>
          <w:szCs w:val="22"/>
        </w:rPr>
        <w:t xml:space="preserve">High levels of poverty and hunger in the region persist because of lack of livelihoods for a majority of people in rural areas. Modified ecosystems, such as agriculture and aquaculture, remain as the main livelihood provider in the region. The natural environment, including; forest, wetlands, freshwater and marine ecosystems directly provide goods. These include plants, animals, fish and fungi that people require to support sustainable livelihoods and incomes. The provisioning services, particularly, establish a close link between people and biodiversity </w:t>
      </w:r>
      <w:r w:rsidRPr="0008241C">
        <w:rPr>
          <w:sz w:val="22"/>
          <w:szCs w:val="22"/>
        </w:rPr>
        <w:fldChar w:fldCharType="begin" w:fldLock="1"/>
      </w:r>
      <w:r w:rsidRPr="0008241C">
        <w:rPr>
          <w:sz w:val="22"/>
          <w:szCs w:val="22"/>
        </w:rPr>
        <w:instrText>ADDIN CSL_CITATION {"citationItems":[{"id":"ITEM-1","itemData":{"author":[{"dropping-particle":"","family":"Bawa","given":"K.","non-dropping-particle":"","parse-names":false,"suffix":""},{"dropping-particle":"","family":"Gadgil","given":"M.","non-dropping-particle":"","parse-names":false,"suffix":""}],"container-title":"Ecosystem Services: Their Nature and Value.","editor":[{"dropping-particle":"","family":"Daily","given":"G.","non-dropping-particle":"","parse-names":false,"suffix":""}],"id":"ITEM-1","issued":{"date-parts":[["1997"]]},"publisher":"Island Press","publisher-place":"Washington DC, USA","title":"Ecosystem Services, Subsistence Economies and Conservation of Biodiversity","type":"chapter"},"uris":["http://www.mendeley.com/documents/?uuid=a7f1c5e4-af31-44d3-be08-77f7a2b08d4c"]}],"mendeley":{"formattedCitation":"(Bawa &amp; Gadgil, 1997)","plainTextFormattedCitation":"(Bawa &amp; Gadgil, 1997)","previouslyFormattedCitation":"(Bawa &amp; Gadgil, 1997)"},"properties":{"noteIndex":0},"schema":"https://github.com/citation-style-language/schema/raw/master/csl-citation.json"}</w:instrText>
      </w:r>
      <w:r w:rsidRPr="0008241C">
        <w:rPr>
          <w:sz w:val="22"/>
          <w:szCs w:val="22"/>
        </w:rPr>
        <w:fldChar w:fldCharType="separate"/>
      </w:r>
      <w:r w:rsidRPr="0008241C">
        <w:rPr>
          <w:noProof/>
          <w:sz w:val="22"/>
          <w:szCs w:val="22"/>
        </w:rPr>
        <w:t>(Bawa &amp; Gadgil, 1997)</w:t>
      </w:r>
      <w:r w:rsidRPr="0008241C">
        <w:rPr>
          <w:sz w:val="22"/>
          <w:szCs w:val="22"/>
        </w:rPr>
        <w:fldChar w:fldCharType="end"/>
      </w:r>
      <w:r w:rsidRPr="0008241C">
        <w:rPr>
          <w:sz w:val="22"/>
          <w:szCs w:val="22"/>
        </w:rPr>
        <w:t xml:space="preserve">. </w:t>
      </w:r>
    </w:p>
    <w:p w14:paraId="1EB27856" w14:textId="77777777" w:rsidR="00A01204" w:rsidRPr="0008241C" w:rsidRDefault="00A01204" w:rsidP="00A01204">
      <w:pPr>
        <w:rPr>
          <w:sz w:val="22"/>
          <w:szCs w:val="22"/>
        </w:rPr>
      </w:pPr>
    </w:p>
    <w:p w14:paraId="3FBF3683" w14:textId="5B6D977D" w:rsidR="00A01204" w:rsidRPr="0008241C" w:rsidRDefault="00A01204" w:rsidP="00A01204">
      <w:pPr>
        <w:rPr>
          <w:sz w:val="22"/>
          <w:szCs w:val="22"/>
        </w:rPr>
      </w:pPr>
      <w:r w:rsidRPr="0008241C">
        <w:rPr>
          <w:sz w:val="22"/>
          <w:szCs w:val="22"/>
        </w:rPr>
        <w:t xml:space="preserve">In India, almost 27 per cent of the Indian population, comprising about 275 million rural people, depend partly or completely on forests for their livelihoods. A study conducted in the South-western Ghats of India shows that more than 278 forest products are collected for different human uses which consist of; edible leaves gums, oils, nuts fruits, tubers and roots and fish, that play a significant role ensuring food and nutritional security of indigenous communities </w:t>
      </w:r>
      <w:r w:rsidRPr="0008241C">
        <w:rPr>
          <w:sz w:val="22"/>
          <w:szCs w:val="22"/>
        </w:rPr>
        <w:fldChar w:fldCharType="begin" w:fldLock="1"/>
      </w:r>
      <w:r w:rsidRPr="0008241C">
        <w:rPr>
          <w:sz w:val="22"/>
          <w:szCs w:val="22"/>
        </w:rPr>
        <w:instrText>ADDIN CSL_CITATION {"citationItems":[{"id":"ITEM-1","itemData":{"author":[{"dropping-particle":"","family":"Sathyapalan","given":"J.","non-dropping-particle":"","parse-names":false,"suffix":""},{"dropping-particle":"","family":"Reddy","given":"M. G.","non-dropping-particle":"","parse-names":false,"suffix":""}],"id":"ITEM-1","issued":{"date-parts":[["2010"]]},"title":"Recognition of Forest Rights and Livelihoods of Tribal Communities A Study of Western Ghats Region, Kerala State","type":"report"},"uris":["http://www.mendeley.com/documents/?uuid=24962a39-e36b-449d-9f24-290d000dd4eb"]},{"id":"ITEM-2","itemData":{"ISSN":"00195014","PMID":"5548","abstract":"This paper provides some recent evidence regarding forest dependence of households living around the Periyar Tiger Reserve in India where the India-Ecodevelopment project has been launched. The study observed that landownership, seasonality in agriculture and cropping pattern of the area considerably influence the dependence of households on the protected forests. The low wage rates and lack of alternative income earning opportunities in the region leaves them to an obvious choice of forest dependence. In fact, the difference between gross value appropriated from the collection of non-timber forest products and gathering cost acts as an economic incentive to the people to continue forests-based activities. Significantly, most part of the value derived from the collection of forest products is in the form of direct productive use value, which implies that non-timber forest products play a crucial role in supplementing rural household income. This is particularly true in the case of the households belonging to the lower landholding strata. In other words, people belonging to the lower landholding strata have more stakes over the reserve than those belonging to the higher landholding strata. The analysis of the socio-economic characteristics of the households using logit regression shows that households with higher per capita availability of land and those who had been staying on the fringe for longer duration are less likely to depend on the forest. But, households with larger family size and those with livestock ownership are more likely to depend on the forest.","author":[{"dropping-particle":"","family":"Sathyapalan","given":"J.","non-dropping-particle":"","parse-names":false,"suffix":""}],"container-title":"Indian Journal of Agricultural Economics","id":"ITEM-2","issue":"1","issued":{"date-parts":[["2005"]]},"page":"60-70","title":"Households' dependence on protected forests: Evidence from the western Ghats","type":"article-journal","volume":"60"},"uris":["http://www.mendeley.com/documents/?uuid=b5b96d7f-b6f7-4ec8-885b-9808c7903941"]}],"mendeley":{"formattedCitation":"(Sathyapalan, 2005; Sathyapalan &amp; Reddy, 2010)","plainTextFormattedCitation":"(Sathyapalan, 2005; Sathyapalan &amp; Reddy, 2010)","previouslyFormattedCitation":"(Sathyapalan, 2005; Sathyapalan &amp; Reddy, 2010)"},"properties":{"noteIndex":0},"schema":"https://github.com/citation-style-language/schema/raw/master/csl-citation.json"}</w:instrText>
      </w:r>
      <w:r w:rsidRPr="0008241C">
        <w:rPr>
          <w:sz w:val="22"/>
          <w:szCs w:val="22"/>
        </w:rPr>
        <w:fldChar w:fldCharType="separate"/>
      </w:r>
      <w:r w:rsidRPr="0008241C">
        <w:rPr>
          <w:noProof/>
          <w:sz w:val="22"/>
          <w:szCs w:val="22"/>
        </w:rPr>
        <w:t>(Sathyapalan, 2005; Sathyapalan &amp; Reddy, 2010)</w:t>
      </w:r>
      <w:r w:rsidRPr="0008241C">
        <w:rPr>
          <w:sz w:val="22"/>
          <w:szCs w:val="22"/>
        </w:rPr>
        <w:fldChar w:fldCharType="end"/>
      </w:r>
      <w:r w:rsidRPr="0008241C">
        <w:rPr>
          <w:sz w:val="22"/>
          <w:szCs w:val="22"/>
        </w:rPr>
        <w:t xml:space="preserve">. Nearly 27 per cent of these products are directly consumed at household level s and the remaining are marketed for other livelihood needs. A study conducted with communities residing on the Odisha coast, found that households derive (approx.) $107 per annum worth of livelihood support per year from mangrove conservation areas in India </w:t>
      </w:r>
      <w:r w:rsidRPr="0008241C">
        <w:rPr>
          <w:sz w:val="22"/>
          <w:szCs w:val="22"/>
        </w:rPr>
        <w:fldChar w:fldCharType="begin" w:fldLock="1"/>
      </w:r>
      <w:r w:rsidRPr="0008241C">
        <w:rPr>
          <w:sz w:val="22"/>
          <w:szCs w:val="22"/>
        </w:rPr>
        <w:instrText>ADDIN CSL_CITATION {"citationItems":[{"id":"ITEM-1","itemData":{"DOI":"10.1007/s11273-009-9173-3","ISBN":"0923-4861","ISSN":"09234861","abstract":"The consumptive benefits of mangrove forests to subsistence economy receive little recognition. This paper quantifies the value of provisioning services of mangrove forests to local livelihoods in terms of forestry and fishery products. To examine the use of mangrove products, 324 households from 36 villages in the Bhitarkanika Conservation Area located in East Coast of India were surveyed using structured questionnaires. For estimating the contribution of mangrove forests to fish productivity, fish production was evaluated in three stages-inshore fishery, offshore fishery and the role of mangrove forests as nursery ground for fish and shellfish. The findings revealed that 14.2% of the fuel need of each household was being met by the forests. Other forestry products used were timber, honey and thatch grass. During the study, 14 species of fish and three of shellfish were recorded. The total catch for inshore fishery was estimated as 3.77 kg h-1 having market price of US$ 2.25. In offshore fishery the number of species caught as well as income from the catch was higher in areas with mangroves (US$ 44.61 h-1) than in those without mangroves (US$ 2.62 h-1). The market price of the forestry and fishery products used by the people was estimated as US$ 107 household-1 annum-1. The resources extracted from mangrove forests contributed to more than 14.5% of the total income of the household. This was around 30% for the households residing in the immediate vicinity of the forests. This study suggests that provisioning services provided by the mangrove forests are of significant importance to the coastal communities as they increase the resilience and sustainability of the local economy. © 2010 Springer Science+Business Media B.V.","author":[{"dropping-particle":"","family":"Hussain","given":"Syed Ainul","non-dropping-particle":"","parse-names":false,"suffix":""},{"dropping-particle":"","family":"Badola","given":"Ruchi","non-dropping-particle":"","parse-names":false,"suffix":""}],"container-title":"Wetlands Ecology and Management","id":"ITEM-1","issue":"3","issued":{"date-parts":[["2010"]]},"page":"321-331","title":"Valuing mangrove benefits: Contribution of mangrove forests to local livelihoods in Bhitarkanika Conservation Area, East Coast of India","type":"article-journal","volume":"18"},"uris":["http://www.mendeley.com/documents/?uuid=39de68d1-adce-44ee-a67b-7dc8cba6d85e"]}],"mendeley":{"formattedCitation":"(Hussain &amp; Badola, 2010)","plainTextFormattedCitation":"(Hussain &amp; Badola, 2010)","previouslyFormattedCitation":"(Hussain &amp; Badola, 2010)"},"properties":{"noteIndex":0},"schema":"https://github.com/citation-style-language/schema/raw/master/csl-citation.json"}</w:instrText>
      </w:r>
      <w:r w:rsidRPr="0008241C">
        <w:rPr>
          <w:sz w:val="22"/>
          <w:szCs w:val="22"/>
        </w:rPr>
        <w:fldChar w:fldCharType="separate"/>
      </w:r>
      <w:r w:rsidRPr="0008241C">
        <w:rPr>
          <w:noProof/>
          <w:sz w:val="22"/>
          <w:szCs w:val="22"/>
        </w:rPr>
        <w:t>(Hussain &amp; Badola, 2010)</w:t>
      </w:r>
      <w:r w:rsidRPr="0008241C">
        <w:rPr>
          <w:sz w:val="22"/>
          <w:szCs w:val="22"/>
        </w:rPr>
        <w:fldChar w:fldCharType="end"/>
      </w:r>
      <w:r w:rsidRPr="0008241C">
        <w:rPr>
          <w:sz w:val="22"/>
          <w:szCs w:val="22"/>
        </w:rPr>
        <w:t xml:space="preserve">. A study of a wetland on the </w:t>
      </w:r>
      <w:r w:rsidRPr="0008241C">
        <w:rPr>
          <w:i/>
          <w:sz w:val="22"/>
          <w:szCs w:val="22"/>
        </w:rPr>
        <w:t xml:space="preserve">Ashtamudi </w:t>
      </w:r>
      <w:r w:rsidRPr="0008241C">
        <w:rPr>
          <w:sz w:val="22"/>
          <w:szCs w:val="22"/>
        </w:rPr>
        <w:t>Lake, a Ramsar site on the southwest coast of India found that it contributes approximately 80</w:t>
      </w:r>
      <w:r w:rsidR="00C934E9">
        <w:rPr>
          <w:sz w:val="22"/>
          <w:szCs w:val="22"/>
        </w:rPr>
        <w:t xml:space="preserve"> per cent</w:t>
      </w:r>
      <w:r w:rsidRPr="0008241C">
        <w:rPr>
          <w:sz w:val="22"/>
          <w:szCs w:val="22"/>
        </w:rPr>
        <w:t xml:space="preserve"> of the overall clam export trade in India and provides livelihoods to at least 3,000 local people. Recent data collected by the Central Marine Fisheries Research Institute indicates that the stock is harvested sustainably with an annual catch of approximately 12,000 tonnes, which is close to the maximum sustainable yield </w:t>
      </w:r>
      <w:r w:rsidRPr="0008241C">
        <w:rPr>
          <w:sz w:val="22"/>
          <w:szCs w:val="22"/>
        </w:rPr>
        <w:fldChar w:fldCharType="begin" w:fldLock="1"/>
      </w:r>
      <w:r w:rsidRPr="0008241C">
        <w:rPr>
          <w:sz w:val="22"/>
          <w:szCs w:val="22"/>
        </w:rPr>
        <w:instrText>ADDIN CSL_CITATION {"citationItems":[{"id":"ITEM-1","itemData":{"ISBN":"978-93-80095-77-6","author":[{"dropping-particle":"","family":"Mohamed","given":"Sunil K.","non-dropping-particle":"","parse-names":false,"suffix":""}],"container-title":"Marine Biodiversity and Bio-prospecting for Sustainable Livelihood","editor":[{"dropping-particle":"","family":"Joseph","given":"Aneykutty","non-dropping-particle":"","parse-names":false,"suffix":""},{"dropping-particle":"","family":"Philip","given":"Rosamma","non-dropping-particle":"","parse-names":false,"suffix":""}],"id":"ITEM-1","issued":{"date-parts":[["2016"]]},"page":"123","publisher":"Cochin University of Science and Technology","title":"Conservation of Marine Fishery Resources Through Eco-labelling in India","type":"chapter"},"uris":["http://www.mendeley.com/documents/?uuid=359fc25d-2395-34f7-9144-aeab9438c2bf"]}],"mendeley":{"formattedCitation":"(Mohamed, 2016)","plainTextFormattedCitation":"(Mohamed, 2016)","previouslyFormattedCitation":"(Mohamed, 2016)"},"properties":{"noteIndex":0},"schema":"https://github.com/citation-style-language/schema/raw/master/csl-citation.json"}</w:instrText>
      </w:r>
      <w:r w:rsidRPr="0008241C">
        <w:rPr>
          <w:sz w:val="22"/>
          <w:szCs w:val="22"/>
        </w:rPr>
        <w:fldChar w:fldCharType="separate"/>
      </w:r>
      <w:r w:rsidRPr="0008241C">
        <w:rPr>
          <w:noProof/>
          <w:sz w:val="22"/>
          <w:szCs w:val="22"/>
        </w:rPr>
        <w:t>(Mohamed, 2016)</w:t>
      </w:r>
      <w:r w:rsidRPr="0008241C">
        <w:rPr>
          <w:sz w:val="22"/>
          <w:szCs w:val="22"/>
        </w:rPr>
        <w:fldChar w:fldCharType="end"/>
      </w:r>
      <w:r w:rsidRPr="0008241C">
        <w:rPr>
          <w:sz w:val="22"/>
          <w:szCs w:val="22"/>
        </w:rPr>
        <w:t>.</w:t>
      </w:r>
    </w:p>
    <w:p w14:paraId="259B0D11" w14:textId="77777777" w:rsidR="00A01204" w:rsidRPr="0008241C" w:rsidRDefault="00A01204" w:rsidP="00A01204">
      <w:pPr>
        <w:rPr>
          <w:sz w:val="22"/>
          <w:szCs w:val="22"/>
        </w:rPr>
      </w:pPr>
    </w:p>
    <w:p w14:paraId="485117F9" w14:textId="0316D7B0" w:rsidR="00A01204" w:rsidRPr="0008241C" w:rsidRDefault="00A01204" w:rsidP="00A01204">
      <w:pPr>
        <w:rPr>
          <w:sz w:val="22"/>
          <w:szCs w:val="22"/>
        </w:rPr>
      </w:pPr>
      <w:r w:rsidRPr="0008241C">
        <w:rPr>
          <w:sz w:val="22"/>
          <w:szCs w:val="22"/>
        </w:rPr>
        <w:t xml:space="preserve">Traditional landscape management provides multiple food products to indigenous and local communities thus contributing to their food and livelihood security. For example, the Karen people in Thailand conducts rotational farming that maintains more than 60 types of native plants, including 15 types of native rice, 15 varieties of bean, and more than 40 species/varieties of vegetables and herbs </w:t>
      </w:r>
      <w:r w:rsidRPr="0008241C">
        <w:rPr>
          <w:sz w:val="22"/>
          <w:szCs w:val="22"/>
        </w:rPr>
        <w:fldChar w:fldCharType="begin" w:fldLock="1"/>
      </w:r>
      <w:r w:rsidRPr="0008241C">
        <w:rPr>
          <w:sz w:val="22"/>
          <w:szCs w:val="22"/>
        </w:rPr>
        <w:instrText>ADDIN CSL_CITATION {"citationItems":[{"id":"ITEM-1","itemData":{"author":[{"dropping-particle":"","family":"Kawasaki","given":"Jintana","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publisher":"Institute for Global Environmental Strategies","publisher-place":"Tokyo, Japan","title":"Assessment of the role of Karen’s ecological knowledge to sustain biodiversity, ecosystems and ecosystem services in northern Thailand","type":"chapter"},"uris":["http://www.mendeley.com/documents/?uuid=d4788f0c-c95a-4f5b-8b2e-60c0c0c6ad8e"]}],"mendeley":{"formattedCitation":"(Kawasaki, 2017)","plainTextFormattedCitation":"(Kawasaki, 2017)","previouslyFormattedCitation":"(Kawasaki, 2017)"},"properties":{"noteIndex":0},"schema":"https://github.com/citation-style-language/schema/raw/master/csl-citation.json"}</w:instrText>
      </w:r>
      <w:r w:rsidRPr="0008241C">
        <w:rPr>
          <w:sz w:val="22"/>
          <w:szCs w:val="22"/>
        </w:rPr>
        <w:fldChar w:fldCharType="separate"/>
      </w:r>
      <w:r w:rsidRPr="0008241C">
        <w:rPr>
          <w:noProof/>
          <w:sz w:val="22"/>
          <w:szCs w:val="22"/>
        </w:rPr>
        <w:t>(Kawasaki, 2017)</w:t>
      </w:r>
      <w:r w:rsidRPr="0008241C">
        <w:rPr>
          <w:sz w:val="22"/>
          <w:szCs w:val="22"/>
        </w:rPr>
        <w:fldChar w:fldCharType="end"/>
      </w:r>
      <w:r w:rsidRPr="0008241C">
        <w:rPr>
          <w:sz w:val="22"/>
          <w:szCs w:val="22"/>
        </w:rPr>
        <w:t xml:space="preserve">. In another </w:t>
      </w:r>
      <w:r w:rsidRPr="0008241C">
        <w:rPr>
          <w:rFonts w:eastAsia="MS Mincho"/>
          <w:sz w:val="22"/>
          <w:szCs w:val="22"/>
          <w:lang w:eastAsia="ja-JP"/>
        </w:rPr>
        <w:t xml:space="preserve">Karen </w:t>
      </w:r>
      <w:r w:rsidRPr="0008241C">
        <w:rPr>
          <w:sz w:val="22"/>
          <w:szCs w:val="22"/>
        </w:rPr>
        <w:t>community, the holistic management of different land use types (e.g. rotational farming, mixed farming, agroforestry, paddy fields) supports food and livelihood security, where 92</w:t>
      </w:r>
      <w:r w:rsidR="00C934E9">
        <w:rPr>
          <w:sz w:val="22"/>
          <w:szCs w:val="22"/>
        </w:rPr>
        <w:t xml:space="preserve"> per cent</w:t>
      </w:r>
      <w:r w:rsidRPr="0008241C">
        <w:rPr>
          <w:sz w:val="22"/>
          <w:szCs w:val="22"/>
        </w:rPr>
        <w:t xml:space="preserve"> of the food comes from household production and natural resources </w:t>
      </w:r>
      <w:r w:rsidRPr="0008241C">
        <w:rPr>
          <w:sz w:val="22"/>
          <w:szCs w:val="22"/>
        </w:rPr>
        <w:fldChar w:fldCharType="begin" w:fldLock="1"/>
      </w:r>
      <w:r w:rsidRPr="0008241C">
        <w:rPr>
          <w:sz w:val="22"/>
          <w:szCs w:val="22"/>
        </w:rPr>
        <w:instrText>ADDIN CSL_CITATION {"citationItems":[{"id":"ITEM-1","itemData":{"author":[{"dropping-particle":"","family":"Rattanakrajangsri","given":"Kittisak","non-dropping-particle":"","parse-names":false,"suffix":""},{"dropping-particle":"","family":"Shimray","given":"Gam","non-dropping-particle":"","parse-names":false,"suffix":""},{"dropping-particle":"","family":"Indigenous Peoples' Foundation for Education and Environment","given":"","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 pages","publisher":"Institute for Global Environmental Strategies","publisher-place":"Tokyo, Japan","title":"Forest, Communities and Ecosystems: The case of Huay Hin Lad Nai community","type":"chapter"},"uris":["http://www.mendeley.com/documents/?uuid=1ecca40f-9713-38e7-b8b4-211803ab87af"]}],"mendeley":{"formattedCitation":"(Rattanakrajangsri &lt;i&gt;et al.&lt;/i&gt;, 2017)","plainTextFormattedCitation":"(Rattanakrajangsri et al., 2017)","previouslyFormattedCitation":"(Rattanakrajangsri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Rattanakrajangsri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w:t>
      </w:r>
      <w:r w:rsidRPr="0008241C">
        <w:rPr>
          <w:spacing w:val="-2"/>
          <w:sz w:val="22"/>
          <w:szCs w:val="22"/>
        </w:rPr>
        <w:t xml:space="preserve"> </w:t>
      </w:r>
      <w:r w:rsidRPr="0008241C">
        <w:rPr>
          <w:sz w:val="22"/>
          <w:szCs w:val="22"/>
        </w:rPr>
        <w:t>1262</w:t>
      </w:r>
      <w:r w:rsidRPr="0008241C">
        <w:rPr>
          <w:spacing w:val="-1"/>
          <w:sz w:val="22"/>
          <w:szCs w:val="22"/>
        </w:rPr>
        <w:t xml:space="preserve"> </w:t>
      </w:r>
      <w:r w:rsidRPr="0008241C">
        <w:rPr>
          <w:sz w:val="22"/>
          <w:szCs w:val="22"/>
        </w:rPr>
        <w:t>species</w:t>
      </w:r>
      <w:r w:rsidRPr="0008241C">
        <w:rPr>
          <w:spacing w:val="-4"/>
          <w:sz w:val="22"/>
          <w:szCs w:val="22"/>
        </w:rPr>
        <w:t xml:space="preserve"> </w:t>
      </w:r>
      <w:r w:rsidRPr="0008241C">
        <w:rPr>
          <w:sz w:val="22"/>
          <w:szCs w:val="22"/>
        </w:rPr>
        <w:t>from</w:t>
      </w:r>
      <w:r w:rsidRPr="0008241C">
        <w:rPr>
          <w:spacing w:val="-3"/>
          <w:sz w:val="22"/>
          <w:szCs w:val="22"/>
        </w:rPr>
        <w:t xml:space="preserve"> </w:t>
      </w:r>
      <w:r w:rsidRPr="0008241C">
        <w:rPr>
          <w:sz w:val="22"/>
          <w:szCs w:val="22"/>
        </w:rPr>
        <w:t>the</w:t>
      </w:r>
      <w:r w:rsidRPr="0008241C">
        <w:rPr>
          <w:spacing w:val="-4"/>
          <w:sz w:val="22"/>
          <w:szCs w:val="22"/>
        </w:rPr>
        <w:t xml:space="preserve"> </w:t>
      </w:r>
      <w:r w:rsidRPr="0008241C">
        <w:rPr>
          <w:sz w:val="22"/>
          <w:szCs w:val="22"/>
        </w:rPr>
        <w:t>forests</w:t>
      </w:r>
      <w:r w:rsidRPr="0008241C">
        <w:rPr>
          <w:spacing w:val="-4"/>
          <w:sz w:val="22"/>
          <w:szCs w:val="22"/>
        </w:rPr>
        <w:t xml:space="preserve"> </w:t>
      </w:r>
      <w:r w:rsidRPr="0008241C">
        <w:rPr>
          <w:sz w:val="22"/>
          <w:szCs w:val="22"/>
        </w:rPr>
        <w:t>were</w:t>
      </w:r>
      <w:r w:rsidRPr="0008241C">
        <w:rPr>
          <w:spacing w:val="-1"/>
          <w:sz w:val="22"/>
          <w:szCs w:val="22"/>
        </w:rPr>
        <w:t xml:space="preserve"> </w:t>
      </w:r>
      <w:r w:rsidRPr="0008241C">
        <w:rPr>
          <w:sz w:val="22"/>
          <w:szCs w:val="22"/>
        </w:rPr>
        <w:t>identified</w:t>
      </w:r>
      <w:r w:rsidRPr="0008241C">
        <w:rPr>
          <w:spacing w:val="-3"/>
          <w:sz w:val="22"/>
          <w:szCs w:val="22"/>
        </w:rPr>
        <w:t xml:space="preserve"> </w:t>
      </w:r>
      <w:r w:rsidRPr="0008241C">
        <w:rPr>
          <w:sz w:val="22"/>
          <w:szCs w:val="22"/>
        </w:rPr>
        <w:t>for</w:t>
      </w:r>
      <w:r w:rsidRPr="0008241C">
        <w:rPr>
          <w:spacing w:val="-2"/>
          <w:sz w:val="22"/>
          <w:szCs w:val="22"/>
        </w:rPr>
        <w:t xml:space="preserve"> </w:t>
      </w:r>
      <w:r w:rsidRPr="0008241C">
        <w:rPr>
          <w:sz w:val="22"/>
          <w:szCs w:val="22"/>
        </w:rPr>
        <w:t>food,</w:t>
      </w:r>
      <w:r w:rsidRPr="0008241C">
        <w:rPr>
          <w:spacing w:val="-4"/>
          <w:sz w:val="22"/>
          <w:szCs w:val="22"/>
        </w:rPr>
        <w:t xml:space="preserve"> </w:t>
      </w:r>
      <w:r w:rsidRPr="0008241C">
        <w:rPr>
          <w:sz w:val="22"/>
          <w:szCs w:val="22"/>
        </w:rPr>
        <w:t>medicine,</w:t>
      </w:r>
      <w:r w:rsidRPr="0008241C">
        <w:rPr>
          <w:spacing w:val="-2"/>
          <w:sz w:val="22"/>
          <w:szCs w:val="22"/>
        </w:rPr>
        <w:t xml:space="preserve"> </w:t>
      </w:r>
      <w:r w:rsidRPr="0008241C">
        <w:rPr>
          <w:sz w:val="22"/>
          <w:szCs w:val="22"/>
        </w:rPr>
        <w:t>and</w:t>
      </w:r>
      <w:r w:rsidRPr="0008241C">
        <w:rPr>
          <w:spacing w:val="-3"/>
          <w:sz w:val="22"/>
          <w:szCs w:val="22"/>
        </w:rPr>
        <w:t xml:space="preserve"> </w:t>
      </w:r>
      <w:r w:rsidRPr="0008241C">
        <w:rPr>
          <w:sz w:val="22"/>
          <w:szCs w:val="22"/>
        </w:rPr>
        <w:t>others</w:t>
      </w:r>
      <w:r w:rsidRPr="0008241C">
        <w:rPr>
          <w:spacing w:val="-4"/>
          <w:sz w:val="22"/>
          <w:szCs w:val="22"/>
        </w:rPr>
        <w:t xml:space="preserve"> </w:t>
      </w:r>
      <w:r w:rsidRPr="0008241C">
        <w:rPr>
          <w:sz w:val="22"/>
          <w:szCs w:val="22"/>
        </w:rPr>
        <w:t xml:space="preserve">purposes in 60 communities of eight ethnic groups of highland communities in Thailand </w:t>
      </w:r>
      <w:r w:rsidRPr="0008241C">
        <w:rPr>
          <w:sz w:val="22"/>
          <w:szCs w:val="22"/>
        </w:rPr>
        <w:fldChar w:fldCharType="begin" w:fldLock="1"/>
      </w:r>
      <w:r w:rsidRPr="0008241C">
        <w:rPr>
          <w:sz w:val="22"/>
          <w:szCs w:val="22"/>
        </w:rPr>
        <w:instrText>ADDIN CSL_CITATION {"citationItems":[{"id":"ITEM-1","itemData":{"author":[{"dropping-particle":"","family":"Pilumwong","given":"Jarunee","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publisher":"Institute for Global Environmental Strategies","publisher-place":"Tokyo, Japan","title":"Local Biodiversity Restoration for Food Banks in the Highland Community of Thailand","type":"chapter"},"uris":["http://www.mendeley.com/documents/?uuid=f2b71e26-be68-4e66-b34d-3dd2a85ef796"]}],"mendeley":{"formattedCitation":"(Pilumwong, 2017)","plainTextFormattedCitation":"(Pilumwong, 2017)","previouslyFormattedCitation":"(Pilumwong, 2017)"},"properties":{"noteIndex":0},"schema":"https://github.com/citation-style-language/schema/raw/master/csl-citation.json"}</w:instrText>
      </w:r>
      <w:r w:rsidRPr="0008241C">
        <w:rPr>
          <w:sz w:val="22"/>
          <w:szCs w:val="22"/>
        </w:rPr>
        <w:fldChar w:fldCharType="separate"/>
      </w:r>
      <w:r w:rsidRPr="0008241C">
        <w:rPr>
          <w:noProof/>
          <w:sz w:val="22"/>
          <w:szCs w:val="22"/>
        </w:rPr>
        <w:t>(Pilumwong, 2017)</w:t>
      </w:r>
      <w:r w:rsidRPr="0008241C">
        <w:rPr>
          <w:sz w:val="22"/>
          <w:szCs w:val="22"/>
        </w:rPr>
        <w:fldChar w:fldCharType="end"/>
      </w:r>
      <w:r w:rsidRPr="0008241C">
        <w:rPr>
          <w:sz w:val="22"/>
          <w:szCs w:val="22"/>
        </w:rPr>
        <w:t>.</w:t>
      </w:r>
    </w:p>
    <w:p w14:paraId="6A117A48" w14:textId="77777777" w:rsidR="00A01204" w:rsidRPr="0008241C" w:rsidRDefault="00A01204" w:rsidP="00A01204">
      <w:pPr>
        <w:rPr>
          <w:sz w:val="22"/>
          <w:szCs w:val="22"/>
        </w:rPr>
      </w:pPr>
    </w:p>
    <w:p w14:paraId="3B8CF94B" w14:textId="77777777" w:rsidR="00A01204" w:rsidRPr="0008241C" w:rsidRDefault="00A01204" w:rsidP="00A01204">
      <w:pPr>
        <w:rPr>
          <w:sz w:val="22"/>
          <w:szCs w:val="22"/>
        </w:rPr>
      </w:pPr>
      <w:r w:rsidRPr="0008241C">
        <w:rPr>
          <w:sz w:val="22"/>
          <w:szCs w:val="22"/>
        </w:rPr>
        <w:t>These studies indicate that the livelihood systems and ecological integrity of the region are strongly interrelated. Many people across the Asia-Pacific are more concerned with the provisioning services and the extent of flow of these services to support their livelihood, which is the main determinant of their actions towards ecosystem sustainability.</w:t>
      </w:r>
    </w:p>
    <w:p w14:paraId="2A44839F" w14:textId="77777777" w:rsidR="00A01204" w:rsidRPr="0008241C" w:rsidRDefault="00A01204" w:rsidP="00A01204">
      <w:pPr>
        <w:rPr>
          <w:sz w:val="22"/>
          <w:szCs w:val="22"/>
        </w:rPr>
      </w:pPr>
    </w:p>
    <w:p w14:paraId="217A284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Health</w:t>
      </w:r>
      <w:r w:rsidRPr="0008241C">
        <w:rPr>
          <w:b/>
          <w:spacing w:val="-3"/>
          <w:sz w:val="22"/>
          <w:szCs w:val="22"/>
        </w:rPr>
        <w:t xml:space="preserve"> </w:t>
      </w:r>
      <w:r w:rsidRPr="0008241C">
        <w:rPr>
          <w:b/>
          <w:sz w:val="22"/>
          <w:szCs w:val="22"/>
        </w:rPr>
        <w:t>security</w:t>
      </w:r>
    </w:p>
    <w:p w14:paraId="66680A80" w14:textId="77777777" w:rsidR="00A01204" w:rsidRPr="0008241C" w:rsidRDefault="00A01204" w:rsidP="00A01204">
      <w:pPr>
        <w:rPr>
          <w:sz w:val="22"/>
          <w:szCs w:val="22"/>
        </w:rPr>
      </w:pPr>
    </w:p>
    <w:p w14:paraId="4067C11E" w14:textId="77777777" w:rsidR="00A01204" w:rsidRPr="0008241C" w:rsidRDefault="00A01204" w:rsidP="00A01204">
      <w:pPr>
        <w:rPr>
          <w:sz w:val="22"/>
          <w:szCs w:val="22"/>
        </w:rPr>
      </w:pPr>
      <w:r w:rsidRPr="0008241C">
        <w:rPr>
          <w:sz w:val="22"/>
          <w:szCs w:val="22"/>
        </w:rPr>
        <w:t xml:space="preserve">Health is a state of complete physical, mental and social well-being and not merely the absence of disease or infirmity </w:t>
      </w:r>
      <w:r w:rsidRPr="0008241C">
        <w:rPr>
          <w:sz w:val="22"/>
          <w:szCs w:val="22"/>
        </w:rPr>
        <w:fldChar w:fldCharType="begin" w:fldLock="1"/>
      </w:r>
      <w:r w:rsidRPr="0008241C">
        <w:rPr>
          <w:sz w:val="22"/>
          <w:szCs w:val="22"/>
        </w:rPr>
        <w:instrText>ADDIN CSL_CITATION {"citationItems":[{"id":"ITEM-1","itemData":{"author":[{"dropping-particle":"","family":"WHO","given":"","non-dropping-particle":"","parse-names":false,"suffix":""}],"id":"ITEM-1","issued":{"date-parts":[["1946"]]},"publisher-place":"New York","title":"Preamble to the Constitution of WHO as adopted by the International Health Conference, 19 June - 22 July 1946","type":"article"},"uris":["http://www.mendeley.com/documents/?uuid=de9ce3c3-d402-43b8-a660-09d3cdfa0064"]}],"mendeley":{"formattedCitation":"(WHO, 1946)","plainTextFormattedCitation":"(WHO, 1946)","previouslyFormattedCitation":"(WHO, 1946)"},"properties":{"noteIndex":0},"schema":"https://github.com/citation-style-language/schema/raw/master/csl-citation.json"}</w:instrText>
      </w:r>
      <w:r w:rsidRPr="0008241C">
        <w:rPr>
          <w:sz w:val="22"/>
          <w:szCs w:val="22"/>
        </w:rPr>
        <w:fldChar w:fldCharType="separate"/>
      </w:r>
      <w:r w:rsidRPr="0008241C">
        <w:rPr>
          <w:noProof/>
          <w:sz w:val="22"/>
          <w:szCs w:val="22"/>
        </w:rPr>
        <w:t>(WHO, 1946)</w:t>
      </w:r>
      <w:r w:rsidRPr="0008241C">
        <w:rPr>
          <w:sz w:val="22"/>
          <w:szCs w:val="22"/>
        </w:rPr>
        <w:fldChar w:fldCharType="end"/>
      </w:r>
      <w:r w:rsidRPr="0008241C">
        <w:rPr>
          <w:sz w:val="22"/>
          <w:szCs w:val="22"/>
        </w:rPr>
        <w:t xml:space="preserve">. Biodiversity and ecosystem services are linked with health and human well-being. Many health benefits are related to the conservation or use of specific elements of biodiversity, such as species or genetic resources. In India, Ayurveda is a traditional system of health care and medicine that depends on the rich and varied flora of medicinal plants. It is reported that Ayurvedic formulations use combinations of a selection of around 1200 species, about 500 of which are commercially traded </w:t>
      </w:r>
      <w:r w:rsidRPr="0008241C">
        <w:rPr>
          <w:sz w:val="22"/>
          <w:szCs w:val="22"/>
        </w:rPr>
        <w:fldChar w:fldCharType="begin" w:fldLock="1"/>
      </w:r>
      <w:r w:rsidRPr="0008241C">
        <w:rPr>
          <w:sz w:val="22"/>
          <w:szCs w:val="22"/>
        </w:rPr>
        <w:instrText>ADDIN CSL_CITATION {"citationItems":[{"id":"ITEM-1","itemData":{"author":[{"dropping-particle":"","family":"Subrat","given":"N.","non-dropping-particle":"","parse-names":false,"suffix":""},{"dropping-particle":"","family":"Iyer","given":"M.","non-dropping-particle":"","parse-names":false,"suffix":""},{"dropping-particle":"","family":"Prasad","given":"R.","non-dropping-particle":"","parse-names":false,"suffix":""}],"id":"ITEM-1","issued":{"date-parts":[["2002"]]},"publisher-place":"London","title":"The ayurvedic medicine industry: Current status and sustainability. Ecotech Services (India) Pvt.","type":"report"},"uris":["http://www.mendeley.com/documents/?uuid=48143be6-d7e8-4b98-ab24-ee37eafebcfc"]}],"mendeley":{"formattedCitation":"(Subrat &lt;i&gt;et al.&lt;/i&gt;, 2002)","plainTextFormattedCitation":"(Subrat et al., 2002)","previouslyFormattedCitation":"(Subrat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Subrat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In many communities, the relationships between the natural environment and health are mediated by locally distinct cultural associations with species or habitats.Tulsi (</w:t>
      </w:r>
      <w:r w:rsidRPr="0008241C">
        <w:rPr>
          <w:i/>
          <w:sz w:val="22"/>
          <w:szCs w:val="22"/>
        </w:rPr>
        <w:t>Ocimum sanctum</w:t>
      </w:r>
      <w:r w:rsidRPr="0008241C">
        <w:rPr>
          <w:sz w:val="22"/>
          <w:szCs w:val="22"/>
        </w:rPr>
        <w:t xml:space="preserve">) is spiritually significant in India due to its role as a healing herb, and is worshiped in many parts of India. The traditional knowledge of the </w:t>
      </w:r>
      <w:r w:rsidRPr="0008241C">
        <w:rPr>
          <w:i/>
          <w:sz w:val="22"/>
          <w:szCs w:val="22"/>
        </w:rPr>
        <w:t>Kani t</w:t>
      </w:r>
      <w:r w:rsidRPr="0008241C">
        <w:rPr>
          <w:sz w:val="22"/>
          <w:szCs w:val="22"/>
        </w:rPr>
        <w:t xml:space="preserve">ribes living in the Western Ghats region was used to develop a drug called </w:t>
      </w:r>
      <w:r w:rsidRPr="0008241C">
        <w:rPr>
          <w:i/>
          <w:sz w:val="22"/>
          <w:szCs w:val="22"/>
        </w:rPr>
        <w:t xml:space="preserve">Jevaani </w:t>
      </w:r>
      <w:r w:rsidRPr="0008241C">
        <w:rPr>
          <w:sz w:val="22"/>
          <w:szCs w:val="22"/>
        </w:rPr>
        <w:t xml:space="preserve">and subsequently patented by the </w:t>
      </w:r>
      <w:r w:rsidRPr="0008241C">
        <w:rPr>
          <w:sz w:val="22"/>
          <w:szCs w:val="22"/>
        </w:rPr>
        <w:lastRenderedPageBreak/>
        <w:t xml:space="preserve">Indian research institute, Jawaharlal Nehru Tropical Botanic Garden and Research Institute </w:t>
      </w:r>
      <w:r w:rsidRPr="0008241C">
        <w:rPr>
          <w:sz w:val="22"/>
          <w:szCs w:val="22"/>
        </w:rPr>
        <w:fldChar w:fldCharType="begin" w:fldLock="1"/>
      </w:r>
      <w:r w:rsidRPr="0008241C">
        <w:rPr>
          <w:sz w:val="22"/>
          <w:szCs w:val="22"/>
        </w:rPr>
        <w:instrText>ADDIN CSL_CITATION {"citationItems":[{"id":"ITEM-1","itemData":{"URL":"http://www.wipo.int/ipadvantage/en/details.jsp?id=2599","accessed":{"date-parts":[["2016","2","21"]]},"author":[{"dropping-particle":"","family":"World Intellectual Property Organization","given":"","non-dropping-particle":"","parse-names":false,"suffix":""}],"id":"ITEM-1","issued":{"date-parts":[["2016"]]},"title":"Using Traditional Knowledge to Revive the Body and a Community","type":"webpage"},"uris":["http://www.mendeley.com/documents/?uuid=a1db3f00-8088-4430-a38c-36abe3ba73ce"]}],"mendeley":{"formattedCitation":"(World Intellectual Property Organization, 2016)","plainTextFormattedCitation":"(World Intellectual Property Organization, 2016)","previouslyFormattedCitation":"(World Intellectual Property Organization, 2016)"},"properties":{"noteIndex":0},"schema":"https://github.com/citation-style-language/schema/raw/master/csl-citation.json"}</w:instrText>
      </w:r>
      <w:r w:rsidRPr="0008241C">
        <w:rPr>
          <w:sz w:val="22"/>
          <w:szCs w:val="22"/>
        </w:rPr>
        <w:fldChar w:fldCharType="separate"/>
      </w:r>
      <w:r w:rsidRPr="0008241C">
        <w:rPr>
          <w:noProof/>
          <w:sz w:val="22"/>
          <w:szCs w:val="22"/>
        </w:rPr>
        <w:t>(World Intellectual Property Organization, 2016)</w:t>
      </w:r>
      <w:r w:rsidRPr="0008241C">
        <w:rPr>
          <w:sz w:val="22"/>
          <w:szCs w:val="22"/>
        </w:rPr>
        <w:fldChar w:fldCharType="end"/>
      </w:r>
      <w:r w:rsidRPr="0008241C">
        <w:rPr>
          <w:sz w:val="22"/>
          <w:szCs w:val="22"/>
        </w:rPr>
        <w:t>.</w:t>
      </w:r>
    </w:p>
    <w:p w14:paraId="676875F6" w14:textId="77777777" w:rsidR="00A01204" w:rsidRPr="0008241C" w:rsidRDefault="00A01204" w:rsidP="00A01204">
      <w:pPr>
        <w:rPr>
          <w:sz w:val="22"/>
          <w:szCs w:val="22"/>
        </w:rPr>
      </w:pPr>
    </w:p>
    <w:p w14:paraId="2D8244F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Environmental</w:t>
      </w:r>
      <w:r w:rsidRPr="0008241C">
        <w:rPr>
          <w:b/>
          <w:spacing w:val="-7"/>
          <w:sz w:val="22"/>
          <w:szCs w:val="22"/>
        </w:rPr>
        <w:t xml:space="preserve"> </w:t>
      </w:r>
      <w:r w:rsidRPr="0008241C">
        <w:rPr>
          <w:b/>
          <w:sz w:val="22"/>
          <w:szCs w:val="22"/>
        </w:rPr>
        <w:t>security</w:t>
      </w:r>
    </w:p>
    <w:p w14:paraId="799BC4F0" w14:textId="77777777" w:rsidR="00A01204" w:rsidRPr="0008241C" w:rsidRDefault="00A01204" w:rsidP="00A01204">
      <w:pPr>
        <w:rPr>
          <w:sz w:val="22"/>
          <w:szCs w:val="22"/>
        </w:rPr>
      </w:pPr>
    </w:p>
    <w:p w14:paraId="67DF20E6" w14:textId="77777777" w:rsidR="00A01204" w:rsidRPr="0008241C" w:rsidRDefault="00A01204" w:rsidP="00A01204">
      <w:pPr>
        <w:rPr>
          <w:sz w:val="22"/>
          <w:szCs w:val="22"/>
        </w:rPr>
      </w:pPr>
      <w:r w:rsidRPr="0008241C">
        <w:rPr>
          <w:sz w:val="22"/>
          <w:szCs w:val="22"/>
        </w:rPr>
        <w:t xml:space="preserve">Environmental security is a concept linking human well-being to the state of the environment. It is considered as security from environmental shocks or stresses, thus linking societal well-being to environmental functioning </w:t>
      </w:r>
      <w:r w:rsidRPr="0008241C">
        <w:rPr>
          <w:sz w:val="22"/>
          <w:szCs w:val="22"/>
        </w:rPr>
        <w:fldChar w:fldCharType="begin" w:fldLock="1"/>
      </w:r>
      <w:r w:rsidRPr="0008241C">
        <w:rPr>
          <w:sz w:val="22"/>
          <w:szCs w:val="22"/>
        </w:rPr>
        <w:instrText>ADDIN CSL_CITATION {"citationItems":[{"id":"ITEM-1","itemData":{"DOI":"10.1080/07900620120094073","ISBN":"0790-0627 1360-0648","ISSN":"0790-0627","abstract":"The world is moving towards a dangerous situation of societal instability due to our failing ability to manage the life support system on the human-dominated planet. Contributing to this problem are inherited and biased ways of thinking, originating from the 17th century and based on fragmentation and sectorization. A fundamental shift in thinking is therefore needed urgently, to better bridge the partial realities addressed up until now. Awareness has to be built up around the need for societal adaptation to hydroclimatic constraints, and strong enough institutions must be developed, capable of supporting unpopular decisions. A proper conceptualization is badly needed of the life support system in a science of environmentology, in which water is acknowledged as the bloodstream of the biosphere. Both land/water linkages and water/ecosystem linkages will have to be properly entered into an integrated and catchment-based land/water/ecosystem approach. The goal has to meet both societal needs and environmental sustainability conditions. Attention will have to be paid to all water, both liquid blue water, supporting humanity and aquatic ecosystems, and vapour-form green water, supporting terrestrial ecosystems, agriculture and forestry. The economic resource will have to be seen as the precipitation over the basin. Both water-dependent and water-impacting activities and ecosystems in the basin have to be analysed. Joint attention will have to be paid to environmental security, water security and food security. Methods for compromise building between incompatible water-related interests and ecosystems will have to be developed. Societal acceptance will depend on awareness campaignsmake water everybodys businessand has to be secured by participation. A new ethics of hydrosolidarity will have to be developed between those living upstream and those living downstream in a river basin.","author":[{"dropping-particle":"","family":"Falkenmark","given":"Malin","non-dropping-particle":"","parse-names":false,"suffix":""}],"container-title":"International Journal of Water Resources Development","id":"ITEM-1","issue":"4","issued":{"date-parts":[["2001"]]},"page":"539-554","title":"The Greatest Water Problem: The Inability to Link Environmental Security, Water Security and Food Security","type":"article-journal","volume":"17"},"uris":["http://www.mendeley.com/documents/?uuid=cc397543-e985-4371-84e2-0cb29ad57d2e"]}],"mendeley":{"formattedCitation":"(Falkenmark, 2001)","plainTextFormattedCitation":"(Falkenmark, 2001)","previouslyFormattedCitation":"(Falkenmark, 2001)"},"properties":{"noteIndex":0},"schema":"https://github.com/citation-style-language/schema/raw/master/csl-citation.json"}</w:instrText>
      </w:r>
      <w:r w:rsidRPr="0008241C">
        <w:rPr>
          <w:sz w:val="22"/>
          <w:szCs w:val="22"/>
        </w:rPr>
        <w:fldChar w:fldCharType="separate"/>
      </w:r>
      <w:r w:rsidRPr="0008241C">
        <w:rPr>
          <w:noProof/>
          <w:sz w:val="22"/>
          <w:szCs w:val="22"/>
        </w:rPr>
        <w:t>(Falkenmark, 2001)</w:t>
      </w:r>
      <w:r w:rsidRPr="0008241C">
        <w:rPr>
          <w:sz w:val="22"/>
          <w:szCs w:val="22"/>
        </w:rPr>
        <w:fldChar w:fldCharType="end"/>
      </w:r>
      <w:r w:rsidRPr="0008241C">
        <w:rPr>
          <w:sz w:val="22"/>
          <w:szCs w:val="22"/>
        </w:rPr>
        <w:t xml:space="preserve">. It is an integral part of human security that encompasses a range of stresses such as environmental degradation, poverty and infectious diseases related to the environment </w:t>
      </w:r>
      <w:r w:rsidRPr="0008241C">
        <w:rPr>
          <w:sz w:val="22"/>
          <w:szCs w:val="22"/>
        </w:rPr>
        <w:fldChar w:fldCharType="begin" w:fldLock="1"/>
      </w:r>
      <w:r w:rsidRPr="0008241C">
        <w:rPr>
          <w:sz w:val="22"/>
          <w:szCs w:val="22"/>
        </w:rPr>
        <w:instrText>ADDIN CSL_CITATION {"citationItems":[{"id":"ITEM-1","itemData":{"DOI":"http://hdr.undp.org/sites/default/files/reports/255/hdr_1994_en_complete_nostats.pdf","ISBN":"0195091701","abstract":"EN: Human security seen as realized rights. Food security seen as right to food.\\n23 Human security not exactly as sustainable human development, more restricted. People are able to safely exercise rights.\\nHS as negative definition: Security is not... (through absence)\\n22: HS is universal, interdependent, easier to ensure with prevention, people-centred.\\n24: Categories: Economic, Food, Health, Environmental, Personal, Community, Political Security\\n27: \"Food security means that all people at all times have both physical and economic access to basic food.\"\\n30: Threats to personal security: \"•\\tThreals [rom the state (physical torture) •\\tThreats from other states (war) • Threats from other groups of people (ethnic tension)\\n• Threats from individuals or gangs against other individuals or gangs (crime, street violence)\\n•\\tThreats directed against women (rape, domestic violence)\\n• Threats directed at children based on their vulnerability and dependence (child abuse)\\n•\\tThreats to self (suicide, drug use).\"\\n38: Food security indicator: \"Food insecurity-measured by daily calorie supply as a percentage of basic human needs, the index of food production per capita and the trend of the food import dependency ratio.\"","author":[{"dropping-particle":"","family":"UNDP","given":"","non-dropping-particle":"","parse-names":false,"suffix":""}],"id":"ITEM-1","issued":{"date-parts":[["1994"]]},"number-of-pages":"136","title":"Human Development Report 1994","type":"book"},"uris":["http://www.mendeley.com/documents/?uuid=b356184d-6f36-4259-b987-8d96732a1111"]}],"mendeley":{"formattedCitation":"(UNDP, 1994)","plainTextFormattedCitation":"(UNDP, 1994)","previouslyFormattedCitation":"(UNDP, 1994)"},"properties":{"noteIndex":0},"schema":"https://github.com/citation-style-language/schema/raw/master/csl-citation.json"}</w:instrText>
      </w:r>
      <w:r w:rsidRPr="0008241C">
        <w:rPr>
          <w:sz w:val="22"/>
          <w:szCs w:val="22"/>
        </w:rPr>
        <w:fldChar w:fldCharType="separate"/>
      </w:r>
      <w:r w:rsidRPr="0008241C">
        <w:rPr>
          <w:noProof/>
          <w:sz w:val="22"/>
          <w:szCs w:val="22"/>
        </w:rPr>
        <w:t>(UNDP, 1994)</w:t>
      </w:r>
      <w:r w:rsidRPr="0008241C">
        <w:rPr>
          <w:sz w:val="22"/>
          <w:szCs w:val="22"/>
        </w:rPr>
        <w:fldChar w:fldCharType="end"/>
      </w:r>
      <w:r w:rsidRPr="0008241C">
        <w:rPr>
          <w:sz w:val="22"/>
          <w:szCs w:val="22"/>
        </w:rPr>
        <w:t>.</w:t>
      </w:r>
    </w:p>
    <w:p w14:paraId="75FDFF2D" w14:textId="77777777" w:rsidR="00A01204" w:rsidRPr="0008241C" w:rsidRDefault="00A01204" w:rsidP="00A01204">
      <w:pPr>
        <w:rPr>
          <w:sz w:val="22"/>
          <w:szCs w:val="22"/>
        </w:rPr>
      </w:pPr>
    </w:p>
    <w:p w14:paraId="2C336992" w14:textId="77777777" w:rsidR="00A01204" w:rsidRPr="0008241C" w:rsidRDefault="00A01204" w:rsidP="00A01204">
      <w:pPr>
        <w:keepNext/>
        <w:tabs>
          <w:tab w:val="clear" w:pos="1247"/>
          <w:tab w:val="left" w:pos="765"/>
        </w:tabs>
        <w:outlineLvl w:val="2"/>
        <w:rPr>
          <w:b/>
          <w:sz w:val="24"/>
          <w:szCs w:val="24"/>
        </w:rPr>
      </w:pPr>
      <w:bookmarkStart w:id="648" w:name="_Toc504317141"/>
      <w:bookmarkStart w:id="649" w:name="_Toc504317834"/>
      <w:bookmarkStart w:id="650" w:name="_Toc504320388"/>
      <w:bookmarkStart w:id="651" w:name="_Toc504320835"/>
      <w:bookmarkStart w:id="652" w:name="_Toc504321180"/>
      <w:bookmarkStart w:id="653" w:name="_Toc524041350"/>
      <w:r w:rsidRPr="0008241C">
        <w:rPr>
          <w:b/>
          <w:sz w:val="24"/>
          <w:szCs w:val="24"/>
        </w:rPr>
        <w:t>2.4.5</w:t>
      </w:r>
      <w:r w:rsidRPr="0008241C">
        <w:rPr>
          <w:b/>
          <w:sz w:val="24"/>
          <w:szCs w:val="24"/>
        </w:rPr>
        <w:tab/>
        <w:t>Vulnerability and</w:t>
      </w:r>
      <w:r w:rsidRPr="0008241C">
        <w:rPr>
          <w:b/>
          <w:spacing w:val="-13"/>
          <w:sz w:val="24"/>
          <w:szCs w:val="24"/>
        </w:rPr>
        <w:t xml:space="preserve"> </w:t>
      </w:r>
      <w:r w:rsidRPr="0008241C">
        <w:rPr>
          <w:b/>
          <w:sz w:val="24"/>
          <w:szCs w:val="24"/>
        </w:rPr>
        <w:t>adaptation/mitigation to climate change</w:t>
      </w:r>
      <w:bookmarkEnd w:id="648"/>
      <w:bookmarkEnd w:id="649"/>
      <w:bookmarkEnd w:id="650"/>
      <w:bookmarkEnd w:id="651"/>
      <w:bookmarkEnd w:id="652"/>
      <w:bookmarkEnd w:id="653"/>
      <w:r w:rsidRPr="0008241C">
        <w:rPr>
          <w:b/>
          <w:sz w:val="24"/>
          <w:szCs w:val="24"/>
        </w:rPr>
        <w:t xml:space="preserve"> </w:t>
      </w:r>
    </w:p>
    <w:p w14:paraId="4B65C235" w14:textId="77777777" w:rsidR="00A01204" w:rsidRPr="0008241C" w:rsidRDefault="00A01204" w:rsidP="00A01204">
      <w:pPr>
        <w:rPr>
          <w:sz w:val="22"/>
          <w:szCs w:val="22"/>
        </w:rPr>
      </w:pPr>
    </w:p>
    <w:p w14:paraId="19D83FA0" w14:textId="77777777" w:rsidR="00A01204" w:rsidRPr="0008241C" w:rsidRDefault="00A01204" w:rsidP="00A01204">
      <w:pPr>
        <w:rPr>
          <w:sz w:val="22"/>
          <w:szCs w:val="22"/>
        </w:rPr>
      </w:pPr>
      <w:r w:rsidRPr="0008241C">
        <w:rPr>
          <w:sz w:val="22"/>
          <w:szCs w:val="22"/>
        </w:rPr>
        <w:t xml:space="preserve">Climate change is strongly interrelated with NCP and consequently has various impacts on ‘Good Quality of Life’. For example, ecosystems regulate the global climate and contribute to the mitigation of climate change. They also regulate climate locally, e.g. through trees planted or grown nearby the agricultural fields, which contributes to increasing agricultural resilience to climate change </w:t>
      </w:r>
      <w:r w:rsidRPr="0008241C">
        <w:rPr>
          <w:sz w:val="22"/>
          <w:szCs w:val="22"/>
        </w:rPr>
        <w:fldChar w:fldCharType="begin" w:fldLock="1"/>
      </w:r>
      <w:r w:rsidRPr="0008241C">
        <w:rPr>
          <w:sz w:val="22"/>
          <w:szCs w:val="22"/>
        </w:rPr>
        <w:instrText>ADDIN CSL_CITATION {"citationItems":[{"id":"ITEM-1","itemData":{"author":[{"dropping-particle":"","family":"Locatelli","given":"Bruno","non-dropping-particle":"","parse-names":false,"suffix":""}],"id":"ITEM-1","issued":{"date-parts":[["2016"]]},"title":"38. Ecosystem Services and Climate Change","type":"article-journal"},"uris":["http://www.mendeley.com/documents/?uuid=534e893a-e494-398f-8274-7f9f25399d18"]}],"mendeley":{"formattedCitation":"(Locatelli, 2016)","plainTextFormattedCitation":"(Locatelli, 2016)","previouslyFormattedCitation":"(Locatelli, 2016)"},"properties":{"noteIndex":0},"schema":"https://github.com/citation-style-language/schema/raw/master/csl-citation.json"}</w:instrText>
      </w:r>
      <w:r w:rsidRPr="0008241C">
        <w:rPr>
          <w:sz w:val="22"/>
          <w:szCs w:val="22"/>
        </w:rPr>
        <w:fldChar w:fldCharType="separate"/>
      </w:r>
      <w:r w:rsidRPr="0008241C">
        <w:rPr>
          <w:noProof/>
          <w:sz w:val="22"/>
          <w:szCs w:val="22"/>
        </w:rPr>
        <w:t>(Locatelli, 2016)</w:t>
      </w:r>
      <w:r w:rsidRPr="0008241C">
        <w:rPr>
          <w:sz w:val="22"/>
          <w:szCs w:val="22"/>
        </w:rPr>
        <w:fldChar w:fldCharType="end"/>
      </w:r>
      <w:r w:rsidRPr="0008241C">
        <w:rPr>
          <w:sz w:val="22"/>
          <w:szCs w:val="22"/>
        </w:rPr>
        <w:t xml:space="preserve">. The material contributions include the provision of diverse products, which are important for food and livelihood security. A review of 117 studies found that the impact of climate change on ecosystem services was predominantly negative, although the results for carbon sequestration and CO2 fertilisation were mixed </w:t>
      </w:r>
      <w:r w:rsidRPr="0008241C">
        <w:rPr>
          <w:sz w:val="22"/>
          <w:szCs w:val="22"/>
        </w:rPr>
        <w:fldChar w:fldCharType="begin" w:fldLock="1"/>
      </w:r>
      <w:r w:rsidRPr="0008241C">
        <w:rPr>
          <w:sz w:val="22"/>
          <w:szCs w:val="22"/>
        </w:rPr>
        <w:instrText>ADDIN CSL_CITATION {"citationItems":[{"id":"ITEM-1","itemData":{"DOI":"10.1111/gcb.13457","ISBN":"1365-2486","ISSN":"13652486","PMID":"27507077","abstract":"Climate change is having a significant impact on ecosystem services, and is likely to become increasingly important as this phenomenon intensifies. Future impacts can be difficult to assess as they often involve long time scales, dynamic systems with high uncertainties, and are typically confounded by other drivers of change. Despite a growing literature on climate change impacts on ecosystem services, no quantitative syntheses exist. Hence, we lack an overarching understanding of the impacts of climate change, how they are being assessed, and the extent to which other drivers, uncertainties, and decision making are incorporated. To address this, we systematically reviewed the peer-reviewed literature that assesses climate change impacts on ecosystem services at sub-global scales. We found that the impact of climate change on most types of services was predominantly negative (59% negative, 24% mixed, 4% neutral, 13% positive), but varied across services, drivers, and assessment methods. Although uncertainty was usually incorporated, there were substantial gaps in the sources of uncertainty included, along with the methods used to incorporate them. We found that relatively few studies integrated decision making, and even fewer studies aimed to identify solutions that were robust to uncertainty. For management or policy to ensure the delivery of ecosystem services, an integrated approach that incorporates multiple drivers of change and accounts for multiple sources of uncertainty is needed. This is undoubtedly a challenging task, but ignoring these complexities can result in misleading assessments of the impacts of climate change, sub-optimal management outcomes, and the inefficient allocation of resources for climate adaptation.","author":[{"dropping-particle":"","family":"Runting","given":"Rebecca K.","non-dropping-particle":"","parse-names":false,"suffix":""},{"dropping-particle":"","family":"Bryan","given":"Brett A.","non-dropping-particle":"","parse-names":false,"suffix":""},{"dropping-particle":"","family":"Dee","given":"Laura E.","non-dropping-particle":"","parse-names":false,"suffix":""},{"dropping-particle":"","family":"Maseyk","given":"Fleur J.F.","non-dropping-particle":"","parse-names":false,"suffix":""},{"dropping-particle":"","family":"Mandle","given":"Lisa","non-dropping-particle":"","parse-names":false,"suffix":""},{"dropping-particle":"","family":"Hamel","given":"Perrine","non-dropping-particle":"","parse-names":false,"suffix":""},{"dropping-particle":"","family":"Wilson","given":"Kerrie A.","non-dropping-particle":"","parse-names":false,"suffix":""},{"dropping-particle":"","family":"Yetka","given":"Kathleen","non-dropping-particle":"","parse-names":false,"suffix":""},{"dropping-particle":"","family":"Possingham","given":"Hugh P.","non-dropping-particle":"","parse-names":false,"suffix":""},{"dropping-particle":"","family":"Rhodes","given":"Jonathan R.","non-dropping-particle":"","parse-names":false,"suffix":""}],"container-title":"Global Change Biology","id":"ITEM-1","issued":{"date-parts":[["2017"]]},"title":"Incorporating climate change into ecosystem service assessments and decisions: a review","type":"article"},"uris":["http://www.mendeley.com/documents/?uuid=2c2f2cc0-dc7f-3584-8649-74ed4edb2ad5"]}],"mendeley":{"formattedCitation":"(Runting &lt;i&gt;et al.&lt;/i&gt;, 2017)","plainTextFormattedCitation":"(Runting et al., 2017)","previouslyFormattedCitation":"(Runting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Runting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cross the Asia-Pacific, climate change presents many threats e.g. a risk of drought-related food shortage is expected due to the impxats of climate change, which may result in increases in malnutrition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 xml:space="preserve">. </w:t>
      </w:r>
    </w:p>
    <w:p w14:paraId="180DA4D6" w14:textId="77777777" w:rsidR="00A01204" w:rsidRPr="0008241C" w:rsidRDefault="00A01204" w:rsidP="00A01204">
      <w:pPr>
        <w:rPr>
          <w:sz w:val="22"/>
          <w:szCs w:val="22"/>
        </w:rPr>
      </w:pPr>
    </w:p>
    <w:p w14:paraId="5E7952B3" w14:textId="77777777" w:rsidR="00A01204" w:rsidRPr="0008241C" w:rsidRDefault="00A01204" w:rsidP="00A01204">
      <w:pPr>
        <w:rPr>
          <w:sz w:val="22"/>
          <w:szCs w:val="22"/>
        </w:rPr>
      </w:pPr>
      <w:r w:rsidRPr="0008241C">
        <w:rPr>
          <w:sz w:val="22"/>
          <w:szCs w:val="22"/>
        </w:rPr>
        <w:t xml:space="preserve">The region is endowed with diverse ecosystems, from tropical forests, wetlands, coastal areas, floodplains, freshwater, to mountain ecosystems. These ecosystems not only support rich biodiversity but also play a critical role in supporting economy and livelihoods of billions of people in the region </w:t>
      </w:r>
      <w:r w:rsidRPr="0008241C">
        <w:rPr>
          <w:sz w:val="22"/>
          <w:szCs w:val="22"/>
        </w:rPr>
        <w:fldChar w:fldCharType="begin" w:fldLock="1"/>
      </w:r>
      <w:r w:rsidRPr="0008241C">
        <w:rPr>
          <w:sz w:val="22"/>
          <w:szCs w:val="22"/>
        </w:rPr>
        <w:instrText>ADDIN CSL_CITATION {"citationItems":[{"id":"ITEM-1","itemData":{"DOI":"10.1016/j.envdev.2013.05.007","ISSN":"22114645","abstract":"There is increasing empirical evidence that the climate in Nepal is changing and will continue to do so for the foreseeable future, with substantial impacts on the long-established ways of life of the local people. The development of responsive actions, or climate change adaptation, hinges on understanding how people make sense of changes in their local climate and how they interpret associated risks and opportunities. Based on a qualitative case study with 30 tourism stakeholder participants in the Annapurna Region of Lower Mustang, Nepal, this research explored people's understanding of climate change and their perceptions of different levels of impact. The range of perceived impacts is discussed against the background of multiple livelihoods and diverse cultural interpretations. Participants, while not always scientifically 'accurate' in their assessments, displayed a high level of engagement with, and understanding of their local environment and climate. The results of this study provide further testimony to the value of local knowledge on relevant climate parameters and impacts, and the role it could play in enhancing the usefulness of macro-level climate projections, as well as local-level climate change adaptation initiatives. ?? 2013 Elsevier B.V.","author":[{"dropping-particle":"","family":"Becken","given":"Susanne","non-dropping-particle":"","parse-names":false,"suffix":""},{"dropping-particle":"","family":"Lama","given":"Anu Kumari","non-dropping-particle":"","parse-names":false,"suffix":""},{"dropping-particle":"","family":"Espiner","given":"Stephen","non-dropping-particle":"","parse-names":false,"suffix":""}],"container-title":"Environmental Development","id":"ITEM-1","issue":"1","issued":{"date-parts":[["2013"]]},"page":"22-37","publisher":"Elsevier","title":"The cultural context of climate change impacts: Perceptions among community members in the Annapurna Conservation Area, Nepal","type":"article-journal","volume":"8"},"uris":["http://www.mendeley.com/documents/?uuid=aa401978-e345-4a87-80d5-a51a53c23dc6"]}],"mendeley":{"formattedCitation":"(Becken &lt;i&gt;et al.&lt;/i&gt;, 2013)","plainTextFormattedCitation":"(Becken et al., 2013)","previouslyFormattedCitation":"(Becke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ecke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However, the increasing pressures of climate variability and change pose serious threats to the region and its people, thus making them further vulnerable. Counties where livelihoods of rural populations are primarily dependent on natural resources are more vulnerable </w:t>
      </w:r>
      <w:r w:rsidRPr="0008241C">
        <w:rPr>
          <w:sz w:val="22"/>
          <w:szCs w:val="22"/>
        </w:rPr>
        <w:fldChar w:fldCharType="begin" w:fldLock="1"/>
      </w:r>
      <w:r w:rsidRPr="0008241C">
        <w:rPr>
          <w:sz w:val="22"/>
          <w:szCs w:val="22"/>
        </w:rPr>
        <w:instrText>ADDIN CSL_CITATION {"citationItems":[{"id":"ITEM-1","itemData":{"author":[{"dropping-particle":"","family":"Agrawal","given":"A.","non-dropping-particle":"","parse-names":false,"suffix":""},{"dropping-particle":"","family":"Perrin","given":"N","non-dropping-particle":"","parse-names":false,"suffix":""}],"collection-title":"In IFRI Working Paper","id":"ITEM-1","issued":{"date-parts":[["2008"]]},"number":"W081‐6","publisher-place":"Michigan: International Forestry Resources and Institutions Program, University of Michigan","title":"Climate adaptation, local institutions and rural livelihoods.","type":"report"},"uris":["http://www.mendeley.com/documents/?uuid=077ed58b-166b-4065-a5bf-ca3d74306d9f"]}],"mendeley":{"formattedCitation":"(Agrawal &amp; Perrin, 2008)","plainTextFormattedCitation":"(Agrawal &amp; Perrin, 2008)","previouslyFormattedCitation":"(Agrawal &amp; Perrin, 2008)"},"properties":{"noteIndex":0},"schema":"https://github.com/citation-style-language/schema/raw/master/csl-citation.json"}</w:instrText>
      </w:r>
      <w:r w:rsidRPr="0008241C">
        <w:rPr>
          <w:sz w:val="22"/>
          <w:szCs w:val="22"/>
        </w:rPr>
        <w:fldChar w:fldCharType="separate"/>
      </w:r>
      <w:r w:rsidRPr="0008241C">
        <w:rPr>
          <w:noProof/>
          <w:sz w:val="22"/>
          <w:szCs w:val="22"/>
        </w:rPr>
        <w:t>(Agrawal &amp; Perrin, 2008)</w:t>
      </w:r>
      <w:r w:rsidRPr="0008241C">
        <w:rPr>
          <w:sz w:val="22"/>
          <w:szCs w:val="22"/>
        </w:rPr>
        <w:fldChar w:fldCharType="end"/>
      </w:r>
      <w:r w:rsidRPr="0008241C">
        <w:rPr>
          <w:sz w:val="22"/>
          <w:szCs w:val="22"/>
        </w:rPr>
        <w:t xml:space="preserve">. Vulnerability is defined as the propensity or predisposition to be adversely affected, which encompasses a variety of concepts and elements including sensitivity or susceptibility to harm, and lack of capacity to cope and adapt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 Adaptive capacity</w:t>
      </w:r>
      <w:r w:rsidRPr="0008241C">
        <w:rPr>
          <w:i/>
          <w:sz w:val="22"/>
          <w:szCs w:val="22"/>
        </w:rPr>
        <w:t xml:space="preserve"> </w:t>
      </w:r>
      <w:r w:rsidRPr="0008241C">
        <w:rPr>
          <w:sz w:val="22"/>
          <w:szCs w:val="22"/>
        </w:rPr>
        <w:t xml:space="preserve">is the ability of systems, institutions, humans, and other organisms to adjust to potential damage, to take advantage of opportunities, or to respond to consequences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 xml:space="preserve">. Adaptation is the process of adjustment to actual, or expected climate change, and its effects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w:t>
      </w:r>
    </w:p>
    <w:p w14:paraId="6F667644" w14:textId="77777777" w:rsidR="00A01204" w:rsidRPr="0008241C" w:rsidRDefault="00A01204" w:rsidP="00A01204">
      <w:pPr>
        <w:rPr>
          <w:sz w:val="22"/>
          <w:szCs w:val="22"/>
        </w:rPr>
      </w:pPr>
    </w:p>
    <w:p w14:paraId="48D3F55B" w14:textId="77777777" w:rsidR="00A01204" w:rsidRPr="0008241C" w:rsidRDefault="00A01204" w:rsidP="00A01204">
      <w:pPr>
        <w:rPr>
          <w:sz w:val="22"/>
          <w:szCs w:val="22"/>
        </w:rPr>
      </w:pPr>
      <w:r w:rsidRPr="0008241C">
        <w:rPr>
          <w:sz w:val="22"/>
          <w:szCs w:val="22"/>
        </w:rPr>
        <w:t xml:space="preserve">Effects of climate change tend to be more severe where people rely on natural resources or weather dependent agriculture for their livelihoods. With limited livelihood options, adaptive capacity is low due to limited information, poor access to services, and the inequitable access to productive assets. In this regard, local adaptation is crucial for reducing the vulnerabilities of communities and their surrounding ecological systems </w:t>
      </w:r>
      <w:r w:rsidRPr="0008241C">
        <w:rPr>
          <w:sz w:val="22"/>
          <w:szCs w:val="22"/>
        </w:rPr>
        <w:fldChar w:fldCharType="begin" w:fldLock="1"/>
      </w:r>
      <w:r w:rsidRPr="0008241C">
        <w:rPr>
          <w:sz w:val="22"/>
          <w:szCs w:val="22"/>
        </w:rPr>
        <w:instrText>ADDIN CSL_CITATION {"citationItems":[{"id":"ITEM-1","itemData":{"DOI":"10","ISBN":"1195-5449","ISSN":"17083087","abstract":"Emerging insights from adaptive and community-based resource management suggest that building resilience into both human and ecological systems is an effective way to cope with environmental change characterized by future surprises or unknowable risks. We argue that these emerging insights have implications for policies and strategies for responding to climate change. We review perspectives on collective action for natural resource management to inform understanding of climate response capacity. We demonstrate the importance of social learning, specifically in relation to the acceptance of strategies that build social and ecological resilience. Societies and communities dependent on natural resources need to enhance their capacity to adapt to the impacts of future climate change, particularly when such impacts could lie outside their experienced coping range. This argument is illustrated by an example of present-day collective action for community-based coastal management in Trinidad and Tobago. The case demonstrates that community-based management enhances adaptive capacity in two ways: by building networks that are important for coping with extreme events and by retaining the resilience of the underpinning resources and ecological systems. INTRODUCTION","author":[{"dropping-particle":"","family":"Tompkins","given":"Emma L.","non-dropping-particle":"","parse-names":false,"suffix":""},{"dropping-particle":"","family":"Adger","given":"W. Neil","non-dropping-particle":"","parse-names":false,"suffix":""}],"container-title":"Ecology and Society","id":"ITEM-1","issue":"2","issued":{"date-parts":[["2004"]]},"title":"Does adaptive management of natural resources enhance resilience to climate change?","type":"article-journal","volume":"9"},"uris":["http://www.mendeley.com/documents/?uuid=8e40eaf9-03e5-4989-a239-91a4d2994188"]}],"mendeley":{"formattedCitation":"(Tompkins &amp; Adger, 2004)","plainTextFormattedCitation":"(Tompkins &amp; Adger, 2004)","previouslyFormattedCitation":"(Tompkins &amp; Adger, 2004)"},"properties":{"noteIndex":0},"schema":"https://github.com/citation-style-language/schema/raw/master/csl-citation.json"}</w:instrText>
      </w:r>
      <w:r w:rsidRPr="0008241C">
        <w:rPr>
          <w:sz w:val="22"/>
          <w:szCs w:val="22"/>
        </w:rPr>
        <w:fldChar w:fldCharType="separate"/>
      </w:r>
      <w:r w:rsidRPr="0008241C">
        <w:rPr>
          <w:noProof/>
          <w:sz w:val="22"/>
          <w:szCs w:val="22"/>
        </w:rPr>
        <w:t>(Tompkins &amp; Adger, 2004)</w:t>
      </w:r>
      <w:r w:rsidRPr="0008241C">
        <w:rPr>
          <w:sz w:val="22"/>
          <w:szCs w:val="22"/>
        </w:rPr>
        <w:fldChar w:fldCharType="end"/>
      </w:r>
      <w:r w:rsidRPr="0008241C">
        <w:rPr>
          <w:sz w:val="22"/>
          <w:szCs w:val="22"/>
        </w:rPr>
        <w:t xml:space="preserve">. </w:t>
      </w:r>
    </w:p>
    <w:p w14:paraId="06787835"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51558E0B" w14:textId="77777777" w:rsidTr="00642B4F">
        <w:tc>
          <w:tcPr>
            <w:tcW w:w="9224" w:type="dxa"/>
          </w:tcPr>
          <w:p w14:paraId="56A83C0E" w14:textId="77777777" w:rsidR="00A01204" w:rsidRPr="0008241C" w:rsidRDefault="00A01204" w:rsidP="00A01204">
            <w:pPr>
              <w:rPr>
                <w:rFonts w:ascii="Times New Roman" w:hAnsi="Times New Roman"/>
                <w:b/>
              </w:rPr>
            </w:pPr>
            <w:r w:rsidRPr="0008241C">
              <w:rPr>
                <w:rFonts w:ascii="Times New Roman" w:hAnsi="Times New Roman"/>
                <w:b/>
              </w:rPr>
              <w:t>Box 2.3 Climate change mitigation and adaptation measures for crops and livestock in India</w:t>
            </w:r>
          </w:p>
          <w:p w14:paraId="0F14C4C6" w14:textId="77777777" w:rsidR="00A01204" w:rsidRPr="0008241C" w:rsidRDefault="00A01204" w:rsidP="00A01204">
            <w:pPr>
              <w:rPr>
                <w:rFonts w:ascii="Times New Roman" w:hAnsi="Times New Roman"/>
              </w:rPr>
            </w:pPr>
          </w:p>
          <w:p w14:paraId="2ACD91AF" w14:textId="2AA85189" w:rsidR="00A01204" w:rsidRPr="0008241C" w:rsidRDefault="00A01204" w:rsidP="00A01204">
            <w:pPr>
              <w:rPr>
                <w:rFonts w:ascii="Times New Roman" w:hAnsi="Times New Roman"/>
              </w:rPr>
            </w:pPr>
            <w:r w:rsidRPr="0008241C">
              <w:rPr>
                <w:rFonts w:ascii="Times New Roman" w:hAnsi="Times New Roman"/>
              </w:rPr>
              <w:t>Climate change is of significant concern in India, particurly in the context of the growing population and the need to provide food security. India is particularly vulnerable, due to its community’s high dependency on agriculture. Significant negative impacts have been predicted in the medium-term (2010-2039) with agricultural yields expected to reduce by 4.5 to 9</w:t>
            </w:r>
            <w:r w:rsidR="00C934E9">
              <w:rPr>
                <w:rFonts w:ascii="Times New Roman" w:hAnsi="Times New Roman"/>
              </w:rPr>
              <w:t xml:space="preserve"> per cent</w:t>
            </w:r>
            <w:r w:rsidRPr="0008241C">
              <w:rPr>
                <w:rFonts w:ascii="Times New Roman" w:hAnsi="Times New Roman"/>
              </w:rPr>
              <w:t>. Since agriculture constitutes (approx.) 16</w:t>
            </w:r>
            <w:r w:rsidR="00C934E9">
              <w:rPr>
                <w:rFonts w:ascii="Times New Roman" w:hAnsi="Times New Roman"/>
              </w:rPr>
              <w:t xml:space="preserve"> per cent</w:t>
            </w:r>
            <w:r w:rsidRPr="0008241C">
              <w:rPr>
                <w:rFonts w:ascii="Times New Roman" w:hAnsi="Times New Roman"/>
              </w:rPr>
              <w:t xml:space="preserve"> of India’s GDP, a 4.5-9</w:t>
            </w:r>
            <w:r w:rsidR="00C934E9">
              <w:rPr>
                <w:rFonts w:ascii="Times New Roman" w:hAnsi="Times New Roman"/>
              </w:rPr>
              <w:t xml:space="preserve"> per cent</w:t>
            </w:r>
            <w:r w:rsidRPr="0008241C">
              <w:rPr>
                <w:rFonts w:ascii="Times New Roman" w:hAnsi="Times New Roman"/>
              </w:rPr>
              <w:t xml:space="preserve"> reduction in production, indicating a cost of up to 1.5</w:t>
            </w:r>
            <w:r w:rsidR="00C934E9">
              <w:rPr>
                <w:rFonts w:ascii="Times New Roman" w:hAnsi="Times New Roman"/>
              </w:rPr>
              <w:t xml:space="preserve"> per cent</w:t>
            </w:r>
            <w:r w:rsidRPr="0008241C">
              <w:rPr>
                <w:rFonts w:ascii="Times New Roman" w:hAnsi="Times New Roman"/>
              </w:rPr>
              <w:t xml:space="preserve"> of GDP per annum.  The Prime Minister’s Nation Action Plan on Climate Change identified the protection and improvement of agriculture as one of eight national priorities. The National Initiative on Climate Resilient Agriculture (NICRA) 2010-11 was initiated to support the resilience of agriculture. This initiative focused on the application of improved production and risk management technologies for crops, livestock and fisheries. The </w:t>
            </w:r>
            <w:r w:rsidRPr="0008241C">
              <w:rPr>
                <w:rFonts w:ascii="Times New Roman" w:hAnsi="Times New Roman"/>
              </w:rPr>
              <w:lastRenderedPageBreak/>
              <w:t>initiative demonstrated site-specific technology for adapting to climate risks, enhancing the capacity building of scientists and stakeholders in applied climate research</w:t>
            </w:r>
            <w:r w:rsidRPr="0008241C">
              <w:rPr>
                <w:rFonts w:ascii="Times New Roman" w:hAnsi="Times New Roman"/>
                <w:lang w:eastAsia="ja-JP"/>
              </w:rPr>
              <w:t xml:space="preserve"> </w:t>
            </w:r>
            <w:r w:rsidRPr="0008241C">
              <w:rPr>
                <w:lang w:eastAsia="ja-JP"/>
              </w:rPr>
              <w:fldChar w:fldCharType="begin" w:fldLock="1"/>
            </w:r>
            <w:r w:rsidRPr="0008241C">
              <w:rPr>
                <w:rFonts w:ascii="Times New Roman" w:hAnsi="Times New Roman"/>
                <w:lang w:eastAsia="ja-JP"/>
              </w:rPr>
              <w:instrText>ADDIN CSL_CITATION {"citationItems":[{"id":"ITEM-1","itemData":{"URL":"http://www.nicra-icar.in/nicrarevised/","author":[{"dropping-particle":"","family":"Central Research Institute for Dryland Agriculture","given":"","non-dropping-particle":"","parse-names":false,"suffix":""}],"id":"ITEM-1","issued":{"date-parts":[["0"]]},"title":"National Innovations in Climate Resilient Agriculture (NICRA)","type":"webpage"},"uris":["http://www.mendeley.com/documents/?uuid=ee3619b3-4c75-4eb1-bcd7-35085617b096"]}],"mendeley":{"formattedCitation":"(Central Research Institute for Dryland Agriculture, n.d.)","plainTextFormattedCitation":"(Central Research Institute for Dryland Agriculture, n.d.)","previouslyFormattedCitation":"(Central Research Institute for Dryland Agriculture, n.d.)"},"properties":{"noteIndex":0},"schema":"https://github.com/citation-style-language/schema/raw/master/csl-citation.json"}</w:instrText>
            </w:r>
            <w:r w:rsidRPr="0008241C">
              <w:rPr>
                <w:lang w:eastAsia="ja-JP"/>
              </w:rPr>
              <w:fldChar w:fldCharType="separate"/>
            </w:r>
            <w:r w:rsidRPr="0008241C">
              <w:rPr>
                <w:rFonts w:ascii="Times New Roman" w:hAnsi="Times New Roman"/>
                <w:noProof/>
                <w:lang w:eastAsia="ja-JP"/>
              </w:rPr>
              <w:t>(Central Research Institute for Dryland Agriculture, n.d.)</w:t>
            </w:r>
            <w:r w:rsidRPr="0008241C">
              <w:rPr>
                <w:lang w:eastAsia="ja-JP"/>
              </w:rPr>
              <w:fldChar w:fldCharType="end"/>
            </w:r>
            <w:r w:rsidRPr="0008241C">
              <w:rPr>
                <w:rFonts w:ascii="Times New Roman" w:hAnsi="Times New Roman"/>
              </w:rPr>
              <w:t>.</w:t>
            </w:r>
          </w:p>
          <w:p w14:paraId="2B5AB16E" w14:textId="77777777" w:rsidR="00A01204" w:rsidRPr="0008241C" w:rsidRDefault="00A01204" w:rsidP="00A01204">
            <w:pPr>
              <w:rPr>
                <w:rFonts w:ascii="Times New Roman" w:hAnsi="Times New Roman"/>
              </w:rPr>
            </w:pPr>
          </w:p>
        </w:tc>
      </w:tr>
    </w:tbl>
    <w:p w14:paraId="5A3727F7"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7483937A" w14:textId="77777777" w:rsidTr="00642B4F">
        <w:tc>
          <w:tcPr>
            <w:tcW w:w="9016" w:type="dxa"/>
          </w:tcPr>
          <w:p w14:paraId="1105251F" w14:textId="77777777" w:rsidR="00A01204" w:rsidRPr="0008241C" w:rsidRDefault="00A01204" w:rsidP="00A01204">
            <w:pPr>
              <w:rPr>
                <w:rFonts w:ascii="Times New Roman" w:hAnsi="Times New Roman"/>
                <w:b/>
              </w:rPr>
            </w:pPr>
            <w:r w:rsidRPr="0008241C">
              <w:rPr>
                <w:rFonts w:ascii="Times New Roman" w:hAnsi="Times New Roman"/>
                <w:b/>
              </w:rPr>
              <w:t>Box 2.4</w:t>
            </w:r>
            <w:r w:rsidRPr="0008241C">
              <w:rPr>
                <w:rFonts w:ascii="Times New Roman" w:hAnsi="Times New Roman"/>
                <w:b/>
                <w:lang w:val="en-AU"/>
              </w:rPr>
              <w:t xml:space="preserve"> Role of Indigenous people in climate change mitigation</w:t>
            </w:r>
          </w:p>
          <w:p w14:paraId="0D6DC971" w14:textId="77777777" w:rsidR="00A01204" w:rsidRPr="0008241C" w:rsidRDefault="00A01204" w:rsidP="00A01204">
            <w:pPr>
              <w:rPr>
                <w:rFonts w:ascii="Times New Roman" w:hAnsi="Times New Roman"/>
              </w:rPr>
            </w:pPr>
          </w:p>
          <w:p w14:paraId="47D5A9D9" w14:textId="77777777" w:rsidR="00A01204" w:rsidRPr="0008241C" w:rsidRDefault="00A01204" w:rsidP="00A01204">
            <w:pPr>
              <w:rPr>
                <w:rFonts w:ascii="Times New Roman" w:hAnsi="Times New Roman"/>
                <w:lang w:val="en-AU"/>
              </w:rPr>
            </w:pPr>
            <w:r w:rsidRPr="0008241C">
              <w:rPr>
                <w:rFonts w:ascii="Times New Roman" w:hAnsi="Times New Roman"/>
                <w:lang w:val="en-AU"/>
              </w:rPr>
              <w:t xml:space="preserve">A joint study by the Rights and Resources Initiative, Woods Hole Research Centre and World Resources Institute analysed the roles of indigenous peoples’ and local communities’ contributions to climate change mitigation. The study quantified the contribution of traditional forest guardians to reducing emissions of greenhouse gases. Based on satellite surveys of 37 tropical countries across the world, the study estimated at least 54,546 million metric tonnes of carbon is held in collective forestland managed by these groups – roughly four times the world’s annual emissions. Out of this total carbon store, 12,144 million metric tonnes are held by the indigenous peoples and local communities of the Asia-Pacific. These locally managed forests also provide benefits of clean water, pollination, biodiversity, flood control and tourist attractions. The report highlights strengthening the roles of indigenous peoples and local communities as a cost-effective way to protect forests and sequester carbon, and strongly advocates for the expansion of tribal land rights </w:t>
            </w:r>
            <w:r w:rsidRPr="0008241C">
              <w:rPr>
                <w:lang w:val="en-AU"/>
              </w:rPr>
              <w:fldChar w:fldCharType="begin" w:fldLock="1"/>
            </w:r>
            <w:r w:rsidRPr="0008241C">
              <w:rPr>
                <w:rFonts w:ascii="Times New Roman" w:hAnsi="Times New Roman"/>
                <w:lang w:val="en-AU"/>
              </w:rPr>
              <w:instrText>ADDIN CSL_CITATION {"citationItems":[{"id":"ITEM-1","itemData":{"abstract":"Mesoamerica 4,007 MtC This figure shows the total amount of aboveground carbon held in collective forestlands across the regions studied. The countries with the highest concentration of forest carbon per region are highlighted, and the proportion of carbon managed by Indigenous Peoples and local communities is presented as a percentage of the total carbon stored aboveground in each of these countries. Mexico 2,196 / 4,338 MtC 51% Nicaragua 539 / 850 MtC 63% Peru 2,995 / 11,564 MtC 26% Colombia 4,573 / 10,164 MtC 45% Brazil 14,692 / 62,523 MtC 23% Angola 0.02 / 4,669 MtC less than 1% Cameroon 95 / 3,680 MtC 3% DRC 6,941 / 22,128 MtC 31% Indonesia 7,068 / 18,851 MtC 37% Papua New Guinea 3,513 / 5,708 MtC 62% India 1,068 / 3,967 MtC 27% total in the global tropical collective forestlands included in the study 54,546 MtC 24% of total carbon stored aboveground in the world's tropical forests Key Country from study Million metric tons of collective forestland carbon / total tropical forest carbon within the country Percent of total carbon stored in country's tropical forests that is held in collective forestlands which is Figure 1 WWW.RIGHTSANDRESOURCES.ORG 3 A new collaboration for a global baseline This study furthers the groundbreaking work initiated in 2014 by a dedicated group of scientific, policy, and indigenous organizations to quantify the carbon sequestered in collective forestlands across the tropics. Led by Woods Hole Research Center (WHRC), the Environmental Defense Fund (EDF), Red Amazónica de Información Socioambiental Georreferenciada (RAISG), and Coordinadora de las Organizaciones Indígenas de la Cuenca Amazónica (COICA), the first study assessed forest carbon storage in some 3,000 indigenous territories (both formally recognized and customarily claimed) and protected natural areas across nine Amazon Basin countries. Study findings showed that these lands collectively stored more carbon aboveground than the Democratic Republic of the Congo (DRC) and Indonesia combined. 2","author":[{"dropping-particle":"","family":"Rights and Resources Initiative","given":"","non-dropping-particle":"","parse-names":false,"suffix":""},{"dropping-particle":"","family":"Woods Hole Research Center","given":"","non-dropping-particle":"","parse-names":false,"suffix":""},{"dropping-particle":"","family":"World Resources Institute","given":"","non-dropping-particle":"","parse-names":false,"suffix":""}],"id":"ITEM-1","issued":{"date-parts":[["2016"]]},"number-of-pages":"12","publisher-place":"Washington","title":"Toward a Global Baseline of Carbon Storage in Collective Lands: An Updated Analysis of Indigenous Peoples' and Local Communities' Contributions to Climate Change Mitigation","type":"report"},"uris":["http://www.mendeley.com/documents/?uuid=c3c46e28-6a19-3252-aba4-08ccc8e53aac"]}],"mendeley":{"formattedCitation":"(Rights and Resources Initiative &lt;i&gt;et al.&lt;/i&gt;, 2016)","plainTextFormattedCitation":"(Rights and Resources Initiative et al., 2016)","previouslyFormattedCitation":"(Rights and Resources Initiative &lt;i&gt;et al.&lt;/i&gt;, 2016)"},"properties":{"noteIndex":0},"schema":"https://github.com/citation-style-language/schema/raw/master/csl-citation.json"}</w:instrText>
            </w:r>
            <w:r w:rsidRPr="0008241C">
              <w:rPr>
                <w:lang w:val="en-AU"/>
              </w:rPr>
              <w:fldChar w:fldCharType="separate"/>
            </w:r>
            <w:r w:rsidRPr="0008241C">
              <w:rPr>
                <w:rFonts w:ascii="Times New Roman" w:hAnsi="Times New Roman"/>
                <w:noProof/>
                <w:lang w:val="en-AU"/>
              </w:rPr>
              <w:t xml:space="preserve">(Rights and Resources Initiative </w:t>
            </w:r>
            <w:r w:rsidRPr="0008241C">
              <w:rPr>
                <w:rFonts w:ascii="Times New Roman" w:hAnsi="Times New Roman"/>
                <w:i/>
                <w:noProof/>
                <w:lang w:val="en-AU"/>
              </w:rPr>
              <w:t>et al.</w:t>
            </w:r>
            <w:r w:rsidRPr="0008241C">
              <w:rPr>
                <w:rFonts w:ascii="Times New Roman" w:hAnsi="Times New Roman"/>
                <w:noProof/>
                <w:lang w:val="en-AU"/>
              </w:rPr>
              <w:t>, 2016)</w:t>
            </w:r>
            <w:r w:rsidRPr="0008241C">
              <w:rPr>
                <w:lang w:val="en-AU"/>
              </w:rPr>
              <w:fldChar w:fldCharType="end"/>
            </w:r>
            <w:r w:rsidRPr="0008241C">
              <w:rPr>
                <w:rFonts w:ascii="Times New Roman" w:hAnsi="Times New Roman"/>
                <w:lang w:val="en-AU"/>
              </w:rPr>
              <w:t>.</w:t>
            </w:r>
          </w:p>
          <w:p w14:paraId="6AE1D3B4" w14:textId="77777777" w:rsidR="00A01204" w:rsidRPr="0008241C" w:rsidRDefault="00A01204" w:rsidP="00A01204">
            <w:pPr>
              <w:rPr>
                <w:rFonts w:ascii="Times New Roman" w:hAnsi="Times New Roman"/>
              </w:rPr>
            </w:pPr>
          </w:p>
        </w:tc>
      </w:tr>
    </w:tbl>
    <w:p w14:paraId="76BDAF85" w14:textId="77777777" w:rsidR="00A01204" w:rsidRPr="0008241C" w:rsidRDefault="00A01204" w:rsidP="00A01204">
      <w:pPr>
        <w:rPr>
          <w:sz w:val="22"/>
          <w:szCs w:val="22"/>
        </w:rPr>
      </w:pPr>
    </w:p>
    <w:p w14:paraId="6603796D" w14:textId="77777777" w:rsidR="00A01204" w:rsidRPr="0008241C" w:rsidRDefault="00A01204" w:rsidP="00A01204">
      <w:pPr>
        <w:rPr>
          <w:sz w:val="22"/>
          <w:szCs w:val="22"/>
          <w:lang w:val="en-AU"/>
        </w:rPr>
      </w:pPr>
    </w:p>
    <w:p w14:paraId="2E562B08" w14:textId="77777777" w:rsidR="00A01204" w:rsidRPr="0008241C" w:rsidRDefault="00A01204" w:rsidP="00A01204">
      <w:pPr>
        <w:keepNext/>
        <w:tabs>
          <w:tab w:val="clear" w:pos="1247"/>
          <w:tab w:val="left" w:pos="765"/>
        </w:tabs>
        <w:outlineLvl w:val="2"/>
        <w:rPr>
          <w:b/>
          <w:sz w:val="24"/>
          <w:szCs w:val="24"/>
        </w:rPr>
      </w:pPr>
      <w:bookmarkStart w:id="654" w:name="_Toc494765792"/>
      <w:bookmarkStart w:id="655" w:name="_Toc504317142"/>
      <w:bookmarkStart w:id="656" w:name="_Toc504317835"/>
      <w:bookmarkStart w:id="657" w:name="_Toc504320389"/>
      <w:bookmarkStart w:id="658" w:name="_Toc504320836"/>
      <w:bookmarkStart w:id="659" w:name="_Toc504321181"/>
      <w:bookmarkStart w:id="660" w:name="_Toc524041351"/>
      <w:bookmarkEnd w:id="647"/>
      <w:r w:rsidRPr="0008241C">
        <w:rPr>
          <w:b/>
          <w:sz w:val="24"/>
          <w:szCs w:val="24"/>
        </w:rPr>
        <w:t>2.4.6</w:t>
      </w:r>
      <w:r w:rsidRPr="0008241C">
        <w:rPr>
          <w:b/>
          <w:sz w:val="24"/>
          <w:szCs w:val="24"/>
        </w:rPr>
        <w:tab/>
        <w:t>Inter-relationship of biodiversity, ecosystem services and society</w:t>
      </w:r>
      <w:bookmarkEnd w:id="654"/>
      <w:bookmarkEnd w:id="655"/>
      <w:bookmarkEnd w:id="656"/>
      <w:bookmarkEnd w:id="657"/>
      <w:bookmarkEnd w:id="658"/>
      <w:bookmarkEnd w:id="659"/>
      <w:bookmarkEnd w:id="660"/>
    </w:p>
    <w:p w14:paraId="3ABDA2FB" w14:textId="77777777" w:rsidR="00A01204" w:rsidRPr="0008241C" w:rsidRDefault="00A01204" w:rsidP="00A01204">
      <w:pPr>
        <w:rPr>
          <w:sz w:val="22"/>
          <w:szCs w:val="22"/>
          <w:lang w:eastAsia="ko-KR"/>
        </w:rPr>
      </w:pPr>
    </w:p>
    <w:p w14:paraId="18223F31"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rFonts w:eastAsia="Malgun Gothic"/>
          <w:b/>
          <w:color w:val="FF0000"/>
          <w:sz w:val="22"/>
          <w:szCs w:val="24"/>
          <w:lang w:eastAsia="ko-KR"/>
        </w:rPr>
      </w:pPr>
      <w:bookmarkStart w:id="661" w:name="_Toc494765793"/>
      <w:bookmarkStart w:id="662" w:name="_Toc504317143"/>
      <w:bookmarkStart w:id="663" w:name="_Toc504317836"/>
      <w:bookmarkStart w:id="664" w:name="_Toc504321182"/>
      <w:r w:rsidRPr="0008241C">
        <w:rPr>
          <w:b/>
          <w:sz w:val="22"/>
          <w:szCs w:val="24"/>
        </w:rPr>
        <w:t>2.4.6.</w:t>
      </w:r>
      <w:r w:rsidRPr="0008241C">
        <w:rPr>
          <w:rFonts w:eastAsia="Malgun Gothic"/>
          <w:b/>
          <w:sz w:val="22"/>
          <w:szCs w:val="24"/>
          <w:lang w:eastAsia="ko-KR"/>
        </w:rPr>
        <w:t>1</w:t>
      </w:r>
      <w:r w:rsidRPr="0008241C">
        <w:rPr>
          <w:rFonts w:eastAsia="Malgun Gothic"/>
          <w:b/>
          <w:sz w:val="22"/>
          <w:szCs w:val="24"/>
          <w:lang w:eastAsia="ko-KR"/>
        </w:rPr>
        <w:tab/>
        <w:t>Sp</w:t>
      </w:r>
      <w:r w:rsidRPr="0008241C">
        <w:rPr>
          <w:b/>
          <w:sz w:val="22"/>
          <w:szCs w:val="24"/>
        </w:rPr>
        <w:t>iritual and cultural identity</w:t>
      </w:r>
      <w:bookmarkEnd w:id="661"/>
      <w:bookmarkEnd w:id="662"/>
      <w:bookmarkEnd w:id="663"/>
      <w:bookmarkEnd w:id="664"/>
    </w:p>
    <w:p w14:paraId="74DF03A1" w14:textId="77777777" w:rsidR="00A01204" w:rsidRPr="0008241C" w:rsidRDefault="00A01204" w:rsidP="00A01204">
      <w:pPr>
        <w:rPr>
          <w:sz w:val="22"/>
          <w:szCs w:val="22"/>
          <w:lang w:eastAsia="ko-KR"/>
        </w:rPr>
      </w:pPr>
    </w:p>
    <w:p w14:paraId="2A9B269C" w14:textId="77777777" w:rsidR="00A01204" w:rsidRPr="0008241C" w:rsidRDefault="00A01204" w:rsidP="00A01204">
      <w:pPr>
        <w:rPr>
          <w:sz w:val="22"/>
          <w:szCs w:val="22"/>
        </w:rPr>
      </w:pPr>
      <w:r w:rsidRPr="0008241C">
        <w:rPr>
          <w:sz w:val="22"/>
          <w:szCs w:val="22"/>
        </w:rPr>
        <w:t xml:space="preserve">Indigenous people uphold a very distinctive cultural and spiritual value system in harmony with nature. The highly diversified areas of Asia and Oceania are inhabited by many indigenous and traditional peoples. The diversity of human languages has been used as the best available indicator of cultural diversity </w:t>
      </w:r>
      <w:r w:rsidRPr="0008241C">
        <w:rPr>
          <w:sz w:val="22"/>
          <w:szCs w:val="22"/>
        </w:rPr>
        <w:fldChar w:fldCharType="begin" w:fldLock="1"/>
      </w:r>
      <w:r w:rsidRPr="0008241C">
        <w:rPr>
          <w:sz w:val="22"/>
          <w:szCs w:val="22"/>
        </w:rPr>
        <w:instrText>ADDIN CSL_CITATION {"citationItems":[{"id":"ITEM-1","itemData":{"DOI":"10.1073/pnas.1117511109","ISSN":"1091-6490","PMID":"22566626","abstract":"As the world grows less biologically diverse, it is becoming less linguistically and culturally diverse as well. Biologists estimate annual loss of species at 1,000 times or more greater than historic rates, and linguists predict that 50-90% of the world's languages will disappear by the end of this century. Prior studies indicate similarities in the geographic arrangement of biological and linguistic diversity, although conclusions have often been constrained by use of data with limited spatial precision. Here we use greatly improved datasets to explore the co-occurrence of linguistic and biological diversity in regions containing many of the Earth's remaining species: biodiversity hotspots and high biodiversity wilderness areas. Results indicate that these regions often contain considerable linguistic diversity, accounting for 70% of all languages on Earth. Moreover, the languages involved are frequently unique (endemic) to particular regions, with many facing extinction. Likely reasons for co-occurrence of linguistic and biological diversity are complex and appear to vary among localities, although strong geographic concordance between biological and linguistic diversity in many areas argues for some form of functional connection. Languages in high biodiversity regions also often co-occur with one or more specific conservation priorities, here defined as endangered species and protected areas, marking particular localities important for maintaining both forms of diversity. The results reported in this article provide a starting point for focused research exploring the relationship between biological and linguistic-cultural diversity, and for developing integrated strategies designed to conserve species and languages in regions rich in both.","author":[{"dropping-particle":"","family":"Gorenflo","given":"L J","non-dropping-particle":"","parse-names":false,"suffix":""},{"dropping-particle":"","family":"Romaine","given":"Suzanne","non-dropping-particle":"","parse-names":false,"suffix":""},{"dropping-particle":"","family":"Mittermeier","given":"Russell A","non-dropping-particle":"","parse-names":false,"suffix":""},{"dropping-particle":"","family":"Walker-Painemilla","given":"Kristen","non-dropping-particle":"","parse-names":false,"suffix":""}],"container-title":"Proceedings of the National Academy of Sciences of the United States of America","id":"ITEM-1","issue":"21","issued":{"date-parts":[["2012","5","22"]]},"page":"8032-7","publisher":"National Academy of Sciences","title":"Co-occurrence of linguistic and biological diversity in biodiversity hotspots and high biodiversity wilderness areas.","type":"article-journal","volume":"109"},"uris":["http://www.mendeley.com/documents/?uuid=4b0bb9e5-c0e8-370b-a568-bd2f9ed428c4"]}],"mendeley":{"formattedCitation":"(Gorenflo &lt;i&gt;et al.&lt;/i&gt;, 2012)","plainTextFormattedCitation":"(Gorenflo et al., 2012)","previouslyFormattedCitation":"(Gorenflo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Gorenflo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Language carries many cultural differences; furthermore, using language as a proxy ‘affords us the best chance of making a comprehensible division of the world’s peoples into constituent cultural groups’. The indigenous worldviews also differ from one community to another.</w:t>
      </w:r>
    </w:p>
    <w:p w14:paraId="1D24F089" w14:textId="77777777" w:rsidR="00A01204" w:rsidRPr="0008241C" w:rsidRDefault="00A01204" w:rsidP="00A01204">
      <w:pPr>
        <w:rPr>
          <w:sz w:val="22"/>
          <w:szCs w:val="22"/>
        </w:rPr>
      </w:pPr>
    </w:p>
    <w:p w14:paraId="2D2C84A6"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rFonts w:eastAsia="Malgun Gothic"/>
          <w:b/>
          <w:sz w:val="22"/>
          <w:szCs w:val="24"/>
          <w:lang w:eastAsia="ko-KR"/>
        </w:rPr>
      </w:pPr>
      <w:bookmarkStart w:id="665" w:name="_Toc504317144"/>
      <w:bookmarkStart w:id="666" w:name="_Toc504317837"/>
      <w:bookmarkStart w:id="667" w:name="_Toc504321183"/>
      <w:r w:rsidRPr="0008241C">
        <w:rPr>
          <w:b/>
          <w:sz w:val="22"/>
          <w:szCs w:val="24"/>
        </w:rPr>
        <w:t>2.4.6.2</w:t>
      </w:r>
      <w:r w:rsidRPr="0008241C">
        <w:rPr>
          <w:b/>
          <w:sz w:val="22"/>
          <w:szCs w:val="24"/>
        </w:rPr>
        <w:tab/>
        <w:t>Social relations</w:t>
      </w:r>
      <w:bookmarkEnd w:id="665"/>
      <w:bookmarkEnd w:id="666"/>
      <w:bookmarkEnd w:id="667"/>
    </w:p>
    <w:p w14:paraId="1FE995B8" w14:textId="77777777" w:rsidR="00A01204" w:rsidRPr="0008241C" w:rsidRDefault="00A01204" w:rsidP="00A01204">
      <w:pPr>
        <w:rPr>
          <w:sz w:val="22"/>
          <w:szCs w:val="22"/>
        </w:rPr>
      </w:pPr>
    </w:p>
    <w:p w14:paraId="5F217D46" w14:textId="77777777" w:rsidR="00A01204" w:rsidRPr="0008241C" w:rsidRDefault="00A01204" w:rsidP="00A01204">
      <w:pPr>
        <w:rPr>
          <w:color w:val="333333"/>
          <w:sz w:val="21"/>
          <w:szCs w:val="21"/>
        </w:rPr>
      </w:pPr>
      <w:r w:rsidRPr="0008241C">
        <w:rPr>
          <w:sz w:val="22"/>
          <w:szCs w:val="22"/>
        </w:rPr>
        <w:t xml:space="preserve">Many cultures attach religious and spiritual values to ecosystems, for example: a tree, river, hill, or grove. Thus any loss or damage to them can harm communities and individuals cultural identity and social relations. </w:t>
      </w:r>
    </w:p>
    <w:p w14:paraId="22CFC092" w14:textId="77777777" w:rsidR="00A01204" w:rsidRPr="0008241C" w:rsidRDefault="00A01204" w:rsidP="00A01204">
      <w:pPr>
        <w:rPr>
          <w:sz w:val="22"/>
          <w:szCs w:val="22"/>
        </w:rPr>
      </w:pPr>
    </w:p>
    <w:p w14:paraId="171B6839" w14:textId="77777777" w:rsidR="00A01204" w:rsidRPr="0008241C" w:rsidRDefault="00A01204" w:rsidP="00A01204">
      <w:pPr>
        <w:rPr>
          <w:sz w:val="22"/>
          <w:szCs w:val="22"/>
        </w:rPr>
      </w:pPr>
      <w:bookmarkStart w:id="668" w:name="_Toc494765794"/>
      <w:r w:rsidRPr="0008241C">
        <w:rPr>
          <w:sz w:val="22"/>
          <w:szCs w:val="22"/>
        </w:rPr>
        <w:t xml:space="preserve">For example, </w:t>
      </w:r>
      <w:bookmarkEnd w:id="668"/>
      <w:r w:rsidRPr="0008241C">
        <w:rPr>
          <w:sz w:val="22"/>
          <w:szCs w:val="22"/>
        </w:rPr>
        <w:t>there has been a long history of bondage between sacred trees and village people in Korea, as demonstrated by the national foundation legend</w:t>
      </w:r>
      <w:r w:rsidRPr="0008241C">
        <w:rPr>
          <w:szCs w:val="18"/>
          <w:vertAlign w:val="superscript"/>
        </w:rPr>
        <w:footnoteReference w:id="36"/>
      </w:r>
      <w:r w:rsidRPr="0008241C">
        <w:rPr>
          <w:sz w:val="22"/>
          <w:szCs w:val="22"/>
        </w:rPr>
        <w:t xml:space="preserve">. Korean people consider old trees as a channel though which God can communicate with them. There are still many villages where people continue to practice religious rituals for the protection of their safety and prosperity. While many old groves of trees are protected and managed by the village people, increasingly </w:t>
      </w:r>
      <w:r w:rsidRPr="0008241C">
        <w:rPr>
          <w:rFonts w:eastAsia="MS Mincho"/>
          <w:sz w:val="22"/>
          <w:szCs w:val="22"/>
          <w:lang w:eastAsia="ko-KR"/>
        </w:rPr>
        <w:t>village groves</w:t>
      </w:r>
      <w:r w:rsidRPr="0008241C">
        <w:rPr>
          <w:sz w:val="22"/>
          <w:szCs w:val="22"/>
        </w:rPr>
        <w:t xml:space="preserve"> are ill-managed or abandoned </w:t>
      </w:r>
      <w:r w:rsidRPr="0008241C">
        <w:rPr>
          <w:sz w:val="22"/>
          <w:szCs w:val="22"/>
        </w:rPr>
        <w:fldChar w:fldCharType="begin" w:fldLock="1"/>
      </w:r>
      <w:r w:rsidRPr="0008241C">
        <w:rPr>
          <w:sz w:val="22"/>
          <w:szCs w:val="22"/>
        </w:rPr>
        <w:instrText>ADDIN CSL_CITATION {"citationItems":[{"id":"ITEM-1","itemData":{"ISBN":"9789351502593","author":[{"dropping-particle":"","family":"Koo","given":"J-C.","non-dropping-particle":"","parse-names":false,"suffix":""},{"dropping-particle":"","family":"Kweon","given":"D.","non-dropping-particle":"","parse-names":false,"suffix":""},{"dropping-particle":"","family":"Youn","given":"Y-C.","non-dropping-particle":"","parse-names":false,"suffix":""}],"chapter-number":"16","container-title":"Multi-level forest governance in Asia : concepts, challenges and the way forward","editor":[{"dropping-particle":"","family":"Inoue","given":"M.","non-dropping-particle":"","parse-names":false,"suffix":""},{"dropping-particle":"","family":"Shivakoti","given":"Ganesh","non-dropping-particle":"","parse-names":false,"suffix":""}],"id":"ITEM-1","issued":{"date-parts":[["2015"]]},"page":"461","publisher":"SAGE Publications","title":"Conditions for sustainability of traditional village woods (Maeulsoop) in Korea","type":"chapter"},"uris":["http://www.mendeley.com/documents/?uuid=4cbfb5a4-660c-3317-827d-11efb57c6d9a"]}],"mendeley":{"formattedCitation":"(Koo &lt;i&gt;et al.&lt;/i&gt;, 2015)","plainTextFormattedCitation":"(Koo et al., 2015)","previouslyFormattedCitation":"(Ko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o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117A1B9E" w14:textId="77777777" w:rsidR="00A01204" w:rsidRPr="0008241C" w:rsidRDefault="00A01204" w:rsidP="00A01204">
      <w:pPr>
        <w:rPr>
          <w:sz w:val="22"/>
          <w:szCs w:val="22"/>
        </w:rPr>
      </w:pPr>
    </w:p>
    <w:p w14:paraId="148225C3" w14:textId="77777777" w:rsidR="00A01204" w:rsidRPr="0008241C" w:rsidRDefault="00A01204" w:rsidP="00A01204">
      <w:pPr>
        <w:rPr>
          <w:rFonts w:eastAsia="Malgun Gothic"/>
          <w:sz w:val="22"/>
          <w:szCs w:val="22"/>
          <w:lang w:eastAsia="ko-KR"/>
        </w:rPr>
      </w:pPr>
      <w:r w:rsidRPr="0008241C">
        <w:rPr>
          <w:sz w:val="22"/>
          <w:szCs w:val="22"/>
        </w:rPr>
        <w:t xml:space="preserve">Ecosystems can also contribute to enhancing social cohesion in urban communities. In the case of Seoul, in the Republic of Korea, multiple actors have collaborated with each other to establish and manage urban forests </w:t>
      </w:r>
      <w:r w:rsidRPr="0008241C">
        <w:rPr>
          <w:sz w:val="22"/>
          <w:szCs w:val="22"/>
        </w:rPr>
        <w:fldChar w:fldCharType="begin" w:fldLock="1"/>
      </w:r>
      <w:r w:rsidRPr="0008241C">
        <w:rPr>
          <w:sz w:val="22"/>
          <w:szCs w:val="22"/>
        </w:rPr>
        <w:instrText>ADDIN CSL_CITATION {"citationItems":[{"id":"ITEM-1","itemData":{"DOI":"10.1016/j.ufug.2013.04.004","ISSN":"16188667","abstract":"This research attempts to analyze the emergence and development of urban forest policies at the national and local levels in the Republic of Korea. The Policy Arrangement Approach (PAA) is applied as an analytical frame to analyze changes in the urban forest policies of the central and local governments. The PAA offers four dimensions that can be used to describe and analyze the policy process: actors, power, rules of the game and discourse. The research findings indicate that a discourse on sustainable development in which the social functions of forests are taken into account substantially contributed to the creation of urban forest policies. This discourse contributed to the activities of actors and their power relationships and to the introduction of new rules relating to Korean urban forest management. In addition to public actors, private actors have also participated in creating and managing urban forests. Various partnerships among actors were formed for urban forest management. Civil society exercised its power to design and manage urban forests through increased voluntary participation. The legislation relating to urban forests functioned as a framework for urban forest policies at the national and local levels. Agreements acted as new rules governing the relationships among the actors who were involved in urban forest management. In conclusion, the four dimensions of policy arrangements relating to urban forest policy, and the interconnections among these dimensions, elucidate the emergence and dynamic development of urban forest management in the direction of governance at the national and local level in the Republic of Korea. In particular, discourse about forests was a substantive dimension of policy arrangements, and it influenced changes in the identity of the participating actors and their power. The discourse contributed to the establishment and development of rules for urban forest management. Thus this research provides strong evidence that the PAA helps understand dynamic changes of urban forest policy-making toward governance.","author":[{"dropping-particle":"","family":"Park","given":"Mi Sun","non-dropping-particle":"","parse-names":false,"suffix":""},{"dropping-particle":"","family":"Youn","given":"Yeo-Chang","non-dropping-particle":"","parse-names":false,"suffix":""}],"container-title":"Urban Forestry &amp; Urban Greening","id":"ITEM-1","issue":"3","issued":{"date-parts":[["2013"]]},"page":"273-281","title":"Development of urban forest policy-making toward governance in the Republic of Korea","type":"article-journal","volume":"12"},"uris":["http://www.mendeley.com/documents/?uuid=dcf7706c-27fa-42ae-810b-6e5b3a679900"]}],"mendeley":{"formattedCitation":"(M. S. Park &amp; Youn, 2013)","plainTextFormattedCitation":"(M. S. Park &amp; Youn, 2013)","previouslyFormattedCitation":"(M. S. Park &amp; Youn, 2013)"},"properties":{"noteIndex":0},"schema":"https://github.com/citation-style-language/schema/raw/master/csl-citation.json"}</w:instrText>
      </w:r>
      <w:r w:rsidRPr="0008241C">
        <w:rPr>
          <w:sz w:val="22"/>
          <w:szCs w:val="22"/>
        </w:rPr>
        <w:fldChar w:fldCharType="separate"/>
      </w:r>
      <w:r w:rsidRPr="0008241C">
        <w:rPr>
          <w:noProof/>
          <w:sz w:val="22"/>
          <w:szCs w:val="22"/>
        </w:rPr>
        <w:t>(M. S. Park &amp; Youn, 2013)</w:t>
      </w:r>
      <w:r w:rsidRPr="0008241C">
        <w:rPr>
          <w:sz w:val="22"/>
          <w:szCs w:val="22"/>
        </w:rPr>
        <w:fldChar w:fldCharType="end"/>
      </w:r>
      <w:r w:rsidRPr="0008241C">
        <w:rPr>
          <w:sz w:val="22"/>
          <w:szCs w:val="22"/>
        </w:rPr>
        <w:t xml:space="preserve">. Seoul Metropolitan City, enterprises and forest NGO has built a partnership for creating an urban forest park via a voluntary agreement. Citizens </w:t>
      </w:r>
      <w:r w:rsidRPr="0008241C">
        <w:rPr>
          <w:sz w:val="22"/>
          <w:szCs w:val="22"/>
        </w:rPr>
        <w:lastRenderedPageBreak/>
        <w:t>played a significant role in establishing new forests by donating money and planting trees. The</w:t>
      </w:r>
      <w:r w:rsidRPr="0008241C">
        <w:rPr>
          <w:rFonts w:eastAsia="MS Mincho"/>
          <w:sz w:val="22"/>
          <w:szCs w:val="22"/>
          <w:lang w:eastAsia="ko-KR"/>
        </w:rPr>
        <w:t xml:space="preserve"> governance structure for</w:t>
      </w:r>
      <w:r w:rsidRPr="0008241C">
        <w:rPr>
          <w:sz w:val="22"/>
          <w:szCs w:val="22"/>
        </w:rPr>
        <w:t xml:space="preserve"> cooperati</w:t>
      </w:r>
      <w:r w:rsidRPr="0008241C">
        <w:rPr>
          <w:rFonts w:eastAsia="MS Mincho"/>
          <w:sz w:val="22"/>
          <w:szCs w:val="22"/>
          <w:lang w:eastAsia="ko-KR"/>
        </w:rPr>
        <w:t xml:space="preserve">on among the stakeholders involved in urban forest management </w:t>
      </w:r>
      <w:r w:rsidRPr="0008241C">
        <w:rPr>
          <w:sz w:val="22"/>
          <w:szCs w:val="22"/>
        </w:rPr>
        <w:t xml:space="preserve">is </w:t>
      </w:r>
      <w:r w:rsidRPr="0008241C">
        <w:rPr>
          <w:rFonts w:eastAsia="MS Mincho"/>
          <w:sz w:val="22"/>
          <w:szCs w:val="22"/>
          <w:lang w:eastAsia="ko-KR"/>
        </w:rPr>
        <w:t xml:space="preserve">being </w:t>
      </w:r>
      <w:r w:rsidRPr="0008241C">
        <w:rPr>
          <w:sz w:val="22"/>
          <w:szCs w:val="22"/>
        </w:rPr>
        <w:t>maintain</w:t>
      </w:r>
      <w:r w:rsidRPr="0008241C">
        <w:rPr>
          <w:rFonts w:eastAsia="MS Mincho"/>
          <w:sz w:val="22"/>
          <w:szCs w:val="22"/>
          <w:lang w:eastAsia="ko-KR"/>
        </w:rPr>
        <w:t>ed</w:t>
      </w:r>
      <w:r w:rsidRPr="0008241C">
        <w:rPr>
          <w:sz w:val="22"/>
          <w:szCs w:val="22"/>
        </w:rPr>
        <w:t>. This case study indicates that urban ecosystems facilitate social cohesion by offering opportunities for social interaction in urban neighbourhoods.</w:t>
      </w:r>
    </w:p>
    <w:p w14:paraId="5FEF6781" w14:textId="77777777" w:rsidR="00A01204" w:rsidRPr="0008241C" w:rsidRDefault="00A01204" w:rsidP="00A01204">
      <w:pPr>
        <w:rPr>
          <w:rFonts w:eastAsia="Malgun Gothic"/>
          <w:b/>
          <w:sz w:val="22"/>
          <w:szCs w:val="22"/>
          <w:lang w:eastAsia="ko-KR"/>
        </w:rPr>
      </w:pPr>
    </w:p>
    <w:p w14:paraId="7E62AC81"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outlineLvl w:val="3"/>
        <w:rPr>
          <w:b/>
          <w:sz w:val="22"/>
          <w:szCs w:val="24"/>
        </w:rPr>
      </w:pPr>
      <w:bookmarkStart w:id="669" w:name="_Toc504317145"/>
      <w:bookmarkStart w:id="670" w:name="_Toc504317838"/>
      <w:bookmarkStart w:id="671" w:name="_Toc504321184"/>
      <w:bookmarkStart w:id="672" w:name="_Toc494765795"/>
      <w:r w:rsidRPr="0008241C">
        <w:rPr>
          <w:b/>
          <w:sz w:val="22"/>
          <w:szCs w:val="24"/>
        </w:rPr>
        <w:t>2.4.6.3</w:t>
      </w:r>
      <w:r w:rsidRPr="0008241C">
        <w:rPr>
          <w:b/>
          <w:sz w:val="22"/>
          <w:szCs w:val="24"/>
        </w:rPr>
        <w:tab/>
        <w:t xml:space="preserve">Trade-offs of </w:t>
      </w:r>
      <w:bookmarkEnd w:id="669"/>
      <w:bookmarkEnd w:id="670"/>
      <w:bookmarkEnd w:id="671"/>
      <w:bookmarkEnd w:id="672"/>
      <w:r w:rsidRPr="0008241C">
        <w:rPr>
          <w:b/>
          <w:sz w:val="22"/>
          <w:szCs w:val="24"/>
        </w:rPr>
        <w:t>nature’s contributions to people</w:t>
      </w:r>
    </w:p>
    <w:p w14:paraId="2A80DF9A" w14:textId="77777777" w:rsidR="00A01204" w:rsidRPr="0008241C" w:rsidRDefault="00A01204" w:rsidP="00A01204">
      <w:pPr>
        <w:rPr>
          <w:sz w:val="22"/>
          <w:szCs w:val="22"/>
        </w:rPr>
      </w:pPr>
    </w:p>
    <w:p w14:paraId="2D0EF1D6" w14:textId="77777777" w:rsidR="00A01204" w:rsidRPr="0008241C" w:rsidRDefault="00A01204" w:rsidP="00A01204">
      <w:pPr>
        <w:rPr>
          <w:sz w:val="22"/>
          <w:szCs w:val="22"/>
        </w:rPr>
      </w:pPr>
      <w:r w:rsidRPr="0008241C">
        <w:rPr>
          <w:sz w:val="22"/>
          <w:szCs w:val="22"/>
        </w:rPr>
        <w:t xml:space="preserve">In the Asia-Pacific, a large number of people depend on nature for their livelihoods, income and employment. Agriculture is the main livelihood provider to more than 50 per cent of the people living in the in the region. It is estimated that nearly 200 million people directly depend on the forest for non-timber forest products, medicine, food fuel as well as other subsistence needs </w:t>
      </w:r>
      <w:r w:rsidRPr="0008241C">
        <w:rPr>
          <w:sz w:val="22"/>
          <w:szCs w:val="22"/>
        </w:rPr>
        <w:fldChar w:fldCharType="begin" w:fldLock="1"/>
      </w:r>
      <w:r w:rsidRPr="0008241C">
        <w:rPr>
          <w:sz w:val="22"/>
          <w:szCs w:val="22"/>
        </w:rPr>
        <w:instrText>ADDIN CSL_CITATION {"citationItems":[{"id":"ITEM-1","itemData":{"URL":"http://www.fao.org/faostat/en/#data/FO","author":[{"dropping-particle":"","family":"FAOSTAT","given":"","non-dropping-particle":"","parse-names":false,"suffix":""}],"id":"ITEM-1","issued":{"date-parts":[["2017"]]},"title":"Forestry Production and Trade","type":"webpage"},"uris":["http://www.mendeley.com/documents/?uuid=5609b8af-521f-30a0-b674-51ebda51c5f8"]}],"mendeley":{"formattedCitation":"(FAOSTAT, 2017)","plainTextFormattedCitation":"(FAOSTAT, 2017)","previouslyFormattedCitation":"(FAOSTAT, 2017)"},"properties":{"noteIndex":0},"schema":"https://github.com/citation-style-language/schema/raw/master/csl-citation.json"}</w:instrText>
      </w:r>
      <w:r w:rsidRPr="0008241C">
        <w:rPr>
          <w:sz w:val="22"/>
          <w:szCs w:val="22"/>
        </w:rPr>
        <w:fldChar w:fldCharType="separate"/>
      </w:r>
      <w:r w:rsidRPr="0008241C">
        <w:rPr>
          <w:noProof/>
          <w:sz w:val="22"/>
          <w:szCs w:val="22"/>
        </w:rPr>
        <w:t>(FAOSTAT, 2017)</w:t>
      </w:r>
      <w:r w:rsidRPr="0008241C">
        <w:rPr>
          <w:sz w:val="22"/>
          <w:szCs w:val="22"/>
        </w:rPr>
        <w:fldChar w:fldCharType="end"/>
      </w:r>
      <w:r w:rsidRPr="0008241C">
        <w:rPr>
          <w:sz w:val="22"/>
          <w:szCs w:val="22"/>
        </w:rPr>
        <w:t xml:space="preserve">. </w:t>
      </w:r>
    </w:p>
    <w:p w14:paraId="31605EE2" w14:textId="77777777" w:rsidR="00A01204" w:rsidRPr="0008241C" w:rsidRDefault="00A01204" w:rsidP="00A01204">
      <w:pPr>
        <w:rPr>
          <w:sz w:val="22"/>
          <w:szCs w:val="22"/>
        </w:rPr>
      </w:pPr>
    </w:p>
    <w:p w14:paraId="5924CA29" w14:textId="77777777" w:rsidR="00A01204" w:rsidRPr="0008241C" w:rsidRDefault="00A01204" w:rsidP="00A01204">
      <w:pPr>
        <w:rPr>
          <w:sz w:val="22"/>
          <w:szCs w:val="22"/>
        </w:rPr>
      </w:pPr>
      <w:r w:rsidRPr="0008241C">
        <w:rPr>
          <w:sz w:val="22"/>
          <w:szCs w:val="22"/>
        </w:rPr>
        <w:t xml:space="preserve">In India, it is estimated that income derived from ecosystem services ranged between 9 to 26 per cent of the total income of the poor, while for the rich it is only 1 to 4 per cent </w:t>
      </w:r>
      <w:r w:rsidRPr="0008241C">
        <w:rPr>
          <w:sz w:val="22"/>
          <w:szCs w:val="22"/>
        </w:rPr>
        <w:fldChar w:fldCharType="begin" w:fldLock="1"/>
      </w:r>
      <w:r w:rsidRPr="0008241C">
        <w:rPr>
          <w:sz w:val="22"/>
          <w:szCs w:val="22"/>
        </w:rPr>
        <w:instrText>ADDIN CSL_CITATION {"citationItems":[{"id":"ITEM-1","itemData":{"author":[{"dropping-particle":"","family":"Jodha","given":"N S","non-dropping-particle":"","parse-names":false,"suffix":""}],"container-title":"Economic and Political weekly","id":"ITEM-1","issued":{"date-parts":[["1986"]]},"page":"1169-1181","title":"Common Property Resources and Rural Poor in Dry Regions of India","type":"article-journal","volume":"21"},"uris":["http://www.mendeley.com/documents/?uuid=ca4db43c-0aca-478c-bbb7-e6d1ecc2cb99"]}],"mendeley":{"formattedCitation":"(Jodha, 1986)","plainTextFormattedCitation":"(Jodha, 1986)","previouslyFormattedCitation":"(Jodha, 1986)"},"properties":{"noteIndex":0},"schema":"https://github.com/citation-style-language/schema/raw/master/csl-citation.json"}</w:instrText>
      </w:r>
      <w:r w:rsidRPr="0008241C">
        <w:rPr>
          <w:sz w:val="22"/>
          <w:szCs w:val="22"/>
        </w:rPr>
        <w:fldChar w:fldCharType="separate"/>
      </w:r>
      <w:r w:rsidRPr="0008241C">
        <w:rPr>
          <w:noProof/>
          <w:sz w:val="22"/>
          <w:szCs w:val="22"/>
        </w:rPr>
        <w:t>(Jodha, 1986)</w:t>
      </w:r>
      <w:r w:rsidRPr="0008241C">
        <w:rPr>
          <w:sz w:val="22"/>
          <w:szCs w:val="22"/>
        </w:rPr>
        <w:fldChar w:fldCharType="end"/>
      </w:r>
      <w:r w:rsidRPr="0008241C">
        <w:rPr>
          <w:sz w:val="22"/>
          <w:szCs w:val="22"/>
        </w:rPr>
        <w:t xml:space="preserve">. In rural areas, about 70 per cent of employment opportunities came from the nature </w:t>
      </w:r>
      <w:r w:rsidRPr="0008241C">
        <w:rPr>
          <w:sz w:val="22"/>
          <w:szCs w:val="22"/>
        </w:rPr>
        <w:fldChar w:fldCharType="begin" w:fldLock="1"/>
      </w:r>
      <w:r w:rsidRPr="0008241C">
        <w:rPr>
          <w:sz w:val="22"/>
          <w:szCs w:val="22"/>
        </w:rPr>
        <w:instrText>ADDIN CSL_CITATION {"citationItems":[{"id":"ITEM-1","itemData":{"author":[{"dropping-particle":"","family":"Joshi","given":"S.","non-dropping-particle":"","parse-names":false,"suffix":""}],"container-title":"Down to Earth","id":"ITEM-1","issued":{"date-parts":[["2003"]]},"page":"27-34","title":"Super Market, Secretive, Exploitative: Is The Market in The Minor Forest Produce Unmanageable?","type":"article-magazine","volume":"28"},"uris":["http://www.mendeley.com/documents/?uuid=9cb2d7f5-9028-483e-b238-fa68e4fe0b71"]}],"mendeley":{"formattedCitation":"(Joshi, 2003)","plainTextFormattedCitation":"(Joshi, 2003)","previouslyFormattedCitation":"(Joshi, 2003)"},"properties":{"noteIndex":0},"schema":"https://github.com/citation-style-language/schema/raw/master/csl-citation.json"}</w:instrText>
      </w:r>
      <w:r w:rsidRPr="0008241C">
        <w:rPr>
          <w:sz w:val="22"/>
          <w:szCs w:val="22"/>
        </w:rPr>
        <w:fldChar w:fldCharType="separate"/>
      </w:r>
      <w:r w:rsidRPr="0008241C">
        <w:rPr>
          <w:noProof/>
          <w:sz w:val="22"/>
          <w:szCs w:val="22"/>
        </w:rPr>
        <w:t>(Joshi, 2003)</w:t>
      </w:r>
      <w:r w:rsidRPr="0008241C">
        <w:rPr>
          <w:sz w:val="22"/>
          <w:szCs w:val="22"/>
        </w:rPr>
        <w:fldChar w:fldCharType="end"/>
      </w:r>
      <w:r w:rsidRPr="0008241C">
        <w:rPr>
          <w:sz w:val="22"/>
          <w:szCs w:val="22"/>
        </w:rPr>
        <w:t xml:space="preserve">. Around 20000 woodcutters and 7000 seasonal honey collectors depended on the Sundarbans forest for their subsistence </w:t>
      </w:r>
      <w:r w:rsidRPr="0008241C">
        <w:rPr>
          <w:sz w:val="22"/>
          <w:szCs w:val="22"/>
        </w:rPr>
        <w:fldChar w:fldCharType="begin" w:fldLock="1"/>
      </w:r>
      <w:r w:rsidRPr="0008241C">
        <w:rPr>
          <w:sz w:val="22"/>
          <w:szCs w:val="22"/>
        </w:rPr>
        <w:instrText>ADDIN CSL_CITATION {"citationItems":[{"id":"ITEM-1","itemData":{"author":[{"dropping-particle":"","family":"Chaudhury","given":"M.","non-dropping-particle":"","parse-names":false,"suffix":""}],"id":"ITEM-1","issued":{"date-parts":[["2007"]]},"publisher":"BRAC Paper","title":"A Situation Analysis of Ecosystem Services and Poverty Linkage in Bangladesh","type":"book"},"uris":["http://www.mendeley.com/documents/?uuid=e461bb17-7715-4a4e-a946-fc1637f33cd4"]}],"mendeley":{"formattedCitation":"(Chaudhury, 2007)","plainTextFormattedCitation":"(Chaudhury, 2007)","previouslyFormattedCitation":"(Chaudhury, 2007)"},"properties":{"noteIndex":0},"schema":"https://github.com/citation-style-language/schema/raw/master/csl-citation.json"}</w:instrText>
      </w:r>
      <w:r w:rsidRPr="0008241C">
        <w:rPr>
          <w:sz w:val="22"/>
          <w:szCs w:val="22"/>
        </w:rPr>
        <w:fldChar w:fldCharType="separate"/>
      </w:r>
      <w:r w:rsidRPr="0008241C">
        <w:rPr>
          <w:noProof/>
          <w:sz w:val="22"/>
          <w:szCs w:val="22"/>
        </w:rPr>
        <w:t>(Chaudhury, 2007)</w:t>
      </w:r>
      <w:r w:rsidRPr="0008241C">
        <w:rPr>
          <w:sz w:val="22"/>
          <w:szCs w:val="22"/>
        </w:rPr>
        <w:fldChar w:fldCharType="end"/>
      </w:r>
      <w:r w:rsidRPr="0008241C">
        <w:rPr>
          <w:sz w:val="22"/>
          <w:szCs w:val="22"/>
        </w:rPr>
        <w:t xml:space="preserve">. Forest based enterprises provided up to 50 per cent of the household income and 20-30 per cent of the labour force in India </w:t>
      </w:r>
      <w:r w:rsidRPr="0008241C">
        <w:rPr>
          <w:sz w:val="22"/>
          <w:szCs w:val="22"/>
        </w:rPr>
        <w:fldChar w:fldCharType="begin" w:fldLock="1"/>
      </w:r>
      <w:r w:rsidRPr="0008241C">
        <w:rPr>
          <w:sz w:val="22"/>
          <w:szCs w:val="22"/>
        </w:rPr>
        <w:instrText>ADDIN CSL_CITATION {"citationItems":[{"id":"ITEM-1","itemData":{"author":[{"dropping-particle":"","family":"Tiwari","given":"D. D.","non-dropping-particle":"","parse-names":false,"suffix":""},{"dropping-particle":"","family":"Campbell","given":"J. Y.","non-dropping-particle":"","parse-names":false,"suffix":""}],"id":"ITEM-1","issued":{"date-parts":[["1993"]]},"publisher-place":"Ahmedabad","title":"Developing and Sustaining Nontimber Forest Products: Some Policy Issues and Concerns with a Special Reference to India","type":"report"},"uris":["http://www.mendeley.com/documents/?uuid=e3125c3e-d801-4c96-99f5-f6483edc0f85"]}],"mendeley":{"formattedCitation":"(D. D. Tiwari &amp; Campbell, 1993)","plainTextFormattedCitation":"(D. D. Tiwari &amp; Campbell, 1993)","previouslyFormattedCitation":"(D. D. Tiwari &amp; Campbell, 1993)"},"properties":{"noteIndex":0},"schema":"https://github.com/citation-style-language/schema/raw/master/csl-citation.json"}</w:instrText>
      </w:r>
      <w:r w:rsidRPr="0008241C">
        <w:rPr>
          <w:sz w:val="22"/>
          <w:szCs w:val="22"/>
        </w:rPr>
        <w:fldChar w:fldCharType="separate"/>
      </w:r>
      <w:r w:rsidRPr="0008241C">
        <w:rPr>
          <w:noProof/>
          <w:sz w:val="22"/>
          <w:szCs w:val="22"/>
        </w:rPr>
        <w:t>(D. D. Tiwari &amp; Campbell, 1993)</w:t>
      </w:r>
      <w:r w:rsidRPr="0008241C">
        <w:rPr>
          <w:sz w:val="22"/>
          <w:szCs w:val="22"/>
        </w:rPr>
        <w:fldChar w:fldCharType="end"/>
      </w:r>
      <w:r w:rsidRPr="0008241C">
        <w:rPr>
          <w:sz w:val="22"/>
          <w:szCs w:val="22"/>
        </w:rPr>
        <w:t xml:space="preserve">. Approx. 80 per cent of Nepal’s household energy came from fuel wood </w:t>
      </w:r>
      <w:r w:rsidRPr="0008241C">
        <w:rPr>
          <w:sz w:val="22"/>
          <w:szCs w:val="22"/>
        </w:rPr>
        <w:fldChar w:fldCharType="begin" w:fldLock="1"/>
      </w:r>
      <w:r w:rsidRPr="0008241C">
        <w:rPr>
          <w:sz w:val="22"/>
          <w:szCs w:val="22"/>
        </w:rPr>
        <w:instrText>ADDIN CSL_CITATION {"citationItems":[{"id":"ITEM-1","itemData":{"author":[{"dropping-particle":"","family":"Clean Energy Nepal","given":"","non-dropping-particle":"","parse-names":false,"suffix":""}],"id":"ITEM-1","issued":{"date-parts":[["2008"]]},"title":"Energy Consumption in Rural Nepal. Clean Energy Nepal","type":"report"},"uris":["http://www.mendeley.com/documents/?uuid=17083dd0-b1b8-48a7-9c47-ed4dd495ec9a"]}],"mendeley":{"formattedCitation":"(Clean Energy Nepal, 2008)","plainTextFormattedCitation":"(Clean Energy Nepal, 2008)","previouslyFormattedCitation":"(Clean Energy Nepal, 2008)"},"properties":{"noteIndex":0},"schema":"https://github.com/citation-style-language/schema/raw/master/csl-citation.json"}</w:instrText>
      </w:r>
      <w:r w:rsidRPr="0008241C">
        <w:rPr>
          <w:sz w:val="22"/>
          <w:szCs w:val="22"/>
        </w:rPr>
        <w:fldChar w:fldCharType="separate"/>
      </w:r>
      <w:r w:rsidRPr="0008241C">
        <w:rPr>
          <w:noProof/>
          <w:sz w:val="22"/>
          <w:szCs w:val="22"/>
        </w:rPr>
        <w:t>(Clean Energy Nepal, 2008)</w:t>
      </w:r>
      <w:r w:rsidRPr="0008241C">
        <w:rPr>
          <w:sz w:val="22"/>
          <w:szCs w:val="22"/>
        </w:rPr>
        <w:fldChar w:fldCharType="end"/>
      </w:r>
      <w:r w:rsidRPr="0008241C">
        <w:rPr>
          <w:sz w:val="22"/>
          <w:szCs w:val="22"/>
        </w:rPr>
        <w:t xml:space="preserve">. 14-20 per cent of peoples’ income comes directly from the community forests </w:t>
      </w:r>
      <w:r w:rsidRPr="0008241C">
        <w:rPr>
          <w:sz w:val="22"/>
          <w:szCs w:val="22"/>
        </w:rPr>
        <w:fldChar w:fldCharType="begin" w:fldLock="1"/>
      </w:r>
      <w:r w:rsidRPr="0008241C">
        <w:rPr>
          <w:sz w:val="22"/>
          <w:szCs w:val="22"/>
        </w:rPr>
        <w:instrText>ADDIN CSL_CITATION {"citationItems":[{"id":"ITEM-1","itemData":{"DOI":"10.1017/S1355770X04001755","ISBN":"1355-770X","ISSN":"1355-770X","abstract":"This study examines, in a developing-country context, the contribution of community forestry to household income with particular emphasis on group heterogeneity and equity in benefit distribution. The economic analysis of household-level benefits reveals that poorer households are currently benefiting less in absolute terms from community forestry than less poor households. In terms of the contribution of forests to total household income, the study results suggest that the poor are actually less dependent on forests than the rich, a finding that is somewhat contradictory to results from other similar studies. The average ‘poor’ household obtains Nepalese rupees (Nrs) 7,756 gross income from community forest annually, while the more ‘rich’ households obtain on average Nrs 24,466 per year. In terms of the contribution of forests to net household income, the study results seem to suggest an inverted U-shaped relationship – as income increases dependency on forest resources may decline. Econometric analysis suggests that income from the community forests is related to socio-economic attributes and private endowments of households. Households with land and livestock assets and upper caste households gain more from the commons, while better-educated households depend less on forest resources. Female-headed households benefit less from community forests, further aggravating the inequity in distribution of benefits. The study makes a number of recommendations to improve community forestry in Nepal.","author":[{"dropping-particle":"","family":"Adhikari","given":"Bhim","non-dropping-particle":"","parse-names":false,"suffix":""}],"container-title":"Environment and Development Economics","id":"ITEM-1","issued":{"date-parts":[["2005"]]},"page":"7-31","title":"Poverty, property rights and collective action: understanding the distributive aspects of common property resource management","type":"article-journal","volume":"10"},"uris":["http://www.mendeley.com/documents/?uuid=d0194110-dd9d-44e3-bde8-1b076ac9e192"]}],"mendeley":{"formattedCitation":"(Adhikari, 2005)","plainTextFormattedCitation":"(Adhikari, 2005)","previouslyFormattedCitation":"(Adhikari, 2005)"},"properties":{"noteIndex":0},"schema":"https://github.com/citation-style-language/schema/raw/master/csl-citation.json"}</w:instrText>
      </w:r>
      <w:r w:rsidRPr="0008241C">
        <w:rPr>
          <w:sz w:val="22"/>
          <w:szCs w:val="22"/>
        </w:rPr>
        <w:fldChar w:fldCharType="separate"/>
      </w:r>
      <w:r w:rsidRPr="0008241C">
        <w:rPr>
          <w:noProof/>
          <w:sz w:val="22"/>
          <w:szCs w:val="22"/>
        </w:rPr>
        <w:t>(Adhikari, 2005)</w:t>
      </w:r>
      <w:r w:rsidRPr="0008241C">
        <w:rPr>
          <w:sz w:val="22"/>
          <w:szCs w:val="22"/>
        </w:rPr>
        <w:fldChar w:fldCharType="end"/>
      </w:r>
      <w:r w:rsidRPr="0008241C">
        <w:rPr>
          <w:sz w:val="22"/>
          <w:szCs w:val="22"/>
        </w:rPr>
        <w:t xml:space="preserve">. Eco-tourism dependent poor in Sundarbans spent about 19 per cent more on food items, and 38 per cent more on non-food items, than the non-dependent poor </w:t>
      </w:r>
      <w:r w:rsidRPr="0008241C">
        <w:rPr>
          <w:sz w:val="22"/>
          <w:szCs w:val="22"/>
        </w:rPr>
        <w:fldChar w:fldCharType="begin" w:fldLock="1"/>
      </w:r>
      <w:r w:rsidRPr="0008241C">
        <w:rPr>
          <w:sz w:val="22"/>
          <w:szCs w:val="22"/>
        </w:rPr>
        <w:instrText>ADDIN CSL_CITATION {"citationItems":[{"id":"ITEM-1","itemData":{"author":[{"dropping-particle":"","family":"Guha","given":"I.","non-dropping-particle":"","parse-names":false,"suffix":""},{"dropping-particle":"","family":"Ghosh","given":"S.","non-dropping-particle":"","parse-names":false,"suffix":""}],"id":"ITEM-1","issued":{"date-parts":[["2007"]]},"publisher-place":"Nepal: SANDEE.","title":"Does Tourism Contribute to Local Livelihoods? A Case Study of Tourism, Poverty, and Conservation in the Indian Sunderbans","type":"report"},"uris":["http://www.mendeley.com/documents/?uuid=4337f4ce-79a9-435e-b906-9933a5e82bb5"]}],"mendeley":{"formattedCitation":"(Guha &amp; Ghosh, 2007)","plainTextFormattedCitation":"(Guha &amp; Ghosh, 2007)","previouslyFormattedCitation":"(Guha &amp; Ghosh, 2007)"},"properties":{"noteIndex":0},"schema":"https://github.com/citation-style-language/schema/raw/master/csl-citation.json"}</w:instrText>
      </w:r>
      <w:r w:rsidRPr="0008241C">
        <w:rPr>
          <w:sz w:val="22"/>
          <w:szCs w:val="22"/>
        </w:rPr>
        <w:fldChar w:fldCharType="separate"/>
      </w:r>
      <w:r w:rsidRPr="0008241C">
        <w:rPr>
          <w:noProof/>
          <w:sz w:val="22"/>
          <w:szCs w:val="22"/>
        </w:rPr>
        <w:t>(Guha &amp; Ghosh, 2007)</w:t>
      </w:r>
      <w:r w:rsidRPr="0008241C">
        <w:rPr>
          <w:sz w:val="22"/>
          <w:szCs w:val="22"/>
        </w:rPr>
        <w:fldChar w:fldCharType="end"/>
      </w:r>
      <w:r w:rsidRPr="0008241C">
        <w:rPr>
          <w:sz w:val="22"/>
          <w:szCs w:val="22"/>
        </w:rPr>
        <w:t>.</w:t>
      </w:r>
    </w:p>
    <w:p w14:paraId="736C5A5D" w14:textId="77777777" w:rsidR="00A01204" w:rsidRPr="0008241C" w:rsidRDefault="00A01204" w:rsidP="00A01204">
      <w:pPr>
        <w:rPr>
          <w:sz w:val="22"/>
          <w:szCs w:val="22"/>
        </w:rPr>
      </w:pPr>
    </w:p>
    <w:p w14:paraId="1ED388F7" w14:textId="77777777" w:rsidR="00A01204" w:rsidRPr="0008241C" w:rsidRDefault="00A01204" w:rsidP="00A01204">
      <w:pPr>
        <w:rPr>
          <w:sz w:val="22"/>
          <w:szCs w:val="22"/>
        </w:rPr>
      </w:pPr>
      <w:r w:rsidRPr="0008241C">
        <w:rPr>
          <w:sz w:val="22"/>
          <w:szCs w:val="22"/>
        </w:rPr>
        <w:t xml:space="preserve">Ecosystem service trade-offs arise from management choices and policies, which can change the; type, magnitude, functions, flows and relative mix of services provided by ecosystems </w:t>
      </w:r>
      <w:r w:rsidRPr="0008241C">
        <w:rPr>
          <w:sz w:val="22"/>
          <w:szCs w:val="22"/>
        </w:rPr>
        <w:fldChar w:fldCharType="begin" w:fldLock="1"/>
      </w:r>
      <w:r w:rsidRPr="0008241C">
        <w:rPr>
          <w:sz w:val="22"/>
          <w:szCs w:val="22"/>
        </w:rPr>
        <w:instrText>ADDIN CSL_CITATION {"citationItems":[{"id":"ITEM-1","itemData":{"DOI":"10.1111/j.1461-0248.2009.01387.x","ISSN":"1461023X","author":[{"dropping-particle":"","family":"Bennett","given":"Elena M.","non-dropping-particle":"","parse-names":false,"suffix":""},{"dropping-particle":"","family":"Peterson","given":"Garry D.","non-dropping-particle":"","parse-names":false,"suffix":""},{"dropping-particle":"","family":"Gordon","given":"Line J.","non-dropping-particle":"","parse-names":false,"suffix":""}],"container-title":"Ecology Letters","id":"ITEM-1","issue":"12","issued":{"date-parts":[["2009","12"]]},"page":"1394-1404","publisher":"Blackwell Publishing Ltd","title":"Understanding relationships among multiple ecosystem services","type":"article-journal","volume":"12"},"uris":["http://www.mendeley.com/documents/?uuid=c5fabdcf-f71f-3a4c-a0aa-a133aa13e682"]}],"mendeley":{"formattedCitation":"(E. M. Bennett &lt;i&gt;et al.&lt;/i&gt;, 2009)","plainTextFormattedCitation":"(E. M. Bennett et al., 2009)","previouslyFormattedCitation":"(E. M. Bennett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E. M. Bennett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Trade-offs among different services and their consequences for the livelihoods of people do not happen solely because of biophysical factors, but also because of people’s decisions and management regimes.</w:t>
      </w:r>
    </w:p>
    <w:p w14:paraId="343A23DA" w14:textId="77777777" w:rsidR="00A01204" w:rsidRPr="0008241C" w:rsidRDefault="00A01204" w:rsidP="00A01204">
      <w:pPr>
        <w:rPr>
          <w:sz w:val="22"/>
          <w:szCs w:val="22"/>
        </w:rPr>
      </w:pPr>
    </w:p>
    <w:p w14:paraId="357E3DE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bookmarkStart w:id="673" w:name="_Toc494765797"/>
      <w:r w:rsidRPr="0008241C">
        <w:rPr>
          <w:b/>
          <w:sz w:val="22"/>
          <w:szCs w:val="22"/>
        </w:rPr>
        <w:t>Water, energy and food nexus</w:t>
      </w:r>
      <w:bookmarkEnd w:id="673"/>
    </w:p>
    <w:p w14:paraId="4719D3B5" w14:textId="77777777" w:rsidR="00A01204" w:rsidRPr="0008241C" w:rsidRDefault="00A01204" w:rsidP="00A01204">
      <w:pPr>
        <w:rPr>
          <w:sz w:val="22"/>
          <w:szCs w:val="22"/>
        </w:rPr>
      </w:pPr>
    </w:p>
    <w:p w14:paraId="44DBAC35" w14:textId="77777777" w:rsidR="00A01204" w:rsidRPr="0008241C" w:rsidRDefault="00A01204" w:rsidP="00A01204">
      <w:pPr>
        <w:rPr>
          <w:sz w:val="22"/>
          <w:szCs w:val="22"/>
        </w:rPr>
      </w:pPr>
      <w:r w:rsidRPr="0008241C">
        <w:rPr>
          <w:sz w:val="22"/>
          <w:szCs w:val="22"/>
        </w:rPr>
        <w:t xml:space="preserve">The material aspects of nature’s contributions to people are at the core of human needs. These linkages have recently been referred to as the; water–food–energy nexus </w:t>
      </w:r>
      <w:r w:rsidRPr="0008241C">
        <w:rPr>
          <w:sz w:val="22"/>
          <w:szCs w:val="22"/>
        </w:rPr>
        <w:fldChar w:fldCharType="begin" w:fldLock="1"/>
      </w:r>
      <w:r w:rsidRPr="0008241C">
        <w:rPr>
          <w:sz w:val="22"/>
          <w:szCs w:val="22"/>
        </w:rPr>
        <w:instrText>ADDIN CSL_CITATION {"citationItems":[{"id":"ITEM-1","itemData":{"DOI":"10.1016/j.enpol.2011.09.039","ISSN":"03014215","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author":[{"dropping-particle":"","family":"Bazilian","given":"Morgan","non-dropping-particle":"","parse-names":false,"suffix":""},{"dropping-particle":"","family":"Rogner","given":"Holger","non-dropping-particle":"","parse-names":false,"suffix":""},{"dropping-particle":"","family":"Howells","given":"Mark","non-dropping-particle":"","parse-names":false,"suffix":""},{"dropping-particle":"","family":"Hermann","given":"Sebastian","non-dropping-particle":"","parse-names":false,"suffix":""},{"dropping-particle":"","family":"Arent","given":"Douglas","non-dropping-particle":"","parse-names":false,"suffix":""},{"dropping-particle":"","family":"Gielen","given":"Dolf","non-dropping-particle":"","parse-names":false,"suffix":""},{"dropping-particle":"","family":"Steduto","given":"Pasquale","non-dropping-particle":"","parse-names":false,"suffix":""},{"dropping-particle":"","family":"Mueller","given":"Alexander","non-dropping-particle":"","parse-names":false,"suffix":""},{"dropping-particle":"","family":"Komor","given":"Paul","non-dropping-particle":"","parse-names":false,"suffix":""},{"dropping-particle":"","family":"Tol","given":"Richard S.J.","non-dropping-particle":"","parse-names":false,"suffix":""},{"dropping-particle":"","family":"Yumkella","given":"Kandeh K.","non-dropping-particle":"","parse-names":false,"suffix":""}],"container-title":"Energy Policy","id":"ITEM-1","issue":"12","issued":{"date-parts":[["2011"]]},"page":"7896-7906","title":"Considering the energy, water and food nexus: Towards an integrated modelling approach","type":"article-journal","volume":"39"},"uris":["http://www.mendeley.com/documents/?uuid=5de70311-07f3-3faf-b12f-3c8a6fc2a69d"]},{"id":"ITEM-2","itemData":{"ISBN":"9789290908074","author":[{"dropping-particle":"","family":"Biggs","given":"Em","non-dropping-particle":"","parse-names":false,"suffix":""},{"dropping-particle":"","family":"Boruff","given":"B","non-dropping-particle":"","parse-names":false,"suffix":""},{"dropping-particle":"","family":"Bruce","given":"E","non-dropping-particle":"","parse-names":false,"suffix":""}],"id":"ITEM-2","issued":{"date-parts":[["2014"]]},"publisher":"International Water Management Institute (IWMI)","publisher-place":"Colombo, Sri Lanka","title":"Environmental livelihood security in Southeast Asia and Oceania: a water-energy-food-livelihoods nexus approach for spatially assessing change","type":"book"},"uris":["http://www.mendeley.com/documents/?uuid=42119290-9263-4a1a-8317-6848a8befa20"]},{"id":"ITEM-3","itemData":{"DOI":"10.1038/NCLIMATE1789","abstract":"NATURE CLIMATE CHANGE | VOL 3 | JULY 2013 | www.nature.com/natureclimatechange 621 F ollowing the 2007–2008 and 2011 food price crises, renewed concerns over food security have surfaced, in both middle-and high-income regions. In response, the commercial pressures on land are increasing globally 1,2 . Meanwhile access to water is a con-cern, with an ever-increasing number of people affected by water shortages 3 . Energy demand is projected to grow by one-third by 2035, and the prospects for achieving this growth while keeping global temperature increases below 2 °C are looking progressively slimmer 4 . This suggests that efficient management and use of these resources will be of utmost importance in the coming decades. At the same time these resources are an integral part of the devel-opment challenge. Close to one billion people are undernourished and another billion are malnourished. At present 1.2 billion people live in areas where there is physical water shortage, a number that is expected to grow in coming decades 3 . A further 1.6 billion people suffer from economic water shortages, where the infrastructure to deliver clean water is not in place. Energy access is also far from uni-versal, with 1.3 billion people living without access to electricity 4 and 2.7 billion with no access to modern and healthy forms of cooking. A key element in management of the land, water and energy systems is that they are inextricably linked. Agriculture alone accounts for 70% of global water withdrawals and industry for another 22%, most of which is for cooling thermal processes in power generation and manufacturing 5","author":[{"dropping-particle":"","family":"Howells","given":"Mark","non-dropping-particle":"","parse-names":false,"suffix":""},{"dropping-particle":"","family":"Hermann","given":"Sebastian","non-dropping-particle":"","parse-names":false,"suffix":""},{"dropping-particle":"","family":"Welsch","given":"Manuel","non-dropping-particle":"","parse-names":false,"suffix":""},{"dropping-particle":"","family":"Bazilian","given":"Morgan","non-dropping-particle":"","parse-names":false,"suffix":""},{"dropping-particle":"","family":"Segerström","given":"Rebecka","non-dropping-particle":"","parse-names":false,"suffix":""},{"dropping-particle":"","family":"Alfstad","given":"Thomas","non-dropping-particle":"","parse-names":false,"suffix":""},{"dropping-particle":"","family":"Gielen","given":"Dolf","non-dropping-particle":"","parse-names":false,"suffix":""},{"dropping-particle":"","family":"Rogner","given":"Holger","non-dropping-particle":"","parse-names":false,"suffix":""},{"dropping-particle":"","family":"Fischer","given":"Guenther","non-dropping-particle":"","parse-names":false,"suffix":""},{"dropping-particle":"","family":"Velthuizen","given":"Harrij","non-dropping-particle":"van","parse-names":false,"suffix":""},{"dropping-particle":"","family":"Wiberg","given":"David","non-dropping-particle":"","parse-names":false,"suffix":""},{"dropping-particle":"","family":"Young","given":"Charles","non-dropping-particle":"","parse-names":false,"suffix":""},{"dropping-particle":"","family":"Alexander Roehrl","given":"R","non-dropping-particle":"","parse-names":false,"suffix":""},{"dropping-particle":"","family":"Mueller","given":"Alexander","non-dropping-particle":"","parse-names":false,"suffix":""},{"dropping-particle":"","family":"Steduto","given":"Pasquale","non-dropping-particle":"","parse-names":false,"suffix":""},{"dropping-particle":"","family":"Ramma","given":"Indoomatee","non-dropping-particle":"","parse-names":false,"suffix":""}],"container-title":"Nature Publishing Group","id":"ITEM-3","issued":{"date-parts":[["2013"]]},"title":"Integrated analysis of climate change, land-use, energy and water strategies","type":"article-journal","volume":"3"},"uris":["http://www.mendeley.com/documents/?uuid=2e5879e3-4ab2-3f03-b8d8-8cd8a4406a79"]}],"mendeley":{"formattedCitation":"(Bazilian &lt;i&gt;et al.&lt;/i&gt;, 2011; Biggs &lt;i&gt;et al.&lt;/i&gt;, 2014; Howells &lt;i&gt;et al.&lt;/i&gt;, 2013)","manualFormatting":"(Bazilian et al., 2011; Biggs et al., 2014; Howells et al., 2013)","plainTextFormattedCitation":"(Bazilian et al., 2011; Biggs et al., 2014; Howells et al., 2013)","previouslyFormattedCitation":"(Bazilian &lt;i&gt;et al.&lt;/i&gt;, 2011; Biggs &lt;i&gt;et al.&lt;/i&gt;, 2014; Howell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azilian </w:t>
      </w:r>
      <w:r w:rsidRPr="0008241C">
        <w:rPr>
          <w:i/>
          <w:noProof/>
          <w:sz w:val="22"/>
          <w:szCs w:val="22"/>
        </w:rPr>
        <w:t>et al</w:t>
      </w:r>
      <w:r w:rsidRPr="0008241C">
        <w:rPr>
          <w:noProof/>
          <w:sz w:val="22"/>
          <w:szCs w:val="22"/>
        </w:rPr>
        <w:t xml:space="preserve">., 2011; Biggs </w:t>
      </w:r>
      <w:r w:rsidRPr="0008241C">
        <w:rPr>
          <w:i/>
          <w:noProof/>
          <w:sz w:val="22"/>
          <w:szCs w:val="22"/>
        </w:rPr>
        <w:t>et al</w:t>
      </w:r>
      <w:r w:rsidRPr="0008241C">
        <w:rPr>
          <w:noProof/>
          <w:sz w:val="22"/>
          <w:szCs w:val="22"/>
        </w:rPr>
        <w:t xml:space="preserve">., 2014; Howells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Because these resources are interconnected, policy development and resource management requires careful consideration of the complex interconnections between nature and society </w:t>
      </w:r>
      <w:r w:rsidRPr="0008241C">
        <w:rPr>
          <w:sz w:val="22"/>
          <w:szCs w:val="22"/>
        </w:rPr>
        <w:fldChar w:fldCharType="begin" w:fldLock="1"/>
      </w:r>
      <w:r w:rsidRPr="0008241C">
        <w:rPr>
          <w:sz w:val="22"/>
          <w:szCs w:val="22"/>
        </w:rPr>
        <w:instrText>ADDIN CSL_CITATION {"citationItems":[{"id":"ITEM-1","itemData":{"author":[{"dropping-particle":"","family":"Hoff","given":"H.","non-dropping-particle":"","parse-names":false,"suffix":""}],"id":"ITEM-1","issued":{"date-parts":[["2011"]]},"publisher":"Stockholm Environment Institute","publisher-place":"Stockholm","title":"Understanding the Nexus. Background Paper for the Bonn2011 Conference: The Water, Energy and Food Security Nexus","type":"article"},"uris":["http://www.mendeley.com/documents/?uuid=d8d4656e-732c-3f13-8dec-13929844323b"]}],"mendeley":{"formattedCitation":"(Hoff, 2011)","plainTextFormattedCitation":"(Hoff, 2011)","previouslyFormattedCitation":"(Hoff, 2011)"},"properties":{"noteIndex":0},"schema":"https://github.com/citation-style-language/schema/raw/master/csl-citation.json"}</w:instrText>
      </w:r>
      <w:r w:rsidRPr="0008241C">
        <w:rPr>
          <w:sz w:val="22"/>
          <w:szCs w:val="22"/>
        </w:rPr>
        <w:fldChar w:fldCharType="separate"/>
      </w:r>
      <w:r w:rsidRPr="0008241C">
        <w:rPr>
          <w:noProof/>
          <w:sz w:val="22"/>
          <w:szCs w:val="22"/>
        </w:rPr>
        <w:t>(Hoff, 2011)</w:t>
      </w:r>
      <w:r w:rsidRPr="0008241C">
        <w:rPr>
          <w:sz w:val="22"/>
          <w:szCs w:val="22"/>
        </w:rPr>
        <w:fldChar w:fldCharType="end"/>
      </w:r>
      <w:r w:rsidRPr="0008241C">
        <w:rPr>
          <w:sz w:val="22"/>
          <w:szCs w:val="22"/>
        </w:rPr>
        <w:t xml:space="preserve">. </w:t>
      </w:r>
    </w:p>
    <w:p w14:paraId="3A6A44D9" w14:textId="77777777" w:rsidR="00A01204" w:rsidRPr="0008241C" w:rsidRDefault="00A01204" w:rsidP="00A01204">
      <w:pPr>
        <w:rPr>
          <w:sz w:val="22"/>
          <w:szCs w:val="22"/>
        </w:rPr>
      </w:pPr>
    </w:p>
    <w:p w14:paraId="19DFF946" w14:textId="77777777" w:rsidR="00A01204" w:rsidRPr="0008241C" w:rsidRDefault="00A01204" w:rsidP="00A01204">
      <w:pPr>
        <w:rPr>
          <w:sz w:val="22"/>
          <w:szCs w:val="22"/>
          <w:shd w:val="clear" w:color="auto" w:fill="F9F9F9"/>
        </w:rPr>
      </w:pPr>
      <w:r w:rsidRPr="0008241C">
        <w:rPr>
          <w:sz w:val="22"/>
          <w:szCs w:val="22"/>
        </w:rPr>
        <w:t xml:space="preserve">In the coming decades population growth and changes in diet will increase the global food demand and consequently the water demand for agricultural production </w:t>
      </w:r>
      <w:r w:rsidRPr="0008241C">
        <w:rPr>
          <w:sz w:val="22"/>
          <w:szCs w:val="22"/>
        </w:rPr>
        <w:fldChar w:fldCharType="begin" w:fldLock="1"/>
      </w:r>
      <w:r w:rsidRPr="0008241C">
        <w:rPr>
          <w:sz w:val="22"/>
          <w:szCs w:val="22"/>
        </w:rPr>
        <w:instrText>ADDIN CSL_CITATION {"citationItems":[{"id":"ITEM-1","itemData":{"DOI":"10.1016/j.agwat.2009.08.008","ISSN":"03783774","abstract":"The global demand for water in agriculture will increase over time with increasing population, rising incomes, and changes in dietary preferences. Increasing demands for water by industrial and urban users, and water for the environment will intensify competition. At the same time, water scarcity is increasing in several important agricultural areas. We explore several pathways for ensuring that sufficient food is produced in the future, while also protecting the environment and reducing poverty. We examine four sets of scenarios that vary in their focus on investments in rainfed agriculture and irrigation, and the role of international trade in adjusting for national disparities in water endowments. Rainfed agriculture holds considerable potential but requires adequate mechanisms to reduce inherent risks. Irrigation expansion is warranted in places where water infrastructure is underinvested such as sub-Saharan Africa. In South Asia the scope for improving irrigation performance and water productivity is high. International trade can help alleviate water problems in water-scarce areas, subject to economic and political considerations. We examine also a regionally optimized scenario that combines investments in rainfed and irrigated agriculture with strategic trade decisions. Compared to ‘business as usual’, this scenario reduces the amount of additional water required to meet food demands by 2050 by 80%. Some of that water could be made available for the environment and other sectors. We conclude that there are sufficient land and water resources available to satisfy global food demands during the next 50 years, but only if water is managed more effectively in agriculture.","author":[{"dropping-particle":"","family":"Fraiture","given":"Charlotte","non-dropping-particle":"de","parse-names":false,"suffix":""},{"dropping-particle":"","family":"Wichelns","given":"Dennis","non-dropping-particle":"","parse-names":false,"suffix":""}],"container-title":"Agricultural Water Management","id":"ITEM-1","issue":"4","issued":{"date-parts":[["2010"]]},"page":"502-511","title":"Satisfying future water demands for agriculture","type":"article-journal","volume":"97"},"uris":["http://www.mendeley.com/documents/?uuid=ac67f906-3e0d-3737-b27a-674d8e2093eb"]}],"mendeley":{"formattedCitation":"(de Fraiture &amp; Wichelns, 2010)","plainTextFormattedCitation":"(de Fraiture &amp; Wichelns, 2010)","previouslyFormattedCitation":"(de Fraiture &amp; Wichelns, 2010)"},"properties":{"noteIndex":0},"schema":"https://github.com/citation-style-language/schema/raw/master/csl-citation.json"}</w:instrText>
      </w:r>
      <w:r w:rsidRPr="0008241C">
        <w:rPr>
          <w:sz w:val="22"/>
          <w:szCs w:val="22"/>
        </w:rPr>
        <w:fldChar w:fldCharType="separate"/>
      </w:r>
      <w:r w:rsidRPr="0008241C">
        <w:rPr>
          <w:noProof/>
          <w:sz w:val="22"/>
          <w:szCs w:val="22"/>
        </w:rPr>
        <w:t>(de Fraiture &amp; Wichelns, 2010)</w:t>
      </w:r>
      <w:r w:rsidRPr="0008241C">
        <w:rPr>
          <w:sz w:val="22"/>
          <w:szCs w:val="22"/>
        </w:rPr>
        <w:fldChar w:fldCharType="end"/>
      </w:r>
      <w:r w:rsidRPr="0008241C">
        <w:rPr>
          <w:sz w:val="22"/>
          <w:szCs w:val="22"/>
        </w:rPr>
        <w:t xml:space="preserve">. To produce food, water and energy are needed. To produce energy, water is required, and to access water, energy is almost always needed (i. e. to run pumps). Due to the complexity of relationships among these three elements, there is a need for them to be considered simultaneously in decision-making </w:t>
      </w:r>
      <w:r w:rsidRPr="0008241C">
        <w:rPr>
          <w:sz w:val="22"/>
          <w:szCs w:val="22"/>
        </w:rPr>
        <w:fldChar w:fldCharType="begin" w:fldLock="1"/>
      </w:r>
      <w:r w:rsidRPr="0008241C">
        <w:rPr>
          <w:sz w:val="22"/>
          <w:szCs w:val="22"/>
        </w:rPr>
        <w:instrText>ADDIN CSL_CITATION {"citationItems":[{"id":"ITEM-1","itemData":{"DOI":"10.1016/j.enpol.2011.09.039","ISSN":"03014215","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author":[{"dropping-particle":"","family":"Bazilian","given":"Morgan","non-dropping-particle":"","parse-names":false,"suffix":""},{"dropping-particle":"","family":"Rogner","given":"Holger","non-dropping-particle":"","parse-names":false,"suffix":""},{"dropping-particle":"","family":"Howells","given":"Mark","non-dropping-particle":"","parse-names":false,"suffix":""},{"dropping-particle":"","family":"Hermann","given":"Sebastian","non-dropping-particle":"","parse-names":false,"suffix":""},{"dropping-particle":"","family":"Arent","given":"Douglas","non-dropping-particle":"","parse-names":false,"suffix":""},{"dropping-particle":"","family":"Gielen","given":"Dolf","non-dropping-particle":"","parse-names":false,"suffix":""},{"dropping-particle":"","family":"Steduto","given":"Pasquale","non-dropping-particle":"","parse-names":false,"suffix":""},{"dropping-particle":"","family":"Mueller","given":"Alexander","non-dropping-particle":"","parse-names":false,"suffix":""},{"dropping-particle":"","family":"Komor","given":"Paul","non-dropping-particle":"","parse-names":false,"suffix":""},{"dropping-particle":"","family":"Tol","given":"Richard S.J.","non-dropping-particle":"","parse-names":false,"suffix":""},{"dropping-particle":"","family":"Yumkella","given":"Kandeh K.","non-dropping-particle":"","parse-names":false,"suffix":""}],"container-title":"Energy Policy","id":"ITEM-1","issue":"12","issued":{"date-parts":[["2011"]]},"page":"7896-7906","title":"Considering the energy, water and food nexus: Towards an integrated modelling approach","type":"article-journal","volume":"39"},"uris":["http://www.mendeley.com/documents/?uuid=5de70311-07f3-3faf-b12f-3c8a6fc2a69d"]},{"id":"ITEM-2","itemData":{"DOI":"10.1038/NCLIMATE1789","abstract":"NATURE CLIMATE CHANGE | VOL 3 | JULY 2013 | www.nature.com/natureclimatechange 621 F ollowing the 2007–2008 and 2011 food price crises, renewed concerns over food security have surfaced, in both middle-and high-income regions. In response, the commercial pressures on land are increasing globally 1,2 . Meanwhile access to water is a con-cern, with an ever-increasing number of people affected by water shortages 3 . Energy demand is projected to grow by one-third by 2035, and the prospects for achieving this growth while keeping global temperature increases below 2 °C are looking progressively slimmer 4 . This suggests that efficient management and use of these resources will be of utmost importance in the coming decades. At the same time these resources are an integral part of the devel-opment challenge. Close to one billion people are undernourished and another billion are malnourished. At present 1.2 billion people live in areas where there is physical water shortage, a number that is expected to grow in coming decades 3 . A further 1.6 billion people suffer from economic water shortages, where the infrastructure to deliver clean water is not in place. Energy access is also far from uni-versal, with 1.3 billion people living without access to electricity 4 and 2.7 billion with no access to modern and healthy forms of cooking. A key element in management of the land, water and energy systems is that they are inextricably linked. Agriculture alone accounts for 70% of global water withdrawals and industry for another 22%, most of which is for cooling thermal processes in power generation and manufacturing 5","author":[{"dropping-particle":"","family":"Howells","given":"Mark","non-dropping-particle":"","parse-names":false,"suffix":""},{"dropping-particle":"","family":"Hermann","given":"Sebastian","non-dropping-particle":"","parse-names":false,"suffix":""},{"dropping-particle":"","family":"Welsch","given":"Manuel","non-dropping-particle":"","parse-names":false,"suffix":""},{"dropping-particle":"","family":"Bazilian","given":"Morgan","non-dropping-particle":"","parse-names":false,"suffix":""},{"dropping-particle":"","family":"Segerström","given":"Rebecka","non-dropping-particle":"","parse-names":false,"suffix":""},{"dropping-particle":"","family":"Alfstad","given":"Thomas","non-dropping-particle":"","parse-names":false,"suffix":""},{"dropping-particle":"","family":"Gielen","given":"Dolf","non-dropping-particle":"","parse-names":false,"suffix":""},{"dropping-particle":"","family":"Rogner","given":"Holger","non-dropping-particle":"","parse-names":false,"suffix":""},{"dropping-particle":"","family":"Fischer","given":"Guenther","non-dropping-particle":"","parse-names":false,"suffix":""},{"dropping-particle":"","family":"Velthuizen","given":"Harrij","non-dropping-particle":"van","parse-names":false,"suffix":""},{"dropping-particle":"","family":"Wiberg","given":"David","non-dropping-particle":"","parse-names":false,"suffix":""},{"dropping-particle":"","family":"Young","given":"Charles","non-dropping-particle":"","parse-names":false,"suffix":""},{"dropping-particle":"","family":"Alexander Roehrl","given":"R","non-dropping-particle":"","parse-names":false,"suffix":""},{"dropping-particle":"","family":"Mueller","given":"Alexander","non-dropping-particle":"","parse-names":false,"suffix":""},{"dropping-particle":"","family":"Steduto","given":"Pasquale","non-dropping-particle":"","parse-names":false,"suffix":""},{"dropping-particle":"","family":"Ramma","given":"Indoomatee","non-dropping-particle":"","parse-names":false,"suffix":""}],"container-title":"Nature Publishing Group","id":"ITEM-2","issued":{"date-parts":[["2013"]]},"title":"Integrated analysis of climate change, land-use, energy and water strategies","type":"article-journal","volume":"3"},"uris":["http://www.mendeley.com/documents/?uuid=2e5879e3-4ab2-3f03-b8d8-8cd8a4406a79"]}],"mendeley":{"formattedCitation":"(Bazilian &lt;i&gt;et al.&lt;/i&gt;, 2011; Howells &lt;i&gt;et al.&lt;/i&gt;, 2013)","plainTextFormattedCitation":"(Bazilian et al., 2011; Howells et al., 2013)","previouslyFormattedCitation":"(Bazilian &lt;i&gt;et al.&lt;/i&gt;, 2011; Howell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azilian </w:t>
      </w:r>
      <w:r w:rsidRPr="0008241C">
        <w:rPr>
          <w:i/>
          <w:noProof/>
          <w:sz w:val="22"/>
          <w:szCs w:val="22"/>
        </w:rPr>
        <w:t>et al.</w:t>
      </w:r>
      <w:r w:rsidRPr="0008241C">
        <w:rPr>
          <w:noProof/>
          <w:sz w:val="22"/>
          <w:szCs w:val="22"/>
        </w:rPr>
        <w:t xml:space="preserve">, 2011; Howells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Ecosystems are in the center of this nexus, since they contribute to the provision of each component, making it an imperative to understand the role of ecosystems in securing food, water and energy for human well-being </w:t>
      </w:r>
      <w:r w:rsidRPr="0008241C">
        <w:rPr>
          <w:sz w:val="22"/>
          <w:szCs w:val="22"/>
        </w:rPr>
        <w:fldChar w:fldCharType="begin" w:fldLock="1"/>
      </w:r>
      <w:r w:rsidRPr="0008241C">
        <w:rPr>
          <w:sz w:val="22"/>
          <w:szCs w:val="22"/>
        </w:rPr>
        <w:instrText>ADDIN CSL_CITATION {"citationItems":[{"id":"ITEM-1","itemData":{"DOI":"10.1016/j.ecoser.2015.08.002","ISSN":"22120416","abstract":"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water–food–energy nexus by taking into account environmental flow requirements for riverine ecosystems using the hydrological model Soil and Water Assessment Tool (SWAT). We developed a framework that includes indicators of renewable water (capacity of ecosystem to provide water) and water use (service flow) and we applied it in the Danube river basin over the period 1995–2004. Water scarcity indicators were used to map the possible water scarcity in the subbasins, and analyze the spatial match of water availability and water use. The results show that modelling is instrumental to perform the integrated analysis of the ecosystem–water–food–energy nexus; and that spatial mapping is a powerful tool to display environmental availability of water provisioning and regulatory services delivered by ecosystems, and can support the nexus analysis.","author":[{"dropping-particle":"","family":"Karabulut","given":"Armağan","non-dropping-particle":"","parse-names":false,"suffix":""},{"dropping-particle":"","family":"Egoh","given":"Benis N.","non-dropping-particle":"","parse-names":false,"suffix":""},{"dropping-particle":"","family":"Lanzanova","given":"Denis","non-dropping-particle":"","parse-names":false,"suffix":""},{"dropping-particle":"","family":"Grizzetti","given":"Bruna","non-dropping-particle":"","parse-names":false,"suffix":""},{"dropping-particle":"","family":"Bidoglio","given":"Giovanni","non-dropping-particle":"","parse-names":false,"suffix":""},{"dropping-particle":"","family":"Pagliero","given":"Liliana","non-dropping-particle":"","parse-names":false,"suffix":""},{"dropping-particle":"","family":"Bouraoui","given":"Fayçal","non-dropping-particle":"","parse-names":false,"suffix":""},{"dropping-particle":"","family":"Aloe","given":"Alberto","non-dropping-particle":"","parse-names":false,"suffix":""},{"dropping-particle":"","family":"Reynaud","given":"Arnaud","non-dropping-particle":"","parse-names":false,"suffix":""},{"dropping-particle":"","family":"Maes","given":"Joachim","non-dropping-particle":"","parse-names":false,"suffix":""},{"dropping-particle":"","family":"Vandecasteele","given":"Ine","non-dropping-particle":"","parse-names":false,"suffix":""},{"dropping-particle":"","family":"Mubareka","given":"Sarah","non-dropping-particle":"","parse-names":false,"suffix":""}],"container-title":"Ecosystem Services","id":"ITEM-1","issued":{"date-parts":[["2016"]]},"page":"278-292","title":"Mapping water provisioning services to support the ecosystem–water–food–energy nexus in the Danube river basin","type":"article-journal","volume":"17"},"uris":["http://www.mendeley.com/documents/?uuid=bfdfe958-dbe8-33bd-acdb-db92bca47286"]}],"mendeley":{"formattedCitation":"(Karabulut &lt;i&gt;et al.&lt;/i&gt;, 2016)","plainTextFormattedCitation":"(Karabulut et al., 2016)","previouslyFormattedCitation":"(Karabulut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arabulut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406AADFF" w14:textId="77777777" w:rsidR="00A01204" w:rsidRPr="0008241C" w:rsidRDefault="00A01204" w:rsidP="00A01204">
      <w:pPr>
        <w:rPr>
          <w:sz w:val="22"/>
          <w:szCs w:val="22"/>
          <w:shd w:val="clear" w:color="auto" w:fill="F9F9F9"/>
        </w:rPr>
      </w:pPr>
    </w:p>
    <w:p w14:paraId="57A1F8FC" w14:textId="77777777" w:rsidR="00A01204" w:rsidRPr="0008241C" w:rsidRDefault="00A01204" w:rsidP="00A01204">
      <w:pPr>
        <w:rPr>
          <w:i/>
          <w:iCs/>
          <w:sz w:val="22"/>
          <w:szCs w:val="22"/>
        </w:rPr>
      </w:pPr>
      <w:r w:rsidRPr="0008241C">
        <w:rPr>
          <w:sz w:val="22"/>
          <w:szCs w:val="22"/>
        </w:rPr>
        <w:t xml:space="preserve">Economic development and climate change are causing increased pressure on global water, energy, and food resources, presenting escalating levels of trade-offs and conflicts among these resources and stakeholders. Due to the interconnections of these resources, policy development and resource management require careful consideration. The nexus approach provides opportunities to improve water, energy and food security and thus security in nature's contributions to people. Specifically, this approach enhances the benefits from productive ecosystems. Improving the management of ecosystems can </w:t>
      </w:r>
      <w:r w:rsidRPr="0008241C">
        <w:rPr>
          <w:rFonts w:eastAsia="NeueDemos"/>
          <w:sz w:val="22"/>
          <w:szCs w:val="22"/>
        </w:rPr>
        <w:t xml:space="preserve">provide multiple services and increase the overall benefits. For example,  additional benefits could result in ‘green agriculture’ or a shift towards integrated ‘agro-ecosystems’ and </w:t>
      </w:r>
      <w:r w:rsidRPr="0008241C">
        <w:rPr>
          <w:rFonts w:eastAsia="NeueDemos"/>
          <w:sz w:val="22"/>
          <w:szCs w:val="22"/>
        </w:rPr>
        <w:lastRenderedPageBreak/>
        <w:t xml:space="preserve">landscape management can provide additional benefits, such as carbon sequestration and resilience to climate risks, while improving food security </w:t>
      </w:r>
      <w:r w:rsidRPr="0008241C">
        <w:rPr>
          <w:sz w:val="22"/>
          <w:szCs w:val="22"/>
        </w:rPr>
        <w:fldChar w:fldCharType="begin" w:fldLock="1"/>
      </w:r>
      <w:r w:rsidRPr="0008241C">
        <w:rPr>
          <w:sz w:val="22"/>
          <w:szCs w:val="22"/>
        </w:rPr>
        <w:instrText>ADDIN CSL_CITATION {"citationItems":[{"id":"ITEM-1","itemData":{"author":[{"dropping-particle":"","family":"Hoff","given":"H.","non-dropping-particle":"","parse-names":false,"suffix":""}],"id":"ITEM-1","issued":{"date-parts":[["2011"]]},"publisher":"Stockholm Environment Institute","publisher-place":"Stockholm","title":"Understanding the Nexus. Background Paper for the Bonn2011 Conference: The Water, Energy and Food Security Nexus","type":"article"},"uris":["http://www.mendeley.com/documents/?uuid=d8d4656e-732c-3f13-8dec-13929844323b"]}],"mendeley":{"formattedCitation":"(Hoff, 2011)","plainTextFormattedCitation":"(Hoff, 2011)","previouslyFormattedCitation":"(Hoff, 2011)"},"properties":{"noteIndex":0},"schema":"https://github.com/citation-style-language/schema/raw/master/csl-citation.json"}</w:instrText>
      </w:r>
      <w:r w:rsidRPr="0008241C">
        <w:rPr>
          <w:sz w:val="22"/>
          <w:szCs w:val="22"/>
        </w:rPr>
        <w:fldChar w:fldCharType="separate"/>
      </w:r>
      <w:r w:rsidRPr="0008241C">
        <w:rPr>
          <w:noProof/>
          <w:sz w:val="22"/>
          <w:szCs w:val="22"/>
        </w:rPr>
        <w:t>(Hoff, 2011)</w:t>
      </w:r>
      <w:r w:rsidRPr="0008241C">
        <w:rPr>
          <w:sz w:val="22"/>
          <w:szCs w:val="22"/>
        </w:rPr>
        <w:fldChar w:fldCharType="end"/>
      </w:r>
      <w:r w:rsidRPr="0008241C">
        <w:rPr>
          <w:iCs/>
          <w:sz w:val="22"/>
          <w:szCs w:val="22"/>
        </w:rPr>
        <w:t>.</w:t>
      </w:r>
    </w:p>
    <w:p w14:paraId="7BD9C438" w14:textId="77777777" w:rsidR="00A01204" w:rsidRPr="0008241C" w:rsidRDefault="00A01204" w:rsidP="00A01204">
      <w:pPr>
        <w:rPr>
          <w:i/>
          <w:iCs/>
          <w:sz w:val="22"/>
          <w:szCs w:val="22"/>
        </w:rPr>
      </w:pPr>
    </w:p>
    <w:p w14:paraId="6C498F07" w14:textId="77777777" w:rsidR="00A01204" w:rsidRPr="0008241C" w:rsidRDefault="00A01204" w:rsidP="00A01204">
      <w:pPr>
        <w:rPr>
          <w:sz w:val="22"/>
          <w:szCs w:val="22"/>
        </w:rPr>
      </w:pPr>
      <w:r w:rsidRPr="0008241C">
        <w:rPr>
          <w:rFonts w:eastAsia="NeueDemos"/>
          <w:sz w:val="22"/>
          <w:szCs w:val="22"/>
        </w:rPr>
        <w:t xml:space="preserve">The majority of the world’s poor people directly depend on ecosystems—both natural systems and managed agroecosystems for their food, fuel and livelihoods, they are the most vulnerable to ecosystem degradation and climate-related shocks </w:t>
      </w:r>
      <w:r w:rsidRPr="0008241C">
        <w:rPr>
          <w:rFonts w:eastAsia="NeueDemos"/>
          <w:sz w:val="22"/>
          <w:szCs w:val="22"/>
        </w:rPr>
        <w:fldChar w:fldCharType="begin" w:fldLock="1"/>
      </w:r>
      <w:r w:rsidRPr="0008241C">
        <w:rPr>
          <w:rFonts w:eastAsia="NeueDemos"/>
          <w:sz w:val="22"/>
          <w:szCs w:val="22"/>
        </w:rPr>
        <w:instrText>ADDIN CSL_CITATION {"citationItems":[{"id":"ITEM-1","itemData":{"author":[{"dropping-particle":"","family":"Boelee","given":"E","non-dropping-particle":"","parse-names":false,"suffix":""},{"dropping-particle":"","family":"Chiramba","given":"T","non-dropping-particle":"","parse-names":false,"suffix":""},{"dropping-particle":"","family":"Khaka","given":"E","non-dropping-particle":"","parse-names":false,"suffix":""}],"id":"ITEM-1","issued":{"date-parts":[["2011"]]},"publisher":"Nairobi: United Nations Environment Programme","publisher-place":"Colombo","title":"An Ecosystem Services Approach to Water and Food Security","type":"book"},"uris":["http://www.mendeley.com/documents/?uuid=8dc54005-5d2d-314c-96fb-ab7d934a353c"]}],"mendeley":{"formattedCitation":"(Boelee &lt;i&gt;et al.&lt;/i&gt;, 2011)","plainTextFormattedCitation":"(Boelee et al., 2011)","previouslyFormattedCitation":"(Boelee &lt;i&gt;et al.&lt;/i&gt;, 2011)"},"properties":{"noteIndex":0},"schema":"https://github.com/citation-style-language/schema/raw/master/csl-citation.json"}</w:instrText>
      </w:r>
      <w:r w:rsidRPr="0008241C">
        <w:rPr>
          <w:rFonts w:eastAsia="NeueDemos"/>
          <w:sz w:val="22"/>
          <w:szCs w:val="22"/>
        </w:rPr>
        <w:fldChar w:fldCharType="separate"/>
      </w:r>
      <w:r w:rsidRPr="0008241C">
        <w:rPr>
          <w:rFonts w:eastAsia="NeueDemos"/>
          <w:noProof/>
          <w:sz w:val="22"/>
          <w:szCs w:val="22"/>
        </w:rPr>
        <w:t xml:space="preserve">(Boelee </w:t>
      </w:r>
      <w:r w:rsidRPr="0008241C">
        <w:rPr>
          <w:rFonts w:eastAsia="NeueDemos"/>
          <w:i/>
          <w:noProof/>
          <w:sz w:val="22"/>
          <w:szCs w:val="22"/>
        </w:rPr>
        <w:t>et al.</w:t>
      </w:r>
      <w:r w:rsidRPr="0008241C">
        <w:rPr>
          <w:rFonts w:eastAsia="NeueDemos"/>
          <w:noProof/>
          <w:sz w:val="22"/>
          <w:szCs w:val="22"/>
        </w:rPr>
        <w:t>, 2011)</w:t>
      </w:r>
      <w:r w:rsidRPr="0008241C">
        <w:rPr>
          <w:rFonts w:eastAsia="NeueDemos"/>
          <w:sz w:val="22"/>
          <w:szCs w:val="22"/>
        </w:rPr>
        <w:fldChar w:fldCharType="end"/>
      </w:r>
      <w:r w:rsidRPr="0008241C">
        <w:rPr>
          <w:rFonts w:eastAsia="NeueDemos"/>
          <w:sz w:val="22"/>
          <w:szCs w:val="22"/>
        </w:rPr>
        <w:t xml:space="preserve">. The action of poverty alleviation integrating with green growth and the sustainable use of resources, strengthens a wide range of ecosystem services and maintains the human ‘life support system’, especially of which the poorest depend most directly. For instance, the provision of clean water and energy would immediately improve the health and productivity of many people across the region. Bekchanov </w:t>
      </w:r>
      <w:r w:rsidRPr="0008241C">
        <w:rPr>
          <w:rFonts w:eastAsia="NeueDemos"/>
          <w:i/>
          <w:sz w:val="22"/>
          <w:szCs w:val="22"/>
        </w:rPr>
        <w:t>et al.</w:t>
      </w:r>
      <w:r w:rsidRPr="0008241C">
        <w:rPr>
          <w:rFonts w:eastAsia="NeueDemos"/>
          <w:sz w:val="22"/>
          <w:szCs w:val="22"/>
        </w:rPr>
        <w:t xml:space="preserve"> </w:t>
      </w:r>
      <w:r w:rsidRPr="0008241C">
        <w:rPr>
          <w:rFonts w:eastAsia="NeueDemos"/>
          <w:sz w:val="22"/>
          <w:szCs w:val="22"/>
        </w:rPr>
        <w:fldChar w:fldCharType="begin" w:fldLock="1"/>
      </w:r>
      <w:r w:rsidRPr="0008241C">
        <w:rPr>
          <w:rFonts w:eastAsia="NeueDemos"/>
          <w:sz w:val="22"/>
          <w:szCs w:val="22"/>
        </w:rPr>
        <w:instrText>ADDIN CSL_CITATION {"citationItems":[{"id":"ITEM-1","itemData":{"DOI":"10.1515/cass-2015-0016","ISSN":"2300-3669","abstract":"&lt;p&gt;Given their substantial societal benefits, such as supporting economic activities and providing better livelihoods in rural areas, ecosystem services should gain higher importance in water-food-energy nexus debates. Yet, not all values from ecosystems are quantifiable, data is often not adequate and methods of measuring these values are not sound. This situation challenges researchers and water managers to improve research tools and give adequate attention to ecosystem services by implementing interdisciplinary approaches and integrated management of ecosystems and their services.&lt;/p&gt;","author":[{"dropping-particle":"","family":"Bekchanov","given":"Maksud","non-dropping-particle":"","parse-names":false,"suffix":""},{"dropping-particle":"","family":"Ringler","given":"Claudia","non-dropping-particle":"","parse-names":false,"suffix":""},{"dropping-particle":"","family":"Mueller","given":"Marc","non-dropping-particle":"","parse-names":false,"suffix":""}],"container-title":"Change and Adaptation in Socio-Ecological Systems","id":"ITEM-1","issue":"1","issued":{"date-parts":[["2015","1","1"]]},"title":"Ecosystem Services in the Water-Energy-Food Nexus","type":"article-journal","volume":"2"},"label":"section","suppress-author":1,"uris":["http://www.mendeley.com/documents/?uuid=059d4d69-a232-3078-acc1-2b0c6d42da01"]}],"mendeley":{"formattedCitation":"(2015)","plainTextFormattedCitation":"(2015)","previouslyFormattedCitation":"(2015)"},"properties":{"noteIndex":0},"schema":"https://github.com/citation-style-language/schema/raw/master/csl-citation.json"}</w:instrText>
      </w:r>
      <w:r w:rsidRPr="0008241C">
        <w:rPr>
          <w:rFonts w:eastAsia="NeueDemos"/>
          <w:sz w:val="22"/>
          <w:szCs w:val="22"/>
        </w:rPr>
        <w:fldChar w:fldCharType="separate"/>
      </w:r>
      <w:r w:rsidRPr="0008241C">
        <w:rPr>
          <w:rFonts w:eastAsia="NeueDemos"/>
          <w:noProof/>
          <w:sz w:val="22"/>
          <w:szCs w:val="22"/>
        </w:rPr>
        <w:t>(2015)</w:t>
      </w:r>
      <w:r w:rsidRPr="0008241C">
        <w:rPr>
          <w:rFonts w:eastAsia="NeueDemos"/>
          <w:sz w:val="22"/>
          <w:szCs w:val="22"/>
        </w:rPr>
        <w:fldChar w:fldCharType="end"/>
      </w:r>
      <w:r w:rsidRPr="0008241C">
        <w:rPr>
          <w:rFonts w:eastAsia="NeueDemos"/>
          <w:sz w:val="22"/>
          <w:szCs w:val="22"/>
        </w:rPr>
        <w:t xml:space="preserve"> highlighted the importance of ecosystem services in the water-food-energy nexus debate. They advocated for the need for more attention to be given, particularly on improving the quality of data and methods of assessing the value of ecosystems. They noted that rigorous data is essential for efficient policymaking. They promoted involving the direct beneficiaries of ecosystem services in research planning and design processes, claiming such n approach will enhance the data quality and subsequent policy recommendations.</w:t>
      </w:r>
    </w:p>
    <w:p w14:paraId="5D00F4F4" w14:textId="77777777" w:rsidR="00A01204" w:rsidRPr="0008241C" w:rsidRDefault="00A01204" w:rsidP="00A01204">
      <w:pPr>
        <w:rPr>
          <w:sz w:val="22"/>
          <w:szCs w:val="22"/>
        </w:rPr>
      </w:pPr>
    </w:p>
    <w:p w14:paraId="08C226C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position w:val="8"/>
          <w:sz w:val="14"/>
          <w:szCs w:val="22"/>
        </w:rPr>
      </w:pPr>
      <w:bookmarkStart w:id="674" w:name="_Toc494765798"/>
      <w:r w:rsidRPr="0008241C">
        <w:rPr>
          <w:b/>
          <w:sz w:val="22"/>
          <w:szCs w:val="22"/>
        </w:rPr>
        <w:t>Case of Lao People’s Democratic Republic</w:t>
      </w:r>
      <w:hyperlink w:anchor="_bookmark49" w:history="1">
        <w:r w:rsidRPr="0008241C">
          <w:rPr>
            <w:b/>
            <w:position w:val="8"/>
            <w:sz w:val="14"/>
            <w:szCs w:val="22"/>
          </w:rPr>
          <w:t>24</w:t>
        </w:r>
        <w:bookmarkEnd w:id="674"/>
      </w:hyperlink>
    </w:p>
    <w:p w14:paraId="1B55AC75" w14:textId="77777777" w:rsidR="00A01204" w:rsidRPr="0008241C" w:rsidRDefault="00A01204" w:rsidP="00A01204">
      <w:pPr>
        <w:rPr>
          <w:sz w:val="22"/>
          <w:szCs w:val="22"/>
        </w:rPr>
      </w:pPr>
    </w:p>
    <w:p w14:paraId="40C5BF06" w14:textId="77777777" w:rsidR="00A01204" w:rsidRPr="0008241C" w:rsidRDefault="00A01204" w:rsidP="00A01204">
      <w:pPr>
        <w:rPr>
          <w:sz w:val="22"/>
          <w:szCs w:val="22"/>
        </w:rPr>
      </w:pPr>
      <w:r w:rsidRPr="0008241C">
        <w:rPr>
          <w:sz w:val="22"/>
          <w:szCs w:val="22"/>
        </w:rPr>
        <w:t xml:space="preserve">Lao People’s Democratic Republic (Laos or Lao PDR) is rich with natural resources, such as forests and minerals </w:t>
      </w:r>
      <w:r w:rsidRPr="0008241C">
        <w:rPr>
          <w:rFonts w:eastAsia="Malgun Gothic"/>
          <w:sz w:val="22"/>
          <w:szCs w:val="22"/>
          <w:lang w:eastAsia="ko-KR"/>
        </w:rPr>
        <w:t xml:space="preserve">and is </w:t>
      </w:r>
      <w:r w:rsidRPr="0008241C">
        <w:rPr>
          <w:sz w:val="22"/>
          <w:szCs w:val="22"/>
        </w:rPr>
        <w:t xml:space="preserve">one of the least developed countries dependent on natural resources </w:t>
      </w:r>
      <w:r w:rsidRPr="0008241C">
        <w:rPr>
          <w:sz w:val="22"/>
          <w:szCs w:val="22"/>
        </w:rPr>
        <w:fldChar w:fldCharType="begin" w:fldLock="1"/>
      </w:r>
      <w:r w:rsidRPr="0008241C">
        <w:rPr>
          <w:sz w:val="22"/>
          <w:szCs w:val="22"/>
        </w:rPr>
        <w:instrText>ADDIN CSL_CITATION {"citationItems":[{"id":"ITEM-1","itemData":{"DOI":"10.1016/j.landusepol.2014.10.003","ISBN":"0264-8377","ISSN":"02648377","abstract":"This research focuses on the conflicts between urban growth management (UGM) in urban planning policy and the growing influence of globalization and foreign direct investments (FDI) in Vientiane, the capital of Laos. In order to answer the question, \"Does FDI affect UGM in the capital city of Laos, Vientiane?\" the article explores significant decrees, mandates, technical reports, field surveys, and interviews. The results revealed that FDI has been an important instrument in Vientiane for boosting the economy and supporting urban growth. On the other hand, core conflicts emerged between government growth-management policies and the spatial impact of FDI regarding transformations of land use, the physical environment, sociocultural values, and collaboration stages. Moreover, globalization and FDI not only influence economic growth, but also affect the implementation of UGM in Vientiane. Although the urban planning sector has been rather strict, the investment sector prefers to encourage both FDI and domestic investments by giving incentives. Therefore, to achieve more balanced development for this \"least developed country,\" collaboration between similar relevant institutions (e.g., planning, investment, and land management) should be considered necessary long-term strategies.","author":[{"dropping-particle":"","family":"Vongpraseuth","given":"Thanousorn","non-dropping-particle":"","parse-names":false,"suffix":""},{"dropping-particle":"","family":"Choi","given":"Chang Gyu","non-dropping-particle":"","parse-names":false,"suffix":""}],"container-title":"Land Use Policy","id":"ITEM-1","issued":{"date-parts":[["2015"]]},"note":"NULL","page":"790-799","publisher":"Elsevier Ltd","title":"Globalization, foreign direct investment, and urban growth management: POLICIES and conflicts in Vientiane, Laos","type":"article-journal","volume":"42"},"uris":["http://www.mendeley.com/documents/?uuid=05214652-c8a8-45c1-82e6-22cdea35e341"]}],"mendeley":{"formattedCitation":"(Vongpraseuth &amp; Choi, 2015)","plainTextFormattedCitation":"(Vongpraseuth &amp; Choi, 2015)","previouslyFormattedCitation":"(Vongpraseuth &amp; Choi, 2015)"},"properties":{"noteIndex":0},"schema":"https://github.com/citation-style-language/schema/raw/master/csl-citation.json"}</w:instrText>
      </w:r>
      <w:r w:rsidRPr="0008241C">
        <w:rPr>
          <w:sz w:val="22"/>
          <w:szCs w:val="22"/>
        </w:rPr>
        <w:fldChar w:fldCharType="separate"/>
      </w:r>
      <w:r w:rsidRPr="0008241C">
        <w:rPr>
          <w:noProof/>
          <w:sz w:val="22"/>
          <w:szCs w:val="22"/>
        </w:rPr>
        <w:t>(Vongpraseuth &amp; Choi, 2015)</w:t>
      </w:r>
      <w:r w:rsidRPr="0008241C">
        <w:rPr>
          <w:sz w:val="22"/>
          <w:szCs w:val="22"/>
        </w:rPr>
        <w:fldChar w:fldCharType="end"/>
      </w:r>
      <w:r w:rsidRPr="0008241C">
        <w:rPr>
          <w:sz w:val="22"/>
          <w:szCs w:val="22"/>
        </w:rPr>
        <w:t xml:space="preserve">. </w:t>
      </w:r>
      <w:r w:rsidRPr="0008241C">
        <w:rPr>
          <w:rFonts w:eastAsia="Malgun Gothic"/>
          <w:sz w:val="22"/>
          <w:szCs w:val="22"/>
          <w:lang w:eastAsia="ko-KR"/>
        </w:rPr>
        <w:t>T</w:t>
      </w:r>
      <w:r w:rsidRPr="0008241C">
        <w:rPr>
          <w:sz w:val="22"/>
          <w:szCs w:val="22"/>
        </w:rPr>
        <w:t xml:space="preserve">he development of mining and deforestation of natural resources has negatively affected the biodiversity in Lao PDR. Private sector investments, such as agricultural expansion, forest extraction, mining, as well as infrastructure and hydro dam construction, are some of the developments that have negatively affected the nation’s biodiversity </w:t>
      </w:r>
      <w:r w:rsidRPr="0008241C">
        <w:rPr>
          <w:sz w:val="22"/>
          <w:szCs w:val="22"/>
        </w:rPr>
        <w:fldChar w:fldCharType="begin" w:fldLock="1"/>
      </w:r>
      <w:r w:rsidRPr="0008241C">
        <w:rPr>
          <w:sz w:val="22"/>
          <w:szCs w:val="22"/>
        </w:rPr>
        <w:instrText>ADDIN CSL_CITATION {"citationItems":[{"id":"ITEM-1","itemData":{"author":[{"dropping-particle":"","family":"Ministry of Natural Resources and Environment","given":"","non-dropping-particle":"","parse-names":false,"suffix":""}],"id":"ITEM-1","issued":{"date-parts":[["2016"]]},"note":"NULL","title":"Fifth National Report to the United Nations Convention on Biological Diversity","type":"report"},"uris":["http://www.mendeley.com/documents/?uuid=a6458f7b-7345-46c6-aec3-4e72e3b5a08b"]}],"mendeley":{"formattedCitation":"(Ministry of Natural Resources and Environment, 2016)","plainTextFormattedCitation":"(Ministry of Natural Resources and Environment, 2016)","previouslyFormattedCitation":"(Ministry of Natural Resources and Environment, 2016)"},"properties":{"noteIndex":0},"schema":"https://github.com/citation-style-language/schema/raw/master/csl-citation.json"}</w:instrText>
      </w:r>
      <w:r w:rsidRPr="0008241C">
        <w:rPr>
          <w:sz w:val="22"/>
          <w:szCs w:val="22"/>
        </w:rPr>
        <w:fldChar w:fldCharType="separate"/>
      </w:r>
      <w:r w:rsidRPr="0008241C">
        <w:rPr>
          <w:noProof/>
          <w:sz w:val="22"/>
          <w:szCs w:val="22"/>
        </w:rPr>
        <w:t>(Ministry of Natural Resources and Environment, 2016)</w:t>
      </w:r>
      <w:r w:rsidRPr="0008241C">
        <w:rPr>
          <w:sz w:val="22"/>
          <w:szCs w:val="22"/>
        </w:rPr>
        <w:fldChar w:fldCharType="end"/>
      </w:r>
      <w:r w:rsidRPr="0008241C">
        <w:rPr>
          <w:sz w:val="22"/>
          <w:szCs w:val="22"/>
        </w:rPr>
        <w:t xml:space="preserve">. Several threats to the biodiversity and natural resources in Lao PDR continue to persist. One of the biggest threats is the Nam Theun 2 Hydropower Project (NT2), which supplies electricity to locals in the area. The project was completed in 2010 and began </w:t>
      </w:r>
      <w:bookmarkStart w:id="675" w:name="_bookmark49"/>
      <w:bookmarkEnd w:id="675"/>
      <w:r w:rsidRPr="0008241C">
        <w:rPr>
          <w:sz w:val="22"/>
          <w:szCs w:val="22"/>
        </w:rPr>
        <w:t xml:space="preserve">diverting water from the Theun River into the Xe Bang Fai River. However, findings suggest that the project has significant negative impacts on the livelihoods of large numbers of people dependent on the river’s resources </w:t>
      </w:r>
      <w:r w:rsidRPr="0008241C">
        <w:rPr>
          <w:sz w:val="22"/>
          <w:szCs w:val="22"/>
        </w:rPr>
        <w:fldChar w:fldCharType="begin" w:fldLock="1"/>
      </w:r>
      <w:r w:rsidRPr="0008241C">
        <w:rPr>
          <w:sz w:val="22"/>
          <w:szCs w:val="22"/>
        </w:rPr>
        <w:instrText>ADDIN CSL_CITATION {"citationItems":[{"id":"ITEM-1","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1","issue":"5","issued":{"date-parts":[["2015"]]},"note":"NULL","page":"1080-1105","title":"The People and their River, the World Bank and its Dam: Revisiting the Xe Bang Fai River in Laos","type":"article-journal","volume":"46"},"uris":["http://www.mendeley.com/documents/?uuid=51e41ec6-1558-40d7-9009-4e7f3ec5d63a"]}],"mendeley":{"formattedCitation":"(Baird &lt;i&gt;et al.&lt;/i&gt;, 2015)","plainTextFormattedCitation":"(Baird et al., 2015)","previouslyFormattedCitation":"(Baird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aird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An overwhelming majority of locals from twenty-six villages in seven districts and two provinces in the Xe Bang Fai basin and other communities in the basin commented about the loss of fish biodiversity in the basin. Another consequence of the NT2 is the flooding of large areas of land, which affects the land available for agriculture and fishing.</w:t>
      </w:r>
    </w:p>
    <w:p w14:paraId="7D3E1DB2" w14:textId="77777777" w:rsidR="00A01204" w:rsidRPr="0008241C" w:rsidRDefault="00A01204" w:rsidP="00A01204">
      <w:pPr>
        <w:rPr>
          <w:sz w:val="22"/>
          <w:szCs w:val="22"/>
        </w:rPr>
      </w:pPr>
    </w:p>
    <w:p w14:paraId="530631AB"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35EF8281" wp14:editId="406E56F2">
            <wp:extent cx="4154170" cy="5329555"/>
            <wp:effectExtent l="0" t="0" r="0" b="4445"/>
            <wp:docPr id="955"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 name="Picture 12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54170" cy="5329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FAC5EA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76" w:name="_Toc494766090"/>
      <w:r w:rsidRPr="0008241C">
        <w:rPr>
          <w:b/>
          <w:kern w:val="2"/>
          <w:sz w:val="22"/>
          <w:szCs w:val="22"/>
          <w:lang w:eastAsia="ja-JP"/>
        </w:rPr>
        <w:t xml:space="preserve">Figure 2.33 The project area of the Nam Theun 2 Dam. Source: Baird </w:t>
      </w:r>
      <w:r w:rsidRPr="0008241C">
        <w:rPr>
          <w:b/>
          <w:i/>
          <w:kern w:val="2"/>
          <w:sz w:val="22"/>
          <w:szCs w:val="22"/>
          <w:lang w:eastAsia="ja-JP"/>
        </w:rPr>
        <w:t xml:space="preserve">et al. </w:t>
      </w:r>
      <w:bookmarkEnd w:id="676"/>
      <w:r w:rsidRPr="0008241C">
        <w:rPr>
          <w:rFonts w:eastAsia="MS Mincho"/>
          <w:b/>
          <w:kern w:val="2"/>
          <w:sz w:val="22"/>
          <w:szCs w:val="22"/>
          <w:lang w:eastAsia="ja-JP"/>
        </w:rPr>
        <w:fldChar w:fldCharType="begin" w:fldLock="1"/>
      </w:r>
      <w:r w:rsidRPr="0008241C">
        <w:rPr>
          <w:rFonts w:eastAsia="MS Mincho"/>
          <w:b/>
          <w:kern w:val="2"/>
          <w:sz w:val="22"/>
          <w:szCs w:val="22"/>
          <w:lang w:eastAsia="ja-JP"/>
        </w:rPr>
        <w:instrText>ADDIN CSL_CITATION {"citationItems":[{"id":"ITEM-1","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1","issue":"5","issued":{"date-parts":[["2015"]]},"note":"NULL","page":"1080-1105","title":"The People and their River, the World Bank and its Dam: Revisiting the Xe Bang Fai River in Laos","type":"article-journal","volume":"46"},"label":"section","suppress-author":1,"uris":["http://www.mendeley.com/documents/?uuid=51e41ec6-1558-40d7-9009-4e7f3ec5d63a"]}],"mendeley":{"formattedCitation":"(2015)","plainTextFormattedCitation":"(2015)","previouslyFormattedCitation":"(2015)"},"properties":{"noteIndex":0},"schema":"https://github.com/citation-style-language/schema/raw/master/csl-citation.json"}</w:instrText>
      </w:r>
      <w:r w:rsidRPr="0008241C">
        <w:rPr>
          <w:rFonts w:eastAsia="MS Mincho"/>
          <w:b/>
          <w:kern w:val="2"/>
          <w:sz w:val="22"/>
          <w:szCs w:val="22"/>
          <w:lang w:eastAsia="ja-JP"/>
        </w:rPr>
        <w:fldChar w:fldCharType="separate"/>
      </w:r>
      <w:r w:rsidRPr="0008241C">
        <w:rPr>
          <w:rFonts w:eastAsia="MS Mincho"/>
          <w:b/>
          <w:noProof/>
          <w:kern w:val="2"/>
          <w:sz w:val="22"/>
          <w:szCs w:val="22"/>
          <w:lang w:eastAsia="ja-JP"/>
        </w:rPr>
        <w:t>(2015)</w:t>
      </w:r>
      <w:r w:rsidRPr="0008241C">
        <w:rPr>
          <w:rFonts w:eastAsia="MS Mincho"/>
          <w:b/>
          <w:kern w:val="2"/>
          <w:sz w:val="22"/>
          <w:szCs w:val="22"/>
          <w:lang w:eastAsia="ja-JP"/>
        </w:rPr>
        <w:fldChar w:fldCharType="end"/>
      </w:r>
      <w:r w:rsidRPr="0008241C">
        <w:rPr>
          <w:rFonts w:eastAsia="MS Mincho"/>
          <w:b/>
          <w:kern w:val="2"/>
          <w:sz w:val="22"/>
          <w:szCs w:val="22"/>
          <w:lang w:eastAsia="ja-JP"/>
        </w:rPr>
        <w:t>.</w:t>
      </w:r>
    </w:p>
    <w:p w14:paraId="02B7742D" w14:textId="77777777" w:rsidR="00A01204" w:rsidRPr="0008241C" w:rsidRDefault="00A01204" w:rsidP="00A01204">
      <w:pPr>
        <w:rPr>
          <w:sz w:val="22"/>
          <w:szCs w:val="22"/>
        </w:rPr>
      </w:pPr>
    </w:p>
    <w:p w14:paraId="52F09779" w14:textId="77777777" w:rsidR="00A01204" w:rsidRPr="0008241C" w:rsidRDefault="00A01204" w:rsidP="00A01204">
      <w:pPr>
        <w:rPr>
          <w:sz w:val="22"/>
          <w:szCs w:val="22"/>
        </w:rPr>
      </w:pPr>
    </w:p>
    <w:p w14:paraId="72EFCE7B" w14:textId="77777777" w:rsidR="00A01204" w:rsidRPr="0008241C" w:rsidRDefault="00A01204" w:rsidP="00A01204">
      <w:pPr>
        <w:keepNext/>
        <w:keepLines/>
        <w:tabs>
          <w:tab w:val="clear" w:pos="1247"/>
          <w:tab w:val="left" w:pos="700"/>
        </w:tabs>
        <w:spacing w:before="40"/>
        <w:outlineLvl w:val="1"/>
        <w:rPr>
          <w:b/>
          <w:sz w:val="28"/>
          <w:szCs w:val="26"/>
        </w:rPr>
      </w:pPr>
      <w:bookmarkStart w:id="677" w:name="_Toc504317146"/>
      <w:bookmarkStart w:id="678" w:name="_Toc504317839"/>
      <w:bookmarkStart w:id="679" w:name="_Toc504320390"/>
      <w:bookmarkStart w:id="680" w:name="_Toc504320837"/>
      <w:bookmarkStart w:id="681" w:name="_Toc504321185"/>
      <w:bookmarkStart w:id="682" w:name="_Toc524041352"/>
      <w:r w:rsidRPr="0008241C">
        <w:rPr>
          <w:b/>
          <w:sz w:val="28"/>
          <w:szCs w:val="26"/>
        </w:rPr>
        <w:t>2.5</w:t>
      </w:r>
      <w:r w:rsidRPr="0008241C">
        <w:rPr>
          <w:b/>
          <w:sz w:val="28"/>
          <w:szCs w:val="26"/>
        </w:rPr>
        <w:tab/>
        <w:t>Institutional influences on nature’s contributions to people</w:t>
      </w:r>
      <w:bookmarkEnd w:id="677"/>
      <w:bookmarkEnd w:id="678"/>
      <w:bookmarkEnd w:id="679"/>
      <w:bookmarkEnd w:id="680"/>
      <w:bookmarkEnd w:id="681"/>
      <w:bookmarkEnd w:id="682"/>
    </w:p>
    <w:p w14:paraId="74D12723" w14:textId="77777777" w:rsidR="00A01204" w:rsidRPr="0008241C" w:rsidRDefault="00A01204" w:rsidP="00A01204">
      <w:pPr>
        <w:rPr>
          <w:sz w:val="22"/>
          <w:szCs w:val="22"/>
        </w:rPr>
      </w:pPr>
    </w:p>
    <w:p w14:paraId="16D75DA2" w14:textId="77777777" w:rsidR="00A01204" w:rsidRPr="0008241C" w:rsidRDefault="00A01204" w:rsidP="00A01204">
      <w:pPr>
        <w:keepNext/>
        <w:tabs>
          <w:tab w:val="clear" w:pos="1247"/>
          <w:tab w:val="left" w:pos="765"/>
        </w:tabs>
        <w:outlineLvl w:val="2"/>
        <w:rPr>
          <w:b/>
          <w:sz w:val="24"/>
          <w:szCs w:val="24"/>
        </w:rPr>
      </w:pPr>
      <w:bookmarkStart w:id="683" w:name="_Toc504317147"/>
      <w:bookmarkStart w:id="684" w:name="_Toc504317840"/>
      <w:bookmarkStart w:id="685" w:name="_Toc504320391"/>
      <w:bookmarkStart w:id="686" w:name="_Toc504320838"/>
      <w:bookmarkStart w:id="687" w:name="_Toc504321186"/>
      <w:bookmarkStart w:id="688" w:name="_Toc524041353"/>
      <w:r w:rsidRPr="0008241C">
        <w:rPr>
          <w:b/>
          <w:sz w:val="24"/>
          <w:szCs w:val="24"/>
        </w:rPr>
        <w:t>2.5.1</w:t>
      </w:r>
      <w:r w:rsidRPr="0008241C">
        <w:rPr>
          <w:b/>
          <w:sz w:val="24"/>
          <w:szCs w:val="24"/>
        </w:rPr>
        <w:tab/>
        <w:t>Institutions and organizations</w:t>
      </w:r>
      <w:bookmarkEnd w:id="683"/>
      <w:bookmarkEnd w:id="684"/>
      <w:bookmarkEnd w:id="685"/>
      <w:bookmarkEnd w:id="686"/>
      <w:bookmarkEnd w:id="687"/>
      <w:bookmarkEnd w:id="688"/>
      <w:r w:rsidRPr="0008241C">
        <w:rPr>
          <w:b/>
          <w:sz w:val="24"/>
          <w:szCs w:val="24"/>
        </w:rPr>
        <w:t xml:space="preserve"> </w:t>
      </w:r>
    </w:p>
    <w:p w14:paraId="5F2FC353" w14:textId="77777777" w:rsidR="00A01204" w:rsidRPr="0008241C" w:rsidRDefault="00A01204" w:rsidP="00A01204">
      <w:pPr>
        <w:rPr>
          <w:sz w:val="22"/>
          <w:szCs w:val="22"/>
        </w:rPr>
      </w:pPr>
    </w:p>
    <w:p w14:paraId="46653F30" w14:textId="77777777" w:rsidR="00A01204" w:rsidRPr="0008241C" w:rsidRDefault="00A01204" w:rsidP="00A01204">
      <w:pPr>
        <w:rPr>
          <w:sz w:val="22"/>
          <w:szCs w:val="22"/>
        </w:rPr>
      </w:pPr>
      <w:r w:rsidRPr="0008241C">
        <w:rPr>
          <w:sz w:val="22"/>
          <w:szCs w:val="22"/>
        </w:rPr>
        <w:t xml:space="preserve">Institutions are regulating frameworks that govern human actions that can be formal or informal </w:t>
      </w:r>
      <w:r w:rsidRPr="0008241C">
        <w:rPr>
          <w:sz w:val="22"/>
          <w:szCs w:val="22"/>
        </w:rPr>
        <w:fldChar w:fldCharType="begin" w:fldLock="1"/>
      </w:r>
      <w:r w:rsidRPr="0008241C">
        <w:rPr>
          <w:sz w:val="22"/>
          <w:szCs w:val="22"/>
        </w:rPr>
        <w:instrText>ADDIN CSL_CITATION {"citationItems":[{"id":"ITEM-1","itemData":{"author":[{"dropping-particle":"","family":"InfoResources","given":"","non-dropping-particle":"","parse-names":false,"suffix":""}],"id":"ITEM-1","issued":{"date-parts":[["2008"]]},"title":"Shaping Institutions for Natural Resource Management. InfoResources Focus No 3/08","type":"report"},"uris":["http://www.mendeley.com/documents/?uuid=e13b1f47-4ff6-4a28-9897-f20cfef7c0c6"]}],"mendeley":{"formattedCitation":"(InfoResources, 2008)","plainTextFormattedCitation":"(InfoResources, 2008)","previouslyFormattedCitation":"(InfoResources, 2008)"},"properties":{"noteIndex":0},"schema":"https://github.com/citation-style-language/schema/raw/master/csl-citation.json"}</w:instrText>
      </w:r>
      <w:r w:rsidRPr="0008241C">
        <w:rPr>
          <w:sz w:val="22"/>
          <w:szCs w:val="22"/>
        </w:rPr>
        <w:fldChar w:fldCharType="separate"/>
      </w:r>
      <w:r w:rsidRPr="0008241C">
        <w:rPr>
          <w:noProof/>
          <w:sz w:val="22"/>
          <w:szCs w:val="22"/>
        </w:rPr>
        <w:t>(InfoResources, 2008)</w:t>
      </w:r>
      <w:r w:rsidRPr="0008241C">
        <w:rPr>
          <w:sz w:val="22"/>
          <w:szCs w:val="22"/>
        </w:rPr>
        <w:fldChar w:fldCharType="end"/>
      </w:r>
      <w:r w:rsidRPr="0008241C">
        <w:rPr>
          <w:sz w:val="22"/>
          <w:szCs w:val="22"/>
        </w:rPr>
        <w:t xml:space="preserve">. Formal institutions often manage, legislative arrangements, international conventions and treaties. Informal institutions are often engaged with self-imposed codes of conduct (e.g. customary laws, informal social norms and rules) that are embedded in interactions between groups or individuals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mendeley":{"formattedCitation":"(Díaz, Demissew, Carabias, &lt;i&gt;et al.&lt;/i&gt;, 2015)","plainTextFormattedCitation":"(Díaz, Demissew, Carabias, et al., 2015)","previouslyFormattedCitation":"(Díaz, Demissew, Carabia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3535EDD4" w14:textId="77777777" w:rsidR="00A01204" w:rsidRPr="0008241C" w:rsidRDefault="00A01204" w:rsidP="00A01204">
      <w:pPr>
        <w:rPr>
          <w:sz w:val="22"/>
          <w:szCs w:val="22"/>
        </w:rPr>
      </w:pPr>
    </w:p>
    <w:p w14:paraId="70F1AC3D" w14:textId="77777777" w:rsidR="00A01204" w:rsidRPr="0008241C" w:rsidRDefault="00A01204" w:rsidP="00A01204">
      <w:pPr>
        <w:rPr>
          <w:sz w:val="22"/>
          <w:szCs w:val="22"/>
        </w:rPr>
      </w:pPr>
      <w:r w:rsidRPr="0008241C">
        <w:rPr>
          <w:sz w:val="22"/>
          <w:szCs w:val="22"/>
        </w:rPr>
        <w:t xml:space="preserve">Institutions are considered as important in their roles of influencing and executing the governance and management of natural resources, including biodiversity and ecosystems </w:t>
      </w:r>
      <w:r w:rsidRPr="0008241C">
        <w:rPr>
          <w:sz w:val="22"/>
          <w:szCs w:val="22"/>
        </w:rPr>
        <w:fldChar w:fldCharType="begin" w:fldLock="1"/>
      </w:r>
      <w:r w:rsidRPr="0008241C">
        <w:rPr>
          <w:sz w:val="22"/>
          <w:szCs w:val="22"/>
        </w:rPr>
        <w:instrText>ADDIN CSL_CITATION {"citationItems":[{"id":"ITEM-1","itemData":{"ISBN":"0041-0020","ISSN":"00410020","abstract":"Institutions and sustainable development are linked through planning for sustainable development and institutional design is an important aspect of planning. This paper defines institutional design as involved in all intentional institutional transformations, both innovative or radical and evolutionary. Three ‘levels’ of institutional design and their practitioners are described, and related respectively to three fields of institutional design-related knowledge – governance, coordination and agency. Three cases illustrate institutional design – military base closure by the US Congress, Amsterdam metropolitan-regional governance, and the national statutory planning system in Israel. A critical analysis of Israel’s planning system shows an application of institutional analysis and design to sustainable development.","author":[{"dropping-particle":"","family":"Alexander","given":"E.R.","non-dropping-particle":"","parse-names":false,"suffix":""}],"container-title":"Town Planning Review","id":"ITEM-1","issue":"1","issued":{"date-parts":[["2006"]]},"page":"1-28","title":"Institutional design for sustainable development1","type":"article-journal","volume":"77"},"uris":["http://www.mendeley.com/documents/?uuid=f74192c7-fd24-4dfb-8bb4-44c9d58afcd2"]},{"id":"ITEM-2","itemData":{"ISBN":"9780982193501","editor":[{"dropping-particle":"","family":"Cronin","given":"R.","non-dropping-particle":"","parse-names":false,"suffix":""},{"dropping-particle":"","family":"Pandya","given":"A.","non-dropping-particle":"","parse-names":false,"suffix":""}],"id":"ITEM-2","issued":{"date-parts":[["2009"]]},"publisher":"The Henry L. Stimson Center","title":"Exploiting Natural Resources Growth, Instability, and Conflict in the Middle East and Asia","type":"report"},"uris":["http://www.mendeley.com/documents/?uuid=aa91b031-847f-468b-ad1e-f7e0b28e0b78"]}],"mendeley":{"formattedCitation":"(E. R. Alexander, 2006; Cronin &amp; Pandya, 2009)","plainTextFormattedCitation":"(E. R. Alexander, 2006; Cronin &amp; Pandya, 2009)","previouslyFormattedCitation":"(E. R. Alexander, 2006; Cronin &amp; Pandya, 2009)"},"properties":{"noteIndex":0},"schema":"https://github.com/citation-style-language/schema/raw/master/csl-citation.json"}</w:instrText>
      </w:r>
      <w:r w:rsidRPr="0008241C">
        <w:rPr>
          <w:sz w:val="22"/>
          <w:szCs w:val="22"/>
        </w:rPr>
        <w:fldChar w:fldCharType="separate"/>
      </w:r>
      <w:r w:rsidRPr="0008241C">
        <w:rPr>
          <w:noProof/>
          <w:sz w:val="22"/>
          <w:szCs w:val="22"/>
        </w:rPr>
        <w:t>(E. R. Alexander, 2006; Cronin &amp; Pandya, 2009)</w:t>
      </w:r>
      <w:r w:rsidRPr="0008241C">
        <w:rPr>
          <w:sz w:val="22"/>
          <w:szCs w:val="22"/>
        </w:rPr>
        <w:fldChar w:fldCharType="end"/>
      </w:r>
      <w:r w:rsidRPr="0008241C">
        <w:rPr>
          <w:sz w:val="22"/>
          <w:szCs w:val="22"/>
        </w:rPr>
        <w:t xml:space="preserve">. They shape and condition what actors can, should and should not do </w:t>
      </w:r>
      <w:r w:rsidRPr="0008241C">
        <w:rPr>
          <w:sz w:val="22"/>
          <w:szCs w:val="22"/>
        </w:rPr>
        <w:fldChar w:fldCharType="begin" w:fldLock="1"/>
      </w:r>
      <w:r w:rsidRPr="0008241C">
        <w:rPr>
          <w:sz w:val="22"/>
          <w:szCs w:val="22"/>
        </w:rPr>
        <w:instrText>ADDIN CSL_CITATION {"citationItems":[{"id":"ITEM-1","itemData":{"author":[{"dropping-particle":"","family":"Ostrom","given":"E.","non-dropping-particle":"","parse-names":false,"suffix":""}],"id":"ITEM-1","issued":{"date-parts":[["1990"]]},"number-of-pages":"280","publisher":"Cambridge University Press","publisher-place":"Cambridge, United Kingdom","title":"Governing the commons: The evolution of institutions for collective action","type":"book"},"uris":["http://www.mendeley.com/documents/?uuid=87d42525-9ddb-413c-bea3-1fa168cc5e7c"]},{"id":"ITEM-2","itemData":{"author":[{"dropping-particle":"","family":"Scott","given":"W.R.","non-dropping-particle":"","parse-names":false,"suffix":""}],"edition":"2","id":"ITEM-2","issued":{"date-parts":[["2001"]]},"number-of-pages":"255","publisher":"Sage Publications","publisher-place":"Thousand Oaks","title":"Institutions and Organisations","type":"book"},"uris":["http://www.mendeley.com/documents/?uuid=975dd850-d270-4dfb-bdd6-286bd917fed4"]}],"mendeley":{"formattedCitation":"(Ostrom, 1990; Scott, 2001)","plainTextFormattedCitation":"(Ostrom, 1990; Scott, 2001)","previouslyFormattedCitation":"(Ostrom, 1990; Scott, 2001)"},"properties":{"noteIndex":0},"schema":"https://github.com/citation-style-language/schema/raw/master/csl-citation.json"}</w:instrText>
      </w:r>
      <w:r w:rsidRPr="0008241C">
        <w:rPr>
          <w:sz w:val="22"/>
          <w:szCs w:val="22"/>
        </w:rPr>
        <w:fldChar w:fldCharType="separate"/>
      </w:r>
      <w:r w:rsidRPr="0008241C">
        <w:rPr>
          <w:noProof/>
          <w:sz w:val="22"/>
          <w:szCs w:val="22"/>
        </w:rPr>
        <w:t>(Ostrom, 1990; Scott, 2001)</w:t>
      </w:r>
      <w:r w:rsidRPr="0008241C">
        <w:rPr>
          <w:sz w:val="22"/>
          <w:szCs w:val="22"/>
        </w:rPr>
        <w:fldChar w:fldCharType="end"/>
      </w:r>
      <w:r w:rsidRPr="0008241C">
        <w:rPr>
          <w:sz w:val="22"/>
          <w:szCs w:val="22"/>
        </w:rPr>
        <w:t xml:space="preserve">, and largely determine access to, and control of natural systems and resoirces. They take responsibility for the allocation and distribution of components of natural (and anthropogenic) assets and their contributions to people </w:t>
      </w:r>
      <w:r w:rsidRPr="0008241C">
        <w:rPr>
          <w:sz w:val="22"/>
          <w:szCs w:val="22"/>
        </w:rPr>
        <w:fldChar w:fldCharType="begin" w:fldLock="1"/>
      </w:r>
      <w:r w:rsidRPr="0008241C">
        <w:rPr>
          <w:sz w:val="22"/>
          <w:szCs w:val="22"/>
        </w:rPr>
        <w:instrText>ADDIN CSL_CITATION {"citationItems":[{"id":"ITEM-1","itemData":{"author":[{"dropping-particle":"","family":"Borrini-Feyerabend","given":"G.","non-dropping-particle":"","parse-names":false,"suffix":""},{"dropping-particle":"","family":"Hill","given":"R.","non-dropping-particle":"","parse-names":false,"suffix":""}],"container-title":"Protected Area Governance and Management,","editor":[{"dropping-particle":"","family":"G. L. Worboys","given":"","non-dropping-particle":"","parse-names":false,"suffix":""},{"dropping-particle":"","family":"Lockwood","given":"M.","non-dropping-particle":"","parse-names":false,"suffix":""},{"dropping-particle":"","family":"Kothari","given":"A.","non-dropping-particle":"","parse-names":false,"suffix":""},{"dropping-particle":"","family":"Feary","given":"S.","non-dropping-particle":"","parse-names":false,"suffix":""},{"dropping-particle":"","family":"Pulsford","given":"I.","non-dropping-particle":"","parse-names":false,"suffix":""}],"id":"ITEM-1","issued":{"date-parts":[["2015"]]},"page":"169–206","publisher":"ANU Press","publisher-place":"Canberra","title":"Governance of the conservation of nature","type":"chapter"},"uris":["http://www.mendeley.com/documents/?uuid=c1fac470-ac04-4de4-87fd-0cf130012da3"]},{"id":"ITEM-2","itemData":{"DOI":"10.1016/j.cosust.2013.11.031","ISBN":"1877-3435","ISSN":"18773435","abstract":"Hardin in his seminal paper described the management of the commons as a tragedy. Three decades later, Ostrom and colleagues argued that the management of the commons was more of a drama than a tragedy. They identified that the management of common pool resources is dependent on the institutions at play at the specific scale and across scales and the various stakeholders involved in the access and use of these resources. In this paper we go one step further by arguing that the plurality of values within and across individuals coupled with the spatial scales at which different institutions are organized and at which ecosystem services are produced create mismatches in the management of the New Commons. We define the New Commons as the mosaic of land, water, and climate, and their underlying processes that regulate ecosystem structure and functions to maintain a sustainable supply of common pool resources for human well-being. A conceptual framework capturing these mis-matches and the multiple spatial scales at which ecosystems provide services is presented in this paper. This framework sheds new light on the key inter-linkages among nature and human well-being which the newly established Intergovernmental science-policy Platform on Biodiversity and Ecosystem Services (IPBES) is expected to address.","author":[{"dropping-particle":"","family":"Duraiappah","given":"Anantha Kumar","non-dropping-particle":"","parse-names":false,"suffix":""},{"dropping-particle":"","family":"Asah","given":"Stanley Tanyi","non-dropping-particle":"","parse-names":false,"suffix":""},{"dropping-particle":"","family":"Brondizio","given":"Eduardo S","non-dropping-particle":"","parse-names":false,"suffix":""},{"dropping-particle":"","family":"Kosoy","given":"Nicolas","non-dropping-particle":"","parse-names":false,"suffix":""},{"dropping-particle":"","family":"O’Farrell","given":"Patrick J","non-dropping-particle":"","parse-names":false,"suffix":""},{"dropping-particle":"","family":"Prieur-Richard","given":"Anne-Helene","non-dropping-particle":"","parse-names":false,"suffix":""},{"dropping-particle":"","family":"Subramanian","given":"Suneetha M.","non-dropping-particle":"","parse-names":false,"suffix":""},{"dropping-particle":"","family":"Takeuchi","given":"Kazuhiko","non-dropping-particle":"","parse-names":false,"suffix":""}],"container-title":"Current Opinion in Environmental Sustainability","id":"ITEM-2","issued":{"date-parts":[["2014"]]},"page":"94-100","title":"Managing the mismatches to provide ecosystem services for human well-being: a conceptual framework for understanding the New Commons","type":"article-journal","volume":"7"},"uris":["http://www.mendeley.com/documents/?uuid=1eea2109-d7af-44ce-be3b-2ba3b033e674"]},{"id":"ITEM-3","itemData":{"DOI":"10.4016/15656.01","author":[{"dropping-particle":"","family":"Primmer","given":"E.","non-dropping-particle":"","parse-names":false,"suffix":""},{"dropping-particle":"","family":"Schleyer","given":"C.","non-dropping-particle":"","parse-names":false,"suffix":""},{"dropping-particle":"","family":"Bela","given":"G.","non-dropping-particle":"","parse-names":false,"suffix":""},{"dropping-particle":"","family":"Bouwma","given":"I.","non-dropping-particle":"","parse-names":false,"suffix":""},{"dropping-particle":"","family":"Görg","given":"C.","non-dropping-particle":"","parse-names":false,"suffix":""},{"dropping-particle":"","family":"Keune","given":"H.","non-dropping-particle":"","parse-names":false,"suffix":""},{"dropping-particle":"","family":"Mortelmans","given":"D.","non-dropping-particle":"","parse-names":false,"suffix":""},{"dropping-particle":"","family":"Saarikoski","given":"H.","non-dropping-particle":"","parse-names":false,"suffix":""}],"container-title":"OpenNESS Reference Book. EC FP7 Grant Agreement no. 308428","editor":[{"dropping-particle":"","family":"Potschin, M. and Jax","given":"K","non-dropping-particle":"","parse-names":false,"suffix":""}],"id":"ITEM-3","issued":{"date-parts":[["2014"]]},"title":"Institutional Analysis","type":"chapter"},"uris":["http://www.mendeley.com/documents/?uuid=afe1bebc-d9aa-48b2-8788-6d44516dc7b5"]}],"mendeley":{"formattedCitation":"(G. Borrini-Feyerabend &amp; Hill, 2015; Duraiappah &lt;i&gt;et al.&lt;/i&gt;, 2014; Primmer &lt;i&gt;et al.&lt;/i&gt;, 2014)","plainTextFormattedCitation":"(G. Borrini-Feyerabend &amp; Hill, 2015; Duraiappah et al., 2014; Primmer et al., 2014)","previouslyFormattedCitation":"(G. Borrini-Feyerabend &amp; Hill, 2015; Duraiappah &lt;i&gt;et al.&lt;/i&gt;, 2014; Prim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G. Borrini-Feyerabend &amp; Hill, 2015; Duraiappah </w:t>
      </w:r>
      <w:r w:rsidRPr="0008241C">
        <w:rPr>
          <w:i/>
          <w:noProof/>
          <w:sz w:val="22"/>
          <w:szCs w:val="22"/>
        </w:rPr>
        <w:t>et al.</w:t>
      </w:r>
      <w:r w:rsidRPr="0008241C">
        <w:rPr>
          <w:noProof/>
          <w:sz w:val="22"/>
          <w:szCs w:val="22"/>
        </w:rPr>
        <w:t xml:space="preserve">, 2014; Prim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ttributes of management institutions can also help or hinder the ability to respond to change </w:t>
      </w:r>
      <w:r w:rsidRPr="0008241C">
        <w:rPr>
          <w:sz w:val="22"/>
          <w:szCs w:val="22"/>
        </w:rPr>
        <w:fldChar w:fldCharType="begin" w:fldLock="1"/>
      </w:r>
      <w:r w:rsidRPr="0008241C">
        <w:rPr>
          <w:sz w:val="22"/>
          <w:szCs w:val="22"/>
        </w:rPr>
        <w:instrText>ADDIN CSL_CITATION {"citationItems":[{"id":"ITEM-1","itemData":{"ISBN":"978-0-7748-1383-9","editor":[{"dropping-particle":"","family":"Armitage","given":"D.","non-dropping-particle":"","parse-names":false,"suffix":""},{"dropping-particle":"","family":"Berkes","given":"F.","non-dropping-particle":"","parse-names":false,"suffix":""},{"dropping-particle":"","family":"Doubleday","given":"N.","non-dropping-particle":"","parse-names":false,"suffix":""}],"id":"ITEM-1","issued":{"date-parts":[["2007"]]},"publisher":"UBC Press","publisher-place":"Canada","title":"Adaptive Co‐Management: Collaboration, Learning, and Multi‐Level Governance","type":"book"},"uris":["http://www.mendeley.com/documents/?uuid=241b216f-c8a8-4626-979d-974ef13429ee"]}],"mendeley":{"formattedCitation":"(Armitage &lt;i&gt;et al.&lt;/i&gt;, 2007)","plainTextFormattedCitation":"(Armitage et al., 2007)","previouslyFormattedCitation":"(Armitage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rmitage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Institutions and governance, therefore, </w:t>
      </w:r>
      <w:r w:rsidRPr="0008241C">
        <w:rPr>
          <w:sz w:val="22"/>
          <w:szCs w:val="22"/>
        </w:rPr>
        <w:lastRenderedPageBreak/>
        <w:t>play a central role in determining how people gain and secure contributions from nature and how this changes over time.</w:t>
      </w:r>
    </w:p>
    <w:p w14:paraId="02699248" w14:textId="77777777" w:rsidR="00A01204" w:rsidRPr="0008241C" w:rsidRDefault="00A01204" w:rsidP="00A01204">
      <w:pPr>
        <w:rPr>
          <w:sz w:val="22"/>
          <w:szCs w:val="22"/>
        </w:rPr>
      </w:pPr>
    </w:p>
    <w:p w14:paraId="271D79D9" w14:textId="77777777" w:rsidR="00A01204" w:rsidRPr="0008241C" w:rsidRDefault="00A01204" w:rsidP="00A01204">
      <w:pPr>
        <w:rPr>
          <w:sz w:val="22"/>
          <w:szCs w:val="22"/>
        </w:rPr>
      </w:pPr>
      <w:r w:rsidRPr="0008241C">
        <w:rPr>
          <w:sz w:val="22"/>
          <w:szCs w:val="22"/>
        </w:rPr>
        <w:t xml:space="preserve">Institutions and organizations influence the provision of ecosystem services to human well-being in different ways. They, together with human judgment, have direct roles in the management and restoration of biodiversity and ecosystems. The type of management, in turn, affects the production of ecosystem services that are available for human well-being in a given time and space. The benefits and value so obtained, provide essential feedback to the design of institutions and organization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place":"Earthscan, London and Washington.","title":"The Economics of Ecosystems and Biodiversity (TEEB) in National and International Policy Making","type":"book"},"uris":["http://www.mendeley.com/documents/?uuid=5ebcd54a-7568-4cf2-af0e-bca6cb68710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Institutions also play a significant role in influencing people’s perceptions about the importance of ecosystem services and nature’s contributions </w:t>
      </w:r>
      <w:r w:rsidRPr="0008241C">
        <w:rPr>
          <w:sz w:val="22"/>
          <w:szCs w:val="22"/>
        </w:rPr>
        <w:fldChar w:fldCharType="begin" w:fldLock="1"/>
      </w:r>
      <w:r w:rsidRPr="0008241C">
        <w:rPr>
          <w:sz w:val="22"/>
          <w:szCs w:val="22"/>
        </w:rPr>
        <w:instrText>ADDIN CSL_CITATION {"citationItems":[{"id":"ITEM-1","itemData":{"DOI":"10.1016/j.ecolecon.2009.11.009","ISBN":"0921-8009","ISSN":"09218009","abstract":"What started as a humble metaphor to help us think about our relation to nature has become integral to how we are addressing the future of humanity and the course of biological evolution. The metaphor of nature as a stock that provides a flow of services is insufficient for the difficulties we are in or the task ahead. Indeed, combined with the mistaken presumption that we can analyze a global problem within a partial equilibrium economic framework and reach a new economy project-by-project without major institutional change, the simplicity of the stock-flow framework blinds us to the complexity of the human predicament. The ecosystem services approach can be a part of a larger solution, but its dominance in our characterization of our situation and the solution is blinding us to the ecological, economic, and political complexities of the challenges we actually face. ?? 2009 Elsevier B.V. All rights reserved.","author":[{"dropping-particle":"","family":"Norgaard","given":"Richard B.","non-dropping-particle":"","parse-names":false,"suffix":""}],"container-title":"Ecological Economics","id":"ITEM-1","issue":"6","issued":{"date-parts":[["2010"]]},"page":"1219-1227","publisher":"Elsevier B.V.","title":"Ecosystem services: From eye-opening metaphor to complexity blinder","type":"article-journal","volume":"69"},"uris":["http://www.mendeley.com/documents/?uuid=68fa2d28-7420-4649-aeb1-99c3cc28c9c4"]},{"id":"ITEM-2","itemData":{"DOI":"10.4016/15656.01","author":[{"dropping-particle":"","family":"Primmer","given":"E.","non-dropping-particle":"","parse-names":false,"suffix":""},{"dropping-particle":"","family":"Schleyer","given":"C.","non-dropping-particle":"","parse-names":false,"suffix":""},{"dropping-particle":"","family":"Bela","given":"G.","non-dropping-particle":"","parse-names":false,"suffix":""},{"dropping-particle":"","family":"Bouwma","given":"I.","non-dropping-particle":"","parse-names":false,"suffix":""},{"dropping-particle":"","family":"Görg","given":"C.","non-dropping-particle":"","parse-names":false,"suffix":""},{"dropping-particle":"","family":"Keune","given":"H.","non-dropping-particle":"","parse-names":false,"suffix":""},{"dropping-particle":"","family":"Mortelmans","given":"D.","non-dropping-particle":"","parse-names":false,"suffix":""},{"dropping-particle":"","family":"Saarikoski","given":"H.","non-dropping-particle":"","parse-names":false,"suffix":""}],"container-title":"OpenNESS Reference Book. EC FP7 Grant Agreement no. 308428","editor":[{"dropping-particle":"","family":"Potschin, M. and Jax","given":"K","non-dropping-particle":"","parse-names":false,"suffix":""}],"id":"ITEM-2","issued":{"date-parts":[["2014"]]},"title":"Institutional Analysis","type":"chapter"},"uris":["http://www.mendeley.com/documents/?uuid=afe1bebc-d9aa-48b2-8788-6d44516dc7b5"]}],"mendeley":{"formattedCitation":"(Norgaard, 2010; Primmer &lt;i&gt;et al.&lt;/i&gt;, 2014)","plainTextFormattedCitation":"(Norgaard, 2010; Primmer et al., 2014)","previouslyFormattedCitation":"(Norgaard, 2010; Prim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Norgaard, 2010; Prim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is perception, in turn influences behaviour and decisions regarding the use of ecosystem services in a given socio-cultural context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mendeley":{"formattedCitation":"(Díaz, Demissew, Carabias, &lt;i&gt;et al.&lt;/i&gt;, 2015)","plainTextFormattedCitation":"(Díaz, Demissew, Carabias, et al., 2015)","previouslyFormattedCitation":"(Díaz, Demissew, Carabia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30D83B53" w14:textId="77777777" w:rsidR="00A01204" w:rsidRPr="0008241C" w:rsidRDefault="00A01204" w:rsidP="00A01204">
      <w:pPr>
        <w:rPr>
          <w:sz w:val="22"/>
          <w:szCs w:val="22"/>
        </w:rPr>
      </w:pPr>
    </w:p>
    <w:p w14:paraId="7268A030"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640A51B6" wp14:editId="7AED9E1D">
            <wp:extent cx="5567045" cy="1351280"/>
            <wp:effectExtent l="0" t="0" r="0" b="1270"/>
            <wp:docPr id="958"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 name="Picture 13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567045" cy="1351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2D644C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689" w:name="_bookmark59"/>
      <w:bookmarkEnd w:id="689"/>
      <w:r w:rsidRPr="0008241C">
        <w:rPr>
          <w:b/>
          <w:kern w:val="2"/>
          <w:sz w:val="22"/>
          <w:szCs w:val="22"/>
          <w:lang w:eastAsia="ja-JP"/>
        </w:rPr>
        <w:t xml:space="preserve">Figure 2.34 Linkages among ecosystems, institutions and human well-being. Source: adapted from TEEB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TEEB","given":"","non-dropping-particle":"","parse-names":false,"suffix":""}],"editor":[{"dropping-particle":"ten","family":"Brink","given":"Patrick","non-dropping-particle":"","parse-names":false,"suffix":""}],"id":"ITEM-1","issued":{"date-parts":[["2011"]]},"publisher-place":"Earthscan, London and Washington.","title":"The Economics of Ecosystems and Biodiversity (TEEB) in National and International Policy Making","type":"book"},"label":"section","suppress-author":1,"uris":["http://www.mendeley.com/documents/?uuid=5ebcd54a-7568-4cf2-af0e-bca6cb687102"]}],"mendeley":{"formattedCitation":"(2011)","plainTextFormattedCitation":"(2011)","previouslyFormattedCitation":"(2011)"},"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1)</w:t>
      </w:r>
      <w:r w:rsidRPr="0008241C">
        <w:rPr>
          <w:b/>
          <w:kern w:val="2"/>
          <w:sz w:val="22"/>
          <w:szCs w:val="22"/>
          <w:lang w:eastAsia="ja-JP"/>
        </w:rPr>
        <w:fldChar w:fldCharType="end"/>
      </w:r>
      <w:r w:rsidRPr="0008241C">
        <w:rPr>
          <w:b/>
          <w:kern w:val="2"/>
          <w:sz w:val="22"/>
          <w:szCs w:val="22"/>
          <w:lang w:eastAsia="ja-JP"/>
        </w:rPr>
        <w:t>.</w:t>
      </w:r>
    </w:p>
    <w:p w14:paraId="61186891" w14:textId="77777777" w:rsidR="00A01204" w:rsidRPr="0008241C" w:rsidRDefault="00A01204" w:rsidP="00A01204">
      <w:pPr>
        <w:rPr>
          <w:sz w:val="22"/>
          <w:szCs w:val="22"/>
        </w:rPr>
      </w:pPr>
    </w:p>
    <w:p w14:paraId="00707552" w14:textId="77777777" w:rsidR="00A01204" w:rsidRPr="0008241C" w:rsidRDefault="00A01204" w:rsidP="00A01204">
      <w:pPr>
        <w:rPr>
          <w:sz w:val="22"/>
          <w:szCs w:val="22"/>
        </w:rPr>
      </w:pPr>
      <w:r w:rsidRPr="0008241C">
        <w:rPr>
          <w:sz w:val="22"/>
          <w:szCs w:val="22"/>
        </w:rPr>
        <w:t xml:space="preserve">The success of institutions and organizations in furthering the equitable and sustainable management of biodiversity and ecosystem services can be analysed by testing the relationships between institutional arrangements and ecosystem service provision, and the interplay between different regulations and practices </w:t>
      </w:r>
      <w:r w:rsidRPr="0008241C">
        <w:rPr>
          <w:sz w:val="22"/>
          <w:szCs w:val="22"/>
        </w:rPr>
        <w:fldChar w:fldCharType="begin" w:fldLock="1"/>
      </w:r>
      <w:r w:rsidRPr="0008241C">
        <w:rPr>
          <w:sz w:val="22"/>
          <w:szCs w:val="22"/>
        </w:rPr>
        <w:instrText>ADDIN CSL_CITATION {"citationItems":[{"id":"ITEM-1","itemData":{"DOI":"10.4016/15656.01","author":[{"dropping-particle":"","family":"Primmer","given":"E.","non-dropping-particle":"","parse-names":false,"suffix":""},{"dropping-particle":"","family":"Schleyer","given":"C.","non-dropping-particle":"","parse-names":false,"suffix":""},{"dropping-particle":"","family":"Bela","given":"G.","non-dropping-particle":"","parse-names":false,"suffix":""},{"dropping-particle":"","family":"Bouwma","given":"I.","non-dropping-particle":"","parse-names":false,"suffix":""},{"dropping-particle":"","family":"Görg","given":"C.","non-dropping-particle":"","parse-names":false,"suffix":""},{"dropping-particle":"","family":"Keune","given":"H.","non-dropping-particle":"","parse-names":false,"suffix":""},{"dropping-particle":"","family":"Mortelmans","given":"D.","non-dropping-particle":"","parse-names":false,"suffix":""},{"dropping-particle":"","family":"Saarikoski","given":"H.","non-dropping-particle":"","parse-names":false,"suffix":""}],"container-title":"OpenNESS Reference Book. EC FP7 Grant Agreement no. 308428","editor":[{"dropping-particle":"","family":"Potschin, M. and Jax","given":"K","non-dropping-particle":"","parse-names":false,"suffix":""}],"id":"ITEM-1","issued":{"date-parts":[["2014"]]},"title":"Institutional Analysis","type":"chapter"},"uris":["http://www.mendeley.com/documents/?uuid=afe1bebc-d9aa-48b2-8788-6d44516dc7b5"]}],"mendeley":{"formattedCitation":"(Primmer &lt;i&gt;et al.&lt;/i&gt;, 2014)","plainTextFormattedCitation":"(Primmer et al., 2014)","previouslyFormattedCitation":"(Prim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Prim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75517AD1" w14:textId="77777777" w:rsidR="00A01204" w:rsidRPr="0008241C" w:rsidRDefault="00A01204" w:rsidP="00A01204">
      <w:pPr>
        <w:rPr>
          <w:sz w:val="22"/>
          <w:szCs w:val="22"/>
        </w:rPr>
      </w:pPr>
    </w:p>
    <w:p w14:paraId="51E18E5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690" w:name="2.5.1_Social_organization_of_Nature’s_Co"/>
      <w:bookmarkStart w:id="691" w:name="_bookmark60"/>
      <w:bookmarkStart w:id="692" w:name="_Toc504317148"/>
      <w:bookmarkStart w:id="693" w:name="_Toc504317841"/>
      <w:bookmarkStart w:id="694" w:name="_Toc504321187"/>
      <w:bookmarkEnd w:id="690"/>
      <w:bookmarkEnd w:id="691"/>
      <w:r w:rsidRPr="0008241C">
        <w:rPr>
          <w:b/>
          <w:sz w:val="22"/>
          <w:szCs w:val="24"/>
        </w:rPr>
        <w:t>2.5.1.1</w:t>
      </w:r>
      <w:r w:rsidRPr="0008241C">
        <w:rPr>
          <w:b/>
          <w:sz w:val="22"/>
          <w:szCs w:val="24"/>
        </w:rPr>
        <w:tab/>
        <w:t>Social organization of nature’s contributions to stakeholders</w:t>
      </w:r>
      <w:bookmarkEnd w:id="692"/>
      <w:bookmarkEnd w:id="693"/>
      <w:bookmarkEnd w:id="694"/>
    </w:p>
    <w:p w14:paraId="551DE8D5" w14:textId="77777777" w:rsidR="00A01204" w:rsidRPr="0008241C" w:rsidRDefault="00A01204" w:rsidP="00A01204">
      <w:pPr>
        <w:rPr>
          <w:sz w:val="22"/>
          <w:szCs w:val="22"/>
        </w:rPr>
      </w:pPr>
    </w:p>
    <w:p w14:paraId="777A15AF" w14:textId="77777777" w:rsidR="00A01204" w:rsidRPr="0008241C" w:rsidRDefault="00A01204" w:rsidP="00A01204">
      <w:pPr>
        <w:rPr>
          <w:sz w:val="22"/>
          <w:szCs w:val="22"/>
        </w:rPr>
      </w:pPr>
      <w:r w:rsidRPr="0008241C">
        <w:rPr>
          <w:sz w:val="22"/>
          <w:szCs w:val="22"/>
        </w:rPr>
        <w:t xml:space="preserve">Stakeholders related to biodiversity and ecosystem services across the Asia-Pacific are organized at different levels and in different ways. The main stakeholder groups include the governments (national, sub-national, and local), business and industry related communities, nongovernmental organizations and other civil society organizations (e.g. community-based groups, indigenous peoples’ organizations, and indigenous and local communities themselves). Regional and global international organizations and networks are other important stakeholders. These different organizations influence nature's contributions to human well-being through international, and respective regional, subregional, national and/or local level institutions </w:t>
      </w:r>
      <w:r w:rsidRPr="0008241C">
        <w:rPr>
          <w:sz w:val="22"/>
          <w:szCs w:val="22"/>
        </w:rPr>
        <w:fldChar w:fldCharType="begin" w:fldLock="1"/>
      </w:r>
      <w:r w:rsidRPr="0008241C">
        <w:rPr>
          <w:sz w:val="22"/>
          <w:szCs w:val="22"/>
        </w:rPr>
        <w:instrText>ADDIN CSL_CITATION {"citationItems":[{"id":"ITEM-1","itemData":{"author":[{"dropping-particle":"","family":"Yasmi","given":"Y.","non-dropping-particle":"","parse-names":false,"suffix":""},{"dropping-particle":"","family":"Broadhead","given":"J.","non-dropping-particle":"","parse-names":false,"suffix":""},{"dropping-particle":"","family":"Enters","given":"T.","non-dropping-particle":"","parse-names":false,"suffix":""},{"dropping-particle":"","family":"Genge","given":"C.","non-dropping-particle":"","parse-names":false,"suffix":""}],"collection-title":"Asia-Pacific Forestry Sector Outlook Study II, Working Paper Series","id":"ITEM-1","issued":{"date-parts":[["2010"]]},"number":"Working Paper No. APFSOS II/WP/2010/34","publisher-place":"Bangkok, Thailand","title":"Forestry policies, legislation and institutions in Asia and the Pacific: Trends and emerging needs for 2020","type":"report"},"uris":["http://www.mendeley.com/documents/?uuid=0874b826-255a-4f25-a60f-1b03352b252e"]}],"mendeley":{"formattedCitation":"(Yasmi &lt;i&gt;et al.&lt;/i&gt;, 2010)","plainTextFormattedCitation":"(Yasmi et al., 2010)","previouslyFormattedCitation":"(Yasm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m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219EC067" w14:textId="77777777" w:rsidR="00A01204" w:rsidRPr="0008241C" w:rsidRDefault="00A01204" w:rsidP="00A01204">
      <w:pPr>
        <w:rPr>
          <w:sz w:val="22"/>
          <w:szCs w:val="22"/>
        </w:rPr>
      </w:pPr>
    </w:p>
    <w:p w14:paraId="62480390" w14:textId="77777777" w:rsidR="00A01204" w:rsidRPr="0008241C" w:rsidRDefault="00A01204" w:rsidP="00A01204">
      <w:pPr>
        <w:rPr>
          <w:sz w:val="22"/>
          <w:szCs w:val="22"/>
        </w:rPr>
      </w:pPr>
      <w:r w:rsidRPr="0008241C">
        <w:rPr>
          <w:sz w:val="22"/>
          <w:szCs w:val="22"/>
        </w:rPr>
        <w:t xml:space="preserve">Different stakeholders and social actors, may have alternate perceptions of, and access to, ecosystem services and nature’s contributions, together with variable motivations and capacities to change them. For example, for poor and vulnerable local populations, well conserved biodiversity and ecosystems can help to provide livelihood solutions, facilitating resilience and adaptation, and reducing poverty. At the national, regional and global scales, benefits from nature include mitigating the impacts of climate change; driving sustainable development; ensuring sustained flow of key ecosystem services, such as nutrient cycling, water retention and arresting environmental threats that affect the benefits from biodiversity and the flow of ecosystem services </w:t>
      </w:r>
      <w:r w:rsidRPr="0008241C">
        <w:rPr>
          <w:sz w:val="22"/>
          <w:szCs w:val="22"/>
        </w:rPr>
        <w:fldChar w:fldCharType="begin" w:fldLock="1"/>
      </w:r>
      <w:r w:rsidRPr="0008241C">
        <w:rPr>
          <w:sz w:val="22"/>
          <w:szCs w:val="22"/>
        </w:rPr>
        <w:instrText>ADDIN CSL_CITATION {"citationItems":[{"id":"ITEM-1","itemData":{"author":[{"dropping-particle":"","family":"Yasmi","given":"Y.","non-dropping-particle":"","parse-names":false,"suffix":""},{"dropping-particle":"","family":"Broadhead","given":"J.","non-dropping-particle":"","parse-names":false,"suffix":""},{"dropping-particle":"","family":"Enters","given":"T.","non-dropping-particle":"","parse-names":false,"suffix":""},{"dropping-particle":"","family":"Genge","given":"C.","non-dropping-particle":"","parse-names":false,"suffix":""}],"collection-title":"Asia-Pacific Forestry Sector Outlook Study II, Working Paper Series","id":"ITEM-1","issued":{"date-parts":[["2010"]]},"number":"Working Paper No. APFSOS II/WP/2010/34","publisher-place":"Bangkok, Thailand","title":"Forestry policies, legislation and institutions in Asia and the Pacific: Trends and emerging needs for 2020","type":"report"},"uris":["http://www.mendeley.com/documents/?uuid=0874b826-255a-4f25-a60f-1b03352b252e"]}],"mendeley":{"formattedCitation":"(Yasmi &lt;i&gt;et al.&lt;/i&gt;, 2010)","plainTextFormattedCitation":"(Yasmi et al., 2010)","previouslyFormattedCitation":"(Yasm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m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7FBD8479" w14:textId="77777777" w:rsidR="00A01204" w:rsidRPr="0008241C" w:rsidRDefault="00A01204" w:rsidP="00A01204">
      <w:pPr>
        <w:rPr>
          <w:sz w:val="22"/>
          <w:szCs w:val="22"/>
        </w:rPr>
      </w:pPr>
    </w:p>
    <w:p w14:paraId="24901C0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695" w:name="2.5.1.1_Terrestrial_ecosystems"/>
      <w:bookmarkStart w:id="696" w:name="_Toc504317149"/>
      <w:bookmarkStart w:id="697" w:name="_Toc504317842"/>
      <w:bookmarkStart w:id="698" w:name="_Toc504321188"/>
      <w:bookmarkEnd w:id="695"/>
      <w:r w:rsidRPr="0008241C">
        <w:rPr>
          <w:b/>
          <w:sz w:val="22"/>
          <w:szCs w:val="24"/>
        </w:rPr>
        <w:t>2.5.1.2</w:t>
      </w:r>
      <w:r w:rsidRPr="0008241C">
        <w:rPr>
          <w:b/>
          <w:sz w:val="22"/>
          <w:szCs w:val="24"/>
        </w:rPr>
        <w:tab/>
        <w:t>Influence on terrestrial ecosystems</w:t>
      </w:r>
      <w:bookmarkEnd w:id="696"/>
      <w:bookmarkEnd w:id="697"/>
      <w:bookmarkEnd w:id="698"/>
    </w:p>
    <w:p w14:paraId="478F2A8E" w14:textId="77777777" w:rsidR="00A01204" w:rsidRPr="0008241C" w:rsidRDefault="00A01204" w:rsidP="00A01204">
      <w:pPr>
        <w:rPr>
          <w:sz w:val="22"/>
          <w:szCs w:val="22"/>
        </w:rPr>
      </w:pPr>
    </w:p>
    <w:p w14:paraId="5A605B68" w14:textId="77777777" w:rsidR="00A01204" w:rsidRPr="0008241C" w:rsidRDefault="00A01204" w:rsidP="00A01204">
      <w:pPr>
        <w:rPr>
          <w:sz w:val="22"/>
          <w:szCs w:val="22"/>
        </w:rPr>
      </w:pPr>
      <w:r w:rsidRPr="0008241C">
        <w:rPr>
          <w:sz w:val="22"/>
          <w:szCs w:val="22"/>
        </w:rPr>
        <w:t xml:space="preserve">Most terrestrial ecosystems in the Asia-Pacific are facing unprecedented anthropcentrically driven changes at all levels. Continuously evolving institutions and governance systems have been influencing these changes. For example, many countries in the region have witnessed substantial </w:t>
      </w:r>
      <w:r w:rsidRPr="0008241C">
        <w:rPr>
          <w:sz w:val="22"/>
          <w:szCs w:val="22"/>
        </w:rPr>
        <w:lastRenderedPageBreak/>
        <w:t xml:space="preserve">changes in forest management policies and approaches over the last five decades. During the 1960s and 1970s, policymaking efforts in most countries across the region were oriented towards the national control of forests through stringent laws and the expansion of forest bureaucracy. This approach generally failed, as evidenced by widespread deforestation and forest degradation in many countries during the 1960s through 1980s </w:t>
      </w:r>
      <w:r w:rsidRPr="0008241C">
        <w:rPr>
          <w:sz w:val="22"/>
          <w:szCs w:val="22"/>
        </w:rPr>
        <w:fldChar w:fldCharType="begin" w:fldLock="1"/>
      </w:r>
      <w:r w:rsidRPr="0008241C">
        <w:rPr>
          <w:sz w:val="22"/>
          <w:szCs w:val="22"/>
        </w:rPr>
        <w:instrText>ADDIN CSL_CITATION {"citationItems":[{"id":"ITEM-1","itemData":{"DOI":"10.1505/ifor.6.2.136.38397","ISBN":"1465-5489","ISSN":"1465-5489","abstract":"This paper reviews the evolution of forest policies and forestry institutions in Nepal and tracks the accompanying trends of change in the country's forest cover over the last century. Our objective is to provide an essential foundation to the policy reform process that is underway in Nepal and many other Asian countries. The review shows that before 1957 the Nepalese government's focus was on conversion of forestlands to farmlands, and extraction of timber for export. After the nationalisation of the forests in 1957 until 1976, policy-making efforts were oriented towards national control of forests through stringent laws and expansion of the forest bureaucracy. This approach failed as evidenced by widespread deforestation and forest degradation across the country during the 1960s through 1980s. Early efforts of the government and donor agencies to rectify the problem through reforestation and afforestation also largely failed, but these efforts paved the way for subsequent initiation of the participatory approach to forest management in the late 1970s. Since then, community-based forest management evolved continuously under the aegis of supportive forest policies and legislations. The present community forestry program has met with notable successes in some areas. However, the program has been confronted with some contentious issues in recent years including a policy debate over the suitability of forests in the southern lowlands (the terai) for community management and sharing of income obtained from community forests. These and some other issues surrounding the community forestry program are discussed and their implications for designing or improving future forest governance have been identified.","author":[{"dropping-particle":"","family":"Gautam","given":"Ambika P.","non-dropping-particle":"","parse-names":false,"suffix":""},{"dropping-particle":"","family":"Shivakoti","given":"Ganesh P.","non-dropping-particle":"","parse-names":false,"suffix":""},{"dropping-particle":"","family":"Webb","given":"Edward L.","non-dropping-particle":"","parse-names":false,"suffix":""}],"container-title":"International Forestry Review","id":"ITEM-1","issue":"2","issued":{"date-parts":[["2004"]]},"page":"136-148","title":"A review of forest policies, institutions, and changes in the resource condition in Nepal","type":"article-journal","volume":"6"},"uris":["http://www.mendeley.com/documents/?uuid=ae90d15d-befc-452f-b63d-c61bb2a28475"]}],"mendeley":{"formattedCitation":"(Gautam &lt;i&gt;et al.&lt;/i&gt;, 2004)","plainTextFormattedCitation":"(Gautam et al., 2004)","previouslyFormattedCitation":"(Gautam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Gautam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xml:space="preserve">. The negative outcomes of centralization paved the way for the devolution of forest management responsibility and authority to lower levels of decision-making, which has resulted in positive outcomes in conservation of forest ecosystems and enhanced benefits to the local people in many countries. In Nepal, for example, forest cover increased from 29 per cent in 1994, to 40.36 per cent in 2014 </w:t>
      </w:r>
      <w:r w:rsidRPr="0008241C">
        <w:rPr>
          <w:sz w:val="22"/>
          <w:szCs w:val="22"/>
        </w:rPr>
        <w:fldChar w:fldCharType="begin" w:fldLock="1"/>
      </w:r>
      <w:r w:rsidRPr="0008241C">
        <w:rPr>
          <w:sz w:val="22"/>
          <w:szCs w:val="22"/>
        </w:rPr>
        <w:instrText>ADDIN CSL_CITATION {"citationItems":[{"id":"ITEM-1","itemData":{"ISBN":"9789937889636","abstract":"The Department of Forest Research and Survey (DFRS) implemented Forest Resource Assessment (FRA) Nepal Project (2010–2014) with financial and technical assistance from the Government of Finland. The project was designed to carry out national-level forest resource assessment, with an overall objective of providing comprehensive and up-to-date national-level forest resource information to support forest policy formulation, forestry sector decision-making and international reporting. The report presents information primarily on forest cover, growing stock, biomass, carbon stock, biodiversity and forest disturbances. Forest cover maps were prepared and classified as Forest, Other Wooded Land (OWL) and Other Land (non-forest) using RapidEye MSS satellite imagery, secondary images (Google Earth images, Landsat), ancillary maps (LRMP and topographical maps) and the FRA Nepal field inventory data. Images were classified by applying an automated method of object-based image analysis method on segmented images using eCognition software. In order to conduct the forest inventory, a two- phased stratified systematic cluster sampling design was adopted. Five physiographic regions— Terai, Churia, Middle Mountains, High Mountains and High Himal—were considered as strata. At the first phase, a total of 9,230 clusters (55,358 plots) were laid out systematically at the nodes of 4 km × 4 km square grids placed across the country. These plots were interpreted by using high- resolution RapidEye imagery and Google Earth. At the second phase, a total of 2,544 sample plots (Forest: 1,553; OWL: 105; OL: 886) were measured in the field. Each sample plot consisted of four concentric circular sample plots (CCSP) of different radii, four vegetation sub-plots, four shrubs and seedlings sub-plots, and four soil pits. As per this assessment, Forest covers 5.96 million ha (40.36%), Other Wooded Land covers 0.65 million ha (4.38%) and Other Land covers 8.16 million ha (55.26%). Forest and OWL together comprise 44.74% of the total area of the country. Out of the total forest area of Nepal, 37.80% lies in Middle Mountains region, 32.25% in High Mountains and High Himal, 23.04% in Churia and 6.90 in the Terai. The Mid-Western Development Region has the highest (26.68 %) forest cover of Nepal, whereas Far-Western Development Region has the lowest (16.94 %) of the total forest area. Out of the total forest area of the country, 4.93 million ha (82.68%) lies outside Protected Areas and 1.03 mil…","author":[{"dropping-particle":"","family":"DFRS","given":"","non-dropping-particle":"","parse-names":false,"suffix":""}],"container-title":"Government of Nepal, Ministry of Forests and Soil Conservation, Department of Forest Research and Survey Forest","id":"ITEM-1","issue":"December","issued":{"date-parts":[["2015"]]},"number-of-pages":"73","title":"State of Nepal's Forests","type":"book"},"uris":["http://www.mendeley.com/documents/?uuid=948bcb77-05a5-4945-a381-0805ca943f1c"]}],"mendeley":{"formattedCitation":"(DFRS, 2015)","plainTextFormattedCitation":"(DFRS, 2015)","previouslyFormattedCitation":"(DFRS, 2015)"},"properties":{"noteIndex":0},"schema":"https://github.com/citation-style-language/schema/raw/master/csl-citation.json"}</w:instrText>
      </w:r>
      <w:r w:rsidRPr="0008241C">
        <w:rPr>
          <w:sz w:val="22"/>
          <w:szCs w:val="22"/>
        </w:rPr>
        <w:fldChar w:fldCharType="separate"/>
      </w:r>
      <w:r w:rsidRPr="0008241C">
        <w:rPr>
          <w:noProof/>
          <w:sz w:val="22"/>
          <w:szCs w:val="22"/>
        </w:rPr>
        <w:t>(DFRS, 2015)</w:t>
      </w:r>
      <w:r w:rsidRPr="0008241C">
        <w:rPr>
          <w:sz w:val="22"/>
          <w:szCs w:val="22"/>
        </w:rPr>
        <w:fldChar w:fldCharType="end"/>
      </w:r>
      <w:r w:rsidRPr="0008241C">
        <w:rPr>
          <w:sz w:val="22"/>
          <w:szCs w:val="22"/>
        </w:rPr>
        <w:t xml:space="preserve">. This increase is mainly credited to the extensive implementation of community based forestry programmes, particularly in the hills. There is evidence that under certain design conditions, community based management or co-management institutions are capable of meeting various conservation and economic development goals </w:t>
      </w:r>
      <w:r w:rsidRPr="0008241C">
        <w:rPr>
          <w:sz w:val="22"/>
          <w:szCs w:val="22"/>
        </w:rPr>
        <w:fldChar w:fldCharType="begin" w:fldLock="1"/>
      </w:r>
      <w:r w:rsidRPr="0008241C">
        <w:rPr>
          <w:sz w:val="22"/>
          <w:szCs w:val="22"/>
        </w:rPr>
        <w:instrText>ADDIN CSL_CITATION {"citationItems":[{"id":"ITEM-1","itemData":{"DOI":"10.1111/conl.12057","ISBN":"1755-263X","ISSN":"1755263X","abstract":"Collaborative management (often referred to as co-management) is increasingly being used to promote sustainability, equity, compliance, and other desirable outcomes in fisheries. However, little is known about how these outcomes are related to specific institutional arrangements (such as the types of rules in use and the forums for developing those rules). Here, we surveyed 960 resource users from 42 communities across five countries to examine how people's perceptions of livelihood and compliance outcomes are related to the: (1) number of rules in use; (2) specific configurations of rules; and (3) type of co-management arrangement in place. We found that perceived compliance was lower when &gt;2 rules were in use, suggesting that the complexity of regulations can hinder compliance. Additionally, we found that resource users under locally managed protected areas and customary management arrangements were more likely to perceive beneficial livelihood outcomes than users under national park and devolved governance arrangements. © 2013 Wiley Periodicals, Inc.","author":[{"dropping-particle":"","family":"Cinner","given":"Joshua E.","non-dropping-particle":"","parse-names":false,"suffix":""},{"dropping-particle":"","family":"Huchery","given":"Cindy","non-dropping-particle":"","parse-names":false,"suffix":""}],"container-title":"Conservation Letters","id":"ITEM-1","issue":"3","issued":{"date-parts":[["2014"]]},"page":"224-232","title":"A comparison of social outcomes associated with different fisheries co-management institutions","type":"article-journal","volume":"7"},"uris":["http://www.mendeley.com/documents/?uuid=92028cdc-5226-4104-a89b-0c66b67eda93"]}],"mendeley":{"formattedCitation":"(Cinner &amp; Huchery, 2014)","plainTextFormattedCitation":"(Cinner &amp; Huchery, 2014)","previouslyFormattedCitation":"(Cinner &amp; Huchery, 2014)"},"properties":{"noteIndex":0},"schema":"https://github.com/citation-style-language/schema/raw/master/csl-citation.json"}</w:instrText>
      </w:r>
      <w:r w:rsidRPr="0008241C">
        <w:rPr>
          <w:sz w:val="22"/>
          <w:szCs w:val="22"/>
        </w:rPr>
        <w:fldChar w:fldCharType="separate"/>
      </w:r>
      <w:r w:rsidRPr="0008241C">
        <w:rPr>
          <w:noProof/>
          <w:sz w:val="22"/>
          <w:szCs w:val="22"/>
        </w:rPr>
        <w:t>(Cinner &amp; Huchery, 2014)</w:t>
      </w:r>
      <w:r w:rsidRPr="0008241C">
        <w:rPr>
          <w:sz w:val="22"/>
          <w:szCs w:val="22"/>
        </w:rPr>
        <w:fldChar w:fldCharType="end"/>
      </w:r>
      <w:r w:rsidRPr="0008241C">
        <w:rPr>
          <w:sz w:val="22"/>
          <w:szCs w:val="22"/>
        </w:rPr>
        <w:t>. Thus, many countries in the region (e.g. Nepal, Philippines, Vietnam, India, Indonesia, Lao PDR, Thailand) have put forward new organizations, authorities and bottom-up approaches to promote participatory approaches to management of forest and protected areas.</w:t>
      </w:r>
    </w:p>
    <w:p w14:paraId="3D9F8C1C" w14:textId="45C9D8C8" w:rsidR="00A01204" w:rsidRDefault="00A01204" w:rsidP="00A01204">
      <w:pPr>
        <w:rPr>
          <w:sz w:val="22"/>
          <w:szCs w:val="22"/>
        </w:rPr>
      </w:pPr>
    </w:p>
    <w:p w14:paraId="6B8E38A9" w14:textId="77777777" w:rsidR="006D6CC6" w:rsidRPr="0008241C" w:rsidRDefault="006D6CC6"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61F9FD5D" w14:textId="77777777" w:rsidTr="00642B4F">
        <w:tc>
          <w:tcPr>
            <w:tcW w:w="9228" w:type="dxa"/>
          </w:tcPr>
          <w:p w14:paraId="2CCED428" w14:textId="77777777" w:rsidR="00A01204" w:rsidRPr="0008241C" w:rsidRDefault="00A01204" w:rsidP="00A01204">
            <w:pPr>
              <w:rPr>
                <w:rFonts w:ascii="Times New Roman" w:hAnsi="Times New Roman"/>
                <w:b/>
              </w:rPr>
            </w:pPr>
            <w:r w:rsidRPr="0008241C">
              <w:rPr>
                <w:rFonts w:ascii="Times New Roman" w:hAnsi="Times New Roman"/>
                <w:b/>
              </w:rPr>
              <w:t>Box 2.5 Linking local communities to benefits of protected areas in Nepal</w:t>
            </w:r>
          </w:p>
          <w:p w14:paraId="15ADCF09" w14:textId="77777777" w:rsidR="00A01204" w:rsidRPr="0008241C" w:rsidRDefault="00A01204" w:rsidP="00A01204">
            <w:pPr>
              <w:rPr>
                <w:rFonts w:ascii="Times New Roman" w:hAnsi="Times New Roman"/>
              </w:rPr>
            </w:pPr>
          </w:p>
          <w:p w14:paraId="47EC5134" w14:textId="77777777" w:rsidR="00A01204" w:rsidRPr="0008241C" w:rsidRDefault="00A01204" w:rsidP="00A01204">
            <w:pPr>
              <w:rPr>
                <w:rFonts w:ascii="Times New Roman" w:hAnsi="Times New Roman"/>
              </w:rPr>
            </w:pPr>
            <w:r w:rsidRPr="0008241C">
              <w:rPr>
                <w:rFonts w:ascii="Times New Roman" w:hAnsi="Times New Roman"/>
              </w:rPr>
              <w:t xml:space="preserve">Kangchenjunga Conservation Area, covering 2,035 km2 in Eastern Nepal, has been managed by the local communities since 2006, under a, locally devised, institutional arrangement. Local people are also involved in the management of the country's other conservation areas (Annapurna, Manaslu and Gaurishankar) and 12 buffer zones established around nine national parks and three wildlife reserves. These initiatives have put Nepal at the forefront in linking communities to the benefits from protected areas. This has also helped promote the knowledge, innovations and practices of indigenous and local communities in the management of biodiversity and ecosystems </w:t>
            </w:r>
            <w:r w:rsidRPr="0008241C">
              <w:fldChar w:fldCharType="begin" w:fldLock="1"/>
            </w:r>
            <w:r w:rsidRPr="0008241C">
              <w:rPr>
                <w:rFonts w:ascii="Times New Roman" w:hAnsi="Times New Roman"/>
              </w:rPr>
              <w:instrText>ADDIN CSL_CITATION {"citationItems":[{"id":"ITEM-1","itemData":{"author":[{"dropping-particle":"","family":"GoN/MoFSC","given":"","non-dropping-particle":"","parse-names":false,"suffix":""}],"id":"ITEM-1","issued":{"date-parts":[["2014"]]},"page":"264","publisher":"Government of Nepal Ministry of Forests and Soil Conservation","publisher-place":"Kathmandu, Nepal","title":"Nepal National Biodiversity Strategy and Action Plan: 2014-2020","type":"article"},"uris":["http://www.mendeley.com/documents/?uuid=5d54026a-81e8-4308-b388-99653de85ec9"]}],"mendeley":{"formattedCitation":"(GoN/MoFSC, 2014)","plainTextFormattedCitation":"(GoN/MoFSC, 2014)","previouslyFormattedCitation":"(GoN/MoFSC, 2014)"},"properties":{"noteIndex":0},"schema":"https://github.com/citation-style-language/schema/raw/master/csl-citation.json"}</w:instrText>
            </w:r>
            <w:r w:rsidRPr="0008241C">
              <w:fldChar w:fldCharType="separate"/>
            </w:r>
            <w:r w:rsidRPr="0008241C">
              <w:rPr>
                <w:rFonts w:ascii="Times New Roman" w:hAnsi="Times New Roman"/>
                <w:noProof/>
              </w:rPr>
              <w:t>(GoN/MoFSC, 2014)</w:t>
            </w:r>
            <w:r w:rsidRPr="0008241C">
              <w:fldChar w:fldCharType="end"/>
            </w:r>
            <w:r w:rsidRPr="0008241C">
              <w:rPr>
                <w:rFonts w:ascii="Times New Roman" w:hAnsi="Times New Roman"/>
              </w:rPr>
              <w:t>.</w:t>
            </w:r>
          </w:p>
          <w:p w14:paraId="4FF415ED" w14:textId="77777777" w:rsidR="00A01204" w:rsidRPr="0008241C" w:rsidRDefault="00A01204" w:rsidP="00A01204">
            <w:pPr>
              <w:rPr>
                <w:rFonts w:ascii="Times New Roman" w:hAnsi="Times New Roman"/>
              </w:rPr>
            </w:pPr>
          </w:p>
        </w:tc>
      </w:tr>
    </w:tbl>
    <w:p w14:paraId="4E79B193"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765C2A83" w14:textId="77777777" w:rsidTr="00642B4F">
        <w:tc>
          <w:tcPr>
            <w:tcW w:w="9228" w:type="dxa"/>
          </w:tcPr>
          <w:p w14:paraId="2D9E379C" w14:textId="77777777" w:rsidR="00A01204" w:rsidRPr="0008241C" w:rsidRDefault="00A01204" w:rsidP="00A01204">
            <w:pPr>
              <w:rPr>
                <w:rFonts w:ascii="Times New Roman" w:hAnsi="Times New Roman"/>
                <w:b/>
              </w:rPr>
            </w:pPr>
            <w:r w:rsidRPr="0008241C">
              <w:rPr>
                <w:rFonts w:ascii="Times New Roman" w:hAnsi="Times New Roman"/>
                <w:b/>
              </w:rPr>
              <w:t>Box 2.6 Traditional forest management system “</w:t>
            </w:r>
            <w:r w:rsidRPr="0008241C">
              <w:rPr>
                <w:rFonts w:ascii="Times New Roman" w:hAnsi="Times New Roman"/>
                <w:b/>
                <w:i/>
              </w:rPr>
              <w:t>Saguday</w:t>
            </w:r>
            <w:r w:rsidRPr="0008241C">
              <w:rPr>
                <w:rFonts w:ascii="Times New Roman" w:hAnsi="Times New Roman"/>
                <w:b/>
              </w:rPr>
              <w:t xml:space="preserve">” in the Philippines </w:t>
            </w:r>
            <w:r w:rsidRPr="0008241C">
              <w:rPr>
                <w:b/>
              </w:rPr>
              <w:fldChar w:fldCharType="begin" w:fldLock="1"/>
            </w:r>
            <w:r w:rsidRPr="0008241C">
              <w:rPr>
                <w:rFonts w:ascii="Times New Roman" w:hAnsi="Times New Roman"/>
                <w:b/>
              </w:rPr>
              <w:instrText>ADDIN CSL_CITATION {"citationItems":[{"id":"ITEM-1","itemData":{"author":[{"dropping-particle":"","family":"Batang-ay","given":"Milanie June Cadalig","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publisher":"Institute for Global Environmental Strategies","publisher-place":"Tokyo, Japan","title":"Sustaining indigenous forest management system: the case of saguday in Sagada, Philippines","type":"chapter"},"uris":["http://www.mendeley.com/documents/?uuid=52e0c4cf-8d5c-4ede-8b1f-777377bab68f"]},{"id":"ITEM-2","itemData":{"author":[{"dropping-particle":"","family":"Pulhin","given":"J","non-dropping-particle":"","parse-names":false,"suffix":""},{"dropping-particle":"","family":"Amaro","given":"Jr. MC","non-dropping-particle":"","parse-names":false,"suffix":""},{"dropping-particle":"","family":"Bacalla","given":"C","non-dropping-particle":"","parse-names":false,"suffix":""}],"container-title":"First Regional Community Forestry Forum – Regulatory Frameworks for Community Forestry in Asia (Proceedings of a Regional Forum held in Bangkok, Thailand, August 24-25)","editor":[{"dropping-particle":"","family":"RECOFTC","given":"","non-dropping-particle":"","parse-names":false,"suffix":""}],"id":"ITEM-2","issued":{"date-parts":[["2006"]]},"page":"85-100","title":"Phippines community-based forest management 2005","type":"chapter"},"uris":["http://www.mendeley.com/documents/?uuid=930edecc-a680-4f01-bc5e-c12d0cf84124"]}],"mendeley":{"formattedCitation":"(Batang-ay, 2017; Pulhin &lt;i&gt;et al.&lt;/i&gt;, 2006)","plainTextFormattedCitation":"(Batang-ay, 2017; Pulhin et al., 2006)","previouslyFormattedCitation":"(Batang-ay, 2017; Pulhin &lt;i&gt;et al.&lt;/i&gt;, 2006)"},"properties":{"noteIndex":0},"schema":"https://github.com/citation-style-language/schema/raw/master/csl-citation.json"}</w:instrText>
            </w:r>
            <w:r w:rsidRPr="0008241C">
              <w:rPr>
                <w:b/>
              </w:rPr>
              <w:fldChar w:fldCharType="separate"/>
            </w:r>
            <w:r w:rsidRPr="0008241C">
              <w:rPr>
                <w:rFonts w:ascii="Times New Roman" w:hAnsi="Times New Roman"/>
                <w:b/>
                <w:noProof/>
              </w:rPr>
              <w:t xml:space="preserve">(Batang-ay, 2017; Pulhin </w:t>
            </w:r>
            <w:r w:rsidRPr="0008241C">
              <w:rPr>
                <w:rFonts w:ascii="Times New Roman" w:hAnsi="Times New Roman"/>
                <w:b/>
                <w:i/>
                <w:noProof/>
              </w:rPr>
              <w:t>et al.</w:t>
            </w:r>
            <w:r w:rsidRPr="0008241C">
              <w:rPr>
                <w:rFonts w:ascii="Times New Roman" w:hAnsi="Times New Roman"/>
                <w:b/>
                <w:noProof/>
              </w:rPr>
              <w:t>, 2006)</w:t>
            </w:r>
            <w:r w:rsidRPr="0008241C">
              <w:rPr>
                <w:b/>
              </w:rPr>
              <w:fldChar w:fldCharType="end"/>
            </w:r>
          </w:p>
          <w:p w14:paraId="29C82208" w14:textId="77777777" w:rsidR="00A01204" w:rsidRPr="0008241C" w:rsidRDefault="00A01204" w:rsidP="00A01204">
            <w:pPr>
              <w:rPr>
                <w:rFonts w:ascii="Times New Roman" w:hAnsi="Times New Roman"/>
                <w:sz w:val="21"/>
              </w:rPr>
            </w:pPr>
          </w:p>
          <w:p w14:paraId="7DCE55E2" w14:textId="77777777" w:rsidR="00A01204" w:rsidRPr="0008241C" w:rsidRDefault="00A01204" w:rsidP="00A01204">
            <w:pPr>
              <w:rPr>
                <w:rFonts w:ascii="Times New Roman" w:hAnsi="Times New Roman"/>
              </w:rPr>
            </w:pPr>
            <w:r w:rsidRPr="0008241C">
              <w:rPr>
                <w:rFonts w:ascii="Times New Roman" w:hAnsi="Times New Roman"/>
              </w:rPr>
              <w:t xml:space="preserve">The Kankanaey tribes located in Sagada (Philippines), call their traditional forest management system </w:t>
            </w:r>
            <w:r w:rsidRPr="0008241C">
              <w:rPr>
                <w:rFonts w:ascii="Times New Roman" w:hAnsi="Times New Roman"/>
                <w:i/>
              </w:rPr>
              <w:t xml:space="preserve">saguday. </w:t>
            </w:r>
            <w:r w:rsidRPr="0008241C">
              <w:rPr>
                <w:rFonts w:ascii="Times New Roman" w:hAnsi="Times New Roman"/>
              </w:rPr>
              <w:t xml:space="preserve">This system has contributed to the sustainable provision of materials for household needs, conservation of habitat for wildlife, and cultural and religious practices. </w:t>
            </w:r>
            <w:r w:rsidRPr="0008241C">
              <w:rPr>
                <w:rFonts w:ascii="Times New Roman" w:hAnsi="Times New Roman"/>
                <w:i/>
              </w:rPr>
              <w:t>Saguday</w:t>
            </w:r>
            <w:r w:rsidRPr="0008241C">
              <w:rPr>
                <w:rFonts w:ascii="Times New Roman" w:hAnsi="Times New Roman"/>
              </w:rPr>
              <w:t xml:space="preserve"> is governed by the council of elders who are recognized by the communities, and serve as the carriers of traditional knowledge. The caretakers designated by the council, manage </w:t>
            </w:r>
            <w:r w:rsidRPr="0008241C">
              <w:rPr>
                <w:rFonts w:ascii="Times New Roman" w:hAnsi="Times New Roman"/>
                <w:i/>
              </w:rPr>
              <w:t>Saguday</w:t>
            </w:r>
            <w:r w:rsidRPr="0008241C">
              <w:rPr>
                <w:rFonts w:ascii="Times New Roman" w:hAnsi="Times New Roman"/>
              </w:rPr>
              <w:t xml:space="preserve"> and implement the indigenous rules concerning its use, including tree planting and harvesting, based on their assessment of the forest and its condition. </w:t>
            </w:r>
            <w:r w:rsidRPr="0008241C">
              <w:rPr>
                <w:rFonts w:ascii="Times New Roman" w:hAnsi="Times New Roman"/>
                <w:i/>
              </w:rPr>
              <w:t xml:space="preserve">Saguday </w:t>
            </w:r>
            <w:r w:rsidRPr="0008241C">
              <w:rPr>
                <w:rFonts w:ascii="Times New Roman" w:hAnsi="Times New Roman"/>
              </w:rPr>
              <w:t>incorporates customary law, including: membership rules, harvesting and allocation rules, grazing/cattle management, fire management and penalties for violators.</w:t>
            </w:r>
          </w:p>
          <w:p w14:paraId="6FC1BC27" w14:textId="77777777" w:rsidR="00A01204" w:rsidRPr="0008241C" w:rsidRDefault="00A01204" w:rsidP="00A01204">
            <w:pPr>
              <w:rPr>
                <w:rFonts w:ascii="Times New Roman" w:hAnsi="Times New Roman"/>
              </w:rPr>
            </w:pPr>
          </w:p>
        </w:tc>
      </w:tr>
    </w:tbl>
    <w:p w14:paraId="48D7D7A7" w14:textId="4A209A96" w:rsidR="00A01204" w:rsidRDefault="00A01204" w:rsidP="00A01204">
      <w:pPr>
        <w:rPr>
          <w:sz w:val="22"/>
          <w:szCs w:val="22"/>
        </w:rPr>
      </w:pPr>
    </w:p>
    <w:p w14:paraId="5FD75B9C" w14:textId="77777777" w:rsidR="006D6CC6" w:rsidRPr="0008241C" w:rsidRDefault="006D6CC6" w:rsidP="00A01204">
      <w:pPr>
        <w:rPr>
          <w:sz w:val="22"/>
          <w:szCs w:val="22"/>
        </w:rPr>
      </w:pPr>
    </w:p>
    <w:p w14:paraId="1B790972" w14:textId="77777777" w:rsidR="00A01204" w:rsidRPr="0008241C" w:rsidRDefault="00A01204" w:rsidP="00A01204">
      <w:pPr>
        <w:rPr>
          <w:sz w:val="22"/>
          <w:szCs w:val="22"/>
        </w:rPr>
      </w:pPr>
      <w:r w:rsidRPr="0008241C">
        <w:rPr>
          <w:sz w:val="22"/>
          <w:szCs w:val="22"/>
        </w:rPr>
        <w:t xml:space="preserve">There are many different types of informal traditional institutions involved in the management of terrestrial ecosystems across the region. Traditional institutions are unique to a country or subregion. A recent study in 14 countries, including five in South Asia (Bangladesh, India, Nepal, Sri Lanka and Bhutan), six in South-East Asia (Indonesia, Malaysia, Philippines, Thailand, Vietnam and Lao PDR) and three in East Asia (China, Korea and Japan), found the existence of a remarkable diversity of forest governance institutions </w:t>
      </w:r>
      <w:r w:rsidRPr="0008241C">
        <w:rPr>
          <w:sz w:val="22"/>
          <w:szCs w:val="22"/>
        </w:rPr>
        <w:fldChar w:fldCharType="begin" w:fldLock="1"/>
      </w:r>
      <w:r w:rsidRPr="0008241C">
        <w:rPr>
          <w:sz w:val="22"/>
          <w:szCs w:val="22"/>
        </w:rPr>
        <w:instrText>ADDIN CSL_CITATION {"citationItems":[{"id":"ITEM-1","itemData":{"editor":[{"dropping-particle":"","family":"Inoue","given":"M.","non-dropping-particle":"","parse-names":false,"suffix":""},{"dropping-particle":"","family":"Shivakoti","given":"G.","non-dropping-particle":"","parse-names":false,"suffix":""}],"id":"ITEM-1","issued":{"date-parts":[["2015"]]},"publisher":"SAGE India","title":"Multi‐level Forest Governance in Asia: Concepts, Challenges and the Way Forward","type":"book"},"uris":["http://www.mendeley.com/documents/?uuid=d3c0eafa-e58a-47a8-84ad-553bb7c5b26c"]}],"mendeley":{"formattedCitation":"(Inoue &amp; Shivakoti, 2015)","plainTextFormattedCitation":"(Inoue &amp; Shivakoti, 2015)","previouslyFormattedCitation":"(Inoue &amp; Shivakoti, 2015)"},"properties":{"noteIndex":0},"schema":"https://github.com/citation-style-language/schema/raw/master/csl-citation.json"}</w:instrText>
      </w:r>
      <w:r w:rsidRPr="0008241C">
        <w:rPr>
          <w:sz w:val="22"/>
          <w:szCs w:val="22"/>
        </w:rPr>
        <w:fldChar w:fldCharType="separate"/>
      </w:r>
      <w:r w:rsidRPr="0008241C">
        <w:rPr>
          <w:noProof/>
          <w:sz w:val="22"/>
          <w:szCs w:val="22"/>
        </w:rPr>
        <w:t>(Inoue &amp; Shivakoti, 2015)</w:t>
      </w:r>
      <w:r w:rsidRPr="0008241C">
        <w:rPr>
          <w:sz w:val="22"/>
          <w:szCs w:val="22"/>
        </w:rPr>
        <w:fldChar w:fldCharType="end"/>
      </w:r>
      <w:r w:rsidRPr="0008241C">
        <w:rPr>
          <w:sz w:val="22"/>
          <w:szCs w:val="22"/>
        </w:rPr>
        <w:t xml:space="preserve">. In some cases, traditional institutions have lost their effectiveness in recent decades for various reasons </w:t>
      </w:r>
      <w:r w:rsidRPr="0008241C">
        <w:rPr>
          <w:sz w:val="22"/>
          <w:szCs w:val="22"/>
        </w:rPr>
        <w:fldChar w:fldCharType="begin" w:fldLock="1"/>
      </w:r>
      <w:r w:rsidRPr="0008241C">
        <w:rPr>
          <w:sz w:val="22"/>
          <w:szCs w:val="22"/>
        </w:rPr>
        <w:instrText>ADDIN CSL_CITATION {"citationItems":[{"id":"ITEM-1","itemData":{"DOI":"10.1505/ifor.6.2.136.38397","ISBN":"1465-5489","ISSN":"1465-5489","abstract":"This paper reviews the evolution of forest policies and forestry institutions in Nepal and tracks the accompanying trends of change in the country's forest cover over the last century. Our objective is to provide an essential foundation to the policy reform process that is underway in Nepal and many other Asian countries. The review shows that before 1957 the Nepalese government's focus was on conversion of forestlands to farmlands, and extraction of timber for export. After the nationalisation of the forests in 1957 until 1976, policy-making efforts were oriented towards national control of forests through stringent laws and expansion of the forest bureaucracy. This approach failed as evidenced by widespread deforestation and forest degradation across the country during the 1960s through 1980s. Early efforts of the government and donor agencies to rectify the problem through reforestation and afforestation also largely failed, but these efforts paved the way for subsequent initiation of the participatory approach to forest management in the late 1970s. Since then, community-based forest management evolved continuously under the aegis of supportive forest policies and legislations. The present community forestry program has met with notable successes in some areas. However, the program has been confronted with some contentious issues in recent years including a policy debate over the suitability of forests in the southern lowlands (the terai) for community management and sharing of income obtained from community forests. These and some other issues surrounding the community forestry program are discussed and their implications for designing or improving future forest governance have been identified.","author":[{"dropping-particle":"","family":"Gautam","given":"Ambika P.","non-dropping-particle":"","parse-names":false,"suffix":""},{"dropping-particle":"","family":"Shivakoti","given":"Ganesh P.","non-dropping-particle":"","parse-names":false,"suffix":""},{"dropping-particle":"","family":"Webb","given":"Edward L.","non-dropping-particle":"","parse-names":false,"suffix":""}],"container-title":"International Forestry Review","id":"ITEM-1","issue":"2","issued":{"date-parts":[["2004"]]},"page":"136-148","title":"A review of forest policies, institutions, and changes in the resource condition in Nepal","type":"article-journal","volume":"6"},"uris":["http://www.mendeley.com/documents/?uuid=ae90d15d-befc-452f-b63d-c61bb2a28475"]}],"mendeley":{"formattedCitation":"(Gautam &lt;i&gt;et al.&lt;/i&gt;, 2004)","plainTextFormattedCitation":"(Gautam et al., 2004)","previouslyFormattedCitation":"(Gautam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Gautam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w:t>
      </w:r>
    </w:p>
    <w:p w14:paraId="0D6C23D9" w14:textId="3BB9063A" w:rsidR="00A01204" w:rsidRDefault="00A01204" w:rsidP="00A01204">
      <w:pPr>
        <w:rPr>
          <w:sz w:val="22"/>
          <w:szCs w:val="22"/>
        </w:rPr>
      </w:pPr>
    </w:p>
    <w:p w14:paraId="4430A26E" w14:textId="3233E352" w:rsidR="006D6CC6" w:rsidRDefault="006D6CC6" w:rsidP="00A01204">
      <w:pPr>
        <w:rPr>
          <w:sz w:val="22"/>
          <w:szCs w:val="22"/>
        </w:rPr>
      </w:pPr>
    </w:p>
    <w:p w14:paraId="0BA4A13A" w14:textId="77777777" w:rsidR="006D6CC6" w:rsidRPr="0008241C" w:rsidRDefault="006D6CC6"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569AD4AB" w14:textId="77777777" w:rsidTr="00642B4F">
        <w:tc>
          <w:tcPr>
            <w:tcW w:w="9228" w:type="dxa"/>
          </w:tcPr>
          <w:p w14:paraId="08A7EF9C" w14:textId="77777777" w:rsidR="00A01204" w:rsidRPr="0008241C" w:rsidRDefault="00A01204" w:rsidP="00A01204">
            <w:pPr>
              <w:rPr>
                <w:rFonts w:ascii="Times New Roman" w:hAnsi="Times New Roman"/>
                <w:b/>
              </w:rPr>
            </w:pPr>
            <w:r w:rsidRPr="0008241C">
              <w:rPr>
                <w:rFonts w:ascii="Times New Roman" w:hAnsi="Times New Roman"/>
                <w:b/>
              </w:rPr>
              <w:lastRenderedPageBreak/>
              <w:t>Box 2.7 Traditional village councils for forest management in India</w:t>
            </w:r>
          </w:p>
          <w:p w14:paraId="2D9FFADB" w14:textId="77777777" w:rsidR="00A01204" w:rsidRPr="0008241C" w:rsidRDefault="00A01204" w:rsidP="00A01204">
            <w:pPr>
              <w:rPr>
                <w:rFonts w:ascii="Times New Roman" w:hAnsi="Times New Roman"/>
              </w:rPr>
            </w:pPr>
          </w:p>
          <w:p w14:paraId="6D676C76" w14:textId="77777777" w:rsidR="00A01204" w:rsidRPr="0008241C" w:rsidRDefault="00A01204" w:rsidP="00A01204">
            <w:pPr>
              <w:rPr>
                <w:rFonts w:ascii="Times New Roman" w:hAnsi="Times New Roman"/>
              </w:rPr>
            </w:pPr>
            <w:r w:rsidRPr="0008241C">
              <w:rPr>
                <w:rFonts w:ascii="Times New Roman" w:hAnsi="Times New Roman"/>
                <w:i/>
              </w:rPr>
              <w:t>Van Panchayats</w:t>
            </w:r>
            <w:r w:rsidRPr="0008241C">
              <w:rPr>
                <w:rFonts w:ascii="Times New Roman" w:hAnsi="Times New Roman"/>
              </w:rPr>
              <w:t xml:space="preserve">, are traditional community forestry institutions that can be found in many parts of the Uttarakhand State. They have considerable autonomy in decision-making and control over the forest. An estimated 12,089 </w:t>
            </w:r>
            <w:r w:rsidRPr="0008241C">
              <w:rPr>
                <w:rFonts w:ascii="Times New Roman" w:hAnsi="Times New Roman"/>
                <w:i/>
              </w:rPr>
              <w:t xml:space="preserve">Van Panchayats </w:t>
            </w:r>
            <w:r w:rsidRPr="0008241C">
              <w:rPr>
                <w:rFonts w:ascii="Times New Roman" w:hAnsi="Times New Roman"/>
              </w:rPr>
              <w:t xml:space="preserve">cover (approx.) ~545,000 ha of forestland of the state. They have balanced the maintenance of ecological services, such as soil fertility and water source protection, with regulated grazing and the collection of forest resources necessary to support local livelihoods. High stakes in the forest, and strong bonds of trust among villagers, have allowed many of the </w:t>
            </w:r>
            <w:r w:rsidRPr="0008241C">
              <w:rPr>
                <w:rFonts w:ascii="Times New Roman" w:hAnsi="Times New Roman"/>
                <w:i/>
              </w:rPr>
              <w:t xml:space="preserve">Van Panchayats </w:t>
            </w:r>
            <w:r w:rsidRPr="0008241C">
              <w:rPr>
                <w:rFonts w:ascii="Times New Roman" w:hAnsi="Times New Roman"/>
              </w:rPr>
              <w:t xml:space="preserve">to remain successful till day. These village institutions have displayed remarkable resilience and adaptation to changing internal and external environments (Misra </w:t>
            </w:r>
            <w:r w:rsidRPr="0008241C">
              <w:rPr>
                <w:rFonts w:ascii="Times New Roman" w:hAnsi="Times New Roman"/>
                <w:i/>
              </w:rPr>
              <w:t>et al.</w:t>
            </w:r>
            <w:r w:rsidRPr="0008241C">
              <w:rPr>
                <w:rFonts w:ascii="Times New Roman" w:hAnsi="Times New Roman"/>
              </w:rPr>
              <w:t xml:space="preserve">, 2009). </w:t>
            </w:r>
            <w:r w:rsidRPr="0008241C">
              <w:rPr>
                <w:rFonts w:ascii="Times New Roman" w:hAnsi="Times New Roman"/>
                <w:i/>
              </w:rPr>
              <w:t xml:space="preserve">Van Panchayat </w:t>
            </w:r>
            <w:r w:rsidRPr="0008241C">
              <w:rPr>
                <w:rFonts w:ascii="Times New Roman" w:hAnsi="Times New Roman"/>
              </w:rPr>
              <w:t xml:space="preserve">rules have support from the government and have continuously evolved. Similarly, </w:t>
            </w:r>
            <w:r w:rsidRPr="0008241C">
              <w:rPr>
                <w:rFonts w:ascii="Times New Roman" w:hAnsi="Times New Roman"/>
                <w:i/>
              </w:rPr>
              <w:t xml:space="preserve">Mahila Mangal Dals </w:t>
            </w:r>
            <w:r w:rsidRPr="0008241C">
              <w:rPr>
                <w:rFonts w:ascii="Times New Roman" w:hAnsi="Times New Roman"/>
              </w:rPr>
              <w:t xml:space="preserve">(women self-help groups) have effective control over the management of the village forest for the collection of fuelwood, fodder and water as it is almost exclusively women’s work in the Indian Himalaya Region </w:t>
            </w:r>
            <w:r w:rsidRPr="0008241C">
              <w:fldChar w:fldCharType="begin" w:fldLock="1"/>
            </w:r>
            <w:r w:rsidRPr="0008241C">
              <w:rPr>
                <w:rFonts w:ascii="Times New Roman" w:hAnsi="Times New Roman"/>
              </w:rPr>
              <w:instrText>ADDIN CSL_CITATION {"citationItems":[{"id":"ITEM-1","itemData":{"DOI":"10.1080/13504500903332008","ISSN":"1350-4509","author":[{"dropping-particle":"","family":"Misra","given":"S.","non-dropping-particle":"","parse-names":false,"suffix":""},{"dropping-particle":"","family":"Maikhuri","given":"R. K.","non-dropping-particle":"","parse-names":false,"suffix":""},{"dropping-particle":"","family":"Dhyani","given":"D.","non-dropping-particle":"","parse-names":false,"suffix":""},{"dropping-particle":"","family":"Rao","given":"K. S.","non-dropping-particle":"","parse-names":false,"suffix":""}],"container-title":"International Journal of Sustainable Development &amp; World Ecology","id":"ITEM-1","issue":"6","issued":{"date-parts":[["2009","12"]]},"page":"404-416","title":"Assessment of traditional rights, local interference and natural resource management in Kedarnath Wildlife Sanctuary","type":"article-journal","volume":"16"},"uris":["http://www.mendeley.com/documents/?uuid=80d12abb-cb45-46a6-878b-062520d61cd8"]},{"id":"ITEM-2","itemData":{"DOI":"10.1016/j.biombioe.2011.01.022","ISSN":"09619534","abstract":"Fodder plays a major role in crop-livestock-manure-soil nutrient cycle of farms in middle mountains of the Himalaya. In Garhwal part of Indian Himalayan Region fodder is mainly collected by lopping the vegetative biomass of trees, shrubs, herbs and grasses. The present study was carried out to understand the fodder utilization pattern, energy budget and problems related to fodder biomass removal in existing traditional hill agro-ecosystems prevalent at different altitudes of Garhwal Himalaya. The total fodder collection at different altitudes varied for green and dry fodder. The total green fodder collection ranged from 64.4 ?? 3.60 to 84.0 ?? 6.23 kg household\n                        -1 day\n                        -1 whereas, total dry fodder collection ranged from 62.4 ?? 1.66 to 80.4 ?? 5.11 kg household\n                        -1 day\n                        -1. Fodder collection was varied in summer (March-October) and winter months (November-February) of the year. The labor energy expended for fodder collection varied from 832.78 ?? 61.05 to 1192.44 ?? 45.66 MJ household\n                        -1 year\n                        -1. In last few years fodder removal has enhanced resource extraction conflicts, malnutrition of women and their off-springs, improper education of females, increased health and life hazards, accidents because of collapse, etc. For better utilization of dry fodder in hilly areas, the farmers and livestock owners should be motivated and educated toward modern feeding options. Novel feeding system of complete feed and silage preparation for lean periods is well suited to hilly states like Uttarakhand that needs to be promoted. The study also aims to help in developing suitable policy to lessen the impact of degradation of forests for fodder by developing fodder bank models in each village cluster of Uttarakhand. ?? 2011 Elsevier Ltd.","author":[{"dropping-particle":"","family":"Dhyani","given":"Shalini","non-dropping-particle":"","parse-names":false,"suffix":""},{"dropping-particle":"","family":"Maikhuri","given":"R. K.","non-dropping-particle":"","parse-names":false,"suffix":""},{"dropping-particle":"","family":"Dhyani","given":"D.","non-dropping-particle":"","parse-names":false,"suffix":""}],"container-title":"Biomass and Bioenergy","id":"ITEM-2","issue":"5","issued":{"date-parts":[["2011"]]},"page":"1823-1832","publisher":"Elsevier Ltd","title":"Energy budget of fodder harvesting pattern along the altitudinal gradient in Garhwal Himalaya, India","type":"article-journal","volume":"35"},"uris":["http://www.mendeley.com/documents/?uuid=a6fb1ec6-c8ec-4ba1-b39b-fd9ea39b48fd"]}],"mendeley":{"formattedCitation":"(Dhyani &lt;i&gt;et al.&lt;/i&gt;, 2011; Misra &lt;i&gt;et al.&lt;/i&gt;, 2009)","plainTextFormattedCitation":"(Dhyani et al., 2011; Misra et al., 2009)","previouslyFormattedCitation":"(Dhyani &lt;i&gt;et al.&lt;/i&gt;, 2011; Misra &lt;i&gt;et al.&lt;/i&gt;, 2009)"},"properties":{"noteIndex":0},"schema":"https://github.com/citation-style-language/schema/raw/master/csl-citation.json"}</w:instrText>
            </w:r>
            <w:r w:rsidRPr="0008241C">
              <w:fldChar w:fldCharType="separate"/>
            </w:r>
            <w:r w:rsidRPr="0008241C">
              <w:rPr>
                <w:rFonts w:ascii="Times New Roman" w:hAnsi="Times New Roman"/>
                <w:noProof/>
              </w:rPr>
              <w:t xml:space="preserve">(Dhyani </w:t>
            </w:r>
            <w:r w:rsidRPr="0008241C">
              <w:rPr>
                <w:rFonts w:ascii="Times New Roman" w:hAnsi="Times New Roman"/>
                <w:i/>
                <w:noProof/>
              </w:rPr>
              <w:t>et al.</w:t>
            </w:r>
            <w:r w:rsidRPr="0008241C">
              <w:rPr>
                <w:rFonts w:ascii="Times New Roman" w:hAnsi="Times New Roman"/>
                <w:noProof/>
              </w:rPr>
              <w:t xml:space="preserve">, 2011; Misra </w:t>
            </w:r>
            <w:r w:rsidRPr="0008241C">
              <w:rPr>
                <w:rFonts w:ascii="Times New Roman" w:hAnsi="Times New Roman"/>
                <w:i/>
                <w:noProof/>
              </w:rPr>
              <w:t>et al.</w:t>
            </w:r>
            <w:r w:rsidRPr="0008241C">
              <w:rPr>
                <w:rFonts w:ascii="Times New Roman" w:hAnsi="Times New Roman"/>
                <w:noProof/>
              </w:rPr>
              <w:t>, 2009)</w:t>
            </w:r>
            <w:r w:rsidRPr="0008241C">
              <w:fldChar w:fldCharType="end"/>
            </w:r>
            <w:r w:rsidRPr="0008241C">
              <w:rPr>
                <w:rFonts w:ascii="Times New Roman" w:hAnsi="Times New Roman"/>
              </w:rPr>
              <w:t>.</w:t>
            </w:r>
          </w:p>
          <w:p w14:paraId="33B8E0F5" w14:textId="77777777" w:rsidR="00A01204" w:rsidRPr="0008241C" w:rsidRDefault="00A01204" w:rsidP="00A01204">
            <w:pPr>
              <w:rPr>
                <w:rFonts w:ascii="Times New Roman" w:hAnsi="Times New Roman"/>
              </w:rPr>
            </w:pPr>
          </w:p>
        </w:tc>
      </w:tr>
    </w:tbl>
    <w:p w14:paraId="0CDD90C5"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7E61D343" w14:textId="77777777" w:rsidTr="00642B4F">
        <w:tc>
          <w:tcPr>
            <w:tcW w:w="9228" w:type="dxa"/>
          </w:tcPr>
          <w:p w14:paraId="2B079794" w14:textId="77777777" w:rsidR="00A01204" w:rsidRPr="0008241C" w:rsidRDefault="00A01204" w:rsidP="00A01204">
            <w:pPr>
              <w:rPr>
                <w:rFonts w:ascii="Times New Roman" w:hAnsi="Times New Roman"/>
                <w:b/>
              </w:rPr>
            </w:pPr>
            <w:r w:rsidRPr="0008241C">
              <w:rPr>
                <w:rFonts w:ascii="Times New Roman" w:hAnsi="Times New Roman"/>
                <w:b/>
              </w:rPr>
              <w:t>Box 2.8 Traditional institutions and conservation benefits in Cambodia</w:t>
            </w:r>
          </w:p>
          <w:p w14:paraId="5D4EE394" w14:textId="77777777" w:rsidR="00A01204" w:rsidRPr="0008241C" w:rsidRDefault="00A01204" w:rsidP="00A01204">
            <w:pPr>
              <w:rPr>
                <w:rFonts w:ascii="Times New Roman" w:hAnsi="Times New Roman"/>
              </w:rPr>
            </w:pPr>
          </w:p>
          <w:p w14:paraId="367D844D" w14:textId="77777777" w:rsidR="00A01204" w:rsidRPr="0008241C" w:rsidRDefault="00A01204" w:rsidP="00A01204">
            <w:pPr>
              <w:rPr>
                <w:rFonts w:ascii="Times New Roman" w:hAnsi="Times New Roman"/>
              </w:rPr>
            </w:pPr>
            <w:r w:rsidRPr="0008241C">
              <w:rPr>
                <w:rFonts w:ascii="Times New Roman" w:hAnsi="Times New Roman"/>
              </w:rPr>
              <w:t xml:space="preserve">The Virachey National Park in North-East Cambodia encompasses part of the ancestral territory of the ethnic Brao people who have developed different types of tenure regimes to promote the sustainable use of local resources to maximize benefits. Some of these traditional approaches, such as the management of the Dipterocarp wood resin trees as an inheritable private property by the Brao people, have proved to be successful traditional approaches to management of forest ecosystem services in the area </w:t>
            </w:r>
            <w:r w:rsidRPr="0008241C">
              <w:fldChar w:fldCharType="begin" w:fldLock="1"/>
            </w:r>
            <w:r w:rsidRPr="0008241C">
              <w:rPr>
                <w:rFonts w:ascii="Times New Roman" w:hAnsi="Times New Roman"/>
              </w:rPr>
              <w:instrText>ADDIN CSL_CITATION {"citationItems":[{"id":"ITEM-1","itemData":{"DOI":"10.1007/s00267-003-2995-5","ISBN":"0364-152X","ISSN":"0364152X","PMID":"15015693","abstract":"The management of tropical protected areas is a contentious issue in resource management and often leads to an unproductive polarization of viewpoints supporting either \"protectionist\" or \"sustainable development\" paradigms. This paper argues for a context-driven approach whereby effective management requires inputs from both paradigms in different situations. A key element of context is understanding long-practiced resource tenures and their ability to meet future conservation and livelihood goals. Different types of tenure arrangements are often required for different resources. This approach is illustrated by analysis of Virachey National Park in NE Cambodia. This park encompasses part of the ancestral territory of ethnic Brao people, who rely upon swidden agriculture, fish, terrestrial wildlife, and various nontimber forest products (NTFPs) for their livelihoods. These people have developed a mix of resource tenure regimes to promote sustainable use and to maximize local benefits. In the face of contemporary pressures, some of these traditional approaches are effective, while others are not. The paper suggests avenues for building on long-established management practices of the Brao to achieve park management goals while enhancing the welfare of the Brao people. A mix of private ownership, common property management, and central government involvement may be required to maximize benefits to local people and ensure long-term protection of biodiversity.","author":[{"dropping-particle":"","family":"Baird","given":"Ian G.","non-dropping-particle":"","parse-names":false,"suffix":""},{"dropping-particle":"","family":"Dearden","given":"Philip","non-dropping-particle":"","parse-names":false,"suffix":""}],"container-title":"Environmental Management","id":"ITEM-1","issue":"5","issued":{"date-parts":[["2003"]]},"page":"541-550","title":"Biodiversity Conservation and Resource Tenure Regimes: A Case Study from Northeast Cambodia","type":"article","volume":"32"},"uris":["http://www.mendeley.com/documents/?uuid=8bb43094-ece5-48ce-ba54-6c71c0527779"]}],"mendeley":{"formattedCitation":"(Baird &amp; Dearden, 2003)","plainTextFormattedCitation":"(Baird &amp; Dearden, 2003)","previouslyFormattedCitation":"(Baird &amp; Dearden, 2003)"},"properties":{"noteIndex":0},"schema":"https://github.com/citation-style-language/schema/raw/master/csl-citation.json"}</w:instrText>
            </w:r>
            <w:r w:rsidRPr="0008241C">
              <w:fldChar w:fldCharType="separate"/>
            </w:r>
            <w:r w:rsidRPr="0008241C">
              <w:rPr>
                <w:rFonts w:ascii="Times New Roman" w:hAnsi="Times New Roman"/>
                <w:noProof/>
              </w:rPr>
              <w:t>(Baird &amp; Dearden, 2003)</w:t>
            </w:r>
            <w:r w:rsidRPr="0008241C">
              <w:fldChar w:fldCharType="end"/>
            </w:r>
            <w:r w:rsidRPr="0008241C">
              <w:rPr>
                <w:rFonts w:ascii="Times New Roman" w:hAnsi="Times New Roman"/>
              </w:rPr>
              <w:t>.</w:t>
            </w:r>
          </w:p>
          <w:p w14:paraId="08494828" w14:textId="77777777" w:rsidR="00A01204" w:rsidRPr="0008241C" w:rsidRDefault="00A01204" w:rsidP="00A01204">
            <w:pPr>
              <w:rPr>
                <w:rFonts w:ascii="Times New Roman" w:hAnsi="Times New Roman"/>
              </w:rPr>
            </w:pPr>
          </w:p>
        </w:tc>
      </w:tr>
    </w:tbl>
    <w:p w14:paraId="09F29C0B" w14:textId="63E257D2" w:rsidR="00A01204" w:rsidRDefault="00A01204" w:rsidP="00A01204">
      <w:pPr>
        <w:rPr>
          <w:sz w:val="22"/>
          <w:szCs w:val="22"/>
        </w:rPr>
      </w:pPr>
    </w:p>
    <w:p w14:paraId="7D4FFF8F" w14:textId="77777777" w:rsidR="006D6CC6" w:rsidRPr="0008241C" w:rsidRDefault="006D6CC6" w:rsidP="00A01204">
      <w:pPr>
        <w:rPr>
          <w:sz w:val="22"/>
          <w:szCs w:val="22"/>
        </w:rPr>
      </w:pPr>
    </w:p>
    <w:p w14:paraId="3B58F849" w14:textId="77777777" w:rsidR="00A01204" w:rsidRPr="0008241C" w:rsidRDefault="00A01204" w:rsidP="00A01204">
      <w:pPr>
        <w:rPr>
          <w:sz w:val="22"/>
          <w:szCs w:val="22"/>
        </w:rPr>
      </w:pPr>
      <w:r w:rsidRPr="0008241C">
        <w:rPr>
          <w:sz w:val="22"/>
          <w:szCs w:val="22"/>
        </w:rPr>
        <w:t>A number of regional organizations are involved in the management of biodiversity and ecosystems across the Asia-Pacific. The International Centre for Integrated Mountain Development is contributing to the management of biodiversity and ecosystems in eight countries (Afghanistan, Bangladesh, Bhutan, China, India, Myanmar, Nepal, and Pakistan). The six countries in the Mekong River Basin (China, Myanmar, Thailand, Lao PDR, Cambodia, and Viet Nam) are collaborating in the management of transboundary water and associated biodiversity and ecosystem resources, through the Mekong River Commission.</w:t>
      </w:r>
    </w:p>
    <w:p w14:paraId="5F39DB63" w14:textId="77777777" w:rsidR="00A01204" w:rsidRPr="0008241C" w:rsidRDefault="00A01204" w:rsidP="00A01204">
      <w:pPr>
        <w:rPr>
          <w:sz w:val="22"/>
          <w:szCs w:val="22"/>
        </w:rPr>
      </w:pPr>
    </w:p>
    <w:p w14:paraId="49A2611F" w14:textId="77777777" w:rsidR="00A01204" w:rsidRPr="0008241C" w:rsidRDefault="00A01204" w:rsidP="00A01204">
      <w:pPr>
        <w:rPr>
          <w:sz w:val="22"/>
          <w:szCs w:val="22"/>
        </w:rPr>
      </w:pPr>
      <w:r w:rsidRPr="0008241C">
        <w:rPr>
          <w:sz w:val="22"/>
          <w:szCs w:val="22"/>
        </w:rPr>
        <w:t xml:space="preserve">The ASEAN Centre for Biodiversity (ACB) serves as a centre of excellence for conservation and the sustainable use of biodiversity by promoting collaboration among the 10 ASEAN member states (Brunei Darussalam, Cambodia, Indonesia, Lao PDR, Malaysia, Myanmar, Philippines, Singapore, Thailand, and Vietnam), international development institutions, and the donor community. The corporate social responsibility programme is one of the best practices promoted by the ACB. The Biodiversity and Climate Change Project of the ACB successfully implemented pilot initiatives in different member states, including in: Lao PDR, Myanmar and Vietnam </w:t>
      </w:r>
      <w:r w:rsidRPr="0008241C">
        <w:rPr>
          <w:sz w:val="22"/>
          <w:szCs w:val="22"/>
        </w:rPr>
        <w:fldChar w:fldCharType="begin" w:fldLock="1"/>
      </w:r>
      <w:r w:rsidRPr="0008241C">
        <w:rPr>
          <w:sz w:val="22"/>
          <w:szCs w:val="22"/>
        </w:rPr>
        <w:instrText>ADDIN CSL_CITATION {"citationItems":[{"id":"ITEM-1","itemData":{"URL":"http://www.aseanbiodiversity.org/phocadownload/reports/2014ACBAnnualReport.pdf","author":[{"dropping-particle":"","family":"ASEAN Center for Biodiversity","given":"","non-dropping-particle":"","parse-names":false,"suffix":""}],"id":"ITEM-1","issued":{"date-parts":[["2014"]]},"title":"ASEAN Center for Biodiversity: Annual Report 2014","type":"webpage"},"uris":["http://www.mendeley.com/documents/?uuid=d715c77b-8a63-4093-bf76-318532c0029e"]}],"mendeley":{"formattedCitation":"(ASEAN Center for Biodiversity, 2014)","plainTextFormattedCitation":"(ASEAN Center for Biodiversity, 2014)","previouslyFormattedCitation":"(ASEAN Center for Biodiversity, 2014)"},"properties":{"noteIndex":0},"schema":"https://github.com/citation-style-language/schema/raw/master/csl-citation.json"}</w:instrText>
      </w:r>
      <w:r w:rsidRPr="0008241C">
        <w:rPr>
          <w:sz w:val="22"/>
          <w:szCs w:val="22"/>
        </w:rPr>
        <w:fldChar w:fldCharType="separate"/>
      </w:r>
      <w:r w:rsidRPr="0008241C">
        <w:rPr>
          <w:noProof/>
          <w:sz w:val="22"/>
          <w:szCs w:val="22"/>
        </w:rPr>
        <w:t>(ASEAN Center for Biodiversity, 2014)</w:t>
      </w:r>
      <w:r w:rsidRPr="0008241C">
        <w:rPr>
          <w:sz w:val="22"/>
          <w:szCs w:val="22"/>
        </w:rPr>
        <w:fldChar w:fldCharType="end"/>
      </w:r>
      <w:r w:rsidRPr="0008241C">
        <w:rPr>
          <w:sz w:val="22"/>
          <w:szCs w:val="22"/>
        </w:rPr>
        <w:t xml:space="preserve">. </w:t>
      </w:r>
    </w:p>
    <w:p w14:paraId="7574BB46" w14:textId="77777777" w:rsidR="00A01204" w:rsidRPr="0008241C" w:rsidRDefault="00A01204" w:rsidP="00A01204">
      <w:pPr>
        <w:rPr>
          <w:sz w:val="22"/>
          <w:szCs w:val="22"/>
        </w:rPr>
      </w:pPr>
    </w:p>
    <w:p w14:paraId="1A41648B" w14:textId="77777777" w:rsidR="00A01204" w:rsidRPr="0008241C" w:rsidRDefault="00A01204" w:rsidP="00A01204">
      <w:pPr>
        <w:rPr>
          <w:sz w:val="22"/>
          <w:szCs w:val="22"/>
        </w:rPr>
      </w:pPr>
      <w:r w:rsidRPr="0008241C">
        <w:rPr>
          <w:sz w:val="22"/>
          <w:szCs w:val="22"/>
        </w:rPr>
        <w:t xml:space="preserve">Some international agencies are also active in the conservation of the region’s biodiversity and ecosystems. The Critical Ecosystem Partnership Fund is playing important roles to enable civil society to participate in, and benefit from, conserving some of the world’s biodiversity hotspots located in the region, including the Eastern Himalayas, Indo-Burma Mountains of Southwest China, Philippines, Polynesia-Micronesia, Sunderland, Western Ghats of India, and Sri Lanka. The fund directly supports conservation efforts of indigenous peoples and local communities. The Nature Conservancy has been providing practical tools and approaches to the stakeholders for conservation of Orangutan forests in Borneo, and is playing a catalytic role in the conservation of private land in China’s Sichuan province, through an innovative initiative, the ‘Land Trust Reserve’ </w:t>
      </w:r>
      <w:r w:rsidRPr="0008241C">
        <w:rPr>
          <w:sz w:val="22"/>
          <w:szCs w:val="22"/>
        </w:rPr>
        <w:fldChar w:fldCharType="begin" w:fldLock="1"/>
      </w:r>
      <w:r w:rsidRPr="0008241C">
        <w:rPr>
          <w:sz w:val="22"/>
          <w:szCs w:val="22"/>
        </w:rPr>
        <w:instrText>ADDIN CSL_CITATION {"citationItems":[{"id":"ITEM-1","itemData":{"author":[{"dropping-particle":"","family":"International Land Conservation Network","given":"","non-dropping-particle":"","parse-names":false,"suffix":""}],"container-title":"Continuing Medical Education","id":"ITEM-1","issue":"September 2016","issued":{"date-parts":[["2016"]]},"page":"ILCN Newsletter","publisher-place":"Cambridge MA, USA","title":"International Land Conservation Network","type":"article-newspaper"},"uris":["http://www.mendeley.com/documents/?uuid=b59a054f-0d96-49a0-a871-ba3fc07b79b9"]}],"mendeley":{"formattedCitation":"(International Land Conservation Network, 2016)","plainTextFormattedCitation":"(International Land Conservation Network, 2016)","previouslyFormattedCitation":"(International Land Conservation Network, 2016)"},"properties":{"noteIndex":0},"schema":"https://github.com/citation-style-language/schema/raw/master/csl-citation.json"}</w:instrText>
      </w:r>
      <w:r w:rsidRPr="0008241C">
        <w:rPr>
          <w:sz w:val="22"/>
          <w:szCs w:val="22"/>
        </w:rPr>
        <w:fldChar w:fldCharType="separate"/>
      </w:r>
      <w:r w:rsidRPr="0008241C">
        <w:rPr>
          <w:noProof/>
          <w:sz w:val="22"/>
          <w:szCs w:val="22"/>
        </w:rPr>
        <w:t>(International Land Conservation Network, 2016)</w:t>
      </w:r>
      <w:r w:rsidRPr="0008241C">
        <w:rPr>
          <w:sz w:val="22"/>
          <w:szCs w:val="22"/>
        </w:rPr>
        <w:fldChar w:fldCharType="end"/>
      </w:r>
      <w:r w:rsidRPr="0008241C">
        <w:rPr>
          <w:sz w:val="22"/>
          <w:szCs w:val="22"/>
        </w:rPr>
        <w:t>.</w:t>
      </w:r>
    </w:p>
    <w:p w14:paraId="59BAE290" w14:textId="77777777" w:rsidR="00A01204" w:rsidRPr="0008241C" w:rsidRDefault="00A01204" w:rsidP="00A01204">
      <w:pPr>
        <w:rPr>
          <w:sz w:val="22"/>
          <w:szCs w:val="22"/>
        </w:rPr>
      </w:pPr>
    </w:p>
    <w:p w14:paraId="7192A5B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699" w:name="2.5.1.2__Aquatic_ecosystems"/>
      <w:bookmarkStart w:id="700" w:name="_Toc504317150"/>
      <w:bookmarkStart w:id="701" w:name="_Toc504317843"/>
      <w:bookmarkStart w:id="702" w:name="_Toc504321189"/>
      <w:bookmarkEnd w:id="699"/>
      <w:r w:rsidRPr="0008241C">
        <w:rPr>
          <w:b/>
          <w:sz w:val="22"/>
          <w:szCs w:val="24"/>
        </w:rPr>
        <w:lastRenderedPageBreak/>
        <w:t>2.5.1.3</w:t>
      </w:r>
      <w:r w:rsidRPr="0008241C">
        <w:rPr>
          <w:b/>
          <w:sz w:val="22"/>
          <w:szCs w:val="24"/>
        </w:rPr>
        <w:tab/>
        <w:t>Influence on aquatic ecosystems</w:t>
      </w:r>
      <w:bookmarkEnd w:id="700"/>
      <w:bookmarkEnd w:id="701"/>
      <w:bookmarkEnd w:id="702"/>
    </w:p>
    <w:p w14:paraId="21ED7EC2" w14:textId="77777777" w:rsidR="00A01204" w:rsidRPr="0008241C" w:rsidRDefault="00A01204" w:rsidP="00A01204">
      <w:pPr>
        <w:rPr>
          <w:sz w:val="22"/>
          <w:szCs w:val="22"/>
        </w:rPr>
      </w:pPr>
    </w:p>
    <w:p w14:paraId="2F24A162" w14:textId="6386B720" w:rsidR="00A01204" w:rsidRDefault="00A01204" w:rsidP="00A01204">
      <w:pPr>
        <w:rPr>
          <w:sz w:val="22"/>
          <w:szCs w:val="22"/>
        </w:rPr>
      </w:pPr>
      <w:r w:rsidRPr="0008241C">
        <w:rPr>
          <w:sz w:val="22"/>
          <w:szCs w:val="22"/>
        </w:rPr>
        <w:t xml:space="preserve">The Asia-Pacific has some of the most biodiversity-rich marine aquatic ecosystems in the world and freshwater wetlands that harbour threatened species of flora and fauna and serve as resting places for many migratory and globally threatened birds. These wetlands command high cultural and economic significance for many ethnic groups dependent on wetlands for their livelihoods. People from across the region have high levels of participation in small scale fisheries to sustain their livelihoods, and have high reliance on fish as the major source of protein. </w:t>
      </w:r>
    </w:p>
    <w:p w14:paraId="422C2DE0" w14:textId="77777777" w:rsidR="006D6CC6" w:rsidRPr="0008241C" w:rsidRDefault="006D6CC6" w:rsidP="00A01204">
      <w:pPr>
        <w:rPr>
          <w:sz w:val="22"/>
          <w:szCs w:val="22"/>
        </w:rPr>
      </w:pPr>
    </w:p>
    <w:p w14:paraId="2B4FFC54"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1F0D9F40" w14:textId="77777777" w:rsidTr="00642B4F">
        <w:tc>
          <w:tcPr>
            <w:tcW w:w="9228" w:type="dxa"/>
          </w:tcPr>
          <w:p w14:paraId="368FE02F" w14:textId="77777777" w:rsidR="00A01204" w:rsidRPr="0008241C" w:rsidRDefault="00A01204" w:rsidP="00A01204">
            <w:pPr>
              <w:rPr>
                <w:rFonts w:ascii="Times New Roman" w:hAnsi="Times New Roman"/>
                <w:b/>
              </w:rPr>
            </w:pPr>
            <w:r w:rsidRPr="0008241C">
              <w:rPr>
                <w:rFonts w:ascii="Times New Roman" w:hAnsi="Times New Roman"/>
                <w:b/>
              </w:rPr>
              <w:t>Box 2.9 Role of formal institutions in managing aquatic ecosystem services in China</w:t>
            </w:r>
          </w:p>
          <w:p w14:paraId="4898315B" w14:textId="77777777" w:rsidR="00A01204" w:rsidRPr="0008241C" w:rsidRDefault="00A01204" w:rsidP="00A01204">
            <w:pPr>
              <w:rPr>
                <w:rFonts w:ascii="Times New Roman" w:hAnsi="Times New Roman"/>
                <w:sz w:val="21"/>
              </w:rPr>
            </w:pPr>
          </w:p>
          <w:p w14:paraId="11AA5870" w14:textId="77777777" w:rsidR="00A01204" w:rsidRPr="0008241C" w:rsidRDefault="00A01204" w:rsidP="00A01204">
            <w:pPr>
              <w:rPr>
                <w:rFonts w:ascii="Times New Roman" w:hAnsi="Times New Roman"/>
              </w:rPr>
            </w:pPr>
            <w:r w:rsidRPr="0008241C">
              <w:rPr>
                <w:rFonts w:ascii="Times New Roman" w:hAnsi="Times New Roman"/>
              </w:rPr>
              <w:t>Jiaozhou Bay, covers an area of 343.5 km</w:t>
            </w:r>
            <w:r w:rsidRPr="0008241C">
              <w:rPr>
                <w:rFonts w:ascii="Times New Roman" w:hAnsi="Times New Roman"/>
                <w:position w:val="8"/>
                <w:sz w:val="14"/>
              </w:rPr>
              <w:t>2</w:t>
            </w:r>
            <w:r w:rsidRPr="0008241C">
              <w:rPr>
                <w:rFonts w:ascii="Times New Roman" w:hAnsi="Times New Roman"/>
              </w:rPr>
              <w:t xml:space="preserve">, and is a semi-enclosed shallow-water body situated on the southern coast of the Shandong Peninsula in East China. It exemplifies a typical case where ecosystem services (e.g. tourism, fisheries, transportation) strongly support urban development. The management of the Bay is governed by four plans, three local and one regional. These influence the coastal institutional networks and determine whether the ecosystem services concept will be considered in the management of the Bay. In addition, there is a number of: policies, legislation, regulations, and government requirements pertaining to the Bay. These formal institutions and organizations are critical for managing the utilization of the ecosystem services </w:t>
            </w:r>
            <w:r w:rsidRPr="0008241C">
              <w:fldChar w:fldCharType="begin" w:fldLock="1"/>
            </w:r>
            <w:r w:rsidRPr="0008241C">
              <w:rPr>
                <w:rFonts w:ascii="Times New Roman" w:hAnsi="Times New Roman"/>
              </w:rPr>
              <w:instrText>ADDIN CSL_CITATION {"citationItems":[{"id":"ITEM-1","itemData":{"DOI":"10.1016/j.ocecoaman.2015.02.001","ISSN":"09645691","abstract":"This paper explains how the practice of integrating ecosystem-service thinking (i.e., ecological benefits for human beings) and institutions (i.e., organisations, policy rules) is essential for coastal spatial planning. Adopting an integrated perspective on ecosystem services (ESs) both helps understand a wide range of possible services and, at the same time, attune institution to local resource patterns. The objective of this paper is to identify the extent to which ESs are integrated in a specific coastal strategic planning case. A subsequent objective is to understand whether institutions are capable of managing ESs in terms of uncovering institutional strengths and weaknesses that may exist in taking ESs into account in existing institutional practices. These two questions are addressed through the application of a content analysis method and a multi-level analysis framework on formal institutions. Jiaozhou Bay in China is used as an illustrative case. The results show that some ESs have been implicitly acknowledged, but by no means the whole range. This partial ES implementation could result from any of four institutional weaknesses in the strategic plans of Jiaozhou Bay, namely a dominant market oriented interest, fragmented institutional structures for managing ESs, limited ES assessment, and a lack of integrated reflection of the social value of ESs in decision-making. Finally, generalizations of multi-level institutional settings on ES integration, such as an inter-organisational fragmentation and a limited use of ES assessment in operation, are made together with other international case studies. Meanwhile, the comparison highlights the influences of extensive market-oriented incentives and governments' exclusive responsibilities on ES governance in the Chinese context.","author":[{"dropping-particle":"","family":"Li","given":"Ruiqian","non-dropping-particle":"","parse-names":false,"suffix":""},{"dropping-particle":"","family":"Li","given":"Yongfu","non-dropping-particle":"","parse-names":false,"suffix":""},{"dropping-particle":"","family":"Brink","given":"Margo","non-dropping-particle":"van den","parse-names":false,"suffix":""},{"dropping-particle":"","family":"Woltjer","given":"Johan","non-dropping-particle":"","parse-names":false,"suffix":""}],"container-title":"Ocean and Coastal Management","id":"ITEM-1","issued":{"date-parts":[["2015"]]},"page":"1-15","publisher":"Elsevier Ltd","title":"The capacities of institutions for the integration of ecosystem services in coastal strategic planning: The case of Jiaozhou Bay","type":"article-journal","volume":"107"},"uris":["http://www.mendeley.com/documents/?uuid=976c414a-3d91-4c71-a5f8-7c66423eb8ee"]}],"mendeley":{"formattedCitation":"(Li &lt;i&gt;et al.&lt;/i&gt;, 2015)","plainTextFormattedCitation":"(Li et al., 2015)","previouslyFormattedCitation":"(Li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Li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w:t>
            </w:r>
          </w:p>
          <w:p w14:paraId="4F0F7523" w14:textId="77777777" w:rsidR="00A01204" w:rsidRPr="0008241C" w:rsidRDefault="00A01204" w:rsidP="00A01204">
            <w:pPr>
              <w:rPr>
                <w:rFonts w:ascii="Times New Roman" w:hAnsi="Times New Roman"/>
              </w:rPr>
            </w:pPr>
          </w:p>
        </w:tc>
      </w:tr>
    </w:tbl>
    <w:p w14:paraId="68A3246D" w14:textId="33E8CFC1" w:rsidR="00A01204" w:rsidRDefault="00A01204" w:rsidP="00A01204">
      <w:pPr>
        <w:rPr>
          <w:sz w:val="22"/>
          <w:szCs w:val="22"/>
        </w:rPr>
      </w:pPr>
    </w:p>
    <w:p w14:paraId="0576EFBD" w14:textId="77777777" w:rsidR="006D6CC6" w:rsidRPr="0008241C" w:rsidRDefault="006D6CC6" w:rsidP="00A01204">
      <w:pPr>
        <w:rPr>
          <w:sz w:val="22"/>
          <w:szCs w:val="22"/>
        </w:rPr>
      </w:pPr>
    </w:p>
    <w:p w14:paraId="55B9630E" w14:textId="77777777" w:rsidR="00A01204" w:rsidRPr="0008241C" w:rsidRDefault="00A01204" w:rsidP="00A01204">
      <w:pPr>
        <w:rPr>
          <w:sz w:val="22"/>
          <w:szCs w:val="22"/>
        </w:rPr>
      </w:pPr>
      <w:r w:rsidRPr="0008241C">
        <w:rPr>
          <w:sz w:val="22"/>
          <w:szCs w:val="22"/>
        </w:rPr>
        <w:t xml:space="preserve">Many different types of community based and informal traditional institutions are involved in the management of marine and coastal resources across the Asia-Pacific. For example, in the South Pacific: the community based management of marine resources in Jorio, Solomon Islands; ecotourism management in Namena Marine Reserve, Fiji; building on traditional and modern approach to marine resource management project in Tuvalu; building decentralized support intuitions for community resource management and climate change adaptation in the Solomon Islands; locally managed marine area network in Fiji; and the community based fisheries management programme in Samoa. These provide examples of best practice in the management of aquatic biodiversity and ecosystems in the region. Between 81-98 per cent of the land in independent Melanesia and Polynesia is reportedly under some form of customary tenure indicating the significant influence of localized management </w:t>
      </w:r>
      <w:r w:rsidRPr="0008241C">
        <w:rPr>
          <w:sz w:val="22"/>
          <w:szCs w:val="22"/>
        </w:rPr>
        <w:fldChar w:fldCharType="begin" w:fldLock="1"/>
      </w:r>
      <w:r w:rsidRPr="0008241C">
        <w:rPr>
          <w:sz w:val="22"/>
          <w:szCs w:val="22"/>
        </w:rPr>
        <w:instrText>ADDIN CSL_CITATION {"citationItems":[{"id":"ITEM-1","itemData":{"abstract":"Throughout Southeast Asia and the Pacific, coastal communities are experiencing dwindling supplies of marine resources. It is generally recognized that conventional, top-down coastal protection and management approaches do not meet the needs of the Southeast Asian and Pacific Islands communities. Abundance of many commercial fishing stocks continues to decline along with those of subsistence fisheries. It is also generally recognized that in many developing countries – where a substantial share of the Earth’s marine biodiversity is found – conventional, top-down coastal protection and management efforts are too costly both financially and in terms of scarce human resources to be of much practical value for broad-scale national application.","author":[{"dropping-particle":"","family":"Govan","given":"Hugh","non-dropping-particle":"","parse-names":false,"suffix":""},{"dropping-particle":"","family":"Aalbersberg","given":"William","non-dropping-particle":"","parse-names":false,"suffix":""},{"dropping-particle":"","family":"Tawake","given":"Alifereti","non-dropping-particle":"","parse-names":false,"suffix":""},{"dropping-particle":"","family":"Parks","given":"John E.","non-dropping-particle":"","parse-names":false,"suffix":""}],"id":"ITEM-1","issue":"March","issued":{"date-parts":[["2008"]]},"number-of-pages":"1-70","publisher":"The Locally-Managed Marine Area Network","publisher-place":"Suva, Fiji","title":"Locally-Managed Marine Areas : A guide for practitioners","type":"book"},"uris":["http://www.mendeley.com/documents/?uuid=5a68c60d-1aef-41fd-969c-b1bfd5ce0237"]}],"mendeley":{"formattedCitation":"(Govan &lt;i&gt;et al.&lt;/i&gt;, 2008)","plainTextFormattedCitation":"(Govan et al., 2008)","previouslyFormattedCitation":"(Govan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Govan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w:t>
      </w:r>
    </w:p>
    <w:p w14:paraId="4419FAC9" w14:textId="010BFCDA" w:rsidR="00A01204" w:rsidRDefault="00A01204" w:rsidP="00A01204">
      <w:pPr>
        <w:rPr>
          <w:sz w:val="22"/>
          <w:szCs w:val="22"/>
        </w:rPr>
      </w:pPr>
    </w:p>
    <w:p w14:paraId="43EFD9E3" w14:textId="77777777" w:rsidR="006D6CC6" w:rsidRPr="0008241C" w:rsidRDefault="006D6CC6"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3F1A5F5D" w14:textId="77777777" w:rsidTr="00642B4F">
        <w:tc>
          <w:tcPr>
            <w:tcW w:w="9228" w:type="dxa"/>
          </w:tcPr>
          <w:p w14:paraId="33B6BDAC" w14:textId="77777777" w:rsidR="00A01204" w:rsidRPr="0008241C" w:rsidRDefault="00A01204" w:rsidP="00A01204">
            <w:pPr>
              <w:rPr>
                <w:rFonts w:ascii="Times New Roman" w:hAnsi="Times New Roman"/>
                <w:b/>
              </w:rPr>
            </w:pPr>
            <w:r w:rsidRPr="0008241C">
              <w:rPr>
                <w:rFonts w:ascii="Times New Roman" w:hAnsi="Times New Roman"/>
                <w:b/>
              </w:rPr>
              <w:t>Box 2.10 Traditional knowledge, customary tenure and governance in the South Pacific</w:t>
            </w:r>
          </w:p>
          <w:p w14:paraId="0497425C" w14:textId="77777777" w:rsidR="00A01204" w:rsidRPr="0008241C" w:rsidRDefault="00A01204" w:rsidP="00A01204">
            <w:pPr>
              <w:rPr>
                <w:rFonts w:ascii="Times New Roman" w:hAnsi="Times New Roman"/>
                <w:sz w:val="21"/>
              </w:rPr>
            </w:pPr>
          </w:p>
          <w:p w14:paraId="39D972DA" w14:textId="77777777" w:rsidR="00A01204" w:rsidRPr="0008241C" w:rsidRDefault="00A01204" w:rsidP="00A01204">
            <w:pPr>
              <w:rPr>
                <w:rFonts w:ascii="Times New Roman" w:hAnsi="Times New Roman"/>
              </w:rPr>
            </w:pPr>
            <w:r w:rsidRPr="0008241C">
              <w:rPr>
                <w:rFonts w:ascii="Times New Roman" w:hAnsi="Times New Roman"/>
              </w:rPr>
              <w:t>The community-based management of coastal resources in the South Pacific provides an example of the role of local institutions in the recovery of natural resources, greater food security, and improved governance and health. The initiative, which is known as 'locally managed marine areas', covers more than 12,000 km</w:t>
            </w:r>
            <w:r w:rsidRPr="0008241C">
              <w:rPr>
                <w:rFonts w:ascii="Times New Roman" w:hAnsi="Times New Roman"/>
                <w:position w:val="8"/>
                <w:sz w:val="14"/>
              </w:rPr>
              <w:t xml:space="preserve">2 </w:t>
            </w:r>
            <w:r w:rsidRPr="0008241C">
              <w:rPr>
                <w:rFonts w:ascii="Times New Roman" w:hAnsi="Times New Roman"/>
              </w:rPr>
              <w:t xml:space="preserve">and involves 500 communities in 15 Pacific island states. This initiative has helped to achieve widespread livelihood and conservation objectives, based on traditional knowledge, customary tenure and governance </w:t>
            </w:r>
            <w:r w:rsidRPr="0008241C">
              <w:fldChar w:fldCharType="begin" w:fldLock="1"/>
            </w:r>
            <w:r w:rsidRPr="0008241C">
              <w:rPr>
                <w:rFonts w:ascii="Times New Roman" w:hAnsi="Times New Roman"/>
              </w:rPr>
              <w:instrText>ADDIN CSL_CITATION {"citationItems":[{"id":"ITEM-1","itemData":{"abstract":"Throughout Southeast Asia and the Pacific, coastal communities are experiencing dwindling supplies of marine resources. It is generally recognized that conventional, top-down coastal protection and management approaches do not meet the needs of the Southeast Asian and Pacific Islands communities. Abundance of many commercial fishing stocks continues to decline along with those of subsistence fisheries. It is also generally recognized that in many developing countries – where a substantial share of the Earth’s marine biodiversity is found – conventional, top-down coastal protection and management efforts are too costly both financially and in terms of scarce human resources to be of much practical value for broad-scale national application.","author":[{"dropping-particle":"","family":"Govan","given":"Hugh","non-dropping-particle":"","parse-names":false,"suffix":""},{"dropping-particle":"","family":"Aalbersberg","given":"William","non-dropping-particle":"","parse-names":false,"suffix":""},{"dropping-particle":"","family":"Tawake","given":"Alifereti","non-dropping-particle":"","parse-names":false,"suffix":""},{"dropping-particle":"","family":"Parks","given":"John E.","non-dropping-particle":"","parse-names":false,"suffix":""}],"id":"ITEM-1","issue":"March","issued":{"date-parts":[["2008"]]},"number-of-pages":"1-70","publisher":"The Locally-Managed Marine Area Network","publisher-place":"Suva, Fiji","title":"Locally-Managed Marine Areas : A guide for practitioners","type":"book"},"uris":["http://www.mendeley.com/documents/?uuid=5a68c60d-1aef-41fd-969c-b1bfd5ce0237"]}],"mendeley":{"formattedCitation":"(Govan &lt;i&gt;et al.&lt;/i&gt;, 2008)","plainTextFormattedCitation":"(Govan et al., 2008)","previouslyFormattedCitation":"(Govan &lt;i&gt;et al.&lt;/i&gt;, 2008)"},"properties":{"noteIndex":0},"schema":"https://github.com/citation-style-language/schema/raw/master/csl-citation.json"}</w:instrText>
            </w:r>
            <w:r w:rsidRPr="0008241C">
              <w:fldChar w:fldCharType="separate"/>
            </w:r>
            <w:r w:rsidRPr="0008241C">
              <w:rPr>
                <w:rFonts w:ascii="Times New Roman" w:hAnsi="Times New Roman"/>
                <w:noProof/>
              </w:rPr>
              <w:t xml:space="preserve">(Govan </w:t>
            </w:r>
            <w:r w:rsidRPr="0008241C">
              <w:rPr>
                <w:rFonts w:ascii="Times New Roman" w:hAnsi="Times New Roman"/>
                <w:i/>
                <w:noProof/>
              </w:rPr>
              <w:t>et al.</w:t>
            </w:r>
            <w:r w:rsidRPr="0008241C">
              <w:rPr>
                <w:rFonts w:ascii="Times New Roman" w:hAnsi="Times New Roman"/>
                <w:noProof/>
              </w:rPr>
              <w:t>, 2008)</w:t>
            </w:r>
            <w:r w:rsidRPr="0008241C">
              <w:fldChar w:fldCharType="end"/>
            </w:r>
            <w:r w:rsidRPr="0008241C">
              <w:rPr>
                <w:rFonts w:ascii="Times New Roman" w:hAnsi="Times New Roman"/>
              </w:rPr>
              <w:t xml:space="preserve">. </w:t>
            </w:r>
          </w:p>
          <w:p w14:paraId="6617EE35" w14:textId="77777777" w:rsidR="00A01204" w:rsidRPr="0008241C" w:rsidRDefault="00A01204" w:rsidP="00A01204">
            <w:pPr>
              <w:rPr>
                <w:rFonts w:ascii="Times New Roman" w:hAnsi="Times New Roman"/>
              </w:rPr>
            </w:pPr>
          </w:p>
        </w:tc>
      </w:tr>
    </w:tbl>
    <w:p w14:paraId="71C95324" w14:textId="77777777" w:rsidR="00A01204" w:rsidRPr="0008241C" w:rsidRDefault="00A01204" w:rsidP="00A01204">
      <w:pPr>
        <w:rPr>
          <w:sz w:val="22"/>
          <w:szCs w:val="22"/>
        </w:rPr>
      </w:pPr>
    </w:p>
    <w:p w14:paraId="53877C8B" w14:textId="77777777" w:rsidR="00A01204" w:rsidRPr="0008241C" w:rsidRDefault="00A01204" w:rsidP="00A01204">
      <w:pPr>
        <w:rPr>
          <w:sz w:val="22"/>
          <w:szCs w:val="22"/>
        </w:rPr>
      </w:pPr>
      <w:r w:rsidRPr="0008241C">
        <w:rPr>
          <w:sz w:val="22"/>
          <w:szCs w:val="22"/>
        </w:rPr>
        <w:t xml:space="preserve">In some cases, co-managed institutions have been found to be more successful than community based institutions </w:t>
      </w:r>
      <w:r w:rsidRPr="0008241C">
        <w:rPr>
          <w:sz w:val="22"/>
          <w:szCs w:val="22"/>
        </w:rPr>
        <w:fldChar w:fldCharType="begin" w:fldLock="1"/>
      </w:r>
      <w:r w:rsidRPr="0008241C">
        <w:rPr>
          <w:sz w:val="22"/>
          <w:szCs w:val="22"/>
        </w:rPr>
        <w:instrText>ADDIN CSL_CITATION {"citationItems":[{"id":"ITEM-1","itemData":{"DOI":"10.1016/j.ecoser.2014.11.010","ISSN":"22120416","abstract":"Depending upon the institutional framework, coral reef ecosystems and local economic development can be synergistic. When managed properly through local institutions, coral reef systems can deliver ecosystem services that create livelihoods and increase local prosperity in dependent communities. This study compares two community-based reef management institutions. One is located in a community with a reef struggling to recover from destructive fishing, the other in a community that has experienced a remarkable recovery. Using mixed methods, long-form interviews, and surveys of reef tourism stakeholders, this uses institutional characteristics to predict reef quality. Certain institutional components hypothesized to predict reef quality did not; these include universal membership requirements for reef stakeholders, stakeholder familiarity with leadership and hierarchies, and transparent decision-making and implementation of management policy. This means that one size fits all prescriptions for local reef management institutions should be viewed with caution. Instead, the success of management institutions may depend upon both the path toward economic development, access to technology that facilitates coral recovery, and communication of conservation strategies to tourist visitors.","author":[{"dropping-particle":"","family":"Dunning","given":"K. H.","non-dropping-particle":"","parse-names":false,"suffix":""}],"container-title":"Ecosystem Services","id":"ITEM-1","issued":{"date-parts":[["2014"]]},"page":"319-332","publisher":"Elsevier","title":"Ecosystem services and community based coral reef management institutions in post blast-fishing Indonesia","type":"article-journal","volume":"16"},"uris":["http://www.mendeley.com/documents/?uuid=4cdbce59-d25b-4cf7-854a-15e1220f8916"]},{"id":"ITEM-2","itemData":{"DOI":"10.1007/s00267-003-0101-7","ISSN":"0364-152X","author":[{"dropping-particle":"","family":"Olsson","given":"Per","non-dropping-particle":"","parse-names":false,"suffix":""},{"dropping-particle":"","family":"Folke","given":"Carl","non-dropping-particle":"","parse-names":false,"suffix":""},{"dropping-particle":"","family":"Berkes","given":"Fikret","non-dropping-particle":"","parse-names":false,"suffix":""}],"container-title":"Environmental Management","id":"ITEM-2","issue":"1","issued":{"date-parts":[["2004","7","23"]]},"page":"75-90","publisher":"Springer-Verlag","title":"Adaptive Comanagement for Building Resilience in Social-Ecological Systems","type":"article-journal","volume":"34"},"uris":["http://www.mendeley.com/documents/?uuid=3ac2ec0a-21b0-3bbc-8f7d-f7cefabac4a2"]}],"mendeley":{"formattedCitation":"(Dunning, 2014; Olsson &lt;i&gt;et al.&lt;/i&gt;, 2004)","plainTextFormattedCitation":"(Dunning, 2014; Olsson et al., 2004)","previouslyFormattedCitation":"(Dunning, 2014; Olsson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Dunning, 2014; Olsson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xml:space="preserve">. The Tagal system in Sabah, Malaysia, is an example of successful case of co-management by government agencies and local communities for the sustainable management of inland fisheries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05"]]},"publisher":"FAO","publisher-place":"Rome","title":"Increasing the Contribution of small-scale fisheries to poverty alleviation and food security. FAO Technical Guidelines for Responsible Fisheries. No.10","type":"article"},"uris":["http://www.mendeley.com/documents/?uuid=8289b6a8-62b5-389b-bc69-92f73aabb572"]}],"mendeley":{"formattedCitation":"(FAO, 2005a)","plainTextFormattedCitation":"(FAO, 2005a)","previouslyFormattedCitation":"(FAO, 2005a)"},"properties":{"noteIndex":0},"schema":"https://github.com/citation-style-language/schema/raw/master/csl-citation.json"}</w:instrText>
      </w:r>
      <w:r w:rsidRPr="0008241C">
        <w:rPr>
          <w:sz w:val="22"/>
          <w:szCs w:val="22"/>
        </w:rPr>
        <w:fldChar w:fldCharType="separate"/>
      </w:r>
      <w:r w:rsidRPr="0008241C">
        <w:rPr>
          <w:noProof/>
          <w:sz w:val="22"/>
          <w:szCs w:val="22"/>
        </w:rPr>
        <w:t>(FAO, 2005a)</w:t>
      </w:r>
      <w:r w:rsidRPr="0008241C">
        <w:rPr>
          <w:sz w:val="22"/>
          <w:szCs w:val="22"/>
        </w:rPr>
        <w:fldChar w:fldCharType="end"/>
      </w:r>
      <w:r w:rsidRPr="0008241C">
        <w:rPr>
          <w:sz w:val="22"/>
          <w:szCs w:val="22"/>
        </w:rPr>
        <w:t>.</w:t>
      </w:r>
    </w:p>
    <w:p w14:paraId="0FC1D311" w14:textId="77777777" w:rsidR="00A01204" w:rsidRPr="0008241C" w:rsidRDefault="00A01204" w:rsidP="00A01204">
      <w:pPr>
        <w:rPr>
          <w:sz w:val="21"/>
          <w:szCs w:val="22"/>
        </w:rPr>
      </w:pPr>
    </w:p>
    <w:p w14:paraId="19CADC3D" w14:textId="77777777" w:rsidR="00A01204" w:rsidRPr="0008241C" w:rsidRDefault="00A01204" w:rsidP="00A01204">
      <w:pPr>
        <w:rPr>
          <w:sz w:val="22"/>
          <w:szCs w:val="22"/>
        </w:rPr>
      </w:pPr>
      <w:r w:rsidRPr="0008241C">
        <w:rPr>
          <w:sz w:val="22"/>
          <w:szCs w:val="22"/>
        </w:rPr>
        <w:t xml:space="preserve">The Indian Ocean Tuna Commission, Western and Central Pacific Fisheries Commissions, and UNEP Regional Seas Programme are some regional level institutional entities related to the conservation of marine animals and ecosystems in the region. Bangladesh, India, Indonesia, Malaysia, Maldives, </w:t>
      </w:r>
      <w:r w:rsidRPr="0008241C">
        <w:rPr>
          <w:sz w:val="22"/>
          <w:szCs w:val="22"/>
        </w:rPr>
        <w:lastRenderedPageBreak/>
        <w:t xml:space="preserve">Myanmar, Sri Lanka, and Thailand, are collaborating in the Bay of Bengal Large Marine Ecosystem (BOBLME) Project, with the objective of bettering the lives of their coastal populations by improving the management of the Bay of Bengal environment, and its fisheries </w:t>
      </w:r>
      <w:r w:rsidRPr="0008241C">
        <w:rPr>
          <w:sz w:val="22"/>
          <w:szCs w:val="22"/>
        </w:rPr>
        <w:fldChar w:fldCharType="begin" w:fldLock="1"/>
      </w:r>
      <w:r w:rsidRPr="0008241C">
        <w:rPr>
          <w:sz w:val="22"/>
          <w:szCs w:val="22"/>
        </w:rPr>
        <w:instrText>ADDIN CSL_CITATION {"citationItems":[{"id":"ITEM-1","itemData":{"DOI":"10.1017/CBO9781107415324.004","ISBN":"9788578110796","ISSN":"1098-6596","PMID":"25246403","author":[{"dropping-particle":"","family":"BOBLME","given":"","non-dropping-particle":"","parse-names":false,"suffix":""}],"id":"ITEM-1","issued":{"date-parts":[["2015"]]},"publisher-place":"Bay of Bengal Large Marine Ecosystem Project (BOBLME)","title":"Making a Difference to Resource Management in the Bay of Bengal: Meeting International Obligations","type":"report","volume":"1"},"uris":["http://www.mendeley.com/documents/?uuid=9f785121-9922-436e-8b42-d3d165a37697"]}],"mendeley":{"formattedCitation":"(BOBLME, 2015)","plainTextFormattedCitation":"(BOBLME, 2015)","previouslyFormattedCitation":"(BOBLME, 2015)"},"properties":{"noteIndex":0},"schema":"https://github.com/citation-style-language/schema/raw/master/csl-citation.json"}</w:instrText>
      </w:r>
      <w:r w:rsidRPr="0008241C">
        <w:rPr>
          <w:sz w:val="22"/>
          <w:szCs w:val="22"/>
        </w:rPr>
        <w:fldChar w:fldCharType="separate"/>
      </w:r>
      <w:r w:rsidRPr="0008241C">
        <w:rPr>
          <w:noProof/>
          <w:sz w:val="22"/>
          <w:szCs w:val="22"/>
        </w:rPr>
        <w:t>(BOBLME, 2015)</w:t>
      </w:r>
      <w:r w:rsidRPr="0008241C">
        <w:rPr>
          <w:sz w:val="22"/>
          <w:szCs w:val="22"/>
        </w:rPr>
        <w:fldChar w:fldCharType="end"/>
      </w:r>
      <w:r w:rsidRPr="0008241C">
        <w:rPr>
          <w:sz w:val="22"/>
          <w:szCs w:val="22"/>
        </w:rPr>
        <w:t>.</w:t>
      </w:r>
    </w:p>
    <w:p w14:paraId="166FD852" w14:textId="77777777" w:rsidR="00A01204" w:rsidRPr="0008241C" w:rsidRDefault="00A01204" w:rsidP="00A01204">
      <w:pPr>
        <w:rPr>
          <w:sz w:val="22"/>
          <w:szCs w:val="22"/>
        </w:rPr>
      </w:pPr>
    </w:p>
    <w:p w14:paraId="5BCA7231" w14:textId="77777777" w:rsidR="00A01204" w:rsidRPr="0008241C" w:rsidRDefault="00A01204" w:rsidP="00A01204">
      <w:pPr>
        <w:rPr>
          <w:sz w:val="22"/>
          <w:szCs w:val="22"/>
        </w:rPr>
      </w:pPr>
      <w:r w:rsidRPr="0008241C">
        <w:rPr>
          <w:sz w:val="22"/>
          <w:szCs w:val="22"/>
        </w:rPr>
        <w:t xml:space="preserve">The Coral Triangle Initiative (CTI), formed in 2009, is working to address the urgent threats facing the coastal and marine resources in one of the most biologically diverse and ecologically rich regions on earth, through a multilateral partnership involving six countries: Indonesia, Malaysia, Papua New Guinea, Philippines, Solomon Islands, Timor-Leste </w:t>
      </w:r>
      <w:hyperlink w:anchor="_bookmark61" w:history="1">
        <w:r w:rsidRPr="0008241C">
          <w:rPr>
            <w:sz w:val="22"/>
            <w:szCs w:val="22"/>
          </w:rPr>
          <w:t>(Figure 2.35</w:t>
        </w:r>
      </w:hyperlink>
      <w:r w:rsidRPr="0008241C">
        <w:rPr>
          <w:sz w:val="22"/>
          <w:szCs w:val="22"/>
        </w:rPr>
        <w:t xml:space="preserve">). </w:t>
      </w:r>
    </w:p>
    <w:p w14:paraId="008BA8AE" w14:textId="77777777" w:rsidR="00A01204" w:rsidRPr="0008241C" w:rsidRDefault="00A01204" w:rsidP="00A01204">
      <w:pPr>
        <w:rPr>
          <w:sz w:val="22"/>
          <w:szCs w:val="22"/>
        </w:rPr>
      </w:pPr>
    </w:p>
    <w:p w14:paraId="08D2DDC0" w14:textId="77777777" w:rsidR="00A01204" w:rsidRPr="0008241C" w:rsidRDefault="00A01204" w:rsidP="00A01204">
      <w:pPr>
        <w:rPr>
          <w:sz w:val="27"/>
          <w:szCs w:val="22"/>
        </w:rPr>
      </w:pPr>
      <w:r w:rsidRPr="0008241C">
        <w:rPr>
          <w:noProof/>
          <w:sz w:val="22"/>
          <w:szCs w:val="22"/>
          <w:lang w:val="en-US" w:eastAsia="ja-JP"/>
        </w:rPr>
        <w:drawing>
          <wp:inline distT="0" distB="0" distL="0" distR="0" wp14:anchorId="08D7A710" wp14:editId="5430D346">
            <wp:extent cx="5519420" cy="3453130"/>
            <wp:effectExtent l="0" t="0" r="5080" b="0"/>
            <wp:docPr id="513"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Picture 13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519420" cy="345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C91CD9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2.35 The coverage of the Coral Triangle Initiative. Source: CTI-CFF Secretari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coraltriangleinitiative.org/library/cti-cff-regional-boundaries-map","author":[{"dropping-particle":"","family":"CTI-CFF","given":"","non-dropping-particle":"","parse-names":false,"suffix":""}],"id":"ITEM-1","issued":{"date-parts":[["2011"]]},"title":"CTI-CFF Regional Boundaries Map","type":"webpage"},"label":"part","suppress-author":1,"uris":["http://www.mendeley.com/documents/?uuid=986411e7-e47b-4422-8007-d3173f6a7acb"]}],"mendeley":{"formattedCitation":"(2011)","plainTextFormattedCitation":"(2011)","previouslyFormattedCitation":"(2011)"},"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1)</w:t>
      </w:r>
      <w:r w:rsidRPr="0008241C">
        <w:rPr>
          <w:b/>
          <w:kern w:val="2"/>
          <w:sz w:val="22"/>
          <w:szCs w:val="22"/>
          <w:lang w:eastAsia="ja-JP"/>
        </w:rPr>
        <w:fldChar w:fldCharType="end"/>
      </w:r>
      <w:r w:rsidRPr="0008241C">
        <w:rPr>
          <w:b/>
          <w:kern w:val="2"/>
          <w:sz w:val="22"/>
          <w:szCs w:val="22"/>
          <w:lang w:eastAsia="ja-JP"/>
        </w:rPr>
        <w:t>.</w:t>
      </w:r>
    </w:p>
    <w:p w14:paraId="2089F497" w14:textId="77777777" w:rsidR="00A01204" w:rsidRPr="0008241C" w:rsidRDefault="00A01204" w:rsidP="00A01204">
      <w:pPr>
        <w:rPr>
          <w:sz w:val="22"/>
          <w:szCs w:val="22"/>
        </w:rPr>
      </w:pPr>
    </w:p>
    <w:p w14:paraId="6778F9F1" w14:textId="77777777" w:rsidR="00A01204" w:rsidRPr="0008241C" w:rsidRDefault="00A01204" w:rsidP="00A01204">
      <w:pPr>
        <w:rPr>
          <w:sz w:val="22"/>
          <w:szCs w:val="22"/>
        </w:rPr>
      </w:pPr>
      <w:r w:rsidRPr="0008241C">
        <w:rPr>
          <w:sz w:val="22"/>
          <w:szCs w:val="22"/>
        </w:rPr>
        <w:t xml:space="preserve">The Initiative has made significant progress in protecting the reefs and fisheries resources that support the livelihoods and food security of nearly 400 million people in the region, and millions more living in other parts of the world </w:t>
      </w:r>
      <w:r w:rsidRPr="0008241C">
        <w:rPr>
          <w:sz w:val="22"/>
          <w:szCs w:val="22"/>
        </w:rPr>
        <w:fldChar w:fldCharType="begin" w:fldLock="1"/>
      </w:r>
      <w:r w:rsidRPr="0008241C">
        <w:rPr>
          <w:sz w:val="22"/>
          <w:szCs w:val="22"/>
        </w:rPr>
        <w:instrText>ADDIN CSL_CITATION {"citationItems":[{"id":"ITEM-1","itemData":{"URL":"http://www.nature.org/ourinitiatives/regions/asiaandthepacific/coraltriangle/overview/coral-triangle-initiative.xml","author":[{"dropping-particle":"","family":"Nature Conservancy","given":"","non-dropping-particle":"","parse-names":false,"suffix":""}],"id":"ITEM-1","issued":{"date-parts":[["2016"]]},"title":"The Coral Triangle Initiative: Reefs, Fisheries and Food Security","type":"webpage"},"uris":["http://www.mendeley.com/documents/?uuid=c1999234-fafa-4126-a39c-57eff6a91fdd"]}],"mendeley":{"formattedCitation":"(Nature Conservancy, 2016)","plainTextFormattedCitation":"(Nature Conservancy, 2016)","previouslyFormattedCitation":"(Nature Conservancy, 2016)"},"properties":{"noteIndex":0},"schema":"https://github.com/citation-style-language/schema/raw/master/csl-citation.json"}</w:instrText>
      </w:r>
      <w:r w:rsidRPr="0008241C">
        <w:rPr>
          <w:sz w:val="22"/>
          <w:szCs w:val="22"/>
        </w:rPr>
        <w:fldChar w:fldCharType="separate"/>
      </w:r>
      <w:r w:rsidRPr="0008241C">
        <w:rPr>
          <w:noProof/>
          <w:sz w:val="22"/>
          <w:szCs w:val="22"/>
        </w:rPr>
        <w:t>(Nature Conservancy, 2016)</w:t>
      </w:r>
      <w:r w:rsidRPr="0008241C">
        <w:rPr>
          <w:sz w:val="22"/>
          <w:szCs w:val="22"/>
        </w:rPr>
        <w:fldChar w:fldCharType="end"/>
      </w:r>
      <w:r w:rsidRPr="0008241C">
        <w:rPr>
          <w:sz w:val="22"/>
          <w:szCs w:val="22"/>
        </w:rPr>
        <w:t xml:space="preserve">. The CTI is also helping the coastal communities to adapt to the impacts of climate change through science-based decision-making, innovative tools, information sharing, and capacity development. It is working with local partners to implement community based resource management in remote coastal villages of Papua New Guinea and the Solomon Islands, and also playing a crucial role in the conservation of threatened sea turtles </w:t>
      </w:r>
      <w:r w:rsidRPr="0008241C">
        <w:rPr>
          <w:sz w:val="22"/>
          <w:szCs w:val="22"/>
        </w:rPr>
        <w:fldChar w:fldCharType="begin" w:fldLock="1"/>
      </w:r>
      <w:r w:rsidRPr="0008241C">
        <w:rPr>
          <w:sz w:val="22"/>
          <w:szCs w:val="22"/>
        </w:rPr>
        <w:instrText>ADDIN CSL_CITATION {"citationItems":[{"id":"ITEM-1","itemData":{"author":[{"dropping-particle":"","family":"CTI-CFF","given":"","non-dropping-particle":"","parse-names":false,"suffix":""}],"id":"ITEM-1","issued":{"date-parts":[["2009"]]},"page":"87","title":"Regional Plan of Action, Coral Triangle Initiative on Coral Reefs, Fisheries and Food Security","type":"article-journal"},"uris":["http://www.mendeley.com/documents/?uuid=574e118a-6fa1-408b-bfce-85691ac18526"]}],"mendeley":{"formattedCitation":"(CTI-CFF, 2009)","plainTextFormattedCitation":"(CTI-CFF, 2009)","previouslyFormattedCitation":"(CTI-CFF, 2009)"},"properties":{"noteIndex":0},"schema":"https://github.com/citation-style-language/schema/raw/master/csl-citation.json"}</w:instrText>
      </w:r>
      <w:r w:rsidRPr="0008241C">
        <w:rPr>
          <w:sz w:val="22"/>
          <w:szCs w:val="22"/>
        </w:rPr>
        <w:fldChar w:fldCharType="separate"/>
      </w:r>
      <w:r w:rsidRPr="0008241C">
        <w:rPr>
          <w:noProof/>
          <w:sz w:val="22"/>
          <w:szCs w:val="22"/>
        </w:rPr>
        <w:t>(CTI-CFF, 2009)</w:t>
      </w:r>
      <w:r w:rsidRPr="0008241C">
        <w:rPr>
          <w:sz w:val="22"/>
          <w:szCs w:val="22"/>
        </w:rPr>
        <w:fldChar w:fldCharType="end"/>
      </w:r>
      <w:r w:rsidRPr="0008241C">
        <w:rPr>
          <w:sz w:val="22"/>
          <w:szCs w:val="22"/>
        </w:rPr>
        <w:t>.</w:t>
      </w:r>
    </w:p>
    <w:p w14:paraId="271973C6" w14:textId="77777777" w:rsidR="00A01204" w:rsidRPr="0008241C" w:rsidRDefault="00A01204" w:rsidP="00A01204">
      <w:pPr>
        <w:rPr>
          <w:sz w:val="22"/>
          <w:szCs w:val="22"/>
        </w:rPr>
      </w:pPr>
    </w:p>
    <w:p w14:paraId="167B2D3A" w14:textId="77777777" w:rsidR="00A01204" w:rsidRPr="0008241C" w:rsidRDefault="00A01204" w:rsidP="00A01204">
      <w:pPr>
        <w:rPr>
          <w:sz w:val="22"/>
          <w:szCs w:val="22"/>
        </w:rPr>
      </w:pPr>
      <w:r w:rsidRPr="0008241C">
        <w:rPr>
          <w:sz w:val="22"/>
          <w:szCs w:val="22"/>
        </w:rPr>
        <w:t>The Pacific Oceanscape Initiative of 23 Pacific island nations and territories (2.5.3) that came into being in 2009, is another regional initiative that marks a new era for the management of marine biodiversity and ecosystems at a multi-national scale.</w:t>
      </w:r>
    </w:p>
    <w:p w14:paraId="0E82C9B0" w14:textId="77777777" w:rsidR="00A01204" w:rsidRPr="0008241C" w:rsidRDefault="00A01204" w:rsidP="00A01204">
      <w:pPr>
        <w:rPr>
          <w:sz w:val="22"/>
          <w:szCs w:val="22"/>
        </w:rPr>
      </w:pPr>
    </w:p>
    <w:p w14:paraId="4A802095" w14:textId="77777777" w:rsidR="00A01204" w:rsidRPr="0008241C" w:rsidRDefault="00A01204" w:rsidP="00A01204">
      <w:pPr>
        <w:rPr>
          <w:sz w:val="22"/>
          <w:szCs w:val="22"/>
        </w:rPr>
      </w:pPr>
      <w:bookmarkStart w:id="703" w:name="2.5.1.3_Challenges"/>
      <w:bookmarkEnd w:id="703"/>
    </w:p>
    <w:p w14:paraId="306EBE1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04" w:name="_Toc504317151"/>
      <w:bookmarkStart w:id="705" w:name="_Toc504317844"/>
      <w:bookmarkStart w:id="706" w:name="_Toc504321190"/>
      <w:r w:rsidRPr="0008241C">
        <w:rPr>
          <w:b/>
          <w:sz w:val="22"/>
          <w:szCs w:val="24"/>
        </w:rPr>
        <w:t>2.5.1.4</w:t>
      </w:r>
      <w:r w:rsidRPr="0008241C">
        <w:rPr>
          <w:b/>
          <w:sz w:val="22"/>
          <w:szCs w:val="24"/>
        </w:rPr>
        <w:tab/>
        <w:t>Challenges</w:t>
      </w:r>
      <w:bookmarkEnd w:id="704"/>
      <w:bookmarkEnd w:id="705"/>
      <w:bookmarkEnd w:id="706"/>
    </w:p>
    <w:p w14:paraId="237F102F" w14:textId="77777777" w:rsidR="00A01204" w:rsidRPr="0008241C" w:rsidRDefault="00A01204" w:rsidP="00A01204">
      <w:pPr>
        <w:rPr>
          <w:noProof/>
          <w:sz w:val="22"/>
          <w:szCs w:val="22"/>
          <w:lang w:eastAsia="en-AU"/>
        </w:rPr>
      </w:pPr>
    </w:p>
    <w:p w14:paraId="5C9CABC5" w14:textId="77777777" w:rsidR="00A01204" w:rsidRPr="0008241C" w:rsidRDefault="00A01204" w:rsidP="00A01204">
      <w:pPr>
        <w:rPr>
          <w:sz w:val="22"/>
          <w:szCs w:val="22"/>
        </w:rPr>
      </w:pPr>
      <w:r w:rsidRPr="0008241C">
        <w:rPr>
          <w:sz w:val="22"/>
          <w:szCs w:val="22"/>
        </w:rPr>
        <w:t xml:space="preserve">Institutions in the region face different types of challenges. Some of these challenges are related to the attributes of biodiversity and ecosystem services. For instance, many ecosystem services are derived from open access resources where property rights are not clearly allocated. Some ecosystem services are products of interactions between multiple ecosystems that fall between different governance systems. For example, the habitat of pollinators might cross the boundaries of agricultural areas </w:t>
      </w:r>
      <w:r w:rsidRPr="0008241C">
        <w:rPr>
          <w:sz w:val="22"/>
          <w:szCs w:val="22"/>
        </w:rPr>
        <w:fldChar w:fldCharType="begin" w:fldLock="1"/>
      </w:r>
      <w:r w:rsidRPr="0008241C">
        <w:rPr>
          <w:sz w:val="22"/>
          <w:szCs w:val="22"/>
        </w:rPr>
        <w:instrText>ADDIN CSL_CITATION {"citationItems":[{"id":"ITEM-1","itemData":{"DOI":"10.4016/15656.01","author":[{"dropping-particle":"","family":"Primmer","given":"E.","non-dropping-particle":"","parse-names":false,"suffix":""},{"dropping-particle":"","family":"Schleyer","given":"C.","non-dropping-particle":"","parse-names":false,"suffix":""},{"dropping-particle":"","family":"Bela","given":"G.","non-dropping-particle":"","parse-names":false,"suffix":""},{"dropping-particle":"","family":"Bouwma","given":"I.","non-dropping-particle":"","parse-names":false,"suffix":""},{"dropping-particle":"","family":"Görg","given":"C.","non-dropping-particle":"","parse-names":false,"suffix":""},{"dropping-particle":"","family":"Keune","given":"H.","non-dropping-particle":"","parse-names":false,"suffix":""},{"dropping-particle":"","family":"Mortelmans","given":"D.","non-dropping-particle":"","parse-names":false,"suffix":""},{"dropping-particle":"","family":"Saarikoski","given":"H.","non-dropping-particle":"","parse-names":false,"suffix":""}],"container-title":"OpenNESS Reference Book. EC FP7 Grant Agreement no. 308428","editor":[{"dropping-particle":"","family":"Potschin, M. and Jax","given":"K","non-dropping-particle":"","parse-names":false,"suffix":""}],"id":"ITEM-1","issued":{"date-parts":[["2014"]]},"title":"Institutional Analysis","type":"chapter"},"uris":["http://www.mendeley.com/documents/?uuid=afe1bebc-d9aa-48b2-8788-6d44516dc7b5"]}],"mendeley":{"formattedCitation":"(Primmer &lt;i&gt;et al.&lt;/i&gt;, 2014)","plainTextFormattedCitation":"(Primmer et al., 2014)","previouslyFormattedCitation":"(Prim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Prim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01769676" w14:textId="77777777" w:rsidR="00A01204" w:rsidRPr="0008241C" w:rsidRDefault="00A01204" w:rsidP="00A01204">
      <w:pPr>
        <w:rPr>
          <w:sz w:val="21"/>
          <w:szCs w:val="22"/>
        </w:rPr>
      </w:pPr>
    </w:p>
    <w:p w14:paraId="3D76E3F1" w14:textId="77777777" w:rsidR="00A01204" w:rsidRPr="0008241C" w:rsidRDefault="00A01204" w:rsidP="00A01204">
      <w:pPr>
        <w:rPr>
          <w:sz w:val="22"/>
          <w:szCs w:val="22"/>
        </w:rPr>
      </w:pPr>
      <w:r w:rsidRPr="0008241C">
        <w:rPr>
          <w:sz w:val="22"/>
          <w:szCs w:val="22"/>
        </w:rPr>
        <w:t xml:space="preserve">Many community based institutions face design-related, and other challenges. As a result, not all community based institutions are equally successful in protecting and managing their resources in a sustainable manner. For example, in the Nepal Hills, clearly defined boundaries, congruence between the appropriation rules and provision rules, collective choice arrangements, effective monitoring, graduated sanctions for violation of the rules, and low-cost conflict resolution mechanisms in place are found to be the main factors determining the success of local forestry institutions </w:t>
      </w:r>
      <w:r w:rsidRPr="0008241C">
        <w:rPr>
          <w:sz w:val="22"/>
          <w:szCs w:val="22"/>
        </w:rPr>
        <w:fldChar w:fldCharType="begin" w:fldLock="1"/>
      </w:r>
      <w:r w:rsidRPr="0008241C">
        <w:rPr>
          <w:sz w:val="22"/>
          <w:szCs w:val="22"/>
        </w:rPr>
        <w:instrText>ADDIN CSL_CITATION {"citationItems":[{"id":"ITEM-1","itemData":{"DOI":"10.1080/08941920590894534","ISBN":"0894192059089","ISSN":"0894-1920","abstract":"In the context of an ongoing debate on the type of institutions or tenurial arrangements that are appropriate for the sustainable management of common pool resources (CPRs), this article examines the role played by local institutions in determining the conditions of two forests located in the Middle Hills of Nepal. The institutional robustness of the forests’ governance systems is evaluated using Ostrom’s (1990) design principles that characterize the configuration of rules devised and used by long-enduring CPR institutions. The findings show that the two forests are different in level of historical degradation as well as present condition, and these differences are generally explained by the structural characteristics of the local institutions governing the forests. The analysis indicates that Ostrom’s design principles are useful for analyzing institutional robustness of local forest governance systems. However, some of the principles need modification or expansion if they are to be prescribed for forestry situations.","author":[{"dropping-particle":"","family":"Gautam","given":"Ambika P.","non-dropping-particle":"","parse-names":false,"suffix":""},{"dropping-particle":"","family":"Shivakoti","given":"Ganesh P.","non-dropping-particle":"","parse-names":false,"suffix":""}],"container-title":"Society &amp; Natural Resources","id":"ITEM-1","issued":{"date-parts":[["2005"]]},"page":"153-171","title":"Conditions for Successful Local Collective Action in Forestry: Some Evidence From the Hills of Nepal","type":"article-journal","volume":"18"},"uris":["http://www.mendeley.com/documents/?uuid=18fb22cd-0502-421b-a266-3eb56f088cde"]}],"mendeley":{"formattedCitation":"(Gautam &amp; Shivakoti, 2005)","plainTextFormattedCitation":"(Gautam &amp; Shivakoti, 2005)","previouslyFormattedCitation":"(Gautam &amp; Shivakoti, 2005)"},"properties":{"noteIndex":0},"schema":"https://github.com/citation-style-language/schema/raw/master/csl-citation.json"}</w:instrText>
      </w:r>
      <w:r w:rsidRPr="0008241C">
        <w:rPr>
          <w:sz w:val="22"/>
          <w:szCs w:val="22"/>
        </w:rPr>
        <w:fldChar w:fldCharType="separate"/>
      </w:r>
      <w:r w:rsidRPr="0008241C">
        <w:rPr>
          <w:noProof/>
          <w:sz w:val="22"/>
          <w:szCs w:val="22"/>
        </w:rPr>
        <w:t>(Gautam &amp; Shivakoti, 2005)</w:t>
      </w:r>
      <w:r w:rsidRPr="0008241C">
        <w:rPr>
          <w:sz w:val="22"/>
          <w:szCs w:val="22"/>
        </w:rPr>
        <w:fldChar w:fldCharType="end"/>
      </w:r>
      <w:r w:rsidRPr="0008241C">
        <w:rPr>
          <w:sz w:val="22"/>
          <w:szCs w:val="22"/>
        </w:rPr>
        <w:t xml:space="preserve">. The ‘one size fits all’ approach to institutions is a reason for failure, in some cases </w:t>
      </w:r>
      <w:r w:rsidRPr="0008241C">
        <w:rPr>
          <w:sz w:val="22"/>
          <w:szCs w:val="22"/>
        </w:rPr>
        <w:fldChar w:fldCharType="begin" w:fldLock="1"/>
      </w:r>
      <w:r w:rsidRPr="0008241C">
        <w:rPr>
          <w:sz w:val="22"/>
          <w:szCs w:val="22"/>
        </w:rPr>
        <w:instrText>ADDIN CSL_CITATION {"citationItems":[{"id":"ITEM-1","itemData":{"DOI":"10.1016/j.ecoser.2014.11.010","ISSN":"22120416","abstract":"Depending upon the institutional framework, coral reef ecosystems and local economic development can be synergistic. When managed properly through local institutions, coral reef systems can deliver ecosystem services that create livelihoods and increase local prosperity in dependent communities. This study compares two community-based reef management institutions. One is located in a community with a reef struggling to recover from destructive fishing, the other in a community that has experienced a remarkable recovery. Using mixed methods, long-form interviews, and surveys of reef tourism stakeholders, this uses institutional characteristics to predict reef quality. Certain institutional components hypothesized to predict reef quality did not; these include universal membership requirements for reef stakeholders, stakeholder familiarity with leadership and hierarchies, and transparent decision-making and implementation of management policy. This means that one size fits all prescriptions for local reef management institutions should be viewed with caution. Instead, the success of management institutions may depend upon both the path toward economic development, access to technology that facilitates coral recovery, and communication of conservation strategies to tourist visitors.","author":[{"dropping-particle":"","family":"Dunning","given":"K. H.","non-dropping-particle":"","parse-names":false,"suffix":""}],"container-title":"Ecosystem Services","id":"ITEM-1","issued":{"date-parts":[["2014"]]},"page":"319-332","publisher":"Elsevier","title":"Ecosystem services and community based coral reef management institutions in post blast-fishing Indonesia","type":"article-journal","volume":"16"},"uris":["http://www.mendeley.com/documents/?uuid=4cdbce59-d25b-4cf7-854a-15e1220f8916"]}],"mendeley":{"formattedCitation":"(Dunning, 2014)","plainTextFormattedCitation":"(Dunning, 2014)","previouslyFormattedCitation":"(Dunning, 2014)"},"properties":{"noteIndex":0},"schema":"https://github.com/citation-style-language/schema/raw/master/csl-citation.json"}</w:instrText>
      </w:r>
      <w:r w:rsidRPr="0008241C">
        <w:rPr>
          <w:sz w:val="22"/>
          <w:szCs w:val="22"/>
        </w:rPr>
        <w:fldChar w:fldCharType="separate"/>
      </w:r>
      <w:r w:rsidRPr="0008241C">
        <w:rPr>
          <w:noProof/>
          <w:sz w:val="22"/>
          <w:szCs w:val="22"/>
        </w:rPr>
        <w:t>(Dunning, 2014)</w:t>
      </w:r>
      <w:r w:rsidRPr="0008241C">
        <w:rPr>
          <w:sz w:val="22"/>
          <w:szCs w:val="22"/>
        </w:rPr>
        <w:fldChar w:fldCharType="end"/>
      </w:r>
      <w:r w:rsidRPr="0008241C">
        <w:rPr>
          <w:sz w:val="22"/>
          <w:szCs w:val="22"/>
        </w:rPr>
        <w:t>.</w:t>
      </w:r>
    </w:p>
    <w:p w14:paraId="15135B70" w14:textId="77777777" w:rsidR="00A01204" w:rsidRPr="0008241C" w:rsidRDefault="00A01204" w:rsidP="00A01204">
      <w:pPr>
        <w:rPr>
          <w:sz w:val="22"/>
          <w:szCs w:val="22"/>
        </w:rPr>
      </w:pPr>
    </w:p>
    <w:p w14:paraId="22A79030" w14:textId="77777777" w:rsidR="00A01204" w:rsidRPr="0008241C" w:rsidRDefault="00A01204" w:rsidP="00A01204">
      <w:pPr>
        <w:rPr>
          <w:sz w:val="22"/>
          <w:szCs w:val="22"/>
        </w:rPr>
      </w:pPr>
      <w:r w:rsidRPr="0008241C">
        <w:rPr>
          <w:sz w:val="22"/>
          <w:szCs w:val="22"/>
        </w:rPr>
        <w:t xml:space="preserve">Institutions at the higher levels (national, international) are commonly criticized for overlapping mandates, unclear linkages between multi-level governance, and a lack of collaboration amongst stakeholders </w:t>
      </w:r>
      <w:r w:rsidRPr="0008241C">
        <w:rPr>
          <w:sz w:val="22"/>
          <w:szCs w:val="22"/>
        </w:rPr>
        <w:fldChar w:fldCharType="begin" w:fldLock="1"/>
      </w:r>
      <w:r w:rsidRPr="0008241C">
        <w:rPr>
          <w:sz w:val="22"/>
          <w:szCs w:val="22"/>
        </w:rPr>
        <w:instrText>ADDIN CSL_CITATION {"citationItems":[{"id":"ITEM-1","itemData":{"DOI":"10.1073/pnas.1121215109","ISBN":"0027842410916490","ISSN":"0027-8424","PMID":"22431631","abstract":"In an effort to deliver better outcomes for people and the eco- systems they depend on, many governments and civil society groups are engaging natural resource users in collaborative man- agement arrangements (frequently called comanagement). How- ever, there are few empirical studies demonstrating the social and institutional conditions conducive to successful comanagement outcomes, especially in small-scale fisheries. Here, we evaluate 42 comanagement arrangements across five countries and show that: (i) comanagement is largely successful atmeeting social and ecolog- ical goals; (ii) comanagement tends to benefit wealthier resource users; (iii) resource overexploitation is most strongly influenced by market access and users’ dependence on resources; and (iv)institu- tional characteristics strongly influence livelihood and compliance outcomes, yet have little effect on ecological conditions.","author":[{"dropping-particle":"","family":"Cinner","given":"Joshua E.","non-dropping-particle":"","parse-names":false,"suffix":""},{"dropping-particle":"","family":"McClanahan","given":"T. R.","non-dropping-particle":"","parse-names":false,"suffix":""},{"dropping-particle":"","family":"MacNeil","given":"M. A.","non-dropping-particle":"","parse-names":false,"suffix":""},{"dropping-particle":"","family":"Graham","given":"N. A. J.","non-dropping-particle":"","parse-names":false,"suffix":""},{"dropping-particle":"","family":"Daw","given":"T. M.","non-dropping-particle":"","parse-names":false,"suffix":""},{"dropping-particle":"","family":"Mukminin","given":"A.","non-dropping-particle":"","parse-names":false,"suffix":""},{"dropping-particle":"","family":"Feary","given":"D. A.","non-dropping-particle":"","parse-names":false,"suffix":""},{"dropping-particle":"","family":"Rabearisoa","given":"A. L.","non-dropping-particle":"","parse-names":false,"suffix":""},{"dropping-particle":"","family":"Wamukota","given":"A.","non-dropping-particle":"","parse-names":false,"suffix":""},{"dropping-particle":"","family":"Jiddawi","given":"N.","non-dropping-particle":"","parse-names":false,"suffix":""},{"dropping-particle":"","family":"Campbell","given":"S. J.","non-dropping-particle":"","parse-names":false,"suffix":""},{"dropping-particle":"","family":"Baird","given":"A. H.","non-dropping-particle":"","parse-names":false,"suffix":""},{"dropping-particle":"","family":"Januchowski-Hartley","given":"F. A.","non-dropping-particle":"","parse-names":false,"suffix":""},{"dropping-particle":"","family":"Hamed","given":"S.","non-dropping-particle":"","parse-names":false,"suffix":""},{"dropping-particle":"","family":"Lahari","given":"R.","non-dropping-particle":"","parse-names":false,"suffix":""},{"dropping-particle":"","family":"Morove","given":"T.","non-dropping-particle":"","parse-names":false,"suffix":""},{"dropping-particle":"","family":"Kuange","given":"J.","non-dropping-particle":"","parse-names":false,"suffix":""}],"container-title":"Proceedings of the National Academy of Sciences","id":"ITEM-1","issue":"14","issued":{"date-parts":[["2012"]]},"page":"5219-5222","title":"Comanagement of coral reef social-ecological systems","type":"article-journal","volume":"109"},"uris":["http://www.mendeley.com/documents/?uuid=67c204df-1f4c-4eac-b1bf-de9f3c8542b2"]},{"id":"ITEM-2","itemData":{"DOI":"16","ISBN":"1708-3087","ISSN":"17083087","abstract":"This paper presents a quantitative analytical method for measuring functional fit between a specific ecosystem and a defined set of institutions. Functional misfits, the focus of this paper, can arise as a result of gaps in governance-a lack of institutional provision for a socioecological system component or link. The method measures such misfit using a similarity metric (simple matching). This provides an indication of the potential degree of system-wide fit between an ecosystem and a relevant set of institutions. A preliminary form of the approach uses the text of ocean and coastal laws and regulations to represent formal institutional arrangements. This basic demonstration helps show the complex interrelationships that have to be taken into account in a systematic evaluation of fit. Beyond the first iteration, work continues on developing the analytical capacity of the framework and, therefore, its utility to assist, for example, in policy transitions, including those to ecosystem-based management.","author":[{"dropping-particle":"","family":"Ekstrom","given":"Julia A.","non-dropping-particle":"","parse-names":false,"suffix":""},{"dropping-particle":"","family":"Young","given":"Oran R.","non-dropping-particle":"","parse-names":false,"suffix":""}],"container-title":"Ecology and Society","id":"ITEM-2","issue":"2","issued":{"date-parts":[["2009"]]},"title":"Evaluating functional fit between a set of institutions and an ecosystem","type":"article-journal","volume":"14"},"uris":["http://www.mendeley.com/documents/?uuid=d69a05a1-fd7b-447f-9ae4-6ef05fef330c"]}],"mendeley":{"formattedCitation":"(Cinner &lt;i&gt;et al.&lt;/i&gt;, 2012; Ekstrom &amp; Young, 2009)","plainTextFormattedCitation":"(Cinner et al., 2012; Ekstrom &amp; Young, 2009)","previouslyFormattedCitation":"(Cinner &lt;i&gt;et al.&lt;/i&gt;, 2012; Ekstrom &amp; Young,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inner </w:t>
      </w:r>
      <w:r w:rsidRPr="0008241C">
        <w:rPr>
          <w:i/>
          <w:noProof/>
          <w:sz w:val="22"/>
          <w:szCs w:val="22"/>
        </w:rPr>
        <w:t>et al.</w:t>
      </w:r>
      <w:r w:rsidRPr="0008241C">
        <w:rPr>
          <w:noProof/>
          <w:sz w:val="22"/>
          <w:szCs w:val="22"/>
        </w:rPr>
        <w:t>, 2012; Ekstrom &amp; Young, 2009)</w:t>
      </w:r>
      <w:r w:rsidRPr="0008241C">
        <w:rPr>
          <w:sz w:val="22"/>
          <w:szCs w:val="22"/>
        </w:rPr>
        <w:fldChar w:fldCharType="end"/>
      </w:r>
      <w:r w:rsidRPr="0008241C">
        <w:rPr>
          <w:sz w:val="22"/>
          <w:szCs w:val="22"/>
        </w:rPr>
        <w:t xml:space="preserve">. National and local efforts to improving forest management and reducing deforestation and forest degradation, have not been so successful in many countries. This is partly because they have concentrated on regulating activities within the forest sector, while many of the problems arise from pressures outside the sector. Formal forest sector institutions in the region do not usually adopt the ecosystem approach to management, as proposed by the Convention on Biological Diversity. The inadequate capacity of stakeholders at different levels to address the most pressing issues at the corresponding level, is another important challenge </w:t>
      </w:r>
      <w:r w:rsidRPr="0008241C">
        <w:rPr>
          <w:sz w:val="22"/>
          <w:szCs w:val="22"/>
        </w:rPr>
        <w:fldChar w:fldCharType="begin" w:fldLock="1"/>
      </w:r>
      <w:r w:rsidRPr="0008241C">
        <w:rPr>
          <w:sz w:val="22"/>
          <w:szCs w:val="22"/>
        </w:rPr>
        <w:instrText>ADDIN CSL_CITATION {"citationItems":[{"id":"ITEM-1","itemData":{"ISBN":"1016-3263 978-3-901347-93-1","abstract":"We briefly describe four important anthropogenic drivers of change in biodiversity using literature with particular reference to cases from Latin America and the Mediterranean Basin. Conversion of forests into agricultural lands, over-exploitation, air pollution leading to climate change and acid rain, and invasive species, all cause great stress on forest ecosystems. Conscious of the negative effects of human activities, society has responded by increasing the area of protected and well-managed forests, and by incorporating management of trees and forest patches into the management of agricultural landscapes. Still, most natural forests and agricultural landscapes are not well managed and their existence continues to be threatened by these same four drivers. We propose elements of a new vision of biodiversity and ecosystem services management based on our own experiences and the evidence found in the studies we examined. We suggest a positive approach to forest conservation, combining aspects of willingness to conserve with willingness to pay for further conservation; removal of administrative barriers to good forest management and protection; landscape management; inter-sectoral coordination between international, national, and local policies; increased communication among stakeholders; and more research on the interactions between biodiversity and ecosystem services.","author":[{"dropping-particle":"","family":"Louman","given":"B.","non-dropping-particle":"","parse-names":false,"suffix":""},{"dropping-particle":"","family":"DeClerck","given":"F.","non-dropping-particle":"","parse-names":false,"suffix":""},{"dropping-particle":"","family":"Ellatifi","given":"M.","non-dropping-particle":"","parse-names":false,"suffix":""},{"dropping-particle":"","family":"Finegan","given":"B.","non-dropping-particle":"","parse-names":false,"suffix":""},{"dropping-particle":"","family":"Thompson","given":"I.","non-dropping-particle":"","parse-names":false,"suffix":""},{"dropping-particle":"","family":"Others","given":"","non-dropping-particle":"","parse-names":false,"suffix":""}],"container-title":"IUFRO World Series","id":"ITEM-1","issue":"Ricketts 2004","issued":{"date-parts":[["2010"]]},"page":"95–112","title":"Forest biodiversity and ecosystem services: drivers of change, responses and challenges.","type":"article-journal","volume":"25"},"uris":["http://www.mendeley.com/documents/?uuid=a0185a9a-7334-41b1-ac8e-b8dc8cce03c3"]}],"mendeley":{"formattedCitation":"(Louman &lt;i&gt;et al.&lt;/i&gt;, 2010)","plainTextFormattedCitation":"(Louman et al., 2010)","previouslyFormattedCitation":"(Louma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Louma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11533345" w14:textId="77777777" w:rsidR="00A01204" w:rsidRPr="0008241C" w:rsidRDefault="00A01204" w:rsidP="00A01204">
      <w:pPr>
        <w:rPr>
          <w:sz w:val="21"/>
          <w:szCs w:val="22"/>
        </w:rPr>
      </w:pPr>
    </w:p>
    <w:p w14:paraId="3FE28986" w14:textId="77777777" w:rsidR="00A01204" w:rsidRPr="0008241C" w:rsidRDefault="00A01204" w:rsidP="00A01204">
      <w:pPr>
        <w:rPr>
          <w:sz w:val="22"/>
          <w:szCs w:val="22"/>
        </w:rPr>
      </w:pPr>
      <w:r w:rsidRPr="0008241C">
        <w:rPr>
          <w:sz w:val="22"/>
          <w:szCs w:val="22"/>
        </w:rPr>
        <w:t xml:space="preserve">The ‘landscape approach’, which is being promoted in many countries in recent years, indicates potential to reconciling conservation and development goals and enhanced benefits to people, through strengthening social capital, and enhancing community income and employment opportunities. However, the conceptualisation and implementation of this approach has been limited </w:t>
      </w:r>
      <w:r w:rsidRPr="0008241C">
        <w:rPr>
          <w:sz w:val="22"/>
          <w:szCs w:val="22"/>
        </w:rPr>
        <w:fldChar w:fldCharType="begin" w:fldLock="1"/>
      </w:r>
      <w:r w:rsidRPr="0008241C">
        <w:rPr>
          <w:sz w:val="22"/>
          <w:szCs w:val="22"/>
        </w:rPr>
        <w:instrText>ADDIN CSL_CITATION {"citationItems":[{"id":"ITEM-1","itemData":{"DOI":"10.1016/j.landusepol.2017.02.021","ISBN":"0264-8377","ISSN":"02648377","abstract":"Landscape approaches to integrated land management have recently gained considerable attention in the scientific literature and international fora. The approach is gaining increasing support at governmental and intergovernmental levels, as well as being embraced by a host of international research and development agencies. In an attempt to determine whether, and how, these approaches compare with previous conservation and development paradigms, we reviewed the implementation of integrated landscape approaches across the tropics. Within the scientific literature we fail to find a single applied example of the landscape approach in the tropics that adequately—that is with reliable, in depth collection and reporting of data—demonstrated the effective balancing of social and environmental trade-offs through multi-scale processes of negotiation for enhanced outcomes. However, we provide an assessment of 150 case studies from unpublished grey literature and 24 peer-reviewed studies that exhibit basic characteristics of landscape approaches. Our findings indicate that landscape approaches show potential as a framework to reconcile conservation and development and improve social capital, enhance community income and employment opportunities as well as reduce land degradation and conserve natural resources. However, comprehensive data on the social and environmental effects of these benefits remain elusive. We identify key contributing factors towards implementation, and progress, of landscape approaches and our findings suggest that multi-level, or polycentric, governance structures relate well with intervention success. We conclude that landscape approaches are a welcome departure from previous unsuccessful attempts at reconciling conservation and development in the tropics but, despite claims to the contrary, remain nascent in both their conceptualization and implementation.","author":[{"dropping-particle":"","family":"Reed","given":"James","non-dropping-particle":"","parse-names":false,"suffix":""},{"dropping-particle":"","family":"Vianen","given":"Josh","non-dropping-particle":"van","parse-names":false,"suffix":""},{"dropping-particle":"","family":"Barlow","given":"Jos","non-dropping-particle":"","parse-names":false,"suffix":""},{"dropping-particle":"","family":"Sunderland","given":"Terry","non-dropping-particle":"","parse-names":false,"suffix":""}],"container-title":"Land Use Policy","id":"ITEM-1","issued":{"date-parts":[["2017"]]},"title":"Have integrated landscape approaches reconciled societal and environmental issues in the tropics?","type":"article-journal"},"uris":["http://www.mendeley.com/documents/?uuid=6d64f582-b3a1-31bd-a918-3b9557b38945"]}],"mendeley":{"formattedCitation":"(Reed &lt;i&gt;et al.&lt;/i&gt;, 2017)","plainTextFormattedCitation":"(Reed et al., 2017)","previouslyFormattedCitation":"(Reed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Reed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70C2C101" w14:textId="77777777" w:rsidR="00A01204" w:rsidRPr="0008241C" w:rsidRDefault="00A01204" w:rsidP="00A01204">
      <w:pPr>
        <w:rPr>
          <w:sz w:val="22"/>
          <w:szCs w:val="22"/>
        </w:rPr>
      </w:pPr>
    </w:p>
    <w:p w14:paraId="7A732FB5" w14:textId="77777777" w:rsidR="00A01204" w:rsidRPr="0008241C" w:rsidRDefault="00A01204" w:rsidP="00A01204">
      <w:pPr>
        <w:rPr>
          <w:sz w:val="22"/>
          <w:szCs w:val="22"/>
        </w:rPr>
      </w:pPr>
      <w:r w:rsidRPr="0008241C">
        <w:rPr>
          <w:sz w:val="22"/>
          <w:szCs w:val="22"/>
        </w:rPr>
        <w:t xml:space="preserve">Some other barriers in the successful implementation of the ecosystem and landscape approaches often include the inadequate understanding of the interrelation between ecosystems and landscape level mechanisms. This includes a lack of understanding of the horizontal interactions across multiple landscape scales that influence ecological services. Corruption and institutional failure remain other major obstacles to the effective management of ecosystems in many parts of the region </w:t>
      </w:r>
      <w:r w:rsidRPr="0008241C">
        <w:rPr>
          <w:sz w:val="22"/>
          <w:szCs w:val="22"/>
        </w:rPr>
        <w:fldChar w:fldCharType="begin" w:fldLock="1"/>
      </w:r>
      <w:r w:rsidRPr="0008241C">
        <w:rPr>
          <w:sz w:val="22"/>
          <w:szCs w:val="22"/>
        </w:rPr>
        <w:instrText>ADDIN CSL_CITATION {"citationItems":[{"id":"ITEM-1","itemData":{"DOI":"10.1073/pnas.0808772106","ISBN":"0027-8424","ISSN":"1091-6490","PMID":"19179280","abstract":"The Millennium Ecosystem Assessment (MA) introduced a new framework for analyzing social-ecological systems that has had wide influence in the policy and scientific communities. Studies after the MA are taking up new challenges in the basic science needed to assess, project, and manage flows of ecosystem services and effects on human well-being. Yet, our ability to draw general conclusions remains limited by focus on discipline-bound sectors of the full social-ecological system. At the same time, some polices and practices intended to improve ecosystem services and human well-being are based on untested assumptions and sparse information. The people who are affected and those who provide resources are increasingly asking for evidence that interventions improve ecosystem services and human well-being. New research is needed that considers the full ensemble of processes and feedbacks, for a range of biophysical and social systems, to better understand and manage the dynamics of the relationship between humans and the ecosystems on which they rely. Such research will expand the capacity to address fundamental questions about complex social-ecological systems while evaluating assumptions of policies and practices intended to advance human well-being through improved ecosystem services.","author":[{"dropping-particle":"","family":"Carpenter","given":"Stephen R.","non-dropping-particle":"","parse-names":false,"suffix":""},{"dropping-particle":"","family":"Mooney","given":"Harold A.","non-dropping-particle":"","parse-names":false,"suffix":""},{"dropping-particle":"","family":"Agard","given":"John","non-dropping-particle":"","parse-names":false,"suffix":""},{"dropping-particle":"","family":"Capistrano","given":"Doris","non-dropping-particle":"","parse-names":false,"suffix":""},{"dropping-particle":"","family":"Defries","given":"Ruth S.","non-dropping-particle":"","parse-names":false,"suffix":""},{"dropping-particle":"","family":"Díaz","given":"Sandra","non-dropping-particle":"","parse-names":false,"suffix":""},{"dropping-particle":"","family":"Dietz","given":"Thomas","non-dropping-particle":"","parse-names":false,"suffix":""},{"dropping-particle":"","family":"Duraiappah","given":"Anantha K.","non-dropping-particle":"","parse-names":false,"suffix":""},{"dropping-particle":"","family":"Oteng-Yeboah","given":"Alfred","non-dropping-particle":"","parse-names":false,"suffix":""},{"dropping-particle":"","family":"Pereira","given":"Henrique Miguel","non-dropping-particle":"","parse-names":false,"suffix":""},{"dropping-particle":"","family":"Perrings","given":"Charles","non-dropping-particle":"","parse-names":false,"suffix":""},{"dropping-particle":"V.","family":"Reid","given":"Walter","non-dropping-particle":"","parse-names":false,"suffix":""},{"dropping-particle":"","family":"Sarukhan","given":"José","non-dropping-particle":"","parse-names":false,"suffix":""},{"dropping-particle":"","family":"Scholes","given":"Robert J.","non-dropping-particle":"","parse-names":false,"suffix":""},{"dropping-particle":"","family":"Whyte","given":"Anne","non-dropping-particle":"","parse-names":false,"suffix":""}],"container-title":"Proceedings of the National Academy of Sciences of the United States of America","id":"ITEM-1","issue":"5","issued":{"date-parts":[["2009"]]},"page":"1305-1312","title":"Science for managing ecosystem services: Beyond the Millennium Ecosystem Assessment.","type":"article-journal","volume":"106"},"uris":["http://www.mendeley.com/documents/?uuid=17fddba3-9931-401d-9bb2-9d618655a3a2"]}],"mendeley":{"formattedCitation":"(Carpenter &lt;i&gt;et al.&lt;/i&gt;, 2009)","plainTextFormattedCitation":"(Carpenter et al., 2009)","previouslyFormattedCitation":"(Carpenter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arpenter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2FFA25C5" w14:textId="77777777" w:rsidR="00A01204" w:rsidRPr="0008241C" w:rsidRDefault="00A01204" w:rsidP="00A01204">
      <w:pPr>
        <w:rPr>
          <w:sz w:val="22"/>
          <w:szCs w:val="22"/>
        </w:rPr>
      </w:pPr>
    </w:p>
    <w:p w14:paraId="2A87C983" w14:textId="77777777" w:rsidR="00A01204" w:rsidRPr="0008241C" w:rsidRDefault="00A01204" w:rsidP="00A01204">
      <w:pPr>
        <w:rPr>
          <w:sz w:val="22"/>
          <w:szCs w:val="22"/>
        </w:rPr>
      </w:pPr>
      <w:r w:rsidRPr="0008241C">
        <w:rPr>
          <w:sz w:val="22"/>
          <w:szCs w:val="22"/>
        </w:rPr>
        <w:t xml:space="preserve">One of the most intractable problems of terrestrial ecosystem management has been the mismatch between political boundaries and ecological units appropriate for the management of ecosystem goods and services. For example, in many trans-boundary situations the downstream communities or countries may not have access to the institutions through which upstream actions can be influenced. In other cases, the downstream communities, or countries, may play a dominant role to controlling upstream areas without addressing upstream needs, if they are politically or economically stronger than upstream regions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uris":["http://www.mendeley.com/documents/?uuid=4c1455c0-eae4-41e2-9f18-a57c089f8ba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Designing suitable governance regimes and institutions, in such situations, remains a challenge.</w:t>
      </w:r>
    </w:p>
    <w:p w14:paraId="364A835A" w14:textId="77777777" w:rsidR="00A01204" w:rsidRPr="0008241C" w:rsidRDefault="00A01204" w:rsidP="00A01204">
      <w:pPr>
        <w:rPr>
          <w:sz w:val="22"/>
          <w:szCs w:val="22"/>
        </w:rPr>
      </w:pPr>
    </w:p>
    <w:p w14:paraId="639DE896" w14:textId="77777777" w:rsidR="00A01204" w:rsidRPr="0008241C" w:rsidRDefault="00A01204" w:rsidP="00A01204">
      <w:pPr>
        <w:rPr>
          <w:sz w:val="22"/>
          <w:szCs w:val="22"/>
        </w:rPr>
      </w:pPr>
      <w:r w:rsidRPr="0008241C">
        <w:rPr>
          <w:sz w:val="22"/>
          <w:szCs w:val="22"/>
        </w:rPr>
        <w:t>Some regional institutions, related to the management of aquatic ecosystems, are reportedly not successful in achieving their objectives, due to inadequacies</w:t>
      </w:r>
      <w:r w:rsidRPr="0008241C" w:rsidDel="0088491B">
        <w:rPr>
          <w:sz w:val="22"/>
          <w:szCs w:val="22"/>
        </w:rPr>
        <w:t xml:space="preserve"> </w:t>
      </w:r>
      <w:r w:rsidRPr="0008241C">
        <w:rPr>
          <w:sz w:val="22"/>
          <w:szCs w:val="22"/>
        </w:rPr>
        <w:t xml:space="preserve">in their design. For example, the Bay of Bengal Large Marine Ecosystem Project has not been successful in achieving some of its objectives due mainly to: the lack of a clear mandate, geographical scope and/or the limited capacity of the large number of international, regional and subregional bodies and programmes that are involved in the project </w:t>
      </w:r>
      <w:r w:rsidRPr="0008241C">
        <w:rPr>
          <w:sz w:val="22"/>
          <w:szCs w:val="22"/>
        </w:rPr>
        <w:fldChar w:fldCharType="begin" w:fldLock="1"/>
      </w:r>
      <w:r w:rsidRPr="0008241C">
        <w:rPr>
          <w:sz w:val="22"/>
          <w:szCs w:val="22"/>
        </w:rPr>
        <w:instrText>ADDIN CSL_CITATION {"citationItems":[{"id":"ITEM-1","itemData":{"DOI":"10.1017/CBO9781107415324.004","ISBN":"9788578110796","ISSN":"1098-6596","PMID":"25246403","author":[{"dropping-particle":"","family":"BOBLME","given":"","non-dropping-particle":"","parse-names":false,"suffix":""}],"id":"ITEM-1","issued":{"date-parts":[["2015"]]},"publisher-place":"Bay of Bengal Large Marine Ecosystem Project (BOBLME)","title":"Making a Difference to Resource Management in the Bay of Bengal: Meeting International Obligations","type":"report","volume":"1"},"uris":["http://www.mendeley.com/documents/?uuid=9f785121-9922-436e-8b42-d3d165a37697"]}],"mendeley":{"formattedCitation":"(BOBLME, 2015)","plainTextFormattedCitation":"(BOBLME, 2015)","previouslyFormattedCitation":"(BOBLME, 2015)"},"properties":{"noteIndex":0},"schema":"https://github.com/citation-style-language/schema/raw/master/csl-citation.json"}</w:instrText>
      </w:r>
      <w:r w:rsidRPr="0008241C">
        <w:rPr>
          <w:sz w:val="22"/>
          <w:szCs w:val="22"/>
        </w:rPr>
        <w:fldChar w:fldCharType="separate"/>
      </w:r>
      <w:r w:rsidRPr="0008241C">
        <w:rPr>
          <w:noProof/>
          <w:sz w:val="22"/>
          <w:szCs w:val="22"/>
        </w:rPr>
        <w:t>(BOBLME, 2015)</w:t>
      </w:r>
      <w:r w:rsidRPr="0008241C">
        <w:rPr>
          <w:sz w:val="22"/>
          <w:szCs w:val="22"/>
        </w:rPr>
        <w:fldChar w:fldCharType="end"/>
      </w:r>
      <w:r w:rsidRPr="0008241C">
        <w:rPr>
          <w:sz w:val="22"/>
          <w:szCs w:val="22"/>
        </w:rPr>
        <w:t>.</w:t>
      </w:r>
    </w:p>
    <w:p w14:paraId="3BF0BAFA" w14:textId="77777777" w:rsidR="00A01204" w:rsidRPr="0008241C" w:rsidRDefault="00A01204" w:rsidP="00A01204">
      <w:pPr>
        <w:rPr>
          <w:b/>
          <w:sz w:val="24"/>
          <w:szCs w:val="24"/>
          <w:lang w:val="en-AU"/>
        </w:rPr>
      </w:pPr>
    </w:p>
    <w:p w14:paraId="1D41E5A9" w14:textId="77777777" w:rsidR="00A01204" w:rsidRPr="0008241C" w:rsidRDefault="00A01204" w:rsidP="00A01204">
      <w:pPr>
        <w:keepNext/>
        <w:tabs>
          <w:tab w:val="clear" w:pos="1247"/>
          <w:tab w:val="left" w:pos="765"/>
        </w:tabs>
        <w:outlineLvl w:val="2"/>
        <w:rPr>
          <w:b/>
          <w:sz w:val="24"/>
          <w:szCs w:val="24"/>
        </w:rPr>
      </w:pPr>
      <w:bookmarkStart w:id="707" w:name="_Toc504317152"/>
      <w:bookmarkStart w:id="708" w:name="_Toc504317845"/>
      <w:bookmarkStart w:id="709" w:name="_Toc504320392"/>
      <w:bookmarkStart w:id="710" w:name="_Toc504320839"/>
      <w:bookmarkStart w:id="711" w:name="_Toc504321191"/>
      <w:bookmarkStart w:id="712" w:name="_Toc524041354"/>
      <w:r w:rsidRPr="0008241C">
        <w:rPr>
          <w:b/>
          <w:sz w:val="24"/>
          <w:szCs w:val="24"/>
        </w:rPr>
        <w:t>2.5.2</w:t>
      </w:r>
      <w:r w:rsidRPr="0008241C">
        <w:rPr>
          <w:b/>
          <w:sz w:val="24"/>
          <w:szCs w:val="24"/>
        </w:rPr>
        <w:tab/>
        <w:t>Legislation and policy</w:t>
      </w:r>
      <w:bookmarkEnd w:id="707"/>
      <w:bookmarkEnd w:id="708"/>
      <w:bookmarkEnd w:id="709"/>
      <w:bookmarkEnd w:id="710"/>
      <w:bookmarkEnd w:id="711"/>
      <w:bookmarkEnd w:id="712"/>
    </w:p>
    <w:p w14:paraId="041439E6" w14:textId="77777777" w:rsidR="00A01204" w:rsidRPr="0008241C" w:rsidRDefault="00A01204" w:rsidP="00A01204">
      <w:pPr>
        <w:rPr>
          <w:sz w:val="22"/>
          <w:szCs w:val="22"/>
        </w:rPr>
      </w:pPr>
    </w:p>
    <w:p w14:paraId="16FDD432" w14:textId="77777777" w:rsidR="00A01204" w:rsidRPr="0008241C" w:rsidRDefault="00A01204" w:rsidP="00A01204">
      <w:pPr>
        <w:rPr>
          <w:sz w:val="22"/>
          <w:szCs w:val="22"/>
          <w:lang w:val="en-AU"/>
        </w:rPr>
      </w:pPr>
      <w:r w:rsidRPr="0008241C">
        <w:rPr>
          <w:sz w:val="22"/>
          <w:szCs w:val="22"/>
        </w:rPr>
        <w:t xml:space="preserve">Nations across the Asia-Pacific have developed environmental legislation and policies together with, multilateral agreements and assessments to manage ecosystems and biodiversity. Inadequate legal frameworks, as well as a lack of implementation and enforcement, are obstacles to the successful </w:t>
      </w:r>
      <w:r w:rsidRPr="0008241C">
        <w:rPr>
          <w:sz w:val="22"/>
          <w:szCs w:val="22"/>
        </w:rPr>
        <w:lastRenderedPageBreak/>
        <w:t xml:space="preserve">governance of ecosystem services </w:t>
      </w:r>
      <w:r w:rsidRPr="0008241C">
        <w:rPr>
          <w:sz w:val="22"/>
          <w:szCs w:val="22"/>
        </w:rPr>
        <w:fldChar w:fldCharType="begin" w:fldLock="1"/>
      </w:r>
      <w:r w:rsidRPr="0008241C">
        <w:rPr>
          <w:sz w:val="22"/>
          <w:szCs w:val="22"/>
        </w:rPr>
        <w:instrText>ADDIN CSL_CITATION {"citationItems":[{"id":"ITEM-1","itemData":{"editor":[{"dropping-particle":"","family":"Greiber","given":"Thomas","non-dropping-particle":"","parse-names":false,"suffix":""},{"dropping-particle":"","family":"Schiele","given":"Simone","non-dropping-particle":"","parse-names":false,"suffix":""}],"id":"ITEM-1","issued":{"date-parts":[["2011"]]},"number-of-pages":"xii+140","publisher":"IUCN","publisher-place":"Gland, Switzerland","title":"Governance of Ecosystem Services","type":"report"},"uris":["http://www.mendeley.com/documents/?uuid=21802ad0-995d-3a09-9609-7b2ccafe8165"]}],"mendeley":{"formattedCitation":"(Greiber &amp; Schiele, 2011)","plainTextFormattedCitation":"(Greiber &amp; Schiele, 2011)","previouslyFormattedCitation":"(Greiber &amp; Schiele, 2011)"},"properties":{"noteIndex":0},"schema":"https://github.com/citation-style-language/schema/raw/master/csl-citation.json"}</w:instrText>
      </w:r>
      <w:r w:rsidRPr="0008241C">
        <w:rPr>
          <w:sz w:val="22"/>
          <w:szCs w:val="22"/>
        </w:rPr>
        <w:fldChar w:fldCharType="separate"/>
      </w:r>
      <w:r w:rsidRPr="0008241C">
        <w:rPr>
          <w:noProof/>
          <w:sz w:val="22"/>
          <w:szCs w:val="22"/>
        </w:rPr>
        <w:t>(Greiber &amp; Schiele, 2011)</w:t>
      </w:r>
      <w:r w:rsidRPr="0008241C">
        <w:rPr>
          <w:sz w:val="22"/>
          <w:szCs w:val="22"/>
        </w:rPr>
        <w:fldChar w:fldCharType="end"/>
      </w:r>
      <w:r w:rsidRPr="0008241C">
        <w:rPr>
          <w:sz w:val="22"/>
          <w:szCs w:val="22"/>
        </w:rPr>
        <w:t>. The low overall E</w:t>
      </w:r>
      <w:r w:rsidRPr="0008241C">
        <w:rPr>
          <w:sz w:val="22"/>
          <w:szCs w:val="22"/>
          <w:lang w:val="en-AU"/>
        </w:rPr>
        <w:t xml:space="preserve">nvironmental </w:t>
      </w:r>
      <w:r w:rsidRPr="0008241C">
        <w:rPr>
          <w:sz w:val="22"/>
          <w:szCs w:val="22"/>
        </w:rPr>
        <w:t>P</w:t>
      </w:r>
      <w:r w:rsidRPr="0008241C">
        <w:rPr>
          <w:sz w:val="22"/>
          <w:szCs w:val="28"/>
          <w:lang w:val="en-AU"/>
        </w:rPr>
        <w:t xml:space="preserve">erformance </w:t>
      </w:r>
      <w:r w:rsidRPr="0008241C">
        <w:rPr>
          <w:sz w:val="22"/>
          <w:szCs w:val="22"/>
        </w:rPr>
        <w:t>I</w:t>
      </w:r>
      <w:r w:rsidRPr="0008241C">
        <w:rPr>
          <w:sz w:val="22"/>
          <w:szCs w:val="28"/>
          <w:lang w:val="en-AU"/>
        </w:rPr>
        <w:t>ndex</w:t>
      </w:r>
      <w:r w:rsidRPr="0008241C">
        <w:rPr>
          <w:sz w:val="22"/>
          <w:szCs w:val="22"/>
        </w:rPr>
        <w:t xml:space="preserve"> assessment of Asia- Pacific countries </w:t>
      </w:r>
      <w:r w:rsidRPr="0008241C">
        <w:rPr>
          <w:sz w:val="22"/>
          <w:szCs w:val="22"/>
        </w:rPr>
        <w:fldChar w:fldCharType="begin" w:fldLock="1"/>
      </w:r>
      <w:r w:rsidRPr="0008241C">
        <w:rPr>
          <w:sz w:val="22"/>
          <w:szCs w:val="22"/>
        </w:rPr>
        <w:instrText>ADDIN CSL_CITATION {"citationItems":[{"id":"ITEM-1","itemData":{"author":[{"dropping-particle":"","family":"WRI","given":"","non-dropping-particle":"","parse-names":false,"suffix":""}],"id":"ITEM-1","issued":{"date-parts":[["2015"]]},"title":"CAIT Climate Data Explorer: Overview.","type":"report"},"uris":["http://www.mendeley.com/documents/?uuid=c6f489e9-ccaf-3e2e-b09e-03ae910c14c6"]},{"id":"ITEM-2","itemData":{"URL":"http://www.epi.yale.edu","accessed":{"date-parts":[["2015","9","16"]]},"author":[{"dropping-particle":"","family":"Hsu","given":"A.","non-dropping-particle":"","parse-names":false,"suffix":""},{"dropping-particle":"","family":"Emerson","given":"J.","non-dropping-particle":"","parse-names":false,"suffix":""},{"dropping-particle":"","family":"Levy","given":"M.","non-dropping-particle":"","parse-names":false,"suffix":""},{"dropping-particle":"","family":"Sherbinin","given":"A.","non-dropping-particle":"de","parse-names":false,"suffix":""},{"dropping-particle":"","family":"Johnson","given":"L.","non-dropping-particle":"","parse-names":false,"suffix":""},{"dropping-particle":"","family":"Malik","given":"O.","non-dropping-particle":"","parse-names":false,"suffix":""},{"dropping-particle":"","family":"Schwartz","given":"J.","non-dropping-particle":"","parse-names":false,"suffix":""},{"dropping-particle":"","family":"Jaiteh","given":"M.","non-dropping-particle":"","parse-names":false,"suffix":""}],"id":"ITEM-2","issued":{"date-parts":[["2014"]]},"title":"The 2014 environmental performance index","type":"webpage"},"uris":["http://www.mendeley.com/documents/?uuid=38c0a9e0-f9ad-3362-acab-144772abf24e"]}],"mendeley":{"formattedCitation":"(Hsu &lt;i&gt;et al.&lt;/i&gt;, 2014; WRI, 2015)","plainTextFormattedCitation":"(Hsu et al., 2014; WRI, 2015)","previouslyFormattedCitation":"(Hsu &lt;i&gt;et al.&lt;/i&gt;, 2014; WRI,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su </w:t>
      </w:r>
      <w:r w:rsidRPr="0008241C">
        <w:rPr>
          <w:i/>
          <w:noProof/>
          <w:sz w:val="22"/>
          <w:szCs w:val="22"/>
        </w:rPr>
        <w:t>et al.</w:t>
      </w:r>
      <w:r w:rsidRPr="0008241C">
        <w:rPr>
          <w:noProof/>
          <w:sz w:val="22"/>
          <w:szCs w:val="22"/>
        </w:rPr>
        <w:t>, 2014; WRI, 2015)</w:t>
      </w:r>
      <w:r w:rsidRPr="0008241C">
        <w:rPr>
          <w:sz w:val="22"/>
          <w:szCs w:val="22"/>
        </w:rPr>
        <w:fldChar w:fldCharType="end"/>
      </w:r>
      <w:r w:rsidRPr="0008241C">
        <w:rPr>
          <w:sz w:val="22"/>
          <w:szCs w:val="22"/>
        </w:rPr>
        <w:t xml:space="preserve"> further reflects a measurable gap between environmental protection goals and aspirations, and the effectiveness of policies in the region.</w:t>
      </w:r>
      <w:r w:rsidRPr="0008241C">
        <w:rPr>
          <w:sz w:val="22"/>
          <w:szCs w:val="22"/>
          <w:lang w:val="en-AU"/>
        </w:rPr>
        <w:t xml:space="preserve"> </w:t>
      </w:r>
    </w:p>
    <w:p w14:paraId="22C23904" w14:textId="77777777" w:rsidR="00A01204" w:rsidRPr="0008241C" w:rsidRDefault="00A01204" w:rsidP="00A01204">
      <w:pPr>
        <w:rPr>
          <w:sz w:val="22"/>
          <w:szCs w:val="22"/>
          <w:lang w:val="en-AU"/>
        </w:rPr>
      </w:pPr>
    </w:p>
    <w:p w14:paraId="1012006F" w14:textId="77777777" w:rsidR="00A01204" w:rsidRPr="0008241C" w:rsidRDefault="00A01204" w:rsidP="00A01204">
      <w:pPr>
        <w:rPr>
          <w:sz w:val="22"/>
          <w:szCs w:val="22"/>
          <w:lang w:val="en-AU"/>
        </w:rPr>
      </w:pPr>
      <w:r w:rsidRPr="0008241C">
        <w:rPr>
          <w:sz w:val="22"/>
          <w:szCs w:val="22"/>
          <w:lang w:val="en-AU"/>
        </w:rPr>
        <w:t xml:space="preserve">Some countries have developed legislation and policies that reflect Governments’ progress surrounding managing the economy in a more environmentally sustainable way. Larkin </w:t>
      </w:r>
      <w:r w:rsidRPr="0008241C">
        <w:rPr>
          <w:sz w:val="22"/>
          <w:szCs w:val="22"/>
          <w:lang w:val="en-AU"/>
        </w:rPr>
        <w:fldChar w:fldCharType="begin" w:fldLock="1"/>
      </w:r>
      <w:r w:rsidRPr="0008241C">
        <w:rPr>
          <w:sz w:val="22"/>
          <w:szCs w:val="22"/>
          <w:lang w:val="en-AU"/>
        </w:rPr>
        <w:instrText>ADDIN CSL_CITATION {"citationItems":[{"id":"ITEM-1","itemData":{"URL":"https://www.adb.org/news/new-eia-requirements-help-safeguard-myanmars-environment","accessed":{"date-parts":[["2018","1","16"]]},"author":[{"dropping-particle":"","family":"Larkin","given":"John Gerard","non-dropping-particle":"","parse-names":false,"suffix":""}],"container-title":"News from Country Offices","id":"ITEM-1","issued":{"date-parts":[["2016"]]},"publisher":"Asian Development Bank","title":"New EIA Requirements to Help Safeguard Myanmar's Environment","type":"webpage"},"label":"section","suppress-author":1,"uris":["http://www.mendeley.com/documents/?uuid=abf5fc7e-af38-3558-a69f-9f22f79c551b"]}],"mendeley":{"formattedCitation":"(2016)","plainTextFormattedCitation":"(2016)","previouslyFormattedCitation":"(2016)"},"properties":{"noteIndex":0},"schema":"https://github.com/citation-style-language/schema/raw/master/csl-citation.json"}</w:instrText>
      </w:r>
      <w:r w:rsidRPr="0008241C">
        <w:rPr>
          <w:sz w:val="22"/>
          <w:szCs w:val="22"/>
          <w:lang w:val="en-AU"/>
        </w:rPr>
        <w:fldChar w:fldCharType="separate"/>
      </w:r>
      <w:r w:rsidRPr="0008241C">
        <w:rPr>
          <w:noProof/>
          <w:sz w:val="22"/>
          <w:szCs w:val="22"/>
          <w:lang w:val="en-AU"/>
        </w:rPr>
        <w:t>(2016)</w:t>
      </w:r>
      <w:r w:rsidRPr="0008241C">
        <w:rPr>
          <w:sz w:val="22"/>
          <w:szCs w:val="22"/>
          <w:lang w:val="en-AU"/>
        </w:rPr>
        <w:fldChar w:fldCharType="end"/>
      </w:r>
      <w:r w:rsidRPr="0008241C">
        <w:rPr>
          <w:sz w:val="22"/>
          <w:szCs w:val="22"/>
          <w:lang w:val="en-AU"/>
        </w:rPr>
        <w:t xml:space="preserve"> stated that the </w:t>
      </w:r>
      <w:r w:rsidRPr="0008241C">
        <w:rPr>
          <w:i/>
          <w:iCs/>
          <w:sz w:val="22"/>
          <w:szCs w:val="22"/>
          <w:lang w:val="en-AU"/>
        </w:rPr>
        <w:t xml:space="preserve">Environmental Impact Assessment (EIA) Procedure </w:t>
      </w:r>
      <w:r w:rsidRPr="0008241C">
        <w:rPr>
          <w:sz w:val="22"/>
          <w:szCs w:val="22"/>
          <w:lang w:val="en-AU"/>
        </w:rPr>
        <w:t xml:space="preserve">(2015) and its guidelines are the requirements for assessing , monitoring and reporting on the environmental and impacts of projects, minimizing aspects such as land and water degradation and  levels of pollution.  </w:t>
      </w:r>
      <w:r w:rsidRPr="0008241C">
        <w:rPr>
          <w:i/>
          <w:sz w:val="22"/>
          <w:szCs w:val="22"/>
          <w:lang w:val="en-AU"/>
        </w:rPr>
        <w:t>Social Impact Assessments</w:t>
      </w:r>
      <w:r w:rsidRPr="0008241C">
        <w:rPr>
          <w:sz w:val="22"/>
          <w:szCs w:val="22"/>
          <w:lang w:val="en-AU"/>
        </w:rPr>
        <w:t xml:space="preserve"> </w:t>
      </w:r>
      <w:r w:rsidRPr="0008241C">
        <w:rPr>
          <w:i/>
          <w:sz w:val="22"/>
          <w:szCs w:val="22"/>
          <w:lang w:val="en-AU"/>
        </w:rPr>
        <w:t>(SIA)</w:t>
      </w:r>
      <w:r w:rsidRPr="0008241C">
        <w:rPr>
          <w:sz w:val="22"/>
          <w:szCs w:val="22"/>
          <w:lang w:val="en-AU"/>
        </w:rPr>
        <w:t xml:space="preserve"> should accompany EIAs, as they address the social and cultural impacts of developments.  </w:t>
      </w:r>
    </w:p>
    <w:p w14:paraId="1DA75BB9" w14:textId="77777777" w:rsidR="00A01204" w:rsidRPr="0008241C" w:rsidRDefault="00A01204" w:rsidP="00A01204">
      <w:pPr>
        <w:rPr>
          <w:sz w:val="22"/>
          <w:szCs w:val="22"/>
          <w:lang w:val="en-AU"/>
        </w:rPr>
      </w:pPr>
    </w:p>
    <w:p w14:paraId="387680EE" w14:textId="77777777" w:rsidR="00A01204" w:rsidRPr="0008241C" w:rsidRDefault="00A01204" w:rsidP="00A01204">
      <w:pPr>
        <w:rPr>
          <w:color w:val="333333"/>
          <w:sz w:val="23"/>
          <w:szCs w:val="23"/>
          <w:shd w:val="clear" w:color="auto" w:fill="FFFFFF"/>
        </w:rPr>
      </w:pPr>
      <w:r w:rsidRPr="0008241C">
        <w:rPr>
          <w:sz w:val="22"/>
          <w:szCs w:val="22"/>
          <w:lang w:val="en-AU"/>
        </w:rPr>
        <w:t xml:space="preserve">For example, China revised its environmental impact assessment law in 2016 </w:t>
      </w:r>
      <w:r w:rsidRPr="0008241C">
        <w:rPr>
          <w:color w:val="333333"/>
          <w:sz w:val="22"/>
          <w:szCs w:val="28"/>
          <w:shd w:val="clear" w:color="auto" w:fill="FFFFFF"/>
          <w:lang w:val="en-AU"/>
        </w:rPr>
        <w:t xml:space="preserve">to ensure </w:t>
      </w:r>
      <w:r w:rsidRPr="0008241C">
        <w:rPr>
          <w:color w:val="333333"/>
          <w:sz w:val="22"/>
          <w:szCs w:val="22"/>
          <w:shd w:val="clear" w:color="auto" w:fill="FFFFFF"/>
        </w:rPr>
        <w:t xml:space="preserve">more effective management. The revised regulation emphasises the importance of pre and post management approaches in planning activities </w:t>
      </w:r>
      <w:r w:rsidRPr="0008241C">
        <w:rPr>
          <w:color w:val="333333"/>
          <w:sz w:val="22"/>
          <w:szCs w:val="22"/>
          <w:shd w:val="clear" w:color="auto" w:fill="FFFFFF"/>
          <w:lang w:val="en-AU"/>
        </w:rPr>
        <w:fldChar w:fldCharType="begin" w:fldLock="1"/>
      </w:r>
      <w:r w:rsidRPr="0008241C">
        <w:rPr>
          <w:color w:val="333333"/>
          <w:sz w:val="22"/>
          <w:szCs w:val="22"/>
          <w:shd w:val="clear" w:color="auto" w:fill="FFFFFF"/>
          <w:lang w:val="en-AU"/>
        </w:rPr>
        <w:instrText>ADDIN CSL_CITATION {"citationItems":[{"id":"ITEM-1","itemData":{"author":[{"dropping-particle":"","family":"Lu","given":"Matt","non-dropping-particle":"","parse-names":false,"suffix":""}],"id":"ITEM-1","issued":{"date-parts":[["2016"]]},"title":"China Revised Environmental Impact Assessment Law","type":"report"},"uris":["http://www.mendeley.com/documents/?uuid=806d1913-1147-469c-8c19-6aa14bed2bc5"]}],"mendeley":{"formattedCitation":"(Lu, 2016)","plainTextFormattedCitation":"(Lu, 2016)","previouslyFormattedCitation":"(Lu, 2016)"},"properties":{"noteIndex":0},"schema":"https://github.com/citation-style-language/schema/raw/master/csl-citation.json"}</w:instrText>
      </w:r>
      <w:r w:rsidRPr="0008241C">
        <w:rPr>
          <w:color w:val="333333"/>
          <w:sz w:val="22"/>
          <w:szCs w:val="22"/>
          <w:shd w:val="clear" w:color="auto" w:fill="FFFFFF"/>
          <w:lang w:val="en-AU"/>
        </w:rPr>
        <w:fldChar w:fldCharType="separate"/>
      </w:r>
      <w:r w:rsidRPr="0008241C">
        <w:rPr>
          <w:noProof/>
          <w:color w:val="333333"/>
          <w:sz w:val="22"/>
          <w:szCs w:val="22"/>
          <w:shd w:val="clear" w:color="auto" w:fill="FFFFFF"/>
          <w:lang w:val="en-AU"/>
        </w:rPr>
        <w:t>(Lu, 2016)</w:t>
      </w:r>
      <w:r w:rsidRPr="0008241C">
        <w:rPr>
          <w:color w:val="333333"/>
          <w:sz w:val="22"/>
          <w:szCs w:val="22"/>
          <w:shd w:val="clear" w:color="auto" w:fill="FFFFFF"/>
          <w:lang w:val="en-AU"/>
        </w:rPr>
        <w:fldChar w:fldCharType="end"/>
      </w:r>
      <w:r w:rsidRPr="0008241C">
        <w:rPr>
          <w:color w:val="333333"/>
          <w:sz w:val="22"/>
          <w:szCs w:val="22"/>
          <w:shd w:val="clear" w:color="auto" w:fill="FFFFFF"/>
        </w:rPr>
        <w:t>.</w:t>
      </w:r>
    </w:p>
    <w:p w14:paraId="353CF132" w14:textId="77777777" w:rsidR="00A01204" w:rsidRPr="0008241C" w:rsidRDefault="00A01204" w:rsidP="00A01204">
      <w:pPr>
        <w:rPr>
          <w:color w:val="333333"/>
          <w:sz w:val="23"/>
          <w:szCs w:val="23"/>
          <w:shd w:val="clear" w:color="auto" w:fill="FFFFFF"/>
        </w:rPr>
      </w:pPr>
    </w:p>
    <w:p w14:paraId="7DFDD09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13" w:name="_Toc504317153"/>
      <w:bookmarkStart w:id="714" w:name="_Toc504317846"/>
      <w:bookmarkStart w:id="715" w:name="_Toc504321192"/>
      <w:r w:rsidRPr="0008241C">
        <w:rPr>
          <w:b/>
          <w:sz w:val="22"/>
          <w:szCs w:val="24"/>
        </w:rPr>
        <w:t>2.5.2.1</w:t>
      </w:r>
      <w:r w:rsidRPr="0008241C">
        <w:rPr>
          <w:b/>
          <w:sz w:val="22"/>
          <w:szCs w:val="24"/>
        </w:rPr>
        <w:tab/>
        <w:t>Human rights, nature and the law</w:t>
      </w:r>
      <w:bookmarkEnd w:id="713"/>
      <w:bookmarkEnd w:id="714"/>
      <w:bookmarkEnd w:id="715"/>
    </w:p>
    <w:p w14:paraId="0D394C37" w14:textId="77777777" w:rsidR="00A01204" w:rsidRPr="0008241C" w:rsidRDefault="00A01204" w:rsidP="00A01204">
      <w:pPr>
        <w:rPr>
          <w:sz w:val="22"/>
          <w:szCs w:val="22"/>
        </w:rPr>
      </w:pPr>
    </w:p>
    <w:p w14:paraId="6A2D958C" w14:textId="77777777" w:rsidR="00A01204" w:rsidRPr="0008241C" w:rsidRDefault="00A01204" w:rsidP="00A01204">
      <w:pPr>
        <w:rPr>
          <w:sz w:val="22"/>
          <w:szCs w:val="22"/>
        </w:rPr>
      </w:pPr>
      <w:r w:rsidRPr="0008241C">
        <w:rPr>
          <w:sz w:val="22"/>
          <w:szCs w:val="22"/>
        </w:rPr>
        <w:t xml:space="preserve">The provision of ecosystem services is linked to human rights, with a particular emphasis on equity to access natural resources </w:t>
      </w:r>
      <w:r w:rsidRPr="0008241C">
        <w:rPr>
          <w:sz w:val="22"/>
          <w:szCs w:val="22"/>
        </w:rPr>
        <w:fldChar w:fldCharType="begin" w:fldLock="1"/>
      </w:r>
      <w:r w:rsidRPr="0008241C">
        <w:rPr>
          <w:sz w:val="22"/>
          <w:szCs w:val="22"/>
        </w:rPr>
        <w:instrText>ADDIN CSL_CITATION {"citationItems":[{"id":"ITEM-1","itemData":{"DOI":"10.1016/j.ecolecon.2013.06.008","ISSN":"09218009","abstract":"A major strength of the ecosystem services (ESS) concept is that it allows a succinct description of how human well-being depends on nature, showing that the neglect of such dependencies has negative consequences on human well-being and the economy. As ESS refer to human needs and interests, values are to be considered when dealing with the concept in practice. As a result we argue that in using the concept there is a need to be clear about what different dimensions of value are involved, and be aware of ethical issues that might be associated with the concept. A systematic analysis of the ethical implications associated to the ESS concept is still lacking. We address this deficiency by scrutinising value dimensions associated with the concept, and use this to explore the associated ethical implications. We then highlight how improved transparency in the use of the ESS concept can contribute to using its strengths without succumbing to possible drawbacks arising from ethical problems. These problems concern the dangers that some uses of the concept have in obscuring certain types of value, and in masking unevenness in the distribution of costs and benefits that can arise in the management of ESS.","author":[{"dropping-particle":"","family":"Jax","given":"Kurt","non-dropping-particle":"","parse-names":false,"suffix":""},{"dropping-particle":"","family":"Barton","given":"David N.","non-dropping-particle":"","parse-names":false,"suffix":""},{"dropping-particle":"","family":"Chan","given":"Kai M.A.","non-dropping-particle":"","parse-names":false,"suffix":""},{"dropping-particle":"","family":"Groot","given":"Rudolf","non-dropping-particle":"de","parse-names":false,"suffix":""},{"dropping-particle":"","family":"Doyle","given":"Ulrike","non-dropping-particle":"","parse-names":false,"suffix":""},{"dropping-particle":"","family":"Eser","given":"Uta","non-dropping-particle":"","parse-names":false,"suffix":""},{"dropping-particle":"","family":"Görg","given":"Christoph","non-dropping-particle":"","parse-names":false,"suffix":""},{"dropping-particle":"","family":"Gómez-Baggethun","given":"Erik","non-dropping-particle":"","parse-names":false,"suffix":""},{"dropping-particle":"","family":"Griewald","given":"Yuliana","non-dropping-particle":"","parse-names":false,"suffix":""},{"dropping-particle":"","family":"Haber","given":"Wolfgang","non-dropping-particle":"","parse-names":false,"suffix":""},{"dropping-particle":"","family":"Haines-Young","given":"Roy","non-dropping-particle":"","parse-names":false,"suffix":""},{"dropping-particle":"","family":"Heink","given":"Ulrich","non-dropping-particle":"","parse-names":false,"suffix":""},{"dropping-particle":"","family":"Jahn","given":"Thomas","non-dropping-particle":"","parse-names":false,"suffix":""},{"dropping-particle":"","family":"Joosten","given":"Hans","non-dropping-particle":"","parse-names":false,"suffix":""},{"dropping-particle":"","family":"Kerschbaumer","given":"Lilin","non-dropping-particle":"","parse-names":false,"suffix":""},{"dropping-particle":"","family":"Korn","given":"Horst","non-dropping-particle":"","parse-names":false,"suffix":""},{"dropping-particle":"","family":"Luck","given":"Gary W.","non-dropping-particle":"","parse-names":false,"suffix":""},{"dropping-particle":"","family":"Matzdorf","given":"Bettina","non-dropping-particle":"","parse-names":false,"suffix":""},{"dropping-particle":"","family":"Muraca","given":"Barbara","non-dropping-particle":"","parse-names":false,"suffix":""},{"dropping-particle":"","family":"Neßhöver","given":"Carsten","non-dropping-particle":"","parse-names":false,"suffix":""},{"dropping-particle":"","family":"Norton","given":"Bryan","non-dropping-particle":"","parse-names":false,"suffix":""},{"dropping-particle":"","family":"Ott","given":"Konrad","non-dropping-particle":"","parse-names":false,"suffix":""},{"dropping-particle":"","family":"Potschin","given":"Marion","non-dropping-particle":"","parse-names":false,"suffix":""},{"dropping-particle":"","family":"Rauschmayer","given":"Felix","non-dropping-particle":"","parse-names":false,"suffix":""},{"dropping-particle":"","family":"Haaren","given":"Christina","non-dropping-particle":"von","parse-names":false,"suffix":""},{"dropping-particle":"","family":"Wichmann","given":"Sabine","non-dropping-particle":"","parse-names":false,"suffix":""}],"container-title":"Ecological Economics","id":"ITEM-1","issued":{"date-parts":[["2013"]]},"page":"260-268","title":"Ecosystem services and ethics","type":"article-journal","volume":"93"},"uris":["http://www.mendeley.com/documents/?uuid=66ff60e2-838d-3cc0-bb7a-e12231da62ef"]}],"mendeley":{"formattedCitation":"(Jax &lt;i&gt;et al.&lt;/i&gt;, 2013)","plainTextFormattedCitation":"(Jax et al., 2013)","previouslyFormattedCitation":"(Jax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ax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Many people, particularly those living in developing states, and/or rural communities, directly depend on the environment to sustain their livelihoods. Environmental and social challenges, such as: development activities, global warming and pollution, population growth, interfere with natures provisioning services. Thus, the fundamental human rights of some Asia-Pacific individuals and communities, to access natural resources, is becoming more difficult </w:t>
      </w:r>
      <w:r w:rsidRPr="0008241C">
        <w:rPr>
          <w:sz w:val="22"/>
          <w:szCs w:val="22"/>
        </w:rPr>
        <w:fldChar w:fldCharType="begin" w:fldLock="1"/>
      </w:r>
      <w:r w:rsidRPr="0008241C">
        <w:rPr>
          <w:sz w:val="22"/>
          <w:szCs w:val="22"/>
        </w:rPr>
        <w:instrText>ADDIN CSL_CITATION {"citationItems":[{"id":"ITEM-1","itemData":{"author":[{"dropping-particle":"","family":"Lewis","given":"Bridget","non-dropping-particle":"","parse-names":false,"suffix":""}],"container-title":"Macquarie Journal of Comparative and International Environmental Law","id":"ITEM-1","issue":"2","issued":{"date-parts":[["2012"]]},"page":"36-47","title":"Environmental Rights or a Right to the Environment?: Exploring the Nexus between Human Rights and Environmental Protection","type":"article-journal","volume":"8"},"uris":["http://www.mendeley.com/documents/?uuid=be420631-3f4e-36ff-b540-e5755f365695"]}],"mendeley":{"formattedCitation":"(Lewis, 2012)","plainTextFormattedCitation":"(Lewis, 2012)","previouslyFormattedCitation":"(Lewis, 2012)"},"properties":{"noteIndex":0},"schema":"https://github.com/citation-style-language/schema/raw/master/csl-citation.json"}</w:instrText>
      </w:r>
      <w:r w:rsidRPr="0008241C">
        <w:rPr>
          <w:sz w:val="22"/>
          <w:szCs w:val="22"/>
        </w:rPr>
        <w:fldChar w:fldCharType="separate"/>
      </w:r>
      <w:r w:rsidRPr="0008241C">
        <w:rPr>
          <w:noProof/>
          <w:sz w:val="22"/>
          <w:szCs w:val="22"/>
        </w:rPr>
        <w:t>(Lewis, 2012)</w:t>
      </w:r>
      <w:r w:rsidRPr="0008241C">
        <w:rPr>
          <w:sz w:val="22"/>
          <w:szCs w:val="22"/>
        </w:rPr>
        <w:fldChar w:fldCharType="end"/>
      </w:r>
      <w:r w:rsidRPr="0008241C">
        <w:rPr>
          <w:sz w:val="22"/>
          <w:szCs w:val="22"/>
        </w:rPr>
        <w:t xml:space="preserve">. </w:t>
      </w:r>
    </w:p>
    <w:p w14:paraId="71CF0535" w14:textId="77777777" w:rsidR="00A01204" w:rsidRPr="0008241C" w:rsidRDefault="00A01204" w:rsidP="00A01204">
      <w:pPr>
        <w:rPr>
          <w:sz w:val="22"/>
          <w:szCs w:val="22"/>
        </w:rPr>
      </w:pPr>
    </w:p>
    <w:p w14:paraId="2E07AAEE" w14:textId="77777777" w:rsidR="00A01204" w:rsidRPr="0008241C" w:rsidRDefault="00A01204" w:rsidP="00A01204">
      <w:pPr>
        <w:rPr>
          <w:sz w:val="22"/>
          <w:szCs w:val="22"/>
        </w:rPr>
      </w:pPr>
      <w:r w:rsidRPr="0008241C">
        <w:rPr>
          <w:sz w:val="22"/>
          <w:szCs w:val="22"/>
        </w:rPr>
        <w:t xml:space="preserve">There are many legal instruments, both binding and non-binding, related to the protection of human rights at an international level, while  domestic laws enforce human rights protection in each country’s legal system. </w:t>
      </w:r>
    </w:p>
    <w:p w14:paraId="77353CDB" w14:textId="77777777" w:rsidR="00A01204" w:rsidRPr="0008241C" w:rsidRDefault="00A01204" w:rsidP="00A01204">
      <w:pPr>
        <w:rPr>
          <w:sz w:val="22"/>
          <w:szCs w:val="22"/>
        </w:rPr>
      </w:pPr>
    </w:p>
    <w:p w14:paraId="506C99F0" w14:textId="77777777" w:rsidR="00A01204" w:rsidRPr="0008241C" w:rsidRDefault="00A01204" w:rsidP="00A01204">
      <w:pPr>
        <w:rPr>
          <w:sz w:val="22"/>
          <w:szCs w:val="22"/>
          <w:lang w:val="en-AU"/>
        </w:rPr>
      </w:pPr>
      <w:r w:rsidRPr="0008241C">
        <w:rPr>
          <w:sz w:val="22"/>
          <w:szCs w:val="22"/>
          <w:lang w:val="en-AU"/>
        </w:rPr>
        <w:t>Since 1948, basic human rights have been entrenched in the Unit</w:t>
      </w:r>
      <w:r w:rsidRPr="0008241C">
        <w:rPr>
          <w:sz w:val="22"/>
          <w:szCs w:val="22"/>
        </w:rPr>
        <w:t>ed Nations</w:t>
      </w:r>
      <w:r w:rsidRPr="0008241C">
        <w:rPr>
          <w:sz w:val="22"/>
          <w:szCs w:val="22"/>
          <w:lang w:val="en-AU"/>
        </w:rPr>
        <w:t xml:space="preserve"> </w:t>
      </w:r>
      <w:r w:rsidRPr="0008241C">
        <w:rPr>
          <w:i/>
          <w:iCs/>
          <w:sz w:val="22"/>
          <w:szCs w:val="22"/>
        </w:rPr>
        <w:t>Universal Declaration of Human Rights</w:t>
      </w:r>
      <w:r w:rsidRPr="0008241C">
        <w:rPr>
          <w:sz w:val="22"/>
          <w:szCs w:val="22"/>
        </w:rPr>
        <w:t xml:space="preserve"> (UDHR)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217 A (III), UN Doc. A/810","issued":{"date-parts":[["1948"]]},"publisher":"UN General Assembly","title":"Universal Declaration of Human Rights","type":"book"},"uris":["http://www.mendeley.com/documents/?uuid=a54cc9fe-8abc-347f-b6b4-74184027f610"]}],"mendeley":{"formattedCitation":"(United Nations, 1948)","plainTextFormattedCitation":"(United Nations, 1948)","previouslyFormattedCitation":"(United Nations, 1948)"},"properties":{"noteIndex":0},"schema":"https://github.com/citation-style-language/schema/raw/master/csl-citation.json"}</w:instrText>
      </w:r>
      <w:r w:rsidRPr="0008241C">
        <w:rPr>
          <w:sz w:val="22"/>
          <w:szCs w:val="22"/>
        </w:rPr>
        <w:fldChar w:fldCharType="separate"/>
      </w:r>
      <w:r w:rsidRPr="0008241C">
        <w:rPr>
          <w:noProof/>
          <w:sz w:val="22"/>
          <w:szCs w:val="22"/>
        </w:rPr>
        <w:t>(United Nations, 1948)</w:t>
      </w:r>
      <w:r w:rsidRPr="0008241C">
        <w:rPr>
          <w:sz w:val="22"/>
          <w:szCs w:val="22"/>
        </w:rPr>
        <w:fldChar w:fldCharType="end"/>
      </w:r>
      <w:r w:rsidRPr="0008241C">
        <w:rPr>
          <w:sz w:val="22"/>
          <w:szCs w:val="22"/>
          <w:lang w:val="en-AU"/>
        </w:rPr>
        <w:t>.</w:t>
      </w:r>
      <w:r w:rsidRPr="0008241C">
        <w:rPr>
          <w:sz w:val="22"/>
          <w:szCs w:val="22"/>
          <w:cs/>
        </w:rPr>
        <w:t xml:space="preserve"> </w:t>
      </w:r>
      <w:r w:rsidRPr="0008241C">
        <w:rPr>
          <w:sz w:val="22"/>
          <w:szCs w:val="22"/>
        </w:rPr>
        <w:t xml:space="preserve">Human rights and the conservation of ecosystems are interlinked </w:t>
      </w:r>
      <w:r w:rsidRPr="0008241C">
        <w:rPr>
          <w:sz w:val="22"/>
          <w:szCs w:val="22"/>
        </w:rPr>
        <w:fldChar w:fldCharType="begin" w:fldLock="1"/>
      </w:r>
      <w:r w:rsidRPr="0008241C">
        <w:rPr>
          <w:sz w:val="22"/>
          <w:szCs w:val="22"/>
        </w:rPr>
        <w:instrText>ADDIN CSL_CITATION {"citationItems":[{"id":"ITEM-1","itemData":{"editor":[{"dropping-particle":"","family":"Campese","given":"J.","non-dropping-particle":"","parse-names":false,"suffix":""},{"dropping-particle":"","family":"Sunderland","given":"T.C.H.","non-dropping-particle":"","parse-names":false,"suffix":""},{"dropping-particle":"","family":"Greiber","given":"T.","non-dropping-particle":"","parse-names":false,"suffix":""},{"dropping-particle":"","family":"Oviedo","given":"G.","non-dropping-particle":"","parse-names":false,"suffix":""}],"id":"ITEM-1","issued":{"date-parts":[["2009"]]},"number-of-pages":"305p","publisher":"Center for International Forestry Research (CIFOR) and and The International Union for Conservation of Nature (IUCN), Bogor, Indonesia","title":"Rights-based approaches: Exploring issues and opportunities for conservation","type":"book"},"uris":["http://www.mendeley.com/documents/?uuid=4a59f80f-c650-3c76-b30a-6a1de53abb22"]},{"id":"ITEM-2","itemData":{"author":[{"dropping-particle":"","family":"Lewis","given":"Bridget","non-dropping-particle":"","parse-names":false,"suffix":""}],"container-title":"Macquarie Journal of Comparative and International Environmental Law","id":"ITEM-2","issue":"2","issued":{"date-parts":[["2012"]]},"page":"36-47","title":"Environmental Rights or a Right to the Environment?: Exploring the Nexus between Human Rights and Environmental Protection","type":"article-journal","volume":"8"},"uris":["http://www.mendeley.com/documents/?uuid=be420631-3f4e-36ff-b540-e5755f365695"]}],"mendeley":{"formattedCitation":"(Campese &lt;i&gt;et al.&lt;/i&gt;, 2009; Lewis, 2012)","plainTextFormattedCitation":"(Campese et al., 2009; Lewis, 2012)","previouslyFormattedCitation":"(Campese &lt;i&gt;et al.&lt;/i&gt;, 2009; Lewis,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ampese </w:t>
      </w:r>
      <w:r w:rsidRPr="0008241C">
        <w:rPr>
          <w:i/>
          <w:noProof/>
          <w:sz w:val="22"/>
          <w:szCs w:val="22"/>
        </w:rPr>
        <w:t>et al.</w:t>
      </w:r>
      <w:r w:rsidRPr="0008241C">
        <w:rPr>
          <w:noProof/>
          <w:sz w:val="22"/>
          <w:szCs w:val="22"/>
        </w:rPr>
        <w:t>, 2009; Lewis, 2012)</w:t>
      </w:r>
      <w:r w:rsidRPr="0008241C">
        <w:rPr>
          <w:sz w:val="22"/>
          <w:szCs w:val="22"/>
        </w:rPr>
        <w:fldChar w:fldCharType="end"/>
      </w:r>
      <w:r w:rsidRPr="0008241C">
        <w:rPr>
          <w:sz w:val="22"/>
          <w:szCs w:val="22"/>
        </w:rPr>
        <w:t>. For example, the right to the highest standard of health and an adequate standard of living, depends on a certain degree of environmental quality</w:t>
      </w:r>
      <w:r w:rsidRPr="0008241C">
        <w:rPr>
          <w:sz w:val="22"/>
          <w:szCs w:val="22"/>
          <w:lang w:val="en-AU"/>
        </w:rPr>
        <w:t xml:space="preserve">. </w:t>
      </w:r>
      <w:r w:rsidRPr="0008241C">
        <w:rPr>
          <w:sz w:val="22"/>
          <w:szCs w:val="22"/>
        </w:rPr>
        <w:t>The right to a healthy environment is considered</w:t>
      </w:r>
      <w:r w:rsidRPr="0008241C">
        <w:rPr>
          <w:sz w:val="22"/>
          <w:szCs w:val="22"/>
          <w:cs/>
        </w:rPr>
        <w:t xml:space="preserve"> </w:t>
      </w:r>
      <w:r w:rsidRPr="0008241C">
        <w:rPr>
          <w:sz w:val="22"/>
          <w:szCs w:val="22"/>
        </w:rPr>
        <w:t>to be: the right to life (UDHR, art. 1), the right to property (UDHR, art</w:t>
      </w:r>
      <w:r w:rsidRPr="0008241C">
        <w:rPr>
          <w:sz w:val="22"/>
          <w:szCs w:val="22"/>
          <w:lang w:val="en-AU"/>
        </w:rPr>
        <w:t>.</w:t>
      </w:r>
      <w:r w:rsidRPr="0008241C">
        <w:rPr>
          <w:sz w:val="22"/>
          <w:szCs w:val="22"/>
        </w:rPr>
        <w:t xml:space="preserve"> 17), the right to a standard of living that is adequate for health and well-being (UDHR, art. 25), and the right to culture (UDHR, art. 27). These rights relate to providing support to protect the ecosystem and promote human well-being.</w:t>
      </w:r>
    </w:p>
    <w:p w14:paraId="715A7A1B" w14:textId="77777777" w:rsidR="00A01204" w:rsidRPr="0008241C" w:rsidRDefault="00A01204" w:rsidP="00A01204">
      <w:pPr>
        <w:rPr>
          <w:sz w:val="22"/>
          <w:szCs w:val="22"/>
        </w:rPr>
      </w:pPr>
    </w:p>
    <w:p w14:paraId="370B498E" w14:textId="77777777" w:rsidR="00A01204" w:rsidRPr="0008241C" w:rsidRDefault="00A01204" w:rsidP="00A01204">
      <w:pPr>
        <w:rPr>
          <w:sz w:val="22"/>
          <w:szCs w:val="22"/>
          <w:lang w:val="en-AU"/>
        </w:rPr>
      </w:pPr>
      <w:r w:rsidRPr="0008241C">
        <w:rPr>
          <w:sz w:val="22"/>
          <w:szCs w:val="22"/>
          <w:lang w:val="en-AU"/>
        </w:rPr>
        <w:t>I</w:t>
      </w:r>
      <w:r w:rsidRPr="0008241C">
        <w:rPr>
          <w:sz w:val="22"/>
          <w:szCs w:val="22"/>
        </w:rPr>
        <w:t>n many Asia -Pacific countries, women, indigenous peoples, people from lower castes and ethnic minorities lack adequate legal representation, or the opportunity to participate in local or national institutions</w:t>
      </w:r>
      <w:r w:rsidRPr="0008241C">
        <w:rPr>
          <w:sz w:val="22"/>
          <w:szCs w:val="22"/>
          <w:cs/>
        </w:rPr>
        <w:t xml:space="preserve"> </w:t>
      </w:r>
      <w:r w:rsidRPr="0008241C">
        <w:rPr>
          <w:sz w:val="22"/>
          <w:szCs w:val="22"/>
          <w:lang w:val="en-AU"/>
        </w:rPr>
        <w:t>and to protect their rights and environment</w:t>
      </w:r>
      <w:r w:rsidRPr="0008241C">
        <w:rPr>
          <w:sz w:val="22"/>
          <w:szCs w:val="22"/>
        </w:rPr>
        <w:t xml:space="preserve">. For example, s. 46 and 56 of the </w:t>
      </w:r>
      <w:r w:rsidRPr="0008241C">
        <w:rPr>
          <w:i/>
          <w:iCs/>
          <w:sz w:val="22"/>
          <w:szCs w:val="22"/>
        </w:rPr>
        <w:t>Constitution of the Kingdom of Thailand B.E. 2540</w:t>
      </w:r>
      <w:r w:rsidRPr="0008241C">
        <w:rPr>
          <w:sz w:val="22"/>
          <w:szCs w:val="22"/>
          <w:lang w:val="en-AU"/>
        </w:rPr>
        <w:t xml:space="preserve"> </w:t>
      </w:r>
      <w:r w:rsidRPr="0008241C">
        <w:rPr>
          <w:sz w:val="22"/>
          <w:szCs w:val="22"/>
          <w:lang w:val="en-AU"/>
        </w:rPr>
        <w:fldChar w:fldCharType="begin" w:fldLock="1"/>
      </w:r>
      <w:r w:rsidRPr="0008241C">
        <w:rPr>
          <w:sz w:val="22"/>
          <w:szCs w:val="22"/>
          <w:lang w:val="en-AU"/>
        </w:rPr>
        <w:instrText>ADDIN CSL_CITATION {"citationItems":[{"id":"ITEM-1","itemData":{"abstract":"CONSTITUTION OF THE KINGDOM OF THAILAND, B.E. 2540 (1997) Translation May there be virtue. Today is the tenth day of the waxing moon in the eleventh month of the year of the Ox under the lunar calendar, being Saturday, the eleventh day of October under the solar calendar, in the 2540 th year of the Buddhist Era. Phrabat Somdet Phra Paramintharamaha Bhumibol Adulyadej Mahitalathibet Ramathibodi Chakkri Narubodin Sayammintharathirat Borommanatthabophit is graciously pleased to proclaim that whereas Constitutions have been promulgated as the principle of the democratic regime of government with the King as Head of the State in Thailand for more than sixty-five years, and there had been annulment and amendment to the Constitutions on several occasions, it is manifest that the Constitution is changeable depending upon the situation in the country. In addition, the Constitution must clearly lay down fundamental rules as the principle of the administration of the State and the guideline for the preparation of the organic laws and other laws in conformity therewith; and whereas the Constitution of the Kingdom of Thailand, B.E. 2534 as amended by the Constitution Amendment (No. 6), B.E. 2539 established the Constituent Assembly, consisting of ninety-nine members elected by the National Assembly, charged with the duty to prepare a draft of a new Constitution as the fundamental of political reform and His Majesty the King graciously granted an audience to members of the Constituent Assembly for taking His Royal speeches and receiving blessings in carrying out this task, and, thereafter, the Constituent Assembly prepared the draft Constitution with the essential substance lying in additionally promoting and protecting rights and liberties of the people, providing for public participation in the governance and inspecting the exercise of State power as well as improving a political structure to achieve more efficiency and stability, having particular regard to public opinions and observing procedures provided in the Constitution of the Kingdom of Thailand, B.E. 2534 as amended by the Constitution Amendment (No. 6), B.E. 2539 (1996) in every respect; Having carefully considered the Draft Constitution prepared by the Constituent Assembly in the light of the situation of the country, the National Assembly passed a resolution approving the presentation of the draft Constitution to the King for His Royal signature to promulgate it as the Constitution of the Kingdom of Tha…","author":[{"dropping-particle":"","family":"Government of Thailand","given":"","non-dropping-particle":"","parse-names":false,"suffix":""}],"container-title":"Government Gazette Vol.114, Part 55a","id":"ITEM-1","issued":{"date-parts":[["1997"]]},"title":"Constitution of the Kingdom of Thailand B.E. 2540 (1997)","type":"article"},"suppress-author":1,"uris":["http://www.mendeley.com/documents/?uuid=8ecf5272-03f3-36f7-8eea-37a47b76deec"]}],"mendeley":{"formattedCitation":"(1997)","plainTextFormattedCitation":"(1997)","previouslyFormattedCitation":"(1997)"},"properties":{"noteIndex":0},"schema":"https://github.com/citation-style-language/schema/raw/master/csl-citation.json"}</w:instrText>
      </w:r>
      <w:r w:rsidRPr="0008241C">
        <w:rPr>
          <w:sz w:val="22"/>
          <w:szCs w:val="22"/>
          <w:lang w:val="en-AU"/>
        </w:rPr>
        <w:fldChar w:fldCharType="separate"/>
      </w:r>
      <w:r w:rsidRPr="0008241C">
        <w:rPr>
          <w:noProof/>
          <w:sz w:val="22"/>
          <w:szCs w:val="22"/>
          <w:lang w:val="en-AU"/>
        </w:rPr>
        <w:t>(1997)</w:t>
      </w:r>
      <w:r w:rsidRPr="0008241C">
        <w:rPr>
          <w:sz w:val="22"/>
          <w:szCs w:val="22"/>
          <w:lang w:val="en-AU"/>
        </w:rPr>
        <w:fldChar w:fldCharType="end"/>
      </w:r>
      <w:r w:rsidRPr="0008241C">
        <w:rPr>
          <w:sz w:val="22"/>
          <w:szCs w:val="22"/>
          <w:cs/>
        </w:rPr>
        <w:t xml:space="preserve"> </w:t>
      </w:r>
      <w:r w:rsidRPr="0008241C">
        <w:rPr>
          <w:sz w:val="22"/>
          <w:szCs w:val="22"/>
        </w:rPr>
        <w:t xml:space="preserve">affirms the community rights, cultural rights, and environmental rights , which includes the right to participate in the management </w:t>
      </w:r>
      <w:r w:rsidRPr="0008241C">
        <w:rPr>
          <w:sz w:val="22"/>
          <w:szCs w:val="22"/>
          <w:lang w:val="en-AU"/>
        </w:rPr>
        <w:t xml:space="preserve">of the </w:t>
      </w:r>
      <w:r w:rsidRPr="0008241C">
        <w:rPr>
          <w:sz w:val="22"/>
          <w:szCs w:val="22"/>
        </w:rPr>
        <w:t>environment and the exploitation of natural resources, and conserve bio</w:t>
      </w:r>
      <w:r w:rsidRPr="0008241C">
        <w:rPr>
          <w:sz w:val="22"/>
          <w:szCs w:val="22"/>
          <w:lang w:val="en-AU"/>
        </w:rPr>
        <w:t xml:space="preserve">logical </w:t>
      </w:r>
      <w:r w:rsidRPr="0008241C">
        <w:rPr>
          <w:sz w:val="22"/>
          <w:szCs w:val="22"/>
        </w:rPr>
        <w:t>diversity in a balanced and persistent fashion. Additionally, The Consitution includes the right to live in a healthy environment, and the right to access justice.  However, according to the Monitoring Report of the National Human Rights Commission</w:t>
      </w:r>
      <w:r w:rsidRPr="0008241C">
        <w:rPr>
          <w:sz w:val="22"/>
          <w:szCs w:val="22"/>
          <w:lang w:val="en-AU"/>
        </w:rPr>
        <w:t xml:space="preserve"> (NHRC)</w:t>
      </w:r>
      <w:r w:rsidRPr="0008241C">
        <w:rPr>
          <w:sz w:val="22"/>
          <w:szCs w:val="22"/>
        </w:rPr>
        <w:t xml:space="preserve">, </w:t>
      </w:r>
      <w:r w:rsidRPr="0008241C">
        <w:rPr>
          <w:sz w:val="22"/>
          <w:szCs w:val="22"/>
          <w:lang w:val="en-AU"/>
        </w:rPr>
        <w:t>t</w:t>
      </w:r>
      <w:r w:rsidRPr="0008241C">
        <w:rPr>
          <w:sz w:val="22"/>
          <w:szCs w:val="22"/>
        </w:rPr>
        <w:t xml:space="preserve">he highest number of claims requiring investigation related to community rights </w:t>
      </w:r>
      <w:r w:rsidRPr="0008241C">
        <w:rPr>
          <w:sz w:val="22"/>
          <w:szCs w:val="22"/>
        </w:rPr>
        <w:fldChar w:fldCharType="begin" w:fldLock="1"/>
      </w:r>
      <w:r w:rsidRPr="0008241C">
        <w:rPr>
          <w:sz w:val="22"/>
          <w:szCs w:val="22"/>
        </w:rPr>
        <w:instrText>ADDIN CSL_CITATION {"citationItems":[{"id":"ITEM-1","itemData":{"editor":[{"dropping-particle":"","family":"Chairos","given":"S","non-dropping-particle":"","parse-names":false,"suffix":""}],"id":"ITEM-1","issued":{"date-parts":[["2006"]]},"title":"2005 Annual Report of National Human Rights Commission of Thailand’s Examination Report 2548, National Human Rights Commission","type":"book"},"uris":["http://www.mendeley.com/documents/?uuid=ef2417e3-5826-4b1e-81b5-e987d09ea27a"]}],"mendeley":{"formattedCitation":"(Chairos, 2006)","plainTextFormattedCitation":"(Chairos, 2006)","previouslyFormattedCitation":"(Chairos, 2006)"},"properties":{"noteIndex":0},"schema":"https://github.com/citation-style-language/schema/raw/master/csl-citation.json"}</w:instrText>
      </w:r>
      <w:r w:rsidRPr="0008241C">
        <w:rPr>
          <w:sz w:val="22"/>
          <w:szCs w:val="22"/>
        </w:rPr>
        <w:fldChar w:fldCharType="separate"/>
      </w:r>
      <w:r w:rsidRPr="0008241C">
        <w:rPr>
          <w:noProof/>
          <w:sz w:val="22"/>
          <w:szCs w:val="22"/>
        </w:rPr>
        <w:t>(Chairos, 2006)</w:t>
      </w:r>
      <w:r w:rsidRPr="0008241C">
        <w:rPr>
          <w:sz w:val="22"/>
          <w:szCs w:val="22"/>
        </w:rPr>
        <w:fldChar w:fldCharType="end"/>
      </w:r>
      <w:r w:rsidRPr="0008241C">
        <w:rPr>
          <w:sz w:val="22"/>
          <w:szCs w:val="22"/>
        </w:rPr>
        <w:t xml:space="preserve">. The NHRC’s investigations revealed that many government agencies had violated communities’ rights in the process of their authority </w:t>
      </w:r>
      <w:r w:rsidRPr="0008241C">
        <w:rPr>
          <w:sz w:val="22"/>
          <w:szCs w:val="22"/>
        </w:rPr>
        <w:fldChar w:fldCharType="begin" w:fldLock="1"/>
      </w:r>
      <w:r w:rsidRPr="0008241C">
        <w:rPr>
          <w:sz w:val="22"/>
          <w:szCs w:val="22"/>
        </w:rPr>
        <w:instrText>ADDIN CSL_CITATION {"citationItems":[{"id":"ITEM-1","itemData":{"author":[{"dropping-particle":"","family":"National Human Rights Commission of Thailand","given":"","non-dropping-particle":"","parse-names":false,"suffix":""}],"id":"ITEM-1","issued":{"date-parts":[["2015"]]},"title":"2014 Human Rights Evaluation Report and Annual Report 2014 of the National Human Rights Commission of Thailand","type":"report"},"uris":["http://www.mendeley.com/documents/?uuid=9c94e503-e8f2-4256-84f3-7ce136dc9b45"]}],"mendeley":{"formattedCitation":"(National Human Rights Commission of Thailand, 2015)","plainTextFormattedCitation":"(National Human Rights Commission of Thailand, 2015)","previouslyFormattedCitation":"(National Human Rights Commission of Thailand, 2015)"},"properties":{"noteIndex":0},"schema":"https://github.com/citation-style-language/schema/raw/master/csl-citation.json"}</w:instrText>
      </w:r>
      <w:r w:rsidRPr="0008241C">
        <w:rPr>
          <w:sz w:val="22"/>
          <w:szCs w:val="22"/>
        </w:rPr>
        <w:fldChar w:fldCharType="separate"/>
      </w:r>
      <w:r w:rsidRPr="0008241C">
        <w:rPr>
          <w:noProof/>
          <w:sz w:val="22"/>
          <w:szCs w:val="22"/>
        </w:rPr>
        <w:t>(National Human Rights Commission of Thailand, 2015)</w:t>
      </w:r>
      <w:r w:rsidRPr="0008241C">
        <w:rPr>
          <w:sz w:val="22"/>
          <w:szCs w:val="22"/>
        </w:rPr>
        <w:fldChar w:fldCharType="end"/>
      </w:r>
      <w:r w:rsidRPr="0008241C">
        <w:rPr>
          <w:sz w:val="22"/>
          <w:szCs w:val="22"/>
        </w:rPr>
        <w:t>. Therefore, the enforcement of community rights articulated through the Constitution was found to be ineffective, thus the livelihoods of many local community’s and the environment has deteriorated. This case exemplifies the need for legislation, its enforcement, monitoring and reporting to protect the ongoing health of nature and communities.</w:t>
      </w:r>
    </w:p>
    <w:p w14:paraId="4711AE38"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4A9CB75A" w14:textId="77777777" w:rsidTr="00642B4F">
        <w:tc>
          <w:tcPr>
            <w:tcW w:w="9228" w:type="dxa"/>
          </w:tcPr>
          <w:p w14:paraId="0C5567D3" w14:textId="77777777" w:rsidR="00A01204" w:rsidRPr="0008241C" w:rsidRDefault="00A01204" w:rsidP="00A01204">
            <w:pPr>
              <w:rPr>
                <w:rFonts w:ascii="Times New Roman" w:hAnsi="Times New Roman"/>
                <w:b/>
              </w:rPr>
            </w:pPr>
            <w:r w:rsidRPr="0008241C">
              <w:rPr>
                <w:rFonts w:ascii="Times New Roman" w:hAnsi="Times New Roman"/>
                <w:b/>
              </w:rPr>
              <w:t>Box 2.11 The Rock Mine in Dongmafai</w:t>
            </w:r>
          </w:p>
          <w:p w14:paraId="437CB616" w14:textId="77777777" w:rsidR="00A01204" w:rsidRPr="0008241C" w:rsidRDefault="00A01204" w:rsidP="00A01204">
            <w:pPr>
              <w:rPr>
                <w:rFonts w:ascii="Times New Roman" w:hAnsi="Times New Roman"/>
              </w:rPr>
            </w:pPr>
          </w:p>
          <w:p w14:paraId="226238D2" w14:textId="77777777" w:rsidR="00A01204" w:rsidRPr="0008241C" w:rsidRDefault="00A01204" w:rsidP="00A01204">
            <w:pPr>
              <w:rPr>
                <w:rFonts w:ascii="Times New Roman" w:hAnsi="Times New Roman"/>
              </w:rPr>
            </w:pPr>
            <w:r w:rsidRPr="0008241C">
              <w:rPr>
                <w:rFonts w:ascii="Times New Roman" w:hAnsi="Times New Roman"/>
              </w:rPr>
              <w:t xml:space="preserve">This case represents the role of the community of the Dongmafai sub-district in the Suwankuha District of Nongbualampoo Province (Thailand) in protecting their rights. In 1993, the people of this community opposed concession rock mining in an area of 280 000 square meters but subsequently suspended their protest following the assassination of two village leaders. Later in 1994, the mining company re-submitted its case for the granting of a concession which was successful for a 10-year period commencing in 2000. The villagers made complaints to related government organizations against the granting of the concession, but were denied justice. In 2003, 340 villagers from the Dongmafai community and the Phupa-Pamai Forestry Conservation Club made a case of the violation of community rights to the </w:t>
            </w:r>
            <w:r w:rsidRPr="0008241C">
              <w:rPr>
                <w:rFonts w:ascii="Times New Roman" w:hAnsi="Times New Roman"/>
                <w:bCs/>
                <w:lang w:val="en"/>
              </w:rPr>
              <w:t>National Human Rights Commission</w:t>
            </w:r>
            <w:r w:rsidRPr="0008241C">
              <w:rPr>
                <w:rFonts w:ascii="Times New Roman" w:hAnsi="Times New Roman"/>
              </w:rPr>
              <w:t xml:space="preserve"> (NHRC) and also filed a case in the Konkaen Administrative Court, to exercise their rights to protect the mine area that served as the source of water, and provided community forest resources, to support their livelihoods. The community also claimed ownership of this land granted for agricultural purposes under the government’s project of land reform and emphasised the cultural importance of a 4000 year-old pre-historic cultural site with paintings in the Phaya Cave in the rock mine area.</w:t>
            </w:r>
          </w:p>
          <w:p w14:paraId="2D2A8710" w14:textId="77777777" w:rsidR="00A01204" w:rsidRPr="0008241C" w:rsidRDefault="00A01204" w:rsidP="00A01204">
            <w:pPr>
              <w:rPr>
                <w:rFonts w:ascii="Times New Roman" w:hAnsi="Times New Roman"/>
              </w:rPr>
            </w:pPr>
          </w:p>
          <w:p w14:paraId="538C422F" w14:textId="77777777" w:rsidR="00A01204" w:rsidRPr="0008241C" w:rsidRDefault="00A01204" w:rsidP="00A01204">
            <w:pPr>
              <w:rPr>
                <w:rFonts w:ascii="Times New Roman" w:hAnsi="Times New Roman"/>
              </w:rPr>
            </w:pPr>
            <w:r w:rsidRPr="0008241C">
              <w:rPr>
                <w:rFonts w:ascii="Times New Roman" w:hAnsi="Times New Roman"/>
              </w:rPr>
              <w:t>The investigation by the NHRC clearly indicated the violation of the community rights in the mining concession processes and its right to information, participation and access to justice. Following these investigations, the Administrative Court issued an injunction to the mine owner to suspend operations in 2002, and made a decision to revoke the clearance on the ground that it had ignored the objections that were lodged by the 393 villagers. In 2009, the Supreme Administrative Court reversed the judgment of the Konkaen Administrative Court on the grounds that only the 1</w:t>
            </w:r>
            <w:r w:rsidRPr="0008241C">
              <w:rPr>
                <w:rFonts w:ascii="Times New Roman" w:hAnsi="Times New Roman"/>
                <w:position w:val="8"/>
                <w:sz w:val="14"/>
              </w:rPr>
              <w:t>st</w:t>
            </w:r>
            <w:r w:rsidRPr="0008241C">
              <w:rPr>
                <w:rFonts w:ascii="Times New Roman" w:hAnsi="Times New Roman"/>
              </w:rPr>
              <w:t>, 2</w:t>
            </w:r>
            <w:r w:rsidRPr="0008241C">
              <w:rPr>
                <w:rFonts w:ascii="Times New Roman" w:hAnsi="Times New Roman"/>
                <w:position w:val="8"/>
                <w:sz w:val="14"/>
              </w:rPr>
              <w:t>nd</w:t>
            </w:r>
            <w:r w:rsidRPr="0008241C">
              <w:rPr>
                <w:rFonts w:ascii="Times New Roman" w:hAnsi="Times New Roman"/>
              </w:rPr>
              <w:t>, and 3</w:t>
            </w:r>
            <w:r w:rsidRPr="0008241C">
              <w:rPr>
                <w:rFonts w:ascii="Times New Roman" w:hAnsi="Times New Roman"/>
                <w:vertAlign w:val="superscript"/>
              </w:rPr>
              <w:t>rd</w:t>
            </w:r>
            <w:r w:rsidRPr="0008241C">
              <w:rPr>
                <w:rFonts w:ascii="Times New Roman" w:hAnsi="Times New Roman"/>
              </w:rPr>
              <w:t xml:space="preserve"> plaintiffs who signed the complaint, had a standing to sue. The objections of the 393 villagers to the concessions were not given due consideration because they did not own the land. Their pleas to prevent noise and dust pollution caused by the rock-mining activities and to save the pre-historic paintings in the caves were therefore not accepted.</w:t>
            </w:r>
          </w:p>
          <w:p w14:paraId="46D3E8F4" w14:textId="77777777" w:rsidR="00A01204" w:rsidRPr="0008241C" w:rsidRDefault="00A01204" w:rsidP="00A01204">
            <w:pPr>
              <w:rPr>
                <w:rFonts w:ascii="Times New Roman" w:hAnsi="Times New Roman"/>
              </w:rPr>
            </w:pPr>
          </w:p>
        </w:tc>
      </w:tr>
    </w:tbl>
    <w:p w14:paraId="7932C1F2" w14:textId="3ED7EA38" w:rsidR="00A01204" w:rsidRDefault="00A01204" w:rsidP="00A01204">
      <w:pPr>
        <w:rPr>
          <w:sz w:val="22"/>
          <w:szCs w:val="22"/>
        </w:rPr>
      </w:pPr>
    </w:p>
    <w:p w14:paraId="2B47615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16" w:name="_Toc504317154"/>
      <w:bookmarkStart w:id="717" w:name="_Toc504317847"/>
      <w:bookmarkStart w:id="718" w:name="_Toc504321193"/>
      <w:r w:rsidRPr="0008241C">
        <w:rPr>
          <w:b/>
          <w:sz w:val="22"/>
          <w:szCs w:val="24"/>
        </w:rPr>
        <w:t>2.5.2.2</w:t>
      </w:r>
      <w:r w:rsidRPr="0008241C">
        <w:rPr>
          <w:b/>
          <w:sz w:val="22"/>
          <w:szCs w:val="24"/>
        </w:rPr>
        <w:tab/>
        <w:t>Customary law and ecosystem protection</w:t>
      </w:r>
      <w:bookmarkEnd w:id="716"/>
      <w:bookmarkEnd w:id="717"/>
      <w:bookmarkEnd w:id="718"/>
    </w:p>
    <w:p w14:paraId="6C6E2D54" w14:textId="77777777" w:rsidR="00A01204" w:rsidRPr="0008241C" w:rsidRDefault="00A01204" w:rsidP="00A01204">
      <w:pPr>
        <w:rPr>
          <w:sz w:val="22"/>
          <w:szCs w:val="22"/>
        </w:rPr>
      </w:pPr>
    </w:p>
    <w:p w14:paraId="59CDF0D7" w14:textId="77777777" w:rsidR="00A01204" w:rsidRPr="0008241C" w:rsidRDefault="00A01204" w:rsidP="00A01204">
      <w:pPr>
        <w:rPr>
          <w:sz w:val="22"/>
          <w:szCs w:val="22"/>
        </w:rPr>
      </w:pPr>
      <w:r w:rsidRPr="0008241C">
        <w:rPr>
          <w:sz w:val="22"/>
          <w:szCs w:val="22"/>
        </w:rPr>
        <w:t xml:space="preserve">“As communities globally grapple to respond to climate change damage to all ecological systems, there is much to be learnt from Pacific Island communities and their inseparable interconnections with nature. This highlights the need of customary laws to empower and involve indigenous peoples and their customs more broadly, in the protections of ecosystems and their services”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locator":"25","uris":["http://www.mendeley.com/documents/?uuid=de10a768-7b30-4cf7-a923-82969697299b"]}],"mendeley":{"formattedCitation":"(K. Davies, 2016, p. 25)","plainTextFormattedCitation":"(K. Davies, 2016, p. 25)","previouslyFormattedCitation":"(K. Davies, 2016, p. 25)"},"properties":{"noteIndex":0},"schema":"https://github.com/citation-style-language/schema/raw/master/csl-citation.json"}</w:instrText>
      </w:r>
      <w:r w:rsidRPr="0008241C">
        <w:rPr>
          <w:sz w:val="22"/>
          <w:szCs w:val="22"/>
        </w:rPr>
        <w:fldChar w:fldCharType="separate"/>
      </w:r>
      <w:r w:rsidRPr="0008241C">
        <w:rPr>
          <w:noProof/>
          <w:sz w:val="22"/>
          <w:szCs w:val="22"/>
        </w:rPr>
        <w:t>(K. Davies, 2016, p. 25)</w:t>
      </w:r>
      <w:r w:rsidRPr="0008241C">
        <w:rPr>
          <w:sz w:val="22"/>
          <w:szCs w:val="22"/>
        </w:rPr>
        <w:fldChar w:fldCharType="end"/>
      </w:r>
      <w:r w:rsidRPr="0008241C">
        <w:rPr>
          <w:sz w:val="22"/>
          <w:szCs w:val="22"/>
        </w:rPr>
        <w:t xml:space="preserve">. Customary law incorporates traditional knowledge, cultural and religious beliefs and traditional customs that govern environmental protection, attitudes, values, family and community structures, behaviour and participation </w:t>
      </w:r>
      <w:r w:rsidRPr="0008241C">
        <w:rPr>
          <w:sz w:val="22"/>
          <w:szCs w:val="22"/>
        </w:rPr>
        <w:fldChar w:fldCharType="begin" w:fldLock="1"/>
      </w:r>
      <w:r w:rsidRPr="0008241C">
        <w:rPr>
          <w:sz w:val="22"/>
          <w:szCs w:val="22"/>
        </w:rPr>
        <w:instrText>ADDIN CSL_CITATION {"citationItems":[{"id":"ITEM-1","itemData":{"author":[{"dropping-particle":"","family":"Davies","given":"Kirsten","non-dropping-particle":"","parse-names":false,"suffix":""}],"container-title":"Asia Pacific Journal of Environmental Law","id":"ITEM-1","issued":{"date-parts":[["2015"]]},"page":"43-67","publisher":"Australian Centre for Climate and Environmental Law","title":"Ancient and new legal landscapes: Customary law and climate change, a vanuatu case study","type":"article-journal","volume":"18"},"uris":["http://www.mendeley.com/documents/?uuid=9b734b1f-1cfe-3fb5-989e-8fbd748950d3"]}],"mendeley":{"formattedCitation":"(K. Davies, 2015)","plainTextFormattedCitation":"(K. Davies, 2015)","previouslyFormattedCitation":"(K. Davies, 2015)"},"properties":{"noteIndex":0},"schema":"https://github.com/citation-style-language/schema/raw/master/csl-citation.json"}</w:instrText>
      </w:r>
      <w:r w:rsidRPr="0008241C">
        <w:rPr>
          <w:sz w:val="22"/>
          <w:szCs w:val="22"/>
        </w:rPr>
        <w:fldChar w:fldCharType="separate"/>
      </w:r>
      <w:r w:rsidRPr="0008241C">
        <w:rPr>
          <w:noProof/>
          <w:sz w:val="22"/>
          <w:szCs w:val="22"/>
        </w:rPr>
        <w:t>(K. Davies, 2015)</w:t>
      </w:r>
      <w:r w:rsidRPr="0008241C">
        <w:rPr>
          <w:sz w:val="22"/>
          <w:szCs w:val="22"/>
        </w:rPr>
        <w:fldChar w:fldCharType="end"/>
      </w:r>
      <w:r w:rsidRPr="0008241C">
        <w:rPr>
          <w:sz w:val="22"/>
          <w:szCs w:val="22"/>
        </w:rPr>
        <w:t xml:space="preserve">. The notion of ‘Custom’ refers to certain aspects of local knowledge and rituals, expanding increasingly to describe a ‘way of life’ that is culturally distinctive to indigenous people </w:t>
      </w:r>
      <w:r w:rsidRPr="0008241C">
        <w:rPr>
          <w:sz w:val="22"/>
          <w:szCs w:val="22"/>
        </w:rPr>
        <w:fldChar w:fldCharType="begin" w:fldLock="1"/>
      </w:r>
      <w:r w:rsidRPr="0008241C">
        <w:rPr>
          <w:sz w:val="22"/>
          <w:szCs w:val="22"/>
        </w:rPr>
        <w:instrText>ADDIN CSL_CITATION {"citationItems":[{"id":"ITEM-1","itemData":{"DOI":"10.1002/j.1834-4461.1992.tb00361.x","author":[{"dropping-particle":"","family":"Jolly","given":"Margaret","non-dropping-particle":"","parse-names":false,"suffix":""}],"container-title":"Oceania","id":"ITEM-1","issue":"4","issued":{"date-parts":[["1992","6"]]},"page":"330-354","publisher":"Blackwell Publishing Ltd","title":"Custom and the Way of the Land: Past and Present in Vanuatu and Fiji","type":"article-journal","volume":"62"},"uris":["http://www.mendeley.com/documents/?uuid=45568138-8f89-3118-a87b-e7c65d00b5dd"]}],"mendeley":{"formattedCitation":"(Jolly, 1992)","plainTextFormattedCitation":"(Jolly, 1992)","previouslyFormattedCitation":"(Jolly, 1992)"},"properties":{"noteIndex":0},"schema":"https://github.com/citation-style-language/schema/raw/master/csl-citation.json"}</w:instrText>
      </w:r>
      <w:r w:rsidRPr="0008241C">
        <w:rPr>
          <w:sz w:val="22"/>
          <w:szCs w:val="22"/>
        </w:rPr>
        <w:fldChar w:fldCharType="separate"/>
      </w:r>
      <w:r w:rsidRPr="0008241C">
        <w:rPr>
          <w:noProof/>
          <w:sz w:val="22"/>
          <w:szCs w:val="22"/>
        </w:rPr>
        <w:t>(Jolly, 1992)</w:t>
      </w:r>
      <w:r w:rsidRPr="0008241C">
        <w:rPr>
          <w:sz w:val="22"/>
          <w:szCs w:val="22"/>
        </w:rPr>
        <w:fldChar w:fldCharType="end"/>
      </w:r>
      <w:r w:rsidRPr="0008241C">
        <w:rPr>
          <w:sz w:val="22"/>
          <w:szCs w:val="22"/>
        </w:rPr>
        <w:t xml:space="preserve">. </w:t>
      </w:r>
    </w:p>
    <w:p w14:paraId="4C9D55BA" w14:textId="77777777" w:rsidR="00A01204" w:rsidRPr="0008241C" w:rsidRDefault="00A01204" w:rsidP="00A01204">
      <w:pPr>
        <w:rPr>
          <w:sz w:val="22"/>
          <w:szCs w:val="22"/>
        </w:rPr>
      </w:pPr>
    </w:p>
    <w:p w14:paraId="4AEE9072" w14:textId="77777777" w:rsidR="00A01204" w:rsidRPr="0008241C" w:rsidRDefault="00A01204" w:rsidP="00A01204">
      <w:pPr>
        <w:rPr>
          <w:i/>
          <w:sz w:val="22"/>
          <w:szCs w:val="22"/>
        </w:rPr>
      </w:pPr>
      <w:r w:rsidRPr="0008241C">
        <w:rPr>
          <w:sz w:val="22"/>
          <w:szCs w:val="22"/>
        </w:rPr>
        <w:t xml:space="preserve">Customary law does have some standing in international environmental law such as its inclusion in: The </w:t>
      </w:r>
      <w:r w:rsidRPr="0008241C">
        <w:rPr>
          <w:i/>
          <w:sz w:val="22"/>
          <w:szCs w:val="22"/>
        </w:rPr>
        <w:t>International Labour Organization (ILO) Convention 169</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ILO","given":"","non-dropping-particle":"","parse-names":false,"suffix":""}],"id":"ITEM-1","issued":{"date-parts":[["1989"]]},"publisher":"International Labour Organization","publisher-place":"Geneva","title":"Convention C169 - Indigenous and Tribal Peoples Convention, 1989 (No. 169)","type":"article"},"suppress-author":1,"uris":["http://www.mendeley.com/documents/?uuid=b879ba1a-f2af-3ff2-82ba-61d4850cbcbb"]}],"mendeley":{"formattedCitation":"(1989)","plainTextFormattedCitation":"(1989)","previouslyFormattedCitation":"(1989)"},"properties":{"noteIndex":0},"schema":"https://github.com/citation-style-language/schema/raw/master/csl-citation.json"}</w:instrText>
      </w:r>
      <w:r w:rsidRPr="0008241C">
        <w:rPr>
          <w:sz w:val="22"/>
          <w:szCs w:val="22"/>
        </w:rPr>
        <w:fldChar w:fldCharType="separate"/>
      </w:r>
      <w:r w:rsidRPr="0008241C">
        <w:rPr>
          <w:noProof/>
          <w:sz w:val="22"/>
          <w:szCs w:val="22"/>
        </w:rPr>
        <w:t>(1989)</w:t>
      </w:r>
      <w:r w:rsidRPr="0008241C">
        <w:rPr>
          <w:sz w:val="22"/>
          <w:szCs w:val="22"/>
        </w:rPr>
        <w:fldChar w:fldCharType="end"/>
      </w:r>
      <w:r w:rsidRPr="0008241C">
        <w:rPr>
          <w:szCs w:val="18"/>
          <w:vertAlign w:val="superscript"/>
        </w:rPr>
        <w:footnoteReference w:id="37"/>
      </w:r>
      <w:r w:rsidRPr="0008241C">
        <w:rPr>
          <w:sz w:val="22"/>
          <w:szCs w:val="22"/>
        </w:rPr>
        <w:t xml:space="preserve">, </w:t>
      </w:r>
      <w:r w:rsidRPr="0008241C">
        <w:rPr>
          <w:i/>
          <w:sz w:val="22"/>
          <w:szCs w:val="22"/>
        </w:rPr>
        <w:t xml:space="preserve">United Nations Declaration on the Rights of Indigenous People </w:t>
      </w:r>
      <w:r w:rsidRPr="0008241C">
        <w:rPr>
          <w:sz w:val="22"/>
          <w:szCs w:val="22"/>
        </w:rPr>
        <w:fldChar w:fldCharType="begin" w:fldLock="1"/>
      </w:r>
      <w:r w:rsidRPr="0008241C">
        <w:rPr>
          <w:sz w:val="22"/>
          <w:szCs w:val="22"/>
        </w:rPr>
        <w:instrText>ADDIN CSL_CITATION {"citationItems":[{"id":"ITEM-1","itemData":{"abstract":"\r\n","author":[{"dropping-particle":"","family":"United Nations","given":"","non-dropping-particle":"","parse-names":false,"suffix":""}],"id":"ITEM-1","issued":{"date-parts":[["2007"]]},"publisher":"United Nations. Dag Hammarskjöld Library","title":"United Nations Declaration on the Rights of Indigenous Peoples, GA Res 61/295, UN GAOR, 61st sess, 107th plen mtg, Supp No 49, UN Doc A/RES/61/295","type":"article"},"suppress-author":1,"uris":["http://www.mendeley.com/documents/?uuid=57a93777-f2d2-306a-9824-b524edd91d15"]}],"mendeley":{"formattedCitation":"(2007)","plainTextFormattedCitation":"(2007)","previouslyFormattedCitation":"(2007)"},"properties":{"noteIndex":0},"schema":"https://github.com/citation-style-language/schema/raw/master/csl-citation.json"}</w:instrText>
      </w:r>
      <w:r w:rsidRPr="0008241C">
        <w:rPr>
          <w:sz w:val="22"/>
          <w:szCs w:val="22"/>
        </w:rPr>
        <w:fldChar w:fldCharType="separate"/>
      </w:r>
      <w:r w:rsidRPr="0008241C">
        <w:rPr>
          <w:noProof/>
          <w:sz w:val="22"/>
          <w:szCs w:val="22"/>
        </w:rPr>
        <w:t>(2007)</w:t>
      </w:r>
      <w:r w:rsidRPr="0008241C">
        <w:rPr>
          <w:sz w:val="22"/>
          <w:szCs w:val="22"/>
        </w:rPr>
        <w:fldChar w:fldCharType="end"/>
      </w:r>
      <w:r w:rsidRPr="0008241C">
        <w:rPr>
          <w:szCs w:val="18"/>
          <w:vertAlign w:val="superscript"/>
        </w:rPr>
        <w:footnoteReference w:id="38"/>
      </w:r>
      <w:r w:rsidRPr="0008241C">
        <w:rPr>
          <w:sz w:val="22"/>
          <w:szCs w:val="22"/>
        </w:rPr>
        <w:t xml:space="preserve"> and </w:t>
      </w:r>
      <w:r w:rsidRPr="0008241C">
        <w:rPr>
          <w:i/>
          <w:sz w:val="22"/>
          <w:szCs w:val="22"/>
        </w:rPr>
        <w:t xml:space="preserve">The Nagoya Protocol </w:t>
      </w:r>
      <w:r w:rsidRPr="0008241C">
        <w:rPr>
          <w:sz w:val="22"/>
          <w:szCs w:val="22"/>
        </w:rPr>
        <w:fldChar w:fldCharType="begin" w:fldLock="1"/>
      </w:r>
      <w:r w:rsidRPr="0008241C">
        <w:rPr>
          <w:sz w:val="22"/>
          <w:szCs w:val="22"/>
        </w:rPr>
        <w:instrText>ADDIN CSL_CITATION {"citationItems":[{"id":"ITEM-1","itemData":{"abstract":"\r\n","author":[{"dropping-particle":"","family":"CBD","given":"","non-dropping-particle":"","parse-names":false,"suffix":""}],"id":"ITEM-1","issued":{"date-parts":[["2010"]]},"page":"15","publisher":"Convention on Biological Diversity","publisher-place":"Nagoya","title":"Protocol on the Access to Genetic Resources and the Fair and Equitable Sharing of Benefits Arising from Their Utilization to the Convention on Biological Diversity","type":"article"},"suppress-author":1,"uris":["http://www.mendeley.com/documents/?uuid=5de70f96-19f9-3db7-b6ae-83da839e795b"]}],"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Cs w:val="18"/>
          <w:vertAlign w:val="superscript"/>
        </w:rPr>
        <w:footnoteReference w:id="39"/>
      </w:r>
      <w:r w:rsidRPr="0008241C">
        <w:rPr>
          <w:i/>
          <w:sz w:val="22"/>
          <w:szCs w:val="22"/>
        </w:rPr>
        <w:t xml:space="preserve">, </w:t>
      </w:r>
      <w:r w:rsidRPr="0008241C">
        <w:rPr>
          <w:sz w:val="22"/>
          <w:szCs w:val="22"/>
        </w:rPr>
        <w:t xml:space="preserve">which is an international agreement, aimed at equitable benefit sharing arising from traditional ecological knowledge (TEK) and genetic resources. Customary law offers historically tested governance </w:t>
      </w:r>
      <w:r w:rsidRPr="0008241C">
        <w:rPr>
          <w:sz w:val="22"/>
          <w:szCs w:val="22"/>
        </w:rPr>
        <w:lastRenderedPageBreak/>
        <w:t xml:space="preserve">structures surrounding communities and nature, which is still practiced by indigenous peoples in many nations across the Asia-Pacific. It could be argued that these international instruments give rise to the international legal recognition of local and traditional customary law </w:t>
      </w:r>
      <w:r w:rsidRPr="0008241C">
        <w:rPr>
          <w:sz w:val="22"/>
          <w:szCs w:val="22"/>
        </w:rPr>
        <w:fldChar w:fldCharType="begin" w:fldLock="1"/>
      </w:r>
      <w:r w:rsidRPr="0008241C">
        <w:rPr>
          <w:sz w:val="22"/>
          <w:szCs w:val="22"/>
        </w:rPr>
        <w:instrText>ADDIN CSL_CITATION {"citationItems":[{"id":"ITEM-1","itemData":{"author":[{"dropping-particle":"","family":"Davies","given":"Kirsten","non-dropping-particle":"","parse-names":false,"suffix":""}],"container-title":"Asia Pacific Journal of Environmental Law","id":"ITEM-1","issued":{"date-parts":[["2015"]]},"page":"43-67","publisher":"Australian Centre for Climate and Environmental Law","title":"Ancient and new legal landscapes: Customary law and climate change, a vanuatu case study","type":"article-journal","volume":"18"},"uris":["http://www.mendeley.com/documents/?uuid=9b734b1f-1cfe-3fb5-989e-8fbd748950d3"]}],"mendeley":{"formattedCitation":"(K. Davies, 2015)","plainTextFormattedCitation":"(K. Davies, 2015)","previouslyFormattedCitation":"(K. Davies, 2015)"},"properties":{"noteIndex":0},"schema":"https://github.com/citation-style-language/schema/raw/master/csl-citation.json"}</w:instrText>
      </w:r>
      <w:r w:rsidRPr="0008241C">
        <w:rPr>
          <w:sz w:val="22"/>
          <w:szCs w:val="22"/>
        </w:rPr>
        <w:fldChar w:fldCharType="separate"/>
      </w:r>
      <w:r w:rsidRPr="0008241C">
        <w:rPr>
          <w:noProof/>
          <w:sz w:val="22"/>
          <w:szCs w:val="22"/>
        </w:rPr>
        <w:t>(K. Davies, 2015)</w:t>
      </w:r>
      <w:r w:rsidRPr="0008241C">
        <w:rPr>
          <w:sz w:val="22"/>
          <w:szCs w:val="22"/>
        </w:rPr>
        <w:fldChar w:fldCharType="end"/>
      </w:r>
      <w:r w:rsidRPr="0008241C">
        <w:rPr>
          <w:sz w:val="22"/>
          <w:szCs w:val="22"/>
        </w:rPr>
        <w:t>.</w:t>
      </w:r>
    </w:p>
    <w:p w14:paraId="3D283104" w14:textId="77777777" w:rsidR="00A01204" w:rsidRPr="0008241C" w:rsidRDefault="00A01204" w:rsidP="00A01204">
      <w:pPr>
        <w:rPr>
          <w:sz w:val="23"/>
          <w:szCs w:val="22"/>
        </w:rPr>
      </w:pPr>
    </w:p>
    <w:p w14:paraId="49ED4ADB" w14:textId="77777777" w:rsidR="00A01204" w:rsidRPr="0008241C" w:rsidRDefault="00A01204" w:rsidP="00A01204">
      <w:pPr>
        <w:rPr>
          <w:sz w:val="22"/>
          <w:szCs w:val="22"/>
        </w:rPr>
      </w:pPr>
      <w:r w:rsidRPr="0008241C">
        <w:rPr>
          <w:sz w:val="22"/>
          <w:szCs w:val="22"/>
        </w:rPr>
        <w:t xml:space="preserve">For example, in the Republic of Vanuatu, there is a deep history of recognising the significance of customary law as evidenced in the nation’s Constitution </w:t>
      </w:r>
      <w:r w:rsidRPr="0008241C">
        <w:rPr>
          <w:sz w:val="22"/>
          <w:szCs w:val="22"/>
        </w:rPr>
        <w:fldChar w:fldCharType="begin" w:fldLock="1"/>
      </w:r>
      <w:r w:rsidRPr="0008241C">
        <w:rPr>
          <w:sz w:val="22"/>
          <w:szCs w:val="22"/>
        </w:rPr>
        <w:instrText>ADDIN CSL_CITATION {"citationItems":[{"id":"ITEM-1","itemData":{"author":[{"dropping-particle":"","family":"Republic of Vanuatu","given":"","non-dropping-particle":"","parse-names":false,"suffix":""}],"id":"ITEM-1","issued":{"date-parts":[["1980"]]},"title":"Constitution of the Republic of Vanuatu","type":"article"},"suppress-author":1,"uris":["http://www.mendeley.com/documents/?uuid=b0d4f2cc-508b-3364-8076-2c9d39bb6381"]}],"mendeley":{"formattedCitation":"(1980)","plainTextFormattedCitation":"(1980)","previouslyFormattedCitation":"(1980)"},"properties":{"noteIndex":0},"schema":"https://github.com/citation-style-language/schema/raw/master/csl-citation.json"}</w:instrText>
      </w:r>
      <w:r w:rsidRPr="0008241C">
        <w:rPr>
          <w:sz w:val="22"/>
          <w:szCs w:val="22"/>
        </w:rPr>
        <w:fldChar w:fldCharType="separate"/>
      </w:r>
      <w:r w:rsidRPr="0008241C">
        <w:rPr>
          <w:noProof/>
          <w:sz w:val="22"/>
          <w:szCs w:val="22"/>
        </w:rPr>
        <w:t>(1980)</w:t>
      </w:r>
      <w:r w:rsidRPr="0008241C">
        <w:rPr>
          <w:sz w:val="22"/>
          <w:szCs w:val="22"/>
        </w:rPr>
        <w:fldChar w:fldCharType="end"/>
      </w:r>
      <w:r w:rsidRPr="0008241C">
        <w:rPr>
          <w:szCs w:val="18"/>
          <w:vertAlign w:val="superscript"/>
        </w:rPr>
        <w:footnoteReference w:id="40"/>
      </w:r>
      <w:r w:rsidRPr="0008241C">
        <w:rPr>
          <w:sz w:val="22"/>
          <w:szCs w:val="22"/>
        </w:rPr>
        <w:t>, which is a combination of traditional customary law, French Civil Law and English Common Law. Vanuatu’s Constitution reflects the commonly adopted sustainability principle of intergenerational equity as evidenced by its aim: “to protect the Republic of Vanuatu and to safeguard the national wealth, resources and environment in the interests of the present generation and of future generations (Constitution of the Republic of Vanuatu, 1980).”</w:t>
      </w:r>
    </w:p>
    <w:p w14:paraId="2F5D9CAF" w14:textId="77777777" w:rsidR="00A01204" w:rsidRPr="0008241C" w:rsidRDefault="00A01204" w:rsidP="00A01204">
      <w:pPr>
        <w:rPr>
          <w:sz w:val="21"/>
          <w:szCs w:val="22"/>
        </w:rPr>
      </w:pPr>
    </w:p>
    <w:p w14:paraId="3550B958" w14:textId="77777777" w:rsidR="00A01204" w:rsidRPr="0008241C" w:rsidRDefault="00A01204" w:rsidP="00A01204">
      <w:pPr>
        <w:rPr>
          <w:sz w:val="22"/>
          <w:szCs w:val="22"/>
        </w:rPr>
      </w:pPr>
      <w:r w:rsidRPr="0008241C">
        <w:rPr>
          <w:sz w:val="22"/>
          <w:szCs w:val="22"/>
        </w:rPr>
        <w:t xml:space="preserve">Much of the traditional knowledge held by fishermen in Vanuatu relates to both managing sustainable resources to support subsistence livelihoods, while increasing catches </w:t>
      </w:r>
      <w:r w:rsidRPr="0008241C">
        <w:rPr>
          <w:sz w:val="22"/>
          <w:szCs w:val="22"/>
        </w:rPr>
        <w:fldChar w:fldCharType="begin" w:fldLock="1"/>
      </w:r>
      <w:r w:rsidRPr="0008241C">
        <w:rPr>
          <w:sz w:val="22"/>
          <w:szCs w:val="22"/>
        </w:rPr>
        <w:instrText>ADDIN CSL_CITATION {"citationItems":[{"id":"ITEM-1","itemData":{"author":[{"dropping-particle":"","family":"Hickey","given":"Francis R.","non-dropping-particle":"","parse-names":false,"suffix":""}],"container-title":"SPC Traditional Marine Resource Management and Knowledge Information Bulletin","id":"ITEM-1","issued":{"date-parts":[["2006"]]},"page":"11-23","title":"Traditional Marine Resource Management in Vanuatu: Acknowledging, Supporting and Strengthening Indigenous Management Systems","type":"article-journal","volume":"20"},"uris":["http://www.mendeley.com/documents/?uuid=7363a844-79ac-3abf-a64c-3938f708ab14"]}],"mendeley":{"formattedCitation":"(Hickey, 2006)","plainTextFormattedCitation":"(Hickey, 2006)","previouslyFormattedCitation":"(Hickey, 2006)"},"properties":{"noteIndex":0},"schema":"https://github.com/citation-style-language/schema/raw/master/csl-citation.json"}</w:instrText>
      </w:r>
      <w:r w:rsidRPr="0008241C">
        <w:rPr>
          <w:sz w:val="22"/>
          <w:szCs w:val="22"/>
        </w:rPr>
        <w:fldChar w:fldCharType="separate"/>
      </w:r>
      <w:r w:rsidRPr="0008241C">
        <w:rPr>
          <w:noProof/>
          <w:sz w:val="22"/>
          <w:szCs w:val="22"/>
        </w:rPr>
        <w:t>(Hickey, 2006)</w:t>
      </w:r>
      <w:r w:rsidRPr="0008241C">
        <w:rPr>
          <w:sz w:val="22"/>
          <w:szCs w:val="22"/>
        </w:rPr>
        <w:fldChar w:fldCharType="end"/>
      </w:r>
      <w:r w:rsidRPr="0008241C">
        <w:rPr>
          <w:sz w:val="22"/>
          <w:szCs w:val="22"/>
        </w:rPr>
        <w:t xml:space="preserve">. Traditional fisheries management incorporates beliefs and practices that follow “natural cycles of resource abundance, accessibility, and respect for customary rules enshrined in oral traditions </w:t>
      </w:r>
      <w:r w:rsidRPr="0008241C">
        <w:rPr>
          <w:sz w:val="22"/>
          <w:szCs w:val="22"/>
        </w:rPr>
        <w:fldChar w:fldCharType="begin" w:fldLock="1"/>
      </w:r>
      <w:r w:rsidRPr="0008241C">
        <w:rPr>
          <w:sz w:val="22"/>
          <w:szCs w:val="22"/>
        </w:rPr>
        <w:instrText>ADDIN CSL_CITATION {"citationItems":[{"id":"ITEM-1","itemData":{"author":[{"dropping-particle":"","family":"Hickey","given":"Francis R.","non-dropping-particle":"","parse-names":false,"suffix":""}],"container-title":"SPC Traditional Marine Resource Management and Knowledge Information Bulletin","id":"ITEM-1","issued":{"date-parts":[["2006"]]},"page":"11-23","title":"Traditional Marine Resource Management in Vanuatu: Acknowledging, Supporting and Strengthening Indigenous Management Systems","type":"article-journal","volume":"20"},"locator":"1-16","uris":["http://www.mendeley.com/documents/?uuid=7363a844-79ac-3abf-a64c-3938f708ab14"]}],"mendeley":{"formattedCitation":"(Hickey, 2006, pp. 1–16)","plainTextFormattedCitation":"(Hickey, 2006, pp. 1–16)","previouslyFormattedCitation":"(Hickey, 2006, pp. 1–16)"},"properties":{"noteIndex":0},"schema":"https://github.com/citation-style-language/schema/raw/master/csl-citation.json"}</w:instrText>
      </w:r>
      <w:r w:rsidRPr="0008241C">
        <w:rPr>
          <w:sz w:val="22"/>
          <w:szCs w:val="22"/>
        </w:rPr>
        <w:fldChar w:fldCharType="separate"/>
      </w:r>
      <w:r w:rsidRPr="0008241C">
        <w:rPr>
          <w:noProof/>
          <w:sz w:val="22"/>
          <w:szCs w:val="22"/>
        </w:rPr>
        <w:t>(Hickey, 2006, pp. 1–16)</w:t>
      </w:r>
      <w:r w:rsidRPr="0008241C">
        <w:rPr>
          <w:sz w:val="22"/>
          <w:szCs w:val="22"/>
        </w:rPr>
        <w:fldChar w:fldCharType="end"/>
      </w:r>
      <w:r w:rsidRPr="0008241C">
        <w:rPr>
          <w:sz w:val="22"/>
          <w:szCs w:val="22"/>
        </w:rPr>
        <w:t xml:space="preserve">”. In Vanuatu, customary law is recognised as a formal source of law, however it is not always used as such by the judiciary </w:t>
      </w:r>
      <w:r w:rsidRPr="0008241C">
        <w:rPr>
          <w:sz w:val="22"/>
          <w:szCs w:val="22"/>
        </w:rPr>
        <w:fldChar w:fldCharType="begin" w:fldLock="1"/>
      </w:r>
      <w:r w:rsidRPr="0008241C">
        <w:rPr>
          <w:sz w:val="22"/>
          <w:szCs w:val="22"/>
        </w:rPr>
        <w:instrText>ADDIN CSL_CITATION {"citationItems":[{"id":"ITEM-1","itemData":{"DOI":"10.1350/ijep.2011.15.1.366","ISSN":"1365-7127","abstract":"The interface between state legal systems and customary law is the site of a number of complex problems. A particular difficulty lies in accommodating customary law in formal common law court processes, which are typically driven by the adversarial system. An important but much neglected issue within this area is how best to approach the proof of customary law in courts. A threshold question that arises is whether it should be treated as law or fact. Few countries give any legislative guidance on this issue, nor has it been the subject of extensive consideration by the courts themselves. This article examines the issue of proof of customary law and a number of associated questions, focusing on the common law courts in Australia. Comparison is drawn with the position in neighbouring South Pacific Island States, which are also grappling with this issue. The article commences with a discussion of proof of customary law within the broader context of legal pluralism. It then moves on to a survey of the legisla...","author":[{"dropping-particle":"","family":"Corrin","given":"Jennifer","non-dropping-particle":"","parse-names":false,"suffix":""}],"container-title":"The International Journal of Evidence &amp; Proof","id":"ITEM-1","issue":"1","issued":{"date-parts":[["2011","1"]]},"page":"1-25","publisher":"SAGE PublicationsSage UK: London, England","title":"Accommodating Legal Pluralism in Pacific Courts: Problems of Proof of Customary Law","type":"article-journal","volume":"15"},"uris":["http://www.mendeley.com/documents/?uuid=cc710b1f-cf45-31c5-989b-d245a7026728"]}],"mendeley":{"formattedCitation":"(Corrin, 2011)","plainTextFormattedCitation":"(Corrin, 2011)","previouslyFormattedCitation":"(Corrin, 2011)"},"properties":{"noteIndex":0},"schema":"https://github.com/citation-style-language/schema/raw/master/csl-citation.json"}</w:instrText>
      </w:r>
      <w:r w:rsidRPr="0008241C">
        <w:rPr>
          <w:sz w:val="22"/>
          <w:szCs w:val="22"/>
        </w:rPr>
        <w:fldChar w:fldCharType="separate"/>
      </w:r>
      <w:r w:rsidRPr="0008241C">
        <w:rPr>
          <w:noProof/>
          <w:sz w:val="22"/>
          <w:szCs w:val="22"/>
        </w:rPr>
        <w:t>(Corrin, 2011)</w:t>
      </w:r>
      <w:r w:rsidRPr="0008241C">
        <w:rPr>
          <w:sz w:val="22"/>
          <w:szCs w:val="22"/>
        </w:rPr>
        <w:fldChar w:fldCharType="end"/>
      </w:r>
      <w:r w:rsidRPr="0008241C">
        <w:rPr>
          <w:szCs w:val="22"/>
        </w:rPr>
        <w:t xml:space="preserve">. </w:t>
      </w:r>
      <w:r w:rsidRPr="0008241C">
        <w:rPr>
          <w:sz w:val="22"/>
          <w:szCs w:val="22"/>
        </w:rPr>
        <w:t xml:space="preserve">Some will argue that compliance with customary law is higher than State law due to the fear associated with the breaking of taboos (or tabus) in place by customary sanctions </w:t>
      </w:r>
      <w:r w:rsidRPr="0008241C">
        <w:rPr>
          <w:sz w:val="22"/>
          <w:szCs w:val="22"/>
        </w:rPr>
        <w:fldChar w:fldCharType="begin" w:fldLock="1"/>
      </w:r>
      <w:r w:rsidRPr="0008241C">
        <w:rPr>
          <w:sz w:val="22"/>
          <w:szCs w:val="22"/>
        </w:rPr>
        <w:instrText>ADDIN CSL_CITATION {"citationItems":[{"id":"ITEM-1","itemData":{"DOI":"10.1016/j.worlddev.2013.07.010","ISSN":"0305750X","abstract":"While community-based resource management (CBRM) systems frequently include religious beliefs, little has been done to explore and document the role that religion may play in traditional CBRM. To address this gap, in this paper we present the results of a meta-analysis of the role that religion plays in CBRM. We find that several important governance functions are implemented as religious practices and through beliefs in the supernatural. We also find that religious governance can positively affect natural resource conditions. We conclude that such belief systems should be accounted for as new policy interventions are implemented.","author":[{"dropping-particle":"","family":"Cox","given":"Michael","non-dropping-particle":"","parse-names":false,"suffix":""},{"dropping-particle":"","family":"Villamayor-Tomas","given":"Sergio","non-dropping-particle":"","parse-names":false,"suffix":""},{"dropping-particle":"","family":"Hartberg","given":"Yasha","non-dropping-particle":"","parse-names":false,"suffix":""}],"container-title":"World Development","id":"ITEM-1","issued":{"date-parts":[["2014"]]},"page":"46-55","title":"The Role of Religion in Community-based Natural Resource Management","type":"article-journal","volume":"54"},"uris":["http://www.mendeley.com/documents/?uuid=95975fe5-f94a-3f1c-98ad-be79f57deaf4"]}],"mendeley":{"formattedCitation":"(Cox &lt;i&gt;et al.&lt;/i&gt;, 2014)","plainTextFormattedCitation":"(Cox et al., 2014)","previouslyFormattedCitation":"(Cox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ox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74E341A7" w14:textId="77777777" w:rsidR="00A01204" w:rsidRPr="0008241C" w:rsidRDefault="00A01204" w:rsidP="00A01204">
      <w:pPr>
        <w:rPr>
          <w:sz w:val="22"/>
          <w:szCs w:val="22"/>
        </w:rPr>
      </w:pPr>
    </w:p>
    <w:p w14:paraId="4D5A97F5" w14:textId="77777777" w:rsidR="00A01204" w:rsidRPr="0008241C" w:rsidRDefault="00A01204" w:rsidP="00A01204">
      <w:pPr>
        <w:rPr>
          <w:sz w:val="22"/>
          <w:szCs w:val="22"/>
        </w:rPr>
      </w:pPr>
      <w:r w:rsidRPr="0008241C">
        <w:rPr>
          <w:sz w:val="22"/>
          <w:szCs w:val="22"/>
        </w:rPr>
        <w:t xml:space="preserve">Tabu areas are ‘no-take’ zones that involve harvesting prohibitions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uris":["http://www.mendeley.com/documents/?uuid=de10a768-7b30-4cf7-a923-82969697299b"]}],"mendeley":{"formattedCitation":"(K. Davies, 2016)","plainTextFormattedCitation":"(K. Davies, 2016)","previouslyFormattedCitation":"(K. Davies, 2016)"},"properties":{"noteIndex":0},"schema":"https://github.com/citation-style-language/schema/raw/master/csl-citation.json"}</w:instrText>
      </w:r>
      <w:r w:rsidRPr="0008241C">
        <w:rPr>
          <w:sz w:val="22"/>
          <w:szCs w:val="22"/>
        </w:rPr>
        <w:fldChar w:fldCharType="separate"/>
      </w:r>
      <w:r w:rsidRPr="0008241C">
        <w:rPr>
          <w:noProof/>
          <w:sz w:val="22"/>
          <w:szCs w:val="22"/>
        </w:rPr>
        <w:t>(K. Davies, 2016)</w:t>
      </w:r>
      <w:r w:rsidRPr="0008241C">
        <w:rPr>
          <w:sz w:val="22"/>
          <w:szCs w:val="22"/>
        </w:rPr>
        <w:fldChar w:fldCharType="end"/>
      </w:r>
      <w:r w:rsidRPr="0008241C">
        <w:rPr>
          <w:sz w:val="22"/>
          <w:szCs w:val="22"/>
        </w:rPr>
        <w:t xml:space="preserve"> and are applied to marine and terrestrial ecosystem management in many nations across the Asia-Pacific, such as Fiji, Kiribati and Tuvalu. These zones are often put in place by a chiefly authority, marked with tabu sticks and/or leaves and ritualized. Breaching the rules of these areas leads to fines and supernatural retribution, often described as ‘Black Magic’. In addition to these ‘no go zones’ there are customary legal mechanisms controlling who can fish, where, when, and the quantity and species of fish they can harvest </w:t>
      </w:r>
      <w:r w:rsidRPr="0008241C">
        <w:rPr>
          <w:sz w:val="22"/>
          <w:szCs w:val="22"/>
        </w:rPr>
        <w:fldChar w:fldCharType="begin" w:fldLock="1"/>
      </w:r>
      <w:r w:rsidRPr="0008241C">
        <w:rPr>
          <w:sz w:val="22"/>
          <w:szCs w:val="22"/>
        </w:rPr>
        <w:instrText>ADDIN CSL_CITATION {"citationItems":[{"id":"ITEM-1","itemData":{"DOI":"10.1071/PC14906","abstract":"The Pacific region is a biodiversity hot spot with a long history of human occupation closely linked with sustainable use of the marine environment. The health of the marine environment and its resources is of environmental, economic and socio-cultural concern, and law plays an important part in its conservation and management. Designing appropriate legal mechanisms is, however, a challenging prospect. The Pacific Island countries involve a complex environment for law and policy-makers. As a result of their colonial past, these nations are legally pluralist, with more than one legal system operating at the same time. In addition, Pacific Island countries have embraced international law, ratifying the majority of key environmental treaties and subsequently taking steps to implement their obligations, including those related to biodiversity conservation. This complicated legal landscape means that law and policy must be adopted that implements international treaties whilst also meeting the needs of local communities. A particular feature of the Pacific region is the widespread adoption of community-based marine management approaches. Their proliferation is due to a combination of underlying customary law, which has subsisted despite colonial rule, together with a willingness by governments to support local approaches. This article examines community-based marine management through a legal lens; it commences by outlining traditional rules for marine management before exploring the contemporary legal position with a focus on the hybridisation of state-based legislation and customary law. Finally, comments are made on the effectiveness of these legal approaches, as well as remaining challenges.","author":[{"dropping-particle":"","family":"Techera","given":"Erika J.","non-dropping-particle":"","parse-names":false,"suffix":""}],"container-title":"Pacific Conservation Biology","id":"ITEM-1","issued":{"date-parts":[["2015"]]},"page":"1-10","publisher":"CSIRO","title":"Enhancing legal frameworks for biodiversity conservation in the Pacific","type":"article-journal"},"uris":["http://www.mendeley.com/documents/?uuid=fa69920b-f06b-3216-823f-3525f60481c9"]}],"mendeley":{"formattedCitation":"(Techera, 2015)","plainTextFormattedCitation":"(Techera, 2015)","previouslyFormattedCitation":"(Techera, 2015)"},"properties":{"noteIndex":0},"schema":"https://github.com/citation-style-language/schema/raw/master/csl-citation.json"}</w:instrText>
      </w:r>
      <w:r w:rsidRPr="0008241C">
        <w:rPr>
          <w:sz w:val="22"/>
          <w:szCs w:val="22"/>
        </w:rPr>
        <w:fldChar w:fldCharType="separate"/>
      </w:r>
      <w:r w:rsidRPr="0008241C">
        <w:rPr>
          <w:noProof/>
          <w:sz w:val="22"/>
          <w:szCs w:val="22"/>
        </w:rPr>
        <w:t>(Techera, 2015)</w:t>
      </w:r>
      <w:r w:rsidRPr="0008241C">
        <w:rPr>
          <w:sz w:val="22"/>
          <w:szCs w:val="22"/>
        </w:rPr>
        <w:fldChar w:fldCharType="end"/>
      </w:r>
      <w:r w:rsidRPr="0008241C">
        <w:rPr>
          <w:sz w:val="22"/>
          <w:szCs w:val="22"/>
        </w:rPr>
        <w:t xml:space="preserve">. Alternatively, in an area of partial depletion, the chief may ban all net fishing and only permit rod fishing, as a management method of limiting the number of fish extracted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uris":["http://www.mendeley.com/documents/?uuid=de10a768-7b30-4cf7-a923-82969697299b"]}],"mendeley":{"formattedCitation":"(K. Davies, 2016)","plainTextFormattedCitation":"(K. Davies, 2016)","previouslyFormattedCitation":"(K. Davies, 2016)"},"properties":{"noteIndex":0},"schema":"https://github.com/citation-style-language/schema/raw/master/csl-citation.json"}</w:instrText>
      </w:r>
      <w:r w:rsidRPr="0008241C">
        <w:rPr>
          <w:sz w:val="22"/>
          <w:szCs w:val="22"/>
        </w:rPr>
        <w:fldChar w:fldCharType="separate"/>
      </w:r>
      <w:r w:rsidRPr="0008241C">
        <w:rPr>
          <w:noProof/>
          <w:sz w:val="22"/>
          <w:szCs w:val="22"/>
        </w:rPr>
        <w:t>(K. Davies, 2016)</w:t>
      </w:r>
      <w:r w:rsidRPr="0008241C">
        <w:rPr>
          <w:sz w:val="22"/>
          <w:szCs w:val="22"/>
        </w:rPr>
        <w:fldChar w:fldCharType="end"/>
      </w:r>
      <w:r w:rsidRPr="0008241C">
        <w:rPr>
          <w:sz w:val="22"/>
          <w:szCs w:val="22"/>
        </w:rPr>
        <w:t>.</w:t>
      </w:r>
    </w:p>
    <w:p w14:paraId="27846840" w14:textId="77777777" w:rsidR="00A01204" w:rsidRPr="0008241C" w:rsidRDefault="00A01204" w:rsidP="00A01204">
      <w:pPr>
        <w:rPr>
          <w:sz w:val="22"/>
          <w:szCs w:val="22"/>
        </w:rPr>
      </w:pPr>
    </w:p>
    <w:p w14:paraId="1DA0155A" w14:textId="77777777" w:rsidR="00A01204" w:rsidRPr="0008241C" w:rsidRDefault="00A01204" w:rsidP="00A01204">
      <w:pPr>
        <w:rPr>
          <w:sz w:val="22"/>
          <w:szCs w:val="22"/>
        </w:rPr>
      </w:pPr>
      <w:r w:rsidRPr="0008241C">
        <w:rPr>
          <w:sz w:val="22"/>
          <w:szCs w:val="22"/>
        </w:rPr>
        <w:t xml:space="preserve">Evidence of the significance of customary management is provided by a scientific study that compiled data from more than 25,000 reefs in over 46 States to identify coral ecosystem ‘outliers’ </w:t>
      </w:r>
      <w:r w:rsidRPr="0008241C">
        <w:rPr>
          <w:sz w:val="22"/>
          <w:szCs w:val="22"/>
        </w:rPr>
        <w:fldChar w:fldCharType="begin" w:fldLock="1"/>
      </w:r>
      <w:r w:rsidRPr="0008241C">
        <w:rPr>
          <w:sz w:val="22"/>
          <w:szCs w:val="22"/>
        </w:rPr>
        <w:instrText>ADDIN CSL_CITATION {"citationItems":[{"id":"ITEM-1","itemData":{"ISSN":"0028-0836","author":[{"dropping-particle":"","family":"Cinner","given":"Joshua E.","non-dropping-particle":"","parse-names":false,"suffix":""},{"dropping-particle":"","family":"Huchery","given":"Cindy","non-dropping-particle":"","parse-names":false,"suffix":""},{"dropping-particle":"","family":"MacNeil","given":"M Aaron","non-dropping-particle":"","parse-names":false,"suffix":""},{"dropping-particle":"","family":"Graham","given":"Nicholas A J","non-dropping-particle":"","parse-names":false,"suffix":""},{"dropping-particle":"","family":"McClanahan","given":"Tim R","non-dropping-particle":"","parse-names":false,"suffix":""},{"dropping-particle":"","family":"Maina","given":"Joseph","non-dropping-particle":"","parse-names":false,"suffix":""},{"dropping-particle":"","family":"Maire","given":"Eva","non-dropping-particle":"","parse-names":false,"suffix":""},{"dropping-particle":"","family":"Kittinger","given":"John N","non-dropping-particle":"","parse-names":false,"suffix":""},{"dropping-particle":"","family":"Hicks","given":"Christina C","non-dropping-particle":"","parse-names":false,"suffix":""},{"dropping-particle":"","family":"Mora","given":"Camilo","non-dropping-particle":"","parse-names":false,"suffix":""},{"dropping-particle":"","family":"Allison","given":"Edward H","non-dropping-particle":"","parse-names":false,"suffix":""},{"dropping-particle":"","family":"D'Agata","given":"Stephanie","non-dropping-particle":"","parse-names":false,"suffix":""},{"dropping-particle":"","family":"Hoey","given":"Andrew","non-dropping-particle":"","parse-names":false,"suffix":""},{"dropping-particle":"","family":"Feary","given":"David A","non-dropping-particle":"","parse-names":false,"suffix":""},{"dropping-particle":"","family":"Crowder","given":"Larry","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Hardt","given":"Marah J","non-dropping-particle":"","parse-names":false,"suffix":""},{"dropping-particle":"","family":"Beger","given":"Maria","non-dropping-particle":"","parse-names":false,"suffix":""},{"dropping-particle":"","family":"Friedlander","given":"Alan","non-dropping-particle":"","parse-names":false,"suffix":""},{"dropping-particle":"","family":"Campbell","given":"Stuart J","non-dropping-particle":"","parse-names":false,"suffix":""},{"dropping-particle":"","family":"Holmes","given":"Katherine E","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Gough","given":"Charli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Mouillot","given":"David","non-dropping-particle":"","parse-names":false,"suffix":""}],"container-title":"Nature","id":"ITEM-1","issue":"7612","issued":{"date-parts":[["2016","7","21"]]},"page":"416-419","publisher":"Nature Publishing Group, a division of Macmillan Publishers Limited. All Rights Reserved.","title":"Bright spots among the world’s coral reefs","type":"article-journal","volume":"535"},"uris":["http://www.mendeley.com/documents/?uuid=78dca4e2-e4a6-499d-85c1-1493c4941eee"]}],"mendeley":{"formattedCitation":"(Cinner &lt;i&gt;et al.&lt;/i&gt;, 2016)","plainTextFormattedCitation":"(Cinner et al., 2016)","previouslyFormattedCitation":"(Cinn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inn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outliers are ‘bright spots’ that are in substantially better  condition and and ‘dark spots’  which are found to be in worse  condition than expected, given the environmental conditions and socio-economic drivers they have been exposed to. Significantly, the data shows that bright spots do not always appear in remote areas, such as marine park protected areas, with low fishing pressure and beneficial environmental conditions. In fact, bright spots are generally areas of high use “characterized by strong socio-cultural institutions such as customary taboos and marine tenure, high levels of local engagement in management, [and] high dependence on marine resources” </w:t>
      </w:r>
      <w:r w:rsidRPr="0008241C">
        <w:rPr>
          <w:sz w:val="22"/>
          <w:szCs w:val="22"/>
        </w:rPr>
        <w:fldChar w:fldCharType="begin" w:fldLock="1"/>
      </w:r>
      <w:r w:rsidRPr="0008241C">
        <w:rPr>
          <w:sz w:val="22"/>
          <w:szCs w:val="22"/>
        </w:rPr>
        <w:instrText>ADDIN CSL_CITATION {"citationItems":[{"id":"ITEM-1","itemData":{"ISSN":"0028-0836","author":[{"dropping-particle":"","family":"Cinner","given":"Joshua E.","non-dropping-particle":"","parse-names":false,"suffix":""},{"dropping-particle":"","family":"Huchery","given":"Cindy","non-dropping-particle":"","parse-names":false,"suffix":""},{"dropping-particle":"","family":"MacNeil","given":"M Aaron","non-dropping-particle":"","parse-names":false,"suffix":""},{"dropping-particle":"","family":"Graham","given":"Nicholas A J","non-dropping-particle":"","parse-names":false,"suffix":""},{"dropping-particle":"","family":"McClanahan","given":"Tim R","non-dropping-particle":"","parse-names":false,"suffix":""},{"dropping-particle":"","family":"Maina","given":"Joseph","non-dropping-particle":"","parse-names":false,"suffix":""},{"dropping-particle":"","family":"Maire","given":"Eva","non-dropping-particle":"","parse-names":false,"suffix":""},{"dropping-particle":"","family":"Kittinger","given":"John N","non-dropping-particle":"","parse-names":false,"suffix":""},{"dropping-particle":"","family":"Hicks","given":"Christina C","non-dropping-particle":"","parse-names":false,"suffix":""},{"dropping-particle":"","family":"Mora","given":"Camilo","non-dropping-particle":"","parse-names":false,"suffix":""},{"dropping-particle":"","family":"Allison","given":"Edward H","non-dropping-particle":"","parse-names":false,"suffix":""},{"dropping-particle":"","family":"D'Agata","given":"Stephanie","non-dropping-particle":"","parse-names":false,"suffix":""},{"dropping-particle":"","family":"Hoey","given":"Andrew","non-dropping-particle":"","parse-names":false,"suffix":""},{"dropping-particle":"","family":"Feary","given":"David A","non-dropping-particle":"","parse-names":false,"suffix":""},{"dropping-particle":"","family":"Crowder","given":"Larry","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Hardt","given":"Marah J","non-dropping-particle":"","parse-names":false,"suffix":""},{"dropping-particle":"","family":"Beger","given":"Maria","non-dropping-particle":"","parse-names":false,"suffix":""},{"dropping-particle":"","family":"Friedlander","given":"Alan","non-dropping-particle":"","parse-names":false,"suffix":""},{"dropping-particle":"","family":"Campbell","given":"Stuart J","non-dropping-particle":"","parse-names":false,"suffix":""},{"dropping-particle":"","family":"Holmes","given":"Katherine E","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Gough","given":"Charli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Mouillot","given":"David","non-dropping-particle":"","parse-names":false,"suffix":""}],"container-title":"Nature","id":"ITEM-1","issue":"7612","issued":{"date-parts":[["2016","7","21"]]},"page":"416-419","publisher":"Nature Publishing Group, a division of Macmillan Publishers Limited. All Rights Reserved.","title":"Bright spots among the world’s coral reefs","type":"article-journal","volume":"535"},"uris":["http://www.mendeley.com/documents/?uuid=78dca4e2-e4a6-499d-85c1-1493c4941eee"]}],"mendeley":{"formattedCitation":"(Cinner &lt;i&gt;et al.&lt;/i&gt;, 2016)","plainTextFormattedCitation":"(Cinner et al., 2016)","previouslyFormattedCitation":"(Cinn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inn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One bright spot, the authors cite, is Karkar Island, Papua New Guinea, where adaptive rotational harvest systems, and a marine tenure that excludes fishers from other villages, together with initiation rites limiting entry into particular fisheries, restrict marine resource use </w:t>
      </w:r>
      <w:r w:rsidRPr="0008241C">
        <w:rPr>
          <w:sz w:val="22"/>
          <w:szCs w:val="22"/>
        </w:rPr>
        <w:fldChar w:fldCharType="begin" w:fldLock="1"/>
      </w:r>
      <w:r w:rsidRPr="0008241C">
        <w:rPr>
          <w:sz w:val="22"/>
          <w:szCs w:val="22"/>
        </w:rPr>
        <w:instrText>ADDIN CSL_CITATION {"citationItems":[{"id":"ITEM-1","itemData":{"ISSN":"0028-0836","author":[{"dropping-particle":"","family":"Cinner","given":"Joshua E.","non-dropping-particle":"","parse-names":false,"suffix":""},{"dropping-particle":"","family":"Huchery","given":"Cindy","non-dropping-particle":"","parse-names":false,"suffix":""},{"dropping-particle":"","family":"MacNeil","given":"M Aaron","non-dropping-particle":"","parse-names":false,"suffix":""},{"dropping-particle":"","family":"Graham","given":"Nicholas A J","non-dropping-particle":"","parse-names":false,"suffix":""},{"dropping-particle":"","family":"McClanahan","given":"Tim R","non-dropping-particle":"","parse-names":false,"suffix":""},{"dropping-particle":"","family":"Maina","given":"Joseph","non-dropping-particle":"","parse-names":false,"suffix":""},{"dropping-particle":"","family":"Maire","given":"Eva","non-dropping-particle":"","parse-names":false,"suffix":""},{"dropping-particle":"","family":"Kittinger","given":"John N","non-dropping-particle":"","parse-names":false,"suffix":""},{"dropping-particle":"","family":"Hicks","given":"Christina C","non-dropping-particle":"","parse-names":false,"suffix":""},{"dropping-particle":"","family":"Mora","given":"Camilo","non-dropping-particle":"","parse-names":false,"suffix":""},{"dropping-particle":"","family":"Allison","given":"Edward H","non-dropping-particle":"","parse-names":false,"suffix":""},{"dropping-particle":"","family":"D'Agata","given":"Stephanie","non-dropping-particle":"","parse-names":false,"suffix":""},{"dropping-particle":"","family":"Hoey","given":"Andrew","non-dropping-particle":"","parse-names":false,"suffix":""},{"dropping-particle":"","family":"Feary","given":"David A","non-dropping-particle":"","parse-names":false,"suffix":""},{"dropping-particle":"","family":"Crowder","given":"Larry","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Hardt","given":"Marah J","non-dropping-particle":"","parse-names":false,"suffix":""},{"dropping-particle":"","family":"Beger","given":"Maria","non-dropping-particle":"","parse-names":false,"suffix":""},{"dropping-particle":"","family":"Friedlander","given":"Alan","non-dropping-particle":"","parse-names":false,"suffix":""},{"dropping-particle":"","family":"Campbell","given":"Stuart J","non-dropping-particle":"","parse-names":false,"suffix":""},{"dropping-particle":"","family":"Holmes","given":"Katherine E","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Gough","given":"Charli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Mouillot","given":"David","non-dropping-particle":"","parse-names":false,"suffix":""}],"container-title":"Nature","id":"ITEM-1","issue":"7612","issued":{"date-parts":[["2016","7","21"]]},"page":"416-419","publisher":"Nature Publishing Group, a division of Macmillan Publishers Limited. All Rights Reserved.","title":"Bright spots among the world’s coral reefs","type":"article-journal","volume":"535"},"uris":["http://www.mendeley.com/documents/?uuid=78dca4e2-e4a6-499d-85c1-1493c4941eee"]}],"mendeley":{"formattedCitation":"(Cinner &lt;i&gt;et al.&lt;/i&gt;, 2016)","plainTextFormattedCitation":"(Cinner et al., 2016)","previouslyFormattedCitation":"(Cinn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inn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This data adds to a growing body of research that suggests the long-term viability of ecosystems will depend on local populations willingly cooperating in the collective management of marine resources </w:t>
      </w:r>
      <w:r w:rsidRPr="0008241C">
        <w:rPr>
          <w:sz w:val="22"/>
          <w:szCs w:val="22"/>
        </w:rPr>
        <w:fldChar w:fldCharType="begin" w:fldLock="1"/>
      </w:r>
      <w:r w:rsidRPr="0008241C">
        <w:rPr>
          <w:sz w:val="22"/>
          <w:szCs w:val="22"/>
        </w:rPr>
        <w:instrText>ADDIN CSL_CITATION {"citationItems":[{"id":"ITEM-1","itemData":{"DOI":"10.1146/annurev.energy.30.050504.144511","ISSN":"1543-5938","abstract":"▪ Abstract We explore the social dimension that enables adaptive ecosystem-based management. The review concentrates on experiences of adaptive governance of social-ecological systems during periods of abrupt change (crisis) and investigates social sources of renewal and reorganization. Such governance connects individuals, organizations, agencies, and institutions at multiple organizational levels. Key persons provide leadership, trust, vision, meaning, and they help transform management organizations toward a learning environment. Adaptive governance systems often self-organize as social networks with teams and actor groups that draw on various knowledge systems and experiences for the development of a common understanding and policies. The emergence of “bridging organizations” seem to lower the costs of collaboration and conflict resolution, and enabling legislation and governmental policies can support self-organization while framing creativity for adaptive comanagement efforts. A resilient social-eco...","author":[{"dropping-particle":"","family":"Folke","given":"Carl","non-dropping-particle":"","parse-names":false,"suffix":""},{"dropping-particle":"","family":"Hahn","given":"Thomas","non-dropping-particle":"","parse-names":false,"suffix":""},{"dropping-particle":"","family":"Olsson","given":"Per","non-dropping-particle":"","parse-names":false,"suffix":""},{"dropping-particle":"","family":"Norberg","given":"Jon","non-dropping-particle":"","parse-names":false,"suffix":""}],"container-title":"Annual Review of Environment and Resources","id":"ITEM-1","issue":"1","issued":{"date-parts":[["2005","11","21"]]},"page":"441-473","publisher":"Annual Reviews","title":"Adaptive Governance of Social-ecological Systems","type":"article-journal","volume":"30"},"uris":["http://www.mendeley.com/documents/?uuid=e1726f79-9ae8-3fbf-a248-1b446cec66de"]}],"mendeley":{"formattedCitation":"(Folke &lt;i&gt;et al.&lt;/i&gt;, 2005)","plainTextFormattedCitation":"(Folke et al., 2005)","previouslyFormattedCitation":"(Folke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Folke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w:t>
      </w:r>
    </w:p>
    <w:p w14:paraId="215FD6B8" w14:textId="77777777" w:rsidR="00A01204" w:rsidRPr="0008241C" w:rsidRDefault="00A01204" w:rsidP="00A01204">
      <w:pPr>
        <w:rPr>
          <w:sz w:val="22"/>
          <w:szCs w:val="22"/>
        </w:rPr>
      </w:pPr>
    </w:p>
    <w:p w14:paraId="74BD0D15" w14:textId="77777777" w:rsidR="00A01204" w:rsidRPr="0008241C" w:rsidRDefault="00A01204" w:rsidP="00A01204">
      <w:pPr>
        <w:rPr>
          <w:sz w:val="22"/>
          <w:szCs w:val="22"/>
        </w:rPr>
      </w:pPr>
      <w:r w:rsidRPr="0008241C">
        <w:rPr>
          <w:sz w:val="22"/>
          <w:szCs w:val="22"/>
        </w:rPr>
        <w:t>Enforcement of customary law, at a local level, offers important governance opportunities, such as; effective community monitoring and the application of appropriate sanctions and penalties.</w:t>
      </w:r>
    </w:p>
    <w:p w14:paraId="13ABE055" w14:textId="77777777" w:rsidR="00A01204" w:rsidRPr="0008241C" w:rsidRDefault="00A01204" w:rsidP="00A01204">
      <w:pPr>
        <w:rPr>
          <w:sz w:val="22"/>
          <w:szCs w:val="22"/>
        </w:rPr>
      </w:pPr>
      <w:r w:rsidRPr="0008241C">
        <w:rPr>
          <w:sz w:val="22"/>
          <w:szCs w:val="22"/>
        </w:rPr>
        <w:t xml:space="preserve">Communities are rewarded by receiving direct benefits, for example through the sustainable provision of seafood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uris":["http://www.mendeley.com/documents/?uuid=de10a768-7b30-4cf7-a923-82969697299b"]}],"mendeley":{"formattedCitation":"(K. Davies, 2016)","plainTextFormattedCitation":"(K. Davies, 2016)","previouslyFormattedCitation":"(K. Davies, 2016)"},"properties":{"noteIndex":0},"schema":"https://github.com/citation-style-language/schema/raw/master/csl-citation.json"}</w:instrText>
      </w:r>
      <w:r w:rsidRPr="0008241C">
        <w:rPr>
          <w:sz w:val="22"/>
          <w:szCs w:val="22"/>
        </w:rPr>
        <w:fldChar w:fldCharType="separate"/>
      </w:r>
      <w:r w:rsidRPr="0008241C">
        <w:rPr>
          <w:noProof/>
          <w:sz w:val="22"/>
          <w:szCs w:val="22"/>
        </w:rPr>
        <w:t>(K. Davies, 2016)</w:t>
      </w:r>
      <w:r w:rsidRPr="0008241C">
        <w:rPr>
          <w:sz w:val="22"/>
          <w:szCs w:val="22"/>
        </w:rPr>
        <w:fldChar w:fldCharType="end"/>
      </w:r>
      <w:r w:rsidRPr="0008241C">
        <w:rPr>
          <w:sz w:val="22"/>
          <w:szCs w:val="22"/>
        </w:rPr>
        <w:t>.</w:t>
      </w:r>
    </w:p>
    <w:p w14:paraId="43C9E08A" w14:textId="77777777" w:rsidR="00A01204" w:rsidRPr="0008241C" w:rsidRDefault="00A01204" w:rsidP="00A01204">
      <w:pPr>
        <w:rPr>
          <w:sz w:val="22"/>
          <w:szCs w:val="22"/>
        </w:rPr>
      </w:pPr>
    </w:p>
    <w:p w14:paraId="32B7E8CC" w14:textId="77777777" w:rsidR="00A01204" w:rsidRPr="0008241C" w:rsidRDefault="00A01204" w:rsidP="00A01204">
      <w:pPr>
        <w:rPr>
          <w:sz w:val="22"/>
          <w:szCs w:val="22"/>
        </w:rPr>
      </w:pPr>
      <w:r w:rsidRPr="0008241C">
        <w:rPr>
          <w:sz w:val="22"/>
          <w:szCs w:val="22"/>
        </w:rPr>
        <w:lastRenderedPageBreak/>
        <w:t xml:space="preserve">A further example are the customary laws of Indigenous Australians, who historically have relied on plants, animals and the seasonal environment for their survival, and have a well- developed knowledge of the natural world </w:t>
      </w:r>
      <w:r w:rsidRPr="0008241C">
        <w:rPr>
          <w:sz w:val="22"/>
          <w:szCs w:val="22"/>
        </w:rPr>
        <w:fldChar w:fldCharType="begin" w:fldLock="1"/>
      </w:r>
      <w:r w:rsidRPr="0008241C">
        <w:rPr>
          <w:sz w:val="22"/>
          <w:szCs w:val="22"/>
        </w:rPr>
        <w:instrText>ADDIN CSL_CITATION {"citationItems":[{"id":"ITEM-1","itemData":{"author":[{"dropping-particle":"","family":"Great Barrier Reef Marine Park Authority","given":"","non-dropping-particle":"","parse-names":false,"suffix":""}],"id":"ITEM-1","issued":{"date-parts":[["2016"]]},"note":"NULL","title":"Traditional Owners of the Great Barrier Reef","type":"report"},"uris":["http://www.mendeley.com/documents/?uuid=3f76415b-b1f0-4e67-abee-477383246cf6"]}],"mendeley":{"formattedCitation":"(Great Barrier Reef Marine Park Authority, 2016)","plainTextFormattedCitation":"(Great Barrier Reef Marine Park Authority, 2016)","previouslyFormattedCitation":"(Great Barrier Reef Marine Park Authority, 2016)"},"properties":{"noteIndex":0},"schema":"https://github.com/citation-style-language/schema/raw/master/csl-citation.json"}</w:instrText>
      </w:r>
      <w:r w:rsidRPr="0008241C">
        <w:rPr>
          <w:sz w:val="22"/>
          <w:szCs w:val="22"/>
        </w:rPr>
        <w:fldChar w:fldCharType="separate"/>
      </w:r>
      <w:r w:rsidRPr="0008241C">
        <w:rPr>
          <w:noProof/>
          <w:sz w:val="22"/>
          <w:szCs w:val="22"/>
        </w:rPr>
        <w:t>(Great Barrier Reef Marine Park Authority, 2016)</w:t>
      </w:r>
      <w:r w:rsidRPr="0008241C">
        <w:rPr>
          <w:sz w:val="22"/>
          <w:szCs w:val="22"/>
        </w:rPr>
        <w:fldChar w:fldCharType="end"/>
      </w:r>
      <w:r w:rsidRPr="0008241C">
        <w:rPr>
          <w:sz w:val="22"/>
          <w:szCs w:val="22"/>
        </w:rPr>
        <w:t>.</w:t>
      </w:r>
    </w:p>
    <w:p w14:paraId="546AABB5"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7CC43D92" w14:textId="77777777" w:rsidTr="00642B4F">
        <w:tc>
          <w:tcPr>
            <w:tcW w:w="9228" w:type="dxa"/>
          </w:tcPr>
          <w:p w14:paraId="1B4A112D" w14:textId="77777777" w:rsidR="00A01204" w:rsidRPr="0008241C" w:rsidRDefault="00A01204" w:rsidP="00A01204">
            <w:pPr>
              <w:rPr>
                <w:rFonts w:ascii="Times New Roman" w:hAnsi="Times New Roman"/>
                <w:b/>
                <w:sz w:val="14"/>
              </w:rPr>
            </w:pPr>
            <w:r w:rsidRPr="0008241C">
              <w:rPr>
                <w:rFonts w:ascii="Times New Roman" w:hAnsi="Times New Roman"/>
                <w:b/>
              </w:rPr>
              <w:t>Box 2.12 Indigenous Australian marine management of the Great Barrier Reef</w:t>
            </w:r>
          </w:p>
          <w:p w14:paraId="0381BDB3" w14:textId="77777777" w:rsidR="00A01204" w:rsidRPr="0008241C" w:rsidRDefault="00A01204" w:rsidP="00A01204">
            <w:pPr>
              <w:rPr>
                <w:rFonts w:ascii="Times New Roman" w:hAnsi="Times New Roman"/>
                <w:b/>
                <w:i/>
              </w:rPr>
            </w:pPr>
          </w:p>
          <w:p w14:paraId="2357210B" w14:textId="77777777" w:rsidR="00A01204" w:rsidRPr="0008241C" w:rsidRDefault="00A01204" w:rsidP="00A01204">
            <w:pPr>
              <w:rPr>
                <w:rFonts w:ascii="Times New Roman" w:hAnsi="Times New Roman"/>
              </w:rPr>
            </w:pPr>
            <w:r w:rsidRPr="0008241C">
              <w:rPr>
                <w:rFonts w:ascii="Times New Roman" w:hAnsi="Times New Roman"/>
              </w:rPr>
              <w:t>The Great Barrier Reef is the world’s largest coral reef system, spanning across the length of 2,300 kilometres and the area of 344,400 square kilometres, off the coast of Queensland, Australia. There are more than 70 Aboriginal and Torres Strait Islander Traditional Owner groups that have connections with the Great Barrier Reef region and its natural resources. These traditional owners value this landscape and actively take part in traditional practices to ensure that this ecosystem remains viable.</w:t>
            </w:r>
          </w:p>
          <w:p w14:paraId="609B727E" w14:textId="77777777" w:rsidR="00A01204" w:rsidRPr="0008241C" w:rsidRDefault="00A01204" w:rsidP="00A01204">
            <w:pPr>
              <w:rPr>
                <w:rFonts w:ascii="Times New Roman" w:hAnsi="Times New Roman"/>
              </w:rPr>
            </w:pPr>
          </w:p>
          <w:p w14:paraId="46844143" w14:textId="77777777" w:rsidR="00A01204" w:rsidRPr="0008241C" w:rsidRDefault="00A01204" w:rsidP="00A01204">
            <w:pPr>
              <w:rPr>
                <w:rFonts w:ascii="Times New Roman" w:hAnsi="Times New Roman"/>
              </w:rPr>
            </w:pPr>
            <w:r w:rsidRPr="0008241C">
              <w:rPr>
                <w:rFonts w:ascii="Times New Roman" w:hAnsi="Times New Roman"/>
              </w:rPr>
              <w:t xml:space="preserve">With various threats to the reef including, but not limited to, climate change, poor water quality from land-based run-off, potential oil spills, impacts from ill-planned coastal development, inadvertent introduction of invasive species and illegal fishing </w:t>
            </w:r>
            <w:r w:rsidRPr="0008241C">
              <w:fldChar w:fldCharType="begin" w:fldLock="1"/>
            </w:r>
            <w:r w:rsidRPr="0008241C">
              <w:rPr>
                <w:rFonts w:ascii="Times New Roman" w:hAnsi="Times New Roman"/>
              </w:rPr>
              <w:instrText>ADDIN CSL_CITATION {"citationItems":[{"id":"ITEM-1","itemData":{"author":[{"dropping-particle":"","family":"Great Barrier Reef Marine Park Authority","given":"","non-dropping-particle":"","parse-names":false,"suffix":""}],"id":"ITEM-1","issued":{"date-parts":[["2014"]]},"note":"NULL","title":"Threats to the Reef","type":"report"},"uris":["http://www.mendeley.com/documents/?uuid=ddf62b71-e298-4129-8e9b-230801fdda83"]}],"mendeley":{"formattedCitation":"(Great Barrier Reef Marine Park Authority, 2014)","plainTextFormattedCitation":"(Great Barrier Reef Marine Park Authority, 2014)","previouslyFormattedCitation":"(Great Barrier Reef Marine Park Authority, 2014)"},"properties":{"noteIndex":0},"schema":"https://github.com/citation-style-language/schema/raw/master/csl-citation.json"}</w:instrText>
            </w:r>
            <w:r w:rsidRPr="0008241C">
              <w:fldChar w:fldCharType="separate"/>
            </w:r>
            <w:r w:rsidRPr="0008241C">
              <w:rPr>
                <w:rFonts w:ascii="Times New Roman" w:hAnsi="Times New Roman"/>
                <w:noProof/>
              </w:rPr>
              <w:t>(Great Barrier Reef Marine Park Authority, 2014)</w:t>
            </w:r>
            <w:r w:rsidRPr="0008241C">
              <w:fldChar w:fldCharType="end"/>
            </w:r>
            <w:r w:rsidRPr="0008241C">
              <w:rPr>
                <w:rFonts w:ascii="Times New Roman" w:hAnsi="Times New Roman"/>
              </w:rPr>
              <w:t>, the Great Barrier Reef is an important ecosystem that requires adequate and proactive management plan if it is going to be viable in the future. The involvement of Traditional owners is pivotal to the success of this sort of planning.</w:t>
            </w:r>
          </w:p>
          <w:p w14:paraId="5AC879FC" w14:textId="77777777" w:rsidR="00A01204" w:rsidRPr="0008241C" w:rsidRDefault="00A01204" w:rsidP="00A01204">
            <w:pPr>
              <w:rPr>
                <w:rFonts w:ascii="Times New Roman" w:hAnsi="Times New Roman"/>
                <w:sz w:val="21"/>
              </w:rPr>
            </w:pPr>
          </w:p>
          <w:p w14:paraId="57FC9FCC" w14:textId="77777777" w:rsidR="00A01204" w:rsidRPr="0008241C" w:rsidRDefault="00A01204" w:rsidP="00A01204">
            <w:pPr>
              <w:rPr>
                <w:rFonts w:ascii="Times New Roman" w:hAnsi="Times New Roman"/>
              </w:rPr>
            </w:pPr>
            <w:r w:rsidRPr="0008241C">
              <w:rPr>
                <w:rFonts w:ascii="Times New Roman" w:hAnsi="Times New Roman"/>
              </w:rPr>
              <w:t xml:space="preserve">The </w:t>
            </w:r>
            <w:r w:rsidRPr="0008241C">
              <w:rPr>
                <w:rFonts w:ascii="Times New Roman" w:hAnsi="Times New Roman"/>
                <w:i/>
              </w:rPr>
              <w:t xml:space="preserve">Great Barrier Reef Marine Park Act </w:t>
            </w:r>
            <w:r w:rsidRPr="0008241C">
              <w:fldChar w:fldCharType="begin" w:fldLock="1"/>
            </w:r>
            <w:r w:rsidRPr="0008241C">
              <w:rPr>
                <w:rFonts w:ascii="Times New Roman" w:hAnsi="Times New Roman"/>
              </w:rPr>
              <w:instrText>ADDIN CSL_CITATION {"citationItems":[{"id":"ITEM-1","itemData":{"abstract":"C2017C00279","author":[{"dropping-particle":"","family":"Australian Government","given":"","non-dropping-particle":"","parse-names":false,"suffix":""}],"id":"ITEM-1","issued":{"date-parts":[["1975"]]},"publisher":"Attorney-General's Department","title":"Great Barrier Reef Marine Park Act 1975","type":"article"},"suppress-author":1,"uris":["http://www.mendeley.com/documents/?uuid=f0cdcb0d-1e71-370b-8ec9-eb14e91184f9"]}],"mendeley":{"formattedCitation":"(1975)","plainTextFormattedCitation":"(1975)","previouslyFormattedCitation":"(1975)"},"properties":{"noteIndex":0},"schema":"https://github.com/citation-style-language/schema/raw/master/csl-citation.json"}</w:instrText>
            </w:r>
            <w:r w:rsidRPr="0008241C">
              <w:fldChar w:fldCharType="separate"/>
            </w:r>
            <w:r w:rsidRPr="0008241C">
              <w:rPr>
                <w:rFonts w:ascii="Times New Roman" w:hAnsi="Times New Roman"/>
                <w:noProof/>
              </w:rPr>
              <w:t>(1975)</w:t>
            </w:r>
            <w:r w:rsidRPr="0008241C">
              <w:fldChar w:fldCharType="end"/>
            </w:r>
            <w:r w:rsidRPr="0008241C">
              <w:rPr>
                <w:rFonts w:ascii="Times New Roman" w:hAnsi="Times New Roman"/>
              </w:rPr>
              <w:t xml:space="preserve"> aims to “provide for the long term protection and conservation of the environment, biodiversity and heritage values of the Great Barrier Reef Region”. The Great Barrier Reef Marine Park Authority is a Commonwealth development that is responsible for the management of the Marine Park. In partnership with the traditional owners of the reef, the Park Authority works to: conserve biodiversity, protect the heritage of the site, preserve cultural values and contribute to the resilience of the Great Barrier Reef </w:t>
            </w:r>
            <w:r w:rsidRPr="0008241C">
              <w:fldChar w:fldCharType="begin" w:fldLock="1"/>
            </w:r>
            <w:r w:rsidRPr="0008241C">
              <w:rPr>
                <w:rFonts w:ascii="Times New Roman" w:hAnsi="Times New Roman"/>
              </w:rPr>
              <w:instrText>ADDIN CSL_CITATION {"citationItems":[{"id":"ITEM-1","itemData":{"author":[{"dropping-particle":"","family":"Great Barrier Reef Marine Park Authority","given":"","non-dropping-particle":"","parse-names":false,"suffix":""}],"id":"ITEM-1","issued":{"date-parts":[["2011"]]},"note":"NULL","title":"Great Barrier Reef Fact Sheet","type":"report"},"uris":["http://www.mendeley.com/documents/?uuid=a804cbfa-fa3f-40e2-a1b8-e23ef7de0d2e"]}],"mendeley":{"formattedCitation":"(Great Barrier Reef Marine Park Authority, 2011)","plainTextFormattedCitation":"(Great Barrier Reef Marine Park Authority, 2011)","previouslyFormattedCitation":"(Great Barrier Reef Marine Park Authority, 2011)"},"properties":{"noteIndex":0},"schema":"https://github.com/citation-style-language/schema/raw/master/csl-citation.json"}</w:instrText>
            </w:r>
            <w:r w:rsidRPr="0008241C">
              <w:fldChar w:fldCharType="separate"/>
            </w:r>
            <w:r w:rsidRPr="0008241C">
              <w:rPr>
                <w:rFonts w:ascii="Times New Roman" w:hAnsi="Times New Roman"/>
                <w:noProof/>
              </w:rPr>
              <w:t>(Great Barrier Reef Marine Park Authority, 2011)</w:t>
            </w:r>
            <w:r w:rsidRPr="0008241C">
              <w:fldChar w:fldCharType="end"/>
            </w:r>
            <w:r w:rsidRPr="0008241C">
              <w:rPr>
                <w:rFonts w:ascii="Times New Roman" w:hAnsi="Times New Roman"/>
              </w:rPr>
              <w:t xml:space="preserve">. It is committed to the“identification, protection and maintenance of both Indigenous and non-Indigenous culturally and historically significant sites throughout the Great Barrier Reef World Heritage Area” </w:t>
            </w:r>
            <w:r w:rsidRPr="0008241C">
              <w:fldChar w:fldCharType="begin" w:fldLock="1"/>
            </w:r>
            <w:r w:rsidRPr="0008241C">
              <w:rPr>
                <w:rFonts w:ascii="Times New Roman" w:hAnsi="Times New Roman"/>
              </w:rPr>
              <w:instrText>ADDIN CSL_CITATION {"citationItems":[{"id":"ITEM-1","itemData":{"author":[{"dropping-particle":"","family":"Great Barrier Reef Marine Park Authority","given":"","non-dropping-particle":"","parse-names":false,"suffix":""}],"container-title":"Great Barrier Reef Marine Park Heritage Strategy","id":"ITEM-1","issued":{"date-parts":[["2005"]]},"title":"Heritage Strategy","type":"article-journal"},"uris":["http://www.mendeley.com/documents/?uuid=77d01526-72e7-4a65-827f-6dc2fe988ae1"]}],"mendeley":{"formattedCitation":"(Great Barrier Reef Marine Park Authority, 2005)","plainTextFormattedCitation":"(Great Barrier Reef Marine Park Authority, 2005)","previouslyFormattedCitation":"(Great Barrier Reef Marine Park Authority, 2005)"},"properties":{"noteIndex":0},"schema":"https://github.com/citation-style-language/schema/raw/master/csl-citation.json"}</w:instrText>
            </w:r>
            <w:r w:rsidRPr="0008241C">
              <w:fldChar w:fldCharType="separate"/>
            </w:r>
            <w:r w:rsidRPr="0008241C">
              <w:rPr>
                <w:rFonts w:ascii="Times New Roman" w:hAnsi="Times New Roman"/>
                <w:noProof/>
              </w:rPr>
              <w:t>(Great Barrier Reef Marine Park Authority, 2005)</w:t>
            </w:r>
            <w:r w:rsidRPr="0008241C">
              <w:fldChar w:fldCharType="end"/>
            </w:r>
            <w:r w:rsidRPr="0008241C">
              <w:rPr>
                <w:rFonts w:ascii="Times New Roman" w:hAnsi="Times New Roman"/>
              </w:rPr>
              <w:t>.</w:t>
            </w:r>
          </w:p>
          <w:p w14:paraId="118B3A7E" w14:textId="77777777" w:rsidR="00A01204" w:rsidRPr="0008241C" w:rsidRDefault="00A01204" w:rsidP="00A01204">
            <w:pPr>
              <w:rPr>
                <w:rFonts w:ascii="Times New Roman" w:hAnsi="Times New Roman"/>
              </w:rPr>
            </w:pPr>
          </w:p>
          <w:p w14:paraId="254F9E09" w14:textId="77777777" w:rsidR="00A01204" w:rsidRPr="0008241C" w:rsidRDefault="00A01204" w:rsidP="00A01204">
            <w:pPr>
              <w:rPr>
                <w:rFonts w:ascii="Times New Roman" w:hAnsi="Times New Roman"/>
              </w:rPr>
            </w:pPr>
            <w:r w:rsidRPr="0008241C">
              <w:rPr>
                <w:rFonts w:ascii="Times New Roman" w:hAnsi="Times New Roman"/>
              </w:rPr>
              <w:t xml:space="preserve">The Great Barrier Reef Marine Park Authority works to preserve the biodiversity of this ecosystem by adopting the various policies, procedures, laws and regulations and with the assistance and guidance from traditional owners of the land. Under the </w:t>
            </w:r>
            <w:r w:rsidRPr="0008241C">
              <w:rPr>
                <w:rFonts w:ascii="Times New Roman" w:hAnsi="Times New Roman"/>
                <w:i/>
              </w:rPr>
              <w:t xml:space="preserve">Community Services (Aborigines) Act </w:t>
            </w:r>
            <w:r w:rsidRPr="0008241C">
              <w:fldChar w:fldCharType="begin" w:fldLock="1"/>
            </w:r>
            <w:r w:rsidRPr="0008241C">
              <w:rPr>
                <w:rFonts w:ascii="Times New Roman" w:hAnsi="Times New Roman"/>
              </w:rPr>
              <w:instrText>ADDIN CSL_CITATION {"citationItems":[{"id":"ITEM-1","itemData":{"abstract":"This reprint is prepared by the Office of the Queensland Parliamentary Counsel Warning—This reprint is not an authorised copy Information about this reprint This Act is reprinted as at 30 September l998. The reprint— • shows the law as amended by all amendments that commenced on or before that day (Reprints Act 1992 s 5(c)) • incorporates all necessary consequential amendments, whether of punctuation, numbering or another kind (Reprints Act 1992 s 5(d)). The reprint includes a reference to the law by which each amendment was made—see list of legislation and list of annotations in endnotes. Minor editorial changes allowed under the provisions of the Reprints Act 1992 mentioned in the following list have also been made to— • use different spelling consistent with current drafting practice (s 26(2)) • use standard punctuation consistent with current drafting practice (s 27) • use aspects of format and printing style consistent with current drafting practice (s 35). This page is specific to this reprint. See previous reprints for information about earlier changes made under the Reprints Act 1992. A table of earlier reprints is included in the endnotes.","author":[{"dropping-particle":"","family":"State of Queensland","given":"","non-dropping-particle":"","parse-names":false,"suffix":""}],"id":"ITEM-1","issued":{"date-parts":[["1984"]]},"page":"68","publisher":"State of Queensland","title":"Community Services (Aborigines) Act 1984","type":"article"},"suppress-author":1,"uris":["http://www.mendeley.com/documents/?uuid=e47b454b-07b2-37c7-969d-f6619ac5c0ff"]}],"mendeley":{"formattedCitation":"(1984)","plainTextFormattedCitation":"(1984)","previouslyFormattedCitation":"(1984)"},"properties":{"noteIndex":0},"schema":"https://github.com/citation-style-language/schema/raw/master/csl-citation.json"}</w:instrText>
            </w:r>
            <w:r w:rsidRPr="0008241C">
              <w:fldChar w:fldCharType="separate"/>
            </w:r>
            <w:r w:rsidRPr="0008241C">
              <w:rPr>
                <w:rFonts w:ascii="Times New Roman" w:hAnsi="Times New Roman"/>
                <w:noProof/>
              </w:rPr>
              <w:t>(1984)</w:t>
            </w:r>
            <w:r w:rsidRPr="0008241C">
              <w:fldChar w:fldCharType="end"/>
            </w:r>
            <w:r w:rsidRPr="0008241C">
              <w:rPr>
                <w:rFonts w:ascii="Times New Roman" w:hAnsi="Times New Roman"/>
                <w:i/>
              </w:rPr>
              <w:t xml:space="preserve"> </w:t>
            </w:r>
            <w:r w:rsidRPr="0008241C">
              <w:rPr>
                <w:rFonts w:ascii="Times New Roman" w:hAnsi="Times New Roman"/>
              </w:rPr>
              <w:t xml:space="preserve">(Queensland), indigenous Australians living on this land have the right to use land and waterways for traditional uses including collecting, hunting and fishing for food for consumption. Placing hunting restrictions within the Great Barrier Reef, is a management strategy that works to ensure that specific species do not become at risk of extinction or endangerment </w:t>
            </w:r>
            <w:r w:rsidRPr="0008241C">
              <w:fldChar w:fldCharType="begin" w:fldLock="1"/>
            </w:r>
            <w:r w:rsidRPr="0008241C">
              <w:rPr>
                <w:rFonts w:ascii="Times New Roman" w:hAnsi="Times New Roman"/>
              </w:rPr>
              <w:instrText>ADDIN CSL_CITATION {"citationItems":[{"id":"ITEM-1","itemData":{"author":[{"dropping-particle":"","family":"Sweeney","given":"Desmond","non-dropping-particle":"","parse-names":false,"suffix":""}],"container-title":"University of New South Wales Law Journal","id":"ITEM-1","issue":"1","issued":{"date-parts":[["1993"]]},"note":"NULL","page":"97-160","title":"Fishing, Hunting and Gathering Rights of Aboriginal Peoples in Australia","type":"article-journal","volume":"16"},"uris":["http://www.mendeley.com/documents/?uuid=d4df062c-bcde-45e5-b56e-043df689f136"]}],"mendeley":{"formattedCitation":"(Sweeney, 1993)","plainTextFormattedCitation":"(Sweeney, 1993)","previouslyFormattedCitation":"(Sweeney, 1993)"},"properties":{"noteIndex":0},"schema":"https://github.com/citation-style-language/schema/raw/master/csl-citation.json"}</w:instrText>
            </w:r>
            <w:r w:rsidRPr="0008241C">
              <w:fldChar w:fldCharType="separate"/>
            </w:r>
            <w:r w:rsidRPr="0008241C">
              <w:rPr>
                <w:rFonts w:ascii="Times New Roman" w:hAnsi="Times New Roman"/>
                <w:noProof/>
              </w:rPr>
              <w:t>(Sweeney, 1993)</w:t>
            </w:r>
            <w:r w:rsidRPr="0008241C">
              <w:fldChar w:fldCharType="end"/>
            </w:r>
            <w:r w:rsidRPr="0008241C">
              <w:rPr>
                <w:rFonts w:ascii="Times New Roman" w:hAnsi="Times New Roman"/>
              </w:rPr>
              <w:t>. These strategies aim to ensure that the ecosystem will be viable for future generations.</w:t>
            </w:r>
          </w:p>
          <w:p w14:paraId="7A6E83D3" w14:textId="77777777" w:rsidR="00A01204" w:rsidRPr="0008241C" w:rsidRDefault="00A01204" w:rsidP="00A01204">
            <w:pPr>
              <w:rPr>
                <w:rFonts w:ascii="Times New Roman" w:hAnsi="Times New Roman"/>
              </w:rPr>
            </w:pPr>
          </w:p>
        </w:tc>
      </w:tr>
    </w:tbl>
    <w:p w14:paraId="0F7AF710" w14:textId="77777777" w:rsidR="00A01204" w:rsidRPr="0008241C" w:rsidRDefault="00A01204" w:rsidP="00A01204">
      <w:pPr>
        <w:rPr>
          <w:sz w:val="22"/>
          <w:szCs w:val="22"/>
        </w:rPr>
      </w:pPr>
    </w:p>
    <w:p w14:paraId="7B64DF6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19" w:name="_Toc504317155"/>
      <w:bookmarkStart w:id="720" w:name="_Toc504317848"/>
      <w:bookmarkStart w:id="721" w:name="_Toc504321194"/>
      <w:r w:rsidRPr="0008241C">
        <w:rPr>
          <w:b/>
          <w:sz w:val="22"/>
          <w:szCs w:val="24"/>
        </w:rPr>
        <w:t>2.5.2.3</w:t>
      </w:r>
      <w:r w:rsidRPr="0008241C">
        <w:rPr>
          <w:b/>
          <w:sz w:val="22"/>
          <w:szCs w:val="24"/>
        </w:rPr>
        <w:tab/>
        <w:t>Hybrid governance and adaptive co-management</w:t>
      </w:r>
      <w:bookmarkEnd w:id="719"/>
      <w:bookmarkEnd w:id="720"/>
      <w:bookmarkEnd w:id="721"/>
    </w:p>
    <w:p w14:paraId="67DA596A" w14:textId="77777777" w:rsidR="00A01204" w:rsidRPr="0008241C" w:rsidRDefault="00A01204" w:rsidP="00A01204">
      <w:pPr>
        <w:rPr>
          <w:sz w:val="22"/>
          <w:szCs w:val="22"/>
        </w:rPr>
      </w:pPr>
    </w:p>
    <w:p w14:paraId="3EA514F2" w14:textId="77777777" w:rsidR="00A01204" w:rsidRPr="0008241C" w:rsidRDefault="00A01204" w:rsidP="00A01204">
      <w:pPr>
        <w:rPr>
          <w:sz w:val="22"/>
          <w:szCs w:val="22"/>
        </w:rPr>
      </w:pPr>
      <w:r w:rsidRPr="0008241C">
        <w:rPr>
          <w:sz w:val="22"/>
          <w:szCs w:val="22"/>
        </w:rPr>
        <w:t xml:space="preserve">‘Co-management’, or ‘hybrid governance’, is a governance strategy involving the sharing of rights and responsibilities among those who have a claim to an environment or natural resource </w:t>
      </w:r>
      <w:r w:rsidRPr="0008241C">
        <w:rPr>
          <w:sz w:val="22"/>
          <w:szCs w:val="22"/>
        </w:rPr>
        <w:fldChar w:fldCharType="begin" w:fldLock="1"/>
      </w:r>
      <w:r w:rsidRPr="0008241C">
        <w:rPr>
          <w:sz w:val="22"/>
          <w:szCs w:val="22"/>
        </w:rPr>
        <w:instrText>ADDIN CSL_CITATION {"citationItems":[{"id":"ITEM-1","itemData":{"ISBN":"9066056096","ISSN":"05677572","abstract":"In this article, we focus on adaptive governance of social–ecological systems (SES) and, more specifically, on social factors that can enhance the fit between governance systems and ecosystems. The challenge lies in matching multilevel governance system, often characterized by fragmented organizational and institutional structures and compartmentalized and sectorized decision-making processes, with ecosystems characterized by complex interactions in time and space. The ability to create the right links, at the right time, around the right issues in multilevel governance systems is crucial for fostering responses that build social–ecological resilience and maintain the capacity of complex and dynamic ecosystems to generate services for human well-being. This is especially true in the face of uncertainty and during periods of abrupt change and reorganization. We draw on our earlier work in the Kristianstads Vattenrike Biosphere Reserve (KVBR), in southern Sweden, to provide new insights on factors that can improve such linking. We focus especially on the bridging function in SES and the factors that constrain bridging in multilevel governance systems, and strategies used to overcome these. We present two features that seem critical for linking organizations dynamically across multiple levels: 1) the role of bridging organizations and 2) the importance of leadership. Bridging organizations and the bridging function can be vulnerable to disturbance, but there are sources of resilience for securing these key structures and functions in SES. These include social mechanisms for combining multiple sources of knowledge, building moral and political support in social networks, and having legal and financial support as part of the adaptive governance structure.","author":[{"dropping-particle":"","family":"Olsson","given":"Per","non-dropping-particle":"","parse-names":false,"suffix":""},{"dropping-particle":"","family":"Folke","given":"Carl","non-dropping-particle":"","parse-names":false,"suffix":""},{"dropping-particle":"","family":"Galaz","given":"Victor","non-dropping-particle":"","parse-names":false,"suffix":""},{"dropping-particle":"","family":"Hahn","given":"Thomas","non-dropping-particle":"","parse-names":false,"suffix":""},{"dropping-particle":"","family":"Schultz","given":"Lisen","non-dropping-particle":"","parse-names":false,"suffix":""}],"container-title":"Ecology and Society","id":"ITEM-1","issue":"1","issued":{"date-parts":[["2007"]]},"page":"28","title":"Enhancing the Fit through Adaptive Co-management: Creating and Maintaining Bridging Functions for Matching Scales in the Kristianstads Vattenrike Biosphere Reserve, Sweden","type":"article-journal","volume":"12"},"uris":["http://www.mendeley.com/documents/?uuid=45e4a5c8-e015-4932-b169-9d6b09447d4a"]}],"mendeley":{"formattedCitation":"(Olsson &lt;i&gt;et al.&lt;/i&gt;, 2007)","plainTextFormattedCitation":"(Olsson et al., 2007)","previouslyFormattedCitation":"(Olsso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Olsson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It can also be described as ‘adaptive co-management’ (ACM) which has received considerable recent attention as a means of sustaining socio-ecological systems by building their resilience and adaptive capacity and establishing sustainable pathways </w:t>
      </w:r>
      <w:r w:rsidRPr="0008241C">
        <w:rPr>
          <w:sz w:val="22"/>
          <w:szCs w:val="22"/>
        </w:rPr>
        <w:fldChar w:fldCharType="begin" w:fldLock="1"/>
      </w:r>
      <w:r w:rsidRPr="0008241C">
        <w:rPr>
          <w:sz w:val="22"/>
          <w:szCs w:val="22"/>
        </w:rPr>
        <w:instrText>ADDIN CSL_CITATION {"citationItems":[{"id":"ITEM-1","itemData":{"ISBN":"9066056096","ISSN":"05677572","abstract":"In this article, we focus on adaptive governance of social–ecological systems (SES) and, more specifically, on social factors that can enhance the fit between governance systems and ecosystems. The challenge lies in matching multilevel governance system, often characterized by fragmented organizational and institutional structures and compartmentalized and sectorized decision-making processes, with ecosystems characterized by complex interactions in time and space. The ability to create the right links, at the right time, around the right issues in multilevel governance systems is crucial for fostering responses that build social–ecological resilience and maintain the capacity of complex and dynamic ecosystems to generate services for human well-being. This is especially true in the face of uncertainty and during periods of abrupt change and reorganization. We draw on our earlier work in the Kristianstads Vattenrike Biosphere Reserve (KVBR), in southern Sweden, to provide new insights on factors that can improve such linking. We focus especially on the bridging function in SES and the factors that constrain bridging in multilevel governance systems, and strategies used to overcome these. We present two features that seem critical for linking organizations dynamically across multiple levels: 1) the role of bridging organizations and 2) the importance of leadership. Bridging organizations and the bridging function can be vulnerable to disturbance, but there are sources of resilience for securing these key structures and functions in SES. These include social mechanisms for combining multiple sources of knowledge, building moral and political support in social networks, and having legal and financial support as part of the adaptive governance structure.","author":[{"dropping-particle":"","family":"Olsson","given":"Per","non-dropping-particle":"","parse-names":false,"suffix":""},{"dropping-particle":"","family":"Folke","given":"Carl","non-dropping-particle":"","parse-names":false,"suffix":""},{"dropping-particle":"","family":"Galaz","given":"Victor","non-dropping-particle":"","parse-names":false,"suffix":""},{"dropping-particle":"","family":"Hahn","given":"Thomas","non-dropping-particle":"","parse-names":false,"suffix":""},{"dropping-particle":"","family":"Schultz","given":"Lisen","non-dropping-particle":"","parse-names":false,"suffix":""}],"container-title":"Ecology and Society","id":"ITEM-1","issue":"1","issued":{"date-parts":[["2007"]]},"page":"28","title":"Enhancing the Fit through Adaptive Co-management: Creating and Maintaining Bridging Functions for Matching Scales in the Kristianstads Vattenrike Biosphere Reserve, Sweden","type":"article-journal","volume":"12"},"uris":["http://www.mendeley.com/documents/?uuid=45e4a5c8-e015-4932-b169-9d6b09447d4a"]}],"mendeley":{"formattedCitation":"(Olsson &lt;i&gt;et al.&lt;/i&gt;, 2007)","plainTextFormattedCitation":"(Olsson et al., 2007)","previouslyFormattedCitation":"(Olsso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Olsson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ACM can contribute to climate change adapation by building generalised adaptive capacity, or characteristics that promote the ability to respond to almost any kind of challenge, as well as providing a novel institutional arrangement to generate adaptive responses </w:t>
      </w:r>
      <w:r w:rsidRPr="0008241C">
        <w:rPr>
          <w:sz w:val="22"/>
          <w:szCs w:val="22"/>
        </w:rPr>
        <w:fldChar w:fldCharType="begin" w:fldLock="1"/>
      </w:r>
      <w:r w:rsidRPr="0008241C">
        <w:rPr>
          <w:sz w:val="22"/>
          <w:szCs w:val="22"/>
        </w:rPr>
        <w:instrText>ADDIN CSL_CITATION {"citationItems":[{"id":"ITEM-1","itemData":{"author":[{"dropping-particle":"","family":"Plummer","given":"Ryan","non-dropping-particle":"","parse-names":false,"suffix":""}],"container-title":"Ecology and Society","id":"ITEM-1","issue":"2","issued":{"date-parts":[["2009"]]},"title":"The Adaptive Co-Management Process: an Initial Synthesis of Representative Models and Influential Variables","type":"article-journal","volume":"14"},"uris":["http://www.mendeley.com/documents/?uuid=02c5a122-1ebf-4445-985d-bf8e914791f3"]}],"mendeley":{"formattedCitation":"(Plummer, 2009)","plainTextFormattedCitation":"(Plummer, 2009)","previouslyFormattedCitation":"(Plummer, 2009)"},"properties":{"noteIndex":0},"schema":"https://github.com/citation-style-language/schema/raw/master/csl-citation.json"}</w:instrText>
      </w:r>
      <w:r w:rsidRPr="0008241C">
        <w:rPr>
          <w:sz w:val="22"/>
          <w:szCs w:val="22"/>
        </w:rPr>
        <w:fldChar w:fldCharType="separate"/>
      </w:r>
      <w:r w:rsidRPr="0008241C">
        <w:rPr>
          <w:noProof/>
          <w:sz w:val="22"/>
          <w:szCs w:val="22"/>
        </w:rPr>
        <w:t>(Plummer, 2009)</w:t>
      </w:r>
      <w:r w:rsidRPr="0008241C">
        <w:rPr>
          <w:sz w:val="22"/>
          <w:szCs w:val="22"/>
        </w:rPr>
        <w:fldChar w:fldCharType="end"/>
      </w:r>
      <w:r w:rsidRPr="0008241C">
        <w:rPr>
          <w:sz w:val="22"/>
          <w:szCs w:val="22"/>
        </w:rPr>
        <w:t>.</w:t>
      </w:r>
    </w:p>
    <w:p w14:paraId="5E214ECB" w14:textId="77777777" w:rsidR="00A01204" w:rsidRPr="0008241C" w:rsidRDefault="00A01204" w:rsidP="00A01204">
      <w:pPr>
        <w:rPr>
          <w:sz w:val="22"/>
          <w:szCs w:val="22"/>
        </w:rPr>
      </w:pPr>
    </w:p>
    <w:p w14:paraId="3ED8BB81" w14:textId="77777777" w:rsidR="00A01204" w:rsidRPr="0008241C" w:rsidRDefault="00A01204" w:rsidP="00A01204">
      <w:pPr>
        <w:rPr>
          <w:sz w:val="22"/>
          <w:szCs w:val="22"/>
        </w:rPr>
      </w:pPr>
      <w:r w:rsidRPr="0008241C">
        <w:rPr>
          <w:sz w:val="22"/>
          <w:szCs w:val="22"/>
        </w:rPr>
        <w:t xml:space="preserve">Custom or ‘Kastom’ as it is known in Vanuatu, is a hybrid mixture of customary laws and aspects of traditional ecological knowledge </w:t>
      </w:r>
      <w:r w:rsidRPr="0008241C">
        <w:rPr>
          <w:sz w:val="22"/>
          <w:szCs w:val="22"/>
        </w:rPr>
        <w:fldChar w:fldCharType="begin" w:fldLock="1"/>
      </w:r>
      <w:r w:rsidRPr="0008241C">
        <w:rPr>
          <w:sz w:val="22"/>
          <w:szCs w:val="22"/>
        </w:rPr>
        <w:instrText>ADDIN CSL_CITATION {"citationItems":[{"id":"ITEM-1","itemData":{"author":[{"dropping-particle":"","family":"Forsyth","given":"Miranda","non-dropping-particle":"","parse-names":false,"suffix":""}],"container-title":"Victoria University of Wellington Law Review","id":"ITEM-1","issue":"2","issued":{"date-parts":[["2004"]]},"page":"427-446","publisher":"Faculty of Law, Victoria University of Wellington","title":"Beyond case law: kastom and courts in Vanuatu","type":"article-journal","volume":"35"},"uris":["http://www.mendeley.com/documents/?uuid=9986f008-ea3d-305c-a523-5e7df88293ea"]}],"mendeley":{"formattedCitation":"(M. Forsyth, 2004)","plainTextFormattedCitation":"(M. Forsyth, 2004)","previouslyFormattedCitation":"(M. Forsyth, 2004)"},"properties":{"noteIndex":0},"schema":"https://github.com/citation-style-language/schema/raw/master/csl-citation.json"}</w:instrText>
      </w:r>
      <w:r w:rsidRPr="0008241C">
        <w:rPr>
          <w:sz w:val="22"/>
          <w:szCs w:val="22"/>
        </w:rPr>
        <w:fldChar w:fldCharType="separate"/>
      </w:r>
      <w:r w:rsidRPr="0008241C">
        <w:rPr>
          <w:noProof/>
          <w:sz w:val="22"/>
          <w:szCs w:val="22"/>
        </w:rPr>
        <w:t>(M. Forsyth, 2004)</w:t>
      </w:r>
      <w:r w:rsidRPr="0008241C">
        <w:rPr>
          <w:sz w:val="22"/>
          <w:szCs w:val="22"/>
        </w:rPr>
        <w:fldChar w:fldCharType="end"/>
      </w:r>
      <w:r w:rsidRPr="0008241C">
        <w:rPr>
          <w:sz w:val="22"/>
          <w:szCs w:val="22"/>
        </w:rPr>
        <w:t xml:space="preserve">. The reality is that there are two systems of law, or legal dualism, operating in Vanuatu, which run in parallel to one another, the official and unofficial </w:t>
      </w:r>
      <w:r w:rsidRPr="0008241C">
        <w:rPr>
          <w:sz w:val="22"/>
          <w:szCs w:val="22"/>
        </w:rPr>
        <w:lastRenderedPageBreak/>
        <w:t xml:space="preserve">systems </w:t>
      </w:r>
      <w:r w:rsidRPr="0008241C">
        <w:rPr>
          <w:sz w:val="22"/>
          <w:szCs w:val="22"/>
        </w:rPr>
        <w:fldChar w:fldCharType="begin" w:fldLock="1"/>
      </w:r>
      <w:r w:rsidRPr="0008241C">
        <w:rPr>
          <w:sz w:val="22"/>
          <w:szCs w:val="22"/>
        </w:rPr>
        <w:instrText>ADDIN CSL_CITATION {"citationItems":[{"id":"ITEM-1","itemData":{"author":[{"dropping-particle":"","family":"Forsyth","given":"Miranda","non-dropping-particle":"","parse-names":false,"suffix":""}],"container-title":"Victoria University of Wellington Law Review","id":"ITEM-1","issue":"2","issued":{"date-parts":[["2004"]]},"page":"427-446","publisher":"Faculty of Law, Victoria University of Wellington","title":"Beyond case law: kastom and courts in Vanuatu","type":"article-journal","volume":"35"},"uris":["http://www.mendeley.com/documents/?uuid=9986f008-ea3d-305c-a523-5e7df88293ea"]}],"mendeley":{"formattedCitation":"(M. Forsyth, 2004)","plainTextFormattedCitation":"(M. Forsyth, 2004)","previouslyFormattedCitation":"(M. Forsyth, 2004)"},"properties":{"noteIndex":0},"schema":"https://github.com/citation-style-language/schema/raw/master/csl-citation.json"}</w:instrText>
      </w:r>
      <w:r w:rsidRPr="0008241C">
        <w:rPr>
          <w:sz w:val="22"/>
          <w:szCs w:val="22"/>
        </w:rPr>
        <w:fldChar w:fldCharType="separate"/>
      </w:r>
      <w:r w:rsidRPr="0008241C">
        <w:rPr>
          <w:noProof/>
          <w:sz w:val="22"/>
          <w:szCs w:val="22"/>
        </w:rPr>
        <w:t>(M. Forsyth, 2004)</w:t>
      </w:r>
      <w:r w:rsidRPr="0008241C">
        <w:rPr>
          <w:sz w:val="22"/>
          <w:szCs w:val="22"/>
        </w:rPr>
        <w:fldChar w:fldCharType="end"/>
      </w:r>
      <w:r w:rsidRPr="0008241C">
        <w:rPr>
          <w:sz w:val="22"/>
          <w:szCs w:val="22"/>
        </w:rPr>
        <w:t xml:space="preserve">. This is the case in many Asia-Pacific nations, which results in systems of hybrid governance or co-management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uris":["http://www.mendeley.com/documents/?uuid=de10a768-7b30-4cf7-a923-82969697299b"]}],"mendeley":{"formattedCitation":"(K. Davies, 2016)","plainTextFormattedCitation":"(K. Davies, 2016)","previouslyFormattedCitation":"(K. Davies, 2016)"},"properties":{"noteIndex":0},"schema":"https://github.com/citation-style-language/schema/raw/master/csl-citation.json"}</w:instrText>
      </w:r>
      <w:r w:rsidRPr="0008241C">
        <w:rPr>
          <w:sz w:val="22"/>
          <w:szCs w:val="22"/>
        </w:rPr>
        <w:fldChar w:fldCharType="separate"/>
      </w:r>
      <w:r w:rsidRPr="0008241C">
        <w:rPr>
          <w:noProof/>
          <w:sz w:val="22"/>
          <w:szCs w:val="22"/>
        </w:rPr>
        <w:t>(K. Davies, 2016)</w:t>
      </w:r>
      <w:r w:rsidRPr="0008241C">
        <w:rPr>
          <w:sz w:val="22"/>
          <w:szCs w:val="22"/>
        </w:rPr>
        <w:fldChar w:fldCharType="end"/>
      </w:r>
      <w:r w:rsidRPr="0008241C">
        <w:rPr>
          <w:sz w:val="22"/>
          <w:szCs w:val="22"/>
        </w:rPr>
        <w:t>.</w:t>
      </w:r>
    </w:p>
    <w:p w14:paraId="1B9E2413" w14:textId="77777777" w:rsidR="00A01204" w:rsidRPr="0008241C" w:rsidRDefault="00A01204" w:rsidP="00A01204">
      <w:pPr>
        <w:rPr>
          <w:sz w:val="22"/>
          <w:szCs w:val="22"/>
        </w:rPr>
      </w:pPr>
    </w:p>
    <w:p w14:paraId="1CDAA912" w14:textId="77777777" w:rsidR="00A01204" w:rsidRPr="0008241C" w:rsidRDefault="00A01204" w:rsidP="00A01204">
      <w:pPr>
        <w:rPr>
          <w:sz w:val="22"/>
          <w:szCs w:val="22"/>
        </w:rPr>
      </w:pPr>
      <w:r w:rsidRPr="0008241C">
        <w:rPr>
          <w:i/>
          <w:sz w:val="22"/>
          <w:szCs w:val="22"/>
        </w:rPr>
        <w:t xml:space="preserve">The First Global Integrated Marine Assessment: World Ocean Assessment 1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The First Global Integrated Marine Assessment: World Ocean Assessment 1","type":"report"},"suppress-author":1,"uris":["http://www.mendeley.com/documents/?uuid=d9795f34-2ce1-45c1-a7ed-150bfb5582aa"]}],"mendeley":{"formattedCitation":"(2016b)","plainTextFormattedCitation":"(2016b)","previouslyFormattedCitation":"(2016b)"},"properties":{"noteIndex":0},"schema":"https://github.com/citation-style-language/schema/raw/master/csl-citation.json"}</w:instrText>
      </w:r>
      <w:r w:rsidRPr="0008241C">
        <w:rPr>
          <w:sz w:val="22"/>
          <w:szCs w:val="22"/>
        </w:rPr>
        <w:fldChar w:fldCharType="separate"/>
      </w:r>
      <w:r w:rsidRPr="0008241C">
        <w:rPr>
          <w:noProof/>
          <w:sz w:val="22"/>
          <w:szCs w:val="22"/>
        </w:rPr>
        <w:t>(2016b)</w:t>
      </w:r>
      <w:r w:rsidRPr="0008241C">
        <w:rPr>
          <w:sz w:val="22"/>
          <w:szCs w:val="22"/>
        </w:rPr>
        <w:fldChar w:fldCharType="end"/>
      </w:r>
      <w:r w:rsidRPr="0008241C">
        <w:rPr>
          <w:szCs w:val="18"/>
          <w:vertAlign w:val="superscript"/>
        </w:rPr>
        <w:footnoteReference w:id="41"/>
      </w:r>
      <w:r w:rsidRPr="0008241C">
        <w:rPr>
          <w:sz w:val="22"/>
          <w:szCs w:val="22"/>
        </w:rPr>
        <w:t xml:space="preserve"> highlighted the importance of hybrid approaches to management, in the context of climate change, noting that “its impacts will be local, depending on a host of local/regional drivers that will interact with global climate chang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The First Global Integrated Marine Assessment: World Ocean Assessment 1","type":"report"},"uris":["http://www.mendeley.com/documents/?uuid=d9795f34-2ce1-45c1-a7ed-150bfb5582aa"]}],"mendeley":{"formattedCitation":"(United Nations, 2016b)","plainTextFormattedCitation":"(United Nations, 2016b)","previouslyFormattedCitation":"(United Nations, 2016b)"},"properties":{"noteIndex":0},"schema":"https://github.com/citation-style-language/schema/raw/master/csl-citation.json"}</w:instrText>
      </w:r>
      <w:r w:rsidRPr="0008241C">
        <w:rPr>
          <w:sz w:val="22"/>
          <w:szCs w:val="22"/>
        </w:rPr>
        <w:fldChar w:fldCharType="separate"/>
      </w:r>
      <w:r w:rsidRPr="0008241C">
        <w:rPr>
          <w:noProof/>
          <w:sz w:val="22"/>
          <w:szCs w:val="22"/>
        </w:rPr>
        <w:t>(United Nations, 2016b)</w:t>
      </w:r>
      <w:r w:rsidRPr="0008241C">
        <w:rPr>
          <w:sz w:val="22"/>
          <w:szCs w:val="22"/>
        </w:rPr>
        <w:fldChar w:fldCharType="end"/>
      </w:r>
      <w:r w:rsidRPr="0008241C">
        <w:rPr>
          <w:sz w:val="22"/>
          <w:szCs w:val="22"/>
        </w:rPr>
        <w:t>.</w:t>
      </w:r>
    </w:p>
    <w:p w14:paraId="0B94EBE9"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073F5413" w14:textId="77777777" w:rsidTr="00642B4F">
        <w:tc>
          <w:tcPr>
            <w:tcW w:w="9228" w:type="dxa"/>
          </w:tcPr>
          <w:p w14:paraId="6B2B1159" w14:textId="77777777" w:rsidR="00A01204" w:rsidRPr="0008241C" w:rsidRDefault="00A01204" w:rsidP="00A01204">
            <w:pPr>
              <w:rPr>
                <w:rFonts w:ascii="Times New Roman" w:hAnsi="Times New Roman"/>
                <w:b/>
                <w:sz w:val="14"/>
              </w:rPr>
            </w:pPr>
            <w:r w:rsidRPr="0008241C">
              <w:rPr>
                <w:rFonts w:ascii="Times New Roman" w:hAnsi="Times New Roman"/>
                <w:b/>
              </w:rPr>
              <w:t>Box 2.13 Case study: Fiji – hybrid governance</w:t>
            </w:r>
          </w:p>
          <w:p w14:paraId="6E457D03" w14:textId="77777777" w:rsidR="00A01204" w:rsidRPr="0008241C" w:rsidRDefault="00A01204" w:rsidP="00A01204">
            <w:pPr>
              <w:rPr>
                <w:rFonts w:ascii="Times New Roman" w:hAnsi="Times New Roman"/>
              </w:rPr>
            </w:pPr>
          </w:p>
          <w:p w14:paraId="7AD9DBB1" w14:textId="77777777" w:rsidR="00A01204" w:rsidRPr="0008241C" w:rsidRDefault="00A01204" w:rsidP="00A01204">
            <w:pPr>
              <w:rPr>
                <w:rFonts w:ascii="Times New Roman" w:hAnsi="Times New Roman"/>
              </w:rPr>
            </w:pPr>
            <w:r w:rsidRPr="0008241C">
              <w:rPr>
                <w:rFonts w:ascii="Times New Roman" w:hAnsi="Times New Roman"/>
              </w:rPr>
              <w:t xml:space="preserve">Fiji is facing many challenges in managing its biodiversity because of the emerging problems associated the fastest growing rate of tourism anywhere in the South Pacific </w:t>
            </w:r>
            <w:r w:rsidRPr="0008241C">
              <w:fldChar w:fldCharType="begin" w:fldLock="1"/>
            </w:r>
            <w:r w:rsidRPr="0008241C">
              <w:rPr>
                <w:rFonts w:ascii="Times New Roman" w:hAnsi="Times New Roman"/>
              </w:rPr>
              <w:instrText>ADDIN CSL_CITATION {"citationItems":[{"id":"ITEM-1","itemData":{"author":[{"dropping-particle":"","family":"Sutton","given":"V.","non-dropping-particle":"","parse-names":false,"suffix":""}],"container-title":"Journal of South Pacific Law","id":"ITEM-1","issue":"2","issued":{"date-parts":[["2005"]]},"note":"NULL","title":"Custom, Tradition And Science In the South Pacific: Fiji’s New Environmental Management Act and Vanuatu","type":"article-journal","volume":"9"},"uris":["http://www.mendeley.com/documents/?uuid=f63d2915-21e8-41ad-ba41-8dde6d76c01c"]}],"mendeley":{"formattedCitation":"(Sutton, 2005)","plainTextFormattedCitation":"(Sutton, 2005)","previouslyFormattedCitation":"(Sutton, 2005)"},"properties":{"noteIndex":0},"schema":"https://github.com/citation-style-language/schema/raw/master/csl-citation.json"}</w:instrText>
            </w:r>
            <w:r w:rsidRPr="0008241C">
              <w:fldChar w:fldCharType="separate"/>
            </w:r>
            <w:r w:rsidRPr="0008241C">
              <w:rPr>
                <w:rFonts w:ascii="Times New Roman" w:hAnsi="Times New Roman"/>
                <w:noProof/>
              </w:rPr>
              <w:t>(Sutton, 2005)</w:t>
            </w:r>
            <w:r w:rsidRPr="0008241C">
              <w:fldChar w:fldCharType="end"/>
            </w:r>
            <w:r w:rsidRPr="0008241C">
              <w:rPr>
                <w:rFonts w:ascii="Times New Roman" w:hAnsi="Times New Roman"/>
              </w:rPr>
              <w:t xml:space="preserve">. Fijians have continuously important relationships with their land and marine areas. Under customary law, the traditional ownership involves a combination of ownership of coastal waters and fishing grounds that were governed by customary law and protected by traditional ecological knowledge. These fishing grounds have traditionally provided the main protein food sources and income from the sale of   any excess seafood </w:t>
            </w:r>
            <w:r w:rsidRPr="0008241C">
              <w:fldChar w:fldCharType="begin" w:fldLock="1"/>
            </w:r>
            <w:r w:rsidRPr="0008241C">
              <w:rPr>
                <w:rFonts w:ascii="Times New Roman" w:hAnsi="Times New Roman"/>
              </w:rPr>
              <w:instrText>ADDIN CSL_CITATION {"citationItems":[{"id":"ITEM-1","itemData":{"author":[{"dropping-particle":"","family":"Techera","given":"Erika J.","non-dropping-particle":"","parse-names":false,"suffix":""}],"container-title":"Journal of the Australasian Law teachers association","id":"ITEM-1","issued":{"date-parts":[["2009"]]},"note":"NULL","page":"279-292","title":"Customary law and community-based fisheries management across the South Pacific region","type":"article-journal","volume":"24"},"uris":["http://www.mendeley.com/documents/?uuid=2def5fd8-0436-4068-80f7-72df8ecdc5a0"]}],"mendeley":{"formattedCitation":"(Techera, 2009)","plainTextFormattedCitation":"(Techera, 2009)","previouslyFormattedCitation":"(Techera, 2009)"},"properties":{"noteIndex":0},"schema":"https://github.com/citation-style-language/schema/raw/master/csl-citation.json"}</w:instrText>
            </w:r>
            <w:r w:rsidRPr="0008241C">
              <w:fldChar w:fldCharType="separate"/>
            </w:r>
            <w:r w:rsidRPr="0008241C">
              <w:rPr>
                <w:rFonts w:ascii="Times New Roman" w:hAnsi="Times New Roman"/>
                <w:noProof/>
              </w:rPr>
              <w:t>(Techera, 2009)</w:t>
            </w:r>
            <w:r w:rsidRPr="0008241C">
              <w:fldChar w:fldCharType="end"/>
            </w:r>
            <w:r w:rsidRPr="0008241C">
              <w:rPr>
                <w:rFonts w:ascii="Times New Roman" w:hAnsi="Times New Roman"/>
              </w:rPr>
              <w:t xml:space="preserve">. Fiji adopts community based ecological management for the network of marine areas in combination with modern methods of monitoring </w:t>
            </w:r>
            <w:r w:rsidRPr="0008241C">
              <w:fldChar w:fldCharType="begin" w:fldLock="1"/>
            </w:r>
            <w:r w:rsidRPr="0008241C">
              <w:rPr>
                <w:rFonts w:ascii="Times New Roman" w:hAnsi="Times New Roman"/>
              </w:rPr>
              <w:instrText>ADDIN CSL_CITATION {"citationItems":[{"id":"ITEM-1","itemData":{"author":[{"dropping-particle":"","family":"Techera","given":"Erika J.","non-dropping-particle":"","parse-names":false,"suffix":""}],"container-title":"Journal of the Australasian Law teachers association","id":"ITEM-1","issued":{"date-parts":[["2009"]]},"note":"NULL","page":"279-292","title":"Customary law and community-based fisheries management across the South Pacific region","type":"article-journal","volume":"24"},"uris":["http://www.mendeley.com/documents/?uuid=2def5fd8-0436-4068-80f7-72df8ecdc5a0"]}],"mendeley":{"formattedCitation":"(Techera, 2009)","plainTextFormattedCitation":"(Techera, 2009)","previouslyFormattedCitation":"(Techera, 2009)"},"properties":{"noteIndex":0},"schema":"https://github.com/citation-style-language/schema/raw/master/csl-citation.json"}</w:instrText>
            </w:r>
            <w:r w:rsidRPr="0008241C">
              <w:fldChar w:fldCharType="separate"/>
            </w:r>
            <w:r w:rsidRPr="0008241C">
              <w:rPr>
                <w:rFonts w:ascii="Times New Roman" w:hAnsi="Times New Roman"/>
                <w:noProof/>
              </w:rPr>
              <w:t>(Techera, 2009)</w:t>
            </w:r>
            <w:r w:rsidRPr="0008241C">
              <w:fldChar w:fldCharType="end"/>
            </w:r>
            <w:r w:rsidRPr="0008241C">
              <w:rPr>
                <w:rFonts w:ascii="Times New Roman" w:hAnsi="Times New Roman"/>
              </w:rPr>
              <w:t xml:space="preserve">. They have developed locally based management plans that enforce both traditional customs, and contemporary laws. This approach has helped to increase biodiversity and reduce poverty among communities who depend on marine resources for incomes and living. This strategy has strengthened community solidarity and policy, by increasing the support for indigenous methods and customs </w:t>
            </w:r>
            <w:r w:rsidRPr="0008241C">
              <w:fldChar w:fldCharType="begin" w:fldLock="1"/>
            </w:r>
            <w:r w:rsidRPr="0008241C">
              <w:rPr>
                <w:rFonts w:ascii="Times New Roman" w:hAnsi="Times New Roman"/>
              </w:rPr>
              <w:instrText>ADDIN CSL_CITATION {"citationItems":[{"id":"ITEM-1","itemData":{"author":[{"dropping-particle":"","family":"Techera","given":"Erika J.","non-dropping-particle":"","parse-names":false,"suffix":""}],"container-title":"Journal of the Australasian Law teachers association","id":"ITEM-1","issued":{"date-parts":[["2009"]]},"note":"NULL","page":"279-292","title":"Customary law and community-based fisheries management across the South Pacific region","type":"article-journal","volume":"24"},"uris":["http://www.mendeley.com/documents/?uuid=2def5fd8-0436-4068-80f7-72df8ecdc5a0"]}],"mendeley":{"formattedCitation":"(Techera, 2009)","plainTextFormattedCitation":"(Techera, 2009)","previouslyFormattedCitation":"(Techera, 2009)"},"properties":{"noteIndex":0},"schema":"https://github.com/citation-style-language/schema/raw/master/csl-citation.json"}</w:instrText>
            </w:r>
            <w:r w:rsidRPr="0008241C">
              <w:fldChar w:fldCharType="separate"/>
            </w:r>
            <w:r w:rsidRPr="0008241C">
              <w:rPr>
                <w:rFonts w:ascii="Times New Roman" w:hAnsi="Times New Roman"/>
                <w:noProof/>
              </w:rPr>
              <w:t>(Techera, 2009)</w:t>
            </w:r>
            <w:r w:rsidRPr="0008241C">
              <w:fldChar w:fldCharType="end"/>
            </w:r>
            <w:r w:rsidRPr="0008241C">
              <w:rPr>
                <w:rFonts w:ascii="Times New Roman" w:hAnsi="Times New Roman"/>
              </w:rPr>
              <w:t xml:space="preserve">. </w:t>
            </w:r>
          </w:p>
          <w:p w14:paraId="12CDFC08" w14:textId="77777777" w:rsidR="00A01204" w:rsidRPr="0008241C" w:rsidRDefault="00A01204" w:rsidP="00A01204">
            <w:pPr>
              <w:rPr>
                <w:rFonts w:ascii="Times New Roman" w:hAnsi="Times New Roman"/>
                <w:sz w:val="21"/>
              </w:rPr>
            </w:pPr>
          </w:p>
          <w:p w14:paraId="034A7396" w14:textId="77777777" w:rsidR="00A01204" w:rsidRPr="0008241C" w:rsidRDefault="00A01204" w:rsidP="00A01204">
            <w:pPr>
              <w:rPr>
                <w:rFonts w:ascii="Times New Roman" w:hAnsi="Times New Roman"/>
              </w:rPr>
            </w:pPr>
            <w:r w:rsidRPr="0008241C">
              <w:rPr>
                <w:rFonts w:ascii="Times New Roman" w:hAnsi="Times New Roman"/>
              </w:rPr>
              <w:t xml:space="preserve">The Government of Fiji, which is a signatory of the ' </w:t>
            </w:r>
            <w:r w:rsidRPr="0008241C">
              <w:rPr>
                <w:rFonts w:ascii="Times New Roman" w:hAnsi="Times New Roman"/>
                <w:i/>
              </w:rPr>
              <w:t>Convention on Biodiversity</w:t>
            </w:r>
            <w:r w:rsidRPr="0008241C">
              <w:rPr>
                <w:rFonts w:ascii="Times New Roman" w:hAnsi="Times New Roman"/>
              </w:rPr>
              <w:t xml:space="preserve"> ' and  the ‘</w:t>
            </w:r>
            <w:r w:rsidRPr="0008241C">
              <w:rPr>
                <w:rFonts w:ascii="Times New Roman" w:hAnsi="Times New Roman"/>
                <w:i/>
              </w:rPr>
              <w:t>SPREP Convention of the Protection of the Natural Resources and Environment of the South Pacific Region'</w:t>
            </w:r>
            <w:r w:rsidRPr="0008241C">
              <w:rPr>
                <w:rFonts w:ascii="Times New Roman" w:hAnsi="Times New Roman"/>
              </w:rPr>
              <w:t xml:space="preserve"> has stipulatied a moratorium on the harvesting of turtles. However, existing legislation protects the rights of the native Fijians by permitting the harvesting of up to 5 turtles. Contrary to the law, some fishermen harvest large catches, totaling 79 turtles, stating they are unaware of these laws and their provisions. This practice of illegal harvesting has created conflicts between indigenous peoples, the conservation community, government agencies and citizens. This case has sparked a debate surrounding indigenous rights versus wildlife conservation </w:t>
            </w:r>
            <w:r w:rsidRPr="0008241C">
              <w:fldChar w:fldCharType="begin" w:fldLock="1"/>
            </w:r>
            <w:r w:rsidRPr="0008241C">
              <w:rPr>
                <w:rFonts w:ascii="Times New Roman" w:hAnsi="Times New Roman"/>
              </w:rPr>
              <w:instrText>ADDIN CSL_CITATION {"citationItems":[{"id":"ITEM-1","itemData":{"author":[{"dropping-particle":"","family":"Maunders","given":"Keith","non-dropping-particle":"","parse-names":false,"suffix":""}],"container-title":"Asia Pacific Centre for Environmental Accountability Journal","id":"ITEM-1","issue":"4","issued":{"date-parts":[["2007"]]},"note":"NULL","title":"Culture Versus Sustainability - A Case Study from the Fiji Islands","type":"article-journal","volume":"13"},"uris":["http://www.mendeley.com/documents/?uuid=35f57ee7-14e0-43af-a0d4-78daab52572f"]}],"mendeley":{"formattedCitation":"(Maunders, 2007)","plainTextFormattedCitation":"(Maunders, 2007)","previouslyFormattedCitation":"(Maunders, 2007)"},"properties":{"noteIndex":0},"schema":"https://github.com/citation-style-language/schema/raw/master/csl-citation.json"}</w:instrText>
            </w:r>
            <w:r w:rsidRPr="0008241C">
              <w:fldChar w:fldCharType="separate"/>
            </w:r>
            <w:r w:rsidRPr="0008241C">
              <w:rPr>
                <w:rFonts w:ascii="Times New Roman" w:hAnsi="Times New Roman"/>
                <w:noProof/>
              </w:rPr>
              <w:t>(Maunders, 2007)</w:t>
            </w:r>
            <w:r w:rsidRPr="0008241C">
              <w:fldChar w:fldCharType="end"/>
            </w:r>
            <w:r w:rsidRPr="0008241C">
              <w:rPr>
                <w:rFonts w:ascii="Times New Roman" w:hAnsi="Times New Roman"/>
              </w:rPr>
              <w:t>.</w:t>
            </w:r>
          </w:p>
          <w:p w14:paraId="5A40E934" w14:textId="77777777" w:rsidR="00A01204" w:rsidRPr="0008241C" w:rsidRDefault="00A01204" w:rsidP="00A01204">
            <w:pPr>
              <w:rPr>
                <w:rFonts w:ascii="Times New Roman" w:hAnsi="Times New Roman"/>
              </w:rPr>
            </w:pPr>
          </w:p>
        </w:tc>
      </w:tr>
    </w:tbl>
    <w:p w14:paraId="0AF865C8" w14:textId="77777777" w:rsidR="0008241C" w:rsidRPr="0008241C" w:rsidRDefault="0008241C" w:rsidP="00A01204">
      <w:pPr>
        <w:rPr>
          <w:sz w:val="22"/>
          <w:szCs w:val="22"/>
        </w:rPr>
      </w:pPr>
    </w:p>
    <w:p w14:paraId="5EE10CE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22" w:name="_Toc504317156"/>
      <w:bookmarkStart w:id="723" w:name="_Toc504317849"/>
      <w:bookmarkStart w:id="724" w:name="_Toc504321195"/>
      <w:r w:rsidRPr="0008241C">
        <w:rPr>
          <w:b/>
          <w:sz w:val="22"/>
          <w:szCs w:val="24"/>
        </w:rPr>
        <w:t>2.5.2.4</w:t>
      </w:r>
      <w:r w:rsidRPr="0008241C">
        <w:rPr>
          <w:b/>
          <w:sz w:val="22"/>
          <w:szCs w:val="24"/>
        </w:rPr>
        <w:tab/>
        <w:t>Access regimes and utilization rights of nature’s contributions</w:t>
      </w:r>
      <w:bookmarkEnd w:id="722"/>
      <w:bookmarkEnd w:id="723"/>
      <w:bookmarkEnd w:id="724"/>
    </w:p>
    <w:p w14:paraId="7AB8FCAA" w14:textId="77777777" w:rsidR="00A01204" w:rsidRPr="0008241C" w:rsidRDefault="00A01204" w:rsidP="00A01204">
      <w:pPr>
        <w:rPr>
          <w:sz w:val="22"/>
          <w:szCs w:val="22"/>
        </w:rPr>
      </w:pPr>
    </w:p>
    <w:p w14:paraId="25C2048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Rights based approach</w:t>
      </w:r>
    </w:p>
    <w:p w14:paraId="1F34E280" w14:textId="77777777" w:rsidR="00A01204" w:rsidRPr="0008241C" w:rsidRDefault="00A01204" w:rsidP="00A01204">
      <w:pPr>
        <w:rPr>
          <w:sz w:val="22"/>
          <w:szCs w:val="22"/>
        </w:rPr>
      </w:pPr>
    </w:p>
    <w:p w14:paraId="4AE1FD19" w14:textId="77777777" w:rsidR="00A01204" w:rsidRPr="0008241C" w:rsidRDefault="00A01204" w:rsidP="00A01204">
      <w:pPr>
        <w:rPr>
          <w:sz w:val="22"/>
          <w:szCs w:val="22"/>
        </w:rPr>
      </w:pPr>
      <w:r w:rsidRPr="0008241C">
        <w:rPr>
          <w:sz w:val="22"/>
          <w:szCs w:val="22"/>
        </w:rPr>
        <w:t>Rights-based approaches (RBAs) to the conservation of biodiversity and ecosystems, are informed by the framework of international human rights law, and the values that underpin it. These have had a significant impact on the ways in which environment and development agencies operate. RBA’s emphasise the centrality of power relations, and the core principles of participation, accountability and non-discrimination.</w:t>
      </w:r>
    </w:p>
    <w:p w14:paraId="5AB7958D" w14:textId="77777777" w:rsidR="00A01204" w:rsidRPr="0008241C" w:rsidRDefault="00A01204" w:rsidP="00A01204">
      <w:pPr>
        <w:rPr>
          <w:sz w:val="22"/>
          <w:szCs w:val="22"/>
        </w:rPr>
      </w:pPr>
    </w:p>
    <w:p w14:paraId="4FF12A86" w14:textId="77777777" w:rsidR="00A01204" w:rsidRPr="0008241C" w:rsidRDefault="00A01204" w:rsidP="00A01204">
      <w:pPr>
        <w:rPr>
          <w:sz w:val="22"/>
          <w:szCs w:val="22"/>
        </w:rPr>
      </w:pPr>
      <w:r w:rsidRPr="0008241C">
        <w:rPr>
          <w:sz w:val="22"/>
          <w:szCs w:val="22"/>
        </w:rPr>
        <w:t xml:space="preserve">The connection of, and access to, indigenous and local communities traditional lands can be expressed in term of their ‘customary rights’. Despite the fact that 65 per cent of the world’s land tenure is claimed to have customary use, indigenous peoples and local communities lack legal rights to (approx.) three quarters of this land. The failure to recognize these land rights hampers efforts to combat hunger and poverty, while causing social conflict, and undermining efforts to reduce environmental degradation, such as deforestation and the impacts of climate change </w:t>
      </w:r>
      <w:r w:rsidRPr="0008241C">
        <w:rPr>
          <w:sz w:val="22"/>
          <w:szCs w:val="22"/>
        </w:rPr>
        <w:fldChar w:fldCharType="begin" w:fldLock="1"/>
      </w:r>
      <w:r w:rsidRPr="0008241C">
        <w:rPr>
          <w:sz w:val="22"/>
          <w:szCs w:val="22"/>
        </w:rPr>
        <w:instrText>ADDIN CSL_CITATION {"citationItems":[{"id":"ITEM-1","itemData":{"author":[{"dropping-particle":"","family":"Rights and Resources Initiative","given":"","non-dropping-particle":"","parse-names":false,"suffix":""}],"id":"ITEM-1","issued":{"date-parts":[["2015"]]},"publisher-place":"Washington, DC","title":"Who owns the world's lands? A global baseline of formally recognized indigenous and community land rights","type":"report"},"uris":["http://www.mendeley.com/documents/?uuid=752dfd96-433e-4969-9f4f-42aa6e3f7c8f"]}],"mendeley":{"formattedCitation":"(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5)</w:t>
      </w:r>
      <w:r w:rsidRPr="0008241C">
        <w:rPr>
          <w:sz w:val="22"/>
          <w:szCs w:val="22"/>
        </w:rPr>
        <w:fldChar w:fldCharType="end"/>
      </w:r>
      <w:r w:rsidRPr="0008241C">
        <w:rPr>
          <w:sz w:val="22"/>
          <w:szCs w:val="22"/>
        </w:rPr>
        <w:t>.</w:t>
      </w:r>
    </w:p>
    <w:p w14:paraId="71F92A86" w14:textId="77777777" w:rsidR="00A01204" w:rsidRPr="0008241C" w:rsidRDefault="00A01204" w:rsidP="00A01204">
      <w:pPr>
        <w:rPr>
          <w:sz w:val="22"/>
          <w:szCs w:val="22"/>
        </w:rPr>
      </w:pPr>
    </w:p>
    <w:p w14:paraId="7EE13A5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Community based tenure</w:t>
      </w:r>
    </w:p>
    <w:p w14:paraId="2187BF33" w14:textId="77777777" w:rsidR="00A01204" w:rsidRPr="0008241C" w:rsidRDefault="00A01204" w:rsidP="00A01204">
      <w:pPr>
        <w:rPr>
          <w:sz w:val="22"/>
          <w:szCs w:val="22"/>
        </w:rPr>
      </w:pPr>
    </w:p>
    <w:p w14:paraId="6FBEC5CA" w14:textId="77777777" w:rsidR="00A01204" w:rsidRPr="0008241C" w:rsidRDefault="00A01204" w:rsidP="00A01204">
      <w:pPr>
        <w:rPr>
          <w:sz w:val="22"/>
          <w:szCs w:val="22"/>
        </w:rPr>
      </w:pPr>
      <w:r w:rsidRPr="0008241C">
        <w:rPr>
          <w:sz w:val="22"/>
          <w:szCs w:val="22"/>
        </w:rPr>
        <w:t xml:space="preserve"> ‘Community-based tenure’ refers to when the community holds the right to own or manage natural resources. The term ‘regime’ is applied to refer to the legal recognition expressed in a country’s statutes. Thus, community-based tenure regimes represents a category that includes all situations where rights to own or manage terrestrial natural resources are held at the community level under statutory law, and refers to the area of land recognized by governments under community-based tenure regimes </w:t>
      </w:r>
      <w:r w:rsidRPr="0008241C">
        <w:rPr>
          <w:sz w:val="22"/>
          <w:szCs w:val="22"/>
        </w:rPr>
        <w:fldChar w:fldCharType="begin" w:fldLock="1"/>
      </w:r>
      <w:r w:rsidRPr="0008241C">
        <w:rPr>
          <w:sz w:val="22"/>
          <w:szCs w:val="22"/>
        </w:rPr>
        <w:instrText>ADDIN CSL_CITATION {"citationItems":[{"id":"ITEM-1","itemData":{"author":[{"dropping-particle":"","family":"Rights and Resources Initiative","given":"","non-dropping-particle":"","parse-names":false,"suffix":""}],"id":"ITEM-1","issued":{"date-parts":[["2015"]]},"publisher-place":"Washington, DC","title":"Who owns the world's lands? A global baseline of formally recognized indigenous and community land rights","type":"report"},"uris":["http://www.mendeley.com/documents/?uuid=752dfd96-433e-4969-9f4f-42aa6e3f7c8f"]}],"mendeley":{"formattedCitation":"(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5)</w:t>
      </w:r>
      <w:r w:rsidRPr="0008241C">
        <w:rPr>
          <w:sz w:val="22"/>
          <w:szCs w:val="22"/>
        </w:rPr>
        <w:fldChar w:fldCharType="end"/>
      </w:r>
      <w:r w:rsidRPr="0008241C">
        <w:rPr>
          <w:sz w:val="22"/>
          <w:szCs w:val="22"/>
        </w:rPr>
        <w:t>.</w:t>
      </w:r>
    </w:p>
    <w:p w14:paraId="04B6D46B" w14:textId="77777777" w:rsidR="00A01204" w:rsidRPr="0008241C" w:rsidRDefault="00A01204" w:rsidP="00A01204">
      <w:pPr>
        <w:rPr>
          <w:sz w:val="22"/>
          <w:szCs w:val="22"/>
        </w:rPr>
      </w:pPr>
    </w:p>
    <w:p w14:paraId="74FFAE10" w14:textId="77777777" w:rsidR="00A01204" w:rsidRPr="0008241C" w:rsidRDefault="00A01204" w:rsidP="00A01204">
      <w:pPr>
        <w:rPr>
          <w:sz w:val="22"/>
          <w:szCs w:val="22"/>
        </w:rPr>
      </w:pPr>
      <w:r w:rsidRPr="0008241C">
        <w:rPr>
          <w:sz w:val="22"/>
          <w:szCs w:val="22"/>
        </w:rPr>
        <w:t xml:space="preserve">Approximately 40 million hectares of customary-held forest land in both India and Indonesia has not yet secured formal land recognition </w:t>
      </w:r>
      <w:r w:rsidRPr="0008241C">
        <w:rPr>
          <w:sz w:val="22"/>
          <w:szCs w:val="22"/>
        </w:rPr>
        <w:fldChar w:fldCharType="begin" w:fldLock="1"/>
      </w:r>
      <w:r w:rsidRPr="0008241C">
        <w:rPr>
          <w:sz w:val="22"/>
          <w:szCs w:val="22"/>
        </w:rPr>
        <w:instrText>ADDIN CSL_CITATION {"citationItems":[{"id":"ITEM-1","itemData":{"ISBN":"9780983367482","author":[{"dropping-particle":"","family":"Rights and Resources Initiative","given":"","non-dropping-particle":"","parse-names":false,"suffix":""}],"id":"ITEM-1","issued":{"date-parts":[["2014"]]},"publisher-place":"Washington, DC","title":"What Future for Reform ?","type":"report"},"uris":["http://www.mendeley.com/documents/?uuid=bfb5b34a-6f2e-4e39-9abc-bf0aa156f0ad"]}],"mendeley":{"formattedCitation":"(Rights and Resources Initiative, 2014)","plainTextFormattedCitation":"(Rights and Resources Initiative, 2014)","previouslyFormattedCitation":"(Rights and Resources Initiative, 2014)"},"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4)</w:t>
      </w:r>
      <w:r w:rsidRPr="0008241C">
        <w:rPr>
          <w:sz w:val="22"/>
          <w:szCs w:val="22"/>
        </w:rPr>
        <w:fldChar w:fldCharType="end"/>
      </w:r>
      <w:r w:rsidRPr="0008241C">
        <w:rPr>
          <w:sz w:val="22"/>
          <w:szCs w:val="22"/>
        </w:rPr>
        <w:t xml:space="preserve">. Such lack of legal recognition of land rights makes indigenous people vulnerable to dispossession and loss of identity, livelihoods and culture. As governments issue concessions for: forestry, industrial, agriculture, large scale mining and oil and gas production, on community held lands, people may lose access and connections to lands often leading to conflict </w:t>
      </w:r>
      <w:r w:rsidRPr="0008241C">
        <w:rPr>
          <w:sz w:val="22"/>
          <w:szCs w:val="22"/>
        </w:rPr>
        <w:fldChar w:fldCharType="begin" w:fldLock="1"/>
      </w:r>
      <w:r w:rsidRPr="0008241C">
        <w:rPr>
          <w:sz w:val="22"/>
          <w:szCs w:val="22"/>
        </w:rPr>
        <w:instrText>ADDIN CSL_CITATION {"citationItems":[{"id":"ITEM-1","itemData":{"DOI":"10.1038/206985b0","ISSN":"0028-0836","abstract":"Natural resource exports such as oil, diamonds and copper provide opportunities to drive growth and human development. However, extraction of these commodities can also result in slow growth, poverty and conflict. This paper focuses on four questions. First, how does natural resource dependence impede economic and social progress? Second, how does lack of economic and social progress translate into violent conflict? Third, which economic policies lessen the risk of conflict? Fourth, what are the programmatic implications for UNDP?","author":[{"dropping-particle":"","family":"UN Interagency Framework Team for Preventive Action","given":"","non-dropping-particle":"","parse-names":false,"suffix":""}],"container-title":"The United Nations Interagency Framework Team for Preventive Action","id":"ITEM-1","issued":{"date-parts":[["2011"]]},"title":"Toolkit and Guidance for Preventing and Managing Land and Natural Resources Conflict","type":"article-journal"},"uris":["http://www.mendeley.com/documents/?uuid=75b8058d-43d4-41da-b8d4-0a9ff11987c4"]}],"mendeley":{"formattedCitation":"(UN Interagency Framework Team for Preventive Action, 2011)","plainTextFormattedCitation":"(UN Interagency Framework Team for Preventive Action, 2011)","previouslyFormattedCitation":"(UN Interagency Framework Team for Preventive Action, 2011)"},"properties":{"noteIndex":0},"schema":"https://github.com/citation-style-language/schema/raw/master/csl-citation.json"}</w:instrText>
      </w:r>
      <w:r w:rsidRPr="0008241C">
        <w:rPr>
          <w:sz w:val="22"/>
          <w:szCs w:val="22"/>
        </w:rPr>
        <w:fldChar w:fldCharType="separate"/>
      </w:r>
      <w:r w:rsidRPr="0008241C">
        <w:rPr>
          <w:noProof/>
          <w:sz w:val="22"/>
          <w:szCs w:val="22"/>
        </w:rPr>
        <w:t>(UN Interagency Framework Team for Preventive Action, 2011)</w:t>
      </w:r>
      <w:r w:rsidRPr="0008241C">
        <w:rPr>
          <w:sz w:val="22"/>
          <w:szCs w:val="22"/>
        </w:rPr>
        <w:fldChar w:fldCharType="end"/>
      </w:r>
      <w:r w:rsidRPr="0008241C">
        <w:rPr>
          <w:sz w:val="22"/>
          <w:szCs w:val="22"/>
        </w:rPr>
        <w:t xml:space="preserve">. The contrary situation can occur where lands governed under community-based tenure systems often have well established local institutions and practices for the stewardship of land and resources, enabling the sustainability of large intact ecosystems including: tropical forests, rangelands and rotational agricultural systems </w:t>
      </w:r>
      <w:r w:rsidRPr="0008241C">
        <w:rPr>
          <w:sz w:val="22"/>
          <w:szCs w:val="22"/>
        </w:rPr>
        <w:fldChar w:fldCharType="begin" w:fldLock="1"/>
      </w:r>
      <w:r w:rsidRPr="0008241C">
        <w:rPr>
          <w:sz w:val="22"/>
          <w:szCs w:val="22"/>
        </w:rPr>
        <w:instrText>ADDIN CSL_CITATION {"citationItems":[{"id":"ITEM-1","itemData":{"DOI":"10.1111/j.1467-7660.2011.01712.x","ISSN":"0012155X","abstract":"The context of this article is the surge in large-scale land acquisitions of African lands by local and foreign investors for commercial food, livestock, oil palm and carbon trading purposes. Involuntary loss of rural lands at scale is not new to Africa’s majority rural poor, nor is it driven by a single factor. Historically inequitable land relations within communities, compounded by a century of capitalist transformation, take their toll. This study argues, how- ever, that the weak legal status of communal rights is the most pernicious enabler in their demise, allowing governments to take undue liberties with their citizens’ lands, and particularly those which are unfarmed and by tradi- tion held in common. While international acquiescence to abusive domestic law helps entrench the diminishment of majority land rights, the domestic laws themselves are principally at fault and necessarily the target for change. This legal vulnerability is explored here through an examination of more than twenty African land laws.","author":[{"dropping-particle":"","family":"Wily","given":"Liz Alden","non-dropping-particle":"","parse-names":false,"suffix":""}],"container-title":"Development and Change","id":"ITEM-1","issue":"3","issued":{"date-parts":[["2011"]]},"page":"733-57","title":"\"The law is to blame\". Taking a hard look at the vulnerable status of customary land rights in Africa","type":"article-journal","volume":"42"},"uris":["http://www.mendeley.com/documents/?uuid=b7f6be2e-323b-42b5-93dd-02824647bfc0"]}],"mendeley":{"formattedCitation":"(Wily, 2011)","plainTextFormattedCitation":"(Wily, 2011)","previouslyFormattedCitation":"(Wily, 2011)"},"properties":{"noteIndex":0},"schema":"https://github.com/citation-style-language/schema/raw/master/csl-citation.json"}</w:instrText>
      </w:r>
      <w:r w:rsidRPr="0008241C">
        <w:rPr>
          <w:sz w:val="22"/>
          <w:szCs w:val="22"/>
        </w:rPr>
        <w:fldChar w:fldCharType="separate"/>
      </w:r>
      <w:r w:rsidRPr="0008241C">
        <w:rPr>
          <w:noProof/>
          <w:sz w:val="22"/>
          <w:szCs w:val="22"/>
        </w:rPr>
        <w:t>(Wily, 2011)</w:t>
      </w:r>
      <w:r w:rsidRPr="0008241C">
        <w:rPr>
          <w:sz w:val="22"/>
          <w:szCs w:val="22"/>
        </w:rPr>
        <w:fldChar w:fldCharType="end"/>
      </w:r>
      <w:r w:rsidRPr="0008241C">
        <w:rPr>
          <w:sz w:val="22"/>
          <w:szCs w:val="22"/>
        </w:rPr>
        <w:t xml:space="preserve">. In return these ecosystems provide a foundation for health, livelihoods and food security for those who govern their lands through community-based tenure </w:t>
      </w:r>
      <w:r w:rsidRPr="0008241C">
        <w:rPr>
          <w:sz w:val="22"/>
          <w:szCs w:val="22"/>
        </w:rPr>
        <w:fldChar w:fldCharType="begin" w:fldLock="1"/>
      </w:r>
      <w:r w:rsidRPr="0008241C">
        <w:rPr>
          <w:sz w:val="22"/>
          <w:szCs w:val="22"/>
        </w:rPr>
        <w:instrText>ADDIN CSL_CITATION {"citationItems":[{"id":"ITEM-1","itemData":{"ISBN":"929225426X","abstract":"Introduction [Chapter 1]: There is increasing recognition that the territories and areas governed or managed by indigenous peoples and local communities contain significant levels of biodiversity (and related cultural diversity), and that the knowledge and practices of these people have contributed to conservation of ecosystem, species, and genetic diversity. This publication responds to the need for greater understanding on how to recognize and support the phenomenon of Indigenous Peoples' and Local Communities' Conserved Territories and Areas (ICCAs). Such a need has been voiced by those who work on conservation, indigenous and human rights, local communities, natural resource-based livelihoods and cultural issues. It also arises from the commitment of countries to recognize and support ICCAs, and the peoples and communities that govern them, as part of international conservation and human rights agreements. This publication is based on a range of past studies on ICCAs conducted in several regions of the world in the last two decades, and, most recently, on 19 country level case studies. The latter were commissioned as part of a project on ICCA Recognition and Support, undertaken by the ICCA Consortium, coordinated by Kalpavriksh. It also incorporates some key findings of a parallel project on ICCA Legislation, also undertaken by the ICCA Consortium, and coordinated by Natural Justice. The publication intends to: provide a glimpse of the range, diversity, coverage, and values of ICCAs, and the socio-cultural, economic and political contexts important for them; provide an understanding of the status and processes of recognizing and supporting ICCAs, at both international and national levels, and suggestions on how appropriate recognition and support could be given to them; help Parties to the CBD implement their commitments under the Programme of Work on Protected Areas or other programmes and action plans of the CBD, and achieve relevant Aichi Targets of the Strategic Plan for Biodiversity 2011-2020; help Parties to the CBD and other countries implement their commitments under other relevant international agreements including the United Nations Declaration on the Rights of Indigenous Peoples; strengthen the efforts of civil society organizations, including those of indigenous peoples and local communities, in obtaining appropriate recognition and support for ICCAs.","author":[{"dropping-particle":"","family":"Kothari","given":"Ashish","non-dropping-particle":"","parse-names":false,"suffix":""},{"dropping-particle":"","family":"Corrigan","given":"Collen","non-dropping-particle":"","parse-names":false,"suffix":""},{"dropping-particle":"","family":"Jonas","given":"Harry","non-dropping-particle":"","parse-names":false,"suffix":""},{"dropping-particle":"","family":"Neumann","given":"Aurélie","non-dropping-particle":"","parse-names":false,"suffix":""},{"dropping-particle":"","family":"Shrumm","given":"Holly","non-dropping-particle":"","parse-names":false,"suffix":""}],"collection-title":"Technical Series","container-title":"CBD Technical Series","id":"ITEM-1","issue":"64","issued":{"date-parts":[["2012"]]},"number":"64","number-of-pages":"160","publisher":"Secretariat of the Convention on Biological Diversity","publisher-place":"Montreal, Canada","title":"Recognising and supporting territories and areas conserved by indigenous peoples and local communities: global overview and national case studies","type":"book"},"uris":["http://www.mendeley.com/documents/?uuid=d3475549-bb94-4f6d-8222-4283aa56bb96"]}],"mendeley":{"formattedCitation":"(Kothari &lt;i&gt;et al.&lt;/i&gt;, 2012)","plainTextFormattedCitation":"(Kothari et al., 2012)","previouslyFormattedCitation":"(Kothari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Kothari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w:t>
      </w:r>
    </w:p>
    <w:p w14:paraId="0FC58790"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7CCF89DB" w14:textId="77777777" w:rsidTr="00642B4F">
        <w:tc>
          <w:tcPr>
            <w:tcW w:w="9228" w:type="dxa"/>
          </w:tcPr>
          <w:p w14:paraId="27EE5A95" w14:textId="77777777" w:rsidR="00A01204" w:rsidRPr="0008241C" w:rsidRDefault="00A01204" w:rsidP="00A01204">
            <w:pPr>
              <w:rPr>
                <w:rFonts w:ascii="Times New Roman" w:hAnsi="Times New Roman"/>
                <w:b/>
              </w:rPr>
            </w:pPr>
            <w:r w:rsidRPr="0008241C">
              <w:rPr>
                <w:rFonts w:ascii="Times New Roman" w:hAnsi="Times New Roman"/>
                <w:b/>
              </w:rPr>
              <w:t>Box 2.14 Threats to access to land and local communities (‘Land Grabbing’)</w:t>
            </w:r>
          </w:p>
          <w:p w14:paraId="7E15D39A" w14:textId="77777777" w:rsidR="00A01204" w:rsidRPr="0008241C" w:rsidRDefault="00A01204" w:rsidP="00A01204">
            <w:pPr>
              <w:rPr>
                <w:rFonts w:ascii="Times New Roman" w:hAnsi="Times New Roman"/>
                <w:sz w:val="23"/>
              </w:rPr>
            </w:pPr>
          </w:p>
          <w:p w14:paraId="2663B41B" w14:textId="19CA7D6D" w:rsidR="00A01204" w:rsidRPr="0008241C" w:rsidRDefault="00A01204" w:rsidP="00A01204">
            <w:pPr>
              <w:rPr>
                <w:rFonts w:ascii="Times New Roman" w:hAnsi="Times New Roman"/>
              </w:rPr>
            </w:pPr>
            <w:r w:rsidRPr="0008241C">
              <w:rPr>
                <w:rFonts w:ascii="Times New Roman" w:hAnsi="Times New Roman"/>
              </w:rPr>
              <w:t xml:space="preserve">In some areas, access to land by local communities is at risk as a result of large- scale land acquisition by foreign countries or corporate entities (sometimes called ‘land grabbing’) has dramatically increased since 2005 </w:t>
            </w:r>
            <w:r w:rsidRPr="0008241C">
              <w:fldChar w:fldCharType="begin" w:fldLock="1"/>
            </w:r>
            <w:r w:rsidRPr="0008241C">
              <w:rPr>
                <w:rFonts w:ascii="Times New Roman" w:hAnsi="Times New Roman"/>
              </w:rPr>
              <w:instrText>ADDIN CSL_CITATION {"citationItems":[{"id":"ITEM-1","itemData":{"DOI":"10.1126/science.1186834","ISBN":"9789295093713","abstract":"Population growth, arable land and fresh water limits, and climate change have profound implications for the ability of agriculture to meet this century’s demands for food, feed, fiber, and fuel while reducing the environmental impact of their production. Success depends on the acceptance and use of contemporary molecular techniques, as well as the increasing development of farming systems that use saline water and integrate nutrient flows.","author":[{"dropping-particle":"","family":"Anseeuw","given":"Ward","non-dropping-particle":"","parse-names":false,"suffix":""},{"dropping-particle":"","family":"Boche","given":"Mathieu","non-dropping-particle":"","parse-names":false,"suffix":""},{"dropping-particle":"","family":"Breu","given":"Thomas","non-dropping-particle":"","parse-names":false,"suffix":""},{"dropping-particle":"","family":"Giger","given":"Markus","non-dropping-particle":"","parse-names":false,"suffix":""},{"dropping-particle":"","family":"Lay","given":"Jann","non-dropping-particle":"","parse-names":false,"suffix":""},{"dropping-particle":"","family":"Messerli","given":"Peter","non-dropping-particle":"","parse-names":false,"suffix":""},{"dropping-particle":"","family":"Nolte","given":"Kerstin","non-dropping-particle":"","parse-names":false,"suffix":""}],"container-title":"Science","id":"ITEM-1","issue":"5967","issued":{"date-parts":[["2012"]]},"number-of-pages":"833 -834","title":"Transnational Land Deals for Agriculture in the Global South. Analytical Report based on the Land Matrix Database","type":"book","volume":"327"},"uris":["http://www.mendeley.com/documents/?uuid=f09e9a18-48d4-4d93-a70b-aeb69a91b00d"]}],"mendeley":{"formattedCitation":"(Anseeuw &lt;i&gt;et al.&lt;/i&gt;, 2012)","plainTextFormattedCitation":"(Anseeuw et al., 2012)","previouslyFormattedCitation":"(Anseeuw &lt;i&gt;et al.&lt;/i&gt;, 2012)"},"properties":{"noteIndex":0},"schema":"https://github.com/citation-style-language/schema/raw/master/csl-citation.json"}</w:instrText>
            </w:r>
            <w:r w:rsidRPr="0008241C">
              <w:fldChar w:fldCharType="separate"/>
            </w:r>
            <w:r w:rsidRPr="0008241C">
              <w:rPr>
                <w:rFonts w:ascii="Times New Roman" w:hAnsi="Times New Roman"/>
                <w:noProof/>
              </w:rPr>
              <w:t xml:space="preserve">(Anseeuw </w:t>
            </w:r>
            <w:r w:rsidRPr="0008241C">
              <w:rPr>
                <w:rFonts w:ascii="Times New Roman" w:hAnsi="Times New Roman"/>
                <w:i/>
                <w:noProof/>
              </w:rPr>
              <w:t>et al.</w:t>
            </w:r>
            <w:r w:rsidRPr="0008241C">
              <w:rPr>
                <w:rFonts w:ascii="Times New Roman" w:hAnsi="Times New Roman"/>
                <w:noProof/>
              </w:rPr>
              <w:t>, 2012)</w:t>
            </w:r>
            <w:r w:rsidRPr="0008241C">
              <w:fldChar w:fldCharType="end"/>
            </w:r>
            <w:r w:rsidRPr="0008241C">
              <w:rPr>
                <w:rFonts w:ascii="Times New Roman" w:hAnsi="Times New Roman"/>
              </w:rPr>
              <w:t xml:space="preserve">. Although data about transnational land deals are scarce and difficult to access </w:t>
            </w:r>
            <w:r w:rsidRPr="0008241C">
              <w:fldChar w:fldCharType="begin" w:fldLock="1"/>
            </w:r>
            <w:r w:rsidRPr="0008241C">
              <w:rPr>
                <w:rFonts w:ascii="Times New Roman" w:hAnsi="Times New Roman"/>
              </w:rPr>
              <w:instrText>ADDIN CSL_CITATION {"citationItems":[{"id":"ITEM-1","itemData":{"DOI":"10.1016/j.apgeog.2014.07.005","ISSN":"01436228","abstract":"This paper analyses local geographical contexts targeted by transnational large-scale land acquisitions (&gt;200ha per deal) in order to understand how emerging patterns of socio-ecological characteristics can be related to processes of large-scale foreign investment in land. Using a sample of 139 land deals georeferenced with high spatial accuracy, we first analyse their target contexts in terms of land cover, population density, accessibility, and indicators for agricultural potential. Three distinct patterns emerge from the analysis: densely populated and easily accessible croplands (35% of land deals); remote forestlands with lower population densities (34% of land deals); and moderately populated and moderately accessible shrub- or grasslands (26% of land deals). These patterns are consistent with processes described in the relevant case study literature, and they each involve distinct types of stakeholders and associated competition over land. We then repeat the often-cited analysis that postulates a link between land investments and target countries with abundant so-called \"idle\" or \"marginal\" lands as measured by yield gap and available suitable but uncultivated l</w:instrText>
            </w:r>
            <w:r w:rsidRPr="0008241C">
              <w:rPr>
                <w:rFonts w:ascii="Cambria Math" w:hAnsi="Cambria Math" w:cs="Cambria Math"/>
              </w:rPr>
              <w:instrText>∧</w:instrText>
            </w:r>
            <w:r w:rsidRPr="0008241C">
              <w:rPr>
                <w:rFonts w:ascii="Times New Roman" w:hAnsi="Times New Roman"/>
              </w:rPr>
              <w:instrText xml:space="preserve"> our methods differ from the earlier approach, however, in that we examine local context (10-km radius) rather than countries as a whole. The results show that earlier findings are disputable in terms of concepts, methods, and contents. Further, we reflect on methodologies for exploring linkages between socio-ecological patterns and land investment processes. Improving and enhancing large datasets of georeferenced land deals is an important next step; at the same time, careful choice of the spatial scale of analysis is crucial for ensuring compatibility between the spatial accuracy of land deal locations and the resolution of available geospatial data layers. Finally, we argue that new approaches and methods must be developed to empirically link socio-ecological patterns in target contexts to key determinants of land investment processes. This would help to improve the validity and the reach of our findings as an input for evidence-informed policy debates. © 2014 The Authors.","author":[{"dropping-particle":"","family":"Messerli","given":"Peter","non-dropping-particle":"","parse-names":false,"suffix":""},{"dropping-particle":"","family":"Giger","given":"Markus","non-dropping-particle":"","parse-names":false,"suffix":""},{"dropping-particle":"","family":"Dwyer","given":"Michael B.","non-dropping-particle":"","parse-names":false,"suffix":""},{"dropping-particle":"","family":"Breu","given":"Thomas","non-dropping-particle":"","parse-names":false,"suffix":""},{"dropping-particle":"","family":"Eckert","given":"Sandra","non-dropping-particle":"","parse-names":false,"suffix":""}],"container-title":"Applied Geography","id":"ITEM-1","issued":{"date-parts":[["2014"]]},"page":"449-459","publisher":"Elsevier Ltd","title":"The geography of large-scale land acquisitions: Analysing socio-ecological patterns of target contexts in the global South","type":"article-journal","volume":"53"},"uris":["http://www.mendeley.com/documents/?uuid=645332f8-b840-4454-b690-91b9ad9dd1fb"]}],"mendeley":{"formattedCitation":"(Messerli &lt;i&gt;et al.&lt;/i&gt;, 2014)","plainTextFormattedCitation":"(Messerli et al., 2014)","previouslyFormattedCitation":"(Messerli &lt;i&gt;et al.&lt;/i&gt;, 2014)"},"properties":{"noteIndex":0},"schema":"https://github.com/citation-style-language/schema/raw/master/csl-citation.json"}</w:instrText>
            </w:r>
            <w:r w:rsidRPr="0008241C">
              <w:fldChar w:fldCharType="separate"/>
            </w:r>
            <w:r w:rsidRPr="0008241C">
              <w:rPr>
                <w:rFonts w:ascii="Times New Roman" w:hAnsi="Times New Roman"/>
                <w:noProof/>
              </w:rPr>
              <w:t xml:space="preserve">(Messerli </w:t>
            </w:r>
            <w:r w:rsidRPr="0008241C">
              <w:rPr>
                <w:rFonts w:ascii="Times New Roman" w:hAnsi="Times New Roman"/>
                <w:i/>
                <w:noProof/>
              </w:rPr>
              <w:t>et al.</w:t>
            </w:r>
            <w:r w:rsidRPr="0008241C">
              <w:rPr>
                <w:rFonts w:ascii="Times New Roman" w:hAnsi="Times New Roman"/>
                <w:noProof/>
              </w:rPr>
              <w:t>, 2014)</w:t>
            </w:r>
            <w:r w:rsidRPr="0008241C">
              <w:fldChar w:fldCharType="end"/>
            </w:r>
            <w:r w:rsidRPr="0008241C">
              <w:rPr>
                <w:rFonts w:ascii="Times New Roman" w:hAnsi="Times New Roman"/>
              </w:rPr>
              <w:t xml:space="preserve">, the assessment by Rulli </w:t>
            </w:r>
            <w:r w:rsidRPr="0008241C">
              <w:rPr>
                <w:rFonts w:ascii="Times New Roman" w:hAnsi="Times New Roman"/>
                <w:i/>
              </w:rPr>
              <w:t>et al.</w:t>
            </w:r>
            <w:r w:rsidRPr="0008241C">
              <w:rPr>
                <w:rFonts w:ascii="Times New Roman" w:hAnsi="Times New Roman"/>
              </w:rPr>
              <w:t xml:space="preserve"> </w:t>
            </w:r>
            <w:r w:rsidRPr="0008241C">
              <w:fldChar w:fldCharType="begin" w:fldLock="1"/>
            </w:r>
            <w:r w:rsidRPr="0008241C">
              <w:rPr>
                <w:rFonts w:ascii="Times New Roman" w:hAnsi="Times New Roman"/>
              </w:rPr>
              <w:instrText>ADDIN CSL_CITATION {"citationItems":[{"id":"ITEM-1","itemData":{"DOI":"10.1073/pnas.1213163110/-/DCSupplemental.www.pnas.org/cgi/doi/10.1073/pnas.1213163110","ISBN":"1213163110","author":[{"dropping-particle":"","family":"Rulli","given":"Maria Cristina","non-dropping-particle":"","parse-names":false,"suffix":""},{"dropping-particle":"","family":"Saviori","given":"Antonio","non-dropping-particle":"","parse-names":false,"suffix":""},{"dropping-particle":"","family":"D'Odorico","given":"Paolo","non-dropping-particle":"","parse-names":false,"suffix":""}],"container-title":"PNAS","id":"ITEM-1","issue":"3","issued":{"date-parts":[["2013"]]},"page":"892-897","title":"Global land and water grabbing","type":"article-journal","volume":"110"},"suppress-author":1,"uris":["http://www.mendeley.com/documents/?uuid=da61a8d0-b18d-48a7-be35-61269503c046"]}],"mendeley":{"formattedCitation":"(2013)","plainTextFormattedCitation":"(2013)","previouslyFormattedCitation":"(2013)"},"properties":{"noteIndex":0},"schema":"https://github.com/citation-style-language/schema/raw/master/csl-citation.json"}</w:instrText>
            </w:r>
            <w:r w:rsidRPr="0008241C">
              <w:fldChar w:fldCharType="separate"/>
            </w:r>
            <w:r w:rsidRPr="0008241C">
              <w:rPr>
                <w:rFonts w:ascii="Times New Roman" w:hAnsi="Times New Roman"/>
                <w:noProof/>
              </w:rPr>
              <w:t>(2013)</w:t>
            </w:r>
            <w:r w:rsidRPr="0008241C">
              <w:fldChar w:fldCharType="end"/>
            </w:r>
            <w:r w:rsidRPr="0008241C">
              <w:rPr>
                <w:rFonts w:ascii="Times New Roman" w:hAnsi="Times New Roman"/>
              </w:rPr>
              <w:t xml:space="preserve"> reports that it is a global phenomenon, and Asia accounts for 33 per cent of the global large scale land acquisition (following Africa at 47</w:t>
            </w:r>
            <w:r w:rsidR="00C934E9">
              <w:rPr>
                <w:rFonts w:ascii="Times New Roman" w:hAnsi="Times New Roman"/>
              </w:rPr>
              <w:t xml:space="preserve"> per cent</w:t>
            </w:r>
            <w:r w:rsidRPr="0008241C">
              <w:rPr>
                <w:rFonts w:ascii="Times New Roman" w:hAnsi="Times New Roman"/>
              </w:rPr>
              <w:t xml:space="preserve">). Purchase of land also involves freshwater resources </w:t>
            </w:r>
            <w:r w:rsidRPr="0008241C">
              <w:fldChar w:fldCharType="begin" w:fldLock="1"/>
            </w:r>
            <w:r w:rsidRPr="0008241C">
              <w:rPr>
                <w:rFonts w:ascii="Times New Roman" w:hAnsi="Times New Roman"/>
              </w:rPr>
              <w:instrText>ADDIN CSL_CITATION {"citationItems":[{"id":"ITEM-1","itemData":{"DOI":"10.1073/pnas.1213163110/-/DCSupplemental.www.pnas.org/cgi/doi/10.1073/pnas.1213163110","ISBN":"1213163110","author":[{"dropping-particle":"","family":"Rulli","given":"Maria Cristina","non-dropping-particle":"","parse-names":false,"suffix":""},{"dropping-particle":"","family":"Saviori","given":"Antonio","non-dropping-particle":"","parse-names":false,"suffix":""},{"dropping-particle":"","family":"D'Odorico","given":"Paolo","non-dropping-particle":"","parse-names":false,"suffix":""}],"container-title":"PNAS","id":"ITEM-1","issue":"3","issued":{"date-parts":[["2013"]]},"page":"892-897","title":"Global land and water grabbing","type":"article-journal","volume":"110"},"uris":["http://www.mendeley.com/documents/?uuid=da61a8d0-b18d-48a7-be35-61269503c046"]}],"mendeley":{"formattedCitation":"(Rulli &lt;i&gt;et al.&lt;/i&gt;, 2013)","plainTextFormattedCitation":"(Rulli et al., 2013)","previouslyFormattedCitation":"(Rulli &lt;i&gt;et al.&lt;/i&gt;, 2013)"},"properties":{"noteIndex":0},"schema":"https://github.com/citation-style-language/schema/raw/master/csl-citation.json"}</w:instrText>
            </w:r>
            <w:r w:rsidRPr="0008241C">
              <w:fldChar w:fldCharType="separate"/>
            </w:r>
            <w:r w:rsidRPr="0008241C">
              <w:rPr>
                <w:rFonts w:ascii="Times New Roman" w:hAnsi="Times New Roman"/>
                <w:noProof/>
              </w:rPr>
              <w:t xml:space="preserve">(Rulli </w:t>
            </w:r>
            <w:r w:rsidRPr="0008241C">
              <w:rPr>
                <w:rFonts w:ascii="Times New Roman" w:hAnsi="Times New Roman"/>
                <w:i/>
                <w:noProof/>
              </w:rPr>
              <w:t>et al.</w:t>
            </w:r>
            <w:r w:rsidRPr="0008241C">
              <w:rPr>
                <w:rFonts w:ascii="Times New Roman" w:hAnsi="Times New Roman"/>
                <w:noProof/>
              </w:rPr>
              <w:t>, 2013)</w:t>
            </w:r>
            <w:r w:rsidRPr="0008241C">
              <w:fldChar w:fldCharType="end"/>
            </w:r>
            <w:r w:rsidRPr="0008241C">
              <w:rPr>
                <w:rFonts w:ascii="Times New Roman" w:hAnsi="Times New Roman"/>
              </w:rPr>
              <w:t xml:space="preserve">. Foreign investment may provide opportunities for economic growth for local communities, including the creation of employment opportunities and the transfer of technology </w:t>
            </w:r>
            <w:r w:rsidRPr="0008241C">
              <w:fldChar w:fldCharType="begin" w:fldLock="1"/>
            </w:r>
            <w:r w:rsidRPr="0008241C">
              <w:rPr>
                <w:rFonts w:ascii="Times New Roman" w:hAnsi="Times New Roman"/>
              </w:rPr>
              <w:instrText>ADDIN CSL_CITATION {"citationItems":[{"id":"ITEM-1","itemData":{"abstract":"Foreign acquisitions of farmland in Africa and elsewhere have become the focus of concern. Many observers consider them a new form of colonialism that threatens food security of the poor. However, investments could be good news if the objectives of land purchasers are reconciled with the investment needs of developing countries.","author":[{"dropping-particle":"","family":"FAO","given":"","non-dropping-particle":"","parse-names":false,"suffix":""}],"container-title":"Economic and Social Perspectives Policy Brief","id":"ITEM-1","issue":"June","issued":{"date-parts":[["2009"]]},"number-of-pages":"11-12","publisher-place":"Rome, Italy","title":"From Land Grab to Win-Win: Seizing the Opportunities of International Investments in Agriculture","type":"report","volume":"4"},"uris":["http://www.mendeley.com/documents/?uuid=bbd45831-f50a-4c68-9dc8-5a0f4c65d8c7"]}],"mendeley":{"formattedCitation":"(FAO, 2009)","plainTextFormattedCitation":"(FAO, 2009)","previouslyFormattedCitation":"(FAO, 2009)"},"properties":{"noteIndex":0},"schema":"https://github.com/citation-style-language/schema/raw/master/csl-citation.json"}</w:instrText>
            </w:r>
            <w:r w:rsidRPr="0008241C">
              <w:fldChar w:fldCharType="separate"/>
            </w:r>
            <w:r w:rsidRPr="0008241C">
              <w:rPr>
                <w:rFonts w:ascii="Times New Roman" w:hAnsi="Times New Roman"/>
                <w:noProof/>
              </w:rPr>
              <w:t>(FAO, 2009)</w:t>
            </w:r>
            <w:r w:rsidRPr="0008241C">
              <w:fldChar w:fldCharType="end"/>
            </w:r>
            <w:r w:rsidRPr="0008241C">
              <w:rPr>
                <w:rFonts w:ascii="Times New Roman" w:hAnsi="Times New Roman"/>
              </w:rPr>
              <w:t xml:space="preserve">. However dispossession, or reduction of farmland and forests, have negatively affected the livelihoods of local farmers who may be dependent on them for income generation and subsistence living </w:t>
            </w:r>
            <w:r w:rsidRPr="0008241C">
              <w:fldChar w:fldCharType="begin" w:fldLock="1"/>
            </w:r>
            <w:r w:rsidRPr="0008241C">
              <w:rPr>
                <w:rFonts w:ascii="Times New Roman" w:hAnsi="Times New Roman"/>
              </w:rPr>
              <w:instrText>ADDIN CSL_CITATION {"citationItems":[{"id":"ITEM-1","itemData":{"DOI":"10.1016/j.landusepol.2015.06.008","ISBN":"0264-8377","ISSN":"02648377","abstract":"This paper empirically quantifies environmentally augmented rural household incomes in Cambodia and analyzes how economic land concessions (ELCs) affect such incomes. Data is derived from a structured survey of 600 randomly selected households in 15 villages in three study sites in Cambodia, where local livelihoods are highly reliant on access to land and natural resources, supported by qualitative data from focus group discussions. Gini coefficient decomposition, multiple regression models, and propensity score matching (PSM) models were employed to analyze the composition of income portfolios, determinants of major income sources, and the impacts of land grabbing on incomes. Results documented high reliance on environmental income (32-35% of total household income) and farm income (51-53%) across income quartiles; demonstrated the variation in product composition across quartiles and the contribution of each major product to income inequality; and identified the main household characteristics influencing absolute and relative incomes. ELCs were found to consistently have negative impacts on household total income, environmental income, size of available cultivable land and livestock holdings, and increasing the distance to forests. The total household annual income subjects to ELCs were estimated to decrease by 15-19%. While providing some employment opportunities, we find no evidence of positive income effects of ELCs on households in the areas where ELCs are located.","author":[{"dropping-particle":"","family":"Jiao","given":"Xi","non-dropping-particle":"","parse-names":false,"suffix":""},{"dropping-particle":"","family":"Smith-Hall","given":"Carsten","non-dropping-particle":"","parse-names":false,"suffix":""},{"dropping-particle":"","family":"Theilade","given":"Ida","non-dropping-particle":"","parse-names":false,"suffix":""}],"container-title":"Land Use Policy","id":"ITEM-1","issued":{"date-parts":[["2015"]]},"page":"317-328","publisher":"Elsevier Ltd","title":"Rural household incomes and land grabbing in Cambodia","type":"article-journal","volume":"48"},"uris":["http://www.mendeley.com/documents/?uuid=7fbc37b6-3f89-410a-9438-6ff46cc7fc9b"]},{"id":"ITEM-2","itemData":{"DOI":"10.1016/j.landusepol.2015.08.014","ISBN":"8562077488","ISSN":"02648377","abstract":"This article examines changing contexts and emerging processes related to “land grabbing.” In particular, it uses the case of Laos to analyze the driving forces behind land takings, how such drivers are implied in land policies, and how affected people respond depending on their socio-economic assets and political connections. We argue that understanding the multiple strategies farmers use to deal with actual land loss and the risk of losing land is crucial to understand long term impacts and hidden effect of land grabbing and its consequences for agricultural development and the overall process of agrarian transformation. From a policy perspective, understanding the hidden effects of land grabbing is critical to assess costs and benefits of land concessions, in Laos and elsewhere, especially in relation to current approaches to turn land into capital as a policy strategy to promote economic growth and reduce poverty.","author":[{"dropping-particle":"","family":"Suhardiman","given":"Diana","non-dropping-particle":"","parse-names":false,"suffix":""},{"dropping-particle":"","family":"Giordan","given":"Mark","non-dropping-particle":"","parse-names":false,"suffix":""},{"dropping-particle":"","family":"Keovilignavong","given":"Oulavanh","non-dropping-particle":"","parse-names":false,"suffix":""},{"dropping-particle":"","family":"Sotoukee","given":"Touleelor","non-dropping-particle":"","parse-names":false,"suffix":""}],"container-title":"Land Use Policy","id":"ITEM-2","issued":{"date-parts":[["2015"]]},"page":"195-202","publisher":"Elsevier Ltd","title":"Revealing the hidden effect of land grabbing through better understanding of farmers’ strategies in dealing with land loss","type":"article-journal","volume":"49"},"uris":["http://www.mendeley.com/documents/?uuid=a63f0366-f66d-4757-b226-d4f7c3ebde4c"]}],"mendeley":{"formattedCitation":"(Jiao &lt;i&gt;et al.&lt;/i&gt;, 2015; Suhardiman &lt;i&gt;et al.&lt;/i&gt;, 2015)","plainTextFormattedCitation":"(Jiao et al., 2015; Suhardiman et al., 2015)","previouslyFormattedCitation":"(Jiao &lt;i&gt;et al.&lt;/i&gt;, 2015; Suhardiman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Jiao </w:t>
            </w:r>
            <w:r w:rsidRPr="0008241C">
              <w:rPr>
                <w:rFonts w:ascii="Times New Roman" w:hAnsi="Times New Roman"/>
                <w:i/>
                <w:noProof/>
              </w:rPr>
              <w:t>et al.</w:t>
            </w:r>
            <w:r w:rsidRPr="0008241C">
              <w:rPr>
                <w:rFonts w:ascii="Times New Roman" w:hAnsi="Times New Roman"/>
                <w:noProof/>
              </w:rPr>
              <w:t xml:space="preserve">, 2015; Suhardiman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w:t>
            </w:r>
          </w:p>
          <w:p w14:paraId="5A013EB5" w14:textId="77777777" w:rsidR="00A01204" w:rsidRPr="0008241C" w:rsidRDefault="00A01204" w:rsidP="00A01204">
            <w:pPr>
              <w:rPr>
                <w:rFonts w:ascii="Times New Roman" w:hAnsi="Times New Roman"/>
              </w:rPr>
            </w:pPr>
          </w:p>
        </w:tc>
      </w:tr>
    </w:tbl>
    <w:p w14:paraId="40E88A2C" w14:textId="77777777" w:rsidR="00A01204" w:rsidRPr="0008241C" w:rsidRDefault="00A01204" w:rsidP="00A01204">
      <w:pPr>
        <w:rPr>
          <w:sz w:val="22"/>
          <w:szCs w:val="22"/>
        </w:rPr>
      </w:pPr>
    </w:p>
    <w:p w14:paraId="34099E50" w14:textId="77777777" w:rsidR="00A01204" w:rsidRPr="0008241C" w:rsidRDefault="00A01204" w:rsidP="00A01204">
      <w:pPr>
        <w:rPr>
          <w:sz w:val="22"/>
          <w:szCs w:val="22"/>
        </w:rPr>
      </w:pPr>
      <w:r w:rsidRPr="0008241C">
        <w:rPr>
          <w:sz w:val="22"/>
          <w:szCs w:val="22"/>
        </w:rPr>
        <w:t xml:space="preserve">There are growing trends of implementing economic incentive-based policies to protect natural resources (such as carbon, water, and biodiversity), such as through PES or REDD programs. Challenges of implementing them are partly due to poorly defined or weak property rights. Tenure security is necessary to prevent deforestation through market-based mechanisms, however this approach in isolation, does not necessarily protect forests </w:t>
      </w:r>
      <w:r w:rsidRPr="0008241C">
        <w:rPr>
          <w:sz w:val="22"/>
          <w:szCs w:val="22"/>
        </w:rPr>
        <w:fldChar w:fldCharType="begin" w:fldLock="1"/>
      </w:r>
      <w:r w:rsidRPr="0008241C">
        <w:rPr>
          <w:sz w:val="22"/>
          <w:szCs w:val="22"/>
        </w:rPr>
        <w:instrText>ADDIN CSL_CITATION {"citationItems":[{"id":"ITEM-1","itemData":{"DOI":"10.1016/j.gloenvcha.2013.05.012","ISBN":"0959-3780","ISSN":"09593780","abstract":"Deforestation and degradation are tied to a complex array of socioeconomic and political factors. Many assume that among the most important of these are the particular bundles of rights regulating who can benefit from land (tenure form) and the overall assurance that those rights will be upheld (tenure security). This paper reviews literature that connects forest outcomes and land tenure to better understand broad interactions between tenure form, security and forest change. Papers from economic theory suggest tenure is embedded in a broader socioeconomic context, with the potential for either a positive or negative conservation impact on forested land. Empirically, we find 36 publications that link land cover change to tenure conditions while also controlling for other plausibly confounding variables. Publications often investigate more than one site and more than one form of tenure, so from these we derive 118 cases linking forest change with a specific tenure form in a particular location. From these cases, we find evidence that protected areas are associated with positive forest outcomes and that land tenure security is associated with less deforestation, regardless of the form of tenure. We conclude with a call for more robust identification of this relationship in future research, as well as set of recommendations for policymakers, particularly as forest carbon incentive programs such as REDD integrate further into national policies.","author":[{"dropping-particle":"","family":"Robinson","given":"Brian E.","non-dropping-particle":"","parse-names":false,"suffix":""},{"dropping-particle":"","family":"Holland","given":"Margaret B.","non-dropping-particle":"","parse-names":false,"suffix":""},{"dropping-particle":"","family":"Naughton-Treves","given":"Lisa","non-dropping-particle":"","parse-names":false,"suffix":""}],"container-title":"Global Environmental Change","id":"ITEM-1","issued":{"date-parts":[["2014"]]},"page":"281-293","publisher":"Elsevier Ltd","title":"Does secure land tenure save forests? A meta-analysis of the relationship between land tenure and tropical deforestation","type":"article-journal","volume":"29"},"uris":["http://www.mendeley.com/documents/?uuid=2204279c-7420-4662-8911-0456d1ad50ca"]}],"mendeley":{"formattedCitation":"(Robinson &lt;i&gt;et al.&lt;/i&gt;, 2014)","plainTextFormattedCitation":"(Robinson et al., 2014)","previouslyFormattedCitation":"(Robins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Robinso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p>
    <w:p w14:paraId="700B4537" w14:textId="77777777" w:rsidR="00A01204" w:rsidRPr="0008241C" w:rsidRDefault="00A01204" w:rsidP="00A01204">
      <w:pPr>
        <w:rPr>
          <w:sz w:val="22"/>
          <w:szCs w:val="22"/>
        </w:rPr>
      </w:pPr>
    </w:p>
    <w:p w14:paraId="7B6B4D3B" w14:textId="45409EE9" w:rsidR="00A01204" w:rsidRPr="0008241C" w:rsidRDefault="00A01204" w:rsidP="00A01204">
      <w:pPr>
        <w:rPr>
          <w:sz w:val="22"/>
          <w:szCs w:val="22"/>
        </w:rPr>
      </w:pPr>
      <w:r w:rsidRPr="0008241C">
        <w:rPr>
          <w:sz w:val="22"/>
          <w:szCs w:val="22"/>
        </w:rPr>
        <w:t xml:space="preserve">On a global scale, Asia has the largest total proportion of land formally owned or controlled by indigenous peoples and local communities (26 </w:t>
      </w:r>
      <w:r w:rsidR="00C934E9">
        <w:rPr>
          <w:sz w:val="22"/>
          <w:szCs w:val="22"/>
        </w:rPr>
        <w:t>per cent</w:t>
      </w:r>
      <w:r w:rsidRPr="0008241C">
        <w:rPr>
          <w:sz w:val="22"/>
          <w:szCs w:val="22"/>
        </w:rPr>
        <w:t xml:space="preserve">). However, China makes up the vast majority of the Asia results. With China excluded, the total for the rest of Asia, is less than 1 per cent ownership and 6 per cent control </w:t>
      </w:r>
      <w:r w:rsidRPr="0008241C">
        <w:rPr>
          <w:sz w:val="22"/>
          <w:szCs w:val="22"/>
        </w:rPr>
        <w:fldChar w:fldCharType="begin" w:fldLock="1"/>
      </w:r>
      <w:r w:rsidRPr="0008241C">
        <w:rPr>
          <w:sz w:val="22"/>
          <w:szCs w:val="22"/>
        </w:rPr>
        <w:instrText>ADDIN CSL_CITATION {"citationItems":[{"id":"ITEM-1","itemData":{"author":[{"dropping-particle":"","family":"Rights and Resources Initiative","given":"","non-dropping-particle":"","parse-names":false,"suffix":""}],"id":"ITEM-1","issued":{"date-parts":[["2015"]]},"publisher-place":"Washington, DC","title":"Who owns the world's lands? A global baseline of formally recognized indigenous and community land rights","type":"report"},"uris":["http://www.mendeley.com/documents/?uuid=752dfd96-433e-4969-9f4f-42aa6e3f7c8f"]}],"mendeley":{"formattedCitation":"(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5)</w:t>
      </w:r>
      <w:r w:rsidRPr="0008241C">
        <w:rPr>
          <w:sz w:val="22"/>
          <w:szCs w:val="22"/>
        </w:rPr>
        <w:fldChar w:fldCharType="end"/>
      </w:r>
      <w:r w:rsidRPr="0008241C">
        <w:rPr>
          <w:sz w:val="22"/>
          <w:szCs w:val="22"/>
        </w:rPr>
        <w:t>. Across these countries, Cambodia, China, India, Indonesia, Kazakhstan, Kyrgyz Republic, Lao PDR, Myanmar, Nepal, Philippines, Tajikistan, Thailand, Timor-Leste, Turkmenistan, and Uzbekistan, indigenous peoples and local communities own 23 per cent of the total land area, with 3 per cent designated for community use.</w:t>
      </w:r>
    </w:p>
    <w:p w14:paraId="5E7ED32F" w14:textId="77777777" w:rsidR="00A01204" w:rsidRPr="0008241C" w:rsidRDefault="00A01204" w:rsidP="00A01204">
      <w:pPr>
        <w:rPr>
          <w:sz w:val="22"/>
          <w:szCs w:val="22"/>
        </w:rPr>
      </w:pPr>
    </w:p>
    <w:p w14:paraId="42788A91" w14:textId="01983017" w:rsidR="00A01204" w:rsidRPr="0008241C" w:rsidRDefault="00A01204" w:rsidP="00A01204">
      <w:pPr>
        <w:rPr>
          <w:sz w:val="22"/>
          <w:szCs w:val="22"/>
        </w:rPr>
      </w:pPr>
      <w:r w:rsidRPr="0008241C">
        <w:rPr>
          <w:sz w:val="22"/>
          <w:szCs w:val="22"/>
        </w:rPr>
        <w:t>China comprises 44</w:t>
      </w:r>
      <w:r w:rsidR="00C934E9">
        <w:rPr>
          <w:sz w:val="22"/>
          <w:szCs w:val="22"/>
        </w:rPr>
        <w:t xml:space="preserve"> per cent</w:t>
      </w:r>
      <w:r w:rsidRPr="0008241C">
        <w:rPr>
          <w:sz w:val="22"/>
          <w:szCs w:val="22"/>
        </w:rPr>
        <w:t xml:space="preserve"> of the land area of the Asian countries, while contributing 87</w:t>
      </w:r>
      <w:r w:rsidR="00C934E9">
        <w:rPr>
          <w:sz w:val="22"/>
          <w:szCs w:val="22"/>
        </w:rPr>
        <w:t xml:space="preserve"> per cent</w:t>
      </w:r>
      <w:r w:rsidRPr="0008241C">
        <w:rPr>
          <w:sz w:val="22"/>
          <w:szCs w:val="22"/>
        </w:rPr>
        <w:t xml:space="preserve"> of the total area owned or controlled by communities across the region. However in India, Indonesia, the </w:t>
      </w:r>
      <w:r w:rsidRPr="0008241C">
        <w:rPr>
          <w:sz w:val="22"/>
          <w:szCs w:val="22"/>
        </w:rPr>
        <w:lastRenderedPageBreak/>
        <w:t>Lao Peoples Democratic Republic, Myanmar, Tajikistan, Thailand, Timor-Leste, and Uzbekistan less than1</w:t>
      </w:r>
      <w:r w:rsidR="00C934E9">
        <w:rPr>
          <w:sz w:val="22"/>
          <w:szCs w:val="22"/>
        </w:rPr>
        <w:t xml:space="preserve"> per cent</w:t>
      </w:r>
      <w:r w:rsidRPr="0008241C">
        <w:rPr>
          <w:sz w:val="22"/>
          <w:szCs w:val="22"/>
        </w:rPr>
        <w:t xml:space="preserve"> of the countries’ area is owned or controlled by communities in the region. Kyrgyzstan, Nepal, the Philippines, and Turkmenistan have more than 10</w:t>
      </w:r>
      <w:r w:rsidR="00C934E9">
        <w:rPr>
          <w:sz w:val="22"/>
          <w:szCs w:val="22"/>
        </w:rPr>
        <w:t xml:space="preserve"> per cent</w:t>
      </w:r>
      <w:r w:rsidRPr="0008241C">
        <w:rPr>
          <w:sz w:val="22"/>
          <w:szCs w:val="22"/>
        </w:rPr>
        <w:t xml:space="preserve"> of their land under community ownership or control </w:t>
      </w:r>
      <w:r w:rsidRPr="0008241C">
        <w:rPr>
          <w:sz w:val="22"/>
          <w:szCs w:val="22"/>
        </w:rPr>
        <w:fldChar w:fldCharType="begin" w:fldLock="1"/>
      </w:r>
      <w:r w:rsidRPr="0008241C">
        <w:rPr>
          <w:sz w:val="22"/>
          <w:szCs w:val="22"/>
        </w:rPr>
        <w:instrText>ADDIN CSL_CITATION {"citationItems":[{"id":"ITEM-1","itemData":{"author":[{"dropping-particle":"","family":"Rights and Resources Initiative","given":"","non-dropping-particle":"","parse-names":false,"suffix":""}],"id":"ITEM-1","issued":{"date-parts":[["2015"]]},"publisher-place":"Washington, DC","title":"Who owns the world's lands? A global baseline of formally recognized indigenous and community land rights","type":"report"},"uris":["http://www.mendeley.com/documents/?uuid=752dfd96-433e-4969-9f4f-42aa6e3f7c8f"]}],"mendeley":{"formattedCitation":"(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5)</w:t>
      </w:r>
      <w:r w:rsidRPr="0008241C">
        <w:rPr>
          <w:sz w:val="22"/>
          <w:szCs w:val="22"/>
        </w:rPr>
        <w:fldChar w:fldCharType="end"/>
      </w:r>
      <w:r w:rsidRPr="0008241C">
        <w:rPr>
          <w:sz w:val="22"/>
          <w:szCs w:val="22"/>
        </w:rPr>
        <w:t>.</w:t>
      </w:r>
    </w:p>
    <w:p w14:paraId="2568A402" w14:textId="77777777" w:rsidR="00A01204" w:rsidRPr="0008241C" w:rsidRDefault="00A01204" w:rsidP="00A01204">
      <w:pPr>
        <w:rPr>
          <w:sz w:val="22"/>
          <w:szCs w:val="22"/>
        </w:rPr>
      </w:pPr>
    </w:p>
    <w:p w14:paraId="3A68B792" w14:textId="77777777" w:rsidR="00A01204" w:rsidRPr="0008241C" w:rsidRDefault="00A01204" w:rsidP="00A01204">
      <w:pPr>
        <w:rPr>
          <w:sz w:val="22"/>
          <w:szCs w:val="22"/>
        </w:rPr>
      </w:pPr>
      <w:r w:rsidRPr="0008241C">
        <w:rPr>
          <w:sz w:val="22"/>
          <w:szCs w:val="22"/>
        </w:rPr>
        <w:t>In many of the countries of Asia, women, indigenous peoples, lower castes, and ethnic minorities lack adequate representation or the opportunity for participation in local or national institutions. These groups of people, who are often forest dependent communities, require a stronger voice in the governance of the land to which their lives and well-being are critically tied</w:t>
      </w:r>
      <w:r w:rsidRPr="0008241C">
        <w:rPr>
          <w:color w:val="FF0000"/>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tate of the Tropics","given":"","non-dropping-particle":"","parse-names":false,"suffix":""}],"id":"ITEM-1","issued":{"date-parts":[["2014"]]},"title":"State of the Tropics 2014 report","type":"report"},"uris":["http://www.mendeley.com/documents/?uuid=02306fd0-475e-3941-a6d4-fb2d7cd1b4bf"]}],"mendeley":{"formattedCitation":"(State of the Tropics, 2014)","plainTextFormattedCitation":"(State of the Tropics, 2014)","previouslyFormattedCitation":"(State of the Tropics, 2014)"},"properties":{"noteIndex":0},"schema":"https://github.com/citation-style-language/schema/raw/master/csl-citation.json"}</w:instrText>
      </w:r>
      <w:r w:rsidRPr="0008241C">
        <w:rPr>
          <w:sz w:val="22"/>
          <w:szCs w:val="22"/>
        </w:rPr>
        <w:fldChar w:fldCharType="separate"/>
      </w:r>
      <w:r w:rsidRPr="0008241C">
        <w:rPr>
          <w:noProof/>
          <w:sz w:val="22"/>
          <w:szCs w:val="22"/>
        </w:rPr>
        <w:t>(State of the Tropics, 2014)</w:t>
      </w:r>
      <w:r w:rsidRPr="0008241C">
        <w:rPr>
          <w:sz w:val="22"/>
          <w:szCs w:val="22"/>
        </w:rPr>
        <w:fldChar w:fldCharType="end"/>
      </w:r>
      <w:r w:rsidRPr="0008241C">
        <w:rPr>
          <w:sz w:val="22"/>
          <w:szCs w:val="22"/>
        </w:rPr>
        <w:t>.</w:t>
      </w:r>
    </w:p>
    <w:p w14:paraId="5E572385" w14:textId="77777777" w:rsidR="00A01204" w:rsidRPr="0008241C" w:rsidRDefault="00A01204" w:rsidP="00A01204">
      <w:pPr>
        <w:rPr>
          <w:sz w:val="22"/>
          <w:szCs w:val="22"/>
        </w:rPr>
      </w:pPr>
    </w:p>
    <w:p w14:paraId="4FFA8A18" w14:textId="77777777" w:rsidR="00A01204" w:rsidRPr="0008241C" w:rsidRDefault="00A01204" w:rsidP="00A01204">
      <w:pPr>
        <w:rPr>
          <w:rFonts w:eastAsia="MS Mincho"/>
          <w:sz w:val="22"/>
          <w:szCs w:val="22"/>
          <w:lang w:eastAsia="ja-JP"/>
        </w:rPr>
      </w:pPr>
      <w:r w:rsidRPr="0008241C">
        <w:rPr>
          <w:sz w:val="22"/>
          <w:szCs w:val="22"/>
        </w:rPr>
        <w:t xml:space="preserve">Customary rights to land and natural resources are increasingly being recognized under statutory law in some countries. For example, in the Philippines, the 1997 </w:t>
      </w:r>
      <w:r w:rsidRPr="0008241C">
        <w:rPr>
          <w:i/>
          <w:sz w:val="22"/>
          <w:szCs w:val="22"/>
        </w:rPr>
        <w:t>Indigenous Peoples Rights Act</w:t>
      </w:r>
      <w:r w:rsidRPr="0008241C">
        <w:rPr>
          <w:sz w:val="22"/>
          <w:szCs w:val="22"/>
        </w:rPr>
        <w:t xml:space="preserve"> recognizes indigenous ownership and control of ancestral domains. </w:t>
      </w:r>
      <w:r w:rsidRPr="0008241C">
        <w:rPr>
          <w:rFonts w:eastAsia="MS Mincho"/>
          <w:sz w:val="22"/>
          <w:szCs w:val="22"/>
          <w:lang w:eastAsia="ja-JP"/>
        </w:rPr>
        <w:t>Exploitation or development by non members requires approval from indigenous people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Walpole","given":"Peter. W.","non-dropping-particle":"","parse-names":false,"suffix":""},{"dropping-particle":"","family":"Annawi","given":"Dallay","non-dropping-particle":"","parse-names":false,"suffix":""}],"chapter-number":"5","container-title":"CRITICAL REVIEW OF SELECTED FOREST-RELATED REGULATORY INITIATIVES: APPLYING A RIGHTS PERSPECTIVE","editor":[{"dropping-particle":"","family":"Scheyvens","given":"Henry","non-dropping-particle":"","parse-names":false,"suffix":""}],"id":"ITEM-1","issued":{"date-parts":[["2011"]]},"page":"83-115.","publisher":"Institute for Global Environmental Strategies (IGES)","title":"WHERE ARE INDIGENOUS PEOPLES GOING? REVIEW OF THE INDIGENOUS PEOPLES RIGHTS ACT 1997 PHILIPPINES","type":"chapter"},"uris":["http://www.mendeley.com/documents/?uuid=ebde22fe-b17e-37a6-bf96-3e752d59e7b4"]},{"id":"ITEM-2","itemData":{"ISBN":"9782831716886","author":[{"dropping-particle":"","family":"Borrini-feyerabend","given":"Grazia","non-dropping-particle":"","parse-names":false,"suffix":""}],"chapter-number":"24","container-title":"Applications of Key Biodiversity Areas: End-user consultations Applications","editor":[{"dropping-particle":"","family":"Dudley","given":"Nigel","non-dropping-particle":"","parse-names":false,"suffix":""},{"dropping-particle":"","family":"Boucher","given":"Jessica L","non-dropping-particle":"","parse-names":false,"suffix":""},{"dropping-particle":"","family":"Cuttelod","given":"Annavelle","non-dropping-particle":"","parse-names":false,"suffix":""},{"dropping-particle":"","family":"Brooks","given":"Thomas M","non-dropping-particle":"","parse-names":false,"suffix":""},{"dropping-particle":"","family":"Langhammer","given":"Penny F","non-dropping-particle":"","parse-names":false,"suffix":""}],"id":"ITEM-2","issued":{"date-parts":[["2014"]]},"page":"85-87","publisher":"IUCN","title":"Indigenous Peoples’ and Community Conserved Territories and Areas (ICCA) Consortium","type":"chapter"},"uris":["http://www.mendeley.com/documents/?uuid=3eb903db-f7d4-4b97-9e75-b177d4ef3d14"]}],"mendeley":{"formattedCitation":"(Borrini-feyerabend, 2014; Walpole &amp; Annawi, 2011)","plainTextFormattedCitation":"(Borrini-feyerabend, 2014; Walpole &amp; Annawi, 2011)","previouslyFormattedCitation":"(Borrini-feyerabend, 2014; Walpole &amp; Annawi, 2011)"},"properties":{"noteIndex":0},"schema":"https://github.com/citation-style-language/schema/raw/master/csl-citation.json"}</w:instrText>
      </w:r>
      <w:r w:rsidRPr="0008241C">
        <w:rPr>
          <w:sz w:val="22"/>
          <w:szCs w:val="22"/>
        </w:rPr>
        <w:fldChar w:fldCharType="separate"/>
      </w:r>
      <w:r w:rsidRPr="0008241C">
        <w:rPr>
          <w:noProof/>
          <w:sz w:val="22"/>
          <w:szCs w:val="22"/>
        </w:rPr>
        <w:t>(Borrini-feyerabend, 2014; Walpole &amp; Annawi, 2011)</w:t>
      </w:r>
      <w:r w:rsidRPr="0008241C">
        <w:rPr>
          <w:sz w:val="22"/>
          <w:szCs w:val="22"/>
        </w:rPr>
        <w:fldChar w:fldCharType="end"/>
      </w:r>
      <w:r w:rsidRPr="0008241C">
        <w:rPr>
          <w:sz w:val="22"/>
          <w:szCs w:val="22"/>
        </w:rPr>
        <w:t xml:space="preserve">. In India, the </w:t>
      </w:r>
      <w:r w:rsidRPr="0008241C">
        <w:rPr>
          <w:i/>
          <w:sz w:val="22"/>
          <w:szCs w:val="22"/>
        </w:rPr>
        <w:t>Scheduled Tribes and Other Traditional Forest Dwellers</w:t>
      </w:r>
      <w:r w:rsidRPr="0008241C">
        <w:rPr>
          <w:sz w:val="22"/>
          <w:szCs w:val="22"/>
        </w:rPr>
        <w:t xml:space="preserve"> </w:t>
      </w:r>
      <w:r w:rsidRPr="0008241C">
        <w:rPr>
          <w:i/>
          <w:sz w:val="22"/>
          <w:szCs w:val="22"/>
        </w:rPr>
        <w:t>Act 2006</w:t>
      </w:r>
      <w:r w:rsidRPr="0008241C">
        <w:rPr>
          <w:sz w:val="22"/>
          <w:szCs w:val="22"/>
        </w:rPr>
        <w:t xml:space="preserve"> (Recognition of Forest Rights) recognizes various forest rights of tribal communities who have been residing in forests for generations, but whose rights could not be recorded. The rights vested to them include rights to: hold and live in the forest; use, conserve and protect it, get rehabilitated in the case of illegal eviction or forced displacement; receive basic amenities subject to the restrictions imposed to the forests </w:t>
      </w:r>
      <w:r w:rsidRPr="0008241C">
        <w:rPr>
          <w:sz w:val="22"/>
          <w:szCs w:val="22"/>
        </w:rPr>
        <w:fldChar w:fldCharType="begin" w:fldLock="1"/>
      </w:r>
      <w:r w:rsidRPr="0008241C">
        <w:rPr>
          <w:sz w:val="22"/>
          <w:szCs w:val="22"/>
        </w:rPr>
        <w:instrText>ADDIN CSL_CITATION {"citationItems":[{"id":"ITEM-1","itemData":{"ISBN":"9789715618014","author":[{"dropping-particle":"","family":"Perera","given":"Jayantha","non-dropping-particle":"","parse-names":false,"suffix":""}],"container-title":"Land and Cultural Survival: The Communal Land Rights of Indigenous Peoples in Asia","id":"ITEM-1","issued":{"date-parts":[["2009"]]},"number-of-pages":"213-223","title":"Scheduled Tribes and Other Traditional Forest Dwellers (Recognition of Forest Rights) Act 2006: A Charter of Forest Dwellers’ Rights?","type":"report"},"uris":["http://www.mendeley.com/documents/?uuid=cc8690fb-22fe-498b-b491-a6a57c6de3d4"]}],"mendeley":{"formattedCitation":"(Perera, 2009)","plainTextFormattedCitation":"(Perera, 2009)","previouslyFormattedCitation":"(Perera, 2009)"},"properties":{"noteIndex":0},"schema":"https://github.com/citation-style-language/schema/raw/master/csl-citation.json"}</w:instrText>
      </w:r>
      <w:r w:rsidRPr="0008241C">
        <w:rPr>
          <w:sz w:val="22"/>
          <w:szCs w:val="22"/>
        </w:rPr>
        <w:fldChar w:fldCharType="separate"/>
      </w:r>
      <w:r w:rsidRPr="0008241C">
        <w:rPr>
          <w:noProof/>
          <w:sz w:val="22"/>
          <w:szCs w:val="22"/>
        </w:rPr>
        <w:t>(Perera, 2009)</w:t>
      </w:r>
      <w:r w:rsidRPr="0008241C">
        <w:rPr>
          <w:sz w:val="22"/>
          <w:szCs w:val="22"/>
        </w:rPr>
        <w:fldChar w:fldCharType="end"/>
      </w:r>
      <w:r w:rsidRPr="0008241C">
        <w:rPr>
          <w:sz w:val="22"/>
          <w:szCs w:val="22"/>
        </w:rPr>
        <w:t>.</w:t>
      </w:r>
      <w:r w:rsidRPr="0008241C">
        <w:rPr>
          <w:rFonts w:eastAsia="MS Mincho"/>
          <w:sz w:val="22"/>
          <w:szCs w:val="22"/>
          <w:lang w:eastAsia="ja-JP"/>
        </w:rPr>
        <w:t xml:space="preserve"> There has been criticism on its implementation in protected areas, because while </w:t>
      </w:r>
      <w:r w:rsidRPr="0008241C">
        <w:rPr>
          <w:rFonts w:eastAsia="MS Mincho"/>
          <w:i/>
          <w:sz w:val="22"/>
          <w:szCs w:val="22"/>
          <w:lang w:eastAsia="ja-JP"/>
        </w:rPr>
        <w:t>the Act</w:t>
      </w:r>
      <w:r w:rsidRPr="0008241C">
        <w:rPr>
          <w:rFonts w:eastAsia="MS Mincho"/>
          <w:sz w:val="22"/>
          <w:szCs w:val="22"/>
          <w:lang w:eastAsia="ja-JP"/>
        </w:rPr>
        <w:t xml:space="preserve"> empowers communities to protect forests and biodiversity, it can also cause fragmentation of forests, if rights to land and development facilities are claimed in deep forest areas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author":[{"dropping-particle":"","family":"Kothari","given":"Ashish","non-dropping-particle":"","parse-names":false,"suffix":""},{"dropping-particle":"","family":"Pathak","given":"Neema","non-dropping-particle":"","parse-names":false,"suffix":""},{"dropping-particle":"","family":"Bose","given":"Arshiya","non-dropping-particle":"","parse-names":false,"suffix":""}],"chapter-number":"2","container-title":"CRITICAL REVIEW OF SELECTED FOREST-RELATED REGULATORY INITIATIVES: APPLYING A RIGHTS PERSPECTIVE","editor":[{"dropping-particle":"","family":"Scheyvens","given":"Henry","non-dropping-particle":"","parse-names":false,"suffix":""}],"id":"ITEM-1","issued":{"date-parts":[["2011"]]},"page":"19-50","publisher":"Institute for Global Environmental Strategies (IGES)","title":"FORESTS, RIGHTS AND CONSERVATION: FRA ACT 2006, INDIA","type":"chapter"},"uris":["http://www.mendeley.com/documents/?uuid=5d3d9179-32c8-3cff-8eac-dca05188fbb6"]}],"mendeley":{"formattedCitation":"(Kothari &lt;i&gt;et al.&lt;/i&gt;, 2011)","plainTextFormattedCitation":"(Kothari et al., 2011)","previouslyFormattedCitation":"(Kothari &lt;i&gt;et al.&lt;/i&gt;, 2011)"},"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Kothari </w:t>
      </w:r>
      <w:r w:rsidRPr="0008241C">
        <w:rPr>
          <w:rFonts w:eastAsia="MS Mincho"/>
          <w:i/>
          <w:noProof/>
          <w:sz w:val="22"/>
          <w:szCs w:val="22"/>
          <w:lang w:eastAsia="ja-JP"/>
        </w:rPr>
        <w:t>et al.</w:t>
      </w:r>
      <w:r w:rsidRPr="0008241C">
        <w:rPr>
          <w:rFonts w:eastAsia="MS Mincho"/>
          <w:noProof/>
          <w:sz w:val="22"/>
          <w:szCs w:val="22"/>
          <w:lang w:eastAsia="ja-JP"/>
        </w:rPr>
        <w:t>, 2011)</w:t>
      </w:r>
      <w:r w:rsidRPr="0008241C">
        <w:rPr>
          <w:rFonts w:eastAsia="MS Mincho"/>
          <w:sz w:val="22"/>
          <w:szCs w:val="22"/>
          <w:lang w:eastAsia="ja-JP"/>
        </w:rPr>
        <w:fldChar w:fldCharType="end"/>
      </w:r>
      <w:r w:rsidRPr="0008241C">
        <w:rPr>
          <w:sz w:val="22"/>
          <w:szCs w:val="22"/>
        </w:rPr>
        <w:t>.</w:t>
      </w:r>
      <w:r w:rsidRPr="0008241C">
        <w:rPr>
          <w:rFonts w:eastAsia="MS Mincho"/>
          <w:sz w:val="22"/>
          <w:szCs w:val="22"/>
          <w:lang w:eastAsia="ja-JP"/>
        </w:rPr>
        <w:t xml:space="preserve"> </w:t>
      </w:r>
      <w:r w:rsidRPr="0008241C">
        <w:rPr>
          <w:rFonts w:eastAsia="MS Mincho"/>
          <w:i/>
          <w:sz w:val="22"/>
          <w:szCs w:val="22"/>
          <w:lang w:eastAsia="ja-JP"/>
        </w:rPr>
        <w:t>The Act</w:t>
      </w:r>
      <w:r w:rsidRPr="0008241C">
        <w:rPr>
          <w:rFonts w:eastAsia="MS Mincho"/>
          <w:sz w:val="22"/>
          <w:szCs w:val="22"/>
          <w:lang w:eastAsia="ja-JP"/>
        </w:rPr>
        <w:t xml:space="preserve"> , together with, the provisions of the </w:t>
      </w:r>
      <w:r w:rsidRPr="0008241C">
        <w:rPr>
          <w:rFonts w:eastAsia="MS Mincho"/>
          <w:i/>
          <w:sz w:val="22"/>
          <w:szCs w:val="22"/>
          <w:lang w:eastAsia="ja-JP"/>
        </w:rPr>
        <w:t>Wildlife Protection Act</w:t>
      </w:r>
      <w:r w:rsidRPr="0008241C">
        <w:rPr>
          <w:rFonts w:eastAsia="MS Mincho"/>
          <w:sz w:val="22"/>
          <w:szCs w:val="22"/>
          <w:lang w:eastAsia="ja-JP"/>
        </w:rPr>
        <w:t>, as amended in 2006,  provides financial assistance for the voluntary relocation of tribes, and in some cases, can provide positive impacts on conservation.</w:t>
      </w:r>
    </w:p>
    <w:p w14:paraId="5990A052" w14:textId="76655C3B" w:rsidR="00A01204" w:rsidRPr="0008241C" w:rsidRDefault="00A01204" w:rsidP="00A01204">
      <w:pPr>
        <w:rPr>
          <w:rFonts w:eastAsia="MS Mincho"/>
          <w:sz w:val="22"/>
          <w:szCs w:val="22"/>
          <w:lang w:eastAsia="ja-JP"/>
        </w:rPr>
      </w:pPr>
    </w:p>
    <w:p w14:paraId="29903494" w14:textId="77777777" w:rsidR="0008241C" w:rsidRPr="0008241C" w:rsidRDefault="0008241C" w:rsidP="00A01204">
      <w:pPr>
        <w:rPr>
          <w:rFonts w:eastAsia="MS Mincho"/>
          <w:sz w:val="22"/>
          <w:szCs w:val="22"/>
          <w:lang w:eastAsia="ja-JP"/>
        </w:rPr>
      </w:pPr>
    </w:p>
    <w:tbl>
      <w:tblPr>
        <w:tblStyle w:val="TableGrid1"/>
        <w:tblW w:w="0" w:type="auto"/>
        <w:tblLook w:val="04A0" w:firstRow="1" w:lastRow="0" w:firstColumn="1" w:lastColumn="0" w:noHBand="0" w:noVBand="1"/>
      </w:tblPr>
      <w:tblGrid>
        <w:gridCol w:w="9017"/>
      </w:tblGrid>
      <w:tr w:rsidR="00A01204" w:rsidRPr="0008241C" w14:paraId="2700C89F" w14:textId="77777777" w:rsidTr="00642B4F">
        <w:tc>
          <w:tcPr>
            <w:tcW w:w="9228" w:type="dxa"/>
          </w:tcPr>
          <w:p w14:paraId="1C634F52" w14:textId="77777777" w:rsidR="00A01204" w:rsidRPr="0008241C" w:rsidRDefault="00A01204" w:rsidP="00A01204">
            <w:pPr>
              <w:rPr>
                <w:rFonts w:ascii="Times New Roman" w:hAnsi="Times New Roman"/>
                <w:b/>
              </w:rPr>
            </w:pPr>
            <w:r w:rsidRPr="0008241C">
              <w:rPr>
                <w:rFonts w:ascii="Times New Roman" w:hAnsi="Times New Roman"/>
                <w:b/>
              </w:rPr>
              <w:t>Box 2.15 Data on forest ownership</w:t>
            </w:r>
          </w:p>
          <w:p w14:paraId="28E6B4FD" w14:textId="77777777" w:rsidR="00A01204" w:rsidRPr="0008241C" w:rsidRDefault="00A01204" w:rsidP="00A01204">
            <w:pPr>
              <w:rPr>
                <w:rFonts w:ascii="Times New Roman" w:hAnsi="Times New Roman"/>
              </w:rPr>
            </w:pPr>
          </w:p>
          <w:p w14:paraId="35BA0A3A" w14:textId="79B8AE12" w:rsidR="00A01204" w:rsidRPr="0008241C" w:rsidRDefault="00A01204" w:rsidP="00A01204">
            <w:pPr>
              <w:rPr>
                <w:rFonts w:ascii="Times New Roman" w:hAnsi="Times New Roman"/>
              </w:rPr>
            </w:pPr>
            <w:r w:rsidRPr="0008241C">
              <w:rPr>
                <w:rFonts w:ascii="Times New Roman" w:hAnsi="Times New Roman"/>
              </w:rPr>
              <w:t xml:space="preserve">FAO’s Global Forest Resources Assessment </w:t>
            </w:r>
            <w:r w:rsidRPr="0008241C">
              <w:fldChar w:fldCharType="begin" w:fldLock="1"/>
            </w:r>
            <w:r w:rsidRPr="0008241C">
              <w:rPr>
                <w:rFonts w:ascii="Times New Roman" w:hAnsi="Times New Roman"/>
              </w:rPr>
              <w:instrText>ADDIN CSL_CITATION {"citationItems":[{"id":"ITEM-1","itemData":{"ISBN":"9789251088210","abstract":"While the world's forests continue to shrink as populations increase and woodlands are converted to agriculture and other uses, over the past 25 years, the rate of net global deforestation has slowed down by more than 50 per cent, the United Nations Food and Agriculture Organization (FAO) said in a report published today.","author":[{"dropping-particle":"","family":"FAO","given":"","non-dropping-particle":"","parse-names":false,"suffix":""}],"id":"ITEM-1","issued":{"date-parts":[["2015"]]},"number-of-pages":"49","publisher":"Food and Agriculture Organisation of the United Nations","publisher-place":"Rome","title":"Global Forest Resources Assessment 2015: How are the world’s forests changing?","type":"book"},"suppress-author":1,"uris":["http://www.mendeley.com/documents/?uuid=bed95003-792f-48c4-af6f-c8ba6ef4e85a"]}],"mendeley":{"formattedCitation":"(2015a)","plainTextFormattedCitation":"(2015a)","previouslyFormattedCitation":"(2015a)"},"properties":{"noteIndex":0},"schema":"https://github.com/citation-style-language/schema/raw/master/csl-citation.json"}</w:instrText>
            </w:r>
            <w:r w:rsidRPr="0008241C">
              <w:fldChar w:fldCharType="separate"/>
            </w:r>
            <w:r w:rsidRPr="0008241C">
              <w:rPr>
                <w:rFonts w:ascii="Times New Roman" w:hAnsi="Times New Roman"/>
                <w:noProof/>
              </w:rPr>
              <w:t>(2015a)</w:t>
            </w:r>
            <w:r w:rsidRPr="0008241C">
              <w:fldChar w:fldCharType="end"/>
            </w:r>
            <w:r w:rsidRPr="0008241C">
              <w:rPr>
                <w:rFonts w:ascii="Times New Roman" w:hAnsi="Times New Roman"/>
              </w:rPr>
              <w:t>, provides data on forest ownership in most countries and territories (representing more than 70</w:t>
            </w:r>
            <w:r w:rsidR="00C934E9">
              <w:rPr>
                <w:rFonts w:ascii="Times New Roman" w:hAnsi="Times New Roman"/>
              </w:rPr>
              <w:t xml:space="preserve"> per cent</w:t>
            </w:r>
            <w:r w:rsidRPr="0008241C">
              <w:rPr>
                <w:rFonts w:ascii="Times New Roman" w:hAnsi="Times New Roman"/>
              </w:rPr>
              <w:t xml:space="preserve"> in number of countries and territories; 99</w:t>
            </w:r>
            <w:r w:rsidR="00C934E9">
              <w:rPr>
                <w:rFonts w:ascii="Times New Roman" w:hAnsi="Times New Roman"/>
              </w:rPr>
              <w:t xml:space="preserve"> per cent</w:t>
            </w:r>
            <w:r w:rsidRPr="0008241C">
              <w:rPr>
                <w:rFonts w:ascii="Times New Roman" w:hAnsi="Times New Roman"/>
              </w:rPr>
              <w:t xml:space="preserve"> in forest area). In the Asia-Pacific in total, more than 70</w:t>
            </w:r>
            <w:r w:rsidR="00C934E9">
              <w:rPr>
                <w:rFonts w:ascii="Times New Roman" w:hAnsi="Times New Roman"/>
              </w:rPr>
              <w:t xml:space="preserve"> per cent</w:t>
            </w:r>
            <w:r w:rsidRPr="0008241C">
              <w:rPr>
                <w:rFonts w:ascii="Times New Roman" w:hAnsi="Times New Roman"/>
              </w:rPr>
              <w:t xml:space="preserve"> of the forest is under public ownership. South-East Asia and South Asia shows higher public ownership (91</w:t>
            </w:r>
            <w:r w:rsidR="00C934E9">
              <w:rPr>
                <w:rFonts w:ascii="Times New Roman" w:hAnsi="Times New Roman"/>
              </w:rPr>
              <w:t xml:space="preserve"> per cent</w:t>
            </w:r>
            <w:r w:rsidRPr="0008241C">
              <w:rPr>
                <w:rFonts w:ascii="Times New Roman" w:hAnsi="Times New Roman"/>
              </w:rPr>
              <w:t xml:space="preserve"> and 88</w:t>
            </w:r>
            <w:r w:rsidR="00C934E9">
              <w:rPr>
                <w:rFonts w:ascii="Times New Roman" w:hAnsi="Times New Roman"/>
              </w:rPr>
              <w:t xml:space="preserve"> per cent</w:t>
            </w:r>
            <w:r w:rsidRPr="0008241C">
              <w:rPr>
                <w:rFonts w:ascii="Times New Roman" w:hAnsi="Times New Roman"/>
              </w:rPr>
              <w:t>, respectively) whereas East Asia and Oceania has lower public ownership (58</w:t>
            </w:r>
            <w:r w:rsidR="00C934E9">
              <w:rPr>
                <w:rFonts w:ascii="Times New Roman" w:hAnsi="Times New Roman"/>
              </w:rPr>
              <w:t xml:space="preserve"> per cent</w:t>
            </w:r>
            <w:r w:rsidRPr="0008241C">
              <w:rPr>
                <w:rFonts w:ascii="Times New Roman" w:hAnsi="Times New Roman"/>
              </w:rPr>
              <w:t xml:space="preserve"> and 56</w:t>
            </w:r>
            <w:r w:rsidR="00C934E9">
              <w:rPr>
                <w:rFonts w:ascii="Times New Roman" w:hAnsi="Times New Roman"/>
              </w:rPr>
              <w:t xml:space="preserve"> per cent</w:t>
            </w:r>
            <w:r w:rsidRPr="0008241C">
              <w:rPr>
                <w:rFonts w:ascii="Times New Roman" w:hAnsi="Times New Roman"/>
              </w:rPr>
              <w:t>, respectively).</w:t>
            </w:r>
          </w:p>
          <w:p w14:paraId="3D273560" w14:textId="77777777" w:rsidR="00A01204" w:rsidRPr="0008241C" w:rsidRDefault="00A01204" w:rsidP="00A01204">
            <w:pPr>
              <w:rPr>
                <w:rFonts w:ascii="Times New Roman" w:hAnsi="Times New Roman"/>
                <w:lang w:eastAsia="ja-JP"/>
              </w:rPr>
            </w:pPr>
          </w:p>
          <w:p w14:paraId="243789B4" w14:textId="77777777" w:rsidR="00A01204" w:rsidRPr="0008241C" w:rsidRDefault="00A01204" w:rsidP="00A01204">
            <w:pPr>
              <w:rPr>
                <w:rFonts w:ascii="Times New Roman" w:hAnsi="Times New Roman"/>
                <w:lang w:eastAsia="ja-JP"/>
              </w:rPr>
            </w:pPr>
            <w:r w:rsidRPr="0008241C">
              <w:rPr>
                <w:noProof/>
                <w:lang w:val="en-US" w:eastAsia="ja-JP"/>
              </w:rPr>
              <w:drawing>
                <wp:inline distT="0" distB="0" distL="0" distR="0" wp14:anchorId="702602B0" wp14:editId="7D42071B">
                  <wp:extent cx="5377180" cy="2194560"/>
                  <wp:effectExtent l="0" t="0" r="0" b="7620"/>
                  <wp:docPr id="516"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Picture 14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377180" cy="2194560"/>
                          </a:xfrm>
                          <a:prstGeom prst="rect">
                            <a:avLst/>
                          </a:prstGeom>
                          <a:noFill/>
                          <a:ln>
                            <a:noFill/>
                          </a:ln>
                          <a:extLst/>
                        </pic:spPr>
                      </pic:pic>
                    </a:graphicData>
                  </a:graphic>
                </wp:inline>
              </w:drawing>
            </w:r>
          </w:p>
          <w:p w14:paraId="01AA9277"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 xml:space="preserve">Figure 2.36 Forest ownership by subregion in 2010. Source: FAO Global Forest Resources Assessment </w:t>
            </w:r>
            <w:r w:rsidRPr="0008241C">
              <w:rPr>
                <w:b/>
                <w:kern w:val="2"/>
                <w:lang w:eastAsia="ja-JP"/>
              </w:rPr>
              <w:fldChar w:fldCharType="begin" w:fldLock="1"/>
            </w:r>
            <w:r w:rsidRPr="0008241C">
              <w:rPr>
                <w:rFonts w:ascii="Times New Roman" w:hAnsi="Times New Roman"/>
                <w:b/>
                <w:kern w:val="2"/>
                <w:lang w:eastAsia="ja-JP"/>
              </w:rPr>
              <w:instrText>ADDIN CSL_CITATION {"citationItems":[{"id":"ITEM-1","itemData":{"ISBN":"9789251088210","abstract":"While the world's forests continue to shrink as populations increase and woodlands are converted to agriculture and other uses, over the past 25 years, the rate of net global deforestation has slowed down by more than 50 per cent, the United Nations Food and Agriculture Organization (FAO) said in a report published today.","author":[{"dropping-particle":"","family":"FAO","given":"","non-dropping-particle":"","parse-names":false,"suffix":""}],"id":"ITEM-1","issued":{"date-parts":[["2015"]]},"number-of-pages":"49","publisher":"Food and Agriculture Organisation of the United Nations","publisher-place":"Rome","title":"Global Forest Resources Assessment 2015: How are the world’s forests changing?","type":"book"},"suppress-author":1,"uris":["http://www.mendeley.com/documents/?uuid=bed95003-792f-48c4-af6f-c8ba6ef4e85a"]}],"mendeley":{"formattedCitation":"(2015a)","plainTextFormattedCitation":"(2015a)","previouslyFormattedCitation":"(2015a)"},"properties":{"noteIndex":0},"schema":"https://github.com/citation-style-language/schema/raw/master/csl-citation.json"}</w:instrText>
            </w:r>
            <w:r w:rsidRPr="0008241C">
              <w:rPr>
                <w:b/>
                <w:kern w:val="2"/>
                <w:lang w:eastAsia="ja-JP"/>
              </w:rPr>
              <w:fldChar w:fldCharType="separate"/>
            </w:r>
            <w:r w:rsidRPr="0008241C">
              <w:rPr>
                <w:rFonts w:ascii="Times New Roman" w:hAnsi="Times New Roman"/>
                <w:b/>
                <w:noProof/>
                <w:kern w:val="2"/>
                <w:lang w:eastAsia="ja-JP"/>
              </w:rPr>
              <w:t>(2015a)</w:t>
            </w:r>
            <w:r w:rsidRPr="0008241C">
              <w:rPr>
                <w:b/>
                <w:kern w:val="2"/>
                <w:lang w:eastAsia="ja-JP"/>
              </w:rPr>
              <w:fldChar w:fldCharType="end"/>
            </w:r>
            <w:r w:rsidRPr="0008241C">
              <w:rPr>
                <w:rFonts w:ascii="Times New Roman" w:hAnsi="Times New Roman"/>
                <w:b/>
                <w:kern w:val="2"/>
                <w:lang w:eastAsia="ja-JP"/>
              </w:rPr>
              <w:t>.</w:t>
            </w:r>
          </w:p>
          <w:p w14:paraId="07C18B11" w14:textId="77777777" w:rsidR="00A01204" w:rsidRPr="0008241C" w:rsidRDefault="00A01204" w:rsidP="00A01204">
            <w:pPr>
              <w:rPr>
                <w:rFonts w:ascii="Times New Roman" w:hAnsi="Times New Roman"/>
                <w:lang w:eastAsia="ja-JP"/>
              </w:rPr>
            </w:pPr>
          </w:p>
        </w:tc>
      </w:tr>
    </w:tbl>
    <w:p w14:paraId="641D4422" w14:textId="77777777" w:rsidR="00A01204" w:rsidRPr="0008241C" w:rsidRDefault="00A01204" w:rsidP="00A01204">
      <w:pPr>
        <w:rPr>
          <w:sz w:val="22"/>
          <w:szCs w:val="22"/>
          <w:lang w:eastAsia="ja-JP"/>
        </w:rPr>
      </w:pPr>
    </w:p>
    <w:p w14:paraId="51CBA8C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lastRenderedPageBreak/>
        <w:t>Marine rights</w:t>
      </w:r>
    </w:p>
    <w:p w14:paraId="0D16A2FA" w14:textId="77777777" w:rsidR="00A01204" w:rsidRPr="0008241C" w:rsidRDefault="00A01204" w:rsidP="00A01204">
      <w:pPr>
        <w:rPr>
          <w:sz w:val="22"/>
          <w:szCs w:val="22"/>
        </w:rPr>
      </w:pPr>
    </w:p>
    <w:p w14:paraId="38770BA4" w14:textId="77777777" w:rsidR="00A01204" w:rsidRPr="0008241C" w:rsidRDefault="00A01204" w:rsidP="00A01204">
      <w:pPr>
        <w:rPr>
          <w:sz w:val="22"/>
          <w:szCs w:val="22"/>
        </w:rPr>
      </w:pPr>
      <w:r w:rsidRPr="0008241C">
        <w:rPr>
          <w:sz w:val="22"/>
          <w:szCs w:val="22"/>
        </w:rPr>
        <w:t xml:space="preserve">In the marine environment, fishing activities, in many cases, are limited to those who hold fishing rights or licenses. From the perspective of marine resource conservation and economic efficiency, New Zealand and Australia have adapted Individual Transferable Quotas (ITQs) since 1980s. Under this mechanism, the government allocates quotas for designated fish species to individual licensed fishers. In the Pacific Island countries, maritime people held sea tenure rights before colonial intervention. Some countries like Samoa, Fiji, Palau, PNG, Solomon and Vanuatu recognize the indigenous tenure in their over sea space in their statutory law, despite the varying degree of protection of the rights by states. </w:t>
      </w:r>
    </w:p>
    <w:p w14:paraId="4A065C9B" w14:textId="77777777" w:rsidR="00A01204" w:rsidRPr="0008241C" w:rsidRDefault="00A01204" w:rsidP="00A01204">
      <w:pPr>
        <w:rPr>
          <w:sz w:val="22"/>
          <w:szCs w:val="22"/>
        </w:rPr>
      </w:pPr>
    </w:p>
    <w:p w14:paraId="711B91D4" w14:textId="77777777" w:rsidR="00A01204" w:rsidRPr="0008241C" w:rsidRDefault="00A01204" w:rsidP="00A01204">
      <w:pPr>
        <w:rPr>
          <w:sz w:val="22"/>
          <w:szCs w:val="22"/>
        </w:rPr>
      </w:pPr>
      <w:r w:rsidRPr="0008241C">
        <w:rPr>
          <w:sz w:val="22"/>
          <w:szCs w:val="22"/>
        </w:rPr>
        <w:t xml:space="preserve">The importance of community-based management is increasingly being recognized and revitalized in many areas of the Pacific Islands </w:t>
      </w:r>
      <w:r w:rsidRPr="0008241C">
        <w:rPr>
          <w:sz w:val="22"/>
          <w:szCs w:val="22"/>
        </w:rPr>
        <w:fldChar w:fldCharType="begin" w:fldLock="1"/>
      </w:r>
      <w:r w:rsidRPr="0008241C">
        <w:rPr>
          <w:sz w:val="22"/>
          <w:szCs w:val="22"/>
        </w:rPr>
        <w:instrText>ADDIN CSL_CITATION {"citationItems":[{"id":"ITEM-1","itemData":{"DOI":"10.1007/s11160-005-4868-x","ISBN":"0960-3166","ISSN":"09603166","PMID":"16434668","abstract":"This paper outlines the general characteristics of customary sea tenure (CST) in Oceania and identifies areas in which these characteristics overlap with modern rights-based fisheries management systems such as ITQs and CDQs. It also examines the effectiveness of CST regimes at regulating marine resource use and access by focusing on a particular case from the Solomon Islands. The institutional robustness or vulnerability of CST is assessed by examining various performance criteria for two communities in the Roviana Lagoon, Western Solomons. These criteria include people’s (1) settlement patterns in relation to their property, (2) cultural consensus, (3) cultural attitudes with regard to governance and management, and (4) fishing efforts and yields. The results show that a number of historical processes have shaped CST systems into hetero- geneous and dynamic institutions, and that CST regimes can vary even on small geographical scales. Understanding the circumstances in which CST regimes are more likely to be successful has facilitated the design and implementation of co-management fishery prescriptions (MPAs) for protecting particular species and habitats in the region. More generally, the paper proposes that by discerning the effectiveness of local governance institutions at regulating resource use and access – taking into consideration that these are embedded in particular historical and political contexts – we can better predict whether or not an introduced fishery management system will work. This knowledge can also assist in designing hybrid management schemes that cross-fertilize community-based management, modern rights-based fishery management (e.g., ITQs and CDQs), and other government regulations. This integration is particularly relevant when these policies are to be implemented in coastal communities that have or have had traditional rights-based fishery management systems of their own and/or are more socio-culturally homogeneous. Given the long history of failed fishery management, it is now of vital importance to design innovative fishery management prescriptions that integrate natural and social science research more comprehensively.","author":[{"dropping-particle":"","family":"Aswani","given":"Shankar","non-dropping-particle":"","parse-names":false,"suffix":""}],"container-title":"Reviews in Fish Biology and Fisheries","id":"ITEM-1","issue":"3","issued":{"date-parts":[["2005"]]},"page":"285-307","title":"Customary sea tenure in Oceania as a case of rights-based fishery management: Does it work?","type":"article-journal","volume":"15"},"uris":["http://www.mendeley.com/documents/?uuid=d5ce282b-ce1f-4b77-9bf0-424d0000bb56"]},{"id":"ITEM-2","itemData":{"ISSN":"1038-2097","author":[{"dropping-particle":"","family":"Jupiter","given":"Stacy D.","non-dropping-particle":"","parse-names":false,"suffix":""},{"dropping-particle":"","family":"Cohen","given":"Philippa J.","non-dropping-particle":"","parse-names":false,"suffix":""},{"dropping-particle":"","family":"Weeks","given":"Rebecca","non-dropping-particle":"","parse-names":false,"suffix":""},{"dropping-particle":"","family":"Tawake","given":"Alifereti","non-dropping-particle":"","parse-names":false,"suffix":""}],"container-title":"Pacific Conservation Biology","id":"ITEM-2","issue":"August 2015","issued":{"date-parts":[["2014"]]},"page":"165-179","title":"Locally-managed marine areas : Multiple objectives and diverse strategies Locally-managed marine areas : multiple objectives and diverse strategies","type":"article-journal","volume":"20"},"uris":["http://www.mendeley.com/documents/?uuid=d281ce8d-356f-4d65-bd21-7d2dcc7cd608"]}],"mendeley":{"formattedCitation":"(Aswani, 2005; Jupiter &lt;i&gt;et al.&lt;/i&gt;, 2014)","plainTextFormattedCitation":"(Aswani, 2005; Jupiter et al., 2014)","previouslyFormattedCitation":"(Aswani, 2005; Jupit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Aswani, 2005; Jupit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 the Philippines, the rights of indigenous peoples to their ancestral domains, including waters, has been recognized through the </w:t>
      </w:r>
      <w:r w:rsidRPr="0008241C">
        <w:rPr>
          <w:i/>
          <w:sz w:val="22"/>
          <w:szCs w:val="22"/>
        </w:rPr>
        <w:t>Indigenous Peoples Rights Act</w:t>
      </w:r>
      <w:r w:rsidRPr="0008241C">
        <w:rPr>
          <w:sz w:val="22"/>
          <w:szCs w:val="22"/>
        </w:rPr>
        <w:t xml:space="preserve"> (IPRA) and associated regulations since the end of 1990s </w:t>
      </w:r>
      <w:r w:rsidRPr="0008241C">
        <w:rPr>
          <w:sz w:val="22"/>
          <w:szCs w:val="22"/>
        </w:rPr>
        <w:fldChar w:fldCharType="begin" w:fldLock="1"/>
      </w:r>
      <w:r w:rsidRPr="0008241C">
        <w:rPr>
          <w:sz w:val="22"/>
          <w:szCs w:val="22"/>
        </w:rPr>
        <w:instrText>ADDIN CSL_CITATION {"citationItems":[{"id":"ITEM-1","itemData":{"DOI":"10.1016/j.ocecoaman.2012.08.011","ISBN":"0964-5691","ISSN":"09645691","abstract":"The involvement of indigenous peoples in fisheries, and in the management of those fisheries, varies widely around the world, but invariably involves many complex interactions. This paper assesses these interactions using a three-pronged conceptual framework of livelihoods, equity and rights (resource access and management rights, as well as indigenous and aboriginal rights). The framework is applied to examine the experiences of indigenous peoples in Canada and the Philippines regarding access to fishery resources, and participation in fisheries management and policy. These experiences demonstrate the importance of legally recognized rights not only as a key tool in resource management, but also in the pursuit of secure and equitable livelihoods on the part of indigenous peoples. While it is apparent that in some ways, serious mismatches exist between government policy and local livelihood needs, there are also illustrations of positive change in improving the situation of indigenous peoples. © 2012 Elsevier Ltd.","author":[{"dropping-particle":"","family":"Capistrano","given":"Robert Charles G.","non-dropping-particle":"","parse-names":false,"suffix":""},{"dropping-particle":"","family":"Charles","given":"Anthony T.","non-dropping-particle":"","parse-names":false,"suffix":""}],"container-title":"Ocean and Coastal Management","id":"ITEM-1","issued":{"date-parts":[["2012"]]},"title":"Indigenous rights and coastal fisheries: A framework of livelihoods, rights and equity","type":"article-journal"},"uris":["http://www.mendeley.com/documents/?uuid=568400bb-3881-30a2-909e-264968b05321"]}],"mendeley":{"formattedCitation":"(Capistrano &amp; Charles, 2012)","plainTextFormattedCitation":"(Capistrano &amp; Charles, 2012)","previouslyFormattedCitation":"(Capistrano &amp; Charles, 2012)"},"properties":{"noteIndex":0},"schema":"https://github.com/citation-style-language/schema/raw/master/csl-citation.json"}</w:instrText>
      </w:r>
      <w:r w:rsidRPr="0008241C">
        <w:rPr>
          <w:sz w:val="22"/>
          <w:szCs w:val="22"/>
        </w:rPr>
        <w:fldChar w:fldCharType="separate"/>
      </w:r>
      <w:r w:rsidRPr="0008241C">
        <w:rPr>
          <w:noProof/>
          <w:sz w:val="22"/>
          <w:szCs w:val="22"/>
        </w:rPr>
        <w:t>(Capistrano &amp; Charles, 2012)</w:t>
      </w:r>
      <w:r w:rsidRPr="0008241C">
        <w:rPr>
          <w:sz w:val="22"/>
          <w:szCs w:val="22"/>
        </w:rPr>
        <w:fldChar w:fldCharType="end"/>
      </w:r>
      <w:r w:rsidRPr="0008241C">
        <w:rPr>
          <w:sz w:val="22"/>
          <w:szCs w:val="22"/>
        </w:rPr>
        <w:t xml:space="preserve">. In Japan, fishing rights for coastal fisheries are given to the local Fishery Cooperative Associations (FCAs), which are composed of local fishermen in each coastal community that historically have depended on fisheries resources. FCAs establish operational regulations that stipulate restrictions such as, closures of the fishing ground on a seasonal or area basis </w:t>
      </w:r>
      <w:r w:rsidRPr="0008241C">
        <w:rPr>
          <w:sz w:val="22"/>
          <w:szCs w:val="22"/>
        </w:rPr>
        <w:fldChar w:fldCharType="begin" w:fldLock="1"/>
      </w:r>
      <w:r w:rsidRPr="0008241C">
        <w:rPr>
          <w:sz w:val="22"/>
          <w:szCs w:val="22"/>
        </w:rPr>
        <w:instrText>ADDIN CSL_CITATION {"citationItems":[{"id":"ITEM-1","itemData":{"DOI":"10.1016/j.marpol.2004.07.005","ISBN":"0308-597X","ISSN":"0308597X","abstract":"This paper presents the institutional history and features of Japanese coastal fishery management, including the past decade's major legislative developments. In Japan, local resource users have been the principal decision makers in fishery resource management. Under the current Fishery Law, resource conservation is an integral part of resource use. Coordination of fisheries' issues, such as rights/license distribution and local regulations, is achieved by multilevel coordinating organizations. Government and/or research institutes provide support with planning, scientific advice, etc. A brief analysis of Kanagawa Prefecture suggests that the fisheries transaction costs, especially the monitoring, enforcement and compliance costs, are remarkably low. ?? 2004 Elsevier Ltd. All rights reserved.","author":[{"dropping-particle":"","family":"Makino","given":"Mitsutaku","non-dropping-particle":"","parse-names":false,"suffix":""},{"dropping-particle":"","family":"Matsuda","given":"Hiroyuki","non-dropping-particle":"","parse-names":false,"suffix":""}],"container-title":"Marine Policy","id":"ITEM-1","issue":"5","issued":{"date-parts":[["2005"]]},"page":"441-450","title":"Co-management in Japanese coastal fisheries: Institutional features and transaction costs","type":"article-journal","volume":"29"},"uris":["http://www.mendeley.com/documents/?uuid=af4286b3-4235-46bc-b0ec-1a26313fa4f7"]}],"mendeley":{"formattedCitation":"(Makino &amp; Matsuda, 2005)","plainTextFormattedCitation":"(Makino &amp; Matsuda, 2005)","previouslyFormattedCitation":"(Makino &amp; Matsuda, 2005)"},"properties":{"noteIndex":0},"schema":"https://github.com/citation-style-language/schema/raw/master/csl-citation.json"}</w:instrText>
      </w:r>
      <w:r w:rsidRPr="0008241C">
        <w:rPr>
          <w:sz w:val="22"/>
          <w:szCs w:val="22"/>
        </w:rPr>
        <w:fldChar w:fldCharType="separate"/>
      </w:r>
      <w:r w:rsidRPr="0008241C">
        <w:rPr>
          <w:noProof/>
          <w:sz w:val="22"/>
          <w:szCs w:val="22"/>
        </w:rPr>
        <w:t>(Makino &amp; Matsuda, 2005)</w:t>
      </w:r>
      <w:r w:rsidRPr="0008241C">
        <w:rPr>
          <w:sz w:val="22"/>
          <w:szCs w:val="22"/>
        </w:rPr>
        <w:fldChar w:fldCharType="end"/>
      </w:r>
      <w:r w:rsidRPr="0008241C">
        <w:rPr>
          <w:sz w:val="22"/>
          <w:szCs w:val="22"/>
        </w:rPr>
        <w:t>.</w:t>
      </w:r>
    </w:p>
    <w:p w14:paraId="49B664F5" w14:textId="77777777" w:rsidR="00A01204" w:rsidRPr="0008241C" w:rsidRDefault="00A01204" w:rsidP="00A01204">
      <w:pPr>
        <w:rPr>
          <w:sz w:val="26"/>
          <w:szCs w:val="22"/>
        </w:rPr>
      </w:pPr>
    </w:p>
    <w:p w14:paraId="754BD70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25" w:name="_Toc504317157"/>
      <w:bookmarkStart w:id="726" w:name="_Toc504317850"/>
      <w:bookmarkStart w:id="727" w:name="_Toc504321196"/>
      <w:r w:rsidRPr="0008241C">
        <w:rPr>
          <w:b/>
          <w:sz w:val="22"/>
          <w:szCs w:val="24"/>
        </w:rPr>
        <w:t>2.5.2.5</w:t>
      </w:r>
      <w:r w:rsidRPr="0008241C">
        <w:rPr>
          <w:b/>
          <w:sz w:val="22"/>
          <w:szCs w:val="24"/>
        </w:rPr>
        <w:tab/>
        <w:t>Intra and inter-generational equity and fairness</w:t>
      </w:r>
      <w:bookmarkEnd w:id="725"/>
      <w:bookmarkEnd w:id="726"/>
      <w:bookmarkEnd w:id="727"/>
    </w:p>
    <w:p w14:paraId="79861BEF" w14:textId="77777777" w:rsidR="00A01204" w:rsidRPr="0008241C" w:rsidRDefault="00A01204" w:rsidP="00A01204">
      <w:pPr>
        <w:rPr>
          <w:sz w:val="22"/>
          <w:szCs w:val="22"/>
        </w:rPr>
      </w:pPr>
    </w:p>
    <w:p w14:paraId="28EA96BD" w14:textId="77777777" w:rsidR="00A01204" w:rsidRPr="0008241C" w:rsidRDefault="00A01204" w:rsidP="00A01204">
      <w:pPr>
        <w:rPr>
          <w:sz w:val="22"/>
          <w:szCs w:val="22"/>
        </w:rPr>
      </w:pPr>
      <w:r w:rsidRPr="0008241C">
        <w:rPr>
          <w:sz w:val="22"/>
          <w:szCs w:val="22"/>
        </w:rPr>
        <w:t xml:space="preserve">According to Brown Weiss </w:t>
      </w:r>
      <w:r w:rsidRPr="0008241C">
        <w:rPr>
          <w:sz w:val="22"/>
          <w:szCs w:val="22"/>
        </w:rPr>
        <w:fldChar w:fldCharType="begin" w:fldLock="1"/>
      </w:r>
      <w:r w:rsidRPr="0008241C">
        <w:rPr>
          <w:sz w:val="22"/>
          <w:szCs w:val="22"/>
        </w:rPr>
        <w:instrText>ADDIN CSL_CITATION {"citationItems":[{"id":"ITEM-1","itemData":{"DOI":"10.1080/00139157.1990.9929015","ISSN":"0013-9157","author":[{"dropping-particle":"","family":"Weiss","given":"Edith Brown","non-dropping-particle":"","parse-names":false,"suffix":""}],"container-title":"Environment: Science and Policy for Sustainable Development","id":"ITEM-1","issue":"3","issued":{"date-parts":[["1990","4"]]},"page":"6-31","publisher":" Taylor &amp; Francis Group ","title":"In Fairness to Future Generations","type":"article-journal","volume":"32"},"locator":"10","suppress-author":1,"uris":["http://www.mendeley.com/documents/?uuid=4d629452-cafc-3441-a1e1-b2abc4435e43"]}],"mendeley":{"formattedCitation":"(1990, p. 10)","plainTextFormattedCitation":"(1990, p. 10)","previouslyFormattedCitation":"(1990, p. 10)"},"properties":{"noteIndex":0},"schema":"https://github.com/citation-style-language/schema/raw/master/csl-citation.json"}</w:instrText>
      </w:r>
      <w:r w:rsidRPr="0008241C">
        <w:rPr>
          <w:sz w:val="22"/>
          <w:szCs w:val="22"/>
        </w:rPr>
        <w:fldChar w:fldCharType="separate"/>
      </w:r>
      <w:r w:rsidRPr="0008241C">
        <w:rPr>
          <w:noProof/>
          <w:sz w:val="22"/>
          <w:szCs w:val="22"/>
        </w:rPr>
        <w:t>(1990, p. 10)</w:t>
      </w:r>
      <w:r w:rsidRPr="0008241C">
        <w:rPr>
          <w:sz w:val="22"/>
          <w:szCs w:val="22"/>
        </w:rPr>
        <w:fldChar w:fldCharType="end"/>
      </w:r>
      <w:r w:rsidRPr="0008241C">
        <w:rPr>
          <w:sz w:val="22"/>
          <w:szCs w:val="22"/>
        </w:rPr>
        <w:t xml:space="preserve">, “each generation has a right to receive the planet in no worse condition than that of previous generations, to inherit comparable diversity in natural and cultural resources, and to have equitable access to use and secure benefits from the planet”. Inter-generational equity was referred to in the influential 1987 United Nations report, </w:t>
      </w:r>
      <w:r w:rsidRPr="0008241C">
        <w:rPr>
          <w:i/>
          <w:sz w:val="22"/>
          <w:szCs w:val="22"/>
        </w:rPr>
        <w:t xml:space="preserve">Our Common Future, </w:t>
      </w:r>
      <w:r w:rsidRPr="0008241C">
        <w:rPr>
          <w:sz w:val="22"/>
          <w:szCs w:val="22"/>
        </w:rPr>
        <w:t xml:space="preserve">otherwise known as the Brundtland Report. This report defined the term ‘sustainable development’ as development that “meets the needs of the present without compromising the ability of future generations to meet their own needs” </w:t>
      </w:r>
      <w:r w:rsidRPr="0008241C">
        <w:rPr>
          <w:sz w:val="22"/>
          <w:szCs w:val="22"/>
        </w:rPr>
        <w:fldChar w:fldCharType="begin" w:fldLock="1"/>
      </w:r>
      <w:r w:rsidRPr="0008241C">
        <w:rPr>
          <w:sz w:val="22"/>
          <w:szCs w:val="22"/>
        </w:rPr>
        <w:instrText>ADDIN CSL_CITATION {"citationItems":[{"id":"ITEM-1","itemData":{"abstract":"1. The General Assembly, in its resolution 38/161 of 19 December 1983, inter alia, welcomed the establishment of a special commission that should make available a report on environment and the global problematique to the year 2000 and beyond, including proposed strategies for sustainable development. The commission later adopted the name World Commission on Environment and Development. In the same resolution, the Assembly decided that, on matters within the mandate and purview of the United Nations Environment programme, the report of the special commission should in the first instance be considered by the Governing Council of use as basic material in the preparation, for adoption by the Assembly, of the Environmental Perspective to the Year 2000 and Beyond.","author":[{"dropping-particle":"","family":"World Commission on Environment and Development","given":"","non-dropping-particle":"","parse-names":false,"suffix":""}],"id":"ITEM-1","issued":{"date-parts":[["1987"]]},"title":"Our Common Future","type":"report"},"locator":"43","uris":["http://www.mendeley.com/documents/?uuid=a2c48656-de6e-33fb-9a3e-e3fe15b7b6ff"]}],"mendeley":{"formattedCitation":"(World Commission on Environment and Development, 1987, p. 43)","plainTextFormattedCitation":"(World Commission on Environment and Development, 1987, p. 43)","previouslyFormattedCitation":"(World Commission on Environment and Development, 1987, p. 43)"},"properties":{"noteIndex":0},"schema":"https://github.com/citation-style-language/schema/raw/master/csl-citation.json"}</w:instrText>
      </w:r>
      <w:r w:rsidRPr="0008241C">
        <w:rPr>
          <w:sz w:val="22"/>
          <w:szCs w:val="22"/>
        </w:rPr>
        <w:fldChar w:fldCharType="separate"/>
      </w:r>
      <w:r w:rsidRPr="0008241C">
        <w:rPr>
          <w:noProof/>
          <w:sz w:val="22"/>
          <w:szCs w:val="22"/>
        </w:rPr>
        <w:t>(World Commission on Environment and Development, 1987, p. 43)</w:t>
      </w:r>
      <w:r w:rsidRPr="0008241C">
        <w:rPr>
          <w:sz w:val="22"/>
          <w:szCs w:val="22"/>
        </w:rPr>
        <w:fldChar w:fldCharType="end"/>
      </w:r>
      <w:r w:rsidRPr="0008241C">
        <w:rPr>
          <w:sz w:val="22"/>
          <w:szCs w:val="22"/>
        </w:rPr>
        <w:t>. This definition clearly links the key aims of sustainable development to inter-generational equity.</w:t>
      </w:r>
    </w:p>
    <w:p w14:paraId="4AA58E53" w14:textId="77777777" w:rsidR="00A01204" w:rsidRPr="0008241C" w:rsidRDefault="00A01204" w:rsidP="00A01204">
      <w:pPr>
        <w:rPr>
          <w:sz w:val="22"/>
          <w:szCs w:val="22"/>
        </w:rPr>
      </w:pPr>
    </w:p>
    <w:p w14:paraId="4C51F2CC" w14:textId="77777777" w:rsidR="00A01204" w:rsidRPr="0008241C" w:rsidRDefault="00A01204" w:rsidP="00A01204">
      <w:pPr>
        <w:rPr>
          <w:sz w:val="22"/>
          <w:szCs w:val="22"/>
        </w:rPr>
      </w:pPr>
      <w:r w:rsidRPr="0008241C">
        <w:rPr>
          <w:sz w:val="22"/>
          <w:szCs w:val="22"/>
        </w:rPr>
        <w:t xml:space="preserve">Indigenous peoples and religious traditions have historically recognized the need for the protection of natural resources for future generations </w:t>
      </w:r>
      <w:r w:rsidRPr="0008241C">
        <w:rPr>
          <w:sz w:val="22"/>
          <w:szCs w:val="22"/>
        </w:rPr>
        <w:fldChar w:fldCharType="begin" w:fldLock="1"/>
      </w:r>
      <w:r w:rsidRPr="0008241C">
        <w:rPr>
          <w:sz w:val="22"/>
          <w:szCs w:val="22"/>
        </w:rPr>
        <w:instrText>ADDIN CSL_CITATION {"citationItems":[{"id":"ITEM-1","itemData":{"ISBN":"978-1-61229-008-9","author":[{"dropping-particle":"","family":"Davies","given":"Kirsten Jane","non-dropping-particle":"","parse-names":false,"suffix":""}],"id":"ITEM-1","issued":{"date-parts":[["2012"]]},"publisher":"Common Ground Publishing","publisher-place":"Illinois","title":"Intergenerational Democracy: Rethinking Sustainable Development","type":"book"},"uris":["http://www.mendeley.com/documents/?uuid=be149ae4-f9d9-3eeb-8784-43d1cb47f998"]}],"mendeley":{"formattedCitation":"(K. J. Davies, 2012)","plainTextFormattedCitation":"(K. J. Davies, 2012)","previouslyFormattedCitation":"(K. J. Davies, 2012)"},"properties":{"noteIndex":0},"schema":"https://github.com/citation-style-language/schema/raw/master/csl-citation.json"}</w:instrText>
      </w:r>
      <w:r w:rsidRPr="0008241C">
        <w:rPr>
          <w:sz w:val="22"/>
          <w:szCs w:val="22"/>
        </w:rPr>
        <w:fldChar w:fldCharType="separate"/>
      </w:r>
      <w:r w:rsidRPr="0008241C">
        <w:rPr>
          <w:noProof/>
          <w:sz w:val="22"/>
          <w:szCs w:val="22"/>
        </w:rPr>
        <w:t>(K. J. Davies, 2012)</w:t>
      </w:r>
      <w:r w:rsidRPr="0008241C">
        <w:rPr>
          <w:sz w:val="22"/>
          <w:szCs w:val="22"/>
        </w:rPr>
        <w:fldChar w:fldCharType="end"/>
      </w:r>
      <w:r w:rsidRPr="0008241C">
        <w:rPr>
          <w:sz w:val="22"/>
          <w:szCs w:val="22"/>
        </w:rPr>
        <w:t xml:space="preserve">. For example: Pope Francis </w:t>
      </w:r>
      <w:r w:rsidRPr="0008241C">
        <w:rPr>
          <w:sz w:val="22"/>
          <w:szCs w:val="22"/>
        </w:rPr>
        <w:fldChar w:fldCharType="begin" w:fldLock="1"/>
      </w:r>
      <w:r w:rsidRPr="0008241C">
        <w:rPr>
          <w:sz w:val="22"/>
          <w:szCs w:val="22"/>
        </w:rPr>
        <w:instrText>ADDIN CSL_CITATION {"citationItems":[{"id":"ITEM-1","itemData":{"author":[{"dropping-particle":"","family":"Pope Francis","given":"","non-dropping-particle":"","parse-names":false,"suffix":""}],"id":"ITEM-1","issued":{"date-parts":[["2015"]]},"publisher":"The Vatican","title":"Encyclical Letter Laudato Si' of the Holy Father Francis on Care for Our Common Home","type":"article"},"suppress-author":1,"uris":["http://www.mendeley.com/documents/?uuid=971867ed-4f15-395b-bc77-ba43a402ada6"]}],"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in his climate change-focused encyclical </w:t>
      </w:r>
      <w:r w:rsidRPr="0008241C">
        <w:rPr>
          <w:i/>
          <w:sz w:val="22"/>
          <w:szCs w:val="22"/>
        </w:rPr>
        <w:t>On Care for our Common Home</w:t>
      </w:r>
      <w:r w:rsidRPr="0008241C">
        <w:rPr>
          <w:sz w:val="22"/>
          <w:szCs w:val="22"/>
        </w:rPr>
        <w:t xml:space="preserve"> wrote, “Once we start to think about the kind of world we are leaving to future generations, we look at things differently; we realize that the world is a gift which we have freely received and must share with others” </w:t>
      </w:r>
      <w:r w:rsidRPr="0008241C">
        <w:rPr>
          <w:sz w:val="22"/>
          <w:szCs w:val="22"/>
        </w:rPr>
        <w:fldChar w:fldCharType="begin" w:fldLock="1"/>
      </w:r>
      <w:r w:rsidRPr="0008241C">
        <w:rPr>
          <w:sz w:val="22"/>
          <w:szCs w:val="22"/>
        </w:rPr>
        <w:instrText>ADDIN CSL_CITATION {"citationItems":[{"id":"ITEM-1","itemData":{"author":[{"dropping-particle":"","family":"Pope Francis","given":"","non-dropping-particle":"","parse-names":false,"suffix":""}],"id":"ITEM-1","issued":{"date-parts":[["2015"]]},"publisher":"The Vatican","title":"Encyclical Letter Laudato Si' of the Holy Father Francis on Care for Our Common Home","type":"article"},"locator":"159","uris":["http://www.mendeley.com/documents/?uuid=971867ed-4f15-395b-bc77-ba43a402ada6"]}],"mendeley":{"formattedCitation":"(Pope Francis, 2015, p. 159)","plainTextFormattedCitation":"(Pope Francis, 2015, p. 159)","previouslyFormattedCitation":"(Pope Francis, 2015, p. 159)"},"properties":{"noteIndex":0},"schema":"https://github.com/citation-style-language/schema/raw/master/csl-citation.json"}</w:instrText>
      </w:r>
      <w:r w:rsidRPr="0008241C">
        <w:rPr>
          <w:sz w:val="22"/>
          <w:szCs w:val="22"/>
        </w:rPr>
        <w:fldChar w:fldCharType="separate"/>
      </w:r>
      <w:r w:rsidRPr="0008241C">
        <w:rPr>
          <w:noProof/>
          <w:sz w:val="22"/>
          <w:szCs w:val="22"/>
        </w:rPr>
        <w:t>(Pope Francis, 2015, p. 159)</w:t>
      </w:r>
      <w:r w:rsidRPr="0008241C">
        <w:rPr>
          <w:sz w:val="22"/>
          <w:szCs w:val="22"/>
        </w:rPr>
        <w:fldChar w:fldCharType="end"/>
      </w:r>
      <w:r w:rsidRPr="0008241C">
        <w:rPr>
          <w:sz w:val="22"/>
          <w:szCs w:val="22"/>
        </w:rPr>
        <w:t xml:space="preserve">.The Encyclical Letter “On Care for Our Common Home” </w:t>
      </w:r>
      <w:r w:rsidRPr="0008241C">
        <w:rPr>
          <w:sz w:val="22"/>
          <w:szCs w:val="22"/>
        </w:rPr>
        <w:fldChar w:fldCharType="begin" w:fldLock="1"/>
      </w:r>
      <w:r w:rsidRPr="0008241C">
        <w:rPr>
          <w:sz w:val="22"/>
          <w:szCs w:val="22"/>
        </w:rPr>
        <w:instrText>ADDIN CSL_CITATION {"citationItems":[{"id":"ITEM-1","itemData":{"author":[{"dropping-particle":"","family":"Pope Francis","given":"","non-dropping-particle":"","parse-names":false,"suffix":""}],"id":"ITEM-1","issued":{"date-parts":[["2015"]]},"publisher":"The Vatican","title":"Encyclical Letter Laudato Si' of the Holy Father Francis on Care for Our Common Home","type":"article"},"uris":["http://www.mendeley.com/documents/?uuid=971867ed-4f15-395b-bc77-ba43a402ada6"]}],"mendeley":{"formattedCitation":"(Pope Francis, 2015)","plainTextFormattedCitation":"(Pope Francis, 2015)","previouslyFormattedCitation":"(Pope Francis, 2015)"},"properties":{"noteIndex":0},"schema":"https://github.com/citation-style-language/schema/raw/master/csl-citation.json"}</w:instrText>
      </w:r>
      <w:r w:rsidRPr="0008241C">
        <w:rPr>
          <w:sz w:val="22"/>
          <w:szCs w:val="22"/>
        </w:rPr>
        <w:fldChar w:fldCharType="separate"/>
      </w:r>
      <w:r w:rsidRPr="0008241C">
        <w:rPr>
          <w:noProof/>
          <w:sz w:val="22"/>
          <w:szCs w:val="22"/>
        </w:rPr>
        <w:t>(Pope Francis, 2015)</w:t>
      </w:r>
      <w:r w:rsidRPr="0008241C">
        <w:rPr>
          <w:sz w:val="22"/>
          <w:szCs w:val="22"/>
        </w:rPr>
        <w:fldChar w:fldCharType="end"/>
      </w:r>
      <w:r w:rsidRPr="0008241C">
        <w:rPr>
          <w:sz w:val="22"/>
          <w:szCs w:val="22"/>
        </w:rPr>
        <w:t xml:space="preserve"> addressed inter-generational equity and the loss of biodiversity. It argued for the importance of the option values of biodiversity: "The loss of forests and woodlands entails the loss of species which may constitute extremely important resources in the future, not only for food but also for curing disease and other uses. Different species contain genes, which could be key resources in years ahead for meeting human needs and regulating environmental problems” </w:t>
      </w:r>
      <w:r w:rsidRPr="0008241C">
        <w:rPr>
          <w:sz w:val="22"/>
          <w:szCs w:val="22"/>
        </w:rPr>
        <w:fldChar w:fldCharType="begin" w:fldLock="1"/>
      </w:r>
      <w:r w:rsidRPr="0008241C">
        <w:rPr>
          <w:sz w:val="22"/>
          <w:szCs w:val="22"/>
        </w:rPr>
        <w:instrText>ADDIN CSL_CITATION {"citationItems":[{"id":"ITEM-1","itemData":{"author":[{"dropping-particle":"","family":"Pope Francis","given":"","non-dropping-particle":"","parse-names":false,"suffix":""}],"id":"ITEM-1","issued":{"date-parts":[["2015"]]},"publisher":"The Vatican","title":"Encyclical Letter Laudato Si' of the Holy Father Francis on Care for Our Common Home","type":"article"},"label":"paragraph","locator":"32, 33","uris":["http://www.mendeley.com/documents/?uuid=971867ed-4f15-395b-bc77-ba43a402ada6"]}],"mendeley":{"formattedCitation":"(Pope Francis, 2015, paras. 32, 33)","plainTextFormattedCitation":"(Pope Francis, 2015, paras. 32, 33)","previouslyFormattedCitation":"(Pope Francis, 2015, paras. 32, 33)"},"properties":{"noteIndex":0},"schema":"https://github.com/citation-style-language/schema/raw/master/csl-citation.json"}</w:instrText>
      </w:r>
      <w:r w:rsidRPr="0008241C">
        <w:rPr>
          <w:sz w:val="22"/>
          <w:szCs w:val="22"/>
        </w:rPr>
        <w:fldChar w:fldCharType="separate"/>
      </w:r>
      <w:r w:rsidRPr="0008241C">
        <w:rPr>
          <w:noProof/>
          <w:sz w:val="22"/>
          <w:szCs w:val="22"/>
        </w:rPr>
        <w:t>(Pope Francis, 2015, paras. 32, 33)</w:t>
      </w:r>
      <w:r w:rsidRPr="0008241C">
        <w:rPr>
          <w:sz w:val="22"/>
          <w:szCs w:val="22"/>
        </w:rPr>
        <w:fldChar w:fldCharType="end"/>
      </w:r>
      <w:r w:rsidRPr="0008241C">
        <w:rPr>
          <w:sz w:val="22"/>
          <w:szCs w:val="22"/>
        </w:rPr>
        <w:t>.</w:t>
      </w:r>
    </w:p>
    <w:p w14:paraId="7EDC647B" w14:textId="77777777" w:rsidR="00A01204" w:rsidRPr="0008241C" w:rsidRDefault="00A01204" w:rsidP="00A01204">
      <w:pPr>
        <w:rPr>
          <w:sz w:val="22"/>
          <w:szCs w:val="22"/>
        </w:rPr>
      </w:pPr>
    </w:p>
    <w:p w14:paraId="6807C3DC" w14:textId="77777777" w:rsidR="00A01204" w:rsidRPr="0008241C" w:rsidRDefault="00A01204" w:rsidP="00A01204">
      <w:pPr>
        <w:rPr>
          <w:sz w:val="22"/>
          <w:szCs w:val="22"/>
        </w:rPr>
      </w:pPr>
      <w:r w:rsidRPr="0008241C">
        <w:rPr>
          <w:sz w:val="22"/>
          <w:szCs w:val="22"/>
        </w:rPr>
        <w:t xml:space="preserve">Young conservation leaders are well placed to help create change as they bring new values and ways of thinking that can influence significant debates of national or international importance </w:t>
      </w:r>
      <w:r w:rsidRPr="0008241C">
        <w:rPr>
          <w:sz w:val="22"/>
          <w:szCs w:val="22"/>
        </w:rPr>
        <w:fldChar w:fldCharType="begin" w:fldLock="1"/>
      </w:r>
      <w:r w:rsidRPr="0008241C">
        <w:rPr>
          <w:sz w:val="22"/>
          <w:szCs w:val="22"/>
        </w:rPr>
        <w:instrText>ADDIN CSL_CITATION {"citationItems":[{"id":"ITEM-1","itemData":{"DOI":"10.1016/J.FUTURES.2015.01.006","ISSN":"0016-3287","abstract":"This paper provides a framework for evaluating youth-led social change. The framework considers: seven topics (e.g., environment, human health and safety, and education); nine engagement types (e.g., volunteerism, research and innovation, and political engagement); six organizational types (e.g., advisory body, social enterprise, and individual); three strategies (socialization, influence, and power); and three scales of impacts (individual, community/inter-organizational, and national/international). Using this framework, empirical research provides evidence of how youth – defined as young people 15–24 years of age – have been agents of change in Canada over the 35 years from 1978 to 2012. A media content analysis of 264 articles, combined with frequency and chi-square tests, were completed to study the factors and the relationships among them. The results show a strong relationship between the impact and the strategy, topic, engagement type, and organizational type. The results also show a strong relationship between the strategy and the impact, engagement type and organizational type. The findings have implications for youth leaders and those who advocate for, work with, support, and educate them, and for those interested in evaluating social change efforts.","author":[{"dropping-particle":"","family":"Ho","given":"Elaine","non-dropping-particle":"","parse-names":false,"suffix":""},{"dropping-particle":"","family":"Clarke","given":"Amelia","non-dropping-particle":"","parse-names":false,"suffix":""},{"dropping-particle":"","family":"Dougherty","given":"Ilona","non-dropping-particle":"","parse-names":false,"suffix":""}],"container-title":"Futures","id":"ITEM-1","issued":{"date-parts":[["2015","3","1"]]},"page":"52-62","publisher":"Pergamon","title":"Youth-led social change: Topics, engagement types, organizational types, strategies, and impacts","type":"article-journal","volume":"67"},"uris":["http://www.mendeley.com/documents/?uuid=664034a2-4834-3d41-85db-b5a926931c44"]}],"mendeley":{"formattedCitation":"(E. Ho &lt;i&gt;et al.&lt;/i&gt;, 2015)","plainTextFormattedCitation":"(E. Ho et al., 2015)","previouslyFormattedCitation":"(E. H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 H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effective participation of youth at the Global Landscapes Forum affirmed that young people want to be listened to and taken seriously in matters that affect them </w:t>
      </w:r>
      <w:r w:rsidRPr="0008241C">
        <w:rPr>
          <w:sz w:val="22"/>
          <w:szCs w:val="22"/>
        </w:rPr>
        <w:fldChar w:fldCharType="begin" w:fldLock="1"/>
      </w:r>
      <w:r w:rsidRPr="0008241C">
        <w:rPr>
          <w:sz w:val="22"/>
          <w:szCs w:val="22"/>
        </w:rPr>
        <w:instrText>ADDIN CSL_CITATION {"citationItems":[{"id":"ITEM-1","itemData":{"author":[{"dropping-particle":"","family":"GLF","given":"","non-dropping-particle":"","parse-names":false,"suffix":""}],"container-title":"20th conference of the Parties to the UN Framework Convention on Climate Change (COP20)","id":"ITEM-1","issued":{"date-parts":[["2014"]]},"publisher":"Global Landscapes Forum Publication","publisher-place":"Lima, Peru","title":"Building cross-cutting skills and landscapes knowledge for effective youth leadership","type":"article"},"uris":["http://www.mendeley.com/documents/?uuid=e7a88769-69d6-3ba8-9375-e790e68729f1"]}],"mendeley":{"formattedCitation":"(GLF, 2014)","plainTextFormattedCitation":"(GLF, 2014)","previouslyFormattedCitation":"(GLF, 2014)"},"properties":{"noteIndex":0},"schema":"https://github.com/citation-style-language/schema/raw/master/csl-citation.json"}</w:instrText>
      </w:r>
      <w:r w:rsidRPr="0008241C">
        <w:rPr>
          <w:sz w:val="22"/>
          <w:szCs w:val="22"/>
        </w:rPr>
        <w:fldChar w:fldCharType="separate"/>
      </w:r>
      <w:r w:rsidRPr="0008241C">
        <w:rPr>
          <w:noProof/>
          <w:sz w:val="22"/>
          <w:szCs w:val="22"/>
        </w:rPr>
        <w:t>(GLF, 2014)</w:t>
      </w:r>
      <w:r w:rsidRPr="0008241C">
        <w:rPr>
          <w:sz w:val="22"/>
          <w:szCs w:val="22"/>
        </w:rPr>
        <w:fldChar w:fldCharType="end"/>
      </w:r>
      <w:r w:rsidRPr="0008241C">
        <w:rPr>
          <w:sz w:val="22"/>
          <w:szCs w:val="22"/>
        </w:rPr>
        <w:t>.</w:t>
      </w:r>
    </w:p>
    <w:p w14:paraId="0CF1AE75" w14:textId="77777777" w:rsidR="00A01204" w:rsidRPr="0008241C" w:rsidRDefault="00A01204" w:rsidP="00A01204">
      <w:pPr>
        <w:rPr>
          <w:sz w:val="22"/>
          <w:szCs w:val="22"/>
        </w:rPr>
      </w:pPr>
      <w:r w:rsidRPr="0008241C">
        <w:rPr>
          <w:sz w:val="22"/>
          <w:szCs w:val="22"/>
        </w:rPr>
        <w:t xml:space="preserve">Despite their input, however, there is still a risk that young leaders are increasingly feeling disenfranchised from decision-making processes </w:t>
      </w:r>
      <w:r w:rsidRPr="0008241C">
        <w:rPr>
          <w:sz w:val="22"/>
          <w:szCs w:val="22"/>
        </w:rPr>
        <w:fldChar w:fldCharType="begin" w:fldLock="1"/>
      </w:r>
      <w:r w:rsidRPr="0008241C">
        <w:rPr>
          <w:sz w:val="22"/>
          <w:szCs w:val="22"/>
        </w:rPr>
        <w:instrText>ADDIN CSL_CITATION {"citationItems":[{"id":"ITEM-1","itemData":{"DOI":"10.1016/J.FUTURES.2015.01.006","ISSN":"0016-3287","abstract":"This paper provides a framework for evaluating youth-led social change. The framework considers: seven topics (e.g., environment, human health and safety, and education); nine engagement types (e.g., volunteerism, research and innovation, and political engagement); six organizational types (e.g., advisory body, social enterprise, and individual); three strategies (socialization, influence, and power); and three scales of impacts (individual, community/inter-organizational, and national/international). Using this framework, empirical research provides evidence of how youth – defined as young people 15–24 years of age – have been agents of change in Canada over the 35 years from 1978 to 2012. A media content analysis of 264 articles, combined with frequency and chi-square tests, were completed to study the factors and the relationships among them. The results show a strong relationship between the impact and the strategy, topic, engagement type, and organizational type. The results also show a strong relationship between the strategy and the impact, engagement type and organizational type. The findings have implications for youth leaders and those who advocate for, work with, support, and educate them, and for those interested in evaluating social change efforts.","author":[{"dropping-particle":"","family":"Ho","given":"Elaine","non-dropping-particle":"","parse-names":false,"suffix":""},{"dropping-particle":"","family":"Clarke","given":"Amelia","non-dropping-particle":"","parse-names":false,"suffix":""},{"dropping-particle":"","family":"Dougherty","given":"Ilona","non-dropping-particle":"","parse-names":false,"suffix":""}],"container-title":"Futures","id":"ITEM-1","issued":{"date-parts":[["2015","3","1"]]},"page":"52-62","publisher":"Pergamon","title":"Youth-led social change: Topics, engagement types, organizational types, strategies, and impacts","type":"article-journal","volume":"67"},"uris":["http://www.mendeley.com/documents/?uuid=664034a2-4834-3d41-85db-b5a926931c44"]}],"mendeley":{"formattedCitation":"(E. Ho &lt;i&gt;et al.&lt;/i&gt;, 2015)","plainTextFormattedCitation":"(E. Ho et al., 2015)","previouslyFormattedCitation":"(E. H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 H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2EBE88AF" w14:textId="77777777" w:rsidR="00A01204" w:rsidRPr="0008241C" w:rsidRDefault="00A01204" w:rsidP="00A01204">
      <w:pPr>
        <w:rPr>
          <w:sz w:val="22"/>
          <w:szCs w:val="22"/>
        </w:rPr>
      </w:pPr>
    </w:p>
    <w:p w14:paraId="5E8E74AB" w14:textId="77777777" w:rsidR="00A01204" w:rsidRPr="0008241C" w:rsidRDefault="0005760A" w:rsidP="00A01204">
      <w:pPr>
        <w:rPr>
          <w:sz w:val="22"/>
          <w:szCs w:val="22"/>
        </w:rPr>
      </w:pPr>
      <w:hyperlink r:id="rId122">
        <w:r w:rsidR="00A01204" w:rsidRPr="0008241C">
          <w:rPr>
            <w:sz w:val="22"/>
            <w:szCs w:val="22"/>
            <w:u w:val="single"/>
          </w:rPr>
          <w:t>IUCN Resolution 4.098</w:t>
        </w:r>
      </w:hyperlink>
      <w:r w:rsidR="00A01204" w:rsidRPr="0008241C">
        <w:rPr>
          <w:sz w:val="22"/>
          <w:szCs w:val="22"/>
          <w:u w:val="single"/>
        </w:rPr>
        <w:t xml:space="preserve"> </w:t>
      </w:r>
      <w:r w:rsidR="00A01204" w:rsidRPr="0008241C">
        <w:rPr>
          <w:sz w:val="22"/>
          <w:szCs w:val="22"/>
          <w:u w:val="single"/>
        </w:rPr>
        <w:fldChar w:fldCharType="begin" w:fldLock="1"/>
      </w:r>
      <w:r w:rsidR="00A01204" w:rsidRPr="0008241C">
        <w:rPr>
          <w:sz w:val="22"/>
          <w:szCs w:val="22"/>
          <w:u w:val="single"/>
        </w:rPr>
        <w:instrText>ADDIN CSL_CITATION {"citationItems":[{"id":"ITEM-1","itemData":{"author":[{"dropping-particle":"","family":"IUCN","given":"","non-dropping-particle":"","parse-names":false,"suffix":""}],"id":"ITEM-1","issue":"October","issued":{"date-parts":[["2008"]]},"title":"Resolution 4.098 Intergenerational partnerships: fostering ethical leadership for a just, sustainable and peaceful world","type":"article"},"uris":["http://www.mendeley.com/documents/?uuid=d0660728-93c4-405e-be52-339122c31006"]}],"mendeley":{"formattedCitation":"(IUCN, 2008)","plainTextFormattedCitation":"(IUCN, 2008)","previouslyFormattedCitation":"(IUCN, 2008)"},"properties":{"noteIndex":0},"schema":"https://github.com/citation-style-language/schema/raw/master/csl-citation.json"}</w:instrText>
      </w:r>
      <w:r w:rsidR="00A01204" w:rsidRPr="0008241C">
        <w:rPr>
          <w:sz w:val="22"/>
          <w:szCs w:val="22"/>
          <w:u w:val="single"/>
        </w:rPr>
        <w:fldChar w:fldCharType="separate"/>
      </w:r>
      <w:r w:rsidR="00A01204" w:rsidRPr="0008241C">
        <w:rPr>
          <w:noProof/>
          <w:sz w:val="22"/>
          <w:szCs w:val="22"/>
        </w:rPr>
        <w:t>(IUCN, 2008)</w:t>
      </w:r>
      <w:r w:rsidR="00A01204" w:rsidRPr="0008241C">
        <w:rPr>
          <w:sz w:val="22"/>
          <w:szCs w:val="22"/>
          <w:u w:val="single"/>
        </w:rPr>
        <w:fldChar w:fldCharType="end"/>
      </w:r>
      <w:r w:rsidR="00A01204" w:rsidRPr="0008241C">
        <w:rPr>
          <w:sz w:val="22"/>
          <w:szCs w:val="22"/>
        </w:rPr>
        <w:t xml:space="preserve"> on Intergenerational Partnership (IPS) provides an  example of  members of young professionals groups joining together with senior colleagues to form the IPS Task </w:t>
      </w:r>
      <w:r w:rsidR="00A01204" w:rsidRPr="0008241C">
        <w:rPr>
          <w:sz w:val="22"/>
          <w:szCs w:val="22"/>
        </w:rPr>
        <w:lastRenderedPageBreak/>
        <w:t xml:space="preserve">Force (September 2011) to promote youth engagement and intergenerational partnership to deliver the IUCN’s vision of a world that is just and one that conserves and values biodiversity. </w:t>
      </w:r>
    </w:p>
    <w:p w14:paraId="1A1EAED2" w14:textId="77777777" w:rsidR="00A01204" w:rsidRPr="0008241C" w:rsidRDefault="00A01204" w:rsidP="00A01204">
      <w:pPr>
        <w:rPr>
          <w:sz w:val="22"/>
          <w:szCs w:val="22"/>
        </w:rPr>
      </w:pPr>
    </w:p>
    <w:p w14:paraId="26257AF1" w14:textId="77777777" w:rsidR="00A01204" w:rsidRPr="0008241C" w:rsidRDefault="00A01204" w:rsidP="00A01204">
      <w:pPr>
        <w:rPr>
          <w:sz w:val="22"/>
          <w:szCs w:val="22"/>
        </w:rPr>
      </w:pPr>
      <w:r w:rsidRPr="0008241C">
        <w:rPr>
          <w:sz w:val="22"/>
          <w:szCs w:val="22"/>
        </w:rPr>
        <w:t>Across the Asia-Pacific, legal systems are increasingly being challenged to address community concerns surrounding intergenerational equity, such as the following Philippines case study.</w:t>
      </w:r>
    </w:p>
    <w:p w14:paraId="06EA426D"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4AF9086F" w14:textId="77777777" w:rsidTr="00642B4F">
        <w:tc>
          <w:tcPr>
            <w:tcW w:w="9228" w:type="dxa"/>
          </w:tcPr>
          <w:p w14:paraId="6402FF07" w14:textId="77777777" w:rsidR="00A01204" w:rsidRPr="0008241C" w:rsidRDefault="00A01204" w:rsidP="00A01204">
            <w:pPr>
              <w:rPr>
                <w:rFonts w:ascii="Times New Roman" w:hAnsi="Times New Roman"/>
              </w:rPr>
            </w:pPr>
            <w:r w:rsidRPr="0008241C">
              <w:rPr>
                <w:rFonts w:ascii="Times New Roman" w:hAnsi="Times New Roman"/>
                <w:b/>
              </w:rPr>
              <w:t xml:space="preserve">Box 2.16 Case study - intergenerational equity </w:t>
            </w:r>
            <w:r w:rsidRPr="0008241C">
              <w:rPr>
                <w:rFonts w:ascii="Times New Roman" w:hAnsi="Times New Roman"/>
                <w:b/>
                <w:i/>
              </w:rPr>
              <w:t>Oposa v. Factoran</w:t>
            </w:r>
            <w:r w:rsidRPr="0008241C">
              <w:rPr>
                <w:rFonts w:ascii="Times New Roman" w:hAnsi="Times New Roman"/>
                <w:b/>
              </w:rPr>
              <w:t>.</w:t>
            </w:r>
          </w:p>
          <w:p w14:paraId="61FE888E" w14:textId="77777777" w:rsidR="00A01204" w:rsidRPr="0008241C" w:rsidRDefault="00A01204" w:rsidP="00A01204">
            <w:pPr>
              <w:rPr>
                <w:rFonts w:ascii="Times New Roman" w:hAnsi="Times New Roman"/>
                <w:sz w:val="21"/>
              </w:rPr>
            </w:pPr>
          </w:p>
          <w:p w14:paraId="7CC9A7B1" w14:textId="77777777" w:rsidR="00A01204" w:rsidRPr="0008241C" w:rsidRDefault="00A01204" w:rsidP="00A01204">
            <w:pPr>
              <w:rPr>
                <w:rFonts w:ascii="Times New Roman" w:hAnsi="Times New Roman"/>
              </w:rPr>
            </w:pPr>
            <w:r w:rsidRPr="0008241C">
              <w:rPr>
                <w:rFonts w:ascii="Times New Roman" w:hAnsi="Times New Roman"/>
              </w:rPr>
              <w:t xml:space="preserve">A group of 43 Filipino children in 1992, in their capacity as their own representatives and also for the future generations, filed a case against the Secretary of the Department of Environment and Natural Resources, Government of Philippines, to draw attention to the management of public forest land. As approximately, 100,000 hectares of national forest was being logged each year, the children sought to oppose further deforestation, on the grounds that continued logging would violate their right to live in a healthy environment under the Filipino Constitution, and that deforestation would cause irrevresible damage to themselves and to future generations. In the first instance, the case was turned down on the argument that the children, as petitioners, were not deemed to have the legal standing to sue in court. This ruling was overturned by the Philippines Supreme Court on the grounds of inter-generational responsibility and with regard to statistical evidence presented regarding the extent of forest cover necessary to maintain a healthy environment for present and future generations. Whilst the case was at appeal, a new law was passed by the Philippines Government to protect all remaining virgin forest within national protected areas </w:t>
            </w:r>
            <w:r w:rsidRPr="0008241C">
              <w:rPr>
                <w:i/>
              </w:rPr>
              <w:fldChar w:fldCharType="begin" w:fldLock="1"/>
            </w:r>
            <w:r w:rsidRPr="0008241C">
              <w:rPr>
                <w:rFonts w:ascii="Times New Roman" w:hAnsi="Times New Roman"/>
                <w:i/>
              </w:rPr>
              <w:instrText>ADDIN CSL_CITATION {"citationItems":[{"id":"ITEM-1","itemData":{"author":[{"dropping-particle":"","family":"Oposa v. Factoran","given":"","non-dropping-particle":"","parse-names":false,"suffix":""}],"id":"ITEM-1","issued":{"date-parts":[["1994"]]},"title":"224 SCRA 792 (1993); reprinted in 33 ILM 173 (1994)","type":"article"},"uris":["http://www.mendeley.com/documents/?uuid=5bf0afb8-24f2-4947-bc67-9dedc02eafec"]}],"mendeley":{"formattedCitation":"(Oposa v. Factoran, 1994)","plainTextFormattedCitation":"(Oposa v. Factoran, 1994)","previouslyFormattedCitation":"(Oposa v. Factoran, 1994)"},"properties":{"noteIndex":0},"schema":"https://github.com/citation-style-language/schema/raw/master/csl-citation.json"}</w:instrText>
            </w:r>
            <w:r w:rsidRPr="0008241C">
              <w:rPr>
                <w:i/>
              </w:rPr>
              <w:fldChar w:fldCharType="separate"/>
            </w:r>
            <w:r w:rsidRPr="0008241C">
              <w:rPr>
                <w:rFonts w:ascii="Times New Roman" w:hAnsi="Times New Roman"/>
                <w:noProof/>
              </w:rPr>
              <w:t>(Oposa v. Factoran, 1994)</w:t>
            </w:r>
            <w:r w:rsidRPr="0008241C">
              <w:rPr>
                <w:i/>
              </w:rPr>
              <w:fldChar w:fldCharType="end"/>
            </w:r>
            <w:r w:rsidRPr="0008241C">
              <w:rPr>
                <w:rFonts w:ascii="Times New Roman" w:hAnsi="Times New Roman"/>
              </w:rPr>
              <w:t>.</w:t>
            </w:r>
          </w:p>
          <w:p w14:paraId="5F333805" w14:textId="77777777" w:rsidR="00A01204" w:rsidRPr="0008241C" w:rsidRDefault="00A01204" w:rsidP="00A01204">
            <w:pPr>
              <w:rPr>
                <w:rFonts w:ascii="Times New Roman" w:hAnsi="Times New Roman"/>
              </w:rPr>
            </w:pPr>
          </w:p>
        </w:tc>
      </w:tr>
    </w:tbl>
    <w:p w14:paraId="4EC56463" w14:textId="729089F8" w:rsidR="00A01204" w:rsidRDefault="00A01204" w:rsidP="00A01204">
      <w:pPr>
        <w:rPr>
          <w:sz w:val="22"/>
          <w:szCs w:val="22"/>
        </w:rPr>
      </w:pPr>
    </w:p>
    <w:p w14:paraId="2E09F465" w14:textId="77777777" w:rsidR="006D6CC6" w:rsidRPr="0008241C" w:rsidRDefault="006D6CC6" w:rsidP="00A01204">
      <w:pPr>
        <w:rPr>
          <w:sz w:val="22"/>
          <w:szCs w:val="22"/>
        </w:rPr>
      </w:pPr>
    </w:p>
    <w:p w14:paraId="05A9108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28" w:name="_Toc504317158"/>
      <w:bookmarkStart w:id="729" w:name="_Toc504317851"/>
      <w:bookmarkStart w:id="730" w:name="_Toc504321197"/>
      <w:r w:rsidRPr="0008241C">
        <w:rPr>
          <w:b/>
          <w:sz w:val="22"/>
          <w:szCs w:val="24"/>
        </w:rPr>
        <w:t>2.5.2.6</w:t>
      </w:r>
      <w:r w:rsidRPr="0008241C">
        <w:rPr>
          <w:b/>
          <w:sz w:val="22"/>
          <w:szCs w:val="24"/>
        </w:rPr>
        <w:tab/>
        <w:t>Citizen science and environmental volunteerism</w:t>
      </w:r>
      <w:bookmarkEnd w:id="728"/>
      <w:bookmarkEnd w:id="729"/>
      <w:bookmarkEnd w:id="730"/>
    </w:p>
    <w:p w14:paraId="41EC7186" w14:textId="77777777" w:rsidR="00A01204" w:rsidRPr="0008241C" w:rsidRDefault="00A01204" w:rsidP="00A01204">
      <w:pPr>
        <w:rPr>
          <w:sz w:val="22"/>
          <w:szCs w:val="22"/>
        </w:rPr>
      </w:pPr>
    </w:p>
    <w:p w14:paraId="26CBF108" w14:textId="77777777" w:rsidR="00A01204" w:rsidRPr="0008241C" w:rsidRDefault="00A01204" w:rsidP="00A01204">
      <w:pPr>
        <w:rPr>
          <w:sz w:val="22"/>
          <w:szCs w:val="22"/>
        </w:rPr>
      </w:pPr>
      <w:r w:rsidRPr="0008241C">
        <w:rPr>
          <w:sz w:val="22"/>
          <w:szCs w:val="22"/>
        </w:rPr>
        <w:t xml:space="preserve">Citizen science can also be understood as the citizen volunteers involved in environmental development and environmental protection </w:t>
      </w:r>
      <w:r w:rsidRPr="0008241C">
        <w:rPr>
          <w:sz w:val="22"/>
          <w:szCs w:val="22"/>
        </w:rPr>
        <w:fldChar w:fldCharType="begin" w:fldLock="1"/>
      </w:r>
      <w:r w:rsidRPr="0008241C">
        <w:rPr>
          <w:sz w:val="22"/>
          <w:szCs w:val="22"/>
        </w:rPr>
        <w:instrText>ADDIN CSL_CITATION {"citationItems":[{"id":"ITEM-1","itemData":{"author":[{"dropping-particle":"","family":"Wiggins","given":"A.","non-dropping-particle":"","parse-names":false,"suffix":""},{"dropping-particle":"","family":"Crowston","given":"K.","non-dropping-particle":"","parse-names":false,"suffix":""}],"container-title":"44th Hawaii International Conference on System Sciences","id":"ITEM-1","issued":{"date-parts":[["2011"]]},"page":"1-10","title":"From Conservation to Crowd sourcing: A Typology of Citizen Science","type":"paper-conference"},"uris":["http://www.mendeley.com/documents/?uuid=f23afe1f-88a8-3836-8b12-8383cac3b8ea"]}],"mendeley":{"formattedCitation":"(Wiggins &amp; Crowston, 2011)","plainTextFormattedCitation":"(Wiggins &amp; Crowston, 2011)","previouslyFormattedCitation":"(Wiggins &amp; Crowston, 2011)"},"properties":{"noteIndex":0},"schema":"https://github.com/citation-style-language/schema/raw/master/csl-citation.json"}</w:instrText>
      </w:r>
      <w:r w:rsidRPr="0008241C">
        <w:rPr>
          <w:sz w:val="22"/>
          <w:szCs w:val="22"/>
        </w:rPr>
        <w:fldChar w:fldCharType="separate"/>
      </w:r>
      <w:r w:rsidRPr="0008241C">
        <w:rPr>
          <w:noProof/>
          <w:sz w:val="22"/>
          <w:szCs w:val="22"/>
        </w:rPr>
        <w:t>(Wiggins &amp; Crowston, 2011)</w:t>
      </w:r>
      <w:r w:rsidRPr="0008241C">
        <w:rPr>
          <w:sz w:val="22"/>
          <w:szCs w:val="22"/>
        </w:rPr>
        <w:fldChar w:fldCharType="end"/>
      </w:r>
      <w:r w:rsidRPr="0008241C">
        <w:rPr>
          <w:sz w:val="22"/>
          <w:szCs w:val="22"/>
        </w:rPr>
        <w:t xml:space="preserve">. There is evidence of citizen science growing in popularity across the Asia-Pacific. For example, citizen science has seen significant growth across New Zealand and Australia </w:t>
      </w:r>
      <w:r w:rsidRPr="0008241C">
        <w:rPr>
          <w:sz w:val="22"/>
          <w:szCs w:val="22"/>
        </w:rPr>
        <w:fldChar w:fldCharType="begin" w:fldLock="1"/>
      </w:r>
      <w:r w:rsidRPr="0008241C">
        <w:rPr>
          <w:sz w:val="22"/>
          <w:szCs w:val="22"/>
        </w:rPr>
        <w:instrText>ADDIN CSL_CITATION {"citationItems":[{"id":"ITEM-1","itemData":{"DOI":"10.1080/03036758.2015.1051549","author":[{"dropping-particle":"","family":"Peters","given":"Monica A.","non-dropping-particle":"","parse-names":false,"suffix":""},{"dropping-particle":"","family":"Eames","given":"Chris","non-dropping-particle":"","parse-names":false,"suffix":""},{"dropping-particle":"","family":"Hamilton","given":"David","non-dropping-particle":"","parse-names":false,"suffix":""}],"container-title":"Journal of the Royal Society of New Zealand","id":"ITEM-1","issue":"3","issued":{"date-parts":[["2015"]]},"page":"151-160","title":"The use and value of citizen science data in New Zealand","type":"article-journal","volume":"45"},"uris":["http://www.mendeley.com/documents/?uuid=211ebf3e-a67a-3d0a-9c20-562bd677c339"]},{"id":"ITEM-2","itemData":{"author":[{"dropping-particle":"","family":"Hin","given":"Leo Tan Wee","non-dropping-particle":"","parse-names":false,"suffix":""},{"dropping-particle":"","family":"Subramanium","given":"R.","non-dropping-particle":"","parse-names":false,"suffix":""}],"id":"ITEM-2","issued":{"date-parts":[["2014"]]},"publisher":"Springer Netherlands","title":"Communicating Science to the Public: Opportunities and Challenges for Asia-Pacific Region.","type":"book"},"uris":["http://www.mendeley.com/documents/?uuid=50474055-69bb-3198-81d1-463e284634c6"]}],"mendeley":{"formattedCitation":"(Hin &amp; Subramanium, 2014; Monica A. Peters, Eames, &lt;i&gt;et al.&lt;/i&gt;, 2015)","plainTextFormattedCitation":"(Hin &amp; Subramanium, 2014; Monica A. Peters, Eames, et al., 2015)","previouslyFormattedCitation":"(Hin &amp; Subramanium, 2014; Monica A. Peters, Eame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in &amp; Subramanium, 2014; Monica A. Peters, Eame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advent of web communication tools, mobile apps and Smartphone technology has assisted citizen science activies. For example, in an Australian study, citizen scientists used technology to register photos and counts of Koala populations in local areas. Over 13,000 submissions were received from more than 1,000 people, representing a significant advance in knowledge regarding the Koala population </w:t>
      </w:r>
      <w:r w:rsidRPr="0008241C">
        <w:rPr>
          <w:sz w:val="22"/>
          <w:szCs w:val="22"/>
        </w:rPr>
        <w:fldChar w:fldCharType="begin" w:fldLock="1"/>
      </w:r>
      <w:r w:rsidRPr="0008241C">
        <w:rPr>
          <w:sz w:val="22"/>
          <w:szCs w:val="22"/>
        </w:rPr>
        <w:instrText>ADDIN CSL_CITATION {"citationItems":[{"id":"ITEM-1","itemData":{"URL":"http://www.abc.net.au/local/stories/2012/11/29/3643529.htm","accessed":{"date-parts":[["2013","3","9"]]},"author":[{"dropping-particle":"","family":"Williamson","given":"B","non-dropping-particle":"","parse-names":false,"suffix":""}],"container-title":"891 ABC Adelaide","id":"ITEM-1","issued":{"date-parts":[["2012"]]},"title":"Great Koala Count success","type":"webpage"},"uris":["http://www.mendeley.com/documents/?uuid=31a257ac-641d-3844-8315-66b33a6b32a7"]}],"mendeley":{"formattedCitation":"(Williamson, 2012)","plainTextFormattedCitation":"(Williamson, 2012)","previouslyFormattedCitation":"(Williamson, 2012)"},"properties":{"noteIndex":0},"schema":"https://github.com/citation-style-language/schema/raw/master/csl-citation.json"}</w:instrText>
      </w:r>
      <w:r w:rsidRPr="0008241C">
        <w:rPr>
          <w:sz w:val="22"/>
          <w:szCs w:val="22"/>
        </w:rPr>
        <w:fldChar w:fldCharType="separate"/>
      </w:r>
      <w:r w:rsidRPr="0008241C">
        <w:rPr>
          <w:noProof/>
          <w:sz w:val="22"/>
          <w:szCs w:val="22"/>
        </w:rPr>
        <w:t>(Williamson, 2012)</w:t>
      </w:r>
      <w:r w:rsidRPr="0008241C">
        <w:rPr>
          <w:sz w:val="22"/>
          <w:szCs w:val="22"/>
        </w:rPr>
        <w:fldChar w:fldCharType="end"/>
      </w:r>
      <w:r w:rsidRPr="0008241C">
        <w:rPr>
          <w:sz w:val="22"/>
          <w:szCs w:val="22"/>
        </w:rPr>
        <w:t>.</w:t>
      </w:r>
    </w:p>
    <w:p w14:paraId="78EA8117" w14:textId="77777777" w:rsidR="00A01204" w:rsidRPr="0008241C" w:rsidRDefault="00A01204" w:rsidP="00A01204">
      <w:pPr>
        <w:rPr>
          <w:sz w:val="22"/>
          <w:szCs w:val="22"/>
        </w:rPr>
      </w:pPr>
    </w:p>
    <w:p w14:paraId="5767509B" w14:textId="009D1454" w:rsidR="00A01204" w:rsidRPr="0008241C" w:rsidRDefault="00A01204" w:rsidP="00A01204">
      <w:pPr>
        <w:rPr>
          <w:sz w:val="22"/>
          <w:szCs w:val="22"/>
        </w:rPr>
      </w:pPr>
      <w:r w:rsidRPr="0008241C">
        <w:rPr>
          <w:sz w:val="22"/>
          <w:szCs w:val="22"/>
        </w:rPr>
        <w:t>The Asia-Pacific, with up to 42</w:t>
      </w:r>
      <w:r w:rsidR="00C934E9">
        <w:rPr>
          <w:sz w:val="22"/>
          <w:szCs w:val="22"/>
        </w:rPr>
        <w:t xml:space="preserve"> per cent</w:t>
      </w:r>
      <w:r w:rsidRPr="0008241C">
        <w:rPr>
          <w:sz w:val="22"/>
          <w:szCs w:val="22"/>
        </w:rPr>
        <w:t xml:space="preserve"> of the population living in cities </w:t>
      </w:r>
      <w:r w:rsidRPr="0008241C">
        <w:rPr>
          <w:sz w:val="22"/>
          <w:szCs w:val="22"/>
        </w:rPr>
        <w:fldChar w:fldCharType="begin" w:fldLock="1"/>
      </w:r>
      <w:r w:rsidRPr="0008241C">
        <w:rPr>
          <w:sz w:val="22"/>
          <w:szCs w:val="22"/>
        </w:rPr>
        <w:instrText>ADDIN CSL_CITATION {"citationItems":[{"id":"ITEM-1","itemData":{"ISBN":"9788578110796","ISSN":"1098-6596","author":[{"dropping-particle":"","family":"United Nations","given":"","non-dropping-particle":"","parse-names":false,"suffix":""}],"collection-title":"Working Paper No. ESA/P/WP.241","id":"ITEM-1","issued":{"date-parts":[["2015"]]},"number-of-pages":"66","title":"World Population Prospects The 2015 Revision, Key Findings and Advance Tables","type":"report"},"locator":"9","uris":["http://www.mendeley.com/documents/?uuid=ed3cba7d-970d-4f45-a4f6-e91bbc5cbc07"]}],"mendeley":{"formattedCitation":"(United Nations, 2015c, p. 9)","plainTextFormattedCitation":"(United Nations, 2015c, p. 9)","previouslyFormattedCitation":"(United Nations, 2015c, p. 9)"},"properties":{"noteIndex":0},"schema":"https://github.com/citation-style-language/schema/raw/master/csl-citation.json"}</w:instrText>
      </w:r>
      <w:r w:rsidRPr="0008241C">
        <w:rPr>
          <w:sz w:val="22"/>
          <w:szCs w:val="22"/>
        </w:rPr>
        <w:fldChar w:fldCharType="separate"/>
      </w:r>
      <w:r w:rsidRPr="0008241C">
        <w:rPr>
          <w:noProof/>
          <w:sz w:val="22"/>
          <w:szCs w:val="22"/>
        </w:rPr>
        <w:t>(United Nations, 2015c, p. 9)</w:t>
      </w:r>
      <w:r w:rsidRPr="0008241C">
        <w:rPr>
          <w:sz w:val="22"/>
          <w:szCs w:val="22"/>
        </w:rPr>
        <w:fldChar w:fldCharType="end"/>
      </w:r>
      <w:r w:rsidRPr="0008241C">
        <w:rPr>
          <w:sz w:val="22"/>
          <w:szCs w:val="22"/>
        </w:rPr>
        <w:t xml:space="preserve">, has promoted opportunities for environmental volunteerism amongst urban communities. Typically, these programs focus on promoting education about nature and how to care for it </w:t>
      </w:r>
      <w:r w:rsidRPr="0008241C">
        <w:rPr>
          <w:sz w:val="22"/>
          <w:szCs w:val="22"/>
        </w:rPr>
        <w:fldChar w:fldCharType="begin" w:fldLock="1"/>
      </w:r>
      <w:r w:rsidRPr="0008241C">
        <w:rPr>
          <w:sz w:val="22"/>
          <w:szCs w:val="22"/>
        </w:rPr>
        <w:instrText>ADDIN CSL_CITATION {"citationItems":[{"id":"ITEM-1","itemData":{"author":[{"dropping-particle":"","family":"Measham","given":"T.G.","non-dropping-particle":"","parse-names":false,"suffix":""},{"dropping-particle":"","family":"Barnett","given":"G.B.","non-dropping-particle":"","parse-names":false,"suffix":""}],"container-title":"Australian Geographer","id":"ITEM-1","issue":"4","issued":{"date-parts":[["2008"]]},"page":"537-552","title":"Environmental volunteering: motivations, modes and outcomes","type":"article-journal","volume":"39"},"uris":["http://www.mendeley.com/documents/?uuid=ae534081-a026-3954-8567-053944210797"]}],"mendeley":{"formattedCitation":"(Measham &amp; Barnett, 2008)","plainTextFormattedCitation":"(Measham &amp; Barnett, 2008)","previouslyFormattedCitation":"(Measham &amp; Barnett, 2008)"},"properties":{"noteIndex":0},"schema":"https://github.com/citation-style-language/schema/raw/master/csl-citation.json"}</w:instrText>
      </w:r>
      <w:r w:rsidRPr="0008241C">
        <w:rPr>
          <w:sz w:val="22"/>
          <w:szCs w:val="22"/>
        </w:rPr>
        <w:fldChar w:fldCharType="separate"/>
      </w:r>
      <w:r w:rsidRPr="0008241C">
        <w:rPr>
          <w:noProof/>
          <w:sz w:val="22"/>
          <w:szCs w:val="22"/>
        </w:rPr>
        <w:t>(Measham &amp; Barnett, 2008)</w:t>
      </w:r>
      <w:r w:rsidRPr="0008241C">
        <w:rPr>
          <w:sz w:val="22"/>
          <w:szCs w:val="22"/>
        </w:rPr>
        <w:fldChar w:fldCharType="end"/>
      </w:r>
      <w:r w:rsidRPr="0008241C">
        <w:rPr>
          <w:sz w:val="22"/>
          <w:szCs w:val="22"/>
        </w:rPr>
        <w:t xml:space="preserve">. The need for the conservation and maintenance of surrounding ecosystems amongst urban communities tends to hold strong interest among residents, with the majority believing that the wildlife in local parks,  bush lands and backyards should be strongly encouraged </w:t>
      </w:r>
      <w:r w:rsidRPr="0008241C">
        <w:rPr>
          <w:sz w:val="22"/>
          <w:szCs w:val="22"/>
        </w:rPr>
        <w:fldChar w:fldCharType="begin" w:fldLock="1"/>
      </w:r>
      <w:r w:rsidRPr="0008241C">
        <w:rPr>
          <w:sz w:val="22"/>
          <w:szCs w:val="22"/>
        </w:rPr>
        <w:instrText>ADDIN CSL_CITATION {"citationItems":[{"id":"ITEM-1","itemData":{"author":[{"dropping-particle":"","family":"Woolcott","given":"I.","non-dropping-particle":"","parse-names":false,"suffix":""},{"dropping-particle":"","family":"Wong","given":"K.","non-dropping-particle":"","parse-names":false,"suffix":""},{"dropping-particle":"","family":"Verschoor","given":"D.","non-dropping-particle":"","parse-names":false,"suffix":""}],"id":"ITEM-1","issued":{"date-parts":[["2002"]]},"publisher-place":"New South Wales","title":"Urban Wildlife Renewal “Growing Conservation in Urban Communities”","type":"report"},"uris":["http://www.mendeley.com/documents/?uuid=9539eca0-6c84-3141-834d-582167bca298"]}],"mendeley":{"formattedCitation":"(Woolcott &lt;i&gt;et al.&lt;/i&gt;, 2002)","plainTextFormattedCitation":"(Woolcott et al., 2002)","previouslyFormattedCitation":"(Woolcott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Woolcott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Grassroots activism is also adopted by volunteers as a means to raise the environmental awareness about urban environmental issues, such as: air, light and noise pollution </w:t>
      </w:r>
      <w:r w:rsidRPr="0008241C">
        <w:rPr>
          <w:sz w:val="22"/>
          <w:szCs w:val="22"/>
        </w:rPr>
        <w:fldChar w:fldCharType="begin" w:fldLock="1"/>
      </w:r>
      <w:r w:rsidRPr="0008241C">
        <w:rPr>
          <w:sz w:val="22"/>
          <w:szCs w:val="22"/>
        </w:rPr>
        <w:instrText>ADDIN CSL_CITATION {"citationItems":[{"id":"ITEM-1","itemData":{"ISBN":"9788578110796","ISSN":"1098-6596","author":[{"dropping-particle":"","family":"United Nations","given":"","non-dropping-particle":"","parse-names":false,"suffix":""}],"collection-title":"Working Paper No. ESA/P/WP.241","id":"ITEM-1","issued":{"date-parts":[["2015"]]},"number-of-pages":"66","title":"World Population Prospects The 2015 Revision, Key Findings and Advance Tables","type":"report"},"uris":["http://www.mendeley.com/documents/?uuid=ed3cba7d-970d-4f45-a4f6-e91bbc5cbc07"]}],"mendeley":{"formattedCitation":"(United Nations, 2015c)","plainTextFormattedCitation":"(United Nations, 2015c)","previouslyFormattedCitation":"(United Nations, 2015c)"},"properties":{"noteIndex":0},"schema":"https://github.com/citation-style-language/schema/raw/master/csl-citation.json"}</w:instrText>
      </w:r>
      <w:r w:rsidRPr="0008241C">
        <w:rPr>
          <w:sz w:val="22"/>
          <w:szCs w:val="22"/>
        </w:rPr>
        <w:fldChar w:fldCharType="separate"/>
      </w:r>
      <w:r w:rsidRPr="0008241C">
        <w:rPr>
          <w:noProof/>
          <w:sz w:val="22"/>
          <w:szCs w:val="22"/>
        </w:rPr>
        <w:t>(United Nations, 2015c)</w:t>
      </w:r>
      <w:r w:rsidRPr="0008241C">
        <w:rPr>
          <w:sz w:val="22"/>
          <w:szCs w:val="22"/>
        </w:rPr>
        <w:fldChar w:fldCharType="end"/>
      </w:r>
      <w:r w:rsidRPr="0008241C">
        <w:rPr>
          <w:sz w:val="22"/>
          <w:szCs w:val="22"/>
        </w:rPr>
        <w:t xml:space="preserve">. </w:t>
      </w:r>
    </w:p>
    <w:p w14:paraId="318C30E3" w14:textId="77777777" w:rsidR="00A01204" w:rsidRPr="0008241C" w:rsidRDefault="00A01204" w:rsidP="00A01204">
      <w:pPr>
        <w:rPr>
          <w:sz w:val="22"/>
          <w:szCs w:val="22"/>
        </w:rPr>
      </w:pPr>
    </w:p>
    <w:p w14:paraId="6A3C417D" w14:textId="77777777" w:rsidR="00A01204" w:rsidRPr="0008241C" w:rsidRDefault="00A01204" w:rsidP="00A01204">
      <w:pPr>
        <w:rPr>
          <w:sz w:val="22"/>
          <w:szCs w:val="22"/>
        </w:rPr>
      </w:pPr>
      <w:r w:rsidRPr="0008241C">
        <w:rPr>
          <w:sz w:val="22"/>
          <w:szCs w:val="22"/>
        </w:rPr>
        <w:t xml:space="preserve">Educating young people on sustainability and issues faced within ecosystems, as well as providing opportunities for them to apply their skills towards environmental volunteerism are some of the approaches that are being adapted in the Asia-Pacific </w:t>
      </w:r>
      <w:r w:rsidRPr="0008241C">
        <w:rPr>
          <w:sz w:val="22"/>
          <w:szCs w:val="22"/>
        </w:rPr>
        <w:fldChar w:fldCharType="begin" w:fldLock="1"/>
      </w:r>
      <w:r w:rsidRPr="0008241C">
        <w:rPr>
          <w:sz w:val="22"/>
          <w:szCs w:val="22"/>
        </w:rPr>
        <w:instrText>ADDIN CSL_CITATION {"citationItems":[{"id":"ITEM-1","itemData":{"URL":"http://www.cn.undp.org/content/china/en/home/library/annual-reports/achieving-development-results-in-asia-and-the-pacific--2013-2014.html","accessed":{"date-parts":[["2016","1","31"]]},"author":[{"dropping-particle":"","family":"United Nations","given":"","non-dropping-particle":"","parse-names":false,"suffix":""}],"id":"ITEM-1","issued":{"date-parts":[["2014"]]},"title":"Achieving Development Results in Asia and the Pacific 2013-2014","type":"webpage"},"uris":["http://www.mendeley.com/documents/?uuid=9b0d99c4-f082-40c1-b477-22d09daa0af4"]}],"mendeley":{"formattedCitation":"(United Nations, 2014)","plainTextFormattedCitation":"(United Nations, 2014)","previouslyFormattedCitation":"(United Nations, 2014)"},"properties":{"noteIndex":0},"schema":"https://github.com/citation-style-language/schema/raw/master/csl-citation.json"}</w:instrText>
      </w:r>
      <w:r w:rsidRPr="0008241C">
        <w:rPr>
          <w:sz w:val="22"/>
          <w:szCs w:val="22"/>
        </w:rPr>
        <w:fldChar w:fldCharType="separate"/>
      </w:r>
      <w:r w:rsidRPr="0008241C">
        <w:rPr>
          <w:noProof/>
          <w:sz w:val="22"/>
          <w:szCs w:val="22"/>
        </w:rPr>
        <w:t>(United Nations, 2014)</w:t>
      </w:r>
      <w:r w:rsidRPr="0008241C">
        <w:rPr>
          <w:sz w:val="22"/>
          <w:szCs w:val="22"/>
        </w:rPr>
        <w:fldChar w:fldCharType="end"/>
      </w:r>
      <w:r w:rsidRPr="0008241C">
        <w:rPr>
          <w:sz w:val="22"/>
          <w:szCs w:val="22"/>
        </w:rPr>
        <w:t xml:space="preserve">. Young volunteers are using their skills innovatively in raising environmental awareness and are performing different skill-based roles in areas such as: education, mapping and media outreach </w:t>
      </w:r>
      <w:r w:rsidRPr="0008241C">
        <w:rPr>
          <w:sz w:val="22"/>
          <w:szCs w:val="22"/>
        </w:rPr>
        <w:fldChar w:fldCharType="begin" w:fldLock="1"/>
      </w:r>
      <w:r w:rsidRPr="0008241C">
        <w:rPr>
          <w:sz w:val="22"/>
          <w:szCs w:val="22"/>
        </w:rPr>
        <w:instrText>ADDIN CSL_CITATION {"citationItems":[{"id":"ITEM-1","itemData":{"URL":"http://www.cn.undp.org/content/china/en/home/library/annual-reports/achieving-development-results-in-asia-and-the-pacific--2013-2014.html","accessed":{"date-parts":[["2016","1","31"]]},"author":[{"dropping-particle":"","family":"United Nations","given":"","non-dropping-particle":"","parse-names":false,"suffix":""}],"id":"ITEM-1","issued":{"date-parts":[["2014"]]},"title":"Achieving Development Results in Asia and the Pacific 2013-2014","type":"webpage"},"uris":["http://www.mendeley.com/documents/?uuid=9b0d99c4-f082-40c1-b477-22d09daa0af4"]}],"mendeley":{"formattedCitation":"(United Nations, 2014)","plainTextFormattedCitation":"(United Nations, 2014)","previouslyFormattedCitation":"(United Nations, 2014)"},"properties":{"noteIndex":0},"schema":"https://github.com/citation-style-language/schema/raw/master/csl-citation.json"}</w:instrText>
      </w:r>
      <w:r w:rsidRPr="0008241C">
        <w:rPr>
          <w:sz w:val="22"/>
          <w:szCs w:val="22"/>
        </w:rPr>
        <w:fldChar w:fldCharType="separate"/>
      </w:r>
      <w:r w:rsidRPr="0008241C">
        <w:rPr>
          <w:noProof/>
          <w:sz w:val="22"/>
          <w:szCs w:val="22"/>
        </w:rPr>
        <w:t>(United Nations, 2014)</w:t>
      </w:r>
      <w:r w:rsidRPr="0008241C">
        <w:rPr>
          <w:sz w:val="22"/>
          <w:szCs w:val="22"/>
        </w:rPr>
        <w:fldChar w:fldCharType="end"/>
      </w:r>
      <w:r w:rsidRPr="0008241C">
        <w:rPr>
          <w:sz w:val="22"/>
          <w:szCs w:val="22"/>
        </w:rPr>
        <w:t xml:space="preserve">. </w:t>
      </w:r>
    </w:p>
    <w:p w14:paraId="24A94E20" w14:textId="77777777" w:rsidR="00A01204" w:rsidRPr="0008241C" w:rsidRDefault="00A01204" w:rsidP="00A01204">
      <w:pPr>
        <w:rPr>
          <w:sz w:val="22"/>
          <w:szCs w:val="22"/>
        </w:rPr>
      </w:pPr>
    </w:p>
    <w:p w14:paraId="0E26E2D1" w14:textId="77777777" w:rsidR="00A01204" w:rsidRPr="0008241C" w:rsidRDefault="00A01204" w:rsidP="00A01204">
      <w:pPr>
        <w:rPr>
          <w:sz w:val="22"/>
          <w:szCs w:val="22"/>
        </w:rPr>
      </w:pPr>
      <w:r w:rsidRPr="0008241C">
        <w:rPr>
          <w:sz w:val="22"/>
          <w:szCs w:val="22"/>
        </w:rPr>
        <w:lastRenderedPageBreak/>
        <w:t xml:space="preserve">Another major focus area for volunteers and NGO’s, is the poverty faced in the region due to the lack of access to food, water and health care for some communities. The need for this support is predicted to escalate with the rising impacts of climate change on natural resources </w:t>
      </w:r>
      <w:r w:rsidRPr="0008241C">
        <w:rPr>
          <w:sz w:val="22"/>
          <w:szCs w:val="22"/>
        </w:rPr>
        <w:fldChar w:fldCharType="begin" w:fldLock="1"/>
      </w:r>
      <w:r w:rsidRPr="0008241C">
        <w:rPr>
          <w:sz w:val="22"/>
          <w:szCs w:val="22"/>
        </w:rPr>
        <w:instrText>ADDIN CSL_CITATION {"citationItems":[{"id":"ITEM-1","itemData":{"DOI":"978-92-1-101320-7","ISBN":"978-92-1-101320-7","ISSN":"12258873","abstract":"2015 report of the MDGs","author":[{"dropping-particle":"","family":"United Nations","given":"","non-dropping-particle":"","parse-names":false,"suffix":""}],"id":"ITEM-1","issued":{"date-parts":[["2015"]]},"number-of-pages":"75","publisher-place":"New York","title":"The Millennium Development Goals Report","type":"report"},"uris":["http://www.mendeley.com/documents/?uuid=b7911987-4826-4df5-aefb-a4e2c7a31e55"]}],"mendeley":{"formattedCitation":"(United Nations, 2015b)","plainTextFormattedCitation":"(United Nations, 2015b)","previouslyFormattedCitation":"(United Nations, 2015b)"},"properties":{"noteIndex":0},"schema":"https://github.com/citation-style-language/schema/raw/master/csl-citation.json"}</w:instrText>
      </w:r>
      <w:r w:rsidRPr="0008241C">
        <w:rPr>
          <w:sz w:val="22"/>
          <w:szCs w:val="22"/>
        </w:rPr>
        <w:fldChar w:fldCharType="separate"/>
      </w:r>
      <w:r w:rsidRPr="0008241C">
        <w:rPr>
          <w:noProof/>
          <w:sz w:val="22"/>
          <w:szCs w:val="22"/>
        </w:rPr>
        <w:t>(United Nations, 2015b)</w:t>
      </w:r>
      <w:r w:rsidRPr="0008241C">
        <w:rPr>
          <w:sz w:val="22"/>
          <w:szCs w:val="22"/>
        </w:rPr>
        <w:fldChar w:fldCharType="end"/>
      </w:r>
      <w:r w:rsidRPr="0008241C">
        <w:rPr>
          <w:sz w:val="22"/>
          <w:szCs w:val="22"/>
        </w:rPr>
        <w:t xml:space="preserve">.  </w:t>
      </w:r>
    </w:p>
    <w:p w14:paraId="04D82074"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7"/>
      </w:tblGrid>
      <w:tr w:rsidR="00A01204" w:rsidRPr="0008241C" w14:paraId="7360BDF0" w14:textId="77777777" w:rsidTr="00642B4F">
        <w:tc>
          <w:tcPr>
            <w:tcW w:w="9228" w:type="dxa"/>
          </w:tcPr>
          <w:p w14:paraId="7261C247" w14:textId="77777777" w:rsidR="00A01204" w:rsidRPr="0008241C" w:rsidRDefault="00A01204" w:rsidP="00A01204">
            <w:pPr>
              <w:rPr>
                <w:rFonts w:ascii="Times New Roman" w:hAnsi="Times New Roman"/>
                <w:b/>
              </w:rPr>
            </w:pPr>
            <w:r w:rsidRPr="0008241C">
              <w:rPr>
                <w:rFonts w:ascii="Times New Roman" w:hAnsi="Times New Roman"/>
                <w:b/>
              </w:rPr>
              <w:t>Box 2.17 Case Study - young people and the environment- Indonesia</w:t>
            </w:r>
          </w:p>
          <w:p w14:paraId="2B670A37" w14:textId="77777777" w:rsidR="00A01204" w:rsidRPr="0008241C" w:rsidRDefault="00A01204" w:rsidP="00A01204">
            <w:pPr>
              <w:rPr>
                <w:rFonts w:ascii="Times New Roman" w:hAnsi="Times New Roman"/>
              </w:rPr>
            </w:pPr>
          </w:p>
          <w:p w14:paraId="2AFFB387" w14:textId="2743E58C" w:rsidR="00A01204" w:rsidRPr="0008241C" w:rsidRDefault="00A01204" w:rsidP="00A01204">
            <w:pPr>
              <w:rPr>
                <w:rFonts w:ascii="Times New Roman" w:hAnsi="Times New Roman"/>
              </w:rPr>
            </w:pPr>
            <w:r w:rsidRPr="0008241C">
              <w:rPr>
                <w:rFonts w:ascii="Times New Roman" w:hAnsi="Times New Roman"/>
              </w:rPr>
              <w:t xml:space="preserve">A study conducted in eight secondary schools in Indonesia with over six hundred students, provides some understanding of the factors that influence young people’s environmental attitudes and knowledge </w:t>
            </w:r>
            <w:r w:rsidRPr="0008241C">
              <w:fldChar w:fldCharType="begin" w:fldLock="1"/>
            </w:r>
            <w:r w:rsidRPr="0008241C">
              <w:rPr>
                <w:rFonts w:ascii="Times New Roman" w:hAnsi="Times New Roman"/>
              </w:rPr>
              <w:instrText>ADDIN CSL_CITATION {"citationItems":[{"id":"ITEM-1","itemData":{"author":[{"dropping-particle":"","family":"Brikké","given":"S","non-dropping-particle":"","parse-names":false,"suffix":""}],"id":"ITEM-1","issued":{"date-parts":[["2014"]]},"publisher":"Griffith School of Environment, Griffith University","title":"Young People and the Environment: Exploring factors that influence young people’s environmentally caring behaviors in Indonesia","type":"article"},"uris":["http://www.mendeley.com/documents/?uuid=2ab9775a-5158-324f-8196-8103e57459f4"]}],"mendeley":{"formattedCitation":"(Brikké, 2014)","plainTextFormattedCitation":"(Brikké, 2014)","previouslyFormattedCitation":"(Brikké, 2014)"},"properties":{"noteIndex":0},"schema":"https://github.com/citation-style-language/schema/raw/master/csl-citation.json"}</w:instrText>
            </w:r>
            <w:r w:rsidRPr="0008241C">
              <w:fldChar w:fldCharType="separate"/>
            </w:r>
            <w:r w:rsidRPr="0008241C">
              <w:rPr>
                <w:rFonts w:ascii="Times New Roman" w:hAnsi="Times New Roman"/>
                <w:noProof/>
              </w:rPr>
              <w:t>(Brikké, 2014)</w:t>
            </w:r>
            <w:r w:rsidRPr="0008241C">
              <w:fldChar w:fldCharType="end"/>
            </w:r>
            <w:r w:rsidRPr="0008241C">
              <w:rPr>
                <w:rFonts w:ascii="Times New Roman" w:hAnsi="Times New Roman"/>
              </w:rPr>
              <w:t>. Based on the survey results, nearly 79</w:t>
            </w:r>
            <w:r w:rsidR="00C934E9">
              <w:rPr>
                <w:rFonts w:ascii="Times New Roman" w:hAnsi="Times New Roman"/>
              </w:rPr>
              <w:t xml:space="preserve"> per cent</w:t>
            </w:r>
            <w:r w:rsidRPr="0008241C">
              <w:rPr>
                <w:rFonts w:ascii="Times New Roman" w:hAnsi="Times New Roman"/>
              </w:rPr>
              <w:t xml:space="preserve"> of students claimed that they had sound knowledge of environmental concepts, especially those related to ‘renewable energy’ </w:t>
            </w:r>
            <w:r w:rsidRPr="0008241C">
              <w:fldChar w:fldCharType="begin" w:fldLock="1"/>
            </w:r>
            <w:r w:rsidRPr="0008241C">
              <w:rPr>
                <w:rFonts w:ascii="Times New Roman" w:hAnsi="Times New Roman"/>
              </w:rPr>
              <w:instrText>ADDIN CSL_CITATION {"citationItems":[{"id":"ITEM-1","itemData":{"author":[{"dropping-particle":"","family":"Brikké","given":"S","non-dropping-particle":"","parse-names":false,"suffix":""}],"id":"ITEM-1","issued":{"date-parts":[["2014"]]},"publisher":"Griffith School of Environment, Griffith University","title":"Young People and the Environment: Exploring factors that influence young people’s environmentally caring behaviors in Indonesia","type":"article"},"uris":["http://www.mendeley.com/documents/?uuid=2ab9775a-5158-324f-8196-8103e57459f4"]}],"mendeley":{"formattedCitation":"(Brikké, 2014)","plainTextFormattedCitation":"(Brikké, 2014)","previouslyFormattedCitation":"(Brikké, 2014)"},"properties":{"noteIndex":0},"schema":"https://github.com/citation-style-language/schema/raw/master/csl-citation.json"}</w:instrText>
            </w:r>
            <w:r w:rsidRPr="0008241C">
              <w:fldChar w:fldCharType="separate"/>
            </w:r>
            <w:r w:rsidRPr="0008241C">
              <w:rPr>
                <w:rFonts w:ascii="Times New Roman" w:hAnsi="Times New Roman"/>
                <w:noProof/>
              </w:rPr>
              <w:t>(Brikké, 2014)</w:t>
            </w:r>
            <w:r w:rsidRPr="0008241C">
              <w:fldChar w:fldCharType="end"/>
            </w:r>
            <w:r w:rsidRPr="0008241C">
              <w:rPr>
                <w:rFonts w:ascii="Times New Roman" w:hAnsi="Times New Roman"/>
              </w:rPr>
              <w:t>. Over 67</w:t>
            </w:r>
            <w:r w:rsidR="00C934E9">
              <w:rPr>
                <w:rFonts w:ascii="Times New Roman" w:hAnsi="Times New Roman"/>
              </w:rPr>
              <w:t xml:space="preserve"> per cent</w:t>
            </w:r>
            <w:r w:rsidRPr="0008241C">
              <w:rPr>
                <w:rFonts w:ascii="Times New Roman" w:hAnsi="Times New Roman"/>
              </w:rPr>
              <w:t xml:space="preserve"> of students reported that school based activities, centred on the conservation and protection of the environment, and positively shaped their behavior towards caring for nature. The study also indicated that cultural influences impact the perspectives of young people towards the environment </w:t>
            </w:r>
            <w:r w:rsidRPr="0008241C">
              <w:fldChar w:fldCharType="begin" w:fldLock="1"/>
            </w:r>
            <w:r w:rsidRPr="0008241C">
              <w:rPr>
                <w:rFonts w:ascii="Times New Roman" w:hAnsi="Times New Roman"/>
              </w:rPr>
              <w:instrText>ADDIN CSL_CITATION {"citationItems":[{"id":"ITEM-1","itemData":{"author":[{"dropping-particle":"","family":"Brikké","given":"S","non-dropping-particle":"","parse-names":false,"suffix":""}],"id":"ITEM-1","issued":{"date-parts":[["2014"]]},"publisher":"Griffith School of Environment, Griffith University","title":"Young People and the Environment: Exploring factors that influence young people’s environmentally caring behaviors in Indonesia","type":"article"},"uris":["http://www.mendeley.com/documents/?uuid=2ab9775a-5158-324f-8196-8103e57459f4"]}],"mendeley":{"formattedCitation":"(Brikké, 2014)","plainTextFormattedCitation":"(Brikké, 2014)","previouslyFormattedCitation":"(Brikké, 2014)"},"properties":{"noteIndex":0},"schema":"https://github.com/citation-style-language/schema/raw/master/csl-citation.json"}</w:instrText>
            </w:r>
            <w:r w:rsidRPr="0008241C">
              <w:fldChar w:fldCharType="separate"/>
            </w:r>
            <w:r w:rsidRPr="0008241C">
              <w:rPr>
                <w:rFonts w:ascii="Times New Roman" w:hAnsi="Times New Roman"/>
                <w:noProof/>
              </w:rPr>
              <w:t>(Brikké, 2014)</w:t>
            </w:r>
            <w:r w:rsidRPr="0008241C">
              <w:fldChar w:fldCharType="end"/>
            </w:r>
            <w:r w:rsidRPr="0008241C">
              <w:rPr>
                <w:rFonts w:ascii="Times New Roman" w:hAnsi="Times New Roman"/>
              </w:rPr>
              <w:t>.</w:t>
            </w:r>
          </w:p>
          <w:p w14:paraId="2E9709D3" w14:textId="77777777" w:rsidR="00A01204" w:rsidRPr="0008241C" w:rsidRDefault="00A01204" w:rsidP="00A01204">
            <w:pPr>
              <w:rPr>
                <w:rFonts w:ascii="Times New Roman" w:hAnsi="Times New Roman"/>
              </w:rPr>
            </w:pPr>
          </w:p>
        </w:tc>
      </w:tr>
    </w:tbl>
    <w:p w14:paraId="61639BAB" w14:textId="4EF17F90" w:rsidR="00A01204" w:rsidRDefault="00A01204" w:rsidP="00A01204">
      <w:pPr>
        <w:rPr>
          <w:sz w:val="22"/>
          <w:szCs w:val="22"/>
        </w:rPr>
      </w:pPr>
    </w:p>
    <w:p w14:paraId="21B78BFC" w14:textId="77777777" w:rsidR="006D6CC6" w:rsidRPr="0008241C" w:rsidRDefault="006D6CC6" w:rsidP="00A01204">
      <w:pPr>
        <w:rPr>
          <w:sz w:val="22"/>
          <w:szCs w:val="22"/>
        </w:rPr>
      </w:pPr>
    </w:p>
    <w:p w14:paraId="4557D62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31" w:name="_Toc504317159"/>
      <w:bookmarkStart w:id="732" w:name="_Toc504317852"/>
      <w:bookmarkStart w:id="733" w:name="_Toc504321198"/>
      <w:r w:rsidRPr="0008241C">
        <w:rPr>
          <w:b/>
          <w:sz w:val="22"/>
          <w:szCs w:val="24"/>
        </w:rPr>
        <w:t>2.5.2.7</w:t>
      </w:r>
      <w:r w:rsidRPr="0008241C">
        <w:rPr>
          <w:b/>
          <w:sz w:val="22"/>
          <w:szCs w:val="24"/>
        </w:rPr>
        <w:tab/>
        <w:t>Climate change and human rights</w:t>
      </w:r>
      <w:bookmarkEnd w:id="731"/>
      <w:bookmarkEnd w:id="732"/>
      <w:bookmarkEnd w:id="733"/>
    </w:p>
    <w:p w14:paraId="55BF4047" w14:textId="77777777" w:rsidR="00A01204" w:rsidRPr="0008241C" w:rsidRDefault="00A01204" w:rsidP="00A01204">
      <w:pPr>
        <w:rPr>
          <w:sz w:val="22"/>
          <w:szCs w:val="22"/>
        </w:rPr>
      </w:pPr>
    </w:p>
    <w:p w14:paraId="2511C0C8" w14:textId="77777777" w:rsidR="00A01204" w:rsidRPr="0008241C" w:rsidRDefault="00A01204" w:rsidP="00A01204">
      <w:pPr>
        <w:rPr>
          <w:b/>
          <w:sz w:val="21"/>
          <w:szCs w:val="22"/>
        </w:rPr>
      </w:pPr>
      <w:r w:rsidRPr="0008241C">
        <w:rPr>
          <w:sz w:val="22"/>
          <w:szCs w:val="22"/>
        </w:rPr>
        <w:t xml:space="preserve">The historic </w:t>
      </w:r>
      <w:r w:rsidRPr="0008241C">
        <w:rPr>
          <w:i/>
          <w:sz w:val="22"/>
          <w:szCs w:val="22"/>
        </w:rPr>
        <w:t>Paris Agreement</w:t>
      </w:r>
      <w:r w:rsidRPr="0008241C">
        <w:rPr>
          <w:sz w:val="22"/>
          <w:szCs w:val="22"/>
        </w:rPr>
        <w:t xml:space="preserve"> of 2015 has fundamentally transformed the role of developing countries in global climate governance. In response to this landmark Agreement, many countries in the Asia-Pacific, that still rely on fossil fuels, made clear articulation in their Nationally Determined Contributions (NDCs) to either undertake absolute emission reductions from business-as-usual levels (e.g. Bangladesh, Bhutan, Indonesia, Kazakhstan, Philippines, Tajikistan, Thailand, and Viet Nam), reduce emission intensity of growth (e.g. China,  India, and Malaysia), increase the share of renewable energy in the energy mix (e.g. China, India, Lao PDR, and Papua New Guinea), or improve forest cover (e.g. Cambodia, Lao PDR, and Sri Lanka) are indicative of their resolve to reduce their national emissions .The Asia-Pacific is home to six of the top 10 emitters in the world - China, India, Russia, Japan, Indonesia and Iran – which account for about 43 per cent of global emissions. These countries have submitted Intended Nationally Determined Contributions to the </w:t>
      </w:r>
      <w:r w:rsidRPr="0008241C">
        <w:rPr>
          <w:i/>
          <w:sz w:val="22"/>
          <w:szCs w:val="22"/>
        </w:rPr>
        <w:t>United Nations Framework Convention on Climate Change</w:t>
      </w:r>
      <w:r w:rsidRPr="0008241C">
        <w:rPr>
          <w:sz w:val="22"/>
          <w:szCs w:val="22"/>
        </w:rPr>
        <w:t xml:space="preserve"> for reductions of greenhouse gas (GHG) emissions </w:t>
      </w:r>
      <w:r w:rsidRPr="0008241C">
        <w:rPr>
          <w:sz w:val="22"/>
          <w:szCs w:val="22"/>
        </w:rPr>
        <w:fldChar w:fldCharType="begin" w:fldLock="1"/>
      </w:r>
      <w:r w:rsidRPr="0008241C">
        <w:rPr>
          <w:sz w:val="22"/>
          <w:szCs w:val="22"/>
        </w:rPr>
        <w:instrText>ADDIN CSL_CITATION {"citationItems":[{"id":"ITEM-1","itemData":{"URL":"http://www.unescap.org/ru/node/11461","accessed":{"date-parts":[["2018","1","16"]]},"author":[{"dropping-particle":"","family":"UNESCAP","given":"","non-dropping-particle":"","parse-names":false,"suffix":""}],"id":"ITEM-1","issued":{"date-parts":[["0"]]},"title":"Asia Pacific: Response to Climate Change","type":"webpage"},"uris":["http://www.mendeley.com/documents/?uuid=e76df12e-a264-3bee-9792-58dad371adff"]}],"mendeley":{"formattedCitation":"(UNESCAP, n.d.)","plainTextFormattedCitation":"(UNESCAP, n.d.)","previouslyFormattedCitation":"(UNESCAP, n.d.)"},"properties":{"noteIndex":0},"schema":"https://github.com/citation-style-language/schema/raw/master/csl-citation.json"}</w:instrText>
      </w:r>
      <w:r w:rsidRPr="0008241C">
        <w:rPr>
          <w:sz w:val="22"/>
          <w:szCs w:val="22"/>
        </w:rPr>
        <w:fldChar w:fldCharType="separate"/>
      </w:r>
      <w:r w:rsidRPr="0008241C">
        <w:rPr>
          <w:noProof/>
          <w:sz w:val="22"/>
          <w:szCs w:val="22"/>
        </w:rPr>
        <w:t>(UNESCAP, n.d.)</w:t>
      </w:r>
      <w:r w:rsidRPr="0008241C">
        <w:rPr>
          <w:sz w:val="22"/>
          <w:szCs w:val="22"/>
        </w:rPr>
        <w:fldChar w:fldCharType="end"/>
      </w:r>
      <w:r w:rsidRPr="0008241C">
        <w:rPr>
          <w:sz w:val="22"/>
          <w:szCs w:val="22"/>
        </w:rPr>
        <w:t xml:space="preserve">. </w:t>
      </w:r>
    </w:p>
    <w:p w14:paraId="351D7C18" w14:textId="77777777" w:rsidR="00A01204" w:rsidRPr="0008241C" w:rsidRDefault="00A01204" w:rsidP="00A01204">
      <w:pPr>
        <w:rPr>
          <w:sz w:val="22"/>
          <w:szCs w:val="22"/>
        </w:rPr>
      </w:pPr>
    </w:p>
    <w:p w14:paraId="472E6A7A" w14:textId="77777777" w:rsidR="00A01204" w:rsidRPr="0008241C" w:rsidRDefault="00A01204" w:rsidP="00A01204">
      <w:pPr>
        <w:rPr>
          <w:sz w:val="22"/>
          <w:szCs w:val="22"/>
        </w:rPr>
      </w:pPr>
      <w:r w:rsidRPr="0008241C">
        <w:rPr>
          <w:sz w:val="22"/>
          <w:szCs w:val="22"/>
        </w:rPr>
        <w:t xml:space="preserve">Despite these conditional and unconditional commitments to address climate impacts, the long-term impacts of climate change are likely to be the most signiﬁcant environmental legacy that would pass on to descendants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uris":["http://www.mendeley.com/documents/?uuid=de10a768-7b30-4cf7-a923-82969697299b"]}],"mendeley":{"formattedCitation":"(K. Davies, 2016)","plainTextFormattedCitation":"(K. Davies, 2016)","previouslyFormattedCitation":"(K. Davies, 2016)"},"properties":{"noteIndex":0},"schema":"https://github.com/citation-style-language/schema/raw/master/csl-citation.json"}</w:instrText>
      </w:r>
      <w:r w:rsidRPr="0008241C">
        <w:rPr>
          <w:sz w:val="22"/>
          <w:szCs w:val="22"/>
        </w:rPr>
        <w:fldChar w:fldCharType="separate"/>
      </w:r>
      <w:r w:rsidRPr="0008241C">
        <w:rPr>
          <w:noProof/>
          <w:sz w:val="22"/>
          <w:szCs w:val="22"/>
        </w:rPr>
        <w:t>(K. Davies, 2016)</w:t>
      </w:r>
      <w:r w:rsidRPr="0008241C">
        <w:rPr>
          <w:sz w:val="22"/>
          <w:szCs w:val="22"/>
        </w:rPr>
        <w:fldChar w:fldCharType="end"/>
      </w:r>
      <w:r w:rsidRPr="0008241C">
        <w:rPr>
          <w:sz w:val="22"/>
          <w:szCs w:val="22"/>
        </w:rPr>
        <w:t xml:space="preserve">. This is particularly applicable in the Asia-Pacific which includes some of the most vulnerable nations that are disproportionately impacted by climate change </w:t>
      </w:r>
      <w:r w:rsidRPr="0008241C">
        <w:rPr>
          <w:sz w:val="22"/>
          <w:szCs w:val="22"/>
        </w:rPr>
        <w:fldChar w:fldCharType="begin" w:fldLock="1"/>
      </w:r>
      <w:r w:rsidRPr="0008241C">
        <w:rPr>
          <w:sz w:val="22"/>
          <w:szCs w:val="22"/>
        </w:rPr>
        <w:instrText>ADDIN CSL_CITATION {"citationItems":[{"id":"ITEM-1","itemData":{"DOI":"10.1007/s10584-009-9611-5","ISSN":"0165-0009","author":[{"dropping-particle":"","family":"Tubiello","given":"Francesco N.","non-dropping-particle":"","parse-names":false,"suffix":""},{"dropping-particle":"","family":"Rahman","given":"Atiqur","non-dropping-particle":"","parse-names":false,"suffix":""},{"dropping-particle":"","family":"Mann","given":"Wendy","non-dropping-particle":"","parse-names":false,"suffix":""},{"dropping-particle":"","family":"Schmidhuber","given":"Joseph","non-dropping-particle":"","parse-names":false,"suffix":""},{"dropping-particle":"","family":"Koleva","given":"Marieta","non-dropping-particle":"","parse-names":false,"suffix":""},{"dropping-particle":"","family":"Müller","given":"Alexander","non-dropping-particle":"","parse-names":false,"suffix":""}],"container-title":"Climatic Change","id":"ITEM-1","issue":"1-2","issued":{"date-parts":[["2009","11","9"]]},"page":"3-21","publisher":"Springer Netherlands","title":"Carbon financial mechanisms for agriculture and rural development: challenges and opportunities along the Bali roadmap","type":"article-journal","volume":"97"},"uris":["http://www.mendeley.com/documents/?uuid=9b8c94d0-112b-4623-a490-bfc23889096c"]}],"mendeley":{"formattedCitation":"(Tubiello &lt;i&gt;et al.&lt;/i&gt;, 2009)","plainTextFormattedCitation":"(Tubiello et al., 2009)","previouslyFormattedCitation":"(Tubiello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Tubiello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5AB7A847" w14:textId="77777777" w:rsidR="00A01204" w:rsidRPr="0008241C" w:rsidRDefault="00A01204" w:rsidP="00A01204">
      <w:pPr>
        <w:rPr>
          <w:sz w:val="22"/>
          <w:szCs w:val="22"/>
        </w:rPr>
      </w:pPr>
    </w:p>
    <w:p w14:paraId="52BFA374" w14:textId="77777777" w:rsidR="00A01204" w:rsidRPr="0008241C" w:rsidRDefault="00A01204" w:rsidP="00A01204">
      <w:pPr>
        <w:rPr>
          <w:sz w:val="22"/>
          <w:szCs w:val="22"/>
        </w:rPr>
      </w:pPr>
      <w:r w:rsidRPr="0008241C">
        <w:rPr>
          <w:sz w:val="22"/>
          <w:szCs w:val="22"/>
        </w:rPr>
        <w:t xml:space="preserve">Across the region, trends are emerging of crops failing, coral systems dying, species shifting geographically and seasonally, melting permafrost causing flood damage and the inundation of the sea, impacting the viability of coastal communities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 xml:space="preserve">. As a result species and sustainable livelihoods are vanishing. In addition to these trends, increases in the intensity and frequency of ecosystem disturbances (e.g. droughts, floods, windstorms, fires and pest outbreaks) are destabilizing states, contributing to conflicts and mass human migrations, such those of recent times in Syria </w:t>
      </w:r>
      <w:r w:rsidRPr="0008241C">
        <w:rPr>
          <w:sz w:val="22"/>
          <w:szCs w:val="22"/>
        </w:rPr>
        <w:fldChar w:fldCharType="begin" w:fldLock="1"/>
      </w:r>
      <w:r w:rsidRPr="0008241C">
        <w:rPr>
          <w:sz w:val="22"/>
          <w:szCs w:val="22"/>
        </w:rPr>
        <w:instrText>ADDIN CSL_CITATION {"citationItems":[{"id":"ITEM-1","itemData":{"DOI":"10.1073/pnas.1421533112","ISSN":"1091-6490","PMID":"25733898","abstract":"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author":[{"dropping-particle":"","family":"Kelley","given":"Colin P","non-dropping-particle":"","parse-names":false,"suffix":""},{"dropping-particle":"","family":"Mohtadi","given":"Shahrzad","non-dropping-particle":"","parse-names":false,"suffix":""},{"dropping-particle":"","family":"Cane","given":"Mark A","non-dropping-particle":"","parse-names":false,"suffix":""},{"dropping-particle":"","family":"Seager","given":"Richard","non-dropping-particle":"","parse-names":false,"suffix":""},{"dropping-particle":"","family":"Kushnir","given":"Yochanan","non-dropping-particle":"","parse-names":false,"suffix":""}],"container-title":"Proceedings of the National Academy of Sciences of the United States of America","id":"ITEM-1","issue":"11","issued":{"date-parts":[["2015","3","17"]]},"page":"3241-6","publisher":"National Academy of Sciences","title":"Climate change in the Fertile Crescent and implications of the recent Syrian drought.","type":"article-journal","volume":"112"},"uris":["http://www.mendeley.com/documents/?uuid=97551d27-a1e2-3f56-a52e-ead636814655"]}],"mendeley":{"formattedCitation":"(Kelley &lt;i&gt;et al.&lt;/i&gt;, 2015)","plainTextFormattedCitation":"(Kelley et al., 2015)","previouslyFormattedCitation":"(Kelley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elley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r w:rsidRPr="0008241C">
        <w:rPr>
          <w:color w:val="303030"/>
          <w:sz w:val="22"/>
          <w:szCs w:val="22"/>
          <w:shd w:val="clear" w:color="auto" w:fill="FFFFFF"/>
        </w:rPr>
        <w:t xml:space="preserve">Climate change is a </w:t>
      </w:r>
      <w:r w:rsidRPr="0008241C">
        <w:rPr>
          <w:sz w:val="22"/>
          <w:szCs w:val="22"/>
        </w:rPr>
        <w:t>‘threat multiplier’ that can catalyse conflict and threatening peace and security.</w:t>
      </w:r>
    </w:p>
    <w:p w14:paraId="1CEE760E" w14:textId="77777777" w:rsidR="00A01204" w:rsidRPr="0008241C" w:rsidRDefault="00A01204" w:rsidP="00A01204">
      <w:pPr>
        <w:rPr>
          <w:sz w:val="22"/>
          <w:szCs w:val="22"/>
        </w:rPr>
      </w:pPr>
    </w:p>
    <w:p w14:paraId="0333B38F" w14:textId="77777777" w:rsidR="00A01204" w:rsidRPr="0008241C" w:rsidRDefault="00A01204" w:rsidP="00A01204">
      <w:pPr>
        <w:rPr>
          <w:sz w:val="22"/>
          <w:szCs w:val="22"/>
        </w:rPr>
      </w:pPr>
      <w:r w:rsidRPr="0008241C">
        <w:rPr>
          <w:sz w:val="22"/>
          <w:szCs w:val="22"/>
        </w:rPr>
        <w:t xml:space="preserve">Agriculture is increasingly being threatened across the Asia-Pacific, by desertification, such as experienced by China. While rising sea levels threaten the low-lying delta states, such as Bangladesh and Vietnam </w:t>
      </w:r>
      <w:r w:rsidRPr="0008241C">
        <w:rPr>
          <w:sz w:val="22"/>
          <w:szCs w:val="22"/>
        </w:rPr>
        <w:fldChar w:fldCharType="begin" w:fldLock="1"/>
      </w:r>
      <w:r w:rsidRPr="0008241C">
        <w:rPr>
          <w:sz w:val="22"/>
          <w:szCs w:val="22"/>
        </w:rPr>
        <w:instrText>ADDIN CSL_CITATION {"citationItems":[{"id":"ITEM-1","itemData":{"ISBN":"9780262514392","abstract":"Originally published in French as: Réfugiés climatiques. Gollion : Infolio, 2007. Statement of responsibility from cover. \"According to the United Nations, some 150 million people will become climate refugees by 2050. The journalists and photographers of Collectif Argos have spent four years seeking out the first wave of people displaced by the consequences of climate change. Using the massive 2,500-page report of the Intergovernmental Panel on Climate Change (IPCC) as their guide, these photographers and writers pinpointed nine locales around the world in which global warming has had a measurable impact. In Climate Refugees, they take us to these places-- from the dust bowl that was once Lake Chad to the melting permafrost in Alaska-- offering a first-hand look in words and photographs at the devastating effects of rising global temperatures on the daily lives of ordinary people\"--Publisher's web site. From global warming to climate refugees -- United States: Alaska, the Kigiqtaamiut in jeopardy -- Bangladesh: Sundarbans, the great overflow -- Chad: Blarigui, low tide in Lake Chad -- Indian Ocean: Maldives, an archipelago in peril -- United States: Gulf Coast, farewell to the Big Easy -- Germany: Halligen, sentries on the North Sea -- China: Longbaoshan, the wrath of the Yellow Dragon -- Pacific Ocean: Tuvalu, Polynesian requiem -- Nepal: Himalayas, lost horizons.","author":[{"dropping-particle":"","family":"Collectif Argos.","given":"","non-dropping-particle":"","parse-names":false,"suffix":""}],"id":"ITEM-1","issued":{"date-parts":[["2010"]]},"number-of-pages":"349","publisher":"MIT Press","title":"Climate refugees","type":"book"},"uris":["http://www.mendeley.com/documents/?uuid=20f223af-dc1c-32a4-8989-b945429fd7dd"]}],"mendeley":{"formattedCitation":"(Collectif Argos., 2010)","plainTextFormattedCitation":"(Collectif Argos., 2010)","previouslyFormattedCitation":"(Collectif Argos., 2010)"},"properties":{"noteIndex":0},"schema":"https://github.com/citation-style-language/schema/raw/master/csl-citation.json"}</w:instrText>
      </w:r>
      <w:r w:rsidRPr="0008241C">
        <w:rPr>
          <w:sz w:val="22"/>
          <w:szCs w:val="22"/>
        </w:rPr>
        <w:fldChar w:fldCharType="separate"/>
      </w:r>
      <w:r w:rsidRPr="0008241C">
        <w:rPr>
          <w:noProof/>
          <w:sz w:val="22"/>
          <w:szCs w:val="22"/>
        </w:rPr>
        <w:t>(Collectif Argos., 2010)</w:t>
      </w:r>
      <w:r w:rsidRPr="0008241C">
        <w:rPr>
          <w:sz w:val="22"/>
          <w:szCs w:val="22"/>
        </w:rPr>
        <w:fldChar w:fldCharType="end"/>
      </w:r>
      <w:r w:rsidRPr="0008241C">
        <w:rPr>
          <w:sz w:val="22"/>
          <w:szCs w:val="22"/>
        </w:rPr>
        <w:t xml:space="preserve">. The most vulnerable and exposed populations include those in low-lying island nations such as, the Maldives and Tuvalu </w:t>
      </w:r>
      <w:r w:rsidRPr="0008241C">
        <w:rPr>
          <w:sz w:val="22"/>
          <w:szCs w:val="22"/>
        </w:rPr>
        <w:fldChar w:fldCharType="begin" w:fldLock="1"/>
      </w:r>
      <w:r w:rsidRPr="0008241C">
        <w:rPr>
          <w:sz w:val="22"/>
          <w:szCs w:val="22"/>
        </w:rPr>
        <w:instrText>ADDIN CSL_CITATION {"citationItems":[{"id":"ITEM-1","itemData":{"ISBN":"9780262514392","abstract":"Originally published in French as: Réfugiés climatiques. Gollion : Infolio, 2007. Statement of responsibility from cover. \"According to the United Nations, some 150 million people will become climate refugees by 2050. The journalists and photographers of Collectif Argos have spent four years seeking out the first wave of people displaced by the consequences of climate change. Using the massive 2,500-page report of the Intergovernmental Panel on Climate Change (IPCC) as their guide, these photographers and writers pinpointed nine locales around the world in which global warming has had a measurable impact. In Climate Refugees, they take us to these places-- from the dust bowl that was once Lake Chad to the melting permafrost in Alaska-- offering a first-hand look in words and photographs at the devastating effects of rising global temperatures on the daily lives of ordinary people\"--Publisher's web site. From global warming to climate refugees -- United States: Alaska, the Kigiqtaamiut in jeopardy -- Bangladesh: Sundarbans, the great overflow -- Chad: Blarigui, low tide in Lake Chad -- Indian Ocean: Maldives, an archipelago in peril -- United States: Gulf Coast, farewell to the Big Easy -- Germany: Halligen, sentries on the North Sea -- China: Longbaoshan, the wrath of the Yellow Dragon -- Pacific Ocean: Tuvalu, Polynesian requiem -- Nepal: Himalayas, lost horizons.","author":[{"dropping-particle":"","family":"Collectif Argos.","given":"","non-dropping-particle":"","parse-names":false,"suffix":""}],"id":"ITEM-1","issued":{"date-parts":[["2010"]]},"number-of-pages":"349","publisher":"MIT Press","title":"Climate refugees","type":"book"},"uris":["http://www.mendeley.com/documents/?uuid=20f223af-dc1c-32a4-8989-b945429fd7dd"]}],"mendeley":{"formattedCitation":"(Collectif Argos., 2010)","plainTextFormattedCitation":"(Collectif Argos., 2010)","previouslyFormattedCitation":"(Collectif Argos., 2010)"},"properties":{"noteIndex":0},"schema":"https://github.com/citation-style-language/schema/raw/master/csl-citation.json"}</w:instrText>
      </w:r>
      <w:r w:rsidRPr="0008241C">
        <w:rPr>
          <w:sz w:val="22"/>
          <w:szCs w:val="22"/>
        </w:rPr>
        <w:fldChar w:fldCharType="separate"/>
      </w:r>
      <w:r w:rsidRPr="0008241C">
        <w:rPr>
          <w:noProof/>
          <w:sz w:val="22"/>
          <w:szCs w:val="22"/>
        </w:rPr>
        <w:t>(Collectif Argos., 2010)</w:t>
      </w:r>
      <w:r w:rsidRPr="0008241C">
        <w:rPr>
          <w:sz w:val="22"/>
          <w:szCs w:val="22"/>
        </w:rPr>
        <w:fldChar w:fldCharType="end"/>
      </w:r>
      <w:r w:rsidRPr="0008241C">
        <w:rPr>
          <w:sz w:val="22"/>
          <w:szCs w:val="22"/>
        </w:rPr>
        <w:t>.</w:t>
      </w:r>
    </w:p>
    <w:p w14:paraId="717C1876" w14:textId="77777777" w:rsidR="00A01204" w:rsidRPr="0008241C" w:rsidRDefault="00A01204" w:rsidP="00A01204">
      <w:pPr>
        <w:rPr>
          <w:sz w:val="22"/>
          <w:szCs w:val="22"/>
        </w:rPr>
      </w:pPr>
    </w:p>
    <w:p w14:paraId="40C36AD2" w14:textId="77777777" w:rsidR="00A01204" w:rsidRPr="0008241C" w:rsidRDefault="00A01204" w:rsidP="00A01204">
      <w:pPr>
        <w:rPr>
          <w:sz w:val="22"/>
          <w:szCs w:val="22"/>
        </w:rPr>
      </w:pPr>
      <w:r w:rsidRPr="0008241C">
        <w:rPr>
          <w:sz w:val="22"/>
          <w:szCs w:val="22"/>
        </w:rPr>
        <w:lastRenderedPageBreak/>
        <w:t xml:space="preserve">Of more recent times, intra and intergenerational equity have been framed in the context of human rights and climate change, such exemplified by the 2016, </w:t>
      </w:r>
      <w:r w:rsidRPr="0008241C">
        <w:rPr>
          <w:i/>
          <w:sz w:val="22"/>
          <w:szCs w:val="22"/>
        </w:rPr>
        <w:t xml:space="preserve">Declaration on Human Rights and Climate Change </w:t>
      </w:r>
      <w:r w:rsidRPr="0008241C">
        <w:rPr>
          <w:sz w:val="22"/>
          <w:szCs w:val="22"/>
        </w:rPr>
        <w:fldChar w:fldCharType="begin" w:fldLock="1"/>
      </w:r>
      <w:r w:rsidRPr="0008241C">
        <w:rPr>
          <w:sz w:val="22"/>
          <w:szCs w:val="22"/>
        </w:rPr>
        <w:instrText>ADDIN CSL_CITATION {"citationItems":[{"id":"ITEM-1","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1","issued":{"date-parts":[["2016"]]},"page":"147-159","title":"Changing Tides - a South Pacific Study","type":"article-journal"},"uris":["http://www.mendeley.com/documents/?uuid=de10a768-7b30-4cf7-a923-82969697299b"]}],"mendeley":{"formattedCitation":"(K. Davies, 2016)","plainTextFormattedCitation":"(K. Davies, 2016)","previouslyFormattedCitation":"(K. Davies, 2016)"},"properties":{"noteIndex":0},"schema":"https://github.com/citation-style-language/schema/raw/master/csl-citation.json"}</w:instrText>
      </w:r>
      <w:r w:rsidRPr="0008241C">
        <w:rPr>
          <w:sz w:val="22"/>
          <w:szCs w:val="22"/>
        </w:rPr>
        <w:fldChar w:fldCharType="separate"/>
      </w:r>
      <w:r w:rsidRPr="0008241C">
        <w:rPr>
          <w:noProof/>
          <w:sz w:val="22"/>
          <w:szCs w:val="22"/>
        </w:rPr>
        <w:t>(K. Davies, 2016)</w:t>
      </w:r>
      <w:r w:rsidRPr="0008241C">
        <w:rPr>
          <w:sz w:val="22"/>
          <w:szCs w:val="22"/>
        </w:rPr>
        <w:fldChar w:fldCharType="end"/>
      </w:r>
      <w:r w:rsidRPr="0008241C">
        <w:rPr>
          <w:sz w:val="22"/>
          <w:szCs w:val="22"/>
        </w:rPr>
        <w:t>.</w:t>
      </w:r>
    </w:p>
    <w:p w14:paraId="23E5BFC0" w14:textId="77777777" w:rsidR="00A01204" w:rsidRPr="0008241C" w:rsidRDefault="00A01204" w:rsidP="00A01204">
      <w:pPr>
        <w:rPr>
          <w:sz w:val="21"/>
          <w:szCs w:val="22"/>
        </w:rPr>
      </w:pPr>
    </w:p>
    <w:p w14:paraId="3FF9EAD6" w14:textId="77777777" w:rsidR="00A01204" w:rsidRPr="0008241C" w:rsidRDefault="00A01204" w:rsidP="00A01204">
      <w:pPr>
        <w:rPr>
          <w:sz w:val="22"/>
          <w:szCs w:val="22"/>
        </w:rPr>
      </w:pPr>
      <w:r w:rsidRPr="0008241C">
        <w:rPr>
          <w:sz w:val="22"/>
          <w:szCs w:val="22"/>
        </w:rPr>
        <w:t xml:space="preserve">Additionally, the rapidly changing international and domestic legal landscapes are facing the challenges of how to hold major GHG emitters responsible and accountable for the damages that have been caused. For example, in 2015, the Philippines Commission on Human Rights announced an investigation, which could hold fossil fuel companies responsible for the impacts of climate change and ocean acidification </w:t>
      </w:r>
      <w:r w:rsidRPr="0008241C">
        <w:rPr>
          <w:sz w:val="22"/>
          <w:szCs w:val="22"/>
        </w:rPr>
        <w:fldChar w:fldCharType="begin" w:fldLock="1"/>
      </w:r>
      <w:r w:rsidRPr="0008241C">
        <w:rPr>
          <w:sz w:val="22"/>
          <w:szCs w:val="22"/>
        </w:rPr>
        <w:instrText>ADDIN CSL_CITATION {"citationItems":[{"id":"ITEM-1","itemData":{"author":[{"dropping-particle":"","family":"Forum on Human Rights and Climate Change","given":"","non-dropping-particle":"","parse-names":false,"suffix":""}],"id":"ITEM-1","issued":{"date-parts":[["2015"]]},"publisher":"the Honourable Commission on Human Rights","title":"Requesting for Investigation of the Responsibility of the Carbon Majors for Human Rights Violations or Threats of Violations Resulting from the Impacts of Climate Change","type":"article"},"uris":["http://www.mendeley.com/documents/?uuid=9092375c-6725-3e85-ad4e-17b8c116b96d"]}],"mendeley":{"formattedCitation":"(Forum on Human Rights and Climate Change, 2015)","plainTextFormattedCitation":"(Forum on Human Rights and Climate Change, 2015)","previouslyFormattedCitation":"(Forum on Human Rights and Climate Change, 2015)"},"properties":{"noteIndex":0},"schema":"https://github.com/citation-style-language/schema/raw/master/csl-citation.json"}</w:instrText>
      </w:r>
      <w:r w:rsidRPr="0008241C">
        <w:rPr>
          <w:sz w:val="22"/>
          <w:szCs w:val="22"/>
        </w:rPr>
        <w:fldChar w:fldCharType="separate"/>
      </w:r>
      <w:r w:rsidRPr="0008241C">
        <w:rPr>
          <w:noProof/>
          <w:sz w:val="22"/>
          <w:szCs w:val="22"/>
        </w:rPr>
        <w:t>(Forum on Human Rights and Climate Change, 2015)</w:t>
      </w:r>
      <w:r w:rsidRPr="0008241C">
        <w:rPr>
          <w:sz w:val="22"/>
          <w:szCs w:val="22"/>
        </w:rPr>
        <w:fldChar w:fldCharType="end"/>
      </w:r>
      <w:r w:rsidRPr="0008241C">
        <w:rPr>
          <w:sz w:val="22"/>
          <w:szCs w:val="22"/>
        </w:rPr>
        <w:t>.</w:t>
      </w:r>
    </w:p>
    <w:p w14:paraId="71B2F585" w14:textId="77777777" w:rsidR="00A01204" w:rsidRPr="0008241C" w:rsidRDefault="00A01204" w:rsidP="00A01204">
      <w:pPr>
        <w:rPr>
          <w:sz w:val="22"/>
          <w:szCs w:val="22"/>
        </w:rPr>
      </w:pPr>
    </w:p>
    <w:p w14:paraId="7981F117" w14:textId="77777777" w:rsidR="00A01204" w:rsidRPr="0008241C" w:rsidRDefault="00A01204" w:rsidP="00A01204">
      <w:pPr>
        <w:rPr>
          <w:sz w:val="22"/>
          <w:szCs w:val="22"/>
        </w:rPr>
      </w:pPr>
      <w:r w:rsidRPr="0008241C">
        <w:rPr>
          <w:sz w:val="22"/>
          <w:szCs w:val="22"/>
        </w:rPr>
        <w:t>Coupled with these discussions have been the rights, including the legal standing, of nature. For example, in 2014 the former National Park, TeUrewera, in New Zealand, gained status as a legal entity with “all the rights, powers, duties and liabilities of a legal person” (</w:t>
      </w:r>
      <w:r w:rsidRPr="0008241C">
        <w:rPr>
          <w:i/>
          <w:sz w:val="22"/>
          <w:szCs w:val="22"/>
        </w:rPr>
        <w:t>TeUrewera Act</w:t>
      </w:r>
      <w:r w:rsidRPr="0008241C">
        <w:rPr>
          <w:sz w:val="22"/>
          <w:szCs w:val="22"/>
        </w:rPr>
        <w:t xml:space="preserve">, 27 July 2014, New Zealand Public Act, No 51) when the </w:t>
      </w:r>
      <w:r w:rsidRPr="0008241C">
        <w:rPr>
          <w:i/>
          <w:sz w:val="22"/>
          <w:szCs w:val="22"/>
        </w:rPr>
        <w:t xml:space="preserve">TeUrewera Act </w:t>
      </w:r>
      <w:r w:rsidRPr="0008241C">
        <w:rPr>
          <w:sz w:val="22"/>
          <w:szCs w:val="22"/>
        </w:rPr>
        <w:t xml:space="preserve">was passed. </w:t>
      </w:r>
    </w:p>
    <w:p w14:paraId="090AF047" w14:textId="77777777" w:rsidR="00A01204" w:rsidRPr="0008241C" w:rsidRDefault="00A01204" w:rsidP="00A01204">
      <w:pPr>
        <w:rPr>
          <w:sz w:val="22"/>
          <w:szCs w:val="22"/>
        </w:rPr>
      </w:pPr>
    </w:p>
    <w:p w14:paraId="03B07D1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34" w:name="_Toc504317160"/>
      <w:bookmarkStart w:id="735" w:name="_Toc504317853"/>
      <w:bookmarkStart w:id="736" w:name="_Toc504321199"/>
      <w:r w:rsidRPr="0008241C">
        <w:rPr>
          <w:b/>
          <w:sz w:val="22"/>
          <w:szCs w:val="24"/>
        </w:rPr>
        <w:t>2.5.2.8</w:t>
      </w:r>
      <w:r w:rsidRPr="0008241C">
        <w:rPr>
          <w:b/>
          <w:sz w:val="22"/>
          <w:szCs w:val="24"/>
        </w:rPr>
        <w:tab/>
        <w:t>Equity in access to, and utilization of, nature’s contributions</w:t>
      </w:r>
      <w:bookmarkEnd w:id="734"/>
      <w:bookmarkEnd w:id="735"/>
      <w:bookmarkEnd w:id="736"/>
    </w:p>
    <w:p w14:paraId="24BB4554" w14:textId="77777777" w:rsidR="00A01204" w:rsidRPr="0008241C" w:rsidRDefault="00A01204" w:rsidP="00A01204">
      <w:pPr>
        <w:rPr>
          <w:sz w:val="22"/>
          <w:szCs w:val="22"/>
        </w:rPr>
      </w:pPr>
    </w:p>
    <w:p w14:paraId="3F5F71EB" w14:textId="77777777" w:rsidR="00A01204" w:rsidRPr="0008241C" w:rsidRDefault="00A01204" w:rsidP="00A01204">
      <w:pPr>
        <w:rPr>
          <w:sz w:val="22"/>
          <w:szCs w:val="22"/>
        </w:rPr>
      </w:pPr>
      <w:r w:rsidRPr="0008241C">
        <w:rPr>
          <w:sz w:val="22"/>
          <w:szCs w:val="22"/>
        </w:rPr>
        <w:t xml:space="preserve">A key approach to conserving biodiversity has been the establishment of ‘protected areas’. To minimize human use, or at least reduce it significantly, an exclusionary approach has often been employed, typically involving the forced removal of people, or a significant reduction of their livelihood activities in an area. Although this approach has provided biodiversity gains in certain locations, it has imposed severe hardships on local communities through physical, economic, and cultural displacement, often leading to conflict </w:t>
      </w:r>
      <w:r w:rsidRPr="0008241C">
        <w:rPr>
          <w:sz w:val="22"/>
          <w:szCs w:val="22"/>
        </w:rPr>
        <w:fldChar w:fldCharType="begin" w:fldLock="1"/>
      </w:r>
      <w:r w:rsidRPr="0008241C">
        <w:rPr>
          <w:sz w:val="22"/>
          <w:szCs w:val="22"/>
        </w:rPr>
        <w:instrText>ADDIN CSL_CITATION {"citationItems":[{"id":"ITEM-1","itemData":{"DOI":"10.1016/j.cosust.2010.03.006","ISBN":"1877-3435","ISSN":"18773435","abstract":"The exclusionary protected area-based approach to biodiversity conservation has succeeded at several places, but at a significant social cost and conflict, especially in the developing country tropics. More inclusive approaches, including community-based conservation (CBC), its subset enterprise-based conservation (EBC), and payments-based conservation (PES) programs, have been tried in the past 15 years. A brief summary of the literature on socio-economic impacts of the exclusionary approach suggests that, although detailed studies and documentation is missing, impacts are significant, and the ethical argument against forced displacement quite strong. We then examine the potential of non-exclusionary approaches from a broader perspective that values biodiversity gains as well as socio-economic ones. Our review suggests that (a) comprehensive socio-ecological and comparative studies of such initiatives are surprisingly scarce, (b) enterprise-based conservation offers some potential if design flaws, poor implementation, assumptions about homogeneous communities, and inattention to tenurial change and security are addressed, (c) payments-based programs require caution because of their focus on economic efficiency, and simplified assumptions regarding the nature of rights, biological information, monitoring costs, and state interventions, and (d) the alternatives to exclusion have often not been given adequate state support and space to function, nor is the ongoing neoliberalization of the political-economic system conducive to giving them that space, except when they fit the direction of this larger process. ?? 2010 Elsevier B.V.","author":[{"dropping-particle":"","family":"Lele","given":"Sharachchandra","non-dropping-particle":"","parse-names":false,"suffix":""},{"dropping-particle":"","family":"Wilshusen","given":"Peter","non-dropping-particle":"","parse-names":false,"suffix":""},{"dropping-particle":"","family":"Brockington","given":"Dan","non-dropping-particle":"","parse-names":false,"suffix":""},{"dropping-particle":"","family":"Seidler","given":"Reinmar","non-dropping-particle":"","parse-names":false,"suffix":""},{"dropping-particle":"","family":"Bawa","given":"Kamaljit","non-dropping-particle":"","parse-names":false,"suffix":""}],"container-title":"Current Opinion in Environmental Sustainability","id":"ITEM-1","issue":"1-2","issued":{"date-parts":[["2010"]]},"page":"94-100","publisher":"Elsevier B.V.","title":"Beyond exclusion: Alternative approaches to biodiversity conservation in the developing tropics","type":"article-journal","volume":"2"},"uris":["http://www.mendeley.com/documents/?uuid=3deb5a38-3cb0-4407-9161-59729d570322"]}],"mendeley":{"formattedCitation":"(Lele &lt;i&gt;et al.&lt;/i&gt;, 2010)","plainTextFormattedCitation":"(Lele et al., 2010)","previouslyFormattedCitation":"(Lele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Lele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Different approaches have begun to be adopted over recent decades, including community- based conservation.</w:t>
      </w:r>
    </w:p>
    <w:p w14:paraId="4BA22C5F" w14:textId="77777777" w:rsidR="00A01204" w:rsidRPr="0008241C" w:rsidRDefault="00A01204" w:rsidP="00A01204">
      <w:pPr>
        <w:rPr>
          <w:sz w:val="22"/>
          <w:szCs w:val="22"/>
        </w:rPr>
      </w:pPr>
    </w:p>
    <w:p w14:paraId="278D16D9" w14:textId="77777777" w:rsidR="00A01204" w:rsidRPr="0008241C" w:rsidRDefault="00A01204" w:rsidP="00A01204">
      <w:pPr>
        <w:rPr>
          <w:sz w:val="22"/>
          <w:szCs w:val="22"/>
        </w:rPr>
      </w:pPr>
      <w:r w:rsidRPr="0008241C">
        <w:rPr>
          <w:sz w:val="22"/>
          <w:szCs w:val="22"/>
        </w:rPr>
        <w:t xml:space="preserve">In Asian countries that were colonised, the state-dominated systems of natural resource exploitation established during this period, and the forest concessions that followed after countries’ independence, deprived indigenous peoples and local communities from accessing resources that underpinned their livelihoods. Governments began to recognize, around the 1970s, the necessity to involve local communities in forest management in order to reduce social unrest and enhance sustainable management </w:t>
      </w:r>
      <w:r w:rsidRPr="0008241C">
        <w:rPr>
          <w:sz w:val="22"/>
          <w:szCs w:val="22"/>
        </w:rPr>
        <w:fldChar w:fldCharType="begin" w:fldLock="1"/>
      </w:r>
      <w:r w:rsidRPr="0008241C">
        <w:rPr>
          <w:sz w:val="22"/>
          <w:szCs w:val="22"/>
        </w:rPr>
        <w:instrText>ADDIN CSL_CITATION {"citationItems":[{"id":"ITEM-1","itemData":{"DOI":"10.17528/cifor/002350","ISBN":"978-979-1412-37-7","abstract":"This book is about conscious attempts by local communities in three Asian countries to improve the management of their forests. It explores how collaborative learning, negotiation and planning, involving different actors, in forest communities in Indonesia, Nepal and the Philippines, can contribute to better management in some quite surprising ways. It provides plausible causal connections between the action research of the Adaptive Collaborative Management Research Project implemented by CIFOR and the outcomes for the groups of people (and their forests) involved in the research. There are seven separately authored chapters entitled: (1) Introduction: people, forests and the need for adaptation; (2) Adaptive collaboration management: a conceptual model; (3) Enhancing adaptiveness and collaboration in community forestry in Nepal: reflections from participatory action research; (4) Shaping opportunities for improving forest quality and community livelihoods in Central Sumatra and East Kalimantan, Indonesia; (5) Muddling towards cooperation: spontaneous orders and shared learning in Malinau District, Indonesia; (6) Facilitating change from the inside: adaptive collaborative management in the Philippines; and (7) Discussion and conclusions","editor":[{"dropping-particle":"","family":"Fisher","given":"R.","non-dropping-particle":"","parse-names":false,"suffix":""},{"dropping-particle":"","family":"Prabhu","given":"R.","non-dropping-particle":"","parse-names":false,"suffix":""},{"dropping-particle":"","family":"McDougall","given":"C.","non-dropping-particle":"","parse-names":false,"suffix":""}],"id":"ITEM-1","issued":{"date-parts":[["2007"]]},"number-of-pages":"242","publisher":"Center for International Forestry Research (CIFOR)","publisher-place":"Bogor, Indonesia","title":"Adaptive collaborative management of community forests in Asia: experiences from Nepal, Indonesia and the Philippines","type":"book"},"uris":["http://www.mendeley.com/documents/?uuid=f8d62d11-5be9-41ac-8f92-0760e9fdfefb"]}],"mendeley":{"formattedCitation":"(R. Fisher &lt;i&gt;et al.&lt;/i&gt;, 2007)","plainTextFormattedCitation":"(R. Fisher et al., 2007)","previouslyFormattedCitation":"(R. Fisher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R. Fish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For example, a participatory approach to forest management (known as joint forest management) has been employed in India since 1990, based on earlier experiments at Arabari and Sukhomajiri </w:t>
      </w:r>
      <w:r w:rsidRPr="0008241C">
        <w:rPr>
          <w:sz w:val="22"/>
          <w:szCs w:val="22"/>
        </w:rPr>
        <w:fldChar w:fldCharType="begin" w:fldLock="1"/>
      </w:r>
      <w:r w:rsidRPr="0008241C">
        <w:rPr>
          <w:sz w:val="22"/>
          <w:szCs w:val="22"/>
        </w:rPr>
        <w:instrText>ADDIN CSL_CITATION {"citationItems":[{"id":"ITEM-1","itemData":{"author":[{"dropping-particle":"","family":"Ravindranath","given":"N.H.","non-dropping-particle":"","parse-names":false,"suffix":""},{"dropping-particle":"","family":"Sudha","given":"P.","non-dropping-particle":"","parse-names":false,"suffix":""}],"id":"ITEM-1","issued":{"date-parts":[["2004"]]},"publisher":"Universities Press","publisher-place":"Hyderabad, India","title":"Joint Forest Management in India: Spread, Performance and Impact","type":"book"},"uris":["http://www.mendeley.com/documents/?uuid=0c2ea490-95fb-3733-83ab-9d465c0fea34"]}],"mendeley":{"formattedCitation":"(Ravindranath &amp; Sudha, 2004)","plainTextFormattedCitation":"(Ravindranath &amp; Sudha, 2004)","previouslyFormattedCitation":"(Ravindranath &amp; Sudha, 2004)"},"properties":{"noteIndex":0},"schema":"https://github.com/citation-style-language/schema/raw/master/csl-citation.json"}</w:instrText>
      </w:r>
      <w:r w:rsidRPr="0008241C">
        <w:rPr>
          <w:sz w:val="22"/>
          <w:szCs w:val="22"/>
        </w:rPr>
        <w:fldChar w:fldCharType="separate"/>
      </w:r>
      <w:r w:rsidRPr="0008241C">
        <w:rPr>
          <w:noProof/>
          <w:sz w:val="22"/>
          <w:szCs w:val="22"/>
        </w:rPr>
        <w:t>(Ravindranath &amp; Sudha, 2004)</w:t>
      </w:r>
      <w:r w:rsidRPr="0008241C">
        <w:rPr>
          <w:sz w:val="22"/>
          <w:szCs w:val="22"/>
        </w:rPr>
        <w:fldChar w:fldCharType="end"/>
      </w:r>
      <w:r w:rsidRPr="0008241C">
        <w:rPr>
          <w:sz w:val="22"/>
          <w:szCs w:val="22"/>
        </w:rPr>
        <w:t xml:space="preserve">. The broad emphasis of joint forest management involves village communities in protecting and managing forests, and regenerating degraded forests, while ensuring a share of livelihood benefits from their use of forest resources. This approach has spread rapidly in India and has had some successes in meeting both its environmental and economic objectives, although outcomes have been mixed </w:t>
      </w:r>
      <w:r w:rsidRPr="0008241C">
        <w:rPr>
          <w:sz w:val="22"/>
          <w:szCs w:val="22"/>
        </w:rPr>
        <w:fldChar w:fldCharType="begin" w:fldLock="1"/>
      </w:r>
      <w:r w:rsidRPr="0008241C">
        <w:rPr>
          <w:sz w:val="22"/>
          <w:szCs w:val="22"/>
        </w:rPr>
        <w:instrText>ADDIN CSL_CITATION {"citationItems":[{"id":"ITEM-1","itemData":{"author":[{"dropping-particle":"","family":"Ravindranath","given":"N.H.","non-dropping-particle":"","parse-names":false,"suffix":""},{"dropping-particle":"","family":"Sudha","given":"P.","non-dropping-particle":"","parse-names":false,"suffix":""}],"id":"ITEM-1","issued":{"date-parts":[["2004"]]},"publisher":"Universities Press","publisher-place":"Hyderabad, India","title":"Joint Forest Management in India: Spread, Performance and Impact","type":"book"},"uris":["http://www.mendeley.com/documents/?uuid=0c2ea490-95fb-3733-83ab-9d465c0fea34"]},{"id":"ITEM-2","itemData":{"author":[{"dropping-particle":"","family":"Bhattacharya","given":"P.","non-dropping-particle":"","parse-names":false,"suffix":""},{"dropping-particle":"","family":"Pradhan","given":"L.","non-dropping-particle":"","parse-names":false,"suffix":""},{"dropping-particle":"","family":"Yadav","given":"G.","non-dropping-particle":"","parse-names":false,"suffix":""}],"container-title":"Resources, Conservation and Recycling","id":"ITEM-2","issue":"8","issued":{"date-parts":[["2010"]]},"page":"469-480","title":"Joint forest management in India: Experiences of two decades","type":"article-journal","volume":"54"},"uris":["http://www.mendeley.com/documents/?uuid=54632f45-c174-3f96-a88f-263a68d9b1b6"]}],"mendeley":{"formattedCitation":"(Bhattacharya &lt;i&gt;et al.&lt;/i&gt;, 2010; Ravindranath &amp; Sudha, 2004)","plainTextFormattedCitation":"(Bhattacharya et al., 2010; Ravindranath &amp; Sudha, 2004)","previouslyFormattedCitation":"(Bhattacharya &lt;i&gt;et al.&lt;/i&gt;, 2010; Ravindranath &amp; Sudha, 2004)"},"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charya </w:t>
      </w:r>
      <w:r w:rsidRPr="0008241C">
        <w:rPr>
          <w:i/>
          <w:noProof/>
          <w:sz w:val="22"/>
          <w:szCs w:val="22"/>
        </w:rPr>
        <w:t>et al.</w:t>
      </w:r>
      <w:r w:rsidRPr="0008241C">
        <w:rPr>
          <w:noProof/>
          <w:sz w:val="22"/>
          <w:szCs w:val="22"/>
        </w:rPr>
        <w:t>, 2010; Ravindranath &amp; Sudha, 2004)</w:t>
      </w:r>
      <w:r w:rsidRPr="0008241C">
        <w:rPr>
          <w:sz w:val="22"/>
          <w:szCs w:val="22"/>
        </w:rPr>
        <w:fldChar w:fldCharType="end"/>
      </w:r>
      <w:r w:rsidRPr="0008241C">
        <w:rPr>
          <w:sz w:val="22"/>
          <w:szCs w:val="22"/>
        </w:rPr>
        <w:t>.</w:t>
      </w:r>
    </w:p>
    <w:p w14:paraId="6AB2509B" w14:textId="77777777" w:rsidR="00A01204" w:rsidRPr="0008241C" w:rsidRDefault="00A01204" w:rsidP="00A01204">
      <w:pPr>
        <w:rPr>
          <w:sz w:val="22"/>
          <w:szCs w:val="22"/>
        </w:rPr>
      </w:pPr>
    </w:p>
    <w:p w14:paraId="55CB38FA" w14:textId="7ECADB5C" w:rsidR="00A01204" w:rsidRPr="0008241C" w:rsidRDefault="00A01204" w:rsidP="00A01204">
      <w:pPr>
        <w:rPr>
          <w:sz w:val="22"/>
          <w:szCs w:val="22"/>
        </w:rPr>
      </w:pPr>
      <w:r w:rsidRPr="0008241C">
        <w:rPr>
          <w:sz w:val="22"/>
          <w:szCs w:val="22"/>
        </w:rPr>
        <w:t>The Philippines has allocated 37</w:t>
      </w:r>
      <w:r w:rsidR="00C934E9">
        <w:rPr>
          <w:sz w:val="22"/>
          <w:szCs w:val="22"/>
        </w:rPr>
        <w:t xml:space="preserve"> per cent</w:t>
      </w:r>
      <w:r w:rsidRPr="0008241C">
        <w:rPr>
          <w:sz w:val="22"/>
          <w:szCs w:val="22"/>
        </w:rPr>
        <w:t xml:space="preserve"> of its total forest land area for community forest management (CFM), whereas Nepal has allocated 30</w:t>
      </w:r>
      <w:r w:rsidR="00C934E9">
        <w:rPr>
          <w:sz w:val="22"/>
          <w:szCs w:val="22"/>
        </w:rPr>
        <w:t xml:space="preserve"> per cent</w:t>
      </w:r>
      <w:r w:rsidRPr="0008241C">
        <w:rPr>
          <w:sz w:val="22"/>
          <w:szCs w:val="22"/>
        </w:rPr>
        <w:t>, and India has allocated 28</w:t>
      </w:r>
      <w:r w:rsidR="00C934E9">
        <w:rPr>
          <w:sz w:val="22"/>
          <w:szCs w:val="22"/>
        </w:rPr>
        <w:t xml:space="preserve"> per cent</w:t>
      </w:r>
      <w:r w:rsidRPr="0008241C">
        <w:rPr>
          <w:sz w:val="22"/>
          <w:szCs w:val="22"/>
        </w:rPr>
        <w:t xml:space="preserve"> of its forests </w:t>
      </w:r>
      <w:r w:rsidRPr="0008241C">
        <w:rPr>
          <w:sz w:val="22"/>
          <w:szCs w:val="22"/>
        </w:rPr>
        <w:fldChar w:fldCharType="begin" w:fldLock="1"/>
      </w:r>
      <w:r w:rsidRPr="0008241C">
        <w:rPr>
          <w:sz w:val="22"/>
          <w:szCs w:val="22"/>
        </w:rPr>
        <w:instrText>ADDIN CSL_CITATION {"citationItems":[{"id":"ITEM-1","itemData":{"author":[{"dropping-particle":"","family":"Ibarra Gené","given":"Enrique","non-dropping-particle":"","parse-names":false,"suffix":""},{"dropping-particle":"","family":"Scheyvens","given":"Henry","non-dropping-particle":"","parse-names":false,"suffix":""},{"dropping-particle":"","family":"López‐Casero","given":"Federico","non-dropping-particle":"","parse-names":false,"suffix":""}],"id":"ITEM-1","issued":{"date-parts":[["2012"]]},"number-of-pages":"85-114","publisher":"Institute for Global Environmental Strategies (IGES), Hayama, Japan","title":"Community Forest Management and REDD+: Opportunities and Challenges. In: IGES White Paper IV 2012 Greening Governance in Asia‐Pacific","type":"report"},"uris":["http://www.mendeley.com/documents/?uuid=fcb8916f-01fb-49c3-b7d2-1dc20547de7c"]}],"mendeley":{"formattedCitation":"(Ibarra Gené &lt;i&gt;et al.&lt;/i&gt;, 2012)","plainTextFormattedCitation":"(Ibarra Gené et al., 2012)","previouslyFormattedCitation":"(Ibarra Gené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Ibarra Gené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However it should to be noted, that in countries such as, the Philippines and Cambodia, and presumably  Indonesia, forest resources had tended to be in severely degraded condition before becoming  become managed under the CFM scheme </w:t>
      </w:r>
      <w:r w:rsidRPr="0008241C">
        <w:rPr>
          <w:sz w:val="22"/>
          <w:szCs w:val="22"/>
        </w:rPr>
        <w:fldChar w:fldCharType="begin" w:fldLock="1"/>
      </w:r>
      <w:r w:rsidRPr="0008241C">
        <w:rPr>
          <w:sz w:val="22"/>
          <w:szCs w:val="22"/>
        </w:rPr>
        <w:instrText>ADDIN CSL_CITATION {"citationItems":[{"id":"ITEM-1","itemData":{"author":[{"dropping-particle":"","family":"Ibarra Gené","given":"Enrique","non-dropping-particle":"","parse-names":false,"suffix":""},{"dropping-particle":"","family":"Scheyvens","given":"Henry","non-dropping-particle":"","parse-names":false,"suffix":""},{"dropping-particle":"","family":"López‐Casero","given":"Federico","non-dropping-particle":"","parse-names":false,"suffix":""}],"id":"ITEM-1","issued":{"date-parts":[["2012"]]},"number-of-pages":"85-114","publisher":"Institute for Global Environmental Strategies (IGES), Hayama, Japan","title":"Community Forest Management and REDD+: Opportunities and Challenges. In: IGES White Paper IV 2012 Greening Governance in Asia‐Pacific","type":"report"},"uris":["http://www.mendeley.com/documents/?uuid=fcb8916f-01fb-49c3-b7d2-1dc20547de7c"]},{"id":"ITEM-2","itemData":{"DOI":"10.1016/j.forpol.2005.08.008","ISBN":"1389-9341","ISSN":"13899341","abstract":"Introduced (as compared to traditional) models of community forestry have developed rapidly in Cambodia and Laos in the last decade, and were recently begun in Vietnam after a pilot phase. What is the potential of these community forestry models to deliver livelihood improvements to participants? This is an important question for two reasons. First, some donors are placing high hopes on community forestry to support poverty alleviation in the Mekong Region. Second, community forestry has generally under-performed in poverty alleviation worldwide. Existing and planned models must be examined to understand to what extent they can fulfill their goals and how they can be improved. Among various theoretical preconditions for successful poverty alleviation through community forestry, this article focuses on two: (1) the degree to which poverty alleviation is a guiding force in the establishment and implementation of community forestry; and (2) the compatibility of government commitment to poverty alleviation through community forestry with other goals being pursued by the government. How do the three case study countries perform with respect to these preconditions? With respect to the first precondition, it is found that although all three country programs now espouse poverty alleviation as a key goal, other state goals (e.g., compliance with donor organization recommendations, decentralization, devolution, resource conservation) were the guiding motivations in the establishment and early implementation of the programs. With respect to the second precondition, programs in all three countries are at least partly undermined by a tendency to favor government, the military, and concessionaires in the appropriation of timber rents, and to exclude people living in or near forests from access to these rents. However in each country there are factors that potentially enable a turn toward poverty alleviation through community forestry. In Cambodia there is less central government control than in Laos or Vietnam. Laos has a high level of forest resources per capita. Vietnam has an exceptionally strong record in poverty alleviation that can be linked to its emerging community forestry program. The article recommends three core policies to fully realize the potential of poverty alleviation through community forestry: (1) control illegal logging and forest sector corruption; (2) locate community forestry sites where there are abundant forests; and (3) boost forest income …","author":[{"dropping-particle":"","family":"Sunderlin","given":"William D.","non-dropping-particle":"","parse-names":false,"suffix":""}],"container-title":"Forest Policy and Economics","id":"ITEM-2","issue":"4","issued":{"date-parts":[["2006"]]},"page":"386-396","title":"Poverty alleviation through community forestry in Cambodia, Laos, and Vietnam: An assessment of the potential","type":"article-journal","volume":"8"},"uris":["http://www.mendeley.com/documents/?uuid=18233ff3-2196-43fe-8067-a02568d0afbb"]}],"mendeley":{"formattedCitation":"(Ibarra Gené &lt;i&gt;et al.&lt;/i&gt;, 2012; Sunderlin, 2006)","plainTextFormattedCitation":"(Ibarra Gené et al., 2012; Sunderlin, 2006)","previouslyFormattedCitation":"(Ibarra Gené &lt;i&gt;et al.&lt;/i&gt;, 2012; Sunderlin, 2006)"},"properties":{"noteIndex":0},"schema":"https://github.com/citation-style-language/schema/raw/master/csl-citation.json"}</w:instrText>
      </w:r>
      <w:r w:rsidRPr="0008241C">
        <w:rPr>
          <w:sz w:val="22"/>
          <w:szCs w:val="22"/>
        </w:rPr>
        <w:fldChar w:fldCharType="separate"/>
      </w:r>
      <w:r w:rsidRPr="0008241C">
        <w:rPr>
          <w:noProof/>
          <w:sz w:val="22"/>
          <w:szCs w:val="22"/>
        </w:rPr>
        <w:t xml:space="preserve">(Ibarra Gené </w:t>
      </w:r>
      <w:r w:rsidRPr="0008241C">
        <w:rPr>
          <w:i/>
          <w:noProof/>
          <w:sz w:val="22"/>
          <w:szCs w:val="22"/>
        </w:rPr>
        <w:t>et al.</w:t>
      </w:r>
      <w:r w:rsidRPr="0008241C">
        <w:rPr>
          <w:noProof/>
          <w:sz w:val="22"/>
          <w:szCs w:val="22"/>
        </w:rPr>
        <w:t>, 2012; Sunderlin, 2006)</w:t>
      </w:r>
      <w:r w:rsidRPr="0008241C">
        <w:rPr>
          <w:sz w:val="22"/>
          <w:szCs w:val="22"/>
        </w:rPr>
        <w:fldChar w:fldCharType="end"/>
      </w:r>
      <w:r w:rsidRPr="0008241C">
        <w:rPr>
          <w:sz w:val="22"/>
          <w:szCs w:val="22"/>
        </w:rPr>
        <w:t xml:space="preserve">. Conditions regarding the operation of CFM’s vary, depending on countries. For example, complicated administrative procedures, higher limitations on the amount of resources allowed for commercial use, unfair distributions affected by caste, gender, and religion, have been observed in some countries in South East Asia </w:t>
      </w:r>
      <w:r w:rsidRPr="0008241C">
        <w:rPr>
          <w:sz w:val="22"/>
          <w:szCs w:val="22"/>
        </w:rPr>
        <w:fldChar w:fldCharType="begin" w:fldLock="1"/>
      </w:r>
      <w:r w:rsidRPr="0008241C">
        <w:rPr>
          <w:sz w:val="22"/>
          <w:szCs w:val="22"/>
        </w:rPr>
        <w:instrText>ADDIN CSL_CITATION {"citationItems":[{"id":"ITEM-1","itemData":{"author":[{"dropping-particle":"","family":"Ibarra Gené","given":"Enrique","non-dropping-particle":"","parse-names":false,"suffix":""},{"dropping-particle":"","family":"Scheyvens","given":"Henry","non-dropping-particle":"","parse-names":false,"suffix":""},{"dropping-particle":"","family":"López‐Casero","given":"Federico","non-dropping-particle":"","parse-names":false,"suffix":""}],"id":"ITEM-1","issued":{"date-parts":[["2012"]]},"number-of-pages":"85-114","publisher":"Institute for Global Environmental Strategies (IGES), Hayama, Japan","title":"Community Forest Management and REDD+: Opportunities and Challenges. In: IGES White Paper IV 2012 Greening Governance in Asia‐Pacific","type":"report"},"uris":["http://www.mendeley.com/documents/?uuid=fcb8916f-01fb-49c3-b7d2-1dc20547de7c"]}],"mendeley":{"formattedCitation":"(Ibarra Gené &lt;i&gt;et al.&lt;/i&gt;, 2012)","plainTextFormattedCitation":"(Ibarra Gené et al., 2012)","previouslyFormattedCitation":"(Ibarra Gené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Ibarra Gené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w:t>
      </w:r>
    </w:p>
    <w:p w14:paraId="7055B385" w14:textId="77777777" w:rsidR="00A01204" w:rsidRPr="0008241C" w:rsidRDefault="00A01204" w:rsidP="00A01204">
      <w:pPr>
        <w:rPr>
          <w:sz w:val="22"/>
          <w:szCs w:val="22"/>
        </w:rPr>
      </w:pPr>
    </w:p>
    <w:p w14:paraId="22D4FA51" w14:textId="77777777" w:rsidR="00A01204" w:rsidRPr="0008241C" w:rsidRDefault="00A01204" w:rsidP="00A01204">
      <w:pPr>
        <w:rPr>
          <w:sz w:val="22"/>
          <w:szCs w:val="22"/>
        </w:rPr>
      </w:pPr>
      <w:r w:rsidRPr="0008241C">
        <w:rPr>
          <w:sz w:val="22"/>
          <w:szCs w:val="22"/>
        </w:rPr>
        <w:t xml:space="preserve">Equitable access to, and sharing of, the benefits from use of genetic resources is another area where policy frameworks in the region have developed. The </w:t>
      </w:r>
      <w:r w:rsidRPr="0008241C">
        <w:rPr>
          <w:i/>
          <w:sz w:val="22"/>
          <w:szCs w:val="22"/>
        </w:rPr>
        <w:t>Nagoya Protocol on Access to Genetic Resources and the Fair and Equitable Sharing of Benefits Arising from their Utilization</w:t>
      </w:r>
      <w:r w:rsidRPr="0008241C">
        <w:rPr>
          <w:sz w:val="22"/>
          <w:szCs w:val="22"/>
        </w:rPr>
        <w:t xml:space="preserve"> is an international agreement adopted by the Conference of the Parties to the </w:t>
      </w:r>
      <w:r w:rsidRPr="0008241C">
        <w:rPr>
          <w:i/>
          <w:sz w:val="22"/>
          <w:szCs w:val="22"/>
        </w:rPr>
        <w:t>Convention on Biological Diversity</w:t>
      </w:r>
      <w:r w:rsidRPr="0008241C">
        <w:rPr>
          <w:sz w:val="22"/>
          <w:szCs w:val="22"/>
        </w:rPr>
        <w:t xml:space="preserve"> (CBD) at its tenth meeting in 2010, and entered into force on 12 October 2014. It aims at sharing the benefits arising from the utilization of genetic resources in a fair and equitable way, </w:t>
      </w:r>
      <w:r w:rsidRPr="0008241C">
        <w:rPr>
          <w:sz w:val="22"/>
          <w:szCs w:val="22"/>
        </w:rPr>
        <w:lastRenderedPageBreak/>
        <w:t xml:space="preserve">ensuring that access to such resources is only gained after the granting of prior informed consent by indigenous and local communities and sovereign states. </w:t>
      </w:r>
    </w:p>
    <w:p w14:paraId="5F93B8C9" w14:textId="77777777" w:rsidR="00A01204" w:rsidRPr="0008241C" w:rsidRDefault="00A01204" w:rsidP="00A01204">
      <w:pPr>
        <w:rPr>
          <w:sz w:val="22"/>
          <w:szCs w:val="22"/>
        </w:rPr>
      </w:pPr>
    </w:p>
    <w:p w14:paraId="4124DC2C" w14:textId="77777777" w:rsidR="00A01204" w:rsidRPr="0008241C" w:rsidRDefault="00A01204" w:rsidP="00A01204">
      <w:pPr>
        <w:rPr>
          <w:sz w:val="22"/>
          <w:szCs w:val="22"/>
        </w:rPr>
      </w:pPr>
      <w:r w:rsidRPr="0008241C">
        <w:rPr>
          <w:sz w:val="22"/>
          <w:szCs w:val="22"/>
        </w:rPr>
        <w:t xml:space="preserve">100 Parties have ratified the </w:t>
      </w:r>
      <w:r w:rsidRPr="0008241C">
        <w:rPr>
          <w:i/>
          <w:sz w:val="22"/>
          <w:szCs w:val="22"/>
        </w:rPr>
        <w:t>Nagoya Protocol</w:t>
      </w:r>
      <w:r w:rsidRPr="0008241C">
        <w:rPr>
          <w:sz w:val="22"/>
          <w:szCs w:val="22"/>
        </w:rPr>
        <w:t xml:space="preserve"> (as of August 31 2017), 24 of these Parties are from the Asia-Pacific, with seven more having signed but not yet ratified</w:t>
      </w:r>
      <w:r w:rsidRPr="0008241C">
        <w:rPr>
          <w:szCs w:val="18"/>
          <w:vertAlign w:val="superscript"/>
        </w:rPr>
        <w:t xml:space="preserve"> </w:t>
      </w:r>
      <w:r w:rsidRPr="0008241C">
        <w:rPr>
          <w:sz w:val="22"/>
          <w:szCs w:val="22"/>
        </w:rPr>
        <w:fldChar w:fldCharType="begin" w:fldLock="1"/>
      </w:r>
      <w:r w:rsidRPr="0008241C">
        <w:rPr>
          <w:sz w:val="22"/>
          <w:szCs w:val="22"/>
        </w:rPr>
        <w:instrText>ADDIN CSL_CITATION {"citationItems":[{"id":"ITEM-1","itemData":{"URL":"https://www.cbd.int/abs/nagoya-protocol/signatories/default.shtml","accessed":{"date-parts":[["2018","1","17"]]},"author":[{"dropping-particle":"","family":"CBD","given":"","non-dropping-particle":"","parse-names":false,"suffix":""}],"container-title":"Convention on Biological Diversity","id":"ITEM-1","issued":{"date-parts":[["2017"]]},"title":"Parties to the Nagoya Protocol","type":"webpage"},"uris":["http://www.mendeley.com/documents/?uuid=f1ac74e3-1b83-3c3f-af0b-9641bd437d9a"]}],"mendeley":{"formattedCitation":"(CBD, 2017)","plainTextFormattedCitation":"(CBD, 2017)","previouslyFormattedCitation":"(CBD, 2017)"},"properties":{"noteIndex":0},"schema":"https://github.com/citation-style-language/schema/raw/master/csl-citation.json"}</w:instrText>
      </w:r>
      <w:r w:rsidRPr="0008241C">
        <w:rPr>
          <w:sz w:val="22"/>
          <w:szCs w:val="22"/>
        </w:rPr>
        <w:fldChar w:fldCharType="separate"/>
      </w:r>
      <w:r w:rsidRPr="0008241C">
        <w:rPr>
          <w:noProof/>
          <w:sz w:val="22"/>
          <w:szCs w:val="22"/>
        </w:rPr>
        <w:t>(CBD, 2017)</w:t>
      </w:r>
      <w:r w:rsidRPr="0008241C">
        <w:rPr>
          <w:sz w:val="22"/>
          <w:szCs w:val="22"/>
        </w:rPr>
        <w:fldChar w:fldCharType="end"/>
      </w:r>
      <w:r w:rsidRPr="0008241C">
        <w:rPr>
          <w:sz w:val="22"/>
          <w:szCs w:val="22"/>
        </w:rPr>
        <w:t xml:space="preserve">. Regionally the Association of Southeast Asian Nations (ASEAN) has developed a Draft Framework Agreement on the Protocol. Countries within the Asia-Pacific with legislation in place pertaining to the Protocol are: India, Bhutan, Philippines, Malaysia, Australia and Afghanistan, while China, Indonesia, Thailand, Bangladesh and Nepal have developed other initiatives </w:t>
      </w:r>
      <w:r w:rsidRPr="0008241C">
        <w:rPr>
          <w:sz w:val="22"/>
          <w:szCs w:val="22"/>
        </w:rPr>
        <w:fldChar w:fldCharType="begin" w:fldLock="1"/>
      </w:r>
      <w:r w:rsidRPr="0008241C">
        <w:rPr>
          <w:sz w:val="22"/>
          <w:szCs w:val="22"/>
        </w:rPr>
        <w:instrText>ADDIN CSL_CITATION {"citationItems":[{"id":"ITEM-1","itemData":{"author":[{"dropping-particle":"","family":"Medaglia","given":"Jorge Cabrera","non-dropping-particle":"","parse-names":false,"suffix":""},{"dropping-particle":"","family":"Perron-welch","given":"Frederic","non-dropping-particle":"","parse-names":false,"suffix":""},{"dropping-particle":"","family":"Phillips","given":"Freedom-kai","non-dropping-particle":"","parse-names":false,"suffix":""}],"edition":"Third Edit","id":"ITEM-1","issued":{"date-parts":[["2014"]]},"number-of-pages":"125","publisher":"Centre for International Sustainable Development Law (CISDL)","title":"Overview of National and Regional Measures on Access and Benefit Sharing: Challenges and Opportunities in Implementing the Nagoya Protocol","type":"book"},"uris":["http://www.mendeley.com/documents/?uuid=5131eb74-ad3f-4b69-b735-c243af948fed"]}],"mendeley":{"formattedCitation":"(Medaglia &lt;i&gt;et al.&lt;/i&gt;, 2014)","plainTextFormattedCitation":"(Medaglia et al., 2014)","previouslyFormattedCitation":"(Medagli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edagli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3E1F6611" w14:textId="77777777" w:rsidR="00A01204" w:rsidRPr="0008241C" w:rsidRDefault="00A01204" w:rsidP="00A01204">
      <w:pPr>
        <w:rPr>
          <w:sz w:val="21"/>
          <w:szCs w:val="22"/>
        </w:rPr>
      </w:pPr>
    </w:p>
    <w:p w14:paraId="559B6B19" w14:textId="77777777" w:rsidR="00A01204" w:rsidRPr="0008241C" w:rsidRDefault="00A01204" w:rsidP="00A01204">
      <w:pPr>
        <w:keepNext/>
        <w:tabs>
          <w:tab w:val="clear" w:pos="1247"/>
          <w:tab w:val="left" w:pos="765"/>
        </w:tabs>
        <w:outlineLvl w:val="2"/>
        <w:rPr>
          <w:b/>
          <w:sz w:val="24"/>
          <w:szCs w:val="24"/>
        </w:rPr>
      </w:pPr>
      <w:bookmarkStart w:id="737" w:name="_Toc504317161"/>
      <w:bookmarkStart w:id="738" w:name="_Toc504317854"/>
      <w:bookmarkStart w:id="739" w:name="_Toc504320393"/>
      <w:bookmarkStart w:id="740" w:name="_Toc504320840"/>
      <w:bookmarkStart w:id="741" w:name="_Toc504321200"/>
      <w:bookmarkStart w:id="742" w:name="_Toc524041355"/>
      <w:r w:rsidRPr="0008241C">
        <w:rPr>
          <w:b/>
          <w:sz w:val="24"/>
          <w:szCs w:val="24"/>
        </w:rPr>
        <w:t>2.5.3</w:t>
      </w:r>
      <w:r w:rsidRPr="0008241C">
        <w:rPr>
          <w:b/>
          <w:sz w:val="24"/>
          <w:szCs w:val="24"/>
        </w:rPr>
        <w:tab/>
        <w:t>Other issues</w:t>
      </w:r>
      <w:bookmarkEnd w:id="737"/>
      <w:bookmarkEnd w:id="738"/>
      <w:bookmarkEnd w:id="739"/>
      <w:bookmarkEnd w:id="740"/>
      <w:bookmarkEnd w:id="741"/>
      <w:bookmarkEnd w:id="742"/>
    </w:p>
    <w:p w14:paraId="46687E84" w14:textId="77777777" w:rsidR="00A01204" w:rsidRPr="0008241C" w:rsidRDefault="00A01204" w:rsidP="00A01204">
      <w:pPr>
        <w:rPr>
          <w:sz w:val="22"/>
          <w:szCs w:val="22"/>
        </w:rPr>
      </w:pPr>
    </w:p>
    <w:p w14:paraId="31CA5F0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43" w:name="_Toc504317162"/>
      <w:bookmarkStart w:id="744" w:name="_Toc504317855"/>
      <w:bookmarkStart w:id="745" w:name="_Toc504321201"/>
      <w:r w:rsidRPr="0008241C">
        <w:rPr>
          <w:b/>
          <w:sz w:val="22"/>
          <w:szCs w:val="24"/>
        </w:rPr>
        <w:t>2.5.3.1</w:t>
      </w:r>
      <w:r w:rsidRPr="0008241C">
        <w:rPr>
          <w:b/>
          <w:sz w:val="22"/>
          <w:szCs w:val="24"/>
        </w:rPr>
        <w:tab/>
        <w:t>Technology transfer</w:t>
      </w:r>
      <w:bookmarkEnd w:id="743"/>
      <w:bookmarkEnd w:id="744"/>
      <w:bookmarkEnd w:id="745"/>
    </w:p>
    <w:p w14:paraId="3BAC578D" w14:textId="77777777" w:rsidR="00A01204" w:rsidRPr="0008241C" w:rsidRDefault="00A01204" w:rsidP="00A01204">
      <w:pPr>
        <w:rPr>
          <w:sz w:val="22"/>
          <w:szCs w:val="22"/>
        </w:rPr>
      </w:pPr>
    </w:p>
    <w:p w14:paraId="5DA7850D" w14:textId="77777777" w:rsidR="00A01204" w:rsidRPr="0008241C" w:rsidRDefault="00A01204" w:rsidP="00A01204">
      <w:pPr>
        <w:rPr>
          <w:sz w:val="22"/>
          <w:szCs w:val="22"/>
        </w:rPr>
      </w:pPr>
      <w:r w:rsidRPr="0008241C">
        <w:rPr>
          <w:noProof/>
          <w:sz w:val="22"/>
          <w:szCs w:val="22"/>
        </w:rPr>
        <w:t xml:space="preserve">Developing, demonstrating, deploying, and diffusing environmentally sound technologies (ESTs) are critical activities on a path towards an effective global response to environmental challenges </w:t>
      </w:r>
      <w:r w:rsidRPr="0008241C">
        <w:rPr>
          <w:noProof/>
          <w:sz w:val="22"/>
          <w:szCs w:val="22"/>
        </w:rPr>
        <w:fldChar w:fldCharType="begin" w:fldLock="1"/>
      </w:r>
      <w:r w:rsidRPr="0008241C">
        <w:rPr>
          <w:noProof/>
          <w:sz w:val="22"/>
          <w:szCs w:val="22"/>
        </w:rPr>
        <w:instrText>ADDIN CSL_CITATION {"citationItems":[{"id":"ITEM-1","itemData":{"author":[{"dropping-particle":"","family":"GEF","given":"","non-dropping-particle":"","parse-names":false,"suffix":""}],"id":"ITEM-1","issued":{"date-parts":[["2010"]]},"note":"NULL","title":"Implementation of the Poznan Strategic Program on Technology Transfer: Report of the GEF to the Sixteenth Session of the Conference of the Parties to the United Nations Framework Convention on Climate Change.","type":"report"},"uris":["http://www.mendeley.com/documents/?uuid=51e5c908-6edf-4639-ba36-f9efce635092"]}],"mendeley":{"formattedCitation":"(GEF, 2010)","plainTextFormattedCitation":"(GEF, 2010)","previouslyFormattedCitation":"(GEF, 2010)"},"properties":{"noteIndex":0},"schema":"https://github.com/citation-style-language/schema/raw/master/csl-citation.json"}</w:instrText>
      </w:r>
      <w:r w:rsidRPr="0008241C">
        <w:rPr>
          <w:noProof/>
          <w:sz w:val="22"/>
          <w:szCs w:val="22"/>
        </w:rPr>
        <w:fldChar w:fldCharType="separate"/>
      </w:r>
      <w:r w:rsidRPr="0008241C">
        <w:rPr>
          <w:noProof/>
          <w:sz w:val="22"/>
          <w:szCs w:val="22"/>
        </w:rPr>
        <w:t>(GEF, 2010)</w:t>
      </w:r>
      <w:r w:rsidRPr="0008241C">
        <w:rPr>
          <w:noProof/>
          <w:sz w:val="22"/>
          <w:szCs w:val="22"/>
        </w:rPr>
        <w:fldChar w:fldCharType="end"/>
      </w:r>
      <w:r w:rsidRPr="0008241C">
        <w:rPr>
          <w:noProof/>
          <w:sz w:val="22"/>
          <w:szCs w:val="22"/>
        </w:rPr>
        <w:t xml:space="preserve">. The </w:t>
      </w:r>
      <w:r w:rsidRPr="0008241C">
        <w:rPr>
          <w:i/>
          <w:noProof/>
          <w:sz w:val="22"/>
          <w:szCs w:val="22"/>
        </w:rPr>
        <w:t>Convention on Biological Diversity</w:t>
      </w:r>
      <w:r w:rsidRPr="0008241C">
        <w:rPr>
          <w:noProof/>
          <w:sz w:val="22"/>
          <w:szCs w:val="22"/>
        </w:rPr>
        <w:t xml:space="preserve"> represents a major global initiative, as it provides a broad framework for technology transfer. The requirements of the CBD on technology transfer, as laid down in key international policy documents such as: the </w:t>
      </w:r>
      <w:r w:rsidRPr="0008241C">
        <w:rPr>
          <w:i/>
          <w:noProof/>
          <w:sz w:val="22"/>
          <w:szCs w:val="22"/>
        </w:rPr>
        <w:t>Rio Declaration on Environment and Development</w:t>
      </w:r>
      <w:r w:rsidRPr="0008241C">
        <w:rPr>
          <w:noProof/>
          <w:sz w:val="22"/>
          <w:szCs w:val="22"/>
        </w:rPr>
        <w:t xml:space="preserve">, </w:t>
      </w:r>
      <w:r w:rsidRPr="0008241C">
        <w:rPr>
          <w:i/>
          <w:noProof/>
          <w:sz w:val="22"/>
          <w:szCs w:val="22"/>
        </w:rPr>
        <w:t>Agenda 21</w:t>
      </w:r>
      <w:r w:rsidRPr="0008241C">
        <w:rPr>
          <w:noProof/>
          <w:sz w:val="22"/>
          <w:szCs w:val="22"/>
        </w:rPr>
        <w:t>, and the</w:t>
      </w:r>
      <w:r w:rsidRPr="0008241C">
        <w:rPr>
          <w:i/>
          <w:noProof/>
          <w:sz w:val="22"/>
          <w:szCs w:val="22"/>
        </w:rPr>
        <w:t xml:space="preserve"> Johannesburg Plan of Implementation of the World Summit on Sustainable Development</w:t>
      </w:r>
      <w:r w:rsidRPr="0008241C">
        <w:rPr>
          <w:noProof/>
          <w:sz w:val="22"/>
          <w:szCs w:val="22"/>
        </w:rPr>
        <w:t xml:space="preserve"> (WSSD), reflect the overall agreement of the international community that developing, transfering, adaptating and diffusing technology. This is  particularly  relevant to the application of environmentally sound technology and biotechnology, and capacity building, which is critical for achieving sustainable development </w:t>
      </w:r>
      <w:r w:rsidRPr="0008241C">
        <w:rPr>
          <w:noProof/>
          <w:sz w:val="22"/>
          <w:szCs w:val="22"/>
        </w:rPr>
        <w:fldChar w:fldCharType="begin" w:fldLock="1"/>
      </w:r>
      <w:r w:rsidRPr="0008241C">
        <w:rPr>
          <w:noProof/>
          <w:sz w:val="22"/>
          <w:szCs w:val="22"/>
        </w:rPr>
        <w:instrText>ADDIN CSL_CITATION {"citationItems":[{"id":"ITEM-1","itemData":{"ISBN":"9784887881105","author":[{"dropping-particle":"","family":"IGES","given":"","non-dropping-particle":"","parse-names":false,"suffix":""}],"id":"ITEM-1","issued":{"date-parts":[["2012"]]},"title":"IGES White Paper IV: Greening Governance in Asia-Pacific","type":"report"},"uris":["http://www.mendeley.com/documents/?uuid=d7dbda36-fe92-4e0f-8f29-f0d2f15cfe60"]},{"id":"ITEM-2","itemData":{"URL":"http://www.eldis.org/go/home&amp;id=41878&amp;type=Document#.WNHPMFTyiUn","accessed":{"date-parts":[["2016","1","30"]]},"author":[{"dropping-particle":"","family":"Pisupati","given":"B.","non-dropping-particle":"","parse-names":false,"suffix":""},{"dropping-particle":"","family":"Rubian","given":"R.","non-dropping-particle":"","parse-names":false,"suffix":""}],"id":"ITEM-2","issued":{"date-parts":[["2008"]]},"title":"MDG on Reducing Biodiversity Loss and the CBD‘s 2010 Target","type":"webpage"},"uris":["http://www.mendeley.com/documents/?uuid=7238a62d-1b91-4712-84e9-c8e1835b0c3c"]},{"id":"ITEM-3","itemData":{"author":[{"dropping-particle":"","family":"CBD","given":"","non-dropping-particle":"","parse-names":false,"suffix":""}],"id":"ITEM-3","issued":{"date-parts":[["2006"]]},"number-of-pages":"19pp","publisher-place":"Montreal","title":"Programme of Work on on technology transfer and technological and scientific cooperation (CBD Programmes of Work)","type":"report"},"uris":["http://www.mendeley.com/documents/?uuid=9a4987bd-0281-4aed-ae0b-79b9c76e942e"]},{"id":"ITEM-4","itemData":{"author":[{"dropping-particle":"","family":"CBD","given":"","non-dropping-particle":"","parse-names":false,"suffix":""}],"id":"ITEM-4","issued":{"date-parts":[["2007"]]},"title":"The role of intellectual property rights in technology transfer in the context of the Convention on Biological Diversity","type":"report"},"uris":["http://www.mendeley.com/documents/?uuid=8ae2ca80-ddf1-4ec7-ba90-6297e2592e1b"]},{"id":"ITEM-5","itemData":{"author":[{"dropping-particle":"","family":"UNEP-WCMC","given":"","non-dropping-particle":"","parse-names":false,"suffix":""}],"id":"ITEM-5","issue":"June","issued":{"date-parts":[["2009"]]},"page":"1-10","title":"Preconditions for harmonization of reporting to biodiversity-related multilateral environmental agreements","type":"article-journal"},"uris":["http://www.mendeley.com/documents/?uuid=ff3411ca-eac0-4021-9dc5-d1459b6bbe48"]}],"mendeley":{"formattedCitation":"(CBD, 2006, 2007; IGES, 2012; Pisupati &amp; Rubian, 2008; UNEP-WCMC, 2009)","plainTextFormattedCitation":"(CBD, 2006, 2007; IGES, 2012; Pisupati &amp; Rubian, 2008; UNEP-WCMC, 2009)","previouslyFormattedCitation":"(CBD, 2006, 2007; IGES, 2012; Pisupati &amp; Rubian, 2008; UNEP-WCMC, 2009)"},"properties":{"noteIndex":0},"schema":"https://github.com/citation-style-language/schema/raw/master/csl-citation.json"}</w:instrText>
      </w:r>
      <w:r w:rsidRPr="0008241C">
        <w:rPr>
          <w:noProof/>
          <w:sz w:val="22"/>
          <w:szCs w:val="22"/>
        </w:rPr>
        <w:fldChar w:fldCharType="separate"/>
      </w:r>
      <w:r w:rsidRPr="0008241C">
        <w:rPr>
          <w:noProof/>
          <w:sz w:val="22"/>
          <w:szCs w:val="22"/>
        </w:rPr>
        <w:t>(CBD, 2006, 2007; IGES, 2012; Pisupati &amp; Rubian, 2008; UNEP-WCMC, 2009)</w:t>
      </w:r>
      <w:r w:rsidRPr="0008241C">
        <w:rPr>
          <w:noProof/>
          <w:sz w:val="22"/>
          <w:szCs w:val="22"/>
        </w:rPr>
        <w:fldChar w:fldCharType="end"/>
      </w:r>
      <w:r w:rsidRPr="0008241C">
        <w:rPr>
          <w:noProof/>
          <w:sz w:val="22"/>
          <w:szCs w:val="22"/>
        </w:rPr>
        <w:t>. The right to use  and transfer of technology among contracting Parties is essential for achieving the objectives of the CBD. Contracting Parties agree to provide and/or facilitate access for and transfer of technologies that relate to the conservation and sustainable use of biological diversity ,or make use of genetic resources, and do not cause significant environmental damage to other Contracting Parties.</w:t>
      </w:r>
    </w:p>
    <w:p w14:paraId="7EA832D6" w14:textId="77777777" w:rsidR="00A01204" w:rsidRPr="0008241C" w:rsidRDefault="00A01204" w:rsidP="00A01204">
      <w:pPr>
        <w:rPr>
          <w:noProof/>
          <w:sz w:val="22"/>
          <w:szCs w:val="22"/>
        </w:rPr>
      </w:pPr>
    </w:p>
    <w:p w14:paraId="15B34A42" w14:textId="77777777" w:rsidR="00A01204" w:rsidRPr="0008241C" w:rsidRDefault="00A01204" w:rsidP="00A01204">
      <w:pPr>
        <w:rPr>
          <w:noProof/>
          <w:sz w:val="22"/>
          <w:szCs w:val="22"/>
        </w:rPr>
      </w:pPr>
      <w:r w:rsidRPr="0008241C">
        <w:rPr>
          <w:noProof/>
          <w:sz w:val="22"/>
          <w:szCs w:val="22"/>
        </w:rPr>
        <w:t xml:space="preserve">Although, many significant efforts  have been made towards developing global guidance on how to best implement technology transfer under the CBD, Parties continue to face major challenges and hurdles in adopting the technologies. It is relevant to appreciate that the concept of technology as used under the Convention covers both ‘soft’ and ‘hard’ technologies. While ‘soft technology’ refers to technological information and related know-how, ‘hard technology’ includes hardware and machinery. Soft technology is often adopted in the form of collaborative research and innovation, training and capacity building. Technologies relevant to the CBD include  both modern technologies and also those developed and adopted by indigenous and  local communities </w:t>
      </w:r>
      <w:r w:rsidRPr="0008241C">
        <w:rPr>
          <w:noProof/>
          <w:sz w:val="22"/>
          <w:szCs w:val="22"/>
        </w:rPr>
        <w:fldChar w:fldCharType="begin" w:fldLock="1"/>
      </w:r>
      <w:r w:rsidRPr="0008241C">
        <w:rPr>
          <w:noProof/>
          <w:sz w:val="22"/>
          <w:szCs w:val="22"/>
        </w:rPr>
        <w:instrText>ADDIN CSL_CITATION {"citationItems":[{"id":"ITEM-1","itemData":{"author":[{"dropping-particle":"","family":"UNEP","given":"","non-dropping-particle":"","parse-names":false,"suffix":""}],"container-title":"Issue Brief","id":"ITEM-1","issued":{"date-parts":[["2010"]]},"title":"Technology Transfer and Cooperation under the Convention on Biological Diversity. Towards more effective implementation","type":"report"},"uris":["http://www.mendeley.com/documents/?uuid=8d1b497b-4aa2-4ebf-b0cb-cc0124ea5268"]}],"mendeley":{"formattedCitation":"(UNEP, 2010)","plainTextFormattedCitation":"(UNEP, 2010)","previouslyFormattedCitation":"(UNEP, 2010)"},"properties":{"noteIndex":0},"schema":"https://github.com/citation-style-language/schema/raw/master/csl-citation.json"}</w:instrText>
      </w:r>
      <w:r w:rsidRPr="0008241C">
        <w:rPr>
          <w:noProof/>
          <w:sz w:val="22"/>
          <w:szCs w:val="22"/>
        </w:rPr>
        <w:fldChar w:fldCharType="separate"/>
      </w:r>
      <w:r w:rsidRPr="0008241C">
        <w:rPr>
          <w:noProof/>
          <w:sz w:val="22"/>
          <w:szCs w:val="22"/>
        </w:rPr>
        <w:t>(UNEP, 2010)</w:t>
      </w:r>
      <w:r w:rsidRPr="0008241C">
        <w:rPr>
          <w:noProof/>
          <w:sz w:val="22"/>
          <w:szCs w:val="22"/>
        </w:rPr>
        <w:fldChar w:fldCharType="end"/>
      </w:r>
      <w:r w:rsidRPr="0008241C">
        <w:rPr>
          <w:noProof/>
          <w:sz w:val="22"/>
          <w:szCs w:val="22"/>
        </w:rPr>
        <w:t xml:space="preserve">. </w:t>
      </w:r>
    </w:p>
    <w:p w14:paraId="1A348C0A" w14:textId="77777777" w:rsidR="00A01204" w:rsidRPr="0008241C" w:rsidRDefault="00A01204" w:rsidP="00A01204">
      <w:pPr>
        <w:rPr>
          <w:noProof/>
          <w:sz w:val="22"/>
          <w:szCs w:val="22"/>
        </w:rPr>
      </w:pPr>
    </w:p>
    <w:p w14:paraId="6CED08BD" w14:textId="77777777" w:rsidR="00A01204" w:rsidRPr="0008241C" w:rsidRDefault="00A01204" w:rsidP="00A01204">
      <w:pPr>
        <w:rPr>
          <w:noProof/>
          <w:sz w:val="22"/>
          <w:szCs w:val="22"/>
        </w:rPr>
      </w:pPr>
      <w:r w:rsidRPr="0008241C">
        <w:rPr>
          <w:noProof/>
          <w:sz w:val="22"/>
          <w:szCs w:val="22"/>
        </w:rPr>
        <w:t xml:space="preserve">The </w:t>
      </w:r>
      <w:r w:rsidRPr="0008241C">
        <w:rPr>
          <w:i/>
          <w:noProof/>
          <w:sz w:val="22"/>
          <w:szCs w:val="22"/>
        </w:rPr>
        <w:t>Bali Strategic Plan for Technical Support and Capacity Building</w:t>
      </w:r>
      <w:r w:rsidRPr="0008241C">
        <w:rPr>
          <w:noProof/>
          <w:sz w:val="22"/>
          <w:szCs w:val="22"/>
        </w:rPr>
        <w:t xml:space="preserve"> was adopted by the UNEP in 2005. The guidelines are intended to assist governments in the adoption of specific intellectual property rights and related mechanisms, such as joint patents with stakeholders in the countries of origin of the genetic resources, as well as joint research programmes with institutions in such countries. Options such as ‘shared technology packages’ and ‘Patent Pools’ could be helpful in promoting better transfer of technologies. The Biodiversity Indicators Partnership (BIP) project demonstrates that most countries face serious challenges in clearly defining and reporting on technology transfer and cooperation. </w:t>
      </w:r>
      <w:r w:rsidRPr="0008241C">
        <w:rPr>
          <w:i/>
          <w:noProof/>
          <w:sz w:val="22"/>
          <w:szCs w:val="22"/>
        </w:rPr>
        <w:t>Target on Technology Transfer and Cooperation by 2020</w:t>
      </w:r>
      <w:r w:rsidRPr="0008241C">
        <w:rPr>
          <w:noProof/>
          <w:sz w:val="22"/>
          <w:szCs w:val="22"/>
        </w:rPr>
        <w:t xml:space="preserve">, is  another mechanism  developed to secure technology transfer and cooperation under the CBD and is fully operational, as reflected in the increased flow of technologies between Parties. </w:t>
      </w:r>
    </w:p>
    <w:p w14:paraId="5C7521D6" w14:textId="77777777" w:rsidR="00A01204" w:rsidRPr="0008241C" w:rsidRDefault="00A01204" w:rsidP="00A01204">
      <w:pPr>
        <w:rPr>
          <w:noProof/>
          <w:sz w:val="22"/>
          <w:szCs w:val="22"/>
        </w:rPr>
      </w:pPr>
    </w:p>
    <w:p w14:paraId="149FED3B" w14:textId="77777777" w:rsidR="00A01204" w:rsidRPr="0008241C" w:rsidRDefault="00A01204" w:rsidP="00A01204">
      <w:pPr>
        <w:rPr>
          <w:noProof/>
          <w:sz w:val="22"/>
          <w:szCs w:val="22"/>
        </w:rPr>
      </w:pPr>
      <w:r w:rsidRPr="0008241C">
        <w:rPr>
          <w:noProof/>
          <w:sz w:val="22"/>
          <w:szCs w:val="22"/>
        </w:rPr>
        <w:t xml:space="preserve">The Union for Ethical Biotrade (UEBT) launched the 8th Biodiversity Barometer on 26 May 2016. The UEBT Biodiversity Barometer provides insights on evolving biodiversity awareness among consumers and how the beauty and food industries  report on biodiversity. It contributes to measuring the first of the CBD Aichi Targets: Awareness of biodiversity values. In 2015, research for the UEBT Biodiversity Barometer was conducted in nine countries (including India in Asia) to measure trends in </w:t>
      </w:r>
      <w:r w:rsidRPr="0008241C">
        <w:rPr>
          <w:noProof/>
          <w:sz w:val="22"/>
          <w:szCs w:val="22"/>
        </w:rPr>
        <w:lastRenderedPageBreak/>
        <w:t xml:space="preserve">biodiversity awareness </w:t>
      </w:r>
      <w:r w:rsidRPr="0008241C">
        <w:rPr>
          <w:noProof/>
          <w:sz w:val="22"/>
          <w:szCs w:val="22"/>
        </w:rPr>
        <w:fldChar w:fldCharType="begin" w:fldLock="1"/>
      </w:r>
      <w:r w:rsidRPr="0008241C">
        <w:rPr>
          <w:noProof/>
          <w:sz w:val="22"/>
          <w:szCs w:val="22"/>
        </w:rPr>
        <w:instrText>ADDIN CSL_CITATION {"citationItems":[{"id":"ITEM-1","itemData":{"abstract":"1. The understanding of biodiversity is rising significantly around the world. 2. Biodiversity is a global concept, with high awareness in emerging markets in Latin America and Asia. 3. People want to personally contribute to biodiversity conservation, but they don't know how to do it. 4. Consumers expect companies to respect biodiversity, but there is little confidence that they currently do. 5. Transparency is important. Consumers want to know whether sourcing practices respect people and biodiversity. They would like more, externally validated information. 6. Consumers are convinced of companies' respect for people and biodiversity mainly through brand reputation, as well as through authentic stories and images in brands' communication. 7. Millennials have the highest awareness of biodiversity and can identify brands that respect biodiversity. They value companies taking concrete actions for people and biodiversity. 8. Few international brands have positioned themselves around sourcing practices with respect for people and biodiversity. Natura Cosmetics leads the way in Latin America. 9. Corporate communication on biodiversity by beauty, food, and beverage companies is on the rise, but still falls short of expectations. 10. References to access and benefit sharing (ABS) are rising in corporate communications. Taking stock of eight years of UEBT Biodiversity Barometer Since 2009, UEBT assessed awareness of biodiversity, and interest in ethical sourcing in 16 different countries. Eight years of research, among 54,000 people, and hundreds of leading companies, has provided several valuable insights that may guide companies and governments in their approaches towards people and biodiversity. % Have heard of biodiversity % Correct definitions of biodiversity % Partial definitions of biodiversity","author":[{"dropping-particle":"","family":"Union for Ethical BioTrade","given":"","non-dropping-particle":"","parse-names":false,"suffix":""}],"id":"ITEM-1","issued":{"date-parts":[["2016"]]},"title":"UEBT Biodiversity Barometer 2009-2016","type":"report"},"uris":["http://www.mendeley.com/documents/?uuid=e00f47b9-fa7a-4e31-a84e-3e24de4d64a5"]}],"mendeley":{"formattedCitation":"(Union for Ethical BioTrade, 2016)","plainTextFormattedCitation":"(Union for Ethical BioTrade, 2016)","previouslyFormattedCitation":"(Union for Ethical BioTrade, 2016)"},"properties":{"noteIndex":0},"schema":"https://github.com/citation-style-language/schema/raw/master/csl-citation.json"}</w:instrText>
      </w:r>
      <w:r w:rsidRPr="0008241C">
        <w:rPr>
          <w:noProof/>
          <w:sz w:val="22"/>
          <w:szCs w:val="22"/>
        </w:rPr>
        <w:fldChar w:fldCharType="separate"/>
      </w:r>
      <w:r w:rsidRPr="0008241C">
        <w:rPr>
          <w:noProof/>
          <w:sz w:val="22"/>
          <w:szCs w:val="22"/>
        </w:rPr>
        <w:t>(Union for Ethical BioTrade, 2016)</w:t>
      </w:r>
      <w:r w:rsidRPr="0008241C">
        <w:rPr>
          <w:noProof/>
          <w:sz w:val="22"/>
          <w:szCs w:val="22"/>
        </w:rPr>
        <w:fldChar w:fldCharType="end"/>
      </w:r>
      <w:r w:rsidRPr="0008241C">
        <w:rPr>
          <w:noProof/>
          <w:sz w:val="22"/>
          <w:szCs w:val="22"/>
        </w:rPr>
        <w:t xml:space="preserve">. Eight years of research, among 54,000 people, and hundreds of leading companies, has provided several valuable insights that may guide companies and governments in their future approaches towards people and biodiversity. Some other partnerships for Technology Transfer and Cooperation are: Global Alliance on Vaccine and Immunisation; CGIAR (Consultative Group on International Agricultural Research); UNDP-GEF (Technology Transfer Network); WBCSD (World Business Council on Sustainable Development) </w:t>
      </w:r>
      <w:r w:rsidRPr="0008241C">
        <w:rPr>
          <w:noProof/>
          <w:sz w:val="22"/>
          <w:szCs w:val="22"/>
        </w:rPr>
        <w:fldChar w:fldCharType="begin" w:fldLock="1"/>
      </w:r>
      <w:r w:rsidRPr="0008241C">
        <w:rPr>
          <w:noProof/>
          <w:sz w:val="22"/>
          <w:szCs w:val="22"/>
        </w:rPr>
        <w:instrText>ADDIN CSL_CITATION {"citationItems":[{"id":"ITEM-1","itemData":{"URL":"http://www.planttreaty.org/sites/default/files/gb5i16_FINAL.pdf","abstract":"1. In Resolution 4/2011, the Governing Body called for the necessary measures to realize technology transfer to be facilitated. The Governing Body may wish to note that the Rio Six-point Action Plan for the International Treaty, which was adopted at the Second High-level Roundtable of the Treaty, recommends, as one of the priority actions to be undertaken by stakeholders in the Treaty, to establish a platform for the co-development and transfer of technology within the context of non-monetary benefit-sharing under the Treaty. 2. This document contains the reports of two meetings, held respectively in Brasilia, Brazil, in August 2012, and Bandung, Indonesia, in July 2013, under the co-chairing of the Brazilian Agriculture Research Corporation (Embrapa) and the Indonesian Agency for Agricultural Research and Development (IAARD). The meetings were to discuss the establishment of the above platform. 3. Following the recommendation of the Ad Hoc Committee on Sustainable Use to link the platform with the programme of work on sustainable use of plant genetic resources for food and agriculture, such programme, as proposed in document, IT/GB-5/13/9, Implementation of the Article 6, Sustainable Use of Plant Genetic Resources for Food and Agriculture, refers to the platform as one of the support initiatives undertaken by Treaty stakeholders.","accessed":{"date-parts":[["2016","5","25"]]},"author":[{"dropping-particle":"","family":"ITPGRFA","given":"","non-dropping-particle":"","parse-names":false,"suffix":""}],"id":"ITEM-1","issue":"September","issued":{"date-parts":[["2013"]]},"page":"64","title":"Reports of Meetings on the Establishment of a Platform for the Co-Development and Transfer of Technology","type":"webpage"},"uris":["http://www.mendeley.com/documents/?uuid=9b56d218-0987-43e8-99bf-29127f65ac08"]}],"mendeley":{"formattedCitation":"(ITPGRFA, 2013)","plainTextFormattedCitation":"(ITPGRFA, 2013)","previouslyFormattedCitation":"(ITPGRFA, 2013)"},"properties":{"noteIndex":0},"schema":"https://github.com/citation-style-language/schema/raw/master/csl-citation.json"}</w:instrText>
      </w:r>
      <w:r w:rsidRPr="0008241C">
        <w:rPr>
          <w:noProof/>
          <w:sz w:val="22"/>
          <w:szCs w:val="22"/>
        </w:rPr>
        <w:fldChar w:fldCharType="separate"/>
      </w:r>
      <w:r w:rsidRPr="0008241C">
        <w:rPr>
          <w:noProof/>
          <w:sz w:val="22"/>
          <w:szCs w:val="22"/>
        </w:rPr>
        <w:t>(ITPGRFA, 2013)</w:t>
      </w:r>
      <w:r w:rsidRPr="0008241C">
        <w:rPr>
          <w:noProof/>
          <w:sz w:val="22"/>
          <w:szCs w:val="22"/>
        </w:rPr>
        <w:fldChar w:fldCharType="end"/>
      </w:r>
      <w:r w:rsidRPr="0008241C">
        <w:rPr>
          <w:noProof/>
          <w:sz w:val="22"/>
          <w:szCs w:val="22"/>
        </w:rPr>
        <w:t>.</w:t>
      </w:r>
    </w:p>
    <w:p w14:paraId="565CA5C8" w14:textId="77777777" w:rsidR="00A01204" w:rsidRPr="0008241C" w:rsidRDefault="00A01204" w:rsidP="00A01204">
      <w:pPr>
        <w:rPr>
          <w:noProof/>
          <w:sz w:val="22"/>
          <w:szCs w:val="22"/>
        </w:rPr>
      </w:pPr>
    </w:p>
    <w:p w14:paraId="3B50D015" w14:textId="77777777" w:rsidR="00A01204" w:rsidRPr="0008241C" w:rsidRDefault="00A01204" w:rsidP="00A01204">
      <w:pPr>
        <w:rPr>
          <w:noProof/>
          <w:sz w:val="22"/>
          <w:szCs w:val="22"/>
        </w:rPr>
      </w:pPr>
    </w:p>
    <w:p w14:paraId="264B9B15" w14:textId="77777777" w:rsidR="00A01204" w:rsidRPr="0008241C" w:rsidRDefault="00A01204" w:rsidP="00A01204">
      <w:pPr>
        <w:rPr>
          <w:noProof/>
          <w:sz w:val="22"/>
          <w:szCs w:val="22"/>
        </w:rPr>
      </w:pPr>
      <w:r w:rsidRPr="0008241C">
        <w:rPr>
          <w:noProof/>
          <w:sz w:val="22"/>
          <w:szCs w:val="22"/>
          <w:lang w:val="en-US" w:eastAsia="ja-JP"/>
        </w:rPr>
        <w:drawing>
          <wp:inline distT="0" distB="0" distL="0" distR="0" wp14:anchorId="691789AC" wp14:editId="470976DB">
            <wp:extent cx="5033010" cy="4272915"/>
            <wp:effectExtent l="0" t="0" r="0" b="0"/>
            <wp:docPr id="519"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Picture 14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3010" cy="4272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D894C38" w14:textId="77777777" w:rsidR="00A01204" w:rsidRPr="0008241C" w:rsidRDefault="00A01204" w:rsidP="00A01204">
      <w:pPr>
        <w:widowControl w:val="0"/>
        <w:tabs>
          <w:tab w:val="clear" w:pos="1247"/>
          <w:tab w:val="clear" w:pos="1814"/>
          <w:tab w:val="clear" w:pos="2381"/>
          <w:tab w:val="clear" w:pos="2948"/>
          <w:tab w:val="clear" w:pos="3515"/>
        </w:tabs>
        <w:rPr>
          <w:w w:val="95"/>
          <w:kern w:val="2"/>
          <w:sz w:val="22"/>
          <w:szCs w:val="22"/>
          <w:lang w:eastAsia="ja-JP"/>
        </w:rPr>
      </w:pPr>
      <w:r w:rsidRPr="0008241C">
        <w:rPr>
          <w:b/>
          <w:kern w:val="2"/>
          <w:sz w:val="22"/>
          <w:szCs w:val="22"/>
          <w:lang w:eastAsia="ja-JP"/>
        </w:rPr>
        <w:t xml:space="preserve">Figure 2.37 Enabling environments needed for both providers and receivers of technologies, including facilitating mechanisms to deal with challenges. Source: UNEP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author":[{"dropping-particle":"","family":"UNEP","given":"","non-dropping-particle":"","parse-names":false,"suffix":""}],"container-title":"Issue Brief","id":"ITEM-1","issued":{"date-parts":[["2010"]]},"title":"Technology Transfer and Cooperation under the Convention on Biological Diversity. Towards more effective implementation","type":"report"},"suppress-author":1,"uris":["http://www.mendeley.com/documents/?uuid=8d1b497b-4aa2-4ebf-b0cb-cc0124ea5268"]}],"mendeley":{"formattedCitation":"(2010)","plainTextFormattedCitation":"(2010)","previouslyFormattedCitation":"(2010)"},"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0)</w:t>
      </w:r>
      <w:r w:rsidRPr="0008241C">
        <w:rPr>
          <w:b/>
          <w:kern w:val="2"/>
          <w:sz w:val="22"/>
          <w:szCs w:val="22"/>
          <w:lang w:eastAsia="ja-JP"/>
        </w:rPr>
        <w:fldChar w:fldCharType="end"/>
      </w:r>
      <w:r w:rsidRPr="0008241C">
        <w:rPr>
          <w:b/>
          <w:kern w:val="2"/>
          <w:sz w:val="22"/>
          <w:szCs w:val="22"/>
          <w:lang w:eastAsia="ja-JP"/>
        </w:rPr>
        <w:t>.</w:t>
      </w:r>
    </w:p>
    <w:p w14:paraId="573DE725" w14:textId="77777777" w:rsidR="00A01204" w:rsidRPr="0008241C" w:rsidRDefault="00A01204" w:rsidP="00A01204">
      <w:pPr>
        <w:rPr>
          <w:sz w:val="22"/>
          <w:szCs w:val="22"/>
        </w:rPr>
      </w:pPr>
    </w:p>
    <w:p w14:paraId="7CD9585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46" w:name="_Toc504317163"/>
      <w:bookmarkStart w:id="747" w:name="_Toc504317856"/>
      <w:bookmarkStart w:id="748" w:name="_Toc504321202"/>
      <w:r w:rsidRPr="0008241C">
        <w:rPr>
          <w:b/>
          <w:sz w:val="22"/>
          <w:szCs w:val="24"/>
        </w:rPr>
        <w:t>2.5.3.2</w:t>
      </w:r>
      <w:r w:rsidRPr="0008241C">
        <w:rPr>
          <w:b/>
          <w:sz w:val="22"/>
          <w:szCs w:val="24"/>
        </w:rPr>
        <w:tab/>
        <w:t>Innovative practices</w:t>
      </w:r>
      <w:bookmarkEnd w:id="746"/>
      <w:bookmarkEnd w:id="747"/>
      <w:bookmarkEnd w:id="748"/>
    </w:p>
    <w:p w14:paraId="39201DDD" w14:textId="77777777" w:rsidR="00A01204" w:rsidRPr="0008241C" w:rsidRDefault="00A01204" w:rsidP="00A01204">
      <w:pPr>
        <w:rPr>
          <w:sz w:val="22"/>
          <w:szCs w:val="22"/>
        </w:rPr>
      </w:pPr>
    </w:p>
    <w:p w14:paraId="202669C0" w14:textId="77777777" w:rsidR="00A01204" w:rsidRPr="0008241C" w:rsidRDefault="00A01204" w:rsidP="00A01204">
      <w:pPr>
        <w:rPr>
          <w:sz w:val="22"/>
          <w:szCs w:val="22"/>
        </w:rPr>
      </w:pPr>
      <w:r w:rsidRPr="0008241C">
        <w:rPr>
          <w:sz w:val="22"/>
          <w:szCs w:val="22"/>
        </w:rPr>
        <w:t xml:space="preserve">Innovations in governance are important for overcoming some of the deficits that impede the delivery of biodiversity conservation and ecosystem services, such as food provisioning. Problems include: institutional fragmentation and inflexibility, social-ecological system decoupling, power and knowledge asymmetries, burdensome decision-making processes, cross-scale mismatches and the relatively low position of biodiversity and ecosystem services conservation compared to economic development in the hierarchy of policy goals </w:t>
      </w:r>
      <w:r w:rsidRPr="0008241C">
        <w:rPr>
          <w:sz w:val="22"/>
          <w:szCs w:val="22"/>
        </w:rPr>
        <w:fldChar w:fldCharType="begin" w:fldLock="1"/>
      </w:r>
      <w:r w:rsidRPr="0008241C">
        <w:rPr>
          <w:sz w:val="22"/>
          <w:szCs w:val="22"/>
        </w:rPr>
        <w:instrText>ADDIN CSL_CITATION {"citationItems":[{"id":"ITEM-1","itemData":{"DOI":"8","ISBN":"1708-3087","ISSN":"17083087","PMID":"18266867","abstract":"The empirical evidence in the papers in this special issue identifies pervasive and difficult cross-scale and cross-level interactions in managing the environment. The complexity of these interactions and the fact that both scholarship and management have only recently begun to address this complexity have provided the impetus for us to present one synthesis of scale and cross-scale dynamics. In doing so, we draw from multiple cases, multiple disciplines, and multiple perspectives. In this synthesis paper, and in the accompanying cases, we hypothesize that the dynamics of cross-scale and cross-level interactions are affected by the interplay between institutions at multiple levels and scales. We suggest that the advent of co-management structures and conscious boundary management that includes knowledge co-production, mediation, translation, and negotiation across scale-related boundaries may facilitate solutions to complex problems that decision makers have historically been unable to solve.","author":[{"dropping-particle":"","family":"Cash","given":"David W.","non-dropping-particle":"","parse-names":false,"suffix":""},{"dropping-particle":"","family":"Adger","given":"W. Neil","non-dropping-particle":"","parse-names":false,"suffix":""},{"dropping-particle":"","family":"Berkes","given":"Fikret","non-dropping-particle":"","parse-names":false,"suffix":""},{"dropping-particle":"","family":"Garden","given":"Po","non-dropping-particle":"","parse-names":false,"suffix":""},{"dropping-particle":"","family":"Lebel","given":"Louis","non-dropping-particle":"","parse-names":false,"suffix":""},{"dropping-particle":"","family":"Olsson","given":"Per","non-dropping-particle":"","parse-names":false,"suffix":""},{"dropping-particle":"","family":"Pritchard","given":"Lowell","non-dropping-particle":"","parse-names":false,"suffix":""},{"dropping-particle":"","family":"Young","given":"Oran","non-dropping-particle":"","parse-names":false,"suffix":""}],"container-title":"Ecology and Society","id":"ITEM-1","issue":"2","issued":{"date-parts":[["2006"]]},"page":"8","title":"Scale and Cross-Scale Dynamics: Governance and Information in a Multilevel World","type":"article-journal","volume":"11"},"uris":["http://www.mendeley.com/documents/?uuid=b8da91df-6146-4cca-9249-90e0d6e01260"]},{"id":"ITEM-2","itemData":{"DOI":"10.1080/00045608.2014.985626","ISSN":"0004-5608","abstract":"The agro-ecology and food sovereignty movements of southern Chile promote alternatives to the hegemonic agro-export regime that dominates the landscape. We explore these mobilizations and the strategies they employ, with a particular focus on a network of peasant women “seed curators.” The global agri-food complex relies on a flat and universalizing spatiality of land as resource and food as commodity, in which the character and fate of individual places is of little importance. This is paired with a hierarchical monopolization of knowl- edge, where producers become recipients rather than creators and custodians of agricultural inputs and know- how. In response, peasant movements have given birth to alternative spatial practices based on horizontal net- works that join together interdependent producers and places. By sharing traditional and agro-ecological knowledge, cultivating alternate circuits of exchange, and building urban–rural partnerships, these movements seek to reshape the horizons of possibility both for peasant communities and for the broader agri-food system.","author":[{"dropping-particle":"","family":"Cid Aguayo","given":"Beatriz","non-dropping-particle":"","parse-names":false,"suffix":""},{"dropping-particle":"","family":"Latta","given":"Alex","non-dropping-particle":"","parse-names":false,"suffix":""}],"container-title":"Annals of the Association of American Geographers","id":"ITEM-2","issue":"2","issued":{"date-parts":[["2015"]]},"page":"397-406","title":"Agro-Ecology and Food Sovereignty Movements in Chile: Sociospatial Practices for Alternative Peasant Futures","type":"article-journal","volume":"105"},"uris":["http://www.mendeley.com/documents/?uuid=ac48c859-2ea5-4fa9-95ea-22923e1bbfe5"]},{"id":"ITEM-3","itemData":{"DOI":"10.1016/j.gloenvcha.2015.04.005","ISBN":"0959-3780","ISSN":"09593780","abstract":"The Aichi 2020 Targets, under the Convention on Biological Diversity (CBD), aim to halt the loss of biodiversity by 2020, in order to ensure that ecosystems continue to provide essential services. Here we apply a social-ecological systems analysis to provide insight into the diverse system interactions that pose impediments to delivery of the Aichi Targets. We applied an analytical framework of pair-wise exchanges along six axes between the social, economic, environmental and political loci of the global social-ecological system. The analysis identified that many impediments result from partial decoupling in the system through phenomena including delayed feedbacks and insufficient information flows. It suggests 15 of the Aichi Targets are unlikely to be delivered; 3 are likely to be delivered in part; and 2 in full. We considered how interventions at leverage points may overcome the impediments, and compared these to actions included within the Implementation Decision for the Aichi Targets, to find gaps. These new leverage points to fill identified gaps involve many aspects of system re-coupling: co-production of knowledge and more equitable food systems governance (environmental-social axis); support for social change movements (social-political axis); an appropriate financial target for biodiversity conservation investment, with a clear means of implementation such as a currency transaction tax (economic-political axis); and co-governance of natural resources (environmental-political axis). The recently released Global Biodiversity Outlook 4 shows that 18 of the 20 Aichi Targets are tracking in accordance with our analysis; and that current efforts are unlikely to result in an improvement in the base state of biodiversity by 2020, confirming some of our results. We argue that attention to the interactions within, and the partial decoupling of, the global social-ecological system provides new insights, and is worthy of further attention both for delivery of the Aichi Targets and for guiding longer term actions for the conservation of biodiversity.","author":[{"dropping-particle":"","family":"Hill","given":"R.","non-dropping-particle":"","parse-names":false,"suffix":""},{"dropping-particle":"","family":"Dyer","given":"G. A.","non-dropping-particle":"","parse-names":false,"suffix":""},{"dropping-particle":"","family":"Lozada-Ellison","given":"L. M.","non-dropping-particle":"","parse-names":false,"suffix":""},{"dropping-particle":"","family":"Gimona","given":"A.","non-dropping-particle":"","parse-names":false,"suffix":""},{"dropping-particle":"","family":"Martin-Ortega","given":"J.","non-dropping-particle":"","parse-names":false,"suffix":""},{"dropping-particle":"","family":"Munoz-Rojas","given":"J.","non-dropping-particle":"","parse-names":false,"suffix":""},{"dropping-particle":"","family":"Gordon","given":"I. J.","non-dropping-particle":"","parse-names":false,"suffix":""}],"container-title":"Global Environmental Change","id":"ITEM-3","issued":{"date-parts":[["2015"]]},"page":"22-34","publisher":"Elsevier Ltd","title":"A social-ecological systems analysis of impediments to delivery of the Aichi 2020 Targets and potentially more effective pathways to the conservation of biodiversity","type":"article-journal","volume":"34"},"uris":["http://www.mendeley.com/documents/?uuid=42f585cb-e8a8-4804-9355-87f225405a6e"]},{"id":"ITEM-4","itemData":{"DOI":"10.1016/j.futures.2012.10.002","ISBN":"0016-3287","ISSN":"00163287","abstract":"Achieving the future targets for 2020 under the Convention on Biological Diversity, including that to halve the rate of habitat loss, will require rapid transformation to more effective governance. We present a global analysis of the transformative pathway of biodiversity using the social maturation framework of issue progression through six phases: Observation, Theorization, Popularization, Challenge, Governance and Normalization. Biodiversity is currently caught at a critical juncture between the Challenge and Governance phases. Movement from the Popularization to Challenge phase around 1990 occurred with intensified public discourse about biodiversity. The ongoing decline in biodiversity could be expected to trigger public concern and movement into the Governance phase, but this has not yet occurred. We hypothesize that benefits from expansion of the human ecological footprint acting in the opposite direction to biodiversity decline dampen system response. This dampening limits resolution of key debates and societal consensus about incorporating biodiversity into legislative and market systems. High quality independent science that connects with public discourse is needed to mobilize decision-makers at multiple scales. Ensuring the new Intergovernmental Platform on Biodiversity and Ecosystem Services (IPBES) connects to non-government actors who catalyze issue-based social discord about biodiversity risks would help ensure future governance and normative responses. © 2012 Elsevier Ltd.","author":[{"dropping-particle":"","family":"Hill","given":"R.","non-dropping-particle":"","parse-names":false,"suffix":""},{"dropping-particle":"","family":"Halamish","given":"Eyal","non-dropping-particle":"","parse-names":false,"suffix":""},{"dropping-particle":"","family":"Gordon","given":"Iain J.","non-dropping-particle":"","parse-names":false,"suffix":""},{"dropping-particle":"","family":"Clark","given":"Megan","non-dropping-particle":"","parse-names":false,"suffix":""}],"container-title":"Futures","id":"ITEM-4","issue":"March 2016","issued":{"date-parts":[["2013"]]},"page":"41-49","title":"The maturation of biodiversity as a global social-ecological issue and implications for future biodiversity science and policy","type":"article-journal","volume":"46"},"uris":["http://www.mendeley.com/documents/?uuid=7e6b195f-460f-4f7b-adc6-e82eb6af3088"]},{"id":"ITEM-5","itemData":{"author":[{"dropping-particle":"","family":"Nuno","given":"Ana","non-dropping-particle":"","parse-names":false,"suffix":""},{"dropping-particle":"","family":"Bunnefeld","given":"Nils","non-dropping-particle":"","parse-names":false,"suffix":""}],"container-title":"Ecology and Society","id":"ITEM-5","issue":"2","issued":{"date-parts":[["2014"]]},"title":"Managing social – ecological systems under uncertainty : implementation in","type":"article-journal","volume":"19"},"uris":["http://www.mendeley.com/documents/?uuid=1a4baa6d-a282-4754-b39b-22ad50f588bb"]},{"id":"ITEM-6","itemData":{"DOI":"10.1007/s12571-012-0164-5","ISBN":"1876-4517; 1876-4525","ISSN":"1876-4517","abstract":"The food system faces increasing pressure from dynamic and interactive, environmental, political and socioeconomic stressors. Tackling the complexity that arises from such interactions requires a new form of 'adaptive governance'. This paper provides a review of various conceptions of governance from a monocentric or politicotechnical understanding of governance through to adaptive governance that is based in complex adaptive systems theory. The review is grounded by a critique of the existing institutional structures responsible for food security in South Africa. The current Integrated Food Security Strategy and tasked governmental departments are not sufficiently flexible or coordinated to deal with an issue as multi-scalar and multidisciplinary as food security. However, actions taken in the non-governmental sector signal the emergence of a new type of governance. Apart from an increasing recognition of food security as an issue of concern in the country, there is also evidence of a changing governance structure including collaboration between diverse stakeholders. We review these governance trends with an understanding of the food system as a complex adaptive socio-ecological system where actors in the food system self-organize into more flexible networks that can better adapt to uncertain pressures.","author":[{"dropping-particle":"","family":"Pereira","given":"Laura M.","non-dropping-particle":"","parse-names":false,"suffix":""},{"dropping-particle":"","family":"Ruysenaar","given":"Shaun","non-dropping-particle":"","parse-names":false,"suffix":""}],"container-title":"Food Security","id":"ITEM-6","issue":"1","issued":{"date-parts":[["2012"]]},"page":"41-58","title":"Moving from traditional government to new adaptive governance: the changing face of food security responses in South Africa","type":"article-journal","volume":"4"},"uris":["http://www.mendeley.com/documents/?uuid=4223d3e6-2aa4-4c30-95dc-11f2e12b762f"]}],"mendeley":{"formattedCitation":"(Cash &lt;i&gt;et al.&lt;/i&gt;, 2006; Cid Aguayo &amp; Latta, 2015; R. Hill, Halamish, &lt;i&gt;et al.&lt;/i&gt;, 2013; R. Hill &lt;i&gt;et al.&lt;/i&gt;, 2015; Nuno &amp; Bunnefeld, 2014; Pereira &amp; Ruysenaar, 2012)","plainTextFormattedCitation":"(Cash et al., 2006; Cid Aguayo &amp; Latta, 2015; R. Hill, Halamish, et al., 2013; R. Hill et al., 2015; Nuno &amp; Bunnefeld, 2014; Pereira &amp; Ruysenaar, 2012)","previouslyFormattedCitation":"(Cash &lt;i&gt;et al.&lt;/i&gt;, 2006; Cid Aguayo &amp; Latta, 2015; R. Hill, Halamish, &lt;i&gt;et al.&lt;/i&gt;, 2013; R. Hill &lt;i&gt;et al.&lt;/i&gt;, 2015; Nuno &amp; Bunnefeld, 2014; Pereira &amp; Ruysenaar,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ash </w:t>
      </w:r>
      <w:r w:rsidRPr="0008241C">
        <w:rPr>
          <w:i/>
          <w:noProof/>
          <w:sz w:val="22"/>
          <w:szCs w:val="22"/>
        </w:rPr>
        <w:t>et al.</w:t>
      </w:r>
      <w:r w:rsidRPr="0008241C">
        <w:rPr>
          <w:noProof/>
          <w:sz w:val="22"/>
          <w:szCs w:val="22"/>
        </w:rPr>
        <w:t xml:space="preserve">, 2006; Cid Aguayo &amp; Latta, 2015; R. Hill, Halamish, </w:t>
      </w:r>
      <w:r w:rsidRPr="0008241C">
        <w:rPr>
          <w:i/>
          <w:noProof/>
          <w:sz w:val="22"/>
          <w:szCs w:val="22"/>
        </w:rPr>
        <w:t>et al.</w:t>
      </w:r>
      <w:r w:rsidRPr="0008241C">
        <w:rPr>
          <w:noProof/>
          <w:sz w:val="22"/>
          <w:szCs w:val="22"/>
        </w:rPr>
        <w:t xml:space="preserve">, 2013; R. Hill </w:t>
      </w:r>
      <w:r w:rsidRPr="0008241C">
        <w:rPr>
          <w:i/>
          <w:noProof/>
          <w:sz w:val="22"/>
          <w:szCs w:val="22"/>
        </w:rPr>
        <w:t>et al.</w:t>
      </w:r>
      <w:r w:rsidRPr="0008241C">
        <w:rPr>
          <w:noProof/>
          <w:sz w:val="22"/>
          <w:szCs w:val="22"/>
        </w:rPr>
        <w:t>, 2015; Nuno &amp; Bunnefeld, 2014; Pereira &amp; Ruysenaar, 2012)</w:t>
      </w:r>
      <w:r w:rsidRPr="0008241C">
        <w:rPr>
          <w:sz w:val="22"/>
          <w:szCs w:val="22"/>
        </w:rPr>
        <w:fldChar w:fldCharType="end"/>
      </w:r>
      <w:r w:rsidRPr="0008241C">
        <w:rPr>
          <w:sz w:val="22"/>
          <w:szCs w:val="22"/>
        </w:rPr>
        <w:t>.</w:t>
      </w:r>
    </w:p>
    <w:p w14:paraId="7CB3A2A5" w14:textId="77777777" w:rsidR="00A01204" w:rsidRPr="0008241C" w:rsidRDefault="00A01204" w:rsidP="00A01204">
      <w:pPr>
        <w:rPr>
          <w:sz w:val="22"/>
          <w:szCs w:val="22"/>
        </w:rPr>
      </w:pPr>
    </w:p>
    <w:p w14:paraId="1273811D" w14:textId="77777777" w:rsidR="00A01204" w:rsidRPr="0008241C" w:rsidRDefault="00A01204" w:rsidP="00A01204">
      <w:pPr>
        <w:rPr>
          <w:sz w:val="22"/>
          <w:szCs w:val="22"/>
        </w:rPr>
      </w:pPr>
      <w:r w:rsidRPr="0008241C">
        <w:rPr>
          <w:sz w:val="22"/>
          <w:szCs w:val="22"/>
        </w:rPr>
        <w:t xml:space="preserve">In the Asia-Pacific, there are thousands of small and large sites where biodiversity and ecosystem services have been conserved through community actions deeply interlinked with local culture, lifestyles and needs </w:t>
      </w:r>
      <w:r w:rsidRPr="0008241C">
        <w:rPr>
          <w:sz w:val="22"/>
          <w:szCs w:val="22"/>
        </w:rPr>
        <w:fldChar w:fldCharType="begin" w:fldLock="1"/>
      </w:r>
      <w:r w:rsidRPr="0008241C">
        <w:rPr>
          <w:sz w:val="22"/>
          <w:szCs w:val="22"/>
        </w:rPr>
        <w:instrText>ADDIN CSL_CITATION {"citationItems":[{"id":"ITEM-1","itemData":{"ISBN":"929225426X","abstract":"Introduction [Chapter 1]: There is increasing recognition that the territories and areas governed or managed by indigenous peoples and local communities contain significant levels of biodiversity (and related cultural diversity), and that the knowledge and practices of these people have contributed to conservation of ecosystem, species, and genetic diversity. This publication responds to the need for greater understanding on how to recognize and support the phenomenon of Indigenous Peoples' and Local Communities' Conserved Territories and Areas (ICCAs). Such a need has been voiced by those who work on conservation, indigenous and human rights, local communities, natural resource-based livelihoods and cultural issues. It also arises from the commitment of countries to recognize and support ICCAs, and the peoples and communities that govern them, as part of international conservation and human rights agreements. This publication is based on a range of past studies on ICCAs conducted in several regions of the world in the last two decades, and, most recently, on 19 country level case studies. The latter were commissioned as part of a project on ICCA Recognition and Support, undertaken by the ICCA Consortium, coordinated by Kalpavriksh. It also incorporates some key findings of a parallel project on ICCA Legislation, also undertaken by the ICCA Consortium, and coordinated by Natural Justice. The publication intends to: provide a glimpse of the range, diversity, coverage, and values of ICCAs, and the socio-cultural, economic and political contexts important for them; provide an understanding of the status and processes of recognizing and supporting ICCAs, at both international and national levels, and suggestions on how appropriate recognition and support could be given to them; help Parties to the CBD implement their commitments under the Programme of Work on Protected Areas or other programmes and action plans of the CBD, and achieve relevant Aichi Targets of the Strategic Plan for Biodiversity 2011-2020; help Parties to the CBD and other countries implement their commitments under other relevant international agreements including the United Nations Declaration on the Rights of Indigenous Peoples; strengthen the efforts of civil society organizations, including those of indigenous peoples and local communities, in obtaining appropriate recognition and support for ICCAs.","author":[{"dropping-particle":"","family":"Kothari","given":"Ashish","non-dropping-particle":"","parse-names":false,"suffix":""},{"dropping-particle":"","family":"Corrigan","given":"Collen","non-dropping-particle":"","parse-names":false,"suffix":""},{"dropping-particle":"","family":"Jonas","given":"Harry","non-dropping-particle":"","parse-names":false,"suffix":""},{"dropping-particle":"","family":"Neumann","given":"Aurélie","non-dropping-particle":"","parse-names":false,"suffix":""},{"dropping-particle":"","family":"Shrumm","given":"Holly","non-dropping-particle":"","parse-names":false,"suffix":""}],"collection-title":"Technical Series","container-title":"CBD Technical Series","id":"ITEM-1","issue":"64","issued":{"date-parts":[["2012"]]},"number":"64","number-of-pages":"160","publisher":"Secretariat of the Convention on Biological Diversity","publisher-place":"Montreal, Canada","title":"Recognising and supporting territories and areas conserved by indigenous peoples and local communities: global overview and national case studies","type":"book"},"uris":["http://www.mendeley.com/documents/?uuid=d3475549-bb94-4f6d-8222-4283aa56bb96"]}],"mendeley":{"formattedCitation":"(Kothari &lt;i&gt;et al.&lt;/i&gt;, 2012)","plainTextFormattedCitation":"(Kothari et al., 2012)","previouslyFormattedCitation":"(Kothari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Kothari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Innovations often arise at the intersection of traditional forms of governance with both colonial and post-colonial institutions, and are now being recognised as a global phenomenon termed, Indigenous and Community Conserved Areas (ICCAs). In Iran, for example, the Indigenous Nomadic Tribes have systems of natural resource management based on </w:t>
      </w:r>
      <w:r w:rsidRPr="0008241C">
        <w:rPr>
          <w:sz w:val="22"/>
          <w:szCs w:val="22"/>
        </w:rPr>
        <w:lastRenderedPageBreak/>
        <w:t xml:space="preserve">nomadic pastoralism that dates back 10,000-12,000 years. These systems, which have been suppressed by many governments over decades, are now undergoing rejuvenation through an innovative mechanism that involves recognition by a hierarchy of structures ranging from local through to global institutions. These include: Community Declarations of their own ICCAs supported by the national non-government organization; the Union of the Indigenous Nomadic Tribes of Iran, a National Multi-Stakeholder ICCA Support Council; and linkages to a global ICCA monitoring mechanism through the World Conservation Monitoring Centre </w:t>
      </w:r>
      <w:r w:rsidRPr="0008241C">
        <w:rPr>
          <w:sz w:val="22"/>
          <w:szCs w:val="22"/>
        </w:rPr>
        <w:fldChar w:fldCharType="begin" w:fldLock="1"/>
      </w:r>
      <w:r w:rsidRPr="0008241C">
        <w:rPr>
          <w:sz w:val="22"/>
          <w:szCs w:val="22"/>
        </w:rPr>
        <w:instrText>ADDIN CSL_CITATION {"citationItems":[{"id":"ITEM-1","itemData":{"author":[{"dropping-particle":"","family":"Naqizdeh","given":"Nahid","non-dropping-particle":"","parse-names":false,"suffix":""},{"dropping-particle":"","family":"Didari","given":"Abbas","non-dropping-particle":"","parse-names":false,"suffix":""},{"dropping-particle":"","family":"Farvar","given":"Taghi","non-dropping-particle":"","parse-names":false,"suffix":""}],"collection-title":"Technical Series","container-title":"Recognising and Supporting Territories and Areas Conserved By Indigenous Peoples And Local Communities: Global Overview and National Case Studies","editor":[{"dropping-particle":"","family":"Kothari","given":"Ashish","non-dropping-particle":"","parse-names":false,"suffix":""},{"dropping-particle":"","family":"Corrigan","given":"Colleen","non-dropping-particle":"","parse-names":false,"suffix":""},{"dropping-particle":"","family":"Jonas","given":"Harry","non-dropping-particle":"","parse-names":false,"suffix":""},{"dropping-particle":"","family":"Neumann","given":"Aurélie","non-dropping-particle":"","parse-names":false,"suffix":""},{"dropping-particle":"","family":"Shrumm","given":"Holly","non-dropping-particle":"","parse-names":false,"suffix":""}],"id":"ITEM-1","issued":{"date-parts":[["2012"]]},"number":"64","page":"132‐134","publisher-place":"Montreal, Canada","title":"Recognition and Support of ICCAs in Iran","type":"chapter"},"uris":["http://www.mendeley.com/documents/?uuid=b5d31f42-4103-4626-a50a-a9821b58ebfe"]}],"mendeley":{"formattedCitation":"(Naqizdeh &lt;i&gt;et al.&lt;/i&gt;, 2012)","plainTextFormattedCitation":"(Naqizdeh et al., 2012)","previouslyFormattedCitation":"(Naqizdeh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Naqizdeh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This innovative mechanism helps to overcome scale mismatches as well as the power asymmetries between nomadic and sedentary peoples.</w:t>
      </w:r>
    </w:p>
    <w:p w14:paraId="742D0209" w14:textId="77777777" w:rsidR="00A01204" w:rsidRPr="0008241C" w:rsidRDefault="00A01204" w:rsidP="00A01204">
      <w:pPr>
        <w:rPr>
          <w:sz w:val="22"/>
          <w:szCs w:val="22"/>
        </w:rPr>
      </w:pPr>
    </w:p>
    <w:p w14:paraId="7DB3FE90" w14:textId="77777777" w:rsidR="00A01204" w:rsidRPr="0008241C" w:rsidRDefault="00A01204" w:rsidP="00A01204">
      <w:pPr>
        <w:rPr>
          <w:sz w:val="22"/>
          <w:szCs w:val="22"/>
        </w:rPr>
      </w:pPr>
      <w:r w:rsidRPr="0008241C">
        <w:rPr>
          <w:sz w:val="22"/>
          <w:szCs w:val="22"/>
        </w:rPr>
        <w:t xml:space="preserve">In Australia, Indigenous Protected Areas (IPA) are part of the Australian Government’s National Reserve System. These have distinctive socio-cultural and political characteristics, as indigenous people are the primary decision makers and drivers of knowledge integration </w:t>
      </w:r>
      <w:r w:rsidRPr="0008241C">
        <w:rPr>
          <w:sz w:val="22"/>
          <w:szCs w:val="22"/>
        </w:rPr>
        <w:fldChar w:fldCharType="begin" w:fldLock="1"/>
      </w:r>
      <w:r w:rsidRPr="0008241C">
        <w:rPr>
          <w:sz w:val="22"/>
          <w:szCs w:val="22"/>
        </w:rPr>
        <w:instrText>ADDIN CSL_CITATION {"citationItems":[{"id":"ITEM-1","itemData":{"DOI":"10.5751/ES-05404-180214","ISBN":"0540418021","ISSN":"17083087","abstract":"Increasing attention to formal recognition of indigenous and community conserved areas (ICCAs) as part of national and/or global protected area systems is generating novel encounters between the customary institutions through which indigenous peoples and local communities manage these traditional estates and the bureaucratic institutions of protected area management planning. Although management plans are widely considered to be important to effective management of protected areas, little guidance has been available about how their form and content can effectively reflect the distinctive socio-cultural and political characteristics of ICCAs. This gap has been particularly apparent in Australia where a trend to rapidly increased formal engagement of indigenous people in environmental management resulted, by 2012, in 50 indigenous groups voluntarily declaring their intent to manage all or part of their estates for conservation in perpetuity, as an indigenous protected area (IPA). Development and adoption of a management plan is central to the process through which the Australian Government recognizes these voluntary declarations and invests resources in IPA management. We identified four types of innovations, apparent in some recent IPA plans, which reflect the distinctive socio-cultural and political characteristics of ICCAs and support indigenous people as the primary decision makers and drivers of knowledge integration in IPAs. These are (1) a focus on customary institutions in governance; (2) strategic planning approaches that respond to interlinkages of stewardship between people, place, plants, and animals; (3) planning frameworks that bridge scales by considering values and issues across the whole of an indigenous people’s territory; and (4) varied communication modes appropriate to varied audiences, including an emphasis on visual and spatial modes. Further research is warranted into how governance and management of IPAs, and the plans that support these processes, can best engender adaptive management and diverse strong partnerships while managing the risk of partners eroding local control.","author":[{"dropping-particle":"","family":"Davies","given":"Jocelyn","non-dropping-particle":"","parse-names":false,"suffix":""},{"dropping-particle":"","family":"Hill","given":"R.","non-dropping-particle":"","parse-names":false,"suffix":""},{"dropping-particle":"","family":"Walsh","given":"Fiona J.","non-dropping-particle":"","parse-names":false,"suffix":""},{"dropping-particle":"","family":"Sandford","given":"Marcus","non-dropping-particle":"","parse-names":false,"suffix":""},{"dropping-particle":"","family":"Smyth","given":"Dermot","non-dropping-particle":"","parse-names":false,"suffix":""},{"dropping-particle":"","family":"Holmes","given":"Miles C.","non-dropping-particle":"","parse-names":false,"suffix":""}],"container-title":"Ecology and Society","id":"ITEM-1","issue":"2","issued":{"date-parts":[["2013"]]},"title":"Innovation in management plans for community conserved areas: Experiences from Australian indigenous protected areas","type":"article-journal","volume":"18"},"uris":["http://www.mendeley.com/documents/?uuid=f66f92f4-c7b8-46c0-93b9-e3b6eff19b88"]}],"mendeley":{"formattedCitation":"(J. Davies &lt;i&gt;et al.&lt;/i&gt;, 2013)","plainTextFormattedCitation":"(J. Davies et al., 2013)","previouslyFormattedCitation":"(J. Davie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 Davies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Innovations evident in Indigenous Protected Area management plans include: (1) a focus on customary institutions in governance; (2) strategic planning approaches that respond to inter-linkages of stewardship between people, place and nature; (3) planning frameworks that bridge scales by considering values and issues across the whole territory; and (4) varied communication modes, appropriate to audiences, including an emphasis on visual and spatial modes </w:t>
      </w:r>
      <w:r w:rsidRPr="0008241C">
        <w:rPr>
          <w:sz w:val="22"/>
          <w:szCs w:val="22"/>
        </w:rPr>
        <w:fldChar w:fldCharType="begin" w:fldLock="1"/>
      </w:r>
      <w:r w:rsidRPr="0008241C">
        <w:rPr>
          <w:sz w:val="22"/>
          <w:szCs w:val="22"/>
        </w:rPr>
        <w:instrText>ADDIN CSL_CITATION {"citationItems":[{"id":"ITEM-1","itemData":{"DOI":"10.5751/ES-05404-180214","ISBN":"0540418021","ISSN":"17083087","abstract":"Increasing attention to formal recognition of indigenous and community conserved areas (ICCAs) as part of national and/or global protected area systems is generating novel encounters between the customary institutions through which indigenous peoples and local communities manage these traditional estates and the bureaucratic institutions of protected area management planning. Although management plans are widely considered to be important to effective management of protected areas, little guidance has been available about how their form and content can effectively reflect the distinctive socio-cultural and political characteristics of ICCAs. This gap has been particularly apparent in Australia where a trend to rapidly increased formal engagement of indigenous people in environmental management resulted, by 2012, in 50 indigenous groups voluntarily declaring their intent to manage all or part of their estates for conservation in perpetuity, as an indigenous protected area (IPA). Development and adoption of a management plan is central to the process through which the Australian Government recognizes these voluntary declarations and invests resources in IPA management. We identified four types of innovations, apparent in some recent IPA plans, which reflect the distinctive socio-cultural and political characteristics of ICCAs and support indigenous people as the primary decision makers and drivers of knowledge integration in IPAs. These are (1) a focus on customary institutions in governance; (2) strategic planning approaches that respond to interlinkages of stewardship between people, place, plants, and animals; (3) planning frameworks that bridge scales by considering values and issues across the whole of an indigenous people’s territory; and (4) varied communication modes appropriate to varied audiences, including an emphasis on visual and spatial modes. Further research is warranted into how governance and management of IPAs, and the plans that support these processes, can best engender adaptive management and diverse strong partnerships while managing the risk of partners eroding local control.","author":[{"dropping-particle":"","family":"Davies","given":"Jocelyn","non-dropping-particle":"","parse-names":false,"suffix":""},{"dropping-particle":"","family":"Hill","given":"R.","non-dropping-particle":"","parse-names":false,"suffix":""},{"dropping-particle":"","family":"Walsh","given":"Fiona J.","non-dropping-particle":"","parse-names":false,"suffix":""},{"dropping-particle":"","family":"Sandford","given":"Marcus","non-dropping-particle":"","parse-names":false,"suffix":""},{"dropping-particle":"","family":"Smyth","given":"Dermot","non-dropping-particle":"","parse-names":false,"suffix":""},{"dropping-particle":"","family":"Holmes","given":"Miles C.","non-dropping-particle":"","parse-names":false,"suffix":""}],"container-title":"Ecology and Society","id":"ITEM-1","issue":"2","issued":{"date-parts":[["2013"]]},"title":"Innovation in management plans for community conserved areas: Experiences from Australian indigenous protected areas","type":"article-journal","volume":"18"},"uris":["http://www.mendeley.com/documents/?uuid=f66f92f4-c7b8-46c0-93b9-e3b6eff19b88"]}],"mendeley":{"formattedCitation":"(J. Davies &lt;i&gt;et al.&lt;/i&gt;, 2013)","plainTextFormattedCitation":"(J. Davies et al., 2013)","previouslyFormattedCitation":"(J. Davie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 Davies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p>
    <w:p w14:paraId="7D39DEB5" w14:textId="2C0C595A" w:rsidR="00A01204" w:rsidRDefault="00A01204" w:rsidP="00A01204">
      <w:pPr>
        <w:rPr>
          <w:sz w:val="21"/>
          <w:szCs w:val="22"/>
        </w:rPr>
      </w:pPr>
    </w:p>
    <w:p w14:paraId="70CC8ED6" w14:textId="77777777" w:rsidR="006D6CC6" w:rsidRPr="0008241C" w:rsidRDefault="006D6CC6" w:rsidP="00A01204">
      <w:pPr>
        <w:rPr>
          <w:sz w:val="21"/>
          <w:szCs w:val="22"/>
        </w:rPr>
      </w:pPr>
    </w:p>
    <w:tbl>
      <w:tblPr>
        <w:tblStyle w:val="TableGrid1"/>
        <w:tblW w:w="0" w:type="auto"/>
        <w:tblLook w:val="04A0" w:firstRow="1" w:lastRow="0" w:firstColumn="1" w:lastColumn="0" w:noHBand="0" w:noVBand="1"/>
      </w:tblPr>
      <w:tblGrid>
        <w:gridCol w:w="9017"/>
      </w:tblGrid>
      <w:tr w:rsidR="00A01204" w:rsidRPr="0008241C" w14:paraId="392E95A6" w14:textId="77777777" w:rsidTr="00642B4F">
        <w:tc>
          <w:tcPr>
            <w:tcW w:w="9228" w:type="dxa"/>
          </w:tcPr>
          <w:p w14:paraId="3021C475" w14:textId="77777777" w:rsidR="00A01204" w:rsidRPr="0008241C" w:rsidRDefault="00A01204" w:rsidP="00A01204">
            <w:pPr>
              <w:rPr>
                <w:rFonts w:ascii="Times New Roman" w:hAnsi="Times New Roman"/>
                <w:b/>
                <w:sz w:val="14"/>
              </w:rPr>
            </w:pPr>
            <w:r w:rsidRPr="0008241C">
              <w:rPr>
                <w:rFonts w:ascii="Times New Roman" w:hAnsi="Times New Roman"/>
                <w:b/>
              </w:rPr>
              <w:t>Indigenous Australian land management</w:t>
            </w:r>
          </w:p>
          <w:p w14:paraId="1A7A9C57" w14:textId="77777777" w:rsidR="00A01204" w:rsidRPr="0008241C" w:rsidRDefault="00A01204" w:rsidP="00A01204">
            <w:pPr>
              <w:rPr>
                <w:rFonts w:ascii="Times New Roman" w:hAnsi="Times New Roman"/>
              </w:rPr>
            </w:pPr>
          </w:p>
          <w:p w14:paraId="6CCC754B" w14:textId="77777777" w:rsidR="00A01204" w:rsidRPr="0008241C" w:rsidRDefault="00A01204" w:rsidP="00A01204">
            <w:pPr>
              <w:rPr>
                <w:rFonts w:ascii="Times New Roman" w:hAnsi="Times New Roman"/>
              </w:rPr>
            </w:pPr>
            <w:r w:rsidRPr="0008241C">
              <w:rPr>
                <w:rFonts w:ascii="Times New Roman" w:hAnsi="Times New Roman"/>
              </w:rPr>
              <w:t>Indigenous Australian land management is an integral part of the lives of communities in ensuring that the land is protected for future generations. Land and sea management play an important role in ensuring the biodiversity of ecosystems is sustained for future use, and it draws on ancient knowledge systems that continue to be actively transferred from generation to generation.</w:t>
            </w:r>
          </w:p>
          <w:p w14:paraId="7ABCA738" w14:textId="77777777" w:rsidR="00A01204" w:rsidRPr="0008241C" w:rsidRDefault="00A01204" w:rsidP="00A01204">
            <w:pPr>
              <w:rPr>
                <w:rFonts w:ascii="Times New Roman" w:hAnsi="Times New Roman"/>
              </w:rPr>
            </w:pPr>
          </w:p>
          <w:p w14:paraId="3267FB9E" w14:textId="77777777" w:rsidR="00A01204" w:rsidRPr="0008241C" w:rsidRDefault="00A01204" w:rsidP="00A01204">
            <w:pPr>
              <w:rPr>
                <w:rFonts w:ascii="Times New Roman" w:hAnsi="Times New Roman"/>
              </w:rPr>
            </w:pPr>
            <w:r w:rsidRPr="0008241C">
              <w:rPr>
                <w:rFonts w:ascii="Times New Roman" w:hAnsi="Times New Roman"/>
              </w:rPr>
              <w:t xml:space="preserve">Across Australia, land management practices are highly diverse and include the management of: natural resources, fire, endangered species, and water </w:t>
            </w:r>
            <w:r w:rsidRPr="0008241C">
              <w:fldChar w:fldCharType="begin" w:fldLock="1"/>
            </w:r>
            <w:r w:rsidRPr="0008241C">
              <w:rPr>
                <w:rFonts w:ascii="Times New Roman" w:hAnsi="Times New Roman"/>
              </w:rPr>
              <w:instrText>ADDIN CSL_CITATION {"citationItems":[{"id":"ITEM-1","itemData":{"ISBN":"9781922173942","author":[{"dropping-particle":"","family":"Hill","given":"R.","non-dropping-particle":"","parse-names":false,"suffix":""},{"dropping-particle":"","family":"Pert","given":"P.","non-dropping-particle":"","parse-names":false,"suffix":""},{"dropping-particle":"","family":"Davies","given":"J.","non-dropping-particle":"","parse-names":false,"suffix":""},{"dropping-particle":"","family":"Robinson","given":"C. J.","non-dropping-particle":"","parse-names":false,"suffix":""},{"dropping-particle":"","family":"Walsh","given":"F.","non-dropping-particle":"","parse-names":false,"suffix":""},{"dropping-particle":"","family":"Falco-Mammone","given":"F.","non-dropping-particle":"","parse-names":false,"suffix":""}],"id":"ITEM-1","issued":{"date-parts":[["2013"]]},"note":"NULL","publisher-place":"Cairns","title":"Indigenous Land Management in Australia: Extent, Scope, Diversity, Barriers and Success Factors","type":"report"},"uris":["http://www.mendeley.com/documents/?uuid=eaa6f1e4-3666-4b39-8b69-f76a34ee7ed2"]}],"mendeley":{"formattedCitation":"(R. Hill, Pert, &lt;i&gt;et al.&lt;/i&gt;, 2013)","plainTextFormattedCitation":"(R. Hill, Pert, et al., 2013)","previouslyFormattedCitation":"(R. Hill, Pert, &lt;i&gt;et al.&lt;/i&gt;, 2013)"},"properties":{"noteIndex":0},"schema":"https://github.com/citation-style-language/schema/raw/master/csl-citation.json"}</w:instrText>
            </w:r>
            <w:r w:rsidRPr="0008241C">
              <w:fldChar w:fldCharType="separate"/>
            </w:r>
            <w:r w:rsidRPr="0008241C">
              <w:rPr>
                <w:rFonts w:ascii="Times New Roman" w:hAnsi="Times New Roman"/>
                <w:noProof/>
              </w:rPr>
              <w:t xml:space="preserve">(R. Hill, Pert, </w:t>
            </w:r>
            <w:r w:rsidRPr="0008241C">
              <w:rPr>
                <w:rFonts w:ascii="Times New Roman" w:hAnsi="Times New Roman"/>
                <w:i/>
                <w:noProof/>
              </w:rPr>
              <w:t>et al.</w:t>
            </w:r>
            <w:r w:rsidRPr="0008241C">
              <w:rPr>
                <w:rFonts w:ascii="Times New Roman" w:hAnsi="Times New Roman"/>
                <w:noProof/>
              </w:rPr>
              <w:t>, 2013)</w:t>
            </w:r>
            <w:r w:rsidRPr="0008241C">
              <w:fldChar w:fldCharType="end"/>
            </w:r>
            <w:r w:rsidRPr="0008241C">
              <w:rPr>
                <w:rFonts w:ascii="Times New Roman" w:hAnsi="Times New Roman"/>
              </w:rPr>
              <w:t xml:space="preserve">. </w:t>
            </w:r>
          </w:p>
          <w:p w14:paraId="5A2CA201" w14:textId="77777777" w:rsidR="00A01204" w:rsidRPr="0008241C" w:rsidRDefault="00A01204" w:rsidP="00A01204">
            <w:pPr>
              <w:rPr>
                <w:rFonts w:ascii="Times New Roman" w:hAnsi="Times New Roman"/>
              </w:rPr>
            </w:pPr>
          </w:p>
          <w:p w14:paraId="7D4FF6BF" w14:textId="77777777" w:rsidR="00A01204" w:rsidRPr="0008241C" w:rsidRDefault="00A01204" w:rsidP="00A01204">
            <w:pPr>
              <w:rPr>
                <w:rFonts w:ascii="Times New Roman" w:hAnsi="Times New Roman"/>
              </w:rPr>
            </w:pPr>
            <w:r w:rsidRPr="0008241C">
              <w:rPr>
                <w:rFonts w:ascii="Times New Roman" w:hAnsi="Times New Roman"/>
              </w:rPr>
              <w:t xml:space="preserve">For example, in the Northern Territory, Indigenous Australians use fire management as an economically and ecologically sustainable approach to long-term fire management in areas that are: remote, rugged, vast and biologically diverse, with high risk of fire damage </w:t>
            </w:r>
            <w:r w:rsidRPr="0008241C">
              <w:fldChar w:fldCharType="begin" w:fldLock="1"/>
            </w:r>
            <w:r w:rsidRPr="0008241C">
              <w:rPr>
                <w:rFonts w:ascii="Times New Roman" w:hAnsi="Times New Roman"/>
              </w:rPr>
              <w:instrText>ADDIN CSL_CITATION {"citationItems":[{"id":"ITEM-1","itemData":{"DOI":"10.1046/j.1365-2699.2001.00555.x","ISSN":"03050270","author":[{"dropping-particle":"","family":"Yibarbuk","given":"D.","non-dropping-particle":"","parse-names":false,"suffix":""},{"dropping-particle":"","family":"Whitehead","given":"P. J.","non-dropping-particle":"","parse-names":false,"suffix":""},{"dropping-particle":"","family":"Russell-Smith","given":"J.","non-dropping-particle":"","parse-names":false,"suffix":""},{"dropping-particle":"","family":"Jackson","given":"D.","non-dropping-particle":"","parse-names":false,"suffix":""},{"dropping-particle":"","family":"Godjuwa","given":"C.","non-dropping-particle":"","parse-names":false,"suffix":""},{"dropping-particle":"","family":"Fisher","given":"A.","non-dropping-particle":"","parse-names":false,"suffix":""},{"dropping-particle":"","family":"Cooke","given":"P.","non-dropping-particle":"","parse-names":false,"suffix":""},{"dropping-particle":"","family":"Choquenot","given":"D.","non-dropping-particle":"","parse-names":false,"suffix":""},{"dropping-particle":"","family":"Bowman","given":"D. M. J. S.","non-dropping-particle":"","parse-names":false,"suffix":""}],"container-title":"Journal of Biogeography","id":"ITEM-1","issue":"3","issued":{"date-parts":[["2002","1","12"]]},"page":"325-343","publisher":"Blackwell Science Ltd","title":"Fire ecology and Aboriginal land management in central Arnhem Land, northern Australia: a tradition of ecosystem management","type":"article-journal","volume":"28"},"uris":["http://www.mendeley.com/documents/?uuid=fb072a8c-913f-38c1-88fa-4af028f8ecae"]}],"mendeley":{"formattedCitation":"(Yibarbuk &lt;i&gt;et al.&lt;/i&gt;, 2002)","plainTextFormattedCitation":"(Yibarbuk et al., 2002)","previouslyFormattedCitation":"(Yibarbuk &lt;i&gt;et al.&lt;/i&gt;, 2002)"},"properties":{"noteIndex":0},"schema":"https://github.com/citation-style-language/schema/raw/master/csl-citation.json"}</w:instrText>
            </w:r>
            <w:r w:rsidRPr="0008241C">
              <w:fldChar w:fldCharType="separate"/>
            </w:r>
            <w:r w:rsidRPr="0008241C">
              <w:rPr>
                <w:rFonts w:ascii="Times New Roman" w:hAnsi="Times New Roman"/>
                <w:noProof/>
              </w:rPr>
              <w:t xml:space="preserve">(Yibarbuk </w:t>
            </w:r>
            <w:r w:rsidRPr="0008241C">
              <w:rPr>
                <w:rFonts w:ascii="Times New Roman" w:hAnsi="Times New Roman"/>
                <w:i/>
                <w:noProof/>
              </w:rPr>
              <w:t>et al.</w:t>
            </w:r>
            <w:r w:rsidRPr="0008241C">
              <w:rPr>
                <w:rFonts w:ascii="Times New Roman" w:hAnsi="Times New Roman"/>
                <w:noProof/>
              </w:rPr>
              <w:t>, 2002)</w:t>
            </w:r>
            <w:r w:rsidRPr="0008241C">
              <w:fldChar w:fldCharType="end"/>
            </w:r>
            <w:r w:rsidRPr="0008241C">
              <w:rPr>
                <w:rFonts w:ascii="Times New Roman" w:hAnsi="Times New Roman"/>
              </w:rPr>
              <w:t xml:space="preserve">. </w:t>
            </w:r>
          </w:p>
          <w:p w14:paraId="7FB9FD49" w14:textId="77777777" w:rsidR="00A01204" w:rsidRPr="0008241C" w:rsidRDefault="00A01204" w:rsidP="00A01204">
            <w:pPr>
              <w:rPr>
                <w:rFonts w:ascii="Times New Roman" w:hAnsi="Times New Roman"/>
              </w:rPr>
            </w:pPr>
          </w:p>
          <w:p w14:paraId="1D36DC1F" w14:textId="77777777" w:rsidR="00A01204" w:rsidRPr="0008241C" w:rsidRDefault="00A01204" w:rsidP="00A01204">
            <w:pPr>
              <w:rPr>
                <w:rFonts w:ascii="Times New Roman" w:hAnsi="Times New Roman"/>
              </w:rPr>
            </w:pPr>
            <w:r w:rsidRPr="0008241C">
              <w:rPr>
                <w:rFonts w:ascii="Times New Roman" w:hAnsi="Times New Roman"/>
              </w:rPr>
              <w:t xml:space="preserve">Through burning, Indigenous Australian communities are able to “encourage the re-sprouting of perennial grass, </w:t>
            </w:r>
            <w:r w:rsidRPr="0008241C">
              <w:rPr>
                <w:rFonts w:ascii="Times New Roman" w:hAnsi="Times New Roman"/>
                <w:i/>
              </w:rPr>
              <w:t xml:space="preserve">angolde, </w:t>
            </w:r>
            <w:r w:rsidRPr="0008241C">
              <w:rPr>
                <w:rFonts w:ascii="Times New Roman" w:hAnsi="Times New Roman"/>
              </w:rPr>
              <w:t xml:space="preserve">or ‘green pick’, and to attract male and female wallabies” </w:t>
            </w:r>
            <w:r w:rsidRPr="0008241C">
              <w:fldChar w:fldCharType="begin" w:fldLock="1"/>
            </w:r>
            <w:r w:rsidRPr="0008241C">
              <w:rPr>
                <w:rFonts w:ascii="Times New Roman" w:hAnsi="Times New Roman"/>
              </w:rPr>
              <w:instrText>ADDIN CSL_CITATION {"citationItems":[{"id":"ITEM-1","itemData":{"DOI":"10.1023/A:1021970021670","ISSN":"03007839","author":[{"dropping-particle":"","family":"Russell-Smith","given":"Jeremy","non-dropping-particle":"","parse-names":false,"suffix":""},{"dropping-particle":"","family":"Lucas","given":"Diane","non-dropping-particle":"","parse-names":false,"suffix":""},{"dropping-particle":"","family":"Gapindi","given":"Minnie","non-dropping-particle":"","parse-names":false,"suffix":""},{"dropping-particle":"","family":"Gunbunuka","given":"Billy","non-dropping-particle":"","parse-names":false,"suffix":""},{"dropping-particle":"","family":"Kapirigi","given":"Nipper","non-dropping-particle":"","parse-names":false,"suffix":""},{"dropping-particle":"","family":"Namingum","given":"George","non-dropping-particle":"","parse-names":false,"suffix":""},{"dropping-particle":"","family":"Lucas","given":"Kate","non-dropping-particle":"","parse-names":false,"suffix":""},{"dropping-particle":"","family":"Giuliani","given":"Pina","non-dropping-particle":"","parse-names":false,"suffix":""},{"dropping-particle":"","family":"Chaloupka","given":"George","non-dropping-particle":"","parse-names":false,"suffix":""}],"container-title":"Human Ecology","id":"ITEM-1","issue":"2","issued":{"date-parts":[["1997"]]},"note":"NULL","page":"159-195","title":"Aboriginal Resource Utilization and Fire Management Practice in Western Arnhem Land, Monsoonal Northern Australia: Notes for Prehistory, Lessons for the Future","type":"article-journal","volume":"25"},"uris":["http://www.mendeley.com/documents/?uuid=7e15362f-97c0-4410-a2f6-7308ad1bc688"]}],"mendeley":{"formattedCitation":"(Russell-Smith &lt;i&gt;et al.&lt;/i&gt;, 1997)","plainTextFormattedCitation":"(Russell-Smith et al., 1997)","previouslyFormattedCitation":"(Russell-Smith &lt;i&gt;et al.&lt;/i&gt;, 1997)"},"properties":{"noteIndex":0},"schema":"https://github.com/citation-style-language/schema/raw/master/csl-citation.json"}</w:instrText>
            </w:r>
            <w:r w:rsidRPr="0008241C">
              <w:fldChar w:fldCharType="separate"/>
            </w:r>
            <w:r w:rsidRPr="0008241C">
              <w:rPr>
                <w:rFonts w:ascii="Times New Roman" w:hAnsi="Times New Roman"/>
                <w:noProof/>
              </w:rPr>
              <w:t xml:space="preserve">(Russell-Smith </w:t>
            </w:r>
            <w:r w:rsidRPr="0008241C">
              <w:rPr>
                <w:rFonts w:ascii="Times New Roman" w:hAnsi="Times New Roman"/>
                <w:i/>
                <w:noProof/>
              </w:rPr>
              <w:t>et al.</w:t>
            </w:r>
            <w:r w:rsidRPr="0008241C">
              <w:rPr>
                <w:rFonts w:ascii="Times New Roman" w:hAnsi="Times New Roman"/>
                <w:noProof/>
              </w:rPr>
              <w:t>, 1997)</w:t>
            </w:r>
            <w:r w:rsidRPr="0008241C">
              <w:fldChar w:fldCharType="end"/>
            </w:r>
            <w:r w:rsidRPr="0008241C">
              <w:rPr>
                <w:rFonts w:ascii="Times New Roman" w:hAnsi="Times New Roman"/>
              </w:rPr>
              <w:t xml:space="preserve">. Through frequent, strategically planned low intensity burns; the risk of permanent damage to the ecosystems and land is decreased substantially </w:t>
            </w:r>
            <w:r w:rsidRPr="0008241C">
              <w:fldChar w:fldCharType="begin" w:fldLock="1"/>
            </w:r>
            <w:r w:rsidRPr="0008241C">
              <w:rPr>
                <w:rFonts w:ascii="Times New Roman" w:hAnsi="Times New Roman"/>
              </w:rPr>
              <w:instrText>ADDIN CSL_CITATION {"citationItems":[{"id":"ITEM-1","itemData":{"DOI":"10.1007/BF00125352","ISBN":"0921-2973","ISSN":"09212973","PMID":"11679658","abstract":"Temporal and spatial scales of disturbance and recovery are often confounded in discussions of landscape equilibrium. We developed a broad framework for the description of landscapes that separates the spatial and temporal scales of disturbance and recovery and predicts the resultant dynamics of a landscape. Two key parameters representing time and space are used to describe potential disturbance dynamics. The temporal parameter, T, is the ratio of the disturbance interval (i.e., time between successive disturbance events) to the time required for a disturbed site to recover to a mature stage. The spatial parameter, S, is the ratio of the size of the disturbance to the size of the landscape. The use of ratios in both parameters permits the comparison of landscapes across a range of spatial and temporal scales. A simple simulation model was developed to explore the implications of various combinations of S and T. For any single simulation, disturbances of a fixed size are imposed at random locations on a gridded landscape at specified intervals. Disturbed sites recover deterministically through succession. Where disturbance interval is long relative to recovery time and a small proportion of the landscape is affected, the system is stable and exhibits low variance over time (e.g., northeastern hardwood forests). These are traditional “equilibrium” systems. Where disturbance interval is comparable to recovery interval and a large proportion of the landscape is affected, the system is stable but exhibits large variance (e.g., subalpine forests in Yellowstone Park). Where disturbance interval becomes much shorter than recovery time and a large proportion of the landscape is affected, the system may become unstable and shift into a different trajectory (e.g., arid ecosystems with altered fire regimes). This framework permits the prediction of disturbance conditions that lead to qualitatively different landscape dynamics and demonstrates the scale-dependent nature of concepts of landscape equilibrium.","author":[{"dropping-particle":"","family":"Turner","given":"Monica G.","non-dropping-particle":"","parse-names":false,"suffix":""},{"dropping-particle":"","family":"Romme","given":"William H.","non-dropping-particle":"","parse-names":false,"suffix":""},{"dropping-particle":"","family":"Gardner","given":"Robert H.","non-dropping-particle":"","parse-names":false,"suffix":""},{"dropping-particle":"V.","family":"O'Neill","given":"Robert","non-dropping-particle":"","parse-names":false,"suffix":""},{"dropping-particle":"","family":"Kratz","given":"Timothy K.","non-dropping-particle":"","parse-names":false,"suffix":""}],"container-title":"Landscape Ecology","id":"ITEM-1","issue":"3","issued":{"date-parts":[["1993"]]},"note":"NULL","page":"213-227","title":"A revised concept of landscape equilibrium: Disturbance and stability on scaled landscapes","type":"article-journal","volume":"8"},"uris":["http://www.mendeley.com/documents/?uuid=3bb35190-f344-461e-b490-3e277814dbcc"]},{"id":"ITEM-2","itemData":{"DOI":"10.1046/j.1365-2699.2001.00555.x","ISSN":"03050270","author":[{"dropping-particle":"","family":"Yibarbuk","given":"D.","non-dropping-particle":"","parse-names":false,"suffix":""},{"dropping-particle":"","family":"Whitehead","given":"P. J.","non-dropping-particle":"","parse-names":false,"suffix":""},{"dropping-particle":"","family":"Russell-Smith","given":"J.","non-dropping-particle":"","parse-names":false,"suffix":""},{"dropping-particle":"","family":"Jackson","given":"D.","non-dropping-particle":"","parse-names":false,"suffix":""},{"dropping-particle":"","family":"Godjuwa","given":"C.","non-dropping-particle":"","parse-names":false,"suffix":""},{"dropping-particle":"","family":"Fisher","given":"A.","non-dropping-particle":"","parse-names":false,"suffix":""},{"dropping-particle":"","family":"Cooke","given":"P.","non-dropping-particle":"","parse-names":false,"suffix":""},{"dropping-particle":"","family":"Choquenot","given":"D.","non-dropping-particle":"","parse-names":false,"suffix":""},{"dropping-particle":"","family":"Bowman","given":"D. M. J. S.","non-dropping-particle":"","parse-names":false,"suffix":""}],"container-title":"Journal of Biogeography","id":"ITEM-2","issue":"3","issued":{"date-parts":[["2002","1","12"]]},"page":"325-343","publisher":"Blackwell Science Ltd","title":"Fire ecology and Aboriginal land management in central Arnhem Land, northern Australia: a tradition of ecosystem management","type":"article-journal","volume":"28"},"uris":["http://www.mendeley.com/documents/?uuid=fb072a8c-913f-38c1-88fa-4af028f8ecae"]}],"mendeley":{"formattedCitation":"(M. G. Turner &lt;i&gt;et al.&lt;/i&gt;, 1993; Yibarbuk &lt;i&gt;et al.&lt;/i&gt;, 2002)","plainTextFormattedCitation":"(M. G. Turner et al., 1993; Yibarbuk et al., 2002)","previouslyFormattedCitation":"(M. G. Turner &lt;i&gt;et al.&lt;/i&gt;, 1993; Yibarbuk &lt;i&gt;et al.&lt;/i&gt;, 2002)"},"properties":{"noteIndex":0},"schema":"https://github.com/citation-style-language/schema/raw/master/csl-citation.json"}</w:instrText>
            </w:r>
            <w:r w:rsidRPr="0008241C">
              <w:fldChar w:fldCharType="separate"/>
            </w:r>
            <w:r w:rsidRPr="0008241C">
              <w:rPr>
                <w:rFonts w:ascii="Times New Roman" w:hAnsi="Times New Roman"/>
                <w:noProof/>
              </w:rPr>
              <w:t xml:space="preserve">(M. G. Turner </w:t>
            </w:r>
            <w:r w:rsidRPr="0008241C">
              <w:rPr>
                <w:rFonts w:ascii="Times New Roman" w:hAnsi="Times New Roman"/>
                <w:i/>
                <w:noProof/>
              </w:rPr>
              <w:t>et al.</w:t>
            </w:r>
            <w:r w:rsidRPr="0008241C">
              <w:rPr>
                <w:rFonts w:ascii="Times New Roman" w:hAnsi="Times New Roman"/>
                <w:noProof/>
              </w:rPr>
              <w:t xml:space="preserve">, 1993; Yibarbuk </w:t>
            </w:r>
            <w:r w:rsidRPr="0008241C">
              <w:rPr>
                <w:rFonts w:ascii="Times New Roman" w:hAnsi="Times New Roman"/>
                <w:i/>
                <w:noProof/>
              </w:rPr>
              <w:t>et al.</w:t>
            </w:r>
            <w:r w:rsidRPr="0008241C">
              <w:rPr>
                <w:rFonts w:ascii="Times New Roman" w:hAnsi="Times New Roman"/>
                <w:noProof/>
              </w:rPr>
              <w:t>, 2002)</w:t>
            </w:r>
            <w:r w:rsidRPr="0008241C">
              <w:fldChar w:fldCharType="end"/>
            </w:r>
            <w:r w:rsidRPr="0008241C">
              <w:rPr>
                <w:rFonts w:ascii="Times New Roman" w:hAnsi="Times New Roman"/>
              </w:rPr>
              <w:t xml:space="preserve">. </w:t>
            </w:r>
          </w:p>
          <w:p w14:paraId="5CA75BD0" w14:textId="77777777" w:rsidR="00A01204" w:rsidRPr="0008241C" w:rsidRDefault="00A01204" w:rsidP="00A01204">
            <w:pPr>
              <w:rPr>
                <w:rFonts w:ascii="Times New Roman" w:hAnsi="Times New Roman"/>
              </w:rPr>
            </w:pPr>
          </w:p>
          <w:p w14:paraId="1B7A3081" w14:textId="77777777" w:rsidR="00A01204" w:rsidRPr="0008241C" w:rsidRDefault="00A01204" w:rsidP="00A01204">
            <w:pPr>
              <w:rPr>
                <w:rFonts w:ascii="Times New Roman" w:hAnsi="Times New Roman"/>
              </w:rPr>
            </w:pPr>
            <w:r w:rsidRPr="0008241C">
              <w:rPr>
                <w:noProof/>
                <w:lang w:val="en-US" w:eastAsia="ja-JP"/>
              </w:rPr>
              <w:lastRenderedPageBreak/>
              <w:drawing>
                <wp:inline distT="0" distB="0" distL="0" distR="0" wp14:anchorId="51219490" wp14:editId="104D2C76">
                  <wp:extent cx="4462780" cy="4439285"/>
                  <wp:effectExtent l="0" t="0" r="0" b="0"/>
                  <wp:docPr id="522"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Picture 14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462780" cy="4439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9A37498"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Figure 2.38 Map of Arnhem Land, Australia</w:t>
            </w:r>
          </w:p>
          <w:p w14:paraId="4EBCB9BE" w14:textId="77777777" w:rsidR="00A01204" w:rsidRPr="0008241C" w:rsidRDefault="00A01204" w:rsidP="00A01204">
            <w:pPr>
              <w:rPr>
                <w:rFonts w:ascii="Times New Roman" w:hAnsi="Times New Roman"/>
              </w:rPr>
            </w:pPr>
            <w:r w:rsidRPr="0008241C">
              <w:rPr>
                <w:rFonts w:ascii="Times New Roman" w:hAnsi="Times New Roman"/>
              </w:rPr>
              <w:t>Note: Located in the Northern Territory of Australia, Arnhem Land is entirely owned by indigenous people from a range of language groups, and is largely managed to support a traditional subsistence economy. Source: National Museum of Australia.</w:t>
            </w:r>
          </w:p>
        </w:tc>
      </w:tr>
    </w:tbl>
    <w:p w14:paraId="4B2FE329" w14:textId="7BBCEB5E" w:rsidR="00A01204" w:rsidRDefault="00A01204" w:rsidP="00A01204">
      <w:pPr>
        <w:rPr>
          <w:sz w:val="22"/>
          <w:szCs w:val="22"/>
        </w:rPr>
      </w:pPr>
    </w:p>
    <w:p w14:paraId="199E7414" w14:textId="77777777" w:rsidR="006D6CC6" w:rsidRPr="0008241C" w:rsidRDefault="006D6CC6" w:rsidP="00A01204">
      <w:pPr>
        <w:rPr>
          <w:sz w:val="22"/>
          <w:szCs w:val="22"/>
        </w:rPr>
      </w:pPr>
    </w:p>
    <w:p w14:paraId="072A7E47" w14:textId="77777777" w:rsidR="00A01204" w:rsidRPr="0008241C" w:rsidRDefault="00A01204" w:rsidP="00A01204">
      <w:pPr>
        <w:rPr>
          <w:sz w:val="22"/>
          <w:szCs w:val="22"/>
        </w:rPr>
      </w:pPr>
      <w:r w:rsidRPr="0008241C">
        <w:rPr>
          <w:sz w:val="22"/>
          <w:szCs w:val="22"/>
        </w:rPr>
        <w:t xml:space="preserve">Located in the Northern Territory, Arnhem Land, spanning across 97,000 km², has been occupied by indigenous Australians, for more than 60,000 years </w:t>
      </w:r>
      <w:r w:rsidRPr="0008241C">
        <w:rPr>
          <w:sz w:val="22"/>
          <w:szCs w:val="22"/>
        </w:rPr>
        <w:fldChar w:fldCharType="begin" w:fldLock="1"/>
      </w:r>
      <w:r w:rsidRPr="0008241C">
        <w:rPr>
          <w:sz w:val="22"/>
          <w:szCs w:val="22"/>
        </w:rPr>
        <w:instrText>ADDIN CSL_CITATION {"citationItems":[{"id":"ITEM-1","itemData":{"DOI":"10.1007/s10745-014-9657-5","ISSN":"0300-7839","author":[{"dropping-particle":"","family":"Zander","given":"Kerstin K.","non-dropping-particle":"","parse-names":false,"suffix":""},{"dropping-particle":"","family":"Dunnett","given":"Desleigh R.","non-dropping-particle":"","parse-names":false,"suffix":""},{"dropping-particle":"","family":"Brown","given":"Christine","non-dropping-particle":"","parse-names":false,"suffix":""},{"dropping-particle":"","family":"Campion","given":"Otto","non-dropping-particle":"","parse-names":false,"suffix":""},{"dropping-particle":"","family":"Daniels","given":"Cherry","non-dropping-particle":"","parse-names":false,"suffix":""},{"dropping-particle":"","family":"Daniels","given":"Grace","non-dropping-particle":"","parse-names":false,"suffix":""},{"dropping-particle":"","family":"Nelson","given":"Edna","non-dropping-particle":"","parse-names":false,"suffix":""},{"dropping-particle":"","family":"Daniels","given":"Geraldine","non-dropping-particle":"","parse-names":false,"suffix":""},{"dropping-particle":"","family":"Blitner","given":"Godfrey","non-dropping-particle":"","parse-names":false,"suffix":""},{"dropping-particle":"","family":"Carson","given":"Dean","non-dropping-particle":"","parse-names":false,"suffix":""},{"dropping-particle":"","family":"Garnett","given":"Stephen T.","non-dropping-particle":"","parse-names":false,"suffix":""}],"container-title":"Human Ecology","id":"ITEM-1","issue":"3","issued":{"date-parts":[["2014","6","26"]]},"note":"NULL","page":"443-453","title":"Indigenous Cultural and Natural Resources Management and Mobility in Arnhem Land, Northern Australia","type":"article-journal","volume":"42"},"uris":["http://www.mendeley.com/documents/?uuid=48b25036-307d-4829-9df2-d8b9bae21afa"]}],"mendeley":{"formattedCitation":"(Zander &lt;i&gt;et al.&lt;/i&gt;, 2014)","plainTextFormattedCitation":"(Zander et al., 2014)","previouslyFormattedCitation":"(Zand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Zand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 this region, indigenous land management practice is a vital part in ensuring that the ecosystems benefits are preserved and protected. Indigenous Australians have an intergrated and spititual understanding of people- nature relationships </w:t>
      </w:r>
      <w:r w:rsidRPr="0008241C">
        <w:rPr>
          <w:sz w:val="22"/>
          <w:szCs w:val="22"/>
        </w:rPr>
        <w:fldChar w:fldCharType="begin" w:fldLock="1"/>
      </w:r>
      <w:r w:rsidRPr="0008241C">
        <w:rPr>
          <w:sz w:val="22"/>
          <w:szCs w:val="22"/>
        </w:rPr>
        <w:instrText>ADDIN CSL_CITATION {"citationItems":[{"id":"ITEM-1","itemData":{"author":[{"dropping-particle":"","family":"Grieves","given":"V.","non-dropping-particle":"","parse-names":false,"suffix":""}],"id":"ITEM-1","issued":{"date-parts":[["2009"]]},"note":"NULL","title":"Aboriginal Spirituality: Aboriginal Philosophy The Basis of Aboriginal Social and Emotional Wellbeing","type":"report"},"uris":["http://www.mendeley.com/documents/?uuid=883f0342-ed71-4e1c-9f29-5117e17ba159"]}],"mendeley":{"formattedCitation":"(Grieves, 2009)","plainTextFormattedCitation":"(Grieves, 2009)","previouslyFormattedCitation":"(Grieves, 2009)"},"properties":{"noteIndex":0},"schema":"https://github.com/citation-style-language/schema/raw/master/csl-citation.json"}</w:instrText>
      </w:r>
      <w:r w:rsidRPr="0008241C">
        <w:rPr>
          <w:sz w:val="22"/>
          <w:szCs w:val="22"/>
        </w:rPr>
        <w:fldChar w:fldCharType="separate"/>
      </w:r>
      <w:r w:rsidRPr="0008241C">
        <w:rPr>
          <w:noProof/>
          <w:sz w:val="22"/>
          <w:szCs w:val="22"/>
        </w:rPr>
        <w:t>(Grieves, 2009)</w:t>
      </w:r>
      <w:r w:rsidRPr="0008241C">
        <w:rPr>
          <w:sz w:val="22"/>
          <w:szCs w:val="22"/>
        </w:rPr>
        <w:fldChar w:fldCharType="end"/>
      </w:r>
      <w:r w:rsidRPr="0008241C">
        <w:rPr>
          <w:sz w:val="22"/>
          <w:szCs w:val="22"/>
        </w:rPr>
        <w:t xml:space="preserve">. </w:t>
      </w:r>
    </w:p>
    <w:p w14:paraId="043B303B" w14:textId="77777777" w:rsidR="00A01204" w:rsidRPr="0008241C" w:rsidRDefault="00A01204" w:rsidP="00A01204">
      <w:pPr>
        <w:rPr>
          <w:sz w:val="22"/>
          <w:szCs w:val="22"/>
        </w:rPr>
      </w:pPr>
    </w:p>
    <w:p w14:paraId="6DB5F104" w14:textId="77777777" w:rsidR="00A01204" w:rsidRPr="0008241C" w:rsidRDefault="00A01204" w:rsidP="00A01204">
      <w:pPr>
        <w:rPr>
          <w:sz w:val="22"/>
          <w:szCs w:val="22"/>
        </w:rPr>
      </w:pPr>
      <w:r w:rsidRPr="0008241C">
        <w:rPr>
          <w:sz w:val="22"/>
          <w:szCs w:val="22"/>
        </w:rPr>
        <w:t xml:space="preserve">The </w:t>
      </w:r>
      <w:r w:rsidRPr="0008241C">
        <w:rPr>
          <w:i/>
          <w:sz w:val="22"/>
          <w:szCs w:val="22"/>
        </w:rPr>
        <w:t>West Arnhem Fire Management Agreement</w:t>
      </w:r>
      <w:r w:rsidRPr="0008241C">
        <w:rPr>
          <w:sz w:val="22"/>
          <w:szCs w:val="22"/>
        </w:rPr>
        <w:t xml:space="preserve"> (WAFMA) was developed in 2006, by the traditional owners, the Northern Territory Government and the Northern Land Council, Topical Savannas Cooperative Research Centre and ConocoPhillips. This agreement was created to offset some of the greenhouse gas emissions generated at ConocoPhillips’ liquefied natural gas plant in Darwin Harbour </w:t>
      </w:r>
      <w:r w:rsidRPr="0008241C">
        <w:rPr>
          <w:sz w:val="22"/>
          <w:szCs w:val="22"/>
        </w:rPr>
        <w:fldChar w:fldCharType="begin" w:fldLock="1"/>
      </w:r>
      <w:r w:rsidRPr="0008241C">
        <w:rPr>
          <w:sz w:val="22"/>
          <w:szCs w:val="22"/>
        </w:rPr>
        <w:instrText>ADDIN CSL_CITATION {"citationItems":[{"id":"ITEM-1","itemData":{"URL":"https://www.nailsma.org.au/walfa-west-arnhem-land-fire-abatement-projecthtml.html","accessed":{"date-parts":[["2018","1","17"]]},"author":[{"dropping-particle":"","family":"North Australian Land and Sea Management Alliance","given":"","non-dropping-particle":"","parse-names":false,"suffix":""}],"id":"ITEM-1","issued":{"date-parts":[["2012"]]},"title":"WALFA-West Arnhem Land Fire Abatement project","type":"webpage"},"uris":["http://www.mendeley.com/documents/?uuid=82637856-ece6-3a5b-a72f-b6a9360a092f"]}],"mendeley":{"formattedCitation":"(North Australian Land and Sea Management Alliance, 2012)","plainTextFormattedCitation":"(North Australian Land and Sea Management Alliance, 2012)","previouslyFormattedCitation":"(North Australian Land and Sea Management Alliance, 2012)"},"properties":{"noteIndex":0},"schema":"https://github.com/citation-style-language/schema/raw/master/csl-citation.json"}</w:instrText>
      </w:r>
      <w:r w:rsidRPr="0008241C">
        <w:rPr>
          <w:sz w:val="22"/>
          <w:szCs w:val="22"/>
        </w:rPr>
        <w:fldChar w:fldCharType="separate"/>
      </w:r>
      <w:r w:rsidRPr="0008241C">
        <w:rPr>
          <w:noProof/>
          <w:sz w:val="22"/>
          <w:szCs w:val="22"/>
        </w:rPr>
        <w:t>(North Australian Land and Sea Management Alliance, 2012)</w:t>
      </w:r>
      <w:r w:rsidRPr="0008241C">
        <w:rPr>
          <w:sz w:val="22"/>
          <w:szCs w:val="22"/>
        </w:rPr>
        <w:fldChar w:fldCharType="end"/>
      </w:r>
      <w:r w:rsidRPr="0008241C">
        <w:rPr>
          <w:sz w:val="22"/>
          <w:szCs w:val="22"/>
        </w:rPr>
        <w:t>.</w:t>
      </w:r>
      <w:r w:rsidRPr="0008241C">
        <w:rPr>
          <w:rFonts w:eastAsia="MS Mincho"/>
          <w:sz w:val="22"/>
          <w:szCs w:val="22"/>
          <w:lang w:eastAsia="ja-JP"/>
        </w:rPr>
        <w:t xml:space="preserve"> </w:t>
      </w:r>
      <w:r w:rsidRPr="0008241C">
        <w:rPr>
          <w:sz w:val="22"/>
          <w:szCs w:val="22"/>
        </w:rPr>
        <w:t>West Arnhem Land Fire Abatement project (WALFA), established in 1997, “represents an important new way in that skilled indigenous fire managers in Australia’s fire-prone tropical savannas can work with the broader community”, ensuring that the land is protected from damage due to fires across 28,000km</w:t>
      </w:r>
      <w:r w:rsidRPr="0008241C">
        <w:rPr>
          <w:position w:val="8"/>
          <w:sz w:val="14"/>
          <w:szCs w:val="22"/>
        </w:rPr>
        <w:t xml:space="preserve">2 </w:t>
      </w:r>
      <w:r w:rsidRPr="0008241C">
        <w:rPr>
          <w:sz w:val="22"/>
          <w:szCs w:val="22"/>
        </w:rPr>
        <w:t xml:space="preserve">of Western Arnhem Land </w:t>
      </w:r>
      <w:r w:rsidRPr="0008241C">
        <w:rPr>
          <w:sz w:val="22"/>
          <w:szCs w:val="22"/>
        </w:rPr>
        <w:fldChar w:fldCharType="begin" w:fldLock="1"/>
      </w:r>
      <w:r w:rsidRPr="0008241C">
        <w:rPr>
          <w:sz w:val="22"/>
          <w:szCs w:val="22"/>
        </w:rPr>
        <w:instrText>ADDIN CSL_CITATION {"citationItems":[{"id":"ITEM-1","itemData":{"URL":"http://savanna.cdu.edu.au/information/arnhem_fire_project.html","abstract":"Tropical Savannas CRC - West Arnhem Land Fire Abatement Project","accessed":{"date-parts":[["2018","1","17"]]},"author":[{"dropping-particle":"","family":"Tropical Savannas CRC","given":"","non-dropping-particle":"","parse-names":false,"suffix":""}],"id":"ITEM-1","issued":{"date-parts":[["0"]]},"publisher":"Tropical Savannas CRC","title":"West Arnhem Land Fire Abatement Project","type":"webpage"},"uris":["http://www.mendeley.com/documents/?uuid=d729c539-fade-3985-85ca-77c6a78efd28"]}],"mendeley":{"formattedCitation":"(Tropical Savannas CRC, n.d.)","plainTextFormattedCitation":"(Tropical Savannas CRC, n.d.)","previouslyFormattedCitation":"(Tropical Savannas CRC, n.d.)"},"properties":{"noteIndex":0},"schema":"https://github.com/citation-style-language/schema/raw/master/csl-citation.json"}</w:instrText>
      </w:r>
      <w:r w:rsidRPr="0008241C">
        <w:rPr>
          <w:sz w:val="22"/>
          <w:szCs w:val="22"/>
        </w:rPr>
        <w:fldChar w:fldCharType="separate"/>
      </w:r>
      <w:r w:rsidRPr="0008241C">
        <w:rPr>
          <w:noProof/>
          <w:sz w:val="22"/>
          <w:szCs w:val="22"/>
        </w:rPr>
        <w:t>(Tropical Savannas CRC, n.d.)</w:t>
      </w:r>
      <w:r w:rsidRPr="0008241C">
        <w:rPr>
          <w:sz w:val="22"/>
          <w:szCs w:val="22"/>
        </w:rPr>
        <w:fldChar w:fldCharType="end"/>
      </w:r>
      <w:r w:rsidRPr="0008241C">
        <w:rPr>
          <w:sz w:val="22"/>
          <w:szCs w:val="22"/>
        </w:rPr>
        <w:t xml:space="preserve">. </w:t>
      </w:r>
    </w:p>
    <w:p w14:paraId="77EC1F62" w14:textId="77777777" w:rsidR="00A01204" w:rsidRPr="0008241C" w:rsidRDefault="00A01204" w:rsidP="00A01204">
      <w:pPr>
        <w:rPr>
          <w:sz w:val="22"/>
          <w:szCs w:val="22"/>
        </w:rPr>
      </w:pPr>
    </w:p>
    <w:p w14:paraId="387CF966" w14:textId="77777777" w:rsidR="00A01204" w:rsidRPr="0008241C" w:rsidRDefault="00A01204" w:rsidP="00A01204">
      <w:pPr>
        <w:rPr>
          <w:noProof/>
          <w:sz w:val="22"/>
          <w:szCs w:val="22"/>
        </w:rPr>
      </w:pPr>
      <w:r w:rsidRPr="0008241C">
        <w:rPr>
          <w:sz w:val="22"/>
          <w:szCs w:val="22"/>
        </w:rPr>
        <w:t xml:space="preserve">The WALFA is a fire management initiative that produces tradable carbon offset though the application of improved fire management ,and has the potential to deliver environment, economic, social and cultural outcomes </w:t>
      </w:r>
      <w:r w:rsidRPr="0008241C">
        <w:rPr>
          <w:sz w:val="22"/>
          <w:szCs w:val="22"/>
        </w:rPr>
        <w:fldChar w:fldCharType="begin" w:fldLock="1"/>
      </w:r>
      <w:r w:rsidRPr="0008241C">
        <w:rPr>
          <w:sz w:val="22"/>
          <w:szCs w:val="22"/>
        </w:rPr>
        <w:instrText>ADDIN CSL_CITATION {"citationItems":[{"id":"ITEM-1","itemData":{"URL":"https://www.humanrights.gov.au/publications/native-title-report-2007-chapter-12","accessed":{"date-parts":[["2018","1","17"]]},"author":[{"dropping-particle":"","family":"Australian Human Rights Commission","given":"","non-dropping-particle":"","parse-names":false,"suffix":""}],"container-title":"Native Title Report 2007: Chapter 12 | Australian Human Rights Commission","id":"ITEM-1","issued":{"date-parts":[["2007"]]},"title":"Study: Western Arnhem Land fire management","type":"webpage"},"uris":["http://www.mendeley.com/documents/?uuid=7b50a1ff-bf5b-3d5b-a491-4029fd80711c"]}],"mendeley":{"formattedCitation":"(Australian Human Rights Commission, 2007)","plainTextFormattedCitation":"(Australian Human Rights Commission, 2007)","previouslyFormattedCitation":"(Australian Human Rights Commission, 2007)"},"properties":{"noteIndex":0},"schema":"https://github.com/citation-style-language/schema/raw/master/csl-citation.json"}</w:instrText>
      </w:r>
      <w:r w:rsidRPr="0008241C">
        <w:rPr>
          <w:sz w:val="22"/>
          <w:szCs w:val="22"/>
        </w:rPr>
        <w:fldChar w:fldCharType="separate"/>
      </w:r>
      <w:r w:rsidRPr="0008241C">
        <w:rPr>
          <w:noProof/>
          <w:sz w:val="22"/>
          <w:szCs w:val="22"/>
        </w:rPr>
        <w:t>(Australian Human Rights Commission, 2007)</w:t>
      </w:r>
      <w:r w:rsidRPr="0008241C">
        <w:rPr>
          <w:sz w:val="22"/>
          <w:szCs w:val="22"/>
        </w:rPr>
        <w:fldChar w:fldCharType="end"/>
      </w:r>
      <w:r w:rsidRPr="0008241C">
        <w:rPr>
          <w:sz w:val="22"/>
          <w:szCs w:val="22"/>
        </w:rPr>
        <w:t xml:space="preserve">. Through this project, Indigenous Australians are working with local initiatives and government agencies in improving the sustainability and preservation of their land. </w:t>
      </w:r>
      <w:r w:rsidRPr="0008241C">
        <w:rPr>
          <w:noProof/>
          <w:sz w:val="22"/>
          <w:szCs w:val="22"/>
        </w:rPr>
        <w:t xml:space="preserve">In the Northern Territory, they protect their land, based </w:t>
      </w:r>
      <w:r w:rsidRPr="0008241C">
        <w:rPr>
          <w:noProof/>
          <w:sz w:val="22"/>
          <w:szCs w:val="22"/>
        </w:rPr>
        <w:lastRenderedPageBreak/>
        <w:t xml:space="preserve">on customary and traditional laws, and ensure that the practices they undertake are culturally appropriate. </w:t>
      </w:r>
    </w:p>
    <w:p w14:paraId="2D788F34" w14:textId="77777777" w:rsidR="00A01204" w:rsidRPr="0008241C" w:rsidRDefault="00A01204" w:rsidP="00A01204">
      <w:pPr>
        <w:rPr>
          <w:sz w:val="22"/>
          <w:szCs w:val="22"/>
        </w:rPr>
      </w:pPr>
    </w:p>
    <w:p w14:paraId="051A8CD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49" w:name="_Toc504317164"/>
      <w:bookmarkStart w:id="750" w:name="_Toc504317857"/>
      <w:bookmarkStart w:id="751" w:name="_Toc504321203"/>
      <w:r w:rsidRPr="0008241C">
        <w:rPr>
          <w:b/>
          <w:sz w:val="22"/>
          <w:szCs w:val="24"/>
        </w:rPr>
        <w:t>2.5.3.3</w:t>
      </w:r>
      <w:r w:rsidRPr="0008241C">
        <w:rPr>
          <w:b/>
          <w:sz w:val="22"/>
          <w:szCs w:val="24"/>
        </w:rPr>
        <w:tab/>
        <w:t>Multilateral agreements and engagements</w:t>
      </w:r>
      <w:bookmarkEnd w:id="749"/>
      <w:bookmarkEnd w:id="750"/>
      <w:bookmarkEnd w:id="751"/>
      <w:r w:rsidRPr="0008241C">
        <w:rPr>
          <w:b/>
          <w:sz w:val="22"/>
          <w:szCs w:val="24"/>
        </w:rPr>
        <w:t xml:space="preserve"> </w:t>
      </w:r>
    </w:p>
    <w:p w14:paraId="669AE55B" w14:textId="77777777" w:rsidR="00A01204" w:rsidRPr="0008241C" w:rsidRDefault="00A01204" w:rsidP="00A01204">
      <w:pPr>
        <w:rPr>
          <w:sz w:val="22"/>
          <w:szCs w:val="22"/>
        </w:rPr>
      </w:pPr>
    </w:p>
    <w:p w14:paraId="5F5DC38D" w14:textId="77777777" w:rsidR="00A01204" w:rsidRPr="0008241C" w:rsidRDefault="00A01204" w:rsidP="00A01204">
      <w:pPr>
        <w:rPr>
          <w:sz w:val="22"/>
          <w:szCs w:val="22"/>
        </w:rPr>
      </w:pPr>
      <w:r w:rsidRPr="0008241C">
        <w:rPr>
          <w:sz w:val="22"/>
          <w:szCs w:val="22"/>
        </w:rPr>
        <w:t xml:space="preserve">Multilateral environmental agreements (MEAs), together with efforts to achieve sustainable development at the national level, formulate a comprehensive global environmental governance system. Presently, over 500 MEAs exist. Among them, more than 155 are biodiversity related instruments. Biodiversity MEAs can be implemented in an increasingly coherent manner with greater cooperation and collaboration among parties, secretariats and partners for more efficiency and effectiveness. Increased cooperation and collaboration in the implementation of biodiversity MEAs at all levels facilitates engagement with other sectors leading to improved opportunities for mainstreaming biodiversity objectives into other policies and sectors </w:t>
      </w:r>
      <w:r w:rsidRPr="0008241C">
        <w:rPr>
          <w:sz w:val="22"/>
          <w:szCs w:val="22"/>
        </w:rPr>
        <w:fldChar w:fldCharType="begin" w:fldLock="1"/>
      </w:r>
      <w:r w:rsidRPr="0008241C">
        <w:rPr>
          <w:sz w:val="22"/>
          <w:szCs w:val="22"/>
        </w:rPr>
        <w:instrText>ADDIN CSL_CITATION {"citationItems":[{"id":"ITEM-1","itemData":{"DOI":"10.1016/j.envsci.2007.03.002","ISBN":"1462-9011","ISSN":"14629011","abstract":"There is potential for synergy between the global environmental conventions on climate change, biodiversity and desertification: changes in land management and land use undertaken to reduce net greenhouse gas emissions can simultaneously deliver positive outcomes for conservation of biodiversity, and mitigation of desertification and land degradation. However, while there can be complementarities between the three environmental goals, there are often tradeoffs. Thus, the challenge lies in developing land use policies that promote optimal environmental outcomes, and in implementing these locally to promote sustainable development. The paper considers synergies and tradeoffs in implementing land use measures to address the objectives of the three global environmental conventions, both from an environmental and economic perspective. The intention is to provide environmental scientists and policy makers with a broad overview of these considerations, and the benefits of addressing the conventions simultaneously. ?? 2007 Elsevier Ltd. All rights reserved.","author":[{"dropping-particle":"","family":"Cowie","given":"Annette","non-dropping-particle":"","parse-names":false,"suffix":""},{"dropping-particle":"","family":"Schneider","given":"Uwe A.","non-dropping-particle":"","parse-names":false,"suffix":""},{"dropping-particle":"","family":"Montanarella","given":"Luca","non-dropping-particle":"","parse-names":false,"suffix":""}],"container-title":"Environmental Science and Policy","id":"ITEM-1","issue":"4","issued":{"date-parts":[["2007"]]},"note":"NULL","page":"335-352","title":"Potential synergies between existing multilateral environmental agreements in the implementation of land use, land-use change and forestry activities","type":"article-journal","volume":"10"},"uris":["http://www.mendeley.com/documents/?uuid=76fa223f-159d-4156-ba77-c4002d2f5bef"]},{"id":"ITEM-2","itemData":{"ISBN":"9789280736212","author":[{"dropping-particle":"","family":"UNEP","given":"","non-dropping-particle":"","parse-names":false,"suffix":""}],"id":"ITEM-2","issued":{"date-parts":[["2016"]]},"page":"96","publisher":"United Nations Environment Programme","publisher-place":"Nairobi, Kenya","title":"Enhancing Synergies across Global Biodiversity Conventions - Experiences from the Global South Workshop Proceedings and Country Reports","type":"paper-conference"},"uris":["http://www.mendeley.com/documents/?uuid=80335128-5a75-45b2-8835-8c0b1b64c452"]}],"mendeley":{"formattedCitation":"(Cowie &lt;i&gt;et al.&lt;/i&gt;, 2007; UNEP, 2016)","plainTextFormattedCitation":"(Cowie et al., 2007; UNEP, 2016)","previouslyFormattedCitation":"(Cowie &lt;i&gt;et al.&lt;/i&gt;, 2007; UNEP,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owie </w:t>
      </w:r>
      <w:r w:rsidRPr="0008241C">
        <w:rPr>
          <w:i/>
          <w:noProof/>
          <w:sz w:val="22"/>
          <w:szCs w:val="22"/>
        </w:rPr>
        <w:t>et al.</w:t>
      </w:r>
      <w:r w:rsidRPr="0008241C">
        <w:rPr>
          <w:noProof/>
          <w:sz w:val="22"/>
          <w:szCs w:val="22"/>
        </w:rPr>
        <w:t>, 2007; UNEP, 2016)</w:t>
      </w:r>
      <w:r w:rsidRPr="0008241C">
        <w:rPr>
          <w:sz w:val="22"/>
          <w:szCs w:val="22"/>
        </w:rPr>
        <w:fldChar w:fldCharType="end"/>
      </w:r>
      <w:r w:rsidRPr="0008241C">
        <w:rPr>
          <w:sz w:val="22"/>
          <w:szCs w:val="22"/>
        </w:rPr>
        <w:t xml:space="preserve">. These MEAs will however not make a substantial difference without equipping both existing and new environment and sustainable development institutions with strong accountability mechanisms. </w:t>
      </w:r>
    </w:p>
    <w:p w14:paraId="2B23DCDA" w14:textId="77777777" w:rsidR="00A01204" w:rsidRPr="0008241C" w:rsidRDefault="00A01204" w:rsidP="00A01204">
      <w:pPr>
        <w:rPr>
          <w:sz w:val="22"/>
          <w:szCs w:val="22"/>
        </w:rPr>
      </w:pPr>
    </w:p>
    <w:p w14:paraId="19DC6EDD" w14:textId="77777777" w:rsidR="00A01204" w:rsidRPr="0008241C" w:rsidRDefault="00A01204" w:rsidP="00A01204">
      <w:pPr>
        <w:rPr>
          <w:sz w:val="22"/>
          <w:szCs w:val="22"/>
        </w:rPr>
      </w:pPr>
      <w:r w:rsidRPr="0008241C">
        <w:rPr>
          <w:sz w:val="22"/>
          <w:szCs w:val="22"/>
        </w:rPr>
        <w:t xml:space="preserve">The region has also seen an increase in regional and bilateral environmental agreements such as: the </w:t>
      </w:r>
      <w:r w:rsidRPr="0008241C">
        <w:rPr>
          <w:i/>
          <w:sz w:val="22"/>
          <w:szCs w:val="22"/>
        </w:rPr>
        <w:t>1986 Convention for the Protection of the Natural Resources and Environment of the South Pacific Region</w:t>
      </w:r>
      <w:r w:rsidRPr="0008241C">
        <w:rPr>
          <w:sz w:val="22"/>
          <w:szCs w:val="22"/>
        </w:rPr>
        <w:t xml:space="preserve"> (Noumea Convention), the </w:t>
      </w:r>
      <w:r w:rsidRPr="0008241C">
        <w:rPr>
          <w:i/>
          <w:sz w:val="22"/>
          <w:szCs w:val="22"/>
        </w:rPr>
        <w:t>1995 Agreement on Cooperation for the Sustainable Development of the Mekong River Basin</w:t>
      </w:r>
      <w:r w:rsidRPr="0008241C">
        <w:rPr>
          <w:sz w:val="22"/>
          <w:szCs w:val="22"/>
        </w:rPr>
        <w:t xml:space="preserve">, the </w:t>
      </w:r>
      <w:r w:rsidRPr="0008241C">
        <w:rPr>
          <w:i/>
          <w:sz w:val="22"/>
          <w:szCs w:val="22"/>
        </w:rPr>
        <w:t>Ganges River Basin Water Sharing Agreement</w:t>
      </w:r>
      <w:r w:rsidRPr="0008241C">
        <w:rPr>
          <w:sz w:val="22"/>
          <w:szCs w:val="22"/>
        </w:rPr>
        <w:t xml:space="preserve"> between India and Bangladesh (1977 and 1996), and the </w:t>
      </w:r>
      <w:r w:rsidRPr="0008241C">
        <w:rPr>
          <w:i/>
          <w:sz w:val="22"/>
          <w:szCs w:val="22"/>
        </w:rPr>
        <w:t>Association of Southeast Asian Nations (ASEAN) Agreement on Transboundary Haze Pollution</w:t>
      </w:r>
      <w:r w:rsidRPr="0008241C">
        <w:rPr>
          <w:sz w:val="22"/>
          <w:szCs w:val="22"/>
        </w:rPr>
        <w:t>. In addition, individual countries have adopted successful policies, either as a response to the changing landscape of global and regional agreements, or developed domestically from global or regional agreements. Examples include, the Green Development/Growth Policies in Cambodia.</w:t>
      </w:r>
    </w:p>
    <w:p w14:paraId="3895DBB1" w14:textId="77777777" w:rsidR="00A01204" w:rsidRPr="0008241C" w:rsidRDefault="00A01204" w:rsidP="00A01204">
      <w:pPr>
        <w:rPr>
          <w:sz w:val="22"/>
          <w:szCs w:val="22"/>
        </w:rPr>
      </w:pPr>
    </w:p>
    <w:p w14:paraId="6819F31C" w14:textId="77777777" w:rsidR="00A01204" w:rsidRPr="0008241C" w:rsidRDefault="00A01204" w:rsidP="00A01204">
      <w:pPr>
        <w:rPr>
          <w:sz w:val="22"/>
          <w:szCs w:val="22"/>
        </w:rPr>
      </w:pPr>
      <w:r w:rsidRPr="0008241C">
        <w:rPr>
          <w:sz w:val="22"/>
          <w:szCs w:val="22"/>
        </w:rPr>
        <w:t xml:space="preserve">Seven international conventions that specially focus on biodiversity issues include: the </w:t>
      </w:r>
      <w:r w:rsidRPr="0008241C">
        <w:rPr>
          <w:i/>
          <w:sz w:val="22"/>
          <w:szCs w:val="22"/>
        </w:rPr>
        <w:t xml:space="preserve">Convention on Biological Diversity </w:t>
      </w:r>
      <w:r w:rsidRPr="0008241C">
        <w:rPr>
          <w:sz w:val="22"/>
          <w:szCs w:val="22"/>
        </w:rPr>
        <w:t xml:space="preserve">(year of entry into force: 1993), the </w:t>
      </w:r>
      <w:r w:rsidRPr="0008241C">
        <w:rPr>
          <w:i/>
          <w:sz w:val="22"/>
          <w:szCs w:val="22"/>
        </w:rPr>
        <w:t>Convention on Conservation of Migratory Species</w:t>
      </w:r>
      <w:r w:rsidRPr="0008241C">
        <w:rPr>
          <w:sz w:val="22"/>
          <w:szCs w:val="22"/>
        </w:rPr>
        <w:t xml:space="preserve"> (1983), the </w:t>
      </w:r>
      <w:r w:rsidRPr="0008241C">
        <w:rPr>
          <w:i/>
          <w:sz w:val="22"/>
          <w:szCs w:val="22"/>
        </w:rPr>
        <w:t xml:space="preserve">Convention on International Trade in Endangered Species of Wild Fauna and Flora </w:t>
      </w:r>
      <w:r w:rsidRPr="0008241C">
        <w:rPr>
          <w:sz w:val="22"/>
          <w:szCs w:val="22"/>
        </w:rPr>
        <w:t xml:space="preserve">(1975), the </w:t>
      </w:r>
      <w:r w:rsidRPr="0008241C">
        <w:rPr>
          <w:i/>
          <w:sz w:val="22"/>
          <w:szCs w:val="22"/>
        </w:rPr>
        <w:t>International Treaty on Plant Genetic Resources for Food and Agriculture</w:t>
      </w:r>
      <w:r w:rsidRPr="0008241C">
        <w:rPr>
          <w:sz w:val="22"/>
          <w:szCs w:val="22"/>
        </w:rPr>
        <w:t xml:space="preserve"> (2004), the </w:t>
      </w:r>
      <w:r w:rsidRPr="0008241C">
        <w:rPr>
          <w:i/>
          <w:sz w:val="22"/>
          <w:szCs w:val="22"/>
        </w:rPr>
        <w:t>Ramsar Convention on Wetlands</w:t>
      </w:r>
      <w:r w:rsidRPr="0008241C">
        <w:rPr>
          <w:sz w:val="22"/>
          <w:szCs w:val="22"/>
        </w:rPr>
        <w:t xml:space="preserve"> (1971), the </w:t>
      </w:r>
      <w:r w:rsidRPr="0008241C">
        <w:rPr>
          <w:i/>
          <w:sz w:val="22"/>
          <w:szCs w:val="22"/>
        </w:rPr>
        <w:t>World Heritage Convention</w:t>
      </w:r>
      <w:r w:rsidRPr="0008241C">
        <w:rPr>
          <w:sz w:val="22"/>
          <w:szCs w:val="22"/>
        </w:rPr>
        <w:t xml:space="preserve"> (1972) and </w:t>
      </w:r>
      <w:r w:rsidRPr="0008241C">
        <w:rPr>
          <w:i/>
          <w:sz w:val="22"/>
          <w:szCs w:val="22"/>
        </w:rPr>
        <w:t>the International Plant Protection Convention</w:t>
      </w:r>
      <w:r w:rsidRPr="0008241C">
        <w:rPr>
          <w:sz w:val="22"/>
          <w:szCs w:val="22"/>
        </w:rPr>
        <w:t xml:space="preserve"> (1952). Each of the biodiversity-related conventions works to implement actions at the national, regional and international level in order to reach shared goals of conservation and sustainable use. In meeting their objectives, the conventions have developed a number of complementary approaches (site, species, genetic resources and/or ecosystem-based) and operational tools (e.g.programmes of work, trade permits and certificates, multilateral system for access and benefit-sharing, regional agreements, site listings, funds) </w:t>
      </w:r>
      <w:r w:rsidRPr="0008241C">
        <w:rPr>
          <w:sz w:val="22"/>
          <w:szCs w:val="22"/>
        </w:rPr>
        <w:fldChar w:fldCharType="begin" w:fldLock="1"/>
      </w:r>
      <w:r w:rsidRPr="0008241C">
        <w:rPr>
          <w:sz w:val="22"/>
          <w:szCs w:val="22"/>
        </w:rPr>
        <w:instrText>ADDIN CSL_CITATION {"citationItems":[{"id":"ITEM-1","itemData":{"URL":"https://www.cbd.int/secretariat/","accessed":{"date-parts":[["2016","1","26"]]},"author":[{"dropping-particle":"","family":"CBD","given":"","non-dropping-particle":"","parse-names":false,"suffix":""}],"id":"ITEM-1","issued":{"date-parts":[["2015"]]},"title":"Secretariat of the Convention on Biological Diversity","type":"webpage"},"uris":["http://www.mendeley.com/documents/?uuid=8c8bf018-9700-4853-b329-1821236b22e5"]}],"mendeley":{"formattedCitation":"(CBD, 2015)","plainTextFormattedCitation":"(CBD, 2015)","previouslyFormattedCitation":"(CBD, 2015)"},"properties":{"noteIndex":0},"schema":"https://github.com/citation-style-language/schema/raw/master/csl-citation.json"}</w:instrText>
      </w:r>
      <w:r w:rsidRPr="0008241C">
        <w:rPr>
          <w:sz w:val="22"/>
          <w:szCs w:val="22"/>
        </w:rPr>
        <w:fldChar w:fldCharType="separate"/>
      </w:r>
      <w:r w:rsidRPr="0008241C">
        <w:rPr>
          <w:noProof/>
          <w:sz w:val="22"/>
          <w:szCs w:val="22"/>
        </w:rPr>
        <w:t>(CBD, 2015)</w:t>
      </w:r>
      <w:r w:rsidRPr="0008241C">
        <w:rPr>
          <w:sz w:val="22"/>
          <w:szCs w:val="22"/>
        </w:rPr>
        <w:fldChar w:fldCharType="end"/>
      </w:r>
      <w:r w:rsidRPr="0008241C">
        <w:rPr>
          <w:sz w:val="22"/>
          <w:szCs w:val="22"/>
        </w:rPr>
        <w:t>.</w:t>
      </w:r>
    </w:p>
    <w:p w14:paraId="469062E5" w14:textId="77777777" w:rsidR="00A01204" w:rsidRPr="0008241C" w:rsidRDefault="00A01204" w:rsidP="00A01204">
      <w:pPr>
        <w:rPr>
          <w:sz w:val="21"/>
          <w:szCs w:val="22"/>
        </w:rPr>
      </w:pPr>
    </w:p>
    <w:p w14:paraId="2C2ED059" w14:textId="77777777" w:rsidR="00A01204" w:rsidRPr="0008241C" w:rsidRDefault="00A01204" w:rsidP="00A01204">
      <w:pPr>
        <w:rPr>
          <w:sz w:val="22"/>
          <w:szCs w:val="22"/>
        </w:rPr>
      </w:pPr>
      <w:r w:rsidRPr="0008241C">
        <w:rPr>
          <w:sz w:val="22"/>
          <w:szCs w:val="22"/>
        </w:rPr>
        <w:t>In the Asia-Pacific, UNEP works with intergovernmental bodies, environment ministries, research organizations, international bodies, UN agencies and major groups and stakeholders to identify and address common and emerging environmental issues. UNEP assists governments by providing information and technical expertise for environment management and decision-making, enhancing regional environmental governance and cooperation, strengthening national and regional environmental law, advancing national and regional implementation of internationally agreed environmental goals under MEAs, and bridging major groups and governments in policy development and implementation processes. To do this, UNEP mainstreams the environment through regional forums, including:  advancing environmental law and MEA implementation; integrating the environment in national UN planning processes and engaging with major groups and stakeholders.</w:t>
      </w:r>
    </w:p>
    <w:p w14:paraId="1AFBA20D" w14:textId="77777777" w:rsidR="00A01204" w:rsidRPr="0008241C" w:rsidRDefault="00A01204" w:rsidP="00A01204">
      <w:pPr>
        <w:rPr>
          <w:sz w:val="22"/>
          <w:szCs w:val="22"/>
        </w:rPr>
      </w:pPr>
    </w:p>
    <w:p w14:paraId="42849DA5" w14:textId="77777777" w:rsidR="00A01204" w:rsidRPr="0008241C" w:rsidRDefault="00A01204" w:rsidP="00A01204">
      <w:pPr>
        <w:rPr>
          <w:sz w:val="22"/>
          <w:szCs w:val="22"/>
        </w:rPr>
      </w:pPr>
      <w:r w:rsidRPr="0008241C">
        <w:rPr>
          <w:sz w:val="22"/>
          <w:szCs w:val="22"/>
        </w:rPr>
        <w:t xml:space="preserve">At the Sustainable Development Summit (2015), UN Member States adopted the 2030 Agenda for Sustainable Development, which includes 17 Sustainable Development Goals (SDGs) to end poverty, fight inequality and injustice, and tackle climate change by 2030. </w:t>
      </w:r>
    </w:p>
    <w:p w14:paraId="74A0A35F" w14:textId="77777777" w:rsidR="00A01204" w:rsidRPr="0008241C" w:rsidRDefault="00A01204" w:rsidP="00A01204">
      <w:pPr>
        <w:rPr>
          <w:sz w:val="22"/>
          <w:szCs w:val="22"/>
        </w:rPr>
      </w:pPr>
    </w:p>
    <w:p w14:paraId="51A86AF2" w14:textId="77777777" w:rsidR="00A01204" w:rsidRPr="0008241C" w:rsidRDefault="00A01204" w:rsidP="00A01204">
      <w:pPr>
        <w:rPr>
          <w:sz w:val="22"/>
          <w:szCs w:val="22"/>
        </w:rPr>
      </w:pPr>
      <w:r w:rsidRPr="0008241C">
        <w:rPr>
          <w:sz w:val="22"/>
          <w:szCs w:val="22"/>
        </w:rPr>
        <w:lastRenderedPageBreak/>
        <w:t>The ASEAN Centre for Biodiversity (ACB) was established in 2005</w:t>
      </w:r>
      <w:r w:rsidRPr="0008241C">
        <w:rPr>
          <w:b/>
          <w:sz w:val="22"/>
          <w:szCs w:val="22"/>
        </w:rPr>
        <w:t xml:space="preserve"> </w:t>
      </w:r>
      <w:r w:rsidRPr="0008241C">
        <w:rPr>
          <w:sz w:val="22"/>
          <w:szCs w:val="22"/>
        </w:rPr>
        <w:t>to</w:t>
      </w:r>
      <w:r w:rsidRPr="0008241C">
        <w:rPr>
          <w:b/>
          <w:sz w:val="22"/>
          <w:szCs w:val="22"/>
        </w:rPr>
        <w:t xml:space="preserve"> s</w:t>
      </w:r>
      <w:r w:rsidRPr="0008241C">
        <w:rPr>
          <w:sz w:val="22"/>
          <w:szCs w:val="22"/>
        </w:rPr>
        <w:t xml:space="preserve">upport member governments  in the following areas: agriculture and food security; access to, and fair and equitable sharing of benefits from biological and genetic resources; climate change and biodiversity conservation; ecotourism and biodiversity conservation; payment for ecosystems services scheme and valuation of biodiversity; wildlife enforcement; managing invasive alien species; peat land management and biodiversity; managing biodiversity information and knowledge and  support to Global Taxonomic Initiative and Programme of Work on Protected Areas. These areas have been identified in the various global biodiversity related agreements such as the CBD, CITES, </w:t>
      </w:r>
      <w:r w:rsidRPr="0008241C">
        <w:rPr>
          <w:i/>
          <w:sz w:val="22"/>
          <w:szCs w:val="22"/>
        </w:rPr>
        <w:t>Ramsar Convention</w:t>
      </w:r>
      <w:r w:rsidRPr="0008241C">
        <w:rPr>
          <w:sz w:val="22"/>
          <w:szCs w:val="22"/>
        </w:rPr>
        <w:t xml:space="preserve"> and the </w:t>
      </w:r>
      <w:r w:rsidRPr="0008241C">
        <w:rPr>
          <w:i/>
          <w:sz w:val="22"/>
          <w:szCs w:val="22"/>
        </w:rPr>
        <w:t>Cartagena Protocol on Biosafety</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ASEAN","given":"","non-dropping-particle":"","parse-names":false,"suffix":""}],"id":"ITEM-1","issued":{"date-parts":[["2015"]]},"title":"ASEAN","type":"webpage"},"uris":["http://www.mendeley.com/documents/?uuid=dbab9577-d816-48ce-95f0-d234f3f9cb82"]}],"mendeley":{"formattedCitation":"(ASEAN, 2015)","plainTextFormattedCitation":"(ASEAN, 2015)","previouslyFormattedCitation":"(ASEAN, 2015)"},"properties":{"noteIndex":0},"schema":"https://github.com/citation-style-language/schema/raw/master/csl-citation.json"}</w:instrText>
      </w:r>
      <w:r w:rsidRPr="0008241C">
        <w:rPr>
          <w:sz w:val="22"/>
          <w:szCs w:val="22"/>
        </w:rPr>
        <w:fldChar w:fldCharType="separate"/>
      </w:r>
      <w:r w:rsidRPr="0008241C">
        <w:rPr>
          <w:noProof/>
          <w:sz w:val="22"/>
          <w:szCs w:val="22"/>
        </w:rPr>
        <w:t>(ASEAN, 2015)</w:t>
      </w:r>
      <w:r w:rsidRPr="0008241C">
        <w:rPr>
          <w:sz w:val="22"/>
          <w:szCs w:val="22"/>
        </w:rPr>
        <w:fldChar w:fldCharType="end"/>
      </w:r>
      <w:r w:rsidRPr="0008241C">
        <w:rPr>
          <w:sz w:val="22"/>
          <w:szCs w:val="22"/>
        </w:rPr>
        <w:t>.</w:t>
      </w:r>
    </w:p>
    <w:p w14:paraId="451BB46F" w14:textId="77777777" w:rsidR="00A01204" w:rsidRPr="0008241C" w:rsidRDefault="00A01204" w:rsidP="00A01204">
      <w:pPr>
        <w:rPr>
          <w:sz w:val="22"/>
          <w:szCs w:val="22"/>
        </w:rPr>
      </w:pPr>
    </w:p>
    <w:p w14:paraId="52E5DD1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752" w:name="_Toc504317165"/>
      <w:bookmarkStart w:id="753" w:name="_Toc504317858"/>
      <w:bookmarkStart w:id="754" w:name="_Toc504321204"/>
      <w:r w:rsidRPr="0008241C">
        <w:rPr>
          <w:b/>
          <w:sz w:val="22"/>
          <w:szCs w:val="24"/>
        </w:rPr>
        <w:t>2.5.3.4</w:t>
      </w:r>
      <w:r w:rsidRPr="0008241C">
        <w:rPr>
          <w:b/>
          <w:sz w:val="22"/>
          <w:szCs w:val="24"/>
        </w:rPr>
        <w:tab/>
        <w:t>New and emerging issues and opportunities</w:t>
      </w:r>
      <w:bookmarkEnd w:id="752"/>
      <w:bookmarkEnd w:id="753"/>
      <w:bookmarkEnd w:id="754"/>
    </w:p>
    <w:p w14:paraId="575FA23B" w14:textId="77777777" w:rsidR="00A01204" w:rsidRPr="0008241C" w:rsidRDefault="00A01204" w:rsidP="00A01204">
      <w:pPr>
        <w:rPr>
          <w:sz w:val="22"/>
          <w:szCs w:val="22"/>
        </w:rPr>
      </w:pPr>
    </w:p>
    <w:p w14:paraId="0ADF9A56" w14:textId="77777777" w:rsidR="00A01204" w:rsidRPr="0008241C" w:rsidRDefault="00A01204" w:rsidP="00A01204">
      <w:pPr>
        <w:rPr>
          <w:sz w:val="22"/>
          <w:szCs w:val="22"/>
        </w:rPr>
      </w:pPr>
      <w:r w:rsidRPr="0008241C">
        <w:rPr>
          <w:sz w:val="22"/>
          <w:szCs w:val="22"/>
        </w:rPr>
        <w:t xml:space="preserve">The increasing pressures of climate variability and change pose emerging threats to the region and its people, thus adding a new level of vulnerability. Counties where livelihoods of rural populations are primarily dependent on natural resources are more vulnerable </w:t>
      </w:r>
      <w:r w:rsidRPr="0008241C">
        <w:rPr>
          <w:sz w:val="22"/>
          <w:szCs w:val="22"/>
        </w:rPr>
        <w:fldChar w:fldCharType="begin" w:fldLock="1"/>
      </w:r>
      <w:r w:rsidRPr="0008241C">
        <w:rPr>
          <w:sz w:val="22"/>
          <w:szCs w:val="22"/>
        </w:rPr>
        <w:instrText>ADDIN CSL_CITATION {"citationItems":[{"id":"ITEM-1","itemData":{"author":[{"dropping-particle":"","family":"Agrawal","given":"A.","non-dropping-particle":"","parse-names":false,"suffix":""},{"dropping-particle":"","family":"Perrin","given":"N","non-dropping-particle":"","parse-names":false,"suffix":""}],"collection-title":"In IFRI Working Paper","id":"ITEM-1","issued":{"date-parts":[["2008"]]},"number":"W081‐6","publisher-place":"Michigan: International Forestry Resources and Institutions Program, University of Michigan","title":"Climate adaptation, local institutions and rural livelihoods.","type":"report"},"uris":["http://www.mendeley.com/documents/?uuid=077ed58b-166b-4065-a5bf-ca3d74306d9f"]}],"mendeley":{"formattedCitation":"(Agrawal &amp; Perrin, 2008)","plainTextFormattedCitation":"(Agrawal &amp; Perrin, 2008)","previouslyFormattedCitation":"(Agrawal &amp; Perrin, 2008)"},"properties":{"noteIndex":0},"schema":"https://github.com/citation-style-language/schema/raw/master/csl-citation.json"}</w:instrText>
      </w:r>
      <w:r w:rsidRPr="0008241C">
        <w:rPr>
          <w:sz w:val="22"/>
          <w:szCs w:val="22"/>
        </w:rPr>
        <w:fldChar w:fldCharType="separate"/>
      </w:r>
      <w:r w:rsidRPr="0008241C">
        <w:rPr>
          <w:noProof/>
          <w:sz w:val="22"/>
          <w:szCs w:val="22"/>
        </w:rPr>
        <w:t>(Agrawal &amp; Perrin, 2008)</w:t>
      </w:r>
      <w:r w:rsidRPr="0008241C">
        <w:rPr>
          <w:sz w:val="22"/>
          <w:szCs w:val="22"/>
        </w:rPr>
        <w:fldChar w:fldCharType="end"/>
      </w:r>
      <w:r w:rsidRPr="0008241C">
        <w:rPr>
          <w:sz w:val="22"/>
          <w:szCs w:val="22"/>
        </w:rPr>
        <w:t xml:space="preserve">. Local adaptation measures are crucial for reducing these vulnerabilities </w:t>
      </w:r>
      <w:r w:rsidRPr="0008241C">
        <w:rPr>
          <w:sz w:val="22"/>
          <w:szCs w:val="22"/>
        </w:rPr>
        <w:fldChar w:fldCharType="begin" w:fldLock="1"/>
      </w:r>
      <w:r w:rsidRPr="0008241C">
        <w:rPr>
          <w:sz w:val="22"/>
          <w:szCs w:val="22"/>
        </w:rPr>
        <w:instrText>ADDIN CSL_CITATION {"citationItems":[{"id":"ITEM-1","itemData":{"DOI":"10","ISBN":"1195-5449","ISSN":"17083087","abstract":"Emerging insights from adaptive and community-based resource management suggest that building resilience into both human and ecological systems is an effective way to cope with environmental change characterized by future surprises or unknowable risks. We argue that these emerging insights have implications for policies and strategies for responding to climate change. We review perspectives on collective action for natural resource management to inform understanding of climate response capacity. We demonstrate the importance of social learning, specifically in relation to the acceptance of strategies that build social and ecological resilience. Societies and communities dependent on natural resources need to enhance their capacity to adapt to the impacts of future climate change, particularly when such impacts could lie outside their experienced coping range. This argument is illustrated by an example of present-day collective action for community-based coastal management in Trinidad and Tobago. The case demonstrates that community-based management enhances adaptive capacity in two ways: by building networks that are important for coping with extreme events and by retaining the resilience of the underpinning resources and ecological systems. INTRODUCTION","author":[{"dropping-particle":"","family":"Tompkins","given":"Emma L.","non-dropping-particle":"","parse-names":false,"suffix":""},{"dropping-particle":"","family":"Adger","given":"W. Neil","non-dropping-particle":"","parse-names":false,"suffix":""}],"container-title":"Ecology and Society","id":"ITEM-1","issue":"2","issued":{"date-parts":[["2004"]]},"title":"Does adaptive management of natural resources enhance resilience to climate change?","type":"article-journal","volume":"9"},"uris":["http://www.mendeley.com/documents/?uuid=8e40eaf9-03e5-4989-a239-91a4d2994188"]}],"mendeley":{"formattedCitation":"(Tompkins &amp; Adger, 2004)","plainTextFormattedCitation":"(Tompkins &amp; Adger, 2004)","previouslyFormattedCitation":"(Tompkins &amp; Adger, 2004)"},"properties":{"noteIndex":0},"schema":"https://github.com/citation-style-language/schema/raw/master/csl-citation.json"}</w:instrText>
      </w:r>
      <w:r w:rsidRPr="0008241C">
        <w:rPr>
          <w:sz w:val="22"/>
          <w:szCs w:val="22"/>
        </w:rPr>
        <w:fldChar w:fldCharType="separate"/>
      </w:r>
      <w:r w:rsidRPr="0008241C">
        <w:rPr>
          <w:noProof/>
          <w:sz w:val="22"/>
          <w:szCs w:val="22"/>
        </w:rPr>
        <w:t>(Tompkins &amp; Adger, 2004)</w:t>
      </w:r>
      <w:r w:rsidRPr="0008241C">
        <w:rPr>
          <w:sz w:val="22"/>
          <w:szCs w:val="22"/>
        </w:rPr>
        <w:fldChar w:fldCharType="end"/>
      </w:r>
      <w:r w:rsidRPr="0008241C">
        <w:rPr>
          <w:sz w:val="22"/>
          <w:szCs w:val="22"/>
        </w:rPr>
        <w:t xml:space="preserve">. Local adaptation practices mostly related to: crop diversification, irrigation, water management, disaster risk management and providing insurance </w:t>
      </w:r>
      <w:r w:rsidRPr="0008241C">
        <w:rPr>
          <w:sz w:val="22"/>
          <w:szCs w:val="22"/>
        </w:rPr>
        <w:fldChar w:fldCharType="begin" w:fldLock="1"/>
      </w:r>
      <w:r w:rsidRPr="0008241C">
        <w:rPr>
          <w:sz w:val="22"/>
          <w:szCs w:val="22"/>
        </w:rPr>
        <w:instrText>ADDIN CSL_CITATION {"citationItems":[{"id":"ITEM-1","itemData":{"ISBN":"9780521880107","ISSN":"0521880106","abstract":"Suggested Citation: IPCC,2007: Climate Change 2007: Impacts, Adaptation and Vulnerability. Contribution of Working Group II to the Fourth Assessment Report of the Intergovernmental Panel on Climate Change, M.L. Parry, O.F. Canziani, J.P. Palutikof, P.J. van der Linden and C.E. Hanson, Eds., Cambridge University Press, Cambridge, UK, 976pp.","author":[{"dropping-particle":"","family":"IPCC","given":"","non-dropping-particle":"","parse-names":false,"suffix":""}],"container-title":"Genebra, Suíça","id":"ITEM-1","issued":{"date-parts":[["2007"]]},"number-of-pages":"976pp","title":"Climate Change 2007: impacts, adaptation and vulnerability: contribution of Working Group II to the fourth assessment report of the Intergovernmental Panel","type":"book"},"uris":["http://www.mendeley.com/documents/?uuid=74d546bb-0e0e-4af6-80b9-e052b84455df"]}],"mendeley":{"formattedCitation":"(IPCC, 2007)","plainTextFormattedCitation":"(IPCC, 2007)","previouslyFormattedCitation":"(IPCC, 2007)"},"properties":{"noteIndex":0},"schema":"https://github.com/citation-style-language/schema/raw/master/csl-citation.json"}</w:instrText>
      </w:r>
      <w:r w:rsidRPr="0008241C">
        <w:rPr>
          <w:sz w:val="22"/>
          <w:szCs w:val="22"/>
        </w:rPr>
        <w:fldChar w:fldCharType="separate"/>
      </w:r>
      <w:r w:rsidRPr="0008241C">
        <w:rPr>
          <w:noProof/>
          <w:sz w:val="22"/>
          <w:szCs w:val="22"/>
        </w:rPr>
        <w:t>(IPCC, 2007)</w:t>
      </w:r>
      <w:r w:rsidRPr="0008241C">
        <w:rPr>
          <w:sz w:val="22"/>
          <w:szCs w:val="22"/>
        </w:rPr>
        <w:fldChar w:fldCharType="end"/>
      </w:r>
      <w:r w:rsidRPr="0008241C">
        <w:rPr>
          <w:sz w:val="22"/>
          <w:szCs w:val="22"/>
        </w:rPr>
        <w:t xml:space="preserve">. Emerging evidence indicates that adaptation strategies for the poor in developing countries are highly varied and local- level studies are needed for development policies to be effective </w:t>
      </w:r>
      <w:r w:rsidRPr="0008241C">
        <w:rPr>
          <w:sz w:val="22"/>
          <w:szCs w:val="22"/>
        </w:rPr>
        <w:fldChar w:fldCharType="begin" w:fldLock="1"/>
      </w:r>
      <w:r w:rsidRPr="0008241C">
        <w:rPr>
          <w:sz w:val="22"/>
          <w:szCs w:val="22"/>
        </w:rPr>
        <w:instrText>ADDIN CSL_CITATION {"citationItems":[{"id":"ITEM-1","itemData":{"ISBN":"9780521880107","ISSN":"0521880106","abstract":"Suggested Citation: IPCC,2007: Climate Change 2007: Impacts, Adaptation and Vulnerability. Contribution of Working Group II to the Fourth Assessment Report of the Intergovernmental Panel on Climate Change, M.L. Parry, O.F. Canziani, J.P. Palutikof, P.J. van der Linden and C.E. Hanson, Eds., Cambridge University Press, Cambridge, UK, 976pp.","author":[{"dropping-particle":"","family":"IPCC","given":"","non-dropping-particle":"","parse-names":false,"suffix":""}],"container-title":"Genebra, Suíça","id":"ITEM-1","issued":{"date-parts":[["2007"]]},"number-of-pages":"976pp","title":"Climate Change 2007: impacts, adaptation and vulnerability: contribution of Working Group II to the fourth assessment report of the Intergovernmental Panel","type":"book"},"uris":["http://www.mendeley.com/documents/?uuid=74d546bb-0e0e-4af6-80b9-e052b84455df"]}],"mendeley":{"formattedCitation":"(IPCC, 2007)","plainTextFormattedCitation":"(IPCC, 2007)","previouslyFormattedCitation":"(IPCC, 2007)"},"properties":{"noteIndex":0},"schema":"https://github.com/citation-style-language/schema/raw/master/csl-citation.json"}</w:instrText>
      </w:r>
      <w:r w:rsidRPr="0008241C">
        <w:rPr>
          <w:sz w:val="22"/>
          <w:szCs w:val="22"/>
        </w:rPr>
        <w:fldChar w:fldCharType="separate"/>
      </w:r>
      <w:r w:rsidRPr="0008241C">
        <w:rPr>
          <w:noProof/>
          <w:sz w:val="22"/>
          <w:szCs w:val="22"/>
        </w:rPr>
        <w:t>(IPCC, 2007)</w:t>
      </w:r>
      <w:r w:rsidRPr="0008241C">
        <w:rPr>
          <w:sz w:val="22"/>
          <w:szCs w:val="22"/>
        </w:rPr>
        <w:fldChar w:fldCharType="end"/>
      </w:r>
      <w:r w:rsidRPr="0008241C">
        <w:rPr>
          <w:sz w:val="22"/>
          <w:szCs w:val="22"/>
        </w:rPr>
        <w:t>.</w:t>
      </w:r>
    </w:p>
    <w:p w14:paraId="3F30941B" w14:textId="77777777" w:rsidR="00A01204" w:rsidRPr="0008241C" w:rsidRDefault="00A01204" w:rsidP="00A01204">
      <w:pPr>
        <w:rPr>
          <w:sz w:val="22"/>
          <w:szCs w:val="22"/>
        </w:rPr>
      </w:pPr>
    </w:p>
    <w:p w14:paraId="45AEB8DC" w14:textId="77777777" w:rsidR="00A01204" w:rsidRPr="0008241C" w:rsidRDefault="00A01204" w:rsidP="00A01204">
      <w:pPr>
        <w:rPr>
          <w:sz w:val="22"/>
          <w:szCs w:val="22"/>
        </w:rPr>
      </w:pPr>
      <w:r w:rsidRPr="0008241C">
        <w:rPr>
          <w:sz w:val="22"/>
          <w:szCs w:val="22"/>
        </w:rPr>
        <w:t xml:space="preserve">One of the recent trends to address poverty and climate vulnerability is migration. Migration trends in the Asia-Pacific are particularly high </w:t>
      </w:r>
      <w:r w:rsidRPr="0008241C">
        <w:rPr>
          <w:sz w:val="22"/>
          <w:szCs w:val="22"/>
        </w:rPr>
        <w:fldChar w:fldCharType="begin" w:fldLock="1"/>
      </w:r>
      <w:r w:rsidRPr="0008241C">
        <w:rPr>
          <w:sz w:val="22"/>
          <w:szCs w:val="22"/>
        </w:rPr>
        <w:instrText>ADDIN CSL_CITATION {"citationItems":[{"id":"ITEM-1","itemData":{"author":[{"dropping-particle":"","family":"Hugo","given":"G.","non-dropping-particle":"","parse-names":false,"suffix":""}],"collection-title":"Global Commission on International Migration (GCIM) report","id":"ITEM-1","issued":{"date-parts":[["2005"]]},"publisher-place":"Geneva, Switzerland","title":"Migration in Asia‐Pacific region.","type":"report"},"uris":["http://www.mendeley.com/documents/?uuid=2a68ae6a-4492-4a1d-83c4-991869b2fcb6"]},{"id":"ITEM-2","itemData":{"author":[{"dropping-particle":"","family":"International Organization for Migration","given":"","non-dropping-particle":"","parse-names":false,"suffix":""}],"id":"ITEM-2","issued":{"date-parts":[["2015"]]},"title":"Regional Strategy for Asia and the Pacific 2012-2015","type":"article-journal"},"uris":["http://www.mendeley.com/documents/?uuid=1a0ef3df-e8f3-4396-b8e2-18697399431c"]}],"mendeley":{"formattedCitation":"(G. Hugo, 2005; International Organization for Migration, 2015)","plainTextFormattedCitation":"(G. Hugo, 2005; International Organization for Migration, 2015)","previouslyFormattedCitation":"(G. Hugo, 2005; International Organization for Migration, 2015)"},"properties":{"noteIndex":0},"schema":"https://github.com/citation-style-language/schema/raw/master/csl-citation.json"}</w:instrText>
      </w:r>
      <w:r w:rsidRPr="0008241C">
        <w:rPr>
          <w:sz w:val="22"/>
          <w:szCs w:val="22"/>
        </w:rPr>
        <w:fldChar w:fldCharType="separate"/>
      </w:r>
      <w:r w:rsidRPr="0008241C">
        <w:rPr>
          <w:noProof/>
          <w:sz w:val="22"/>
          <w:szCs w:val="22"/>
        </w:rPr>
        <w:t>(G. Hugo, 2005; International Organization for Migration, 2015)</w:t>
      </w:r>
      <w:r w:rsidRPr="0008241C">
        <w:rPr>
          <w:sz w:val="22"/>
          <w:szCs w:val="22"/>
        </w:rPr>
        <w:fldChar w:fldCharType="end"/>
      </w:r>
      <w:r w:rsidRPr="0008241C">
        <w:rPr>
          <w:sz w:val="22"/>
          <w:szCs w:val="22"/>
        </w:rPr>
        <w:t xml:space="preserve">. Countries have also started to build institutional resilience by establishing organizations that are dedicated to responding to climate change issues. They often promote community resilience by enhancing local ownership, building capacity, and by creating networks that help people learn and adapt to climate change </w:t>
      </w:r>
      <w:r w:rsidRPr="0008241C">
        <w:rPr>
          <w:sz w:val="22"/>
          <w:szCs w:val="22"/>
        </w:rPr>
        <w:fldChar w:fldCharType="begin" w:fldLock="1"/>
      </w:r>
      <w:r w:rsidRPr="0008241C">
        <w:rPr>
          <w:sz w:val="22"/>
          <w:szCs w:val="22"/>
        </w:rPr>
        <w:instrText>ADDIN CSL_CITATION {"citationItems":[{"id":"ITEM-1","itemData":{"DOI":"10.1016/j.ijdrr.2015.08.010","ISSN":"22124209","abstract":"Odisha is frequently affected by climate extremes such as cyclones and floods. In response, farmers take various adaptation measures to minimise the negative economic impact of these extreme events. The present study analyses the current adaptation strategies of the farm households and the inputs from the analysis can potentially help the future policies aimed at scaling up adaptation strategies to be more effective. A survey of 285 farm households was conducted in three cyclone- and flood-prone districts of Odisha. The study identifies various farm-level adaptation measures and their determinants. The determinants were agricultural extension, access to Mahatma Gandhi National Rural Employment Guarantee Scheme, received crop loss compensation and access to informal credit. It is concluded that the adaptation policy and investment decisions should take into account these determinants in order to enhance the adaptive capacity of the rural farmers in the cyclone- and flood-prone regions of the state.","author":[{"dropping-particle":"","family":"Bahinipati","given":"Chandra Sekhar","non-dropping-particle":"","parse-names":false,"suffix":""},{"dropping-particle":"","family":"Venkatachalam","given":"L.","non-dropping-particle":"","parse-names":false,"suffix":""}],"container-title":"International Journal of Disaster Risk Reduction","id":"ITEM-1","issued":{"date-parts":[["2015"]]},"page":"347-356","publisher":"Elsevier","title":"What drives farmers to adopt farm-level adaptation practices to climate extremes: Empirical evidence from Odisha, India","type":"article-journal","volume":"14"},"uris":["http://www.mendeley.com/documents/?uuid=d4124857-f2be-46b4-965f-37e32c947869"]}],"mendeley":{"formattedCitation":"(Bahinipati &amp; Venkatachalam, 2015)","plainTextFormattedCitation":"(Bahinipati &amp; Venkatachalam, 2015)","previouslyFormattedCitation":"(Bahinipati &amp; Venkatachalam, 2015)"},"properties":{"noteIndex":0},"schema":"https://github.com/citation-style-language/schema/raw/master/csl-citation.json"}</w:instrText>
      </w:r>
      <w:r w:rsidRPr="0008241C">
        <w:rPr>
          <w:sz w:val="22"/>
          <w:szCs w:val="22"/>
        </w:rPr>
        <w:fldChar w:fldCharType="separate"/>
      </w:r>
      <w:r w:rsidRPr="0008241C">
        <w:rPr>
          <w:noProof/>
          <w:sz w:val="22"/>
          <w:szCs w:val="22"/>
        </w:rPr>
        <w:t>(Bahinipati &amp; Venkatachalam, 2015)</w:t>
      </w:r>
      <w:r w:rsidRPr="0008241C">
        <w:rPr>
          <w:sz w:val="22"/>
          <w:szCs w:val="22"/>
        </w:rPr>
        <w:fldChar w:fldCharType="end"/>
      </w:r>
      <w:r w:rsidRPr="0008241C">
        <w:rPr>
          <w:sz w:val="22"/>
          <w:szCs w:val="22"/>
        </w:rPr>
        <w:t xml:space="preserve">. National policies, in particular, influence local adaptive capacity and the mainstreaming of adaptation into wider national development agendas </w:t>
      </w:r>
      <w:r w:rsidRPr="0008241C">
        <w:rPr>
          <w:sz w:val="22"/>
          <w:szCs w:val="22"/>
        </w:rPr>
        <w:fldChar w:fldCharType="begin" w:fldLock="1"/>
      </w:r>
      <w:r w:rsidRPr="0008241C">
        <w:rPr>
          <w:sz w:val="22"/>
          <w:szCs w:val="22"/>
        </w:rPr>
        <w:instrText>ADDIN CSL_CITATION {"citationItems":[{"id":"ITEM-1","itemData":{"author":[{"dropping-particle":"","family":"Huq","given":"S.","non-dropping-particle":"","parse-names":false,"suffix":""},{"dropping-particle":"","family":"Rahman","given":"A.","non-dropping-particle":"","parse-names":false,"suffix":""},{"dropping-particle":"","family":"Konate","given":"M.","non-dropping-particle":"","parse-names":false,"suffix":""},{"dropping-particle":"","family":"Sokona","given":"Y.","non-dropping-particle":"","parse-names":false,"suffix":""},{"dropping-particle":"","family":"Reid","given":"H.","non-dropping-particle":"","parse-names":false,"suffix":""}],"id":"ITEM-1","issued":{"date-parts":[["2003"]]},"publisher-place":"IIED, London","title":"Mainstreaming Adaptation to Climate Change in Least Developed Countries (LDCs)","type":"report"},"uris":["http://www.mendeley.com/documents/?uuid=755a1e4b-f782-49bf-a067-70272d60d19d"]},{"id":"ITEM-2","itemData":{"author":[{"dropping-particle":"","family":"Mitchell","given":"T.","non-dropping-particle":"","parse-names":false,"suffix":""},{"dropping-particle":"","family":"Tanner","given":"T.","non-dropping-particle":"","parse-names":false,"suffix":""}],"collection-title":"A report for Tearfund","id":"ITEM-2","issued":{"date-parts":[["2006"]]},"title":"Overcoming the barriers: mainstreaming climate change adaptation in developing countries","type":"report"},"uris":["http://www.mendeley.com/documents/?uuid=9083c3f6-b38c-4d61-ab80-dbe706e44122"]}],"mendeley":{"formattedCitation":"(Huq &lt;i&gt;et al.&lt;/i&gt;, 2003; Mitchell &amp; Tanner, 2006)","plainTextFormattedCitation":"(Huq et al., 2003; Mitchell &amp; Tanner, 2006)","previouslyFormattedCitation":"(Huq &lt;i&gt;et al.&lt;/i&gt;, 2003; Mitchell &amp; Tanner, 2006)"},"properties":{"noteIndex":0},"schema":"https://github.com/citation-style-language/schema/raw/master/csl-citation.json"}</w:instrText>
      </w:r>
      <w:r w:rsidRPr="0008241C">
        <w:rPr>
          <w:sz w:val="22"/>
          <w:szCs w:val="22"/>
        </w:rPr>
        <w:fldChar w:fldCharType="separate"/>
      </w:r>
      <w:r w:rsidRPr="0008241C">
        <w:rPr>
          <w:noProof/>
          <w:sz w:val="22"/>
          <w:szCs w:val="22"/>
        </w:rPr>
        <w:t xml:space="preserve">(Huq </w:t>
      </w:r>
      <w:r w:rsidRPr="0008241C">
        <w:rPr>
          <w:i/>
          <w:noProof/>
          <w:sz w:val="22"/>
          <w:szCs w:val="22"/>
        </w:rPr>
        <w:t>et al.</w:t>
      </w:r>
      <w:r w:rsidRPr="0008241C">
        <w:rPr>
          <w:noProof/>
          <w:sz w:val="22"/>
          <w:szCs w:val="22"/>
        </w:rPr>
        <w:t>, 2003; Mitchell &amp; Tanner, 2006)</w:t>
      </w:r>
      <w:r w:rsidRPr="0008241C">
        <w:rPr>
          <w:sz w:val="22"/>
          <w:szCs w:val="22"/>
        </w:rPr>
        <w:fldChar w:fldCharType="end"/>
      </w:r>
      <w:r w:rsidRPr="0008241C">
        <w:rPr>
          <w:sz w:val="22"/>
          <w:szCs w:val="22"/>
        </w:rPr>
        <w:t xml:space="preserve">. Among many, ecosystem-based adaptation is an emerging approach that recognizes the importance of ecosystem services in reducing vulnerability of people to the impacts of climate change </w:t>
      </w:r>
      <w:r w:rsidRPr="0008241C">
        <w:rPr>
          <w:sz w:val="22"/>
          <w:szCs w:val="22"/>
        </w:rPr>
        <w:fldChar w:fldCharType="begin" w:fldLock="1"/>
      </w:r>
      <w:r w:rsidRPr="0008241C">
        <w:rPr>
          <w:sz w:val="22"/>
          <w:szCs w:val="22"/>
        </w:rPr>
        <w:instrText>ADDIN CSL_CITATION {"citationItems":[{"id":"ITEM-1","itemData":{"author":[{"dropping-particle":"","family":"CBD","given":"","non-dropping-particle":"","parse-names":false,"suffix":""}],"container-title":"Technical Series","id":"ITEM-1","issued":{"date-parts":[["2009"]]},"number-of-pages":"126","publisher-place":"Montreal","title":"Connecting Biodiversity and Climate Change Mitigation and Adaptation: Report of the Second Ad Hoc Technical Expert Group on Biodiversity and Climate Change","type":"report","volume":"41"},"uris":["http://www.mendeley.com/documents/?uuid=93b9d3a5-ccb3-4a5a-8bca-44232e24b186"]},{"id":"ITEM-2","itemData":{"DOI":"10.1038/462278a","ISSN":"0028-0836","author":[{"dropping-particle":"","family":"Turner","given":"Will R.","non-dropping-particle":"","parse-names":false,"suffix":""},{"dropping-particle":"","family":"Oppenheimer","given":"Michael","non-dropping-particle":"","parse-names":false,"suffix":""},{"dropping-particle":"","family":"Wilcove","given":"David S.","non-dropping-particle":"","parse-names":false,"suffix":""}],"container-title":"Nature","id":"ITEM-2","issue":"7271","issued":{"date-parts":[["2009","11","19"]]},"page":"278-279","title":"A force to fight global warming","type":"article-journal","volume":"462"},"uris":["http://www.mendeley.com/documents/?uuid=6314ef5a-a1b3-31ac-b34d-866e331e5726"]},{"id":"ITEM-3","itemData":{"DOI":"10.1596/978-0-8213-8126-7","ISBN":"9780821381267","abstract":"Current efforts to address climate change focus mainly on reducing emissions of greenhouse gases, mainly through cleaner energy strategies, and on attempting to reduce vulnerability of communities at risk by improving infrastructure to meet new energy and water needs. This report attempts to set out a compelling argument for including ecosystembased approaches to mitigation and adaptation as a third and essential pillar in national strategies to address climate change. The report is targeted at both Bank task teams and country clients. Such ecosystem based strategies can offer costeffective, proven and sustainable solutions contributing to, and complementing, other national and regional adaptation strategies.","author":[{"dropping-particle":"","family":"World Bank","given":"","non-dropping-particle":"","parse-names":false,"suffix":""}],"container-title":"World","id":"ITEM-3","issue":"June","issued":{"date-parts":[["2009"]]},"page":"91","title":"Convenient Solutions to an Inconvenient Truth : Approaches to Climate Change June 2009","type":"article-journal"},"uris":["http://www.mendeley.com/documents/?uuid=22751b67-986e-403f-86c1-0a290c51dfdd"]}],"mendeley":{"formattedCitation":"(CBD, 2009; W. R. Turner &lt;i&gt;et al.&lt;/i&gt;, 2009; World Bank, 2009)","plainTextFormattedCitation":"(CBD, 2009; W. R. Turner et al., 2009; World Bank, 2009)","previouslyFormattedCitation":"(CBD, 2009; W. R. Turner &lt;i&gt;et al.&lt;/i&gt;, 2009; World Bank,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BD, 2009; W. R. Turner </w:t>
      </w:r>
      <w:r w:rsidRPr="0008241C">
        <w:rPr>
          <w:i/>
          <w:noProof/>
          <w:sz w:val="22"/>
          <w:szCs w:val="22"/>
        </w:rPr>
        <w:t>et al.</w:t>
      </w:r>
      <w:r w:rsidRPr="0008241C">
        <w:rPr>
          <w:noProof/>
          <w:sz w:val="22"/>
          <w:szCs w:val="22"/>
        </w:rPr>
        <w:t>, 2009; World Bank, 2009)</w:t>
      </w:r>
      <w:r w:rsidRPr="0008241C">
        <w:rPr>
          <w:sz w:val="22"/>
          <w:szCs w:val="22"/>
        </w:rPr>
        <w:fldChar w:fldCharType="end"/>
      </w:r>
      <w:r w:rsidRPr="0008241C">
        <w:rPr>
          <w:sz w:val="22"/>
          <w:szCs w:val="22"/>
        </w:rPr>
        <w:t xml:space="preserve">. The main objectives are to promote societal resilience through the management and conservation of ecosystems </w:t>
      </w:r>
      <w:r w:rsidRPr="0008241C">
        <w:rPr>
          <w:sz w:val="22"/>
          <w:szCs w:val="22"/>
        </w:rPr>
        <w:fldChar w:fldCharType="begin" w:fldLock="1"/>
      </w:r>
      <w:r w:rsidRPr="0008241C">
        <w:rPr>
          <w:sz w:val="22"/>
          <w:szCs w:val="22"/>
        </w:rPr>
        <w:instrText>ADDIN CSL_CITATION {"citationItems":[{"id":"ITEM-1","itemData":{"ISBN":"9782831712901","author":[{"dropping-particle":"","family":"Pérez","given":"a a","non-dropping-particle":"","parse-names":false,"suffix":""},{"dropping-particle":"","family":"Fernández","given":"B H","non-dropping-particle":"","parse-names":false,"suffix":""},{"dropping-particle":"","family":"Gatti","given":"R C","non-dropping-particle":"","parse-names":false,"suffix":""}],"id":"ITEM-1","issued":{"date-parts":[["2010"]]},"number-of-pages":"164","title":"Building Resilience to Climate Change: Ecosystem-based adaptation and lessons from the field","type":"book"},"uris":["http://www.mendeley.com/documents/?uuid=ff94e152-f6a7-4893-9c08-d893c546d334"]}],"mendeley":{"formattedCitation":"(Pérez &lt;i&gt;et al.&lt;/i&gt;, 2010)","plainTextFormattedCitation":"(Pérez et al., 2010)","previouslyFormattedCitation":"(Pérez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Pérez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Examples include: the restoration of mangroves for protecting coastal settlements against storm surges; the conservation of upstream forests to regulate water flow and control erosion for the benefit of vulnerable communities; and sustainable forest management for the provision of safety nets to livelihoods </w:t>
      </w:r>
      <w:r w:rsidRPr="0008241C">
        <w:rPr>
          <w:sz w:val="22"/>
          <w:szCs w:val="22"/>
        </w:rPr>
        <w:fldChar w:fldCharType="begin" w:fldLock="1"/>
      </w:r>
      <w:r w:rsidRPr="0008241C">
        <w:rPr>
          <w:sz w:val="22"/>
          <w:szCs w:val="22"/>
        </w:rPr>
        <w:instrText>ADDIN CSL_CITATION {"citationItems":[{"id":"ITEM-1","itemData":{"author":[{"dropping-particle":"","family":"CBD","given":"","non-dropping-particle":"","parse-names":false,"suffix":""}],"container-title":"Technical Series","id":"ITEM-1","issued":{"date-parts":[["2009"]]},"number-of-pages":"126","publisher-place":"Montreal","title":"Connecting Biodiversity and Climate Change Mitigation and Adaptation: Report of the Second Ad Hoc Technical Expert Group on Biodiversity and Climate Change","type":"report","volume":"41"},"uris":["http://www.mendeley.com/documents/?uuid=93b9d3a5-ccb3-4a5a-8bca-44232e24b186"]}],"mendeley":{"formattedCitation":"(CBD, 2009)","plainTextFormattedCitation":"(CBD, 2009)","previouslyFormattedCitation":"(CBD, 2009)"},"properties":{"noteIndex":0},"schema":"https://github.com/citation-style-language/schema/raw/master/csl-citation.json"}</w:instrText>
      </w:r>
      <w:r w:rsidRPr="0008241C">
        <w:rPr>
          <w:sz w:val="22"/>
          <w:szCs w:val="22"/>
        </w:rPr>
        <w:fldChar w:fldCharType="separate"/>
      </w:r>
      <w:r w:rsidRPr="0008241C">
        <w:rPr>
          <w:noProof/>
          <w:sz w:val="22"/>
          <w:szCs w:val="22"/>
        </w:rPr>
        <w:t>(CBD, 2009)</w:t>
      </w:r>
      <w:r w:rsidRPr="0008241C">
        <w:rPr>
          <w:sz w:val="22"/>
          <w:szCs w:val="22"/>
        </w:rPr>
        <w:fldChar w:fldCharType="end"/>
      </w:r>
      <w:r w:rsidRPr="0008241C">
        <w:rPr>
          <w:sz w:val="22"/>
          <w:szCs w:val="22"/>
        </w:rPr>
        <w:t xml:space="preserve">. It is also important to recognise that the resource dependent communities, historically, have managed weather-dependent natural resources such as: forestry, fish stocks, livestock and water resources, experiencing collective adaptation practices </w:t>
      </w:r>
      <w:r w:rsidRPr="0008241C">
        <w:rPr>
          <w:sz w:val="22"/>
          <w:szCs w:val="22"/>
        </w:rPr>
        <w:fldChar w:fldCharType="begin" w:fldLock="1"/>
      </w:r>
      <w:r w:rsidRPr="0008241C">
        <w:rPr>
          <w:sz w:val="22"/>
          <w:szCs w:val="22"/>
        </w:rPr>
        <w:instrText>ADDIN CSL_CITATION {"citationItems":[{"id":"ITEM-1","itemData":{"DOI":"10.1016/j.gloenvcha.2006.02.006","ISBN":"09593780","ISSN":"09593780","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1","issue":"3","issued":{"date-parts":[["2006"]]},"page":"268-281","title":"Vulnerability","type":"article-journal","volume":"16"},"uris":["http://www.mendeley.com/documents/?uuid=4bffee3f-5310-4869-9554-39bf496b1276"]},{"id":"ITEM-2","itemData":{"DOI":"10.1016/S0305-750X(01)00063-8","ISBN":"0305-750X","ISSN":"0305750X","abstract":"The literature on common property-based resource management comprises many important studies that seek to specify the conditions under which groups of users will self-organize and sustainably govern resources upon which they depend. Using three of the more comprehensive such studies, and with an extensive review of writings on the commons, this paper demonstrates that the enterprise of generating lists of conditions under which commons are governed sustainably is a flawed and impossibly costly research task. For a way out, the paper examines the relative merits of statistical, comparative, and case study approaches to studying the commons. It ends with a plea for careful research design and sample selection, construction of causal mechanisms, and a shift toward comparative and statistical rather than single-case analyses. Such steps are necessary for a coherent, empirically-relevant theory of the commons. Published by Elsevier Science Ltd.","author":[{"dropping-particle":"","family":"Agrawal","given":"A.","non-dropping-particle":"","parse-names":false,"suffix":""}],"container-title":"World Development","id":"ITEM-2","issue":"10","issued":{"date-parts":[["2001"]]},"page":"1649-1672","title":"Common property institutions and sustainable governance of resources","type":"article-journal","volume":"29"},"uris":["http://www.mendeley.com/documents/?uuid=3a124e7d-e93f-4cd2-88d1-c21c55089c0d"]},{"id":"ITEM-3","itemData":{"DOI":"10.1080/09640568.2011.604193","ISBN":"0964-0568","ISSN":"0964-0568","abstract":"Managed retreat – the relocation of homes and infrastructure under threat from coastal flooding – is one of the few policy options available for coastal communities facing long-term risks from accelerated sea level rise. At present, little is known about how the Australian public perceives policy options to mitigate sea level rise risks. This paper explores a range of different decision- making criteria used to assess a managed retreat scheme. A metatheoretical social functionalist framework is used to make sense of personal concerns elicited from an online survey asking respondents to consider a managed retreat scheme. The framework proposes that people can act intuitively as scientists, economists, politicians, prosecutors and theologians, when considering a complex topic such as managed retreat policy. The research found that the survey respondents are more likely to consider the topic of managed retreat from multiple functional perspectives than from a single functional perspective. The type of social functionalist frameworks that people used to assess the Conditional Occupancy Rights scheme was found to be influenced by their perceptions of sea level rise risk. The findings have implications for public debates about the long-term risks of sea level rise and for engaging with the community about managed retreat policy options.","author":[{"dropping-particle":"","family":"Alexander","given":"Kim S.","non-dropping-particle":"","parse-names":false,"suffix":""},{"dropping-particle":"","family":"Ryan","given":"Anthony","non-dropping-particle":"","parse-names":false,"suffix":""},{"dropping-particle":"","family":"Measham","given":"Thomas G.","non-dropping-particle":"","parse-names":false,"suffix":""}],"container-title":"Journal of Environmental Planning and Management","id":"ITEM-3","issue":"4","issued":{"date-parts":[["2012"]]},"page":"409-433","title":"Managed retreat of coastal communities: understanding responses to projected sea level rise","type":"article-journal","volume":"55"},"uris":["http://www.mendeley.com/documents/?uuid=1c5a0ca6-133b-496a-b96f-98b3cdd85f66"]}],"mendeley":{"formattedCitation":"(Adger, 2006; Agrawal, 2001; K. S. Alexander &lt;i&gt;et al.&lt;/i&gt;, 2012)","plainTextFormattedCitation":"(Adger, 2006; Agrawal, 2001; K. S. Alexander et al., 2012)","previouslyFormattedCitation":"(Adger, 2006; Agrawal, 2001; K. S. Alexand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Adger, 2006; Agrawal, 2001; K. S. Alexande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w:t>
      </w:r>
    </w:p>
    <w:p w14:paraId="5AF69CB9" w14:textId="77777777" w:rsidR="00A01204" w:rsidRPr="0008241C" w:rsidRDefault="00A01204" w:rsidP="00A01204">
      <w:pPr>
        <w:rPr>
          <w:sz w:val="22"/>
          <w:szCs w:val="22"/>
        </w:rPr>
      </w:pPr>
    </w:p>
    <w:p w14:paraId="41E74604" w14:textId="77777777" w:rsidR="00A01204" w:rsidRPr="0008241C" w:rsidRDefault="00A01204" w:rsidP="00A01204">
      <w:pPr>
        <w:rPr>
          <w:sz w:val="22"/>
          <w:szCs w:val="22"/>
        </w:rPr>
      </w:pPr>
      <w:r w:rsidRPr="0008241C">
        <w:rPr>
          <w:sz w:val="22"/>
          <w:szCs w:val="22"/>
        </w:rPr>
        <w:t xml:space="preserve">Since its inception in 2010, by the Government of Japan, several Satoyama conservation initiatives were launched in various parts of Japan, promoting the preservation of nature and cultural landscapes of people </w:t>
      </w:r>
      <w:r w:rsidRPr="0008241C">
        <w:rPr>
          <w:sz w:val="22"/>
          <w:szCs w:val="22"/>
        </w:rPr>
        <w:fldChar w:fldCharType="begin" w:fldLock="1"/>
      </w:r>
      <w:r w:rsidRPr="0008241C">
        <w:rPr>
          <w:sz w:val="22"/>
          <w:szCs w:val="22"/>
        </w:rPr>
        <w:instrText>ADDIN CSL_CITATION {"citationItems":[{"id":"ITEM-1","itemData":{"author":[{"dropping-particle":"","family":"Takeuchi","given":"Kazuhiko","non-dropping-particle":"","parse-names":false,"suffix":""}],"container-title":"Satoyama: The Traditional Rural Landscape of Japan","editor":[{"dropping-particle":"","family":"Takeuchi","given":"Kazuhiko","non-dropping-particle":"","parse-names":false,"suffix":""},{"dropping-particle":"","family":"Brown","given":"Robert D.","non-dropping-particle":"","parse-names":false,"suffix":""},{"dropping-particle":"","family":"Washitani","given":"Izumi","non-dropping-particle":"","parse-names":false,"suffix":""},{"dropping-particle":"","family":"Tsunekawa","given":"Atsushi","non-dropping-particle":"","parse-names":false,"suffix":""},{"dropping-particle":"","family":"Yokohari","given":"Makoto","non-dropping-particle":"","parse-names":false,"suffix":""}],"id":"ITEM-1","issued":{"date-parts":[["2003"]]},"page":"9–16","publisher":"Springer","publisher-place":"Tokyo","title":"Satoyama Landscapes as Managed Nature.","type":"chapter"},"uris":["http://www.mendeley.com/documents/?uuid=714adc61-040a-31fb-a032-33cccc16ffa8"]}],"mendeley":{"formattedCitation":"(Kazuhiko Takeuchi, 2003)","plainTextFormattedCitation":"(Kazuhiko Takeuchi, 2003)","previouslyFormattedCitation":"(Kazuhiko Takeuchi, 2003)"},"properties":{"noteIndex":0},"schema":"https://github.com/citation-style-language/schema/raw/master/csl-citation.json"}</w:instrText>
      </w:r>
      <w:r w:rsidRPr="0008241C">
        <w:rPr>
          <w:sz w:val="22"/>
          <w:szCs w:val="22"/>
        </w:rPr>
        <w:fldChar w:fldCharType="separate"/>
      </w:r>
      <w:r w:rsidRPr="0008241C">
        <w:rPr>
          <w:noProof/>
          <w:sz w:val="22"/>
          <w:szCs w:val="22"/>
        </w:rPr>
        <w:t>(Kazuhiko Takeuchi, 2003)</w:t>
      </w:r>
      <w:r w:rsidRPr="0008241C">
        <w:rPr>
          <w:sz w:val="22"/>
          <w:szCs w:val="22"/>
        </w:rPr>
        <w:fldChar w:fldCharType="end"/>
      </w:r>
      <w:r w:rsidRPr="0008241C">
        <w:rPr>
          <w:sz w:val="22"/>
          <w:szCs w:val="22"/>
        </w:rPr>
        <w:t xml:space="preserve">.The use of ecosystem-based adaptation practices in agriculture also offers an important opportunity to help smallholder farmers adapt to climate change, while providing important livelihoods and environmental co-benefits. Similarly, Satoumi conservation initiatives focus on the conservation and sustainable use measures as applied to marine ecosystems located near densely populated coastal areas. These include: the conservation, and restoration of seagrass beds, tidal lands and coral reefs; measures for reducing water pollution in semi-enclosed seas; and sustainable resource management and livelihood enhancement </w:t>
      </w:r>
      <w:r w:rsidRPr="0008241C">
        <w:rPr>
          <w:sz w:val="22"/>
          <w:szCs w:val="22"/>
        </w:rPr>
        <w:fldChar w:fldCharType="begin" w:fldLock="1"/>
      </w:r>
      <w:r w:rsidRPr="0008241C">
        <w:rPr>
          <w:sz w:val="22"/>
          <w:szCs w:val="22"/>
        </w:rPr>
        <w:instrText>ADDIN CSL_CITATION {"citationItems":[{"id":"ITEM-1","itemData":{"author":[{"dropping-particle":"","family":"United Nations University Institute of Advanced Studies Operating Unit Ishikawa/Kanazawa","given":"","non-dropping-particle":"","parse-names":false,"suffix":""}],"id":"ITEM-1","issued":{"date-parts":[["2011"]]},"publisher":"Secretariat of the Convention on Biological Diversity","publisher-place":"Montreal","title":"Biological and Cultural Diversity in Coastal Communities, Exploring the Potential of Satoumi for Implementing the Ecosystem Approach in the Japanese Archipelago. Technical Series no. 61.","type":"report"},"uris":["http://www.mendeley.com/documents/?uuid=a80410a5-391d-43da-a40e-2f80b03b8d0c"]}],"mendeley":{"formattedCitation":"(United Nations University Institute of Advanced Studies Operating Unit Ishikawa/Kanazawa, 2011)","plainTextFormattedCitation":"(United Nations University Institute of Advanced Studies Operating Unit Ishikawa/Kanazawa, 2011)","previouslyFormattedCitation":"(United Nations University Institute of Advanced Studies Operating Unit Ishikawa/Kanazawa, 2011)"},"properties":{"noteIndex":0},"schema":"https://github.com/citation-style-language/schema/raw/master/csl-citation.json"}</w:instrText>
      </w:r>
      <w:r w:rsidRPr="0008241C">
        <w:rPr>
          <w:sz w:val="22"/>
          <w:szCs w:val="22"/>
        </w:rPr>
        <w:fldChar w:fldCharType="separate"/>
      </w:r>
      <w:r w:rsidRPr="0008241C">
        <w:rPr>
          <w:noProof/>
          <w:sz w:val="22"/>
          <w:szCs w:val="22"/>
        </w:rPr>
        <w:t>(United Nations University Institute of Advanced Studies Operating Unit Ishikawa/Kanazawa, 2011)</w:t>
      </w:r>
      <w:r w:rsidRPr="0008241C">
        <w:rPr>
          <w:sz w:val="22"/>
          <w:szCs w:val="22"/>
        </w:rPr>
        <w:fldChar w:fldCharType="end"/>
      </w:r>
      <w:r w:rsidRPr="0008241C">
        <w:rPr>
          <w:sz w:val="22"/>
          <w:szCs w:val="22"/>
        </w:rPr>
        <w:t>.</w:t>
      </w:r>
    </w:p>
    <w:p w14:paraId="6075D501" w14:textId="77777777" w:rsidR="00A01204" w:rsidRPr="0008241C" w:rsidRDefault="00A01204" w:rsidP="00A01204">
      <w:pPr>
        <w:rPr>
          <w:sz w:val="22"/>
          <w:szCs w:val="22"/>
        </w:rPr>
      </w:pPr>
    </w:p>
    <w:p w14:paraId="23796121" w14:textId="77777777" w:rsidR="00A01204" w:rsidRPr="0008241C" w:rsidRDefault="00A01204" w:rsidP="00A01204">
      <w:pPr>
        <w:rPr>
          <w:sz w:val="22"/>
          <w:szCs w:val="22"/>
        </w:rPr>
      </w:pPr>
      <w:r w:rsidRPr="0008241C">
        <w:rPr>
          <w:sz w:val="22"/>
          <w:szCs w:val="22"/>
        </w:rPr>
        <w:t xml:space="preserve">Conservation conflicts have fueled long-standing debates between sociologists and conservation biologists </w:t>
      </w:r>
      <w:r w:rsidRPr="0008241C">
        <w:rPr>
          <w:sz w:val="22"/>
          <w:szCs w:val="22"/>
        </w:rPr>
        <w:fldChar w:fldCharType="begin" w:fldLock="1"/>
      </w:r>
      <w:r w:rsidRPr="0008241C">
        <w:rPr>
          <w:sz w:val="22"/>
          <w:szCs w:val="22"/>
        </w:rPr>
        <w:instrText>ADDIN CSL_CITATION {"citationItems":[{"id":"ITEM-1","itemData":{"ISSN":"0888-8892","author":[{"dropping-particle":"","family":"Wilkie","given":"David S","non-dropping-particle":"","parse-names":false,"suffix":""},{"dropping-particle":"","family":"Morelli","given":"Gilda A","non-dropping-particle":"","parse-names":false,"suffix":""},{"dropping-particle":"","family":"Demmer","given":"Josefien","non-dropping-particle":"","parse-names":false,"suffix":""},{"dropping-particle":"","family":"Starkey","given":"Malcolm","non-dropping-particle":"","parse-names":false,"suffix":""},{"dropping-particle":"","family":"Telfer","given":"Paul","non-dropping-particle":"","parse-names":false,"suffix":""},{"dropping-particle":"","family":"Steil","given":"Matthew","non-dropping-particle":"","parse-names":false,"suffix":""}],"container-title":"Conservation Biology","id":"ITEM-1","issue":"1","issued":{"date-parts":[["2006"]]},"page":"247-249","publisher":"Boston, Mass.: Blackwell Scientific Publications","title":"Parks and people: Assessing the human welfare effects of establishing protected areas for biodiversity conservation","type":"article-journal","volume":"20"},"uris":["http://www.mendeley.com/documents/?uuid=08a6f970-abbb-40d6-a9b8-f0fa37976e98"]}],"mendeley":{"formattedCitation":"(Wilkie &lt;i&gt;et al.&lt;/i&gt;, 2006)","plainTextFormattedCitation":"(Wilkie et al., 2006)","previouslyFormattedCitation":"(Wilkie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Wilkie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Biodiversity conservation efforts often fail because of inadequate compensation for the costs of conservation to the local people. Governments must balance development and conservation, and facilitate interdisciplinary projects to conserve nature and </w:t>
      </w:r>
      <w:r w:rsidRPr="0008241C">
        <w:rPr>
          <w:sz w:val="22"/>
          <w:szCs w:val="22"/>
        </w:rPr>
        <w:lastRenderedPageBreak/>
        <w:t xml:space="preserve">alleviate poverty </w:t>
      </w:r>
      <w:r w:rsidRPr="0008241C">
        <w:rPr>
          <w:sz w:val="22"/>
          <w:szCs w:val="22"/>
        </w:rPr>
        <w:fldChar w:fldCharType="begin" w:fldLock="1"/>
      </w:r>
      <w:r w:rsidRPr="0008241C">
        <w:rPr>
          <w:sz w:val="22"/>
          <w:szCs w:val="22"/>
        </w:rPr>
        <w:instrText>ADDIN CSL_CITATION {"citationItems":[{"id":"ITEM-1","itemData":{"author":[{"dropping-particle":"","family":"Kolahi","given":"Mahdi","non-dropping-particle":"","parse-names":false,"suffix":""}],"id":"ITEM-1","issued":{"date-parts":[["2013"]]},"number-of-pages":"130","publisher":"Kyoto University","title":"Synergisms for the intricate system of biodiversity and society in the conservation management of Iran","type":"thesis"},"uris":["http://www.mendeley.com/documents/?uuid=ce8d051d-1b9b-4c94-b03c-aacfc0675817"]},{"id":"ITEM-2","itemData":{"DOI":"10.1111/j.1523-1739.2006.00541.x","ISBN":"0888-8892","ISSN":"08888892","PMID":"17181817","abstract":"Threats posed by industrial resource exploitation and problems of governance and conflict are FAR greater in impact and extent than the activities of rural communities biodiversity loss, 1.8m ha per annum of govt sanctioned commercial logging in the Malay archipelago, 28% of Malaysia's land area is now under oil palm and other monoculture plantations, need to move beyond people-versus-protected-areas debates toaddress the governance of natural resources involve civil society improve quality of life and sustain livelihoods. Examples of hybrid institutional arrangements such as \"village conservation organizations\" can be successful but are ultimately unsustainable if they do not engage governing institutions at multiple scales - esp where decentralised or federalist governance (e.g. Malaysia and Indonesia) generates overlapping powers over natural resources. need for further collaboration - linkages between biodiversity land use natural services and human welfare, indigenous conservation regimes and local knowledge should be better integrated into conservation planning, practical systems of planning and implementation, need to consider relative power and vulnerability of different stakeholders, legislation, policy, failures of governance of enforcement and of judicial systems, \"If we are to avert impending tropical biodiversity and livelihood crises, issues relating to politicoeconomic drivers, disciplinary divisions, resource governance, and rural empowerment must be addressed urgently and in unison.\"p.1813","author":[{"dropping-particle":"","family":"Sodhi","given":"Navjot S.","non-dropping-particle":"","parse-names":false,"suffix":""},{"dropping-particle":"","family":"Brooks","given":"Thomas M.","non-dropping-particle":"","parse-names":false,"suffix":""},{"dropping-particle":"","family":"Koh","given":"Lian Pin","non-dropping-particle":"","parse-names":false,"suffix":""},{"dropping-particle":"","family":"Acciaioli","given":"Greg","non-dropping-particle":"","parse-names":false,"suffix":""},{"dropping-particle":"","family":"Erb","given":"Maribeth","non-dropping-particle":"","parse-names":false,"suffix":""},{"dropping-particle":"","family":"Tan","given":"Alan Khee Jin","non-dropping-particle":"","parse-names":false,"suffix":""},{"dropping-particle":"","family":"Curran","given":"Lisa M.","non-dropping-particle":"","parse-names":false,"suffix":""},{"dropping-particle":"","family":"Brosius","given":"Peter","non-dropping-particle":"","parse-names":false,"suffix":""},{"dropping-particle":"","family":"Lee","given":"Tien Ming","non-dropping-particle":"","parse-names":false,"suffix":""},{"dropping-particle":"","family":"Patlis","given":"Jason M.","non-dropping-particle":"","parse-names":false,"suffix":""},{"dropping-particle":"","family":"Gumal","given":"Melvin","non-dropping-particle":"","parse-names":false,"suffix":""},{"dropping-particle":"","family":"Lee","given":"Robert J.","non-dropping-particle":"","parse-names":false,"suffix":""}],"container-title":"Conservation Biology","id":"ITEM-2","issue":"6","issued":{"date-parts":[["2006"]]},"page":"1811-1813","title":"Biodiversity and human livelihood crises in the Malay Archipelago","type":"article-journal","volume":"20"},"uris":["http://www.mendeley.com/documents/?uuid=238aa763-c0b4-4235-89ee-d9a9e22c8a7c"]}],"mendeley":{"formattedCitation":"(Kolahi, 2013; Sodhi &lt;i&gt;et al.&lt;/i&gt;, 2006)","plainTextFormattedCitation":"(Kolahi, 2013; Sodhi et al., 2006)","previouslyFormattedCitation":"(Kolahi, 2013; Sodhi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Kolahi, 2013; Sodhi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The failure of governments and institutions to address environmental degradation, BES loss and social injustices exacerbates conservation conflicts </w:t>
      </w:r>
      <w:r w:rsidRPr="0008241C">
        <w:rPr>
          <w:sz w:val="22"/>
          <w:szCs w:val="22"/>
        </w:rPr>
        <w:fldChar w:fldCharType="begin" w:fldLock="1"/>
      </w:r>
      <w:r w:rsidRPr="0008241C">
        <w:rPr>
          <w:sz w:val="22"/>
          <w:szCs w:val="22"/>
        </w:rPr>
        <w:instrText>ADDIN CSL_CITATION {"citationItems":[{"id":"ITEM-1","itemData":{"ISBN":"0521839300","author":[{"dropping-particle":"","family":"Sodhi","given":"Navjot S.","non-dropping-particle":"","parse-names":false,"suffix":""},{"dropping-particle":"","family":"Brook","given":"Barry W.","non-dropping-particle":"","parse-names":false,"suffix":""}],"id":"ITEM-1","issued":{"date-parts":[["2006"]]},"publisher":"Cambridge University Press","title":"Southeast Asian biodiversity in crisis","type":"book"},"uris":["http://www.mendeley.com/documents/?uuid=b5750da1-baed-4ff0-ac44-f6996d0f661a"]}],"mendeley":{"formattedCitation":"(Sodhi &amp; Brook, 2006)","plainTextFormattedCitation":"(Sodhi &amp; Brook, 2006)","previouslyFormattedCitation":"(Sodhi &amp; Brook, 2006)"},"properties":{"noteIndex":0},"schema":"https://github.com/citation-style-language/schema/raw/master/csl-citation.json"}</w:instrText>
      </w:r>
      <w:r w:rsidRPr="0008241C">
        <w:rPr>
          <w:sz w:val="22"/>
          <w:szCs w:val="22"/>
        </w:rPr>
        <w:fldChar w:fldCharType="separate"/>
      </w:r>
      <w:r w:rsidRPr="0008241C">
        <w:rPr>
          <w:noProof/>
          <w:sz w:val="22"/>
          <w:szCs w:val="22"/>
        </w:rPr>
        <w:t>(Sodhi &amp; Brook, 2006)</w:t>
      </w:r>
      <w:r w:rsidRPr="0008241C">
        <w:rPr>
          <w:sz w:val="22"/>
          <w:szCs w:val="22"/>
        </w:rPr>
        <w:fldChar w:fldCharType="end"/>
      </w:r>
      <w:r w:rsidRPr="0008241C">
        <w:rPr>
          <w:sz w:val="22"/>
          <w:szCs w:val="22"/>
        </w:rPr>
        <w:t xml:space="preserve">. Such conflicts have negative impacts on biodiversity, human livelihoods, and human well-being </w:t>
      </w:r>
      <w:r w:rsidRPr="0008241C">
        <w:rPr>
          <w:sz w:val="22"/>
          <w:szCs w:val="22"/>
        </w:rPr>
        <w:fldChar w:fldCharType="begin" w:fldLock="1"/>
      </w:r>
      <w:r w:rsidRPr="0008241C">
        <w:rPr>
          <w:sz w:val="22"/>
          <w:szCs w:val="22"/>
        </w:rPr>
        <w:instrText>ADDIN CSL_CITATION {"citationItems":[{"id":"ITEM-1","itemData":{"author":[{"dropping-particle":"","family":"Kolahi","given":"Mahdi","non-dropping-particle":"","parse-names":false,"suffix":""}],"id":"ITEM-1","issued":{"date-parts":[["2014"]]},"publisher":"Scholars’ Press","title":"Protected Areas Management and Environmental Sociology in Iran","type":"book"},"uris":["http://www.mendeley.com/documents/?uuid=36b1af4d-0554-48d0-8576-4c0b9735c902"]},{"id":"ITEM-2","itemData":{"DOI":"10.1016/j.tree.2012.08.021","ISBN":"0169-5347","ISSN":"01695347","PMID":"23040462","abstract":"Conservation conflicts are increasing and need to be managed to minimise negative impacts on biodiversity, human livelihoods, and human well-being. Here, we explore strategies and case studies that highlight the long-term, dynamic nature of conflicts and the challenges to their management. Conflict management requires parties to recognise problems as shared ones, and engage with clear goals, a transparent evidence base, and an awareness of trade-offs. We hypothesise that conservation outcomes will be less durable when conservationists assert their interests to the detriment of others. Effective conflict management and long-term conservation benefit will be enhanced by better integration of the underpinning social context with the material impacts and evaluation of the efficacy of alternative conflict management approaches. © 2012 Elsevier Ltd.","author":[{"dropping-particle":"","family":"Redpath","given":"Steve M.","non-dropping-particle":"","parse-names":false,"suffix":""},{"dropping-particle":"","family":"Young","given":"Juliette","non-dropping-particle":"","parse-names":false,"suffix":""},{"dropping-particle":"","family":"Evely","given":"Anna","non-dropping-particle":"","parse-names":false,"suffix":""},{"dropping-particle":"","family":"Adams","given":"William M.","non-dropping-particle":"","parse-names":false,"suffix":""},{"dropping-particle":"","family":"Sutherland","given":"William J.","non-dropping-particle":"","parse-names":false,"suffix":""},{"dropping-particle":"","family":"Whitehouse","given":"Andrew","non-dropping-particle":"","parse-names":false,"suffix":""},{"dropping-particle":"","family":"Amar","given":"Arjun","non-dropping-particle":"","parse-names":false,"suffix":""},{"dropping-particle":"","family":"Lambert","given":"Robert A.","non-dropping-particle":"","parse-names":false,"suffix":""},{"dropping-particle":"","family":"Linnell","given":"John D C","non-dropping-particle":"","parse-names":false,"suffix":""},{"dropping-particle":"","family":"Watt","given":"Allan","non-dropping-particle":"","parse-names":false,"suffix":""},{"dropping-particle":"","family":"Gutiérrez","given":"R. J.","non-dropping-particle":"","parse-names":false,"suffix":""}],"container-title":"Trends in Ecology and Evolution","id":"ITEM-2","issue":"2","issued":{"date-parts":[["2013"]]},"page":"100-109","title":"Understanding and managing conservation conflicts","type":"article-journal","volume":"28"},"uris":["http://www.mendeley.com/documents/?uuid=94e8dc3a-8442-4c5b-ab69-8d8fb16ef608"]}],"mendeley":{"formattedCitation":"(Kolahi, 2014; Redpath &lt;i&gt;et al.&lt;/i&gt;, 2013)","plainTextFormattedCitation":"(Kolahi, 2014; Redpath et al., 2013)","previouslyFormattedCitation":"(Kolahi, 2014; Redpath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Kolahi, 2014; Redpath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p>
    <w:p w14:paraId="028FF9B2" w14:textId="77777777" w:rsidR="00A01204" w:rsidRPr="0008241C" w:rsidRDefault="00A01204" w:rsidP="00A01204">
      <w:pPr>
        <w:rPr>
          <w:sz w:val="22"/>
          <w:szCs w:val="22"/>
        </w:rPr>
      </w:pPr>
    </w:p>
    <w:p w14:paraId="686AD8CF" w14:textId="77777777" w:rsidR="00A01204" w:rsidRPr="0008241C" w:rsidRDefault="00A01204" w:rsidP="00A01204">
      <w:pPr>
        <w:rPr>
          <w:sz w:val="22"/>
          <w:szCs w:val="22"/>
        </w:rPr>
      </w:pPr>
      <w:r w:rsidRPr="0008241C">
        <w:rPr>
          <w:sz w:val="22"/>
          <w:szCs w:val="22"/>
        </w:rPr>
        <w:t xml:space="preserve"> Weak governance has also been recognised as one of major politico-economic drivers, that has significant impact </w:t>
      </w:r>
      <w:r w:rsidRPr="0008241C">
        <w:rPr>
          <w:sz w:val="22"/>
          <w:szCs w:val="22"/>
        </w:rPr>
        <w:fldChar w:fldCharType="begin" w:fldLock="1"/>
      </w:r>
      <w:r w:rsidRPr="0008241C">
        <w:rPr>
          <w:sz w:val="22"/>
          <w:szCs w:val="22"/>
        </w:rPr>
        <w:instrText>ADDIN CSL_CITATION {"citationItems":[{"id":"ITEM-1","itemData":{"ISSN":"0036-8075","author":[{"dropping-particle":"","family":"Balmford","given":"Andrew","non-dropping-particle":"","parse-names":false,"suffix":""},{"dropping-particle":"","family":"Bruner","given":"Aaron","non-dropping-particle":"","parse-names":false,"suffix":""},{"dropping-particle":"","family":"Cooper","given":"Philip","non-dropping-particle":"","parse-names":false,"suffix":""},{"dropping-particle":"","family":"Costanza","given":"Robert","non-dropping-particle":"","parse-names":false,"suffix":""},{"dropping-particle":"","family":"Farber","given":"Stephen","non-dropping-particle":"","parse-names":false,"suffix":""},{"dropping-particle":"","family":"Green","given":"Rhys E","non-dropping-particle":"","parse-names":false,"suffix":""},{"dropping-particle":"","family":"Jenkins","given":"Martin","non-dropping-particle":"","parse-names":false,"suffix":""},{"dropping-particle":"","family":"Jefferiss","given":"Paul","non-dropping-particle":"","parse-names":false,"suffix":""},{"dropping-particle":"","family":"Jessamy","given":"Valma","non-dropping-particle":"","parse-names":false,"suffix":""},{"dropping-particle":"","family":"Madden","given":"Joah","non-dropping-particle":"","parse-names":false,"suffix":""}],"container-title":"science","id":"ITEM-1","issue":"5583","issued":{"date-parts":[["2002"]]},"page":"950-953","publisher":"American Association for the Advancement of Science","title":"Economic reasons for conserving wild nature","type":"article-journal","volume":"297"},"uris":["http://www.mendeley.com/documents/?uuid=b271c592-576f-4f11-91f7-5d5f96464dbe"]}],"mendeley":{"formattedCitation":"(Balmford &lt;i&gt;et al.&lt;/i&gt;, 2002)","plainTextFormattedCitation":"(Balmford et al., 2002)","previouslyFormattedCitation":"(Balmford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Balmford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lacking the capacity to alleviate social and environmental problems </w:t>
      </w:r>
      <w:r w:rsidRPr="0008241C">
        <w:rPr>
          <w:sz w:val="22"/>
          <w:szCs w:val="22"/>
        </w:rPr>
        <w:fldChar w:fldCharType="begin" w:fldLock="1"/>
      </w:r>
      <w:r w:rsidRPr="0008241C">
        <w:rPr>
          <w:sz w:val="22"/>
          <w:szCs w:val="22"/>
        </w:rPr>
        <w:instrText>ADDIN CSL_CITATION {"citationItems":[{"id":"ITEM-1","itemData":{"ISSN":"17356865","abstract":"The proposition that natural areas need protection from the destructive actions of people is widely accepted. This paper examines Iran's e-society attitudes and capital towards biodiversity conservation and evaluates economically Iran's national parks (NPs). 2,121 respondents answered an online questionnaire conducted in summer 2012. The majority of respondents had visited one of Iran's NPs. Almost all respondents were willing to voluntarily participate in conservation and environmental projects; willing to pay for protection; willing to increase the protected areas; willing to visit the NPs in the future; and they were mostly young. There is a resurgent interest in conservation amongst Iranian citizen scientists. Respondents showed that they could collaborate for resource management. They think ecological problems and solutions are human problems and not simply biological problems. Biodiversity conservation in Iran has been threatened by mismanagement, lack of funds, park-other organization conflict, lack of biodiversity awareness, and lack of public participation. Conservation biologists can help engage Iran's society in conservation efforts by striving to achieve three goals: adjusting the public's perception of biodiversity, increasing public participation in biodiversity conservation, and encouraging ecotourism by tour packages to develop conservation and local. Furthermore, the government should see the human and environmental condition as one intricate system. The governor must focus on conservation projects that engage the urban populace and support the goal of developing a biodiversity ethic. It should consider updating management, enhancing environmental educational programs, designing environmental volunteer plans, treating ecotourism tour packages, installing real collaborative principles, and establishing co-management and community-based conservation.","author":[{"dropping-particle":"","family":"Kolahi","given":"Mahdi","non-dropping-particle":"","parse-names":false,"suffix":""},{"dropping-particle":"","family":"Sakai","given":"T.","non-dropping-particle":"","parse-names":false,"suffix":""},{"dropping-particle":"","family":"Moriya","given":"K.","non-dropping-particle":"","parse-names":false,"suffix":""},{"dropping-particle":"","family":"Yoshikawa","given":"M.","non-dropping-particle":"","parse-names":false,"suffix":""},{"dropping-particle":"","family":"Esmaili","given":"R.","non-dropping-particle":"","parse-names":false,"suffix":""}],"container-title":"International Journal of Environmental Research","id":"ITEM-1","issue":"1","issued":{"date-parts":[["2014"]]},"page":"101-114","title":"From paper parks to real conservations: Case study of social capital in iran's biodiversity conservation","type":"article-journal","volume":"8"},"uris":["http://www.mendeley.com/documents/?uuid=eada6dcb-f781-4487-8e1c-401e580fbad1"]}],"mendeley":{"formattedCitation":"(Kolahi, Sakai, &lt;i&gt;et al.&lt;/i&gt;, 2014)","plainTextFormattedCitation":"(Kolahi, Sakai, et al., 2014)","previouslyFormattedCitation":"(Kolahi, Saka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Kolahi, Saka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Furthermore, many conservation efforts have been implemented without proper community consultation. In cases pertaining to rights to customary lands and livelihoods, sometimes open confrontation with conservation authorities, even resulting in fatalities have occurred </w:t>
      </w:r>
      <w:r w:rsidRPr="0008241C">
        <w:rPr>
          <w:sz w:val="22"/>
          <w:szCs w:val="22"/>
        </w:rPr>
        <w:fldChar w:fldCharType="begin" w:fldLock="1"/>
      </w:r>
      <w:r w:rsidRPr="0008241C">
        <w:rPr>
          <w:sz w:val="22"/>
          <w:szCs w:val="22"/>
        </w:rPr>
        <w:instrText>ADDIN CSL_CITATION {"citationItems":[{"id":"ITEM-1","itemData":{"DOI":"10.1641/0006-3568(2002)052[0143:PCAUDF]2.0.CO;2","ISBN":"0006-3568","ISSN":"0006-3568","PMID":"16211241","abstract":"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author":[{"dropping-particle":"","family":"Geist","given":"Helmut J.","non-dropping-particle":"","parse-names":false,"suffix":""},{"dropping-particle":"","family":"Lambin","given":"Eric F.","non-dropping-particle":"","parse-names":false,"suffix":""}],"container-title":"BioScience","id":"ITEM-1","issue":"2","issued":{"date-parts":[["2002"]]},"page":"143","title":"Proximate Causes and Underlying Driving Forces of Tropical Deforestation","type":"article-journal","volume":"52"},"uris":["http://www.mendeley.com/documents/?uuid=44692bf6-8ae2-4e99-8dd9-d2d490c1f3b9"]},{"id":"ITEM-2","itemData":{"DOI":"10.1016/S0743-0167(02)00084-0","ISBN":"0743-0167","ISSN":"07430167","abstract":"This paper is concerned with the democratic governance of public environmental resources. The paper examines the use of bioregional assessment in Australia as a means of resolving long-term, multilateral, and acrimonious conflict over native forest use and management. Reflecting on recent theorizing in environmental management that has pivoted on concepts of democracy, including representations of the public interest and mechanisms to promote public deliberation, the paper identifies the anti-democratic implications of decentralized environmental governance. In particular, the paper demonstrates how uncritical engagement of civic actors can lead to development of privatized, corporatist style agreements that fail to reflect diverse values and interests. It concludes by arguing that calls for decentralization and devolution of many areas of state responsibility fail to acknowledge the potential for powerful actors in a diverse civil society to subvert, rather than promote, democratic processes and outcomes. © 2003 Elsevier Science Ltd. All rights reserved.","author":[{"dropping-particle":"","family":"Lane","given":"Marcus B.","non-dropping-particle":"","parse-names":false,"suffix":""}],"container-title":"Journal of Rural Studies","id":"ITEM-2","issue":"3","issued":{"date-parts":[["2003"]]},"page":"283-294","title":"Decentralization or privatization of environmental governance? Forest conflict and bioregional assessment in Australia","type":"article-journal","volume":"19"},"uris":["http://www.mendeley.com/documents/?uuid=72027844-efab-48ff-9a92-54f45cf4882f"]},{"id":"ITEM-3","itemData":{"ISSN":"1461-0248","author":[{"dropping-particle":"","family":"Balmford","given":"Andrew","non-dropping-particle":"","parse-names":false,"suffix":""},{"dropping-particle":"","family":"Bond","given":"William","non-dropping-particle":"","parse-names":false,"suffix":""}],"container-title":"Ecology Letters","id":"ITEM-3","issue":"11","issued":{"date-parts":[["2005"]]},"page":"1218-1234","publisher":"Wiley Online Library","title":"Trends in the state of nature and their implications for human well‐being","type":"article-journal","volume":"8"},"uris":["http://www.mendeley.com/documents/?uuid=4f63999f-c181-454c-834f-df7f474496e6"]},{"id":"ITEM-4","itemData":{"author":[{"dropping-particle":"","family":"Borchers","given":"Henning","non-dropping-particle":"","parse-names":false,"suffix":""}],"container-title":"The Jakarta Post","id":"ITEM-4","issued":{"date-parts":[["2005","8"]]},"publisher-place":"Jakarta","title":"Komodo Park: A future Jurassic tragedy","type":"article-newspaper"},"uris":["http://www.mendeley.com/documents/?uuid=0089fc6a-d12f-4284-a6f7-2369e2e9ec92"]},{"id":"ITEM-5","itemData":{"DOI":"10.1111/j.1523-1739.2006.00541.x","ISBN":"0888-8892","ISSN":"08888892","PMID":"17181817","abstract":"Threats posed by industrial resource exploitation and problems of governance and conflict are FAR greater in impact and extent than the activities of rural communities biodiversity loss, 1.8m ha per annum of govt sanctioned commercial logging in the Malay archipelago, 28% of Malaysia's land area is now under oil palm and other monoculture plantations, need to move beyond people-versus-protected-areas debates toaddress the governance of natural resources involve civil society improve quality of life and sustain livelihoods. Examples of hybrid institutional arrangements such as \"village conservation organizations\" can be successful but are ultimately unsustainable if they do not engage governing institutions at multiple scales - esp where decentralised or federalist governance (e.g. Malaysia and Indonesia) generates overlapping powers over natural resources. need for further collaboration - linkages between biodiversity land use natural services and human welfare, indigenous conservation regimes and local knowledge should be better integrated into conservation planning, practical systems of planning and implementation, need to consider relative power and vulnerability of different stakeholders, legislation, policy, failures of governance of enforcement and of judicial systems, \"If we are to avert impending tropical biodiversity and livelihood crises, issues relating to politicoeconomic drivers, disciplinary divisions, resource governance, and rural empowerment must be addressed urgently and in unison.\"p.1813","author":[{"dropping-particle":"","family":"Sodhi","given":"Navjot S.","non-dropping-particle":"","parse-names":false,"suffix":""},{"dropping-particle":"","family":"Brooks","given":"Thomas M.","non-dropping-particle":"","parse-names":false,"suffix":""},{"dropping-particle":"","family":"Koh","given":"Lian Pin","non-dropping-particle":"","parse-names":false,"suffix":""},{"dropping-particle":"","family":"Acciaioli","given":"Greg","non-dropping-particle":"","parse-names":false,"suffix":""},{"dropping-particle":"","family":"Erb","given":"Maribeth","non-dropping-particle":"","parse-names":false,"suffix":""},{"dropping-particle":"","family":"Tan","given":"Alan Khee Jin","non-dropping-particle":"","parse-names":false,"suffix":""},{"dropping-particle":"","family":"Curran","given":"Lisa M.","non-dropping-particle":"","parse-names":false,"suffix":""},{"dropping-particle":"","family":"Brosius","given":"Peter","non-dropping-particle":"","parse-names":false,"suffix":""},{"dropping-particle":"","family":"Lee","given":"Tien Ming","non-dropping-particle":"","parse-names":false,"suffix":""},{"dropping-particle":"","family":"Patlis","given":"Jason M.","non-dropping-particle":"","parse-names":false,"suffix":""},{"dropping-particle":"","family":"Gumal","given":"Melvin","non-dropping-particle":"","parse-names":false,"suffix":""},{"dropping-particle":"","family":"Lee","given":"Robert J.","non-dropping-particle":"","parse-names":false,"suffix":""}],"container-title":"Conservation Biology","id":"ITEM-5","issue":"6","issued":{"date-parts":[["2006"]]},"page":"1811-1813","title":"Biodiversity and human livelihood crises in the Malay Archipelago","type":"article-journal","volume":"20"},"uris":["http://www.mendeley.com/documents/?uuid=238aa763-c0b4-4235-89ee-d9a9e22c8a7c"]},{"id":"ITEM-6","itemData":{"ISBN":"0521839300","author":[{"dropping-particle":"","family":"Sodhi","given":"Navjot S.","non-dropping-particle":"","parse-names":false,"suffix":""},{"dropping-particle":"","family":"Brook","given":"Barry W.","non-dropping-particle":"","parse-names":false,"suffix":""}],"id":"ITEM-6","issued":{"date-parts":[["2006"]]},"publisher":"Cambridge University Press","title":"Southeast Asian biodiversity in crisis","type":"book"},"uris":["http://www.mendeley.com/documents/?uuid=b5750da1-baed-4ff0-ac44-f6996d0f661a"]},{"id":"ITEM-7","itemData":{"ISSN":"0084-6570","author":[{"dropping-particle":"","family":"West","given":"Paige","non-dropping-particle":"","parse-names":false,"suffix":""},{"dropping-particle":"","family":"Igoe","given":"James","non-dropping-particle":"","parse-names":false,"suffix":""},{"dropping-particle":"","family":"Brockington","given":"Dan","non-dropping-particle":"","parse-names":false,"suffix":""}],"container-title":"Annu. Rev. Anthropol.","id":"ITEM-7","issued":{"date-parts":[["2006"]]},"page":"251-277","publisher":"Annual Reviews","title":"Parks and peoples: the social impact of protected areas","type":"article-journal","volume":"35"},"uris":["http://www.mendeley.com/documents/?uuid=1272a739-0b3e-4237-9fe1-21e8cbf084b6"]},{"id":"ITEM-8","itemData":{"ISSN":"0006-3207","author":[{"dropping-particle":"","family":"Şekercioğlu","given":"Çağan H","non-dropping-particle":"","parse-names":false,"suffix":""},{"dropping-particle":"","family":"Anderson","given":"Sean","non-dropping-particle":"","parse-names":false,"suffix":""},{"dropping-particle":"","family":"Akçay","given":"Erol","non-dropping-particle":"","parse-names":false,"suffix":""},{"dropping-particle":"","family":"Bilgin","given":"Raşit","non-dropping-particle":"","parse-names":false,"suffix":""},{"dropping-particle":"","family":"Can","given":"Özgün Emre","non-dropping-particle":"","parse-names":false,"suffix":""},{"dropping-particle":"","family":"Semiz","given":"Gürkan","non-dropping-particle":"","parse-names":false,"suffix":""},{"dropping-particle":"","family":"Tavşanoğlu","given":"Çağatay","non-dropping-particle":"","parse-names":false,"suffix":""},{"dropping-particle":"","family":"Yokeş","given":"Mehmet Baki","non-dropping-particle":"","parse-names":false,"suffix":""},{"dropping-particle":"","family":"Soyumert","given":"Anıl","non-dropping-particle":"","parse-names":false,"suffix":""},{"dropping-particle":"","family":"Ipekdal","given":"Kahraman","non-dropping-particle":"","parse-names":false,"suffix":""}],"container-title":"Biological Conservation","id":"ITEM-8","issue":"12","issued":{"date-parts":[["2011"]]},"page":"2752-2769","publisher":"Elsevier","title":"Turkey’s globally important biodiversity in crisis","type":"article-journal","volume":"144"},"uris":["http://www.mendeley.com/documents/?uuid=5d8e9651-74bb-4961-97b1-84b87a7c14d0"]},{"id":"ITEM-9","itemData":{"DOI":"10.1007/s00267-012-9895-5","ISBN":"0364-152X","ISSN":"0364152X","PMID":"22797765","abstract":"Since the 1950s, there has been a continuous increase in the number and coverage of protected areas (PAs) in Iran, and in total 253 PAs have been declared that cover 10.12 % of the country's area. This paper reviews literature addressing Iran's PAs, examines what is known about them, highlights the challenges and lessons learned, and identifies areas where more research is needed. The PA system in Iran is criticized because of (1) shortages of manpower, equipment, and financial resources; (2) de jure PAs that are often implemented as de facto reserves; (3) lack of national biodiversity indicators and objective monitoring processes; and (4) limited public participation and conflict between people over PAs. To improve, Iran's PAs system needs to be realistically supported by policies and planning instruments. In addition, the implementation of active management to restore habitat, increase education and awareness, shift practices towards the guidelines of international organizations, build capacity, and improve management and co-management by local communities needs to occur.","author":[{"dropping-particle":"","family":"Kolahi","given":"Mahdi","non-dropping-particle":"","parse-names":false,"suffix":""},{"dropping-particle":"","family":"Sakai","given":"Tetsuro","non-dropping-particle":"","parse-names":false,"suffix":""},{"dropping-particle":"","family":"Moriya","given":"Kazuyuki","non-dropping-particle":"","parse-names":false,"suffix":""},{"dropping-particle":"","family":"Makhdoum","given":"Majid F.","non-dropping-particle":"","parse-names":false,"suffix":""}],"container-title":"Environmental Management","id":"ITEM-9","issue":"4","issued":{"date-parts":[["2012"]]},"page":"750-765","title":"Challenges to the future development of Iran's protected areas system","type":"article-journal","volume":"50"},"uris":["http://www.mendeley.com/documents/?uuid=0f282159-1bc2-4775-89da-998589d8899e"]},{"id":"ITEM-10","itemData":{"DOI":"10.1007/s00267-013-0061-5","ISSN":"0364-152X","PMID":"23665757","abstract":"The requirement to assess the management effectiveness (ME) in protected areas (PAs) is increasing around the world to help improve management and accountability. An evaluation of ME for Khojir National Park (KNP), one of the Iran's oldest PAs, was conducted using a multi-method approach that consisted of structured interviews, open interviews, and site visits. This was the first ME evaluation in Iran. The structured interview was based on the management effectiveness tracking tool methodology. KNP received an average score of 43 %, which is lower than the global average, illustrating that its general management was in the low-intermediate level. The indices of legal status, resource inventory, planning for land and water use, regulations, and objectives received the highest average scores, whereas education and awareness, community co-management, regular work plan, boundary demarcation, visitor facilities, budget sources, staff training, protection systems, and management plan received the lowest ones. The management system of KNP was generally established, but many problems of the management still need to be resolved. To improve ME, some countermeasures should be taken, such as increasing funding, strengthening capacity building, planning, and adaptive management, and implementing community participation.","author":[{"dropping-particle":"","family":"Kolahi","given":"Mahdi","non-dropping-particle":"","parse-names":false,"suffix":""},{"dropping-particle":"","family":"Sakai","given":"Tetsuro","non-dropping-particle":"","parse-names":false,"suffix":""},{"dropping-particle":"","family":"Moriya","given":"Kazuyuki","non-dropping-particle":"","parse-names":false,"suffix":""},{"dropping-particle":"","family":"Makhdoum","given":"Majid F.","non-dropping-particle":"","parse-names":false,"suffix":""},{"dropping-particle":"","family":"Koyama","given":"Lina","non-dropping-particle":"","parse-names":false,"suffix":""}],"container-title":"Environmental management","id":"ITEM-10","issue":"2","issued":{"date-parts":[["2013"]]},"page":"514-530","publisher":"Springer","title":"Assessment of the Effectiveness of Protected Areas Management in Iran: Case Study in Khojir National Park","type":"article-journal","volume":"52"},"uris":["http://www.mendeley.com/documents/?uuid=72992051-5462-4922-9800-f557e5249b58"]},{"id":"ITEM-11","itemData":{"ISBN":"1735-6865","ISSN":"17356865","abstract":"Participatory conservation, as bottom-up management, is currently the most acceptable model for management of protected areas across the world. Social context is a central issue in the sustainable management of conservation areas. It is also crucial to introducing participatory conservation. The new approach therefore recognizes rural communities as key partners in biodiversity management and seeks their participation in social development and biodiversity conservation. This paper examines the opinions and perceptions of local residents towards conservation, ecotourism, and Khojir National Park (KNP) in Iran. A questionnaire and informal interviews were conducted in five villages in or around the park. A comparative analysis of community participation and its barriers among the villagers were also employed. A model was developed to study attitudes of the local people and how they affect conservation and ecotourism development. The results revealed a moderate general knowledge about KNP and environmental issues, the lack of interaction between local people and government authorities, eagerness to participate in the activities of KNP, general support for the conservation cause, and important differences among the villages. Furthermore, the majority of respondents were classified as supportive of biodiversity conservation and neutral to ecotourism development, which may indicate a coexistent relationship. The research clearly identifies the need for devising strategies and initiatives appropriate to specific local groups for optimizing their input in conservational issue. The optimization process of participatory conservation in Iran should be undertaken to create a congruent, site-specific model with the best possible results based on world experiences.","author":[{"dropping-particle":"","family":"Kolahi","given":"Mahdi","non-dropping-particle":"","parse-names":false,"suffix":""},{"dropping-particle":"","family":"Moriya","given":"K.","non-dropping-particle":"","parse-names":false,"suffix":""},{"dropping-particle":"","family":"Sakai","given":"T.","non-dropping-particle":"","parse-names":false,"suffix":""},{"dropping-particle":"","family":"Khosrojerdi","given":"E.","non-dropping-particle":"","parse-names":false,"suffix":""},{"dropping-particle":"","family":"Etemad","given":"V.","non-dropping-particle":"","parse-names":false,"suffix":""}],"container-title":"International Journal of Environmental Research","id":"ITEM-11","issue":"4","issued":{"date-parts":[["2014"]]},"page":"913-930","title":"Introduction of participatory conservation in Iran: Case study of the rural communities' perspectives in Khojir National Park","type":"article-journal","volume":"8"},"uris":["http://www.mendeley.com/documents/?uuid=c580dff2-bd84-4c15-b3a8-a13913d88c27"]},{"id":"ITEM-12","itemData":{"ISSN":"1044-4068","author":[{"dropping-particle":"","family":"Yang","given":"Lihua","non-dropping-particle":"","parse-names":false,"suffix":""},{"dropping-particle":"","family":"Lan","given":"G Zhiyong","non-dropping-particle":"","parse-names":false,"suffix":""},{"dropping-particle":"","family":"He","given":"Shuang","non-dropping-particle":"","parse-names":false,"suffix":""}],"container-title":"International Journal of Conflict Management","id":"ITEM-12","issue":"3","issued":{"date-parts":[["2015"]]},"page":"316-341","publisher":"Emerald Group Publishing Limited","title":"Roles of scholars in environmental community conflict resolution: A case study in contemporary China","type":"article-journal","volume":"26"},"uris":["http://www.mendeley.com/documents/?uuid=7bdc6f43-3808-4442-9584-f4b974a18e03"]}],"mendeley":{"formattedCitation":"(Balmford &amp; Bond, 2005; Borchers, 2005; Geist &amp; Lambin, 2002; Kolahi &lt;i&gt;et al.&lt;/i&gt;, 2012, 2013; Kolahi, Moriya, &lt;i&gt;et al.&lt;/i&gt;, 2014; Lane, 2003; Şekercioğlu &lt;i&gt;et al.&lt;/i&gt;, 2011; Sodhi &lt;i&gt;et al.&lt;/i&gt;, 2006; Sodhi &amp; Brook, 2006; West &lt;i&gt;et al.&lt;/i&gt;, 2006; Yang &lt;i&gt;et al.&lt;/i&gt;, 2015)","plainTextFormattedCitation":"(Balmford &amp; Bond, 2005; Borchers, 2005; Geist &amp; Lambin, 2002; Kolahi et al., 2012, 2013; Kolahi, Moriya, et al., 2014; Lane, 2003; Şekercioğlu et al., 2011; Sodhi et al., 2006; Sodhi &amp; Brook, 2006; West et al., 2006; Yang et al., 2015)","previouslyFormattedCitation":"(Balmford &amp; Bond, 2005; Borchers, 2005; Geist &amp; Lambin, 2002; Kolahi &lt;i&gt;et al.&lt;/i&gt;, 2012, 2013; Kolahi, Moriya, &lt;i&gt;et al.&lt;/i&gt;, 2014; Lane, 2003; Şekercioğlu &lt;i&gt;et al.&lt;/i&gt;, 2011; Sodhi &lt;i&gt;et al.&lt;/i&gt;, 2006; Sodhi &amp; Brook, 2006; West &lt;i&gt;et al.&lt;/i&gt;, 2006; Yang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almford &amp; Bond, 2005; Borchers, 2005; Geist &amp; Lambin, 2002; Kolahi </w:t>
      </w:r>
      <w:r w:rsidRPr="0008241C">
        <w:rPr>
          <w:i/>
          <w:noProof/>
          <w:sz w:val="22"/>
          <w:szCs w:val="22"/>
        </w:rPr>
        <w:t>et al.</w:t>
      </w:r>
      <w:r w:rsidRPr="0008241C">
        <w:rPr>
          <w:noProof/>
          <w:sz w:val="22"/>
          <w:szCs w:val="22"/>
        </w:rPr>
        <w:t xml:space="preserve">, 2012, 2013; Kolahi, Moriya, </w:t>
      </w:r>
      <w:r w:rsidRPr="0008241C">
        <w:rPr>
          <w:i/>
          <w:noProof/>
          <w:sz w:val="22"/>
          <w:szCs w:val="22"/>
        </w:rPr>
        <w:t>et al.</w:t>
      </w:r>
      <w:r w:rsidRPr="0008241C">
        <w:rPr>
          <w:noProof/>
          <w:sz w:val="22"/>
          <w:szCs w:val="22"/>
        </w:rPr>
        <w:t xml:space="preserve">, 2014; Lane, 2003; Şekercioğlu </w:t>
      </w:r>
      <w:r w:rsidRPr="0008241C">
        <w:rPr>
          <w:i/>
          <w:noProof/>
          <w:sz w:val="22"/>
          <w:szCs w:val="22"/>
        </w:rPr>
        <w:t>et al.</w:t>
      </w:r>
      <w:r w:rsidRPr="0008241C">
        <w:rPr>
          <w:noProof/>
          <w:sz w:val="22"/>
          <w:szCs w:val="22"/>
        </w:rPr>
        <w:t xml:space="preserve">, 2011; Sodhi </w:t>
      </w:r>
      <w:r w:rsidRPr="0008241C">
        <w:rPr>
          <w:i/>
          <w:noProof/>
          <w:sz w:val="22"/>
          <w:szCs w:val="22"/>
        </w:rPr>
        <w:t>et al.</w:t>
      </w:r>
      <w:r w:rsidRPr="0008241C">
        <w:rPr>
          <w:noProof/>
          <w:sz w:val="22"/>
          <w:szCs w:val="22"/>
        </w:rPr>
        <w:t xml:space="preserve">, 2006; Sodhi &amp; Brook, 2006; West </w:t>
      </w:r>
      <w:r w:rsidRPr="0008241C">
        <w:rPr>
          <w:i/>
          <w:noProof/>
          <w:sz w:val="22"/>
          <w:szCs w:val="22"/>
        </w:rPr>
        <w:t>et al.</w:t>
      </w:r>
      <w:r w:rsidRPr="0008241C">
        <w:rPr>
          <w:noProof/>
          <w:sz w:val="22"/>
          <w:szCs w:val="22"/>
        </w:rPr>
        <w:t xml:space="preserve">, 2006; Yang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Conflict-sensitive approaches to conservation are beginning to provide an array of tools to help work with these situations. A starting point is the recognition that conservation efforts can contribute to conflict and can also help to address conflict </w:t>
      </w:r>
      <w:r w:rsidRPr="0008241C">
        <w:rPr>
          <w:sz w:val="22"/>
          <w:szCs w:val="22"/>
        </w:rPr>
        <w:fldChar w:fldCharType="begin" w:fldLock="1"/>
      </w:r>
      <w:r w:rsidRPr="0008241C">
        <w:rPr>
          <w:sz w:val="22"/>
          <w:szCs w:val="22"/>
        </w:rPr>
        <w:instrText>ADDIN CSL_CITATION {"citationItems":[{"id":"ITEM-1","itemData":{"author":[{"dropping-particle":"","family":"Hammill","given":"Anne","non-dropping-particle":"","parse-names":false,"suffix":""}],"id":"ITEM-1","issued":{"date-parts":[["2009"]]},"publisher":"International Institute for Sustainable Development, available at http://www.iisd.org/pdf/2009/csc_manual.pdf","title":"Conflict-sensitive Conservation: Practitioners' Manual","type":"book"},"uris":["http://www.mendeley.com/documents/?uuid=5303214f-40dc-40ac-af82-98a44b772826"]}],"mendeley":{"formattedCitation":"(Hammill, 2009)","plainTextFormattedCitation":"(Hammill, 2009)","previouslyFormattedCitation":"(Hammill, 2009)"},"properties":{"noteIndex":0},"schema":"https://github.com/citation-style-language/schema/raw/master/csl-citation.json"}</w:instrText>
      </w:r>
      <w:r w:rsidRPr="0008241C">
        <w:rPr>
          <w:sz w:val="22"/>
          <w:szCs w:val="22"/>
        </w:rPr>
        <w:fldChar w:fldCharType="separate"/>
      </w:r>
      <w:r w:rsidRPr="0008241C">
        <w:rPr>
          <w:noProof/>
          <w:sz w:val="22"/>
          <w:szCs w:val="22"/>
        </w:rPr>
        <w:t>(Hammill, 2009)</w:t>
      </w:r>
      <w:r w:rsidRPr="0008241C">
        <w:rPr>
          <w:sz w:val="22"/>
          <w:szCs w:val="22"/>
        </w:rPr>
        <w:fldChar w:fldCharType="end"/>
      </w:r>
      <w:r w:rsidRPr="0008241C">
        <w:rPr>
          <w:sz w:val="22"/>
          <w:szCs w:val="22"/>
        </w:rPr>
        <w:t>. Tools such as, ‘the conflict tree’ and ‘the conflict map’ can underpin the analysis of problems and provide the basis for implementing conflict-sensitive approaches</w:t>
      </w:r>
      <w:r w:rsidRPr="0008241C">
        <w:rPr>
          <w:color w:val="000000"/>
          <w:sz w:val="22"/>
          <w:szCs w:val="22"/>
        </w:rPr>
        <w:t xml:space="preserve"> </w:t>
      </w:r>
      <w:r w:rsidRPr="0008241C">
        <w:rPr>
          <w:color w:val="000000"/>
          <w:sz w:val="22"/>
          <w:szCs w:val="22"/>
        </w:rPr>
        <w:fldChar w:fldCharType="begin" w:fldLock="1"/>
      </w:r>
      <w:r w:rsidRPr="0008241C">
        <w:rPr>
          <w:color w:val="000000"/>
          <w:sz w:val="22"/>
          <w:szCs w:val="22"/>
        </w:rPr>
        <w:instrText>ADDIN CSL_CITATION {"citationItems":[{"id":"ITEM-1","itemData":{"DOI":"10.4018/978-1-5225-0245-6.ch004","ISBN":"1522502459","author":[{"dropping-particle":"","family":"Ioja","given":"Cristian","non-dropping-particle":"","parse-names":false,"suffix":""},{"dropping-particle":"","family":"Nita","given":"Mihai R","non-dropping-particle":"","parse-names":false,"suffix":""},{"dropping-particle":"","family":"Hossu","given":"Constantina Alina","non-dropping-particle":"","parse-names":false,"suffix":""}],"chapter-number":"4","container-title":"Interdisciplinary Perspectives on Contemporary Conflict Resolution","id":"ITEM-1","issued":{"date-parts":[["2016"]]},"page":"56-79","title":"Environmental Conflicts","type":"chapter"},"uris":["http://www.mendeley.com/documents/?uuid=0416b076-1f23-3243-ad31-625ecb5497f2"]}],"mendeley":{"formattedCitation":"(Ioja &lt;i&gt;et al.&lt;/i&gt;, 2016)","plainTextFormattedCitation":"(Ioja et al., 2016)","previouslyFormattedCitation":"(Ioja &lt;i&gt;et al.&lt;/i&gt;, 2016)"},"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Ioja </w:t>
      </w:r>
      <w:r w:rsidRPr="0008241C">
        <w:rPr>
          <w:i/>
          <w:noProof/>
          <w:color w:val="000000"/>
          <w:sz w:val="22"/>
          <w:szCs w:val="22"/>
        </w:rPr>
        <w:t>et al.</w:t>
      </w:r>
      <w:r w:rsidRPr="0008241C">
        <w:rPr>
          <w:noProof/>
          <w:color w:val="000000"/>
          <w:sz w:val="22"/>
          <w:szCs w:val="22"/>
        </w:rPr>
        <w:t>, 2016)</w:t>
      </w:r>
      <w:r w:rsidRPr="0008241C">
        <w:rPr>
          <w:color w:val="000000"/>
          <w:sz w:val="22"/>
          <w:szCs w:val="22"/>
        </w:rPr>
        <w:fldChar w:fldCharType="end"/>
      </w:r>
      <w:r w:rsidRPr="0008241C">
        <w:rPr>
          <w:sz w:val="22"/>
          <w:szCs w:val="22"/>
        </w:rPr>
        <w:t xml:space="preserve">. </w:t>
      </w:r>
    </w:p>
    <w:p w14:paraId="660C716A" w14:textId="77777777" w:rsidR="00A01204" w:rsidRPr="0008241C" w:rsidRDefault="00A01204" w:rsidP="00A01204">
      <w:pPr>
        <w:rPr>
          <w:sz w:val="22"/>
          <w:szCs w:val="22"/>
        </w:rPr>
      </w:pPr>
    </w:p>
    <w:p w14:paraId="0667D5CA" w14:textId="77777777" w:rsidR="00A01204" w:rsidRPr="0008241C" w:rsidRDefault="00A01204" w:rsidP="00A01204">
      <w:pPr>
        <w:rPr>
          <w:sz w:val="22"/>
          <w:szCs w:val="22"/>
        </w:rPr>
      </w:pPr>
      <w:r w:rsidRPr="0008241C">
        <w:rPr>
          <w:sz w:val="22"/>
          <w:szCs w:val="22"/>
        </w:rPr>
        <w:t xml:space="preserve">Intellectual convergences, such as integrating indigenous conservation regimes and local knowledge into conservation planning, are urgently needed. These require intergration in to policies to improve resource governance and for promoting collaboration amongst: conservation biologists, social scientists, government agencies, environmental and human-rights lawyers, local NGOs, business interests, and civil society </w:t>
      </w:r>
      <w:r w:rsidRPr="0008241C">
        <w:rPr>
          <w:sz w:val="22"/>
          <w:szCs w:val="22"/>
        </w:rPr>
        <w:fldChar w:fldCharType="begin" w:fldLock="1"/>
      </w:r>
      <w:r w:rsidRPr="0008241C">
        <w:rPr>
          <w:sz w:val="22"/>
          <w:szCs w:val="22"/>
        </w:rPr>
        <w:instrText>ADDIN CSL_CITATION {"citationItems":[{"id":"ITEM-1","itemData":{"DOI":"10.1111/j.1523-1739.2006.00541.x","ISBN":"0888-8892","ISSN":"08888892","PMID":"17181817","abstract":"Threats posed by industrial resource exploitation and problems of governance and conflict are FAR greater in impact and extent than the activities of rural communities biodiversity loss, 1.8m ha per annum of govt sanctioned commercial logging in the Malay archipelago, 28% of Malaysia's land area is now under oil palm and other monoculture plantations, need to move beyond people-versus-protected-areas debates toaddress the governance of natural resources involve civil society improve quality of life and sustain livelihoods. Examples of hybrid institutional arrangements such as \"village conservation organizations\" can be successful but are ultimately unsustainable if they do not engage governing institutions at multiple scales - esp where decentralised or federalist governance (e.g. Malaysia and Indonesia) generates overlapping powers over natural resources. need for further collaboration - linkages between biodiversity land use natural services and human welfare, indigenous conservation regimes and local knowledge should be better integrated into conservation planning, practical systems of planning and implementation, need to consider relative power and vulnerability of different stakeholders, legislation, policy, failures of governance of enforcement and of judicial systems, \"If we are to avert impending tropical biodiversity and livelihood crises, issues relating to politicoeconomic drivers, disciplinary divisions, resource governance, and rural empowerment must be addressed urgently and in unison.\"p.1813","author":[{"dropping-particle":"","family":"Sodhi","given":"Navjot S.","non-dropping-particle":"","parse-names":false,"suffix":""},{"dropping-particle":"","family":"Brooks","given":"Thomas M.","non-dropping-particle":"","parse-names":false,"suffix":""},{"dropping-particle":"","family":"Koh","given":"Lian Pin","non-dropping-particle":"","parse-names":false,"suffix":""},{"dropping-particle":"","family":"Acciaioli","given":"Greg","non-dropping-particle":"","parse-names":false,"suffix":""},{"dropping-particle":"","family":"Erb","given":"Maribeth","non-dropping-particle":"","parse-names":false,"suffix":""},{"dropping-particle":"","family":"Tan","given":"Alan Khee Jin","non-dropping-particle":"","parse-names":false,"suffix":""},{"dropping-particle":"","family":"Curran","given":"Lisa M.","non-dropping-particle":"","parse-names":false,"suffix":""},{"dropping-particle":"","family":"Brosius","given":"Peter","non-dropping-particle":"","parse-names":false,"suffix":""},{"dropping-particle":"","family":"Lee","given":"Tien Ming","non-dropping-particle":"","parse-names":false,"suffix":""},{"dropping-particle":"","family":"Patlis","given":"Jason M.","non-dropping-particle":"","parse-names":false,"suffix":""},{"dropping-particle":"","family":"Gumal","given":"Melvin","non-dropping-particle":"","parse-names":false,"suffix":""},{"dropping-particle":"","family":"Lee","given":"Robert J.","non-dropping-particle":"","parse-names":false,"suffix":""}],"container-title":"Conservation Biology","id":"ITEM-1","issue":"6","issued":{"date-parts":[["2006"]]},"page":"1811-1813","title":"Biodiversity and human livelihood crises in the Malay Archipelago","type":"article-journal","volume":"20"},"uris":["http://www.mendeley.com/documents/?uuid=238aa763-c0b4-4235-89ee-d9a9e22c8a7c"]}],"mendeley":{"formattedCitation":"(Sodhi &lt;i&gt;et al.&lt;/i&gt;, 2006)","plainTextFormattedCitation":"(Sodhi et al., 2006)","previouslyFormattedCitation":"(Sodhi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Sodhi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w:t>
      </w:r>
    </w:p>
    <w:p w14:paraId="58815789" w14:textId="77777777" w:rsidR="00A01204" w:rsidRPr="0008241C" w:rsidRDefault="00A01204" w:rsidP="00A01204">
      <w:pPr>
        <w:rPr>
          <w:sz w:val="22"/>
          <w:szCs w:val="22"/>
        </w:rPr>
      </w:pPr>
    </w:p>
    <w:p w14:paraId="7508029A" w14:textId="77777777" w:rsidR="00A01204" w:rsidRPr="0008241C" w:rsidRDefault="00A01204" w:rsidP="00A01204">
      <w:pPr>
        <w:rPr>
          <w:color w:val="000000"/>
          <w:sz w:val="22"/>
          <w:szCs w:val="22"/>
        </w:rPr>
      </w:pPr>
      <w:r w:rsidRPr="0008241C">
        <w:rPr>
          <w:sz w:val="22"/>
          <w:szCs w:val="22"/>
        </w:rPr>
        <w:t xml:space="preserve">Creative interdisciplinary efforts can provide well-grounded approaches for improving governance </w:t>
      </w:r>
      <w:r w:rsidRPr="0008241C">
        <w:rPr>
          <w:sz w:val="22"/>
          <w:szCs w:val="22"/>
        </w:rPr>
        <w:fldChar w:fldCharType="begin" w:fldLock="1"/>
      </w:r>
      <w:r w:rsidRPr="0008241C">
        <w:rPr>
          <w:sz w:val="22"/>
          <w:szCs w:val="22"/>
        </w:rPr>
        <w:instrText>ADDIN CSL_CITATION {"citationItems":[{"id":"ITEM-1","itemData":{"author":[{"dropping-particle":"","family":"Kolahi","given":"Mahdi","non-dropping-particle":"","parse-names":false,"suffix":""}],"container-title":"CEESP Newsletter 1517, IUCN, available at http://goo.gl/d9KQks","id":"ITEM-1","issued":{"date-parts":[["2015"]]},"page":"16-17","title":"Forecasting Iran Forests Futures: The ways of forests decline towards expansion","type":"article-journal"},"uris":["http://www.mendeley.com/documents/?uuid=3aba177d-28c2-49ad-9680-bb6e8c8bf984"]}],"mendeley":{"formattedCitation":"(Kolahi, 2015)","plainTextFormattedCitation":"(Kolahi, 2015)","previouslyFormattedCitation":"(Kolahi, 2015)"},"properties":{"noteIndex":0},"schema":"https://github.com/citation-style-language/schema/raw/master/csl-citation.json"}</w:instrText>
      </w:r>
      <w:r w:rsidRPr="0008241C">
        <w:rPr>
          <w:sz w:val="22"/>
          <w:szCs w:val="22"/>
        </w:rPr>
        <w:fldChar w:fldCharType="separate"/>
      </w:r>
      <w:r w:rsidRPr="0008241C">
        <w:rPr>
          <w:noProof/>
          <w:sz w:val="22"/>
          <w:szCs w:val="22"/>
        </w:rPr>
        <w:t>(Kolahi, 2015)</w:t>
      </w:r>
      <w:r w:rsidRPr="0008241C">
        <w:rPr>
          <w:sz w:val="22"/>
          <w:szCs w:val="22"/>
        </w:rPr>
        <w:fldChar w:fldCharType="end"/>
      </w:r>
      <w:r w:rsidRPr="0008241C">
        <w:rPr>
          <w:sz w:val="22"/>
          <w:szCs w:val="22"/>
        </w:rPr>
        <w:t xml:space="preserve">. Four main governance types for nature conservation include: governance by government (at all levels); by rights holders and stakeholders together (shared governance); by private individuals and organizations (usually the landholders); and by indigenous peoples and/or local communities </w:t>
      </w:r>
      <w:r w:rsidRPr="0008241C">
        <w:rPr>
          <w:sz w:val="22"/>
          <w:szCs w:val="22"/>
        </w:rPr>
        <w:fldChar w:fldCharType="begin" w:fldLock="1"/>
      </w:r>
      <w:r w:rsidRPr="0008241C">
        <w:rPr>
          <w:sz w:val="22"/>
          <w:szCs w:val="22"/>
        </w:rPr>
        <w:instrText>ADDIN CSL_CITATION {"citationItems":[{"id":"ITEM-1","itemData":{"author":[{"dropping-particle":"","family":"Borrini-Feyerabend","given":"Grazia","non-dropping-particle":"","parse-names":false,"suffix":""},{"dropping-particle":"","family":"Dudley","given":"Nigel","non-dropping-particle":"","parse-names":false,"suffix":""},{"dropping-particle":"","family":"Jaeger","given":"Tilman","non-dropping-particle":"","parse-names":false,"suffix":""},{"dropping-particle":"","family":"Lassen","given":"Barbara","non-dropping-particle":"","parse-names":false,"suffix":""},{"dropping-particle":"","family":"Broome","given":"Neema Pathak","non-dropping-particle":"","parse-names":false,"suffix":""},{"dropping-particle":"","family":"Phillips","given":"Adrian","non-dropping-particle":"","parse-names":false,"suffix":""}],"id":"ITEM-1","issued":{"date-parts":[["2012"]]},"publisher":"Citeseer","title":"Governance of Protected Areas: From understanding to action","type":"article-journal"},"uris":["http://www.mendeley.com/documents/?uuid=9d74a7b8-a87a-4dc9-898d-c31ca9a9074d"]}],"mendeley":{"formattedCitation":"(Grazia Borrini-Feyerabend &lt;i&gt;et al.&lt;/i&gt;, 2012)","plainTextFormattedCitation":"(Grazia Borrini-Feyerabend et al., 2012)","previouslyFormattedCitation":"(Grazia Borrini-Feyerabend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Grazia Borrini-Feyerabend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Stronger links among biological, social, and governance issues will result in the further conservation of biodiversity and improvement of human well-being </w:t>
      </w:r>
      <w:r w:rsidRPr="0008241C">
        <w:rPr>
          <w:sz w:val="22"/>
          <w:szCs w:val="22"/>
        </w:rPr>
        <w:fldChar w:fldCharType="begin" w:fldLock="1"/>
      </w:r>
      <w:r w:rsidRPr="0008241C">
        <w:rPr>
          <w:sz w:val="22"/>
          <w:szCs w:val="22"/>
        </w:rPr>
        <w:instrText>ADDIN CSL_CITATION {"citationItems":[{"id":"ITEM-1","itemData":{"ISSN":"17356865","abstract":"The proposition that natural areas need protection from the destructive actions of people is widely accepted. This paper examines Iran's e-society attitudes and capital towards biodiversity conservation and evaluates economically Iran's national parks (NPs). 2,121 respondents answered an online questionnaire conducted in summer 2012. The majority of respondents had visited one of Iran's NPs. Almost all respondents were willing to voluntarily participate in conservation and environmental projects; willing to pay for protection; willing to increase the protected areas; willing to visit the NPs in the future; and they were mostly young. There is a resurgent interest in conservation amongst Iranian citizen scientists. Respondents showed that they could collaborate for resource management. They think ecological problems and solutions are human problems and not simply biological problems. Biodiversity conservation in Iran has been threatened by mismanagement, lack of funds, park-other organization conflict, lack of biodiversity awareness, and lack of public participation. Conservation biologists can help engage Iran's society in conservation efforts by striving to achieve three goals: adjusting the public's perception of biodiversity, increasing public participation in biodiversity conservation, and encouraging ecotourism by tour packages to develop conservation and local. Furthermore, the government should see the human and environmental condition as one intricate system. The governor must focus on conservation projects that engage the urban populace and support the goal of developing a biodiversity ethic. It should consider updating management, enhancing environmental educational programs, designing environmental volunteer plans, treating ecotourism tour packages, installing real collaborative principles, and establishing co-management and community-based conservation.","author":[{"dropping-particle":"","family":"Kolahi","given":"Mahdi","non-dropping-particle":"","parse-names":false,"suffix":""},{"dropping-particle":"","family":"Sakai","given":"T.","non-dropping-particle":"","parse-names":false,"suffix":""},{"dropping-particle":"","family":"Moriya","given":"K.","non-dropping-particle":"","parse-names":false,"suffix":""},{"dropping-particle":"","family":"Yoshikawa","given":"M.","non-dropping-particle":"","parse-names":false,"suffix":""},{"dropping-particle":"","family":"Esmaili","given":"R.","non-dropping-particle":"","parse-names":false,"suffix":""}],"container-title":"International Journal of Environmental Research","id":"ITEM-1","issue":"1","issued":{"date-parts":[["2014"]]},"page":"101-114","title":"From paper parks to real conservations: Case study of social capital in iran's biodiversity conservation","type":"article-journal","volume":"8"},"uris":["http://www.mendeley.com/documents/?uuid=eada6dcb-f781-4487-8e1c-401e580fbad1"]},{"id":"ITEM-2","itemData":{"DOI":"10.1007/s00267-013-0061-5","ISSN":"0364-152X","PMID":"23665757","abstract":"The requirement to assess the management effectiveness (ME) in protected areas (PAs) is increasing around the world to help improve management and accountability. An evaluation of ME for Khojir National Park (KNP), one of the Iran's oldest PAs, was conducted using a multi-method approach that consisted of structured interviews, open interviews, and site visits. This was the first ME evaluation in Iran. The structured interview was based on the management effectiveness tracking tool methodology. KNP received an average score of 43 %, which is lower than the global average, illustrating that its general management was in the low-intermediate level. The indices of legal status, resource inventory, planning for land and water use, regulations, and objectives received the highest average scores, whereas education and awareness, community co-management, regular work plan, boundary demarcation, visitor facilities, budget sources, staff training, protection systems, and management plan received the lowest ones. The management system of KNP was generally established, but many problems of the management still need to be resolved. To improve ME, some countermeasures should be taken, such as increasing funding, strengthening capacity building, planning, and adaptive management, and implementing community participation.","author":[{"dropping-particle":"","family":"Kolahi","given":"Mahdi","non-dropping-particle":"","parse-names":false,"suffix":""},{"dropping-particle":"","family":"Sakai","given":"Tetsuro","non-dropping-particle":"","parse-names":false,"suffix":""},{"dropping-particle":"","family":"Moriya","given":"Kazuyuki","non-dropping-particle":"","parse-names":false,"suffix":""},{"dropping-particle":"","family":"Makhdoum","given":"Majid F.","non-dropping-particle":"","parse-names":false,"suffix":""},{"dropping-particle":"","family":"Koyama","given":"Lina","non-dropping-particle":"","parse-names":false,"suffix":""}],"container-title":"Environmental management","id":"ITEM-2","issue":"2","issued":{"date-parts":[["2013"]]},"page":"514-530","publisher":"Springer","title":"Assessment of the Effectiveness of Protected Areas Management in Iran: Case Study in Khojir National Park","type":"article-journal","volume":"52"},"uris":["http://www.mendeley.com/documents/?uuid=72992051-5462-4922-9800-f557e5249b58"]}],"mendeley":{"formattedCitation":"(Kolahi &lt;i&gt;et al.&lt;/i&gt;, 2013; Kolahi, Sakai, &lt;i&gt;et al.&lt;/i&gt;, 2014)","plainTextFormattedCitation":"(Kolahi et al., 2013; Kolahi, Sakai, et al., 2014)","previouslyFormattedCitation":"(Kolahi &lt;i&gt;et al.&lt;/i&gt;, 2013; Kolahi, Saka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Kolahi </w:t>
      </w:r>
      <w:r w:rsidRPr="0008241C">
        <w:rPr>
          <w:i/>
          <w:noProof/>
          <w:sz w:val="22"/>
          <w:szCs w:val="22"/>
        </w:rPr>
        <w:t>et al.</w:t>
      </w:r>
      <w:r w:rsidRPr="0008241C">
        <w:rPr>
          <w:noProof/>
          <w:sz w:val="22"/>
          <w:szCs w:val="22"/>
        </w:rPr>
        <w:t xml:space="preserve">, 2013; Kolahi, Saka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r w:rsidRPr="0008241C">
        <w:rPr>
          <w:color w:val="000000"/>
          <w:sz w:val="22"/>
          <w:szCs w:val="22"/>
        </w:rPr>
        <w:t xml:space="preserve"> </w:t>
      </w:r>
    </w:p>
    <w:p w14:paraId="4F58B3FF" w14:textId="77777777" w:rsidR="00A01204" w:rsidRPr="0008241C" w:rsidRDefault="00A01204" w:rsidP="00A01204">
      <w:pPr>
        <w:rPr>
          <w:sz w:val="22"/>
          <w:szCs w:val="22"/>
        </w:rPr>
      </w:pPr>
    </w:p>
    <w:p w14:paraId="18FE26C4" w14:textId="77777777" w:rsidR="00A01204" w:rsidRPr="0008241C" w:rsidRDefault="00A01204" w:rsidP="00A01204">
      <w:pPr>
        <w:keepNext/>
        <w:keepLines/>
        <w:tabs>
          <w:tab w:val="clear" w:pos="1247"/>
          <w:tab w:val="left" w:pos="700"/>
        </w:tabs>
        <w:spacing w:before="40"/>
        <w:outlineLvl w:val="1"/>
        <w:rPr>
          <w:b/>
          <w:sz w:val="28"/>
          <w:szCs w:val="26"/>
        </w:rPr>
      </w:pPr>
      <w:bookmarkStart w:id="755" w:name="_Toc504317166"/>
      <w:bookmarkStart w:id="756" w:name="_Toc504317859"/>
      <w:bookmarkStart w:id="757" w:name="_Toc504320394"/>
      <w:bookmarkStart w:id="758" w:name="_Toc504320841"/>
      <w:bookmarkStart w:id="759" w:name="_Toc504321205"/>
      <w:bookmarkStart w:id="760" w:name="_Toc524041356"/>
      <w:r w:rsidRPr="0008241C">
        <w:rPr>
          <w:b/>
          <w:sz w:val="28"/>
          <w:szCs w:val="26"/>
        </w:rPr>
        <w:t>2.6</w:t>
      </w:r>
      <w:r w:rsidRPr="0008241C">
        <w:rPr>
          <w:b/>
          <w:sz w:val="28"/>
          <w:szCs w:val="26"/>
        </w:rPr>
        <w:tab/>
        <w:t>Conclusion</w:t>
      </w:r>
      <w:bookmarkEnd w:id="755"/>
      <w:bookmarkEnd w:id="756"/>
      <w:bookmarkEnd w:id="757"/>
      <w:bookmarkEnd w:id="758"/>
      <w:bookmarkEnd w:id="759"/>
      <w:bookmarkEnd w:id="760"/>
    </w:p>
    <w:p w14:paraId="6921DA9C" w14:textId="77777777" w:rsidR="00A01204" w:rsidRPr="0008241C" w:rsidRDefault="00A01204" w:rsidP="00A01204">
      <w:pPr>
        <w:rPr>
          <w:sz w:val="22"/>
          <w:szCs w:val="22"/>
        </w:rPr>
      </w:pPr>
    </w:p>
    <w:p w14:paraId="52CC6F5B" w14:textId="77777777" w:rsidR="00A01204" w:rsidRPr="0008241C" w:rsidRDefault="00A01204" w:rsidP="00A01204">
      <w:pPr>
        <w:rPr>
          <w:sz w:val="22"/>
          <w:szCs w:val="22"/>
        </w:rPr>
      </w:pPr>
      <w:r w:rsidRPr="0008241C">
        <w:rPr>
          <w:sz w:val="22"/>
          <w:szCs w:val="22"/>
        </w:rPr>
        <w:t>The Asia-Pacific upholds long term distinctive knowledge and cultural values and practices that are derived from nature. These close human- nature relationships can be observed, particularly in areas that have been inhabited by indigenous peoples and local communities, over time. These systems and practices can provide the foundation of biodiversity and ecosystem resource management strategies that support a good quality of life for the regional community.</w:t>
      </w:r>
    </w:p>
    <w:p w14:paraId="07D8EA5A" w14:textId="77777777" w:rsidR="00A01204" w:rsidRPr="0008241C" w:rsidRDefault="00A01204" w:rsidP="00A01204">
      <w:pPr>
        <w:rPr>
          <w:sz w:val="22"/>
          <w:szCs w:val="22"/>
        </w:rPr>
      </w:pPr>
    </w:p>
    <w:p w14:paraId="27A32E94" w14:textId="77777777" w:rsidR="00A01204" w:rsidRPr="0008241C" w:rsidRDefault="00A01204" w:rsidP="00A01204">
      <w:pPr>
        <w:rPr>
          <w:sz w:val="22"/>
          <w:szCs w:val="22"/>
        </w:rPr>
      </w:pPr>
      <w:r w:rsidRPr="0008241C">
        <w:rPr>
          <w:sz w:val="22"/>
          <w:szCs w:val="22"/>
        </w:rPr>
        <w:t xml:space="preserve">This chapter has reflected on the two boxes “Nature’s contributions to people” and “Good quality of life” of the Conceptual Framework adopted by IPBES and the fluxes between these two boxes as relevant in the context of the region. The contributions of nature to the people of the Asia-Pacific have been investigated, including the interrelationships between biodiversity, ecosystem functions, services and societal well-being in changing economic scenarios. Economic and population growth, together with changing values, migration and technological capacity have all influenced human-nature relationships. Consequently, the region has experienced declining trends in the contributions of nature to people. This </w:t>
      </w:r>
      <w:r w:rsidRPr="0008241C">
        <w:rPr>
          <w:rFonts w:eastAsia="MS Mincho"/>
          <w:sz w:val="22"/>
          <w:szCs w:val="22"/>
          <w:lang w:eastAsia="ko-KR"/>
        </w:rPr>
        <w:t xml:space="preserve">is partly due to </w:t>
      </w:r>
      <w:r w:rsidRPr="0008241C">
        <w:rPr>
          <w:sz w:val="22"/>
          <w:szCs w:val="22"/>
        </w:rPr>
        <w:t xml:space="preserve">the unequal distribution and access of some communities to natural resources. The consequence of these increased demands for natural resources, are the environmental threats, including global warming, that </w:t>
      </w:r>
      <w:r w:rsidRPr="0008241C">
        <w:rPr>
          <w:rFonts w:eastAsia="MS Mincho"/>
          <w:sz w:val="22"/>
          <w:szCs w:val="22"/>
          <w:lang w:eastAsia="ko-KR"/>
        </w:rPr>
        <w:t>is</w:t>
      </w:r>
      <w:r w:rsidRPr="0008241C">
        <w:rPr>
          <w:sz w:val="22"/>
          <w:szCs w:val="22"/>
        </w:rPr>
        <w:t xml:space="preserve"> threatening the sustainability of  the marine, coastal and terrestrial ecosystems of the region.</w:t>
      </w:r>
    </w:p>
    <w:p w14:paraId="3A3E99DD" w14:textId="77777777" w:rsidR="00A01204" w:rsidRPr="0008241C" w:rsidRDefault="00A01204" w:rsidP="00A01204">
      <w:pPr>
        <w:rPr>
          <w:sz w:val="22"/>
          <w:szCs w:val="22"/>
        </w:rPr>
      </w:pPr>
    </w:p>
    <w:p w14:paraId="0EA192AC" w14:textId="77777777" w:rsidR="00A01204" w:rsidRPr="0008241C" w:rsidRDefault="00A01204" w:rsidP="00A01204">
      <w:pPr>
        <w:keepNext/>
        <w:tabs>
          <w:tab w:val="clear" w:pos="1247"/>
          <w:tab w:val="left" w:pos="765"/>
        </w:tabs>
        <w:outlineLvl w:val="2"/>
        <w:rPr>
          <w:b/>
          <w:sz w:val="24"/>
          <w:szCs w:val="24"/>
        </w:rPr>
      </w:pPr>
      <w:bookmarkStart w:id="761" w:name="_Toc504317167"/>
      <w:bookmarkStart w:id="762" w:name="_Toc504317860"/>
      <w:bookmarkStart w:id="763" w:name="_Toc504320395"/>
      <w:bookmarkStart w:id="764" w:name="_Toc504320842"/>
      <w:bookmarkStart w:id="765" w:name="_Toc504321206"/>
      <w:bookmarkStart w:id="766" w:name="_Toc524041357"/>
      <w:r w:rsidRPr="0008241C">
        <w:rPr>
          <w:b/>
          <w:sz w:val="24"/>
          <w:szCs w:val="24"/>
        </w:rPr>
        <w:lastRenderedPageBreak/>
        <w:t>2.6.1</w:t>
      </w:r>
      <w:r w:rsidRPr="0008241C">
        <w:rPr>
          <w:b/>
          <w:sz w:val="24"/>
          <w:szCs w:val="24"/>
        </w:rPr>
        <w:tab/>
        <w:t>Key findings: nature’s contributions to people and quality of life</w:t>
      </w:r>
      <w:bookmarkEnd w:id="761"/>
      <w:bookmarkEnd w:id="762"/>
      <w:bookmarkEnd w:id="763"/>
      <w:bookmarkEnd w:id="764"/>
      <w:bookmarkEnd w:id="765"/>
      <w:bookmarkEnd w:id="766"/>
    </w:p>
    <w:p w14:paraId="67848CBA" w14:textId="77777777" w:rsidR="00A01204" w:rsidRPr="0008241C" w:rsidRDefault="00A01204" w:rsidP="00A01204">
      <w:pPr>
        <w:rPr>
          <w:sz w:val="22"/>
          <w:szCs w:val="22"/>
        </w:rPr>
      </w:pPr>
    </w:p>
    <w:p w14:paraId="631796E8" w14:textId="77777777" w:rsidR="00A01204" w:rsidRPr="0008241C" w:rsidRDefault="00A01204" w:rsidP="00A01204">
      <w:pPr>
        <w:rPr>
          <w:sz w:val="22"/>
          <w:szCs w:val="22"/>
        </w:rPr>
      </w:pPr>
      <w:r w:rsidRPr="0008241C">
        <w:rPr>
          <w:sz w:val="22"/>
          <w:szCs w:val="22"/>
        </w:rPr>
        <w:t>People across the Asia-Pacific depend on nature’s contributions to support their livelihoods, including their social and cultural needs.</w:t>
      </w:r>
      <w:r w:rsidRPr="0008241C">
        <w:rPr>
          <w:b/>
          <w:sz w:val="22"/>
          <w:szCs w:val="22"/>
        </w:rPr>
        <w:t xml:space="preserve"> </w:t>
      </w:r>
      <w:r w:rsidRPr="0008241C">
        <w:rPr>
          <w:sz w:val="22"/>
          <w:szCs w:val="22"/>
        </w:rPr>
        <w:t xml:space="preserve"> The material contributions of nature include: food, water, shelter, energy, genetic resources and other materials derived from ecosystems </w:t>
      </w:r>
      <w:r w:rsidRPr="0008241C">
        <w:rPr>
          <w:sz w:val="22"/>
          <w:szCs w:val="22"/>
        </w:rPr>
        <w:fldChar w:fldCharType="begin" w:fldLock="1"/>
      </w:r>
      <w:r w:rsidRPr="0008241C">
        <w:rPr>
          <w:sz w:val="22"/>
          <w:szCs w:val="22"/>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uris":["http://www.mendeley.com/documents/?uuid=d8032646-d1a8-4887-a03a-ac3dbfbd5400"]},{"id":"ITEM-2","itemData":{"ISBN":"9789251088210","abstract":"While the world's forests continue to shrink as populations increase and woodlands are converted to agriculture and other uses, over the past 25 years, the rate of net global deforestation has slowed down by more than 50 per cent, the United Nations Food and Agriculture Organization (FAO) said in a report published today.","author":[{"dropping-particle":"","family":"FAO","given":"","non-dropping-particle":"","parse-names":false,"suffix":""}],"id":"ITEM-2","issued":{"date-parts":[["2015"]]},"number-of-pages":"49","publisher":"Food and Agriculture Organisation of the United Nations","publisher-place":"Rome","title":"Global Forest Resources Assessment 2015: How are the world’s forests changing?","type":"book"},"uris":["http://www.mendeley.com/documents/?uuid=bed95003-792f-48c4-af6f-c8ba6ef4e85a"]},{"id":"ITEM-3","itemData":{"author":[{"dropping-particle":"","family":"Asian Development Bank","given":"","non-dropping-particle":"","parse-names":false,"suffix":""}],"id":"ITEM-3","issued":{"date-parts":[["2013"]]},"publisher-place":"Asian Development Bank, Mandaluyong City, Philippines","title":"Food Security in Asia and the Pacific","type":"report"},"uris":["http://www.mendeley.com/documents/?uuid=f79e84e4-a408-4114-bb8d-621a60d3cc5a"]}],"mendeley":{"formattedCitation":"(Asian Development Bank, 2013b; FAO, 2015a, 2016a)","plainTextFormattedCitation":"(Asian Development Bank, 2013b; FAO, 2015a, 2016a)","previouslyFormattedCitation":"(Asian Development Bank, 2013b; FAO, 2015a, 2016a)"},"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b; FAO, 2015a, 2016a)</w:t>
      </w:r>
      <w:r w:rsidRPr="0008241C">
        <w:rPr>
          <w:sz w:val="22"/>
          <w:szCs w:val="22"/>
        </w:rPr>
        <w:fldChar w:fldCharType="end"/>
      </w:r>
      <w:r w:rsidRPr="0008241C">
        <w:rPr>
          <w:sz w:val="22"/>
          <w:szCs w:val="22"/>
        </w:rPr>
        <w:t xml:space="preserve">(Figures 2.2-21). There is geographic heterogeneity in the use and dependency on nature’s contributions to people which varies between, and within, countries (Figure 2.3). Ecosystems support the livelihoods of people, including providing opportunities for recreation, cultural and spiritual fulfilment </w:t>
      </w:r>
      <w:r w:rsidRPr="0008241C">
        <w:rPr>
          <w:sz w:val="22"/>
          <w:szCs w:val="22"/>
        </w:rPr>
        <w:fldChar w:fldCharType="begin" w:fldLock="1"/>
      </w:r>
      <w:r w:rsidRPr="0008241C">
        <w:rPr>
          <w:sz w:val="22"/>
          <w:szCs w:val="22"/>
        </w:rPr>
        <w:instrText>ADDIN CSL_CITATION {"citationItems":[{"id":"ITEM-1","itemData":{"URL":"http://www.fao.org/faostat/en/#data","author":[{"dropping-particle":"","family":"FAO","given":"","non-dropping-particle":"","parse-names":false,"suffix":""}],"id":"ITEM-1","issued":{"date-parts":[["2016"]]},"title":"FAOSTAT Database","type":"webpage"},"uris":["http://www.mendeley.com/documents/?uuid=ad0a93e3-d1d4-4dd0-8ead-3d48920afacb"]},{"id":"ITEM-2","itemData":{"ISBN":"9789351502593","author":[{"dropping-particle":"","family":"Koo","given":"J-C.","non-dropping-particle":"","parse-names":false,"suffix":""},{"dropping-particle":"","family":"Kweon","given":"D.","non-dropping-particle":"","parse-names":false,"suffix":""},{"dropping-particle":"","family":"Youn","given":"Y-C.","non-dropping-particle":"","parse-names":false,"suffix":""}],"chapter-number":"16","container-title":"Multi-level forest governance in Asia : concepts, challenges and the way forward","editor":[{"dropping-particle":"","family":"Inoue","given":"M.","non-dropping-particle":"","parse-names":false,"suffix":""},{"dropping-particle":"","family":"Shivakoti","given":"Ganesh","non-dropping-particle":"","parse-names":false,"suffix":""}],"id":"ITEM-2","issued":{"date-parts":[["2015"]]},"page":"461","publisher":"SAGE Publications","title":"Conditions for sustainability of traditional village woods (Maeulsoop) in Korea","type":"chapter"},"uris":["http://www.mendeley.com/documents/?uuid=4cbfb5a4-660c-3317-827d-11efb57c6d9a"]},{"id":"ITEM-3","itemData":{"DOI":"10.1371/journal.pbio.1002040","ISBN":"DOI: 10.1371/journal.pbio.1002040","ISSN":"15457885","PMID":"25585296","abstract":"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author":[{"dropping-particle":"","family":"Díaz","given":"Sandra","non-dropping-particle":"","parse-names":false,"suffix":""},{"dropping-particle":"","family":"Demissew","given":"Sebsebe","non-dropping-particle":"","parse-names":false,"suffix":""},{"dropping-particle":"","family":"Joly","given":"Carlos","non-dropping-particle":"","parse-names":false,"suffix":""},{"dropping-particle":"","family":"Lonsdale","given":"W. Mark","non-dropping-particle":"","parse-names":false,"suffix":""},{"dropping-particle":"","family":"Larigauderie","given":"Anne","non-dropping-particle":"","parse-names":false,"suffix":""}],"container-title":"PLoS Biology","id":"ITEM-3","issue":"1","issued":{"date-parts":[["2015"]]},"page":"1-8","title":"A Rosetta Stone for Nature's Benefits to People","type":"article-journal","volume":"13"},"uris":["http://www.mendeley.com/documents/?uuid=685b9334-4e35-40c3-bc88-90f165789f3e"]}],"mendeley":{"formattedCitation":"(Díaz, Demissew, Joly, &lt;i&gt;et al.&lt;/i&gt;, 2015; FAO, 2016b; Koo &lt;i&gt;et al.&lt;/i&gt;, 2015)","plainTextFormattedCitation":"(Díaz, Demissew, Joly, et al., 2015; FAO, 2016b; Koo et al., 2015)","previouslyFormattedCitation":"(Díaz, Demissew, Joly, &lt;i&gt;et al.&lt;/i&gt;, 2015; FAO, 2016b; Ko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Joly, </w:t>
      </w:r>
      <w:r w:rsidRPr="0008241C">
        <w:rPr>
          <w:i/>
          <w:noProof/>
          <w:sz w:val="22"/>
          <w:szCs w:val="22"/>
        </w:rPr>
        <w:t>et al.</w:t>
      </w:r>
      <w:r w:rsidRPr="0008241C">
        <w:rPr>
          <w:noProof/>
          <w:sz w:val="22"/>
          <w:szCs w:val="22"/>
        </w:rPr>
        <w:t xml:space="preserve">, 2015; FAO, 2016b; Ko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The material benefits from nature establish the close link between people, ecosystems and biodiversity. Some rural populations across the region, particularly those living in developing countries, are highly dependent on the use of nature for subsistence income and energy needs e.g. forest enterprises, woodcutting, honey collection, and fuelwood collection (Figures 2.2-21).</w:t>
      </w:r>
    </w:p>
    <w:p w14:paraId="1B052C3C" w14:textId="77777777" w:rsidR="00A01204" w:rsidRPr="0008241C" w:rsidRDefault="00A01204" w:rsidP="00A01204">
      <w:pPr>
        <w:rPr>
          <w:sz w:val="22"/>
          <w:szCs w:val="22"/>
        </w:rPr>
      </w:pPr>
    </w:p>
    <w:p w14:paraId="307EA721" w14:textId="77777777" w:rsidR="00A01204" w:rsidRPr="0008241C" w:rsidRDefault="00A01204" w:rsidP="00A01204">
      <w:pPr>
        <w:rPr>
          <w:sz w:val="22"/>
          <w:szCs w:val="22"/>
        </w:rPr>
      </w:pPr>
      <w:r w:rsidRPr="0008241C">
        <w:rPr>
          <w:sz w:val="22"/>
          <w:szCs w:val="22"/>
        </w:rPr>
        <w:t>The declining status and trends of nature’s provisioning goods and services threaten the sustainable livelihoods of future generations across the Asia-Pacific</w:t>
      </w:r>
      <w:r w:rsidRPr="0008241C">
        <w:rPr>
          <w:b/>
          <w:sz w:val="22"/>
          <w:szCs w:val="22"/>
        </w:rPr>
        <w:t xml:space="preserve">. </w:t>
      </w:r>
      <w:r w:rsidRPr="0008241C">
        <w:rPr>
          <w:sz w:val="22"/>
          <w:szCs w:val="22"/>
        </w:rPr>
        <w:t xml:space="preserve">These trends are driven by factors such as: environmental degradation, migration </w:t>
      </w:r>
      <w:r w:rsidRPr="0008241C">
        <w:rPr>
          <w:sz w:val="22"/>
          <w:szCs w:val="22"/>
        </w:rPr>
        <w:fldChar w:fldCharType="begin" w:fldLock="1"/>
      </w:r>
      <w:r w:rsidRPr="0008241C">
        <w:rPr>
          <w:sz w:val="22"/>
          <w:szCs w:val="22"/>
        </w:rPr>
        <w:instrText>ADDIN CSL_CITATION {"citationItems":[{"id":"ITEM-1","itemData":{"ISBN":"99933-826-9-8","abstract":"Land Degradation and Migration in a Dry land Region in India: Understanding the\r\nDynamics. Working Paper 10. Kathmandu: SANDEE.","author":[{"dropping-particle":"","family":"Shah","given":"Amita","non-dropping-particle":"","parse-names":false,"suffix":""}],"id":"ITEM-1","issued":{"date-parts":[["2005"]]},"number":"SANDEE Working Paper No. 10-05","number-of-pages":"37","publisher-place":"Kathmandu, Nepal","title":"Land Degradation and Migration in a Dry Land Region in India","type":"report"},"uris":["http://www.mendeley.com/documents/?uuid=33284b9e-0c64-3e5b-a4cf-ff1b0f47cd6b"]},{"id":"ITEM-2","itemData":{"author":[{"dropping-particle":"","family":"United Nations","given":"","non-dropping-particle":"","parse-names":false,"suffix":""}],"id":"ITEM-2","issued":{"date-parts":[["2016"]]},"title":"GEO-6 Regional Assessment for Asia and the Pacific","type":"report"},"uris":["http://www.mendeley.com/documents/?uuid=c1706975-c3d4-4e58-9033-d5342a1fda18"]},{"id":"ITEM-3","itemData":{"ISBN":"9789211206876","URL":"http://www.unescap.org/resources/statistical-yearbook-asia-and-pacific-2014","accessed":{"date-parts":[["2015","9","15"]]},"author":[{"dropping-particle":"","family":"UNESCAP","given":"","non-dropping-particle":"","parse-names":false,"suffix":""}],"id":"ITEM-3","issued":{"date-parts":[["2014"]]},"title":"Statistical Yearbook for Asia and the Pacific 2014","type":"webpage"},"uris":["http://www.mendeley.com/documents/?uuid=1e617f24-5e33-4d9e-a9a4-879606c24fc8"]}],"mendeley":{"formattedCitation":"(Shah, 2005; UNESCAP, 2014; United Nations, 2016a)","plainTextFormattedCitation":"(Shah, 2005; UNESCAP, 2014; United Nations, 2016a)","previouslyFormattedCitation":"(Shah, 2005; UNESCAP, 2014; United Nations, 2016a)"},"properties":{"noteIndex":0},"schema":"https://github.com/citation-style-language/schema/raw/master/csl-citation.json"}</w:instrText>
      </w:r>
      <w:r w:rsidRPr="0008241C">
        <w:rPr>
          <w:sz w:val="22"/>
          <w:szCs w:val="22"/>
        </w:rPr>
        <w:fldChar w:fldCharType="separate"/>
      </w:r>
      <w:r w:rsidRPr="0008241C">
        <w:rPr>
          <w:noProof/>
          <w:sz w:val="22"/>
          <w:szCs w:val="22"/>
        </w:rPr>
        <w:t>(Shah, 2005; UNESCAP, 2014; United Nations, 2016a)</w:t>
      </w:r>
      <w:r w:rsidRPr="0008241C">
        <w:rPr>
          <w:sz w:val="22"/>
          <w:szCs w:val="22"/>
        </w:rPr>
        <w:fldChar w:fldCharType="end"/>
      </w:r>
      <w:r w:rsidRPr="0008241C">
        <w:rPr>
          <w:sz w:val="22"/>
          <w:szCs w:val="22"/>
        </w:rPr>
        <w:t xml:space="preserve">, changing values, inadequate laws, policy and governance </w:t>
      </w:r>
      <w:r w:rsidRPr="0008241C">
        <w:rPr>
          <w:sz w:val="22"/>
          <w:szCs w:val="22"/>
        </w:rPr>
        <w:fldChar w:fldCharType="begin" w:fldLock="1"/>
      </w:r>
      <w:r w:rsidRPr="0008241C">
        <w:rPr>
          <w:sz w:val="22"/>
          <w:szCs w:val="22"/>
        </w:rPr>
        <w:instrText>ADDIN CSL_CITATION {"citationItems":[{"id":"ITEM-1","itemData":{"editor":[{"dropping-particle":"","family":"Greiber","given":"Thomas","non-dropping-particle":"","parse-names":false,"suffix":""},{"dropping-particle":"","family":"Schiele","given":"Simone","non-dropping-particle":"","parse-names":false,"suffix":""}],"id":"ITEM-1","issued":{"date-parts":[["2011"]]},"number-of-pages":"xii+140","publisher":"IUCN","publisher-place":"Gland, Switzerland","title":"Governance of Ecosystem Services","type":"report"},"uris":["http://www.mendeley.com/documents/?uuid=21802ad0-995d-3a09-9609-7b2ccafe8165"]}],"mendeley":{"formattedCitation":"(Greiber &amp; Schiele, 2011)","plainTextFormattedCitation":"(Greiber &amp; Schiele, 2011)","previouslyFormattedCitation":"(Greiber &amp; Schiele, 2011)"},"properties":{"noteIndex":0},"schema":"https://github.com/citation-style-language/schema/raw/master/csl-citation.json"}</w:instrText>
      </w:r>
      <w:r w:rsidRPr="0008241C">
        <w:rPr>
          <w:sz w:val="22"/>
          <w:szCs w:val="22"/>
        </w:rPr>
        <w:fldChar w:fldCharType="separate"/>
      </w:r>
      <w:r w:rsidRPr="0008241C">
        <w:rPr>
          <w:noProof/>
          <w:sz w:val="22"/>
          <w:szCs w:val="22"/>
        </w:rPr>
        <w:t>(Greiber &amp; Schiele, 2011)</w:t>
      </w:r>
      <w:r w:rsidRPr="0008241C">
        <w:rPr>
          <w:sz w:val="22"/>
          <w:szCs w:val="22"/>
        </w:rPr>
        <w:fldChar w:fldCharType="end"/>
      </w:r>
      <w:r w:rsidRPr="0008241C">
        <w:rPr>
          <w:sz w:val="22"/>
          <w:szCs w:val="22"/>
        </w:rPr>
        <w:t xml:space="preserve">, conflicts, rapid population growth </w:t>
      </w:r>
      <w:r w:rsidRPr="0008241C">
        <w:rPr>
          <w:sz w:val="22"/>
          <w:szCs w:val="22"/>
        </w:rPr>
        <w:fldChar w:fldCharType="begin" w:fldLock="1"/>
      </w:r>
      <w:r w:rsidRPr="0008241C">
        <w:rPr>
          <w:sz w:val="22"/>
          <w:szCs w:val="22"/>
        </w:rPr>
        <w:instrText>ADDIN CSL_CITATION {"citationItems":[{"id":"ITEM-1","itemData":{"ISBN":"9788578110796","ISSN":"1098-6596","author":[{"dropping-particle":"","family":"United Nations","given":"","non-dropping-particle":"","parse-names":false,"suffix":""}],"collection-title":"Working Paper No. ESA/P/WP.241","id":"ITEM-1","issued":{"date-parts":[["2015"]]},"number-of-pages":"66","title":"World Population Prospects The 2015 Revision, Key Findings and Advance Tables","type":"report"},"uris":["http://www.mendeley.com/documents/?uuid=ed3cba7d-970d-4f45-a4f6-e91bbc5cbc07"]}],"mendeley":{"formattedCitation":"(United Nations, 2015c)","plainTextFormattedCitation":"(United Nations, 2015c)","previouslyFormattedCitation":"(United Nations, 2015c)"},"properties":{"noteIndex":0},"schema":"https://github.com/citation-style-language/schema/raw/master/csl-citation.json"}</w:instrText>
      </w:r>
      <w:r w:rsidRPr="0008241C">
        <w:rPr>
          <w:sz w:val="22"/>
          <w:szCs w:val="22"/>
        </w:rPr>
        <w:fldChar w:fldCharType="separate"/>
      </w:r>
      <w:r w:rsidRPr="0008241C">
        <w:rPr>
          <w:noProof/>
          <w:sz w:val="22"/>
          <w:szCs w:val="22"/>
        </w:rPr>
        <w:t>(United Nations, 2015c)</w:t>
      </w:r>
      <w:r w:rsidRPr="0008241C">
        <w:rPr>
          <w:sz w:val="22"/>
          <w:szCs w:val="22"/>
        </w:rPr>
        <w:fldChar w:fldCharType="end"/>
      </w:r>
      <w:r w:rsidRPr="0008241C">
        <w:rPr>
          <w:sz w:val="22"/>
          <w:szCs w:val="22"/>
        </w:rPr>
        <w:t xml:space="preserve">, urbanization </w:t>
      </w:r>
      <w:r w:rsidRPr="0008241C">
        <w:rPr>
          <w:sz w:val="22"/>
          <w:szCs w:val="22"/>
        </w:rPr>
        <w:fldChar w:fldCharType="begin" w:fldLock="1"/>
      </w:r>
      <w:r w:rsidRPr="0008241C">
        <w:rPr>
          <w:sz w:val="22"/>
          <w:szCs w:val="22"/>
        </w:rPr>
        <w:instrText>ADDIN CSL_CITATION {"citationItems":[{"id":"ITEM-1","itemData":{"author":[{"dropping-particle":"","family":"World Bank","given":"","non-dropping-particle":"","parse-names":false,"suffix":""}],"id":"ITEM-1","issued":{"date-parts":[["2015"]]},"title":"East Asia’s Changing Urban Landscape: Measuring a Decade of Spatial Growth","type":"report"},"uris":["http://www.mendeley.com/documents/?uuid=b0068f02-08ed-3926-822a-6b167e504aac"]},{"id":"ITEM-2","itemData":{"author":[{"dropping-particle":"","family":"UN-Habitat","given":"","non-dropping-particle":"","parse-names":false,"suffix":""},{"dropping-particle":"","family":"UNESCAP","given":"","non-dropping-particle":"","parse-names":false,"suffix":""}],"id":"ITEM-2","issued":{"date-parts":[["2015"]]},"title":"The State of Asian and Pacific Cities 2015, Urban transformations Shifting from quantity to quality","type":"report"},"uris":["http://www.mendeley.com/documents/?uuid=85a7056c-ef0a-33e4-9fde-2ee96802ef84"]}],"mendeley":{"formattedCitation":"(UN-Habitat &amp; UNESCAP, 2015; World Bank, 2015)","plainTextFormattedCitation":"(UN-Habitat &amp; UNESCAP, 2015; World Bank, 2015)","previouslyFormattedCitation":"(UN-Habitat &amp; UNESCAP, 2015; World Bank, 2015)"},"properties":{"noteIndex":0},"schema":"https://github.com/citation-style-language/schema/raw/master/csl-citation.json"}</w:instrText>
      </w:r>
      <w:r w:rsidRPr="0008241C">
        <w:rPr>
          <w:sz w:val="22"/>
          <w:szCs w:val="22"/>
        </w:rPr>
        <w:fldChar w:fldCharType="separate"/>
      </w:r>
      <w:r w:rsidRPr="0008241C">
        <w:rPr>
          <w:noProof/>
          <w:sz w:val="22"/>
          <w:szCs w:val="22"/>
        </w:rPr>
        <w:t>(UN-Habitat &amp; UNESCAP, 2015; World Bank, 2015)</w:t>
      </w:r>
      <w:r w:rsidRPr="0008241C">
        <w:rPr>
          <w:sz w:val="22"/>
          <w:szCs w:val="22"/>
        </w:rPr>
        <w:fldChar w:fldCharType="end"/>
      </w:r>
      <w:r w:rsidRPr="0008241C">
        <w:rPr>
          <w:i/>
          <w:sz w:val="22"/>
          <w:szCs w:val="22"/>
        </w:rPr>
        <w:t xml:space="preserve">, </w:t>
      </w:r>
      <w:r w:rsidRPr="0008241C">
        <w:rPr>
          <w:sz w:val="22"/>
          <w:szCs w:val="22"/>
        </w:rPr>
        <w:t xml:space="preserve">pollution </w:t>
      </w:r>
      <w:r w:rsidRPr="0008241C">
        <w:rPr>
          <w:sz w:val="22"/>
          <w:szCs w:val="22"/>
        </w:rPr>
        <w:fldChar w:fldCharType="begin" w:fldLock="1"/>
      </w:r>
      <w:r w:rsidRPr="0008241C">
        <w:rPr>
          <w:sz w:val="22"/>
          <w:szCs w:val="22"/>
        </w:rPr>
        <w:instrText>ADDIN CSL_CITATION {"citationItems":[{"id":"ITEM-1","itemData":{"DOI":"978-92-1-101320-7","ISBN":"978-92-1-101320-7","ISSN":"12258873","abstract":"2015 report of the MDGs","author":[{"dropping-particle":"","family":"United Nations","given":"","non-dropping-particle":"","parse-names":false,"suffix":""}],"id":"ITEM-1","issued":{"date-parts":[["2015"]]},"number-of-pages":"75","publisher-place":"New York","title":"The Millennium Development Goals Report","type":"report"},"uris":["http://www.mendeley.com/documents/?uuid=b7911987-4826-4df5-aefb-a4e2c7a31e55"]},{"id":"ITEM-2","itemData":{"author":[{"dropping-particle":"","family":"United Nations","given":"","non-dropping-particle":"","parse-names":false,"suffix":""}],"id":"ITEM-2","issued":{"date-parts":[["2016"]]},"title":"GEO-6 Regional Assessment for Asia and the Pacific","type":"report"},"uris":["http://www.mendeley.com/documents/?uuid=c1706975-c3d4-4e58-9033-d5342a1fda18"]}],"mendeley":{"formattedCitation":"(United Nations, 2015b, 2016a)","plainTextFormattedCitation":"(United Nations, 2015b, 2016a)","previouslyFormattedCitation":"(United Nations, 2015b,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5b, 2016a)</w:t>
      </w:r>
      <w:r w:rsidRPr="0008241C">
        <w:rPr>
          <w:sz w:val="22"/>
          <w:szCs w:val="22"/>
        </w:rPr>
        <w:fldChar w:fldCharType="end"/>
      </w:r>
      <w:r w:rsidRPr="0008241C">
        <w:rPr>
          <w:sz w:val="22"/>
          <w:szCs w:val="22"/>
        </w:rPr>
        <w:t xml:space="preserve"> and the impacts of climate change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uris":["http://www.mendeley.com/documents/?uuid=db973de0-9a84-45dc-b1b7-71e6df8a901a"]}],"mendeley":{"formattedCitation":"(IPCC, 2014)","plainTextFormattedCitation":"(IPCC, 2014)","previouslyFormattedCitation":"(IPCC, 2014)"},"properties":{"noteIndex":0},"schema":"https://github.com/citation-style-language/schema/raw/master/csl-citation.json"}</w:instrText>
      </w:r>
      <w:r w:rsidRPr="0008241C">
        <w:rPr>
          <w:sz w:val="22"/>
          <w:szCs w:val="22"/>
        </w:rPr>
        <w:fldChar w:fldCharType="separate"/>
      </w:r>
      <w:r w:rsidRPr="0008241C">
        <w:rPr>
          <w:noProof/>
          <w:sz w:val="22"/>
          <w:szCs w:val="22"/>
        </w:rPr>
        <w:t>(IPCC, 2014)</w:t>
      </w:r>
      <w:r w:rsidRPr="0008241C">
        <w:rPr>
          <w:sz w:val="22"/>
          <w:szCs w:val="22"/>
        </w:rPr>
        <w:fldChar w:fldCharType="end"/>
      </w:r>
      <w:r w:rsidRPr="0008241C">
        <w:rPr>
          <w:sz w:val="22"/>
          <w:szCs w:val="22"/>
        </w:rPr>
        <w:t xml:space="preserve">. Significant and persistent barriers exist in terms of protecting nature to sustain future generations. Simultaneously, there is an increasing trend to address these issues through: legal, policy and management responses surrounding intra and inter-generational equity and justice, all of which aim to secure and protect the environmental rights of future generations </w:t>
      </w:r>
      <w:r w:rsidRPr="0008241C">
        <w:rPr>
          <w:sz w:val="22"/>
          <w:szCs w:val="22"/>
        </w:rPr>
        <w:fldChar w:fldCharType="begin" w:fldLock="1"/>
      </w:r>
      <w:r w:rsidRPr="0008241C">
        <w:rPr>
          <w:sz w:val="22"/>
          <w:szCs w:val="22"/>
        </w:rPr>
        <w:instrText>ADDIN CSL_CITATION {"citationItems":[{"id":"ITEM-1","itemData":{"author":[{"dropping-particle":"","family":"WRI","given":"","non-dropping-particle":"","parse-names":false,"suffix":""}],"id":"ITEM-1","issued":{"date-parts":[["2015"]]},"title":"CAIT Climate Data Explorer: Overview.","type":"report"},"uris":["http://www.mendeley.com/documents/?uuid=c6f489e9-ccaf-3e2e-b09e-03ae910c14c6"]},{"id":"ITEM-2","itemData":{"URL":"http://www.epi.yale.edu","accessed":{"date-parts":[["2015","9","16"]]},"author":[{"dropping-particle":"","family":"Hsu","given":"A.","non-dropping-particle":"","parse-names":false,"suffix":""},{"dropping-particle":"","family":"Emerson","given":"J.","non-dropping-particle":"","parse-names":false,"suffix":""},{"dropping-particle":"","family":"Levy","given":"M.","non-dropping-particle":"","parse-names":false,"suffix":""},{"dropping-particle":"","family":"Sherbinin","given":"A.","non-dropping-particle":"de","parse-names":false,"suffix":""},{"dropping-particle":"","family":"Johnson","given":"L.","non-dropping-particle":"","parse-names":false,"suffix":""},{"dropping-particle":"","family":"Malik","given":"O.","non-dropping-particle":"","parse-names":false,"suffix":""},{"dropping-particle":"","family":"Schwartz","given":"J.","non-dropping-particle":"","parse-names":false,"suffix":""},{"dropping-particle":"","family":"Jaiteh","given":"M.","non-dropping-particle":"","parse-names":false,"suffix":""}],"id":"ITEM-2","issued":{"date-parts":[["2014"]]},"title":"The 2014 environmental performance index","type":"webpage"},"uris":["http://www.mendeley.com/documents/?uuid=38c0a9e0-f9ad-3362-acab-144772abf24e"]},{"id":"ITEM-3","itemData":{"URL":"https://www.adb.org/news/new-eia-requirements-help-safeguard-myanmars-environment","accessed":{"date-parts":[["2018","1","16"]]},"author":[{"dropping-particle":"","family":"Larkin","given":"John Gerard","non-dropping-particle":"","parse-names":false,"suffix":""}],"container-title":"News from Country Offices","id":"ITEM-3","issued":{"date-parts":[["2016"]]},"publisher":"Asian Development Bank","title":"New EIA Requirements to Help Safeguard Myanmar's Environment","type":"webpage"},"uris":["http://www.mendeley.com/documents/?uuid=abf5fc7e-af38-3558-a69f-9f22f79c551b"]}],"mendeley":{"formattedCitation":"(Hsu &lt;i&gt;et al.&lt;/i&gt;, 2014; Larkin, 2016; WRI, 2015)","plainTextFormattedCitation":"(Hsu et al., 2014; Larkin, 2016; WRI, 2015)","previouslyFormattedCitation":"(Hsu &lt;i&gt;et al.&lt;/i&gt;, 2014; Larkin, 2016; WRI,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su </w:t>
      </w:r>
      <w:r w:rsidRPr="0008241C">
        <w:rPr>
          <w:i/>
          <w:noProof/>
          <w:sz w:val="22"/>
          <w:szCs w:val="22"/>
        </w:rPr>
        <w:t>et al.</w:t>
      </w:r>
      <w:r w:rsidRPr="0008241C">
        <w:rPr>
          <w:noProof/>
          <w:sz w:val="22"/>
          <w:szCs w:val="22"/>
        </w:rPr>
        <w:t>, 2014; Larkin, 2016; WRI, 2015)</w:t>
      </w:r>
      <w:r w:rsidRPr="0008241C">
        <w:rPr>
          <w:sz w:val="22"/>
          <w:szCs w:val="22"/>
        </w:rPr>
        <w:fldChar w:fldCharType="end"/>
      </w:r>
      <w:r w:rsidRPr="0008241C">
        <w:rPr>
          <w:sz w:val="22"/>
          <w:szCs w:val="22"/>
        </w:rPr>
        <w:t xml:space="preserve">. </w:t>
      </w:r>
    </w:p>
    <w:p w14:paraId="05DE72B6" w14:textId="77777777" w:rsidR="00A01204" w:rsidRPr="0008241C" w:rsidRDefault="00A01204" w:rsidP="00A01204">
      <w:pPr>
        <w:rPr>
          <w:sz w:val="22"/>
          <w:szCs w:val="22"/>
        </w:rPr>
      </w:pPr>
    </w:p>
    <w:p w14:paraId="41E35BCD" w14:textId="77777777" w:rsidR="00A01204" w:rsidRPr="0008241C" w:rsidRDefault="00A01204" w:rsidP="00A01204">
      <w:pPr>
        <w:rPr>
          <w:sz w:val="22"/>
          <w:szCs w:val="22"/>
        </w:rPr>
      </w:pPr>
      <w:r w:rsidRPr="0008241C">
        <w:rPr>
          <w:sz w:val="22"/>
          <w:szCs w:val="22"/>
        </w:rPr>
        <w:t xml:space="preserve">Subregional institutional initiatives have resulted in opportunities for managing transboundary ecosystems and sustaining, or improving, the flow of ecosystem services. Some of these initiatives include: reducing climate change induced vulnerabilities, improving adaptation capacities, and promoting green growth and inclusive development </w:t>
      </w:r>
      <w:r w:rsidRPr="0008241C">
        <w:rPr>
          <w:sz w:val="22"/>
          <w:szCs w:val="22"/>
        </w:rPr>
        <w:fldChar w:fldCharType="begin" w:fldLock="1"/>
      </w:r>
      <w:r w:rsidRPr="0008241C">
        <w:rPr>
          <w:sz w:val="22"/>
          <w:szCs w:val="22"/>
        </w:rPr>
        <w:instrText>ADDIN CSL_CITATION {"citationItems":[{"id":"ITEM-1","itemData":{"DOI":"10.1505/ifor.6.2.136.38397","ISBN":"1465-5489","ISSN":"1465-5489","abstract":"This paper reviews the evolution of forest policies and forestry institutions in Nepal and tracks the accompanying trends of change in the country's forest cover over the last century. Our objective is to provide an essential foundation to the policy reform process that is underway in Nepal and many other Asian countries. The review shows that before 1957 the Nepalese government's focus was on conversion of forestlands to farmlands, and extraction of timber for export. After the nationalisation of the forests in 1957 until 1976, policy-making efforts were oriented towards national control of forests through stringent laws and expansion of the forest bureaucracy. This approach failed as evidenced by widespread deforestation and forest degradation across the country during the 1960s through 1980s. Early efforts of the government and donor agencies to rectify the problem through reforestation and afforestation also largely failed, but these efforts paved the way for subsequent initiation of the participatory approach to forest management in the late 1970s. Since then, community-based forest management evolved continuously under the aegis of supportive forest policies and legislations. The present community forestry program has met with notable successes in some areas. However, the program has been confronted with some contentious issues in recent years including a policy debate over the suitability of forests in the southern lowlands (the terai) for community management and sharing of income obtained from community forests. These and some other issues surrounding the community forestry program are discussed and their implications for designing or improving future forest governance have been identified.","author":[{"dropping-particle":"","family":"Gautam","given":"Ambika P.","non-dropping-particle":"","parse-names":false,"suffix":""},{"dropping-particle":"","family":"Shivakoti","given":"Ganesh P.","non-dropping-particle":"","parse-names":false,"suffix":""},{"dropping-particle":"","family":"Webb","given":"Edward L.","non-dropping-particle":"","parse-names":false,"suffix":""}],"container-title":"International Forestry Review","id":"ITEM-1","issue":"2","issued":{"date-parts":[["2004"]]},"page":"136-148","title":"A review of forest policies, institutions, and changes in the resource condition in Nepal","type":"article-journal","volume":"6"},"uris":["http://www.mendeley.com/documents/?uuid=ae90d15d-befc-452f-b63d-c61bb2a28475"]},{"id":"ITEM-2","itemData":{"ISBN":"9781559634762","abstract":"\"Nature's Services brings together world-renowned scientists from a variety of disciplines to examine the character and value of ecosystem services, the damage that has been done to them, and the consequent implications for human society. Contributors present a detailed synthesis of our current understanding of a suite of ecosystem services and a preliminary assessment of their economic value.\"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Book Jacket. Perspectives on nature's services / John Peterson Myers, Joshua S. Reichert -- Introduction: What are ecosystem services? / Gretchen C. Daily -- Ecosystem services: a fragmentary history / Harold A. Mooney and Paul R. Ehrlich -- Valuing ecosystem services: philosophical bases and empirical methods / Lawrence H. Goulder and Donald Kennedy -- Valuing ecosystem services with efficiency, fairness, and sustainability as goals / Robert Costanza and Carl Folke -- The interaction of climate and life / Susan E. Alexander, Stephen H. Schneider, and Kalen Lagerquist -- Biodiversity and ecosystem functioning / David Tilman -- Ecosystem services supplied by soil / Gretchen C. Daily, Pamela A. Matson, and Peter M. Vitousek -- Services provided by pollinators / Gary Paul Nabhan and Stephen L. Buchmann -- Natural pest control services and agriculture / Rosamond L. Naylor and Paul R. Ehrlich -- Marine ecosystem services / Charles H. Peterson and Jane Lubchenco -- Freshwater ecosystem services / Sandra Postel and Stephen Carpenter -- The world's forests and their ecosystem services / Norman Myers -- Ecosystem services in grasslands / Osvaldo E. Sala and Jose M. Paruelo -- Biodiversity's genetic library / Norman Myers -- Impacts of marine resource extraction on ecosystem services and sustainability / Les Kaufman and Paul Dayton -- Ecosystem services in subsistence economies and conservation of biodiversity / Kamaljit S. Bawa and Madhav Gadgil -- Ecosystem services in a modern economy: Gunnison County, Colorado / Andrew Wilcox and John Harte -- Water quality improvement by wetlands / Katherine C. Ewel -- Services supplied by…","author":[{"dropping-particle":"","family":"Daily","given":"Gretchen C.","non-dropping-particle":"","parse-names":false,"suffix":""}],"container-title":"Nature's services : societal dependence on natural ecosystems","editor":[{"dropping-particle":"","family":"Daily","given":"Gretchen C.","non-dropping-particle":"","parse-names":false,"suffix":""}],"id":"ITEM-2","issued":{"date-parts":[["1997"]]},"page":"1-10","publisher":"Island Press","publisher-place":"Washington, D.C","title":"Introduction: What are ecosystem services?","type":"chapter"},"uris":["http://www.mendeley.com/documents/?uuid=8e4abab4-0f39-38db-86a6-543e8bde9ecd"]},{"id":"ITEM-3","itemData":{"ISBN":"9781559634762","abstract":"\"Nature's Services brings together world-renowned scientists from a variety of disciplines to examine the character and value of ecosystem services, the damage that has been done to them, and the consequent implications for human society. Contributors present a detailed synthesis of our current understanding of a suite of ecosystem services and a preliminary assessment of their economic value.\"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Book Jacket. Perspectives on nature's services / John Peterson Myers, Joshua S. Reichert -- Introduction: What are ecosystem services? / Gretchen C. Daily -- Ecosystem services: a fragmentary history / Harold A. Mooney and Paul R. Ehrlich -- Valuing ecosystem services: philosophical bases and empirical methods / Lawrence H. Goulder and Donald Kennedy -- Valuing ecosystem services with efficiency, fairness, and sustainability as goals / Robert Costanza and Carl Folke -- The interaction of climate and life / Susan E. Alexander, Stephen H. Schneider, and Kalen Lagerquist -- Biodiversity and ecosystem functioning / David Tilman -- Ecosystem services supplied by soil / Gretchen C. Daily, Pamela A. Matson, and Peter M. Vitousek -- Services provided by pollinators / Gary Paul Nabhan and Stephen L. Buchmann -- Natural pest control services and agriculture / Rosamond L. Naylor and Paul R. Ehrlich -- Marine ecosystem services / Charles H. Peterson and Jane Lubchenco -- Freshwater ecosystem services / Sandra Postel and Stephen Carpenter -- The world's forests and their ecosystem services / Norman Myers -- Ecosystem services in grasslands / Osvaldo E. Sala and Jose M. Paruelo -- Biodiversity's genetic library / Norman Myers -- Impacts of marine resource extraction on ecosystem services and sustainability / Les Kaufman and Paul Dayton -- Ecosystem services in subsistence economies and conservation of biodiversity / Kamaljit S. Bawa and Madhav Gadgil -- Ecosystem services in a modern economy: Gunnison County, Colorado / Andrew Wilcox and John Harte -- Water quality improvement by wetlands / Katherine C. Ewel -- Services supplied by…","author":[{"dropping-particle":"","family":"Daily","given":"Gretchen C.","non-dropping-particle":"","parse-names":false,"suffix":""}],"container-title":"Nature's services : societal dependence on natural ecosystems","editor":[{"dropping-particle":"","family":"Daily","given":"Gretchen C.","non-dropping-particle":"","parse-names":false,"suffix":""}],"id":"ITEM-3","issued":{"date-parts":[["1997"]]},"page":"365-374","publisher":"Island Press","publisher-place":"Washington, D.C","title":"Valuing and safeguarding Earth’s life support systems","type":"chapter"},"uris":["http://www.mendeley.com/documents/?uuid=16a9d726-c371-3925-a763-79b53f7dec24"]},{"id":"ITEM-4","itemData":{"ISBN":"9780816528776","abstract":"Transboundary conservation in the borderlands : what drives environmental change? / Robert G. Varady and Evan R. Ward -- Nature's fair share : finding and allocating water for the Colorado River Delta / Francisco Zamora-Arroyo and Karl W. Flessa -- Restoring a dessert lifeline : the big bend reach of the Rio Grande / Mark Briggs [and others] -- A convergence of borders : indigenous peoples and environmental conservation at the U.S.-Mexico border / Rachel Rose Starks and Adrian Quijada-Mascareñas -- The wisdom of the Sierra Madre : Aldo Leopold, the Apaches, and the land ethic / Richard L. Knight -- Connecting wildlife habitats across the U.S.-Mexico border / Melanie Culver [and others] -- Open skies over a closing border : U.S.-Mexico efforts to protect migratory birds / Charles C. Chester and Emily D. McGovern -- Mexican wolf recovery : insights from transboundary stakeholders / José F. Bernal Stoopen, Jane M. Packard, and Richard Reading -- Finding mutual interest in shared ecosystem services : new approaches to transboundary conservation / Laura López-Hoffman, Robert G. Barady, and Patricia Balvanera -- Just add water? Transboundary Colorado River flow and ecosystem services in the Upper Gulf of California / Luis E. Calderon-Aguilera and Karl W. Flessa -- Sustaining transboundary ecosystem service provided by bats / Rodrigo A. Medellín -- Grasslands in the borderlands : understanding coupled natural-human systems and transboundary conservation / Gerardo Ceballos [and others] -- A regional and continental perspectinve : how an changing climate will affect U.S.-Mexico transboundary conservation / Matt Skroch -- Cooperative conservation, unilateral security : the story of two sister parks on the U.S.-Mexico border / Jessica Piekielek -- Assessing border-related human impacts at organ pipe cactus national monument / Christopher Sharp and Randy Gimblett -- A fense runs through it : conservation implications of recent U.S. border security legislation / Brian P. Segee and Ana Córdova -- The comission for environmental cooperation and transboundary conservation across the U.S.-Mexico border / Stephen P. Mumme [and others] -- Transboundary conservation between the United States and Mexico : new institutions or a new collaboration? / Ana Córdova and Carlose A. de la Parra -- Conclusion : guiding principles for successful transboundary conservation.","author":[{"dropping-particle":"","family":"López-Hoffman","given":"L.","non-dropping-particle":"","parse-names":false,"suffix":""},{"dropping-particle":"","family":"Varady","given":"R.","non-dropping-particle":"","parse-names":false,"suffix":""},{"dropping-particle":"","family":"Balvanera","given":"P.","non-dropping-particle":"","parse-names":false,"suffix":""}],"container-title":"Conservation of shared environments : learning from the United States and Mexico","editor":[{"dropping-particle":"","family":"López-Hoffman","given":"L.","non-dropping-particle":"","parse-names":false,"suffix":""},{"dropping-particle":"","family":"McGovern","given":"E.","non-dropping-particle":"","parse-names":false,"suffix":""},{"dropping-particle":"","family":"Varady","given":"R.","non-dropping-particle":"","parse-names":false,"suffix":""},{"dropping-particle":"","family":"Flessa","given":"K.","non-dropping-particle":"","parse-names":false,"suffix":""}],"id":"ITEM-4","issued":{"date-parts":[["2009"]]},"page":"137–153","publisher":"University of Arizona Press","publisher-place":"Tucson","title":"Finding mutual interest in shared ecosystem services: new approaches to transboundary conservation","type":"chapter"},"uris":["http://www.mendeley.com/documents/?uuid=0554c41e-3888-304e-abb4-6248ed096765"]},{"id":"ITEM-5","itemData":{"author":[{"dropping-particle":"","family":"Millennium Ecosystem Assessment","given":"","non-dropping-particle":"","parse-names":false,"suffix":""}],"id":"ITEM-5","issued":{"date-parts":[["2005"]]},"publisher":"Island Press","publisher-place":"Washington","title":"Millennium Ecosystem Assessment Synthesis Report","type":"book"},"uris":["http://www.mendeley.com/documents/?uuid=4c1455c0-eae4-41e2-9f18-a57c089f8bae"]}],"mendeley":{"formattedCitation":"(G. C. Daily, 1997a, 1997b; Gautam &lt;i&gt;et al.&lt;/i&gt;, 2004; López-Hoffman &lt;i&gt;et al.&lt;/i&gt;, 2009; Millennium Ecosystem Assessment, 2005)","plainTextFormattedCitation":"(G. C. Daily, 1997a, 1997b; Gautam et al., 2004; López-Hoffman et al., 2009; Millennium Ecosystem Assessment, 2005)","previouslyFormattedCitation":"(G. C. Daily, 1997a, 1997b; Gautam &lt;i&gt;et al.&lt;/i&gt;, 2004; López-Hoffman &lt;i&gt;et al.&lt;/i&gt;, 2009; 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G. C. Daily, 1997a, 1997b; Gautam </w:t>
      </w:r>
      <w:r w:rsidRPr="0008241C">
        <w:rPr>
          <w:i/>
          <w:noProof/>
          <w:sz w:val="22"/>
          <w:szCs w:val="22"/>
        </w:rPr>
        <w:t>et al.</w:t>
      </w:r>
      <w:r w:rsidRPr="0008241C">
        <w:rPr>
          <w:noProof/>
          <w:sz w:val="22"/>
          <w:szCs w:val="22"/>
        </w:rPr>
        <w:t xml:space="preserve">, 2004; López-Hoffman </w:t>
      </w:r>
      <w:r w:rsidRPr="0008241C">
        <w:rPr>
          <w:i/>
          <w:noProof/>
          <w:sz w:val="22"/>
          <w:szCs w:val="22"/>
        </w:rPr>
        <w:t>et al.</w:t>
      </w:r>
      <w:r w:rsidRPr="0008241C">
        <w:rPr>
          <w:noProof/>
          <w:sz w:val="22"/>
          <w:szCs w:val="22"/>
        </w:rPr>
        <w:t>, 2009; Millennium Ecosystem Assessment, 2005)</w:t>
      </w:r>
      <w:r w:rsidRPr="0008241C">
        <w:rPr>
          <w:sz w:val="22"/>
          <w:szCs w:val="22"/>
        </w:rPr>
        <w:fldChar w:fldCharType="end"/>
      </w:r>
      <w:r w:rsidRPr="0008241C">
        <w:rPr>
          <w:i/>
          <w:sz w:val="22"/>
          <w:szCs w:val="22"/>
        </w:rPr>
        <w:t>.</w:t>
      </w:r>
      <w:r w:rsidRPr="0008241C">
        <w:rPr>
          <w:sz w:val="22"/>
          <w:szCs w:val="22"/>
        </w:rPr>
        <w:t xml:space="preserve"> Persistent regional transboundary issues require urgent solutions, such as haze pollution, largely attributable to forest fires that are having detrimental effects on human health </w:t>
      </w:r>
      <w:r w:rsidRPr="0008241C">
        <w:rPr>
          <w:sz w:val="22"/>
          <w:szCs w:val="22"/>
        </w:rPr>
        <w:fldChar w:fldCharType="begin" w:fldLock="1"/>
      </w:r>
      <w:r w:rsidRPr="0008241C">
        <w:rPr>
          <w:sz w:val="22"/>
          <w:szCs w:val="22"/>
        </w:rPr>
        <w:instrText>ADDIN CSL_CITATION {"citationItems":[{"id":"ITEM-1","itemData":{"DOI":"10.1016/j.envpol.2014.03.010","ISSN":"02697491","abstract":"This study assessed the economic value of health impacts of transboundary smoke haze pollution in Kuala Lumpur and adjacent areas in the state of Selangor, Malaysia. Daily inpatient data from 2005, 2006, 2008, and 2009 for 14 haze-related illnesses were collected from four hospitals. On average, there were 19 hazy days each year during which the air pollution levels were within the Lower Moderate to Hazardous categories. No seasonal variation in inpatient cases was observed. A smoke haze occurrence was associated with an increase in inpatient cases by 2.4 per 10,000 populations each year, representing an increase of 31 percent from normal days. The average annual economic loss due to the inpatient health impact of haze was valued at MYR273,000 ($91,000 USD).","author":[{"dropping-particle":"","family":"Othman","given":"Jamal","non-dropping-particle":"","parse-names":false,"suffix":""},{"dropping-particle":"","family":"Sahani","given":"Mazrura","non-dropping-particle":"","parse-names":false,"suffix":""},{"dropping-particle":"","family":"Mahmud","given":"Mastura","non-dropping-particle":"","parse-names":false,"suffix":""},{"dropping-particle":"","family":"Sheikh Ahmad","given":"Md Khadzir","non-dropping-particle":"","parse-names":false,"suffix":""}],"container-title":"Environmental Pollution","id":"ITEM-1","issued":{"date-parts":[["2014"]]},"page":"194-201","title":"Transboundary smoke haze pollution in Malaysia: Inpatient health impacts and economic valuation","type":"article-journal","volume":"189"},"uris":["http://www.mendeley.com/documents/?uuid=9ee42a5f-7f10-3bc1-9ea3-110c43485588"]}],"mendeley":{"formattedCitation":"(Othman &lt;i&gt;et al.&lt;/i&gt;, 2014)","plainTextFormattedCitation":"(Othman et al., 2014)","previouslyFormattedCitation":"(Othma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Othma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r w:rsidRPr="0008241C">
        <w:rPr>
          <w:b/>
          <w:sz w:val="22"/>
          <w:szCs w:val="22"/>
        </w:rPr>
        <w:t xml:space="preserve"> </w:t>
      </w:r>
      <w:r w:rsidRPr="0008241C">
        <w:rPr>
          <w:sz w:val="22"/>
          <w:szCs w:val="22"/>
        </w:rPr>
        <w:t xml:space="preserve"> Many ecosystem resources, such as water from transboundary river systems, are used and managed at multiple scales (local, national, and regional) and governed by diverse stakeholders. The increasing anthropogenic pressure on surface and groundwater for multiple human uses (agriculture, urban and industrial purposes) across national borders leads to persistent water insecurity in the region, particularly environmental water insecurity which is crucial for ecosystem functions </w:t>
      </w:r>
      <w:r w:rsidRPr="0008241C">
        <w:rPr>
          <w:sz w:val="22"/>
          <w:szCs w:val="22"/>
        </w:rPr>
        <w:fldChar w:fldCharType="begin" w:fldLock="1"/>
      </w:r>
      <w:r w:rsidRPr="0008241C">
        <w:rPr>
          <w:sz w:val="22"/>
          <w:szCs w:val="22"/>
        </w:rPr>
        <w:instrText>ADDIN CSL_CITATION {"citationItems":[{"id":"ITEM-1","itemData":{"ISBN":"92 4 156316 8","author":[{"dropping-particle":"","family":"WHO","given":"","non-dropping-particle":"","parse-names":false,"suffix":""}],"id":"ITEM-1","issued":{"date-parts":[["2006"]]},"title":"Fuel For Life : Household Energy and Health","type":"report"},"uris":["http://www.mendeley.com/documents/?uuid=cc743a0e-9724-4147-829d-9927c10ee917"]}],"mendeley":{"formattedCitation":"(WHO, 2006)","plainTextFormattedCitation":"(WHO, 2006)","previouslyFormattedCitation":"(WHO, 2006)"},"properties":{"noteIndex":0},"schema":"https://github.com/citation-style-language/schema/raw/master/csl-citation.json"}</w:instrText>
      </w:r>
      <w:r w:rsidRPr="0008241C">
        <w:rPr>
          <w:sz w:val="22"/>
          <w:szCs w:val="22"/>
        </w:rPr>
        <w:fldChar w:fldCharType="separate"/>
      </w:r>
      <w:r w:rsidRPr="0008241C">
        <w:rPr>
          <w:noProof/>
          <w:sz w:val="22"/>
          <w:szCs w:val="22"/>
        </w:rPr>
        <w:t>(WHO, 2006)</w:t>
      </w:r>
      <w:r w:rsidRPr="0008241C">
        <w:rPr>
          <w:sz w:val="22"/>
          <w:szCs w:val="22"/>
        </w:rPr>
        <w:fldChar w:fldCharType="end"/>
      </w:r>
      <w:r w:rsidRPr="0008241C">
        <w:rPr>
          <w:sz w:val="22"/>
          <w:szCs w:val="22"/>
        </w:rPr>
        <w:t xml:space="preserve">. The transboundary landscape management approach makes it possible to address the conservation and sustainable use of natural resources (biodiversity, rangelands, farming systems, forests, wetlands, and watersheds) in landscapes defined by ecosystems rather than administrative boundaries </w:t>
      </w:r>
      <w:r w:rsidRPr="0008241C">
        <w:rPr>
          <w:sz w:val="22"/>
          <w:szCs w:val="22"/>
        </w:rPr>
        <w:fldChar w:fldCharType="begin" w:fldLock="1"/>
      </w:r>
      <w:r w:rsidRPr="0008241C">
        <w:rPr>
          <w:sz w:val="22"/>
          <w:szCs w:val="22"/>
        </w:rPr>
        <w:instrText>ADDIN CSL_CITATION {"citationItems":[{"id":"ITEM-1","itemData":{"author":[{"dropping-particle":"","family":"Yasmi","given":"Y.","non-dropping-particle":"","parse-names":false,"suffix":""},{"dropping-particle":"","family":"Broadhead","given":"J.","non-dropping-particle":"","parse-names":false,"suffix":""},{"dropping-particle":"","family":"Enters","given":"T.","non-dropping-particle":"","parse-names":false,"suffix":""},{"dropping-particle":"","family":"Genge","given":"C.","non-dropping-particle":"","parse-names":false,"suffix":""}],"collection-title":"Asia-Pacific Forestry Sector Outlook Study II, Working Paper Series","id":"ITEM-1","issued":{"date-parts":[["2010"]]},"number":"Working Paper No. APFSOS II/WP/2010/34","publisher-place":"Bangkok, Thailand","title":"Forestry policies, legislation and institutions in Asia and the Pacific: Trends and emerging needs for 2020","type":"report"},"uris":["http://www.mendeley.com/documents/?uuid=0874b826-255a-4f25-a60f-1b03352b252e"]}],"mendeley":{"formattedCitation":"(Yasmi &lt;i&gt;et al.&lt;/i&gt;, 2010)","plainTextFormattedCitation":"(Yasmi et al., 2010)","previouslyFormattedCitation":"(Yasm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m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 However, the value of nature’s contributions to people from transboundary areas has not been optimally utilised by regional, national and sub-national governments. </w:t>
      </w:r>
    </w:p>
    <w:p w14:paraId="4A459D57" w14:textId="77777777" w:rsidR="00A01204" w:rsidRPr="0008241C" w:rsidRDefault="00A01204" w:rsidP="00A01204">
      <w:pPr>
        <w:rPr>
          <w:sz w:val="22"/>
          <w:szCs w:val="22"/>
        </w:rPr>
      </w:pPr>
    </w:p>
    <w:p w14:paraId="6BB1F296" w14:textId="77777777" w:rsidR="00A01204" w:rsidRPr="0008241C" w:rsidRDefault="00A01204" w:rsidP="00A01204">
      <w:pPr>
        <w:rPr>
          <w:sz w:val="22"/>
          <w:szCs w:val="22"/>
        </w:rPr>
      </w:pPr>
      <w:r w:rsidRPr="0008241C">
        <w:rPr>
          <w:bCs/>
          <w:sz w:val="22"/>
          <w:szCs w:val="22"/>
        </w:rPr>
        <w:t>The impacts of climate change and geo-political instability in some areas of the Asia- Pacific have led to large scale human migration, which has resulted in localised and transboundary pressures on nature to provide ecosystem goods and services to support these changes in population distributions. These pressures are predicted to escalate in the future.</w:t>
      </w:r>
      <w:r w:rsidRPr="0008241C">
        <w:rPr>
          <w:b/>
          <w:bCs/>
          <w:sz w:val="22"/>
          <w:szCs w:val="22"/>
        </w:rPr>
        <w:t xml:space="preserve"> </w:t>
      </w:r>
      <w:r w:rsidRPr="0008241C">
        <w:rPr>
          <w:iCs/>
          <w:sz w:val="22"/>
          <w:szCs w:val="22"/>
        </w:rPr>
        <w:t>The region is predicted to experience some of the highest human impacts, globally, due to global warming</w:t>
      </w:r>
      <w:r w:rsidRPr="0008241C">
        <w:rPr>
          <w:sz w:val="22"/>
          <w:szCs w:val="22"/>
        </w:rPr>
        <w:t xml:space="preserve">. For example: There may be up to 150 million climate change refugees, this century, in the Asia-Pacific </w:t>
      </w:r>
      <w:r w:rsidRPr="0008241C">
        <w:rPr>
          <w:sz w:val="22"/>
          <w:szCs w:val="22"/>
        </w:rPr>
        <w:fldChar w:fldCharType="begin" w:fldLock="1"/>
      </w:r>
      <w:r w:rsidRPr="0008241C">
        <w:rPr>
          <w:sz w:val="22"/>
          <w:szCs w:val="22"/>
        </w:rPr>
        <w:instrText>ADDIN CSL_CITATION {"citationItems":[{"id":"ITEM-1","itemData":{"author":[{"dropping-particle":"","family":"Dunlop","given":"Ian","non-dropping-particle":"","parse-names":false,"suffix":""},{"dropping-particle":"","family":"Spratt","given":"David","non-dropping-particle":"","parse-names":false,"suffix":""}],"id":"ITEM-1","issued":{"date-parts":[["2017"]]},"publisher-place":"Melbourne, Australia","title":"Disaster Alley ~ Climate Change Conflict and Risk","type":"report"},"uris":["http://www.mendeley.com/documents/?uuid=b949eab3-cdae-32ea-81d4-82b7aed6ca86"]}],"mendeley":{"formattedCitation":"(Dunlop &amp; Spratt, 2017)","plainTextFormattedCitation":"(Dunlop &amp; Spratt, 2017)","previouslyFormattedCitation":"(Dunlop &amp; Spratt, 2017)"},"properties":{"noteIndex":0},"schema":"https://github.com/citation-style-language/schema/raw/master/csl-citation.json"}</w:instrText>
      </w:r>
      <w:r w:rsidRPr="0008241C">
        <w:rPr>
          <w:sz w:val="22"/>
          <w:szCs w:val="22"/>
        </w:rPr>
        <w:fldChar w:fldCharType="separate"/>
      </w:r>
      <w:r w:rsidRPr="0008241C">
        <w:rPr>
          <w:noProof/>
          <w:sz w:val="22"/>
          <w:szCs w:val="22"/>
        </w:rPr>
        <w:t>(Dunlop &amp; Spratt, 2017)</w:t>
      </w:r>
      <w:r w:rsidRPr="0008241C">
        <w:rPr>
          <w:sz w:val="22"/>
          <w:szCs w:val="22"/>
        </w:rPr>
        <w:fldChar w:fldCharType="end"/>
      </w:r>
      <w:r w:rsidRPr="0008241C">
        <w:rPr>
          <w:i/>
          <w:iCs/>
          <w:sz w:val="22"/>
          <w:szCs w:val="22"/>
        </w:rPr>
        <w:t xml:space="preserve">. </w:t>
      </w:r>
      <w:r w:rsidRPr="0008241C">
        <w:rPr>
          <w:sz w:val="22"/>
          <w:szCs w:val="22"/>
        </w:rPr>
        <w:t xml:space="preserve">Mass migration has direct impacts on nature. For example, changes in land use and increased demand for provisioning services, such as food, water and material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uris":["http://www.mendeley.com/documents/?uuid=c1706975-c3d4-4e58-9033-d5342a1fda18"]}],"mendeley":{"formattedCitation":"(United Nations, 2016a)","plainTextFormattedCitation":"(United Nations, 2016a)","previouslyFormattedCitation":"(United Nations,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6a)</w:t>
      </w:r>
      <w:r w:rsidRPr="0008241C">
        <w:rPr>
          <w:sz w:val="22"/>
          <w:szCs w:val="22"/>
        </w:rPr>
        <w:fldChar w:fldCharType="end"/>
      </w:r>
      <w:r w:rsidRPr="0008241C">
        <w:rPr>
          <w:sz w:val="22"/>
          <w:szCs w:val="22"/>
        </w:rPr>
        <w:t xml:space="preserve">. Protection, conservation, preservation and rehabilitation of transboundary conservation areas, in the context of increased migration and changes in settlement patterns, depend strongly on governance and initiatives involving multi-level institutions and stakeholders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mendeley":{"formattedCitation":"(Díaz, Demissew, Carabias, &lt;i&gt;et al.&lt;/i&gt;, 2015)","plainTextFormattedCitation":"(Díaz, Demissew, Carabias, et al., 2015)","previouslyFormattedCitation":"(Díaz, Demissew, Carabia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24B4587C" w14:textId="77777777" w:rsidR="00A01204" w:rsidRPr="0008241C" w:rsidRDefault="00A01204" w:rsidP="00A01204">
      <w:pPr>
        <w:rPr>
          <w:sz w:val="22"/>
          <w:szCs w:val="22"/>
        </w:rPr>
      </w:pPr>
    </w:p>
    <w:p w14:paraId="35B3476B" w14:textId="77777777" w:rsidR="00A01204" w:rsidRPr="0008241C" w:rsidRDefault="00A01204" w:rsidP="00A01204">
      <w:pPr>
        <w:rPr>
          <w:sz w:val="22"/>
          <w:szCs w:val="22"/>
        </w:rPr>
      </w:pPr>
      <w:r w:rsidRPr="0008241C">
        <w:rPr>
          <w:bCs/>
          <w:sz w:val="22"/>
          <w:szCs w:val="22"/>
        </w:rPr>
        <w:t xml:space="preserve">The impacts of waste on terrestrial, freshwater and marine ecosystems are of significant concern for the current, and future, health of nature, and people, across the Asia-Pacific. Rapid population growth </w:t>
      </w:r>
      <w:r w:rsidRPr="0008241C">
        <w:rPr>
          <w:sz w:val="22"/>
          <w:szCs w:val="22"/>
        </w:rPr>
        <w:fldChar w:fldCharType="begin" w:fldLock="1"/>
      </w:r>
      <w:r w:rsidRPr="0008241C">
        <w:rPr>
          <w:sz w:val="22"/>
          <w:szCs w:val="22"/>
        </w:rPr>
        <w:instrText>ADDIN CSL_CITATION {"citationItems":[{"id":"ITEM-1","itemData":{"ISBN":"9788578110796","ISSN":"1098-6596","author":[{"dropping-particle":"","family":"United Nations","given":"","non-dropping-particle":"","parse-names":false,"suffix":""}],"collection-title":"Working Paper No. ESA/P/WP.241","id":"ITEM-1","issued":{"date-parts":[["2015"]]},"number-of-pages":"66","title":"World Population Prospects The 2015 Revision, Key Findings and Advance Tables","type":"report"},"uris":["http://www.mendeley.com/documents/?uuid=ed3cba7d-970d-4f45-a4f6-e91bbc5cbc07"]}],"mendeley":{"formattedCitation":"(United Nations, 2015c)","plainTextFormattedCitation":"(United Nations, 2015c)","previouslyFormattedCitation":"(United Nations, 2015c)"},"properties":{"noteIndex":0},"schema":"https://github.com/citation-style-language/schema/raw/master/csl-citation.json"}</w:instrText>
      </w:r>
      <w:r w:rsidRPr="0008241C">
        <w:rPr>
          <w:sz w:val="22"/>
          <w:szCs w:val="22"/>
        </w:rPr>
        <w:fldChar w:fldCharType="separate"/>
      </w:r>
      <w:r w:rsidRPr="0008241C">
        <w:rPr>
          <w:noProof/>
          <w:sz w:val="22"/>
          <w:szCs w:val="22"/>
        </w:rPr>
        <w:t>(United Nations, 2015c)</w:t>
      </w:r>
      <w:r w:rsidRPr="0008241C">
        <w:rPr>
          <w:sz w:val="22"/>
          <w:szCs w:val="22"/>
        </w:rPr>
        <w:fldChar w:fldCharType="end"/>
      </w:r>
      <w:r w:rsidRPr="0008241C">
        <w:rPr>
          <w:bCs/>
          <w:sz w:val="22"/>
          <w:szCs w:val="22"/>
        </w:rPr>
        <w:t xml:space="preserve">, changing values </w:t>
      </w:r>
      <w:r w:rsidRPr="0008241C">
        <w:rPr>
          <w:sz w:val="22"/>
          <w:szCs w:val="22"/>
        </w:rPr>
        <w:fldChar w:fldCharType="begin" w:fldLock="1"/>
      </w:r>
      <w:r w:rsidRPr="0008241C">
        <w:rPr>
          <w:sz w:val="22"/>
          <w:szCs w:val="22"/>
        </w:rPr>
        <w:instrText>ADDIN CSL_CITATION {"citationItems":[{"id":"ITEM-1","itemData":{"DOI":"10.1016/j.envint.2003.12.001","ISBN":"01604120 (ISSN)","ISSN":"01604120","PMID":"15120202","abstract":"This paper reviews recent work in the field of risk perception research, taking its examples primarily from work relating to air pollution issues. The paper opens with a brief discussion of the psychological literature on risk perception, in order to set out the key insights, criticisms and more recent developments associated with such approaches, before turning to the findings of recent socio-cultural analyses of perceptions of air pollution. This account, which considers how social and cultural factors influence the way in which people interpret and make sense of risk, draws linkages with psychological risk perception research, revealing that over the last decade there has been a pronounced degree of convergence between the conclusions being reached across these two (historically disparate) fields of research. The paper concludes by evaluating the relevance of risk perception research for the science and policy of risk assessment and management. ?? 2004 Elsevier Ltd. All rights reserved.","author":[{"dropping-particle":"","family":"Bickerstaff","given":"Karen","non-dropping-particle":"","parse-names":false,"suffix":""}],"container-title":"Environment International","id":"ITEM-1","issue":"6","issued":{"date-parts":[["2004"]]},"page":"827-840","title":"Risk perception research: Socio-cultural perspectives on the public experience of air pollution","type":"article-journal","volume":"30"},"uris":["http://www.mendeley.com/documents/?uuid=8a2d1b1f-a462-4c9e-9994-bec4ee5d35aa"]},{"id":"ITEM-2","itemData":{"author":[{"dropping-particle":"","family":"Abasolo","given":"Emma","non-dropping-particle":"","parse-names":false,"suffix":""},{"dropping-particle":"","family":"Saito","given":"Osamu","non-dropping-particle":"","parse-names":false,"suffix":""},{"dropping-particle":"","family":"Matsui","given":"Takanori","non-dropping-particle":"","parse-names":false,"suffix":""},{"dropping-particle":"","family":"Morioka","given":"Tohru","non-dropping-particle":"","parse-names":false,"suffix":""}],"container-title":"Sylvatrop, The Technical Journal of Philippine Ecosystem and Natural Resources","id":"ITEM-2","issue":"1&amp;2","issued":{"date-parts":[["2008"]]},"page":"81-100","title":"Perception and attitude towards ecosystem services in the urban areas","type":"article-journal","volume":"17"},"uris":["http://www.mendeley.com/documents/?uuid=d74a40fa-16fb-4afe-88f1-459b2bc19d63"]},{"id":"ITEM-3","itemData":{"author":[{"dropping-particle":"","family":"Abasolo","given":"Emma","non-dropping-particle":"","parse-names":false,"suffix":""},{"dropping-particle":"","family":"Matsui","given":"Takanori","non-dropping-particle":"","parse-names":false,"suffix":""},{"dropping-particle":"","family":"Saito","given":"Osamu","non-dropping-particle":"","parse-names":false,"suffix":""},{"dropping-particle":"","family":"Morioka","given":"Tohru","non-dropping-particle":"","parse-names":false,"suffix":""}],"container-title":"Environmental Systems Research","id":"ITEM-3","issued":{"date-parts":[["2007"]]},"page":"517-526","title":"Evaluating the Ecosystem Services-related Quality of Life (E-QOL) of Students in the Urban Areas","type":"article-journal","volume":"35"},"uris":["http://www.mendeley.com/documents/?uuid=63630c6b-0cc0-4005-97ed-d0d233287794"]},{"id":"ITEM-4","itemData":{"DOI":"10.1016/j.atmosenv.2007.09.003","ISBN":"13522310","ISSN":"13522310","abstract":"Due to its rapidly expanding economic and industrial developments, China is currently considered to be the engine of the world's economic growth. China's economic growth has been accompanied by an expansion of the urban area population and the emergence of a number of mega cities since the 1990. This expansion has resulted in tremendous increases in energy consumption, emissions of air pollutants and the number of poor air quality days in mega cities and their immediate vicinities. Air pollution has become one of the top environmental concerns in China. Currently, Beijing, Shanghai, and the Pearl River Delta region including Guangzhou, Shenzhen and Hong Kong, and their immediate vicinities are the most economically vibrant regions in China. They accounted for about 20% of the total GDP in China in 2005. These are also areas where many air pollution studies have been conducted, especially over the last 6 years. Based on these previous studies, this review presents the current state of understanding of the air pollution problems in China's mega cities and identifies the immediate challenges to understanding and controlling air pollution in these densely populated areas. ?? 2007 Elsevier Ltd. All rights reserved.","author":[{"dropping-particle":"","family":"Chan","given":"Chak K.","non-dropping-particle":"","parse-names":false,"suffix":""},{"dropping-particle":"","family":"Yao","given":"Xiaohong","non-dropping-particle":"","parse-names":false,"suffix":""}],"container-title":"Atmospheric Environment","id":"ITEM-4","issue":"1","issued":{"date-parts":[["2008"]]},"page":"1-42","title":"Air pollution in mega cities in China","type":"article-journal","volume":"42"},"uris":["http://www.mendeley.com/documents/?uuid=0d3503f6-8d4e-46fe-9fd5-15d904ec046d"]},{"id":"ITEM-5","itemData":{"DOI":"10.1016/j.tree.2014.01.009","ISSN":"01695347","author":[{"dropping-particle":"","family":"Clark","given":"Natalie E.","non-dropping-particle":"","parse-names":false,"suffix":""},{"dropping-particle":"","family":"Lovell","given":"Rebecca","non-dropping-particle":"","parse-names":false,"suffix":""},{"dropping-particle":"","family":"Wheeler","given":"Benedict W.","non-dropping-particle":"","parse-names":false,"suffix":""},{"dropping-particle":"","family":"Higgins","given":"Sahran L.","non-dropping-particle":"","parse-names":false,"suffix":""},{"dropping-particle":"","family":"Depledge","given":"Michael H.","non-dropping-particle":"","parse-names":false,"suffix":""},{"dropping-particle":"","family":"Norris","given":"Ken","non-dropping-particle":"","parse-names":false,"suffix":""}],"container-title":"Trends in Ecology &amp; Evolution","id":"ITEM-5","issue":"4","issued":{"date-parts":[["2014"]]},"page":"198-204","publisher":"Elsevier Ltd","title":"Biodiversity, cultural pathways, and human health: a framework","type":"article-journal","volume":"29"},"uris":["http://www.mendeley.com/documents/?uuid=0e8595d6-0971-4977-a7f2-c4c03db8d323"]},{"id":"ITEM-6","itemData":{"author":[{"dropping-particle":"","family":"State of the Tropics","given":"","non-dropping-particle":"","parse-names":false,"suffix":""}],"id":"ITEM-6","issued":{"date-parts":[["2014"]]},"title":"State of the Tropics 2014 report","type":"report"},"uris":["http://www.mendeley.com/documents/?uuid=02306fd0-475e-3941-a6d4-fb2d7cd1b4bf"]},{"id":"ITEM-7","itemData":{"DOI":"10.1007/s11146-008-9152-0","ISBN":"1114600891520","ISSN":"0895-5638","abstract":"The rapid pace of urbanization and income growth in China in the past decade, spurred in part by the liberalization of the urban housing and labor markets, resulted in considerable growth in urban land rents and wage-rates. The objective of this study is to examine the influence of urban quality of living, comprising social and environmental amenities, on the evolution of cross-city land-rent and wage-rate differentials in China.We employ the household data from the 1998 and 2004 Urban Household Survey (UHS) to compute the intercity land-rent and wage-rate differentials, inferring the rent growth in individual cities from a household housing consumption demand equation as home values were not reported in the earlier UHS. Our findings show a strong increase of urban residents’ willingness to pay for local amenity qualities between 1998 and 2004.","author":[{"dropping-particle":"","family":"Zheng","given":"Siqi","non-dropping-particle":"","parse-names":false,"suffix":""},{"dropping-particle":"","family":"Fu","given":"Yuming","non-dropping-particle":"","parse-names":false,"suffix":""},{"dropping-particle":"","family":"Liu","given":"Hongyu","non-dropping-particle":"","parse-names":false,"suffix":""}],"container-title":"The Journal of Real Estate Finance and Economics","id":"ITEM-7","issue":"3","issued":{"date-parts":[["2008"]]},"page":"194-213","title":"Demand for Urban Quality of Living in China: Evolution in Compensating Land-Rent and Wage-Rate Differentials","type":"article-journal","volume":"38"},"uris":["http://www.mendeley.com/documents/?uuid=c7c4d917-f6ed-4ba4-b6f4-e0052d28a57a"]}],"mendeley":{"formattedCitation":"(Abasolo &lt;i&gt;et al.&lt;/i&gt;, 2007, 2008; Bickerstaff, 2004; C. K. Chan &amp; Yao, 2008; Clark &lt;i&gt;et al.&lt;/i&gt;, 2014; State of the Tropics, 2014; Zheng &lt;i&gt;et al.&lt;/i&gt;, 2008)","plainTextFormattedCitation":"(Abasolo et al., 2007, 2008; Bickerstaff, 2004; C. K. Chan &amp; Yao, 2008; Clark et al., 2014; State of the Tropics, 2014; Zheng et al., 2008)","previouslyFormattedCitation":"(Abasolo &lt;i&gt;et al.&lt;/i&gt;, 2007, 2008; Bickerstaff, 2004; C. K. Chan &amp; Yao, 2008; Clark &lt;i&gt;et al.&lt;/i&gt;, 2014; State of the Tropics, 2014; Zheng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Abasolo </w:t>
      </w:r>
      <w:r w:rsidRPr="0008241C">
        <w:rPr>
          <w:i/>
          <w:noProof/>
          <w:sz w:val="22"/>
          <w:szCs w:val="22"/>
        </w:rPr>
        <w:t>et al.</w:t>
      </w:r>
      <w:r w:rsidRPr="0008241C">
        <w:rPr>
          <w:noProof/>
          <w:sz w:val="22"/>
          <w:szCs w:val="22"/>
        </w:rPr>
        <w:t xml:space="preserve">, 2007, 2008; Bickerstaff, 2004; C. K. Chan &amp; Yao, 2008; Clark </w:t>
      </w:r>
      <w:r w:rsidRPr="0008241C">
        <w:rPr>
          <w:i/>
          <w:noProof/>
          <w:sz w:val="22"/>
          <w:szCs w:val="22"/>
        </w:rPr>
        <w:t>et al.</w:t>
      </w:r>
      <w:r w:rsidRPr="0008241C">
        <w:rPr>
          <w:noProof/>
          <w:sz w:val="22"/>
          <w:szCs w:val="22"/>
        </w:rPr>
        <w:t xml:space="preserve">, 2014; State of the Tropics, 2014; Zheng </w:t>
      </w:r>
      <w:r w:rsidRPr="0008241C">
        <w:rPr>
          <w:i/>
          <w:noProof/>
          <w:sz w:val="22"/>
          <w:szCs w:val="22"/>
        </w:rPr>
        <w:t>et al.</w:t>
      </w:r>
      <w:r w:rsidRPr="0008241C">
        <w:rPr>
          <w:noProof/>
          <w:sz w:val="22"/>
          <w:szCs w:val="22"/>
        </w:rPr>
        <w:t>, 2008)</w:t>
      </w:r>
      <w:r w:rsidRPr="0008241C">
        <w:rPr>
          <w:sz w:val="22"/>
          <w:szCs w:val="22"/>
        </w:rPr>
        <w:fldChar w:fldCharType="end"/>
      </w:r>
      <w:r w:rsidRPr="0008241C">
        <w:rPr>
          <w:bCs/>
          <w:sz w:val="22"/>
          <w:szCs w:val="22"/>
        </w:rPr>
        <w:t xml:space="preserve">, shifting socio-economic status, technological and industrial capabilities and urbanization </w:t>
      </w:r>
      <w:r w:rsidRPr="0008241C">
        <w:rPr>
          <w:sz w:val="22"/>
          <w:szCs w:val="22"/>
        </w:rPr>
        <w:fldChar w:fldCharType="begin" w:fldLock="1"/>
      </w:r>
      <w:r w:rsidRPr="0008241C">
        <w:rPr>
          <w:sz w:val="22"/>
          <w:szCs w:val="22"/>
        </w:rPr>
        <w:instrText>ADDIN CSL_CITATION {"citationItems":[{"id":"ITEM-1","itemData":{"ISBN":"9789211514940","ISSN":"09681655","PMID":"12345843","URL":"http://www.un.org/en/development/desa/population/publications/pdf/popfacts/PopFacts_2013-2_new.pdf","abstract":"Although women's rights proposals included in the International Conference on Population and Development deserve support on their own merit, governments are more likely to increase funding for human development if the environmental and economic advantages of investing in women are spelled out. A significant negative association between income growth and population growth emerged in the 1980s. During this decade, 41 countries where population was growing more slowly demonstrated an average income growth of 1.23% per year, while average income fell by an average of 1.25% per year in 41 countries where there was more rapid population growth. In the 1965-80 period, there was no such correlation. Moreover, population control is among the most effective measures for protecting the environment. If-through female education, women's rights, maternal-child health, and family planning-the United Nations' low population projection existed in the year 2050 as opposed to the medium projection (2.2 billion higher), 4.4 million square kilometers of land would be saved and there would be 9.3 billion tones less in carbon dioxide emissions per year. This would be equivalent to halting all current deforestation and a 26% improvement in global energy improvement. Achievement of the low projection would further result in 342 million fewer cases of malnutrition than the medium projection.","accessed":{"date-parts":[["2015","9","8"]]},"author":[{"dropping-particle":"","family":"United Nations","given":"","non-dropping-particle":"","parse-names":false,"suffix":""}],"container-title":"Social Affair Population Division","id":"ITEM-1","issued":{"date-parts":[["2013"]]},"title":"Population Facts","type":"webpage"},"uris":["http://www.mendeley.com/documents/?uuid=694a3026-e3f4-4b1b-99ea-f7b7d4485b96"]},{"id":"ITEM-2","itemData":{"author":[{"dropping-particle":"","family":"United Nations","given":"","non-dropping-particle":"","parse-names":false,"suffix":""}],"id":"ITEM-2","issued":{"date-parts":[["2016"]]},"title":"GEO-6 Regional Assessment for Asia and the Pacific","type":"report"},"uris":["http://www.mendeley.com/documents/?uuid=c1706975-c3d4-4e58-9033-d5342a1fda18"]}],"mendeley":{"formattedCitation":"(United Nations, 2013, 2016a)","plainTextFormattedCitation":"(United Nations, 2013, 2016a)","previouslyFormattedCitation":"(United Nations, 2013, 2016a)"},"properties":{"noteIndex":0},"schema":"https://github.com/citation-style-language/schema/raw/master/csl-citation.json"}</w:instrText>
      </w:r>
      <w:r w:rsidRPr="0008241C">
        <w:rPr>
          <w:sz w:val="22"/>
          <w:szCs w:val="22"/>
        </w:rPr>
        <w:fldChar w:fldCharType="separate"/>
      </w:r>
      <w:r w:rsidRPr="0008241C">
        <w:rPr>
          <w:noProof/>
          <w:sz w:val="22"/>
          <w:szCs w:val="22"/>
        </w:rPr>
        <w:t>(United Nations, 2013, 2016a)</w:t>
      </w:r>
      <w:r w:rsidRPr="0008241C">
        <w:rPr>
          <w:sz w:val="22"/>
          <w:szCs w:val="22"/>
        </w:rPr>
        <w:fldChar w:fldCharType="end"/>
      </w:r>
      <w:r w:rsidRPr="0008241C">
        <w:rPr>
          <w:bCs/>
          <w:sz w:val="22"/>
          <w:szCs w:val="22"/>
        </w:rPr>
        <w:t xml:space="preserve">  trends across the region are some of the factors resulting in an increase in the consumption of natural resources and the production of waste.</w:t>
      </w:r>
      <w:r w:rsidRPr="0008241C">
        <w:rPr>
          <w:sz w:val="22"/>
          <w:szCs w:val="22"/>
        </w:rPr>
        <w:t xml:space="preserve"> For example, quantities of household hazardous waste, e-waste and food waste are rising with the growth of urbanization across the Asia-Pacific  An estimated 870 million tonnes of municipal solid waste was produced within the region in 2014, and is projected to increase to possibly 1.4 billion tonnes per year by 2030. Construction and demolition waste linked to rapid industrialisation and urbanization is also increasing.  Of particular concern is plastic waste. For example, studies on plastic waste have found that eight of the top 10 rivers globally carrying the highest amounts of plastic waste are located in Asia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The First Global Integrated Marine Assessment: World Ocean Assessment 1","type":"report"},"uris":["http://www.mendeley.com/documents/?uuid=d9795f34-2ce1-45c1-a7ed-150bfb5582aa"]}],"mendeley":{"formattedCitation":"(United Nations, 2016b)","plainTextFormattedCitation":"(United Nations, 2016b)","previouslyFormattedCitation":"(United Nations, 2016b)"},"properties":{"noteIndex":0},"schema":"https://github.com/citation-style-language/schema/raw/master/csl-citation.json"}</w:instrText>
      </w:r>
      <w:r w:rsidRPr="0008241C">
        <w:rPr>
          <w:sz w:val="22"/>
          <w:szCs w:val="22"/>
        </w:rPr>
        <w:fldChar w:fldCharType="separate"/>
      </w:r>
      <w:r w:rsidRPr="0008241C">
        <w:rPr>
          <w:noProof/>
          <w:sz w:val="22"/>
          <w:szCs w:val="22"/>
        </w:rPr>
        <w:t>(United Nations, 2016b)</w:t>
      </w:r>
      <w:r w:rsidRPr="0008241C">
        <w:rPr>
          <w:sz w:val="22"/>
          <w:szCs w:val="22"/>
        </w:rPr>
        <w:fldChar w:fldCharType="end"/>
      </w:r>
      <w:r w:rsidRPr="0008241C">
        <w:rPr>
          <w:sz w:val="22"/>
          <w:szCs w:val="22"/>
        </w:rPr>
        <w:t xml:space="preserve">.  This waste accounts for 88 to 95 per cent of the total global load of plastics in the oceans. Water pollution, air pollution, </w:t>
      </w:r>
      <w:r w:rsidRPr="0008241C">
        <w:rPr>
          <w:i/>
          <w:sz w:val="22"/>
          <w:szCs w:val="22"/>
        </w:rPr>
        <w:t xml:space="preserve"> </w:t>
      </w:r>
      <w:r w:rsidRPr="0008241C">
        <w:rPr>
          <w:sz w:val="22"/>
          <w:szCs w:val="22"/>
        </w:rPr>
        <w:t xml:space="preserve">soil contamination, and chemical waste pose ongoing threats to human and environmental health </w:t>
      </w:r>
      <w:r w:rsidRPr="0008241C">
        <w:rPr>
          <w:sz w:val="22"/>
          <w:szCs w:val="22"/>
        </w:rPr>
        <w:fldChar w:fldCharType="begin" w:fldLock="1"/>
      </w:r>
      <w:r w:rsidRPr="0008241C">
        <w:rPr>
          <w:sz w:val="22"/>
          <w:szCs w:val="22"/>
        </w:rPr>
        <w:instrText>ADDIN CSL_CITATION {"citationItems":[{"id":"ITEM-1","itemData":{"DOI":"10.1016/j.envint.2003.12.001","ISBN":"01604120 (ISSN)","ISSN":"01604120","PMID":"15120202","abstract":"This paper reviews recent work in the field of risk perception research, taking its examples primarily from work relating to air pollution issues. The paper opens with a brief discussion of the psychological literature on risk perception, in order to set out the key insights, criticisms and more recent developments associated with such approaches, before turning to the findings of recent socio-cultural analyses of perceptions of air pollution. This account, which considers how social and cultural factors influence the way in which people interpret and make sense of risk, draws linkages with psychological risk perception research, revealing that over the last decade there has been a pronounced degree of convergence between the conclusions being reached across these two (historically disparate) fields of research. The paper concludes by evaluating the relevance of risk perception research for the science and policy of risk assessment and management. ?? 2004 Elsevier Ltd. All rights reserved.","author":[{"dropping-particle":"","family":"Bickerstaff","given":"Karen","non-dropping-particle":"","parse-names":false,"suffix":""}],"container-title":"Environment International","id":"ITEM-1","issue":"6","issued":{"date-parts":[["2004"]]},"page":"827-840","title":"Risk perception research: Socio-cultural perspectives on the public experience of air pollution","type":"article-journal","volume":"30"},"uris":["http://www.mendeley.com/documents/?uuid=8a2d1b1f-a462-4c9e-9994-bec4ee5d35aa"]},{"id":"ITEM-2","itemData":{"author":[{"dropping-particle":"","family":"Abasolo","given":"Emma","non-dropping-particle":"","parse-names":false,"suffix":""},{"dropping-particle":"","family":"Matsui","given":"Takanori","non-dropping-particle":"","parse-names":false,"suffix":""},{"dropping-particle":"","family":"Saito","given":"Osamu","non-dropping-particle":"","parse-names":false,"suffix":""},{"dropping-particle":"","family":"Morioka","given":"Tohru","non-dropping-particle":"","parse-names":false,"suffix":""}],"container-title":"Environmental Systems Research","id":"ITEM-2","issued":{"date-parts":[["2007"]]},"page":"517-526","title":"Evaluating the Ecosystem Services-related Quality of Life (E-QOL) of Students in the Urban Areas","type":"article-journal","volume":"35"},"uris":["http://www.mendeley.com/documents/?uuid=63630c6b-0cc0-4005-97ed-d0d233287794"]},{"id":"ITEM-3","itemData":{"author":[{"dropping-particle":"","family":"Abasolo","given":"Emma","non-dropping-particle":"","parse-names":false,"suffix":""},{"dropping-particle":"","family":"Saito","given":"Osamu","non-dropping-particle":"","parse-names":false,"suffix":""},{"dropping-particle":"","family":"Matsui","given":"Takanori","non-dropping-particle":"","parse-names":false,"suffix":""},{"dropping-particle":"","family":"Morioka","given":"Tohru","non-dropping-particle":"","parse-names":false,"suffix":""}],"container-title":"Sylvatrop, The Technical Journal of Philippine Ecosystem and Natural Resources","id":"ITEM-3","issue":"1&amp;2","issued":{"date-parts":[["2008"]]},"page":"81-100","title":"Perception and attitude towards ecosystem services in the urban areas","type":"article-journal","volume":"17"},"uris":["http://www.mendeley.com/documents/?uuid=d74a40fa-16fb-4afe-88f1-459b2bc19d63"]},{"id":"ITEM-4","itemData":{"DOI":"10.1016/j.atmosenv.2007.09.003","ISBN":"13522310","ISSN":"13522310","abstract":"Due to its rapidly expanding economic and industrial developments, China is currently considered to be the engine of the world's economic growth. China's economic growth has been accompanied by an expansion of the urban area population and the emergence of a number of mega cities since the 1990. This expansion has resulted in tremendous increases in energy consumption, emissions of air pollutants and the number of poor air quality days in mega cities and their immediate vicinities. Air pollution has become one of the top environmental concerns in China. Currently, Beijing, Shanghai, and the Pearl River Delta region including Guangzhou, Shenzhen and Hong Kong, and their immediate vicinities are the most economically vibrant regions in China. They accounted for about 20% of the total GDP in China in 2005. These are also areas where many air pollution studies have been conducted, especially over the last 6 years. Based on these previous studies, this review presents the current state of understanding of the air pollution problems in China's mega cities and identifies the immediate challenges to understanding and controlling air pollution in these densely populated areas. ?? 2007 Elsevier Ltd. All rights reserved.","author":[{"dropping-particle":"","family":"Chan","given":"Chak K.","non-dropping-particle":"","parse-names":false,"suffix":""},{"dropping-particle":"","family":"Yao","given":"Xiaohong","non-dropping-particle":"","parse-names":false,"suffix":""}],"container-title":"Atmospheric Environment","id":"ITEM-4","issue":"1","issued":{"date-parts":[["2008"]]},"page":"1-42","title":"Air pollution in mega cities in China","type":"article-journal","volume":"42"},"uris":["http://www.mendeley.com/documents/?uuid=0d3503f6-8d4e-46fe-9fd5-15d904ec046d"]},{"id":"ITEM-5","itemData":{"DOI":"10.1016/j.tree.2014.01.009","ISSN":"01695347","author":[{"dropping-particle":"","family":"Clark","given":"Natalie E.","non-dropping-particle":"","parse-names":false,"suffix":""},{"dropping-particle":"","family":"Lovell","given":"Rebecca","non-dropping-particle":"","parse-names":false,"suffix":""},{"dropping-particle":"","family":"Wheeler","given":"Benedict W.","non-dropping-particle":"","parse-names":false,"suffix":""},{"dropping-particle":"","family":"Higgins","given":"Sahran L.","non-dropping-particle":"","parse-names":false,"suffix":""},{"dropping-particle":"","family":"Depledge","given":"Michael H.","non-dropping-particle":"","parse-names":false,"suffix":""},{"dropping-particle":"","family":"Norris","given":"Ken","non-dropping-particle":"","parse-names":false,"suffix":""}],"container-title":"Trends in Ecology &amp; Evolution","id":"ITEM-5","issue":"4","issued":{"date-parts":[["2014"]]},"page":"198-204","publisher":"Elsevier Ltd","title":"Biodiversity, cultural pathways, and human health: a framework","type":"article-journal","volume":"29"},"uris":["http://www.mendeley.com/documents/?uuid=0e8595d6-0971-4977-a7f2-c4c03db8d323"]},{"id":"ITEM-6","itemData":{"author":[{"dropping-particle":"","family":"State of the Tropics","given":"","non-dropping-particle":"","parse-names":false,"suffix":""}],"id":"ITEM-6","issued":{"date-parts":[["2014"]]},"title":"State of the Tropics 2014 report","type":"report"},"uris":["http://www.mendeley.com/documents/?uuid=02306fd0-475e-3941-a6d4-fb2d7cd1b4bf"]},{"id":"ITEM-7","itemData":{"DOI":"10.1007/s11146-008-9152-0","ISBN":"1114600891520","ISSN":"0895-5638","abstract":"The rapid pace of urbanization and income growth in China in the past decade, spurred in part by the liberalization of the urban housing and labor markets, resulted in considerable growth in urban land rents and wage-rates. The objective of this study is to examine the influence of urban quality of living, comprising social and environmental amenities, on the evolution of cross-city land-rent and wage-rate differentials in China.We employ the household data from the 1998 and 2004 Urban Household Survey (UHS) to compute the intercity land-rent and wage-rate differentials, inferring the rent growth in individual cities from a household housing consumption demand equation as home values were not reported in the earlier UHS. Our findings show a strong increase of urban residents’ willingness to pay for local amenity qualities between 1998 and 2004.","author":[{"dropping-particle":"","family":"Zheng","given":"Siqi","non-dropping-particle":"","parse-names":false,"suffix":""},{"dropping-particle":"","family":"Fu","given":"Yuming","non-dropping-particle":"","parse-names":false,"suffix":""},{"dropping-particle":"","family":"Liu","given":"Hongyu","non-dropping-particle":"","parse-names":false,"suffix":""}],"container-title":"The Journal of Real Estate Finance and Economics","id":"ITEM-7","issue":"3","issued":{"date-parts":[["2008"]]},"page":"194-213","title":"Demand for Urban Quality of Living in China: Evolution in Compensating Land-Rent and Wage-Rate Differentials","type":"article-journal","volume":"38"},"uris":["http://www.mendeley.com/documents/?uuid=c7c4d917-f6ed-4ba4-b6f4-e0052d28a57a"]}],"mendeley":{"formattedCitation":"(Abasolo &lt;i&gt;et al.&lt;/i&gt;, 2007, 2008; Bickerstaff, 2004; C. K. Chan &amp; Yao, 2008; Clark &lt;i&gt;et al.&lt;/i&gt;, 2014; State of the Tropics, 2014; Zheng &lt;i&gt;et al.&lt;/i&gt;, 2008)","plainTextFormattedCitation":"(Abasolo et al., 2007, 2008; Bickerstaff, 2004; C. K. Chan &amp; Yao, 2008; Clark et al., 2014; State of the Tropics, 2014; Zheng et al., 2008)","previouslyFormattedCitation":"(Abasolo &lt;i&gt;et al.&lt;/i&gt;, 2007, 2008; Bickerstaff, 2004; C. K. Chan &amp; Yao, 2008; Clark &lt;i&gt;et al.&lt;/i&gt;, 2014; State of the Tropics, 2014; Zheng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Abasolo </w:t>
      </w:r>
      <w:r w:rsidRPr="0008241C">
        <w:rPr>
          <w:i/>
          <w:noProof/>
          <w:sz w:val="22"/>
          <w:szCs w:val="22"/>
        </w:rPr>
        <w:t>et al.</w:t>
      </w:r>
      <w:r w:rsidRPr="0008241C">
        <w:rPr>
          <w:noProof/>
          <w:sz w:val="22"/>
          <w:szCs w:val="22"/>
        </w:rPr>
        <w:t xml:space="preserve">, 2007, 2008; Bickerstaff, 2004; C. K. Chan &amp; Yao, 2008; Clark </w:t>
      </w:r>
      <w:r w:rsidRPr="0008241C">
        <w:rPr>
          <w:i/>
          <w:noProof/>
          <w:sz w:val="22"/>
          <w:szCs w:val="22"/>
        </w:rPr>
        <w:t>et al.</w:t>
      </w:r>
      <w:r w:rsidRPr="0008241C">
        <w:rPr>
          <w:noProof/>
          <w:sz w:val="22"/>
          <w:szCs w:val="22"/>
        </w:rPr>
        <w:t xml:space="preserve">, 2014; State of the Tropics, 2014; Zheng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w:t>
      </w:r>
      <w:r w:rsidRPr="0008241C">
        <w:rPr>
          <w:bCs/>
          <w:sz w:val="22"/>
          <w:szCs w:val="22"/>
        </w:rPr>
        <w:t xml:space="preserve">The diverse values and value systems across the Asia-Pacific drive interactions between people and nature </w:t>
      </w:r>
      <w:r w:rsidRPr="0008241C">
        <w:rPr>
          <w:sz w:val="22"/>
          <w:szCs w:val="22"/>
        </w:rPr>
        <w:fldChar w:fldCharType="begin" w:fldLock="1"/>
      </w:r>
      <w:r w:rsidRPr="0008241C">
        <w:rPr>
          <w:sz w:val="22"/>
          <w:szCs w:val="22"/>
        </w:rPr>
        <w:instrText>ADDIN CSL_CITATION {"citationItems":[{"id":"ITEM-1","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27"},"uris":["http://www.mendeley.com/documents/?uuid=a6626f41-4e75-4c7e-9db3-6233fac9eb6b"]},{"id":"ITEM-2","itemData":{"DOI":"10.1111/0022-4537.00175","ISBN":"0022-4537","ISSN":"1540-4560","PMID":"1106","abstract":"This article develops a conceptual framework for advancing theories of environ- mentally significant individual behavior and reports on the attempts of the author’s research group and others to develop such a theory. It discusses defini- tions of environmentally significant behavior; classifies the behaviors and their causes; assesses theories of environmentalism, focusing especially on value-belief-norm theory; evaluates the relationship between environmental concern and behavior; and summarizes evidence on the factors that determine environmentally significant behaviors and that can effectively alter them. The article concludes by presenting some major propositions supported by available research and some principles for guiding future research and informing the design of behavioral programs for environmental protection. Recent","author":[{"dropping-particle":"","family":"Stern","given":"Paul C","non-dropping-particle":"","parse-names":false,"suffix":""}],"container-title":"Journal of Social Issues","id":"ITEM-2","issue":"3","issued":{"date-parts":[["2000"]]},"page":"407-424","title":"Toward a Coherent Theory of Environmentally Significant Behavior","type":"article-journal","volume":"56"},"uris":["http://www.mendeley.com/documents/?uuid=8348a8c5-4f2b-4dc1-8272-c96ee1ee2364"]},{"id":"ITEM-3","itemData":{"author":[{"dropping-particle":"","family":"Turner","given":"Nancy J.","non-dropping-particle":"","parse-names":false,"suffix":""},{"dropping-particle":"","family":"Ignace","given":"Marianne Boelscher","non-dropping-particle":"","parse-names":false,"suffix":""},{"dropping-particle":"","family":"Ignace","given":"Ronald","non-dropping-particle":"","parse-names":false,"suffix":""}],"container-title":"Ecological Applications","id":"ITEM-3","issue":"October","issued":{"date-parts":[["2000"]]},"page":"1275-1287","title":"Traditional Ecological Knowledge and Wisdom of Aboriginal Peoples in British Columbia","type":"article-journal","volume":"10"},"uris":["http://www.mendeley.com/documents/?uuid=61cfff54-8719-4287-99f4-b4be366054e7"]},{"id":"ITEM-4","itemData":{"author":[{"dropping-particle":"","family":"Harvey","given":"Graham","non-dropping-particle":"","parse-names":false,"suffix":""}],"id":"ITEM-4","issued":{"date-parts":[["2005"]]},"publisher-place":"London","title":"Animism: Respecting the Living World","type":"report"},"uris":["http://www.mendeley.com/documents/?uuid=68fa27f5-bc5b-45db-8508-a9b8e138e34e"]}],"mendeley":{"formattedCitation":"(Harvey, 2005; Pascual &lt;i&gt;et al.&lt;/i&gt;, 2017; Stern, 2000; N. J. Turner &lt;i&gt;et al.&lt;/i&gt;, 2000)","plainTextFormattedCitation":"(Harvey, 2005; Pascual et al., 2017; Stern, 2000; N. J. Turner et al., 2000)","previouslyFormattedCitation":"(Harvey, 2005; Pascual &lt;i&gt;et al.&lt;/i&gt;, 2017; Stern, 2000; N. J. Turner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Harvey, 2005; Pascual </w:t>
      </w:r>
      <w:r w:rsidRPr="0008241C">
        <w:rPr>
          <w:i/>
          <w:noProof/>
          <w:sz w:val="22"/>
          <w:szCs w:val="22"/>
        </w:rPr>
        <w:t>et al.</w:t>
      </w:r>
      <w:r w:rsidRPr="0008241C">
        <w:rPr>
          <w:noProof/>
          <w:sz w:val="22"/>
          <w:szCs w:val="22"/>
        </w:rPr>
        <w:t xml:space="preserve">, 2017; Stern, 2000; N. J. Turner </w:t>
      </w:r>
      <w:r w:rsidRPr="0008241C">
        <w:rPr>
          <w:i/>
          <w:noProof/>
          <w:sz w:val="22"/>
          <w:szCs w:val="22"/>
        </w:rPr>
        <w:t>et al.</w:t>
      </w:r>
      <w:r w:rsidRPr="0008241C">
        <w:rPr>
          <w:noProof/>
          <w:sz w:val="22"/>
          <w:szCs w:val="22"/>
        </w:rPr>
        <w:t>, 2000)</w:t>
      </w:r>
      <w:r w:rsidRPr="0008241C">
        <w:rPr>
          <w:sz w:val="22"/>
          <w:szCs w:val="22"/>
        </w:rPr>
        <w:fldChar w:fldCharType="end"/>
      </w:r>
      <w:r w:rsidRPr="0008241C">
        <w:rPr>
          <w:bCs/>
          <w:sz w:val="22"/>
          <w:szCs w:val="22"/>
        </w:rPr>
        <w:t xml:space="preserve">. Significant valuation data gaps exist. Based on the limited data available, ecosystem service values could drop by an estimated one-third by 2050 from their current value </w:t>
      </w:r>
      <w:r w:rsidRPr="0008241C">
        <w:rPr>
          <w:bCs/>
          <w:sz w:val="22"/>
          <w:szCs w:val="22"/>
        </w:rPr>
        <w:fldChar w:fldCharType="begin" w:fldLock="1"/>
      </w:r>
      <w:r w:rsidRPr="0008241C">
        <w:rPr>
          <w:bCs/>
          <w:sz w:val="22"/>
          <w:szCs w:val="22"/>
        </w:rPr>
        <w:instrText>ADDIN CSL_CITATION {"citationItems":[{"id":"ITEM-1","itemData":{"DOI":"10.1002/app5.147","ISSN":"20502680","author":[{"dropping-particle":"","family":"Kubiszewski","given":"Ida","non-dropping-particle":"","parse-names":false,"suffix":""},{"dropping-particle":"","family":"Anderson","given":"Sharolyn J.","non-dropping-particle":"","parse-names":false,"suffix":""},{"dropping-particle":"","family":"Costanza","given":"Robert","non-dropping-particle":"","parse-names":false,"suffix":""},{"dropping-particle":"","family":"Sutton","given":"Paul C.","non-dropping-particle":"","parse-names":false,"suffix":""}],"container-title":"Asia &amp; the Pacific Policy Studies","id":"ITEM-1","issue":"3","issued":{"date-parts":[["2016","9"]]},"page":"389-404","title":"The Future of Ecosystem Services in Asia and the Pacific","type":"article-journal","volume":"3"},"uris":["http://www.mendeley.com/documents/?uuid=e4d9aedd-7487-34a0-81a4-98f7c960aae4"]}],"mendeley":{"formattedCitation":"(Kubiszewski &lt;i&gt;et al.&lt;/i&gt;, 2016)","plainTextFormattedCitation":"(Kubiszewski et al., 2016)","previouslyFormattedCitation":"(Kubiszewski &lt;i&gt;et al.&lt;/i&gt;, 2016)"},"properties":{"noteIndex":0},"schema":"https://github.com/citation-style-language/schema/raw/master/csl-citation.json"}</w:instrText>
      </w:r>
      <w:r w:rsidRPr="0008241C">
        <w:rPr>
          <w:bCs/>
          <w:sz w:val="22"/>
          <w:szCs w:val="22"/>
        </w:rPr>
        <w:fldChar w:fldCharType="separate"/>
      </w:r>
      <w:r w:rsidRPr="0008241C">
        <w:rPr>
          <w:bCs/>
          <w:noProof/>
          <w:sz w:val="22"/>
          <w:szCs w:val="22"/>
        </w:rPr>
        <w:t xml:space="preserve">(Kubiszewski </w:t>
      </w:r>
      <w:r w:rsidRPr="0008241C">
        <w:rPr>
          <w:bCs/>
          <w:i/>
          <w:noProof/>
          <w:sz w:val="22"/>
          <w:szCs w:val="22"/>
        </w:rPr>
        <w:t>et al.</w:t>
      </w:r>
      <w:r w:rsidRPr="0008241C">
        <w:rPr>
          <w:bCs/>
          <w:noProof/>
          <w:sz w:val="22"/>
          <w:szCs w:val="22"/>
        </w:rPr>
        <w:t>, 2016)</w:t>
      </w:r>
      <w:r w:rsidRPr="0008241C">
        <w:rPr>
          <w:bCs/>
          <w:sz w:val="22"/>
          <w:szCs w:val="22"/>
        </w:rPr>
        <w:fldChar w:fldCharType="end"/>
      </w:r>
      <w:r w:rsidRPr="0008241C">
        <w:rPr>
          <w:bCs/>
          <w:sz w:val="22"/>
          <w:szCs w:val="22"/>
        </w:rPr>
        <w:t>.</w:t>
      </w:r>
      <w:r w:rsidRPr="0008241C">
        <w:rPr>
          <w:b/>
          <w:bCs/>
          <w:sz w:val="22"/>
          <w:szCs w:val="22"/>
        </w:rPr>
        <w:t xml:space="preserve"> </w:t>
      </w:r>
      <w:r w:rsidRPr="0008241C">
        <w:rPr>
          <w:sz w:val="22"/>
          <w:szCs w:val="22"/>
        </w:rPr>
        <w:t xml:space="preserve">Across the Asia-Pacific, people value nature for its contributions to their spiritual, psychological, physical and economic well-being. Marine, freshwater and terrestrial ecosystems all support the livelihoods of the regional community through various ecosystem services </w:t>
      </w:r>
      <w:r w:rsidRPr="0008241C">
        <w:rPr>
          <w:sz w:val="22"/>
          <w:szCs w:val="22"/>
        </w:rPr>
        <w:fldChar w:fldCharType="begin" w:fldLock="1"/>
      </w:r>
      <w:r w:rsidRPr="0008241C">
        <w:rPr>
          <w:sz w:val="22"/>
          <w:szCs w:val="22"/>
        </w:rPr>
        <w:instrText>ADDIN CSL_CITATION {"citationItems":[{"id":"ITEM-1","itemData":{"URL":"http://www.un.org/documents/ga/res/37/a37r007.htm","author":[{"dropping-particle":"","family":"United Nations","given":"","non-dropping-particle":"","parse-names":false,"suffix":""}],"id":"ITEM-1","issued":{"date-parts":[["1982"]]},"title":"World Charter for Nature, adopted by the General Assembly, 48th plenary meeting, 28 October 1982, A/Res/37/7","type":"webpage"},"uris":["http://www.mendeley.com/documents/?uuid=4b2ee8bd-2acf-4b3b-9a2b-735debc9a811"]},{"id":"ITEM-2","itemData":{"URL":"http://www.fao.org/faostat/en/#data","author":[{"dropping-particle":"","family":"FAO","given":"","non-dropping-particle":"","parse-names":false,"suffix":""}],"id":"ITEM-2","issued":{"date-parts":[["2016"]]},"title":"FAOSTAT Database","type":"webpage"},"uris":["http://www.mendeley.com/documents/?uuid=ad0a93e3-d1d4-4dd0-8ead-3d48920afacb"]}],"mendeley":{"formattedCitation":"(FAO, 2016b; United Nations, 1982)","plainTextFormattedCitation":"(FAO, 2016b; United Nations, 1982)","previouslyFormattedCitation":"(FAO, 2016b; United Nations, 1982)"},"properties":{"noteIndex":0},"schema":"https://github.com/citation-style-language/schema/raw/master/csl-citation.json"}</w:instrText>
      </w:r>
      <w:r w:rsidRPr="0008241C">
        <w:rPr>
          <w:sz w:val="22"/>
          <w:szCs w:val="22"/>
        </w:rPr>
        <w:fldChar w:fldCharType="separate"/>
      </w:r>
      <w:r w:rsidRPr="0008241C">
        <w:rPr>
          <w:noProof/>
          <w:sz w:val="22"/>
          <w:szCs w:val="22"/>
        </w:rPr>
        <w:t>(FAO, 2016b; United Nations, 1982)</w:t>
      </w:r>
      <w:r w:rsidRPr="0008241C">
        <w:rPr>
          <w:sz w:val="22"/>
          <w:szCs w:val="22"/>
        </w:rPr>
        <w:fldChar w:fldCharType="end"/>
      </w:r>
      <w:r w:rsidRPr="0008241C">
        <w:rPr>
          <w:sz w:val="22"/>
          <w:szCs w:val="22"/>
        </w:rPr>
        <w:t>. However, these contributions have been measured to differing extents in terms of their economic value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page":"1-16","title":"The IPBES Conceptual Framework - connecting nature and people","type":"article-journal","volume":"14"},"uris":["http://www.mendeley.com/documents/?uuid=7c4eef75-ade0-497a-b059-6e75e640a1a0"]},{"id":"ITEM-2","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2","issued":{"date-parts":[["2017"]]},"page":"7-16","title":"Valuing nature's contributions to people: the IPBES approach","type":"article-journal","volume":"26-27"},"uris":["http://www.mendeley.com/documents/?uuid=a6626f41-4e75-4c7e-9db3-6233fac9eb6b"]},{"id":"ITEM-3","itemData":{"author":[{"dropping-particle":"","family":"Millennium Ecosystem Assessment","given":"","non-dropping-particle":"","parse-names":false,"suffix":""}],"id":"ITEM-3","issued":{"date-parts":[["2005"]]},"publisher":"Island Press","publisher-place":"Washington","title":"Millennium Ecosystem Assessment Synthesis Report","type":"book"},"uris":["http://www.mendeley.com/documents/?uuid=4c1455c0-eae4-41e2-9f18-a57c089f8bae"]}],"mendeley":{"formattedCitation":"(Díaz, Demissew, Carabias, &lt;i&gt;et al.&lt;/i&gt;, 2015; Millennium Ecosystem Assessment, 2005; Pascual &lt;i&gt;et al.&lt;/i&gt;, 2017)","plainTextFormattedCitation":"(Díaz, Demissew, Carabias, et al., 2015; Millennium Ecosystem Assessment, 2005; Pascual et al., 2017)","previouslyFormattedCitation":"(Díaz, Demissew, Carabias, &lt;i&gt;et al.&lt;/i&gt;, 2015; Millennium Ecosystem Assessment, 2005; 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Demissew, Carabias, </w:t>
      </w:r>
      <w:r w:rsidRPr="0008241C">
        <w:rPr>
          <w:i/>
          <w:noProof/>
          <w:sz w:val="22"/>
          <w:szCs w:val="22"/>
        </w:rPr>
        <w:t>et al.</w:t>
      </w:r>
      <w:r w:rsidRPr="0008241C">
        <w:rPr>
          <w:noProof/>
          <w:sz w:val="22"/>
          <w:szCs w:val="22"/>
        </w:rPr>
        <w:t xml:space="preserve">, 2015; Millennium Ecosystem Assessment, 2005; 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Economic valuation studies on tropical forests, tundra, and marine ecosystems are scarce in the Asia-Pacific, as were those from Western Asia. The following figure should be viewed with caution, due to the limited data available.  According to accessible literature, nature's contributions to people in the region have been shown to have a high economic value</w:t>
      </w:r>
      <w:r w:rsidRPr="0008241C">
        <w:rPr>
          <w:b/>
          <w:bCs/>
          <w:sz w:val="22"/>
          <w:szCs w:val="22"/>
        </w:rPr>
        <w:t>.</w:t>
      </w:r>
      <w:r w:rsidRPr="0008241C">
        <w:rPr>
          <w:sz w:val="22"/>
          <w:szCs w:val="22"/>
        </w:rPr>
        <w:t xml:space="preserve"> For example, for temperate, boreal forests and woodlands, median values identified for habitat creation and maintenance ($864 per hectare per year), carbon stores ($760 per hectare per year) and water reserves ($544 per hectare per year) were even higher than the median values identified for material provision ($434 per hectare per year) or for energy provision ($31 per hectare per year) (</w:t>
      </w:r>
      <w:r w:rsidRPr="0008241C">
        <w:rPr>
          <w:i/>
          <w:sz w:val="22"/>
          <w:szCs w:val="22"/>
        </w:rPr>
        <w:t>2.3.3.4</w:t>
      </w:r>
      <w:r w:rsidRPr="0008241C">
        <w:rPr>
          <w:sz w:val="22"/>
          <w:szCs w:val="22"/>
        </w:rPr>
        <w:t>). Wetlands including peat land, mires and bogs showed the highest median values for their water regulating services ($3,957 per hectare per year for regulating water flows, $6,485 per hectare per year for regulating water quality). The same results were seen for inland surface waters and water bodies ($4,371 per hectare per year for regulating water flows, $3,899 per hectare per year for regulating water quality). Furthermore, high economic values were also observed for physical and psychological experiences obtained from wetlands and inland surface waters (median values $1,506 per hectare per year and $1,047 per hectare per year, respectively). Overall, there is a downward trend in the economic value of ecosystem services in the region, which resembles the global trends of ecosystem depletion (Table 2.4).</w:t>
      </w:r>
    </w:p>
    <w:p w14:paraId="39C79A74" w14:textId="77777777" w:rsidR="00A01204" w:rsidRPr="0008241C" w:rsidRDefault="00A01204" w:rsidP="00A01204">
      <w:pPr>
        <w:rPr>
          <w:sz w:val="22"/>
          <w:szCs w:val="22"/>
        </w:rPr>
      </w:pPr>
    </w:p>
    <w:p w14:paraId="397D3207" w14:textId="23154A99" w:rsidR="00A01204" w:rsidRPr="0008241C" w:rsidRDefault="00A01204" w:rsidP="00A01204">
      <w:pPr>
        <w:rPr>
          <w:sz w:val="22"/>
          <w:szCs w:val="22"/>
          <w:lang w:val="en-AU"/>
        </w:rPr>
      </w:pPr>
      <w:r w:rsidRPr="0008241C">
        <w:rPr>
          <w:sz w:val="22"/>
          <w:szCs w:val="22"/>
          <w:lang w:val="en-AU"/>
        </w:rPr>
        <w:t>The rich biodiversity of the region keeps options open for future benefits for people in the Asia-Pacific. The value of biodiversity is evidenced by recent scientific reports of unanticipated uses of a diversity of species in the region. However, there is predicted to be significant loss of these options, based on the expected loss of biodiversity</w:t>
      </w:r>
      <w:r w:rsidRPr="0008241C">
        <w:rPr>
          <w:b/>
          <w:sz w:val="22"/>
          <w:szCs w:val="22"/>
          <w:lang w:val="en-AU"/>
        </w:rPr>
        <w:t xml:space="preserve">. </w:t>
      </w:r>
      <w:r w:rsidRPr="0008241C">
        <w:rPr>
          <w:sz w:val="22"/>
          <w:szCs w:val="22"/>
          <w:lang w:val="en-AU"/>
        </w:rPr>
        <w:t>Measures of the maintenance of options draw upon effective measures of biodiversity, including phylogenetic diversity. The portion of imperilled phylogenetic diversity found within the Asia-Pacific is estimated as 38</w:t>
      </w:r>
      <w:r w:rsidR="00C934E9">
        <w:rPr>
          <w:sz w:val="22"/>
          <w:szCs w:val="22"/>
          <w:lang w:val="en-AU"/>
        </w:rPr>
        <w:t xml:space="preserve"> per cent</w:t>
      </w:r>
      <w:r w:rsidRPr="0008241C">
        <w:rPr>
          <w:sz w:val="22"/>
          <w:szCs w:val="22"/>
          <w:lang w:val="en-AU"/>
        </w:rPr>
        <w:t xml:space="preserve"> of the global imperilled phylogenetic diversity </w:t>
      </w:r>
      <w:r w:rsidRPr="0008241C">
        <w:rPr>
          <w:sz w:val="22"/>
          <w:szCs w:val="22"/>
          <w:lang w:val="en-AU"/>
        </w:rPr>
        <w:fldChar w:fldCharType="begin" w:fldLock="1"/>
      </w:r>
      <w:r w:rsidRPr="0008241C">
        <w:rPr>
          <w:sz w:val="22"/>
          <w:szCs w:val="22"/>
          <w:lang w:val="en-AU"/>
        </w:rPr>
        <w:instrText>ADDIN CSL_CITATION {"citationItems":[{"id":"ITEM-1","itemData":{"DOI":"10.1038/sdata.2016.7","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3e684c44-7f99-4194-bf13-b024f648da6f"]}],"mendeley":{"formattedCitation":"(Brooks &lt;i&gt;et al.&lt;/i&gt;, 2016)","plainTextFormattedCitation":"(Brooks et al., 2016)","previouslyFormattedCitation":"(Brooks &lt;i&gt;et al.&lt;/i&gt;, 2016)"},"properties":{"noteIndex":0},"schema":"https://github.com/citation-style-language/schema/raw/master/csl-citation.json"}</w:instrText>
      </w:r>
      <w:r w:rsidRPr="0008241C">
        <w:rPr>
          <w:sz w:val="22"/>
          <w:szCs w:val="22"/>
          <w:lang w:val="en-AU"/>
        </w:rPr>
        <w:fldChar w:fldCharType="separate"/>
      </w:r>
      <w:r w:rsidRPr="0008241C">
        <w:rPr>
          <w:noProof/>
          <w:sz w:val="22"/>
          <w:szCs w:val="22"/>
          <w:lang w:val="en-AU"/>
        </w:rPr>
        <w:t xml:space="preserve">(Brooks </w:t>
      </w:r>
      <w:r w:rsidRPr="0008241C">
        <w:rPr>
          <w:i/>
          <w:noProof/>
          <w:sz w:val="22"/>
          <w:szCs w:val="22"/>
          <w:lang w:val="en-AU"/>
        </w:rPr>
        <w:t>et al.</w:t>
      </w:r>
      <w:r w:rsidRPr="0008241C">
        <w:rPr>
          <w:noProof/>
          <w:sz w:val="22"/>
          <w:szCs w:val="22"/>
          <w:lang w:val="en-AU"/>
        </w:rPr>
        <w:t>, 2016)</w:t>
      </w:r>
      <w:r w:rsidRPr="0008241C">
        <w:rPr>
          <w:sz w:val="22"/>
          <w:szCs w:val="22"/>
          <w:lang w:val="en-AU"/>
        </w:rPr>
        <w:fldChar w:fldCharType="end"/>
      </w:r>
      <w:r w:rsidRPr="0008241C">
        <w:rPr>
          <w:sz w:val="22"/>
          <w:szCs w:val="22"/>
          <w:lang w:val="en-AU"/>
        </w:rPr>
        <w:t xml:space="preserve">. </w:t>
      </w:r>
    </w:p>
    <w:p w14:paraId="12F500E0" w14:textId="77777777" w:rsidR="00A01204" w:rsidRPr="0008241C" w:rsidRDefault="00A01204" w:rsidP="00A01204">
      <w:pPr>
        <w:rPr>
          <w:sz w:val="22"/>
          <w:szCs w:val="22"/>
        </w:rPr>
      </w:pPr>
    </w:p>
    <w:p w14:paraId="5C2F4C0B" w14:textId="1894D85F" w:rsidR="00A01204" w:rsidRPr="0008241C" w:rsidRDefault="00A01204" w:rsidP="00A01204">
      <w:pPr>
        <w:rPr>
          <w:sz w:val="22"/>
          <w:szCs w:val="22"/>
          <w:lang w:val="en-AU"/>
        </w:rPr>
      </w:pPr>
      <w:r w:rsidRPr="0008241C">
        <w:rPr>
          <w:bCs/>
          <w:sz w:val="22"/>
          <w:szCs w:val="22"/>
          <w:lang w:val="en-AU"/>
        </w:rPr>
        <w:t xml:space="preserve">Although trends are improving, high levels of poverty persist in the region. The provisioning services of goods from sustainable ecosystems are essential to further reduce poverty </w:t>
      </w:r>
      <w:r w:rsidRPr="0008241C">
        <w:rPr>
          <w:bCs/>
          <w:sz w:val="22"/>
          <w:szCs w:val="22"/>
          <w:lang w:val="en-AU"/>
        </w:rPr>
        <w:fldChar w:fldCharType="begin" w:fldLock="1"/>
      </w:r>
      <w:r w:rsidRPr="0008241C">
        <w:rPr>
          <w:bCs/>
          <w:sz w:val="22"/>
          <w:szCs w:val="22"/>
          <w:lang w:val="en-AU"/>
        </w:rPr>
        <w:instrText>ADDIN CSL_CITATION {"citationItems":[{"id":"ITEM-1","itemData":{"author":[{"dropping-particle":"","family":"UNESCAP","given":"","non-dropping-particle":"","parse-names":false,"suffix":""}],"id":"ITEM-1","issued":{"date-parts":[["2015"]]},"number-of-pages":"93","publisher-place":"Bangkok","title":"Economic and Social Survey of Asia and the Pacific 2015: Making Growth More Inclusive for Sustainable Development","type":"report"},"uris":["http://www.mendeley.com/documents/?uuid=6cde0b93-fcfe-4ce0-977f-9c240d9588cf"]}],"mendeley":{"formattedCitation":"(UNESCAP, 2015)","plainTextFormattedCitation":"(UNESCAP, 2015)","previouslyFormattedCitation":"(UNESCAP, 2015)"},"properties":{"noteIndex":0},"schema":"https://github.com/citation-style-language/schema/raw/master/csl-citation.json"}</w:instrText>
      </w:r>
      <w:r w:rsidRPr="0008241C">
        <w:rPr>
          <w:bCs/>
          <w:sz w:val="22"/>
          <w:szCs w:val="22"/>
          <w:lang w:val="en-AU"/>
        </w:rPr>
        <w:fldChar w:fldCharType="separate"/>
      </w:r>
      <w:r w:rsidRPr="0008241C">
        <w:rPr>
          <w:bCs/>
          <w:noProof/>
          <w:sz w:val="22"/>
          <w:szCs w:val="22"/>
          <w:lang w:val="en-AU"/>
        </w:rPr>
        <w:t>(UNESCAP, 2015)</w:t>
      </w:r>
      <w:r w:rsidRPr="0008241C">
        <w:rPr>
          <w:bCs/>
          <w:sz w:val="22"/>
          <w:szCs w:val="22"/>
          <w:lang w:val="en-AU"/>
        </w:rPr>
        <w:fldChar w:fldCharType="end"/>
      </w:r>
      <w:r w:rsidRPr="0008241C">
        <w:rPr>
          <w:sz w:val="22"/>
          <w:szCs w:val="22"/>
          <w:lang w:val="en-AU"/>
        </w:rPr>
        <w:t xml:space="preserve">. </w:t>
      </w:r>
      <w:r w:rsidRPr="0008241C">
        <w:rPr>
          <w:sz w:val="22"/>
          <w:szCs w:val="22"/>
        </w:rPr>
        <w:t>The challenge is especially great in South Asian countries where more than 40</w:t>
      </w:r>
      <w:r w:rsidR="00C934E9">
        <w:rPr>
          <w:sz w:val="22"/>
          <w:szCs w:val="22"/>
        </w:rPr>
        <w:t xml:space="preserve"> per cent</w:t>
      </w:r>
      <w:r w:rsidRPr="0008241C">
        <w:rPr>
          <w:sz w:val="22"/>
          <w:szCs w:val="22"/>
        </w:rPr>
        <w:t xml:space="preserve"> of the world's poor </w:t>
      </w:r>
      <w:r w:rsidRPr="0008241C">
        <w:rPr>
          <w:sz w:val="22"/>
          <w:szCs w:val="22"/>
        </w:rPr>
        <w:lastRenderedPageBreak/>
        <w:t>live and some 51</w:t>
      </w:r>
      <w:r w:rsidR="00C934E9">
        <w:rPr>
          <w:sz w:val="22"/>
          <w:szCs w:val="22"/>
        </w:rPr>
        <w:t xml:space="preserve"> per cent</w:t>
      </w:r>
      <w:r w:rsidRPr="0008241C">
        <w:rPr>
          <w:sz w:val="22"/>
          <w:szCs w:val="22"/>
        </w:rPr>
        <w:t xml:space="preserve"> of the population is food-energy deficient </w:t>
      </w:r>
      <w:r w:rsidRPr="0008241C">
        <w:rPr>
          <w:sz w:val="22"/>
          <w:szCs w:val="22"/>
        </w:rPr>
        <w:fldChar w:fldCharType="begin" w:fldLock="1"/>
      </w:r>
      <w:r w:rsidRPr="0008241C">
        <w:rPr>
          <w:sz w:val="22"/>
          <w:szCs w:val="22"/>
        </w:rPr>
        <w:instrText>ADDIN CSL_CITATION {"citationItems":[{"id":"ITEM-1","itemData":{"DOI":"10.2499/0896297705","author":[{"dropping-particle":"","family":"Ahmed","given":"Akhter U.","non-dropping-particle":"","parse-names":false,"suffix":""},{"dropping-particle":"","family":"Hill","given":"Ruth Vargas","non-dropping-particle":"","parse-names":false,"suffix":""},{"dropping-particle":"","family":"Smith","given":"Lisa C.","non-dropping-particle":"","parse-names":false,"suffix":""},{"dropping-particle":"","family":"Wiesmann","given":"Doris","non-dropping-particle":"","parse-names":false,"suffix":""},{"dropping-particle":"","family":"Frankenberger","given":"Timothy R.","non-dropping-particle":"","parse-names":false,"suffix":""},{"dropping-particle":"","family":"Gulati","given":"Kajal","non-dropping-particle":"","parse-names":false,"suffix":""},{"dropping-particle":"","family":"Quabili","given":"Wahid","non-dropping-particle":"","parse-names":false,"suffix":""},{"dropping-particle":"","family":"Yohannes","given":"Yisehac","non-dropping-particle":"","parse-names":false,"suffix":""}],"collection-title":"2020 Discussion Paper","id":"ITEM-1","issued":{"date-parts":[["2007"]]},"publisher":"International Food Policy Research Institute","title":"The world's most deprived : Characteristics and causes of extreme poverty and hunger","type":"book"},"uris":["http://www.mendeley.com/documents/?uuid=0b96dd81-759d-3766-a525-0958acb1cb45"]}],"mendeley":{"formattedCitation":"(Ahmed &lt;i&gt;et al.&lt;/i&gt;, 2007)","plainTextFormattedCitation":"(Ahmed et al., 2007)","previouslyFormattedCitation":"(Ahmed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hmed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However, 400 million of the world’s 767 million poor people live in Asia and the Pacific </w:t>
      </w:r>
      <w:r w:rsidRPr="0008241C">
        <w:rPr>
          <w:sz w:val="22"/>
          <w:szCs w:val="22"/>
        </w:rPr>
        <w:fldChar w:fldCharType="begin" w:fldLock="1"/>
      </w:r>
      <w:r w:rsidRPr="0008241C">
        <w:rPr>
          <w:sz w:val="22"/>
          <w:szCs w:val="22"/>
        </w:rPr>
        <w:instrText>ADDIN CSL_CITATION {"citationItems":[{"id":"ITEM-1","itemData":{"ISBN":"978-92-1-361885-1","abstract":"ii Foreword The 2030 Agenda for Sustainable Development is a set of globally agreed goals that put people and planet first. Tracking progress towards achieving these goals against clear baselines is essential. We need this capability to keep up the reform momentum, and ensure actions remain on target and attentions focused on overcoming challenges as they arise. An unbiased quantitative assessment of results on the ground could make a major contribution to keeping the wider public informed and engaged in the development agenda. The Asia-Pacific Sustainable Development Goals (SDG) Baseline Report introduces an innovative regional progress measurement methodology. The report estimates objective and feasible target values for the region. It makes use of available data to establish a baseline and assess the gaps which need to be closed if the SDGs are to be achieved by 2030. The analysis uses national values for 30 per cent of the proposed global SDG indicators to assess regional achievements for each SDG in the baseline year 2015. It applies a subset of these indicators to illustrate the progress made since 2000 and progress needed to meet the 2030 targets. The report presents the SDG baseline for the Asia and the Pacific both at the regional and sub-regional level for selected targets of each SDG. It uses the latest country data and supplementary statistical information aligned to the proposed global indicators. Based on this evidence the report summarizes key findings and analysis. It outlines ways to gradually improve the availability of data and refine our ability to assess progress. Disaggregated data has a critical role to play in our efforts to achieve the 2030 Agenda's ambition to \" leave no one behind \" .","author":[{"dropping-particle":"","family":"UNESCAP","given":"","non-dropping-particle":"","parse-names":false,"suffix":""}],"id":"ITEM-1","issued":{"date-parts":[["2017"]]},"number-of-pages":"73","publisher-place":"Bangkok","title":"Statistical Yearbook for Asia and the Pacific 2016: SDG Baseline Report","type":"report"},"uris":["http://www.mendeley.com/documents/?uuid=da2fbcbb-2cb0-4de4-a1ad-41ed62a1f576"]}],"mendeley":{"formattedCitation":"(UNESCAP, 2017)","plainTextFormattedCitation":"(UNESCAP, 2017)","previouslyFormattedCitation":"(UNESCAP, 2017)"},"properties":{"noteIndex":0},"schema":"https://github.com/citation-style-language/schema/raw/master/csl-citation.json"}</w:instrText>
      </w:r>
      <w:r w:rsidRPr="0008241C">
        <w:rPr>
          <w:sz w:val="22"/>
          <w:szCs w:val="22"/>
        </w:rPr>
        <w:fldChar w:fldCharType="separate"/>
      </w:r>
      <w:r w:rsidRPr="0008241C">
        <w:rPr>
          <w:noProof/>
          <w:sz w:val="22"/>
          <w:szCs w:val="22"/>
        </w:rPr>
        <w:t>(UNESCAP, 2017)</w:t>
      </w:r>
      <w:r w:rsidRPr="0008241C">
        <w:rPr>
          <w:sz w:val="22"/>
          <w:szCs w:val="22"/>
        </w:rPr>
        <w:fldChar w:fldCharType="end"/>
      </w:r>
      <w:r w:rsidRPr="0008241C">
        <w:rPr>
          <w:sz w:val="22"/>
          <w:szCs w:val="22"/>
        </w:rPr>
        <w:t xml:space="preserve">. Lifting people out of poverty </w:t>
      </w:r>
      <w:r w:rsidRPr="0008241C">
        <w:rPr>
          <w:sz w:val="22"/>
          <w:szCs w:val="22"/>
          <w:lang w:val="en-AU"/>
        </w:rPr>
        <w:t xml:space="preserve">requires multiple strategies, including the protection of managed ecosystems, such as agriculture, forests and aquaculture systems that remain the main livelihood sources in the region </w:t>
      </w:r>
      <w:r w:rsidRPr="0008241C">
        <w:rPr>
          <w:sz w:val="22"/>
          <w:szCs w:val="22"/>
          <w:lang w:val="en-AU"/>
        </w:rPr>
        <w:fldChar w:fldCharType="begin" w:fldLock="1"/>
      </w:r>
      <w:r w:rsidRPr="0008241C">
        <w:rPr>
          <w:sz w:val="22"/>
          <w:szCs w:val="22"/>
          <w:lang w:val="en-AU"/>
        </w:rPr>
        <w:instrText>ADDIN CSL_CITATION {"citationItems":[{"id":"ITEM-1","itemData":{"URL":"http://www.fao.org/faostat/en/#data","author":[{"dropping-particle":"","family":"FAO","given":"","non-dropping-particle":"","parse-names":false,"suffix":""}],"id":"ITEM-1","issued":{"date-parts":[["2016"]]},"title":"FAOSTAT Database","type":"webpage"},"uris":["http://www.mendeley.com/documents/?uuid=ad0a93e3-d1d4-4dd0-8ead-3d48920afacb"]}],"mendeley":{"formattedCitation":"(FAO, 2016b)","plainTextFormattedCitation":"(FAO, 2016b)","previouslyFormattedCitation":"(FAO, 2016b)"},"properties":{"noteIndex":0},"schema":"https://github.com/citation-style-language/schema/raw/master/csl-citation.json"}</w:instrText>
      </w:r>
      <w:r w:rsidRPr="0008241C">
        <w:rPr>
          <w:sz w:val="22"/>
          <w:szCs w:val="22"/>
          <w:lang w:val="en-AU"/>
        </w:rPr>
        <w:fldChar w:fldCharType="separate"/>
      </w:r>
      <w:r w:rsidRPr="0008241C">
        <w:rPr>
          <w:noProof/>
          <w:sz w:val="22"/>
          <w:szCs w:val="22"/>
          <w:lang w:val="en-AU"/>
        </w:rPr>
        <w:t>(FAO, 2016b)</w:t>
      </w:r>
      <w:r w:rsidRPr="0008241C">
        <w:rPr>
          <w:sz w:val="22"/>
          <w:szCs w:val="22"/>
          <w:lang w:val="en-AU"/>
        </w:rPr>
        <w:fldChar w:fldCharType="end"/>
      </w:r>
      <w:r w:rsidRPr="0008241C">
        <w:rPr>
          <w:sz w:val="22"/>
          <w:szCs w:val="22"/>
          <w:lang w:val="en-AU"/>
        </w:rPr>
        <w:t xml:space="preserve">. Unmodified terrestrial, freshwater and marine ecosystems also provide various goods, such as plants, animals, fish and fungi that people need in order to earn an income and secure sustainable livelihoods. Sustaining the viability of, and access to, these provisioning services, will assist in the alleviation of poverty </w:t>
      </w:r>
      <w:r w:rsidRPr="0008241C">
        <w:rPr>
          <w:sz w:val="22"/>
          <w:szCs w:val="22"/>
        </w:rPr>
        <w:fldChar w:fldCharType="begin" w:fldLock="1"/>
      </w:r>
      <w:r w:rsidRPr="0008241C">
        <w:rPr>
          <w:sz w:val="22"/>
          <w:szCs w:val="22"/>
        </w:rPr>
        <w:instrText>ADDIN CSL_CITATION {"citationItems":[{"id":"ITEM-1","itemData":{"author":[{"dropping-particle":"","family":"Bawa","given":"K.","non-dropping-particle":"","parse-names":false,"suffix":""},{"dropping-particle":"","family":"Gadgil","given":"M.","non-dropping-particle":"","parse-names":false,"suffix":""}],"container-title":"Ecosystem Services: Their Nature and Value.","editor":[{"dropping-particle":"","family":"Daily","given":"G.","non-dropping-particle":"","parse-names":false,"suffix":""}],"id":"ITEM-1","issued":{"date-parts":[["1997"]]},"publisher":"Island Press","publisher-place":"Washington DC, USA","title":"Ecosystem Services, Subsistence Economies and Conservation of Biodiversity","type":"chapter"},"uris":["http://www.mendeley.com/documents/?uuid=a7f1c5e4-af31-44d3-be08-77f7a2b08d4c"]}],"mendeley":{"formattedCitation":"(Bawa &amp; Gadgil, 1997)","plainTextFormattedCitation":"(Bawa &amp; Gadgil, 1997)","previouslyFormattedCitation":"(Bawa &amp; Gadgil, 1997)"},"properties":{"noteIndex":0},"schema":"https://github.com/citation-style-language/schema/raw/master/csl-citation.json"}</w:instrText>
      </w:r>
      <w:r w:rsidRPr="0008241C">
        <w:rPr>
          <w:sz w:val="22"/>
          <w:szCs w:val="22"/>
        </w:rPr>
        <w:fldChar w:fldCharType="separate"/>
      </w:r>
      <w:r w:rsidRPr="0008241C">
        <w:rPr>
          <w:noProof/>
          <w:sz w:val="22"/>
          <w:szCs w:val="22"/>
        </w:rPr>
        <w:t>(Bawa &amp; Gadgil, 1997)</w:t>
      </w:r>
      <w:r w:rsidRPr="0008241C">
        <w:rPr>
          <w:sz w:val="22"/>
          <w:szCs w:val="22"/>
        </w:rPr>
        <w:fldChar w:fldCharType="end"/>
      </w:r>
      <w:r w:rsidRPr="0008241C">
        <w:rPr>
          <w:sz w:val="22"/>
          <w:szCs w:val="22"/>
          <w:lang w:val="en-AU"/>
        </w:rPr>
        <w:t xml:space="preserve"> </w:t>
      </w:r>
    </w:p>
    <w:p w14:paraId="1D852474" w14:textId="77777777" w:rsidR="00A01204" w:rsidRPr="0008241C" w:rsidRDefault="00A01204" w:rsidP="00A01204">
      <w:pPr>
        <w:rPr>
          <w:i/>
          <w:sz w:val="22"/>
          <w:szCs w:val="22"/>
        </w:rPr>
      </w:pPr>
    </w:p>
    <w:p w14:paraId="17D4438B" w14:textId="77777777" w:rsidR="00A01204" w:rsidRPr="0008241C" w:rsidRDefault="00A01204" w:rsidP="00A01204">
      <w:pPr>
        <w:rPr>
          <w:sz w:val="22"/>
          <w:szCs w:val="22"/>
        </w:rPr>
      </w:pPr>
      <w:r w:rsidRPr="0008241C">
        <w:rPr>
          <w:sz w:val="22"/>
          <w:szCs w:val="22"/>
        </w:rPr>
        <w:t xml:space="preserve">Participatory approaches, volunteer programs, indigenous and local knowledge, co-management, and technological solutions, for the management of natural resources have resulted in positive outcomes in the conservation of biodiversity and ecosystem services and enhanced benefits to people </w:t>
      </w:r>
      <w:r w:rsidRPr="0008241C">
        <w:rPr>
          <w:sz w:val="22"/>
          <w:szCs w:val="22"/>
        </w:rPr>
        <w:fldChar w:fldCharType="begin" w:fldLock="1"/>
      </w:r>
      <w:r w:rsidRPr="0008241C">
        <w:rPr>
          <w:sz w:val="22"/>
          <w:szCs w:val="22"/>
        </w:rPr>
        <w:instrText>ADDIN CSL_CITATION {"citationItems":[{"id":"ITEM-1","itemData":{"ISBN":"9789937889636","abstract":"The Department of Forest Research and Survey (DFRS) implemented Forest Resource Assessment (FRA) Nepal Project (2010–2014) with financial and technical assistance from the Government of Finland. The project was designed to carry out national-level forest resource assessment, with an overall objective of providing comprehensive and up-to-date national-level forest resource information to support forest policy formulation, forestry sector decision-making and international reporting. The report presents information primarily on forest cover, growing stock, biomass, carbon stock, biodiversity and forest disturbances. Forest cover maps were prepared and classified as Forest, Other Wooded Land (OWL) and Other Land (non-forest) using RapidEye MSS satellite imagery, secondary images (Google Earth images, Landsat), ancillary maps (LRMP and topographical maps) and the FRA Nepal field inventory data. Images were classified by applying an automated method of object-based image analysis method on segmented images using eCognition software. In order to conduct the forest inventory, a two- phased stratified systematic cluster sampling design was adopted. Five physiographic regions— Terai, Churia, Middle Mountains, High Mountains and High Himal—were considered as strata. At the first phase, a total of 9,230 clusters (55,358 plots) were laid out systematically at the nodes of 4 km × 4 km square grids placed across the country. These plots were interpreted by using high- resolution RapidEye imagery and Google Earth. At the second phase, a total of 2,544 sample plots (Forest: 1,553; OWL: 105; OL: 886) were measured in the field. Each sample plot consisted of four concentric circular sample plots (CCSP) of different radii, four vegetation sub-plots, four shrubs and seedlings sub-plots, and four soil pits. As per this assessment, Forest covers 5.96 million ha (40.36%), Other Wooded Land covers 0.65 million ha (4.38%) and Other Land covers 8.16 million ha (55.26%). Forest and OWL together comprise 44.74% of the total area of the country. Out of the total forest area of Nepal, 37.80% lies in Middle Mountains region, 32.25% in High Mountains and High Himal, 23.04% in Churia and 6.90 in the Terai. The Mid-Western Development Region has the highest (26.68 %) forest cover of Nepal, whereas Far-Western Development Region has the lowest (16.94 %) of the total forest area. Out of the total forest area of the country, 4.93 million ha (82.68%) lies outside Protected Areas and 1.03 mil…","author":[{"dropping-particle":"","family":"DFRS","given":"","non-dropping-particle":"","parse-names":false,"suffix":""}],"container-title":"Government of Nepal, Ministry of Forests and Soil Conservation, Department of Forest Research and Survey Forest","id":"ITEM-1","issue":"December","issued":{"date-parts":[["2015"]]},"number-of-pages":"73","title":"State of Nepal's Forests","type":"book"},"uris":["http://www.mendeley.com/documents/?uuid=948bcb77-05a5-4945-a381-0805ca943f1c"]},{"id":"ITEM-2","itemData":{"DOI":"10.1111/conl.12057","ISBN":"1755-263X","ISSN":"1755263X","abstract":"Collaborative management (often referred to as co-management) is increasingly being used to promote sustainability, equity, compliance, and other desirable outcomes in fisheries. However, little is known about how these outcomes are related to specific institutional arrangements (such as the types of rules in use and the forums for developing those rules). Here, we surveyed 960 resource users from 42 communities across five countries to examine how people's perceptions of livelihood and compliance outcomes are related to the: (1) number of rules in use; (2) specific configurations of rules; and (3) type of co-management arrangement in place. We found that perceived compliance was lower when &gt;2 rules were in use, suggesting that the complexity of regulations can hinder compliance. Additionally, we found that resource users under locally managed protected areas and customary management arrangements were more likely to perceive beneficial livelihood outcomes than users under national park and devolved governance arrangements. © 2013 Wiley Periodicals, Inc.","author":[{"dropping-particle":"","family":"Cinner","given":"Joshua E.","non-dropping-particle":"","parse-names":false,"suffix":""},{"dropping-particle":"","family":"Huchery","given":"Cindy","non-dropping-particle":"","parse-names":false,"suffix":""}],"container-title":"Conservation Letters","id":"ITEM-2","issue":"3","issued":{"date-parts":[["2014"]]},"page":"224-232","title":"A comparison of social outcomes associated with different fisheries co-management institutions","type":"article-journal","volume":"7"},"uris":["http://www.mendeley.com/documents/?uuid=92028cdc-5226-4104-a89b-0c66b67eda93"]},{"id":"ITEM-3","itemData":{"author":[{"dropping-particle":"","family":"Maddugoda","given":"P","non-dropping-particle":"","parse-names":false,"suffix":""}],"collection-title":"Proceedings from second regional workshop on multi‐purpose trees","id":"ITEM-3","issued":{"date-parts":[["1991"]]},"number-of-pages":"5-7","publisher-place":"Kandy, Sri Lanka","title":"Experience of community forestry in Sri Lanka","type":"report"},"uris":["http://www.mendeley.com/documents/?uuid=cbea3fa1-808a-41d5-830a-e961fff1c09c"]},{"id":"ITEM-4","itemData":{"ISBN":"9066056096","ISSN":"05677572","abstract":"In this article, we focus on adaptive governance of social–ecological systems (SES) and, more specifically, on social factors that can enhance the fit between governance systems and ecosystems. The challenge lies in matching multilevel governance system, often characterized by fragmented organizational and institutional structures and compartmentalized and sectorized decision-making processes, with ecosystems characterized by complex interactions in time and space. The ability to create the right links, at the right time, around the right issues in multilevel governance systems is crucial for fostering responses that build social–ecological resilience and maintain the capacity of complex and dynamic ecosystems to generate services for human well-being. This is especially true in the face of uncertainty and during periods of abrupt change and reorganization. We draw on our earlier work in the Kristianstads Vattenrike Biosphere Reserve (KVBR), in southern Sweden, to provide new insights on factors that can improve such linking. We focus especially on the bridging function in SES and the factors that constrain bridging in multilevel governance systems, and strategies used to overcome these. We present two features that seem critical for linking organizations dynamically across multiple levels: 1) the role of bridging organizations and 2) the importance of leadership. Bridging organizations and the bridging function can be vulnerable to disturbance, but there are sources of resilience for securing these key structures and functions in SES. These include social mechanisms for combining multiple sources of knowledge, building moral and political support in social networks, and having legal and financial support as part of the adaptive governance structure.","author":[{"dropping-particle":"","family":"Olsson","given":"Per","non-dropping-particle":"","parse-names":false,"suffix":""},{"dropping-particle":"","family":"Folke","given":"Carl","non-dropping-particle":"","parse-names":false,"suffix":""},{"dropping-particle":"","family":"Galaz","given":"Victor","non-dropping-particle":"","parse-names":false,"suffix":""},{"dropping-particle":"","family":"Hahn","given":"Thomas","non-dropping-particle":"","parse-names":false,"suffix":""},{"dropping-particle":"","family":"Schultz","given":"Lisen","non-dropping-particle":"","parse-names":false,"suffix":""}],"container-title":"Ecology and Society","id":"ITEM-4","issue":"1","issued":{"date-parts":[["2007"]]},"page":"28","title":"Enhancing the Fit through Adaptive Co-management: Creating and Maintaining Bridging Functions for Matching Scales in the Kristianstads Vattenrike Biosphere Reserve, Sweden","type":"article-journal","volume":"12"},"uris":["http://www.mendeley.com/documents/?uuid=45e4a5c8-e015-4932-b169-9d6b09447d4a"]},{"id":"ITEM-5","itemData":{"author":[{"dropping-particle":"","family":"Plummer","given":"Ryan","non-dropping-particle":"","parse-names":false,"suffix":""}],"container-title":"Ecology and Society","id":"ITEM-5","issue":"2","issued":{"date-parts":[["2009"]]},"title":"The Adaptive Co-Management Process: an Initial Synthesis of Representative Models and Influential Variables","type":"article-journal","volume":"14"},"uris":["http://www.mendeley.com/documents/?uuid=02c5a122-1ebf-4445-985d-bf8e914791f3"]}],"mendeley":{"formattedCitation":"(Cinner &amp; Huchery, 2014; DFRS, 2015; Maddugoda, 1991; Olsson &lt;i&gt;et al.&lt;/i&gt;, 2007; Plummer, 2009)","plainTextFormattedCitation":"(Cinner &amp; Huchery, 2014; DFRS, 2015; Maddugoda, 1991; Olsson et al., 2007; Plummer, 2009)","previouslyFormattedCitation":"(Cinner &amp; Huchery, 2014; DFRS, 2015; Maddugoda, 1991; Olsson &lt;i&gt;et al.&lt;/i&gt;, 2007; Plummer,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inner &amp; Huchery, 2014; DFRS, 2015; Maddugoda, 1991; Olsson </w:t>
      </w:r>
      <w:r w:rsidRPr="0008241C">
        <w:rPr>
          <w:i/>
          <w:noProof/>
          <w:sz w:val="22"/>
          <w:szCs w:val="22"/>
        </w:rPr>
        <w:t>et al.</w:t>
      </w:r>
      <w:r w:rsidRPr="0008241C">
        <w:rPr>
          <w:noProof/>
          <w:sz w:val="22"/>
          <w:szCs w:val="22"/>
        </w:rPr>
        <w:t>, 2007; Plummer, 2009)</w:t>
      </w:r>
      <w:r w:rsidRPr="0008241C">
        <w:rPr>
          <w:sz w:val="22"/>
          <w:szCs w:val="22"/>
        </w:rPr>
        <w:fldChar w:fldCharType="end"/>
      </w:r>
      <w:r w:rsidRPr="0008241C">
        <w:rPr>
          <w:sz w:val="22"/>
          <w:szCs w:val="22"/>
        </w:rPr>
        <w:t xml:space="preserve">.  Many communities based participatory, and co-management systems across the region have benefitted through the support of government and non-government agencies. These often include the adoption of: science-based decision-making processes, technology, innovative tools, information sharing and capacity development </w:t>
      </w:r>
      <w:r w:rsidRPr="0008241C">
        <w:rPr>
          <w:sz w:val="22"/>
          <w:szCs w:val="22"/>
        </w:rPr>
        <w:fldChar w:fldCharType="begin" w:fldLock="1"/>
      </w:r>
      <w:r w:rsidRPr="0008241C">
        <w:rPr>
          <w:sz w:val="22"/>
          <w:szCs w:val="22"/>
        </w:rPr>
        <w:instrText>ADDIN CSL_CITATION {"citationItems":[{"id":"ITEM-1","itemData":{"ISBN":"0041-0020","ISSN":"00410020","abstract":"Institutions and sustainable development are linked through planning for sustainable development and institutional design is an important aspect of planning. This paper defines institutional design as involved in all intentional institutional transformations, both innovative or radical and evolutionary. Three ‘levels’ of institutional design and their practitioners are described, and related respectively to three fields of institutional design-related knowledge – governance, coordination and agency. Three cases illustrate institutional design – military base closure by the US Congress, Amsterdam metropolitan-regional governance, and the national statutory planning system in Israel. A critical analysis of Israel’s planning system shows an application of institutional analysis and design to sustainable development.","author":[{"dropping-particle":"","family":"Alexander","given":"E.R.","non-dropping-particle":"","parse-names":false,"suffix":""}],"container-title":"Town Planning Review","id":"ITEM-1","issue":"1","issued":{"date-parts":[["2006"]]},"page":"1-28","title":"Institutional design for sustainable development1","type":"article-journal","volume":"77"},"uris":["http://www.mendeley.com/documents/?uuid=f74192c7-fd24-4dfb-8bb4-44c9d58afcd2"]},{"id":"ITEM-2","itemData":{"ISBN":"9780982193501","editor":[{"dropping-particle":"","family":"Cronin","given":"R.","non-dropping-particle":"","parse-names":false,"suffix":""},{"dropping-particle":"","family":"Pandya","given":"A.","non-dropping-particle":"","parse-names":false,"suffix":""}],"id":"ITEM-2","issued":{"date-parts":[["2009"]]},"publisher":"The Henry L. Stimson Center","title":"Exploiting Natural Resources Growth, Instability, and Conflict in the Middle East and Asia","type":"report"},"uris":["http://www.mendeley.com/documents/?uuid=aa91b031-847f-468b-ad1e-f7e0b28e0b78"]}],"mendeley":{"formattedCitation":"(E. R. Alexander, 2006; Cronin &amp; Pandya, 2009)","plainTextFormattedCitation":"(E. R. Alexander, 2006; Cronin &amp; Pandya, 2009)","previouslyFormattedCitation":"(E. R. Alexander, 2006; Cronin &amp; Pandya, 2009)"},"properties":{"noteIndex":0},"schema":"https://github.com/citation-style-language/schema/raw/master/csl-citation.json"}</w:instrText>
      </w:r>
      <w:r w:rsidRPr="0008241C">
        <w:rPr>
          <w:sz w:val="22"/>
          <w:szCs w:val="22"/>
        </w:rPr>
        <w:fldChar w:fldCharType="separate"/>
      </w:r>
      <w:r w:rsidRPr="0008241C">
        <w:rPr>
          <w:noProof/>
          <w:sz w:val="22"/>
          <w:szCs w:val="22"/>
        </w:rPr>
        <w:t>(E. R. Alexander, 2006; Cronin &amp; Pandya, 2009)</w:t>
      </w:r>
      <w:r w:rsidRPr="0008241C">
        <w:rPr>
          <w:sz w:val="22"/>
          <w:szCs w:val="22"/>
        </w:rPr>
        <w:fldChar w:fldCharType="end"/>
      </w:r>
      <w:r w:rsidRPr="0008241C">
        <w:rPr>
          <w:sz w:val="22"/>
          <w:szCs w:val="22"/>
        </w:rPr>
        <w:t xml:space="preserve">. Conversely the one size fits all policy and management approaches have led to failed or less successful outcomes.  Knowledge, innovations and the practices of indigenous peoples and local communities have been especially useful for overcoming some of the governance deficits associated with the top-down approach, including adapting to the impacts of climate change. Important positive trends include increased volunteerism and citizen science activities </w:t>
      </w:r>
      <w:r w:rsidRPr="0008241C">
        <w:rPr>
          <w:sz w:val="22"/>
          <w:szCs w:val="22"/>
        </w:rPr>
        <w:fldChar w:fldCharType="begin" w:fldLock="1"/>
      </w:r>
      <w:r w:rsidRPr="0008241C">
        <w:rPr>
          <w:sz w:val="22"/>
          <w:szCs w:val="22"/>
        </w:rPr>
        <w:instrText>ADDIN CSL_CITATION {"citationItems":[{"id":"ITEM-1","itemData":{"abstract":"More than 600 community environmental groups across New Zealand are engaged in restoring degraded sites and improving and protecting habitat for native species. In the face of ongoing biodiversity declines, resource management agencies are increasing their reliance on these groups to enhance conservation outcomes nationally. However, little is known about community groups and their activities beyond local or regional studies. Our aim was to develop a profile of community groups and their projects through examining group and project characteristics, objectives, activities and the support provided by project partners. A total of 296 community groups from all mainland regions of New Zealand responded to an online questionnaire. Nearly 80% of these groups were established for ≥6 years and 72% operated with ≤20 participants (e.g. staff, members, and unpaid volunteers). For over half (54%) of groups, participants were mostly aged 51–65 years. Small group-sizes, combined with ageing participants, may threaten groups' longevity. More than 20% of groups' projects covered areas &gt; 501 ha. Ecosystems represented within groups' project areas included forests (64.0%), streams (42.0%) and freshwater wetlands (33.2%). Over one-third (37.2%) of freshwater wetland restoration projects occurred on private or Maori-owned land. Nearly 70% of groups carried out weed/pest control, native tree planting and advocacy/educational activities, underscoring the combination of social and ecological dimensions shaping most groups' projects. Over 90% of groups were supported by project partners (e.g. resource management agencies for site visits, funding and technical support), highlighting the interdependence between groups and their partners. Developing a more complete profile of New Zealand community groups and their projects will assist with improving the delivery of support to groups by project partners and developing an inclusive and cohesive sector based on meaningful partnerships. These two factors combined will ultimately enhance groups' environmental outcomes at the local level, while contributing to national biodiversity conservation goals.","author":[{"dropping-particle":"","family":"Peters","given":"Monica A.","non-dropping-particle":"","parse-names":false,"suffix":""},{"dropping-particle":"","family":"Hamilton","given":"David","non-dropping-particle":"","parse-names":false,"suffix":""},{"dropping-particle":"","family":"Eames","given":"Chris","non-dropping-particle":"","parse-names":false,"suffix":""}],"container-title":"New Zealand Journal of Ecology","id":"ITEM-1","issue":"2","issued":{"date-parts":[["2015"]]},"page":"179-189","title":"Action on the ground: A review of community environmental groups' restoration objectives, activities and partnerships in New Zealand","type":"article-journal","volume":"39"},"uris":["http://www.mendeley.com/documents/?uuid=90da69a5-075d-39b7-bc66-845c48951c14"]},{"id":"ITEM-2","itemData":{"author":[{"dropping-particle":"","family":"Peters","given":"M. A.","non-dropping-particle":"","parse-names":false,"suffix":""},{"dropping-particle":"","family":"Eames","given":"C.","non-dropping-particle":"","parse-names":false,"suffix":""},{"dropping-particle":"","family":"Hamilton","given":"D.","non-dropping-particle":"","parse-names":false,"suffix":""}],"container-title":"Journal of the Royal Society of New Zealand","id":"ITEM-2","issue":"3","issued":{"date-parts":[["2015"]]},"page":"151-160","title":"The use and value of citizen science data in New Zealand","type":"article-journal","volume":"45"},"uris":["http://www.mendeley.com/documents/?uuid=e37e6333-ed72-3d15-877e-81c8adeb9fe8"]}],"mendeley":{"formattedCitation":"(M. A. Peters &lt;i&gt;et al.&lt;/i&gt;, 2015; Monica A. Peters, Hamilton, &lt;i&gt;et al.&lt;/i&gt;, 2015)","plainTextFormattedCitation":"(M. A. Peters et al., 2015; Monica A. Peters, Hamilton, et al., 2015)","previouslyFormattedCitation":"(M. A. Peters &lt;i&gt;et al.&lt;/i&gt;, 2015; Monica A. Peters, Hamilto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M. A. Peters </w:t>
      </w:r>
      <w:r w:rsidRPr="0008241C">
        <w:rPr>
          <w:i/>
          <w:noProof/>
          <w:sz w:val="22"/>
          <w:szCs w:val="22"/>
        </w:rPr>
        <w:t>et al.</w:t>
      </w:r>
      <w:r w:rsidRPr="0008241C">
        <w:rPr>
          <w:noProof/>
          <w:sz w:val="22"/>
          <w:szCs w:val="22"/>
        </w:rPr>
        <w:t xml:space="preserve">, 2015; Monica A. Peters, Hamilto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452FF753" w14:textId="77777777" w:rsidR="00A01204" w:rsidRPr="0008241C" w:rsidRDefault="00A01204" w:rsidP="00A01204">
      <w:pPr>
        <w:rPr>
          <w:sz w:val="22"/>
          <w:szCs w:val="22"/>
        </w:rPr>
      </w:pPr>
    </w:p>
    <w:p w14:paraId="5C2FFE19" w14:textId="77777777" w:rsidR="00A01204" w:rsidRPr="0008241C" w:rsidRDefault="00A01204" w:rsidP="00A01204">
      <w:pPr>
        <w:rPr>
          <w:sz w:val="22"/>
          <w:szCs w:val="22"/>
        </w:rPr>
      </w:pPr>
      <w:r w:rsidRPr="0008241C">
        <w:rPr>
          <w:sz w:val="22"/>
          <w:szCs w:val="22"/>
        </w:rPr>
        <w:t xml:space="preserve">The Asia-Pacific holds distinctive knowledge and cultural heritage values and practices that are in harmony with nature, particularly in areas that have been inhabited by indigenous peoples and local communities over long periods of time. These systems and practices can provide the foundation of biodiversity and ecosystem resource management strategies that support a good quality of life for some of the regional community </w:t>
      </w:r>
      <w:r w:rsidRPr="0008241C">
        <w:rPr>
          <w:sz w:val="22"/>
          <w:szCs w:val="22"/>
        </w:rPr>
        <w:fldChar w:fldCharType="begin" w:fldLock="1"/>
      </w:r>
      <w:r w:rsidRPr="0008241C">
        <w:rPr>
          <w:sz w:val="22"/>
          <w:szCs w:val="22"/>
        </w:rPr>
        <w:instrText>ADDIN CSL_CITATION {"citationItems":[{"id":"ITEM-1","itemData":{"ISSN":"1051-0761","author":[{"dropping-particle":"","family":"Berkes","given":"Fikret","non-dropping-particle":"","parse-names":false,"suffix":""},{"dropping-particle":"","family":"Colding","given":"Johan","non-dropping-particle":"","parse-names":false,"suffix":""},{"dropping-particle":"","family":"Folke","given":"Carl","non-dropping-particle":"","parse-names":false,"suffix":""}],"container-title":"Ecological applications","id":"ITEM-1","issue":"5","issued":{"date-parts":[["2000"]]},"page":"1251-1262","publisher":"Eco Soc America","title":"Rediscovery of traditional ecological knowledge as adaptive management","type":"article-journal","volume":"10"},"uris":["http://www.mendeley.com/documents/?uuid=8d64ea42-ddfb-47e6-9c00-dd0647bdccee"]}],"mendeley":{"formattedCitation":"(Berkes &lt;i&gt;et al.&lt;/i&gt;, 2000)","plainTextFormattedCitation":"(Berkes et al., 2000)","previouslyFormattedCitation":"(Berkes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Berkes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Adopting indigenous and local knowledge and practices as a platform for management strategies accommodates the unique characteristics of local ecosystems and communities, which may lead to increased local ownership and engagement. Incorporating the values and beliefs of indigenous peoples is crucial to the understanding, knowing and being of place, people and spirit within complex natural and cultural landscapes while combining traditional practices with western understandings of landscapes </w:t>
      </w:r>
      <w:r w:rsidRPr="0008241C">
        <w:rPr>
          <w:sz w:val="22"/>
          <w:szCs w:val="22"/>
        </w:rPr>
        <w:fldChar w:fldCharType="begin" w:fldLock="1"/>
      </w:r>
      <w:r w:rsidRPr="0008241C">
        <w:rPr>
          <w:sz w:val="22"/>
          <w:szCs w:val="22"/>
        </w:rPr>
        <w:instrText>ADDIN CSL_CITATION {"citationItems":[{"id":"ITEM-1","itemData":{"DOI":"10.1016/j.biocon.2014.11.008","ISSN":"00063207","abstract":"Worldwide, environmental conservation directives are mandating greater inclusion of Indigenous people and their knowledge in the management of global ecosystems. Colonised countries such as the United States of America, New Zealand and Australia have responded with an array of policy and programs to enhance Indigenous involvement; however, balancing Indigenous and non-Indigenous priorities and preferred management methods is a substantial challenge. Using Australia as a case study, we investigate past documentation and use of Indigenous biocultural knowledge (IBK) and assess the main contributions to ecosystem science and management. Focussing on the terrestrial environment, this innovative paper presents an integrated review of IBK documentation (IBKD) by conducting a spatial, temporal and content analysis of the publically available literature. A spatial analysis of the place-based documents identified Australian IBKD hotspots, gaps and opportunities for further collaboration. Sixty percent of IBKD has occurred off the Indigenous estate with only 19% of the total coinciding with current Indigenous Protected Areas. We also found that IBKD hotspots were different to Australia’s biodiversity hotspots suggesting opportunity for development of integrated biological and cultural hotspots. A temporal analysis of IBKD showed exponential growth since the 1970s and typical involvement of non-Indigenous researchers. Indigenous authorship remained negligible until the 1990s when there was an obvious increase, although only 14% of IBKD to date has acknowledged Indigenous authorship. Working through Australia’s broad biological conservation priorities, we demonstrate how IBK has and can be used to inform research and management of biodiversity, threatened species, aquatic ecosystems, fire, invasive species, and climate change. We also synthesise documented suggestions for overcoming cross-cultural awareness and communication challenges between Indigenous people and biologists, environmental managers and policy makers. Lastly, we suggest that inclusion of both tangible and philosophical engagement of Indigenous people in national conservation agendas may promote more holistic socio-ecological systems thinking and facilitate greater progress towards addressing the Indigenous engagement directive of international conservation agreements.","author":[{"dropping-particle":"","family":"Ens","given":"Emilie J.","non-dropping-particle":"","parse-names":false,"suffix":""},{"dropping-particle":"","family":"Pert","given":"Petina","non-dropping-particle":"","parse-names":false,"suffix":""},{"dropping-particle":"","family":"Clarke","given":"Philip A.","non-dropping-particle":"","parse-names":false,"suffix":""},{"dropping-particle":"","family":"Budden","given":"Marita","non-dropping-particle":"","parse-names":false,"suffix":""},{"dropping-particle":"","family":"Clubb","given":"Lilian","non-dropping-particle":"","parse-names":false,"suffix":""},{"dropping-particle":"","family":"Doran","given":"Bruce","non-dropping-particle":"","parse-names":false,"suffix":""},{"dropping-particle":"","family":"Douras","given":"Cheryl","non-dropping-particle":"","parse-names":false,"suffix":""},{"dropping-particle":"","family":"Gaikwad","given":"Jitendra","non-dropping-particle":"","parse-names":false,"suffix":""},{"dropping-particle":"","family":"Gott","given":"Beth","non-dropping-particle":"","parse-names":false,"suffix":""},{"dropping-particle":"","family":"Leonard","given":"Sonia","non-dropping-particle":"","parse-names":false,"suffix":""},{"dropping-particle":"","family":"Locke","given":"John","non-dropping-particle":"","parse-names":false,"suffix":""},{"dropping-particle":"","family":"Packer","given":"Joanne","non-dropping-particle":"","parse-names":false,"suffix":""},{"dropping-particle":"","family":"Turpin","given":"Gerry","non-dropping-particle":"","parse-names":false,"suffix":""},{"dropping-particle":"","family":"Wason","given":"Steve","non-dropping-particle":"","parse-names":false,"suffix":""}],"container-title":"Biological Conservation","id":"ITEM-1","issued":{"date-parts":[["2015"]]},"page":"133-149","title":"Indigenous biocultural knowledge in ecosystem science and management: Review and insight from Australia","type":"article-journal","volume":"181"},"uris":["http://www.mendeley.com/documents/?uuid=119356d7-3610-3c5d-a8f7-15d39ff4951a"]}],"mendeley":{"formattedCitation":"(Ens &lt;i&gt;et al.&lt;/i&gt;, 2015)","plainTextFormattedCitation":"(Ens et al., 2015)","previouslyFormattedCitation":"(En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n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here indigenous peoples and local communities are engaged in the design and implementation of culturally appropriate, participatory, and cost-effective ecosystem resource management strategies there is a high likelihood of successful outcomes. For example, proven strategies for multiple species cropping, rotation and landscape management </w:t>
      </w:r>
      <w:r w:rsidRPr="0008241C">
        <w:rPr>
          <w:sz w:val="22"/>
          <w:szCs w:val="22"/>
        </w:rPr>
        <w:fldChar w:fldCharType="begin" w:fldLock="1"/>
      </w:r>
      <w:r w:rsidRPr="0008241C">
        <w:rPr>
          <w:sz w:val="22"/>
          <w:szCs w:val="22"/>
        </w:rPr>
        <w:instrText>ADDIN CSL_CITATION {"citationItems":[{"id":"ITEM-1","itemData":{"author":[{"dropping-particle":"","family":"Davies","given":"Kirsten","non-dropping-particle":"","parse-names":false,"suffix":""}],"container-title":"Asia Pacific Journal of Environmental Law","id":"ITEM-1","issued":{"date-parts":[["2015"]]},"page":"43-67","publisher":"Australian Centre for Climate and Environmental Law","title":"Ancient and new legal landscapes: Customary law and climate change, a vanuatu case study","type":"article-journal","volume":"18"},"uris":["http://www.mendeley.com/documents/?uuid=9b734b1f-1cfe-3fb5-989e-8fbd748950d3"]},{"id":"ITEM-2","itemData":{"author":[{"dropping-particle":"","family":"Republic of Vanuatu","given":"","non-dropping-particle":"","parse-names":false,"suffix":""}],"id":"ITEM-2","issued":{"date-parts":[["1980"]]},"title":"Constitution of the Republic of Vanuatu","type":"article"},"uris":["http://www.mendeley.com/documents/?uuid=b0d4f2cc-508b-3364-8076-2c9d39bb6381"]},{"id":"ITEM-3","itemData":{"author":[{"dropping-particle":"","family":"Plummer","given":"Ryan","non-dropping-particle":"","parse-names":false,"suffix":""}],"container-title":"Ecology and Society","id":"ITEM-3","issue":"2","issued":{"date-parts":[["2009"]]},"title":"The Adaptive Co-Management Process: an Initial Synthesis of Representative Models and Influential Variables","type":"article-journal","volume":"14"},"uris":["http://www.mendeley.com/documents/?uuid=02c5a122-1ebf-4445-985d-bf8e914791f3"]},{"id":"ITEM-4","itemData":{"author":[{"dropping-particle":"","family":"Rights and Resources Initiative","given":"","non-dropping-particle":"","parse-names":false,"suffix":""}],"id":"ITEM-4","issued":{"date-parts":[["2015"]]},"publisher-place":"Washington, DC","title":"Who owns the world's lands? A global baseline of formally recognized indigenous and community land rights","type":"report"},"uris":["http://www.mendeley.com/documents/?uuid=752dfd96-433e-4969-9f4f-42aa6e3f7c8f"]}],"mendeley":{"formattedCitation":"(K. Davies, 2015; Plummer, 2009; Republic of Vanuatu, 1980; Rights and Resources Initiative, 2015)","plainTextFormattedCitation":"(K. Davies, 2015; Plummer, 2009; Republic of Vanuatu, 1980; Rights and Resources Initiative, 2015)","previouslyFormattedCitation":"(K. Davies, 2015; Plummer, 2009; Republic of Vanuatu, 1980; 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K. Davies, 2015; Plummer, 2009; Republic of Vanuatu, 1980; Rights and Resources Initiative, 2015)</w:t>
      </w:r>
      <w:r w:rsidRPr="0008241C">
        <w:rPr>
          <w:sz w:val="22"/>
          <w:szCs w:val="22"/>
        </w:rPr>
        <w:fldChar w:fldCharType="end"/>
      </w:r>
      <w:r w:rsidRPr="0008241C">
        <w:rPr>
          <w:i/>
          <w:sz w:val="22"/>
          <w:szCs w:val="22"/>
        </w:rPr>
        <w:t>.</w:t>
      </w:r>
    </w:p>
    <w:p w14:paraId="3833E1D8" w14:textId="77777777" w:rsidR="00A01204" w:rsidRPr="0008241C" w:rsidRDefault="00A01204" w:rsidP="00A01204">
      <w:pPr>
        <w:rPr>
          <w:sz w:val="22"/>
          <w:szCs w:val="22"/>
        </w:rPr>
      </w:pPr>
    </w:p>
    <w:p w14:paraId="396BF05D" w14:textId="77777777" w:rsidR="00A01204" w:rsidRPr="0008241C" w:rsidRDefault="00A01204" w:rsidP="00A01204">
      <w:pPr>
        <w:rPr>
          <w:b/>
          <w:sz w:val="22"/>
          <w:szCs w:val="22"/>
        </w:rPr>
      </w:pPr>
      <w:r w:rsidRPr="0008241C">
        <w:rPr>
          <w:sz w:val="22"/>
          <w:szCs w:val="22"/>
        </w:rPr>
        <w:t xml:space="preserve">Exemplary models of legislation, policies and their implementation, exist in some nations across the Asia-Pacific region. However, gaps exist and in some cases, a lack of appropriate legislation, policy and practices is evident </w:t>
      </w:r>
      <w:r w:rsidRPr="0008241C">
        <w:rPr>
          <w:sz w:val="22"/>
          <w:szCs w:val="22"/>
        </w:rPr>
        <w:fldChar w:fldCharType="begin" w:fldLock="1"/>
      </w:r>
      <w:r w:rsidRPr="0008241C">
        <w:rPr>
          <w:sz w:val="22"/>
          <w:szCs w:val="22"/>
        </w:rPr>
        <w:instrText>ADDIN CSL_CITATION {"citationItems":[{"id":"ITEM-1","itemData":{"editor":[{"dropping-particle":"","family":"Greiber","given":"Thomas","non-dropping-particle":"","parse-names":false,"suffix":""},{"dropping-particle":"","family":"Schiele","given":"Simone","non-dropping-particle":"","parse-names":false,"suffix":""}],"id":"ITEM-1","issued":{"date-parts":[["2011"]]},"number-of-pages":"xii+140","publisher":"IUCN","publisher-place":"Gland, Switzerland","title":"Governance of Ecosystem Services","type":"report"},"uris":["http://www.mendeley.com/documents/?uuid=21802ad0-995d-3a09-9609-7b2ccafe8165"]}],"mendeley":{"formattedCitation":"(Greiber &amp; Schiele, 2011)","plainTextFormattedCitation":"(Greiber &amp; Schiele, 2011)","previouslyFormattedCitation":"(Greiber &amp; Schiele, 2011)"},"properties":{"noteIndex":0},"schema":"https://github.com/citation-style-language/schema/raw/master/csl-citation.json"}</w:instrText>
      </w:r>
      <w:r w:rsidRPr="0008241C">
        <w:rPr>
          <w:sz w:val="22"/>
          <w:szCs w:val="22"/>
        </w:rPr>
        <w:fldChar w:fldCharType="separate"/>
      </w:r>
      <w:r w:rsidRPr="0008241C">
        <w:rPr>
          <w:noProof/>
          <w:sz w:val="22"/>
          <w:szCs w:val="22"/>
        </w:rPr>
        <w:t>(Greiber &amp; Schiele, 2011)</w:t>
      </w:r>
      <w:r w:rsidRPr="0008241C">
        <w:rPr>
          <w:sz w:val="22"/>
          <w:szCs w:val="22"/>
        </w:rPr>
        <w:fldChar w:fldCharType="end"/>
      </w:r>
      <w:r w:rsidRPr="0008241C">
        <w:rPr>
          <w:sz w:val="22"/>
          <w:szCs w:val="22"/>
        </w:rPr>
        <w:t xml:space="preserve">. These gaps are adversely affecting some citizens, with respect to their rights, including access to ecosystem services </w:t>
      </w:r>
      <w:r w:rsidRPr="0008241C">
        <w:rPr>
          <w:sz w:val="22"/>
          <w:szCs w:val="22"/>
        </w:rPr>
        <w:fldChar w:fldCharType="begin" w:fldLock="1"/>
      </w:r>
      <w:r w:rsidRPr="0008241C">
        <w:rPr>
          <w:sz w:val="22"/>
          <w:szCs w:val="22"/>
        </w:rPr>
        <w:instrText>ADDIN CSL_CITATION {"citationItems":[{"id":"ITEM-1","itemData":{"author":[{"dropping-particle":"","family":"Lewis","given":"Bridget","non-dropping-particle":"","parse-names":false,"suffix":""}],"container-title":"Macquarie Journal of Comparative and International Environmental Law","id":"ITEM-1","issue":"2","issued":{"date-parts":[["2012"]]},"page":"36-47","title":"Environmental Rights or a Right to the Environment?: Exploring the Nexus between Human Rights and Environmental Protection","type":"article-journal","volume":"8"},"uris":["http://www.mendeley.com/documents/?uuid=be420631-3f4e-36ff-b540-e5755f365695"]}],"mendeley":{"formattedCitation":"(Lewis, 2012)","plainTextFormattedCitation":"(Lewis, 2012)","previouslyFormattedCitation":"(Lewis, 2012)"},"properties":{"noteIndex":0},"schema":"https://github.com/citation-style-language/schema/raw/master/csl-citation.json"}</w:instrText>
      </w:r>
      <w:r w:rsidRPr="0008241C">
        <w:rPr>
          <w:sz w:val="22"/>
          <w:szCs w:val="22"/>
        </w:rPr>
        <w:fldChar w:fldCharType="separate"/>
      </w:r>
      <w:r w:rsidRPr="0008241C">
        <w:rPr>
          <w:noProof/>
          <w:sz w:val="22"/>
          <w:szCs w:val="22"/>
        </w:rPr>
        <w:t>(Lewis, 2012)</w:t>
      </w:r>
      <w:r w:rsidRPr="0008241C">
        <w:rPr>
          <w:sz w:val="22"/>
          <w:szCs w:val="22"/>
        </w:rPr>
        <w:fldChar w:fldCharType="end"/>
      </w:r>
      <w:r w:rsidRPr="0008241C">
        <w:rPr>
          <w:sz w:val="22"/>
          <w:szCs w:val="22"/>
        </w:rPr>
        <w:t xml:space="preserve">. In addition inadequate governance mechanisms may limit community capacity to conserve nature </w:t>
      </w:r>
      <w:r w:rsidRPr="0008241C">
        <w:rPr>
          <w:sz w:val="22"/>
          <w:szCs w:val="22"/>
        </w:rPr>
        <w:fldChar w:fldCharType="begin" w:fldLock="1"/>
      </w:r>
      <w:r w:rsidRPr="0008241C">
        <w:rPr>
          <w:sz w:val="22"/>
          <w:szCs w:val="22"/>
        </w:rPr>
        <w:instrText>ADDIN CSL_CITATION {"citationItems":[{"id":"ITEM-1","itemData":{"editor":[{"dropping-particle":"","family":"Campese","given":"J.","non-dropping-particle":"","parse-names":false,"suffix":""},{"dropping-particle":"","family":"Sunderland","given":"T.C.H.","non-dropping-particle":"","parse-names":false,"suffix":""},{"dropping-particle":"","family":"Greiber","given":"T.","non-dropping-particle":"","parse-names":false,"suffix":""},{"dropping-particle":"","family":"Oviedo","given":"G.","non-dropping-particle":"","parse-names":false,"suffix":""}],"id":"ITEM-1","issued":{"date-parts":[["2009"]]},"number-of-pages":"305p","publisher":"Center for International Forestry Research (CIFOR) and and The International Union for Conservation of Nature (IUCN), Bogor, Indonesia","title":"Rights-based approaches: Exploring issues and opportunities for conservation","type":"book"},"uris":["http://www.mendeley.com/documents/?uuid=4a59f80f-c650-3c76-b30a-6a1de53abb22"]},{"id":"ITEM-2","itemData":{"author":[{"dropping-particle":"","family":"Lewis","given":"Bridget","non-dropping-particle":"","parse-names":false,"suffix":""}],"container-title":"Macquarie Journal of Comparative and International Environmental Law","id":"ITEM-2","issue":"2","issued":{"date-parts":[["2012"]]},"page":"36-47","title":"Environmental Rights or a Right to the Environment?: Exploring the Nexus between Human Rights and Environmental Protection","type":"article-journal","volume":"8"},"uris":["http://www.mendeley.com/documents/?uuid=be420631-3f4e-36ff-b540-e5755f365695"]},{"id":"ITEM-3","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3","issued":{"date-parts":[["2016"]]},"page":"147-159","title":"Changing Tides - a South Pacific Study","type":"article-journal"},"uris":["http://www.mendeley.com/documents/?uuid=de10a768-7b30-4cf7-a923-82969697299b"]}],"mendeley":{"formattedCitation":"(Campese &lt;i&gt;et al.&lt;/i&gt;, 2009; K. Davies, 2016; Lewis, 2012)","plainTextFormattedCitation":"(Campese et al., 2009; K. Davies, 2016; Lewis, 2012)","previouslyFormattedCitation":"(Campese &lt;i&gt;et al.&lt;/i&gt;, 2009; K. Davies, 2016; Lewis,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ampese </w:t>
      </w:r>
      <w:r w:rsidRPr="0008241C">
        <w:rPr>
          <w:i/>
          <w:noProof/>
          <w:sz w:val="22"/>
          <w:szCs w:val="22"/>
        </w:rPr>
        <w:t>et al.</w:t>
      </w:r>
      <w:r w:rsidRPr="0008241C">
        <w:rPr>
          <w:noProof/>
          <w:sz w:val="22"/>
          <w:szCs w:val="22"/>
        </w:rPr>
        <w:t>, 2009; K. Davies, 2016; Lewis, 2012)</w:t>
      </w:r>
      <w:r w:rsidRPr="0008241C">
        <w:rPr>
          <w:sz w:val="22"/>
          <w:szCs w:val="22"/>
        </w:rPr>
        <w:fldChar w:fldCharType="end"/>
      </w:r>
      <w:r w:rsidRPr="0008241C">
        <w:rPr>
          <w:b/>
          <w:sz w:val="22"/>
          <w:szCs w:val="22"/>
        </w:rPr>
        <w:t xml:space="preserve">. </w:t>
      </w:r>
      <w:r w:rsidRPr="0008241C">
        <w:rPr>
          <w:sz w:val="22"/>
          <w:szCs w:val="22"/>
        </w:rPr>
        <w:t xml:space="preserve">In many Asia- Pacific countries, vulnerable people, such as: women, indigenous peoples, young people, the elderly and ethnic minorities, lack adequate representation or opportunities for their participation in local and national decision-making processes . These groups require a voice in the governance of nature which sustains their lives and well-being </w:t>
      </w:r>
      <w:r w:rsidRPr="0008241C">
        <w:rPr>
          <w:sz w:val="22"/>
          <w:szCs w:val="22"/>
          <w:u w:val="single"/>
        </w:rPr>
        <w:fldChar w:fldCharType="begin" w:fldLock="1"/>
      </w:r>
      <w:r w:rsidRPr="0008241C">
        <w:rPr>
          <w:sz w:val="22"/>
          <w:szCs w:val="22"/>
          <w:u w:val="single"/>
        </w:rPr>
        <w:instrText>ADDIN CSL_CITATION {"citationItems":[{"id":"ITEM-1","itemData":{"author":[{"dropping-particle":"","family":"IUCN","given":"","non-dropping-particle":"","parse-names":false,"suffix":""}],"id":"ITEM-1","issue":"October","issued":{"date-parts":[["2008"]]},"title":"Resolution 4.098 Intergenerational partnerships: fostering ethical leadership for a just, sustainable and peaceful world","type":"article"},"uris":["http://www.mendeley.com/documents/?uuid=d0660728-93c4-405e-be52-339122c31006"]},{"id":"ITEM-2","itemData":{"DOI":"10.1016/J.FUTURES.2015.01.006","ISSN":"0016-3287","abstract":"This paper provides a framework for evaluating youth-led social change. The framework considers: seven topics (e.g., environment, human health and safety, and education); nine engagement types (e.g., volunteerism, research and innovation, and political engagement); six organizational types (e.g., advisory body, social enterprise, and individual); three strategies (socialization, influence, and power); and three scales of impacts (individual, community/inter-organizational, and national/international). Using this framework, empirical research provides evidence of how youth – defined as young people 15–24 years of age – have been agents of change in Canada over the 35 years from 1978 to 2012. A media content analysis of 264 articles, combined with frequency and chi-square tests, were completed to study the factors and the relationships among them. The results show a strong relationship between the impact and the strategy, topic, engagement type, and organizational type. The results also show a strong relationship between the strategy and the impact, engagement type and organizational type. The findings have implications for youth leaders and those who advocate for, work with, support, and educate them, and for those interested in evaluating social change efforts.","author":[{"dropping-particle":"","family":"Ho","given":"Elaine","non-dropping-particle":"","parse-names":false,"suffix":""},{"dropping-particle":"","family":"Clarke","given":"Amelia","non-dropping-particle":"","parse-names":false,"suffix":""},{"dropping-particle":"","family":"Dougherty","given":"Ilona","non-dropping-particle":"","parse-names":false,"suffix":""}],"container-title":"Futures","id":"ITEM-2","issued":{"date-parts":[["2015","3","1"]]},"page":"52-62","publisher":"Pergamon","title":"Youth-led social change: Topics, engagement types, organizational types, strategies, and impacts","type":"article-journal","volume":"67"},"uris":["http://www.mendeley.com/documents/?uuid=664034a2-4834-3d41-85db-b5a926931c44"]},{"id":"ITEM-3","itemData":{"author":[{"dropping-particle":"","family":"GLF","given":"","non-dropping-particle":"","parse-names":false,"suffix":""}],"container-title":"20th conference of the Parties to the UN Framework Convention on Climate Change (COP20)","id":"ITEM-3","issued":{"date-parts":[["2014"]]},"publisher":"Global Landscapes Forum Publication","publisher-place":"Lima, Peru","title":"Building cross-cutting skills and landscapes knowledge for effective youth leadership","type":"article"},"uris":["http://www.mendeley.com/documents/?uuid=e7a88769-69d6-3ba8-9375-e790e68729f1"]},{"id":"ITEM-4","itemData":{"author":[{"dropping-particle":"","family":"Oposa v. Factoran","given":"","non-dropping-particle":"","parse-names":false,"suffix":""}],"id":"ITEM-4","issued":{"date-parts":[["1994"]]},"title":"224 SCRA 792 (1993); reprinted in 33 ILM 173 (1994)","type":"article"},"uris":["http://www.mendeley.com/documents/?uuid=5bf0afb8-24f2-4947-bc67-9dedc02eafec"]},{"id":"ITEM-5","itemData":{"author":[{"dropping-particle":"","family":"Rights and Resources Initiative","given":"","non-dropping-particle":"","parse-names":false,"suffix":""}],"id":"ITEM-5","issued":{"date-parts":[["2015"]]},"publisher-place":"Washington, DC","title":"Who owns the world's lands? A global baseline of formally recognized indigenous and community land rights","type":"report"},"uris":["http://www.mendeley.com/documents/?uuid=752dfd96-433e-4969-9f4f-42aa6e3f7c8f"]},{"id":"ITEM-6","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6","issued":{"date-parts":[["2016"]]},"page":"147-159","title":"Changing Tides - a South Pacific Study","type":"article-journal"},"uris":["http://www.mendeley.com/documents/?uuid=de10a768-7b30-4cf7-a923-82969697299b"]}],"mendeley":{"formattedCitation":"(K. Davies, 2016; GLF, 2014; E. Ho &lt;i&gt;et al.&lt;/i&gt;, 2015; IUCN, 2008; Oposa v. Factoran, 1994; Rights and Resources Initiative, 2015)","plainTextFormattedCitation":"(K. Davies, 2016; GLF, 2014; E. Ho et al., 2015; IUCN, 2008; Oposa v. Factoran, 1994; Rights and Resources Initiative, 2015)","previouslyFormattedCitation":"(K. Davies, 2016; GLF, 2014; E. Ho &lt;i&gt;et al.&lt;/i&gt;, 2015; IUCN, 2008; Oposa v. Factoran, 1994; Rights and Resources Initiative, 2015)"},"properties":{"noteIndex":0},"schema":"https://github.com/citation-style-language/schema/raw/master/csl-citation.json"}</w:instrText>
      </w:r>
      <w:r w:rsidRPr="0008241C">
        <w:rPr>
          <w:sz w:val="22"/>
          <w:szCs w:val="22"/>
          <w:u w:val="single"/>
        </w:rPr>
        <w:fldChar w:fldCharType="separate"/>
      </w:r>
      <w:r w:rsidRPr="0008241C">
        <w:rPr>
          <w:noProof/>
          <w:sz w:val="22"/>
          <w:szCs w:val="22"/>
        </w:rPr>
        <w:t xml:space="preserve">(K. Davies, 2016; GLF, 2014; E. Ho </w:t>
      </w:r>
      <w:r w:rsidRPr="0008241C">
        <w:rPr>
          <w:i/>
          <w:noProof/>
          <w:sz w:val="22"/>
          <w:szCs w:val="22"/>
        </w:rPr>
        <w:t>et al.</w:t>
      </w:r>
      <w:r w:rsidRPr="0008241C">
        <w:rPr>
          <w:noProof/>
          <w:sz w:val="22"/>
          <w:szCs w:val="22"/>
        </w:rPr>
        <w:t>, 2015; IUCN, 2008; Oposa v. Factoran, 1994; Rights and Resources Initiative, 2015)</w:t>
      </w:r>
      <w:r w:rsidRPr="0008241C">
        <w:rPr>
          <w:sz w:val="22"/>
          <w:szCs w:val="22"/>
          <w:u w:val="single"/>
        </w:rPr>
        <w:fldChar w:fldCharType="end"/>
      </w:r>
      <w:r w:rsidRPr="0008241C">
        <w:rPr>
          <w:sz w:val="22"/>
          <w:szCs w:val="22"/>
        </w:rPr>
        <w:t>. There is some evidence of this changing trend. For example, customary law and rights to land and natural resources are increasingly being recognised under statutory law</w:t>
      </w:r>
      <w:r w:rsidRPr="0008241C">
        <w:rPr>
          <w:i/>
          <w:sz w:val="22"/>
          <w:szCs w:val="22"/>
        </w:rPr>
        <w:t xml:space="preserve">. </w:t>
      </w:r>
      <w:r w:rsidRPr="0008241C">
        <w:rPr>
          <w:sz w:val="22"/>
          <w:szCs w:val="22"/>
        </w:rPr>
        <w:t xml:space="preserve">Additionally legislative and trends incorporating co-management approaches are becoming increasingly evident across the region </w:t>
      </w:r>
      <w:r w:rsidRPr="0008241C">
        <w:rPr>
          <w:sz w:val="22"/>
          <w:szCs w:val="22"/>
        </w:rPr>
        <w:fldChar w:fldCharType="begin" w:fldLock="1"/>
      </w:r>
      <w:r w:rsidRPr="0008241C">
        <w:rPr>
          <w:sz w:val="22"/>
          <w:szCs w:val="22"/>
        </w:rPr>
        <w:instrText>ADDIN CSL_CITATION {"citationItems":[{"id":"ITEM-1","itemData":{"ISBN":"9066056096","ISSN":"05677572","abstract":"In this article, we focus on adaptive governance of social–ecological systems (SES) and, more specifically, on social factors that can enhance the fit between governance systems and ecosystems. The challenge lies in matching multilevel governance system, often characterized by fragmented organizational and institutional structures and compartmentalized and sectorized decision-making processes, with ecosystems characterized by complex interactions in time and space. The ability to create the right links, at the right time, around the right issues in multilevel governance systems is crucial for fostering responses that build social–ecological resilience and maintain the capacity of complex and dynamic ecosystems to generate services for human well-being. This is especially true in the face of uncertainty and during periods of abrupt change and reorganization. We draw on our earlier work in the Kristianstads Vattenrike Biosphere Reserve (KVBR), in southern Sweden, to provide new insights on factors that can improve such linking. We focus especially on the bridging function in SES and the factors that constrain bridging in multilevel governance systems, and strategies used to overcome these. We present two features that seem critical for linking organizations dynamically across multiple levels: 1) the role of bridging organizations and 2) the importance of leadership. Bridging organizations and the bridging function can be vulnerable to disturbance, but there are sources of resilience for securing these key structures and functions in SES. These include social mechanisms for combining multiple sources of knowledge, building moral and political support in social networks, and having legal and financial support as part of the adaptive governance structure.","author":[{"dropping-particle":"","family":"Olsson","given":"Per","non-dropping-particle":"","parse-names":false,"suffix":""},{"dropping-particle":"","family":"Folke","given":"Carl","non-dropping-particle":"","parse-names":false,"suffix":""},{"dropping-particle":"","family":"Galaz","given":"Victor","non-dropping-particle":"","parse-names":false,"suffix":""},{"dropping-particle":"","family":"Hahn","given":"Thomas","non-dropping-particle":"","parse-names":false,"suffix":""},{"dropping-particle":"","family":"Schultz","given":"Lisen","non-dropping-particle":"","parse-names":false,"suffix":""}],"container-title":"Ecology and Society","id":"ITEM-1","issue":"1","issued":{"date-parts":[["2007"]]},"page":"28","title":"Enhancing the Fit through Adaptive Co-management: Creating and Maintaining Bridging Functions for Matching Scales in the Kristianstads Vattenrike Biosphere Reserve, Sweden","type":"article-journal","volume":"12"},"uris":["http://www.mendeley.com/documents/?uuid=45e4a5c8-e015-4932-b169-9d6b09447d4a"]},{"id":"ITEM-2","itemData":{"abstract":"Science confirms that global warming, or anthropocentrically induced climate change, poses a significant threat to marine environments, food security and livelihoods of South Pacific nation communities who are particularly vulnerable due to their socio-economic status and unique geographical characteristics. Can current legislation, including traditional customary law, protect their ecosystems, in the context of the unprecedented paradigm presented by climate change? This paper explores a range of legal frameworks from international to domestic law, concerned with protecting the marine environment. It proposes that, in order to successfully adapt to these rapid changes, community understandings of the local ecology can assist in adaptation management processes. Traditional indigenous knowledge, customary law and practices may offer part of the solution, as they are embedded in local culture, landscapes, seascapes and are 'bespoke' to specific localities and communities. That is not to say that customary law offers the complete solution. Rather building on traditional knowledge methods will provide adaptive co-management approaches that facilitate science, technology and the law coming together to protect natural systems threatened by the changing climate. One of the benefits of such an approach is its likelihood of success by honouring the local culture, communities will be more inclined to be engaged. Evidence of the uptake of this changing approach can be seen in nations such as Samoa, where local by-laws have been drafted to create community-owned protected areas, while citizens are simultaneously trained to monitor and manage local biodiversity. This paper advocates for localised management approaches focused on empowering communities in the conservation of their marine ecosystems. Finally it returns to the law, highlighting the urgent need for legal instruments, across all jurisdictions, to support adaptive co-management, noting the South Pacific experience offers lessons to other regions and their indigenous peoples, as the planet grapples with the challenge of how to respond rapidly to the threats posed by climate change.","author":[{"dropping-particle":"","family":"Davies","given":"Kirsten","non-dropping-particle":"","parse-names":false,"suffix":""}],"container-title":"Journal of South Pacific Law","edition":"2016 Ordin","id":"ITEM-2","issued":{"date-parts":[["2016"]]},"page":"147-159","title":"Changing Tides - a South Pacific Study","type":"article-journal"},"uris":["http://www.mendeley.com/documents/?uuid=de10a768-7b30-4cf7-a923-82969697299b"]}],"mendeley":{"formattedCitation":"(K. Davies, 2016; Olsson &lt;i&gt;et al.&lt;/i&gt;, 2007)","plainTextFormattedCitation":"(K. Davies, 2016; Olsson et al., 2007)","previouslyFormattedCitation":"(K. Davies, 2016; Olsso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K. Davies, 2016; Olsson </w:t>
      </w:r>
      <w:r w:rsidRPr="0008241C">
        <w:rPr>
          <w:i/>
          <w:noProof/>
          <w:sz w:val="22"/>
          <w:szCs w:val="22"/>
        </w:rPr>
        <w:t>et al.</w:t>
      </w:r>
      <w:r w:rsidRPr="0008241C">
        <w:rPr>
          <w:noProof/>
          <w:sz w:val="22"/>
          <w:szCs w:val="22"/>
        </w:rPr>
        <w:t>, 2007)</w:t>
      </w:r>
      <w:r w:rsidRPr="0008241C">
        <w:rPr>
          <w:sz w:val="22"/>
          <w:szCs w:val="22"/>
        </w:rPr>
        <w:fldChar w:fldCharType="end"/>
      </w:r>
      <w:r w:rsidRPr="0008241C">
        <w:rPr>
          <w:i/>
          <w:sz w:val="22"/>
          <w:szCs w:val="22"/>
        </w:rPr>
        <w:t>.</w:t>
      </w:r>
    </w:p>
    <w:p w14:paraId="7CF0F1E7" w14:textId="77777777" w:rsidR="00A01204" w:rsidRPr="0008241C" w:rsidRDefault="00A01204" w:rsidP="00A01204">
      <w:pPr>
        <w:rPr>
          <w:sz w:val="22"/>
          <w:szCs w:val="22"/>
        </w:rPr>
      </w:pPr>
    </w:p>
    <w:p w14:paraId="427D2E1E" w14:textId="77777777" w:rsidR="00A01204" w:rsidRPr="0008241C" w:rsidRDefault="00A01204" w:rsidP="00A01204">
      <w:pPr>
        <w:keepNext/>
        <w:tabs>
          <w:tab w:val="clear" w:pos="1247"/>
          <w:tab w:val="left" w:pos="765"/>
        </w:tabs>
        <w:outlineLvl w:val="2"/>
        <w:rPr>
          <w:b/>
          <w:sz w:val="24"/>
          <w:szCs w:val="24"/>
        </w:rPr>
      </w:pPr>
      <w:bookmarkStart w:id="767" w:name="_Toc504317168"/>
      <w:bookmarkStart w:id="768" w:name="_Toc504317861"/>
      <w:bookmarkStart w:id="769" w:name="_Toc504320396"/>
      <w:bookmarkStart w:id="770" w:name="_Toc504320843"/>
      <w:bookmarkStart w:id="771" w:name="_Toc504321207"/>
      <w:bookmarkStart w:id="772" w:name="_Toc524041358"/>
      <w:r w:rsidRPr="0008241C">
        <w:rPr>
          <w:b/>
          <w:sz w:val="24"/>
          <w:szCs w:val="24"/>
        </w:rPr>
        <w:lastRenderedPageBreak/>
        <w:t>2.6.2</w:t>
      </w:r>
      <w:r w:rsidRPr="0008241C">
        <w:rPr>
          <w:b/>
          <w:sz w:val="24"/>
          <w:szCs w:val="24"/>
        </w:rPr>
        <w:tab/>
        <w:t>Emerging issues and opportunities</w:t>
      </w:r>
      <w:bookmarkEnd w:id="767"/>
      <w:bookmarkEnd w:id="768"/>
      <w:bookmarkEnd w:id="769"/>
      <w:bookmarkEnd w:id="770"/>
      <w:bookmarkEnd w:id="771"/>
      <w:bookmarkEnd w:id="772"/>
    </w:p>
    <w:p w14:paraId="575F10D6" w14:textId="77777777" w:rsidR="00A01204" w:rsidRPr="0008241C" w:rsidRDefault="00A01204" w:rsidP="00A01204">
      <w:pPr>
        <w:rPr>
          <w:sz w:val="22"/>
          <w:szCs w:val="22"/>
        </w:rPr>
      </w:pPr>
    </w:p>
    <w:p w14:paraId="7515B6B5" w14:textId="77777777" w:rsidR="00A01204" w:rsidRPr="0008241C" w:rsidRDefault="00A01204" w:rsidP="00A01204">
      <w:pPr>
        <w:rPr>
          <w:sz w:val="22"/>
          <w:szCs w:val="22"/>
        </w:rPr>
      </w:pPr>
      <w:r w:rsidRPr="0008241C">
        <w:rPr>
          <w:sz w:val="22"/>
          <w:szCs w:val="22"/>
        </w:rPr>
        <w:t xml:space="preserve">Understanding of human dependence on nature is improving with rapid advancements in the science and economics of ecosystem services. Despite limited data, the valuations of ecosystem services in the Asia-Pacific were assessed in this chapter. These results support the declining trends of these services </w:t>
      </w:r>
      <w:r w:rsidRPr="0008241C">
        <w:rPr>
          <w:sz w:val="22"/>
          <w:szCs w:val="22"/>
        </w:rPr>
        <w:fldChar w:fldCharType="begin" w:fldLock="1"/>
      </w:r>
      <w:r w:rsidRPr="0008241C">
        <w:rPr>
          <w:sz w:val="22"/>
          <w:szCs w:val="22"/>
        </w:rPr>
        <w:instrText>ADDIN CSL_CITATION {"citationItems":[{"id":"ITEM-1","itemData":{"URL":"http://www.fao.org/nr/water/aquastat/data/query/index.html?lang=en","accessed":{"date-parts":[["2017","9","1"]]},"author":[{"dropping-particle":"","family":"FAO","given":"","non-dropping-particle":"","parse-names":false,"suffix":""}],"id":"ITEM-1","issued":{"date-parts":[["2016"]]},"title":"AQUASTAT Main Database, Food and Agriculture Organization of the United Nations (FAO)","type":"webpage"},"uris":["http://www.mendeley.com/documents/?uuid=d8032646-d1a8-4887-a03a-ac3dbfbd5400"]},{"id":"ITEM-2","itemData":{"URL":"http://www.fao.org/faostat/en/#data","author":[{"dropping-particle":"","family":"FAO","given":"","non-dropping-particle":"","parse-names":false,"suffix":""}],"id":"ITEM-2","issued":{"date-parts":[["2016"]]},"title":"FAOSTAT Database","type":"webpage"},"uris":["http://www.mendeley.com/documents/?uuid=ad0a93e3-d1d4-4dd0-8ead-3d48920afacb"]},{"id":"ITEM-3","itemData":{"author":[{"dropping-particle":"","family":"Asian Development Bank","given":"","non-dropping-particle":"","parse-names":false,"suffix":""}],"id":"ITEM-3","issued":{"date-parts":[["2013"]]},"publisher-place":"Asian Development Bank, Mandaluyong City, Philippines","title":"Asian Water Development Outlook 2013: Measuring Water Security in Asia and Pacific","type":"report"},"uris":["http://www.mendeley.com/documents/?uuid=cb3c3742-48dc-49a3-8fba-bc503cd4435d"]},{"id":"ITEM-4","itemData":{"ISBN":"9789843310293","author":[{"dropping-particle":"","family":"Motaleb","given":"Mohammad Abdul","non-dropping-particle":"","parse-names":false,"suffix":""}],"editor":[{"dropping-particle":"","family":"Firoz","given":"Remeen","non-dropping-particle":"","parse-names":false,"suffix":""},{"dropping-particle":"","family":"Adrika","given":"Ahana","non-dropping-particle":"","parse-names":false,"suffix":""},{"dropping-particle":"","family":"Khan","given":"Niaz Ahmed","non-dropping-particle":"","parse-names":false,"suffix":""}],"id":"ITEM-4","issued":{"date-parts":[["2010"]]},"number-of-pages":"viii+30","publisher":"IUCN (International Union for Conservation of Nature)","publisher-place":"Bangladesh Country Office, Dhaka, Bangladesh","title":"Approaches to Conservation of Medicinal Plants and Traditional Knowledge: A Focus on the Chittagong Hill Tracts","type":"book"},"uris":["http://www.mendeley.com/documents/?uuid=a56281ad-93a2-4b28-9700-12888416cfec"]}],"mendeley":{"formattedCitation":"(Asian Development Bank, 2013a; FAO, 2016a, 2016b; Motaleb, 2010)","plainTextFormattedCitation":"(Asian Development Bank, 2013a; FAO, 2016a, 2016b; Motaleb, 2010)","previouslyFormattedCitation":"(Asian Development Bank, 2013a; FAO, 2016a, 2016b; Motaleb, 2010)"},"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a; FAO, 2016a, 2016b; Motaleb, 2010)</w:t>
      </w:r>
      <w:r w:rsidRPr="0008241C">
        <w:rPr>
          <w:sz w:val="22"/>
          <w:szCs w:val="22"/>
        </w:rPr>
        <w:fldChar w:fldCharType="end"/>
      </w:r>
      <w:r w:rsidRPr="0008241C">
        <w:rPr>
          <w:sz w:val="22"/>
          <w:szCs w:val="22"/>
        </w:rPr>
        <w:t xml:space="preserve">, highlighting the need to invest in their protection to ensure the ongoing: food, water, energy and general livelihood and health security for the regional community. This is important in terms of buffering people from poverty, particularly as they encounter the impacts of climate change. There is an urgent need to attain more comprehensive evidences pertaining to the values of ecosystems across the Asia-Pacific to enable future regional assessment that will support decision-making processes.  </w:t>
      </w:r>
    </w:p>
    <w:p w14:paraId="5D0F3D35" w14:textId="77777777" w:rsidR="00A01204" w:rsidRPr="0008241C" w:rsidRDefault="00A01204" w:rsidP="00A01204">
      <w:pPr>
        <w:rPr>
          <w:sz w:val="22"/>
          <w:szCs w:val="22"/>
        </w:rPr>
      </w:pPr>
    </w:p>
    <w:p w14:paraId="2CABF30C" w14:textId="77777777" w:rsidR="00A01204" w:rsidRPr="0008241C" w:rsidRDefault="00A01204" w:rsidP="00A01204">
      <w:pPr>
        <w:rPr>
          <w:sz w:val="22"/>
          <w:szCs w:val="22"/>
        </w:rPr>
      </w:pPr>
      <w:r w:rsidRPr="0008241C">
        <w:rPr>
          <w:sz w:val="22"/>
          <w:szCs w:val="22"/>
        </w:rPr>
        <w:t xml:space="preserve">Nations across the Asia- Pacific have developed environmental legislation and policies to manage intensifying threats, in particular, those related to global warming </w:t>
      </w:r>
      <w:r w:rsidRPr="0008241C">
        <w:rPr>
          <w:sz w:val="22"/>
          <w:szCs w:val="22"/>
        </w:rPr>
        <w:fldChar w:fldCharType="begin" w:fldLock="1"/>
      </w:r>
      <w:r w:rsidRPr="0008241C">
        <w:rPr>
          <w:sz w:val="22"/>
          <w:szCs w:val="22"/>
        </w:rPr>
        <w:instrText>ADDIN CSL_CITATION {"citationItems":[{"id":"ITEM-1","itemData":{"DOI":"10.1016/j.ocecoaman.2015.02.001","ISSN":"09645691","abstract":"This paper explains how the practice of integrating ecosystem-service thinking (i.e., ecological benefits for human beings) and institutions (i.e., organisations, policy rules) is essential for coastal spatial planning. Adopting an integrated perspective on ecosystem services (ESs) both helps understand a wide range of possible services and, at the same time, attune institution to local resource patterns. The objective of this paper is to identify the extent to which ESs are integrated in a specific coastal strategic planning case. A subsequent objective is to understand whether institutions are capable of managing ESs in terms of uncovering institutional strengths and weaknesses that may exist in taking ESs into account in existing institutional practices. These two questions are addressed through the application of a content analysis method and a multi-level analysis framework on formal institutions. Jiaozhou Bay in China is used as an illustrative case. The results show that some ESs have been implicitly acknowledged, but by no means the whole range. This partial ES implementation could result from any of four institutional weaknesses in the strategic plans of Jiaozhou Bay, namely a dominant market oriented interest, fragmented institutional structures for managing ESs, limited ES assessment, and a lack of integrated reflection of the social value of ESs in decision-making. Finally, generalizations of multi-level institutional settings on ES integration, such as an inter-organisational fragmentation and a limited use of ES assessment in operation, are made together with other international case studies. Meanwhile, the comparison highlights the influences of extensive market-oriented incentives and governments' exclusive responsibilities on ES governance in the Chinese context.","author":[{"dropping-particle":"","family":"Li","given":"Ruiqian","non-dropping-particle":"","parse-names":false,"suffix":""},{"dropping-particle":"","family":"Li","given":"Yongfu","non-dropping-particle":"","parse-names":false,"suffix":""},{"dropping-particle":"","family":"Brink","given":"Margo","non-dropping-particle":"van den","parse-names":false,"suffix":""},{"dropping-particle":"","family":"Woltjer","given":"Johan","non-dropping-particle":"","parse-names":false,"suffix":""}],"container-title":"Ocean and Coastal Management","id":"ITEM-1","issued":{"date-parts":[["2015"]]},"page":"1-15","publisher":"Elsevier Ltd","title":"The capacities of institutions for the integration of ecosystem services in coastal strategic planning: The case of Jiaozhou Bay","type":"article-journal","volume":"107"},"uris":["http://www.mendeley.com/documents/?uuid=976c414a-3d91-4c71-a5f8-7c66423eb8ee"]}],"mendeley":{"formattedCitation":"(Li &lt;i&gt;et al.&lt;/i&gt;, 2015)","plainTextFormattedCitation":"(Li et al., 2015)","previouslyFormattedCitation":"(L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se include:  transboundary arrangements, multilateral environment agreements and assessments. Opportunities are emerging for promoting increased national, regional and global cooperation </w:t>
      </w:r>
      <w:r w:rsidRPr="0008241C">
        <w:rPr>
          <w:sz w:val="22"/>
          <w:szCs w:val="22"/>
        </w:rPr>
        <w:fldChar w:fldCharType="begin" w:fldLock="1"/>
      </w:r>
      <w:r w:rsidRPr="0008241C">
        <w:rPr>
          <w:sz w:val="22"/>
          <w:szCs w:val="22"/>
        </w:rPr>
        <w:instrText>ADDIN CSL_CITATION {"citationItems":[{"id":"ITEM-1","itemData":{"DOI":"10.1017/CBO9781107415324.004","ISBN":"9788578110796","ISSN":"1098-6596","PMID":"25246403","author":[{"dropping-particle":"","family":"BOBLME","given":"","non-dropping-particle":"","parse-names":false,"suffix":""}],"id":"ITEM-1","issued":{"date-parts":[["2015"]]},"publisher-place":"Bay of Bengal Large Marine Ecosystem Project (BOBLME)","title":"Making a Difference to Resource Management in the Bay of Bengal: Meeting International Obligations","type":"report","volume":"1"},"uris":["http://www.mendeley.com/documents/?uuid=9f785121-9922-436e-8b42-d3d165a37697"]},{"id":"ITEM-2","itemData":{"author":[{"dropping-particle":"","family":"Medaglia","given":"Jorge Cabrera","non-dropping-particle":"","parse-names":false,"suffix":""},{"dropping-particle":"","family":"Perron-welch","given":"Frederic","non-dropping-particle":"","parse-names":false,"suffix":""},{"dropping-particle":"","family":"Phillips","given":"Freedom-kai","non-dropping-particle":"","parse-names":false,"suffix":""}],"edition":"Third Edit","id":"ITEM-2","issued":{"date-parts":[["2014"]]},"number-of-pages":"125","publisher":"Centre for International Sustainable Development Law (CISDL)","title":"Overview of National and Regional Measures on Access and Benefit Sharing: Challenges and Opportunities in Implementing the Nagoya Protocol","type":"book"},"uris":["http://www.mendeley.com/documents/?uuid=5131eb74-ad3f-4b69-b735-c243af948fed"]}],"mendeley":{"formattedCitation":"(BOBLME, 2015; Medaglia &lt;i&gt;et al.&lt;/i&gt;, 2014)","plainTextFormattedCitation":"(BOBLME, 2015; Medaglia et al., 2014)","previouslyFormattedCitation":"(BOBLME, 2015; Medagli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OBLME, 2015; Medagli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se efforts are garnering the support of institutions to improve policies and practices, including valuing the benefits of ecosystems </w:t>
      </w:r>
      <w:r w:rsidRPr="0008241C">
        <w:rPr>
          <w:sz w:val="22"/>
          <w:szCs w:val="22"/>
        </w:rPr>
        <w:fldChar w:fldCharType="begin" w:fldLock="1"/>
      </w:r>
      <w:r w:rsidRPr="0008241C">
        <w:rPr>
          <w:sz w:val="22"/>
          <w:szCs w:val="22"/>
        </w:rPr>
        <w:instrText>ADDIN CSL_CITATION {"citationItems":[{"id":"ITEM-1","itemData":{"URL":"http://www.nature.org/ourinitiatives/regions/asiaandthepacific/coraltriangle/overview/coral-triangle-initiative.xml","author":[{"dropping-particle":"","family":"Nature Conservancy","given":"","non-dropping-particle":"","parse-names":false,"suffix":""}],"id":"ITEM-1","issued":{"date-parts":[["2016"]]},"title":"The Coral Triangle Initiative: Reefs, Fisheries and Food Security","type":"webpage"},"uris":["http://www.mendeley.com/documents/?uuid=c1999234-fafa-4126-a39c-57eff6a91fdd"]}],"mendeley":{"formattedCitation":"(Nature Conservancy, 2016)","plainTextFormattedCitation":"(Nature Conservancy, 2016)","previouslyFormattedCitation":"(Nature Conservancy, 2016)"},"properties":{"noteIndex":0},"schema":"https://github.com/citation-style-language/schema/raw/master/csl-citation.json"}</w:instrText>
      </w:r>
      <w:r w:rsidRPr="0008241C">
        <w:rPr>
          <w:sz w:val="22"/>
          <w:szCs w:val="22"/>
        </w:rPr>
        <w:fldChar w:fldCharType="separate"/>
      </w:r>
      <w:r w:rsidRPr="0008241C">
        <w:rPr>
          <w:noProof/>
          <w:sz w:val="22"/>
          <w:szCs w:val="22"/>
        </w:rPr>
        <w:t>(Nature Conservancy, 2016)</w:t>
      </w:r>
      <w:r w:rsidRPr="0008241C">
        <w:rPr>
          <w:sz w:val="22"/>
          <w:szCs w:val="22"/>
        </w:rPr>
        <w:fldChar w:fldCharType="end"/>
      </w:r>
      <w:r w:rsidRPr="0008241C">
        <w:rPr>
          <w:sz w:val="22"/>
          <w:szCs w:val="22"/>
        </w:rPr>
        <w:t xml:space="preserve">. Transboundary opportunities are emerging, involving networking amongst countries, as evidenced by the establishment  of several regional platforms for managing and protecting biodiversity, reducing climate change induced vulnerabilities and  promoting green and sustainable growth </w:t>
      </w:r>
      <w:r w:rsidRPr="0008241C">
        <w:rPr>
          <w:sz w:val="22"/>
          <w:szCs w:val="22"/>
        </w:rPr>
        <w:fldChar w:fldCharType="begin" w:fldLock="1"/>
      </w:r>
      <w:r w:rsidRPr="0008241C">
        <w:rPr>
          <w:sz w:val="22"/>
          <w:szCs w:val="22"/>
        </w:rPr>
        <w:instrText>ADDIN CSL_CITATION {"citationItems":[{"id":"ITEM-1","itemData":{"URL":"http://www.aseanbiodiversity.org/phocadownload/reports/2014ACBAnnualReport.pdf","author":[{"dropping-particle":"","family":"ASEAN Center for Biodiversity","given":"","non-dropping-particle":"","parse-names":false,"suffix":""}],"id":"ITEM-1","issued":{"date-parts":[["2014"]]},"title":"ASEAN Center for Biodiversity: Annual Report 2014","type":"webpage"},"uris":["http://www.mendeley.com/documents/?uuid=d715c77b-8a63-4093-bf76-318532c0029e"]},{"id":"ITEM-2","itemData":{"DOI":"10.1111/1365-2664.12298","ISSN":"00218901","author":[{"dropping-particle":"","family":"He","given":"Daming","non-dropping-particle":"","parse-names":false,"suffix":""},{"dropping-particle":"","family":"Wu","given":"Ruidong","non-dropping-particle":"","parse-names":false,"suffix":""},{"dropping-particle":"","family":"Feng","given":"Yan","non-dropping-particle":"","parse-names":false,"suffix":""},{"dropping-particle":"","family":"Li","given":"Yungang","non-dropping-particle":"","parse-names":false,"suffix":""},{"dropping-particle":"","family":"Ding","given":"Chengzhi","non-dropping-particle":"","parse-names":false,"suffix":""},{"dropping-particle":"","family":"Wang","given":"Wenling","non-dropping-particle":"","parse-names":false,"suffix":""},{"dropping-particle":"","family":"Yu","given":"Douglas W.","non-dropping-particle":"","parse-names":false,"suffix":""}],"container-title":"Journal of Applied Ecology","editor":[{"dropping-particle":"","family":"Crispo","given":"Erika","non-dropping-particle":"","parse-names":false,"suffix":""}],"id":"ITEM-2","issue":"5","issued":{"date-parts":[["2014","10"]]},"page":"1159-1168","title":"REVIEW: China's transboundary waters: new paradigms for water and ecological security through applied ecology","type":"article-journal","volume":"51"},"uris":["http://www.mendeley.com/documents/?uuid=fc397aaa-86f8-37fd-9671-226ec24f5578"]},{"id":"ITEM-3","itemData":{"author":[{"dropping-particle":"","family":"Healy","given":"H","non-dropping-particle":"","parse-names":false,"suffix":""}],"container-title":"International Journal on World Peace","id":"ITEM-3","issue":"4","issued":{"date-parts":[["2007"]]},"page":"61-83","title":"Korean demilitarized zone: peace and nature park","type":"article-journal","volume":"24"},"uris":["http://www.mendeley.com/documents/?uuid=8fc4855d-2f4e-4f36-bc56-a4a094a4224b"]},{"id":"ITEM-4","itemData":{"ISBN":"9781559634762","abstract":"\"Nature's Services brings together world-renowned scientists from a variety of disciplines to examine the character and value of ecosystem services, the damage that has been done to them, and the consequent implications for human society. Contributors present a detailed synthesis of our current understanding of a suite of ecosystem services and a preliminary assessment of their economic value.\"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Book Jacket. Perspectives on nature's services / John Peterson Myers, Joshua S. Reichert -- Introduction: What are ecosystem services? / Gretchen C. Daily -- Ecosystem services: a fragmentary history / Harold A. Mooney and Paul R. Ehrlich -- Valuing ecosystem services: philosophical bases and empirical methods / Lawrence H. Goulder and Donald Kennedy -- Valuing ecosystem services with efficiency, fairness, and sustainability as goals / Robert Costanza and Carl Folke -- The interaction of climate and life / Susan E. Alexander, Stephen H. Schneider, and Kalen Lagerquist -- Biodiversity and ecosystem functioning / David Tilman -- Ecosystem services supplied by soil / Gretchen C. Daily, Pamela A. Matson, and Peter M. Vitousek -- Services provided by pollinators / Gary Paul Nabhan and Stephen L. Buchmann -- Natural pest control services and agriculture / Rosamond L. Naylor and Paul R. Ehrlich -- Marine ecosystem services / Charles H. Peterson and Jane Lubchenco -- Freshwater ecosystem services / Sandra Postel and Stephen Carpenter -- The world's forests and their ecosystem services / Norman Myers -- Ecosystem services in grasslands / Osvaldo E. Sala and Jose M. Paruelo -- Biodiversity's genetic library / Norman Myers -- Impacts of marine resource extraction on ecosystem services and sustainability / Les Kaufman and Paul Dayton -- Ecosystem services in subsistence economies and conservation of biodiversity / Kamaljit S. Bawa and Madhav Gadgil -- Ecosystem services in a modern economy: Gunnison County, Colorado / Andrew Wilcox and John Harte -- Water quality improvement by wetlands / Katherine C. Ewel -- Services supplied by…","author":[{"dropping-particle":"","family":"Daily","given":"Gretchen C.","non-dropping-particle":"","parse-names":false,"suffix":""}],"container-title":"Nature's services : societal dependence on natural ecosystems","editor":[{"dropping-particle":"","family":"Daily","given":"Gretchen C.","non-dropping-particle":"","parse-names":false,"suffix":""}],"id":"ITEM-4","issued":{"date-parts":[["1997"]]},"page":"1-10","publisher":"Island Press","publisher-place":"Washington, D.C","title":"Introduction: What are ecosystem services?","type":"chapter"},"uris":["http://www.mendeley.com/documents/?uuid=8e4abab4-0f39-38db-86a6-543e8bde9ecd"]},{"id":"ITEM-5","itemData":{"ISBN":"9781559634762","abstract":"\"Nature's Services brings together world-renowned scientists from a variety of disciplines to examine the character and value of ecosystem services, the damage that has been done to them, and the consequent implications for human society. Contributors present a detailed synthesis of our current understanding of a suite of ecosystem services and a preliminary assessment of their economic value.\"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Book Jacket. Perspectives on nature's services / John Peterson Myers, Joshua S. Reichert -- Introduction: What are ecosystem services? / Gretchen C. Daily -- Ecosystem services: a fragmentary history / Harold A. Mooney and Paul R. Ehrlich -- Valuing ecosystem services: philosophical bases and empirical methods / Lawrence H. Goulder and Donald Kennedy -- Valuing ecosystem services with efficiency, fairness, and sustainability as goals / Robert Costanza and Carl Folke -- The interaction of climate and life / Susan E. Alexander, Stephen H. Schneider, and Kalen Lagerquist -- Biodiversity and ecosystem functioning / David Tilman -- Ecosystem services supplied by soil / Gretchen C. Daily, Pamela A. Matson, and Peter M. Vitousek -- Services provided by pollinators / Gary Paul Nabhan and Stephen L. Buchmann -- Natural pest control services and agriculture / Rosamond L. Naylor and Paul R. Ehrlich -- Marine ecosystem services / Charles H. Peterson and Jane Lubchenco -- Freshwater ecosystem services / Sandra Postel and Stephen Carpenter -- The world's forests and their ecosystem services / Norman Myers -- Ecosystem services in grasslands / Osvaldo E. Sala and Jose M. Paruelo -- Biodiversity's genetic library / Norman Myers -- Impacts of marine resource extraction on ecosystem services and sustainability / Les Kaufman and Paul Dayton -- Ecosystem services in subsistence economies and conservation of biodiversity / Kamaljit S. Bawa and Madhav Gadgil -- Ecosystem services in a modern economy: Gunnison County, Colorado / Andrew Wilcox and John Harte -- Water quality improvement by wetlands / Katherine C. Ewel -- Services supplied by…","author":[{"dropping-particle":"","family":"Daily","given":"Gretchen C.","non-dropping-particle":"","parse-names":false,"suffix":""}],"container-title":"Nature's services : societal dependence on natural ecosystems","editor":[{"dropping-particle":"","family":"Daily","given":"Gretchen C.","non-dropping-particle":"","parse-names":false,"suffix":""}],"id":"ITEM-5","issued":{"date-parts":[["1997"]]},"page":"365-374","publisher":"Island Press","publisher-place":"Washington, D.C","title":"Valuing and safeguarding Earth’s life support systems","type":"chapter"},"uris":["http://www.mendeley.com/documents/?uuid=16a9d726-c371-3925-a763-79b53f7dec24"]},{"id":"ITEM-6","itemData":{"ISBN":"9780816528776","abstract":"Transboundary conservation in the borderlands : what drives environmental change? / Robert G. Varady and Evan R. Ward -- Nature's fair share : finding and allocating water for the Colorado River Delta / Francisco Zamora-Arroyo and Karl W. Flessa -- Restoring a dessert lifeline : the big bend reach of the Rio Grande / Mark Briggs [and others] -- A convergence of borders : indigenous peoples and environmental conservation at the U.S.-Mexico border / Rachel Rose Starks and Adrian Quijada-Mascareñas -- The wisdom of the Sierra Madre : Aldo Leopold, the Apaches, and the land ethic / Richard L. Knight -- Connecting wildlife habitats across the U.S.-Mexico border / Melanie Culver [and others] -- Open skies over a closing border : U.S.-Mexico efforts to protect migratory birds / Charles C. Chester and Emily D. McGovern -- Mexican wolf recovery : insights from transboundary stakeholders / José F. Bernal Stoopen, Jane M. Packard, and Richard Reading -- Finding mutual interest in shared ecosystem services : new approaches to transboundary conservation / Laura López-Hoffman, Robert G. Barady, and Patricia Balvanera -- Just add water? Transboundary Colorado River flow and ecosystem services in the Upper Gulf of California / Luis E. Calderon-Aguilera and Karl W. Flessa -- Sustaining transboundary ecosystem service provided by bats / Rodrigo A. Medellín -- Grasslands in the borderlands : understanding coupled natural-human systems and transboundary conservation / Gerardo Ceballos [and others] -- A regional and continental perspectinve : how an changing climate will affect U.S.-Mexico transboundary conservation / Matt Skroch -- Cooperative conservation, unilateral security : the story of two sister parks on the U.S.-Mexico border / Jessica Piekielek -- Assessing border-related human impacts at organ pipe cactus national monument / Christopher Sharp and Randy Gimblett -- A fense runs through it : conservation implications of recent U.S. border security legislation / Brian P. Segee and Ana Córdova -- The comission for environmental cooperation and transboundary conservation across the U.S.-Mexico border / Stephen P. Mumme [and others] -- Transboundary conservation between the United States and Mexico : new institutions or a new collaboration? / Ana Córdova and Carlose A. de la Parra -- Conclusion : guiding principles for successful transboundary conservation.","author":[{"dropping-particle":"","family":"López-Hoffman","given":"L.","non-dropping-particle":"","parse-names":false,"suffix":""},{"dropping-particle":"","family":"Varady","given":"R.","non-dropping-particle":"","parse-names":false,"suffix":""},{"dropping-particle":"","family":"Balvanera","given":"P.","non-dropping-particle":"","parse-names":false,"suffix":""}],"container-title":"Conservation of shared environments : learning from the United States and Mexico","editor":[{"dropping-particle":"","family":"López-Hoffman","given":"L.","non-dropping-particle":"","parse-names":false,"suffix":""},{"dropping-particle":"","family":"McGovern","given":"E.","non-dropping-particle":"","parse-names":false,"suffix":""},{"dropping-particle":"","family":"Varady","given":"R.","non-dropping-particle":"","parse-names":false,"suffix":""},{"dropping-particle":"","family":"Flessa","given":"K.","non-dropping-particle":"","parse-names":false,"suffix":""}],"id":"ITEM-6","issued":{"date-parts":[["2009"]]},"page":"137–153","publisher":"University of Arizona Press","publisher-place":"Tucson","title":"Finding mutual interest in shared ecosystem services: new approaches to transboundary conservation","type":"chapter"},"uris":["http://www.mendeley.com/documents/?uuid=0554c41e-3888-304e-abb4-6248ed096765"]},{"id":"ITEM-7","itemData":{"author":[{"dropping-particle":"","family":"Millennium Ecosystem Assessment","given":"","non-dropping-particle":"","parse-names":false,"suffix":""}],"id":"ITEM-7","issued":{"date-parts":[["2005"]]},"publisher":"Island Press","publisher-place":"Washington","title":"Millennium Ecosystem Assessment Synthesis Report","type":"book"},"uris":["http://www.mendeley.com/documents/?uuid=4c1455c0-eae4-41e2-9f18-a57c089f8bae"]}],"mendeley":{"formattedCitation":"(ASEAN Center for Biodiversity, 2014; G. C. Daily, 1997a, 1997b; He &lt;i&gt;et al.&lt;/i&gt;, 2014; Healy, 2007; López-Hoffman &lt;i&gt;et al.&lt;/i&gt;, 2009; Millennium Ecosystem Assessment, 2005)","plainTextFormattedCitation":"(ASEAN Center for Biodiversity, 2014; G. C. Daily, 1997a, 1997b; He et al., 2014; Healy, 2007; López-Hoffman et al., 2009; Millennium Ecosystem Assessment, 2005)","previouslyFormattedCitation":"(ASEAN Center for Biodiversity, 2014; G. C. Daily, 1997a, 1997b; He &lt;i&gt;et al.&lt;/i&gt;, 2014; Healy, 2007; López-Hoffman &lt;i&gt;et al.&lt;/i&gt;, 2009; 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ASEAN Center for Biodiversity, 2014; G. C. Daily, 1997a, 1997b; He </w:t>
      </w:r>
      <w:r w:rsidRPr="0008241C">
        <w:rPr>
          <w:i/>
          <w:noProof/>
          <w:sz w:val="22"/>
          <w:szCs w:val="22"/>
        </w:rPr>
        <w:t>et al.</w:t>
      </w:r>
      <w:r w:rsidRPr="0008241C">
        <w:rPr>
          <w:noProof/>
          <w:sz w:val="22"/>
          <w:szCs w:val="22"/>
        </w:rPr>
        <w:t xml:space="preserve">, 2014; Healy, 2007; López-Hoffman </w:t>
      </w:r>
      <w:r w:rsidRPr="0008241C">
        <w:rPr>
          <w:i/>
          <w:noProof/>
          <w:sz w:val="22"/>
          <w:szCs w:val="22"/>
        </w:rPr>
        <w:t>et al.</w:t>
      </w:r>
      <w:r w:rsidRPr="0008241C">
        <w:rPr>
          <w:noProof/>
          <w:sz w:val="22"/>
          <w:szCs w:val="22"/>
        </w:rPr>
        <w:t>, 2009; Millennium Ecosystem Assessment, 2005)</w:t>
      </w:r>
      <w:r w:rsidRPr="0008241C">
        <w:rPr>
          <w:sz w:val="22"/>
          <w:szCs w:val="22"/>
        </w:rPr>
        <w:fldChar w:fldCharType="end"/>
      </w:r>
      <w:r w:rsidRPr="0008241C">
        <w:rPr>
          <w:sz w:val="22"/>
          <w:szCs w:val="22"/>
        </w:rPr>
        <w:t xml:space="preserve">. Additionally, regional cooperation is improving the capacity of organizations to interpret conditions, change, responses, and develop a stronger understanding of the causal relationships in the dynamics of social-ecological systems  </w:t>
      </w:r>
      <w:r w:rsidRPr="0008241C">
        <w:rPr>
          <w:sz w:val="22"/>
          <w:szCs w:val="22"/>
        </w:rPr>
        <w:fldChar w:fldCharType="begin" w:fldLock="1"/>
      </w:r>
      <w:r w:rsidRPr="0008241C">
        <w:rPr>
          <w:sz w:val="22"/>
          <w:szCs w:val="22"/>
        </w:rPr>
        <w:instrText>ADDIN CSL_CITATION {"citationItems":[{"id":"ITEM-1","itemData":{"author":[{"dropping-particle":"","family":"International Land Conservation Network","given":"","non-dropping-particle":"","parse-names":false,"suffix":""}],"container-title":"Continuing Medical Education","id":"ITEM-1","issue":"September 2016","issued":{"date-parts":[["2016"]]},"page":"ILCN Newsletter","publisher-place":"Cambridge MA, USA","title":"International Land Conservation Network","type":"article-newspaper"},"uris":["http://www.mendeley.com/documents/?uuid=b59a054f-0d96-49a0-a871-ba3fc07b79b9"]}],"mendeley":{"formattedCitation":"(International Land Conservation Network, 2016)","plainTextFormattedCitation":"(International Land Conservation Network, 2016)","previouslyFormattedCitation":"(International Land Conservation Network, 2016)"},"properties":{"noteIndex":0},"schema":"https://github.com/citation-style-language/schema/raw/master/csl-citation.json"}</w:instrText>
      </w:r>
      <w:r w:rsidRPr="0008241C">
        <w:rPr>
          <w:sz w:val="22"/>
          <w:szCs w:val="22"/>
        </w:rPr>
        <w:fldChar w:fldCharType="separate"/>
      </w:r>
      <w:r w:rsidRPr="0008241C">
        <w:rPr>
          <w:noProof/>
          <w:sz w:val="22"/>
          <w:szCs w:val="22"/>
        </w:rPr>
        <w:t>(International Land Conservation Network, 2016)</w:t>
      </w:r>
      <w:r w:rsidRPr="0008241C">
        <w:rPr>
          <w:sz w:val="22"/>
          <w:szCs w:val="22"/>
        </w:rPr>
        <w:fldChar w:fldCharType="end"/>
      </w:r>
      <w:r w:rsidRPr="0008241C">
        <w:rPr>
          <w:sz w:val="22"/>
          <w:szCs w:val="22"/>
        </w:rPr>
        <w:t xml:space="preserve">. However, due to resource constraints and pressures, policy priorities and activities differ significantly across the region. The Asia-Pacific would benefit from a cohesive legislative and policy framework, spanning international, regional and local jurisdictions, to protect sustainable ecosystems and the livelihoods of the regional community.  This framework could be based on the Sustainable Development Goals which provide the global   transformative agenda to reverse the trends of biodiversity loss and increase ecosystem benefits. </w:t>
      </w:r>
    </w:p>
    <w:p w14:paraId="5B97D033" w14:textId="77777777" w:rsidR="00A01204" w:rsidRPr="0008241C" w:rsidRDefault="00A01204" w:rsidP="00A01204">
      <w:pPr>
        <w:rPr>
          <w:sz w:val="22"/>
          <w:szCs w:val="22"/>
        </w:rPr>
      </w:pPr>
    </w:p>
    <w:p w14:paraId="6A1B213F" w14:textId="77777777" w:rsidR="00A01204" w:rsidRPr="0008241C" w:rsidRDefault="00A01204" w:rsidP="00A01204">
      <w:pPr>
        <w:rPr>
          <w:sz w:val="22"/>
          <w:szCs w:val="22"/>
        </w:rPr>
      </w:pPr>
      <w:r w:rsidRPr="0008241C">
        <w:rPr>
          <w:sz w:val="22"/>
          <w:szCs w:val="22"/>
        </w:rPr>
        <w:t xml:space="preserve">There is a growing trend to work closely with indigenous and local communities in the management of ecosystems </w:t>
      </w:r>
      <w:r w:rsidRPr="0008241C">
        <w:rPr>
          <w:sz w:val="22"/>
          <w:szCs w:val="22"/>
        </w:rPr>
        <w:fldChar w:fldCharType="begin" w:fldLock="1"/>
      </w:r>
      <w:r w:rsidRPr="0008241C">
        <w:rPr>
          <w:sz w:val="22"/>
          <w:szCs w:val="22"/>
        </w:rPr>
        <w:instrText>ADDIN CSL_CITATION {"citationItems":[{"id":"ITEM-1","itemData":{"author":[{"dropping-particle":"","family":"Batang-ay","given":"Milanie June Cadalig","non-dropping-particle":"","parse-names":false,"suffix":""}],"container-title":"IPBES-JBF Sub-regional Dialogue Workshop Report on Indigenous and Local Knowledge (ILK) for South-East and North-East Asia sub-region, Thailand","editor":[{"dropping-particle":"V.","family":"Alangui","given":"Wilfredo","non-dropping-particle":"","parse-names":false,"suffix":""},{"dropping-particle":"","family":"Ichikawa","given":"Kaoru","non-dropping-particle":"","parse-names":false,"suffix":""},{"dropping-particle":"","family":"Takahashi","given":"Yasuo","non-dropping-particle":"","parse-names":false,"suffix":""}],"id":"ITEM-1","issued":{"date-parts":[["2017"]]},"page":"143","publisher":"Institute for Global Environmental Strategies","publisher-place":"Tokyo, Japan","title":"Sustaining indigenous forest management system: the case of saguday in Sagada, Philippines","type":"chapter"},"uris":["http://www.mendeley.com/documents/?uuid=52e0c4cf-8d5c-4ede-8b1f-777377bab68f"]},{"id":"ITEM-2","itemData":{"author":[{"dropping-particle":"","family":"United Nations","given":"","non-dropping-particle":"","parse-names":false,"suffix":""}],"id":"ITEM-2","issued":{"date-parts":[["2015"]]},"title":"State of the World's Indigenous Peoples 2015","type":"report"},"locator":"9","uris":["http://www.mendeley.com/documents/?uuid=72a8da1e-20f6-442c-a784-7b1d317df728"]},{"id":"ITEM-3","itemData":{"author":[{"dropping-particle":"","family":"GoN/MoFSC","given":"","non-dropping-particle":"","parse-names":false,"suffix":""}],"id":"ITEM-3","issued":{"date-parts":[["2014"]]},"page":"264","publisher":"Government of Nepal Ministry of Forests and Soil Conservation","publisher-place":"Kathmandu, Nepal","title":"Nepal National Biodiversity Strategy and Action Plan: 2014-2020","type":"article"},"uris":["http://www.mendeley.com/documents/?uuid=5d54026a-81e8-4308-b388-99653de85ec9"]},{"id":"ITEM-4","itemData":{"URL":"http://www.cn.undp.org/content/china/en/home/library/annual-reports/achieving-development-results-in-asia-and-the-pacific--2013-2014.html","accessed":{"date-parts":[["2016","1","31"]]},"author":[{"dropping-particle":"","family":"United Nations","given":"","non-dropping-particle":"","parse-names":false,"suffix":""}],"id":"ITEM-4","issued":{"date-parts":[["2014"]]},"title":"Achieving Development Results in Asia and the Pacific 2013-2014","type":"webpage"},"uris":["http://www.mendeley.com/documents/?uuid=9b0d99c4-f082-40c1-b477-22d09daa0af4"]},{"id":"ITEM-5","itemData":{"author":[{"dropping-particle":"","family":"CTI-CFF","given":"","non-dropping-particle":"","parse-names":false,"suffix":""}],"id":"ITEM-5","issued":{"date-parts":[["2009"]]},"page":"87","title":"Regional Plan of Action, Coral Triangle Initiative on Coral Reefs, Fisheries and Food Security","type":"article-journal"},"uris":["http://www.mendeley.com/documents/?uuid=574e118a-6fa1-408b-bfce-85691ac18526"]},{"id":"ITEM-6","itemData":{"abstract":"Throughout Southeast Asia and the Pacific, coastal communities are experiencing dwindling supplies of marine resources. It is generally recognized that conventional, top-down coastal protection and management approaches do not meet the needs of the Southeast Asian and Pacific Islands communities. Abundance of many commercial fishing stocks continues to decline along with those of subsistence fisheries. It is also generally recognized that in many developing countries – where a substantial share of the Earth’s marine biodiversity is found – conventional, top-down coastal protection and management efforts are too costly both financially and in terms of scarce human resources to be of much practical value for broad-scale national application.","author":[{"dropping-particle":"","family":"Govan","given":"Hugh","non-dropping-particle":"","parse-names":false,"suffix":""},{"dropping-particle":"","family":"Aalbersberg","given":"William","non-dropping-particle":"","parse-names":false,"suffix":""},{"dropping-particle":"","family":"Tawake","given":"Alifereti","non-dropping-particle":"","parse-names":false,"suffix":""},{"dropping-particle":"","family":"Parks","given":"John E.","non-dropping-particle":"","parse-names":false,"suffix":""}],"id":"ITEM-6","issue":"March","issued":{"date-parts":[["2008"]]},"number-of-pages":"1-70","publisher":"The Locally-Managed Marine Area Network","publisher-place":"Suva, Fiji","title":"Locally-Managed Marine Areas : A guide for practitioners","type":"book"},"uris":["http://www.mendeley.com/documents/?uuid=5a68c60d-1aef-41fd-969c-b1bfd5ce0237"]},{"id":"ITEM-7","itemData":{"author":[{"dropping-particle":"","family":"Pulhin","given":"J","non-dropping-particle":"","parse-names":false,"suffix":""},{"dropping-particle":"","family":"Amaro","given":"Jr. MC","non-dropping-particle":"","parse-names":false,"suffix":""},{"dropping-particle":"","family":"Bacalla","given":"C","non-dropping-particle":"","parse-names":false,"suffix":""}],"container-title":"First Regional Community Forestry Forum – Regulatory Frameworks for Community Forestry in Asia (Proceedings of a Regional Forum held in Bangkok, Thailand, August 24-25)","editor":[{"dropping-particle":"","family":"RECOFTC","given":"","non-dropping-particle":"","parse-names":false,"suffix":""}],"id":"ITEM-7","issued":{"date-parts":[["2006"]]},"page":"85-100","title":"Phippines community-based forest management 2005","type":"chapter"},"uris":["http://www.mendeley.com/documents/?uuid=930edecc-a680-4f01-bc5e-c12d0cf84124"]},{"id":"ITEM-8","itemData":{"author":[{"dropping-particle":"","family":"FAO","given":"","non-dropping-particle":"","parse-names":false,"suffix":""}],"id":"ITEM-8","issued":{"date-parts":[["2005"]]},"publisher":"FAO","publisher-place":"Rome","title":"Increasing the Contribution of small-scale fisheries to poverty alleviation and food security. FAO Technical Guidelines for Responsible Fisheries. No.10","type":"article"},"uris":["http://www.mendeley.com/documents/?uuid=8289b6a8-62b5-389b-bc69-92f73aabb572"]},{"id":"ITEM-9","itemData":{"DOI":"10.1007/s00267-003-2995-5","ISBN":"0364-152X","ISSN":"0364152X","PMID":"15015693","abstract":"The management of tropical protected areas is a contentious issue in resource management and often leads to an unproductive polarization of viewpoints supporting either \"protectionist\" or \"sustainable development\" paradigms. This paper argues for a context-driven approach whereby effective management requires inputs from both paradigms in different situations. A key element of context is understanding long-practiced resource tenures and their ability to meet future conservation and livelihood goals. Different types of tenure arrangements are often required for different resources. This approach is illustrated by analysis of Virachey National Park in NE Cambodia. This park encompasses part of the ancestral territory of ethnic Brao people, who rely upon swidden agriculture, fish, terrestrial wildlife, and various nontimber forest products (NTFPs) for their livelihoods. These people have developed a mix of resource tenure regimes to promote sustainable use and to maximize local benefits. In the face of contemporary pressures, some of these traditional approaches are effective, while others are not. The paper suggests avenues for building on long-established management practices of the Brao to achieve park management goals while enhancing the welfare of the Brao people. A mix of private ownership, common property management, and central government involvement may be required to maximize benefits to local people and ensure long-term protection of biodiversity.","author":[{"dropping-particle":"","family":"Baird","given":"Ian G.","non-dropping-particle":"","parse-names":false,"suffix":""},{"dropping-particle":"","family":"Dearden","given":"Philip","non-dropping-particle":"","parse-names":false,"suffix":""}],"container-title":"Environmental Management","id":"ITEM-9","issue":"5","issued":{"date-parts":[["2003"]]},"page":"541-550","title":"Biodiversity Conservation and Resource Tenure Regimes: A Case Study from Northeast Cambodia","type":"article","volume":"32"},"uris":["http://www.mendeley.com/documents/?uuid=8bb43094-ece5-48ce-ba54-6c71c0527779"]}],"mendeley":{"formattedCitation":"(Baird &amp; Dearden, 2003; Batang-ay, 2017; CTI-CFF, 2009; FAO, 2005a; GoN/MoFSC, 2014; Govan &lt;i&gt;et al.&lt;/i&gt;, 2008; Pulhin &lt;i&gt;et al.&lt;/i&gt;, 2006; United Nations, 2014, 2015a, p. 9)","plainTextFormattedCitation":"(Baird &amp; Dearden, 2003; Batang-ay, 2017; CTI-CFF, 2009; FAO, 2005a; GoN/MoFSC, 2014; Govan et al., 2008; Pulhin et al., 2006; United Nations, 2014, 2015a, p. 9)","previouslyFormattedCitation":"(Baird &amp; Dearden, 2003; Batang-ay, 2017; CTI-CFF, 2009; FAO, 2005a; GoN/MoFSC, 2014; Govan &lt;i&gt;et al.&lt;/i&gt;, 2008; Pulhin &lt;i&gt;et al.&lt;/i&gt;, 2006; United Nations, 2014, 2015a, p. 9)"},"properties":{"noteIndex":0},"schema":"https://github.com/citation-style-language/schema/raw/master/csl-citation.json"}</w:instrText>
      </w:r>
      <w:r w:rsidRPr="0008241C">
        <w:rPr>
          <w:sz w:val="22"/>
          <w:szCs w:val="22"/>
        </w:rPr>
        <w:fldChar w:fldCharType="separate"/>
      </w:r>
      <w:r w:rsidRPr="0008241C">
        <w:rPr>
          <w:noProof/>
          <w:sz w:val="22"/>
          <w:szCs w:val="22"/>
        </w:rPr>
        <w:t xml:space="preserve">(Baird &amp; Dearden, 2003; Batang-ay, 2017; CTI-CFF, 2009; FAO, 2005a; GoN/MoFSC, 2014; Govan </w:t>
      </w:r>
      <w:r w:rsidRPr="0008241C">
        <w:rPr>
          <w:i/>
          <w:noProof/>
          <w:sz w:val="22"/>
          <w:szCs w:val="22"/>
        </w:rPr>
        <w:t>et al.</w:t>
      </w:r>
      <w:r w:rsidRPr="0008241C">
        <w:rPr>
          <w:noProof/>
          <w:sz w:val="22"/>
          <w:szCs w:val="22"/>
        </w:rPr>
        <w:t xml:space="preserve">, 2008; Pulhin </w:t>
      </w:r>
      <w:r w:rsidRPr="0008241C">
        <w:rPr>
          <w:i/>
          <w:noProof/>
          <w:sz w:val="22"/>
          <w:szCs w:val="22"/>
        </w:rPr>
        <w:t>et al.</w:t>
      </w:r>
      <w:r w:rsidRPr="0008241C">
        <w:rPr>
          <w:noProof/>
          <w:sz w:val="22"/>
          <w:szCs w:val="22"/>
        </w:rPr>
        <w:t>, 2006; United Nations, 2014, 2015a, p. 9)</w:t>
      </w:r>
      <w:r w:rsidRPr="0008241C">
        <w:rPr>
          <w:sz w:val="22"/>
          <w:szCs w:val="22"/>
        </w:rPr>
        <w:fldChar w:fldCharType="end"/>
      </w:r>
      <w:r w:rsidRPr="0008241C">
        <w:rPr>
          <w:sz w:val="22"/>
          <w:szCs w:val="22"/>
        </w:rPr>
        <w:t xml:space="preserve">. These communities are the local stewards of nature, thus their engagement is critical for the protection of ecosystems and biodiversity. Community engagement approaches include initiatives such as: citizen science, volunteerism and co-management </w:t>
      </w:r>
      <w:r w:rsidRPr="0008241C">
        <w:rPr>
          <w:sz w:val="22"/>
          <w:szCs w:val="22"/>
        </w:rPr>
        <w:fldChar w:fldCharType="begin" w:fldLock="1"/>
      </w:r>
      <w:r w:rsidRPr="0008241C">
        <w:rPr>
          <w:sz w:val="22"/>
          <w:szCs w:val="22"/>
        </w:rPr>
        <w:instrText>ADDIN CSL_CITATION {"citationItems":[{"id":"ITEM-1","itemData":{"DOI":"10.1080/03036758.2015.1051549","author":[{"dropping-particle":"","family":"Peters","given":"Monica A.","non-dropping-particle":"","parse-names":false,"suffix":""},{"dropping-particle":"","family":"Eames","given":"Chris","non-dropping-particle":"","parse-names":false,"suffix":""},{"dropping-particle":"","family":"Hamilton","given":"David","non-dropping-particle":"","parse-names":false,"suffix":""}],"container-title":"Journal of the Royal Society of New Zealand","id":"ITEM-1","issue":"3","issued":{"date-parts":[["2015"]]},"page":"151-160","title":"The use and value of citizen science data in New Zealand","type":"article-journal","volume":"45"},"uris":["http://www.mendeley.com/documents/?uuid=211ebf3e-a67a-3d0a-9c20-562bd677c339"]},{"id":"ITEM-2","itemData":{"DOI":"10.1016/j.ecoser.2014.11.010","ISSN":"22120416","abstract":"Depending upon the institutional framework, coral reef ecosystems and local economic development can be synergistic. When managed properly through local institutions, coral reef systems can deliver ecosystem services that create livelihoods and increase local prosperity in dependent communities. This study compares two community-based reef management institutions. One is located in a community with a reef struggling to recover from destructive fishing, the other in a community that has experienced a remarkable recovery. Using mixed methods, long-form interviews, and surveys of reef tourism stakeholders, this uses institutional characteristics to predict reef quality. Certain institutional components hypothesized to predict reef quality did not; these include universal membership requirements for reef stakeholders, stakeholder familiarity with leadership and hierarchies, and transparent decision-making and implementation of management policy. This means that one size fits all prescriptions for local reef management institutions should be viewed with caution. Instead, the success of management institutions may depend upon both the path toward economic development, access to technology that facilitates coral recovery, and communication of conservation strategies to tourist visitors.","author":[{"dropping-particle":"","family":"Dunning","given":"K. H.","non-dropping-particle":"","parse-names":false,"suffix":""}],"container-title":"Ecosystem Services","id":"ITEM-2","issued":{"date-parts":[["2014"]]},"page":"319-332","publisher":"Elsevier","title":"Ecosystem services and community based coral reef management institutions in post blast-fishing Indonesia","type":"article-journal","volume":"16"},"uris":["http://www.mendeley.com/documents/?uuid=4cdbce59-d25b-4cf7-854a-15e1220f8916"]},{"id":"ITEM-3","itemData":{"author":[{"dropping-particle":"","family":"Hin","given":"Leo Tan Wee","non-dropping-particle":"","parse-names":false,"suffix":""},{"dropping-particle":"","family":"Subramanium","given":"R.","non-dropping-particle":"","parse-names":false,"suffix":""}],"id":"ITEM-3","issued":{"date-parts":[["2014"]]},"publisher":"Springer Netherlands","title":"Communicating Science to the Public: Opportunities and Challenges for Asia-Pacific Region.","type":"book"},"uris":["http://www.mendeley.com/documents/?uuid=50474055-69bb-3198-81d1-463e284634c6"]},{"id":"ITEM-4","itemData":{"author":[{"dropping-particle":"","family":"Wiggins","given":"A.","non-dropping-particle":"","parse-names":false,"suffix":""},{"dropping-particle":"","family":"Crowston","given":"K.","non-dropping-particle":"","parse-names":false,"suffix":""}],"container-title":"44th Hawaii International Conference on System Sciences","id":"ITEM-4","issued":{"date-parts":[["2011"]]},"page":"1-10","title":"From Conservation to Crowd sourcing: A Typology of Citizen Science","type":"paper-conference"},"uris":["http://www.mendeley.com/documents/?uuid=f23afe1f-88a8-3836-8b12-8383cac3b8ea"]},{"id":"ITEM-5","itemData":{"DOI":"10.1007/s00267-003-0101-7","ISSN":"0364-152X","author":[{"dropping-particle":"","family":"Olsson","given":"Per","non-dropping-particle":"","parse-names":false,"suffix":""},{"dropping-particle":"","family":"Folke","given":"Carl","non-dropping-particle":"","parse-names":false,"suffix":""},{"dropping-particle":"","family":"Berkes","given":"Fikret","non-dropping-particle":"","parse-names":false,"suffix":""}],"container-title":"Environmental Management","id":"ITEM-5","issue":"1","issued":{"date-parts":[["2004","7","23"]]},"page":"75-90","publisher":"Springer-Verlag","title":"Adaptive Comanagement for Building Resilience in Social-Ecological Systems","type":"article-journal","volume":"34"},"uris":["http://www.mendeley.com/documents/?uuid=3ac2ec0a-21b0-3bbc-8f7d-f7cefabac4a2"]}],"mendeley":{"formattedCitation":"(Dunning, 2014; Hin &amp; Subramanium, 2014; Olsson &lt;i&gt;et al.&lt;/i&gt;, 2004; Monica A. Peters, Eames, &lt;i&gt;et al.&lt;/i&gt;, 2015; Wiggins &amp; Crowston, 2011)","plainTextFormattedCitation":"(Dunning, 2014; Hin &amp; Subramanium, 2014; Olsson et al., 2004; Monica A. Peters, Eames, et al., 2015; Wiggins &amp; Crowston, 2011)","previouslyFormattedCitation":"(Dunning, 2014; Hin &amp; Subramanium, 2014; Olsson &lt;i&gt;et al.&lt;/i&gt;, 2004; Monica A. Peters, Eames, &lt;i&gt;et al.&lt;/i&gt;, 2015; Wiggins &amp; Crowston, 2011)"},"properties":{"noteIndex":0},"schema":"https://github.com/citation-style-language/schema/raw/master/csl-citation.json"}</w:instrText>
      </w:r>
      <w:r w:rsidRPr="0008241C">
        <w:rPr>
          <w:sz w:val="22"/>
          <w:szCs w:val="22"/>
        </w:rPr>
        <w:fldChar w:fldCharType="separate"/>
      </w:r>
      <w:r w:rsidRPr="0008241C">
        <w:rPr>
          <w:noProof/>
          <w:sz w:val="22"/>
          <w:szCs w:val="22"/>
        </w:rPr>
        <w:t xml:space="preserve">(Dunning, 2014; Hin &amp; Subramanium, 2014; Olsson </w:t>
      </w:r>
      <w:r w:rsidRPr="0008241C">
        <w:rPr>
          <w:i/>
          <w:noProof/>
          <w:sz w:val="22"/>
          <w:szCs w:val="22"/>
        </w:rPr>
        <w:t>et al.</w:t>
      </w:r>
      <w:r w:rsidRPr="0008241C">
        <w:rPr>
          <w:noProof/>
          <w:sz w:val="22"/>
          <w:szCs w:val="22"/>
        </w:rPr>
        <w:t xml:space="preserve">, 2004; Monica A. Peters, Eames, </w:t>
      </w:r>
      <w:r w:rsidRPr="0008241C">
        <w:rPr>
          <w:i/>
          <w:noProof/>
          <w:sz w:val="22"/>
          <w:szCs w:val="22"/>
        </w:rPr>
        <w:t>et al.</w:t>
      </w:r>
      <w:r w:rsidRPr="0008241C">
        <w:rPr>
          <w:noProof/>
          <w:sz w:val="22"/>
          <w:szCs w:val="22"/>
        </w:rPr>
        <w:t>, 2015; Wiggins &amp; Crowston, 2011)</w:t>
      </w:r>
      <w:r w:rsidRPr="0008241C">
        <w:rPr>
          <w:sz w:val="22"/>
          <w:szCs w:val="22"/>
        </w:rPr>
        <w:fldChar w:fldCharType="end"/>
      </w:r>
      <w:r w:rsidRPr="0008241C">
        <w:rPr>
          <w:sz w:val="22"/>
          <w:szCs w:val="22"/>
        </w:rPr>
        <w:t xml:space="preserve">.  The increased involvement and empowerment of indigenous and local communities in the management of ecosystems presents an important opportunity to enhance the ongoing care of nature across the Asia-Pacific. </w:t>
      </w:r>
    </w:p>
    <w:p w14:paraId="2DD75D3B" w14:textId="77777777" w:rsidR="00A01204" w:rsidRPr="0008241C" w:rsidRDefault="00A01204" w:rsidP="00A01204">
      <w:pPr>
        <w:rPr>
          <w:sz w:val="22"/>
          <w:szCs w:val="22"/>
        </w:rPr>
      </w:pPr>
    </w:p>
    <w:p w14:paraId="3A207720" w14:textId="77777777" w:rsidR="00A01204" w:rsidRPr="0008241C" w:rsidRDefault="00A01204" w:rsidP="00A01204">
      <w:pPr>
        <w:rPr>
          <w:sz w:val="22"/>
          <w:szCs w:val="22"/>
        </w:rPr>
      </w:pPr>
      <w:r w:rsidRPr="0008241C">
        <w:rPr>
          <w:sz w:val="22"/>
          <w:szCs w:val="22"/>
        </w:rPr>
        <w:t xml:space="preserve">With the Asia-Pacific emerging as a world power of economic growth </w:t>
      </w:r>
      <w:r w:rsidRPr="0008241C">
        <w:rPr>
          <w:sz w:val="22"/>
          <w:szCs w:val="22"/>
        </w:rPr>
        <w:fldChar w:fldCharType="begin" w:fldLock="1"/>
      </w:r>
      <w:r w:rsidRPr="0008241C">
        <w:rPr>
          <w:sz w:val="22"/>
          <w:szCs w:val="22"/>
        </w:rPr>
        <w:instrText>ADDIN CSL_CITATION {"citationItems":[{"id":"ITEM-1","itemData":{"ISBN":"9789211206876","URL":"http://www.unescap.org/resources/statistical-yearbook-asia-and-pacific-2014","accessed":{"date-parts":[["2015","9","15"]]},"author":[{"dropping-particle":"","family":"UNESCAP","given":"","non-dropping-particle":"","parse-names":false,"suffix":""}],"id":"ITEM-1","issued":{"date-parts":[["2014"]]},"title":"Statistical Yearbook for Asia and the Pacific 2014","type":"webpage"},"uris":["http://www.mendeley.com/documents/?uuid=1e617f24-5e33-4d9e-a9a4-879606c24fc8"]}],"mendeley":{"formattedCitation":"(UNESCAP, 2014)","plainTextFormattedCitation":"(UNESCAP, 2014)","previouslyFormattedCitation":"(UNESCAP, 2014)"},"properties":{"noteIndex":0},"schema":"https://github.com/citation-style-language/schema/raw/master/csl-citation.json"}</w:instrText>
      </w:r>
      <w:r w:rsidRPr="0008241C">
        <w:rPr>
          <w:sz w:val="22"/>
          <w:szCs w:val="22"/>
        </w:rPr>
        <w:fldChar w:fldCharType="separate"/>
      </w:r>
      <w:r w:rsidRPr="0008241C">
        <w:rPr>
          <w:noProof/>
          <w:sz w:val="22"/>
          <w:szCs w:val="22"/>
        </w:rPr>
        <w:t>(UNESCAP, 2014)</w:t>
      </w:r>
      <w:r w:rsidRPr="0008241C">
        <w:rPr>
          <w:sz w:val="22"/>
          <w:szCs w:val="22"/>
        </w:rPr>
        <w:fldChar w:fldCharType="end"/>
      </w:r>
      <w:r w:rsidRPr="0008241C">
        <w:rPr>
          <w:sz w:val="22"/>
          <w:szCs w:val="22"/>
        </w:rPr>
        <w:t xml:space="preserve">, greater levels of investment, including economic incentives, are required to sustain the regions ecological assets </w:t>
      </w:r>
      <w:r w:rsidRPr="0008241C">
        <w:rPr>
          <w:sz w:val="22"/>
          <w:szCs w:val="22"/>
        </w:rPr>
        <w:fldChar w:fldCharType="begin" w:fldLock="1"/>
      </w:r>
      <w:r w:rsidRPr="0008241C">
        <w:rPr>
          <w:sz w:val="22"/>
          <w:szCs w:val="22"/>
        </w:rPr>
        <w:instrText>ADDIN CSL_CITATION {"citationItems":[{"id":"ITEM-1","itemData":{"abstract":"Foreign acquisitions of farmland in Africa and elsewhere have become the focus of concern. Many observers consider them a new form of colonialism that threatens food security of the poor. However, investments could be good news if the objectives of land purchasers are reconciled with the investment needs of developing countries.","author":[{"dropping-particle":"","family":"FAO","given":"","non-dropping-particle":"","parse-names":false,"suffix":""}],"container-title":"Economic and Social Perspectives Policy Brief","id":"ITEM-1","issue":"June","issued":{"date-parts":[["2009"]]},"number-of-pages":"11-12","publisher-place":"Rome, Italy","title":"From Land Grab to Win-Win: Seizing the Opportunities of International Investments in Agriculture","type":"report","volume":"4"},"uris":["http://www.mendeley.com/documents/?uuid=bbd45831-f50a-4c68-9dc8-5a0f4c65d8c7"]}],"mendeley":{"formattedCitation":"(FAO, 2009)","plainTextFormattedCitation":"(FAO, 2009)","previouslyFormattedCitation":"(FAO, 2009)"},"properties":{"noteIndex":0},"schema":"https://github.com/citation-style-language/schema/raw/master/csl-citation.json"}</w:instrText>
      </w:r>
      <w:r w:rsidRPr="0008241C">
        <w:rPr>
          <w:sz w:val="22"/>
          <w:szCs w:val="22"/>
        </w:rPr>
        <w:fldChar w:fldCharType="separate"/>
      </w:r>
      <w:r w:rsidRPr="0008241C">
        <w:rPr>
          <w:noProof/>
          <w:sz w:val="22"/>
          <w:szCs w:val="22"/>
        </w:rPr>
        <w:t>(FAO, 2009)</w:t>
      </w:r>
      <w:r w:rsidRPr="0008241C">
        <w:rPr>
          <w:sz w:val="22"/>
          <w:szCs w:val="22"/>
        </w:rPr>
        <w:fldChar w:fldCharType="end"/>
      </w:r>
      <w:r w:rsidRPr="0008241C">
        <w:rPr>
          <w:sz w:val="22"/>
          <w:szCs w:val="22"/>
        </w:rPr>
        <w:t xml:space="preserve">. To achieve this, a regional, economic investment and incentive strategy would provide financial resources to restore and conserve the health of ecosystems and biodiversity across the Asia-Pacific. </w:t>
      </w:r>
    </w:p>
    <w:p w14:paraId="0A86E689" w14:textId="77777777" w:rsidR="00A01204" w:rsidRPr="0008241C" w:rsidRDefault="00A01204" w:rsidP="00A01204">
      <w:pPr>
        <w:rPr>
          <w:sz w:val="22"/>
          <w:szCs w:val="22"/>
        </w:rPr>
      </w:pPr>
    </w:p>
    <w:p w14:paraId="7446DC6D" w14:textId="77777777" w:rsidR="00A01204" w:rsidRPr="0008241C" w:rsidRDefault="00A01204" w:rsidP="00A01204">
      <w:pPr>
        <w:rPr>
          <w:sz w:val="22"/>
          <w:szCs w:val="22"/>
        </w:rPr>
      </w:pPr>
      <w:r w:rsidRPr="0008241C">
        <w:rPr>
          <w:sz w:val="22"/>
          <w:szCs w:val="22"/>
        </w:rPr>
        <w:t xml:space="preserve">Technological solutions are increasingly assisting the reduction of the environmental impact of human activities on nature e.g. the uptake of solar energy and water saving technologies </w:t>
      </w:r>
      <w:r w:rsidRPr="0008241C">
        <w:rPr>
          <w:sz w:val="22"/>
          <w:szCs w:val="22"/>
        </w:rPr>
        <w:fldChar w:fldCharType="begin" w:fldLock="1"/>
      </w:r>
      <w:r w:rsidRPr="0008241C">
        <w:rPr>
          <w:sz w:val="22"/>
          <w:szCs w:val="22"/>
        </w:rPr>
        <w:instrText>ADDIN CSL_CITATION {"citationItems":[{"id":"ITEM-1","itemData":{"URL":"https://www.adb.org/news/new-eia-requirements-help-safeguard-myanmars-environment","accessed":{"date-parts":[["2018","1","16"]]},"author":[{"dropping-particle":"","family":"Larkin","given":"John Gerard","non-dropping-particle":"","parse-names":false,"suffix":""}],"container-title":"News from Country Offices","id":"ITEM-1","issued":{"date-parts":[["2016"]]},"publisher":"Asian Development Bank","title":"New EIA Requirements to Help Safeguard Myanmar's Environment","type":"webpage"},"uris":["http://www.mendeley.com/documents/?uuid=abf5fc7e-af38-3558-a69f-9f22f79c551b"]},{"id":"ITEM-2","itemData":{"URL":"http://www.abc.net.au/local/stories/2012/11/29/3643529.htm","accessed":{"date-parts":[["2013","3","9"]]},"author":[{"dropping-particle":"","family":"Williamson","given":"B","non-dropping-particle":"","parse-names":false,"suffix":""}],"container-title":"891 ABC Adelaide","id":"ITEM-2","issued":{"date-parts":[["2012"]]},"title":"Great Koala Count success","type":"webpage"},"uris":["http://www.mendeley.com/documents/?uuid=31a257ac-641d-3844-8315-66b33a6b32a7"]},{"id":"ITEM-3","itemData":{"author":[{"dropping-particle":"","family":"UNEP","given":"","non-dropping-particle":"","parse-names":false,"suffix":""}],"container-title":"Issue Brief","id":"ITEM-3","issued":{"date-parts":[["2010"]]},"title":"Technology Transfer and Cooperation under the Convention on Biological Diversity. Towards more effective implementation","type":"report"},"uris":["http://www.mendeley.com/documents/?uuid=8d1b497b-4aa2-4ebf-b0cb-cc0124ea5268"]},{"id":"ITEM-4","itemData":{"URL":"http://www.nicra-icar.in/nicrarevised/","author":[{"dropping-particle":"","family":"Central Research Institute for Dryland Agriculture","given":"","non-dropping-particle":"","parse-names":false,"suffix":""}],"id":"ITEM-4","issued":{"date-parts":[["0"]]},"title":"National Innovations in Climate Resilient Agriculture (NICRA)","type":"webpage"},"uris":["http://www.mendeley.com/documents/?uuid=ee3619b3-4c75-4eb1-bcd7-35085617b096"]}],"mendeley":{"formattedCitation":"(Central Research Institute for Dryland Agriculture, n.d.; Larkin, 2016; UNEP, 2010; Williamson, 2012)","plainTextFormattedCitation":"(Central Research Institute for Dryland Agriculture, n.d.; Larkin, 2016; UNEP, 2010; Williamson, 2012)","previouslyFormattedCitation":"(Central Research Institute for Dryland Agriculture, n.d.; Larkin, 2016; UNEP, 2010; Williamson, 2012)"},"properties":{"noteIndex":0},"schema":"https://github.com/citation-style-language/schema/raw/master/csl-citation.json"}</w:instrText>
      </w:r>
      <w:r w:rsidRPr="0008241C">
        <w:rPr>
          <w:sz w:val="22"/>
          <w:szCs w:val="22"/>
        </w:rPr>
        <w:fldChar w:fldCharType="separate"/>
      </w:r>
      <w:r w:rsidRPr="0008241C">
        <w:rPr>
          <w:noProof/>
          <w:sz w:val="22"/>
          <w:szCs w:val="22"/>
        </w:rPr>
        <w:t>(Central Research Institute for Dryland Agriculture, n.d.; Larkin, 2016; UNEP, 2010; Williamson, 2012)</w:t>
      </w:r>
      <w:r w:rsidRPr="0008241C">
        <w:rPr>
          <w:sz w:val="22"/>
          <w:szCs w:val="22"/>
        </w:rPr>
        <w:fldChar w:fldCharType="end"/>
      </w:r>
      <w:r w:rsidRPr="0008241C">
        <w:rPr>
          <w:sz w:val="22"/>
          <w:szCs w:val="22"/>
        </w:rPr>
        <w:t xml:space="preserve">. Progressing and supporting technological advancements, aimed at minimizing ecological footprints, will assist innovative solutions to the protection of the Asia-Pacific’s ecosystems. </w:t>
      </w:r>
    </w:p>
    <w:p w14:paraId="5D832673" w14:textId="77777777" w:rsidR="00A01204" w:rsidRPr="0008241C" w:rsidRDefault="00A01204" w:rsidP="00A01204">
      <w:pPr>
        <w:rPr>
          <w:sz w:val="22"/>
          <w:szCs w:val="22"/>
        </w:rPr>
      </w:pPr>
    </w:p>
    <w:p w14:paraId="0B66F680" w14:textId="77777777" w:rsidR="00A01204" w:rsidRPr="0008241C" w:rsidRDefault="00A01204" w:rsidP="00A01204">
      <w:pPr>
        <w:keepNext/>
        <w:tabs>
          <w:tab w:val="clear" w:pos="1247"/>
          <w:tab w:val="left" w:pos="765"/>
        </w:tabs>
        <w:outlineLvl w:val="2"/>
        <w:rPr>
          <w:b/>
          <w:sz w:val="24"/>
          <w:szCs w:val="24"/>
        </w:rPr>
      </w:pPr>
      <w:bookmarkStart w:id="773" w:name="_Toc504317169"/>
      <w:bookmarkStart w:id="774" w:name="_Toc504317862"/>
      <w:bookmarkStart w:id="775" w:name="_Toc504320397"/>
      <w:bookmarkStart w:id="776" w:name="_Toc504320844"/>
      <w:bookmarkStart w:id="777" w:name="_Toc504321208"/>
      <w:bookmarkStart w:id="778" w:name="_Toc524041359"/>
      <w:r w:rsidRPr="0008241C">
        <w:rPr>
          <w:b/>
          <w:sz w:val="24"/>
          <w:szCs w:val="24"/>
        </w:rPr>
        <w:lastRenderedPageBreak/>
        <w:t>2.6.3</w:t>
      </w:r>
      <w:r w:rsidRPr="0008241C">
        <w:rPr>
          <w:b/>
          <w:sz w:val="24"/>
          <w:szCs w:val="24"/>
        </w:rPr>
        <w:tab/>
        <w:t>Challenges and implications</w:t>
      </w:r>
      <w:bookmarkEnd w:id="773"/>
      <w:bookmarkEnd w:id="774"/>
      <w:bookmarkEnd w:id="775"/>
      <w:bookmarkEnd w:id="776"/>
      <w:bookmarkEnd w:id="777"/>
      <w:bookmarkEnd w:id="778"/>
    </w:p>
    <w:p w14:paraId="080B557C" w14:textId="77777777" w:rsidR="00A01204" w:rsidRPr="0008241C" w:rsidRDefault="00A01204" w:rsidP="00A01204">
      <w:pPr>
        <w:rPr>
          <w:sz w:val="22"/>
          <w:szCs w:val="22"/>
        </w:rPr>
      </w:pPr>
    </w:p>
    <w:p w14:paraId="35DB2660" w14:textId="77777777" w:rsidR="00A01204" w:rsidRPr="0008241C" w:rsidRDefault="00A01204" w:rsidP="00A01204">
      <w:pPr>
        <w:rPr>
          <w:sz w:val="22"/>
          <w:szCs w:val="22"/>
        </w:rPr>
      </w:pPr>
      <w:r w:rsidRPr="0008241C">
        <w:rPr>
          <w:sz w:val="22"/>
          <w:szCs w:val="22"/>
        </w:rPr>
        <w:t xml:space="preserve">Although, the Asia-Pacific region, with South Asia as an exception, has achieved the Millennium Development Goal (MDG) 1C hunger target of “halving, between 1990 and 2015 the proportion of people who suffer from hunger", over 20 per cent of the people still live in extreme poverty in a number of countries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id":"ITEM-1","issued":{"date-parts":[["2015"]]},"number-of-pages":"93","publisher-place":"Bangkok","title":"Economic and Social Survey of Asia and the Pacific 2015: Making Growth More Inclusive for Sustainable Development","type":"report"},"uris":["http://www.mendeley.com/documents/?uuid=6cde0b93-fcfe-4ce0-977f-9c240d9588cf"]}],"mendeley":{"formattedCitation":"(UNESCAP, 2015)","plainTextFormattedCitation":"(UNESCAP, 2015)","previouslyFormattedCitation":"(UNESCAP, 2015)"},"properties":{"noteIndex":0},"schema":"https://github.com/citation-style-language/schema/raw/master/csl-citation.json"}</w:instrText>
      </w:r>
      <w:r w:rsidRPr="0008241C">
        <w:rPr>
          <w:sz w:val="22"/>
          <w:szCs w:val="22"/>
        </w:rPr>
        <w:fldChar w:fldCharType="separate"/>
      </w:r>
      <w:r w:rsidRPr="0008241C">
        <w:rPr>
          <w:noProof/>
          <w:sz w:val="22"/>
          <w:szCs w:val="22"/>
        </w:rPr>
        <w:t>(UNESCAP, 2015)</w:t>
      </w:r>
      <w:r w:rsidRPr="0008241C">
        <w:rPr>
          <w:sz w:val="22"/>
          <w:szCs w:val="22"/>
        </w:rPr>
        <w:fldChar w:fldCharType="end"/>
      </w:r>
      <w:r w:rsidRPr="0008241C">
        <w:rPr>
          <w:sz w:val="22"/>
          <w:szCs w:val="22"/>
        </w:rPr>
        <w:t xml:space="preserve">, including those with large populations (e.g. Bangladesh, India and Pakistan) and those with smaller populations (e.g. Lao PDR and Nepal). As economies and populations grow, and the impacts of climate change become more pronounced </w:t>
      </w:r>
      <w:r w:rsidRPr="0008241C">
        <w:rPr>
          <w:sz w:val="22"/>
          <w:szCs w:val="22"/>
          <w:lang w:val="en-AU"/>
        </w:rPr>
        <w:fldChar w:fldCharType="begin" w:fldLock="1"/>
      </w:r>
      <w:r w:rsidRPr="0008241C">
        <w:rPr>
          <w:sz w:val="22"/>
          <w:szCs w:val="22"/>
          <w:lang w:val="en-AU"/>
        </w:rPr>
        <w:instrText>ADDIN CSL_CITATION {"citationItems":[{"id":"ITEM-1","itemData":{"author":[{"dropping-particle":"","family":"IPCC","given":"","non-dropping-particle":"","parse-names":false,"suffix":""}],"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type":"book"},"locator":"2","uris":["http://www.mendeley.com/documents/?uuid=db973de0-9a84-45dc-b1b7-71e6df8a901a"]}],"mendeley":{"formattedCitation":"(IPCC, 2014, p. 2)","plainTextFormattedCitation":"(IPCC, 2014, p. 2)","previouslyFormattedCitation":"(IPCC, 2014, p. 2)"},"properties":{"noteIndex":0},"schema":"https://github.com/citation-style-language/schema/raw/master/csl-citation.json"}</w:instrText>
      </w:r>
      <w:r w:rsidRPr="0008241C">
        <w:rPr>
          <w:sz w:val="22"/>
          <w:szCs w:val="22"/>
          <w:lang w:val="en-AU"/>
        </w:rPr>
        <w:fldChar w:fldCharType="separate"/>
      </w:r>
      <w:r w:rsidRPr="0008241C">
        <w:rPr>
          <w:noProof/>
          <w:sz w:val="22"/>
          <w:szCs w:val="22"/>
          <w:lang w:val="en-AU"/>
        </w:rPr>
        <w:t>(IPCC, 2014, p. 2)</w:t>
      </w:r>
      <w:r w:rsidRPr="0008241C">
        <w:rPr>
          <w:sz w:val="22"/>
          <w:szCs w:val="22"/>
          <w:lang w:val="en-AU"/>
        </w:rPr>
        <w:fldChar w:fldCharType="end"/>
      </w:r>
      <w:r w:rsidRPr="0008241C">
        <w:rPr>
          <w:sz w:val="22"/>
          <w:szCs w:val="22"/>
        </w:rPr>
        <w:t xml:space="preserve">, the demands from nature for: food, water and energy is likely to increase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6"]]},"number-of-pages":"136","publisher-place":"Mandaluyong City, Philippines","title":"Asian Water Development Outlook 2016: Strengthening water security in Asia and the Pacific","type":"report"},"uris":["http://www.mendeley.com/documents/?uuid=aef7853d-64c1-3c07-a6c1-db52e9d12f7e"]},{"id":"ITEM-2","itemData":{"DOI":"10.1016/j.agwat.2009.08.008","ISSN":"03783774","abstract":"The global demand for water in agriculture will increase over time with increasing population, rising incomes, and changes in dietary preferences. Increasing demands for water by industrial and urban users, and water for the environment will intensify competition. At the same time, water scarcity is increasing in several important agricultural areas. We explore several pathways for ensuring that sufficient food is produced in the future, while also protecting the environment and reducing poverty. We examine four sets of scenarios that vary in their focus on investments in rainfed agriculture and irrigation, and the role of international trade in adjusting for national disparities in water endowments. Rainfed agriculture holds considerable potential but requires adequate mechanisms to reduce inherent risks. Irrigation expansion is warranted in places where water infrastructure is underinvested such as sub-Saharan Africa. In South Asia the scope for improving irrigation performance and water productivity is high. International trade can help alleviate water problems in water-scarce areas, subject to economic and political considerations. We examine also a regionally optimized scenario that combines investments in rainfed and irrigated agriculture with strategic trade decisions. Compared to ‘business as usual’, this scenario reduces the amount of additional water required to meet food demands by 2050 by 80%. Some of that water could be made available for the environment and other sectors. We conclude that there are sufficient land and water resources available to satisfy global food demands during the next 50 years, but only if water is managed more effectively in agriculture.","author":[{"dropping-particle":"","family":"Fraiture","given":"Charlotte","non-dropping-particle":"de","parse-names":false,"suffix":""},{"dropping-particle":"","family":"Wichelns","given":"Dennis","non-dropping-particle":"","parse-names":false,"suffix":""}],"container-title":"Agricultural Water Management","id":"ITEM-2","issue":"4","issued":{"date-parts":[["2010"]]},"page":"502-511","title":"Satisfying future water demands for agriculture","type":"article-journal","volume":"97"},"uris":["http://www.mendeley.com/documents/?uuid=ac67f906-3e0d-3737-b27a-674d8e2093eb"]}],"mendeley":{"formattedCitation":"(Asian Development Bank, 2016; de Fraiture &amp; Wichelns, 2010)","plainTextFormattedCitation":"(Asian Development Bank, 2016; de Fraiture &amp; Wichelns, 2010)","previouslyFormattedCitation":"(Asian Development Bank, 2016; de Fraiture &amp; Wichelns, 2010)"},"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6; de Fraiture &amp; Wichelns, 2010)</w:t>
      </w:r>
      <w:r w:rsidRPr="0008241C">
        <w:rPr>
          <w:sz w:val="22"/>
          <w:szCs w:val="22"/>
        </w:rPr>
        <w:fldChar w:fldCharType="end"/>
      </w:r>
      <w:r w:rsidRPr="0008241C">
        <w:rPr>
          <w:sz w:val="22"/>
          <w:szCs w:val="22"/>
        </w:rPr>
        <w:t xml:space="preserve">. These trends are likely to lead to a continuous decline in the quality of ecosystems and their capacity to provide for human well-being </w:t>
      </w:r>
      <w:r w:rsidRPr="0008241C">
        <w:rPr>
          <w:sz w:val="22"/>
          <w:szCs w:val="22"/>
        </w:rPr>
        <w:fldChar w:fldCharType="begin" w:fldLock="1"/>
      </w:r>
      <w:r w:rsidRPr="0008241C">
        <w:rPr>
          <w:sz w:val="22"/>
          <w:szCs w:val="22"/>
        </w:rPr>
        <w:instrText>ADDIN CSL_CITATION {"citationItems":[{"id":"ITEM-1","itemData":{"DOI":"10.1111/gcb.13457","ISBN":"1365-2486","ISSN":"13652486","PMID":"27507077","abstract":"Climate change is having a significant impact on ecosystem services, and is likely to become increasingly important as this phenomenon intensifies. Future impacts can be difficult to assess as they often involve long time scales, dynamic systems with high uncertainties, and are typically confounded by other drivers of change. Despite a growing literature on climate change impacts on ecosystem services, no quantitative syntheses exist. Hence, we lack an overarching understanding of the impacts of climate change, how they are being assessed, and the extent to which other drivers, uncertainties, and decision making are incorporated. To address this, we systematically reviewed the peer-reviewed literature that assesses climate change impacts on ecosystem services at sub-global scales. We found that the impact of climate change on most types of services was predominantly negative (59% negative, 24% mixed, 4% neutral, 13% positive), but varied across services, drivers, and assessment methods. Although uncertainty was usually incorporated, there were substantial gaps in the sources of uncertainty included, along with the methods used to incorporate them. We found that relatively few studies integrated decision making, and even fewer studies aimed to identify solutions that were robust to uncertainty. For management or policy to ensure the delivery of ecosystem services, an integrated approach that incorporates multiple drivers of change and accounts for multiple sources of uncertainty is needed. This is undoubtedly a challenging task, but ignoring these complexities can result in misleading assessments of the impacts of climate change, sub-optimal management outcomes, and the inefficient allocation of resources for climate adaptation.","author":[{"dropping-particle":"","family":"Runting","given":"Rebecca K.","non-dropping-particle":"","parse-names":false,"suffix":""},{"dropping-particle":"","family":"Bryan","given":"Brett A.","non-dropping-particle":"","parse-names":false,"suffix":""},{"dropping-particle":"","family":"Dee","given":"Laura E.","non-dropping-particle":"","parse-names":false,"suffix":""},{"dropping-particle":"","family":"Maseyk","given":"Fleur J.F.","non-dropping-particle":"","parse-names":false,"suffix":""},{"dropping-particle":"","family":"Mandle","given":"Lisa","non-dropping-particle":"","parse-names":false,"suffix":""},{"dropping-particle":"","family":"Hamel","given":"Perrine","non-dropping-particle":"","parse-names":false,"suffix":""},{"dropping-particle":"","family":"Wilson","given":"Kerrie A.","non-dropping-particle":"","parse-names":false,"suffix":""},{"dropping-particle":"","family":"Yetka","given":"Kathleen","non-dropping-particle":"","parse-names":false,"suffix":""},{"dropping-particle":"","family":"Possingham","given":"Hugh P.","non-dropping-particle":"","parse-names":false,"suffix":""},{"dropping-particle":"","family":"Rhodes","given":"Jonathan R.","non-dropping-particle":"","parse-names":false,"suffix":""}],"container-title":"Global Change Biology","id":"ITEM-1","issued":{"date-parts":[["2017"]]},"title":"Incorporating climate change into ecosystem service assessments and decisions: a review","type":"article"},"uris":["http://www.mendeley.com/documents/?uuid=2c2f2cc0-dc7f-3584-8649-74ed4edb2ad5"]},{"id":"ITEM-2","itemData":{"DOI":"10.1016/j.ecoser.2015.08.002","ISSN":"22120416","abstract":"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water–food–energy nexus by taking into account environmental flow requirements for riverine ecosystems using the hydrological model Soil and Water Assessment Tool (SWAT). We developed a framework that includes indicators of renewable water (capacity of ecosystem to provide water) and water use (service flow) and we applied it in the Danube river basin over the period 1995–2004. Water scarcity indicators were used to map the possible water scarcity in the subbasins, and analyze the spatial match of water availability and water use. The results show that modelling is instrumental to perform the integrated analysis of the ecosystem–water–food–energy nexus; and that spatial mapping is a powerful tool to display environmental availability of water provisioning and regulatory services delivered by ecosystems, and can support the nexus analysis.","author":[{"dropping-particle":"","family":"Karabulut","given":"Armağan","non-dropping-particle":"","parse-names":false,"suffix":""},{"dropping-particle":"","family":"Egoh","given":"Benis N.","non-dropping-particle":"","parse-names":false,"suffix":""},{"dropping-particle":"","family":"Lanzanova","given":"Denis","non-dropping-particle":"","parse-names":false,"suffix":""},{"dropping-particle":"","family":"Grizzetti","given":"Bruna","non-dropping-particle":"","parse-names":false,"suffix":""},{"dropping-particle":"","family":"Bidoglio","given":"Giovanni","non-dropping-particle":"","parse-names":false,"suffix":""},{"dropping-particle":"","family":"Pagliero","given":"Liliana","non-dropping-particle":"","parse-names":false,"suffix":""},{"dropping-particle":"","family":"Bouraoui","given":"Fayçal","non-dropping-particle":"","parse-names":false,"suffix":""},{"dropping-particle":"","family":"Aloe","given":"Alberto","non-dropping-particle":"","parse-names":false,"suffix":""},{"dropping-particle":"","family":"Reynaud","given":"Arnaud","non-dropping-particle":"","parse-names":false,"suffix":""},{"dropping-particle":"","family":"Maes","given":"Joachim","non-dropping-particle":"","parse-names":false,"suffix":""},{"dropping-particle":"","family":"Vandecasteele","given":"Ine","non-dropping-particle":"","parse-names":false,"suffix":""},{"dropping-particle":"","family":"Mubareka","given":"Sarah","non-dropping-particle":"","parse-names":false,"suffix":""}],"container-title":"Ecosystem Services","id":"ITEM-2","issued":{"date-parts":[["2016"]]},"page":"278-292","title":"Mapping water provisioning services to support the ecosystem–water–food–energy nexus in the Danube river basin","type":"article-journal","volume":"17"},"uris":["http://www.mendeley.com/documents/?uuid=bfdfe958-dbe8-33bd-acdb-db92bca47286"]}],"mendeley":{"formattedCitation":"(Karabulut &lt;i&gt;et al.&lt;/i&gt;, 2016; Runting &lt;i&gt;et al.&lt;/i&gt;, 2017)","plainTextFormattedCitation":"(Karabulut et al., 2016; Runting et al., 2017)","previouslyFormattedCitation":"(Karabulut &lt;i&gt;et al.&lt;/i&gt;, 2016; Runting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Karabulut </w:t>
      </w:r>
      <w:r w:rsidRPr="0008241C">
        <w:rPr>
          <w:i/>
          <w:noProof/>
          <w:sz w:val="22"/>
          <w:szCs w:val="22"/>
        </w:rPr>
        <w:t>et al.</w:t>
      </w:r>
      <w:r w:rsidRPr="0008241C">
        <w:rPr>
          <w:noProof/>
          <w:sz w:val="22"/>
          <w:szCs w:val="22"/>
        </w:rPr>
        <w:t xml:space="preserve">, 2016; Runting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The challenge exists as to how to reverse these trends and develop new and sustainable human- nature relationships.</w:t>
      </w:r>
    </w:p>
    <w:p w14:paraId="335C10C9" w14:textId="77777777" w:rsidR="00A01204" w:rsidRPr="0008241C" w:rsidRDefault="00A01204" w:rsidP="00A01204">
      <w:pPr>
        <w:rPr>
          <w:sz w:val="22"/>
          <w:szCs w:val="22"/>
        </w:rPr>
      </w:pPr>
    </w:p>
    <w:p w14:paraId="6DFCB5AD" w14:textId="77777777" w:rsidR="00A01204" w:rsidRPr="0008241C" w:rsidRDefault="00A01204" w:rsidP="00A01204">
      <w:pPr>
        <w:rPr>
          <w:sz w:val="22"/>
          <w:szCs w:val="22"/>
        </w:rPr>
      </w:pPr>
      <w:r w:rsidRPr="0008241C">
        <w:rPr>
          <w:sz w:val="22"/>
          <w:szCs w:val="22"/>
        </w:rPr>
        <w:t xml:space="preserve">The flow of benefits from nature is tied to ecosystem health and productivity, which can be jeopardised by the impacts of: climate change, natural disasters, and political and economic instability </w:t>
      </w:r>
      <w:r w:rsidRPr="0008241C">
        <w:rPr>
          <w:sz w:val="22"/>
          <w:szCs w:val="22"/>
        </w:rPr>
        <w:fldChar w:fldCharType="begin" w:fldLock="1"/>
      </w:r>
      <w:r w:rsidRPr="0008241C">
        <w:rPr>
          <w:sz w:val="22"/>
          <w:szCs w:val="22"/>
        </w:rPr>
        <w:instrText>ADDIN CSL_CITATION {"citationItems":[{"id":"ITEM-1","itemData":{"author":[{"dropping-particle":"","family":"Dunlop","given":"Ian","non-dropping-particle":"","parse-names":false,"suffix":""},{"dropping-particle":"","family":"Spratt","given":"David","non-dropping-particle":"","parse-names":false,"suffix":""}],"id":"ITEM-1","issued":{"date-parts":[["2017"]]},"publisher-place":"Melbourne, Australia","title":"Disaster Alley ~ Climate Change Conflict and Risk","type":"report"},"uris":["http://www.mendeley.com/documents/?uuid=b949eab3-cdae-32ea-81d4-82b7aed6ca86"]}],"mendeley":{"formattedCitation":"(Dunlop &amp; Spratt, 2017)","plainTextFormattedCitation":"(Dunlop &amp; Spratt, 2017)","previouslyFormattedCitation":"(Dunlop &amp; Spratt, 2017)"},"properties":{"noteIndex":0},"schema":"https://github.com/citation-style-language/schema/raw/master/csl-citation.json"}</w:instrText>
      </w:r>
      <w:r w:rsidRPr="0008241C">
        <w:rPr>
          <w:sz w:val="22"/>
          <w:szCs w:val="22"/>
        </w:rPr>
        <w:fldChar w:fldCharType="separate"/>
      </w:r>
      <w:r w:rsidRPr="0008241C">
        <w:rPr>
          <w:noProof/>
          <w:sz w:val="22"/>
          <w:szCs w:val="22"/>
        </w:rPr>
        <w:t>(Dunlop &amp; Spratt, 2017)</w:t>
      </w:r>
      <w:r w:rsidRPr="0008241C">
        <w:rPr>
          <w:sz w:val="22"/>
          <w:szCs w:val="22"/>
        </w:rPr>
        <w:fldChar w:fldCharType="end"/>
      </w:r>
      <w:r w:rsidRPr="0008241C">
        <w:rPr>
          <w:sz w:val="22"/>
          <w:szCs w:val="22"/>
        </w:rPr>
        <w:t xml:space="preserve">. There are trade-offs and compromises vis-à-vis resource use and conservation </w:t>
      </w:r>
      <w:r w:rsidRPr="0008241C">
        <w:rPr>
          <w:sz w:val="22"/>
          <w:szCs w:val="22"/>
        </w:rPr>
        <w:fldChar w:fldCharType="begin" w:fldLock="1"/>
      </w:r>
      <w:r w:rsidRPr="0008241C">
        <w:rPr>
          <w:sz w:val="22"/>
          <w:szCs w:val="22"/>
        </w:rPr>
        <w:instrText>ADDIN CSL_CITATION {"citationItems":[{"id":"ITEM-1","itemData":{"DOI":"10.1111/j.1461-0248.2009.01387.x","ISSN":"1461023X","author":[{"dropping-particle":"","family":"Bennett","given":"Elena M.","non-dropping-particle":"","parse-names":false,"suffix":""},{"dropping-particle":"","family":"Peterson","given":"Garry D.","non-dropping-particle":"","parse-names":false,"suffix":""},{"dropping-particle":"","family":"Gordon","given":"Line J.","non-dropping-particle":"","parse-names":false,"suffix":""}],"container-title":"Ecology Letters","id":"ITEM-1","issue":"12","issued":{"date-parts":[["2009","12"]]},"page":"1394-1404","publisher":"Blackwell Publishing Ltd","title":"Understanding relationships among multiple ecosystem services","type":"article-journal","volume":"12"},"uris":["http://www.mendeley.com/documents/?uuid=c5fabdcf-f71f-3a4c-a0aa-a133aa13e682"]}],"mendeley":{"formattedCitation":"(E. M. Bennett &lt;i&gt;et al.&lt;/i&gt;, 2009)","plainTextFormattedCitation":"(E. M. Bennett et al., 2009)","previouslyFormattedCitation":"(E. M. Bennett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E. M. Bennett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For example, the Asia-Pacific has the highest annual water withdrawal of the world’s regions. This scale is attributed to the geographic size and population, coupled with extensive and intensive irrigation practices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6"]]},"number-of-pages":"136","publisher-place":"Mandaluyong City, Philippines","title":"Asian Water Development Outlook 2016: Strengthening water security in Asia and the Pacific","type":"report"},"uris":["http://www.mendeley.com/documents/?uuid=aef7853d-64c1-3c07-a6c1-db52e9d12f7e"]}],"mendeley":{"formattedCitation":"(Asian Development Bank, 2016)","plainTextFormattedCitation":"(Asian Development Bank, 2016)","previouslyFormattedCitation":"(Asian Development Bank, 2016)"},"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6)</w:t>
      </w:r>
      <w:r w:rsidRPr="0008241C">
        <w:rPr>
          <w:sz w:val="22"/>
          <w:szCs w:val="22"/>
        </w:rPr>
        <w:fldChar w:fldCharType="end"/>
      </w:r>
      <w:r w:rsidRPr="0008241C">
        <w:rPr>
          <w:sz w:val="22"/>
          <w:szCs w:val="22"/>
        </w:rPr>
        <w:t xml:space="preserve">. Water security in the region is greatly influenced by issues of: access to depletion and pollution of water </w:t>
      </w:r>
      <w:r w:rsidRPr="0008241C">
        <w:rPr>
          <w:sz w:val="22"/>
          <w:szCs w:val="22"/>
        </w:rPr>
        <w:fldChar w:fldCharType="begin" w:fldLock="1"/>
      </w:r>
      <w:r w:rsidRPr="0008241C">
        <w:rPr>
          <w:sz w:val="22"/>
          <w:szCs w:val="22"/>
        </w:rPr>
        <w:instrText>ADDIN CSL_CITATION {"citationItems":[{"id":"ITEM-1","itemData":{"author":[{"dropping-particle":"","family":"Asian Development Bank","given":"","non-dropping-particle":"","parse-names":false,"suffix":""}],"id":"ITEM-1","issued":{"date-parts":[["2013"]]},"publisher-place":"Asian Development Bank, Mandaluyong City, Philippines","title":"Asian Water Development Outlook 2013: Measuring Water Security in Asia and Pacific","type":"report"},"uris":["http://www.mendeley.com/documents/?uuid=cb3c3742-48dc-49a3-8fba-bc503cd4435d"]}],"mendeley":{"formattedCitation":"(Asian Development Bank, 2013a)","plainTextFormattedCitation":"(Asian Development Bank, 2013a)","previouslyFormattedCitation":"(Asian Development Bank, 2013a)"},"properties":{"noteIndex":0},"schema":"https://github.com/citation-style-language/schema/raw/master/csl-citation.json"}</w:instrText>
      </w:r>
      <w:r w:rsidRPr="0008241C">
        <w:rPr>
          <w:sz w:val="22"/>
          <w:szCs w:val="22"/>
        </w:rPr>
        <w:fldChar w:fldCharType="separate"/>
      </w:r>
      <w:r w:rsidRPr="0008241C">
        <w:rPr>
          <w:noProof/>
          <w:sz w:val="22"/>
          <w:szCs w:val="22"/>
        </w:rPr>
        <w:t>(Asian Development Bank, 2013a)</w:t>
      </w:r>
      <w:r w:rsidRPr="0008241C">
        <w:rPr>
          <w:sz w:val="22"/>
          <w:szCs w:val="22"/>
        </w:rPr>
        <w:fldChar w:fldCharType="end"/>
      </w:r>
      <w:r w:rsidRPr="0008241C">
        <w:rPr>
          <w:sz w:val="22"/>
          <w:szCs w:val="22"/>
        </w:rPr>
        <w:t xml:space="preserve">, and migration and disaster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6"]]},"title":"GEO-6 Regional Assessment for Asia and the Pacific","type":"report"},"locator":"8","uris":["http://www.mendeley.com/documents/?uuid=c1706975-c3d4-4e58-9033-d5342a1fda18"]}],"mendeley":{"formattedCitation":"(United Nations, 2016a, p. 8)","plainTextFormattedCitation":"(United Nations, 2016a, p. 8)","previouslyFormattedCitation":"(United Nations, 2016a, p. 8)"},"properties":{"noteIndex":0},"schema":"https://github.com/citation-style-language/schema/raw/master/csl-citation.json"}</w:instrText>
      </w:r>
      <w:r w:rsidRPr="0008241C">
        <w:rPr>
          <w:sz w:val="22"/>
          <w:szCs w:val="22"/>
        </w:rPr>
        <w:fldChar w:fldCharType="separate"/>
      </w:r>
      <w:r w:rsidRPr="0008241C">
        <w:rPr>
          <w:noProof/>
          <w:sz w:val="22"/>
          <w:szCs w:val="22"/>
        </w:rPr>
        <w:t>(United Nations, 2016a, p. 8)</w:t>
      </w:r>
      <w:r w:rsidRPr="0008241C">
        <w:rPr>
          <w:sz w:val="22"/>
          <w:szCs w:val="22"/>
        </w:rPr>
        <w:fldChar w:fldCharType="end"/>
      </w:r>
      <w:r w:rsidRPr="0008241C">
        <w:rPr>
          <w:sz w:val="22"/>
          <w:szCs w:val="22"/>
        </w:rPr>
        <w:t xml:space="preserve">. These all pose challenges for food security, especially in South Asia </w:t>
      </w:r>
      <w:r w:rsidRPr="0008241C">
        <w:rPr>
          <w:sz w:val="22"/>
          <w:szCs w:val="22"/>
        </w:rPr>
        <w:fldChar w:fldCharType="begin" w:fldLock="1"/>
      </w:r>
      <w:r w:rsidRPr="0008241C">
        <w:rPr>
          <w:sz w:val="22"/>
          <w:szCs w:val="22"/>
        </w:rPr>
        <w:instrText>ADDIN CSL_CITATION {"citationItems":[{"id":"ITEM-1","itemData":{"DOI":"10.2499/0896297705","author":[{"dropping-particle":"","family":"Ahmed","given":"Akhter U.","non-dropping-particle":"","parse-names":false,"suffix":""},{"dropping-particle":"","family":"Hill","given":"Ruth Vargas","non-dropping-particle":"","parse-names":false,"suffix":""},{"dropping-particle":"","family":"Smith","given":"Lisa C.","non-dropping-particle":"","parse-names":false,"suffix":""},{"dropping-particle":"","family":"Wiesmann","given":"Doris","non-dropping-particle":"","parse-names":false,"suffix":""},{"dropping-particle":"","family":"Frankenberger","given":"Timothy R.","non-dropping-particle":"","parse-names":false,"suffix":""},{"dropping-particle":"","family":"Gulati","given":"Kajal","non-dropping-particle":"","parse-names":false,"suffix":""},{"dropping-particle":"","family":"Quabili","given":"Wahid","non-dropping-particle":"","parse-names":false,"suffix":""},{"dropping-particle":"","family":"Yohannes","given":"Yisehac","non-dropping-particle":"","parse-names":false,"suffix":""}],"collection-title":"2020 Discussion Paper","id":"ITEM-1","issued":{"date-parts":[["2007"]]},"publisher":"International Food Policy Research Institute","title":"The world's most deprived : Characteristics and causes of extreme poverty and hunger","type":"book"},"uris":["http://www.mendeley.com/documents/?uuid=0b96dd81-759d-3766-a525-0958acb1cb45"]},{"id":"ITEM-2","itemData":{"author":[{"dropping-particle":"","family":"Indian Central Pollution Control Board","given":"","non-dropping-particle":"","parse-names":false,"suffix":""}],"id":"ITEM-2","issued":{"date-parts":[["2009"]]},"number-of-pages":"1-89","title":"Status of water supply, wastewater generation and treatment in Class I cities and Class II towns of India (2009-10)","type":"report"},"uris":["http://www.mendeley.com/documents/?uuid=a3385880-00e5-4e16-8584-4dcb3371a2cb"]},{"id":"ITEM-3","itemData":{"author":[{"dropping-particle":"","family":"CWC","given":"","non-dropping-particle":"","parse-names":false,"suffix":""}],"container-title":"Water","id":"ITEM-3","issue":"December","issued":{"date-parts":[["2010"]]},"publisher-place":"New Delhi","title":"Water and Related Statistics","type":"report"},"uris":["http://www.mendeley.com/documents/?uuid=63b75254-6fd4-4f37-996f-8091794f0f20"]}],"mendeley":{"formattedCitation":"(Ahmed &lt;i&gt;et al.&lt;/i&gt;, 2007; CWC, 2010; Indian Central Pollution Control Board, 2009)","plainTextFormattedCitation":"(Ahmed et al., 2007; CWC, 2010; Indian Central Pollution Control Board, 2009)","previouslyFormattedCitation":"(Ahmed &lt;i&gt;et al.&lt;/i&gt;, 2007; CWC, 2010; Indian Central Pollution Control Board, 2009)"},"properties":{"noteIndex":0},"schema":"https://github.com/citation-style-language/schema/raw/master/csl-citation.json"}</w:instrText>
      </w:r>
      <w:r w:rsidRPr="0008241C">
        <w:rPr>
          <w:sz w:val="22"/>
          <w:szCs w:val="22"/>
        </w:rPr>
        <w:fldChar w:fldCharType="separate"/>
      </w:r>
      <w:r w:rsidRPr="0008241C">
        <w:rPr>
          <w:noProof/>
          <w:sz w:val="22"/>
          <w:szCs w:val="22"/>
        </w:rPr>
        <w:t xml:space="preserve">(Ahmed </w:t>
      </w:r>
      <w:r w:rsidRPr="0008241C">
        <w:rPr>
          <w:i/>
          <w:noProof/>
          <w:sz w:val="22"/>
          <w:szCs w:val="22"/>
        </w:rPr>
        <w:t>et al.</w:t>
      </w:r>
      <w:r w:rsidRPr="0008241C">
        <w:rPr>
          <w:noProof/>
          <w:sz w:val="22"/>
          <w:szCs w:val="22"/>
        </w:rPr>
        <w:t>, 2007; CWC, 2010; Indian Central Pollution Control Board, 2009)</w:t>
      </w:r>
      <w:r w:rsidRPr="0008241C">
        <w:rPr>
          <w:sz w:val="22"/>
          <w:szCs w:val="22"/>
        </w:rPr>
        <w:fldChar w:fldCharType="end"/>
      </w:r>
      <w:r w:rsidRPr="0008241C">
        <w:rPr>
          <w:sz w:val="22"/>
          <w:szCs w:val="22"/>
        </w:rPr>
        <w:t xml:space="preserve">. </w:t>
      </w:r>
    </w:p>
    <w:p w14:paraId="12D292B4" w14:textId="77777777" w:rsidR="00A01204" w:rsidRPr="0008241C" w:rsidRDefault="00A01204" w:rsidP="00A01204">
      <w:pPr>
        <w:rPr>
          <w:sz w:val="22"/>
          <w:szCs w:val="22"/>
        </w:rPr>
      </w:pPr>
    </w:p>
    <w:p w14:paraId="3352C9C0" w14:textId="77777777" w:rsidR="00A01204" w:rsidRPr="0008241C" w:rsidRDefault="00A01204" w:rsidP="00A01204">
      <w:pPr>
        <w:rPr>
          <w:sz w:val="22"/>
          <w:szCs w:val="22"/>
        </w:rPr>
      </w:pPr>
      <w:r w:rsidRPr="0008241C">
        <w:rPr>
          <w:sz w:val="22"/>
          <w:szCs w:val="22"/>
        </w:rPr>
        <w:t xml:space="preserve">A significant challenge in managing ecosystems has been the mismatch between political boundaries and ecological systems. This is best exemplified in many trans-boundary situations where the ‘downstream’ communities, do not fall under the jurisdiction where ‘upstream’ governance and actions can influence </w:t>
      </w:r>
      <w:r w:rsidRPr="0008241C">
        <w:rPr>
          <w:sz w:val="22"/>
          <w:szCs w:val="22"/>
        </w:rPr>
        <w:fldChar w:fldCharType="begin" w:fldLock="1"/>
      </w:r>
      <w:r w:rsidRPr="0008241C">
        <w:rPr>
          <w:sz w:val="22"/>
          <w:szCs w:val="22"/>
        </w:rPr>
        <w:instrText>ADDIN CSL_CITATION {"citationItems":[{"id":"ITEM-1","itemData":{"author":[{"dropping-particle":"","family":"Millennium Ecosystem Assessment","given":"","non-dropping-particle":"","parse-names":false,"suffix":""}],"id":"ITEM-1","issued":{"date-parts":[["2005"]]},"publisher":"Island Press","publisher-place":"Washington","title":"Millennium Ecosystem Assessment Synthesis Report","type":"book"},"uris":["http://www.mendeley.com/documents/?uuid=4c1455c0-eae4-41e2-9f18-a57c089f8ba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xml:space="preserve">. The challenge remains regarding the establishment of appropriate governance regimes and institutions to protect ecosystems and their services. Greater levels of cooperation are required between the nations of the Asia-Pacific to improve environmental management to achieve objectives, such as the reduction of poverty and vulnerability. </w:t>
      </w:r>
    </w:p>
    <w:p w14:paraId="0A1293BC" w14:textId="77777777" w:rsidR="00A01204" w:rsidRPr="0008241C" w:rsidRDefault="00A01204" w:rsidP="00A01204">
      <w:pPr>
        <w:rPr>
          <w:sz w:val="22"/>
          <w:szCs w:val="22"/>
        </w:rPr>
      </w:pPr>
    </w:p>
    <w:p w14:paraId="05BA43A1" w14:textId="77777777" w:rsidR="00A01204" w:rsidRPr="0008241C" w:rsidRDefault="00A01204" w:rsidP="00A01204">
      <w:pPr>
        <w:rPr>
          <w:sz w:val="22"/>
          <w:szCs w:val="22"/>
        </w:rPr>
      </w:pPr>
      <w:r w:rsidRPr="0008241C">
        <w:rPr>
          <w:sz w:val="22"/>
          <w:szCs w:val="22"/>
        </w:rPr>
        <w:t xml:space="preserve">The vulnerability of ecosystems has been influenced by the rapidly changing, human driven paradigm, occurring across the Asia-Pacific. This paradigm is being driven by factors such as: migration, shifting value systems, population growth, intergenerational change, and the economic and political ‘landscape’. Additionally, the region is highly vulnerable to climate-related disasters, especially Small Island Developing States </w:t>
      </w:r>
      <w:r w:rsidRPr="0008241C">
        <w:rPr>
          <w:sz w:val="22"/>
          <w:szCs w:val="22"/>
        </w:rPr>
        <w:fldChar w:fldCharType="begin" w:fldLock="1"/>
      </w:r>
      <w:r w:rsidRPr="0008241C">
        <w:rPr>
          <w:sz w:val="22"/>
          <w:szCs w:val="22"/>
        </w:rPr>
        <w:instrText>ADDIN CSL_CITATION {"citationItems":[{"id":"ITEM-1","itemData":{"author":[{"dropping-particle":"","family":"UNDP","given":"","non-dropping-particle":"","parse-names":false,"suffix":""}],"id":"ITEM-1","issued":{"date-parts":[["2012"]]},"title":"One Planet to Share Sustaining Human Progress in a Changing Climate: Sustaining human progress in a changing climate","type":"report"},"uris":["http://www.mendeley.com/documents/?uuid=36fd9f33-5ccd-4d60-a888-78c96892257a"]}],"mendeley":{"formattedCitation":"(UNDP, 2012)","plainTextFormattedCitation":"(UNDP, 2012)","previouslyFormattedCitation":"(UNDP, 2012)"},"properties":{"noteIndex":0},"schema":"https://github.com/citation-style-language/schema/raw/master/csl-citation.json"}</w:instrText>
      </w:r>
      <w:r w:rsidRPr="0008241C">
        <w:rPr>
          <w:sz w:val="22"/>
          <w:szCs w:val="22"/>
        </w:rPr>
        <w:fldChar w:fldCharType="separate"/>
      </w:r>
      <w:r w:rsidRPr="0008241C">
        <w:rPr>
          <w:noProof/>
          <w:sz w:val="22"/>
          <w:szCs w:val="22"/>
        </w:rPr>
        <w:t>(UNDP, 2012)</w:t>
      </w:r>
      <w:r w:rsidRPr="0008241C">
        <w:rPr>
          <w:sz w:val="22"/>
          <w:szCs w:val="22"/>
        </w:rPr>
        <w:fldChar w:fldCharType="end"/>
      </w:r>
      <w:r w:rsidRPr="0008241C">
        <w:rPr>
          <w:sz w:val="22"/>
          <w:szCs w:val="22"/>
        </w:rPr>
        <w:t xml:space="preserve">. The implications of these disasters have most affected poor and vulnerable communities, who have least capacity to adapt to these changing conditions </w:t>
      </w:r>
      <w:r w:rsidRPr="0008241C">
        <w:rPr>
          <w:sz w:val="22"/>
          <w:szCs w:val="22"/>
        </w:rPr>
        <w:fldChar w:fldCharType="begin" w:fldLock="1"/>
      </w:r>
      <w:r w:rsidRPr="0008241C">
        <w:rPr>
          <w:sz w:val="22"/>
          <w:szCs w:val="22"/>
        </w:rPr>
        <w:instrText>ADDIN CSL_CITATION {"citationItems":[{"id":"ITEM-1","itemData":{"author":[{"dropping-particle":"","family":"Agrawal","given":"A.","non-dropping-particle":"","parse-names":false,"suffix":""},{"dropping-particle":"","family":"Perrin","given":"N","non-dropping-particle":"","parse-names":false,"suffix":""}],"collection-title":"In IFRI Working Paper","id":"ITEM-1","issued":{"date-parts":[["2008"]]},"number":"W081‐6","publisher-place":"Michigan: International Forestry Resources and Institutions Program, University of Michigan","title":"Climate adaptation, local institutions and rural livelihoods.","type":"report"},"uris":["http://www.mendeley.com/documents/?uuid=077ed58b-166b-4065-a5bf-ca3d74306d9f"]}],"mendeley":{"formattedCitation":"(Agrawal &amp; Perrin, 2008)","plainTextFormattedCitation":"(Agrawal &amp; Perrin, 2008)","previouslyFormattedCitation":"(Agrawal &amp; Perrin, 2008)"},"properties":{"noteIndex":0},"schema":"https://github.com/citation-style-language/schema/raw/master/csl-citation.json"}</w:instrText>
      </w:r>
      <w:r w:rsidRPr="0008241C">
        <w:rPr>
          <w:sz w:val="22"/>
          <w:szCs w:val="22"/>
        </w:rPr>
        <w:fldChar w:fldCharType="separate"/>
      </w:r>
      <w:r w:rsidRPr="0008241C">
        <w:rPr>
          <w:noProof/>
          <w:sz w:val="22"/>
          <w:szCs w:val="22"/>
        </w:rPr>
        <w:t>(Agrawal &amp; Perrin, 2008)</w:t>
      </w:r>
      <w:r w:rsidRPr="0008241C">
        <w:rPr>
          <w:sz w:val="22"/>
          <w:szCs w:val="22"/>
        </w:rPr>
        <w:fldChar w:fldCharType="end"/>
      </w:r>
      <w:r w:rsidRPr="0008241C">
        <w:rPr>
          <w:sz w:val="22"/>
          <w:szCs w:val="22"/>
        </w:rPr>
        <w:t xml:space="preserve">. The escalating challenge is: how to ensure the protection and ongoing viability of sustainable ecosystems to provide for current and future generations of the Asia- Pacific community? </w:t>
      </w:r>
    </w:p>
    <w:p w14:paraId="55C13108" w14:textId="77777777" w:rsidR="00A01204" w:rsidRPr="0008241C" w:rsidRDefault="00A01204" w:rsidP="00A01204">
      <w:pPr>
        <w:rPr>
          <w:sz w:val="22"/>
          <w:szCs w:val="22"/>
        </w:rPr>
      </w:pPr>
    </w:p>
    <w:p w14:paraId="6F82ECED" w14:textId="77777777" w:rsidR="00A01204" w:rsidRPr="0008241C" w:rsidRDefault="00A01204" w:rsidP="00A01204">
      <w:pPr>
        <w:rPr>
          <w:sz w:val="22"/>
          <w:szCs w:val="22"/>
        </w:rPr>
      </w:pPr>
      <w:r w:rsidRPr="0008241C">
        <w:rPr>
          <w:sz w:val="22"/>
          <w:szCs w:val="22"/>
        </w:rPr>
        <w:t xml:space="preserve">Across the Asia-Pacific, ecosystems support and enrich human lives.  This chapter has merely touched upon some of the depth and breadth of the regions human- nature relationships.  Its narratives celebrate the life sustaining basis of these symbiotic relationships and warn of the increasing threats. This chapter has described how people are not only the beneficiaries of nature’s resources, they are also the stewards and decision makers of the management of the regions ecosystems.  The ‘life-blood’ of the Asia-Pacific lies within its expansive rivers, soils, mountains, plains, birds, insects, animals, flowers, forests and its oceans, to name just a few. This ‘life blood’ sits in the hands and the hearts of the regional community, to ensure its future, sustainable health and viability. </w:t>
      </w:r>
    </w:p>
    <w:p w14:paraId="0CC824F4" w14:textId="77777777" w:rsidR="00A01204" w:rsidRPr="0008241C" w:rsidRDefault="00A01204" w:rsidP="00A01204">
      <w:pPr>
        <w:rPr>
          <w:sz w:val="22"/>
          <w:szCs w:val="22"/>
        </w:rPr>
      </w:pPr>
    </w:p>
    <w:p w14:paraId="753E6AFF" w14:textId="77777777" w:rsidR="00A01204" w:rsidRPr="0008241C" w:rsidRDefault="00A01204" w:rsidP="00A01204">
      <w:pPr>
        <w:spacing w:after="200" w:line="276" w:lineRule="auto"/>
        <w:rPr>
          <w:color w:val="000000"/>
          <w:sz w:val="22"/>
          <w:szCs w:val="22"/>
        </w:rPr>
      </w:pPr>
      <w:r w:rsidRPr="0008241C">
        <w:rPr>
          <w:color w:val="000000"/>
          <w:sz w:val="22"/>
          <w:szCs w:val="22"/>
        </w:rPr>
        <w:br w:type="page"/>
      </w:r>
    </w:p>
    <w:p w14:paraId="769BA7FA" w14:textId="77777777" w:rsidR="00A01204" w:rsidRPr="0008241C" w:rsidRDefault="00A01204" w:rsidP="00A01204">
      <w:pPr>
        <w:rPr>
          <w:color w:val="000000"/>
          <w:sz w:val="22"/>
          <w:szCs w:val="22"/>
        </w:rPr>
      </w:pPr>
    </w:p>
    <w:p w14:paraId="4C881F06" w14:textId="77777777" w:rsidR="00A01204" w:rsidRPr="0008241C" w:rsidRDefault="00A01204" w:rsidP="00A01204">
      <w:pPr>
        <w:keepNext/>
        <w:keepLines/>
        <w:tabs>
          <w:tab w:val="clear" w:pos="1247"/>
          <w:tab w:val="left" w:pos="700"/>
        </w:tabs>
        <w:spacing w:before="40"/>
        <w:outlineLvl w:val="1"/>
        <w:rPr>
          <w:b/>
          <w:sz w:val="28"/>
          <w:szCs w:val="26"/>
        </w:rPr>
      </w:pPr>
      <w:bookmarkStart w:id="779" w:name="_Toc504317170"/>
      <w:bookmarkStart w:id="780" w:name="_Toc504317863"/>
      <w:bookmarkStart w:id="781" w:name="_Toc504320398"/>
      <w:bookmarkStart w:id="782" w:name="_Toc504320845"/>
      <w:bookmarkStart w:id="783" w:name="_Toc504321209"/>
      <w:bookmarkStart w:id="784" w:name="_Toc524041360"/>
      <w:r w:rsidRPr="0008241C">
        <w:rPr>
          <w:b/>
          <w:sz w:val="28"/>
          <w:szCs w:val="26"/>
        </w:rPr>
        <w:t>2.7</w:t>
      </w:r>
      <w:r w:rsidRPr="0008241C">
        <w:rPr>
          <w:b/>
          <w:sz w:val="28"/>
          <w:szCs w:val="26"/>
        </w:rPr>
        <w:tab/>
        <w:t>References</w:t>
      </w:r>
      <w:bookmarkEnd w:id="779"/>
      <w:bookmarkEnd w:id="780"/>
      <w:bookmarkEnd w:id="781"/>
      <w:bookmarkEnd w:id="782"/>
      <w:bookmarkEnd w:id="783"/>
      <w:bookmarkEnd w:id="784"/>
    </w:p>
    <w:p w14:paraId="1D1B171A" w14:textId="77777777" w:rsidR="00A01204" w:rsidRPr="0008241C" w:rsidRDefault="00A01204" w:rsidP="00A01204">
      <w:pPr>
        <w:rPr>
          <w:sz w:val="22"/>
          <w:szCs w:val="22"/>
        </w:rPr>
      </w:pPr>
    </w:p>
    <w:p w14:paraId="335205D4" w14:textId="77777777" w:rsidR="00A01204" w:rsidRPr="0008241C" w:rsidRDefault="00A01204" w:rsidP="00A01204">
      <w:pPr>
        <w:autoSpaceDE w:val="0"/>
        <w:autoSpaceDN w:val="0"/>
        <w:adjustRightInd w:val="0"/>
        <w:ind w:left="480" w:hanging="480"/>
        <w:rPr>
          <w:noProof/>
          <w:sz w:val="22"/>
          <w:szCs w:val="24"/>
        </w:rPr>
      </w:pPr>
      <w:r w:rsidRPr="0008241C">
        <w:rPr>
          <w:sz w:val="22"/>
          <w:szCs w:val="22"/>
        </w:rPr>
        <w:fldChar w:fldCharType="begin" w:fldLock="1"/>
      </w:r>
      <w:r w:rsidRPr="0008241C">
        <w:rPr>
          <w:sz w:val="22"/>
          <w:szCs w:val="22"/>
        </w:rPr>
        <w:instrText xml:space="preserve">ADDIN Mendeley Bibliography CSL_BIBLIOGRAPHY </w:instrText>
      </w:r>
      <w:r w:rsidRPr="0008241C">
        <w:rPr>
          <w:sz w:val="22"/>
          <w:szCs w:val="22"/>
        </w:rPr>
        <w:fldChar w:fldCharType="separate"/>
      </w:r>
      <w:r w:rsidRPr="0008241C">
        <w:rPr>
          <w:noProof/>
          <w:sz w:val="22"/>
          <w:szCs w:val="24"/>
        </w:rPr>
        <w:t xml:space="preserve">Abasolo, E., Matsui, T., Saito, O., &amp; Morioka, T. (2007). Evaluating the Ecosystem Services-related Quality of Life (E-QOL) of Students in the Urban Areas. </w:t>
      </w:r>
      <w:r w:rsidRPr="0008241C">
        <w:rPr>
          <w:i/>
          <w:iCs/>
          <w:noProof/>
          <w:sz w:val="22"/>
          <w:szCs w:val="24"/>
        </w:rPr>
        <w:t>Environmental Systems Research</w:t>
      </w:r>
      <w:r w:rsidRPr="0008241C">
        <w:rPr>
          <w:noProof/>
          <w:sz w:val="22"/>
          <w:szCs w:val="24"/>
        </w:rPr>
        <w:t xml:space="preserve">, </w:t>
      </w:r>
      <w:r w:rsidRPr="0008241C">
        <w:rPr>
          <w:i/>
          <w:iCs/>
          <w:noProof/>
          <w:sz w:val="22"/>
          <w:szCs w:val="24"/>
        </w:rPr>
        <w:t>35</w:t>
      </w:r>
      <w:r w:rsidRPr="0008241C">
        <w:rPr>
          <w:noProof/>
          <w:sz w:val="22"/>
          <w:szCs w:val="24"/>
        </w:rPr>
        <w:t>, 517–526.</w:t>
      </w:r>
    </w:p>
    <w:p w14:paraId="6CB677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basolo, E., Saito, O., Matsui, T., &amp; Morioka, T. (2008). Perception and attitude towards ecosystem services in the urban areas. </w:t>
      </w:r>
      <w:r w:rsidRPr="0008241C">
        <w:rPr>
          <w:i/>
          <w:iCs/>
          <w:noProof/>
          <w:sz w:val="22"/>
          <w:szCs w:val="24"/>
        </w:rPr>
        <w:t>Sylvatrop, The Technical Journal of Philippine Ecosystem and Natural Resources</w:t>
      </w:r>
      <w:r w:rsidRPr="0008241C">
        <w:rPr>
          <w:noProof/>
          <w:sz w:val="22"/>
          <w:szCs w:val="24"/>
        </w:rPr>
        <w:t xml:space="preserve">, </w:t>
      </w:r>
      <w:r w:rsidRPr="0008241C">
        <w:rPr>
          <w:i/>
          <w:iCs/>
          <w:noProof/>
          <w:sz w:val="22"/>
          <w:szCs w:val="24"/>
        </w:rPr>
        <w:t>17</w:t>
      </w:r>
      <w:r w:rsidRPr="0008241C">
        <w:rPr>
          <w:noProof/>
          <w:sz w:val="22"/>
          <w:szCs w:val="24"/>
        </w:rPr>
        <w:t>(1&amp;2), 81–100.</w:t>
      </w:r>
    </w:p>
    <w:p w14:paraId="2F13290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be, H. (2010). Concept of “Kyosei” in Japan: an idea of “Kyosei” under the expansion of Buddhism in Japan. In </w:t>
      </w:r>
      <w:r w:rsidRPr="0008241C">
        <w:rPr>
          <w:i/>
          <w:iCs/>
          <w:noProof/>
          <w:sz w:val="22"/>
          <w:szCs w:val="24"/>
        </w:rPr>
        <w:t>Research Institute for Humanity and Nature (ed.), Encyclopedia of Global Environmental Studies, Koubundou, Tokyo, (in Japanese).</w:t>
      </w:r>
      <w:r w:rsidRPr="0008241C">
        <w:rPr>
          <w:noProof/>
          <w:sz w:val="22"/>
          <w:szCs w:val="24"/>
        </w:rPr>
        <w:t xml:space="preserve"> (pp. p570-571).</w:t>
      </w:r>
    </w:p>
    <w:p w14:paraId="0D1A3F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bumoghli, I. (2015). Water Security in the Arab World. Retrieved January 15, 2018, from http://www.ecomena.org/water-arab/</w:t>
      </w:r>
    </w:p>
    <w:p w14:paraId="430977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dger, W. N. (2006). Vulnerability. </w:t>
      </w:r>
      <w:r w:rsidRPr="0008241C">
        <w:rPr>
          <w:i/>
          <w:iCs/>
          <w:noProof/>
          <w:sz w:val="22"/>
          <w:szCs w:val="24"/>
        </w:rPr>
        <w:t>Global Environmental Change</w:t>
      </w:r>
      <w:r w:rsidRPr="0008241C">
        <w:rPr>
          <w:noProof/>
          <w:sz w:val="22"/>
          <w:szCs w:val="24"/>
        </w:rPr>
        <w:t xml:space="preserve">, </w:t>
      </w:r>
      <w:r w:rsidRPr="0008241C">
        <w:rPr>
          <w:i/>
          <w:iCs/>
          <w:noProof/>
          <w:sz w:val="22"/>
          <w:szCs w:val="24"/>
        </w:rPr>
        <w:t>16</w:t>
      </w:r>
      <w:r w:rsidRPr="0008241C">
        <w:rPr>
          <w:noProof/>
          <w:sz w:val="22"/>
          <w:szCs w:val="24"/>
        </w:rPr>
        <w:t>(3), 268–281. https://doi.org/10.1016/j.gloenvcha.2006.02.006</w:t>
      </w:r>
    </w:p>
    <w:p w14:paraId="5D3C8D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dhikari, B. (2005). Poverty, property rights and collective action: understanding the distributive aspects of common property resource management. </w:t>
      </w:r>
      <w:r w:rsidRPr="0008241C">
        <w:rPr>
          <w:i/>
          <w:iCs/>
          <w:noProof/>
          <w:sz w:val="22"/>
          <w:szCs w:val="24"/>
        </w:rPr>
        <w:t>Environment and Development Economics</w:t>
      </w:r>
      <w:r w:rsidRPr="0008241C">
        <w:rPr>
          <w:noProof/>
          <w:sz w:val="22"/>
          <w:szCs w:val="24"/>
        </w:rPr>
        <w:t xml:space="preserve">, </w:t>
      </w:r>
      <w:r w:rsidRPr="0008241C">
        <w:rPr>
          <w:i/>
          <w:iCs/>
          <w:noProof/>
          <w:sz w:val="22"/>
          <w:szCs w:val="24"/>
        </w:rPr>
        <w:t>10</w:t>
      </w:r>
      <w:r w:rsidRPr="0008241C">
        <w:rPr>
          <w:noProof/>
          <w:sz w:val="22"/>
          <w:szCs w:val="24"/>
        </w:rPr>
        <w:t>, 7–31. https://doi.org/10.1017/S1355770X04001755</w:t>
      </w:r>
    </w:p>
    <w:p w14:paraId="76FEFF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driansen, H. K. (2006). The Iraqi Marshlands: Is Environmental Rehabilitation Possible? </w:t>
      </w:r>
      <w:r w:rsidRPr="0008241C">
        <w:rPr>
          <w:i/>
          <w:iCs/>
          <w:noProof/>
          <w:sz w:val="22"/>
          <w:szCs w:val="24"/>
        </w:rPr>
        <w:t>Papers and Proceedings of Applied Geography Conferences</w:t>
      </w:r>
      <w:r w:rsidRPr="0008241C">
        <w:rPr>
          <w:noProof/>
          <w:sz w:val="22"/>
          <w:szCs w:val="24"/>
        </w:rPr>
        <w:t xml:space="preserve">, </w:t>
      </w:r>
      <w:r w:rsidRPr="0008241C">
        <w:rPr>
          <w:i/>
          <w:iCs/>
          <w:noProof/>
          <w:sz w:val="22"/>
          <w:szCs w:val="24"/>
        </w:rPr>
        <w:t>29</w:t>
      </w:r>
      <w:r w:rsidRPr="0008241C">
        <w:rPr>
          <w:noProof/>
          <w:sz w:val="22"/>
          <w:szCs w:val="24"/>
        </w:rPr>
        <w:t>, 214.</w:t>
      </w:r>
    </w:p>
    <w:p w14:paraId="2F9174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grawal, A. (2001). Common property institutions and sustainable governance of resources. </w:t>
      </w:r>
      <w:r w:rsidRPr="0008241C">
        <w:rPr>
          <w:i/>
          <w:iCs/>
          <w:noProof/>
          <w:sz w:val="22"/>
          <w:szCs w:val="24"/>
        </w:rPr>
        <w:t>World Development</w:t>
      </w:r>
      <w:r w:rsidRPr="0008241C">
        <w:rPr>
          <w:noProof/>
          <w:sz w:val="22"/>
          <w:szCs w:val="24"/>
        </w:rPr>
        <w:t xml:space="preserve">, </w:t>
      </w:r>
      <w:r w:rsidRPr="0008241C">
        <w:rPr>
          <w:i/>
          <w:iCs/>
          <w:noProof/>
          <w:sz w:val="22"/>
          <w:szCs w:val="24"/>
        </w:rPr>
        <w:t>29</w:t>
      </w:r>
      <w:r w:rsidRPr="0008241C">
        <w:rPr>
          <w:noProof/>
          <w:sz w:val="22"/>
          <w:szCs w:val="24"/>
        </w:rPr>
        <w:t>(10), 1649–1672. https://doi.org/10.1016/S0305-750X(01)00063-8</w:t>
      </w:r>
    </w:p>
    <w:p w14:paraId="7A2AD5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grawal, A., &amp; Perrin, N. (2008). </w:t>
      </w:r>
      <w:r w:rsidRPr="0008241C">
        <w:rPr>
          <w:i/>
          <w:iCs/>
          <w:noProof/>
          <w:sz w:val="22"/>
          <w:szCs w:val="24"/>
        </w:rPr>
        <w:t>Climate adaptation, local institutions and rural livelihoods.</w:t>
      </w:r>
      <w:r w:rsidRPr="0008241C">
        <w:rPr>
          <w:noProof/>
          <w:sz w:val="22"/>
          <w:szCs w:val="24"/>
        </w:rPr>
        <w:t xml:space="preserve"> (In IFRI Working Paper No. W081</w:t>
      </w:r>
      <w:r w:rsidRPr="0008241C">
        <w:rPr>
          <w:rFonts w:eastAsia="MS Mincho"/>
          <w:noProof/>
          <w:sz w:val="22"/>
          <w:szCs w:val="24"/>
        </w:rPr>
        <w:t>‐</w:t>
      </w:r>
      <w:r w:rsidRPr="0008241C">
        <w:rPr>
          <w:noProof/>
          <w:sz w:val="22"/>
          <w:szCs w:val="24"/>
        </w:rPr>
        <w:t>6). Michigan: International Forestry Resources and Institutions Program, University of Michigan.</w:t>
      </w:r>
    </w:p>
    <w:p w14:paraId="585154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hmed, A. U., Hill, R. V., Smith, L. C., Wiesmann, D., Frankenberger, T. R., Gulati, K., Quabili, W., &amp; Yohannes, Y. (2007). </w:t>
      </w:r>
      <w:r w:rsidRPr="0008241C">
        <w:rPr>
          <w:i/>
          <w:iCs/>
          <w:noProof/>
          <w:sz w:val="22"/>
          <w:szCs w:val="24"/>
        </w:rPr>
        <w:t>The world’s most deprived : Characteristics and causes of extreme poverty and hunger</w:t>
      </w:r>
      <w:r w:rsidRPr="0008241C">
        <w:rPr>
          <w:noProof/>
          <w:sz w:val="22"/>
          <w:szCs w:val="24"/>
        </w:rPr>
        <w:t>. International Food Policy Research Institute. https://doi.org/10.2499/0896297705</w:t>
      </w:r>
    </w:p>
    <w:p w14:paraId="431FDD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Assaf, A. A. (2015). Applying contingent valuation to measure the economic value of forest services: A case study in Northern Jordan. </w:t>
      </w:r>
      <w:r w:rsidRPr="0008241C">
        <w:rPr>
          <w:i/>
          <w:iCs/>
          <w:noProof/>
          <w:sz w:val="22"/>
          <w:szCs w:val="24"/>
        </w:rPr>
        <w:t>International Journal of Sustainable Development and World Ecology</w:t>
      </w:r>
      <w:r w:rsidRPr="0008241C">
        <w:rPr>
          <w:noProof/>
          <w:sz w:val="22"/>
          <w:szCs w:val="24"/>
        </w:rPr>
        <w:t xml:space="preserve">, </w:t>
      </w:r>
      <w:r w:rsidRPr="0008241C">
        <w:rPr>
          <w:i/>
          <w:iCs/>
          <w:noProof/>
          <w:sz w:val="22"/>
          <w:szCs w:val="24"/>
        </w:rPr>
        <w:t>22</w:t>
      </w:r>
      <w:r w:rsidRPr="0008241C">
        <w:rPr>
          <w:noProof/>
          <w:sz w:val="22"/>
          <w:szCs w:val="24"/>
        </w:rPr>
        <w:t>(3), 242–250. https://doi.org/10.1080/13504509.2015.1004379</w:t>
      </w:r>
    </w:p>
    <w:p w14:paraId="387393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am, M. S., Islam, K. K., &amp; Huq, A. M. Z. (1999). Simulation of rural household fuel consumption in Bangladesh. </w:t>
      </w:r>
      <w:r w:rsidRPr="0008241C">
        <w:rPr>
          <w:i/>
          <w:iCs/>
          <w:noProof/>
          <w:sz w:val="22"/>
          <w:szCs w:val="24"/>
        </w:rPr>
        <w:t>Energy</w:t>
      </w:r>
      <w:r w:rsidRPr="0008241C">
        <w:rPr>
          <w:noProof/>
          <w:sz w:val="22"/>
          <w:szCs w:val="24"/>
        </w:rPr>
        <w:t xml:space="preserve">, </w:t>
      </w:r>
      <w:r w:rsidRPr="0008241C">
        <w:rPr>
          <w:i/>
          <w:iCs/>
          <w:noProof/>
          <w:sz w:val="22"/>
          <w:szCs w:val="24"/>
        </w:rPr>
        <w:t>24</w:t>
      </w:r>
      <w:r w:rsidRPr="0008241C">
        <w:rPr>
          <w:noProof/>
          <w:sz w:val="22"/>
          <w:szCs w:val="24"/>
        </w:rPr>
        <w:t>(8), 743–752. https://doi.org/10.1016/S0360-5442(99)00015-8</w:t>
      </w:r>
    </w:p>
    <w:p w14:paraId="44E420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drich, D. P. (2013). A Normal Accident or a Sea-Change? Nuclear Host Communities Respond to the 3/11 Disaster. </w:t>
      </w:r>
      <w:r w:rsidRPr="0008241C">
        <w:rPr>
          <w:i/>
          <w:iCs/>
          <w:noProof/>
          <w:sz w:val="22"/>
          <w:szCs w:val="24"/>
        </w:rPr>
        <w:t>Japanese Journal of Political Science</w:t>
      </w:r>
      <w:r w:rsidRPr="0008241C">
        <w:rPr>
          <w:noProof/>
          <w:sz w:val="22"/>
          <w:szCs w:val="24"/>
        </w:rPr>
        <w:t xml:space="preserve">, </w:t>
      </w:r>
      <w:r w:rsidRPr="0008241C">
        <w:rPr>
          <w:i/>
          <w:iCs/>
          <w:noProof/>
          <w:sz w:val="22"/>
          <w:szCs w:val="24"/>
        </w:rPr>
        <w:t>14</w:t>
      </w:r>
      <w:r w:rsidRPr="0008241C">
        <w:rPr>
          <w:noProof/>
          <w:sz w:val="22"/>
          <w:szCs w:val="24"/>
        </w:rPr>
        <w:t>(02), 261–276. https://doi.org/10.1017/S1468109913000066</w:t>
      </w:r>
    </w:p>
    <w:p w14:paraId="7EC038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exander, E. R. (2006). Institutional design for sustainable development1. </w:t>
      </w:r>
      <w:r w:rsidRPr="0008241C">
        <w:rPr>
          <w:i/>
          <w:iCs/>
          <w:noProof/>
          <w:sz w:val="22"/>
          <w:szCs w:val="24"/>
        </w:rPr>
        <w:t>Town Planning Review</w:t>
      </w:r>
      <w:r w:rsidRPr="0008241C">
        <w:rPr>
          <w:noProof/>
          <w:sz w:val="22"/>
          <w:szCs w:val="24"/>
        </w:rPr>
        <w:t xml:space="preserve">, </w:t>
      </w:r>
      <w:r w:rsidRPr="0008241C">
        <w:rPr>
          <w:i/>
          <w:iCs/>
          <w:noProof/>
          <w:sz w:val="22"/>
          <w:szCs w:val="24"/>
        </w:rPr>
        <w:t>77</w:t>
      </w:r>
      <w:r w:rsidRPr="0008241C">
        <w:rPr>
          <w:noProof/>
          <w:sz w:val="22"/>
          <w:szCs w:val="24"/>
        </w:rPr>
        <w:t>(1), 1–28.</w:t>
      </w:r>
    </w:p>
    <w:p w14:paraId="2F52C9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exander, K. S., Ryan, A., &amp; Measham, T. G. (2012). Managed retreat of coastal communities: understanding responses to projected sea level rise. </w:t>
      </w:r>
      <w:r w:rsidRPr="0008241C">
        <w:rPr>
          <w:i/>
          <w:iCs/>
          <w:noProof/>
          <w:sz w:val="22"/>
          <w:szCs w:val="24"/>
        </w:rPr>
        <w:t>Journal of Environmental Planning and Management</w:t>
      </w:r>
      <w:r w:rsidRPr="0008241C">
        <w:rPr>
          <w:noProof/>
          <w:sz w:val="22"/>
          <w:szCs w:val="24"/>
        </w:rPr>
        <w:t xml:space="preserve">, </w:t>
      </w:r>
      <w:r w:rsidRPr="0008241C">
        <w:rPr>
          <w:i/>
          <w:iCs/>
          <w:noProof/>
          <w:sz w:val="22"/>
          <w:szCs w:val="24"/>
        </w:rPr>
        <w:t>55</w:t>
      </w:r>
      <w:r w:rsidRPr="0008241C">
        <w:rPr>
          <w:noProof/>
          <w:sz w:val="22"/>
          <w:szCs w:val="24"/>
        </w:rPr>
        <w:t>(4), 409–433. https://doi.org/10.1080/09640568.2011.604193</w:t>
      </w:r>
    </w:p>
    <w:p w14:paraId="1614DB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ongi, D. (2008). Mangrove forests: Resilience, protection from tsunamis and responses to global climate change. </w:t>
      </w:r>
      <w:r w:rsidRPr="0008241C">
        <w:rPr>
          <w:i/>
          <w:iCs/>
          <w:noProof/>
          <w:sz w:val="22"/>
          <w:szCs w:val="24"/>
        </w:rPr>
        <w:t>Estuarine, Coastal and Shelf Science</w:t>
      </w:r>
      <w:r w:rsidRPr="0008241C">
        <w:rPr>
          <w:noProof/>
          <w:sz w:val="22"/>
          <w:szCs w:val="24"/>
        </w:rPr>
        <w:t xml:space="preserve">, </w:t>
      </w:r>
      <w:r w:rsidRPr="0008241C">
        <w:rPr>
          <w:i/>
          <w:iCs/>
          <w:noProof/>
          <w:sz w:val="22"/>
          <w:szCs w:val="24"/>
        </w:rPr>
        <w:t>76</w:t>
      </w:r>
      <w:r w:rsidRPr="0008241C">
        <w:rPr>
          <w:noProof/>
          <w:sz w:val="22"/>
          <w:szCs w:val="24"/>
        </w:rPr>
        <w:t>.</w:t>
      </w:r>
    </w:p>
    <w:p w14:paraId="392FB4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acio, D. B. (2017). Biodiversity Requirements of the Begnas Ritual System in Sagada, Northern Philippines. In W. V. Alangui, K. Ichikawa, &amp; Y. Takahashi (Eds.),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 xml:space="preserve"> (p. 143). Tokyo, Japan: Institute for Global Environmental Strategies. Retrieved from https://pub.iges.or.jp/pub/ipbes-jbf-sub-regional-dialogue-workshop-0</w:t>
      </w:r>
    </w:p>
    <w:p w14:paraId="7624FF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derson-Teixeira, K. J., Snyder, P. K., Twine, T. E., Cuadra, S. V., Costa, M. H., &amp; DeLucia, E. H. (2012). Climate-regulation services of natural and agricultural ecoregions of the Americas. </w:t>
      </w:r>
      <w:r w:rsidRPr="0008241C">
        <w:rPr>
          <w:i/>
          <w:iCs/>
          <w:noProof/>
          <w:sz w:val="22"/>
          <w:szCs w:val="24"/>
        </w:rPr>
        <w:t>Nature Climate Change</w:t>
      </w:r>
      <w:r w:rsidRPr="0008241C">
        <w:rPr>
          <w:noProof/>
          <w:sz w:val="22"/>
          <w:szCs w:val="24"/>
        </w:rPr>
        <w:t xml:space="preserve">, </w:t>
      </w:r>
      <w:r w:rsidRPr="0008241C">
        <w:rPr>
          <w:i/>
          <w:iCs/>
          <w:noProof/>
          <w:sz w:val="22"/>
          <w:szCs w:val="24"/>
        </w:rPr>
        <w:t>2</w:t>
      </w:r>
      <w:r w:rsidRPr="0008241C">
        <w:rPr>
          <w:noProof/>
          <w:sz w:val="22"/>
          <w:szCs w:val="24"/>
        </w:rPr>
        <w:t>(3), 177–181. https://doi.org/10.1038/nclimate1346</w:t>
      </w:r>
    </w:p>
    <w:p w14:paraId="046728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Anseeuw, W., Boche, M., Breu, T., Giger, M., Lay, J., Messerli, P., &amp; Nolte, K. (2012). </w:t>
      </w:r>
      <w:r w:rsidRPr="0008241C">
        <w:rPr>
          <w:i/>
          <w:iCs/>
          <w:noProof/>
          <w:sz w:val="22"/>
          <w:szCs w:val="24"/>
        </w:rPr>
        <w:t>Transnational Land Deals for Agriculture in the Global South. Analytical Report based on the Land Matrix Database</w:t>
      </w:r>
      <w:r w:rsidRPr="0008241C">
        <w:rPr>
          <w:noProof/>
          <w:sz w:val="22"/>
          <w:szCs w:val="24"/>
        </w:rPr>
        <w:t xml:space="preserve">. </w:t>
      </w:r>
      <w:r w:rsidRPr="0008241C">
        <w:rPr>
          <w:i/>
          <w:iCs/>
          <w:noProof/>
          <w:sz w:val="22"/>
          <w:szCs w:val="24"/>
        </w:rPr>
        <w:t>Science</w:t>
      </w:r>
      <w:r w:rsidRPr="0008241C">
        <w:rPr>
          <w:noProof/>
          <w:sz w:val="22"/>
          <w:szCs w:val="24"/>
        </w:rPr>
        <w:t xml:space="preserve"> (Vol. 327). https://doi.org/10.1126/science.1186834</w:t>
      </w:r>
    </w:p>
    <w:p w14:paraId="0480EA1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PO, &amp; FAO. (2006). </w:t>
      </w:r>
      <w:r w:rsidRPr="0008241C">
        <w:rPr>
          <w:i/>
          <w:iCs/>
          <w:noProof/>
          <w:sz w:val="22"/>
          <w:szCs w:val="24"/>
        </w:rPr>
        <w:t>Postharvest Management of Fruit and Vegetables in the Asia-Pacific Region</w:t>
      </w:r>
      <w:r w:rsidRPr="0008241C">
        <w:rPr>
          <w:noProof/>
          <w:sz w:val="22"/>
          <w:szCs w:val="24"/>
        </w:rPr>
        <w:t>. Tokyo, Japan/Rome, Italy. Retrieved from http://www.apo-tokyo.org/00e-books/AG-18_PostHarvest/AG-18_PostHarvest.pdf</w:t>
      </w:r>
    </w:p>
    <w:p w14:paraId="60A019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rmatas, C. A., Venn, T. J., McBride, B. B., Watson, A. E., &amp; Carver, S. J. (2016). Opportunities to utilize traditional phenological knowledge to support adaptive management of social-ecological systems vulnerable to changes in climate and fire regimes. </w:t>
      </w:r>
      <w:r w:rsidRPr="0008241C">
        <w:rPr>
          <w:i/>
          <w:iCs/>
          <w:noProof/>
          <w:sz w:val="22"/>
          <w:szCs w:val="24"/>
        </w:rPr>
        <w:t>Ecology and Society</w:t>
      </w:r>
      <w:r w:rsidRPr="0008241C">
        <w:rPr>
          <w:noProof/>
          <w:sz w:val="22"/>
          <w:szCs w:val="24"/>
        </w:rPr>
        <w:t xml:space="preserve">, </w:t>
      </w:r>
      <w:r w:rsidRPr="0008241C">
        <w:rPr>
          <w:i/>
          <w:iCs/>
          <w:noProof/>
          <w:sz w:val="22"/>
          <w:szCs w:val="24"/>
        </w:rPr>
        <w:t>21</w:t>
      </w:r>
      <w:r w:rsidRPr="0008241C">
        <w:rPr>
          <w:noProof/>
          <w:sz w:val="22"/>
          <w:szCs w:val="24"/>
        </w:rPr>
        <w:t>(1), art16. https://doi.org/10.5751/ES-07905-210116</w:t>
      </w:r>
    </w:p>
    <w:p w14:paraId="78F05B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rmitage, D., Berkes, F., &amp; Doubleday, N. (Eds.). (2007). </w:t>
      </w:r>
      <w:r w:rsidRPr="0008241C">
        <w:rPr>
          <w:i/>
          <w:iCs/>
          <w:noProof/>
          <w:sz w:val="22"/>
          <w:szCs w:val="24"/>
        </w:rPr>
        <w:t>Adaptive Co</w:t>
      </w:r>
      <w:r w:rsidRPr="0008241C">
        <w:rPr>
          <w:rFonts w:eastAsia="MS Mincho"/>
          <w:i/>
          <w:iCs/>
          <w:noProof/>
          <w:sz w:val="22"/>
          <w:szCs w:val="24"/>
        </w:rPr>
        <w:t>‐</w:t>
      </w:r>
      <w:r w:rsidRPr="0008241C">
        <w:rPr>
          <w:i/>
          <w:iCs/>
          <w:noProof/>
          <w:sz w:val="22"/>
          <w:szCs w:val="24"/>
        </w:rPr>
        <w:t>Management: Collaboration, Learning, and Multi</w:t>
      </w:r>
      <w:r w:rsidRPr="0008241C">
        <w:rPr>
          <w:rFonts w:eastAsia="MS Mincho"/>
          <w:i/>
          <w:iCs/>
          <w:noProof/>
          <w:sz w:val="22"/>
          <w:szCs w:val="24"/>
        </w:rPr>
        <w:t>‐</w:t>
      </w:r>
      <w:r w:rsidRPr="0008241C">
        <w:rPr>
          <w:i/>
          <w:iCs/>
          <w:noProof/>
          <w:sz w:val="22"/>
          <w:szCs w:val="24"/>
        </w:rPr>
        <w:t>Level Governance</w:t>
      </w:r>
      <w:r w:rsidRPr="0008241C">
        <w:rPr>
          <w:noProof/>
          <w:sz w:val="22"/>
          <w:szCs w:val="24"/>
        </w:rPr>
        <w:t>. Canada: UBC Press.</w:t>
      </w:r>
    </w:p>
    <w:p w14:paraId="37EB9D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SEAN. (2015). ASEAN.</w:t>
      </w:r>
    </w:p>
    <w:p w14:paraId="64F87E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SEAN Center for Biodiversity. (2014). ASEAN Center for Biodiversity: Annual Report 2014. Retrieved from http://www.aseanbiodiversity.org/phocadownload/reports/2014ACBAnnualReport.pdf</w:t>
      </w:r>
    </w:p>
    <w:p w14:paraId="2C0CF6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07). </w:t>
      </w:r>
      <w:r w:rsidRPr="0008241C">
        <w:rPr>
          <w:i/>
          <w:iCs/>
          <w:noProof/>
          <w:sz w:val="22"/>
          <w:szCs w:val="24"/>
        </w:rPr>
        <w:t>Energy for All: Addressing the Energy, Environment, and Poverty Nexus in Asia</w:t>
      </w:r>
      <w:r w:rsidRPr="0008241C">
        <w:rPr>
          <w:noProof/>
          <w:sz w:val="22"/>
          <w:szCs w:val="24"/>
        </w:rPr>
        <w:t>. Asian Development Bank, Manila.</w:t>
      </w:r>
    </w:p>
    <w:p w14:paraId="0855FC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09). </w:t>
      </w:r>
      <w:r w:rsidRPr="0008241C">
        <w:rPr>
          <w:i/>
          <w:iCs/>
          <w:noProof/>
          <w:sz w:val="22"/>
          <w:szCs w:val="24"/>
        </w:rPr>
        <w:t>Improving Energy Security and Reducing Carbon Intensity in Asia and the Pacific</w:t>
      </w:r>
      <w:r w:rsidRPr="0008241C">
        <w:rPr>
          <w:noProof/>
          <w:sz w:val="22"/>
          <w:szCs w:val="24"/>
        </w:rPr>
        <w:t>. Asian Development Bank, Manila.</w:t>
      </w:r>
    </w:p>
    <w:p w14:paraId="65BA0D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3a). </w:t>
      </w:r>
      <w:r w:rsidRPr="0008241C">
        <w:rPr>
          <w:i/>
          <w:iCs/>
          <w:noProof/>
          <w:sz w:val="22"/>
          <w:szCs w:val="24"/>
        </w:rPr>
        <w:t>Asian Water Development Outlook 2013: Measuring Water Security in Asia and Pacific</w:t>
      </w:r>
      <w:r w:rsidRPr="0008241C">
        <w:rPr>
          <w:noProof/>
          <w:sz w:val="22"/>
          <w:szCs w:val="24"/>
        </w:rPr>
        <w:t>. Asian Development Bank, Mandaluyong City, Philippines.</w:t>
      </w:r>
    </w:p>
    <w:p w14:paraId="2DB7A9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3b). </w:t>
      </w:r>
      <w:r w:rsidRPr="0008241C">
        <w:rPr>
          <w:i/>
          <w:iCs/>
          <w:noProof/>
          <w:sz w:val="22"/>
          <w:szCs w:val="24"/>
        </w:rPr>
        <w:t>Food Security in Asia and the Pacific</w:t>
      </w:r>
      <w:r w:rsidRPr="0008241C">
        <w:rPr>
          <w:noProof/>
          <w:sz w:val="22"/>
          <w:szCs w:val="24"/>
        </w:rPr>
        <w:t>. Asian Development Bank, Mandaluyong City, Philippines.</w:t>
      </w:r>
    </w:p>
    <w:p w14:paraId="79F655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3c). </w:t>
      </w:r>
      <w:r w:rsidRPr="0008241C">
        <w:rPr>
          <w:i/>
          <w:iCs/>
          <w:noProof/>
          <w:sz w:val="22"/>
          <w:szCs w:val="24"/>
        </w:rPr>
        <w:t>The economics of climate change in the Pacific</w:t>
      </w:r>
      <w:r w:rsidRPr="0008241C">
        <w:rPr>
          <w:noProof/>
          <w:sz w:val="22"/>
          <w:szCs w:val="24"/>
        </w:rPr>
        <w:t>. Asian Development Bank, Mandaluyong City, Philippines.</w:t>
      </w:r>
    </w:p>
    <w:p w14:paraId="7A476E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3d). </w:t>
      </w:r>
      <w:r w:rsidRPr="0008241C">
        <w:rPr>
          <w:i/>
          <w:iCs/>
          <w:noProof/>
          <w:sz w:val="22"/>
          <w:szCs w:val="24"/>
        </w:rPr>
        <w:t>Thinking about water differently: Managing the water</w:t>
      </w:r>
      <w:r w:rsidRPr="0008241C">
        <w:rPr>
          <w:rFonts w:eastAsia="MS Mincho"/>
          <w:i/>
          <w:iCs/>
          <w:noProof/>
          <w:sz w:val="22"/>
          <w:szCs w:val="24"/>
        </w:rPr>
        <w:t>‐</w:t>
      </w:r>
      <w:r w:rsidRPr="0008241C">
        <w:rPr>
          <w:i/>
          <w:iCs/>
          <w:noProof/>
          <w:sz w:val="22"/>
          <w:szCs w:val="24"/>
        </w:rPr>
        <w:t>food</w:t>
      </w:r>
      <w:r w:rsidRPr="0008241C">
        <w:rPr>
          <w:rFonts w:eastAsia="MS Mincho"/>
          <w:i/>
          <w:iCs/>
          <w:noProof/>
          <w:sz w:val="22"/>
          <w:szCs w:val="24"/>
        </w:rPr>
        <w:t>‐</w:t>
      </w:r>
      <w:r w:rsidRPr="0008241C">
        <w:rPr>
          <w:i/>
          <w:iCs/>
          <w:noProof/>
          <w:sz w:val="22"/>
          <w:szCs w:val="24"/>
        </w:rPr>
        <w:t>energy nexus</w:t>
      </w:r>
      <w:r w:rsidRPr="0008241C">
        <w:rPr>
          <w:noProof/>
          <w:sz w:val="22"/>
          <w:szCs w:val="24"/>
        </w:rPr>
        <w:t>. Asian Development Bank, Manila, Philippines.</w:t>
      </w:r>
    </w:p>
    <w:p w14:paraId="2154A51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6). </w:t>
      </w:r>
      <w:r w:rsidRPr="0008241C">
        <w:rPr>
          <w:i/>
          <w:iCs/>
          <w:noProof/>
          <w:sz w:val="22"/>
          <w:szCs w:val="24"/>
        </w:rPr>
        <w:t>Asian Water Development Outlook 2016: Strengthening water security in Asia and the Pacific</w:t>
      </w:r>
      <w:r w:rsidRPr="0008241C">
        <w:rPr>
          <w:noProof/>
          <w:sz w:val="22"/>
          <w:szCs w:val="24"/>
        </w:rPr>
        <w:t>. Mandaluyong City, Philippines. Retrieved from https://www.adb.org/sites/default/files/publication/189411/awdo-2016.pdf</w:t>
      </w:r>
    </w:p>
    <w:p w14:paraId="474E0C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ian Development Bank. (2017). </w:t>
      </w:r>
      <w:r w:rsidRPr="0008241C">
        <w:rPr>
          <w:i/>
          <w:iCs/>
          <w:noProof/>
          <w:sz w:val="22"/>
          <w:szCs w:val="24"/>
        </w:rPr>
        <w:t>Key Indicators for Asia and the Pacific 2017</w:t>
      </w:r>
      <w:r w:rsidRPr="0008241C">
        <w:rPr>
          <w:noProof/>
          <w:sz w:val="22"/>
          <w:szCs w:val="24"/>
        </w:rPr>
        <w:t>. Manila, Philippines: Asian Development Bank. https://doi.org/10.22617/FLS178890-2</w:t>
      </w:r>
    </w:p>
    <w:p w14:paraId="184D8C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wani, S. (2005). Customary sea tenure in Oceania as a case of rights-based fishery management: Does it work? </w:t>
      </w:r>
      <w:r w:rsidRPr="0008241C">
        <w:rPr>
          <w:i/>
          <w:iCs/>
          <w:noProof/>
          <w:sz w:val="22"/>
          <w:szCs w:val="24"/>
        </w:rPr>
        <w:t>Reviews in Fish Biology and Fisheries</w:t>
      </w:r>
      <w:r w:rsidRPr="0008241C">
        <w:rPr>
          <w:noProof/>
          <w:sz w:val="22"/>
          <w:szCs w:val="24"/>
        </w:rPr>
        <w:t xml:space="preserve">, </w:t>
      </w:r>
      <w:r w:rsidRPr="0008241C">
        <w:rPr>
          <w:i/>
          <w:iCs/>
          <w:noProof/>
          <w:sz w:val="22"/>
          <w:szCs w:val="24"/>
        </w:rPr>
        <w:t>15</w:t>
      </w:r>
      <w:r w:rsidRPr="0008241C">
        <w:rPr>
          <w:noProof/>
          <w:sz w:val="22"/>
          <w:szCs w:val="24"/>
        </w:rPr>
        <w:t>(3), 285–307. https://doi.org/10.1007/s11160-005-4868-x</w:t>
      </w:r>
    </w:p>
    <w:p w14:paraId="720F4D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ustralian Government. (1975). Great Barrier Reef Marine Park Act 1975. Attorney-General’s Department. Retrieved from https://www.legislation.gov.au/Details/C2017C00279</w:t>
      </w:r>
    </w:p>
    <w:p w14:paraId="50271A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ustralian Human Rights Commission. (2007). Study: Western Arnhem Land fire management. Retrieved January 17, 2018, from https://www.humanrights.gov.au/publications/native-title-report-2007-chapter-12</w:t>
      </w:r>
    </w:p>
    <w:p w14:paraId="0733EA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ggoley, C. (2015). </w:t>
      </w:r>
      <w:r w:rsidRPr="0008241C">
        <w:rPr>
          <w:i/>
          <w:iCs/>
          <w:noProof/>
          <w:sz w:val="22"/>
          <w:szCs w:val="24"/>
        </w:rPr>
        <w:t>Review of the Australian Government Rebate on Natural Therapies for Private Health Insurance Natural Therapies Review</w:t>
      </w:r>
      <w:r w:rsidRPr="0008241C">
        <w:rPr>
          <w:noProof/>
          <w:sz w:val="22"/>
          <w:szCs w:val="24"/>
        </w:rPr>
        <w:t>. https://doi.org/10.1017/CBO9781107415324.004</w:t>
      </w:r>
    </w:p>
    <w:p w14:paraId="6DB03E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hinipati, C. S., &amp; Venkatachalam, L. (2015). What drives farmers to adopt farm-level adaptation practices to climate extremes: Empirical evidence from Odisha, India. </w:t>
      </w:r>
      <w:r w:rsidRPr="0008241C">
        <w:rPr>
          <w:i/>
          <w:iCs/>
          <w:noProof/>
          <w:sz w:val="22"/>
          <w:szCs w:val="24"/>
        </w:rPr>
        <w:t>International Journal of Disaster Risk Reduction</w:t>
      </w:r>
      <w:r w:rsidRPr="0008241C">
        <w:rPr>
          <w:noProof/>
          <w:sz w:val="22"/>
          <w:szCs w:val="24"/>
        </w:rPr>
        <w:t xml:space="preserve">, </w:t>
      </w:r>
      <w:r w:rsidRPr="0008241C">
        <w:rPr>
          <w:i/>
          <w:iCs/>
          <w:noProof/>
          <w:sz w:val="22"/>
          <w:szCs w:val="24"/>
        </w:rPr>
        <w:t>14</w:t>
      </w:r>
      <w:r w:rsidRPr="0008241C">
        <w:rPr>
          <w:noProof/>
          <w:sz w:val="22"/>
          <w:szCs w:val="24"/>
        </w:rPr>
        <w:t>, 347–356. https://doi.org/10.1016/j.ijdrr.2015.08.010</w:t>
      </w:r>
    </w:p>
    <w:p w14:paraId="1D5992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ird, I. G., &amp; Dearden, P. (2003). Biodiversity Conservation and Resource Tenure Regimes: A Case Study from Northeast Cambodia. </w:t>
      </w:r>
      <w:r w:rsidRPr="0008241C">
        <w:rPr>
          <w:i/>
          <w:iCs/>
          <w:noProof/>
          <w:sz w:val="22"/>
          <w:szCs w:val="24"/>
        </w:rPr>
        <w:t>Environmental Management</w:t>
      </w:r>
      <w:r w:rsidRPr="0008241C">
        <w:rPr>
          <w:noProof/>
          <w:sz w:val="22"/>
          <w:szCs w:val="24"/>
        </w:rPr>
        <w:t>. https://doi.org/10.1007/s00267-003-2995-5</w:t>
      </w:r>
    </w:p>
    <w:p w14:paraId="1047E4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ird, I. G., Shoemaker, B. P., &amp; Manorom, K. (2015). The People and their River, the World Bank and its Dam: Revisiting the Xe Bang Fai River in Laos. </w:t>
      </w:r>
      <w:r w:rsidRPr="0008241C">
        <w:rPr>
          <w:i/>
          <w:iCs/>
          <w:noProof/>
          <w:sz w:val="22"/>
          <w:szCs w:val="24"/>
        </w:rPr>
        <w:t>Development and Change</w:t>
      </w:r>
      <w:r w:rsidRPr="0008241C">
        <w:rPr>
          <w:noProof/>
          <w:sz w:val="22"/>
          <w:szCs w:val="24"/>
        </w:rPr>
        <w:t xml:space="preserve">, </w:t>
      </w:r>
      <w:r w:rsidRPr="0008241C">
        <w:rPr>
          <w:i/>
          <w:iCs/>
          <w:noProof/>
          <w:sz w:val="22"/>
          <w:szCs w:val="24"/>
        </w:rPr>
        <w:t>46</w:t>
      </w:r>
      <w:r w:rsidRPr="0008241C">
        <w:rPr>
          <w:noProof/>
          <w:sz w:val="22"/>
          <w:szCs w:val="24"/>
        </w:rPr>
        <w:t>(5), 1080–1105. https://doi.org/10.1111/dech.12186</w:t>
      </w:r>
    </w:p>
    <w:p w14:paraId="311C1E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almford, A., &amp; Bond, W. (2005). Trends in the state of nature and their implications for human well</w:t>
      </w:r>
      <w:r w:rsidRPr="0008241C">
        <w:rPr>
          <w:rFonts w:eastAsia="MS Mincho"/>
          <w:noProof/>
          <w:sz w:val="22"/>
          <w:szCs w:val="24"/>
        </w:rPr>
        <w:t>‐</w:t>
      </w:r>
      <w:r w:rsidRPr="0008241C">
        <w:rPr>
          <w:noProof/>
          <w:sz w:val="22"/>
          <w:szCs w:val="24"/>
        </w:rPr>
        <w:t xml:space="preserve">being. </w:t>
      </w:r>
      <w:r w:rsidRPr="0008241C">
        <w:rPr>
          <w:i/>
          <w:iCs/>
          <w:noProof/>
          <w:sz w:val="22"/>
          <w:szCs w:val="24"/>
        </w:rPr>
        <w:t>Ecology Letters</w:t>
      </w:r>
      <w:r w:rsidRPr="0008241C">
        <w:rPr>
          <w:noProof/>
          <w:sz w:val="22"/>
          <w:szCs w:val="24"/>
        </w:rPr>
        <w:t xml:space="preserve">, </w:t>
      </w:r>
      <w:r w:rsidRPr="0008241C">
        <w:rPr>
          <w:i/>
          <w:iCs/>
          <w:noProof/>
          <w:sz w:val="22"/>
          <w:szCs w:val="24"/>
        </w:rPr>
        <w:t>8</w:t>
      </w:r>
      <w:r w:rsidRPr="0008241C">
        <w:rPr>
          <w:noProof/>
          <w:sz w:val="22"/>
          <w:szCs w:val="24"/>
        </w:rPr>
        <w:t>(11), 1218–1234.</w:t>
      </w:r>
    </w:p>
    <w:p w14:paraId="1EBADAA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almford, A., Bruner, A., Cooper, P., Costanza, R., Farber, S., Green, R. E., Jenkins, M., Jefferiss, P., Jessamy, V., &amp; Madden, J. (2002). Economic reasons for conserving wild nature. </w:t>
      </w:r>
      <w:r w:rsidRPr="0008241C">
        <w:rPr>
          <w:i/>
          <w:iCs/>
          <w:noProof/>
          <w:sz w:val="22"/>
          <w:szCs w:val="24"/>
        </w:rPr>
        <w:t>Science</w:t>
      </w:r>
      <w:r w:rsidRPr="0008241C">
        <w:rPr>
          <w:noProof/>
          <w:sz w:val="22"/>
          <w:szCs w:val="24"/>
        </w:rPr>
        <w:t xml:space="preserve">, </w:t>
      </w:r>
      <w:r w:rsidRPr="0008241C">
        <w:rPr>
          <w:i/>
          <w:iCs/>
          <w:noProof/>
          <w:sz w:val="22"/>
          <w:szCs w:val="24"/>
        </w:rPr>
        <w:t>297</w:t>
      </w:r>
      <w:r w:rsidRPr="0008241C">
        <w:rPr>
          <w:noProof/>
          <w:sz w:val="22"/>
          <w:szCs w:val="24"/>
        </w:rPr>
        <w:t>(5583), 950–953.</w:t>
      </w:r>
    </w:p>
    <w:p w14:paraId="016410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ndaranayake, W. (1998). Traditional and medicinal uses of mangroves. In </w:t>
      </w:r>
      <w:r w:rsidRPr="0008241C">
        <w:rPr>
          <w:i/>
          <w:iCs/>
          <w:noProof/>
          <w:sz w:val="22"/>
          <w:szCs w:val="24"/>
        </w:rPr>
        <w:t>Mangroves and Salt Marshes 2.</w:t>
      </w:r>
    </w:p>
    <w:p w14:paraId="76E8BF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ndot, B. S. (2012). Approaching harmony with nature, Future Perfect. In </w:t>
      </w:r>
      <w:r w:rsidRPr="0008241C">
        <w:rPr>
          <w:i/>
          <w:iCs/>
          <w:noProof/>
          <w:sz w:val="22"/>
          <w:szCs w:val="24"/>
        </w:rPr>
        <w:t>Future Perfect</w:t>
      </w:r>
      <w:r w:rsidRPr="0008241C">
        <w:rPr>
          <w:noProof/>
          <w:sz w:val="22"/>
          <w:szCs w:val="24"/>
        </w:rPr>
        <w:t xml:space="preserve"> (pp. 22–25). Tudor Rose.</w:t>
      </w:r>
    </w:p>
    <w:p w14:paraId="5A1459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rker, H. (2012). </w:t>
      </w:r>
      <w:r w:rsidRPr="0008241C">
        <w:rPr>
          <w:i/>
          <w:iCs/>
          <w:noProof/>
          <w:sz w:val="22"/>
          <w:szCs w:val="24"/>
        </w:rPr>
        <w:t>Bravo for the Marshallese: regaining control in a post-nuclear, post-colonial world</w:t>
      </w:r>
      <w:r w:rsidRPr="0008241C">
        <w:rPr>
          <w:noProof/>
          <w:sz w:val="22"/>
          <w:szCs w:val="24"/>
        </w:rPr>
        <w:t xml:space="preserve"> (Second Edi). Belmont, USA.</w:t>
      </w:r>
    </w:p>
    <w:p w14:paraId="59C3D4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tang-ay, M. J. C. (2017). Sustaining indigenous forest management system: the case of saguday in Sagada, Philippines. In W. V. Alangui, K. Ichikawa, &amp; Y. Takahashi (Eds.),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 xml:space="preserve"> (p. 143). Tokyo, Japan: Institute for Global Environmental Strategies. Retrieved from https://pub.iges.or.jp/pub/ipbes-jbf-sub-regional-dialogue-workshop-0</w:t>
      </w:r>
    </w:p>
    <w:p w14:paraId="48AB8E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wa, K., &amp; Gadgil, M. (1997). Ecosystem Services, Subsistence Economies and Conservation of Biodiversity. In G. Daily (Ed.), </w:t>
      </w:r>
      <w:r w:rsidRPr="0008241C">
        <w:rPr>
          <w:i/>
          <w:iCs/>
          <w:noProof/>
          <w:sz w:val="22"/>
          <w:szCs w:val="24"/>
        </w:rPr>
        <w:t>Ecosystem Services: Their Nature and Value.</w:t>
      </w:r>
      <w:r w:rsidRPr="0008241C">
        <w:rPr>
          <w:noProof/>
          <w:sz w:val="22"/>
          <w:szCs w:val="24"/>
        </w:rPr>
        <w:t xml:space="preserve"> Washington DC, USA: Island Press.</w:t>
      </w:r>
    </w:p>
    <w:p w14:paraId="788C8D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zilian, M., Rogner, H., Howells, M., Hermann, S., Arent, D., Gielen, D., Steduto, P., Mueller, A., Komor, P., Tol, R. S. J., &amp; Yumkella, K. K. (2011). Considering the energy, water and food nexus: Towards an integrated modelling approach. </w:t>
      </w:r>
      <w:r w:rsidRPr="0008241C">
        <w:rPr>
          <w:i/>
          <w:iCs/>
          <w:noProof/>
          <w:sz w:val="22"/>
          <w:szCs w:val="24"/>
        </w:rPr>
        <w:t>Energy Policy</w:t>
      </w:r>
      <w:r w:rsidRPr="0008241C">
        <w:rPr>
          <w:noProof/>
          <w:sz w:val="22"/>
          <w:szCs w:val="24"/>
        </w:rPr>
        <w:t xml:space="preserve">, </w:t>
      </w:r>
      <w:r w:rsidRPr="0008241C">
        <w:rPr>
          <w:i/>
          <w:iCs/>
          <w:noProof/>
          <w:sz w:val="22"/>
          <w:szCs w:val="24"/>
        </w:rPr>
        <w:t>39</w:t>
      </w:r>
      <w:r w:rsidRPr="0008241C">
        <w:rPr>
          <w:noProof/>
          <w:sz w:val="22"/>
          <w:szCs w:val="24"/>
        </w:rPr>
        <w:t>(12), 7896–7906. https://doi.org/10.1016/j.enpol.2011.09.039</w:t>
      </w:r>
    </w:p>
    <w:p w14:paraId="432C02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cken, S., Lama, A. K., &amp; Espiner, S. (2013). The cultural context of climate change impacts: Perceptions among community members in the Annapurna Conservation Area, Nepal. </w:t>
      </w:r>
      <w:r w:rsidRPr="0008241C">
        <w:rPr>
          <w:i/>
          <w:iCs/>
          <w:noProof/>
          <w:sz w:val="22"/>
          <w:szCs w:val="24"/>
        </w:rPr>
        <w:t>Environmental Development</w:t>
      </w:r>
      <w:r w:rsidRPr="0008241C">
        <w:rPr>
          <w:noProof/>
          <w:sz w:val="22"/>
          <w:szCs w:val="24"/>
        </w:rPr>
        <w:t xml:space="preserve">, </w:t>
      </w:r>
      <w:r w:rsidRPr="0008241C">
        <w:rPr>
          <w:i/>
          <w:iCs/>
          <w:noProof/>
          <w:sz w:val="22"/>
          <w:szCs w:val="24"/>
        </w:rPr>
        <w:t>8</w:t>
      </w:r>
      <w:r w:rsidRPr="0008241C">
        <w:rPr>
          <w:noProof/>
          <w:sz w:val="22"/>
          <w:szCs w:val="24"/>
        </w:rPr>
        <w:t>(1), 22–37. https://doi.org/10.1016/j.envdev.2013.05.007</w:t>
      </w:r>
    </w:p>
    <w:p w14:paraId="0A6AA0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kchanov, M., Ringler, C., &amp; Mueller, M. (2015). Ecosystem Services in the Water-Energy-Food Nexus. </w:t>
      </w:r>
      <w:r w:rsidRPr="0008241C">
        <w:rPr>
          <w:i/>
          <w:iCs/>
          <w:noProof/>
          <w:sz w:val="22"/>
          <w:szCs w:val="24"/>
        </w:rPr>
        <w:t>Change and Adaptation in Socio-Ecological Systems</w:t>
      </w:r>
      <w:r w:rsidRPr="0008241C">
        <w:rPr>
          <w:noProof/>
          <w:sz w:val="22"/>
          <w:szCs w:val="24"/>
        </w:rPr>
        <w:t xml:space="preserve">, </w:t>
      </w:r>
      <w:r w:rsidRPr="0008241C">
        <w:rPr>
          <w:i/>
          <w:iCs/>
          <w:noProof/>
          <w:sz w:val="22"/>
          <w:szCs w:val="24"/>
        </w:rPr>
        <w:t>2</w:t>
      </w:r>
      <w:r w:rsidRPr="0008241C">
        <w:rPr>
          <w:noProof/>
          <w:sz w:val="22"/>
          <w:szCs w:val="24"/>
        </w:rPr>
        <w:t>(1). https://doi.org/10.1515/cass-2015-0016</w:t>
      </w:r>
    </w:p>
    <w:p w14:paraId="37AE9B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nnett, E. L., &amp; Rao, M. (2002). Wild meat consumption in Asian tropical forest countries: Is this a glimpse of the future for Africa? In S. Mainka &amp; M. Trivedi (Eds.), </w:t>
      </w:r>
      <w:r w:rsidRPr="0008241C">
        <w:rPr>
          <w:i/>
          <w:iCs/>
          <w:noProof/>
          <w:sz w:val="22"/>
          <w:szCs w:val="24"/>
        </w:rPr>
        <w:t>Links between Biodiversity Conservation Livelihoods and Food Security: The Sustainable Use of Wild Species for Meat</w:t>
      </w:r>
      <w:r w:rsidRPr="0008241C">
        <w:rPr>
          <w:noProof/>
          <w:sz w:val="22"/>
          <w:szCs w:val="24"/>
        </w:rPr>
        <w:t xml:space="preserve"> (pp. 39–44). Gland, Switzerland and Cambridge, UK: IUCN.</w:t>
      </w:r>
    </w:p>
    <w:p w14:paraId="4082AB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nnett, E. M., Peterson, G. D., &amp; Gordon, L. J. (2009). Understanding relationships among multiple ecosystem services. </w:t>
      </w:r>
      <w:r w:rsidRPr="0008241C">
        <w:rPr>
          <w:i/>
          <w:iCs/>
          <w:noProof/>
          <w:sz w:val="22"/>
          <w:szCs w:val="24"/>
        </w:rPr>
        <w:t>Ecology Letters</w:t>
      </w:r>
      <w:r w:rsidRPr="0008241C">
        <w:rPr>
          <w:noProof/>
          <w:sz w:val="22"/>
          <w:szCs w:val="24"/>
        </w:rPr>
        <w:t xml:space="preserve">, </w:t>
      </w:r>
      <w:r w:rsidRPr="0008241C">
        <w:rPr>
          <w:i/>
          <w:iCs/>
          <w:noProof/>
          <w:sz w:val="22"/>
          <w:szCs w:val="24"/>
        </w:rPr>
        <w:t>12</w:t>
      </w:r>
      <w:r w:rsidRPr="0008241C">
        <w:rPr>
          <w:noProof/>
          <w:sz w:val="22"/>
          <w:szCs w:val="24"/>
        </w:rPr>
        <w:t>(12), 1394–1404. https://doi.org/10.1111/j.1461-0248.2009.01387.x</w:t>
      </w:r>
    </w:p>
    <w:p w14:paraId="70034E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Colding, J., &amp; Folke, C. (2000). Rediscovery of traditional ecological knowledge as adaptive management. </w:t>
      </w:r>
      <w:r w:rsidRPr="0008241C">
        <w:rPr>
          <w:i/>
          <w:iCs/>
          <w:noProof/>
          <w:sz w:val="22"/>
          <w:szCs w:val="24"/>
        </w:rPr>
        <w:t>Ecological Applications</w:t>
      </w:r>
      <w:r w:rsidRPr="0008241C">
        <w:rPr>
          <w:noProof/>
          <w:sz w:val="22"/>
          <w:szCs w:val="24"/>
        </w:rPr>
        <w:t xml:space="preserve">, </w:t>
      </w:r>
      <w:r w:rsidRPr="0008241C">
        <w:rPr>
          <w:i/>
          <w:iCs/>
          <w:noProof/>
          <w:sz w:val="22"/>
          <w:szCs w:val="24"/>
        </w:rPr>
        <w:t>10</w:t>
      </w:r>
      <w:r w:rsidRPr="0008241C">
        <w:rPr>
          <w:noProof/>
          <w:sz w:val="22"/>
          <w:szCs w:val="24"/>
        </w:rPr>
        <w:t>(5), 1251–1262.</w:t>
      </w:r>
    </w:p>
    <w:p w14:paraId="49EA19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Folke, C., &amp; Gadgil, M. (1995). Traditional Ecological Knowledge Biodiversity, Resilience and Sustainability. In C.A. Perrings et al (Ed.), </w:t>
      </w:r>
      <w:r w:rsidRPr="0008241C">
        <w:rPr>
          <w:i/>
          <w:iCs/>
          <w:noProof/>
          <w:sz w:val="22"/>
          <w:szCs w:val="24"/>
        </w:rPr>
        <w:t>Biodiversity Conservation</w:t>
      </w:r>
      <w:r w:rsidRPr="0008241C">
        <w:rPr>
          <w:noProof/>
          <w:sz w:val="22"/>
          <w:szCs w:val="24"/>
        </w:rPr>
        <w:t xml:space="preserve"> (pp. 281–299). Kluwer Academic Publishers.</w:t>
      </w:r>
    </w:p>
    <w:p w14:paraId="34EF49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 S. A., &amp; Pandit, A. K. (2014). Surface Water Quality Assessment of Wular Lake , A Ramsar Site in Kashmir Himalaya , Using Discriminant Analysis and WQI. </w:t>
      </w:r>
      <w:r w:rsidRPr="0008241C">
        <w:rPr>
          <w:i/>
          <w:iCs/>
          <w:noProof/>
          <w:sz w:val="22"/>
          <w:szCs w:val="24"/>
        </w:rPr>
        <w:t>Hindawi Publishing Corporation</w:t>
      </w:r>
      <w:r w:rsidRPr="0008241C">
        <w:rPr>
          <w:noProof/>
          <w:sz w:val="22"/>
          <w:szCs w:val="24"/>
        </w:rPr>
        <w:t xml:space="preserve">, </w:t>
      </w:r>
      <w:r w:rsidRPr="0008241C">
        <w:rPr>
          <w:i/>
          <w:iCs/>
          <w:noProof/>
          <w:sz w:val="22"/>
          <w:szCs w:val="24"/>
        </w:rPr>
        <w:t>2014</w:t>
      </w:r>
      <w:r w:rsidRPr="0008241C">
        <w:rPr>
          <w:noProof/>
          <w:sz w:val="22"/>
          <w:szCs w:val="24"/>
        </w:rPr>
        <w:t>.</w:t>
      </w:r>
    </w:p>
    <w:p w14:paraId="5AF56D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tacharya, P., Pradhan, L., &amp; Yadav, G. (2010). Joint forest management in India: Experiences of two decades. </w:t>
      </w:r>
      <w:r w:rsidRPr="0008241C">
        <w:rPr>
          <w:i/>
          <w:iCs/>
          <w:noProof/>
          <w:sz w:val="22"/>
          <w:szCs w:val="24"/>
        </w:rPr>
        <w:t>Resources, Conservation and Recycling</w:t>
      </w:r>
      <w:r w:rsidRPr="0008241C">
        <w:rPr>
          <w:noProof/>
          <w:sz w:val="22"/>
          <w:szCs w:val="24"/>
        </w:rPr>
        <w:t xml:space="preserve">, </w:t>
      </w:r>
      <w:r w:rsidRPr="0008241C">
        <w:rPr>
          <w:i/>
          <w:iCs/>
          <w:noProof/>
          <w:sz w:val="22"/>
          <w:szCs w:val="24"/>
        </w:rPr>
        <w:t>54</w:t>
      </w:r>
      <w:r w:rsidRPr="0008241C">
        <w:rPr>
          <w:noProof/>
          <w:sz w:val="22"/>
          <w:szCs w:val="24"/>
        </w:rPr>
        <w:t>(8), 469–480.</w:t>
      </w:r>
    </w:p>
    <w:p w14:paraId="146E5A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ckerstaff, K. (2004). Risk perception research: Socio-cultural perspectives on the public experience of air pollution. </w:t>
      </w:r>
      <w:r w:rsidRPr="0008241C">
        <w:rPr>
          <w:i/>
          <w:iCs/>
          <w:noProof/>
          <w:sz w:val="22"/>
          <w:szCs w:val="24"/>
        </w:rPr>
        <w:t>Environment International</w:t>
      </w:r>
      <w:r w:rsidRPr="0008241C">
        <w:rPr>
          <w:noProof/>
          <w:sz w:val="22"/>
          <w:szCs w:val="24"/>
        </w:rPr>
        <w:t xml:space="preserve">, </w:t>
      </w:r>
      <w:r w:rsidRPr="0008241C">
        <w:rPr>
          <w:i/>
          <w:iCs/>
          <w:noProof/>
          <w:sz w:val="22"/>
          <w:szCs w:val="24"/>
        </w:rPr>
        <w:t>30</w:t>
      </w:r>
      <w:r w:rsidRPr="0008241C">
        <w:rPr>
          <w:noProof/>
          <w:sz w:val="22"/>
          <w:szCs w:val="24"/>
        </w:rPr>
        <w:t>(6), 827–840. https://doi.org/10.1016/j.envint.2003.12.001</w:t>
      </w:r>
    </w:p>
    <w:p w14:paraId="6887E1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ggs, E., Boruff, B., &amp; Bruce, E. (2014). </w:t>
      </w:r>
      <w:r w:rsidRPr="0008241C">
        <w:rPr>
          <w:i/>
          <w:iCs/>
          <w:noProof/>
          <w:sz w:val="22"/>
          <w:szCs w:val="24"/>
        </w:rPr>
        <w:t>Environmental livelihood security in Southeast Asia and Oceania: a water-energy-food-livelihoods nexus approach for spatially assessing change</w:t>
      </w:r>
      <w:r w:rsidRPr="0008241C">
        <w:rPr>
          <w:noProof/>
          <w:sz w:val="22"/>
          <w:szCs w:val="24"/>
        </w:rPr>
        <w:t>. Colombo, Sri Lanka: International Water Management Institute (IWMI).</w:t>
      </w:r>
    </w:p>
    <w:p w14:paraId="3FF105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londel, A. (2012). Climate Change Fuelling Resource-Based Conflicts in the Asia-Pacific. </w:t>
      </w:r>
      <w:r w:rsidRPr="0008241C">
        <w:rPr>
          <w:i/>
          <w:iCs/>
          <w:noProof/>
          <w:sz w:val="22"/>
          <w:szCs w:val="24"/>
        </w:rPr>
        <w:t>Asia-Pacific Human Development Report Background Papers Series 2012/12</w:t>
      </w:r>
      <w:r w:rsidRPr="0008241C">
        <w:rPr>
          <w:noProof/>
          <w:sz w:val="22"/>
          <w:szCs w:val="24"/>
        </w:rPr>
        <w:t>.</w:t>
      </w:r>
    </w:p>
    <w:p w14:paraId="1C6AD3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OBLME. (2015). </w:t>
      </w:r>
      <w:r w:rsidRPr="0008241C">
        <w:rPr>
          <w:i/>
          <w:iCs/>
          <w:noProof/>
          <w:sz w:val="22"/>
          <w:szCs w:val="24"/>
        </w:rPr>
        <w:t>Making a Difference to Resource Management in the Bay of Bengal: Meeting International Obligations</w:t>
      </w:r>
      <w:r w:rsidRPr="0008241C">
        <w:rPr>
          <w:noProof/>
          <w:sz w:val="22"/>
          <w:szCs w:val="24"/>
        </w:rPr>
        <w:t xml:space="preserve"> (Vol. 1). Bay of Bengal Large Marine Ecosystem Project (BOBLME). https://doi.org/10.1017/CBO9781107415324.004</w:t>
      </w:r>
    </w:p>
    <w:p w14:paraId="4946CD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elee, E., Chiramba, T., &amp; Khaka, E. (2011). </w:t>
      </w:r>
      <w:r w:rsidRPr="0008241C">
        <w:rPr>
          <w:i/>
          <w:iCs/>
          <w:noProof/>
          <w:sz w:val="22"/>
          <w:szCs w:val="24"/>
        </w:rPr>
        <w:t>An Ecosystem Services Approach to Water and Food Security</w:t>
      </w:r>
      <w:r w:rsidRPr="0008241C">
        <w:rPr>
          <w:noProof/>
          <w:sz w:val="22"/>
          <w:szCs w:val="24"/>
        </w:rPr>
        <w:t>. Colombo: Nairobi: United Nations Environment Programme. Retrieved from http://www.iwmi.cgiar.org/Issues/Ecosystems/PDF/Synthesis_Report-An_Ecosystem_Services_Approach_to_Water_and_Food_Security_2011_UNEP-IWMI.pdf</w:t>
      </w:r>
    </w:p>
    <w:p w14:paraId="3C519E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eve-de Pauw, J., &amp; Van Petegem, P. (2013). A Cross-Cultural Study of Environmental Values and Their Effect on the Environmental Behavior of Children. </w:t>
      </w:r>
      <w:r w:rsidRPr="0008241C">
        <w:rPr>
          <w:i/>
          <w:iCs/>
          <w:noProof/>
          <w:sz w:val="22"/>
          <w:szCs w:val="24"/>
        </w:rPr>
        <w:t>Environment and Behavior</w:t>
      </w:r>
      <w:r w:rsidRPr="0008241C">
        <w:rPr>
          <w:noProof/>
          <w:sz w:val="22"/>
          <w:szCs w:val="24"/>
        </w:rPr>
        <w:t xml:space="preserve">, </w:t>
      </w:r>
      <w:r w:rsidRPr="0008241C">
        <w:rPr>
          <w:i/>
          <w:iCs/>
          <w:noProof/>
          <w:sz w:val="22"/>
          <w:szCs w:val="24"/>
        </w:rPr>
        <w:t>45</w:t>
      </w:r>
      <w:r w:rsidRPr="0008241C">
        <w:rPr>
          <w:noProof/>
          <w:sz w:val="22"/>
          <w:szCs w:val="24"/>
        </w:rPr>
        <w:t>(5), 551–583. https://doi.org/10.1177/0013916511429819</w:t>
      </w:r>
    </w:p>
    <w:p w14:paraId="223DE9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chers, H. (2005, August). Komodo Park: A future Jurassic tragedy. </w:t>
      </w:r>
      <w:r w:rsidRPr="0008241C">
        <w:rPr>
          <w:i/>
          <w:iCs/>
          <w:noProof/>
          <w:sz w:val="22"/>
          <w:szCs w:val="24"/>
        </w:rPr>
        <w:t>The Jakarta Post</w:t>
      </w:r>
      <w:r w:rsidRPr="0008241C">
        <w:rPr>
          <w:noProof/>
          <w:sz w:val="22"/>
          <w:szCs w:val="24"/>
        </w:rPr>
        <w:t>.</w:t>
      </w:r>
    </w:p>
    <w:p w14:paraId="3C2F4F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rini-feyerabend, G. (2014). Indigenous Peoples’ and Community Conserved Territories and Areas (ICCA) Consortium. In N. Dudley, J. L. Boucher, A. Cuttelod, T. M. Brooks, &amp; P. F. Langhammer (Eds.), </w:t>
      </w:r>
      <w:r w:rsidRPr="0008241C">
        <w:rPr>
          <w:i/>
          <w:iCs/>
          <w:noProof/>
          <w:sz w:val="22"/>
          <w:szCs w:val="24"/>
        </w:rPr>
        <w:t>Applications of Key Biodiversity Areas: End-user consultations Applications</w:t>
      </w:r>
      <w:r w:rsidRPr="0008241C">
        <w:rPr>
          <w:noProof/>
          <w:sz w:val="22"/>
          <w:szCs w:val="24"/>
        </w:rPr>
        <w:t xml:space="preserve"> (pp. 85–87). IUCN.</w:t>
      </w:r>
    </w:p>
    <w:p w14:paraId="7E035DF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orrini-Feyerabend, G., Dudley, N., Jaeger, T., Lassen, B., Broome, N. P., &amp; Phillips, A. (2012). Governance of Protected Areas: From understanding to action.</w:t>
      </w:r>
    </w:p>
    <w:p w14:paraId="623806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rini-Feyerabend, G., &amp; Hill, R. (2015). Governance of the conservation of nature. In G. L. Worboys, M. Lockwood, A. Kothari, S. Feary, &amp; I. Pulsford (Eds.), </w:t>
      </w:r>
      <w:r w:rsidRPr="0008241C">
        <w:rPr>
          <w:i/>
          <w:iCs/>
          <w:noProof/>
          <w:sz w:val="22"/>
          <w:szCs w:val="24"/>
        </w:rPr>
        <w:t>Protected Area Governance and Management,</w:t>
      </w:r>
      <w:r w:rsidRPr="0008241C">
        <w:rPr>
          <w:noProof/>
          <w:sz w:val="22"/>
          <w:szCs w:val="24"/>
        </w:rPr>
        <w:t xml:space="preserve"> (pp. 169–206). Canberra: ANU Press.</w:t>
      </w:r>
    </w:p>
    <w:p w14:paraId="1A61F4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andon-Jones, D. (1996). The Asian Colobinae (Mammalia: Cercopithecidae) as indicators of Quaternary climatic change. </w:t>
      </w:r>
      <w:r w:rsidRPr="0008241C">
        <w:rPr>
          <w:i/>
          <w:iCs/>
          <w:noProof/>
          <w:sz w:val="22"/>
          <w:szCs w:val="24"/>
        </w:rPr>
        <w:t>Biological Journal of the Linnean Society</w:t>
      </w:r>
      <w:r w:rsidRPr="0008241C">
        <w:rPr>
          <w:noProof/>
          <w:sz w:val="22"/>
          <w:szCs w:val="24"/>
        </w:rPr>
        <w:t xml:space="preserve">, </w:t>
      </w:r>
      <w:r w:rsidRPr="0008241C">
        <w:rPr>
          <w:i/>
          <w:iCs/>
          <w:noProof/>
          <w:sz w:val="22"/>
          <w:szCs w:val="24"/>
        </w:rPr>
        <w:t>59</w:t>
      </w:r>
      <w:r w:rsidRPr="0008241C">
        <w:rPr>
          <w:noProof/>
          <w:sz w:val="22"/>
          <w:szCs w:val="24"/>
        </w:rPr>
        <w:t>(3), 327–350. https://doi.org/10.1111/j.1095-8312.1996.tb01469.x</w:t>
      </w:r>
    </w:p>
    <w:p w14:paraId="3AFA02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auman, K. A., Daily, G. C., Duarte, T. K., &amp; Mooney, H. A. (2007). The Nature and Value of Ecosystem Services: An Overview Highlighting Hydrologic Services. </w:t>
      </w:r>
      <w:r w:rsidRPr="0008241C">
        <w:rPr>
          <w:i/>
          <w:iCs/>
          <w:noProof/>
          <w:sz w:val="22"/>
          <w:szCs w:val="24"/>
        </w:rPr>
        <w:t>Annual Review of Environment and Resources</w:t>
      </w:r>
      <w:r w:rsidRPr="0008241C">
        <w:rPr>
          <w:noProof/>
          <w:sz w:val="22"/>
          <w:szCs w:val="24"/>
        </w:rPr>
        <w:t xml:space="preserve">, </w:t>
      </w:r>
      <w:r w:rsidRPr="0008241C">
        <w:rPr>
          <w:i/>
          <w:iCs/>
          <w:noProof/>
          <w:sz w:val="22"/>
          <w:szCs w:val="24"/>
        </w:rPr>
        <w:t>32</w:t>
      </w:r>
      <w:r w:rsidRPr="0008241C">
        <w:rPr>
          <w:noProof/>
          <w:sz w:val="22"/>
          <w:szCs w:val="24"/>
        </w:rPr>
        <w:t>(1), 67–98. https://doi.org/10.1146/annurev.energy.32.031306.102758</w:t>
      </w:r>
    </w:p>
    <w:p w14:paraId="244FAB8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rikké, S. (2014). Young People and the Environment: Exploring factors that influence young people’s environmentally caring behaviors in Indonesia. Griffith School of Environment, Griffith University.</w:t>
      </w:r>
    </w:p>
    <w:p w14:paraId="1F74E5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ndízio, E. S., Gatzweiler, F. W., Zografos, C., &amp; Kumar, M. (2010). Socio-cultural context of ecosystem and biodiversity valuation. </w:t>
      </w:r>
      <w:r w:rsidRPr="0008241C">
        <w:rPr>
          <w:i/>
          <w:iCs/>
          <w:noProof/>
          <w:sz w:val="22"/>
          <w:szCs w:val="24"/>
        </w:rPr>
        <w:t>The Economics of Ecosystems and Biodiversity: Ecological and Economic Foundations</w:t>
      </w:r>
      <w:r w:rsidRPr="0008241C">
        <w:rPr>
          <w:noProof/>
          <w:sz w:val="22"/>
          <w:szCs w:val="24"/>
        </w:rPr>
        <w:t>, (March), 3–29. https://doi.org/10.4324/9781849775489</w:t>
      </w:r>
    </w:p>
    <w:p w14:paraId="628564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08241C">
        <w:rPr>
          <w:i/>
          <w:iCs/>
          <w:noProof/>
          <w:sz w:val="22"/>
          <w:szCs w:val="24"/>
        </w:rPr>
        <w:t>Scientific Data</w:t>
      </w:r>
      <w:r w:rsidRPr="0008241C">
        <w:rPr>
          <w:noProof/>
          <w:sz w:val="22"/>
          <w:szCs w:val="24"/>
        </w:rPr>
        <w:t xml:space="preserve">, </w:t>
      </w:r>
      <w:r w:rsidRPr="0008241C">
        <w:rPr>
          <w:i/>
          <w:iCs/>
          <w:noProof/>
          <w:sz w:val="22"/>
          <w:szCs w:val="24"/>
        </w:rPr>
        <w:t>3</w:t>
      </w:r>
      <w:r w:rsidRPr="0008241C">
        <w:rPr>
          <w:noProof/>
          <w:sz w:val="22"/>
          <w:szCs w:val="24"/>
        </w:rPr>
        <w:t>, 160007. https://doi.org/10.1038/sdata.2016.7</w:t>
      </w:r>
    </w:p>
    <w:p w14:paraId="327D62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wn, R. D., &amp; Yokohari, M. (2003). Ideological Contribution of Satoyamas. In K. Takeuchi, R. D. Brown, I. Washitani, I. Tsunekawa, &amp; M. Yokohari (Eds.), </w:t>
      </w:r>
      <w:r w:rsidRPr="0008241C">
        <w:rPr>
          <w:i/>
          <w:iCs/>
          <w:noProof/>
          <w:sz w:val="22"/>
          <w:szCs w:val="24"/>
        </w:rPr>
        <w:t>Satoyama – The Traditional Rural Landscape of Japan</w:t>
      </w:r>
      <w:r w:rsidRPr="0008241C">
        <w:rPr>
          <w:noProof/>
          <w:sz w:val="22"/>
          <w:szCs w:val="24"/>
        </w:rPr>
        <w:t xml:space="preserve"> (pp. 1–7). Tokyo: Springer Japan. https://doi.org/10.1007/978-4-431-67861-8_1</w:t>
      </w:r>
    </w:p>
    <w:p w14:paraId="0F41BE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binet Office Government Of Japan. (2017). </w:t>
      </w:r>
      <w:r w:rsidRPr="0008241C">
        <w:rPr>
          <w:i/>
          <w:iCs/>
          <w:noProof/>
          <w:sz w:val="22"/>
          <w:szCs w:val="24"/>
        </w:rPr>
        <w:t>Public Opinion Survey on the Life of the People (in Japanese)</w:t>
      </w:r>
      <w:r w:rsidRPr="0008241C">
        <w:rPr>
          <w:noProof/>
          <w:sz w:val="22"/>
          <w:szCs w:val="24"/>
        </w:rPr>
        <w:t>. Retrieved from https://survey.gov-online.go.jp/h29/h29-life/index.html</w:t>
      </w:r>
    </w:p>
    <w:p w14:paraId="68383BE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mpese, J., Sunderland, T. C. H., Greiber, T., &amp; Oviedo, G. (Eds.). (2009). </w:t>
      </w:r>
      <w:r w:rsidRPr="0008241C">
        <w:rPr>
          <w:i/>
          <w:iCs/>
          <w:noProof/>
          <w:sz w:val="22"/>
          <w:szCs w:val="24"/>
        </w:rPr>
        <w:t>Rights-based approaches: Exploring issues and opportunities for conservation</w:t>
      </w:r>
      <w:r w:rsidRPr="0008241C">
        <w:rPr>
          <w:noProof/>
          <w:sz w:val="22"/>
          <w:szCs w:val="24"/>
        </w:rPr>
        <w:t>. Center for International Forestry Research (CIFOR) and and The International Union for Conservation of Nature (IUCN), Bogor, Indonesia. Retrieved from http://www.cifor.org/library/2800/rights-based-approaches-exploring-issues-and-opportunities-for-conservation/</w:t>
      </w:r>
    </w:p>
    <w:p w14:paraId="505E0E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pistrano, R. C. G., &amp; Charles, A. T. (2012). Indigenous rights and coastal fisheries: A framework of livelihoods, rights and equity. </w:t>
      </w:r>
      <w:r w:rsidRPr="0008241C">
        <w:rPr>
          <w:i/>
          <w:iCs/>
          <w:noProof/>
          <w:sz w:val="22"/>
          <w:szCs w:val="24"/>
        </w:rPr>
        <w:t>Ocean and Coastal Management</w:t>
      </w:r>
      <w:r w:rsidRPr="0008241C">
        <w:rPr>
          <w:noProof/>
          <w:sz w:val="22"/>
          <w:szCs w:val="24"/>
        </w:rPr>
        <w:t>. https://doi.org/10.1016/j.ocecoaman.2012.08.011</w:t>
      </w:r>
    </w:p>
    <w:p w14:paraId="4370E6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penter, S. R., Mooney, H. A., Agard, J., Capistrano, D., Defries, R. S., Díaz, S., Dietz, T., Duraiappah, A. K., Oteng-Yeboah, A., Pereira, H. M., Perrings, C., Reid, W. V., Sarukhan, J., Scholes, R. J., &amp; Whyte, A. (2009). Science for managing ecosystem services: Beyond the </w:t>
      </w:r>
      <w:r w:rsidRPr="0008241C">
        <w:rPr>
          <w:noProof/>
          <w:sz w:val="22"/>
          <w:szCs w:val="24"/>
        </w:rPr>
        <w:lastRenderedPageBreak/>
        <w:t xml:space="preserve">Millennium Ecosystem Assessment.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6</w:t>
      </w:r>
      <w:r w:rsidRPr="0008241C">
        <w:rPr>
          <w:noProof/>
          <w:sz w:val="22"/>
          <w:szCs w:val="24"/>
        </w:rPr>
        <w:t>(5), 1305–1312. https://doi.org/10.1073/pnas.0808772106</w:t>
      </w:r>
    </w:p>
    <w:p w14:paraId="5D4BB0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roll, C., Dunk, J. R., &amp; Moilanen, A. (2010). Optimizing resiliency of reserve networks to climate change: multispecies conservation planning in the Pacific Northwest, USA. </w:t>
      </w:r>
      <w:r w:rsidRPr="0008241C">
        <w:rPr>
          <w:i/>
          <w:iCs/>
          <w:noProof/>
          <w:sz w:val="22"/>
          <w:szCs w:val="24"/>
        </w:rPr>
        <w:t>Global Change Biology</w:t>
      </w:r>
      <w:r w:rsidRPr="0008241C">
        <w:rPr>
          <w:noProof/>
          <w:sz w:val="22"/>
          <w:szCs w:val="24"/>
        </w:rPr>
        <w:t xml:space="preserve">, </w:t>
      </w:r>
      <w:r w:rsidRPr="0008241C">
        <w:rPr>
          <w:i/>
          <w:iCs/>
          <w:noProof/>
          <w:sz w:val="22"/>
          <w:szCs w:val="24"/>
        </w:rPr>
        <w:t>16</w:t>
      </w:r>
      <w:r w:rsidRPr="0008241C">
        <w:rPr>
          <w:noProof/>
          <w:sz w:val="22"/>
          <w:szCs w:val="24"/>
        </w:rPr>
        <w:t>(3), 891–904. https://doi.org/10.1111/j.1365-2486.2009.01965.x</w:t>
      </w:r>
    </w:p>
    <w:p w14:paraId="3BAF05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sh, D. W., Adger, W. N., Berkes, F., Garden, P., Lebel, L., Olsson, P., Pritchard, L., &amp; Young, O. (2006). Scale and Cross-Scale Dynamics: Governance and Information in a Multilevel World. </w:t>
      </w:r>
      <w:r w:rsidRPr="0008241C">
        <w:rPr>
          <w:i/>
          <w:iCs/>
          <w:noProof/>
          <w:sz w:val="22"/>
          <w:szCs w:val="24"/>
        </w:rPr>
        <w:t>Ecology and Society</w:t>
      </w:r>
      <w:r w:rsidRPr="0008241C">
        <w:rPr>
          <w:noProof/>
          <w:sz w:val="22"/>
          <w:szCs w:val="24"/>
        </w:rPr>
        <w:t xml:space="preserve">, </w:t>
      </w:r>
      <w:r w:rsidRPr="0008241C">
        <w:rPr>
          <w:i/>
          <w:iCs/>
          <w:noProof/>
          <w:sz w:val="22"/>
          <w:szCs w:val="24"/>
        </w:rPr>
        <w:t>11</w:t>
      </w:r>
      <w:r w:rsidRPr="0008241C">
        <w:rPr>
          <w:noProof/>
          <w:sz w:val="22"/>
          <w:szCs w:val="24"/>
        </w:rPr>
        <w:t>(2), 8. https://doi.org/8</w:t>
      </w:r>
    </w:p>
    <w:p w14:paraId="446FDA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BD. (2006). </w:t>
      </w:r>
      <w:r w:rsidRPr="0008241C">
        <w:rPr>
          <w:i/>
          <w:iCs/>
          <w:noProof/>
          <w:sz w:val="22"/>
          <w:szCs w:val="24"/>
        </w:rPr>
        <w:t>Programme of Work on on technology transfer and technological and scientific cooperation (CBD Programmes of Work)</w:t>
      </w:r>
      <w:r w:rsidRPr="0008241C">
        <w:rPr>
          <w:noProof/>
          <w:sz w:val="22"/>
          <w:szCs w:val="24"/>
        </w:rPr>
        <w:t>. Montreal. Retrieved from https://www.cbd.int/doc/meetings/ttc/egttstc-02/other/egttstc-02-oth-techstudy-en.pdf</w:t>
      </w:r>
    </w:p>
    <w:p w14:paraId="12195C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BD. (2007). </w:t>
      </w:r>
      <w:r w:rsidRPr="0008241C">
        <w:rPr>
          <w:i/>
          <w:iCs/>
          <w:noProof/>
          <w:sz w:val="22"/>
          <w:szCs w:val="24"/>
        </w:rPr>
        <w:t>The role of intellectual property rights in technology transfer in the context of the Convention on Biological Diversity</w:t>
      </w:r>
      <w:r w:rsidRPr="0008241C">
        <w:rPr>
          <w:noProof/>
          <w:sz w:val="22"/>
          <w:szCs w:val="24"/>
        </w:rPr>
        <w:t>. Retrieved from https://www.cbd.int/doc/publications/ttc-brochure-01-en.pdf</w:t>
      </w:r>
    </w:p>
    <w:p w14:paraId="71ED74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BD. (2009). </w:t>
      </w:r>
      <w:r w:rsidRPr="0008241C">
        <w:rPr>
          <w:i/>
          <w:iCs/>
          <w:noProof/>
          <w:sz w:val="22"/>
          <w:szCs w:val="24"/>
        </w:rPr>
        <w:t>Connecting Biodiversity and Climate Change Mitigation and Adaptation: Report of the Second Ad Hoc Technical Expert Group on Biodiversity and Climate Change</w:t>
      </w:r>
      <w:r w:rsidRPr="0008241C">
        <w:rPr>
          <w:noProof/>
          <w:sz w:val="22"/>
          <w:szCs w:val="24"/>
        </w:rPr>
        <w:t xml:space="preserve">. </w:t>
      </w:r>
      <w:r w:rsidRPr="0008241C">
        <w:rPr>
          <w:i/>
          <w:iCs/>
          <w:noProof/>
          <w:sz w:val="22"/>
          <w:szCs w:val="24"/>
        </w:rPr>
        <w:t>Technical Series</w:t>
      </w:r>
      <w:r w:rsidRPr="0008241C">
        <w:rPr>
          <w:noProof/>
          <w:sz w:val="22"/>
          <w:szCs w:val="24"/>
        </w:rPr>
        <w:t xml:space="preserve"> (Vol. 41). Montreal.</w:t>
      </w:r>
    </w:p>
    <w:p w14:paraId="3D9596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BD. (2010). Protocol on the Access to Genetic Resources and the Fair and Equitable Sharing of Benefits Arising from Their Utilization to the Convention on Biological Diversity. Nagoya: Convention on Biological Diversity. Retrieved from https://www.cbd.int/abs/doc/protocol/nagoya-protocol-en.pdf</w:t>
      </w:r>
    </w:p>
    <w:p w14:paraId="2EC65A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BD. (2015). Secretariat of the Convention on Biological Diversity. Retrieved January 26, 2016, from https://www.cbd.int/secretariat/</w:t>
      </w:r>
    </w:p>
    <w:p w14:paraId="0A91D83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BD. (2017). Parties to the Nagoya Protocol. Retrieved January 17, 2018, from https://www.cbd.int/abs/nagoya-protocol/signatories/default.shtml</w:t>
      </w:r>
    </w:p>
    <w:p w14:paraId="1820C4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entral Research Institute for Dryland Agriculture. (n.d.). National Innovations in Climate Resilient Agriculture (NICRA). Retrieved from http://www.nicra-icar.in/nicrarevised/</w:t>
      </w:r>
    </w:p>
    <w:p w14:paraId="3C27A1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iros, S. (Ed.). (2006). </w:t>
      </w:r>
      <w:r w:rsidRPr="0008241C">
        <w:rPr>
          <w:i/>
          <w:iCs/>
          <w:noProof/>
          <w:sz w:val="22"/>
          <w:szCs w:val="24"/>
        </w:rPr>
        <w:t>2005 Annual Report of National Human Rights Commission of Thailand’s Examination Report 2548, National Human Rights Commission</w:t>
      </w:r>
      <w:r w:rsidRPr="0008241C">
        <w:rPr>
          <w:noProof/>
          <w:sz w:val="22"/>
          <w:szCs w:val="24"/>
        </w:rPr>
        <w:t>.</w:t>
      </w:r>
    </w:p>
    <w:p w14:paraId="577189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n, C. K., &amp; Yao, X. (2008). Air pollution in mega cities in China. </w:t>
      </w:r>
      <w:r w:rsidRPr="0008241C">
        <w:rPr>
          <w:i/>
          <w:iCs/>
          <w:noProof/>
          <w:sz w:val="22"/>
          <w:szCs w:val="24"/>
        </w:rPr>
        <w:t>Atmospheric Environment</w:t>
      </w:r>
      <w:r w:rsidRPr="0008241C">
        <w:rPr>
          <w:noProof/>
          <w:sz w:val="22"/>
          <w:szCs w:val="24"/>
        </w:rPr>
        <w:t xml:space="preserve">, </w:t>
      </w:r>
      <w:r w:rsidRPr="0008241C">
        <w:rPr>
          <w:i/>
          <w:iCs/>
          <w:noProof/>
          <w:sz w:val="22"/>
          <w:szCs w:val="24"/>
        </w:rPr>
        <w:t>42</w:t>
      </w:r>
      <w:r w:rsidRPr="0008241C">
        <w:rPr>
          <w:noProof/>
          <w:sz w:val="22"/>
          <w:szCs w:val="24"/>
        </w:rPr>
        <w:t>(1), 1–42. https://doi.org/10.1016/j.atmosenv.2007.09.003</w:t>
      </w:r>
    </w:p>
    <w:p w14:paraId="39B749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n, H. (2007). </w:t>
      </w:r>
      <w:r w:rsidRPr="0008241C">
        <w:rPr>
          <w:i/>
          <w:iCs/>
          <w:noProof/>
          <w:sz w:val="22"/>
          <w:szCs w:val="24"/>
        </w:rPr>
        <w:t>Survival in the Rainforest: Change and Resilience among the Punan Vuhang of Eastern Sarawak, Malaysia</w:t>
      </w:r>
      <w:r w:rsidRPr="0008241C">
        <w:rPr>
          <w:noProof/>
          <w:sz w:val="22"/>
          <w:szCs w:val="24"/>
        </w:rPr>
        <w:t>.</w:t>
      </w:r>
    </w:p>
    <w:p w14:paraId="479929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n, H. T. (1986). Human habitation and traditional uses of the mangrove ecosystem in Peninsular Malaysia. In </w:t>
      </w:r>
      <w:r w:rsidRPr="0008241C">
        <w:rPr>
          <w:i/>
          <w:iCs/>
          <w:noProof/>
          <w:sz w:val="22"/>
          <w:szCs w:val="24"/>
        </w:rPr>
        <w:t>Man in the mangroves : A socio-economic situation of human settlements in mangrove forests</w:t>
      </w:r>
      <w:r w:rsidRPr="0008241C">
        <w:rPr>
          <w:noProof/>
          <w:sz w:val="22"/>
          <w:szCs w:val="24"/>
        </w:rPr>
        <w:t xml:space="preserve"> (pp. 1–11). United Nations University.</w:t>
      </w:r>
    </w:p>
    <w:p w14:paraId="59DFD6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ssagnon, I. R., McCarthy, C. A., Chin, Y. K.-Y., Pineda, S. S., Keramidas, A., Mobli, M., Pham, V., De Silva, T. M., Lynch, J. W., Widdop, R. E., Rash, L. D., &amp; King, G. F. (2017). Potent neuroprotection after stroke afforded by a double-knot spider-venom peptide that inhibits acid-sensing ion channel 1a.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4</w:t>
      </w:r>
      <w:r w:rsidRPr="0008241C">
        <w:rPr>
          <w:noProof/>
          <w:sz w:val="22"/>
          <w:szCs w:val="24"/>
        </w:rPr>
        <w:t>(14), 3750–3755. https://doi.org/10.1073/pnas.1614728114</w:t>
      </w:r>
    </w:p>
    <w:p w14:paraId="7B2FA0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udhury, M. (2007). </w:t>
      </w:r>
      <w:r w:rsidRPr="0008241C">
        <w:rPr>
          <w:i/>
          <w:iCs/>
          <w:noProof/>
          <w:sz w:val="22"/>
          <w:szCs w:val="24"/>
        </w:rPr>
        <w:t>A Situation Analysis of Ecosystem Services and Poverty Linkage in Bangladesh</w:t>
      </w:r>
      <w:r w:rsidRPr="0008241C">
        <w:rPr>
          <w:noProof/>
          <w:sz w:val="22"/>
          <w:szCs w:val="24"/>
        </w:rPr>
        <w:t>. BRAC Paper.</w:t>
      </w:r>
    </w:p>
    <w:p w14:paraId="6D38AB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en, I.-C., Hill, J. K., Ohlemüller, R., Roy, D. B., &amp; Thomas, C. D. (2011). Rapid Range Shifts of Species Associated with High Levels of Climate Warming. </w:t>
      </w:r>
      <w:r w:rsidRPr="0008241C">
        <w:rPr>
          <w:i/>
          <w:iCs/>
          <w:noProof/>
          <w:sz w:val="22"/>
          <w:szCs w:val="24"/>
        </w:rPr>
        <w:t>Science</w:t>
      </w:r>
      <w:r w:rsidRPr="0008241C">
        <w:rPr>
          <w:noProof/>
          <w:sz w:val="22"/>
          <w:szCs w:val="24"/>
        </w:rPr>
        <w:t xml:space="preserve">, </w:t>
      </w:r>
      <w:r w:rsidRPr="0008241C">
        <w:rPr>
          <w:i/>
          <w:iCs/>
          <w:noProof/>
          <w:sz w:val="22"/>
          <w:szCs w:val="24"/>
        </w:rPr>
        <w:t>333</w:t>
      </w:r>
      <w:r w:rsidRPr="0008241C">
        <w:rPr>
          <w:noProof/>
          <w:sz w:val="22"/>
          <w:szCs w:val="24"/>
        </w:rPr>
        <w:t>(6045), 1024 LP-1026. Retrieved from http://science.sciencemag.org/content/333/6045/1024.abstract</w:t>
      </w:r>
    </w:p>
    <w:p w14:paraId="321224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en, S.-L., Yu, H., Luo, H.-M., Wu, Q., Li, C.-F., &amp; Steinmetz, A. (2016). Conservation and sustainable use of medicinal plants: problems, progress, and prospects. </w:t>
      </w:r>
      <w:r w:rsidRPr="0008241C">
        <w:rPr>
          <w:i/>
          <w:iCs/>
          <w:noProof/>
          <w:sz w:val="22"/>
          <w:szCs w:val="24"/>
        </w:rPr>
        <w:t>Chinese Medicine</w:t>
      </w:r>
      <w:r w:rsidRPr="0008241C">
        <w:rPr>
          <w:noProof/>
          <w:sz w:val="22"/>
          <w:szCs w:val="24"/>
        </w:rPr>
        <w:t xml:space="preserve">, </w:t>
      </w:r>
      <w:r w:rsidRPr="0008241C">
        <w:rPr>
          <w:i/>
          <w:iCs/>
          <w:noProof/>
          <w:sz w:val="22"/>
          <w:szCs w:val="24"/>
        </w:rPr>
        <w:t>11</w:t>
      </w:r>
      <w:r w:rsidRPr="0008241C">
        <w:rPr>
          <w:noProof/>
          <w:sz w:val="22"/>
          <w:szCs w:val="24"/>
        </w:rPr>
        <w:t>(1), 37. https://doi.org/10.1186/s13020-016-0108-7</w:t>
      </w:r>
    </w:p>
    <w:p w14:paraId="7D1EE5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en, Y., &amp; Tang, H. (2005). Desertification in north China: background, anthropogenic impacts and failures in combating it. </w:t>
      </w:r>
      <w:r w:rsidRPr="0008241C">
        <w:rPr>
          <w:i/>
          <w:iCs/>
          <w:noProof/>
          <w:sz w:val="22"/>
          <w:szCs w:val="24"/>
        </w:rPr>
        <w:t>Land Degradation &amp; Development</w:t>
      </w:r>
      <w:r w:rsidRPr="0008241C">
        <w:rPr>
          <w:noProof/>
          <w:sz w:val="22"/>
          <w:szCs w:val="24"/>
        </w:rPr>
        <w:t xml:space="preserve">, </w:t>
      </w:r>
      <w:r w:rsidRPr="0008241C">
        <w:rPr>
          <w:i/>
          <w:iCs/>
          <w:noProof/>
          <w:sz w:val="22"/>
          <w:szCs w:val="24"/>
        </w:rPr>
        <w:t>16</w:t>
      </w:r>
      <w:r w:rsidRPr="0008241C">
        <w:rPr>
          <w:noProof/>
          <w:sz w:val="22"/>
          <w:szCs w:val="24"/>
        </w:rPr>
        <w:t>(4), 367–376. https://doi.org/10.1002/ldr.667</w:t>
      </w:r>
    </w:p>
    <w:p w14:paraId="255DC7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id Aguayo, B., &amp; Latta, A. (2015). Agro-Ecology and Food Sovereignty Movements in Chile: Sociospatial Practices for Alternative Peasant Futures. </w:t>
      </w:r>
      <w:r w:rsidRPr="0008241C">
        <w:rPr>
          <w:i/>
          <w:iCs/>
          <w:noProof/>
          <w:sz w:val="22"/>
          <w:szCs w:val="24"/>
        </w:rPr>
        <w:t>Annals of the Association of American Geographers</w:t>
      </w:r>
      <w:r w:rsidRPr="0008241C">
        <w:rPr>
          <w:noProof/>
          <w:sz w:val="22"/>
          <w:szCs w:val="24"/>
        </w:rPr>
        <w:t xml:space="preserve">, </w:t>
      </w:r>
      <w:r w:rsidRPr="0008241C">
        <w:rPr>
          <w:i/>
          <w:iCs/>
          <w:noProof/>
          <w:sz w:val="22"/>
          <w:szCs w:val="24"/>
        </w:rPr>
        <w:t>105</w:t>
      </w:r>
      <w:r w:rsidRPr="0008241C">
        <w:rPr>
          <w:noProof/>
          <w:sz w:val="22"/>
          <w:szCs w:val="24"/>
        </w:rPr>
        <w:t>(2), 397–406. https://doi.org/10.1080/00045608.2014.985626</w:t>
      </w:r>
    </w:p>
    <w:p w14:paraId="19CCDF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Cinner, J. E., &amp; Huchery, C. (2014). A comparison of social outcomes associated with different fisheries co-management institutions. </w:t>
      </w:r>
      <w:r w:rsidRPr="0008241C">
        <w:rPr>
          <w:i/>
          <w:iCs/>
          <w:noProof/>
          <w:sz w:val="22"/>
          <w:szCs w:val="24"/>
        </w:rPr>
        <w:t>Conservation Letters</w:t>
      </w:r>
      <w:r w:rsidRPr="0008241C">
        <w:rPr>
          <w:noProof/>
          <w:sz w:val="22"/>
          <w:szCs w:val="24"/>
        </w:rPr>
        <w:t xml:space="preserve">, </w:t>
      </w:r>
      <w:r w:rsidRPr="0008241C">
        <w:rPr>
          <w:i/>
          <w:iCs/>
          <w:noProof/>
          <w:sz w:val="22"/>
          <w:szCs w:val="24"/>
        </w:rPr>
        <w:t>7</w:t>
      </w:r>
      <w:r w:rsidRPr="0008241C">
        <w:rPr>
          <w:noProof/>
          <w:sz w:val="22"/>
          <w:szCs w:val="24"/>
        </w:rPr>
        <w:t>(3), 224–232. https://doi.org/10.1111/conl.12057</w:t>
      </w:r>
    </w:p>
    <w:p w14:paraId="639939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inner, J. E., Huchery, C., MacNeil, M. A., Graham, N. A. J., McClanahan, T. R., Maina, J., Maire, E., Kittinger, J. N., Hicks, C. C., Mora, C., Allison, E. H., D’Agata, S., Hoey, A., Feary, D. A., Crowder, L., Williams, I. D., Kulbicki, M., Vigliola, L., Wantiez, L., Edgar, G., Stuart-Smith, R. D., Sandin, S. A., Green, A. L., Hardt, M. J., Beger, M., Friedlander, A., Campbell, S. J., Holmes, K. E., Wilson, S. K., Brokovich, E., Brooks, A. J., Cruz-Motta, J. J., Booth, D. J., Chabanet, P., Gough, C., Tupper, M., Ferse, S. C. A., Sumaila, U. R., &amp; Mouillot, D. (2016). Bright spots among the world’s coral reefs. </w:t>
      </w:r>
      <w:r w:rsidRPr="0008241C">
        <w:rPr>
          <w:i/>
          <w:iCs/>
          <w:noProof/>
          <w:sz w:val="22"/>
          <w:szCs w:val="24"/>
        </w:rPr>
        <w:t>Nature</w:t>
      </w:r>
      <w:r w:rsidRPr="0008241C">
        <w:rPr>
          <w:noProof/>
          <w:sz w:val="22"/>
          <w:szCs w:val="24"/>
        </w:rPr>
        <w:t xml:space="preserve">, </w:t>
      </w:r>
      <w:r w:rsidRPr="0008241C">
        <w:rPr>
          <w:i/>
          <w:iCs/>
          <w:noProof/>
          <w:sz w:val="22"/>
          <w:szCs w:val="24"/>
        </w:rPr>
        <w:t>535</w:t>
      </w:r>
      <w:r w:rsidRPr="0008241C">
        <w:rPr>
          <w:noProof/>
          <w:sz w:val="22"/>
          <w:szCs w:val="24"/>
        </w:rPr>
        <w:t>(7612), 416–419. Retrieved from http://dx.doi.org/10.1038/nature18607</w:t>
      </w:r>
    </w:p>
    <w:p w14:paraId="083DD4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inner, J. E., McClanahan, T. R., MacNeil, M. A., Graham, N. A. J., Daw, T. M., Mukminin, A., Feary, D. A., Rabearisoa, A. L., Wamukota, A., Jiddawi, N., Campbell, S. J., Baird, A. H., Januchowski-Hartley, F. A., Hamed, S., Lahari, R., Morove, T., &amp; Kuange, J. (2012). Comanagement of coral reef social-ecological system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14), 5219–5222. https://doi.org/10.1073/pnas.1121215109</w:t>
      </w:r>
    </w:p>
    <w:p w14:paraId="47140F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rk, N. E., Lovell, R., Wheeler, B. W., Higgins, S. L., Depledge, M. H., &amp; Norris, K. (2014). Biodiversity, cultural pathways, and human health: a framework.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9</w:t>
      </w:r>
      <w:r w:rsidRPr="0008241C">
        <w:rPr>
          <w:noProof/>
          <w:sz w:val="22"/>
          <w:szCs w:val="24"/>
        </w:rPr>
        <w:t>(4), 198–204. https://doi.org/10.1016/j.tree.2014.01.009</w:t>
      </w:r>
    </w:p>
    <w:p w14:paraId="67ACB6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udet, J., Osenberg, C. W., Benedetti-Cecchi, L., Domenici, P., García-Charton, J.-A., Pérez-Ruzafa, Á., Badalamenti, F., Bayle-Sempere, J., Brito, A., Bulleri, F., Culioli, J.-M., Dimech, M., Falcón, J. M., Guala, I., Milazzo, M., Sánchez-Meca, J., Somerfield, P. J., Stobart, B., Vandeperre, F., Valle, C., &amp; Planes, S. (2008). Marine reserves: size and age do matter. </w:t>
      </w:r>
      <w:r w:rsidRPr="0008241C">
        <w:rPr>
          <w:i/>
          <w:iCs/>
          <w:noProof/>
          <w:sz w:val="22"/>
          <w:szCs w:val="24"/>
        </w:rPr>
        <w:t>Ecology Letters</w:t>
      </w:r>
      <w:r w:rsidRPr="0008241C">
        <w:rPr>
          <w:noProof/>
          <w:sz w:val="22"/>
          <w:szCs w:val="24"/>
        </w:rPr>
        <w:t xml:space="preserve">, </w:t>
      </w:r>
      <w:r w:rsidRPr="0008241C">
        <w:rPr>
          <w:i/>
          <w:iCs/>
          <w:noProof/>
          <w:sz w:val="22"/>
          <w:szCs w:val="24"/>
        </w:rPr>
        <w:t>11</w:t>
      </w:r>
      <w:r w:rsidRPr="0008241C">
        <w:rPr>
          <w:noProof/>
          <w:sz w:val="22"/>
          <w:szCs w:val="24"/>
        </w:rPr>
        <w:t>(5), 481–489. https://doi.org/10.1111/j.1461-0248.2008.01166.x</w:t>
      </w:r>
    </w:p>
    <w:p w14:paraId="67D99B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yton, L., Keeling, M., &amp; Milner-Gulland, E. J. (1997). Bringing home the bacon: A spatial model of wild pig hunting in Sulawesi, Indonesia. </w:t>
      </w:r>
      <w:r w:rsidRPr="0008241C">
        <w:rPr>
          <w:i/>
          <w:iCs/>
          <w:noProof/>
          <w:sz w:val="22"/>
          <w:szCs w:val="24"/>
        </w:rPr>
        <w:t>Ecological Applications</w:t>
      </w:r>
      <w:r w:rsidRPr="0008241C">
        <w:rPr>
          <w:noProof/>
          <w:sz w:val="22"/>
          <w:szCs w:val="24"/>
        </w:rPr>
        <w:t xml:space="preserve">, </w:t>
      </w:r>
      <w:r w:rsidRPr="0008241C">
        <w:rPr>
          <w:i/>
          <w:iCs/>
          <w:noProof/>
          <w:sz w:val="22"/>
          <w:szCs w:val="24"/>
        </w:rPr>
        <w:t>7</w:t>
      </w:r>
      <w:r w:rsidRPr="0008241C">
        <w:rPr>
          <w:noProof/>
          <w:sz w:val="22"/>
          <w:szCs w:val="24"/>
        </w:rPr>
        <w:t>(2), 642–652. https://doi.org/10.1890/1051-0761(1997)007[0642:BHTBAS]2.0.CO;2</w:t>
      </w:r>
    </w:p>
    <w:p w14:paraId="223D072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ean Energy Nepal. (2008). </w:t>
      </w:r>
      <w:r w:rsidRPr="0008241C">
        <w:rPr>
          <w:i/>
          <w:iCs/>
          <w:noProof/>
          <w:sz w:val="22"/>
          <w:szCs w:val="24"/>
        </w:rPr>
        <w:t>Energy Consumption in Rural Nepal. Clean Energy Nepal</w:t>
      </w:r>
      <w:r w:rsidRPr="0008241C">
        <w:rPr>
          <w:noProof/>
          <w:sz w:val="22"/>
          <w:szCs w:val="24"/>
        </w:rPr>
        <w:t>.</w:t>
      </w:r>
    </w:p>
    <w:p w14:paraId="1A4796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eveland, C. J., Betke, M., Federico, P., Frank, J. D., Hallam, T. G., Horn, J., López, J. D., McCracken, G. F., Medellín, R. A., Moreno-Valdez, A., Sansone, C. G., Westbrook, J. K., &amp; Kunz, T. H. (2006). Economic value of the pest control service provided by Brazilian free-tailed bats in south-central Texas.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4</w:t>
      </w:r>
      <w:r w:rsidRPr="0008241C">
        <w:rPr>
          <w:noProof/>
          <w:sz w:val="22"/>
          <w:szCs w:val="24"/>
        </w:rPr>
        <w:t>(5), 238–243. https://doi.org/10.1890/1540-9295(2006)004[0238:EVOTPC]2.0.CO;2</w:t>
      </w:r>
    </w:p>
    <w:p w14:paraId="476EC6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llectif Argos. (2010). </w:t>
      </w:r>
      <w:r w:rsidRPr="0008241C">
        <w:rPr>
          <w:i/>
          <w:iCs/>
          <w:noProof/>
          <w:sz w:val="22"/>
          <w:szCs w:val="24"/>
        </w:rPr>
        <w:t>Climate refugees</w:t>
      </w:r>
      <w:r w:rsidRPr="0008241C">
        <w:rPr>
          <w:noProof/>
          <w:sz w:val="22"/>
          <w:szCs w:val="24"/>
        </w:rPr>
        <w:t>. MIT Press. Retrieved from https://mitpress.mit.edu/books/climate-refugees</w:t>
      </w:r>
    </w:p>
    <w:p w14:paraId="7FBD12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mmonwealth of Australia. (2016). </w:t>
      </w:r>
      <w:r w:rsidRPr="0008241C">
        <w:rPr>
          <w:i/>
          <w:iCs/>
          <w:noProof/>
          <w:sz w:val="22"/>
          <w:szCs w:val="24"/>
        </w:rPr>
        <w:t>Transforming Australia’s forest products industry: recommendations from the Forest Industry Advisory Council</w:t>
      </w:r>
      <w:r w:rsidRPr="0008241C">
        <w:rPr>
          <w:noProof/>
          <w:sz w:val="22"/>
          <w:szCs w:val="24"/>
        </w:rPr>
        <w:t>. Canberra: Forest Industry Advisory Council, Department of Agriculture and Water Resources. Retrieved from http://ausfpa.com.au/wp-content/uploads/2016/06/Transforming-Australias-forest-products-industry-Recommendations-from-the-Forest-Industry-Advisory-Council-May-2016.pdf</w:t>
      </w:r>
    </w:p>
    <w:p w14:paraId="136ACA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onservation International. (2017). The Coral Triangle Initiative. Retrieved April 18, 2017, from http://www.conservation.org/projects/Pages/Coral-Triangle-Initiative-pacific-ocean-islands.aspx</w:t>
      </w:r>
    </w:p>
    <w:p w14:paraId="02EF1B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donnery, L. (2014). The Legacy Of French Nuclear Testing In The Pacific. In </w:t>
      </w:r>
      <w:r w:rsidRPr="0008241C">
        <w:rPr>
          <w:i/>
          <w:iCs/>
          <w:noProof/>
          <w:sz w:val="22"/>
          <w:szCs w:val="24"/>
        </w:rPr>
        <w:t>The Oceans in the Nuclear Age</w:t>
      </w:r>
      <w:r w:rsidRPr="0008241C">
        <w:rPr>
          <w:noProof/>
          <w:sz w:val="22"/>
          <w:szCs w:val="24"/>
        </w:rPr>
        <w:t xml:space="preserve"> (pp. 69–78). Brill. https://doi.org/10.1163/ej.9789004156753.i-576.30</w:t>
      </w:r>
    </w:p>
    <w:p w14:paraId="2A02D6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lett, R. T. (2007). The Impact of Hunting on the Mammalian Fauna of Tropical Asian Forests. </w:t>
      </w:r>
      <w:r w:rsidRPr="0008241C">
        <w:rPr>
          <w:i/>
          <w:iCs/>
          <w:noProof/>
          <w:sz w:val="22"/>
          <w:szCs w:val="24"/>
        </w:rPr>
        <w:t>Biotropica</w:t>
      </w:r>
      <w:r w:rsidRPr="0008241C">
        <w:rPr>
          <w:noProof/>
          <w:sz w:val="22"/>
          <w:szCs w:val="24"/>
        </w:rPr>
        <w:t xml:space="preserve">, </w:t>
      </w:r>
      <w:r w:rsidRPr="0008241C">
        <w:rPr>
          <w:i/>
          <w:iCs/>
          <w:noProof/>
          <w:sz w:val="22"/>
          <w:szCs w:val="24"/>
        </w:rPr>
        <w:t>39</w:t>
      </w:r>
      <w:r w:rsidRPr="0008241C">
        <w:rPr>
          <w:noProof/>
          <w:sz w:val="22"/>
          <w:szCs w:val="24"/>
        </w:rPr>
        <w:t>(3), 292–303. https://doi.org/10.1111/j.1744-7429.2007.00271.x</w:t>
      </w:r>
    </w:p>
    <w:p w14:paraId="49E570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rin, J. (2011). Accommodating Legal Pluralism in Pacific Courts: Problems of Proof of Customary Law. </w:t>
      </w:r>
      <w:r w:rsidRPr="0008241C">
        <w:rPr>
          <w:i/>
          <w:iCs/>
          <w:noProof/>
          <w:sz w:val="22"/>
          <w:szCs w:val="24"/>
        </w:rPr>
        <w:t>The International Journal of Evidence &amp; Proof</w:t>
      </w:r>
      <w:r w:rsidRPr="0008241C">
        <w:rPr>
          <w:noProof/>
          <w:sz w:val="22"/>
          <w:szCs w:val="24"/>
        </w:rPr>
        <w:t xml:space="preserve">, </w:t>
      </w:r>
      <w:r w:rsidRPr="0008241C">
        <w:rPr>
          <w:i/>
          <w:iCs/>
          <w:noProof/>
          <w:sz w:val="22"/>
          <w:szCs w:val="24"/>
        </w:rPr>
        <w:t>15</w:t>
      </w:r>
      <w:r w:rsidRPr="0008241C">
        <w:rPr>
          <w:noProof/>
          <w:sz w:val="22"/>
          <w:szCs w:val="24"/>
        </w:rPr>
        <w:t>(1), 1–25. https://doi.org/10.1350/ijep.2011.15.1.366</w:t>
      </w:r>
    </w:p>
    <w:p w14:paraId="021D4F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stanza, R., d’Arge, R., de Groot, R., Farber, S., Grasso, M., Hannon, B., Limburg, K., Naeem, S., O’Neill, R. V., Paruelo, J., Raskin, R. G., Sutton, P., &amp; van den Belt, M. (1997). The value of the world’s ecosystem services and natural capital. </w:t>
      </w:r>
      <w:r w:rsidRPr="0008241C">
        <w:rPr>
          <w:i/>
          <w:iCs/>
          <w:noProof/>
          <w:sz w:val="22"/>
          <w:szCs w:val="24"/>
        </w:rPr>
        <w:t>Nature</w:t>
      </w:r>
      <w:r w:rsidRPr="0008241C">
        <w:rPr>
          <w:noProof/>
          <w:sz w:val="22"/>
          <w:szCs w:val="24"/>
        </w:rPr>
        <w:t xml:space="preserve">, </w:t>
      </w:r>
      <w:r w:rsidRPr="0008241C">
        <w:rPr>
          <w:i/>
          <w:iCs/>
          <w:noProof/>
          <w:sz w:val="22"/>
          <w:szCs w:val="24"/>
        </w:rPr>
        <w:t>387</w:t>
      </w:r>
      <w:r w:rsidRPr="0008241C">
        <w:rPr>
          <w:noProof/>
          <w:sz w:val="22"/>
          <w:szCs w:val="24"/>
        </w:rPr>
        <w:t>(6630), 253–260. https://doi.org/10.1038/387253a0</w:t>
      </w:r>
    </w:p>
    <w:p w14:paraId="397C40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Costanza, R., de Groot, R., Sutton, P., van der Ploeg, S., Anderson, S. J., Kubiszewski, I., Farber, S., &amp; Turner, R. K. (2014). Changes in the global value of ecosystem services. </w:t>
      </w:r>
      <w:r w:rsidRPr="0008241C">
        <w:rPr>
          <w:i/>
          <w:iCs/>
          <w:noProof/>
          <w:sz w:val="22"/>
          <w:szCs w:val="24"/>
        </w:rPr>
        <w:t>Global Environmental Change</w:t>
      </w:r>
      <w:r w:rsidRPr="0008241C">
        <w:rPr>
          <w:noProof/>
          <w:sz w:val="22"/>
          <w:szCs w:val="24"/>
        </w:rPr>
        <w:t xml:space="preserve">, </w:t>
      </w:r>
      <w:r w:rsidRPr="0008241C">
        <w:rPr>
          <w:i/>
          <w:iCs/>
          <w:noProof/>
          <w:sz w:val="22"/>
          <w:szCs w:val="24"/>
        </w:rPr>
        <w:t>26</w:t>
      </w:r>
      <w:r w:rsidRPr="0008241C">
        <w:rPr>
          <w:noProof/>
          <w:sz w:val="22"/>
          <w:szCs w:val="24"/>
        </w:rPr>
        <w:t>, 152–158.</w:t>
      </w:r>
    </w:p>
    <w:p w14:paraId="6ED52B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wie, A., Schneider, U. A., &amp; Montanarella, L. (2007). Potential synergies between existing multilateral environmental agreements in the implementation of land use, land-use change and forestry activities. </w:t>
      </w:r>
      <w:r w:rsidRPr="0008241C">
        <w:rPr>
          <w:i/>
          <w:iCs/>
          <w:noProof/>
          <w:sz w:val="22"/>
          <w:szCs w:val="24"/>
        </w:rPr>
        <w:t>Environmental Science and Policy</w:t>
      </w:r>
      <w:r w:rsidRPr="0008241C">
        <w:rPr>
          <w:noProof/>
          <w:sz w:val="22"/>
          <w:szCs w:val="24"/>
        </w:rPr>
        <w:t xml:space="preserve">, </w:t>
      </w:r>
      <w:r w:rsidRPr="0008241C">
        <w:rPr>
          <w:i/>
          <w:iCs/>
          <w:noProof/>
          <w:sz w:val="22"/>
          <w:szCs w:val="24"/>
        </w:rPr>
        <w:t>10</w:t>
      </w:r>
      <w:r w:rsidRPr="0008241C">
        <w:rPr>
          <w:noProof/>
          <w:sz w:val="22"/>
          <w:szCs w:val="24"/>
        </w:rPr>
        <w:t>(4), 335–352. https://doi.org/10.1016/j.envsci.2007.03.002</w:t>
      </w:r>
    </w:p>
    <w:p w14:paraId="02E1BB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x, M., Villamayor-Tomas, S., &amp; Hartberg, Y. (2014). The Role of Religion in Community-based Natural Resource Management. </w:t>
      </w:r>
      <w:r w:rsidRPr="0008241C">
        <w:rPr>
          <w:i/>
          <w:iCs/>
          <w:noProof/>
          <w:sz w:val="22"/>
          <w:szCs w:val="24"/>
        </w:rPr>
        <w:t>World Development</w:t>
      </w:r>
      <w:r w:rsidRPr="0008241C">
        <w:rPr>
          <w:noProof/>
          <w:sz w:val="22"/>
          <w:szCs w:val="24"/>
        </w:rPr>
        <w:t xml:space="preserve">, </w:t>
      </w:r>
      <w:r w:rsidRPr="0008241C">
        <w:rPr>
          <w:i/>
          <w:iCs/>
          <w:noProof/>
          <w:sz w:val="22"/>
          <w:szCs w:val="24"/>
        </w:rPr>
        <w:t>54</w:t>
      </w:r>
      <w:r w:rsidRPr="0008241C">
        <w:rPr>
          <w:noProof/>
          <w:sz w:val="22"/>
          <w:szCs w:val="24"/>
        </w:rPr>
        <w:t>, 46–55. https://doi.org/10.1016/j.worlddev.2013.07.010</w:t>
      </w:r>
    </w:p>
    <w:p w14:paraId="28E07B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ronin, R., &amp; Pandya, A. (Eds.). (2009). </w:t>
      </w:r>
      <w:r w:rsidRPr="0008241C">
        <w:rPr>
          <w:i/>
          <w:iCs/>
          <w:noProof/>
          <w:sz w:val="22"/>
          <w:szCs w:val="24"/>
        </w:rPr>
        <w:t>Exploiting Natural Resources Growth, Instability, and Conflict in the Middle East and Asia</w:t>
      </w:r>
      <w:r w:rsidRPr="0008241C">
        <w:rPr>
          <w:noProof/>
          <w:sz w:val="22"/>
          <w:szCs w:val="24"/>
        </w:rPr>
        <w:t>. The Henry L. Stimson Center. Retrieved from http://www.stimson.org/images/uploads/research-pdfs/Exploiting_Natural_Resources-Introduction.pdf</w:t>
      </w:r>
    </w:p>
    <w:p w14:paraId="46E320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TI-CFF. (2009). Regional Plan of Action, Coral Triangle Initiative on Coral Reefs, Fisheries and Food Security, 87.</w:t>
      </w:r>
    </w:p>
    <w:p w14:paraId="12594E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TI-CFF. (2011). CTI-CFF Regional Boundaries Map. Retrieved from http://coraltriangleinitiative.org/library/cti-cff-regional-boundaries-map</w:t>
      </w:r>
    </w:p>
    <w:p w14:paraId="0723A7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WC. (2010). </w:t>
      </w:r>
      <w:r w:rsidRPr="0008241C">
        <w:rPr>
          <w:i/>
          <w:iCs/>
          <w:noProof/>
          <w:sz w:val="22"/>
          <w:szCs w:val="24"/>
        </w:rPr>
        <w:t>Water and Related Statistics</w:t>
      </w:r>
      <w:r w:rsidRPr="0008241C">
        <w:rPr>
          <w:noProof/>
          <w:sz w:val="22"/>
          <w:szCs w:val="24"/>
        </w:rPr>
        <w:t xml:space="preserve">. </w:t>
      </w:r>
      <w:r w:rsidRPr="0008241C">
        <w:rPr>
          <w:i/>
          <w:iCs/>
          <w:noProof/>
          <w:sz w:val="22"/>
          <w:szCs w:val="24"/>
        </w:rPr>
        <w:t>Water</w:t>
      </w:r>
      <w:r w:rsidRPr="0008241C">
        <w:rPr>
          <w:noProof/>
          <w:sz w:val="22"/>
          <w:szCs w:val="24"/>
        </w:rPr>
        <w:t>. New Delhi.</w:t>
      </w:r>
    </w:p>
    <w:p w14:paraId="7DCEB7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mato, D., Rekola, M., Li, N., &amp; Toppinen, A. (2016). Monetary valuation of forest ecosystem services in China: A literature review and identification of future research needs. </w:t>
      </w:r>
      <w:r w:rsidRPr="0008241C">
        <w:rPr>
          <w:i/>
          <w:iCs/>
          <w:noProof/>
          <w:sz w:val="22"/>
          <w:szCs w:val="24"/>
        </w:rPr>
        <w:t>Ecological Economics</w:t>
      </w:r>
      <w:r w:rsidRPr="0008241C">
        <w:rPr>
          <w:noProof/>
          <w:sz w:val="22"/>
          <w:szCs w:val="24"/>
        </w:rPr>
        <w:t xml:space="preserve">, </w:t>
      </w:r>
      <w:r w:rsidRPr="0008241C">
        <w:rPr>
          <w:i/>
          <w:iCs/>
          <w:noProof/>
          <w:sz w:val="22"/>
          <w:szCs w:val="24"/>
        </w:rPr>
        <w:t>121</w:t>
      </w:r>
      <w:r w:rsidRPr="0008241C">
        <w:rPr>
          <w:noProof/>
          <w:sz w:val="22"/>
          <w:szCs w:val="24"/>
        </w:rPr>
        <w:t>, 75–84. https://doi.org/10.1016/J.ECOLECON.2015.11.009</w:t>
      </w:r>
    </w:p>
    <w:p w14:paraId="7E5E1F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Souza, C., Taghian, M., &amp; Lamb, P. (2006). An empirical study on the influence of environmental labels on consumers. </w:t>
      </w:r>
      <w:r w:rsidRPr="0008241C">
        <w:rPr>
          <w:i/>
          <w:iCs/>
          <w:noProof/>
          <w:sz w:val="22"/>
          <w:szCs w:val="24"/>
        </w:rPr>
        <w:t>Corporate Communications: An International Journal</w:t>
      </w:r>
      <w:r w:rsidRPr="0008241C">
        <w:rPr>
          <w:noProof/>
          <w:sz w:val="22"/>
          <w:szCs w:val="24"/>
        </w:rPr>
        <w:t xml:space="preserve">, </w:t>
      </w:r>
      <w:r w:rsidRPr="0008241C">
        <w:rPr>
          <w:i/>
          <w:iCs/>
          <w:noProof/>
          <w:sz w:val="22"/>
          <w:szCs w:val="24"/>
        </w:rPr>
        <w:t>11</w:t>
      </w:r>
      <w:r w:rsidRPr="0008241C">
        <w:rPr>
          <w:noProof/>
          <w:sz w:val="22"/>
          <w:szCs w:val="24"/>
        </w:rPr>
        <w:t>(2), 162–173. https://doi.org/10.1108/13563280610661697</w:t>
      </w:r>
    </w:p>
    <w:p w14:paraId="7BDC86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ily, G. C. (1997a). Introduction: What are ecosystem services? In G. C. Daily (Ed.), </w:t>
      </w:r>
      <w:r w:rsidRPr="0008241C">
        <w:rPr>
          <w:i/>
          <w:iCs/>
          <w:noProof/>
          <w:sz w:val="22"/>
          <w:szCs w:val="24"/>
        </w:rPr>
        <w:t>Nature’s services : societal dependence on natural ecosystems</w:t>
      </w:r>
      <w:r w:rsidRPr="0008241C">
        <w:rPr>
          <w:noProof/>
          <w:sz w:val="22"/>
          <w:szCs w:val="24"/>
        </w:rPr>
        <w:t xml:space="preserve"> (pp. 1–10). Washington, D.C: Island Press.</w:t>
      </w:r>
    </w:p>
    <w:p w14:paraId="562A97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ily, G. C. (1997b). Valuing and safeguarding Earth’s life support systems. In G. C. Daily (Ed.), </w:t>
      </w:r>
      <w:r w:rsidRPr="0008241C">
        <w:rPr>
          <w:i/>
          <w:iCs/>
          <w:noProof/>
          <w:sz w:val="22"/>
          <w:szCs w:val="24"/>
        </w:rPr>
        <w:t>Nature’s services : societal dependence on natural ecosystems</w:t>
      </w:r>
      <w:r w:rsidRPr="0008241C">
        <w:rPr>
          <w:noProof/>
          <w:sz w:val="22"/>
          <w:szCs w:val="24"/>
        </w:rPr>
        <w:t xml:space="preserve"> (pp. 365–374). Washington, D.C: Island Press.</w:t>
      </w:r>
    </w:p>
    <w:p w14:paraId="3B076B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ily, G. C., Alexander, S., Ehrlich, P. R., Goulder, L., Lubchenco, J., Matson, P. A., Mooney, H. A., Postel, S., Schneider, S. H., &amp; Tilman, D. (1997). </w:t>
      </w:r>
      <w:r w:rsidRPr="0008241C">
        <w:rPr>
          <w:i/>
          <w:iCs/>
          <w:noProof/>
          <w:sz w:val="22"/>
          <w:szCs w:val="24"/>
        </w:rPr>
        <w:t>Ecosystem services: benefits supplied to human societies by natural ecosystems</w:t>
      </w:r>
      <w:r w:rsidRPr="0008241C">
        <w:rPr>
          <w:noProof/>
          <w:sz w:val="22"/>
          <w:szCs w:val="24"/>
        </w:rPr>
        <w:t xml:space="preserve"> (Vol. 2). Ecological Society of America Washington (DC).</w:t>
      </w:r>
    </w:p>
    <w:p w14:paraId="26C07F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ily, G. C., Söderqvist, T., Aniyar, S., Arrow, K., Dasgupta, P., Ehrlich, P. R., Folke, C., Jansson, A., Jansson, B., Kautsky, N., Lubchenco, J., Mäler, K., Simpson, D., Starrett, D., Tilman, D., Levin, S., Maler, K., &amp; Walker, B. (2000). The Value of Nature and the Nature of Value. </w:t>
      </w:r>
      <w:r w:rsidRPr="0008241C">
        <w:rPr>
          <w:i/>
          <w:iCs/>
          <w:noProof/>
          <w:sz w:val="22"/>
          <w:szCs w:val="24"/>
        </w:rPr>
        <w:t>Science</w:t>
      </w:r>
      <w:r w:rsidRPr="0008241C">
        <w:rPr>
          <w:noProof/>
          <w:sz w:val="22"/>
          <w:szCs w:val="24"/>
        </w:rPr>
        <w:t xml:space="preserve">, </w:t>
      </w:r>
      <w:r w:rsidRPr="0008241C">
        <w:rPr>
          <w:i/>
          <w:iCs/>
          <w:noProof/>
          <w:sz w:val="22"/>
          <w:szCs w:val="24"/>
        </w:rPr>
        <w:t>289</w:t>
      </w:r>
      <w:r w:rsidRPr="0008241C">
        <w:rPr>
          <w:noProof/>
          <w:sz w:val="22"/>
          <w:szCs w:val="24"/>
        </w:rPr>
        <w:t>(5478), 395–396. https://doi.org/10.1126/science.289.5478.395</w:t>
      </w:r>
    </w:p>
    <w:p w14:paraId="41DFA9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ng, T. K. (2017). Status and changes of local rice varieties: a case study from four villages in Po E commune, Kon Plong district, Kon Tum province, Central Highlands of Vietnam. In W. V. Alangui, K. Ichikawa, &amp; Y. Takahashi (Eds.),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 xml:space="preserve"> (p. 143). Tokyo, Japan: Institute for Global Environmental Strategies. Retrieved from https://pub.iges.or.jp/pub/ipbes-jbf-sub-regional-dialogue-workshop-0</w:t>
      </w:r>
    </w:p>
    <w:p w14:paraId="3C80E8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ru, B. H., Yessoufou, K., Mankga, L. T., &amp; Davies, T. J. (2013). A Global Trend towards the Loss of Evolutionarily Unique Species in Mangrove Ecosystems.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6), e66686. https://doi.org/10.1371/journal.pone.0066686</w:t>
      </w:r>
    </w:p>
    <w:p w14:paraId="386DBC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es, J., Hill, R., Walsh, F. J., Sandford, M., Smyth, D., &amp; Holmes, M. C. (2013). Innovation in management plans for community conserved areas: Experiences from Australian indigenous protected areas. </w:t>
      </w:r>
      <w:r w:rsidRPr="0008241C">
        <w:rPr>
          <w:i/>
          <w:iCs/>
          <w:noProof/>
          <w:sz w:val="22"/>
          <w:szCs w:val="24"/>
        </w:rPr>
        <w:t>Ecology and Society</w:t>
      </w:r>
      <w:r w:rsidRPr="0008241C">
        <w:rPr>
          <w:noProof/>
          <w:sz w:val="22"/>
          <w:szCs w:val="24"/>
        </w:rPr>
        <w:t xml:space="preserve">, </w:t>
      </w:r>
      <w:r w:rsidRPr="0008241C">
        <w:rPr>
          <w:i/>
          <w:iCs/>
          <w:noProof/>
          <w:sz w:val="22"/>
          <w:szCs w:val="24"/>
        </w:rPr>
        <w:t>18</w:t>
      </w:r>
      <w:r w:rsidRPr="0008241C">
        <w:rPr>
          <w:noProof/>
          <w:sz w:val="22"/>
          <w:szCs w:val="24"/>
        </w:rPr>
        <w:t>(2). https://doi.org/10.5751/ES-05404-180214</w:t>
      </w:r>
    </w:p>
    <w:p w14:paraId="64EE27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es, K. (2015). Ancient and new legal landscapes: Customary law and climate change, a vanuatu case study. </w:t>
      </w:r>
      <w:r w:rsidRPr="0008241C">
        <w:rPr>
          <w:i/>
          <w:iCs/>
          <w:noProof/>
          <w:sz w:val="22"/>
          <w:szCs w:val="24"/>
        </w:rPr>
        <w:t>Asia Pacific Journal of Environmental Law</w:t>
      </w:r>
      <w:r w:rsidRPr="0008241C">
        <w:rPr>
          <w:noProof/>
          <w:sz w:val="22"/>
          <w:szCs w:val="24"/>
        </w:rPr>
        <w:t xml:space="preserve">, </w:t>
      </w:r>
      <w:r w:rsidRPr="0008241C">
        <w:rPr>
          <w:i/>
          <w:iCs/>
          <w:noProof/>
          <w:sz w:val="22"/>
          <w:szCs w:val="24"/>
        </w:rPr>
        <w:t>18</w:t>
      </w:r>
      <w:r w:rsidRPr="0008241C">
        <w:rPr>
          <w:noProof/>
          <w:sz w:val="22"/>
          <w:szCs w:val="24"/>
        </w:rPr>
        <w:t>, 43–67. Retrieved from http://search.informit.org/documentSummary;res=IELHSS;dn=749813526351296</w:t>
      </w:r>
    </w:p>
    <w:p w14:paraId="1F6E43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es, K. (2016). Changing Tides - a South Pacific Study. </w:t>
      </w:r>
      <w:r w:rsidRPr="0008241C">
        <w:rPr>
          <w:i/>
          <w:iCs/>
          <w:noProof/>
          <w:sz w:val="22"/>
          <w:szCs w:val="24"/>
        </w:rPr>
        <w:t>Journal of South Pacific Law</w:t>
      </w:r>
      <w:r w:rsidRPr="0008241C">
        <w:rPr>
          <w:noProof/>
          <w:sz w:val="22"/>
          <w:szCs w:val="24"/>
        </w:rPr>
        <w:t xml:space="preserve">, 147–159. Retrieved from </w:t>
      </w:r>
      <w:r w:rsidRPr="0008241C">
        <w:rPr>
          <w:noProof/>
          <w:sz w:val="22"/>
          <w:szCs w:val="24"/>
        </w:rPr>
        <w:lastRenderedPageBreak/>
        <w:t>https://www.usp.ac.fj/fileadmin/random_images/home_middle_banners/emalus/JSPL/2016/Marine_Paper__Climate_Change__marine_ecosystem_and_Customary_Law_.pdf</w:t>
      </w:r>
    </w:p>
    <w:p w14:paraId="643285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es, K. J. (2012). </w:t>
      </w:r>
      <w:r w:rsidRPr="0008241C">
        <w:rPr>
          <w:i/>
          <w:iCs/>
          <w:noProof/>
          <w:sz w:val="22"/>
          <w:szCs w:val="24"/>
        </w:rPr>
        <w:t>Intergenerational Democracy: Rethinking Sustainable Development</w:t>
      </w:r>
      <w:r w:rsidRPr="0008241C">
        <w:rPr>
          <w:noProof/>
          <w:sz w:val="22"/>
          <w:szCs w:val="24"/>
        </w:rPr>
        <w:t>. Illinois: Common Ground Publishing. Retrieved from http://onsustainability.cgpublisher.com/product/pub.197/prod.5</w:t>
      </w:r>
    </w:p>
    <w:p w14:paraId="013AEA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es, S. D. (1995). Identifying sites of global importance for conservation: the IUCN/WWF Centres of Plant Diversity Project. In R. N. Primack &amp; T. E. Lovejoy (Eds.), </w:t>
      </w:r>
      <w:r w:rsidRPr="0008241C">
        <w:rPr>
          <w:i/>
          <w:iCs/>
          <w:noProof/>
          <w:sz w:val="22"/>
          <w:szCs w:val="24"/>
        </w:rPr>
        <w:t>Ecology, Conservation and Management of Southeast Asian Rainforests</w:t>
      </w:r>
      <w:r w:rsidRPr="0008241C">
        <w:rPr>
          <w:noProof/>
          <w:sz w:val="22"/>
          <w:szCs w:val="24"/>
        </w:rPr>
        <w:t xml:space="preserve"> (pp. 176–203). New Haven, CT: Yale University Press.</w:t>
      </w:r>
    </w:p>
    <w:p w14:paraId="4C52C1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s, J., Street, M., Malo, H., Cherel, I., &amp; Woodward, E. (2011). Mingayooroo – Manyi Waranggiri Yarrangi. Gooniyandi Seasons (calendar), Margaret River, Fitzroy Valley, Western Australia. </w:t>
      </w:r>
      <w:r w:rsidRPr="0008241C">
        <w:rPr>
          <w:i/>
          <w:iCs/>
          <w:noProof/>
          <w:sz w:val="22"/>
          <w:szCs w:val="24"/>
        </w:rPr>
        <w:t>CSIRO Ecosystem Sciences, Darwin, NT.</w:t>
      </w:r>
    </w:p>
    <w:p w14:paraId="1DCEFD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Fraiture, C., &amp; Wichelns, D. (2010). Satisfying future water demands for agriculture. </w:t>
      </w:r>
      <w:r w:rsidRPr="0008241C">
        <w:rPr>
          <w:i/>
          <w:iCs/>
          <w:noProof/>
          <w:sz w:val="22"/>
          <w:szCs w:val="24"/>
        </w:rPr>
        <w:t>Agricultural Water Management</w:t>
      </w:r>
      <w:r w:rsidRPr="0008241C">
        <w:rPr>
          <w:noProof/>
          <w:sz w:val="22"/>
          <w:szCs w:val="24"/>
        </w:rPr>
        <w:t xml:space="preserve">, </w:t>
      </w:r>
      <w:r w:rsidRPr="0008241C">
        <w:rPr>
          <w:i/>
          <w:iCs/>
          <w:noProof/>
          <w:sz w:val="22"/>
          <w:szCs w:val="24"/>
        </w:rPr>
        <w:t>97</w:t>
      </w:r>
      <w:r w:rsidRPr="0008241C">
        <w:rPr>
          <w:noProof/>
          <w:sz w:val="22"/>
          <w:szCs w:val="24"/>
        </w:rPr>
        <w:t>(4), 502–511. https://doi.org/10.1016/j.agwat.2009.08.008</w:t>
      </w:r>
    </w:p>
    <w:p w14:paraId="28E5713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FRS. (2015). </w:t>
      </w:r>
      <w:r w:rsidRPr="0008241C">
        <w:rPr>
          <w:i/>
          <w:iCs/>
          <w:noProof/>
          <w:sz w:val="22"/>
          <w:szCs w:val="24"/>
        </w:rPr>
        <w:t>State of Nepal’s Forests</w:t>
      </w:r>
      <w:r w:rsidRPr="0008241C">
        <w:rPr>
          <w:noProof/>
          <w:sz w:val="22"/>
          <w:szCs w:val="24"/>
        </w:rPr>
        <w:t xml:space="preserve">. </w:t>
      </w:r>
      <w:r w:rsidRPr="0008241C">
        <w:rPr>
          <w:i/>
          <w:iCs/>
          <w:noProof/>
          <w:sz w:val="22"/>
          <w:szCs w:val="24"/>
        </w:rPr>
        <w:t>Government of Nepal, Ministry of Forests and Soil Conservation, Department of Forest Research and Survey Forest</w:t>
      </w:r>
      <w:r w:rsidRPr="0008241C">
        <w:rPr>
          <w:noProof/>
          <w:sz w:val="22"/>
          <w:szCs w:val="24"/>
        </w:rPr>
        <w:t>. Retrieved from www.dfrs.gov.np</w:t>
      </w:r>
    </w:p>
    <w:p w14:paraId="05362A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hyani, S., Maikhuri, R. K., &amp; Dhyani, D. (2011). Energy budget of fodder harvesting pattern along the altitudinal gradient in Garhwal Himalaya, India. </w:t>
      </w:r>
      <w:r w:rsidRPr="0008241C">
        <w:rPr>
          <w:i/>
          <w:iCs/>
          <w:noProof/>
          <w:sz w:val="22"/>
          <w:szCs w:val="24"/>
        </w:rPr>
        <w:t>Biomass and Bioenergy</w:t>
      </w:r>
      <w:r w:rsidRPr="0008241C">
        <w:rPr>
          <w:noProof/>
          <w:sz w:val="22"/>
          <w:szCs w:val="24"/>
        </w:rPr>
        <w:t xml:space="preserve">, </w:t>
      </w:r>
      <w:r w:rsidRPr="0008241C">
        <w:rPr>
          <w:i/>
          <w:iCs/>
          <w:noProof/>
          <w:sz w:val="22"/>
          <w:szCs w:val="24"/>
        </w:rPr>
        <w:t>35</w:t>
      </w:r>
      <w:r w:rsidRPr="0008241C">
        <w:rPr>
          <w:noProof/>
          <w:sz w:val="22"/>
          <w:szCs w:val="24"/>
        </w:rPr>
        <w:t>(5), 1823–1832. https://doi.org/10.1016/j.biombioe.2011.01.022</w:t>
      </w:r>
    </w:p>
    <w:p w14:paraId="09FF7A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Demissew, S., Carabias, J., Joly, C., Lonsdale, M., Ash, N., Larigauderie, A., Adhikari, J. R., Arico, S., Báldi, A., Bartuska, A., Baste, I. A., Bilgin, A., Brondizio, E., Chan, K. M. A., Figueroa, V. E., Duraiappah, A., Fischer, M., Hill, R., Koetz, T., Leadley, P., Lyver, P., Mace, G. M., Martin-Lopez, B., Okumura, M., Pacheco, D., Pascual, U., Pérez, E. S., Reyers, B., Roth, E., Saito, O., Scholes, R. J.,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14</w:t>
      </w:r>
      <w:r w:rsidRPr="0008241C">
        <w:rPr>
          <w:noProof/>
          <w:sz w:val="22"/>
          <w:szCs w:val="24"/>
        </w:rPr>
        <w:t>, 1–16. https://doi.org/10.1016/j.cosust.2014.11.002</w:t>
      </w:r>
    </w:p>
    <w:p w14:paraId="2914AC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Demissew, S., Joly, C., Lonsdale, W. M., &amp; Larigauderie, A. (2015). A Rosetta Stone for Nature’s Benefits to People. </w:t>
      </w:r>
      <w:r w:rsidRPr="0008241C">
        <w:rPr>
          <w:i/>
          <w:iCs/>
          <w:noProof/>
          <w:sz w:val="22"/>
          <w:szCs w:val="24"/>
        </w:rPr>
        <w:t>PLoS Biology</w:t>
      </w:r>
      <w:r w:rsidRPr="0008241C">
        <w:rPr>
          <w:noProof/>
          <w:sz w:val="22"/>
          <w:szCs w:val="24"/>
        </w:rPr>
        <w:t xml:space="preserve">, </w:t>
      </w:r>
      <w:r w:rsidRPr="0008241C">
        <w:rPr>
          <w:i/>
          <w:iCs/>
          <w:noProof/>
          <w:sz w:val="22"/>
          <w:szCs w:val="24"/>
        </w:rPr>
        <w:t>13</w:t>
      </w:r>
      <w:r w:rsidRPr="0008241C">
        <w:rPr>
          <w:noProof/>
          <w:sz w:val="22"/>
          <w:szCs w:val="24"/>
        </w:rPr>
        <w:t>(1), 1–8. https://doi.org/10.1371/journal.pbio.1002040</w:t>
      </w:r>
    </w:p>
    <w:p w14:paraId="1922172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o, K. H. P., &amp; Dinar, A. (2014). The Role of Issue Linkage in Managing Noncooperating Basins: The Case of the Mekong. </w:t>
      </w:r>
      <w:r w:rsidRPr="0008241C">
        <w:rPr>
          <w:i/>
          <w:iCs/>
          <w:noProof/>
          <w:sz w:val="22"/>
          <w:szCs w:val="24"/>
        </w:rPr>
        <w:t>Natural Resource Modeling</w:t>
      </w:r>
      <w:r w:rsidRPr="0008241C">
        <w:rPr>
          <w:noProof/>
          <w:sz w:val="22"/>
          <w:szCs w:val="24"/>
        </w:rPr>
        <w:t xml:space="preserve">, </w:t>
      </w:r>
      <w:r w:rsidRPr="0008241C">
        <w:rPr>
          <w:i/>
          <w:iCs/>
          <w:noProof/>
          <w:sz w:val="22"/>
          <w:szCs w:val="24"/>
        </w:rPr>
        <w:t>27</w:t>
      </w:r>
      <w:r w:rsidRPr="0008241C">
        <w:rPr>
          <w:noProof/>
          <w:sz w:val="22"/>
          <w:szCs w:val="24"/>
        </w:rPr>
        <w:t>(4), 492–518. https://doi.org/10.1111/nrm.12052</w:t>
      </w:r>
    </w:p>
    <w:p w14:paraId="4BDF1A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dgeon, P., Wright, M., Paradies, Y., Garvey, D., &amp; Walker, I. (2010). Reproduced with the kind permission of the copyright owner Copyright: 2010, Australian Institute of Health and Welfare. In </w:t>
      </w:r>
      <w:r w:rsidRPr="0008241C">
        <w:rPr>
          <w:i/>
          <w:iCs/>
          <w:noProof/>
          <w:sz w:val="22"/>
          <w:szCs w:val="24"/>
        </w:rPr>
        <w:t>Working together: Aboriginal and Torres Strait Islander mental health and wellbeing principles and practice</w:t>
      </w:r>
      <w:r w:rsidRPr="0008241C">
        <w:rPr>
          <w:noProof/>
          <w:sz w:val="22"/>
          <w:szCs w:val="24"/>
        </w:rPr>
        <w:t xml:space="preserve"> (pp. 25–42). Canberra.</w:t>
      </w:r>
    </w:p>
    <w:p w14:paraId="490B1F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dley, N., Stolton, S., Belokurov, A., Krueger, L., Lopoukhine, N., MacKinnon, K., Sandwith, T., &amp; Sekhran, N. (2010). </w:t>
      </w:r>
      <w:r w:rsidRPr="0008241C">
        <w:rPr>
          <w:i/>
          <w:iCs/>
          <w:noProof/>
          <w:sz w:val="22"/>
          <w:szCs w:val="24"/>
        </w:rPr>
        <w:t>Natural Solutions: Protected areas helping people cope with climate change</w:t>
      </w:r>
      <w:r w:rsidRPr="0008241C">
        <w:rPr>
          <w:noProof/>
          <w:sz w:val="22"/>
          <w:szCs w:val="24"/>
        </w:rPr>
        <w:t>. Gland, Switzerland, Washington DC and New York, USA: IUCN-WCPA,TNC, UNDP, WCS, The World Bank and WWF. Retrieved from www.panda.org</w:t>
      </w:r>
    </w:p>
    <w:p w14:paraId="4AD71B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nlop, I., &amp; Spratt, D. (2017). </w:t>
      </w:r>
      <w:r w:rsidRPr="0008241C">
        <w:rPr>
          <w:i/>
          <w:iCs/>
          <w:noProof/>
          <w:sz w:val="22"/>
          <w:szCs w:val="24"/>
        </w:rPr>
        <w:t>Disaster Alley ~ Climate Change Conflict and Risk</w:t>
      </w:r>
      <w:r w:rsidRPr="0008241C">
        <w:rPr>
          <w:noProof/>
          <w:sz w:val="22"/>
          <w:szCs w:val="24"/>
        </w:rPr>
        <w:t>. Melbourne, Australia. Retrieved from https://ja.scribd.com/document/353944809/Disaster-Alley-Climate-Change-Conflict-Risk-Dunlop-Spratt-June-2017</w:t>
      </w:r>
    </w:p>
    <w:p w14:paraId="394CC1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nning, K. H. (2014). Ecosystem services and community based coral reef management institutions in post blast-fishing Indonesia. </w:t>
      </w:r>
      <w:r w:rsidRPr="0008241C">
        <w:rPr>
          <w:i/>
          <w:iCs/>
          <w:noProof/>
          <w:sz w:val="22"/>
          <w:szCs w:val="24"/>
        </w:rPr>
        <w:t>Ecosystem Services</w:t>
      </w:r>
      <w:r w:rsidRPr="0008241C">
        <w:rPr>
          <w:noProof/>
          <w:sz w:val="22"/>
          <w:szCs w:val="24"/>
        </w:rPr>
        <w:t xml:space="preserve">, </w:t>
      </w:r>
      <w:r w:rsidRPr="0008241C">
        <w:rPr>
          <w:i/>
          <w:iCs/>
          <w:noProof/>
          <w:sz w:val="22"/>
          <w:szCs w:val="24"/>
        </w:rPr>
        <w:t>16</w:t>
      </w:r>
      <w:r w:rsidRPr="0008241C">
        <w:rPr>
          <w:noProof/>
          <w:sz w:val="22"/>
          <w:szCs w:val="24"/>
        </w:rPr>
        <w:t>, 319–332. https://doi.org/10.1016/j.ecoser.2014.11.010</w:t>
      </w:r>
    </w:p>
    <w:p w14:paraId="50A2011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Duraiappah, A. K., Asah, S. T., Brondizio, E. S., Kosoy, N., O’Farrell, P. J., Prieur-Richard, A.-H., Subramanian, S. M., &amp; Takeuchi, K. (2014). Managing the mismatches to provide ecosystem services for human well-being: a conceptual framework for understanding the New Commons.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7</w:t>
      </w:r>
      <w:r w:rsidRPr="0008241C">
        <w:rPr>
          <w:noProof/>
          <w:sz w:val="22"/>
          <w:szCs w:val="24"/>
        </w:rPr>
        <w:t>, 94–100. https://doi.org/10.1016/j.cosust.2013.11.031</w:t>
      </w:r>
    </w:p>
    <w:p w14:paraId="7211C5E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wivedi, O. P. (1990). Satyagraha for Conservation : Awakening the Spirit of Hinduism. </w:t>
      </w:r>
      <w:r w:rsidRPr="0008241C">
        <w:rPr>
          <w:i/>
          <w:iCs/>
          <w:noProof/>
          <w:sz w:val="22"/>
          <w:szCs w:val="24"/>
        </w:rPr>
        <w:t>Ethics of Environment and Development</w:t>
      </w:r>
      <w:r w:rsidRPr="0008241C">
        <w:rPr>
          <w:noProof/>
          <w:sz w:val="22"/>
          <w:szCs w:val="24"/>
        </w:rPr>
        <w:t>, 1–8.</w:t>
      </w:r>
    </w:p>
    <w:p w14:paraId="2EE2C96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kstrom, J. A., &amp; Young, O. R. (2009). Evaluating functional fit between a set of institutions and an ecosystem. </w:t>
      </w:r>
      <w:r w:rsidRPr="0008241C">
        <w:rPr>
          <w:i/>
          <w:iCs/>
          <w:noProof/>
          <w:sz w:val="22"/>
          <w:szCs w:val="24"/>
        </w:rPr>
        <w:t>Ecology and Society</w:t>
      </w:r>
      <w:r w:rsidRPr="0008241C">
        <w:rPr>
          <w:noProof/>
          <w:sz w:val="22"/>
          <w:szCs w:val="24"/>
        </w:rPr>
        <w:t xml:space="preserve">, </w:t>
      </w:r>
      <w:r w:rsidRPr="0008241C">
        <w:rPr>
          <w:i/>
          <w:iCs/>
          <w:noProof/>
          <w:sz w:val="22"/>
          <w:szCs w:val="24"/>
        </w:rPr>
        <w:t>14</w:t>
      </w:r>
      <w:r w:rsidRPr="0008241C">
        <w:rPr>
          <w:noProof/>
          <w:sz w:val="22"/>
          <w:szCs w:val="24"/>
        </w:rPr>
        <w:t>(2). https://doi.org/16</w:t>
      </w:r>
    </w:p>
    <w:p w14:paraId="4D551F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l-Fadel, M., Zeinati, M., &amp; Jamali, D. (2000). Water Resources in Lebanon: Characterization, Water Balance and Constraints. </w:t>
      </w:r>
      <w:r w:rsidRPr="0008241C">
        <w:rPr>
          <w:i/>
          <w:iCs/>
          <w:noProof/>
          <w:sz w:val="22"/>
          <w:szCs w:val="24"/>
        </w:rPr>
        <w:t>International Journal of Water Resources Development</w:t>
      </w:r>
      <w:r w:rsidRPr="0008241C">
        <w:rPr>
          <w:noProof/>
          <w:sz w:val="22"/>
          <w:szCs w:val="24"/>
        </w:rPr>
        <w:t xml:space="preserve">, </w:t>
      </w:r>
      <w:r w:rsidRPr="0008241C">
        <w:rPr>
          <w:i/>
          <w:iCs/>
          <w:noProof/>
          <w:sz w:val="22"/>
          <w:szCs w:val="24"/>
        </w:rPr>
        <w:t>16</w:t>
      </w:r>
      <w:r w:rsidRPr="0008241C">
        <w:rPr>
          <w:noProof/>
          <w:sz w:val="22"/>
          <w:szCs w:val="24"/>
        </w:rPr>
        <w:t>(4), 615–638. https://doi.org/10.1080/713672540</w:t>
      </w:r>
    </w:p>
    <w:p w14:paraId="55B1DB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ns, E. J., Pert, P., Clarke, P. A., Budden, M., Clubb, L., Doran, B., Douras, C., Gaikwad, J., Gott, B., Leonard, S., Locke, J., Packer, J., Turpin, G., &amp; Wason, S. (2015). Indigenous biocultural knowledge in ecosystem science and management: Review and insight from Australia. </w:t>
      </w:r>
      <w:r w:rsidRPr="0008241C">
        <w:rPr>
          <w:i/>
          <w:iCs/>
          <w:noProof/>
          <w:sz w:val="22"/>
          <w:szCs w:val="24"/>
        </w:rPr>
        <w:t>Biological Conservation</w:t>
      </w:r>
      <w:r w:rsidRPr="0008241C">
        <w:rPr>
          <w:noProof/>
          <w:sz w:val="22"/>
          <w:szCs w:val="24"/>
        </w:rPr>
        <w:t xml:space="preserve">, </w:t>
      </w:r>
      <w:r w:rsidRPr="0008241C">
        <w:rPr>
          <w:i/>
          <w:iCs/>
          <w:noProof/>
          <w:sz w:val="22"/>
          <w:szCs w:val="24"/>
        </w:rPr>
        <w:t>181</w:t>
      </w:r>
      <w:r w:rsidRPr="0008241C">
        <w:rPr>
          <w:noProof/>
          <w:sz w:val="22"/>
          <w:szCs w:val="24"/>
        </w:rPr>
        <w:t>, 133–149. https://doi.org/10.1016/j.biocon.2014.11.008</w:t>
      </w:r>
    </w:p>
    <w:p w14:paraId="234B44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rvin, J., Sekhran, N., Dinu, A., Gidda, S., Vergeichik, M., &amp; Mee, J. (2010). </w:t>
      </w:r>
      <w:r w:rsidRPr="0008241C">
        <w:rPr>
          <w:i/>
          <w:iCs/>
          <w:noProof/>
          <w:sz w:val="22"/>
          <w:szCs w:val="24"/>
        </w:rPr>
        <w:t>Protected Areas for the 21st Century: Lessons from UNDP/GEF’s Portfolio</w:t>
      </w:r>
      <w:r w:rsidRPr="0008241C">
        <w:rPr>
          <w:noProof/>
          <w:sz w:val="22"/>
          <w:szCs w:val="24"/>
        </w:rPr>
        <w:t>. New York: United Nations Development Programme and Montreal: Convention on Biological Diversity. Retrieved from http://www.undp.org/content/dam/undp/library/Environment and Energy/biodiversity/PA_21Century.pdf</w:t>
      </w:r>
    </w:p>
    <w:p w14:paraId="198F15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uropean Union. (2010). </w:t>
      </w:r>
      <w:r w:rsidRPr="0008241C">
        <w:rPr>
          <w:i/>
          <w:iCs/>
          <w:noProof/>
          <w:sz w:val="22"/>
          <w:szCs w:val="24"/>
        </w:rPr>
        <w:t>Changing International Markets for Timber and Wood Products -Main Policy Instruments</w:t>
      </w:r>
      <w:r w:rsidRPr="0008241C">
        <w:rPr>
          <w:noProof/>
          <w:sz w:val="22"/>
          <w:szCs w:val="24"/>
        </w:rPr>
        <w:t xml:space="preserve">. </w:t>
      </w:r>
      <w:r w:rsidRPr="0008241C">
        <w:rPr>
          <w:i/>
          <w:iCs/>
          <w:noProof/>
          <w:sz w:val="22"/>
          <w:szCs w:val="24"/>
        </w:rPr>
        <w:t>EFI Policy Brief 5</w:t>
      </w:r>
      <w:r w:rsidRPr="0008241C">
        <w:rPr>
          <w:noProof/>
          <w:sz w:val="22"/>
          <w:szCs w:val="24"/>
        </w:rPr>
        <w:t>.</w:t>
      </w:r>
    </w:p>
    <w:p w14:paraId="212C27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ith, D. P. (1992). Conservation evaluation and phylogenetic diversity. </w:t>
      </w:r>
      <w:r w:rsidRPr="0008241C">
        <w:rPr>
          <w:i/>
          <w:iCs/>
          <w:noProof/>
          <w:sz w:val="22"/>
          <w:szCs w:val="24"/>
        </w:rPr>
        <w:t>Biological Conservation</w:t>
      </w:r>
      <w:r w:rsidRPr="0008241C">
        <w:rPr>
          <w:noProof/>
          <w:sz w:val="22"/>
          <w:szCs w:val="24"/>
        </w:rPr>
        <w:t xml:space="preserve">, </w:t>
      </w:r>
      <w:r w:rsidRPr="0008241C">
        <w:rPr>
          <w:i/>
          <w:iCs/>
          <w:noProof/>
          <w:sz w:val="22"/>
          <w:szCs w:val="24"/>
        </w:rPr>
        <w:t>61</w:t>
      </w:r>
      <w:r w:rsidRPr="0008241C">
        <w:rPr>
          <w:noProof/>
          <w:sz w:val="22"/>
          <w:szCs w:val="24"/>
        </w:rPr>
        <w:t>(1), 1–10. https://doi.org/10.1016/0006-3207(92)91201-3</w:t>
      </w:r>
    </w:p>
    <w:p w14:paraId="35FFD6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ith, D. P., Magallón, S., Hendry, A. P., &amp; Donoghue, M. J. (2017). Future Benefits from Contemporary Evosystem Services: A Response to Rudman et al. </w:t>
      </w:r>
      <w:r w:rsidRPr="0008241C">
        <w:rPr>
          <w:i/>
          <w:iCs/>
          <w:noProof/>
          <w:sz w:val="22"/>
          <w:szCs w:val="24"/>
        </w:rPr>
        <w:t>Trends in Ecology &amp; Evolution</w:t>
      </w:r>
      <w:r w:rsidRPr="0008241C">
        <w:rPr>
          <w:noProof/>
          <w:sz w:val="22"/>
          <w:szCs w:val="24"/>
        </w:rPr>
        <w:t xml:space="preserve">, </w:t>
      </w:r>
      <w:r w:rsidRPr="0008241C">
        <w:rPr>
          <w:i/>
          <w:iCs/>
          <w:noProof/>
          <w:sz w:val="22"/>
          <w:szCs w:val="24"/>
        </w:rPr>
        <w:t>32</w:t>
      </w:r>
      <w:r w:rsidRPr="0008241C">
        <w:rPr>
          <w:noProof/>
          <w:sz w:val="22"/>
          <w:szCs w:val="24"/>
        </w:rPr>
        <w:t>(10), 717–719. https://doi.org/10.1016/j.tree.2017.07.005</w:t>
      </w:r>
    </w:p>
    <w:p w14:paraId="32C5EC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lkenmark, M. (2001). The Greatest Water Problem: The Inability to Link Environmental Security, Water Security and Food Security. </w:t>
      </w:r>
      <w:r w:rsidRPr="0008241C">
        <w:rPr>
          <w:i/>
          <w:iCs/>
          <w:noProof/>
          <w:sz w:val="22"/>
          <w:szCs w:val="24"/>
        </w:rPr>
        <w:t>International Journal of Water Resources Development</w:t>
      </w:r>
      <w:r w:rsidRPr="0008241C">
        <w:rPr>
          <w:noProof/>
          <w:sz w:val="22"/>
          <w:szCs w:val="24"/>
        </w:rPr>
        <w:t xml:space="preserve">, </w:t>
      </w:r>
      <w:r w:rsidRPr="0008241C">
        <w:rPr>
          <w:i/>
          <w:iCs/>
          <w:noProof/>
          <w:sz w:val="22"/>
          <w:szCs w:val="24"/>
        </w:rPr>
        <w:t>17</w:t>
      </w:r>
      <w:r w:rsidRPr="0008241C">
        <w:rPr>
          <w:noProof/>
          <w:sz w:val="22"/>
          <w:szCs w:val="24"/>
        </w:rPr>
        <w:t>(4), 539–554. https://doi.org/10.1080/07900620120094073</w:t>
      </w:r>
    </w:p>
    <w:p w14:paraId="6E1F2A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1997). </w:t>
      </w:r>
      <w:r w:rsidRPr="0008241C">
        <w:rPr>
          <w:i/>
          <w:iCs/>
          <w:noProof/>
          <w:sz w:val="22"/>
          <w:szCs w:val="24"/>
        </w:rPr>
        <w:t>Trends and outlook for forest products consumption, production and trade in the Asia-Pacific region</w:t>
      </w:r>
      <w:r w:rsidRPr="0008241C">
        <w:rPr>
          <w:noProof/>
          <w:sz w:val="22"/>
          <w:szCs w:val="24"/>
        </w:rPr>
        <w:t>. (D. Zhang, J. Buongiorno, &amp; S. Zhu, Eds.).</w:t>
      </w:r>
    </w:p>
    <w:p w14:paraId="3CAE21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05a). Increasing the Contribution of small-scale fisheries to poverty alleviation and food security. FAO Technical Guidelines for Responsible Fisheries. No.10. Rome: FAO.</w:t>
      </w:r>
    </w:p>
    <w:p w14:paraId="7F3F84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05b). </w:t>
      </w:r>
      <w:r w:rsidRPr="0008241C">
        <w:rPr>
          <w:i/>
          <w:iCs/>
          <w:noProof/>
          <w:sz w:val="22"/>
          <w:szCs w:val="24"/>
        </w:rPr>
        <w:t>Trade in Medicinal Plants</w:t>
      </w:r>
      <w:r w:rsidRPr="0008241C">
        <w:rPr>
          <w:noProof/>
          <w:sz w:val="22"/>
          <w:szCs w:val="24"/>
        </w:rPr>
        <w:t>. Rome. Retrieved from http://www.fao.org/tempref/docrep/fao/008/af285e/af285e00.pdf</w:t>
      </w:r>
    </w:p>
    <w:p w14:paraId="42C059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09). </w:t>
      </w:r>
      <w:r w:rsidRPr="0008241C">
        <w:rPr>
          <w:i/>
          <w:iCs/>
          <w:noProof/>
          <w:sz w:val="22"/>
          <w:szCs w:val="24"/>
        </w:rPr>
        <w:t>From Land Grab to Win-Win: Seizing the Opportunities of International Investments in Agriculture</w:t>
      </w:r>
      <w:r w:rsidRPr="0008241C">
        <w:rPr>
          <w:noProof/>
          <w:sz w:val="22"/>
          <w:szCs w:val="24"/>
        </w:rPr>
        <w:t xml:space="preserve">. </w:t>
      </w:r>
      <w:r w:rsidRPr="0008241C">
        <w:rPr>
          <w:i/>
          <w:iCs/>
          <w:noProof/>
          <w:sz w:val="22"/>
          <w:szCs w:val="24"/>
        </w:rPr>
        <w:t>Economic and Social Perspectives Policy Brief</w:t>
      </w:r>
      <w:r w:rsidRPr="0008241C">
        <w:rPr>
          <w:noProof/>
          <w:sz w:val="22"/>
          <w:szCs w:val="24"/>
        </w:rPr>
        <w:t xml:space="preserve"> (Vol. 4). Rome, Italy.</w:t>
      </w:r>
    </w:p>
    <w:p w14:paraId="6848623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0). </w:t>
      </w:r>
      <w:r w:rsidRPr="0008241C">
        <w:rPr>
          <w:i/>
          <w:iCs/>
          <w:noProof/>
          <w:sz w:val="22"/>
          <w:szCs w:val="24"/>
        </w:rPr>
        <w:t>The State of World Fisheries and Aquaculture</w:t>
      </w:r>
      <w:r w:rsidRPr="0008241C">
        <w:rPr>
          <w:noProof/>
          <w:sz w:val="22"/>
          <w:szCs w:val="24"/>
        </w:rPr>
        <w:t>. Rome.</w:t>
      </w:r>
    </w:p>
    <w:p w14:paraId="3BED0A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1a). </w:t>
      </w:r>
      <w:r w:rsidRPr="0008241C">
        <w:rPr>
          <w:i/>
          <w:iCs/>
          <w:noProof/>
          <w:sz w:val="22"/>
          <w:szCs w:val="24"/>
        </w:rPr>
        <w:t>Global food losses and food waste</w:t>
      </w:r>
      <w:r w:rsidRPr="0008241C">
        <w:rPr>
          <w:noProof/>
          <w:sz w:val="22"/>
          <w:szCs w:val="24"/>
        </w:rPr>
        <w:t>. Rome. Retrieved from http://www.fao.org/docrep/014/mb060e/mb060e00.pdf</w:t>
      </w:r>
    </w:p>
    <w:p w14:paraId="0FB71DF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1b). </w:t>
      </w:r>
      <w:r w:rsidRPr="0008241C">
        <w:rPr>
          <w:i/>
          <w:iCs/>
          <w:noProof/>
          <w:sz w:val="22"/>
          <w:szCs w:val="24"/>
        </w:rPr>
        <w:t>The State of the World’s land and water resources for Food and Agriculture (SOLAW) - Managing systems at risk</w:t>
      </w:r>
      <w:r w:rsidRPr="0008241C">
        <w:rPr>
          <w:noProof/>
          <w:sz w:val="22"/>
          <w:szCs w:val="24"/>
        </w:rPr>
        <w:t xml:space="preserve">. </w:t>
      </w:r>
      <w:r w:rsidRPr="0008241C">
        <w:rPr>
          <w:i/>
          <w:iCs/>
          <w:noProof/>
          <w:sz w:val="22"/>
          <w:szCs w:val="24"/>
        </w:rPr>
        <w:t>The Food and Agriculture Organization of the United Nations and Earthscan</w:t>
      </w:r>
      <w:r w:rsidRPr="0008241C">
        <w:rPr>
          <w:noProof/>
          <w:sz w:val="22"/>
          <w:szCs w:val="24"/>
        </w:rPr>
        <w:t>. Rome, London. https://doi.org/978-1-84971-326-9</w:t>
      </w:r>
    </w:p>
    <w:p w14:paraId="7F0589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4). </w:t>
      </w:r>
      <w:r w:rsidRPr="0008241C">
        <w:rPr>
          <w:i/>
          <w:iCs/>
          <w:noProof/>
          <w:sz w:val="22"/>
          <w:szCs w:val="24"/>
        </w:rPr>
        <w:t>FAO Statistical Yearbook 2014: Asia and the Pacific Food and Agriculture</w:t>
      </w:r>
      <w:r w:rsidRPr="0008241C">
        <w:rPr>
          <w:noProof/>
          <w:sz w:val="22"/>
          <w:szCs w:val="24"/>
        </w:rPr>
        <w:t>. Bangkok, Thailand.</w:t>
      </w:r>
    </w:p>
    <w:p w14:paraId="12756494" w14:textId="6DDDAB05"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5a). </w:t>
      </w:r>
      <w:r w:rsidRPr="0008241C">
        <w:rPr>
          <w:i/>
          <w:iCs/>
          <w:noProof/>
          <w:sz w:val="22"/>
          <w:szCs w:val="24"/>
        </w:rPr>
        <w:t>Global Forest Resources Assessment 2015: How are the world’s forests changing?</w:t>
      </w:r>
      <w:r w:rsidRPr="0008241C">
        <w:rPr>
          <w:noProof/>
          <w:sz w:val="22"/>
          <w:szCs w:val="24"/>
        </w:rPr>
        <w:t xml:space="preserve"> Rome: Food and Agriculture </w:t>
      </w:r>
      <w:r w:rsidR="00C934E9">
        <w:rPr>
          <w:noProof/>
          <w:sz w:val="22"/>
          <w:szCs w:val="24"/>
        </w:rPr>
        <w:t>Organiza</w:t>
      </w:r>
      <w:r w:rsidRPr="0008241C">
        <w:rPr>
          <w:noProof/>
          <w:sz w:val="22"/>
          <w:szCs w:val="24"/>
        </w:rPr>
        <w:t>tion of the United Nations. Retrieved from http://www.fao.org/forest-resources-assessment/en/</w:t>
      </w:r>
    </w:p>
    <w:p w14:paraId="3CA036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5b). </w:t>
      </w:r>
      <w:r w:rsidRPr="0008241C">
        <w:rPr>
          <w:i/>
          <w:iCs/>
          <w:noProof/>
          <w:sz w:val="22"/>
          <w:szCs w:val="24"/>
        </w:rPr>
        <w:t>Regional Overview of Food and Insecurity</w:t>
      </w:r>
      <w:r w:rsidRPr="0008241C">
        <w:rPr>
          <w:rFonts w:eastAsia="MS Mincho"/>
          <w:i/>
          <w:iCs/>
          <w:noProof/>
          <w:sz w:val="22"/>
          <w:szCs w:val="24"/>
        </w:rPr>
        <w:t>‐</w:t>
      </w:r>
      <w:r w:rsidRPr="0008241C">
        <w:rPr>
          <w:i/>
          <w:iCs/>
          <w:noProof/>
          <w:sz w:val="22"/>
          <w:szCs w:val="24"/>
        </w:rPr>
        <w:t>Asia and the Pacific</w:t>
      </w:r>
      <w:r w:rsidRPr="0008241C">
        <w:rPr>
          <w:noProof/>
          <w:sz w:val="22"/>
          <w:szCs w:val="24"/>
        </w:rPr>
        <w:t xml:space="preserve">. </w:t>
      </w:r>
      <w:r w:rsidRPr="0008241C">
        <w:rPr>
          <w:i/>
          <w:iCs/>
          <w:noProof/>
          <w:sz w:val="22"/>
          <w:szCs w:val="24"/>
        </w:rPr>
        <w:t>Strategic Survey</w:t>
      </w:r>
      <w:r w:rsidRPr="0008241C">
        <w:rPr>
          <w:noProof/>
          <w:sz w:val="22"/>
          <w:szCs w:val="24"/>
        </w:rPr>
        <w:t xml:space="preserve"> (Vol. 90). Bangkok: Food and Agriculture Organisation of the United Nations. https://doi.org/10.1080/04597238908460834</w:t>
      </w:r>
    </w:p>
    <w:p w14:paraId="6960DA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FAO. (2016a). AQUASTAT Main Database, Food and Agriculture Organization of the United Nations (FAO). Retrieved September 1, 2017, from http://www.fao.org/nr/water/aquastat/data/query/index.html?lang=en</w:t>
      </w:r>
    </w:p>
    <w:p w14:paraId="43AF66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16b). FAOSTAT Database. Retrieved from http://www.fao.org/faostat/en/#data</w:t>
      </w:r>
    </w:p>
    <w:p w14:paraId="3AF6F9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16c). FAOSTAT Emissions Database, Agriculture, Agriculture Total. Retrieved from http://faostat3.fao.org/download/G1/GT/E</w:t>
      </w:r>
    </w:p>
    <w:p w14:paraId="2FDC8B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17). FAOSTAT Emissions Database, Land use, Land Use Total. Retrieved from http://www.fao.org/faostat/en/#data/GL</w:t>
      </w:r>
    </w:p>
    <w:p w14:paraId="3AE801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STAT. (2017). Forestry Production and Trade. Retrieved from http://www.fao.org/faostat/en/#data/FO</w:t>
      </w:r>
    </w:p>
    <w:p w14:paraId="718F9E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rhadi, M. (1997). Cooperative Culture in Iran. In </w:t>
      </w:r>
      <w:r w:rsidRPr="0008241C">
        <w:rPr>
          <w:i/>
          <w:iCs/>
          <w:noProof/>
          <w:sz w:val="22"/>
          <w:szCs w:val="24"/>
        </w:rPr>
        <w:t>An Introduction to Ethnology and Sociology of Cooperation</w:t>
      </w:r>
      <w:r w:rsidRPr="0008241C">
        <w:rPr>
          <w:noProof/>
          <w:sz w:val="22"/>
          <w:szCs w:val="24"/>
        </w:rPr>
        <w:t xml:space="preserve"> (2nd Editio). Tehran: University Press Center.</w:t>
      </w:r>
    </w:p>
    <w:p w14:paraId="2DBC2F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rhadi, M. (2009). </w:t>
      </w:r>
      <w:r w:rsidRPr="0008241C">
        <w:rPr>
          <w:i/>
          <w:iCs/>
          <w:noProof/>
          <w:sz w:val="22"/>
          <w:szCs w:val="24"/>
        </w:rPr>
        <w:t>Cooperative Anthropology</w:t>
      </w:r>
      <w:r w:rsidRPr="0008241C">
        <w:rPr>
          <w:noProof/>
          <w:sz w:val="22"/>
          <w:szCs w:val="24"/>
        </w:rPr>
        <w:t xml:space="preserve"> (1st ed.). Tehran: Saless.</w:t>
      </w:r>
    </w:p>
    <w:p w14:paraId="278884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rhadi, M. (2014). </w:t>
      </w:r>
      <w:r w:rsidRPr="0008241C">
        <w:rPr>
          <w:i/>
          <w:iCs/>
          <w:noProof/>
          <w:sz w:val="22"/>
          <w:szCs w:val="24"/>
        </w:rPr>
        <w:t>Vareh: An Introduction to Ethnology and Sociology of Cooperation</w:t>
      </w:r>
      <w:r w:rsidRPr="0008241C">
        <w:rPr>
          <w:noProof/>
          <w:sz w:val="22"/>
          <w:szCs w:val="24"/>
        </w:rPr>
        <w:t xml:space="preserve"> (4th Editio). Tehran: Joint Stock Company of Press.</w:t>
      </w:r>
    </w:p>
    <w:p w14:paraId="3B4B1D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elbab-Brown, V. (2011). </w:t>
      </w:r>
      <w:r w:rsidRPr="0008241C">
        <w:rPr>
          <w:i/>
          <w:iCs/>
          <w:noProof/>
          <w:sz w:val="22"/>
          <w:szCs w:val="24"/>
        </w:rPr>
        <w:t>The Disappearing Act: The Illicit Trade in Wildlife in Asia</w:t>
      </w:r>
      <w:r w:rsidRPr="0008241C">
        <w:rPr>
          <w:noProof/>
          <w:sz w:val="22"/>
          <w:szCs w:val="24"/>
        </w:rPr>
        <w:t xml:space="preserve"> (Foreign Policy at Brookings No. 6). Retrieved from https://www.brookings.edu/wp-content/uploads/2016/06/06_illegal_wildlife_trade_felbabbrown.pdf</w:t>
      </w:r>
    </w:p>
    <w:p w14:paraId="4BB5EF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isher, J. (1998). </w:t>
      </w:r>
      <w:r w:rsidRPr="0008241C">
        <w:rPr>
          <w:i/>
          <w:iCs/>
          <w:noProof/>
          <w:sz w:val="22"/>
          <w:szCs w:val="24"/>
        </w:rPr>
        <w:t>Bannister Creek Management Plan, Prepared for the City of Canning</w:t>
      </w:r>
      <w:r w:rsidRPr="0008241C">
        <w:rPr>
          <w:noProof/>
          <w:sz w:val="22"/>
          <w:szCs w:val="24"/>
        </w:rPr>
        <w:t>.</w:t>
      </w:r>
    </w:p>
    <w:p w14:paraId="1DAD99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isher, R., Prabhu, R., &amp; McDougall, C. (Eds.). (2007). </w:t>
      </w:r>
      <w:r w:rsidRPr="0008241C">
        <w:rPr>
          <w:i/>
          <w:iCs/>
          <w:noProof/>
          <w:sz w:val="22"/>
          <w:szCs w:val="24"/>
        </w:rPr>
        <w:t>Adaptive collaborative management of community forests in Asia: experiences from Nepal, Indonesia and the Philippines</w:t>
      </w:r>
      <w:r w:rsidRPr="0008241C">
        <w:rPr>
          <w:noProof/>
          <w:sz w:val="22"/>
          <w:szCs w:val="24"/>
        </w:rPr>
        <w:t>. Bogor, Indonesia: Center for International Forestry Research (CIFOR). https://doi.org/10.17528/cifor/002350</w:t>
      </w:r>
    </w:p>
    <w:p w14:paraId="27ECA3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lke, C., Hahn, T., Olsson, P., &amp; Norberg, J. (2005). Adaptive Governance of Social-ecological Systems. </w:t>
      </w:r>
      <w:r w:rsidRPr="0008241C">
        <w:rPr>
          <w:i/>
          <w:iCs/>
          <w:noProof/>
          <w:sz w:val="22"/>
          <w:szCs w:val="24"/>
        </w:rPr>
        <w:t>Annual Review of Environment and Resources</w:t>
      </w:r>
      <w:r w:rsidRPr="0008241C">
        <w:rPr>
          <w:noProof/>
          <w:sz w:val="22"/>
          <w:szCs w:val="24"/>
        </w:rPr>
        <w:t xml:space="preserve">, </w:t>
      </w:r>
      <w:r w:rsidRPr="0008241C">
        <w:rPr>
          <w:i/>
          <w:iCs/>
          <w:noProof/>
          <w:sz w:val="22"/>
          <w:szCs w:val="24"/>
        </w:rPr>
        <w:t>30</w:t>
      </w:r>
      <w:r w:rsidRPr="0008241C">
        <w:rPr>
          <w:noProof/>
          <w:sz w:val="22"/>
          <w:szCs w:val="24"/>
        </w:rPr>
        <w:t>(1), 441–473. https://doi.org/10.1146/annurev.energy.30.050504.144511</w:t>
      </w:r>
    </w:p>
    <w:p w14:paraId="3C387F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rsyth, M. (2004). Beyond case law: kastom and courts in Vanuatu. </w:t>
      </w:r>
      <w:r w:rsidRPr="0008241C">
        <w:rPr>
          <w:i/>
          <w:iCs/>
          <w:noProof/>
          <w:sz w:val="22"/>
          <w:szCs w:val="24"/>
        </w:rPr>
        <w:t>Victoria University of Wellington Law Review</w:t>
      </w:r>
      <w:r w:rsidRPr="0008241C">
        <w:rPr>
          <w:noProof/>
          <w:sz w:val="22"/>
          <w:szCs w:val="24"/>
        </w:rPr>
        <w:t xml:space="preserve">, </w:t>
      </w:r>
      <w:r w:rsidRPr="0008241C">
        <w:rPr>
          <w:i/>
          <w:iCs/>
          <w:noProof/>
          <w:sz w:val="22"/>
          <w:szCs w:val="24"/>
        </w:rPr>
        <w:t>35</w:t>
      </w:r>
      <w:r w:rsidRPr="0008241C">
        <w:rPr>
          <w:noProof/>
          <w:sz w:val="22"/>
          <w:szCs w:val="24"/>
        </w:rPr>
        <w:t>(2), 427–446. Retrieved from http://www.mjcs.gov.vu/images/research_database/Beyond_Case_Law_Kastom_and_Courts_in_Vanuatu.pdf</w:t>
      </w:r>
    </w:p>
    <w:p w14:paraId="5E7747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rsyth, T. (2014). Public concerns about transboundary haze: A comparison of Indonesia, Singapore, and Malaysia. </w:t>
      </w:r>
      <w:r w:rsidRPr="0008241C">
        <w:rPr>
          <w:i/>
          <w:iCs/>
          <w:noProof/>
          <w:sz w:val="22"/>
          <w:szCs w:val="24"/>
        </w:rPr>
        <w:t>Global Environmental Change</w:t>
      </w:r>
      <w:r w:rsidRPr="0008241C">
        <w:rPr>
          <w:noProof/>
          <w:sz w:val="22"/>
          <w:szCs w:val="24"/>
        </w:rPr>
        <w:t xml:space="preserve">, </w:t>
      </w:r>
      <w:r w:rsidRPr="0008241C">
        <w:rPr>
          <w:i/>
          <w:iCs/>
          <w:noProof/>
          <w:sz w:val="22"/>
          <w:szCs w:val="24"/>
        </w:rPr>
        <w:t>25</w:t>
      </w:r>
      <w:r w:rsidRPr="0008241C">
        <w:rPr>
          <w:noProof/>
          <w:sz w:val="22"/>
          <w:szCs w:val="24"/>
        </w:rPr>
        <w:t>(1), 76–86. https://doi.org/10.1016/j.gloenvcha.2014.01.013</w:t>
      </w:r>
    </w:p>
    <w:p w14:paraId="20FD92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orum on Human Rights and Climate Change. (2015). Requesting for Investigation of the Responsibility of the Carbon Majors for Human Rights Violations or Threats of Violations Resulting from the Impacts of Climate Change. the Honourable Commission on Human Rights. Retrieved from http://www.greenpeace.org/seasia/ph/PageFiles/735232/Climate_Change_and_Human_Rights_Petition.pdf</w:t>
      </w:r>
    </w:p>
    <w:p w14:paraId="3AE70C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razer, J. G. (1935). </w:t>
      </w:r>
      <w:r w:rsidRPr="0008241C">
        <w:rPr>
          <w:i/>
          <w:iCs/>
          <w:noProof/>
          <w:sz w:val="22"/>
          <w:szCs w:val="24"/>
        </w:rPr>
        <w:t>The Golden Bough: A Study in Magic and Religion, 12 vols</w:t>
      </w:r>
      <w:r w:rsidRPr="0008241C">
        <w:rPr>
          <w:noProof/>
          <w:sz w:val="22"/>
          <w:szCs w:val="24"/>
        </w:rPr>
        <w:t>. New York: Macmillan. Retrieved from http://onlinebooks.library.upenn.edu/webbin/metabook?id=goldenbough3</w:t>
      </w:r>
    </w:p>
    <w:p w14:paraId="4CCB1D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jii, E., &amp; Shibata, T. (1981). Studies on the regional characteristics of floor layers of the Pinus plain forests (in Japanese with English summary). </w:t>
      </w:r>
      <w:r w:rsidRPr="0008241C">
        <w:rPr>
          <w:i/>
          <w:iCs/>
          <w:noProof/>
          <w:sz w:val="22"/>
          <w:szCs w:val="24"/>
        </w:rPr>
        <w:t>Journal of the Japanese Forestry Society</w:t>
      </w:r>
      <w:r w:rsidRPr="0008241C">
        <w:rPr>
          <w:noProof/>
          <w:sz w:val="22"/>
          <w:szCs w:val="24"/>
        </w:rPr>
        <w:t xml:space="preserve">, </w:t>
      </w:r>
      <w:r w:rsidRPr="0008241C">
        <w:rPr>
          <w:i/>
          <w:iCs/>
          <w:noProof/>
          <w:sz w:val="22"/>
          <w:szCs w:val="24"/>
        </w:rPr>
        <w:t>63</w:t>
      </w:r>
      <w:r w:rsidRPr="0008241C">
        <w:rPr>
          <w:noProof/>
          <w:sz w:val="22"/>
          <w:szCs w:val="24"/>
        </w:rPr>
        <w:t>(9), 305–310. https://doi.org/10.11519/jjfs1953.63.9_305</w:t>
      </w:r>
    </w:p>
    <w:p w14:paraId="27367F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jii, E., &amp; Zinnai, I. (1979). Studies on the relationship between the management of floor layers and the succession of Pinus plain forests in Kanto Region (I): Especially on the floras and the life-form spectra according to the number of species (in Japanese with English summary). </w:t>
      </w:r>
      <w:r w:rsidRPr="0008241C">
        <w:rPr>
          <w:i/>
          <w:iCs/>
          <w:noProof/>
          <w:sz w:val="22"/>
          <w:szCs w:val="24"/>
        </w:rPr>
        <w:t>Journal of the Japanese Forestry Society</w:t>
      </w:r>
      <w:r w:rsidRPr="0008241C">
        <w:rPr>
          <w:noProof/>
          <w:sz w:val="22"/>
          <w:szCs w:val="24"/>
        </w:rPr>
        <w:t xml:space="preserve">, </w:t>
      </w:r>
      <w:r w:rsidRPr="0008241C">
        <w:rPr>
          <w:i/>
          <w:iCs/>
          <w:noProof/>
          <w:sz w:val="22"/>
          <w:szCs w:val="24"/>
        </w:rPr>
        <w:t>61</w:t>
      </w:r>
      <w:r w:rsidRPr="0008241C">
        <w:rPr>
          <w:noProof/>
          <w:sz w:val="22"/>
          <w:szCs w:val="24"/>
        </w:rPr>
        <w:t>(3), 76–82. https://doi.org/10.11519/jjfs1953.61.3_76</w:t>
      </w:r>
    </w:p>
    <w:p w14:paraId="70D3A0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ller, C. J. (1980). The Calendrical System in Tamilnadu (South India). </w:t>
      </w:r>
      <w:r w:rsidRPr="0008241C">
        <w:rPr>
          <w:i/>
          <w:iCs/>
          <w:noProof/>
          <w:sz w:val="22"/>
          <w:szCs w:val="24"/>
        </w:rPr>
        <w:t>Journal of the Royal Asiatic Society of Great Britain &amp; Ireland</w:t>
      </w:r>
      <w:r w:rsidRPr="0008241C">
        <w:rPr>
          <w:noProof/>
          <w:sz w:val="22"/>
          <w:szCs w:val="24"/>
        </w:rPr>
        <w:t xml:space="preserve">, </w:t>
      </w:r>
      <w:r w:rsidRPr="0008241C">
        <w:rPr>
          <w:i/>
          <w:iCs/>
          <w:noProof/>
          <w:sz w:val="22"/>
          <w:szCs w:val="24"/>
        </w:rPr>
        <w:t>112</w:t>
      </w:r>
      <w:r w:rsidRPr="0008241C">
        <w:rPr>
          <w:noProof/>
          <w:sz w:val="22"/>
          <w:szCs w:val="24"/>
        </w:rPr>
        <w:t>(01), 52–63. https://doi.org/10.1017/S0035869X00135890</w:t>
      </w:r>
    </w:p>
    <w:p w14:paraId="01BA20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nge-Smith, S., Briggs, M., &amp; Miao, W. (2012). </w:t>
      </w:r>
      <w:r w:rsidRPr="0008241C">
        <w:rPr>
          <w:i/>
          <w:iCs/>
          <w:noProof/>
          <w:sz w:val="22"/>
          <w:szCs w:val="24"/>
        </w:rPr>
        <w:t>Regional overview of fisheries and aquaculture in Asia and the Pacific 2012</w:t>
      </w:r>
      <w:r w:rsidRPr="0008241C">
        <w:rPr>
          <w:noProof/>
          <w:sz w:val="22"/>
          <w:szCs w:val="24"/>
        </w:rPr>
        <w:t xml:space="preserve">. </w:t>
      </w:r>
      <w:r w:rsidRPr="0008241C">
        <w:rPr>
          <w:i/>
          <w:iCs/>
          <w:noProof/>
          <w:sz w:val="22"/>
          <w:szCs w:val="24"/>
        </w:rPr>
        <w:t>RAP publication</w:t>
      </w:r>
      <w:r w:rsidRPr="0008241C">
        <w:rPr>
          <w:noProof/>
          <w:sz w:val="22"/>
          <w:szCs w:val="24"/>
        </w:rPr>
        <w:t xml:space="preserve">. Food and Agriculture Organisation of the United </w:t>
      </w:r>
      <w:r w:rsidRPr="0008241C">
        <w:rPr>
          <w:noProof/>
          <w:sz w:val="22"/>
          <w:szCs w:val="24"/>
        </w:rPr>
        <w:lastRenderedPageBreak/>
        <w:t>Nations. Retrieved from http://www.fao.org/documents/card/en/c/951b0503-aece-5bdf-a4fa-500b868b55a1/</w:t>
      </w:r>
    </w:p>
    <w:p w14:paraId="5C7486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dgil, M., &amp; Vartak, V. D. (1973). Groves dedicated to the Gods. </w:t>
      </w:r>
      <w:r w:rsidRPr="0008241C">
        <w:rPr>
          <w:i/>
          <w:iCs/>
          <w:noProof/>
          <w:sz w:val="22"/>
          <w:szCs w:val="24"/>
        </w:rPr>
        <w:t>The Illustrated Weekly of India</w:t>
      </w:r>
      <w:r w:rsidRPr="0008241C">
        <w:rPr>
          <w:noProof/>
          <w:sz w:val="22"/>
          <w:szCs w:val="24"/>
        </w:rPr>
        <w:t>, 4.</w:t>
      </w:r>
    </w:p>
    <w:p w14:paraId="7D5026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dgil, M., &amp; Vartak, V. D. (1981). Sacred Groves of Maharashtra: An Inventory. In S. Jain (Ed.), </w:t>
      </w:r>
      <w:r w:rsidRPr="0008241C">
        <w:rPr>
          <w:i/>
          <w:iCs/>
          <w:noProof/>
          <w:sz w:val="22"/>
          <w:szCs w:val="24"/>
        </w:rPr>
        <w:t>Glimpses of Indian Ethnobotany</w:t>
      </w:r>
      <w:r w:rsidRPr="0008241C">
        <w:rPr>
          <w:noProof/>
          <w:sz w:val="22"/>
          <w:szCs w:val="24"/>
        </w:rPr>
        <w:t xml:space="preserve"> (pp. 279–294). Bombay: Oxford University Press.</w:t>
      </w:r>
    </w:p>
    <w:p w14:paraId="06EBF6F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nett, T. (2011). Where are the best opportunities for reducing greenhouse gas emissions in the food system (including the food chain)? </w:t>
      </w:r>
      <w:r w:rsidRPr="0008241C">
        <w:rPr>
          <w:i/>
          <w:iCs/>
          <w:noProof/>
          <w:sz w:val="22"/>
          <w:szCs w:val="24"/>
        </w:rPr>
        <w:t>Food Policy</w:t>
      </w:r>
      <w:r w:rsidRPr="0008241C">
        <w:rPr>
          <w:noProof/>
          <w:sz w:val="22"/>
          <w:szCs w:val="24"/>
        </w:rPr>
        <w:t xml:space="preserve">, </w:t>
      </w:r>
      <w:r w:rsidRPr="0008241C">
        <w:rPr>
          <w:i/>
          <w:iCs/>
          <w:noProof/>
          <w:sz w:val="22"/>
          <w:szCs w:val="24"/>
        </w:rPr>
        <w:t>36</w:t>
      </w:r>
      <w:r w:rsidRPr="0008241C">
        <w:rPr>
          <w:noProof/>
          <w:sz w:val="22"/>
          <w:szCs w:val="24"/>
        </w:rPr>
        <w:t>, S23–S32. https://doi.org/10.1016/J.FOODPOL.2010.10.010</w:t>
      </w:r>
    </w:p>
    <w:p w14:paraId="256CFE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scon, C., Brooks, T. M., Contreras-MacBeath, T., Heard, N., Konstant, W., Lamoreux, J., Launay, F., Maunder, M., Mittermeier, R. A., Molur, S., Al Mubarak, R. K., Parr, M. J., Rhodin, A. G. J., Rylands, A. B., Soorae, P., Sanderson, J. G., &amp; Vié, J.-C. (2015). The importance and benefits of species. </w:t>
      </w:r>
      <w:r w:rsidRPr="0008241C">
        <w:rPr>
          <w:i/>
          <w:iCs/>
          <w:noProof/>
          <w:sz w:val="22"/>
          <w:szCs w:val="24"/>
        </w:rPr>
        <w:t>Current Biology : CB</w:t>
      </w:r>
      <w:r w:rsidRPr="0008241C">
        <w:rPr>
          <w:noProof/>
          <w:sz w:val="22"/>
          <w:szCs w:val="24"/>
        </w:rPr>
        <w:t xml:space="preserve">, </w:t>
      </w:r>
      <w:r w:rsidRPr="0008241C">
        <w:rPr>
          <w:i/>
          <w:iCs/>
          <w:noProof/>
          <w:sz w:val="22"/>
          <w:szCs w:val="24"/>
        </w:rPr>
        <w:t>25</w:t>
      </w:r>
      <w:r w:rsidRPr="0008241C">
        <w:rPr>
          <w:noProof/>
          <w:sz w:val="22"/>
          <w:szCs w:val="24"/>
        </w:rPr>
        <w:t>(10), R431-8. https://doi.org/10.1016/j.cub.2015.03.041</w:t>
      </w:r>
    </w:p>
    <w:p w14:paraId="616B450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utam, A. P., &amp; Shivakoti, G. P. (2005). Conditions for Successful Local Collective Action in Forestry: Some Evidence From the Hills of Nepal. </w:t>
      </w:r>
      <w:r w:rsidRPr="0008241C">
        <w:rPr>
          <w:i/>
          <w:iCs/>
          <w:noProof/>
          <w:sz w:val="22"/>
          <w:szCs w:val="24"/>
        </w:rPr>
        <w:t>Society &amp; Natural Resources</w:t>
      </w:r>
      <w:r w:rsidRPr="0008241C">
        <w:rPr>
          <w:noProof/>
          <w:sz w:val="22"/>
          <w:szCs w:val="24"/>
        </w:rPr>
        <w:t xml:space="preserve">, </w:t>
      </w:r>
      <w:r w:rsidRPr="0008241C">
        <w:rPr>
          <w:i/>
          <w:iCs/>
          <w:noProof/>
          <w:sz w:val="22"/>
          <w:szCs w:val="24"/>
        </w:rPr>
        <w:t>18</w:t>
      </w:r>
      <w:r w:rsidRPr="0008241C">
        <w:rPr>
          <w:noProof/>
          <w:sz w:val="22"/>
          <w:szCs w:val="24"/>
        </w:rPr>
        <w:t>, 153–171. https://doi.org/10.1080/08941920590894534</w:t>
      </w:r>
    </w:p>
    <w:p w14:paraId="6B439B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utam, A. P., Shivakoti, G. P., &amp; Webb, E. L. (2004). A review of forest policies, institutions, and changes in the resource condition in Nepal. </w:t>
      </w:r>
      <w:r w:rsidRPr="0008241C">
        <w:rPr>
          <w:i/>
          <w:iCs/>
          <w:noProof/>
          <w:sz w:val="22"/>
          <w:szCs w:val="24"/>
        </w:rPr>
        <w:t>International Forestry Review</w:t>
      </w:r>
      <w:r w:rsidRPr="0008241C">
        <w:rPr>
          <w:noProof/>
          <w:sz w:val="22"/>
          <w:szCs w:val="24"/>
        </w:rPr>
        <w:t xml:space="preserve">, </w:t>
      </w:r>
      <w:r w:rsidRPr="0008241C">
        <w:rPr>
          <w:i/>
          <w:iCs/>
          <w:noProof/>
          <w:sz w:val="22"/>
          <w:szCs w:val="24"/>
        </w:rPr>
        <w:t>6</w:t>
      </w:r>
      <w:r w:rsidRPr="0008241C">
        <w:rPr>
          <w:noProof/>
          <w:sz w:val="22"/>
          <w:szCs w:val="24"/>
        </w:rPr>
        <w:t>(2), 136–148. https://doi.org/10.1505/ifor.6.2.136.38397</w:t>
      </w:r>
    </w:p>
    <w:p w14:paraId="1BA69B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F. (2010). </w:t>
      </w:r>
      <w:r w:rsidRPr="0008241C">
        <w:rPr>
          <w:i/>
          <w:iCs/>
          <w:noProof/>
          <w:sz w:val="22"/>
          <w:szCs w:val="24"/>
        </w:rPr>
        <w:t>Implementation of the Poznan Strategic Program on Technology Transfer: Report of the GEF to the Sixteenth Session of the Conference of the Parties to the United Nations Framework Convention on Climate Change.</w:t>
      </w:r>
    </w:p>
    <w:p w14:paraId="61A25D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ist, H. J., &amp; Lambin, E. F. (2002). Proximate Causes and Underlying Driving Forces of Tropical Deforestation. </w:t>
      </w:r>
      <w:r w:rsidRPr="0008241C">
        <w:rPr>
          <w:i/>
          <w:iCs/>
          <w:noProof/>
          <w:sz w:val="22"/>
          <w:szCs w:val="24"/>
        </w:rPr>
        <w:t>BioScience</w:t>
      </w:r>
      <w:r w:rsidRPr="0008241C">
        <w:rPr>
          <w:noProof/>
          <w:sz w:val="22"/>
          <w:szCs w:val="24"/>
        </w:rPr>
        <w:t xml:space="preserve">, </w:t>
      </w:r>
      <w:r w:rsidRPr="0008241C">
        <w:rPr>
          <w:i/>
          <w:iCs/>
          <w:noProof/>
          <w:sz w:val="22"/>
          <w:szCs w:val="24"/>
        </w:rPr>
        <w:t>52</w:t>
      </w:r>
      <w:r w:rsidRPr="0008241C">
        <w:rPr>
          <w:noProof/>
          <w:sz w:val="22"/>
          <w:szCs w:val="24"/>
        </w:rPr>
        <w:t>(2), 143. https://doi.org/10.1641/0006-3568(2002)052[0143:PCAUDF]2.0.CO;2</w:t>
      </w:r>
    </w:p>
    <w:p w14:paraId="2CE247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nde, S. M., Edwards, R. T., Willson, M. F., &amp; Wipfli, M. S. (2002). Pacific Salmon in Aquatic and Terrestrial Ecosystems. </w:t>
      </w:r>
      <w:r w:rsidRPr="0008241C">
        <w:rPr>
          <w:i/>
          <w:iCs/>
          <w:noProof/>
          <w:sz w:val="22"/>
          <w:szCs w:val="24"/>
        </w:rPr>
        <w:t>BioScience</w:t>
      </w:r>
      <w:r w:rsidRPr="0008241C">
        <w:rPr>
          <w:noProof/>
          <w:sz w:val="22"/>
          <w:szCs w:val="24"/>
        </w:rPr>
        <w:t xml:space="preserve">, </w:t>
      </w:r>
      <w:r w:rsidRPr="0008241C">
        <w:rPr>
          <w:i/>
          <w:iCs/>
          <w:noProof/>
          <w:sz w:val="22"/>
          <w:szCs w:val="24"/>
        </w:rPr>
        <w:t>52</w:t>
      </w:r>
      <w:r w:rsidRPr="0008241C">
        <w:rPr>
          <w:noProof/>
          <w:sz w:val="22"/>
          <w:szCs w:val="24"/>
        </w:rPr>
        <w:t>(10), 917. https://doi.org/10.1641/0006-3568(2002)052[0917:PSIAAT]2.0.CO;2</w:t>
      </w:r>
    </w:p>
    <w:p w14:paraId="7FCEEB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lbert, L. E. (1980). Food web organization and the conservation of neotropical diversity. In M. E. Soulé &amp; B. A. Wilcox (Eds.), </w:t>
      </w:r>
      <w:r w:rsidRPr="0008241C">
        <w:rPr>
          <w:i/>
          <w:iCs/>
          <w:noProof/>
          <w:sz w:val="22"/>
          <w:szCs w:val="24"/>
        </w:rPr>
        <w:t>Conservation Biology: An Evolutionary Ecological Perspective</w:t>
      </w:r>
      <w:r w:rsidRPr="0008241C">
        <w:rPr>
          <w:noProof/>
          <w:sz w:val="22"/>
          <w:szCs w:val="24"/>
        </w:rPr>
        <w:t xml:space="preserve"> (pp. 11–34). Sunderland: Sinauer Associates.</w:t>
      </w:r>
    </w:p>
    <w:p w14:paraId="403A7B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LF. (2014). Building cross-cutting skills and landscapes knowledge for effective youth leadership. </w:t>
      </w:r>
      <w:r w:rsidRPr="0008241C">
        <w:rPr>
          <w:i/>
          <w:iCs/>
          <w:noProof/>
          <w:sz w:val="22"/>
          <w:szCs w:val="24"/>
        </w:rPr>
        <w:t>20th Conference of the Parties to the UN Framework Convention on Climate Change (COP20)</w:t>
      </w:r>
      <w:r w:rsidRPr="0008241C">
        <w:rPr>
          <w:noProof/>
          <w:sz w:val="22"/>
          <w:szCs w:val="24"/>
        </w:rPr>
        <w:t>. Lima, Peru: Global Landscapes Forum Publication.</w:t>
      </w:r>
    </w:p>
    <w:p w14:paraId="1EAC92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oN/MoFSC. (2014). Nepal National Biodiversity Strategy and Action Plan: 2014-2020. Kathmandu, Nepal: Government of Nepal Ministry of Forests and Soil Conservation.</w:t>
      </w:r>
    </w:p>
    <w:p w14:paraId="5D89DF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re, P. G., Prasad, T., &amp; Hatwar, H. R. (2010). </w:t>
      </w:r>
      <w:r w:rsidRPr="0008241C">
        <w:rPr>
          <w:i/>
          <w:iCs/>
          <w:noProof/>
          <w:sz w:val="22"/>
          <w:szCs w:val="24"/>
        </w:rPr>
        <w:t>Mapping of Drought Areas over India</w:t>
      </w:r>
      <w:r w:rsidRPr="0008241C">
        <w:rPr>
          <w:noProof/>
          <w:sz w:val="22"/>
          <w:szCs w:val="24"/>
        </w:rPr>
        <w:t xml:space="preserve"> (No. Research Report No.12/2010). Pune, India. Retrieved from http://imdpune.gov.in/Clim_Pred_LRF_New/Reports/NCCResearchReports/research_report_12.pdf</w:t>
      </w:r>
    </w:p>
    <w:p w14:paraId="0D3DED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renflo, L. J., Romaine, S., Mittermeier, R. A., &amp; Walker-Painemilla, K. (2012). Co-occurrence of linguistic and biological diversity in biodiversity hotspots and high biodiversity wilderness area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9</w:t>
      </w:r>
      <w:r w:rsidRPr="0008241C">
        <w:rPr>
          <w:noProof/>
          <w:sz w:val="22"/>
          <w:szCs w:val="24"/>
        </w:rPr>
        <w:t>(21), 8032–8037. https://doi.org/10.1073/pnas.1117511109</w:t>
      </w:r>
    </w:p>
    <w:p w14:paraId="1BD5DE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an, H., Aalbersberg, W., Tawake, A., &amp; Parks, J. E. (2008). </w:t>
      </w:r>
      <w:r w:rsidRPr="0008241C">
        <w:rPr>
          <w:i/>
          <w:iCs/>
          <w:noProof/>
          <w:sz w:val="22"/>
          <w:szCs w:val="24"/>
        </w:rPr>
        <w:t>Locally-Managed Marine Areas : A guide for practitioners</w:t>
      </w:r>
      <w:r w:rsidRPr="0008241C">
        <w:rPr>
          <w:noProof/>
          <w:sz w:val="22"/>
          <w:szCs w:val="24"/>
        </w:rPr>
        <w:t>. Suva, Fiji: The Locally-Managed Marine Area Network. Retrieved from www.LMMAnetwork.org</w:t>
      </w:r>
    </w:p>
    <w:p w14:paraId="76D022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overnment of China. (2015). Twenty-four Solar Terms. Beijing, China: National Publication Foundation, Chinese Red.</w:t>
      </w:r>
    </w:p>
    <w:p w14:paraId="29C786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overnment of Pakistan. (n.d.). Ministry of Finance website. Retrieved from http://www.finance.gov.pk/</w:t>
      </w:r>
    </w:p>
    <w:p w14:paraId="667711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ernment of Thailand. (1997). Constitution of the Kingdom of Thailand B.E. 2540 (1997). </w:t>
      </w:r>
      <w:r w:rsidRPr="0008241C">
        <w:rPr>
          <w:i/>
          <w:iCs/>
          <w:noProof/>
          <w:sz w:val="22"/>
          <w:szCs w:val="24"/>
        </w:rPr>
        <w:t>Government Gazette Vol.114, Part 55a</w:t>
      </w:r>
      <w:r w:rsidRPr="0008241C">
        <w:rPr>
          <w:noProof/>
          <w:sz w:val="22"/>
          <w:szCs w:val="24"/>
        </w:rPr>
        <w:t>. Retrieved from http://thailaws.com/law/t_laws/claw0010.pdf</w:t>
      </w:r>
    </w:p>
    <w:p w14:paraId="00DDE5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Great Barrier Reef Marine Park Authority. (2005). Heritage Strategy. </w:t>
      </w:r>
      <w:r w:rsidRPr="0008241C">
        <w:rPr>
          <w:i/>
          <w:iCs/>
          <w:noProof/>
          <w:sz w:val="22"/>
          <w:szCs w:val="24"/>
        </w:rPr>
        <w:t>Great Barrier Reef Marine Park Heritage Strategy</w:t>
      </w:r>
      <w:r w:rsidRPr="0008241C">
        <w:rPr>
          <w:noProof/>
          <w:sz w:val="22"/>
          <w:szCs w:val="24"/>
        </w:rPr>
        <w:t>. Retrieved from http://www.banyule.vic.gov.au/files/assets/public/files-forms-and-attachments/3-services/31-planning/reference-documents/banyule-heritage-strategy.pdf</w:t>
      </w:r>
    </w:p>
    <w:p w14:paraId="5BA8CF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eat Barrier Reef Marine Park Authority. (2011). </w:t>
      </w:r>
      <w:r w:rsidRPr="0008241C">
        <w:rPr>
          <w:i/>
          <w:iCs/>
          <w:noProof/>
          <w:sz w:val="22"/>
          <w:szCs w:val="24"/>
        </w:rPr>
        <w:t>Great Barrier Reef Fact Sheet</w:t>
      </w:r>
      <w:r w:rsidRPr="0008241C">
        <w:rPr>
          <w:noProof/>
          <w:sz w:val="22"/>
          <w:szCs w:val="24"/>
        </w:rPr>
        <w:t>.</w:t>
      </w:r>
    </w:p>
    <w:p w14:paraId="762F5E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eat Barrier Reef Marine Park Authority. (2014). </w:t>
      </w:r>
      <w:r w:rsidRPr="0008241C">
        <w:rPr>
          <w:i/>
          <w:iCs/>
          <w:noProof/>
          <w:sz w:val="22"/>
          <w:szCs w:val="24"/>
        </w:rPr>
        <w:t>Threats to the Reef</w:t>
      </w:r>
      <w:r w:rsidRPr="0008241C">
        <w:rPr>
          <w:noProof/>
          <w:sz w:val="22"/>
          <w:szCs w:val="24"/>
        </w:rPr>
        <w:t>.</w:t>
      </w:r>
    </w:p>
    <w:p w14:paraId="124505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eat Barrier Reef Marine Park Authority. (2016). </w:t>
      </w:r>
      <w:r w:rsidRPr="0008241C">
        <w:rPr>
          <w:i/>
          <w:iCs/>
          <w:noProof/>
          <w:sz w:val="22"/>
          <w:szCs w:val="24"/>
        </w:rPr>
        <w:t>Traditional Owners of the Great Barrier Reef</w:t>
      </w:r>
      <w:r w:rsidRPr="0008241C">
        <w:rPr>
          <w:noProof/>
          <w:sz w:val="22"/>
          <w:szCs w:val="24"/>
        </w:rPr>
        <w:t>.</w:t>
      </w:r>
    </w:p>
    <w:p w14:paraId="7CF21F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eiber, T., &amp; Schiele, S. (Eds.). (2011). </w:t>
      </w:r>
      <w:r w:rsidRPr="0008241C">
        <w:rPr>
          <w:i/>
          <w:iCs/>
          <w:noProof/>
          <w:sz w:val="22"/>
          <w:szCs w:val="24"/>
        </w:rPr>
        <w:t>Governance of Ecosystem Services</w:t>
      </w:r>
      <w:r w:rsidRPr="0008241C">
        <w:rPr>
          <w:noProof/>
          <w:sz w:val="22"/>
          <w:szCs w:val="24"/>
        </w:rPr>
        <w:t>. Gland, Switzerland: IUCN. Retrieved from https://portals.iucn.org/library/sites/library/files/documents/EPLP-079.pdf</w:t>
      </w:r>
    </w:p>
    <w:p w14:paraId="6FA0FD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ieves, V. (2009). </w:t>
      </w:r>
      <w:r w:rsidRPr="0008241C">
        <w:rPr>
          <w:i/>
          <w:iCs/>
          <w:noProof/>
          <w:sz w:val="22"/>
          <w:szCs w:val="24"/>
        </w:rPr>
        <w:t>Aboriginal Spirituality: Aboriginal Philosophy The Basis of Aboriginal Social and Emotional Wellbeing</w:t>
      </w:r>
      <w:r w:rsidRPr="0008241C">
        <w:rPr>
          <w:noProof/>
          <w:sz w:val="22"/>
          <w:szCs w:val="24"/>
        </w:rPr>
        <w:t>.</w:t>
      </w:r>
    </w:p>
    <w:p w14:paraId="0E3BE9F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ha, I., &amp; Ghosh, S. (2007). </w:t>
      </w:r>
      <w:r w:rsidRPr="0008241C">
        <w:rPr>
          <w:i/>
          <w:iCs/>
          <w:noProof/>
          <w:sz w:val="22"/>
          <w:szCs w:val="24"/>
        </w:rPr>
        <w:t>Does Tourism Contribute to Local Livelihoods? A Case Study of Tourism, Poverty, and Conservation in the Indian Sunderbans</w:t>
      </w:r>
      <w:r w:rsidRPr="0008241C">
        <w:rPr>
          <w:noProof/>
          <w:sz w:val="22"/>
          <w:szCs w:val="24"/>
        </w:rPr>
        <w:t>. Nepal: SANDEE.</w:t>
      </w:r>
    </w:p>
    <w:p w14:paraId="2B8A63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ines-Young, R., &amp; Potschin, M. (2013). </w:t>
      </w:r>
      <w:r w:rsidRPr="0008241C">
        <w:rPr>
          <w:i/>
          <w:iCs/>
          <w:noProof/>
          <w:sz w:val="22"/>
          <w:szCs w:val="24"/>
        </w:rPr>
        <w:t>Common International Classification of Ecosystem Services (CICES): Consultation on Version 4, August-December 2012</w:t>
      </w:r>
      <w:r w:rsidRPr="0008241C">
        <w:rPr>
          <w:noProof/>
          <w:sz w:val="22"/>
          <w:szCs w:val="24"/>
        </w:rPr>
        <w:t>. Retrieved from https://cices.eu/content/uploads/sites/8/2012/07/CICES-V43_Revised-Final_Report_29012013.pdf</w:t>
      </w:r>
    </w:p>
    <w:p w14:paraId="77215B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mada, H., &amp; Kuramoto, N. (1994). A study of seed bank in Quercus serrata forest by surveying seedling emergence and its application to forest management. </w:t>
      </w:r>
      <w:r w:rsidRPr="0008241C">
        <w:rPr>
          <w:i/>
          <w:iCs/>
          <w:noProof/>
          <w:sz w:val="22"/>
          <w:szCs w:val="24"/>
        </w:rPr>
        <w:t>Journal of the Japanese Institute of Landscape Architects (Japan)</w:t>
      </w:r>
      <w:r w:rsidRPr="0008241C">
        <w:rPr>
          <w:noProof/>
          <w:sz w:val="22"/>
          <w:szCs w:val="24"/>
        </w:rPr>
        <w:t>.</w:t>
      </w:r>
    </w:p>
    <w:p w14:paraId="55CA76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milton, A. C. (2004). Medicinal plants, conservation and livelihoods. </w:t>
      </w:r>
      <w:r w:rsidRPr="0008241C">
        <w:rPr>
          <w:i/>
          <w:iCs/>
          <w:noProof/>
          <w:sz w:val="22"/>
          <w:szCs w:val="24"/>
        </w:rPr>
        <w:t>Biodiversity and Conservation</w:t>
      </w:r>
      <w:r w:rsidRPr="0008241C">
        <w:rPr>
          <w:noProof/>
          <w:sz w:val="22"/>
          <w:szCs w:val="24"/>
        </w:rPr>
        <w:t xml:space="preserve">, </w:t>
      </w:r>
      <w:r w:rsidRPr="0008241C">
        <w:rPr>
          <w:i/>
          <w:iCs/>
          <w:noProof/>
          <w:sz w:val="22"/>
          <w:szCs w:val="24"/>
        </w:rPr>
        <w:t>13</w:t>
      </w:r>
      <w:r w:rsidRPr="0008241C">
        <w:rPr>
          <w:noProof/>
          <w:sz w:val="22"/>
          <w:szCs w:val="24"/>
        </w:rPr>
        <w:t>(8), 1477–1517. https://doi.org/10.1023/B:BIOC.0000021333.23413.42</w:t>
      </w:r>
    </w:p>
    <w:p w14:paraId="531F90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amilton, T. (2013). A Visual Description of the Concrete Exterior of the Cactus Crater Containment Structure, (LLNL-TR-648143), 438. Retrieved from https://marshallislands.llnl.gov/ccc/Hamilton_LLNL-TR-648143_final.pdf</w:t>
      </w:r>
    </w:p>
    <w:p w14:paraId="7CF115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mmill, A. (2009). </w:t>
      </w:r>
      <w:r w:rsidRPr="0008241C">
        <w:rPr>
          <w:i/>
          <w:iCs/>
          <w:noProof/>
          <w:sz w:val="22"/>
          <w:szCs w:val="24"/>
        </w:rPr>
        <w:t>Conflict-sensitive Conservation: Practitioners’ Manual</w:t>
      </w:r>
      <w:r w:rsidRPr="0008241C">
        <w:rPr>
          <w:noProof/>
          <w:sz w:val="22"/>
          <w:szCs w:val="24"/>
        </w:rPr>
        <w:t>. International Institute for Sustainable Development, available at http://www.iisd.org/pdf/2009/csc_manual.pdf.</w:t>
      </w:r>
    </w:p>
    <w:p w14:paraId="47C902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t, B. T., Taylor, M., Iles, M., Kyle, G., &amp; Sinclair, G. (2015). Resolving long-term issues related to surface water management and monitoring associated with the Ranger Uranium Mine, Northern Territory, Australia. </w:t>
      </w:r>
      <w:r w:rsidRPr="0008241C">
        <w:rPr>
          <w:i/>
          <w:iCs/>
          <w:noProof/>
          <w:sz w:val="22"/>
          <w:szCs w:val="24"/>
        </w:rPr>
        <w:t>Australasian Journal of Environmental Management</w:t>
      </w:r>
      <w:r w:rsidRPr="0008241C">
        <w:rPr>
          <w:noProof/>
          <w:sz w:val="22"/>
          <w:szCs w:val="24"/>
        </w:rPr>
        <w:t xml:space="preserve">, </w:t>
      </w:r>
      <w:r w:rsidRPr="0008241C">
        <w:rPr>
          <w:i/>
          <w:iCs/>
          <w:noProof/>
          <w:sz w:val="22"/>
          <w:szCs w:val="24"/>
        </w:rPr>
        <w:t>6563</w:t>
      </w:r>
      <w:r w:rsidRPr="0008241C">
        <w:rPr>
          <w:noProof/>
          <w:sz w:val="22"/>
          <w:szCs w:val="24"/>
        </w:rPr>
        <w:t>(July), 1–15. https://doi.org/10.1080/14486563.2015.1028487</w:t>
      </w:r>
    </w:p>
    <w:p w14:paraId="056669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vey, G. (2005). </w:t>
      </w:r>
      <w:r w:rsidRPr="0008241C">
        <w:rPr>
          <w:i/>
          <w:iCs/>
          <w:noProof/>
          <w:sz w:val="22"/>
          <w:szCs w:val="24"/>
        </w:rPr>
        <w:t>Animism: Respecting the Living World</w:t>
      </w:r>
      <w:r w:rsidRPr="0008241C">
        <w:rPr>
          <w:noProof/>
          <w:sz w:val="22"/>
          <w:szCs w:val="24"/>
        </w:rPr>
        <w:t>. London.</w:t>
      </w:r>
    </w:p>
    <w:p w14:paraId="44EAEA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skins, C. (1974). Scientists Talk of the Need for Conservation and an Ethic of Biotic Diversity to Slow Species Extinction. </w:t>
      </w:r>
      <w:r w:rsidRPr="0008241C">
        <w:rPr>
          <w:i/>
          <w:iCs/>
          <w:noProof/>
          <w:sz w:val="22"/>
          <w:szCs w:val="24"/>
        </w:rPr>
        <w:t>Science</w:t>
      </w:r>
      <w:r w:rsidRPr="0008241C">
        <w:rPr>
          <w:noProof/>
          <w:sz w:val="22"/>
          <w:szCs w:val="24"/>
        </w:rPr>
        <w:t xml:space="preserve">, </w:t>
      </w:r>
      <w:r w:rsidRPr="0008241C">
        <w:rPr>
          <w:i/>
          <w:iCs/>
          <w:noProof/>
          <w:sz w:val="22"/>
          <w:szCs w:val="24"/>
        </w:rPr>
        <w:t>184</w:t>
      </w:r>
      <w:r w:rsidRPr="0008241C">
        <w:rPr>
          <w:noProof/>
          <w:sz w:val="22"/>
          <w:szCs w:val="24"/>
        </w:rPr>
        <w:t>, 646–647.</w:t>
      </w:r>
    </w:p>
    <w:p w14:paraId="03458C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yama, Y., Takahashi, R., &amp; Katsuno, T. (1996). The relationship between wood structure and avifauna at Higashiyamato park, Tokyo (Papers of the 14th scientific research meeting, in Japanese with English summary). </w:t>
      </w:r>
      <w:r w:rsidRPr="0008241C">
        <w:rPr>
          <w:i/>
          <w:iCs/>
          <w:noProof/>
          <w:sz w:val="22"/>
          <w:szCs w:val="24"/>
        </w:rPr>
        <w:t>Journal of the Japanese Institute of Landscape Architecture (Japan)</w:t>
      </w:r>
      <w:r w:rsidRPr="0008241C">
        <w:rPr>
          <w:noProof/>
          <w:sz w:val="22"/>
          <w:szCs w:val="24"/>
        </w:rPr>
        <w:t xml:space="preserve">, </w:t>
      </w:r>
      <w:r w:rsidRPr="0008241C">
        <w:rPr>
          <w:i/>
          <w:iCs/>
          <w:noProof/>
          <w:sz w:val="22"/>
          <w:szCs w:val="24"/>
        </w:rPr>
        <w:t>59</w:t>
      </w:r>
      <w:r w:rsidRPr="0008241C">
        <w:rPr>
          <w:noProof/>
          <w:sz w:val="22"/>
          <w:szCs w:val="24"/>
        </w:rPr>
        <w:t>(5), 89–92.</w:t>
      </w:r>
    </w:p>
    <w:p w14:paraId="1E3D4A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 D., Wu, R., Feng, Y., Li, Y., Ding, C., Wang, W., &amp; Yu, D. W. (2014). REVIEW: China’s transboundary waters: new paradigms for water and ecological security through applied ecology. </w:t>
      </w:r>
      <w:r w:rsidRPr="0008241C">
        <w:rPr>
          <w:i/>
          <w:iCs/>
          <w:noProof/>
          <w:sz w:val="22"/>
          <w:szCs w:val="24"/>
        </w:rPr>
        <w:t>Journal of Applied Ecology</w:t>
      </w:r>
      <w:r w:rsidRPr="0008241C">
        <w:rPr>
          <w:noProof/>
          <w:sz w:val="22"/>
          <w:szCs w:val="24"/>
        </w:rPr>
        <w:t xml:space="preserve">, </w:t>
      </w:r>
      <w:r w:rsidRPr="0008241C">
        <w:rPr>
          <w:i/>
          <w:iCs/>
          <w:noProof/>
          <w:sz w:val="22"/>
          <w:szCs w:val="24"/>
        </w:rPr>
        <w:t>51</w:t>
      </w:r>
      <w:r w:rsidRPr="0008241C">
        <w:rPr>
          <w:noProof/>
          <w:sz w:val="22"/>
          <w:szCs w:val="24"/>
        </w:rPr>
        <w:t>(5), 1159–1168. https://doi.org/10.1111/1365-2664.12298</w:t>
      </w:r>
    </w:p>
    <w:p w14:paraId="305E078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aly, H. (2007). Korean demilitarized zone: peace and nature park. </w:t>
      </w:r>
      <w:r w:rsidRPr="0008241C">
        <w:rPr>
          <w:i/>
          <w:iCs/>
          <w:noProof/>
          <w:sz w:val="22"/>
          <w:szCs w:val="24"/>
        </w:rPr>
        <w:t>International Journal on World Peace</w:t>
      </w:r>
      <w:r w:rsidRPr="0008241C">
        <w:rPr>
          <w:noProof/>
          <w:sz w:val="22"/>
          <w:szCs w:val="24"/>
        </w:rPr>
        <w:t xml:space="preserve">, </w:t>
      </w:r>
      <w:r w:rsidRPr="0008241C">
        <w:rPr>
          <w:i/>
          <w:iCs/>
          <w:noProof/>
          <w:sz w:val="22"/>
          <w:szCs w:val="24"/>
        </w:rPr>
        <w:t>24</w:t>
      </w:r>
      <w:r w:rsidRPr="0008241C">
        <w:rPr>
          <w:noProof/>
          <w:sz w:val="22"/>
          <w:szCs w:val="24"/>
        </w:rPr>
        <w:t>(4), 61–83.</w:t>
      </w:r>
    </w:p>
    <w:p w14:paraId="2252B5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eart of Borneo Rainforest Foundation. (2013). Heart of Borneo Project - A Beyond Conservation Initiative Home - Heart of Borneo Project - A Beyond Conservation Initiative. Retrieved April 18, 2017, from http://www.heartofborneo.org/</w:t>
      </w:r>
    </w:p>
    <w:p w14:paraId="5A0FC7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rgoualc’h, K. A., &amp; Verchot, L. V. (2012). Changes in soil CH4 fluxes from the conversion of tropical peat swamp forests: a meta-analysis. </w:t>
      </w:r>
      <w:r w:rsidRPr="0008241C">
        <w:rPr>
          <w:i/>
          <w:iCs/>
          <w:noProof/>
          <w:sz w:val="22"/>
          <w:szCs w:val="24"/>
        </w:rPr>
        <w:t>Journal of Integrative Environmental Sciences</w:t>
      </w:r>
      <w:r w:rsidRPr="0008241C">
        <w:rPr>
          <w:noProof/>
          <w:sz w:val="22"/>
          <w:szCs w:val="24"/>
        </w:rPr>
        <w:t xml:space="preserve">, </w:t>
      </w:r>
      <w:r w:rsidRPr="0008241C">
        <w:rPr>
          <w:i/>
          <w:iCs/>
          <w:noProof/>
          <w:sz w:val="22"/>
          <w:szCs w:val="24"/>
        </w:rPr>
        <w:t>9</w:t>
      </w:r>
      <w:r w:rsidRPr="0008241C">
        <w:rPr>
          <w:noProof/>
          <w:sz w:val="22"/>
          <w:szCs w:val="24"/>
        </w:rPr>
        <w:t>(2), 93–101. https://doi.org/10.1080/1943815X.2012.679282</w:t>
      </w:r>
    </w:p>
    <w:p w14:paraId="2A53E91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eydari-Malayeri. (2004). A concise review of the Iranian calendar. Retrieved January 27, 2016, from https://arxiv.org/abs/astro-ph/0409620</w:t>
      </w:r>
    </w:p>
    <w:p w14:paraId="702291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ckey, F. R. (2006). Traditional Marine Resource Management in Vanuatu: Acknowledging, Supporting and Strengthening Indigenous Management Systems. </w:t>
      </w:r>
      <w:r w:rsidRPr="0008241C">
        <w:rPr>
          <w:i/>
          <w:iCs/>
          <w:noProof/>
          <w:sz w:val="22"/>
          <w:szCs w:val="24"/>
        </w:rPr>
        <w:t>SPC Traditional Marine Resource Management and Knowledge Information Bulletin</w:t>
      </w:r>
      <w:r w:rsidRPr="0008241C">
        <w:rPr>
          <w:noProof/>
          <w:sz w:val="22"/>
          <w:szCs w:val="24"/>
        </w:rPr>
        <w:t xml:space="preserve">, </w:t>
      </w:r>
      <w:r w:rsidRPr="0008241C">
        <w:rPr>
          <w:i/>
          <w:iCs/>
          <w:noProof/>
          <w:sz w:val="22"/>
          <w:szCs w:val="24"/>
        </w:rPr>
        <w:t>20</w:t>
      </w:r>
      <w:r w:rsidRPr="0008241C">
        <w:rPr>
          <w:noProof/>
          <w:sz w:val="22"/>
          <w:szCs w:val="24"/>
        </w:rPr>
        <w:t>, 11–23. Retrieved from https://books.google.co.jp/books?id=baUySByM5DIC&amp;pg=PA269&amp;lpg=PA269&amp;dq=Traditiona</w:t>
      </w:r>
      <w:r w:rsidRPr="0008241C">
        <w:rPr>
          <w:noProof/>
          <w:sz w:val="22"/>
          <w:szCs w:val="24"/>
        </w:rPr>
        <w:lastRenderedPageBreak/>
        <w:t>l+Marine+Resource+Management+in+Vanuatu:+Acknowledging,+Supporting+and+Strengthening+Indigenous+Management+Systems&amp;source=bl&amp;ots=AxUjFa-xXn&amp;sig=P7AftjgtvSQHtvgj8StWz9j91no&amp;hl</w:t>
      </w:r>
    </w:p>
    <w:p w14:paraId="7927E8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en, V. T., Tuyet, N. T., Giap, N. X., &amp; Xa, V. H. (2011). Ethnic Minority Women in Traditional Forest Management at Binh Son Village. In W. V. Alangui, G. Subido, &amp; R. Tinda-an (Eds.), </w:t>
      </w:r>
      <w:r w:rsidRPr="0008241C">
        <w:rPr>
          <w:i/>
          <w:iCs/>
          <w:noProof/>
          <w:sz w:val="22"/>
          <w:szCs w:val="24"/>
        </w:rPr>
        <w:t>Indigenous Women, Climate Change and Forests. Baguio</w:t>
      </w:r>
      <w:r w:rsidRPr="0008241C">
        <w:rPr>
          <w:noProof/>
          <w:sz w:val="22"/>
          <w:szCs w:val="24"/>
        </w:rPr>
        <w:t xml:space="preserve"> (pp. 247–266). Thai Nguyen Province, Vietnam: Tebtebba Foundation.</w:t>
      </w:r>
    </w:p>
    <w:p w14:paraId="0B17F3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ll, R., Dyer, G. A., Lozada-Ellison, L. M., Gimona, A., Martin-Ortega, J., Munoz-Rojas, J., &amp; Gordon, I. J. (2015). A social-ecological systems analysis of impediments to delivery of the Aichi 2020 Targets and potentially more effective pathways to the conservation of biodiversity. </w:t>
      </w:r>
      <w:r w:rsidRPr="0008241C">
        <w:rPr>
          <w:i/>
          <w:iCs/>
          <w:noProof/>
          <w:sz w:val="22"/>
          <w:szCs w:val="24"/>
        </w:rPr>
        <w:t>Global Environmental Change</w:t>
      </w:r>
      <w:r w:rsidRPr="0008241C">
        <w:rPr>
          <w:noProof/>
          <w:sz w:val="22"/>
          <w:szCs w:val="24"/>
        </w:rPr>
        <w:t xml:space="preserve">, </w:t>
      </w:r>
      <w:r w:rsidRPr="0008241C">
        <w:rPr>
          <w:i/>
          <w:iCs/>
          <w:noProof/>
          <w:sz w:val="22"/>
          <w:szCs w:val="24"/>
        </w:rPr>
        <w:t>34</w:t>
      </w:r>
      <w:r w:rsidRPr="0008241C">
        <w:rPr>
          <w:noProof/>
          <w:sz w:val="22"/>
          <w:szCs w:val="24"/>
        </w:rPr>
        <w:t>, 22–34. https://doi.org/10.1016/j.gloenvcha.2015.04.005</w:t>
      </w:r>
    </w:p>
    <w:p w14:paraId="30EFC2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ll, R., Halamish, E., Gordon, I. J., &amp; Clark, M. (2013). The maturation of biodiversity as a global social-ecological issue and implications for future biodiversity science and policy. </w:t>
      </w:r>
      <w:r w:rsidRPr="0008241C">
        <w:rPr>
          <w:i/>
          <w:iCs/>
          <w:noProof/>
          <w:sz w:val="22"/>
          <w:szCs w:val="24"/>
        </w:rPr>
        <w:t>Futures</w:t>
      </w:r>
      <w:r w:rsidRPr="0008241C">
        <w:rPr>
          <w:noProof/>
          <w:sz w:val="22"/>
          <w:szCs w:val="24"/>
        </w:rPr>
        <w:t xml:space="preserve">, </w:t>
      </w:r>
      <w:r w:rsidRPr="0008241C">
        <w:rPr>
          <w:i/>
          <w:iCs/>
          <w:noProof/>
          <w:sz w:val="22"/>
          <w:szCs w:val="24"/>
        </w:rPr>
        <w:t>46</w:t>
      </w:r>
      <w:r w:rsidRPr="0008241C">
        <w:rPr>
          <w:noProof/>
          <w:sz w:val="22"/>
          <w:szCs w:val="24"/>
        </w:rPr>
        <w:t>(March 2016), 41–49. https://doi.org/10.1016/j.futures.2012.10.002</w:t>
      </w:r>
    </w:p>
    <w:p w14:paraId="7902C5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ll, R., Pert, P., Davies, J., Robinson, C. J., Walsh, F., &amp; Falco-Mammone, F. (2013). </w:t>
      </w:r>
      <w:r w:rsidRPr="0008241C">
        <w:rPr>
          <w:i/>
          <w:iCs/>
          <w:noProof/>
          <w:sz w:val="22"/>
          <w:szCs w:val="24"/>
        </w:rPr>
        <w:t>Indigenous Land Management in Australia: Extent, Scope, Diversity, Barriers and Success Factors</w:t>
      </w:r>
      <w:r w:rsidRPr="0008241C">
        <w:rPr>
          <w:noProof/>
          <w:sz w:val="22"/>
          <w:szCs w:val="24"/>
        </w:rPr>
        <w:t>. Cairns.</w:t>
      </w:r>
    </w:p>
    <w:p w14:paraId="7A4FAF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n, L. T. W., &amp; Subramanium, R. (2014). </w:t>
      </w:r>
      <w:r w:rsidRPr="0008241C">
        <w:rPr>
          <w:i/>
          <w:iCs/>
          <w:noProof/>
          <w:sz w:val="22"/>
          <w:szCs w:val="24"/>
        </w:rPr>
        <w:t>Communicating Science to the Public: Opportunities and Challenges for Asia-Pacific Region.</w:t>
      </w:r>
      <w:r w:rsidRPr="0008241C">
        <w:rPr>
          <w:noProof/>
          <w:sz w:val="22"/>
          <w:szCs w:val="24"/>
        </w:rPr>
        <w:t xml:space="preserve"> Springer Netherlands.</w:t>
      </w:r>
    </w:p>
    <w:p w14:paraId="5E11E78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nd, R. (2007). </w:t>
      </w:r>
      <w:r w:rsidRPr="0008241C">
        <w:rPr>
          <w:i/>
          <w:iCs/>
          <w:noProof/>
          <w:sz w:val="22"/>
          <w:szCs w:val="24"/>
        </w:rPr>
        <w:t>Sacred Places: Sites of Spirituality &amp; Faith</w:t>
      </w:r>
      <w:r w:rsidRPr="0008241C">
        <w:rPr>
          <w:noProof/>
          <w:sz w:val="22"/>
          <w:szCs w:val="24"/>
        </w:rPr>
        <w:t>. Carlton Books.</w:t>
      </w:r>
    </w:p>
    <w:p w14:paraId="6FEC85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nman, G. W., Rosa, E. A., Kleinhesselink, R. R., &amp; Lowinger, T. C. (1993). Perceptions of Nuclear and Other Risks in Japan and the United States. </w:t>
      </w:r>
      <w:r w:rsidRPr="0008241C">
        <w:rPr>
          <w:i/>
          <w:iCs/>
          <w:noProof/>
          <w:sz w:val="22"/>
          <w:szCs w:val="24"/>
        </w:rPr>
        <w:t>Risk Analysis</w:t>
      </w:r>
      <w:r w:rsidRPr="0008241C">
        <w:rPr>
          <w:noProof/>
          <w:sz w:val="22"/>
          <w:szCs w:val="24"/>
        </w:rPr>
        <w:t xml:space="preserve">, </w:t>
      </w:r>
      <w:r w:rsidRPr="0008241C">
        <w:rPr>
          <w:i/>
          <w:iCs/>
          <w:noProof/>
          <w:sz w:val="22"/>
          <w:szCs w:val="24"/>
        </w:rPr>
        <w:t>13</w:t>
      </w:r>
      <w:r w:rsidRPr="0008241C">
        <w:rPr>
          <w:noProof/>
          <w:sz w:val="22"/>
          <w:szCs w:val="24"/>
        </w:rPr>
        <w:t>(4), 449–455. https://doi.org/10.1111/j.1539-6924.1993.tb00745.x</w:t>
      </w:r>
    </w:p>
    <w:p w14:paraId="5FCC6C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 E., Clarke, A., &amp; Dougherty, I. (2015). Youth-led social change: Topics, engagement types, organizational types, strategies, and impacts. </w:t>
      </w:r>
      <w:r w:rsidRPr="0008241C">
        <w:rPr>
          <w:i/>
          <w:iCs/>
          <w:noProof/>
          <w:sz w:val="22"/>
          <w:szCs w:val="24"/>
        </w:rPr>
        <w:t>Futures</w:t>
      </w:r>
      <w:r w:rsidRPr="0008241C">
        <w:rPr>
          <w:noProof/>
          <w:sz w:val="22"/>
          <w:szCs w:val="24"/>
        </w:rPr>
        <w:t xml:space="preserve">, </w:t>
      </w:r>
      <w:r w:rsidRPr="0008241C">
        <w:rPr>
          <w:i/>
          <w:iCs/>
          <w:noProof/>
          <w:sz w:val="22"/>
          <w:szCs w:val="24"/>
        </w:rPr>
        <w:t>67</w:t>
      </w:r>
      <w:r w:rsidRPr="0008241C">
        <w:rPr>
          <w:noProof/>
          <w:sz w:val="22"/>
          <w:szCs w:val="24"/>
        </w:rPr>
        <w:t>, 52–62. https://doi.org/10.1016/J.FUTURES.2015.01.006</w:t>
      </w:r>
    </w:p>
    <w:p w14:paraId="405A3C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 J.-C., Lee, C.-T. P., Kao, S.-F., Chen, R.-Y., Ieong, M. C. F., Chang, H.-L., Hsieh, W.-H., Tzeng, C.-C., Lu, C.-F., Lin, S.-L., &amp; Chang, P. W. (2014). Perceived environmental and health risks of nuclear energy in Taiwan after Fukushima nuclear disaster. </w:t>
      </w:r>
      <w:r w:rsidRPr="0008241C">
        <w:rPr>
          <w:i/>
          <w:iCs/>
          <w:noProof/>
          <w:sz w:val="22"/>
          <w:szCs w:val="24"/>
        </w:rPr>
        <w:t>Environment International</w:t>
      </w:r>
      <w:r w:rsidRPr="0008241C">
        <w:rPr>
          <w:noProof/>
          <w:sz w:val="22"/>
          <w:szCs w:val="24"/>
        </w:rPr>
        <w:t xml:space="preserve">, </w:t>
      </w:r>
      <w:r w:rsidRPr="0008241C">
        <w:rPr>
          <w:i/>
          <w:iCs/>
          <w:noProof/>
          <w:sz w:val="22"/>
          <w:szCs w:val="24"/>
        </w:rPr>
        <w:t>73</w:t>
      </w:r>
      <w:r w:rsidRPr="0008241C">
        <w:rPr>
          <w:noProof/>
          <w:sz w:val="22"/>
          <w:szCs w:val="24"/>
        </w:rPr>
        <w:t>, 295–303. https://doi.org/10.1016/j.envint.2014.08.007</w:t>
      </w:r>
    </w:p>
    <w:p w14:paraId="60CC747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off, H. (2011). Understanding the Nexus. Background Paper for the Bonn2011 Conference: The Water, Energy and Food Security Nexus. Stockholm: Stockholm Environment Institute. Retrieved from http://wef-conference.gwsp.org/fileadmin/documents_news/understanding_the_nexus.pdf</w:t>
      </w:r>
    </w:p>
    <w:p w14:paraId="1E9DD2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rtle, K. G. (2007). </w:t>
      </w:r>
      <w:r w:rsidRPr="0008241C">
        <w:rPr>
          <w:i/>
          <w:iCs/>
          <w:noProof/>
          <w:sz w:val="22"/>
          <w:szCs w:val="24"/>
        </w:rPr>
        <w:t>Consumption and the yield of fish and other aquatic animals from the Lower Mekong Basin</w:t>
      </w:r>
      <w:r w:rsidRPr="0008241C">
        <w:rPr>
          <w:noProof/>
          <w:sz w:val="22"/>
          <w:szCs w:val="24"/>
        </w:rPr>
        <w:t xml:space="preserve"> (MRC Technical Paper No.16). Vientiane: Mekong River Commission.</w:t>
      </w:r>
    </w:p>
    <w:p w14:paraId="2798B2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rtle, K. G. (2009). Fisheries of the Mekong River Basin. In I. C. Campbell (Ed.), </w:t>
      </w:r>
      <w:r w:rsidRPr="0008241C">
        <w:rPr>
          <w:i/>
          <w:iCs/>
          <w:noProof/>
          <w:sz w:val="22"/>
          <w:szCs w:val="24"/>
        </w:rPr>
        <w:t>The Mekong : Biophysical Environment of an International River Basin.</w:t>
      </w:r>
      <w:r w:rsidRPr="0008241C">
        <w:rPr>
          <w:noProof/>
          <w:sz w:val="22"/>
          <w:szCs w:val="24"/>
        </w:rPr>
        <w:t xml:space="preserve"> (p. 199</w:t>
      </w:r>
      <w:r w:rsidRPr="0008241C">
        <w:rPr>
          <w:rFonts w:eastAsia="MS Mincho"/>
          <w:noProof/>
          <w:sz w:val="22"/>
          <w:szCs w:val="24"/>
        </w:rPr>
        <w:t>‐</w:t>
      </w:r>
      <w:r w:rsidRPr="0008241C">
        <w:rPr>
          <w:noProof/>
          <w:sz w:val="22"/>
          <w:szCs w:val="24"/>
        </w:rPr>
        <w:t>253). New York: Elsevier Science.</w:t>
      </w:r>
    </w:p>
    <w:p w14:paraId="280D67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orton, D. R. (1996). Indigenous language map. Australian Institute for Aboriginal and Torres Strait Islander Studies. Retrieved from http://aiatsis.gov.au/aboriginal-studies-press/products/aiatsis-map-indigenous-australia</w:t>
      </w:r>
    </w:p>
    <w:p w14:paraId="254C7D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wells, M., Hermann, S., Welsch, M., Bazilian, M., Segerström, R., Alfstad, T., Gielen, D., Rogner, H., Fischer, G., van Velthuizen, H., Wiberg, D., Young, C., Alexander Roehrl, R., Mueller, A., Steduto, P., &amp; Ramma, I. (2013). Integrated analysis of climate change, land-use, energy and water strategies. </w:t>
      </w:r>
      <w:r w:rsidRPr="0008241C">
        <w:rPr>
          <w:i/>
          <w:iCs/>
          <w:noProof/>
          <w:sz w:val="22"/>
          <w:szCs w:val="24"/>
        </w:rPr>
        <w:t>Nature Publishing Group</w:t>
      </w:r>
      <w:r w:rsidRPr="0008241C">
        <w:rPr>
          <w:noProof/>
          <w:sz w:val="22"/>
          <w:szCs w:val="24"/>
        </w:rPr>
        <w:t xml:space="preserve">, </w:t>
      </w:r>
      <w:r w:rsidRPr="0008241C">
        <w:rPr>
          <w:i/>
          <w:iCs/>
          <w:noProof/>
          <w:sz w:val="22"/>
          <w:szCs w:val="24"/>
        </w:rPr>
        <w:t>3</w:t>
      </w:r>
      <w:r w:rsidRPr="0008241C">
        <w:rPr>
          <w:noProof/>
          <w:sz w:val="22"/>
          <w:szCs w:val="24"/>
        </w:rPr>
        <w:t>. https://doi.org/10.1038/NCLIMATE1789</w:t>
      </w:r>
    </w:p>
    <w:p w14:paraId="027A49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su, A., Emerson, J., Levy, M., de Sherbinin, A., Johnson, L., Malik, O., Schwartz, J., &amp; Jaiteh, M. (2014). The 2014 environmental performance index. Retrieved September 16, 2015, from http://www.epi.yale.edu</w:t>
      </w:r>
    </w:p>
    <w:p w14:paraId="2856C0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ang, L., Zhou, Y., Han, Y., Hammitt, J. K., Bi, J., &amp; Liu, Y. (2013). Effect of the Fukushima nuclear accident on the risk perception of residents near a nuclear power plant in China. </w:t>
      </w:r>
      <w:r w:rsidRPr="0008241C">
        <w:rPr>
          <w:i/>
          <w:iCs/>
          <w:noProof/>
          <w:sz w:val="22"/>
          <w:szCs w:val="24"/>
        </w:rPr>
        <w:t>Pnas</w:t>
      </w:r>
      <w:r w:rsidRPr="0008241C">
        <w:rPr>
          <w:noProof/>
          <w:sz w:val="22"/>
          <w:szCs w:val="24"/>
        </w:rPr>
        <w:t xml:space="preserve">, </w:t>
      </w:r>
      <w:r w:rsidRPr="0008241C">
        <w:rPr>
          <w:i/>
          <w:iCs/>
          <w:noProof/>
          <w:sz w:val="22"/>
          <w:szCs w:val="24"/>
        </w:rPr>
        <w:t>110</w:t>
      </w:r>
      <w:r w:rsidRPr="0008241C">
        <w:rPr>
          <w:noProof/>
          <w:sz w:val="22"/>
          <w:szCs w:val="24"/>
        </w:rPr>
        <w:t>(49), 19742–19747. https://doi.org/10.1073/pnas.1313825110/-/DCSupplemental.www.pnas.org/cgi/doi/10.1073/pnas.1313825110</w:t>
      </w:r>
    </w:p>
    <w:p w14:paraId="2310D3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go, G. (2005). </w:t>
      </w:r>
      <w:r w:rsidRPr="0008241C">
        <w:rPr>
          <w:i/>
          <w:iCs/>
          <w:noProof/>
          <w:sz w:val="22"/>
          <w:szCs w:val="24"/>
        </w:rPr>
        <w:t>Migration in Asia</w:t>
      </w:r>
      <w:r w:rsidRPr="0008241C">
        <w:rPr>
          <w:rFonts w:eastAsia="MS Mincho"/>
          <w:i/>
          <w:iCs/>
          <w:noProof/>
          <w:sz w:val="22"/>
          <w:szCs w:val="24"/>
        </w:rPr>
        <w:t>‐</w:t>
      </w:r>
      <w:r w:rsidRPr="0008241C">
        <w:rPr>
          <w:i/>
          <w:iCs/>
          <w:noProof/>
          <w:sz w:val="22"/>
          <w:szCs w:val="24"/>
        </w:rPr>
        <w:t>Pacific region.</w:t>
      </w:r>
      <w:r w:rsidRPr="0008241C">
        <w:rPr>
          <w:noProof/>
          <w:sz w:val="22"/>
          <w:szCs w:val="24"/>
        </w:rPr>
        <w:t xml:space="preserve"> (Global Commission on International Migration (GCIM) report). Geneva, Switzerland.</w:t>
      </w:r>
    </w:p>
    <w:p w14:paraId="577ED2F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go, G. (2008). </w:t>
      </w:r>
      <w:r w:rsidRPr="0008241C">
        <w:rPr>
          <w:i/>
          <w:iCs/>
          <w:noProof/>
          <w:sz w:val="22"/>
          <w:szCs w:val="24"/>
        </w:rPr>
        <w:t>Migration, Development and Environment</w:t>
      </w:r>
      <w:r w:rsidRPr="0008241C">
        <w:rPr>
          <w:noProof/>
          <w:sz w:val="22"/>
          <w:szCs w:val="24"/>
        </w:rPr>
        <w:t>. Geneva. Switzerland.</w:t>
      </w:r>
    </w:p>
    <w:p w14:paraId="37708E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Hunter, L. M., &amp; Nawrotzki, R. (2011). Migration and the Environment. In M. J. White (Ed.), </w:t>
      </w:r>
      <w:r w:rsidRPr="0008241C">
        <w:rPr>
          <w:i/>
          <w:iCs/>
          <w:noProof/>
          <w:sz w:val="22"/>
          <w:szCs w:val="24"/>
        </w:rPr>
        <w:t>International Handbook of Migration and Population Distribution</w:t>
      </w:r>
      <w:r w:rsidRPr="0008241C">
        <w:rPr>
          <w:noProof/>
          <w:sz w:val="22"/>
          <w:szCs w:val="24"/>
        </w:rPr>
        <w:t>. Dordrecht: Springer.</w:t>
      </w:r>
    </w:p>
    <w:p w14:paraId="74158C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q, S., Rahman, A., Konate, M., Sokona, Y., &amp; Reid, H. (2003). </w:t>
      </w:r>
      <w:r w:rsidRPr="0008241C">
        <w:rPr>
          <w:i/>
          <w:iCs/>
          <w:noProof/>
          <w:sz w:val="22"/>
          <w:szCs w:val="24"/>
        </w:rPr>
        <w:t>Mainstreaming Adaptation to Climate Change in Least Developed Countries (LDCs)</w:t>
      </w:r>
      <w:r w:rsidRPr="0008241C">
        <w:rPr>
          <w:noProof/>
          <w:sz w:val="22"/>
          <w:szCs w:val="24"/>
        </w:rPr>
        <w:t>. IIED, London.</w:t>
      </w:r>
    </w:p>
    <w:p w14:paraId="79AE54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ssain, S. A., &amp; Badola, R. (2010). Valuing mangrove benefits: Contribution of mangrove forests to local livelihoods in Bhitarkanika Conservation Area, East Coast of India. </w:t>
      </w:r>
      <w:r w:rsidRPr="0008241C">
        <w:rPr>
          <w:i/>
          <w:iCs/>
          <w:noProof/>
          <w:sz w:val="22"/>
          <w:szCs w:val="24"/>
        </w:rPr>
        <w:t>Wetlands Ecology and Management</w:t>
      </w:r>
      <w:r w:rsidRPr="0008241C">
        <w:rPr>
          <w:noProof/>
          <w:sz w:val="22"/>
          <w:szCs w:val="24"/>
        </w:rPr>
        <w:t xml:space="preserve">, </w:t>
      </w:r>
      <w:r w:rsidRPr="0008241C">
        <w:rPr>
          <w:i/>
          <w:iCs/>
          <w:noProof/>
          <w:sz w:val="22"/>
          <w:szCs w:val="24"/>
        </w:rPr>
        <w:t>18</w:t>
      </w:r>
      <w:r w:rsidRPr="0008241C">
        <w:rPr>
          <w:noProof/>
          <w:sz w:val="22"/>
          <w:szCs w:val="24"/>
        </w:rPr>
        <w:t>(3), 321–331. https://doi.org/10.1007/s11273-009-9173-3</w:t>
      </w:r>
    </w:p>
    <w:p w14:paraId="2FE838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barra Gené, E., Scheyvens, H., &amp; López</w:t>
      </w:r>
      <w:r w:rsidRPr="0008241C">
        <w:rPr>
          <w:rFonts w:eastAsia="MS Mincho"/>
          <w:noProof/>
          <w:sz w:val="22"/>
          <w:szCs w:val="24"/>
        </w:rPr>
        <w:t>‐</w:t>
      </w:r>
      <w:r w:rsidRPr="0008241C">
        <w:rPr>
          <w:noProof/>
          <w:sz w:val="22"/>
          <w:szCs w:val="24"/>
        </w:rPr>
        <w:t xml:space="preserve">Casero, F. (2012). </w:t>
      </w:r>
      <w:r w:rsidRPr="0008241C">
        <w:rPr>
          <w:i/>
          <w:iCs/>
          <w:noProof/>
          <w:sz w:val="22"/>
          <w:szCs w:val="24"/>
        </w:rPr>
        <w:t>Community Forest Management and REDD+: Opportunities and Challenges. In: IGES White Paper IV 2012 Greening Governance in Asia</w:t>
      </w:r>
      <w:r w:rsidRPr="0008241C">
        <w:rPr>
          <w:rFonts w:eastAsia="MS Mincho"/>
          <w:i/>
          <w:iCs/>
          <w:noProof/>
          <w:sz w:val="22"/>
          <w:szCs w:val="24"/>
        </w:rPr>
        <w:t>‐</w:t>
      </w:r>
      <w:r w:rsidRPr="0008241C">
        <w:rPr>
          <w:i/>
          <w:iCs/>
          <w:noProof/>
          <w:sz w:val="22"/>
          <w:szCs w:val="24"/>
        </w:rPr>
        <w:t>Pacific</w:t>
      </w:r>
      <w:r w:rsidRPr="0008241C">
        <w:rPr>
          <w:noProof/>
          <w:sz w:val="22"/>
          <w:szCs w:val="24"/>
        </w:rPr>
        <w:t>. Institute for Global Environmental Strategies (IGES), Hayama, Japan.</w:t>
      </w:r>
    </w:p>
    <w:p w14:paraId="7AB930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GES. (2012). </w:t>
      </w:r>
      <w:r w:rsidRPr="0008241C">
        <w:rPr>
          <w:i/>
          <w:iCs/>
          <w:noProof/>
          <w:sz w:val="22"/>
          <w:szCs w:val="24"/>
        </w:rPr>
        <w:t>IGES White Paper IV: Greening Governance in Asia-Pacific</w:t>
      </w:r>
      <w:r w:rsidRPr="0008241C">
        <w:rPr>
          <w:noProof/>
          <w:sz w:val="22"/>
          <w:szCs w:val="24"/>
        </w:rPr>
        <w:t>.</w:t>
      </w:r>
    </w:p>
    <w:p w14:paraId="2D8059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GES. (2017). </w:t>
      </w:r>
      <w:r w:rsidRPr="0008241C">
        <w:rPr>
          <w:i/>
          <w:iCs/>
          <w:noProof/>
          <w:sz w:val="22"/>
          <w:szCs w:val="24"/>
        </w:rPr>
        <w:t>IPBES-JBF Sub-regional Dialogue Workshop Report on Indigenous and Local Knowledge ( ILK ) for South and West Asia sub-region March 2017</w:t>
      </w:r>
      <w:r w:rsidRPr="0008241C">
        <w:rPr>
          <w:noProof/>
          <w:sz w:val="22"/>
          <w:szCs w:val="24"/>
        </w:rPr>
        <w:t>.</w:t>
      </w:r>
    </w:p>
    <w:p w14:paraId="2FF124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iyama, N., Kamada, M., &amp; Nakagoshi, N. (2005). Ecological and social evaluation of landscape in a rural area with terraced paddies in southwestern Japan. </w:t>
      </w:r>
      <w:r w:rsidRPr="0008241C">
        <w:rPr>
          <w:i/>
          <w:iCs/>
          <w:noProof/>
          <w:sz w:val="22"/>
          <w:szCs w:val="24"/>
        </w:rPr>
        <w:t>Landscape and Urban Planning</w:t>
      </w:r>
      <w:r w:rsidRPr="0008241C">
        <w:rPr>
          <w:noProof/>
          <w:sz w:val="22"/>
          <w:szCs w:val="24"/>
        </w:rPr>
        <w:t xml:space="preserve">, </w:t>
      </w:r>
      <w:r w:rsidRPr="0008241C">
        <w:rPr>
          <w:i/>
          <w:iCs/>
          <w:noProof/>
          <w:sz w:val="22"/>
          <w:szCs w:val="24"/>
        </w:rPr>
        <w:t>73</w:t>
      </w:r>
      <w:r w:rsidRPr="0008241C">
        <w:rPr>
          <w:noProof/>
          <w:sz w:val="22"/>
          <w:szCs w:val="24"/>
        </w:rPr>
        <w:t>(1), 60–71. https://doi.org/10.1016/J.LANDURBPLAN.2004.12.003</w:t>
      </w:r>
    </w:p>
    <w:p w14:paraId="50FFA8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LO. (1989). Convention C169 - Indigenous and Tribal Peoples Convention, 1989 (No. 169). Geneva: International Labour Organization. Retrieved from http://www.ilo.org/dyn/normlex/en/f?p=NORMLEXPUB:12100:0::NO::P12100_ILO_CODE:C169</w:t>
      </w:r>
    </w:p>
    <w:p w14:paraId="7AEF80A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dian Central Pollution Control Board. (2009). </w:t>
      </w:r>
      <w:r w:rsidRPr="0008241C">
        <w:rPr>
          <w:i/>
          <w:iCs/>
          <w:noProof/>
          <w:sz w:val="22"/>
          <w:szCs w:val="24"/>
        </w:rPr>
        <w:t>Status of water supply, wastewater generation and treatment in Class I cities and Class II towns of India (2009-10)</w:t>
      </w:r>
      <w:r w:rsidRPr="0008241C">
        <w:rPr>
          <w:noProof/>
          <w:sz w:val="22"/>
          <w:szCs w:val="24"/>
        </w:rPr>
        <w:t>. Retrieved from http://cpcb.nic.in/upload/NewItems/NewItem_153_Foreword.pdf</w:t>
      </w:r>
    </w:p>
    <w:p w14:paraId="512663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foResources. (2008). </w:t>
      </w:r>
      <w:r w:rsidRPr="0008241C">
        <w:rPr>
          <w:i/>
          <w:iCs/>
          <w:noProof/>
          <w:sz w:val="22"/>
          <w:szCs w:val="24"/>
        </w:rPr>
        <w:t>Shaping Institutions for Natural Resource Management. InfoResources Focus No 3/08</w:t>
      </w:r>
      <w:r w:rsidRPr="0008241C">
        <w:rPr>
          <w:noProof/>
          <w:sz w:val="22"/>
          <w:szCs w:val="24"/>
        </w:rPr>
        <w:t>. Retrieved from http://www.inforesources.ch/pdf/focus08_3_e.pdf</w:t>
      </w:r>
    </w:p>
    <w:p w14:paraId="48BD41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glehart, R., &amp; Welzel, C. (2005). </w:t>
      </w:r>
      <w:r w:rsidRPr="0008241C">
        <w:rPr>
          <w:i/>
          <w:iCs/>
          <w:noProof/>
          <w:sz w:val="22"/>
          <w:szCs w:val="24"/>
        </w:rPr>
        <w:t>Modernization, Cultural Change and Democracy</w:t>
      </w:r>
      <w:r w:rsidRPr="0008241C">
        <w:rPr>
          <w:noProof/>
          <w:sz w:val="22"/>
          <w:szCs w:val="24"/>
        </w:rPr>
        <w:t>. New York and Cambridge: Cambridge University Press.</w:t>
      </w:r>
    </w:p>
    <w:p w14:paraId="1F95A0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oue, M., &amp; Shivakoti, G. (Eds.). (2015). </w:t>
      </w:r>
      <w:r w:rsidRPr="0008241C">
        <w:rPr>
          <w:i/>
          <w:iCs/>
          <w:noProof/>
          <w:sz w:val="22"/>
          <w:szCs w:val="24"/>
        </w:rPr>
        <w:t>Multi</w:t>
      </w:r>
      <w:r w:rsidRPr="0008241C">
        <w:rPr>
          <w:rFonts w:eastAsia="MS Mincho"/>
          <w:i/>
          <w:iCs/>
          <w:noProof/>
          <w:sz w:val="22"/>
          <w:szCs w:val="24"/>
        </w:rPr>
        <w:t>‐</w:t>
      </w:r>
      <w:r w:rsidRPr="0008241C">
        <w:rPr>
          <w:i/>
          <w:iCs/>
          <w:noProof/>
          <w:sz w:val="22"/>
          <w:szCs w:val="24"/>
        </w:rPr>
        <w:t>level Forest Governance in Asia: Concepts, Challenges and the Way Forward</w:t>
      </w:r>
      <w:r w:rsidRPr="0008241C">
        <w:rPr>
          <w:noProof/>
          <w:sz w:val="22"/>
          <w:szCs w:val="24"/>
        </w:rPr>
        <w:t>. SAGE India.</w:t>
      </w:r>
    </w:p>
    <w:p w14:paraId="4A3710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ternational Land Conservation Network. (2016). International Land Conservation Network. </w:t>
      </w:r>
      <w:r w:rsidRPr="0008241C">
        <w:rPr>
          <w:i/>
          <w:iCs/>
          <w:noProof/>
          <w:sz w:val="22"/>
          <w:szCs w:val="24"/>
        </w:rPr>
        <w:t>Continuing Medical Education</w:t>
      </w:r>
      <w:r w:rsidRPr="0008241C">
        <w:rPr>
          <w:noProof/>
          <w:sz w:val="22"/>
          <w:szCs w:val="24"/>
        </w:rPr>
        <w:t>, p. ILCN Newsletter. Retrieved from http://www.landconservationnetwork.org/sites/default/files/ILCN Newsletter September 2016.pdf</w:t>
      </w:r>
    </w:p>
    <w:p w14:paraId="3D93B2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nternational Organization for Migration. (2015). Regional Strategy for Asia and the Pacific 2012-2015. Retrieved from http://www.iom.int/sites/default/files/country/docs/AUP00548-RO-Bangkok-Regional-Strategy.pdf</w:t>
      </w:r>
    </w:p>
    <w:p w14:paraId="6646A8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oh, H. (2014). The Calendar in Pre-Islamic Mecca. </w:t>
      </w:r>
      <w:r w:rsidRPr="0008241C">
        <w:rPr>
          <w:i/>
          <w:iCs/>
          <w:noProof/>
          <w:sz w:val="22"/>
          <w:szCs w:val="24"/>
        </w:rPr>
        <w:t>Arabica</w:t>
      </w:r>
      <w:r w:rsidRPr="0008241C">
        <w:rPr>
          <w:noProof/>
          <w:sz w:val="22"/>
          <w:szCs w:val="24"/>
        </w:rPr>
        <w:t xml:space="preserve">, </w:t>
      </w:r>
      <w:r w:rsidRPr="0008241C">
        <w:rPr>
          <w:i/>
          <w:iCs/>
          <w:noProof/>
          <w:sz w:val="22"/>
          <w:szCs w:val="24"/>
        </w:rPr>
        <w:t>61</w:t>
      </w:r>
      <w:r w:rsidRPr="0008241C">
        <w:rPr>
          <w:noProof/>
          <w:sz w:val="22"/>
          <w:szCs w:val="24"/>
        </w:rPr>
        <w:t>(5), 471–513. https://doi.org/10.1163/15700585-12341319</w:t>
      </w:r>
    </w:p>
    <w:p w14:paraId="3FBACB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oja, C., Nita, M. R., &amp; Hossu, C. A. (2016). Environmental Conflicts. In </w:t>
      </w:r>
      <w:r w:rsidRPr="0008241C">
        <w:rPr>
          <w:i/>
          <w:iCs/>
          <w:noProof/>
          <w:sz w:val="22"/>
          <w:szCs w:val="24"/>
        </w:rPr>
        <w:t>Interdisciplinary Perspectives on Contemporary Conflict Resolution</w:t>
      </w:r>
      <w:r w:rsidRPr="0008241C">
        <w:rPr>
          <w:noProof/>
          <w:sz w:val="22"/>
          <w:szCs w:val="24"/>
        </w:rPr>
        <w:t xml:space="preserve"> (pp. 56–79). https://doi.org/10.4018/978-1-5225-0245-6.ch004</w:t>
      </w:r>
    </w:p>
    <w:p w14:paraId="7C0BC2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PBES. (2015). IPBES/3/18, Annex III: Generic scoping report for the regional and subregional assessments of biodiversity and ecosystem services (deliverable 2 (b)). Bonn, Germany. Retrieved from https://www.ipbes.net/event/ipbes-3-plenary</w:t>
      </w:r>
    </w:p>
    <w:p w14:paraId="6A40FF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PBES. (2017). IPBES/5/INF/24: Update on the classification of nature’s contributions to people by the Intergovernmental Science-Policy Platform on Biodiversity and Ecosystem Services. Bonn, Germany. Retrieved from https://www.ipbes.net/sites/default/files/downloads/pdf/ipbes-5-inf-24.pdf</w:t>
      </w:r>
    </w:p>
    <w:p w14:paraId="5A8FB9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CC. (2007). </w:t>
      </w:r>
      <w:r w:rsidRPr="0008241C">
        <w:rPr>
          <w:i/>
          <w:iCs/>
          <w:noProof/>
          <w:sz w:val="22"/>
          <w:szCs w:val="24"/>
        </w:rPr>
        <w:t>Climate Change 2007: impacts, adaptation and vulnerability: contribution of Working Group II to the fourth assessment report of the Intergovernmental Panel</w:t>
      </w:r>
      <w:r w:rsidRPr="0008241C">
        <w:rPr>
          <w:noProof/>
          <w:sz w:val="22"/>
          <w:szCs w:val="24"/>
        </w:rPr>
        <w:t xml:space="preserve">. </w:t>
      </w:r>
      <w:r w:rsidRPr="0008241C">
        <w:rPr>
          <w:i/>
          <w:iCs/>
          <w:noProof/>
          <w:sz w:val="22"/>
          <w:szCs w:val="24"/>
        </w:rPr>
        <w:t>Genebra, Suíça</w:t>
      </w:r>
      <w:r w:rsidRPr="0008241C">
        <w:rPr>
          <w:noProof/>
          <w:sz w:val="22"/>
          <w:szCs w:val="24"/>
        </w:rPr>
        <w:t>. Retrieved from http://books.google.com/books?hl=en&amp;lr=&amp;id=TNo-SeGpn7wC&amp;oi=fnd&amp;pg=PA81&amp;dq=Climate+Change+2007:+Impacts,+Adaptation+and+Vulnerability.+Contribution+of+Working+Group+II+to+the+Fourth+Assessment+Report+of+the+Intergovernmental+Panel+on+Climate+Change&amp;ots=vP2</w:t>
      </w:r>
    </w:p>
    <w:p w14:paraId="56D576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IPCC. (2014). </w:t>
      </w:r>
      <w:r w:rsidRPr="0008241C">
        <w:rPr>
          <w:i/>
          <w:iCs/>
          <w:noProof/>
          <w:sz w:val="22"/>
          <w:szCs w:val="24"/>
        </w:rPr>
        <w:t>Climate Change 2014: Impacts, Adaptation, and Vulnerability. Part B: Regional Aspects. Contribution of Working Group II to the Fifth Assessment Report of the Intergovernmental Panel on Climate Change</w:t>
      </w:r>
      <w:r w:rsidRPr="0008241C">
        <w:rPr>
          <w:noProof/>
          <w:sz w:val="22"/>
          <w:szCs w:val="24"/>
        </w:rPr>
        <w:t>. (V. R. Barros, C. B. Field, D. J. Dokken, M. D. Mastrandrea, K. J. Mach, T. E. Bilir, M. Chatterjee, K. L. Ebi, Y. O. Estrada, R. C. Genova, B. Girma, E. S. Kissel, A. N. Levy, S. MacCracken, P. R. Mastrandrea, &amp; L. L. White, Eds.). Cambridge, United Kingdom and New York, NY, USA: Cambridge University Press.</w:t>
      </w:r>
    </w:p>
    <w:p w14:paraId="562C39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sos, &amp; New Zealand Department of Conservation. (2016). </w:t>
      </w:r>
      <w:r w:rsidRPr="0008241C">
        <w:rPr>
          <w:i/>
          <w:iCs/>
          <w:noProof/>
          <w:sz w:val="22"/>
          <w:szCs w:val="24"/>
        </w:rPr>
        <w:t>Survey of New Zealanders</w:t>
      </w:r>
      <w:r w:rsidRPr="0008241C">
        <w:rPr>
          <w:noProof/>
          <w:sz w:val="22"/>
          <w:szCs w:val="24"/>
        </w:rPr>
        <w:t>. Retrieved from http://www.doc.govt.nz/Documents/about-doc/role/visitor-research/survey-of-new-zealanders-2016.pdf%0A</w:t>
      </w:r>
    </w:p>
    <w:p w14:paraId="799701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shii, M. (2005). </w:t>
      </w:r>
      <w:r w:rsidRPr="0008241C">
        <w:rPr>
          <w:i/>
          <w:iCs/>
          <w:noProof/>
          <w:sz w:val="22"/>
          <w:szCs w:val="24"/>
        </w:rPr>
        <w:t>Seitaigaku kara mita satoyama no sizen to hogo (Nature and Conservation of Satoyama Based on Ecology, in Japanese)</w:t>
      </w:r>
      <w:r w:rsidRPr="0008241C">
        <w:rPr>
          <w:noProof/>
          <w:sz w:val="22"/>
          <w:szCs w:val="24"/>
        </w:rPr>
        <w:t>. Tokyo: Kodansha.</w:t>
      </w:r>
    </w:p>
    <w:p w14:paraId="312F8B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TPGRFA. (2013). Reports of Meetings on the Establishment of a Platform for the Co-Development and Transfer of Technology. Retrieved May 25, 2016, from http://www.planttreaty.org/sites/default/files/gb5i16_FINAL.pdf</w:t>
      </w:r>
    </w:p>
    <w:p w14:paraId="080E20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2008). Resolution 4.098 Intergenerational partnerships: fostering ethical leadership for a just, sustainable and peaceful world.</w:t>
      </w:r>
    </w:p>
    <w:p w14:paraId="20F703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CN. (2011). </w:t>
      </w:r>
      <w:r w:rsidRPr="0008241C">
        <w:rPr>
          <w:i/>
          <w:iCs/>
          <w:noProof/>
          <w:sz w:val="22"/>
          <w:szCs w:val="24"/>
        </w:rPr>
        <w:t>Natural Resource Economic Valuations Environmental Economic Valuation of the HIMA System The Case of Zarqa River Basin – Jordan</w:t>
      </w:r>
      <w:r w:rsidRPr="0008241C">
        <w:rPr>
          <w:noProof/>
          <w:sz w:val="22"/>
          <w:szCs w:val="24"/>
        </w:rPr>
        <w:t>. Amman, Jordan.</w:t>
      </w:r>
    </w:p>
    <w:p w14:paraId="3F4562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WCPA. (2011). Typology of Transboundary Conservation Areas. Retrieved April 18, 2017, from http://www.tbpa.net/page.php?ndx=83</w:t>
      </w:r>
    </w:p>
    <w:p w14:paraId="63E972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cobs, J. W. (2002). The Mekong River Commission: transboundary water resources planning and regional security. </w:t>
      </w:r>
      <w:r w:rsidRPr="0008241C">
        <w:rPr>
          <w:i/>
          <w:iCs/>
          <w:noProof/>
          <w:sz w:val="22"/>
          <w:szCs w:val="24"/>
        </w:rPr>
        <w:t>The Geographical Journal</w:t>
      </w:r>
      <w:r w:rsidRPr="0008241C">
        <w:rPr>
          <w:noProof/>
          <w:sz w:val="22"/>
          <w:szCs w:val="24"/>
        </w:rPr>
        <w:t xml:space="preserve">, </w:t>
      </w:r>
      <w:r w:rsidRPr="0008241C">
        <w:rPr>
          <w:i/>
          <w:iCs/>
          <w:noProof/>
          <w:sz w:val="22"/>
          <w:szCs w:val="24"/>
        </w:rPr>
        <w:t>168</w:t>
      </w:r>
      <w:r w:rsidRPr="0008241C">
        <w:rPr>
          <w:noProof/>
          <w:sz w:val="22"/>
          <w:szCs w:val="24"/>
        </w:rPr>
        <w:t>(4), 354–364. https://doi.org/10.1111/j.0016-7398.2002.00061.x</w:t>
      </w:r>
    </w:p>
    <w:p w14:paraId="0DE05E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kobsson, K. M., &amp; Dragun, A. K. (2001). The Worth of a Possum: Valuing Species with the Contingent Valuation Method. </w:t>
      </w:r>
      <w:r w:rsidRPr="0008241C">
        <w:rPr>
          <w:i/>
          <w:iCs/>
          <w:noProof/>
          <w:sz w:val="22"/>
          <w:szCs w:val="24"/>
        </w:rPr>
        <w:t>Environmental and Resource Economics</w:t>
      </w:r>
      <w:r w:rsidRPr="0008241C">
        <w:rPr>
          <w:noProof/>
          <w:sz w:val="22"/>
          <w:szCs w:val="24"/>
        </w:rPr>
        <w:t xml:space="preserve">, </w:t>
      </w:r>
      <w:r w:rsidRPr="0008241C">
        <w:rPr>
          <w:i/>
          <w:iCs/>
          <w:noProof/>
          <w:sz w:val="22"/>
          <w:szCs w:val="24"/>
        </w:rPr>
        <w:t>19</w:t>
      </w:r>
      <w:r w:rsidRPr="0008241C">
        <w:rPr>
          <w:noProof/>
          <w:sz w:val="22"/>
          <w:szCs w:val="24"/>
        </w:rPr>
        <w:t>(3), 211–227. https://doi.org/10.1023/A:1011128620388</w:t>
      </w:r>
    </w:p>
    <w:p w14:paraId="73A50B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x, K., Barton, D. N., Chan, K. M. A., de Groot, R., Doyle, U., Eser, U., Görg, C., Gómez-Baggethun, E., Griewald, Y., Haber, W., Haines-Young, R., Heink, U., Jahn, T., Joosten, H., Kerschbaumer, L., Korn, H., Luck, G. W., Matzdorf, B., Muraca, B., Neßhöver, C., Norton, B., Ott, K., Potschin, M., Rauschmayer, F., von Haaren, C., &amp; Wichmann, S. (2013). Ecosystem services and ethics. </w:t>
      </w:r>
      <w:r w:rsidRPr="0008241C">
        <w:rPr>
          <w:i/>
          <w:iCs/>
          <w:noProof/>
          <w:sz w:val="22"/>
          <w:szCs w:val="24"/>
        </w:rPr>
        <w:t>Ecological Economics</w:t>
      </w:r>
      <w:r w:rsidRPr="0008241C">
        <w:rPr>
          <w:noProof/>
          <w:sz w:val="22"/>
          <w:szCs w:val="24"/>
        </w:rPr>
        <w:t xml:space="preserve">, </w:t>
      </w:r>
      <w:r w:rsidRPr="0008241C">
        <w:rPr>
          <w:i/>
          <w:iCs/>
          <w:noProof/>
          <w:sz w:val="22"/>
          <w:szCs w:val="24"/>
        </w:rPr>
        <w:t>93</w:t>
      </w:r>
      <w:r w:rsidRPr="0008241C">
        <w:rPr>
          <w:noProof/>
          <w:sz w:val="22"/>
          <w:szCs w:val="24"/>
        </w:rPr>
        <w:t>, 260–268. https://doi.org/10.1016/j.ecolecon.2013.06.008</w:t>
      </w:r>
    </w:p>
    <w:p w14:paraId="1DBF89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iao, X., Smith-Hall, C., &amp; Theilade, I. (2015). Rural household incomes and land grabbing in Cambodia. </w:t>
      </w:r>
      <w:r w:rsidRPr="0008241C">
        <w:rPr>
          <w:i/>
          <w:iCs/>
          <w:noProof/>
          <w:sz w:val="22"/>
          <w:szCs w:val="24"/>
        </w:rPr>
        <w:t>Land Use Policy</w:t>
      </w:r>
      <w:r w:rsidRPr="0008241C">
        <w:rPr>
          <w:noProof/>
          <w:sz w:val="22"/>
          <w:szCs w:val="24"/>
        </w:rPr>
        <w:t xml:space="preserve">, </w:t>
      </w:r>
      <w:r w:rsidRPr="0008241C">
        <w:rPr>
          <w:i/>
          <w:iCs/>
          <w:noProof/>
          <w:sz w:val="22"/>
          <w:szCs w:val="24"/>
        </w:rPr>
        <w:t>48</w:t>
      </w:r>
      <w:r w:rsidRPr="0008241C">
        <w:rPr>
          <w:noProof/>
          <w:sz w:val="22"/>
          <w:szCs w:val="24"/>
        </w:rPr>
        <w:t>, 317–328. https://doi.org/10.1016/j.landusepol.2015.06.008</w:t>
      </w:r>
    </w:p>
    <w:p w14:paraId="57FF77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dha, N. S. (1986). Common Property Resources and Rural Poor in Dry Regions of India. </w:t>
      </w:r>
      <w:r w:rsidRPr="0008241C">
        <w:rPr>
          <w:i/>
          <w:iCs/>
          <w:noProof/>
          <w:sz w:val="22"/>
          <w:szCs w:val="24"/>
        </w:rPr>
        <w:t>Economic and Political Weekly</w:t>
      </w:r>
      <w:r w:rsidRPr="0008241C">
        <w:rPr>
          <w:noProof/>
          <w:sz w:val="22"/>
          <w:szCs w:val="24"/>
        </w:rPr>
        <w:t xml:space="preserve">, </w:t>
      </w:r>
      <w:r w:rsidRPr="0008241C">
        <w:rPr>
          <w:i/>
          <w:iCs/>
          <w:noProof/>
          <w:sz w:val="22"/>
          <w:szCs w:val="24"/>
        </w:rPr>
        <w:t>21</w:t>
      </w:r>
      <w:r w:rsidRPr="0008241C">
        <w:rPr>
          <w:noProof/>
          <w:sz w:val="22"/>
          <w:szCs w:val="24"/>
        </w:rPr>
        <w:t>, 1169–1181.</w:t>
      </w:r>
    </w:p>
    <w:p w14:paraId="7E9325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lly, M. (1992). Custom and the Way of the Land: Past and Present in Vanuatu and Fiji. </w:t>
      </w:r>
      <w:r w:rsidRPr="0008241C">
        <w:rPr>
          <w:i/>
          <w:iCs/>
          <w:noProof/>
          <w:sz w:val="22"/>
          <w:szCs w:val="24"/>
        </w:rPr>
        <w:t>Oceania</w:t>
      </w:r>
      <w:r w:rsidRPr="0008241C">
        <w:rPr>
          <w:noProof/>
          <w:sz w:val="22"/>
          <w:szCs w:val="24"/>
        </w:rPr>
        <w:t xml:space="preserve">, </w:t>
      </w:r>
      <w:r w:rsidRPr="0008241C">
        <w:rPr>
          <w:i/>
          <w:iCs/>
          <w:noProof/>
          <w:sz w:val="22"/>
          <w:szCs w:val="24"/>
        </w:rPr>
        <w:t>62</w:t>
      </w:r>
      <w:r w:rsidRPr="0008241C">
        <w:rPr>
          <w:noProof/>
          <w:sz w:val="22"/>
          <w:szCs w:val="24"/>
        </w:rPr>
        <w:t>(4), 330–354. https://doi.org/10.1002/j.1834-4461.1992.tb00361.x</w:t>
      </w:r>
    </w:p>
    <w:p w14:paraId="6E01E7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shi, S. (2003). Super Market, Secretive, Exploitative: Is The Market in The Minor Forest Produce Unmanageable? </w:t>
      </w:r>
      <w:r w:rsidRPr="0008241C">
        <w:rPr>
          <w:i/>
          <w:iCs/>
          <w:noProof/>
          <w:sz w:val="22"/>
          <w:szCs w:val="24"/>
        </w:rPr>
        <w:t>Down to Earth</w:t>
      </w:r>
      <w:r w:rsidRPr="0008241C">
        <w:rPr>
          <w:noProof/>
          <w:sz w:val="22"/>
          <w:szCs w:val="24"/>
        </w:rPr>
        <w:t xml:space="preserve">, </w:t>
      </w:r>
      <w:r w:rsidRPr="0008241C">
        <w:rPr>
          <w:i/>
          <w:iCs/>
          <w:noProof/>
          <w:sz w:val="22"/>
          <w:szCs w:val="24"/>
        </w:rPr>
        <w:t>28</w:t>
      </w:r>
      <w:r w:rsidRPr="0008241C">
        <w:rPr>
          <w:noProof/>
          <w:sz w:val="22"/>
          <w:szCs w:val="24"/>
        </w:rPr>
        <w:t>, 27–34. Retrieved from http://www.downtoearth.org.in/coverage/super-market-12525</w:t>
      </w:r>
    </w:p>
    <w:p w14:paraId="5A2669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ng, W. H., Woo, J. M., &amp; Ryu, J. S. (2015). Effect of a forest therapy program and the forest environment on female workers’ stress.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14</w:t>
      </w:r>
      <w:r w:rsidRPr="0008241C">
        <w:rPr>
          <w:noProof/>
          <w:sz w:val="22"/>
          <w:szCs w:val="24"/>
        </w:rPr>
        <w:t>(2), 274–281. https://doi.org/10.1016/j.ufug.2015.02.004</w:t>
      </w:r>
    </w:p>
    <w:p w14:paraId="0E9FDA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piter, S. D., Cohen, P. J., Weeks, R., &amp; Tawake, A. (2014). Locally-managed marine areas : Multiple objectives and diverse strategies Locally-managed marine areas : multiple objectives and diverse strategies. </w:t>
      </w:r>
      <w:r w:rsidRPr="0008241C">
        <w:rPr>
          <w:i/>
          <w:iCs/>
          <w:noProof/>
          <w:sz w:val="22"/>
          <w:szCs w:val="24"/>
        </w:rPr>
        <w:t>Pacific Conservation Biology</w:t>
      </w:r>
      <w:r w:rsidRPr="0008241C">
        <w:rPr>
          <w:noProof/>
          <w:sz w:val="22"/>
          <w:szCs w:val="24"/>
        </w:rPr>
        <w:t xml:space="preserve">, </w:t>
      </w:r>
      <w:r w:rsidRPr="0008241C">
        <w:rPr>
          <w:i/>
          <w:iCs/>
          <w:noProof/>
          <w:sz w:val="22"/>
          <w:szCs w:val="24"/>
        </w:rPr>
        <w:t>20</w:t>
      </w:r>
      <w:r w:rsidRPr="0008241C">
        <w:rPr>
          <w:noProof/>
          <w:sz w:val="22"/>
          <w:szCs w:val="24"/>
        </w:rPr>
        <w:t>(August 2015), 165–179.</w:t>
      </w:r>
    </w:p>
    <w:p w14:paraId="258D05D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abulut, A., Egoh, B. N., Lanzanova, D., Grizzetti, B., Bidoglio, G., Pagliero, L., Bouraoui, F., Aloe, A., Reynaud, A., Maes, J., Vandecasteele, I., &amp; Mubareka, S. (2016). Mapping water provisioning services to support the ecosystem–water–food–energy nexus in the Danube river basin. </w:t>
      </w:r>
      <w:r w:rsidRPr="0008241C">
        <w:rPr>
          <w:i/>
          <w:iCs/>
          <w:noProof/>
          <w:sz w:val="22"/>
          <w:szCs w:val="24"/>
        </w:rPr>
        <w:t>Ecosystem Services</w:t>
      </w:r>
      <w:r w:rsidRPr="0008241C">
        <w:rPr>
          <w:noProof/>
          <w:sz w:val="22"/>
          <w:szCs w:val="24"/>
        </w:rPr>
        <w:t xml:space="preserve">, </w:t>
      </w:r>
      <w:r w:rsidRPr="0008241C">
        <w:rPr>
          <w:i/>
          <w:iCs/>
          <w:noProof/>
          <w:sz w:val="22"/>
          <w:szCs w:val="24"/>
        </w:rPr>
        <w:t>17</w:t>
      </w:r>
      <w:r w:rsidRPr="0008241C">
        <w:rPr>
          <w:noProof/>
          <w:sz w:val="22"/>
          <w:szCs w:val="24"/>
        </w:rPr>
        <w:t>, 278–292. https://doi.org/10.1016/j.ecoser.2015.08.002</w:t>
      </w:r>
    </w:p>
    <w:p w14:paraId="2E26A1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wasaki, J. (2017). Assessment of the role of Karen’s ecological knowledge to sustain biodiversity, ecosystems and ecosystem services in northern Thailand. In W. V. Alangui, K. Ichikawa, &amp; Y. Takahashi (Eds.),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 xml:space="preserve"> (p. 143). </w:t>
      </w:r>
      <w:r w:rsidRPr="0008241C">
        <w:rPr>
          <w:noProof/>
          <w:sz w:val="22"/>
          <w:szCs w:val="24"/>
        </w:rPr>
        <w:lastRenderedPageBreak/>
        <w:t>Tokyo, Japan: Institute for Global Environmental Strategies. Retrieved from https://pub.iges.or.jp/pub/ipbes-jbf-sub-regional-dialogue-workshop-0</w:t>
      </w:r>
    </w:p>
    <w:p w14:paraId="1B16A6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elley, C. P., Mohtadi, S., Cane, M. A., Seager, R., &amp; Kushnir, Y. (2015). Climate change in the Fertile Crescent and implications of the recent Syrian drought.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2</w:t>
      </w:r>
      <w:r w:rsidRPr="0008241C">
        <w:rPr>
          <w:noProof/>
          <w:sz w:val="22"/>
          <w:szCs w:val="24"/>
        </w:rPr>
        <w:t>(11), 3241–3246. https://doi.org/10.1073/pnas.1421533112</w:t>
      </w:r>
    </w:p>
    <w:p w14:paraId="4EF784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han, K. S., Kunz, R., Kleijnen, J., &amp; Antes, G. (2003). Five Steps to Conducting a Systematic Review. </w:t>
      </w:r>
      <w:r w:rsidRPr="0008241C">
        <w:rPr>
          <w:i/>
          <w:iCs/>
          <w:noProof/>
          <w:sz w:val="22"/>
          <w:szCs w:val="24"/>
        </w:rPr>
        <w:t>Journal of the Royal Society of Medicine</w:t>
      </w:r>
      <w:r w:rsidRPr="0008241C">
        <w:rPr>
          <w:noProof/>
          <w:sz w:val="22"/>
          <w:szCs w:val="24"/>
        </w:rPr>
        <w:t xml:space="preserve">, </w:t>
      </w:r>
      <w:r w:rsidRPr="0008241C">
        <w:rPr>
          <w:i/>
          <w:iCs/>
          <w:noProof/>
          <w:sz w:val="22"/>
          <w:szCs w:val="24"/>
        </w:rPr>
        <w:t>96</w:t>
      </w:r>
      <w:r w:rsidRPr="0008241C">
        <w:rPr>
          <w:noProof/>
          <w:sz w:val="22"/>
          <w:szCs w:val="24"/>
        </w:rPr>
        <w:t>(3), 118–121. https://doi.org/10.1177/014107680309600304</w:t>
      </w:r>
    </w:p>
    <w:p w14:paraId="08A35E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handu, E., Forootan, E., Schumacher, M., Awange, J. L., &amp; Müller Schmied, H. (2016). Exploring the influence of precipitation extremes and human water use on total water storage (TWS) changes in the Ganges-Brahmaputra-Meghna River Basin. </w:t>
      </w:r>
      <w:r w:rsidRPr="0008241C">
        <w:rPr>
          <w:i/>
          <w:iCs/>
          <w:noProof/>
          <w:sz w:val="22"/>
          <w:szCs w:val="24"/>
        </w:rPr>
        <w:t>Water Resources Research</w:t>
      </w:r>
      <w:r w:rsidRPr="0008241C">
        <w:rPr>
          <w:noProof/>
          <w:sz w:val="22"/>
          <w:szCs w:val="24"/>
        </w:rPr>
        <w:t xml:space="preserve">, </w:t>
      </w:r>
      <w:r w:rsidRPr="0008241C">
        <w:rPr>
          <w:i/>
          <w:iCs/>
          <w:noProof/>
          <w:sz w:val="22"/>
          <w:szCs w:val="24"/>
        </w:rPr>
        <w:t>52</w:t>
      </w:r>
      <w:r w:rsidRPr="0008241C">
        <w:rPr>
          <w:noProof/>
          <w:sz w:val="22"/>
          <w:szCs w:val="24"/>
        </w:rPr>
        <w:t>(3), 2240–2258. https://doi.org/10.1002/2015WR018113</w:t>
      </w:r>
    </w:p>
    <w:p w14:paraId="7E6FDD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m, J. J., Lee, H. K., Choi, M. H., Youn, Y. C., &amp; Lee, J. K. (1994). Quantification of Welfare Functions of Forests in Korea. </w:t>
      </w:r>
      <w:r w:rsidRPr="0008241C">
        <w:rPr>
          <w:i/>
          <w:iCs/>
          <w:noProof/>
          <w:sz w:val="22"/>
          <w:szCs w:val="24"/>
        </w:rPr>
        <w:t>Korean Journal of Forest Economics</w:t>
      </w:r>
      <w:r w:rsidRPr="0008241C">
        <w:rPr>
          <w:noProof/>
          <w:sz w:val="22"/>
          <w:szCs w:val="24"/>
        </w:rPr>
        <w:t xml:space="preserve">, </w:t>
      </w:r>
      <w:r w:rsidRPr="0008241C">
        <w:rPr>
          <w:i/>
          <w:iCs/>
          <w:noProof/>
          <w:sz w:val="22"/>
          <w:szCs w:val="24"/>
        </w:rPr>
        <w:t>2</w:t>
      </w:r>
      <w:r w:rsidRPr="0008241C">
        <w:rPr>
          <w:noProof/>
          <w:sz w:val="22"/>
          <w:szCs w:val="24"/>
        </w:rPr>
        <w:t>(1), 127–139.</w:t>
      </w:r>
    </w:p>
    <w:p w14:paraId="249A2ED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m, W., Lim, S. K., Chung, E. J., &amp; Woo, J. M. (2009). The effect of cognitive behavior therapy-based psychotherapy applied in a forest environment on physiological changes and remission of major depressive disorder. </w:t>
      </w:r>
      <w:r w:rsidRPr="0008241C">
        <w:rPr>
          <w:i/>
          <w:iCs/>
          <w:noProof/>
          <w:sz w:val="22"/>
          <w:szCs w:val="24"/>
        </w:rPr>
        <w:t>Psychiatry Investigation</w:t>
      </w:r>
      <w:r w:rsidRPr="0008241C">
        <w:rPr>
          <w:noProof/>
          <w:sz w:val="22"/>
          <w:szCs w:val="24"/>
        </w:rPr>
        <w:t xml:space="preserve">, </w:t>
      </w:r>
      <w:r w:rsidRPr="0008241C">
        <w:rPr>
          <w:i/>
          <w:iCs/>
          <w:noProof/>
          <w:sz w:val="22"/>
          <w:szCs w:val="24"/>
        </w:rPr>
        <w:t>6</w:t>
      </w:r>
      <w:r w:rsidRPr="0008241C">
        <w:rPr>
          <w:noProof/>
          <w:sz w:val="22"/>
          <w:szCs w:val="24"/>
        </w:rPr>
        <w:t>(4), 245–254. https://doi.org/10.4306/pi.2009.6.4.245</w:t>
      </w:r>
    </w:p>
    <w:p w14:paraId="4A03DB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2013). </w:t>
      </w:r>
      <w:r w:rsidRPr="0008241C">
        <w:rPr>
          <w:i/>
          <w:iCs/>
          <w:noProof/>
          <w:sz w:val="22"/>
          <w:szCs w:val="24"/>
        </w:rPr>
        <w:t>Synergisms for the intricate system of biodiversity and society in the conservation management of Iran</w:t>
      </w:r>
      <w:r w:rsidRPr="0008241C">
        <w:rPr>
          <w:noProof/>
          <w:sz w:val="22"/>
          <w:szCs w:val="24"/>
        </w:rPr>
        <w:t>. Kyoto University.</w:t>
      </w:r>
    </w:p>
    <w:p w14:paraId="10FA3F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2014). </w:t>
      </w:r>
      <w:r w:rsidRPr="0008241C">
        <w:rPr>
          <w:i/>
          <w:iCs/>
          <w:noProof/>
          <w:sz w:val="22"/>
          <w:szCs w:val="24"/>
        </w:rPr>
        <w:t>Protected Areas Management and Environmental Sociology in Iran</w:t>
      </w:r>
      <w:r w:rsidRPr="0008241C">
        <w:rPr>
          <w:noProof/>
          <w:sz w:val="22"/>
          <w:szCs w:val="24"/>
        </w:rPr>
        <w:t>. Scholars’ Press.</w:t>
      </w:r>
    </w:p>
    <w:p w14:paraId="6B6217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2015). Forecasting Iran Forests Futures: The ways of forests decline towards expansion. </w:t>
      </w:r>
      <w:r w:rsidRPr="0008241C">
        <w:rPr>
          <w:i/>
          <w:iCs/>
          <w:noProof/>
          <w:sz w:val="22"/>
          <w:szCs w:val="24"/>
        </w:rPr>
        <w:t>CEESP Newsletter 1517, IUCN, Available at Http://Goo.Gl/D9KQks</w:t>
      </w:r>
      <w:r w:rsidRPr="0008241C">
        <w:rPr>
          <w:noProof/>
          <w:sz w:val="22"/>
          <w:szCs w:val="24"/>
        </w:rPr>
        <w:t>, 16–17. Retrieved from http://www.iucn.org/about/union/commissions/ceesp/ceesp_news/?uNewsID=22318</w:t>
      </w:r>
    </w:p>
    <w:p w14:paraId="2D3B67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Moriya, K., Sakai, T., Khosrojerdi, E., &amp; Etemad, V. (2014). Introduction of participatory conservation in Iran: Case study of the rural communities’ perspectives in Khojir National Park. </w:t>
      </w:r>
      <w:r w:rsidRPr="0008241C">
        <w:rPr>
          <w:i/>
          <w:iCs/>
          <w:noProof/>
          <w:sz w:val="22"/>
          <w:szCs w:val="24"/>
        </w:rPr>
        <w:t>International Journal of Environmental Research</w:t>
      </w:r>
      <w:r w:rsidRPr="0008241C">
        <w:rPr>
          <w:noProof/>
          <w:sz w:val="22"/>
          <w:szCs w:val="24"/>
        </w:rPr>
        <w:t xml:space="preserve">, </w:t>
      </w:r>
      <w:r w:rsidRPr="0008241C">
        <w:rPr>
          <w:i/>
          <w:iCs/>
          <w:noProof/>
          <w:sz w:val="22"/>
          <w:szCs w:val="24"/>
        </w:rPr>
        <w:t>8</w:t>
      </w:r>
      <w:r w:rsidRPr="0008241C">
        <w:rPr>
          <w:noProof/>
          <w:sz w:val="22"/>
          <w:szCs w:val="24"/>
        </w:rPr>
        <w:t>(4), 913–930.</w:t>
      </w:r>
    </w:p>
    <w:p w14:paraId="5AF447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Sakai, T., Moriya, K., &amp; Makhdoum, M. F. (2012). Challenges to the future development of Iran’s protected areas system. </w:t>
      </w:r>
      <w:r w:rsidRPr="0008241C">
        <w:rPr>
          <w:i/>
          <w:iCs/>
          <w:noProof/>
          <w:sz w:val="22"/>
          <w:szCs w:val="24"/>
        </w:rPr>
        <w:t>Environmental Management</w:t>
      </w:r>
      <w:r w:rsidRPr="0008241C">
        <w:rPr>
          <w:noProof/>
          <w:sz w:val="22"/>
          <w:szCs w:val="24"/>
        </w:rPr>
        <w:t xml:space="preserve">, </w:t>
      </w:r>
      <w:r w:rsidRPr="0008241C">
        <w:rPr>
          <w:i/>
          <w:iCs/>
          <w:noProof/>
          <w:sz w:val="22"/>
          <w:szCs w:val="24"/>
        </w:rPr>
        <w:t>50</w:t>
      </w:r>
      <w:r w:rsidRPr="0008241C">
        <w:rPr>
          <w:noProof/>
          <w:sz w:val="22"/>
          <w:szCs w:val="24"/>
        </w:rPr>
        <w:t>(4), 750–765. https://doi.org/10.1007/s00267-012-9895-5</w:t>
      </w:r>
    </w:p>
    <w:p w14:paraId="6870B0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Sakai, T., Moriya, K., Makhdoum, M. F., &amp; Koyama, L. (2013). Assessment of the Effectiveness of Protected Areas Management in Iran: Case Study in Khojir National Park. </w:t>
      </w:r>
      <w:r w:rsidRPr="0008241C">
        <w:rPr>
          <w:i/>
          <w:iCs/>
          <w:noProof/>
          <w:sz w:val="22"/>
          <w:szCs w:val="24"/>
        </w:rPr>
        <w:t>Environmental Management</w:t>
      </w:r>
      <w:r w:rsidRPr="0008241C">
        <w:rPr>
          <w:noProof/>
          <w:sz w:val="22"/>
          <w:szCs w:val="24"/>
        </w:rPr>
        <w:t xml:space="preserve">, </w:t>
      </w:r>
      <w:r w:rsidRPr="0008241C">
        <w:rPr>
          <w:i/>
          <w:iCs/>
          <w:noProof/>
          <w:sz w:val="22"/>
          <w:szCs w:val="24"/>
        </w:rPr>
        <w:t>52</w:t>
      </w:r>
      <w:r w:rsidRPr="0008241C">
        <w:rPr>
          <w:noProof/>
          <w:sz w:val="22"/>
          <w:szCs w:val="24"/>
        </w:rPr>
        <w:t>(2), 514–530. https://doi.org/10.1007/s00267-013-0061-5</w:t>
      </w:r>
    </w:p>
    <w:p w14:paraId="462056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lahi, M., Sakai, T., Moriya, K., Yoshikawa, M., &amp; Esmaili, R. (2014). From paper parks to real conservations: Case study of social capital in iran’s biodiversity conservation. </w:t>
      </w:r>
      <w:r w:rsidRPr="0008241C">
        <w:rPr>
          <w:i/>
          <w:iCs/>
          <w:noProof/>
          <w:sz w:val="22"/>
          <w:szCs w:val="24"/>
        </w:rPr>
        <w:t>International Journal of Environmental Research</w:t>
      </w:r>
      <w:r w:rsidRPr="0008241C">
        <w:rPr>
          <w:noProof/>
          <w:sz w:val="22"/>
          <w:szCs w:val="24"/>
        </w:rPr>
        <w:t xml:space="preserve">, </w:t>
      </w:r>
      <w:r w:rsidRPr="0008241C">
        <w:rPr>
          <w:i/>
          <w:iCs/>
          <w:noProof/>
          <w:sz w:val="22"/>
          <w:szCs w:val="24"/>
        </w:rPr>
        <w:t>8</w:t>
      </w:r>
      <w:r w:rsidRPr="0008241C">
        <w:rPr>
          <w:noProof/>
          <w:sz w:val="22"/>
          <w:szCs w:val="24"/>
        </w:rPr>
        <w:t>(1), 101–114.</w:t>
      </w:r>
    </w:p>
    <w:p w14:paraId="61A02E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o, J.-C., Kweon, D., &amp; Youn, Y.-C. (2015). Conditions for sustainability of traditional village woods (Maeulsoop) in Korea. In M. Inoue &amp; G. Shivakoti (Eds.), </w:t>
      </w:r>
      <w:r w:rsidRPr="0008241C">
        <w:rPr>
          <w:i/>
          <w:iCs/>
          <w:noProof/>
          <w:sz w:val="22"/>
          <w:szCs w:val="24"/>
        </w:rPr>
        <w:t>Multi-level forest governance in Asia : concepts, challenges and the way forward</w:t>
      </w:r>
      <w:r w:rsidRPr="0008241C">
        <w:rPr>
          <w:noProof/>
          <w:sz w:val="22"/>
          <w:szCs w:val="24"/>
        </w:rPr>
        <w:t xml:space="preserve"> (p. 461). SAGE Publications. Retrieved from https://us.sagepub.com/en-us/nam/multi-level-forest-governance-in-asia/book246161</w:t>
      </w:r>
    </w:p>
    <w:p w14:paraId="59277F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OSIS. (2014). Korean Statistical Information Service. Retrieved from http://kosis.kr/index/index.do</w:t>
      </w:r>
    </w:p>
    <w:p w14:paraId="5B611F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thari, A., Corrigan, C., Jonas, H., Neumann, A., &amp; Shrumm, H. (2012). </w:t>
      </w:r>
      <w:r w:rsidRPr="0008241C">
        <w:rPr>
          <w:i/>
          <w:iCs/>
          <w:noProof/>
          <w:sz w:val="22"/>
          <w:szCs w:val="24"/>
        </w:rPr>
        <w:t>Recognising and supporting territories and areas conserved by indigenous peoples and local communities: global overview and national case studies</w:t>
      </w:r>
      <w:r w:rsidRPr="0008241C">
        <w:rPr>
          <w:noProof/>
          <w:sz w:val="22"/>
          <w:szCs w:val="24"/>
        </w:rPr>
        <w:t xml:space="preserve">. </w:t>
      </w:r>
      <w:r w:rsidRPr="0008241C">
        <w:rPr>
          <w:i/>
          <w:iCs/>
          <w:noProof/>
          <w:sz w:val="22"/>
          <w:szCs w:val="24"/>
        </w:rPr>
        <w:t>CBD Technical Series</w:t>
      </w:r>
      <w:r w:rsidRPr="0008241C">
        <w:rPr>
          <w:noProof/>
          <w:sz w:val="22"/>
          <w:szCs w:val="24"/>
        </w:rPr>
        <w:t>. Montreal, Canada: Secretariat of the Convention on Biological Diversity. Retrieved from http://scholar.google.com/scholar?hl=en&amp;btnG=Search&amp;q=intitle:Recognising+and+Supporting+Territories+and+Areas+Conserved+By+Indigenous+Peoples+and+Local+Communities:+Global+Overview+and+National+Case+Studies#1</w:t>
      </w:r>
    </w:p>
    <w:p w14:paraId="380404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thari, A., Pathak, N., &amp; Bose, A. (2011). FORESTS, RIGHTS AND CONSERVATION: FRA ACT 2006, INDIA. In H. Scheyvens (Ed.), </w:t>
      </w:r>
      <w:r w:rsidRPr="0008241C">
        <w:rPr>
          <w:i/>
          <w:iCs/>
          <w:noProof/>
          <w:sz w:val="22"/>
          <w:szCs w:val="24"/>
        </w:rPr>
        <w:t>CRITICAL REVIEW OF SELECTED FOREST-RELATED REGULATORY INITIATIVES: APPLYING A RIGHTS PERSPECTIVE</w:t>
      </w:r>
      <w:r w:rsidRPr="0008241C">
        <w:rPr>
          <w:noProof/>
          <w:sz w:val="22"/>
          <w:szCs w:val="24"/>
        </w:rPr>
        <w:t xml:space="preserve"> (pp. 19–50). Institute for Global Environmental Strategies (IGES).</w:t>
      </w:r>
    </w:p>
    <w:p w14:paraId="0D33E0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Kremen, C., Williams, N. M., Aizen, M. A., Gemmill-Herren, B., LeBuhn, G., Minckley, R., Packer, L., Potts, S. G., Roulston, T., Steffan-Dewenter, I., Vázquez, D. P., Winfree, R., Adams, L., Crone, E. E., Greenleaf, S. S., Keitt, T. H., Klein, A.-M., Regetz, J., &amp; Ricketts, T. H. (2007). Pollination and other ecosystem services produced by mobile organisms: a conceptual framework for the effects of land-use change. </w:t>
      </w:r>
      <w:r w:rsidRPr="0008241C">
        <w:rPr>
          <w:i/>
          <w:iCs/>
          <w:noProof/>
          <w:sz w:val="22"/>
          <w:szCs w:val="24"/>
        </w:rPr>
        <w:t>Ecology Letters</w:t>
      </w:r>
      <w:r w:rsidRPr="0008241C">
        <w:rPr>
          <w:noProof/>
          <w:sz w:val="22"/>
          <w:szCs w:val="24"/>
        </w:rPr>
        <w:t xml:space="preserve">, </w:t>
      </w:r>
      <w:r w:rsidRPr="0008241C">
        <w:rPr>
          <w:i/>
          <w:iCs/>
          <w:noProof/>
          <w:sz w:val="22"/>
          <w:szCs w:val="24"/>
        </w:rPr>
        <w:t>10</w:t>
      </w:r>
      <w:r w:rsidRPr="0008241C">
        <w:rPr>
          <w:noProof/>
          <w:sz w:val="22"/>
          <w:szCs w:val="24"/>
        </w:rPr>
        <w:t>(4), 299–314. https://doi.org/10.1111/j.1461-0248.2007.01018.x</w:t>
      </w:r>
    </w:p>
    <w:p w14:paraId="1A3A3F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biszewski, I., Anderson, S. J., Costanza, R., &amp; Sutton, P. C. (2016). The Future of Ecosystem Services in Asia and the Pacific.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3</w:t>
      </w:r>
      <w:r w:rsidRPr="0008241C">
        <w:rPr>
          <w:noProof/>
          <w:sz w:val="22"/>
          <w:szCs w:val="24"/>
        </w:rPr>
        <w:t>(3), 389–404. https://doi.org/10.1002/app5.147</w:t>
      </w:r>
    </w:p>
    <w:p w14:paraId="4796F6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biszewski, I., Costanza, R., Dorji, L., Thoennes, P., &amp; Tshering, K. (2013). An initial estimate of the value of ecosystem services in Bhutan. </w:t>
      </w:r>
      <w:r w:rsidRPr="0008241C">
        <w:rPr>
          <w:i/>
          <w:iCs/>
          <w:noProof/>
          <w:sz w:val="22"/>
          <w:szCs w:val="24"/>
        </w:rPr>
        <w:t>Ecosystem Services</w:t>
      </w:r>
      <w:r w:rsidRPr="0008241C">
        <w:rPr>
          <w:noProof/>
          <w:sz w:val="22"/>
          <w:szCs w:val="24"/>
        </w:rPr>
        <w:t xml:space="preserve">, </w:t>
      </w:r>
      <w:r w:rsidRPr="0008241C">
        <w:rPr>
          <w:i/>
          <w:iCs/>
          <w:noProof/>
          <w:sz w:val="22"/>
          <w:szCs w:val="24"/>
        </w:rPr>
        <w:t>3</w:t>
      </w:r>
      <w:r w:rsidRPr="0008241C">
        <w:rPr>
          <w:noProof/>
          <w:sz w:val="22"/>
          <w:szCs w:val="24"/>
        </w:rPr>
        <w:t>, e11–e21. https://doi.org/10.1016/J.ECOSER.2012.11.004</w:t>
      </w:r>
    </w:p>
    <w:p w14:paraId="057EFD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mar, B. M., Singh, A. K., &amp; Dhyani, S. K. (2012). South Asian agroforestry: traditions, transformations, and prospects. In Nair PKR and Garrity DP (Ed.), </w:t>
      </w:r>
      <w:r w:rsidRPr="0008241C">
        <w:rPr>
          <w:i/>
          <w:iCs/>
          <w:noProof/>
          <w:sz w:val="22"/>
          <w:szCs w:val="24"/>
        </w:rPr>
        <w:t>Agroforestry: The Future of Global Landuse</w:t>
      </w:r>
      <w:r w:rsidRPr="0008241C">
        <w:rPr>
          <w:noProof/>
          <w:sz w:val="22"/>
          <w:szCs w:val="24"/>
        </w:rPr>
        <w:t xml:space="preserve"> (p. 359</w:t>
      </w:r>
      <w:r w:rsidRPr="0008241C">
        <w:rPr>
          <w:rFonts w:eastAsia="MS Mincho"/>
          <w:noProof/>
          <w:sz w:val="22"/>
          <w:szCs w:val="24"/>
        </w:rPr>
        <w:t>‐</w:t>
      </w:r>
      <w:r w:rsidRPr="0008241C">
        <w:rPr>
          <w:noProof/>
          <w:sz w:val="22"/>
          <w:szCs w:val="24"/>
        </w:rPr>
        <w:t>389). The Netherlands: Springer.</w:t>
      </w:r>
    </w:p>
    <w:p w14:paraId="73C0F7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mar, M. R., &amp; Janagam, D. (2011). Export and Import Pattern of Medicinal Plants in India. </w:t>
      </w:r>
      <w:r w:rsidRPr="0008241C">
        <w:rPr>
          <w:i/>
          <w:iCs/>
          <w:noProof/>
          <w:sz w:val="22"/>
          <w:szCs w:val="24"/>
        </w:rPr>
        <w:t>Indian Journal of Science and Technology</w:t>
      </w:r>
      <w:r w:rsidRPr="0008241C">
        <w:rPr>
          <w:noProof/>
          <w:sz w:val="22"/>
          <w:szCs w:val="24"/>
        </w:rPr>
        <w:t xml:space="preserve">, </w:t>
      </w:r>
      <w:r w:rsidRPr="0008241C">
        <w:rPr>
          <w:i/>
          <w:iCs/>
          <w:noProof/>
          <w:sz w:val="22"/>
          <w:szCs w:val="24"/>
        </w:rPr>
        <w:t>4</w:t>
      </w:r>
      <w:r w:rsidRPr="0008241C">
        <w:rPr>
          <w:noProof/>
          <w:sz w:val="22"/>
          <w:szCs w:val="24"/>
        </w:rPr>
        <w:t>(3), 245–248. https://doi.org/10.17485/IJST/2011/V4I3/29975</w:t>
      </w:r>
    </w:p>
    <w:p w14:paraId="4CE321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rokawa, K. (1996). New: Philosophy of Symbiosis. </w:t>
      </w:r>
      <w:r w:rsidRPr="0008241C">
        <w:rPr>
          <w:i/>
          <w:iCs/>
          <w:noProof/>
          <w:sz w:val="22"/>
          <w:szCs w:val="24"/>
        </w:rPr>
        <w:t>Tokuma Shoten, Tokyo (in Japanese)</w:t>
      </w:r>
      <w:r w:rsidRPr="0008241C">
        <w:rPr>
          <w:noProof/>
          <w:sz w:val="22"/>
          <w:szCs w:val="24"/>
        </w:rPr>
        <w:t>.</w:t>
      </w:r>
    </w:p>
    <w:p w14:paraId="4088C9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srini, M. D., &amp; Alford, R. A. (2006). Indonesia’s exports of frogs’ legs. </w:t>
      </w:r>
      <w:r w:rsidRPr="0008241C">
        <w:rPr>
          <w:i/>
          <w:iCs/>
          <w:noProof/>
          <w:sz w:val="22"/>
          <w:szCs w:val="24"/>
        </w:rPr>
        <w:t>TRAFFIC Bulletin</w:t>
      </w:r>
      <w:r w:rsidRPr="0008241C">
        <w:rPr>
          <w:noProof/>
          <w:sz w:val="22"/>
          <w:szCs w:val="24"/>
        </w:rPr>
        <w:t xml:space="preserve">, </w:t>
      </w:r>
      <w:r w:rsidRPr="0008241C">
        <w:rPr>
          <w:i/>
          <w:iCs/>
          <w:noProof/>
          <w:sz w:val="22"/>
          <w:szCs w:val="24"/>
        </w:rPr>
        <w:t>21</w:t>
      </w:r>
      <w:r w:rsidRPr="0008241C">
        <w:rPr>
          <w:noProof/>
          <w:sz w:val="22"/>
          <w:szCs w:val="24"/>
        </w:rPr>
        <w:t>(1), 13–24. Retrieved from https://researchonline.jcu.edu.au/4216/</w:t>
      </w:r>
    </w:p>
    <w:p w14:paraId="5AAE93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kon, F., Unjing, P., Andi, V., Ngiuk, E., &amp; Alloy, S. (2013). The Dayak Jalai Peoples &amp; their Concept of Dahas in Ketapangan District, West Kalimantan, Indonesia: A Case Study. In W. V. Alangui, G. Subido, &amp; R. Tinda-an (Eds.), </w:t>
      </w:r>
      <w:r w:rsidRPr="0008241C">
        <w:rPr>
          <w:i/>
          <w:iCs/>
          <w:noProof/>
          <w:sz w:val="22"/>
          <w:szCs w:val="24"/>
        </w:rPr>
        <w:t>Indigenous Peoples, Forests &amp; REDD Plus: Sustaining &amp; Enhancing Forests Through Traditional Resource Management</w:t>
      </w:r>
      <w:r w:rsidRPr="0008241C">
        <w:rPr>
          <w:noProof/>
          <w:sz w:val="22"/>
          <w:szCs w:val="24"/>
        </w:rPr>
        <w:t xml:space="preserve"> (pp. 119–187). Baguio City, Philippines: Tebtebba Foundation.</w:t>
      </w:r>
    </w:p>
    <w:p w14:paraId="7652B8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ne, M. B. (2003). Decentralization or privatization of environmental governance? Forest conflict and bioregional assessment in Australia. </w:t>
      </w:r>
      <w:r w:rsidRPr="0008241C">
        <w:rPr>
          <w:i/>
          <w:iCs/>
          <w:noProof/>
          <w:sz w:val="22"/>
          <w:szCs w:val="24"/>
        </w:rPr>
        <w:t>Journal of Rural Studies</w:t>
      </w:r>
      <w:r w:rsidRPr="0008241C">
        <w:rPr>
          <w:noProof/>
          <w:sz w:val="22"/>
          <w:szCs w:val="24"/>
        </w:rPr>
        <w:t xml:space="preserve">, </w:t>
      </w:r>
      <w:r w:rsidRPr="0008241C">
        <w:rPr>
          <w:i/>
          <w:iCs/>
          <w:noProof/>
          <w:sz w:val="22"/>
          <w:szCs w:val="24"/>
        </w:rPr>
        <w:t>19</w:t>
      </w:r>
      <w:r w:rsidRPr="0008241C">
        <w:rPr>
          <w:noProof/>
          <w:sz w:val="22"/>
          <w:szCs w:val="24"/>
        </w:rPr>
        <w:t>(3), 283–294. https://doi.org/10.1016/S0743-0167(02)00084-0</w:t>
      </w:r>
    </w:p>
    <w:p w14:paraId="5E71EC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Larkin, J. G. (2016). New EIA Requirements to Help Safeguard Myanmar’s Environment. Retrieved January 16, 2018, from https://www.adb.org/news/new-eia-requirements-help-safeguard-myanmars-environment</w:t>
      </w:r>
    </w:p>
    <w:p w14:paraId="539A02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breton, L. C. M., van der Zwet, J., Damsteeg, J.-W., Slat, B., Andrady, A., &amp; Reisser, J. (2017). River plastic emissions to the world’s oceans. </w:t>
      </w:r>
      <w:r w:rsidRPr="0008241C">
        <w:rPr>
          <w:i/>
          <w:iCs/>
          <w:noProof/>
          <w:sz w:val="22"/>
          <w:szCs w:val="24"/>
        </w:rPr>
        <w:t>Nature Communications</w:t>
      </w:r>
      <w:r w:rsidRPr="0008241C">
        <w:rPr>
          <w:noProof/>
          <w:sz w:val="22"/>
          <w:szCs w:val="24"/>
        </w:rPr>
        <w:t>. https://doi.org/10.1038/ncomms15611</w:t>
      </w:r>
    </w:p>
    <w:p w14:paraId="564BC1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e, T. M., Sigouin, A., Pinedo-Vasquez, M., &amp; Nasi, R. (2014). </w:t>
      </w:r>
      <w:r w:rsidRPr="0008241C">
        <w:rPr>
          <w:i/>
          <w:iCs/>
          <w:noProof/>
          <w:sz w:val="22"/>
          <w:szCs w:val="24"/>
        </w:rPr>
        <w:t>The harvest of wildlife for bushmeat and traditional medicine in East, South and Southeast Asia: Current knowledge base, challenges, opportunities and areas for future research</w:t>
      </w:r>
      <w:r w:rsidRPr="0008241C">
        <w:rPr>
          <w:noProof/>
          <w:sz w:val="22"/>
          <w:szCs w:val="24"/>
        </w:rPr>
        <w:t>. Bogor, Indonesia: Center for International Forestry Research (CIFOR). https://doi.org/10.17528/cifor/005135</w:t>
      </w:r>
    </w:p>
    <w:p w14:paraId="3338C2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le, S., Wilshusen, P., Brockington, D., Seidler, R., &amp; Bawa, K. (2010). Beyond exclusion: Alternative approaches to biodiversity conservation in the developing tropics.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2</w:t>
      </w:r>
      <w:r w:rsidRPr="0008241C">
        <w:rPr>
          <w:noProof/>
          <w:sz w:val="22"/>
          <w:szCs w:val="24"/>
        </w:rPr>
        <w:t>(1–2), 94–100. https://doi.org/10.1016/j.cosust.2010.03.006</w:t>
      </w:r>
    </w:p>
    <w:p w14:paraId="2395C7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onard, S., Mackenzie, J., Kofod, F., Parsons, M., Langton, M., Russ, P., Ormond-parker, L., Smith, K., &amp; Smith, M. (2013). </w:t>
      </w:r>
      <w:r w:rsidRPr="0008241C">
        <w:rPr>
          <w:i/>
          <w:iCs/>
          <w:noProof/>
          <w:sz w:val="22"/>
          <w:szCs w:val="24"/>
        </w:rPr>
        <w:t>Indigenous climate change adaptation in the Kimberley region of North-western Australia</w:t>
      </w:r>
      <w:r w:rsidRPr="0008241C">
        <w:rPr>
          <w:noProof/>
          <w:sz w:val="22"/>
          <w:szCs w:val="24"/>
        </w:rPr>
        <w:t>.</w:t>
      </w:r>
    </w:p>
    <w:p w14:paraId="441D01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schine, T. M. (2014). Risk And Vulnerability At Contaminated Sites In The Pacific And Australian Proving Grounds From A “Long-Term Stewardship” Perspective: What Have We Learned? In </w:t>
      </w:r>
      <w:r w:rsidRPr="0008241C">
        <w:rPr>
          <w:i/>
          <w:iCs/>
          <w:noProof/>
          <w:sz w:val="22"/>
          <w:szCs w:val="24"/>
        </w:rPr>
        <w:t>The Oceans in the Nuclear Age</w:t>
      </w:r>
      <w:r w:rsidRPr="0008241C">
        <w:rPr>
          <w:noProof/>
          <w:sz w:val="22"/>
          <w:szCs w:val="24"/>
        </w:rPr>
        <w:t xml:space="preserve"> (pp. 39–48). Brill. https://doi.org/10.1163/ej.9789004156753.i-576.18</w:t>
      </w:r>
    </w:p>
    <w:p w14:paraId="27BECD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wis, B. (2012). Environmental Rights or a Right to the Environment?: Exploring the Nexus between Human Rights and Environmental Protection. </w:t>
      </w:r>
      <w:r w:rsidRPr="0008241C">
        <w:rPr>
          <w:i/>
          <w:iCs/>
          <w:noProof/>
          <w:sz w:val="22"/>
          <w:szCs w:val="24"/>
        </w:rPr>
        <w:t>Macquarie Journal of Comparative and International Environmental Law</w:t>
      </w:r>
      <w:r w:rsidRPr="0008241C">
        <w:rPr>
          <w:noProof/>
          <w:sz w:val="22"/>
          <w:szCs w:val="24"/>
        </w:rPr>
        <w:t xml:space="preserve">, </w:t>
      </w:r>
      <w:r w:rsidRPr="0008241C">
        <w:rPr>
          <w:i/>
          <w:iCs/>
          <w:noProof/>
          <w:sz w:val="22"/>
          <w:szCs w:val="24"/>
        </w:rPr>
        <w:t>8</w:t>
      </w:r>
      <w:r w:rsidRPr="0008241C">
        <w:rPr>
          <w:noProof/>
          <w:sz w:val="22"/>
          <w:szCs w:val="24"/>
        </w:rPr>
        <w:t>(2), 36–47. Retrieved from https://papers.ssrn.com/sol3/papers.cfm?abstract_id=2673932</w:t>
      </w:r>
    </w:p>
    <w:p w14:paraId="5DE74F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Li, R., Li, Y., van den Brink, M., &amp; Woltjer, J. (2015). The capacities of institutions for the integration of ecosystem services in coastal strategic planning: The case of Jiaozhou Bay. </w:t>
      </w:r>
      <w:r w:rsidRPr="0008241C">
        <w:rPr>
          <w:i/>
          <w:iCs/>
          <w:noProof/>
          <w:sz w:val="22"/>
          <w:szCs w:val="24"/>
        </w:rPr>
        <w:t>Ocean and Coastal Management</w:t>
      </w:r>
      <w:r w:rsidRPr="0008241C">
        <w:rPr>
          <w:noProof/>
          <w:sz w:val="22"/>
          <w:szCs w:val="24"/>
        </w:rPr>
        <w:t xml:space="preserve">, </w:t>
      </w:r>
      <w:r w:rsidRPr="0008241C">
        <w:rPr>
          <w:i/>
          <w:iCs/>
          <w:noProof/>
          <w:sz w:val="22"/>
          <w:szCs w:val="24"/>
        </w:rPr>
        <w:t>107</w:t>
      </w:r>
      <w:r w:rsidRPr="0008241C">
        <w:rPr>
          <w:noProof/>
          <w:sz w:val="22"/>
          <w:szCs w:val="24"/>
        </w:rPr>
        <w:t>, 1–15. https://doi.org/10.1016/j.ocecoaman.2015.02.001</w:t>
      </w:r>
    </w:p>
    <w:p w14:paraId="0DE6C5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nden, O., &amp; Jernelov, O. (1980). The mangrove swamp: an ecosystem in danger. </w:t>
      </w:r>
      <w:r w:rsidRPr="0008241C">
        <w:rPr>
          <w:i/>
          <w:iCs/>
          <w:noProof/>
          <w:sz w:val="22"/>
          <w:szCs w:val="24"/>
        </w:rPr>
        <w:t>Ambio</w:t>
      </w:r>
      <w:r w:rsidRPr="0008241C">
        <w:rPr>
          <w:noProof/>
          <w:sz w:val="22"/>
          <w:szCs w:val="24"/>
        </w:rPr>
        <w:t xml:space="preserve">, </w:t>
      </w:r>
      <w:r w:rsidRPr="0008241C">
        <w:rPr>
          <w:i/>
          <w:iCs/>
          <w:noProof/>
          <w:sz w:val="22"/>
          <w:szCs w:val="24"/>
        </w:rPr>
        <w:t>9</w:t>
      </w:r>
      <w:r w:rsidRPr="0008241C">
        <w:rPr>
          <w:noProof/>
          <w:sz w:val="22"/>
          <w:szCs w:val="24"/>
        </w:rPr>
        <w:t>.</w:t>
      </w:r>
    </w:p>
    <w:p w14:paraId="692EF7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Locatelli, B. (2016). 38. Ecosystem Services and Climate Change. Retrieved from https://www.routledge.com/products/9781138025080.</w:t>
      </w:r>
    </w:p>
    <w:p w14:paraId="49E06E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ng, A. J., Crosby, M. J., &amp; Stattersfield, A. J. (1996). Towards a Global Map of Biodiversity: Patterns in the Distribution of Restricted-Range Birds. </w:t>
      </w:r>
      <w:r w:rsidRPr="0008241C">
        <w:rPr>
          <w:i/>
          <w:iCs/>
          <w:noProof/>
          <w:sz w:val="22"/>
          <w:szCs w:val="24"/>
        </w:rPr>
        <w:t>Global Ecology and Biogeography Letters</w:t>
      </w:r>
      <w:r w:rsidRPr="0008241C">
        <w:rPr>
          <w:noProof/>
          <w:sz w:val="22"/>
          <w:szCs w:val="24"/>
        </w:rPr>
        <w:t xml:space="preserve">, </w:t>
      </w:r>
      <w:r w:rsidRPr="0008241C">
        <w:rPr>
          <w:i/>
          <w:iCs/>
          <w:noProof/>
          <w:sz w:val="22"/>
          <w:szCs w:val="24"/>
        </w:rPr>
        <w:t>5</w:t>
      </w:r>
      <w:r w:rsidRPr="0008241C">
        <w:rPr>
          <w:noProof/>
          <w:sz w:val="22"/>
          <w:szCs w:val="24"/>
        </w:rPr>
        <w:t>(4/5), 281. https://doi.org/10.2307/2997796</w:t>
      </w:r>
    </w:p>
    <w:p w14:paraId="4204CF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ópez-Hoffman, L., Varady, R., &amp; Balvanera, P. (2009). Finding mutual interest in shared ecosystem services: new approaches to transboundary conservation. In L. López-Hoffman, E. McGovern, R. Varady, &amp; K. Flessa (Eds.), </w:t>
      </w:r>
      <w:r w:rsidRPr="0008241C">
        <w:rPr>
          <w:i/>
          <w:iCs/>
          <w:noProof/>
          <w:sz w:val="22"/>
          <w:szCs w:val="24"/>
        </w:rPr>
        <w:t>Conservation of shared environments : learning from the United States and Mexico</w:t>
      </w:r>
      <w:r w:rsidRPr="0008241C">
        <w:rPr>
          <w:noProof/>
          <w:sz w:val="22"/>
          <w:szCs w:val="24"/>
        </w:rPr>
        <w:t xml:space="preserve"> (pp. 137–153). Tucson: University of Arizona Press. Retrieved from http://www.worldcat.org/title/conservation-of-shared-environments-learning-from-the-united-states-and-mexico/oclc/319500760</w:t>
      </w:r>
    </w:p>
    <w:p w14:paraId="4D92A9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uman, B., DeClerck, F., Ellatifi, M., Finegan, B., Thompson, I., &amp; Others. (2010). Forest biodiversity and ecosystem services: drivers of change, responses and challenges. </w:t>
      </w:r>
      <w:r w:rsidRPr="0008241C">
        <w:rPr>
          <w:i/>
          <w:iCs/>
          <w:noProof/>
          <w:sz w:val="22"/>
          <w:szCs w:val="24"/>
        </w:rPr>
        <w:t>IUFRO World Series</w:t>
      </w:r>
      <w:r w:rsidRPr="0008241C">
        <w:rPr>
          <w:noProof/>
          <w:sz w:val="22"/>
          <w:szCs w:val="24"/>
        </w:rPr>
        <w:t xml:space="preserve">, </w:t>
      </w:r>
      <w:r w:rsidRPr="0008241C">
        <w:rPr>
          <w:i/>
          <w:iCs/>
          <w:noProof/>
          <w:sz w:val="22"/>
          <w:szCs w:val="24"/>
        </w:rPr>
        <w:t>25</w:t>
      </w:r>
      <w:r w:rsidRPr="0008241C">
        <w:rPr>
          <w:noProof/>
          <w:sz w:val="22"/>
          <w:szCs w:val="24"/>
        </w:rPr>
        <w:t>(Ricketts 2004), 95–112. Retrieved from http://www.cabdirect.org/abstracts/20113395935.html</w:t>
      </w:r>
    </w:p>
    <w:p w14:paraId="0E8600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u, M. (2016). </w:t>
      </w:r>
      <w:r w:rsidRPr="0008241C">
        <w:rPr>
          <w:i/>
          <w:iCs/>
          <w:noProof/>
          <w:sz w:val="22"/>
          <w:szCs w:val="24"/>
        </w:rPr>
        <w:t>China Revised Environmental Impact Assessment Law</w:t>
      </w:r>
      <w:r w:rsidRPr="0008241C">
        <w:rPr>
          <w:noProof/>
          <w:sz w:val="22"/>
          <w:szCs w:val="24"/>
        </w:rPr>
        <w:t>. Retrieved from https://chemlinked.com/news/chemical-news/china-revised-environmental-impact-assessment-law</w:t>
      </w:r>
    </w:p>
    <w:p w14:paraId="45D727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undberg, J., &amp; Moberg, F. (2003). Mobile Link Organisms and Ecosystem Functioning: Implications for Ecosystem Resilience and Management. </w:t>
      </w:r>
      <w:r w:rsidRPr="0008241C">
        <w:rPr>
          <w:i/>
          <w:iCs/>
          <w:noProof/>
          <w:sz w:val="22"/>
          <w:szCs w:val="24"/>
        </w:rPr>
        <w:t>Ecosystems</w:t>
      </w:r>
      <w:r w:rsidRPr="0008241C">
        <w:rPr>
          <w:noProof/>
          <w:sz w:val="22"/>
          <w:szCs w:val="24"/>
        </w:rPr>
        <w:t xml:space="preserve">, </w:t>
      </w:r>
      <w:r w:rsidRPr="0008241C">
        <w:rPr>
          <w:i/>
          <w:iCs/>
          <w:noProof/>
          <w:sz w:val="22"/>
          <w:szCs w:val="24"/>
        </w:rPr>
        <w:t>6</w:t>
      </w:r>
      <w:r w:rsidRPr="0008241C">
        <w:rPr>
          <w:noProof/>
          <w:sz w:val="22"/>
          <w:szCs w:val="24"/>
        </w:rPr>
        <w:t>(1), 0087–0098. https://doi.org/10.1007/s10021-002-0150-4</w:t>
      </w:r>
    </w:p>
    <w:p w14:paraId="6A0125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clean, K. (2015). Crossing cultural boundaries: Integrating Indigenous water knowledge into water governance through co-research in the Queensland Wet Tropics, Australia. </w:t>
      </w:r>
      <w:r w:rsidRPr="0008241C">
        <w:rPr>
          <w:i/>
          <w:iCs/>
          <w:noProof/>
          <w:sz w:val="22"/>
          <w:szCs w:val="24"/>
        </w:rPr>
        <w:t>Geoforum</w:t>
      </w:r>
      <w:r w:rsidRPr="0008241C">
        <w:rPr>
          <w:noProof/>
          <w:sz w:val="22"/>
          <w:szCs w:val="24"/>
        </w:rPr>
        <w:t xml:space="preserve">, </w:t>
      </w:r>
      <w:r w:rsidRPr="0008241C">
        <w:rPr>
          <w:i/>
          <w:iCs/>
          <w:noProof/>
          <w:sz w:val="22"/>
          <w:szCs w:val="24"/>
        </w:rPr>
        <w:t>59</w:t>
      </w:r>
      <w:r w:rsidRPr="0008241C">
        <w:rPr>
          <w:noProof/>
          <w:sz w:val="22"/>
          <w:szCs w:val="24"/>
        </w:rPr>
        <w:t>, 142–152. https://doi.org/10.1016/j.geoforum.2014.12.008</w:t>
      </w:r>
    </w:p>
    <w:p w14:paraId="490CCB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ddugoda, P. (1991). </w:t>
      </w:r>
      <w:r w:rsidRPr="0008241C">
        <w:rPr>
          <w:i/>
          <w:iCs/>
          <w:noProof/>
          <w:sz w:val="22"/>
          <w:szCs w:val="24"/>
        </w:rPr>
        <w:t>Experience of community forestry in Sri Lanka</w:t>
      </w:r>
      <w:r w:rsidRPr="0008241C">
        <w:rPr>
          <w:noProof/>
          <w:sz w:val="22"/>
          <w:szCs w:val="24"/>
        </w:rPr>
        <w:t xml:space="preserve"> (Proceedings from second regional workshop on multi</w:t>
      </w:r>
      <w:r w:rsidRPr="0008241C">
        <w:rPr>
          <w:rFonts w:eastAsia="MS Mincho"/>
          <w:noProof/>
          <w:sz w:val="22"/>
          <w:szCs w:val="24"/>
        </w:rPr>
        <w:t>‐</w:t>
      </w:r>
      <w:r w:rsidRPr="0008241C">
        <w:rPr>
          <w:noProof/>
          <w:sz w:val="22"/>
          <w:szCs w:val="24"/>
        </w:rPr>
        <w:t>purpose trees). Kandy, Sri Lanka.</w:t>
      </w:r>
    </w:p>
    <w:p w14:paraId="0AE23B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h, D. N. yin, Hills, P., &amp; Tao, J. (2014). Risk perception, trust and public engagement in nuclear decision-making in Hong Kong. </w:t>
      </w:r>
      <w:r w:rsidRPr="0008241C">
        <w:rPr>
          <w:i/>
          <w:iCs/>
          <w:noProof/>
          <w:sz w:val="22"/>
          <w:szCs w:val="24"/>
        </w:rPr>
        <w:t>Energy Policy</w:t>
      </w:r>
      <w:r w:rsidRPr="0008241C">
        <w:rPr>
          <w:noProof/>
          <w:sz w:val="22"/>
          <w:szCs w:val="24"/>
        </w:rPr>
        <w:t xml:space="preserve">, </w:t>
      </w:r>
      <w:r w:rsidRPr="0008241C">
        <w:rPr>
          <w:i/>
          <w:iCs/>
          <w:noProof/>
          <w:sz w:val="22"/>
          <w:szCs w:val="24"/>
        </w:rPr>
        <w:t>73</w:t>
      </w:r>
      <w:r w:rsidRPr="0008241C">
        <w:rPr>
          <w:noProof/>
          <w:sz w:val="22"/>
          <w:szCs w:val="24"/>
        </w:rPr>
        <w:t>, 368–390. https://doi.org/10.1016/j.enpol.2014.05.019</w:t>
      </w:r>
    </w:p>
    <w:p w14:paraId="2409B9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kino, M., &amp; Matsuda, H. (2005). Co-management in Japanese coastal fisheries: Institutional features and transaction costs. </w:t>
      </w:r>
      <w:r w:rsidRPr="0008241C">
        <w:rPr>
          <w:i/>
          <w:iCs/>
          <w:noProof/>
          <w:sz w:val="22"/>
          <w:szCs w:val="24"/>
        </w:rPr>
        <w:t>Marine Policy</w:t>
      </w:r>
      <w:r w:rsidRPr="0008241C">
        <w:rPr>
          <w:noProof/>
          <w:sz w:val="22"/>
          <w:szCs w:val="24"/>
        </w:rPr>
        <w:t xml:space="preserve">, </w:t>
      </w:r>
      <w:r w:rsidRPr="0008241C">
        <w:rPr>
          <w:i/>
          <w:iCs/>
          <w:noProof/>
          <w:sz w:val="22"/>
          <w:szCs w:val="24"/>
        </w:rPr>
        <w:t>29</w:t>
      </w:r>
      <w:r w:rsidRPr="0008241C">
        <w:rPr>
          <w:noProof/>
          <w:sz w:val="22"/>
          <w:szCs w:val="24"/>
        </w:rPr>
        <w:t>(5), 441–450. https://doi.org/10.1016/j.marpol.2004.07.005</w:t>
      </w:r>
    </w:p>
    <w:p w14:paraId="241513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lhotra, K. C. (1998). Anthropological Dimensions of Sacred Groves in India: An Overview. In P. S. Ramakrishnan, K. G. Saxena, &amp; U. M. Chandrasekharan (Eds.), </w:t>
      </w:r>
      <w:r w:rsidRPr="0008241C">
        <w:rPr>
          <w:i/>
          <w:iCs/>
          <w:noProof/>
          <w:sz w:val="22"/>
          <w:szCs w:val="24"/>
        </w:rPr>
        <w:t>Conserving the Sacred for Biodiversity Management</w:t>
      </w:r>
      <w:r w:rsidRPr="0008241C">
        <w:rPr>
          <w:noProof/>
          <w:sz w:val="22"/>
          <w:szCs w:val="24"/>
        </w:rPr>
        <w:t>. New Delhi: Oxford and IBH.</w:t>
      </w:r>
    </w:p>
    <w:p w14:paraId="579395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lhotra, K. C., Gokhale, Y., Chatterjee, S., &amp; Srivastava, S. (2001). </w:t>
      </w:r>
      <w:r w:rsidRPr="0008241C">
        <w:rPr>
          <w:i/>
          <w:iCs/>
          <w:noProof/>
          <w:sz w:val="22"/>
          <w:szCs w:val="24"/>
        </w:rPr>
        <w:t>Cultural and ecological dimensions of sacred groves in India</w:t>
      </w:r>
      <w:r w:rsidRPr="0008241C">
        <w:rPr>
          <w:noProof/>
          <w:sz w:val="22"/>
          <w:szCs w:val="24"/>
        </w:rPr>
        <w:t xml:space="preserve">. </w:t>
      </w:r>
      <w:r w:rsidRPr="0008241C">
        <w:rPr>
          <w:i/>
          <w:iCs/>
          <w:noProof/>
          <w:sz w:val="22"/>
          <w:szCs w:val="24"/>
        </w:rPr>
        <w:t>Indian National Science Academy, New Delhi and Indira Gandhi Rashtriya Manav Sangrahalaya, Bhopal</w:t>
      </w:r>
      <w:r w:rsidRPr="0008241C">
        <w:rPr>
          <w:noProof/>
          <w:sz w:val="22"/>
          <w:szCs w:val="24"/>
        </w:rPr>
        <w:t>.</w:t>
      </w:r>
    </w:p>
    <w:p w14:paraId="53DA04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o, G.-X., Cao, Y.-B., Lan, X.-G., He, Z.-H., Chen, Z.-M., Wang, Y.-Z., Hu, X.-L., Lv, Y.-D., Wang, G.-F., &amp; Yan, J. (2012). Therapeutic effect of forest bathing on human hypertension in the elderly. </w:t>
      </w:r>
      <w:r w:rsidRPr="0008241C">
        <w:rPr>
          <w:i/>
          <w:iCs/>
          <w:noProof/>
          <w:sz w:val="22"/>
          <w:szCs w:val="24"/>
        </w:rPr>
        <w:t>Journal of Cardiology</w:t>
      </w:r>
      <w:r w:rsidRPr="0008241C">
        <w:rPr>
          <w:noProof/>
          <w:sz w:val="22"/>
          <w:szCs w:val="24"/>
        </w:rPr>
        <w:t xml:space="preserve">, </w:t>
      </w:r>
      <w:r w:rsidRPr="0008241C">
        <w:rPr>
          <w:i/>
          <w:iCs/>
          <w:noProof/>
          <w:sz w:val="22"/>
          <w:szCs w:val="24"/>
        </w:rPr>
        <w:t>60</w:t>
      </w:r>
      <w:r w:rsidRPr="0008241C">
        <w:rPr>
          <w:noProof/>
          <w:sz w:val="22"/>
          <w:szCs w:val="24"/>
        </w:rPr>
        <w:t>(6), 495–502. https://doi.org/10.1016/j.jjcc.2012.08.003</w:t>
      </w:r>
    </w:p>
    <w:p w14:paraId="6DEC39A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in, A. (2010). Riders under storms: Contributions of nomadic herders’ observations to analysing climate change in Mongolia. </w:t>
      </w:r>
      <w:r w:rsidRPr="0008241C">
        <w:rPr>
          <w:i/>
          <w:iCs/>
          <w:noProof/>
          <w:sz w:val="22"/>
          <w:szCs w:val="24"/>
        </w:rPr>
        <w:t>Global Environmental Change</w:t>
      </w:r>
      <w:r w:rsidRPr="0008241C">
        <w:rPr>
          <w:noProof/>
          <w:sz w:val="22"/>
          <w:szCs w:val="24"/>
        </w:rPr>
        <w:t xml:space="preserve">, </w:t>
      </w:r>
      <w:r w:rsidRPr="0008241C">
        <w:rPr>
          <w:i/>
          <w:iCs/>
          <w:noProof/>
          <w:sz w:val="22"/>
          <w:szCs w:val="24"/>
        </w:rPr>
        <w:t>20</w:t>
      </w:r>
      <w:r w:rsidRPr="0008241C">
        <w:rPr>
          <w:noProof/>
          <w:sz w:val="22"/>
          <w:szCs w:val="24"/>
        </w:rPr>
        <w:t>(1), 162–176. https://doi.org/10.1016/j.gloenvcha.2009.10.004</w:t>
      </w:r>
    </w:p>
    <w:p w14:paraId="1A6DC0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rkandya, A., Son, Y., &amp; Lee, W.-K. (2017). Valuation of Reforestation in Terms of Disaster Risk Reduction: A Technical Study from the Republic of Korea.</w:t>
      </w:r>
    </w:p>
    <w:p w14:paraId="7F7DA9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h, J. K. (2013). Decolonising the interface between indigenous peoples and mining companies in Australia: Making space for cultural heritage sites. </w:t>
      </w:r>
      <w:r w:rsidRPr="0008241C">
        <w:rPr>
          <w:i/>
          <w:iCs/>
          <w:noProof/>
          <w:sz w:val="22"/>
          <w:szCs w:val="24"/>
        </w:rPr>
        <w:t>Asia Pacific Viewpoint</w:t>
      </w:r>
      <w:r w:rsidRPr="0008241C">
        <w:rPr>
          <w:noProof/>
          <w:sz w:val="22"/>
          <w:szCs w:val="24"/>
        </w:rPr>
        <w:t xml:space="preserve">, </w:t>
      </w:r>
      <w:r w:rsidRPr="0008241C">
        <w:rPr>
          <w:i/>
          <w:iCs/>
          <w:noProof/>
          <w:sz w:val="22"/>
          <w:szCs w:val="24"/>
        </w:rPr>
        <w:t>54</w:t>
      </w:r>
      <w:r w:rsidRPr="0008241C">
        <w:rPr>
          <w:noProof/>
          <w:sz w:val="22"/>
          <w:szCs w:val="24"/>
        </w:rPr>
        <w:t>(2), 171–184. https://doi.org/10.1111/apv.12017</w:t>
      </w:r>
    </w:p>
    <w:p w14:paraId="12EE31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Marui, A., &amp; Gallardo, A. H. (2015). Managing Groundwater Radioactive Contamination at the Daiichi Nuclear Plant. </w:t>
      </w:r>
      <w:r w:rsidRPr="0008241C">
        <w:rPr>
          <w:i/>
          <w:iCs/>
          <w:noProof/>
          <w:sz w:val="22"/>
          <w:szCs w:val="24"/>
        </w:rPr>
        <w:t>International Journal of Environmental Research and Public Health</w:t>
      </w:r>
      <w:r w:rsidRPr="0008241C">
        <w:rPr>
          <w:noProof/>
          <w:sz w:val="22"/>
          <w:szCs w:val="24"/>
        </w:rPr>
        <w:t xml:space="preserve">, </w:t>
      </w:r>
      <w:r w:rsidRPr="0008241C">
        <w:rPr>
          <w:i/>
          <w:iCs/>
          <w:noProof/>
          <w:sz w:val="22"/>
          <w:szCs w:val="24"/>
        </w:rPr>
        <w:t>12</w:t>
      </w:r>
      <w:r w:rsidRPr="0008241C">
        <w:rPr>
          <w:noProof/>
          <w:sz w:val="22"/>
          <w:szCs w:val="24"/>
        </w:rPr>
        <w:t>(7), 8498. https://doi.org/10.3390/ijerph120708498</w:t>
      </w:r>
    </w:p>
    <w:p w14:paraId="56F02A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shayekhi, Z., Panahi, M., Karami, M., Khalighi, S., &amp; Malekian, A. (2010). Economic valuation of water storage function of forest ecosystems (case study: Zagros Forests, Iran). </w:t>
      </w:r>
      <w:r w:rsidRPr="0008241C">
        <w:rPr>
          <w:i/>
          <w:iCs/>
          <w:noProof/>
          <w:sz w:val="22"/>
          <w:szCs w:val="24"/>
        </w:rPr>
        <w:t>Journal of Forestry Research</w:t>
      </w:r>
      <w:r w:rsidRPr="0008241C">
        <w:rPr>
          <w:noProof/>
          <w:sz w:val="22"/>
          <w:szCs w:val="24"/>
        </w:rPr>
        <w:t xml:space="preserve">, </w:t>
      </w:r>
      <w:r w:rsidRPr="0008241C">
        <w:rPr>
          <w:i/>
          <w:iCs/>
          <w:noProof/>
          <w:sz w:val="22"/>
          <w:szCs w:val="24"/>
        </w:rPr>
        <w:t>21</w:t>
      </w:r>
      <w:r w:rsidRPr="0008241C">
        <w:rPr>
          <w:noProof/>
          <w:sz w:val="22"/>
          <w:szCs w:val="24"/>
        </w:rPr>
        <w:t>(3), 293–300. https://doi.org/10.1007/s11676-010-0074-3</w:t>
      </w:r>
    </w:p>
    <w:p w14:paraId="568AB6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soodi, A., &amp; Khan, F. A. (2012a). A New Record to the Invasive Alien Flora of India: Azolla cristata. </w:t>
      </w:r>
      <w:r w:rsidRPr="0008241C">
        <w:rPr>
          <w:i/>
          <w:iCs/>
          <w:noProof/>
          <w:sz w:val="22"/>
          <w:szCs w:val="24"/>
        </w:rPr>
        <w:t>National Academy Science Letters</w:t>
      </w:r>
      <w:r w:rsidRPr="0008241C">
        <w:rPr>
          <w:noProof/>
          <w:sz w:val="22"/>
          <w:szCs w:val="24"/>
        </w:rPr>
        <w:t xml:space="preserve">, </w:t>
      </w:r>
      <w:r w:rsidRPr="0008241C">
        <w:rPr>
          <w:i/>
          <w:iCs/>
          <w:noProof/>
          <w:sz w:val="22"/>
          <w:szCs w:val="24"/>
        </w:rPr>
        <w:t>35</w:t>
      </w:r>
      <w:r w:rsidRPr="0008241C">
        <w:rPr>
          <w:noProof/>
          <w:sz w:val="22"/>
          <w:szCs w:val="24"/>
        </w:rPr>
        <w:t>(6), 493–495. https://doi.org/10.1007/s40009-012-0084-0</w:t>
      </w:r>
    </w:p>
    <w:p w14:paraId="22817A6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soodi, A., &amp; Khan, F. A. (2012b). Invasion of alligator weed (Alternanthera philoxeroides) in Wular Lake, Kashmir, India. </w:t>
      </w:r>
      <w:r w:rsidRPr="0008241C">
        <w:rPr>
          <w:i/>
          <w:iCs/>
          <w:noProof/>
          <w:sz w:val="22"/>
          <w:szCs w:val="24"/>
        </w:rPr>
        <w:t>Aquatic Invasions</w:t>
      </w:r>
      <w:r w:rsidRPr="0008241C">
        <w:rPr>
          <w:noProof/>
          <w:sz w:val="22"/>
          <w:szCs w:val="24"/>
        </w:rPr>
        <w:t xml:space="preserve">, </w:t>
      </w:r>
      <w:r w:rsidRPr="0008241C">
        <w:rPr>
          <w:i/>
          <w:iCs/>
          <w:noProof/>
          <w:sz w:val="22"/>
          <w:szCs w:val="24"/>
        </w:rPr>
        <w:t>7</w:t>
      </w:r>
      <w:r w:rsidRPr="0008241C">
        <w:rPr>
          <w:noProof/>
          <w:sz w:val="22"/>
          <w:szCs w:val="24"/>
        </w:rPr>
        <w:t>(1), 143–146. https://doi.org/10.3391/ai.2012.7.1.016</w:t>
      </w:r>
    </w:p>
    <w:p w14:paraId="5C426D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ssey, D. S., Axinn, W. G., &amp; Ghimire, D. J. (2010). Environmental Change and Out-Migration: Evidence from Nepal. </w:t>
      </w:r>
      <w:r w:rsidRPr="0008241C">
        <w:rPr>
          <w:i/>
          <w:iCs/>
          <w:noProof/>
          <w:sz w:val="22"/>
          <w:szCs w:val="24"/>
        </w:rPr>
        <w:t>Population and Environment</w:t>
      </w:r>
      <w:r w:rsidRPr="0008241C">
        <w:rPr>
          <w:noProof/>
          <w:sz w:val="22"/>
          <w:szCs w:val="24"/>
        </w:rPr>
        <w:t xml:space="preserve">, </w:t>
      </w:r>
      <w:r w:rsidRPr="0008241C">
        <w:rPr>
          <w:i/>
          <w:iCs/>
          <w:noProof/>
          <w:sz w:val="22"/>
          <w:szCs w:val="24"/>
        </w:rPr>
        <w:t>32</w:t>
      </w:r>
      <w:r w:rsidRPr="0008241C">
        <w:rPr>
          <w:noProof/>
          <w:sz w:val="22"/>
          <w:szCs w:val="24"/>
        </w:rPr>
        <w:t>(2–3), 109–136. https://doi.org/10.1007/s11111-010-0119-8</w:t>
      </w:r>
    </w:p>
    <w:p w14:paraId="7B617A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tsuoka, S. (2015). The changing role of a Vaidya (non-codified traditional doctor) in the community health of Kerala, Southern India: comparison of treatment-seeking behaviours between the Vaidya’s patients and community members. </w:t>
      </w:r>
      <w:r w:rsidRPr="0008241C">
        <w:rPr>
          <w:i/>
          <w:iCs/>
          <w:noProof/>
          <w:sz w:val="22"/>
          <w:szCs w:val="24"/>
        </w:rPr>
        <w:t>Journal of Ethnobiology and Ethnomedicine</w:t>
      </w:r>
      <w:r w:rsidRPr="0008241C">
        <w:rPr>
          <w:noProof/>
          <w:sz w:val="22"/>
          <w:szCs w:val="24"/>
        </w:rPr>
        <w:t xml:space="preserve">, </w:t>
      </w:r>
      <w:r w:rsidRPr="0008241C">
        <w:rPr>
          <w:i/>
          <w:iCs/>
          <w:noProof/>
          <w:sz w:val="22"/>
          <w:szCs w:val="24"/>
        </w:rPr>
        <w:t>11</w:t>
      </w:r>
      <w:r w:rsidRPr="0008241C">
        <w:rPr>
          <w:noProof/>
          <w:sz w:val="22"/>
          <w:szCs w:val="24"/>
        </w:rPr>
        <w:t>(1), 57–66. https://doi.org/10.1186/s13002-015-0042-2</w:t>
      </w:r>
    </w:p>
    <w:p w14:paraId="65A1C57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unders, K. (2007). Culture Versus Sustainability - A Case Study from the Fiji Islands. </w:t>
      </w:r>
      <w:r w:rsidRPr="0008241C">
        <w:rPr>
          <w:i/>
          <w:iCs/>
          <w:noProof/>
          <w:sz w:val="22"/>
          <w:szCs w:val="24"/>
        </w:rPr>
        <w:t>Asia Pacific Centre for Environmental Accountability Journal</w:t>
      </w:r>
      <w:r w:rsidRPr="0008241C">
        <w:rPr>
          <w:noProof/>
          <w:sz w:val="22"/>
          <w:szCs w:val="24"/>
        </w:rPr>
        <w:t xml:space="preserve">, </w:t>
      </w:r>
      <w:r w:rsidRPr="0008241C">
        <w:rPr>
          <w:i/>
          <w:iCs/>
          <w:noProof/>
          <w:sz w:val="22"/>
          <w:szCs w:val="24"/>
        </w:rPr>
        <w:t>13</w:t>
      </w:r>
      <w:r w:rsidRPr="0008241C">
        <w:rPr>
          <w:noProof/>
          <w:sz w:val="22"/>
          <w:szCs w:val="24"/>
        </w:rPr>
        <w:t>(4).</w:t>
      </w:r>
    </w:p>
    <w:p w14:paraId="0A205B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BIE. (2013). International Visitor Survey - key data tables. Retrieved from http://www.mbie.govt.nz/info-services/sectors-industries/tourism/tourism-research-data/ivs/ivs-key-data-tables</w:t>
      </w:r>
    </w:p>
    <w:p w14:paraId="1675CD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Millen, H. L., Ticktin, T., Friedlander, A., Jupiter, S. D., Thaman, R., Campbell, J., Veitayaki, J., Giambelluca, T., Nihmei, S., Rupeni, E., Apis-Overhoff, L., Aalbersberg, W., &amp; Orcherton, D. F. (2014). Small islands, valuable insights: Systems of customary resource use and resilience to climate change in the Pacific. </w:t>
      </w:r>
      <w:r w:rsidRPr="0008241C">
        <w:rPr>
          <w:i/>
          <w:iCs/>
          <w:noProof/>
          <w:sz w:val="22"/>
          <w:szCs w:val="24"/>
        </w:rPr>
        <w:t>Ecology and Society</w:t>
      </w:r>
      <w:r w:rsidRPr="0008241C">
        <w:rPr>
          <w:noProof/>
          <w:sz w:val="22"/>
          <w:szCs w:val="24"/>
        </w:rPr>
        <w:t xml:space="preserve">, </w:t>
      </w:r>
      <w:r w:rsidRPr="0008241C">
        <w:rPr>
          <w:i/>
          <w:iCs/>
          <w:noProof/>
          <w:sz w:val="22"/>
          <w:szCs w:val="24"/>
        </w:rPr>
        <w:t>19</w:t>
      </w:r>
      <w:r w:rsidRPr="0008241C">
        <w:rPr>
          <w:noProof/>
          <w:sz w:val="22"/>
          <w:szCs w:val="24"/>
        </w:rPr>
        <w:t>(4). https://doi.org/10.5751/ES-06937-190444</w:t>
      </w:r>
    </w:p>
    <w:p w14:paraId="406809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asham, T. G., &amp; Barnett, G. B. (2008). Environmental volunteering: motivations, modes and outcomes. </w:t>
      </w:r>
      <w:r w:rsidRPr="0008241C">
        <w:rPr>
          <w:i/>
          <w:iCs/>
          <w:noProof/>
          <w:sz w:val="22"/>
          <w:szCs w:val="24"/>
        </w:rPr>
        <w:t>Australian Geographer</w:t>
      </w:r>
      <w:r w:rsidRPr="0008241C">
        <w:rPr>
          <w:noProof/>
          <w:sz w:val="22"/>
          <w:szCs w:val="24"/>
        </w:rPr>
        <w:t xml:space="preserve">, </w:t>
      </w:r>
      <w:r w:rsidRPr="0008241C">
        <w:rPr>
          <w:i/>
          <w:iCs/>
          <w:noProof/>
          <w:sz w:val="22"/>
          <w:szCs w:val="24"/>
        </w:rPr>
        <w:t>39</w:t>
      </w:r>
      <w:r w:rsidRPr="0008241C">
        <w:rPr>
          <w:noProof/>
          <w:sz w:val="22"/>
          <w:szCs w:val="24"/>
        </w:rPr>
        <w:t>(4), 537–552. Retrieved from http://dx.doi.org/10.1080/00049180802419237</w:t>
      </w:r>
    </w:p>
    <w:p w14:paraId="724DE2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daglia, J. C., Perron-welch, F., &amp; Phillips, F. (2014). </w:t>
      </w:r>
      <w:r w:rsidRPr="0008241C">
        <w:rPr>
          <w:i/>
          <w:iCs/>
          <w:noProof/>
          <w:sz w:val="22"/>
          <w:szCs w:val="24"/>
        </w:rPr>
        <w:t>Overview of National and Regional Measures on Access and Benefit Sharing: Challenges and Opportunities in Implementing the Nagoya Protocol</w:t>
      </w:r>
      <w:r w:rsidRPr="0008241C">
        <w:rPr>
          <w:noProof/>
          <w:sz w:val="22"/>
          <w:szCs w:val="24"/>
        </w:rPr>
        <w:t xml:space="preserve"> (Third Edit). Centre for International Sustainable Development Law (CISDL).</w:t>
      </w:r>
    </w:p>
    <w:p w14:paraId="30FFFC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dellín, R. . (2009). Sustaining transboundary ecosystem services provided by bats. In L. López-Hoffman, E. McGovern, R. Varady, &amp; K. Flessa (Eds.), </w:t>
      </w:r>
      <w:r w:rsidRPr="0008241C">
        <w:rPr>
          <w:i/>
          <w:iCs/>
          <w:noProof/>
          <w:sz w:val="22"/>
          <w:szCs w:val="24"/>
        </w:rPr>
        <w:t>Conservation of Shared Environments: Learning from the United States and Mexico</w:t>
      </w:r>
      <w:r w:rsidRPr="0008241C">
        <w:rPr>
          <w:noProof/>
          <w:sz w:val="22"/>
          <w:szCs w:val="24"/>
        </w:rPr>
        <w:t xml:space="preserve"> (p. 170). Tucson: University of Arizona Press.</w:t>
      </w:r>
    </w:p>
    <w:p w14:paraId="6779EE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dicinal Plant Specialist Group. (2007). </w:t>
      </w:r>
      <w:r w:rsidRPr="0008241C">
        <w:rPr>
          <w:i/>
          <w:iCs/>
          <w:noProof/>
          <w:sz w:val="22"/>
          <w:szCs w:val="24"/>
        </w:rPr>
        <w:t>International Standard for Sustainable Wild Collection of Medicinal and Aromatic Plants (ISSC-MAP) Version 1.0</w:t>
      </w:r>
      <w:r w:rsidRPr="0008241C">
        <w:rPr>
          <w:noProof/>
          <w:sz w:val="22"/>
          <w:szCs w:val="24"/>
        </w:rPr>
        <w:t>. Bonn, Gland, Frankfurt, and Cambridge (BfN-Skripten 195). Retrieved from https://www.bfn.de/fileadmin/MDB/documents/service/skript195.pdf</w:t>
      </w:r>
    </w:p>
    <w:p w14:paraId="4BC0F3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sserli, P., Giger, M., Dwyer, M. B., Breu, T., &amp; Eckert, S. (2014). The geography of large-scale land acquisitions: Analysing socio-ecological patterns of target contexts in the global South. </w:t>
      </w:r>
      <w:r w:rsidRPr="0008241C">
        <w:rPr>
          <w:i/>
          <w:iCs/>
          <w:noProof/>
          <w:sz w:val="22"/>
          <w:szCs w:val="24"/>
        </w:rPr>
        <w:t>Applied Geography</w:t>
      </w:r>
      <w:r w:rsidRPr="0008241C">
        <w:rPr>
          <w:noProof/>
          <w:sz w:val="22"/>
          <w:szCs w:val="24"/>
        </w:rPr>
        <w:t xml:space="preserve">, </w:t>
      </w:r>
      <w:r w:rsidRPr="0008241C">
        <w:rPr>
          <w:i/>
          <w:iCs/>
          <w:noProof/>
          <w:sz w:val="22"/>
          <w:szCs w:val="24"/>
        </w:rPr>
        <w:t>53</w:t>
      </w:r>
      <w:r w:rsidRPr="0008241C">
        <w:rPr>
          <w:noProof/>
          <w:sz w:val="22"/>
          <w:szCs w:val="24"/>
        </w:rPr>
        <w:t>, 449–459. https://doi.org/10.1016/j.apgeog.2014.07.005</w:t>
      </w:r>
    </w:p>
    <w:p w14:paraId="44523C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fE. (2001). </w:t>
      </w:r>
      <w:r w:rsidRPr="0008241C">
        <w:rPr>
          <w:i/>
          <w:iCs/>
          <w:noProof/>
          <w:sz w:val="22"/>
          <w:szCs w:val="24"/>
        </w:rPr>
        <w:t>Our clean green image: what’s it worth?</w:t>
      </w:r>
      <w:r w:rsidRPr="0008241C">
        <w:rPr>
          <w:noProof/>
          <w:sz w:val="22"/>
          <w:szCs w:val="24"/>
        </w:rPr>
        <w:t xml:space="preserve"> Wellington. Retrieved from http://www.mfe.govt.nz/publications/sustainability/our-clean-green-image-whats-it-worth</w:t>
      </w:r>
    </w:p>
    <w:p w14:paraId="21F51F5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ddleton, N. J. (1991). Dust storms in the Mongolian People’s Republic. </w:t>
      </w:r>
      <w:r w:rsidRPr="0008241C">
        <w:rPr>
          <w:i/>
          <w:iCs/>
          <w:noProof/>
          <w:sz w:val="22"/>
          <w:szCs w:val="24"/>
        </w:rPr>
        <w:t>Journal of Arid Environments</w:t>
      </w:r>
      <w:r w:rsidRPr="0008241C">
        <w:rPr>
          <w:noProof/>
          <w:sz w:val="22"/>
          <w:szCs w:val="24"/>
        </w:rPr>
        <w:t xml:space="preserve">, </w:t>
      </w:r>
      <w:r w:rsidRPr="0008241C">
        <w:rPr>
          <w:i/>
          <w:iCs/>
          <w:noProof/>
          <w:sz w:val="22"/>
          <w:szCs w:val="24"/>
        </w:rPr>
        <w:t>20</w:t>
      </w:r>
      <w:r w:rsidRPr="0008241C">
        <w:rPr>
          <w:noProof/>
          <w:sz w:val="22"/>
          <w:szCs w:val="24"/>
        </w:rPr>
        <w:t>(3), 287–297. Retrieved from http://cat.inist.fr/?aModele=afficheN&amp;cpsidt=5254607</w:t>
      </w:r>
    </w:p>
    <w:p w14:paraId="53C0CDA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llennium Ecosystem Assessment. (2005). </w:t>
      </w:r>
      <w:r w:rsidRPr="0008241C">
        <w:rPr>
          <w:i/>
          <w:iCs/>
          <w:noProof/>
          <w:sz w:val="22"/>
          <w:szCs w:val="24"/>
        </w:rPr>
        <w:t>Millennium Ecosystem Assessment Synthesis Report</w:t>
      </w:r>
      <w:r w:rsidRPr="0008241C">
        <w:rPr>
          <w:noProof/>
          <w:sz w:val="22"/>
          <w:szCs w:val="24"/>
        </w:rPr>
        <w:t>. Washington: Island Press.</w:t>
      </w:r>
    </w:p>
    <w:p w14:paraId="269F946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lner-Gulland, E. J., &amp; Bennett, E. L. (2003). Wild meat: the bigger picture. </w:t>
      </w:r>
      <w:r w:rsidRPr="0008241C">
        <w:rPr>
          <w:i/>
          <w:iCs/>
          <w:noProof/>
          <w:sz w:val="22"/>
          <w:szCs w:val="24"/>
        </w:rPr>
        <w:t>Trends in Ecology &amp; Evolution</w:t>
      </w:r>
      <w:r w:rsidRPr="0008241C">
        <w:rPr>
          <w:noProof/>
          <w:sz w:val="22"/>
          <w:szCs w:val="24"/>
        </w:rPr>
        <w:t xml:space="preserve">, </w:t>
      </w:r>
      <w:r w:rsidRPr="0008241C">
        <w:rPr>
          <w:i/>
          <w:iCs/>
          <w:noProof/>
          <w:sz w:val="22"/>
          <w:szCs w:val="24"/>
        </w:rPr>
        <w:t>18</w:t>
      </w:r>
      <w:r w:rsidRPr="0008241C">
        <w:rPr>
          <w:noProof/>
          <w:sz w:val="22"/>
          <w:szCs w:val="24"/>
        </w:rPr>
        <w:t>(7), 351–357. https://doi.org/10.1016/S0169-5347(03)00123-X</w:t>
      </w:r>
    </w:p>
    <w:p w14:paraId="530E22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Milroy, H. (2008). Restoring life and spirit: Recovery from trauma. In Aboriginal &amp; Torres Strait Islander Social Justice Commissioner (Ed.), </w:t>
      </w:r>
      <w:r w:rsidRPr="0008241C">
        <w:rPr>
          <w:i/>
          <w:iCs/>
          <w:noProof/>
          <w:sz w:val="22"/>
          <w:szCs w:val="24"/>
        </w:rPr>
        <w:t>Social Justice Report 2007</w:t>
      </w:r>
      <w:r w:rsidRPr="0008241C">
        <w:rPr>
          <w:noProof/>
          <w:sz w:val="22"/>
          <w:szCs w:val="24"/>
        </w:rPr>
        <w:t>. Sydney: Human Rights and Equal  Opportunity Commission. Retrieved from https://www.humanrights.gov.au/sites/default/files/content/social_justice/sj_report/sjreport07/pdf/sjr_2007.pdf</w:t>
      </w:r>
    </w:p>
    <w:p w14:paraId="6048506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istry of Environmental Protection of China, &amp; Chinese Academy of Sciences. (2015). </w:t>
      </w:r>
      <w:r w:rsidRPr="0008241C">
        <w:rPr>
          <w:i/>
          <w:iCs/>
          <w:noProof/>
          <w:sz w:val="22"/>
          <w:szCs w:val="24"/>
        </w:rPr>
        <w:t>National Ecosystem Service Zoning in China</w:t>
      </w:r>
      <w:r w:rsidRPr="0008241C">
        <w:rPr>
          <w:noProof/>
          <w:sz w:val="22"/>
          <w:szCs w:val="24"/>
        </w:rPr>
        <w:t>. Beijing, China.</w:t>
      </w:r>
    </w:p>
    <w:p w14:paraId="51414F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istry of Natural Resources and Environment. (2016). </w:t>
      </w:r>
      <w:r w:rsidRPr="0008241C">
        <w:rPr>
          <w:i/>
          <w:iCs/>
          <w:noProof/>
          <w:sz w:val="22"/>
          <w:szCs w:val="24"/>
        </w:rPr>
        <w:t>Fifth National Report to the United Nations Convention on Biological Diversity</w:t>
      </w:r>
      <w:r w:rsidRPr="0008241C">
        <w:rPr>
          <w:noProof/>
          <w:sz w:val="22"/>
          <w:szCs w:val="24"/>
        </w:rPr>
        <w:t>. Retrieved from https://www.cbd.int/reports/nr5/</w:t>
      </w:r>
    </w:p>
    <w:p w14:paraId="518E9B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sra, S., Maikhuri, R. K., Dhyani, D., &amp; Rao, K. S. (2009). Assessment of traditional rights, local interference and natural resource management in Kedarnath Wildlife Sanctuary. </w:t>
      </w:r>
      <w:r w:rsidRPr="0008241C">
        <w:rPr>
          <w:i/>
          <w:iCs/>
          <w:noProof/>
          <w:sz w:val="22"/>
          <w:szCs w:val="24"/>
        </w:rPr>
        <w:t>International Journal of Sustainable Development &amp; World Ecology</w:t>
      </w:r>
      <w:r w:rsidRPr="0008241C">
        <w:rPr>
          <w:noProof/>
          <w:sz w:val="22"/>
          <w:szCs w:val="24"/>
        </w:rPr>
        <w:t xml:space="preserve">, </w:t>
      </w:r>
      <w:r w:rsidRPr="0008241C">
        <w:rPr>
          <w:i/>
          <w:iCs/>
          <w:noProof/>
          <w:sz w:val="22"/>
          <w:szCs w:val="24"/>
        </w:rPr>
        <w:t>16</w:t>
      </w:r>
      <w:r w:rsidRPr="0008241C">
        <w:rPr>
          <w:noProof/>
          <w:sz w:val="22"/>
          <w:szCs w:val="24"/>
        </w:rPr>
        <w:t>(6), 404–416. https://doi.org/10.1080/13504500903332008</w:t>
      </w:r>
    </w:p>
    <w:p w14:paraId="66F8C2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tchell, T., &amp; Tanner, T. (2006). </w:t>
      </w:r>
      <w:r w:rsidRPr="0008241C">
        <w:rPr>
          <w:i/>
          <w:iCs/>
          <w:noProof/>
          <w:sz w:val="22"/>
          <w:szCs w:val="24"/>
        </w:rPr>
        <w:t>Overcoming the barriers: mainstreaming climate change adaptation in developing countries</w:t>
      </w:r>
      <w:r w:rsidRPr="0008241C">
        <w:rPr>
          <w:noProof/>
          <w:sz w:val="22"/>
          <w:szCs w:val="24"/>
        </w:rPr>
        <w:t xml:space="preserve"> (A report for Tearfund).</w:t>
      </w:r>
    </w:p>
    <w:p w14:paraId="703C2F1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hamed, S. K. (2016). Conservation of Marine Fishery Resources Through Eco-labelling in India. In A. Joseph &amp; R. Philip (Eds.), </w:t>
      </w:r>
      <w:r w:rsidRPr="0008241C">
        <w:rPr>
          <w:i/>
          <w:iCs/>
          <w:noProof/>
          <w:sz w:val="22"/>
          <w:szCs w:val="24"/>
        </w:rPr>
        <w:t>Marine Biodiversity and Bio-prospecting for Sustainable Livelihood</w:t>
      </w:r>
      <w:r w:rsidRPr="0008241C">
        <w:rPr>
          <w:noProof/>
          <w:sz w:val="22"/>
          <w:szCs w:val="24"/>
        </w:rPr>
        <w:t xml:space="preserve"> (p. 123). Cochin University of Science and Technology. Retrieved from http://eprints.cmfri.org.in/11773/1/Marine Biodiversity and Bioprospecting_2016_K S Mohamed_Conservtion of Marine Fishery Resources Through Eco-labelling in India.pdf</w:t>
      </w:r>
    </w:p>
    <w:p w14:paraId="4FE8AE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onen, A. ., &amp; Marshall, E. J. . (2001). The influence of sown margin strips, management and boundary structure on herbaceous field margin vegetation in two neighbouring farms in southern England. </w:t>
      </w:r>
      <w:r w:rsidRPr="0008241C">
        <w:rPr>
          <w:i/>
          <w:iCs/>
          <w:noProof/>
          <w:sz w:val="22"/>
          <w:szCs w:val="24"/>
        </w:rPr>
        <w:t>Agriculture, Ecosystems &amp; Environment</w:t>
      </w:r>
      <w:r w:rsidRPr="0008241C">
        <w:rPr>
          <w:noProof/>
          <w:sz w:val="22"/>
          <w:szCs w:val="24"/>
        </w:rPr>
        <w:t xml:space="preserve">, </w:t>
      </w:r>
      <w:r w:rsidRPr="0008241C">
        <w:rPr>
          <w:i/>
          <w:iCs/>
          <w:noProof/>
          <w:sz w:val="22"/>
          <w:szCs w:val="24"/>
        </w:rPr>
        <w:t>86</w:t>
      </w:r>
      <w:r w:rsidRPr="0008241C">
        <w:rPr>
          <w:noProof/>
          <w:sz w:val="22"/>
          <w:szCs w:val="24"/>
        </w:rPr>
        <w:t>(2), 187–202. https://doi.org/10.1016/S0167-8809(00)00283-8</w:t>
      </w:r>
    </w:p>
    <w:p w14:paraId="2C898F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ore, J. W., Schindler, D. E., Carter, J. L., Fox, J., Griffiths, J., &amp; Holtgrieve, G. W. (2007). Biotic Control of Stream Fluxes: Spawning Salmon Drive Nutrient and Matter Export. </w:t>
      </w:r>
      <w:r w:rsidRPr="0008241C">
        <w:rPr>
          <w:i/>
          <w:iCs/>
          <w:noProof/>
          <w:sz w:val="22"/>
          <w:szCs w:val="24"/>
        </w:rPr>
        <w:t>Ecology</w:t>
      </w:r>
      <w:r w:rsidRPr="0008241C">
        <w:rPr>
          <w:noProof/>
          <w:sz w:val="22"/>
          <w:szCs w:val="24"/>
        </w:rPr>
        <w:t xml:space="preserve">, </w:t>
      </w:r>
      <w:r w:rsidRPr="0008241C">
        <w:rPr>
          <w:i/>
          <w:iCs/>
          <w:noProof/>
          <w:sz w:val="22"/>
          <w:szCs w:val="24"/>
        </w:rPr>
        <w:t>88</w:t>
      </w:r>
      <w:r w:rsidRPr="0008241C">
        <w:rPr>
          <w:noProof/>
          <w:sz w:val="22"/>
          <w:szCs w:val="24"/>
        </w:rPr>
        <w:t>(5), 1278–1291. https://doi.org/10.1890/06-0782</w:t>
      </w:r>
    </w:p>
    <w:p w14:paraId="34542B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ioka, R. (2014). Gender difference in the health risk perception of radiation from Fukushima in Japan: The role of hegemonic masculinity. </w:t>
      </w:r>
      <w:r w:rsidRPr="0008241C">
        <w:rPr>
          <w:i/>
          <w:iCs/>
          <w:noProof/>
          <w:sz w:val="22"/>
          <w:szCs w:val="24"/>
        </w:rPr>
        <w:t>Social Science &amp; Medicine</w:t>
      </w:r>
      <w:r w:rsidRPr="0008241C">
        <w:rPr>
          <w:noProof/>
          <w:sz w:val="22"/>
          <w:szCs w:val="24"/>
        </w:rPr>
        <w:t xml:space="preserve">, </w:t>
      </w:r>
      <w:r w:rsidRPr="0008241C">
        <w:rPr>
          <w:i/>
          <w:iCs/>
          <w:noProof/>
          <w:sz w:val="22"/>
          <w:szCs w:val="24"/>
        </w:rPr>
        <w:t>107</w:t>
      </w:r>
      <w:r w:rsidRPr="0008241C">
        <w:rPr>
          <w:noProof/>
          <w:sz w:val="22"/>
          <w:szCs w:val="24"/>
        </w:rPr>
        <w:t>, 105–112. https://doi.org/10.1016/J.SOCSCIMED.2014.02.014</w:t>
      </w:r>
    </w:p>
    <w:p w14:paraId="1C091D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ita, E., Fukuda, S., Nagano, J., Hamajima, N., Yamamoto, H., Iwai, Y., Nakashima, T., Ohira, H., &amp; Shirakawa, T. (2007). Psychological effects of forest environments on healthy adults: Shinrin-yoku (forest-air bathing, walking) as a possible method of stress reduction. </w:t>
      </w:r>
      <w:r w:rsidRPr="0008241C">
        <w:rPr>
          <w:i/>
          <w:iCs/>
          <w:noProof/>
          <w:sz w:val="22"/>
          <w:szCs w:val="24"/>
        </w:rPr>
        <w:t>Public Health</w:t>
      </w:r>
      <w:r w:rsidRPr="0008241C">
        <w:rPr>
          <w:noProof/>
          <w:sz w:val="22"/>
          <w:szCs w:val="24"/>
        </w:rPr>
        <w:t xml:space="preserve">, </w:t>
      </w:r>
      <w:r w:rsidRPr="0008241C">
        <w:rPr>
          <w:i/>
          <w:iCs/>
          <w:noProof/>
          <w:sz w:val="22"/>
          <w:szCs w:val="24"/>
        </w:rPr>
        <w:t>121</w:t>
      </w:r>
      <w:r w:rsidRPr="0008241C">
        <w:rPr>
          <w:noProof/>
          <w:sz w:val="22"/>
          <w:szCs w:val="24"/>
        </w:rPr>
        <w:t>(1), 54–63. https://doi.org/10.1016/j.puhe.2006.05.024</w:t>
      </w:r>
    </w:p>
    <w:p w14:paraId="24CB69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ss, J., Mcmann, M., Zipprich, A., Macer, D. R. J., Aori, R., Ngo, D., Cheng, M., Manohar, N., &amp; Wolbring, G. (2011). </w:t>
      </w:r>
      <w:r w:rsidRPr="0008241C">
        <w:rPr>
          <w:i/>
          <w:iCs/>
          <w:noProof/>
          <w:sz w:val="22"/>
          <w:szCs w:val="24"/>
        </w:rPr>
        <w:t>Energy Equity and Environmental Security</w:t>
      </w:r>
      <w:r w:rsidRPr="0008241C">
        <w:rPr>
          <w:noProof/>
          <w:sz w:val="22"/>
          <w:szCs w:val="24"/>
        </w:rPr>
        <w:t>. Retrieved from http://unesdoc.unesco.org/images/0021/002182/218271E.pdf</w:t>
      </w:r>
    </w:p>
    <w:p w14:paraId="2AA782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taleb, M. A. (2010). </w:t>
      </w:r>
      <w:r w:rsidRPr="0008241C">
        <w:rPr>
          <w:i/>
          <w:iCs/>
          <w:noProof/>
          <w:sz w:val="22"/>
          <w:szCs w:val="24"/>
        </w:rPr>
        <w:t>Approaches to Conservation of Medicinal Plants and Traditional Knowledge: A Focus on the Chittagong Hill Tracts</w:t>
      </w:r>
      <w:r w:rsidRPr="0008241C">
        <w:rPr>
          <w:noProof/>
          <w:sz w:val="22"/>
          <w:szCs w:val="24"/>
        </w:rPr>
        <w:t>. (R. Firoz, A. Adrika, &amp; N. A. Khan, Eds.). Bangladesh Country Office, Dhaka, Bangladesh: IUCN (International Union for Conservation of Nature).</w:t>
      </w:r>
    </w:p>
    <w:p w14:paraId="7746EB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tiee, H., Mcbean, E., Semsar, A., Gharabaghi, B., &amp; Ghomashchi, V. (2006). Assessment of the Contributions of Traditional Qanats in Sustainable Water Resources Management. </w:t>
      </w:r>
      <w:r w:rsidRPr="0008241C">
        <w:rPr>
          <w:i/>
          <w:iCs/>
          <w:noProof/>
          <w:sz w:val="22"/>
          <w:szCs w:val="24"/>
        </w:rPr>
        <w:t>International Journal of Water Resources Development</w:t>
      </w:r>
      <w:r w:rsidRPr="0008241C">
        <w:rPr>
          <w:noProof/>
          <w:sz w:val="22"/>
          <w:szCs w:val="24"/>
        </w:rPr>
        <w:t xml:space="preserve">, </w:t>
      </w:r>
      <w:r w:rsidRPr="0008241C">
        <w:rPr>
          <w:i/>
          <w:iCs/>
          <w:noProof/>
          <w:sz w:val="22"/>
          <w:szCs w:val="24"/>
        </w:rPr>
        <w:t>22</w:t>
      </w:r>
      <w:r w:rsidRPr="0008241C">
        <w:rPr>
          <w:noProof/>
          <w:sz w:val="22"/>
          <w:szCs w:val="24"/>
        </w:rPr>
        <w:t>(4), 575–588. https://doi.org/10.1080/07900620600551304</w:t>
      </w:r>
    </w:p>
    <w:p w14:paraId="76B252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shtaq, F., &amp; Pandey, A. C. (2014). Assessment of land use/land cover dynamics vis-??-vis hydrometeorological variability in Wular Lake environs Kashmir Valley, India using multitemporal satellite data. </w:t>
      </w:r>
      <w:r w:rsidRPr="0008241C">
        <w:rPr>
          <w:i/>
          <w:iCs/>
          <w:noProof/>
          <w:sz w:val="22"/>
          <w:szCs w:val="24"/>
        </w:rPr>
        <w:t>Arabian Journal of Geosciences</w:t>
      </w:r>
      <w:r w:rsidRPr="0008241C">
        <w:rPr>
          <w:noProof/>
          <w:sz w:val="22"/>
          <w:szCs w:val="24"/>
        </w:rPr>
        <w:t xml:space="preserve">, </w:t>
      </w:r>
      <w:r w:rsidRPr="0008241C">
        <w:rPr>
          <w:i/>
          <w:iCs/>
          <w:noProof/>
          <w:sz w:val="22"/>
          <w:szCs w:val="24"/>
        </w:rPr>
        <w:t>7</w:t>
      </w:r>
      <w:r w:rsidRPr="0008241C">
        <w:rPr>
          <w:noProof/>
          <w:sz w:val="22"/>
          <w:szCs w:val="24"/>
        </w:rPr>
        <w:t>, 4707–4715. https://doi.org/10.1007/s12517-013-1092-1</w:t>
      </w:r>
    </w:p>
    <w:p w14:paraId="3206F6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yers, N., Mittermeier, R. A., Mittermeier, C. G., Da Fonseca, G. A. B., &amp; Kent, J. (2000). Biodiversity hotspots for conservation priorities. </w:t>
      </w:r>
      <w:r w:rsidRPr="0008241C">
        <w:rPr>
          <w:i/>
          <w:iCs/>
          <w:noProof/>
          <w:sz w:val="22"/>
          <w:szCs w:val="24"/>
        </w:rPr>
        <w:t>Nature</w:t>
      </w:r>
      <w:r w:rsidRPr="0008241C">
        <w:rPr>
          <w:noProof/>
          <w:sz w:val="22"/>
          <w:szCs w:val="24"/>
        </w:rPr>
        <w:t xml:space="preserve">, </w:t>
      </w:r>
      <w:r w:rsidRPr="0008241C">
        <w:rPr>
          <w:i/>
          <w:iCs/>
          <w:noProof/>
          <w:sz w:val="22"/>
          <w:szCs w:val="24"/>
        </w:rPr>
        <w:t>403</w:t>
      </w:r>
      <w:r w:rsidRPr="0008241C">
        <w:rPr>
          <w:noProof/>
          <w:sz w:val="22"/>
          <w:szCs w:val="24"/>
        </w:rPr>
        <w:t>(6772), 853–858.</w:t>
      </w:r>
    </w:p>
    <w:p w14:paraId="501D97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qizdeh, N., Didari, A., &amp; Farvar, T. (2012). Recognition and Support of ICCAs in Iran. In A. Kothari, C. Corrigan, H. Jonas, A. Neumann, &amp; H. Shrumm (Eds.), </w:t>
      </w:r>
      <w:r w:rsidRPr="0008241C">
        <w:rPr>
          <w:i/>
          <w:iCs/>
          <w:noProof/>
          <w:sz w:val="22"/>
          <w:szCs w:val="24"/>
        </w:rPr>
        <w:t>Recognising and Supporting Territories and Areas Conserved By Indigenous Peoples And Local Communities: Global Overview and National Case Studies</w:t>
      </w:r>
      <w:r w:rsidRPr="0008241C">
        <w:rPr>
          <w:noProof/>
          <w:sz w:val="22"/>
          <w:szCs w:val="24"/>
        </w:rPr>
        <w:t xml:space="preserve"> (p. 132</w:t>
      </w:r>
      <w:r w:rsidRPr="0008241C">
        <w:rPr>
          <w:rFonts w:eastAsia="MS Mincho"/>
          <w:noProof/>
          <w:sz w:val="22"/>
          <w:szCs w:val="24"/>
        </w:rPr>
        <w:t>‐</w:t>
      </w:r>
      <w:r w:rsidRPr="0008241C">
        <w:rPr>
          <w:noProof/>
          <w:sz w:val="22"/>
          <w:szCs w:val="24"/>
        </w:rPr>
        <w:t>134). Montreal, Canada.</w:t>
      </w:r>
    </w:p>
    <w:p w14:paraId="1A507E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Nasi, R., Brown, D., Wilkie, D., Bennett, E., Tutin, C., van Tol, G., &amp; Christophersen, T. (2008). </w:t>
      </w:r>
      <w:r w:rsidRPr="0008241C">
        <w:rPr>
          <w:i/>
          <w:iCs/>
          <w:noProof/>
          <w:sz w:val="22"/>
          <w:szCs w:val="24"/>
        </w:rPr>
        <w:t>Conservation and use of wildlife-based resources: the bushmeat crisis</w:t>
      </w:r>
      <w:r w:rsidRPr="0008241C">
        <w:rPr>
          <w:noProof/>
          <w:sz w:val="22"/>
          <w:szCs w:val="24"/>
        </w:rPr>
        <w:t xml:space="preserve">. </w:t>
      </w:r>
      <w:r w:rsidRPr="0008241C">
        <w:rPr>
          <w:i/>
          <w:iCs/>
          <w:noProof/>
          <w:sz w:val="22"/>
          <w:szCs w:val="24"/>
        </w:rPr>
        <w:t>CBD Technical Series No. 33</w:t>
      </w:r>
      <w:r w:rsidRPr="0008241C">
        <w:rPr>
          <w:noProof/>
          <w:sz w:val="22"/>
          <w:szCs w:val="24"/>
        </w:rPr>
        <w:t>. Montreal and Bogor: Secretariat of the Convention on Biological Diversity and Montreal, and Center for International Forestry Research (CIFOR). Retrieved from https://www.cbd.int/doc/publications/cbd-ts-33-en.pdf</w:t>
      </w:r>
    </w:p>
    <w:p w14:paraId="1D024C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tional Human Rights Commission of Thailand. (2015). </w:t>
      </w:r>
      <w:r w:rsidRPr="0008241C">
        <w:rPr>
          <w:i/>
          <w:iCs/>
          <w:noProof/>
          <w:sz w:val="22"/>
          <w:szCs w:val="24"/>
        </w:rPr>
        <w:t>2014 Human Rights Evaluation Report and Annual Report 2014 of the National Human Rights Commission of Thailand</w:t>
      </w:r>
      <w:r w:rsidRPr="0008241C">
        <w:rPr>
          <w:noProof/>
          <w:sz w:val="22"/>
          <w:szCs w:val="24"/>
        </w:rPr>
        <w:t>.</w:t>
      </w:r>
    </w:p>
    <w:p w14:paraId="7C2BF5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ational Parks Board Singapore. (2015). Singapore 5th National Report to the Convention on Biological Diversity (2010-2014).</w:t>
      </w:r>
    </w:p>
    <w:p w14:paraId="3D8913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tional Wetland Atlas. (2013). </w:t>
      </w:r>
      <w:r w:rsidRPr="0008241C">
        <w:rPr>
          <w:i/>
          <w:iCs/>
          <w:noProof/>
          <w:sz w:val="22"/>
          <w:szCs w:val="24"/>
        </w:rPr>
        <w:t>National Wetland Atlas: Wetlands of International Importance Under Ramsar Convention</w:t>
      </w:r>
      <w:r w:rsidRPr="0008241C">
        <w:rPr>
          <w:noProof/>
          <w:sz w:val="22"/>
          <w:szCs w:val="24"/>
        </w:rPr>
        <w:t>. (T. V. R. Murthy, J. G. Patel, S. Panigrahy, &amp; J. S. Parihar, Eds.). Ahmedabad, India: Space Applications Centre, ISRO. https://doi.org/ISBN 9789382760054</w:t>
      </w:r>
    </w:p>
    <w:p w14:paraId="4EC683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tsagdorj, L., Jugder, D., &amp; Chung, Y. S. (2003). Analysis of dust storms observed in Mongolia during 1937-1999. </w:t>
      </w:r>
      <w:r w:rsidRPr="0008241C">
        <w:rPr>
          <w:i/>
          <w:iCs/>
          <w:noProof/>
          <w:sz w:val="22"/>
          <w:szCs w:val="24"/>
        </w:rPr>
        <w:t>Atmospheric Environment, Volume 37, Issue 9, p. 1401-1411.</w:t>
      </w:r>
      <w:r w:rsidRPr="0008241C">
        <w:rPr>
          <w:noProof/>
          <w:sz w:val="22"/>
          <w:szCs w:val="24"/>
        </w:rPr>
        <w:t xml:space="preserve">, </w:t>
      </w:r>
      <w:r w:rsidRPr="0008241C">
        <w:rPr>
          <w:i/>
          <w:iCs/>
          <w:noProof/>
          <w:sz w:val="22"/>
          <w:szCs w:val="24"/>
        </w:rPr>
        <w:t>37</w:t>
      </w:r>
      <w:r w:rsidRPr="0008241C">
        <w:rPr>
          <w:noProof/>
          <w:sz w:val="22"/>
          <w:szCs w:val="24"/>
        </w:rPr>
        <w:t>, 1401–1411. https://doi.org/10.1016/S1352-2310(02)01023-3</w:t>
      </w:r>
    </w:p>
    <w:p w14:paraId="30A3A0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ature Conservancy. (2016). The Coral Triangle Initiative: Reefs, Fisheries and Food Security. Retrieved from http://www.nature.org/ourinitiatives/regions/asiaandthepacific/coraltriangle/overview/coral-triangle-initiative.xml</w:t>
      </w:r>
    </w:p>
    <w:p w14:paraId="1047B2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edham, S., &amp; Funge-Smith, S. J. (2014). </w:t>
      </w:r>
      <w:r w:rsidRPr="0008241C">
        <w:rPr>
          <w:i/>
          <w:iCs/>
          <w:noProof/>
          <w:sz w:val="22"/>
          <w:szCs w:val="24"/>
        </w:rPr>
        <w:t>The consumption of fish and fish products in the Asia-Pacific region based on household surveys</w:t>
      </w:r>
      <w:r w:rsidRPr="0008241C">
        <w:rPr>
          <w:noProof/>
          <w:sz w:val="22"/>
          <w:szCs w:val="24"/>
        </w:rPr>
        <w:t xml:space="preserve"> (RAP Publication 2015/12). Bangkok, Thailand.</w:t>
      </w:r>
    </w:p>
    <w:p w14:paraId="29A936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WA. (2010). </w:t>
      </w:r>
      <w:r w:rsidRPr="0008241C">
        <w:rPr>
          <w:i/>
          <w:iCs/>
          <w:noProof/>
          <w:sz w:val="22"/>
          <w:szCs w:val="24"/>
        </w:rPr>
        <w:t>Waikato River independent scoping study</w:t>
      </w:r>
      <w:r w:rsidRPr="0008241C">
        <w:rPr>
          <w:noProof/>
          <w:sz w:val="22"/>
          <w:szCs w:val="24"/>
        </w:rPr>
        <w:t>. Ministry for the Environment, New Zealand, National Institute of Water and Atmospheric Research, Hamilton. Retrieved from http://www.mfe.govt.nz/publications/fresh-water/waikato-river-independent-scoping-study</w:t>
      </w:r>
    </w:p>
    <w:p w14:paraId="5B9F69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orgaard, R. B. (2010). Ecosystem services: From eye-opening metaphor to complexity blinder. </w:t>
      </w:r>
      <w:r w:rsidRPr="0008241C">
        <w:rPr>
          <w:i/>
          <w:iCs/>
          <w:noProof/>
          <w:sz w:val="22"/>
          <w:szCs w:val="24"/>
        </w:rPr>
        <w:t>Ecological Economics</w:t>
      </w:r>
      <w:r w:rsidRPr="0008241C">
        <w:rPr>
          <w:noProof/>
          <w:sz w:val="22"/>
          <w:szCs w:val="24"/>
        </w:rPr>
        <w:t xml:space="preserve">, </w:t>
      </w:r>
      <w:r w:rsidRPr="0008241C">
        <w:rPr>
          <w:i/>
          <w:iCs/>
          <w:noProof/>
          <w:sz w:val="22"/>
          <w:szCs w:val="24"/>
        </w:rPr>
        <w:t>69</w:t>
      </w:r>
      <w:r w:rsidRPr="0008241C">
        <w:rPr>
          <w:noProof/>
          <w:sz w:val="22"/>
          <w:szCs w:val="24"/>
        </w:rPr>
        <w:t>(6), 1219–1227. https://doi.org/10.1016/j.ecolecon.2009.11.009</w:t>
      </w:r>
    </w:p>
    <w:p w14:paraId="0D9FA4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orth Australian Land and Sea Management Alliance. (2012). WALFA-West Arnhem Land Fire Abatement project. Retrieved January 17, 2018, from https://www.nailsma.org.au/walfa-west-arnhem-land-fire-abatement-projecthtml.html</w:t>
      </w:r>
    </w:p>
    <w:p w14:paraId="407E46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uno, A., &amp; Bunnefeld, N. (2014). Managing social – ecological systems under uncertainty : implementation in. </w:t>
      </w:r>
      <w:r w:rsidRPr="0008241C">
        <w:rPr>
          <w:i/>
          <w:iCs/>
          <w:noProof/>
          <w:sz w:val="22"/>
          <w:szCs w:val="24"/>
        </w:rPr>
        <w:t>Ecology and Society</w:t>
      </w:r>
      <w:r w:rsidRPr="0008241C">
        <w:rPr>
          <w:noProof/>
          <w:sz w:val="22"/>
          <w:szCs w:val="24"/>
        </w:rPr>
        <w:t xml:space="preserve">, </w:t>
      </w:r>
      <w:r w:rsidRPr="0008241C">
        <w:rPr>
          <w:i/>
          <w:iCs/>
          <w:noProof/>
          <w:sz w:val="22"/>
          <w:szCs w:val="24"/>
        </w:rPr>
        <w:t>19</w:t>
      </w:r>
      <w:r w:rsidRPr="0008241C">
        <w:rPr>
          <w:noProof/>
          <w:sz w:val="22"/>
          <w:szCs w:val="24"/>
        </w:rPr>
        <w:t>(2).</w:t>
      </w:r>
    </w:p>
    <w:p w14:paraId="475A4D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ffice of the Law Revision Council of the House of Representatives. (2007). </w:t>
      </w:r>
      <w:r w:rsidRPr="0008241C">
        <w:rPr>
          <w:i/>
          <w:iCs/>
          <w:noProof/>
          <w:sz w:val="22"/>
          <w:szCs w:val="24"/>
        </w:rPr>
        <w:t>United States Code 2000 Edition Supplement Volume Six Jan 2 2001-Jan 2 2006. Title 43 to Title 50. Published under the authority of Title 2, U.S. Code, Section 285b, Washington, US</w:t>
      </w:r>
      <w:r w:rsidRPr="0008241C">
        <w:rPr>
          <w:noProof/>
          <w:sz w:val="22"/>
          <w:szCs w:val="24"/>
        </w:rPr>
        <w:t>.</w:t>
      </w:r>
    </w:p>
    <w:p w14:paraId="6E4929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kney, P. A. (2014). Legacies and Perils from the Perspective of the Republic of the Marshall Islands Nuclear Claims Tribunal. In D. D. Caron &amp; H. N. Scheiber (Eds.), </w:t>
      </w:r>
      <w:r w:rsidRPr="0008241C">
        <w:rPr>
          <w:i/>
          <w:iCs/>
          <w:noProof/>
          <w:sz w:val="22"/>
          <w:szCs w:val="24"/>
        </w:rPr>
        <w:t>The Oceans in the Nuclear Age</w:t>
      </w:r>
      <w:r w:rsidRPr="0008241C">
        <w:rPr>
          <w:noProof/>
          <w:sz w:val="22"/>
          <w:szCs w:val="24"/>
        </w:rPr>
        <w:t>. Brill. Retrieved from http://www.brill.com/products/book/oceans-nuclear-age</w:t>
      </w:r>
    </w:p>
    <w:p w14:paraId="07C27E8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sen, C. S. (1998). The trade in medicinal and aromatic plants from central Nepal to Northern India. </w:t>
      </w:r>
      <w:r w:rsidRPr="0008241C">
        <w:rPr>
          <w:i/>
          <w:iCs/>
          <w:noProof/>
          <w:sz w:val="22"/>
          <w:szCs w:val="24"/>
        </w:rPr>
        <w:t>Economic Botany</w:t>
      </w:r>
      <w:r w:rsidRPr="0008241C">
        <w:rPr>
          <w:noProof/>
          <w:sz w:val="22"/>
          <w:szCs w:val="24"/>
        </w:rPr>
        <w:t xml:space="preserve">, </w:t>
      </w:r>
      <w:r w:rsidRPr="0008241C">
        <w:rPr>
          <w:i/>
          <w:iCs/>
          <w:noProof/>
          <w:sz w:val="22"/>
          <w:szCs w:val="24"/>
        </w:rPr>
        <w:t>52</w:t>
      </w:r>
      <w:r w:rsidRPr="0008241C">
        <w:rPr>
          <w:noProof/>
          <w:sz w:val="22"/>
          <w:szCs w:val="24"/>
        </w:rPr>
        <w:t>(3), 279–292. https://doi.org/10.1007/BF02862147</w:t>
      </w:r>
    </w:p>
    <w:p w14:paraId="4B7D28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son, D. M., &amp; Dinerstein, E. (2002). The Global 200: Priority Ecoregions for Global Conservation. </w:t>
      </w:r>
      <w:r w:rsidRPr="0008241C">
        <w:rPr>
          <w:i/>
          <w:iCs/>
          <w:noProof/>
          <w:sz w:val="22"/>
          <w:szCs w:val="24"/>
        </w:rPr>
        <w:t>Annals of the Missouri Botanical Garden</w:t>
      </w:r>
      <w:r w:rsidRPr="0008241C">
        <w:rPr>
          <w:noProof/>
          <w:sz w:val="22"/>
          <w:szCs w:val="24"/>
        </w:rPr>
        <w:t xml:space="preserve">, </w:t>
      </w:r>
      <w:r w:rsidRPr="0008241C">
        <w:rPr>
          <w:i/>
          <w:iCs/>
          <w:noProof/>
          <w:sz w:val="22"/>
          <w:szCs w:val="24"/>
        </w:rPr>
        <w:t>89</w:t>
      </w:r>
      <w:r w:rsidRPr="0008241C">
        <w:rPr>
          <w:noProof/>
          <w:sz w:val="22"/>
          <w:szCs w:val="24"/>
        </w:rPr>
        <w:t>(2), 199. https://doi.org/10.2307/3298564</w:t>
      </w:r>
    </w:p>
    <w:p w14:paraId="1B87DB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sson, P., Folke, C., &amp; Berkes, F. (2004). Adaptive Comanagement for Building Resilience in Social-Ecological Systems. </w:t>
      </w:r>
      <w:r w:rsidRPr="0008241C">
        <w:rPr>
          <w:i/>
          <w:iCs/>
          <w:noProof/>
          <w:sz w:val="22"/>
          <w:szCs w:val="24"/>
        </w:rPr>
        <w:t>Environmental Management</w:t>
      </w:r>
      <w:r w:rsidRPr="0008241C">
        <w:rPr>
          <w:noProof/>
          <w:sz w:val="22"/>
          <w:szCs w:val="24"/>
        </w:rPr>
        <w:t xml:space="preserve">, </w:t>
      </w:r>
      <w:r w:rsidRPr="0008241C">
        <w:rPr>
          <w:i/>
          <w:iCs/>
          <w:noProof/>
          <w:sz w:val="22"/>
          <w:szCs w:val="24"/>
        </w:rPr>
        <w:t>34</w:t>
      </w:r>
      <w:r w:rsidRPr="0008241C">
        <w:rPr>
          <w:noProof/>
          <w:sz w:val="22"/>
          <w:szCs w:val="24"/>
        </w:rPr>
        <w:t>(1), 75–90. https://doi.org/10.1007/s00267-003-0101-7</w:t>
      </w:r>
    </w:p>
    <w:p w14:paraId="4607C9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sson, P., Folke, C., Galaz, V., Hahn, T., &amp; Schultz, L. (2007). Enhancing the Fit through Adaptive Co-management: Creating and Maintaining Bridging Functions for Matching Scales in the Kristianstads Vattenrike Biosphere Reserve, Sweden. </w:t>
      </w:r>
      <w:r w:rsidRPr="0008241C">
        <w:rPr>
          <w:i/>
          <w:iCs/>
          <w:noProof/>
          <w:sz w:val="22"/>
          <w:szCs w:val="24"/>
        </w:rPr>
        <w:t>Ecology and Society</w:t>
      </w:r>
      <w:r w:rsidRPr="0008241C">
        <w:rPr>
          <w:noProof/>
          <w:sz w:val="22"/>
          <w:szCs w:val="24"/>
        </w:rPr>
        <w:t xml:space="preserve">, </w:t>
      </w:r>
      <w:r w:rsidRPr="0008241C">
        <w:rPr>
          <w:i/>
          <w:iCs/>
          <w:noProof/>
          <w:sz w:val="22"/>
          <w:szCs w:val="24"/>
        </w:rPr>
        <w:t>12</w:t>
      </w:r>
      <w:r w:rsidRPr="0008241C">
        <w:rPr>
          <w:noProof/>
          <w:sz w:val="22"/>
          <w:szCs w:val="24"/>
        </w:rPr>
        <w:t>(1), 28. Retrieved from http://www.ecologyandsociety.org/vol12/iss1/art28/</w:t>
      </w:r>
    </w:p>
    <w:p w14:paraId="33B8A4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no, M., &amp; Woodard, W. P. (1962). </w:t>
      </w:r>
      <w:r w:rsidRPr="0008241C">
        <w:rPr>
          <w:i/>
          <w:iCs/>
          <w:noProof/>
          <w:sz w:val="22"/>
          <w:szCs w:val="24"/>
        </w:rPr>
        <w:t>Shint : the Kami way</w:t>
      </w:r>
      <w:r w:rsidRPr="0008241C">
        <w:rPr>
          <w:noProof/>
          <w:sz w:val="22"/>
          <w:szCs w:val="24"/>
        </w:rPr>
        <w:t>. Tuttle Publishing, US.</w:t>
      </w:r>
    </w:p>
    <w:p w14:paraId="4D7B81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posa v. Factoran. (1994). 224 SCRA 792 (1993); reprinted in 33 ILM 173 (1994).</w:t>
      </w:r>
    </w:p>
    <w:p w14:paraId="162353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rr, A. G., &amp; Hauser, C. L. (1996). Kuala Belalong, Brunei: A hotspot of old world butterfly diversity. </w:t>
      </w:r>
      <w:r w:rsidRPr="0008241C">
        <w:rPr>
          <w:i/>
          <w:iCs/>
          <w:noProof/>
          <w:sz w:val="22"/>
          <w:szCs w:val="24"/>
        </w:rPr>
        <w:t>Tropical Lepidoptera Research</w:t>
      </w:r>
      <w:r w:rsidRPr="0008241C">
        <w:rPr>
          <w:noProof/>
          <w:sz w:val="22"/>
          <w:szCs w:val="24"/>
        </w:rPr>
        <w:t xml:space="preserve">, </w:t>
      </w:r>
      <w:r w:rsidRPr="0008241C">
        <w:rPr>
          <w:i/>
          <w:iCs/>
          <w:noProof/>
          <w:sz w:val="22"/>
          <w:szCs w:val="24"/>
        </w:rPr>
        <w:t>7</w:t>
      </w:r>
      <w:r w:rsidRPr="0008241C">
        <w:rPr>
          <w:noProof/>
          <w:sz w:val="22"/>
          <w:szCs w:val="24"/>
        </w:rPr>
        <w:t>(1), 1–12. Retrieved from http://journals.fcla.edu/troplep/article/view/90054</w:t>
      </w:r>
    </w:p>
    <w:p w14:paraId="643FA8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strom, E. (1990). </w:t>
      </w:r>
      <w:r w:rsidRPr="0008241C">
        <w:rPr>
          <w:i/>
          <w:iCs/>
          <w:noProof/>
          <w:sz w:val="22"/>
          <w:szCs w:val="24"/>
        </w:rPr>
        <w:t>Governing the commons: The evolution of institutions for collective action</w:t>
      </w:r>
      <w:r w:rsidRPr="0008241C">
        <w:rPr>
          <w:noProof/>
          <w:sz w:val="22"/>
          <w:szCs w:val="24"/>
        </w:rPr>
        <w:t>. Cambridge, United Kingdom: Cambridge University Press.</w:t>
      </w:r>
    </w:p>
    <w:p w14:paraId="7929AC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Othman, J., Sahani, M., Mahmud, M., &amp; Sheikh Ahmad, M. K. (2014). Transboundary smoke haze pollution in Malaysia: Inpatient health impacts and economic valuation. </w:t>
      </w:r>
      <w:r w:rsidRPr="0008241C">
        <w:rPr>
          <w:i/>
          <w:iCs/>
          <w:noProof/>
          <w:sz w:val="22"/>
          <w:szCs w:val="24"/>
        </w:rPr>
        <w:t>Environmental Pollution</w:t>
      </w:r>
      <w:r w:rsidRPr="0008241C">
        <w:rPr>
          <w:noProof/>
          <w:sz w:val="22"/>
          <w:szCs w:val="24"/>
        </w:rPr>
        <w:t xml:space="preserve">, </w:t>
      </w:r>
      <w:r w:rsidRPr="0008241C">
        <w:rPr>
          <w:i/>
          <w:iCs/>
          <w:noProof/>
          <w:sz w:val="22"/>
          <w:szCs w:val="24"/>
        </w:rPr>
        <w:t>189</w:t>
      </w:r>
      <w:r w:rsidRPr="0008241C">
        <w:rPr>
          <w:noProof/>
          <w:sz w:val="22"/>
          <w:szCs w:val="24"/>
        </w:rPr>
        <w:t>, 194–201. https://doi.org/10.1016/j.envpol.2014.03.010</w:t>
      </w:r>
    </w:p>
    <w:p w14:paraId="4EC313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uyang, Z., Zheng, H., Xiao, Y., Polasky, S., Liu, J., Xu, W., Wang, Q., Zhang, L., Xiao, Y., Rao, E., Jiang, L., Lu, F., Wang, X., Yang, G., Gong, S., Wu, B., Zeng, Y., Yang, W., &amp; Daily, G. C. (2016). Improvements in ecosystem services from investments in natural capital. </w:t>
      </w:r>
      <w:r w:rsidRPr="0008241C">
        <w:rPr>
          <w:i/>
          <w:iCs/>
          <w:noProof/>
          <w:sz w:val="22"/>
          <w:szCs w:val="24"/>
        </w:rPr>
        <w:t>Science</w:t>
      </w:r>
      <w:r w:rsidRPr="0008241C">
        <w:rPr>
          <w:noProof/>
          <w:sz w:val="22"/>
          <w:szCs w:val="24"/>
        </w:rPr>
        <w:t xml:space="preserve">, </w:t>
      </w:r>
      <w:r w:rsidRPr="0008241C">
        <w:rPr>
          <w:i/>
          <w:iCs/>
          <w:noProof/>
          <w:sz w:val="22"/>
          <w:szCs w:val="24"/>
        </w:rPr>
        <w:t>352</w:t>
      </w:r>
      <w:r w:rsidRPr="0008241C">
        <w:rPr>
          <w:noProof/>
          <w:sz w:val="22"/>
          <w:szCs w:val="24"/>
        </w:rPr>
        <w:t>(6292). Retrieved from http://science.sciencemag.org/content/352/6292/1455</w:t>
      </w:r>
    </w:p>
    <w:p w14:paraId="2CC0E1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Özensel, E. (2013). In Search of Coexistence in Eastern Societies: Multiculturalism or a New Model? In </w:t>
      </w:r>
      <w:r w:rsidRPr="0008241C">
        <w:rPr>
          <w:i/>
          <w:iCs/>
          <w:noProof/>
          <w:sz w:val="22"/>
          <w:szCs w:val="24"/>
        </w:rPr>
        <w:t>Proceedings of First International and Middle East Conference on Sustainability and Human Development</w:t>
      </w:r>
      <w:r w:rsidRPr="0008241C">
        <w:rPr>
          <w:noProof/>
          <w:sz w:val="22"/>
          <w:szCs w:val="24"/>
        </w:rPr>
        <w:t>.</w:t>
      </w:r>
    </w:p>
    <w:p w14:paraId="7E9CA9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chauri, S., Mueller, A., Kemmler, A., &amp; Spreng, D. (2004). On measuring energy poverty in Indian households. </w:t>
      </w:r>
      <w:r w:rsidRPr="0008241C">
        <w:rPr>
          <w:i/>
          <w:iCs/>
          <w:noProof/>
          <w:sz w:val="22"/>
          <w:szCs w:val="24"/>
        </w:rPr>
        <w:t>World Development</w:t>
      </w:r>
      <w:r w:rsidRPr="0008241C">
        <w:rPr>
          <w:noProof/>
          <w:sz w:val="22"/>
          <w:szCs w:val="24"/>
        </w:rPr>
        <w:t xml:space="preserve">, </w:t>
      </w:r>
      <w:r w:rsidRPr="0008241C">
        <w:rPr>
          <w:i/>
          <w:iCs/>
          <w:noProof/>
          <w:sz w:val="22"/>
          <w:szCs w:val="24"/>
        </w:rPr>
        <w:t>32</w:t>
      </w:r>
      <w:r w:rsidRPr="0008241C">
        <w:rPr>
          <w:noProof/>
          <w:sz w:val="22"/>
          <w:szCs w:val="24"/>
        </w:rPr>
        <w:t>(12), 2083–2104. https://doi.org/10.1016/j.worlddev.2004.08.005</w:t>
      </w:r>
    </w:p>
    <w:p w14:paraId="5B299A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ndit, R., Polyakov, M., &amp; Sadler, R. (2014). Valuing public and private urban tree canopy cover. </w:t>
      </w:r>
      <w:r w:rsidRPr="0008241C">
        <w:rPr>
          <w:i/>
          <w:iCs/>
          <w:noProof/>
          <w:sz w:val="22"/>
          <w:szCs w:val="24"/>
        </w:rPr>
        <w:t>Australian Journal of Agricultural and Resource Economics</w:t>
      </w:r>
      <w:r w:rsidRPr="0008241C">
        <w:rPr>
          <w:noProof/>
          <w:sz w:val="22"/>
          <w:szCs w:val="24"/>
        </w:rPr>
        <w:t xml:space="preserve">, </w:t>
      </w:r>
      <w:r w:rsidRPr="0008241C">
        <w:rPr>
          <w:i/>
          <w:iCs/>
          <w:noProof/>
          <w:sz w:val="22"/>
          <w:szCs w:val="24"/>
        </w:rPr>
        <w:t>58</w:t>
      </w:r>
      <w:r w:rsidRPr="0008241C">
        <w:rPr>
          <w:noProof/>
          <w:sz w:val="22"/>
          <w:szCs w:val="24"/>
        </w:rPr>
        <w:t>(3), 453–470. https://doi.org/10.1111/1467-8489.12037</w:t>
      </w:r>
    </w:p>
    <w:p w14:paraId="661CA3B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ndit, R., Subroy, V., Garnett, S. T., Zander, K. K., &amp; Pannell, D. (2015). </w:t>
      </w:r>
      <w:r w:rsidRPr="0008241C">
        <w:rPr>
          <w:i/>
          <w:iCs/>
          <w:noProof/>
          <w:sz w:val="22"/>
          <w:szCs w:val="24"/>
        </w:rPr>
        <w:t>A review of non-market valuation studies of threatened species and ecological communities</w:t>
      </w:r>
      <w:r w:rsidRPr="0008241C">
        <w:rPr>
          <w:noProof/>
          <w:sz w:val="22"/>
          <w:szCs w:val="24"/>
        </w:rPr>
        <w:t xml:space="preserve">. </w:t>
      </w:r>
      <w:r w:rsidRPr="0008241C">
        <w:rPr>
          <w:i/>
          <w:iCs/>
          <w:noProof/>
          <w:sz w:val="22"/>
          <w:szCs w:val="24"/>
        </w:rPr>
        <w:t>Report to the National Environmental Science Programme</w:t>
      </w:r>
      <w:r w:rsidRPr="0008241C">
        <w:rPr>
          <w:noProof/>
          <w:sz w:val="22"/>
          <w:szCs w:val="24"/>
        </w:rPr>
        <w:t>. Canberra: Department of the Environment.</w:t>
      </w:r>
    </w:p>
    <w:p w14:paraId="73C09B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nipilla, R., &amp; Jament, J. (2016). </w:t>
      </w:r>
      <w:r w:rsidRPr="0008241C">
        <w:rPr>
          <w:i/>
          <w:iCs/>
          <w:noProof/>
          <w:sz w:val="22"/>
          <w:szCs w:val="24"/>
        </w:rPr>
        <w:t>Mukkuva Community in South India: socio-religious history and biocultural diversity</w:t>
      </w:r>
      <w:r w:rsidRPr="0008241C">
        <w:rPr>
          <w:noProof/>
          <w:sz w:val="22"/>
          <w:szCs w:val="24"/>
        </w:rPr>
        <w:t>. Paris. Retrieved from http://fmlindia.in/wp-content/uploads/2017/01/UNESCO-Case-Study-Report-Final.pdf</w:t>
      </w:r>
    </w:p>
    <w:p w14:paraId="3F16EA6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k, B. J., Tsunetsugu, Y., Kasetani, T., Kagawa, T., &amp; Miyazaki, Y. (2010). The physiological effects of Shinrin-yoku (taking in the forest atmosphere or forest bathing): Evidence from field experiments in 24 forests across Japan. </w:t>
      </w:r>
      <w:r w:rsidRPr="0008241C">
        <w:rPr>
          <w:i/>
          <w:iCs/>
          <w:noProof/>
          <w:sz w:val="22"/>
          <w:szCs w:val="24"/>
        </w:rPr>
        <w:t>Environmental Health and Preventive Medicine</w:t>
      </w:r>
      <w:r w:rsidRPr="0008241C">
        <w:rPr>
          <w:noProof/>
          <w:sz w:val="22"/>
          <w:szCs w:val="24"/>
        </w:rPr>
        <w:t xml:space="preserve">, </w:t>
      </w:r>
      <w:r w:rsidRPr="0008241C">
        <w:rPr>
          <w:i/>
          <w:iCs/>
          <w:noProof/>
          <w:sz w:val="22"/>
          <w:szCs w:val="24"/>
        </w:rPr>
        <w:t>15</w:t>
      </w:r>
      <w:r w:rsidRPr="0008241C">
        <w:rPr>
          <w:noProof/>
          <w:sz w:val="22"/>
          <w:szCs w:val="24"/>
        </w:rPr>
        <w:t>(1), 18–26. https://doi.org/10.1007/s12199-009-0086-9</w:t>
      </w:r>
    </w:p>
    <w:p w14:paraId="6D2A5F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k, M. S., &amp; Youn, Y.-C. (2013). Development of urban forest policy-making toward governance in the Republic of Korea. </w:t>
      </w:r>
      <w:r w:rsidRPr="0008241C">
        <w:rPr>
          <w:i/>
          <w:iCs/>
          <w:noProof/>
          <w:sz w:val="22"/>
          <w:szCs w:val="24"/>
        </w:rPr>
        <w:t>Urban Forestry &amp; Urban Greening</w:t>
      </w:r>
      <w:r w:rsidRPr="0008241C">
        <w:rPr>
          <w:noProof/>
          <w:sz w:val="22"/>
          <w:szCs w:val="24"/>
        </w:rPr>
        <w:t xml:space="preserve">, </w:t>
      </w:r>
      <w:r w:rsidRPr="0008241C">
        <w:rPr>
          <w:i/>
          <w:iCs/>
          <w:noProof/>
          <w:sz w:val="22"/>
          <w:szCs w:val="24"/>
        </w:rPr>
        <w:t>12</w:t>
      </w:r>
      <w:r w:rsidRPr="0008241C">
        <w:rPr>
          <w:noProof/>
          <w:sz w:val="22"/>
          <w:szCs w:val="24"/>
        </w:rPr>
        <w:t>(3), 273–281. https://doi.org/10.1016/j.ufug.2013.04.004</w:t>
      </w:r>
    </w:p>
    <w:p w14:paraId="0DB10A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ual, U., Balvanera, P., Díaz, S., Pataki, G., Roth, E., Stenseke, M., Watson, R. T., Başak Dessane, E., Islar, M., Kelemen, E., Maris, V., Quaas, M., Subramanian, S. M., Wittmer, H., Adlan, A., Ahn, S. E.,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26</w:t>
      </w:r>
      <w:r w:rsidRPr="0008241C">
        <w:rPr>
          <w:noProof/>
          <w:sz w:val="22"/>
          <w:szCs w:val="24"/>
        </w:rPr>
        <w:t>–</w:t>
      </w:r>
      <w:r w:rsidRPr="0008241C">
        <w:rPr>
          <w:i/>
          <w:iCs/>
          <w:noProof/>
          <w:sz w:val="22"/>
          <w:szCs w:val="24"/>
        </w:rPr>
        <w:t>27</w:t>
      </w:r>
      <w:r w:rsidRPr="0008241C">
        <w:rPr>
          <w:noProof/>
          <w:sz w:val="22"/>
          <w:szCs w:val="24"/>
        </w:rPr>
        <w:t>, 7–16. https://doi.org/10.1016/j.cosust.2016.12.006</w:t>
      </w:r>
    </w:p>
    <w:p w14:paraId="5BF58D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el, E., Cheng, Y., Djordjevic, J. T., Fox, S., Sorrell, T. C., &amp; Belov, K. (2016). Cathelicidins in the Tasmanian devil (Sarcophilus harrisii). </w:t>
      </w:r>
      <w:r w:rsidRPr="0008241C">
        <w:rPr>
          <w:i/>
          <w:iCs/>
          <w:noProof/>
          <w:sz w:val="22"/>
          <w:szCs w:val="24"/>
        </w:rPr>
        <w:t>Scientific Reports</w:t>
      </w:r>
      <w:r w:rsidRPr="0008241C">
        <w:rPr>
          <w:noProof/>
          <w:sz w:val="22"/>
          <w:szCs w:val="24"/>
        </w:rPr>
        <w:t xml:space="preserve">, </w:t>
      </w:r>
      <w:r w:rsidRPr="0008241C">
        <w:rPr>
          <w:i/>
          <w:iCs/>
          <w:noProof/>
          <w:sz w:val="22"/>
          <w:szCs w:val="24"/>
        </w:rPr>
        <w:t>6</w:t>
      </w:r>
      <w:r w:rsidRPr="0008241C">
        <w:rPr>
          <w:noProof/>
          <w:sz w:val="22"/>
          <w:szCs w:val="24"/>
        </w:rPr>
        <w:t>(1), 35019. https://doi.org/10.1038/srep35019</w:t>
      </w:r>
    </w:p>
    <w:p w14:paraId="763546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reira, L. M., &amp; Ruysenaar, S. (2012). Moving from traditional government to new adaptive governance: the changing face of food security responses in South Africa. </w:t>
      </w:r>
      <w:r w:rsidRPr="0008241C">
        <w:rPr>
          <w:i/>
          <w:iCs/>
          <w:noProof/>
          <w:sz w:val="22"/>
          <w:szCs w:val="24"/>
        </w:rPr>
        <w:t>Food Security</w:t>
      </w:r>
      <w:r w:rsidRPr="0008241C">
        <w:rPr>
          <w:noProof/>
          <w:sz w:val="22"/>
          <w:szCs w:val="24"/>
        </w:rPr>
        <w:t xml:space="preserve">, </w:t>
      </w:r>
      <w:r w:rsidRPr="0008241C">
        <w:rPr>
          <w:i/>
          <w:iCs/>
          <w:noProof/>
          <w:sz w:val="22"/>
          <w:szCs w:val="24"/>
        </w:rPr>
        <w:t>4</w:t>
      </w:r>
      <w:r w:rsidRPr="0008241C">
        <w:rPr>
          <w:noProof/>
          <w:sz w:val="22"/>
          <w:szCs w:val="24"/>
        </w:rPr>
        <w:t>(1), 41–58. https://doi.org/10.1007/s12571-012-0164-5</w:t>
      </w:r>
    </w:p>
    <w:p w14:paraId="74EF7EB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rera, J. (2009). </w:t>
      </w:r>
      <w:r w:rsidRPr="0008241C">
        <w:rPr>
          <w:i/>
          <w:iCs/>
          <w:noProof/>
          <w:sz w:val="22"/>
          <w:szCs w:val="24"/>
        </w:rPr>
        <w:t>Scheduled Tribes and Other Traditional Forest Dwellers (Recognition of Forest Rights) Act 2006: A Charter of Forest Dwellers’ Rights?</w:t>
      </w:r>
      <w:r w:rsidRPr="0008241C">
        <w:rPr>
          <w:noProof/>
          <w:sz w:val="22"/>
          <w:szCs w:val="24"/>
        </w:rPr>
        <w:t xml:space="preserve"> </w:t>
      </w:r>
      <w:r w:rsidRPr="0008241C">
        <w:rPr>
          <w:i/>
          <w:iCs/>
          <w:noProof/>
          <w:sz w:val="22"/>
          <w:szCs w:val="24"/>
        </w:rPr>
        <w:t>Land and Cultural Survival: The Communal Land Rights of Indigenous Peoples in Asia</w:t>
      </w:r>
      <w:r w:rsidRPr="0008241C">
        <w:rPr>
          <w:noProof/>
          <w:sz w:val="22"/>
          <w:szCs w:val="24"/>
        </w:rPr>
        <w:t>. Retrieved from http://www.adb.org/sites/default/files/publication/27980/land-cultural-survival.pdf</w:t>
      </w:r>
    </w:p>
    <w:p w14:paraId="22DD13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érez,  a a, Fernández, B. H., &amp; Gatti, R. C. (2010). </w:t>
      </w:r>
      <w:r w:rsidRPr="0008241C">
        <w:rPr>
          <w:i/>
          <w:iCs/>
          <w:noProof/>
          <w:sz w:val="22"/>
          <w:szCs w:val="24"/>
        </w:rPr>
        <w:t>Building Resilience to Climate Change: Ecosystem-based adaptation and lessons from the field</w:t>
      </w:r>
      <w:r w:rsidRPr="0008241C">
        <w:rPr>
          <w:noProof/>
          <w:sz w:val="22"/>
          <w:szCs w:val="24"/>
        </w:rPr>
        <w:t>.</w:t>
      </w:r>
    </w:p>
    <w:p w14:paraId="163CAB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ters, M. A., Eames, C., &amp; Hamilton, D. (2015). The use and value of citizen science data in New Zealand. </w:t>
      </w:r>
      <w:r w:rsidRPr="0008241C">
        <w:rPr>
          <w:i/>
          <w:iCs/>
          <w:noProof/>
          <w:sz w:val="22"/>
          <w:szCs w:val="24"/>
        </w:rPr>
        <w:t>Journal of the Royal Society of New Zealand</w:t>
      </w:r>
      <w:r w:rsidRPr="0008241C">
        <w:rPr>
          <w:noProof/>
          <w:sz w:val="22"/>
          <w:szCs w:val="24"/>
        </w:rPr>
        <w:t xml:space="preserve">, </w:t>
      </w:r>
      <w:r w:rsidRPr="0008241C">
        <w:rPr>
          <w:i/>
          <w:iCs/>
          <w:noProof/>
          <w:sz w:val="22"/>
          <w:szCs w:val="24"/>
        </w:rPr>
        <w:t>45</w:t>
      </w:r>
      <w:r w:rsidRPr="0008241C">
        <w:rPr>
          <w:noProof/>
          <w:sz w:val="22"/>
          <w:szCs w:val="24"/>
        </w:rPr>
        <w:t>(3), 151–160. https://doi.org/10.1080/03036758.2015.1051549</w:t>
      </w:r>
    </w:p>
    <w:p w14:paraId="308784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ters, M. A., Eames, C., &amp; Hamilton, D. (2015). The use and value of citizen science data in New Zealand. </w:t>
      </w:r>
      <w:r w:rsidRPr="0008241C">
        <w:rPr>
          <w:i/>
          <w:iCs/>
          <w:noProof/>
          <w:sz w:val="22"/>
          <w:szCs w:val="24"/>
        </w:rPr>
        <w:t>Journal of the Royal Society of New Zealand</w:t>
      </w:r>
      <w:r w:rsidRPr="0008241C">
        <w:rPr>
          <w:noProof/>
          <w:sz w:val="22"/>
          <w:szCs w:val="24"/>
        </w:rPr>
        <w:t xml:space="preserve">, </w:t>
      </w:r>
      <w:r w:rsidRPr="0008241C">
        <w:rPr>
          <w:i/>
          <w:iCs/>
          <w:noProof/>
          <w:sz w:val="22"/>
          <w:szCs w:val="24"/>
        </w:rPr>
        <w:t>45</w:t>
      </w:r>
      <w:r w:rsidRPr="0008241C">
        <w:rPr>
          <w:noProof/>
          <w:sz w:val="22"/>
          <w:szCs w:val="24"/>
        </w:rPr>
        <w:t xml:space="preserve">(3), 151–160. Retrieved from </w:t>
      </w:r>
      <w:r w:rsidRPr="0008241C">
        <w:rPr>
          <w:noProof/>
          <w:sz w:val="22"/>
          <w:szCs w:val="24"/>
        </w:rPr>
        <w:lastRenderedPageBreak/>
        <w:t>http://www.tandfonline.com/doi/abs/10.1080/03036758.2015.1051549?tab=permissions&amp;scroll=top&amp;</w:t>
      </w:r>
    </w:p>
    <w:p w14:paraId="5A0066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ters, M. A., Hamilton, D., &amp; Eames, C. (2015). Action on the ground: A review of community environmental groups’ restoration objectives, activities and partnerships in New Zealand. </w:t>
      </w:r>
      <w:r w:rsidRPr="0008241C">
        <w:rPr>
          <w:i/>
          <w:iCs/>
          <w:noProof/>
          <w:sz w:val="22"/>
          <w:szCs w:val="24"/>
        </w:rPr>
        <w:t>New Zealand Journal of Ecology</w:t>
      </w:r>
      <w:r w:rsidRPr="0008241C">
        <w:rPr>
          <w:noProof/>
          <w:sz w:val="22"/>
          <w:szCs w:val="24"/>
        </w:rPr>
        <w:t xml:space="preserve">, </w:t>
      </w:r>
      <w:r w:rsidRPr="0008241C">
        <w:rPr>
          <w:i/>
          <w:iCs/>
          <w:noProof/>
          <w:sz w:val="22"/>
          <w:szCs w:val="24"/>
        </w:rPr>
        <w:t>39</w:t>
      </w:r>
      <w:r w:rsidRPr="0008241C">
        <w:rPr>
          <w:noProof/>
          <w:sz w:val="22"/>
          <w:szCs w:val="24"/>
        </w:rPr>
        <w:t>(2), 179–189. Retrieved from http://newzealandecology.org/nzje/3234.pdf</w:t>
      </w:r>
    </w:p>
    <w:p w14:paraId="5C5BC0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w Research Center. (2012). </w:t>
      </w:r>
      <w:r w:rsidRPr="0008241C">
        <w:rPr>
          <w:i/>
          <w:iCs/>
          <w:noProof/>
          <w:sz w:val="22"/>
          <w:szCs w:val="24"/>
        </w:rPr>
        <w:t>The Global Religious Landscape. A Report on the Size and Distribution of the World’s Major Religious Groups as of 2010</w:t>
      </w:r>
      <w:r w:rsidRPr="0008241C">
        <w:rPr>
          <w:noProof/>
          <w:sz w:val="22"/>
          <w:szCs w:val="24"/>
        </w:rPr>
        <w:t>. Washington, D.C. Retrieved from https://unitedcor.org/sites/default/files/edit-contentfile/butte_county/International - Pew Religious Study.pdf</w:t>
      </w:r>
    </w:p>
    <w:p w14:paraId="46F5FD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lumwong, J. (2017). Local Biodiversity Restoration for Food Banks in the Highland Community of Thailand. In W. V. Alangui, K. Ichikawa, &amp; Y. Takahashi (Eds.),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 xml:space="preserve"> (p. 143). Tokyo, Japan: Institute for Global Environmental Strategies. Retrieved from https://pub.iges.or.jp/pub/ipbes-jbf-sub-regional-dialogue-workshop-0</w:t>
      </w:r>
    </w:p>
    <w:p w14:paraId="660AAD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Pisupati, B., &amp; Rubian, R. (2008). MDG on Reducing Biodiversity Loss and the CBD‘s 2010 Target. Retrieved January 30, 2016, from http://www.eldis.org/go/home&amp;id=41878&amp;type=Document#.WNHPMFTyiUn</w:t>
      </w:r>
    </w:p>
    <w:p w14:paraId="42B5BD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lummer, R. (2009). The Adaptive Co-Management Process: an Initial Synthesis of Representative Models and Influential Variables. </w:t>
      </w:r>
      <w:r w:rsidRPr="0008241C">
        <w:rPr>
          <w:i/>
          <w:iCs/>
          <w:noProof/>
          <w:sz w:val="22"/>
          <w:szCs w:val="24"/>
        </w:rPr>
        <w:t>Ecology and Society</w:t>
      </w:r>
      <w:r w:rsidRPr="0008241C">
        <w:rPr>
          <w:noProof/>
          <w:sz w:val="22"/>
          <w:szCs w:val="24"/>
        </w:rPr>
        <w:t xml:space="preserve">, </w:t>
      </w:r>
      <w:r w:rsidRPr="0008241C">
        <w:rPr>
          <w:i/>
          <w:iCs/>
          <w:noProof/>
          <w:sz w:val="22"/>
          <w:szCs w:val="24"/>
        </w:rPr>
        <w:t>14</w:t>
      </w:r>
      <w:r w:rsidRPr="0008241C">
        <w:rPr>
          <w:noProof/>
          <w:sz w:val="22"/>
          <w:szCs w:val="24"/>
        </w:rPr>
        <w:t>(2).</w:t>
      </w:r>
    </w:p>
    <w:p w14:paraId="5122C1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lasky, S., Nelson, E., Pennington, D., &amp; Johnson, K. A. (2011). The Impact of Land-Use Change on Ecosystem Services, Biodiversity and Returns to Landowners: A Case Study in the State of Minnesota. </w:t>
      </w:r>
      <w:r w:rsidRPr="0008241C">
        <w:rPr>
          <w:i/>
          <w:iCs/>
          <w:noProof/>
          <w:sz w:val="22"/>
          <w:szCs w:val="24"/>
        </w:rPr>
        <w:t>Environmental and Resource Economics</w:t>
      </w:r>
      <w:r w:rsidRPr="0008241C">
        <w:rPr>
          <w:noProof/>
          <w:sz w:val="22"/>
          <w:szCs w:val="24"/>
        </w:rPr>
        <w:t xml:space="preserve">, </w:t>
      </w:r>
      <w:r w:rsidRPr="0008241C">
        <w:rPr>
          <w:i/>
          <w:iCs/>
          <w:noProof/>
          <w:sz w:val="22"/>
          <w:szCs w:val="24"/>
        </w:rPr>
        <w:t>48</w:t>
      </w:r>
      <w:r w:rsidRPr="0008241C">
        <w:rPr>
          <w:noProof/>
          <w:sz w:val="22"/>
          <w:szCs w:val="24"/>
        </w:rPr>
        <w:t>(2), 219–242. https://doi.org/10.1007/s10640-010-9407-0</w:t>
      </w:r>
    </w:p>
    <w:p w14:paraId="3D7603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lyakov, M., Fogarty, J., Zhang, F., Pandit, R., &amp; Pannell, D. J. (2016). The value of restoring urban drains to living streams. </w:t>
      </w:r>
      <w:r w:rsidRPr="0008241C">
        <w:rPr>
          <w:i/>
          <w:iCs/>
          <w:noProof/>
          <w:sz w:val="22"/>
          <w:szCs w:val="24"/>
        </w:rPr>
        <w:t>Water Resources and Economics</w:t>
      </w:r>
      <w:r w:rsidRPr="0008241C">
        <w:rPr>
          <w:noProof/>
          <w:sz w:val="22"/>
          <w:szCs w:val="24"/>
        </w:rPr>
        <w:t>, 1–14. https://doi.org/10.1016/j.wre.2016.03.002</w:t>
      </w:r>
    </w:p>
    <w:p w14:paraId="7365A9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Pope Francis. (2015). Encyclical Letter Laudato Si’ of the Holy Father Francis on Care for Our Common Home. The Vatican. Retrieved from http://w2.vatican.va/content/dam/francesco/pdf/encyclicals/documents/papa-francesco_20150524_enciclica-laudato-si_en.pdf</w:t>
      </w:r>
    </w:p>
    <w:p w14:paraId="1E25460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ple, T., &amp; Grigg, G. (1999). </w:t>
      </w:r>
      <w:r w:rsidRPr="0008241C">
        <w:rPr>
          <w:i/>
          <w:iCs/>
          <w:noProof/>
          <w:sz w:val="22"/>
          <w:szCs w:val="24"/>
        </w:rPr>
        <w:t>Commercial harvesting of Kangaroos in Australia</w:t>
      </w:r>
      <w:r w:rsidRPr="0008241C">
        <w:rPr>
          <w:noProof/>
          <w:sz w:val="22"/>
          <w:szCs w:val="24"/>
        </w:rPr>
        <w:t>. Retrieved from http://www.environment.gov.au/resource/commercial-harvesting-kangaroos-australia</w:t>
      </w:r>
    </w:p>
    <w:p w14:paraId="16FC7E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immer, E., Schleyer, C., Bela, G., Bouwma, I., Görg, C., Keune, H., Mortelmans, D., &amp; Saarikoski, H. (2014). Institutional Analysis. In K. Potschin, M. and Jax (Ed.), </w:t>
      </w:r>
      <w:r w:rsidRPr="0008241C">
        <w:rPr>
          <w:i/>
          <w:iCs/>
          <w:noProof/>
          <w:sz w:val="22"/>
          <w:szCs w:val="24"/>
        </w:rPr>
        <w:t>OpenNESS Reference Book. EC FP7 Grant Agreement no. 308428</w:t>
      </w:r>
      <w:r w:rsidRPr="0008241C">
        <w:rPr>
          <w:noProof/>
          <w:sz w:val="22"/>
          <w:szCs w:val="24"/>
        </w:rPr>
        <w:t>. https://doi.org/10.4016/15656.01</w:t>
      </w:r>
    </w:p>
    <w:p w14:paraId="6F87BC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ober, S. M., O’Connor, M. H., Walsh, F. J., Connor, M. H. O., &amp; Walsh, F. J. (2011). Australian Aboriginal Peoples ’ Seasonal Knowledge : a Potential Basis for Shared Understanding in Environmental Management. </w:t>
      </w:r>
      <w:r w:rsidRPr="0008241C">
        <w:rPr>
          <w:i/>
          <w:iCs/>
          <w:noProof/>
          <w:sz w:val="22"/>
          <w:szCs w:val="24"/>
        </w:rPr>
        <w:t>Ecology And Society</w:t>
      </w:r>
      <w:r w:rsidRPr="0008241C">
        <w:rPr>
          <w:noProof/>
          <w:sz w:val="22"/>
          <w:szCs w:val="24"/>
        </w:rPr>
        <w:t xml:space="preserve">, </w:t>
      </w:r>
      <w:r w:rsidRPr="0008241C">
        <w:rPr>
          <w:i/>
          <w:iCs/>
          <w:noProof/>
          <w:sz w:val="22"/>
          <w:szCs w:val="24"/>
        </w:rPr>
        <w:t>16</w:t>
      </w:r>
      <w:r w:rsidRPr="0008241C">
        <w:rPr>
          <w:noProof/>
          <w:sz w:val="22"/>
          <w:szCs w:val="24"/>
        </w:rPr>
        <w:t>(2). https://doi.org/12</w:t>
      </w:r>
    </w:p>
    <w:p w14:paraId="4564CA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oudfoot, I. (2006). </w:t>
      </w:r>
      <w:r w:rsidRPr="0008241C">
        <w:rPr>
          <w:i/>
          <w:iCs/>
          <w:noProof/>
          <w:sz w:val="22"/>
          <w:szCs w:val="24"/>
        </w:rPr>
        <w:t>Old Muslim Calendars of Southeast Asia</w:t>
      </w:r>
      <w:r w:rsidRPr="0008241C">
        <w:rPr>
          <w:noProof/>
          <w:sz w:val="22"/>
          <w:szCs w:val="24"/>
        </w:rPr>
        <w:t>. Brill. Retrieved from http://www.brill.com/old-muslim-calendars-southeast-asia</w:t>
      </w:r>
    </w:p>
    <w:p w14:paraId="46BCE32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ugh, L. R., Hodges, K. E., Sinclair, A. R. E., &amp; Brashares, J. S. (2008). Effect of habitat area and isolation on fragmented animal population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5</w:t>
      </w:r>
      <w:r w:rsidRPr="0008241C">
        <w:rPr>
          <w:noProof/>
          <w:sz w:val="22"/>
          <w:szCs w:val="24"/>
        </w:rPr>
        <w:t>(52), 20770–20775. https://doi.org/10.1073/pnas.0806080105</w:t>
      </w:r>
    </w:p>
    <w:p w14:paraId="57629F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ulhin, J., Amaro, J. M., &amp; Bacalla, C. (2006). Phippines community-based forest management 2005. In RECOFTC (Ed.), </w:t>
      </w:r>
      <w:r w:rsidRPr="0008241C">
        <w:rPr>
          <w:i/>
          <w:iCs/>
          <w:noProof/>
          <w:sz w:val="22"/>
          <w:szCs w:val="24"/>
        </w:rPr>
        <w:t>First Regional Community Forestry Forum – Regulatory Frameworks for Community Forestry in Asia (Proceedings of a Regional Forum held in Bangkok, Thailand, August 24-25)</w:t>
      </w:r>
      <w:r w:rsidRPr="0008241C">
        <w:rPr>
          <w:noProof/>
          <w:sz w:val="22"/>
          <w:szCs w:val="24"/>
        </w:rPr>
        <w:t xml:space="preserve"> (pp. 85–100).</w:t>
      </w:r>
    </w:p>
    <w:p w14:paraId="7D82D1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Qin, H. (2010). Rural-to-Urban Labor Migration, Household Livelihoods, and the Rural Environment in Chongqing Municipality, Southwest China. </w:t>
      </w:r>
      <w:r w:rsidRPr="0008241C">
        <w:rPr>
          <w:i/>
          <w:iCs/>
          <w:noProof/>
          <w:sz w:val="22"/>
          <w:szCs w:val="24"/>
        </w:rPr>
        <w:t>Human Ecology</w:t>
      </w:r>
      <w:r w:rsidRPr="0008241C">
        <w:rPr>
          <w:noProof/>
          <w:sz w:val="22"/>
          <w:szCs w:val="24"/>
        </w:rPr>
        <w:t xml:space="preserve">, </w:t>
      </w:r>
      <w:r w:rsidRPr="0008241C">
        <w:rPr>
          <w:i/>
          <w:iCs/>
          <w:noProof/>
          <w:sz w:val="22"/>
          <w:szCs w:val="24"/>
        </w:rPr>
        <w:t>38</w:t>
      </w:r>
      <w:r w:rsidRPr="0008241C">
        <w:rPr>
          <w:noProof/>
          <w:sz w:val="22"/>
          <w:szCs w:val="24"/>
        </w:rPr>
        <w:t>(5), 675–690. https://doi.org/10.1007/s10745-010-9353-z</w:t>
      </w:r>
    </w:p>
    <w:p w14:paraId="1EA18C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Quah, E. (2002). Transboundary Pollution in Southeast Asia: The Indonesian Fires. </w:t>
      </w:r>
      <w:r w:rsidRPr="0008241C">
        <w:rPr>
          <w:i/>
          <w:iCs/>
          <w:noProof/>
          <w:sz w:val="22"/>
          <w:szCs w:val="24"/>
        </w:rPr>
        <w:t>World Development</w:t>
      </w:r>
      <w:r w:rsidRPr="0008241C">
        <w:rPr>
          <w:noProof/>
          <w:sz w:val="22"/>
          <w:szCs w:val="24"/>
        </w:rPr>
        <w:t xml:space="preserve">, </w:t>
      </w:r>
      <w:r w:rsidRPr="0008241C">
        <w:rPr>
          <w:i/>
          <w:iCs/>
          <w:noProof/>
          <w:sz w:val="22"/>
          <w:szCs w:val="24"/>
        </w:rPr>
        <w:t>30</w:t>
      </w:r>
      <w:r w:rsidRPr="0008241C">
        <w:rPr>
          <w:noProof/>
          <w:sz w:val="22"/>
          <w:szCs w:val="24"/>
        </w:rPr>
        <w:t>(3), 429–441. https://doi.org/10.1016/S0305-750X(01)00122-X</w:t>
      </w:r>
    </w:p>
    <w:p w14:paraId="369873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Ramakrishnan, P. S., Saxena, K. G., &amp; Chandrasekharan, U. M. (1998). </w:t>
      </w:r>
      <w:r w:rsidRPr="0008241C">
        <w:rPr>
          <w:i/>
          <w:iCs/>
          <w:noProof/>
          <w:sz w:val="22"/>
          <w:szCs w:val="24"/>
        </w:rPr>
        <w:t>Conserving the sacred for biodiversity management</w:t>
      </w:r>
      <w:r w:rsidRPr="0008241C">
        <w:rPr>
          <w:noProof/>
          <w:sz w:val="22"/>
          <w:szCs w:val="24"/>
        </w:rPr>
        <w:t>. New Delhi, India: Oxford and IBH publication Co Pvt Ltd.</w:t>
      </w:r>
    </w:p>
    <w:p w14:paraId="11A337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wat, K. G., &amp; Merillon, J. M. (2008). </w:t>
      </w:r>
      <w:r w:rsidRPr="0008241C">
        <w:rPr>
          <w:i/>
          <w:iCs/>
          <w:noProof/>
          <w:sz w:val="22"/>
          <w:szCs w:val="24"/>
        </w:rPr>
        <w:t>Bioactive molecules and medicinal plants</w:t>
      </w:r>
      <w:r w:rsidRPr="0008241C">
        <w:rPr>
          <w:noProof/>
          <w:sz w:val="22"/>
          <w:szCs w:val="24"/>
        </w:rPr>
        <w:t>. Springer.</w:t>
      </w:r>
    </w:p>
    <w:p w14:paraId="3D9496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ttanakrajangsri, K., Shimray, G., &amp; Indigenous Peoples’ Foundation for Education and Environment. (2017). Forest, Communities and Ecosystems: The case of Huay Hin Lad Nai community. In W. V. Alangui, K. Ichikawa, &amp; Y. Takahashi (Eds.), </w:t>
      </w:r>
      <w:r w:rsidRPr="0008241C">
        <w:rPr>
          <w:i/>
          <w:iCs/>
          <w:noProof/>
          <w:sz w:val="22"/>
          <w:szCs w:val="24"/>
        </w:rPr>
        <w:t>IPBES-JBF Sub-regional Dialogue Workshop Report on Indigenous and Local Knowledge (ILK) for South-East and North-East Asia sub-region, Thailand</w:t>
      </w:r>
      <w:r w:rsidRPr="0008241C">
        <w:rPr>
          <w:noProof/>
          <w:sz w:val="22"/>
          <w:szCs w:val="24"/>
        </w:rPr>
        <w:t xml:space="preserve"> (p. 143 pages). Tokyo, Japan: Institute for Global Environmental Strategies. Retrieved from https://pub.iges.or.jp/pub/ipbes-jbf-sub-regional-dialogue-workshop-0</w:t>
      </w:r>
    </w:p>
    <w:p w14:paraId="0865ED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vindranath, N. H., &amp; Sudha, P. (2004). </w:t>
      </w:r>
      <w:r w:rsidRPr="0008241C">
        <w:rPr>
          <w:i/>
          <w:iCs/>
          <w:noProof/>
          <w:sz w:val="22"/>
          <w:szCs w:val="24"/>
        </w:rPr>
        <w:t>Joint Forest Management in India: Spread, Performance and Impact</w:t>
      </w:r>
      <w:r w:rsidRPr="0008241C">
        <w:rPr>
          <w:noProof/>
          <w:sz w:val="22"/>
          <w:szCs w:val="24"/>
        </w:rPr>
        <w:t>. Hyderabad, India: Universities Press.</w:t>
      </w:r>
    </w:p>
    <w:p w14:paraId="4960A1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COFTC. (2009). </w:t>
      </w:r>
      <w:r w:rsidRPr="0008241C">
        <w:rPr>
          <w:i/>
          <w:iCs/>
          <w:noProof/>
          <w:sz w:val="22"/>
          <w:szCs w:val="24"/>
        </w:rPr>
        <w:t>Is There a Future Role for Forests and Forestry in Reducing Poverty? Asia-Pacific Forestry Sector Outlook Study II</w:t>
      </w:r>
      <w:r w:rsidRPr="0008241C">
        <w:rPr>
          <w:noProof/>
          <w:sz w:val="22"/>
          <w:szCs w:val="24"/>
        </w:rPr>
        <w:t xml:space="preserve"> (Working Paper Series No. APFSOS II/WP/2009/24). Bangkok: Regional Community Forestry Training Center. Retrieved from http://www.fao.org/docrep/014/am619e/am619e00.pdf</w:t>
      </w:r>
    </w:p>
    <w:p w14:paraId="1B28FE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dpath, S. M., Young, J., Evely, A., Adams, W. M., Sutherland, W. J., Whitehouse, A., Amar, A., Lambert, R. A., Linnell, J. D. C., Watt, A., &amp; Gutiérrez, R. J. (2013). Understanding and managing conservation conflicts.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8</w:t>
      </w:r>
      <w:r w:rsidRPr="0008241C">
        <w:rPr>
          <w:noProof/>
          <w:sz w:val="22"/>
          <w:szCs w:val="24"/>
        </w:rPr>
        <w:t>(2), 100–109. https://doi.org/10.1016/j.tree.2012.08.021</w:t>
      </w:r>
    </w:p>
    <w:p w14:paraId="0EB02CA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ed, J., van Vianen, J., Barlow, J., &amp; Sunderland, T. (2017). Have integrated landscape approaches reconciled societal and environmental issues in the tropics? </w:t>
      </w:r>
      <w:r w:rsidRPr="0008241C">
        <w:rPr>
          <w:i/>
          <w:iCs/>
          <w:noProof/>
          <w:sz w:val="22"/>
          <w:szCs w:val="24"/>
        </w:rPr>
        <w:t>Land Use Policy</w:t>
      </w:r>
      <w:r w:rsidRPr="0008241C">
        <w:rPr>
          <w:noProof/>
          <w:sz w:val="22"/>
          <w:szCs w:val="24"/>
        </w:rPr>
        <w:t>. https://doi.org/10.1016/j.landusepol.2017.02.021</w:t>
      </w:r>
    </w:p>
    <w:p w14:paraId="17AEFA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idsma, P., Tekelenburg, T., van den Berg, M., &amp; Alkemade, R. (2006). Impacts of land-use change on biodiversity: An assessment of agricultural biodiversity in the European Union. </w:t>
      </w:r>
      <w:r w:rsidRPr="0008241C">
        <w:rPr>
          <w:i/>
          <w:iCs/>
          <w:noProof/>
          <w:sz w:val="22"/>
          <w:szCs w:val="24"/>
        </w:rPr>
        <w:t>Agriculture, Ecosystems &amp; Environment</w:t>
      </w:r>
      <w:r w:rsidRPr="0008241C">
        <w:rPr>
          <w:noProof/>
          <w:sz w:val="22"/>
          <w:szCs w:val="24"/>
        </w:rPr>
        <w:t xml:space="preserve">, </w:t>
      </w:r>
      <w:r w:rsidRPr="0008241C">
        <w:rPr>
          <w:i/>
          <w:iCs/>
          <w:noProof/>
          <w:sz w:val="22"/>
          <w:szCs w:val="24"/>
        </w:rPr>
        <w:t>114</w:t>
      </w:r>
      <w:r w:rsidRPr="0008241C">
        <w:rPr>
          <w:noProof/>
          <w:sz w:val="22"/>
          <w:szCs w:val="24"/>
        </w:rPr>
        <w:t>(1), 86–102. https://doi.org/10.1016/J.AGEE.2005.11.026</w:t>
      </w:r>
    </w:p>
    <w:p w14:paraId="2EC1AB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epublic of Vanuatu. (1980). Constitution of the Republic of Vanuatu. Retrieved from http://publicofficialsfinancialdisclosure.worldbank.org/sites/fdl/files/assets/law-library-files/Vanuatu_Constitution_en.pdf</w:t>
      </w:r>
    </w:p>
    <w:p w14:paraId="56E7DA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ghts and Resources Initiative. (2014). </w:t>
      </w:r>
      <w:r w:rsidRPr="0008241C">
        <w:rPr>
          <w:i/>
          <w:iCs/>
          <w:noProof/>
          <w:sz w:val="22"/>
          <w:szCs w:val="24"/>
        </w:rPr>
        <w:t>What Future for Reform ?</w:t>
      </w:r>
      <w:r w:rsidRPr="0008241C">
        <w:rPr>
          <w:noProof/>
          <w:sz w:val="22"/>
          <w:szCs w:val="24"/>
        </w:rPr>
        <w:t xml:space="preserve"> Washington, DC.</w:t>
      </w:r>
    </w:p>
    <w:p w14:paraId="17A4AF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ghts and Resources Initiative. (2015). </w:t>
      </w:r>
      <w:r w:rsidRPr="0008241C">
        <w:rPr>
          <w:i/>
          <w:iCs/>
          <w:noProof/>
          <w:sz w:val="22"/>
          <w:szCs w:val="24"/>
        </w:rPr>
        <w:t>Who owns the world’s lands? A global baseline of formally recognized indigenous and community land rights</w:t>
      </w:r>
      <w:r w:rsidRPr="0008241C">
        <w:rPr>
          <w:noProof/>
          <w:sz w:val="22"/>
          <w:szCs w:val="24"/>
        </w:rPr>
        <w:t>. Washington, DC.</w:t>
      </w:r>
    </w:p>
    <w:p w14:paraId="23E574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ghts and Resources Initiative, Woods Hole Research Center, &amp; World Resources Institute. (2016). </w:t>
      </w:r>
      <w:r w:rsidRPr="0008241C">
        <w:rPr>
          <w:i/>
          <w:iCs/>
          <w:noProof/>
          <w:sz w:val="22"/>
          <w:szCs w:val="24"/>
        </w:rPr>
        <w:t>Toward a Global Baseline of Carbon Storage in Collective Lands: An Updated Analysis of Indigenous Peoples’ and Local Communities’ Contributions to Climate Change Mitigation</w:t>
      </w:r>
      <w:r w:rsidRPr="0008241C">
        <w:rPr>
          <w:noProof/>
          <w:sz w:val="22"/>
          <w:szCs w:val="24"/>
        </w:rPr>
        <w:t>. Washington. Retrieved from http://rightsandresources.org/wp-content/uploads/2016/10/Toward-a-Global-Baseline-of-Carbon-Storage-in-Collective-Lands-November-2016-RRI-WHRC-WRI-report.pdf</w:t>
      </w:r>
    </w:p>
    <w:p w14:paraId="34BF1B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pple, W. J., Abernethy, K., Betts, M. G., Chapron, G., Dirzo, R., Galetti, M., Levi, T., Lindsey, P. A., Macdonald, D. W., Machovina, B., Newsome, T. M., Peres, C. A., Wallach, A. D., Wolf, C., &amp; Young, H. (2016). Bushmeat hunting and extinction risk to the world’s mammals. </w:t>
      </w:r>
      <w:r w:rsidRPr="0008241C">
        <w:rPr>
          <w:i/>
          <w:iCs/>
          <w:noProof/>
          <w:sz w:val="22"/>
          <w:szCs w:val="24"/>
        </w:rPr>
        <w:t>Royal Society Open Science</w:t>
      </w:r>
      <w:r w:rsidRPr="0008241C">
        <w:rPr>
          <w:noProof/>
          <w:sz w:val="22"/>
          <w:szCs w:val="24"/>
        </w:rPr>
        <w:t xml:space="preserve">, </w:t>
      </w:r>
      <w:r w:rsidRPr="0008241C">
        <w:rPr>
          <w:i/>
          <w:iCs/>
          <w:noProof/>
          <w:sz w:val="22"/>
          <w:szCs w:val="24"/>
        </w:rPr>
        <w:t>3</w:t>
      </w:r>
      <w:r w:rsidRPr="0008241C">
        <w:rPr>
          <w:noProof/>
          <w:sz w:val="22"/>
          <w:szCs w:val="24"/>
        </w:rPr>
        <w:t>(10), 160498. https://doi.org/10.1098/rsos.160498</w:t>
      </w:r>
    </w:p>
    <w:p w14:paraId="22933DE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bb, C., &amp; Bright, J. (2004). Values and uses of water. In J. Harding, M. Mosley, C. Pearson, &amp; B. Sorrell (Eds.), </w:t>
      </w:r>
      <w:r w:rsidRPr="0008241C">
        <w:rPr>
          <w:i/>
          <w:iCs/>
          <w:noProof/>
          <w:sz w:val="22"/>
          <w:szCs w:val="24"/>
        </w:rPr>
        <w:t>Freshwaters of New Zealand</w:t>
      </w:r>
      <w:r w:rsidRPr="0008241C">
        <w:rPr>
          <w:noProof/>
          <w:sz w:val="22"/>
          <w:szCs w:val="24"/>
        </w:rPr>
        <w:t xml:space="preserve"> (p. 42.1–42.14). Christchurch: New Zealand Hydrological Society and New Zealand Limnological Society.</w:t>
      </w:r>
    </w:p>
    <w:p w14:paraId="05B9FD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binson, B. E., Holland, M. B., &amp; Naughton-Treves, L. (2014). Does secure land tenure save forests? A meta-analysis of the relationship between land tenure and tropical deforestation. </w:t>
      </w:r>
      <w:r w:rsidRPr="0008241C">
        <w:rPr>
          <w:i/>
          <w:iCs/>
          <w:noProof/>
          <w:sz w:val="22"/>
          <w:szCs w:val="24"/>
        </w:rPr>
        <w:t>Global Environmental Change</w:t>
      </w:r>
      <w:r w:rsidRPr="0008241C">
        <w:rPr>
          <w:noProof/>
          <w:sz w:val="22"/>
          <w:szCs w:val="24"/>
        </w:rPr>
        <w:t xml:space="preserve">, </w:t>
      </w:r>
      <w:r w:rsidRPr="0008241C">
        <w:rPr>
          <w:i/>
          <w:iCs/>
          <w:noProof/>
          <w:sz w:val="22"/>
          <w:szCs w:val="24"/>
        </w:rPr>
        <w:t>29</w:t>
      </w:r>
      <w:r w:rsidRPr="0008241C">
        <w:rPr>
          <w:noProof/>
          <w:sz w:val="22"/>
          <w:szCs w:val="24"/>
        </w:rPr>
        <w:t>, 281–293. https://doi.org/10.1016/j.gloenvcha.2013.05.012</w:t>
      </w:r>
    </w:p>
    <w:p w14:paraId="4B4CDD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ose, B. (2015). Southeast Asia’s Illicit Wildlife Trade: International Cooperation Necessary to Find Solution. Retrieved from http://www.eastbysoutheast.com/southeast-asias-illicit-wildlife-trade-international-cooperation-necessary-to-find-solution/</w:t>
      </w:r>
    </w:p>
    <w:p w14:paraId="5ED2C0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senfeld, D., Rudich, Y., &amp; Lahav, R. (2001). Desert dust suppressing precipitation: a possible desertification feedback loop.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98</w:t>
      </w:r>
      <w:r w:rsidRPr="0008241C">
        <w:rPr>
          <w:noProof/>
          <w:sz w:val="22"/>
          <w:szCs w:val="24"/>
        </w:rPr>
        <w:t>(11), 5975–5980. https://doi.org/10.1073/pnas.101122798</w:t>
      </w:r>
    </w:p>
    <w:p w14:paraId="563ED6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Rulli, M. C., Saviori, A., &amp; D’Odorico, P. (2013). Global land and water grabbing. </w:t>
      </w:r>
      <w:r w:rsidRPr="0008241C">
        <w:rPr>
          <w:i/>
          <w:iCs/>
          <w:noProof/>
          <w:sz w:val="22"/>
          <w:szCs w:val="24"/>
        </w:rPr>
        <w:t>PNAS</w:t>
      </w:r>
      <w:r w:rsidRPr="0008241C">
        <w:rPr>
          <w:noProof/>
          <w:sz w:val="22"/>
          <w:szCs w:val="24"/>
        </w:rPr>
        <w:t xml:space="preserve">, </w:t>
      </w:r>
      <w:r w:rsidRPr="0008241C">
        <w:rPr>
          <w:i/>
          <w:iCs/>
          <w:noProof/>
          <w:sz w:val="22"/>
          <w:szCs w:val="24"/>
        </w:rPr>
        <w:t>110</w:t>
      </w:r>
      <w:r w:rsidRPr="0008241C">
        <w:rPr>
          <w:noProof/>
          <w:sz w:val="22"/>
          <w:szCs w:val="24"/>
        </w:rPr>
        <w:t>(3), 892–897. https://doi.org/10.1073/pnas.1213163110/-/DCSupplemental.www.pnas.org/cgi/doi/10.1073/pnas.1213163110</w:t>
      </w:r>
    </w:p>
    <w:p w14:paraId="43BAA6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nting, R. K., Bryan, B. A., Dee, L. E., Maseyk, F. J. F., Mandle, L., Hamel, P., Wilson, K. A., Yetka, K., Possingham, H. P., &amp; Rhodes, J. R. (2017). Incorporating climate change into ecosystem service assessments and decisions: a review. </w:t>
      </w:r>
      <w:r w:rsidRPr="0008241C">
        <w:rPr>
          <w:i/>
          <w:iCs/>
          <w:noProof/>
          <w:sz w:val="22"/>
          <w:szCs w:val="24"/>
        </w:rPr>
        <w:t>Global Change Biology</w:t>
      </w:r>
      <w:r w:rsidRPr="0008241C">
        <w:rPr>
          <w:noProof/>
          <w:sz w:val="22"/>
          <w:szCs w:val="24"/>
        </w:rPr>
        <w:t>. https://doi.org/10.1111/gcb.13457</w:t>
      </w:r>
    </w:p>
    <w:p w14:paraId="6AA112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ssell-Smith, J., Lucas, D., Gapindi, M., Gunbunuka, B., Kapirigi, N., Namingum, G., Lucas, K., Giuliani, P., &amp; Chaloupka, G. (1997). Aboriginal Resource Utilization and Fire Management Practice in Western Arnhem Land, Monsoonal Northern Australia: Notes for Prehistory, Lessons for the Future. </w:t>
      </w:r>
      <w:r w:rsidRPr="0008241C">
        <w:rPr>
          <w:i/>
          <w:iCs/>
          <w:noProof/>
          <w:sz w:val="22"/>
          <w:szCs w:val="24"/>
        </w:rPr>
        <w:t>Human Ecology</w:t>
      </w:r>
      <w:r w:rsidRPr="0008241C">
        <w:rPr>
          <w:noProof/>
          <w:sz w:val="22"/>
          <w:szCs w:val="24"/>
        </w:rPr>
        <w:t xml:space="preserve">, </w:t>
      </w:r>
      <w:r w:rsidRPr="0008241C">
        <w:rPr>
          <w:i/>
          <w:iCs/>
          <w:noProof/>
          <w:sz w:val="22"/>
          <w:szCs w:val="24"/>
        </w:rPr>
        <w:t>25</w:t>
      </w:r>
      <w:r w:rsidRPr="0008241C">
        <w:rPr>
          <w:noProof/>
          <w:sz w:val="22"/>
          <w:szCs w:val="24"/>
        </w:rPr>
        <w:t>(2), 159–195. https://doi.org/10.1023/A:1021970021670</w:t>
      </w:r>
    </w:p>
    <w:p w14:paraId="403C8B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fi, K., Armour-Marshall, K., Baillie, J. E. M., &amp; Isaac, N. J. B. (2013). Global Patterns of Evolutionary Distinct and Globally Endangered Amphibians and Mammals.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5), e63582. https://doi.org/10.1371/journal.pone.0063582</w:t>
      </w:r>
    </w:p>
    <w:p w14:paraId="6DBCBC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thyapalan, J. (2005). Households’ dependence on protected forests: Evidence from the western Ghats. </w:t>
      </w:r>
      <w:r w:rsidRPr="0008241C">
        <w:rPr>
          <w:i/>
          <w:iCs/>
          <w:noProof/>
          <w:sz w:val="22"/>
          <w:szCs w:val="24"/>
        </w:rPr>
        <w:t>Indian Journal of Agricultural Economics</w:t>
      </w:r>
      <w:r w:rsidRPr="0008241C">
        <w:rPr>
          <w:noProof/>
          <w:sz w:val="22"/>
          <w:szCs w:val="24"/>
        </w:rPr>
        <w:t xml:space="preserve">, </w:t>
      </w:r>
      <w:r w:rsidRPr="0008241C">
        <w:rPr>
          <w:i/>
          <w:iCs/>
          <w:noProof/>
          <w:sz w:val="22"/>
          <w:szCs w:val="24"/>
        </w:rPr>
        <w:t>60</w:t>
      </w:r>
      <w:r w:rsidRPr="0008241C">
        <w:rPr>
          <w:noProof/>
          <w:sz w:val="22"/>
          <w:szCs w:val="24"/>
        </w:rPr>
        <w:t>(1), 60–70.</w:t>
      </w:r>
    </w:p>
    <w:p w14:paraId="7C9811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thyapalan, J., &amp; Reddy, M. G. (2010). </w:t>
      </w:r>
      <w:r w:rsidRPr="0008241C">
        <w:rPr>
          <w:i/>
          <w:iCs/>
          <w:noProof/>
          <w:sz w:val="22"/>
          <w:szCs w:val="24"/>
        </w:rPr>
        <w:t>Recognition of Forest Rights and Livelihoods of Tribal Communities A Study of Western Ghats Region, Kerala State</w:t>
      </w:r>
      <w:r w:rsidRPr="0008241C">
        <w:rPr>
          <w:noProof/>
          <w:sz w:val="22"/>
          <w:szCs w:val="24"/>
        </w:rPr>
        <w:t>.</w:t>
      </w:r>
    </w:p>
    <w:p w14:paraId="70F591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ttout, E. J., Talhouk, S. N., &amp; Caligari, P. D. S. (2007). Economic value of cedar relics in Lebanon: An application of contingent valuation method for conservation. </w:t>
      </w:r>
      <w:r w:rsidRPr="0008241C">
        <w:rPr>
          <w:i/>
          <w:iCs/>
          <w:noProof/>
          <w:sz w:val="22"/>
          <w:szCs w:val="24"/>
        </w:rPr>
        <w:t>Ecological Economics</w:t>
      </w:r>
      <w:r w:rsidRPr="0008241C">
        <w:rPr>
          <w:noProof/>
          <w:sz w:val="22"/>
          <w:szCs w:val="24"/>
        </w:rPr>
        <w:t xml:space="preserve">, </w:t>
      </w:r>
      <w:r w:rsidRPr="0008241C">
        <w:rPr>
          <w:i/>
          <w:iCs/>
          <w:noProof/>
          <w:sz w:val="22"/>
          <w:szCs w:val="24"/>
        </w:rPr>
        <w:t>61</w:t>
      </w:r>
      <w:r w:rsidRPr="0008241C">
        <w:rPr>
          <w:noProof/>
          <w:sz w:val="22"/>
          <w:szCs w:val="24"/>
        </w:rPr>
        <w:t>(2–3), 315–322. https://doi.org/10.1016/j.ecolecon.2006.03.001</w:t>
      </w:r>
    </w:p>
    <w:p w14:paraId="17EC65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effers, B. R., Corlett, R. T., Diesmos, A., &amp; Laurance, W. F. (2012). Local Demand Drives a Bushmeat Industry in a Philippine Forest Preserve. </w:t>
      </w:r>
      <w:r w:rsidRPr="0008241C">
        <w:rPr>
          <w:i/>
          <w:iCs/>
          <w:noProof/>
          <w:sz w:val="22"/>
          <w:szCs w:val="24"/>
        </w:rPr>
        <w:t>Tropical Conservation Science</w:t>
      </w:r>
      <w:r w:rsidRPr="0008241C">
        <w:rPr>
          <w:noProof/>
          <w:sz w:val="22"/>
          <w:szCs w:val="24"/>
        </w:rPr>
        <w:t xml:space="preserve">, </w:t>
      </w:r>
      <w:r w:rsidRPr="0008241C">
        <w:rPr>
          <w:i/>
          <w:iCs/>
          <w:noProof/>
          <w:sz w:val="22"/>
          <w:szCs w:val="24"/>
        </w:rPr>
        <w:t>5</w:t>
      </w:r>
      <w:r w:rsidRPr="0008241C">
        <w:rPr>
          <w:noProof/>
          <w:sz w:val="22"/>
          <w:szCs w:val="24"/>
        </w:rPr>
        <w:t>(2), 133–141. https://doi.org/10.1177/194008291200500203</w:t>
      </w:r>
    </w:p>
    <w:p w14:paraId="62EB8F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ippmann, U., Leaman, D., &amp; Cunningham, A. B. (2006). A comparison of cultivation and wild collection of medicinal and aromatic plants under sustainability aspects. In </w:t>
      </w:r>
      <w:r w:rsidRPr="0008241C">
        <w:rPr>
          <w:i/>
          <w:iCs/>
          <w:noProof/>
          <w:sz w:val="22"/>
          <w:szCs w:val="24"/>
        </w:rPr>
        <w:t>Medicinal and Aromatic Plants: Agricultural, Commercial, Ecological, Legal, Pharmacological and Social Aspects</w:t>
      </w:r>
      <w:r w:rsidRPr="0008241C">
        <w:rPr>
          <w:noProof/>
          <w:sz w:val="22"/>
          <w:szCs w:val="24"/>
        </w:rPr>
        <w:t xml:space="preserve"> (pp. 75–95). Retrieved from https://library.wur.nl/ojs/index.php/frontis/article/view/1225</w:t>
      </w:r>
    </w:p>
    <w:p w14:paraId="01EC63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ott, W. R. (2001). </w:t>
      </w:r>
      <w:r w:rsidRPr="0008241C">
        <w:rPr>
          <w:i/>
          <w:iCs/>
          <w:noProof/>
          <w:sz w:val="22"/>
          <w:szCs w:val="24"/>
        </w:rPr>
        <w:t>Institutions and Organisations</w:t>
      </w:r>
      <w:r w:rsidRPr="0008241C">
        <w:rPr>
          <w:noProof/>
          <w:sz w:val="22"/>
          <w:szCs w:val="24"/>
        </w:rPr>
        <w:t xml:space="preserve"> (2nd ed.). Thousand Oaks: Sage Publications.</w:t>
      </w:r>
    </w:p>
    <w:p w14:paraId="64BBEF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kercioglu, C. H. (2006). Increasing awareness of avian ecological function.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1</w:t>
      </w:r>
      <w:r w:rsidRPr="0008241C">
        <w:rPr>
          <w:noProof/>
          <w:sz w:val="22"/>
          <w:szCs w:val="24"/>
        </w:rPr>
        <w:t>(8), 464–471. https://doi.org/10.1016/j.tree.2006.05.007</w:t>
      </w:r>
    </w:p>
    <w:p w14:paraId="18EF56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Şekercioğlu, Ç. H., Anderson, S., Akçay, E., Bilgin, R., Can, Ö. E., Semiz, G., Tavşanoğlu, Ç., Yokeş, M. B., Soyumert, A., &amp; Ipekdal, K. (2011). Turkey’s globally important biodiversity in crisis. </w:t>
      </w:r>
      <w:r w:rsidRPr="0008241C">
        <w:rPr>
          <w:i/>
          <w:iCs/>
          <w:noProof/>
          <w:sz w:val="22"/>
          <w:szCs w:val="24"/>
        </w:rPr>
        <w:t>Biological Conservation</w:t>
      </w:r>
      <w:r w:rsidRPr="0008241C">
        <w:rPr>
          <w:noProof/>
          <w:sz w:val="22"/>
          <w:szCs w:val="24"/>
        </w:rPr>
        <w:t xml:space="preserve">, </w:t>
      </w:r>
      <w:r w:rsidRPr="0008241C">
        <w:rPr>
          <w:i/>
          <w:iCs/>
          <w:noProof/>
          <w:sz w:val="22"/>
          <w:szCs w:val="24"/>
        </w:rPr>
        <w:t>144</w:t>
      </w:r>
      <w:r w:rsidRPr="0008241C">
        <w:rPr>
          <w:noProof/>
          <w:sz w:val="22"/>
          <w:szCs w:val="24"/>
        </w:rPr>
        <w:t>(12), 2752–2769.</w:t>
      </w:r>
    </w:p>
    <w:p w14:paraId="30D169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h, A. (2005). </w:t>
      </w:r>
      <w:r w:rsidRPr="0008241C">
        <w:rPr>
          <w:i/>
          <w:iCs/>
          <w:noProof/>
          <w:sz w:val="22"/>
          <w:szCs w:val="24"/>
        </w:rPr>
        <w:t>Land Degradation and Migration in a Dry Land Region in India</w:t>
      </w:r>
      <w:r w:rsidRPr="0008241C">
        <w:rPr>
          <w:noProof/>
          <w:sz w:val="22"/>
          <w:szCs w:val="24"/>
        </w:rPr>
        <w:t xml:space="preserve"> (No. SANDEE Working Paper No. 10-05). Kathmandu, Nepal. Retrieved from http://www.sandeeonline.org/uploads/documents/publication/774_PUB_report_wp10.pdf</w:t>
      </w:r>
    </w:p>
    <w:p w14:paraId="6CBA0E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irp, R., Veríssimo, D., Fraser, I., Challender, D., &amp; MacMillan, D. (2016). Understanding Urban Demand for Wild Meat in Vietnam: Implications for Conservation Actions.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1), e0134787. https://doi.org/10.1371/journal.pone.0134787</w:t>
      </w:r>
    </w:p>
    <w:p w14:paraId="38CCCD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rma, R., Aggarwal, N., &amp; Kumar, S. (2014). Ecological Sustainability in India through the Ages. </w:t>
      </w:r>
      <w:r w:rsidRPr="0008241C">
        <w:rPr>
          <w:i/>
          <w:iCs/>
          <w:noProof/>
          <w:sz w:val="22"/>
          <w:szCs w:val="24"/>
        </w:rPr>
        <w:t>International Research Journal of Environment Sciences</w:t>
      </w:r>
      <w:r w:rsidRPr="0008241C">
        <w:rPr>
          <w:noProof/>
          <w:sz w:val="22"/>
          <w:szCs w:val="24"/>
        </w:rPr>
        <w:t xml:space="preserve">, </w:t>
      </w:r>
      <w:r w:rsidRPr="0008241C">
        <w:rPr>
          <w:i/>
          <w:iCs/>
          <w:noProof/>
          <w:sz w:val="22"/>
          <w:szCs w:val="24"/>
        </w:rPr>
        <w:t>3</w:t>
      </w:r>
      <w:r w:rsidRPr="0008241C">
        <w:rPr>
          <w:noProof/>
          <w:sz w:val="22"/>
          <w:szCs w:val="24"/>
        </w:rPr>
        <w:t>(1), 70–73. Retrieved from http://www.isca.in/IJENS/Archive/v3/i1/13.ISCA-IRJEvS-2013-254.pdf</w:t>
      </w:r>
    </w:p>
    <w:p w14:paraId="23EAF9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rma, U. R., Malla, K. J., &amp; Uprety, R. K. (2004). </w:t>
      </w:r>
      <w:r w:rsidRPr="0008241C">
        <w:rPr>
          <w:i/>
          <w:iCs/>
          <w:noProof/>
          <w:sz w:val="22"/>
          <w:szCs w:val="24"/>
        </w:rPr>
        <w:t>Banko janakari : a journal of forestry information for nepal.</w:t>
      </w:r>
      <w:r w:rsidRPr="0008241C">
        <w:rPr>
          <w:noProof/>
          <w:sz w:val="22"/>
          <w:szCs w:val="24"/>
        </w:rPr>
        <w:t xml:space="preserve"> </w:t>
      </w:r>
      <w:r w:rsidRPr="0008241C">
        <w:rPr>
          <w:i/>
          <w:iCs/>
          <w:noProof/>
          <w:sz w:val="22"/>
          <w:szCs w:val="24"/>
        </w:rPr>
        <w:t>Banko Janakari</w:t>
      </w:r>
      <w:r w:rsidRPr="0008241C">
        <w:rPr>
          <w:noProof/>
          <w:sz w:val="22"/>
          <w:szCs w:val="24"/>
        </w:rPr>
        <w:t xml:space="preserve"> (Vol. 14). Retrieved from https://www.nepjol.info/index.php/BANKO/article/view/17044/13851</w:t>
      </w:r>
    </w:p>
    <w:p w14:paraId="08792B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in, Y.-K., Kim, D. J., Jung-Choi, K., Son, Y., Koo, J.-W., Min, J.-A., &amp; Chae, J.-H. (2013). Differences of psychological effects between meditative and athletic walking in a forest and gymnasium. </w:t>
      </w:r>
      <w:r w:rsidRPr="0008241C">
        <w:rPr>
          <w:i/>
          <w:iCs/>
          <w:noProof/>
          <w:sz w:val="22"/>
          <w:szCs w:val="24"/>
        </w:rPr>
        <w:t>Scandinavian Journal of Forest Research</w:t>
      </w:r>
      <w:r w:rsidRPr="0008241C">
        <w:rPr>
          <w:noProof/>
          <w:sz w:val="22"/>
          <w:szCs w:val="24"/>
        </w:rPr>
        <w:t xml:space="preserve">, </w:t>
      </w:r>
      <w:r w:rsidRPr="0008241C">
        <w:rPr>
          <w:i/>
          <w:iCs/>
          <w:noProof/>
          <w:sz w:val="22"/>
          <w:szCs w:val="24"/>
        </w:rPr>
        <w:t>28</w:t>
      </w:r>
      <w:r w:rsidRPr="0008241C">
        <w:rPr>
          <w:noProof/>
          <w:sz w:val="22"/>
          <w:szCs w:val="24"/>
        </w:rPr>
        <w:t>(1), 64–72. https://doi.org/10.1080/02827581.2012.706634</w:t>
      </w:r>
    </w:p>
    <w:p w14:paraId="2B785D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inwari, Z. K. (2010). Medicinal plants research in Pakistan. </w:t>
      </w:r>
      <w:r w:rsidRPr="0008241C">
        <w:rPr>
          <w:i/>
          <w:iCs/>
          <w:noProof/>
          <w:sz w:val="22"/>
          <w:szCs w:val="24"/>
        </w:rPr>
        <w:t>Journal of Medicinal Plants Research</w:t>
      </w:r>
      <w:r w:rsidRPr="0008241C">
        <w:rPr>
          <w:noProof/>
          <w:sz w:val="22"/>
          <w:szCs w:val="24"/>
        </w:rPr>
        <w:t xml:space="preserve">, </w:t>
      </w:r>
      <w:r w:rsidRPr="0008241C">
        <w:rPr>
          <w:i/>
          <w:iCs/>
          <w:noProof/>
          <w:sz w:val="22"/>
          <w:szCs w:val="24"/>
        </w:rPr>
        <w:t>4</w:t>
      </w:r>
      <w:r w:rsidRPr="0008241C">
        <w:rPr>
          <w:noProof/>
          <w:sz w:val="22"/>
          <w:szCs w:val="24"/>
        </w:rPr>
        <w:t>(3), 161–176. Retrieved from http://www.academicjournals.org/journal/JMPR/article-abstract/19C2CE115158</w:t>
      </w:r>
    </w:p>
    <w:p w14:paraId="439BF0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Shrestha, S. S., &amp; Bhandari, P. B. (2005). Environmental Security and Labour Migration in Nepal. Tours, France: IUSSP’s XXV International Population Conference.</w:t>
      </w:r>
    </w:p>
    <w:p w14:paraId="505BA9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erra, R. (1999). Traditional resource-use systems and tropical deforestation in a multi-ethnic region in North-West Ecuador. </w:t>
      </w:r>
      <w:r w:rsidRPr="0008241C">
        <w:rPr>
          <w:i/>
          <w:iCs/>
          <w:noProof/>
          <w:sz w:val="22"/>
          <w:szCs w:val="24"/>
        </w:rPr>
        <w:t>Environmental Conservation</w:t>
      </w:r>
      <w:r w:rsidRPr="0008241C">
        <w:rPr>
          <w:noProof/>
          <w:sz w:val="22"/>
          <w:szCs w:val="24"/>
        </w:rPr>
        <w:t xml:space="preserve">, </w:t>
      </w:r>
      <w:r w:rsidRPr="0008241C">
        <w:rPr>
          <w:i/>
          <w:iCs/>
          <w:noProof/>
          <w:sz w:val="22"/>
          <w:szCs w:val="24"/>
        </w:rPr>
        <w:t>26</w:t>
      </w:r>
      <w:r w:rsidRPr="0008241C">
        <w:rPr>
          <w:noProof/>
          <w:sz w:val="22"/>
          <w:szCs w:val="24"/>
        </w:rPr>
        <w:t>(2), 136–145.</w:t>
      </w:r>
    </w:p>
    <w:p w14:paraId="6777EC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mon, S. L., &amp; Bouville, A. (2015). Health effects of nuclear weapons testing. </w:t>
      </w:r>
      <w:r w:rsidRPr="0008241C">
        <w:rPr>
          <w:i/>
          <w:iCs/>
          <w:noProof/>
          <w:sz w:val="22"/>
          <w:szCs w:val="24"/>
        </w:rPr>
        <w:t>The Lancet</w:t>
      </w:r>
      <w:r w:rsidRPr="0008241C">
        <w:rPr>
          <w:noProof/>
          <w:sz w:val="22"/>
          <w:szCs w:val="24"/>
        </w:rPr>
        <w:t xml:space="preserve">, </w:t>
      </w:r>
      <w:r w:rsidRPr="0008241C">
        <w:rPr>
          <w:i/>
          <w:iCs/>
          <w:noProof/>
          <w:sz w:val="22"/>
          <w:szCs w:val="24"/>
        </w:rPr>
        <w:t>386</w:t>
      </w:r>
      <w:r w:rsidRPr="0008241C">
        <w:rPr>
          <w:noProof/>
          <w:sz w:val="22"/>
          <w:szCs w:val="24"/>
        </w:rPr>
        <w:t>(9992), 407–409. https://doi.org/10.1016/S0140-6736(15)61037-6</w:t>
      </w:r>
    </w:p>
    <w:p w14:paraId="7EC5B4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lovic, P., Fischhoff, B., &amp; Lichtenstein, S. (1980). Facts and Fears: Understanding Perceived Risk. In </w:t>
      </w:r>
      <w:r w:rsidRPr="0008241C">
        <w:rPr>
          <w:i/>
          <w:iCs/>
          <w:noProof/>
          <w:sz w:val="22"/>
          <w:szCs w:val="24"/>
        </w:rPr>
        <w:t>Societal Risk Assessment</w:t>
      </w:r>
      <w:r w:rsidRPr="0008241C">
        <w:rPr>
          <w:noProof/>
          <w:sz w:val="22"/>
          <w:szCs w:val="24"/>
        </w:rPr>
        <w:t xml:space="preserve"> (pp. 181–216). Boston, MA: Springer US. https://doi.org/10.1007/978-1-4899-0445-4_9</w:t>
      </w:r>
    </w:p>
    <w:p w14:paraId="01AEFA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lowinski, J. B., &amp; Crother, B. I. (1998). Is the PTP Test Useful? </w:t>
      </w:r>
      <w:r w:rsidRPr="0008241C">
        <w:rPr>
          <w:i/>
          <w:iCs/>
          <w:noProof/>
          <w:sz w:val="22"/>
          <w:szCs w:val="24"/>
        </w:rPr>
        <w:t>Cladistics</w:t>
      </w:r>
      <w:r w:rsidRPr="0008241C">
        <w:rPr>
          <w:noProof/>
          <w:sz w:val="22"/>
          <w:szCs w:val="24"/>
        </w:rPr>
        <w:t xml:space="preserve">, </w:t>
      </w:r>
      <w:r w:rsidRPr="0008241C">
        <w:rPr>
          <w:i/>
          <w:iCs/>
          <w:noProof/>
          <w:sz w:val="22"/>
          <w:szCs w:val="24"/>
        </w:rPr>
        <w:t>14</w:t>
      </w:r>
      <w:r w:rsidRPr="0008241C">
        <w:rPr>
          <w:noProof/>
          <w:sz w:val="22"/>
          <w:szCs w:val="24"/>
        </w:rPr>
        <w:t>(3), 297–302. https://doi.org/10.1111/j.1096-0031.1998.tb00340.x</w:t>
      </w:r>
    </w:p>
    <w:p w14:paraId="30C51A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now Leopard Trust. (2013). The Bishkek Declaration on the Conservation of the Snow Leopard. Retrieved April 18, 2017, from https://www.snowleopard.org/the-bishkek-declaration-on-the-conservation-of-the-snow-leopard/</w:t>
      </w:r>
    </w:p>
    <w:p w14:paraId="14A36C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dhi, N. S., &amp; Brook, B. W. (2006). </w:t>
      </w:r>
      <w:r w:rsidRPr="0008241C">
        <w:rPr>
          <w:i/>
          <w:iCs/>
          <w:noProof/>
          <w:sz w:val="22"/>
          <w:szCs w:val="24"/>
        </w:rPr>
        <w:t>Southeast Asian biodiversity in crisis</w:t>
      </w:r>
      <w:r w:rsidRPr="0008241C">
        <w:rPr>
          <w:noProof/>
          <w:sz w:val="22"/>
          <w:szCs w:val="24"/>
        </w:rPr>
        <w:t>. Cambridge University Press.</w:t>
      </w:r>
    </w:p>
    <w:p w14:paraId="5C918B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dhi, N. S., Brooks, T. M., Koh, L. P., Acciaioli, G., Erb, M., Tan, A. K. J., Curran, L. M., Brosius, P., Lee, T. M., Patlis, J. M., Gumal, M., &amp; Lee, R. J. (2006). Biodiversity and human livelihood crises in the Malay Archipelago. </w:t>
      </w:r>
      <w:r w:rsidRPr="0008241C">
        <w:rPr>
          <w:i/>
          <w:iCs/>
          <w:noProof/>
          <w:sz w:val="22"/>
          <w:szCs w:val="24"/>
        </w:rPr>
        <w:t>Conservation Biology</w:t>
      </w:r>
      <w:r w:rsidRPr="0008241C">
        <w:rPr>
          <w:noProof/>
          <w:sz w:val="22"/>
          <w:szCs w:val="24"/>
        </w:rPr>
        <w:t xml:space="preserve">, </w:t>
      </w:r>
      <w:r w:rsidRPr="0008241C">
        <w:rPr>
          <w:i/>
          <w:iCs/>
          <w:noProof/>
          <w:sz w:val="22"/>
          <w:szCs w:val="24"/>
        </w:rPr>
        <w:t>20</w:t>
      </w:r>
      <w:r w:rsidRPr="0008241C">
        <w:rPr>
          <w:noProof/>
          <w:sz w:val="22"/>
          <w:szCs w:val="24"/>
        </w:rPr>
        <w:t>(6), 1811–1813. https://doi.org/10.1111/j.1523-1739.2006.00541.x</w:t>
      </w:r>
    </w:p>
    <w:p w14:paraId="56A377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ng, C., Ikei, H., Kobayashi, M., Miura, T., Li, Q., Kagawa, T., Kumeda, S., Imai, M., &amp; Miyazaki, Y. (2017). Effects of viewing forest landscape on middle-aged hypertensive men.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21</w:t>
      </w:r>
      <w:r w:rsidRPr="0008241C">
        <w:rPr>
          <w:noProof/>
          <w:sz w:val="22"/>
          <w:szCs w:val="24"/>
        </w:rPr>
        <w:t>, 247–252. https://doi.org/10.1016/j.ufug.2016.12.010</w:t>
      </w:r>
    </w:p>
    <w:p w14:paraId="583E0D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alding, M., Kainuma, M., &amp; Collins, L. (2010). </w:t>
      </w:r>
      <w:r w:rsidRPr="0008241C">
        <w:rPr>
          <w:i/>
          <w:iCs/>
          <w:noProof/>
          <w:sz w:val="22"/>
          <w:szCs w:val="24"/>
        </w:rPr>
        <w:t>World Atlas of Mangroves.</w:t>
      </w:r>
      <w:r w:rsidRPr="0008241C">
        <w:rPr>
          <w:noProof/>
          <w:sz w:val="22"/>
          <w:szCs w:val="24"/>
        </w:rPr>
        <w:t xml:space="preserve"> </w:t>
      </w:r>
      <w:r w:rsidRPr="0008241C">
        <w:rPr>
          <w:i/>
          <w:iCs/>
          <w:noProof/>
          <w:sz w:val="22"/>
          <w:szCs w:val="24"/>
        </w:rPr>
        <w:t>Earthscan, London.</w:t>
      </w:r>
    </w:p>
    <w:p w14:paraId="5F899E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onsel, L. E. (2012). </w:t>
      </w:r>
      <w:r w:rsidRPr="0008241C">
        <w:rPr>
          <w:i/>
          <w:iCs/>
          <w:noProof/>
          <w:sz w:val="22"/>
          <w:szCs w:val="24"/>
        </w:rPr>
        <w:t>Spiritual Ecology: A Quiet Revolution</w:t>
      </w:r>
      <w:r w:rsidRPr="0008241C">
        <w:rPr>
          <w:noProof/>
          <w:sz w:val="22"/>
          <w:szCs w:val="24"/>
        </w:rPr>
        <w:t>. Praeger.</w:t>
      </w:r>
    </w:p>
    <w:p w14:paraId="3D9258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quires, D. (2014). Biodiversity Conservation in Asia.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1</w:t>
      </w:r>
      <w:r w:rsidRPr="0008241C">
        <w:rPr>
          <w:noProof/>
          <w:sz w:val="22"/>
          <w:szCs w:val="24"/>
        </w:rPr>
        <w:t>(1), 144–159. https://doi.org/10.1002/app5.13</w:t>
      </w:r>
    </w:p>
    <w:p w14:paraId="324FD7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tate of Queensland. (1984). Community Services (Aborigines) Act 1984. State of Queensland. Retrieved from https://www.legislation.qld.gov.au/view/pdf/1997-06-01/act-1984-051</w:t>
      </w:r>
    </w:p>
    <w:p w14:paraId="3C0864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ate of the Tropics. (2014). </w:t>
      </w:r>
      <w:r w:rsidRPr="0008241C">
        <w:rPr>
          <w:i/>
          <w:iCs/>
          <w:noProof/>
          <w:sz w:val="22"/>
          <w:szCs w:val="24"/>
        </w:rPr>
        <w:t>State of the Tropics 2014 report</w:t>
      </w:r>
      <w:r w:rsidRPr="0008241C">
        <w:rPr>
          <w:noProof/>
          <w:sz w:val="22"/>
          <w:szCs w:val="24"/>
        </w:rPr>
        <w:t>. Retrieved from https://www.jcu.edu.au/state-of-the-tropics/publications/2014/2014-report/SOTT-2014-Section1-Introduction.pdf</w:t>
      </w:r>
    </w:p>
    <w:p w14:paraId="2901EF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audinger, M. D., Grimm, N. B., Staudt, A., Carter, S. L., Stuart III, F. S., Kareiva, P., Ruckelshaus, M., &amp; Stein, B. A. (2012). </w:t>
      </w:r>
      <w:r w:rsidRPr="0008241C">
        <w:rPr>
          <w:i/>
          <w:iCs/>
          <w:noProof/>
          <w:sz w:val="22"/>
          <w:szCs w:val="24"/>
        </w:rPr>
        <w:t>Impacts of climate change on biodiversity, ecosystems, and ecosystem services: technical input to the 2013 National Climate Assessment</w:t>
      </w:r>
      <w:r w:rsidRPr="0008241C">
        <w:rPr>
          <w:noProof/>
          <w:sz w:val="22"/>
          <w:szCs w:val="24"/>
        </w:rPr>
        <w:t>. Washington, D.C. Retrieved from http://pubs.er.usgs.gov/publication/70039460</w:t>
      </w:r>
    </w:p>
    <w:p w14:paraId="4A4D36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ern, P. C. (2000). Toward a Coherent Theory of Environmentally Significant Behavior. </w:t>
      </w:r>
      <w:r w:rsidRPr="0008241C">
        <w:rPr>
          <w:i/>
          <w:iCs/>
          <w:noProof/>
          <w:sz w:val="22"/>
          <w:szCs w:val="24"/>
        </w:rPr>
        <w:t>Journal of Social Issues</w:t>
      </w:r>
      <w:r w:rsidRPr="0008241C">
        <w:rPr>
          <w:noProof/>
          <w:sz w:val="22"/>
          <w:szCs w:val="24"/>
        </w:rPr>
        <w:t xml:space="preserve">, </w:t>
      </w:r>
      <w:r w:rsidRPr="0008241C">
        <w:rPr>
          <w:i/>
          <w:iCs/>
          <w:noProof/>
          <w:sz w:val="22"/>
          <w:szCs w:val="24"/>
        </w:rPr>
        <w:t>56</w:t>
      </w:r>
      <w:r w:rsidRPr="0008241C">
        <w:rPr>
          <w:noProof/>
          <w:sz w:val="22"/>
          <w:szCs w:val="24"/>
        </w:rPr>
        <w:t>(3), 407–424. https://doi.org/10.1111/0022-4537.00175</w:t>
      </w:r>
    </w:p>
    <w:p w14:paraId="0F3EE6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reets, D. G., Yarber, K. F., Woo, J.-H., &amp; Carmichael, G. R. (2003). Biomass burning in Asia: Annual and seasonal estimates and atmospheric emissions. </w:t>
      </w:r>
      <w:r w:rsidRPr="0008241C">
        <w:rPr>
          <w:i/>
          <w:iCs/>
          <w:noProof/>
          <w:sz w:val="22"/>
          <w:szCs w:val="24"/>
        </w:rPr>
        <w:t>Global Biogeochemical Cycles</w:t>
      </w:r>
      <w:r w:rsidRPr="0008241C">
        <w:rPr>
          <w:noProof/>
          <w:sz w:val="22"/>
          <w:szCs w:val="24"/>
        </w:rPr>
        <w:t xml:space="preserve">, </w:t>
      </w:r>
      <w:r w:rsidRPr="0008241C">
        <w:rPr>
          <w:i/>
          <w:iCs/>
          <w:noProof/>
          <w:sz w:val="22"/>
          <w:szCs w:val="24"/>
        </w:rPr>
        <w:t>17</w:t>
      </w:r>
      <w:r w:rsidRPr="0008241C">
        <w:rPr>
          <w:noProof/>
          <w:sz w:val="22"/>
          <w:szCs w:val="24"/>
        </w:rPr>
        <w:t>(4), n/a-n/a. https://doi.org/10.1029/2003GB002040</w:t>
      </w:r>
    </w:p>
    <w:p w14:paraId="7B1011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brat, N., Iyer, M., &amp; Prasad, R. (2002). </w:t>
      </w:r>
      <w:r w:rsidRPr="0008241C">
        <w:rPr>
          <w:i/>
          <w:iCs/>
          <w:noProof/>
          <w:sz w:val="22"/>
          <w:szCs w:val="24"/>
        </w:rPr>
        <w:t>The ayurvedic medicine industry: Current status and sustainability. Ecotech Services (India) Pvt.</w:t>
      </w:r>
      <w:r w:rsidRPr="0008241C">
        <w:rPr>
          <w:noProof/>
          <w:sz w:val="22"/>
          <w:szCs w:val="24"/>
        </w:rPr>
        <w:t xml:space="preserve"> London.</w:t>
      </w:r>
    </w:p>
    <w:p w14:paraId="326FCF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hardiman, D., Giordan, M., Keovilignavong, O., &amp; Sotoukee, T. (2015). Revealing the hidden effect of land grabbing through better understanding of farmers’ strategies in dealing with land loss. </w:t>
      </w:r>
      <w:r w:rsidRPr="0008241C">
        <w:rPr>
          <w:i/>
          <w:iCs/>
          <w:noProof/>
          <w:sz w:val="22"/>
          <w:szCs w:val="24"/>
        </w:rPr>
        <w:t>Land Use Policy</w:t>
      </w:r>
      <w:r w:rsidRPr="0008241C">
        <w:rPr>
          <w:noProof/>
          <w:sz w:val="22"/>
          <w:szCs w:val="24"/>
        </w:rPr>
        <w:t xml:space="preserve">, </w:t>
      </w:r>
      <w:r w:rsidRPr="0008241C">
        <w:rPr>
          <w:i/>
          <w:iCs/>
          <w:noProof/>
          <w:sz w:val="22"/>
          <w:szCs w:val="24"/>
        </w:rPr>
        <w:t>49</w:t>
      </w:r>
      <w:r w:rsidRPr="0008241C">
        <w:rPr>
          <w:noProof/>
          <w:sz w:val="22"/>
          <w:szCs w:val="24"/>
        </w:rPr>
        <w:t>, 195–202. https://doi.org/10.1016/j.landusepol.2015.08.014</w:t>
      </w:r>
    </w:p>
    <w:p w14:paraId="066DC2D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nderlin, W. D. (2006). Poverty alleviation through community forestry in Cambodia, Laos, and Vietnam: An assessment of the potential. </w:t>
      </w:r>
      <w:r w:rsidRPr="0008241C">
        <w:rPr>
          <w:i/>
          <w:iCs/>
          <w:noProof/>
          <w:sz w:val="22"/>
          <w:szCs w:val="24"/>
        </w:rPr>
        <w:t>Forest Policy and Economics</w:t>
      </w:r>
      <w:r w:rsidRPr="0008241C">
        <w:rPr>
          <w:noProof/>
          <w:sz w:val="22"/>
          <w:szCs w:val="24"/>
        </w:rPr>
        <w:t xml:space="preserve">, </w:t>
      </w:r>
      <w:r w:rsidRPr="0008241C">
        <w:rPr>
          <w:i/>
          <w:iCs/>
          <w:noProof/>
          <w:sz w:val="22"/>
          <w:szCs w:val="24"/>
        </w:rPr>
        <w:t>8</w:t>
      </w:r>
      <w:r w:rsidRPr="0008241C">
        <w:rPr>
          <w:noProof/>
          <w:sz w:val="22"/>
          <w:szCs w:val="24"/>
        </w:rPr>
        <w:t>(4), 386–396. https://doi.org/10.1016/j.forpol.2005.08.008</w:t>
      </w:r>
    </w:p>
    <w:p w14:paraId="3BD91C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tton, V. (2005). Custom, Tradition And Science In the South Pacific: Fiji’s New Environmental Management Act and Vanuatu. </w:t>
      </w:r>
      <w:r w:rsidRPr="0008241C">
        <w:rPr>
          <w:i/>
          <w:iCs/>
          <w:noProof/>
          <w:sz w:val="22"/>
          <w:szCs w:val="24"/>
        </w:rPr>
        <w:t>Journal of South Pacific Law</w:t>
      </w:r>
      <w:r w:rsidRPr="0008241C">
        <w:rPr>
          <w:noProof/>
          <w:sz w:val="22"/>
          <w:szCs w:val="24"/>
        </w:rPr>
        <w:t xml:space="preserve">, </w:t>
      </w:r>
      <w:r w:rsidRPr="0008241C">
        <w:rPr>
          <w:i/>
          <w:iCs/>
          <w:noProof/>
          <w:sz w:val="22"/>
          <w:szCs w:val="24"/>
        </w:rPr>
        <w:t>9</w:t>
      </w:r>
      <w:r w:rsidRPr="0008241C">
        <w:rPr>
          <w:noProof/>
          <w:sz w:val="22"/>
          <w:szCs w:val="24"/>
        </w:rPr>
        <w:t>(2).</w:t>
      </w:r>
    </w:p>
    <w:p w14:paraId="1331FA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wamy, V., &amp; Pinedo-Vasquez, M. (2014). </w:t>
      </w:r>
      <w:r w:rsidRPr="0008241C">
        <w:rPr>
          <w:i/>
          <w:iCs/>
          <w:noProof/>
          <w:sz w:val="22"/>
          <w:szCs w:val="24"/>
        </w:rPr>
        <w:t>Bushmeat harvest in tropical forests: Knowledge base, gaps and research priorities</w:t>
      </w:r>
      <w:r w:rsidRPr="0008241C">
        <w:rPr>
          <w:noProof/>
          <w:sz w:val="22"/>
          <w:szCs w:val="24"/>
        </w:rPr>
        <w:t xml:space="preserve"> (Occasional Paper 114). Bogor, Indonesia. Retrieved from http://www.cifor.org/publications/pdf_files/OccPapers/OP-114.pdf</w:t>
      </w:r>
    </w:p>
    <w:p w14:paraId="7F67A6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Sweeney, D. (1993). Fishing, Hunting and Gathering Rights of Aboriginal Peoples in Australia. </w:t>
      </w:r>
      <w:r w:rsidRPr="0008241C">
        <w:rPr>
          <w:i/>
          <w:iCs/>
          <w:noProof/>
          <w:sz w:val="22"/>
          <w:szCs w:val="24"/>
        </w:rPr>
        <w:t>University of New South Wales Law Journal</w:t>
      </w:r>
      <w:r w:rsidRPr="0008241C">
        <w:rPr>
          <w:noProof/>
          <w:sz w:val="22"/>
          <w:szCs w:val="24"/>
        </w:rPr>
        <w:t xml:space="preserve">, </w:t>
      </w:r>
      <w:r w:rsidRPr="0008241C">
        <w:rPr>
          <w:i/>
          <w:iCs/>
          <w:noProof/>
          <w:sz w:val="22"/>
          <w:szCs w:val="24"/>
        </w:rPr>
        <w:t>16</w:t>
      </w:r>
      <w:r w:rsidRPr="0008241C">
        <w:rPr>
          <w:noProof/>
          <w:sz w:val="22"/>
          <w:szCs w:val="24"/>
        </w:rPr>
        <w:t>(1), 97–160.</w:t>
      </w:r>
    </w:p>
    <w:p w14:paraId="466C9F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ala, B. A. (2017). Ejab maron ERUB: Recentering traditional Marshallese Knowledge Systems (MKS). In R. Hill, H. Scheyvens, &amp; T. Shortland (Eds.), </w:t>
      </w:r>
      <w:r w:rsidRPr="0008241C">
        <w:rPr>
          <w:i/>
          <w:iCs/>
          <w:noProof/>
          <w:sz w:val="22"/>
          <w:szCs w:val="24"/>
        </w:rPr>
        <w:t>IPBES-JBF Sub-regional Dialogue Workshop Report on Indigenous and Local Knowledge (ILK) for Pacific sub-region, New Zealand (1-4 Nov. 2016)</w:t>
      </w:r>
      <w:r w:rsidRPr="0008241C">
        <w:rPr>
          <w:noProof/>
          <w:sz w:val="22"/>
          <w:szCs w:val="24"/>
        </w:rPr>
        <w:t>. Tokyo, Japan: Institute for Global Environmental Strategies. Retrieved from https://pub.iges.or.jp/pub/ipbes-jbf-sub-regional-dialogue-workshop-1</w:t>
      </w:r>
    </w:p>
    <w:p w14:paraId="502721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euchi, K. (2003). Satoyama Landscapes as Managed Nature. In K. Takeuchi, R. D. Brown, I. Washitani, A. Tsunekawa, &amp; M. Yokohari (Eds.), </w:t>
      </w:r>
      <w:r w:rsidRPr="0008241C">
        <w:rPr>
          <w:i/>
          <w:iCs/>
          <w:noProof/>
          <w:sz w:val="22"/>
          <w:szCs w:val="24"/>
        </w:rPr>
        <w:t>Satoyama: The Traditional Rural Landscape of Japan</w:t>
      </w:r>
      <w:r w:rsidRPr="0008241C">
        <w:rPr>
          <w:noProof/>
          <w:sz w:val="22"/>
          <w:szCs w:val="24"/>
        </w:rPr>
        <w:t xml:space="preserve"> (pp. 9–16). Tokyo: Springer.</w:t>
      </w:r>
    </w:p>
    <w:p w14:paraId="08414E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BTI. (2015). State of small-scale fisheries research: Asia &amp; Oceania. Too Big to Ignore (Global Partneship for Small Scale Fisheries). Retrieved from http://toobigtoignore.net/wp-content/uploads/2014/09/asia.oceania.poster.final_.pdf</w:t>
      </w:r>
    </w:p>
    <w:p w14:paraId="4C5CA7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chera, E. J. (2009). Customary law and community-based fisheries management across the South Pacific region. </w:t>
      </w:r>
      <w:r w:rsidRPr="0008241C">
        <w:rPr>
          <w:i/>
          <w:iCs/>
          <w:noProof/>
          <w:sz w:val="22"/>
          <w:szCs w:val="24"/>
        </w:rPr>
        <w:t>Journal of the Australasian Law Teachers Association</w:t>
      </w:r>
      <w:r w:rsidRPr="0008241C">
        <w:rPr>
          <w:noProof/>
          <w:sz w:val="22"/>
          <w:szCs w:val="24"/>
        </w:rPr>
        <w:t xml:space="preserve">, </w:t>
      </w:r>
      <w:r w:rsidRPr="0008241C">
        <w:rPr>
          <w:i/>
          <w:iCs/>
          <w:noProof/>
          <w:sz w:val="22"/>
          <w:szCs w:val="24"/>
        </w:rPr>
        <w:t>24</w:t>
      </w:r>
      <w:r w:rsidRPr="0008241C">
        <w:rPr>
          <w:noProof/>
          <w:sz w:val="22"/>
          <w:szCs w:val="24"/>
        </w:rPr>
        <w:t>, 279–292.</w:t>
      </w:r>
    </w:p>
    <w:p w14:paraId="198C5AD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chera, E. J. (2015). Enhancing legal frameworks for biodiversity conservation in the Pacific. </w:t>
      </w:r>
      <w:r w:rsidRPr="0008241C">
        <w:rPr>
          <w:i/>
          <w:iCs/>
          <w:noProof/>
          <w:sz w:val="22"/>
          <w:szCs w:val="24"/>
        </w:rPr>
        <w:t>Pacific Conservation Biology</w:t>
      </w:r>
      <w:r w:rsidRPr="0008241C">
        <w:rPr>
          <w:noProof/>
          <w:sz w:val="22"/>
          <w:szCs w:val="24"/>
        </w:rPr>
        <w:t>, 1–10. https://doi.org/10.1071/PC14906</w:t>
      </w:r>
    </w:p>
    <w:p w14:paraId="3884F6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EB. (2010). </w:t>
      </w:r>
      <w:r w:rsidRPr="0008241C">
        <w:rPr>
          <w:i/>
          <w:iCs/>
          <w:noProof/>
          <w:sz w:val="22"/>
          <w:szCs w:val="24"/>
        </w:rPr>
        <w:t>The Economics of Ecosystems and Biodiversity Ecological and Economic Foundations</w:t>
      </w:r>
      <w:r w:rsidRPr="0008241C">
        <w:rPr>
          <w:noProof/>
          <w:sz w:val="22"/>
          <w:szCs w:val="24"/>
        </w:rPr>
        <w:t>. (P. Kumar, Ed.). London and Washington: Earthscan.</w:t>
      </w:r>
    </w:p>
    <w:p w14:paraId="5FE58F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EB. (2011). </w:t>
      </w:r>
      <w:r w:rsidRPr="0008241C">
        <w:rPr>
          <w:i/>
          <w:iCs/>
          <w:noProof/>
          <w:sz w:val="22"/>
          <w:szCs w:val="24"/>
        </w:rPr>
        <w:t>The Economics of Ecosystems and Biodiversity (TEEB) in National and International Policy Making</w:t>
      </w:r>
      <w:r w:rsidRPr="0008241C">
        <w:rPr>
          <w:noProof/>
          <w:sz w:val="22"/>
          <w:szCs w:val="24"/>
        </w:rPr>
        <w:t>. (P. ten Brink, Ed.). Earthscan, London and Washington.</w:t>
      </w:r>
    </w:p>
    <w:p w14:paraId="04C738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he Coral Triangle. (2017). The Coral Triangle - Amazon of the Ocean. Retrieved April 18, 2017, from http://thecoraltriangle.com/</w:t>
      </w:r>
    </w:p>
    <w:p w14:paraId="69C0D28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ompson, I., Mackey, B., Mcnulty, S., &amp; Mosseler, A. (2009). </w:t>
      </w:r>
      <w:r w:rsidRPr="0008241C">
        <w:rPr>
          <w:i/>
          <w:iCs/>
          <w:noProof/>
          <w:sz w:val="22"/>
          <w:szCs w:val="24"/>
        </w:rPr>
        <w:t>Forest Resilience, Biodiversity, and Climate Change. A Synthesis of the Biodiversity/Resilience/Stability Relationship in Forest Ecosystems</w:t>
      </w:r>
      <w:r w:rsidRPr="0008241C">
        <w:rPr>
          <w:noProof/>
          <w:sz w:val="22"/>
          <w:szCs w:val="24"/>
        </w:rPr>
        <w:t xml:space="preserve">. </w:t>
      </w:r>
      <w:r w:rsidRPr="0008241C">
        <w:rPr>
          <w:i/>
          <w:iCs/>
          <w:noProof/>
          <w:sz w:val="22"/>
          <w:szCs w:val="24"/>
        </w:rPr>
        <w:t>CBD Technical Series No. 43</w:t>
      </w:r>
      <w:r w:rsidRPr="0008241C">
        <w:rPr>
          <w:noProof/>
          <w:sz w:val="22"/>
          <w:szCs w:val="24"/>
        </w:rPr>
        <w:t>. Montreal: Secretariat of the Convention on Biological Diversity. Retrieved from https://www.cbd.int/doc/publications/cbd-ts-43-en.pdf</w:t>
      </w:r>
    </w:p>
    <w:p w14:paraId="25597A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pa, G., &amp; Teirney, L. D. (2006). </w:t>
      </w:r>
      <w:r w:rsidRPr="0008241C">
        <w:rPr>
          <w:i/>
          <w:iCs/>
          <w:noProof/>
          <w:sz w:val="22"/>
          <w:szCs w:val="24"/>
        </w:rPr>
        <w:t>Using the Cultural Health Index: How to assess the health of streams and waterways</w:t>
      </w:r>
      <w:r w:rsidRPr="0008241C">
        <w:rPr>
          <w:noProof/>
          <w:sz w:val="22"/>
          <w:szCs w:val="24"/>
        </w:rPr>
        <w:t>. Ministry for the Environment, Manatū Mō Te Taiao.</w:t>
      </w:r>
    </w:p>
    <w:p w14:paraId="74AA66F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sdell, C. (2014). </w:t>
      </w:r>
      <w:r w:rsidRPr="0008241C">
        <w:rPr>
          <w:i/>
          <w:iCs/>
          <w:noProof/>
          <w:sz w:val="22"/>
          <w:szCs w:val="24"/>
        </w:rPr>
        <w:t>Human Values and Biodiversity Conservation : The Survival of Wild Species</w:t>
      </w:r>
      <w:r w:rsidRPr="0008241C">
        <w:rPr>
          <w:noProof/>
          <w:sz w:val="22"/>
          <w:szCs w:val="24"/>
        </w:rPr>
        <w:t>. Cheltenham: UK: Edward Elgar Publishing.</w:t>
      </w:r>
    </w:p>
    <w:p w14:paraId="483CA2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sdell, C., Nantha, H. S., &amp; Wilson, C. (2007). Endangerment and likeability of wildlife species: How important are they for payments proposed for conservation? </w:t>
      </w:r>
      <w:r w:rsidRPr="0008241C">
        <w:rPr>
          <w:i/>
          <w:iCs/>
          <w:noProof/>
          <w:sz w:val="22"/>
          <w:szCs w:val="24"/>
        </w:rPr>
        <w:t>Ecological Economics</w:t>
      </w:r>
      <w:r w:rsidRPr="0008241C">
        <w:rPr>
          <w:noProof/>
          <w:sz w:val="22"/>
          <w:szCs w:val="24"/>
        </w:rPr>
        <w:t xml:space="preserve">, </w:t>
      </w:r>
      <w:r w:rsidRPr="0008241C">
        <w:rPr>
          <w:i/>
          <w:iCs/>
          <w:noProof/>
          <w:sz w:val="22"/>
          <w:szCs w:val="24"/>
        </w:rPr>
        <w:t>60</w:t>
      </w:r>
      <w:r w:rsidRPr="0008241C">
        <w:rPr>
          <w:noProof/>
          <w:sz w:val="22"/>
          <w:szCs w:val="24"/>
        </w:rPr>
        <w:t>, 627–633. https://doi.org/10.1016/j.ecolecon.2006.01.007</w:t>
      </w:r>
    </w:p>
    <w:p w14:paraId="593C0F7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sdell, C., &amp; Wilson, C. (2006). Information, wildlife valuation, conservation: Experiments and policy. </w:t>
      </w:r>
      <w:r w:rsidRPr="0008241C">
        <w:rPr>
          <w:i/>
          <w:iCs/>
          <w:noProof/>
          <w:sz w:val="22"/>
          <w:szCs w:val="24"/>
        </w:rPr>
        <w:t>Contemporary Economic Policy</w:t>
      </w:r>
      <w:r w:rsidRPr="0008241C">
        <w:rPr>
          <w:noProof/>
          <w:sz w:val="22"/>
          <w:szCs w:val="24"/>
        </w:rPr>
        <w:t xml:space="preserve">, </w:t>
      </w:r>
      <w:r w:rsidRPr="0008241C">
        <w:rPr>
          <w:i/>
          <w:iCs/>
          <w:noProof/>
          <w:sz w:val="22"/>
          <w:szCs w:val="24"/>
        </w:rPr>
        <w:t>24</w:t>
      </w:r>
      <w:r w:rsidRPr="0008241C">
        <w:rPr>
          <w:noProof/>
          <w:sz w:val="22"/>
          <w:szCs w:val="24"/>
        </w:rPr>
        <w:t>(1), 144–159. https://doi.org/10.1093/cep/byj014</w:t>
      </w:r>
    </w:p>
    <w:p w14:paraId="702B1E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sdell, C., Wilson, C., &amp; Nantha, H. S. (2005). Policies for saving a rare Australian glider: economics and ecology. </w:t>
      </w:r>
      <w:r w:rsidRPr="0008241C">
        <w:rPr>
          <w:i/>
          <w:iCs/>
          <w:noProof/>
          <w:sz w:val="22"/>
          <w:szCs w:val="24"/>
        </w:rPr>
        <w:t>Biological Conservation</w:t>
      </w:r>
      <w:r w:rsidRPr="0008241C">
        <w:rPr>
          <w:noProof/>
          <w:sz w:val="22"/>
          <w:szCs w:val="24"/>
        </w:rPr>
        <w:t xml:space="preserve">, </w:t>
      </w:r>
      <w:r w:rsidRPr="0008241C">
        <w:rPr>
          <w:i/>
          <w:iCs/>
          <w:noProof/>
          <w:sz w:val="22"/>
          <w:szCs w:val="24"/>
        </w:rPr>
        <w:t>123</w:t>
      </w:r>
      <w:r w:rsidRPr="0008241C">
        <w:rPr>
          <w:noProof/>
          <w:sz w:val="22"/>
          <w:szCs w:val="24"/>
        </w:rPr>
        <w:t>(2), 237–248. https://doi.org/10.1016/j.biocon.2004.11.012</w:t>
      </w:r>
    </w:p>
    <w:p w14:paraId="4143CA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wari, D. D., &amp; Campbell, J. Y. (1993). </w:t>
      </w:r>
      <w:r w:rsidRPr="0008241C">
        <w:rPr>
          <w:i/>
          <w:iCs/>
          <w:noProof/>
          <w:sz w:val="22"/>
          <w:szCs w:val="24"/>
        </w:rPr>
        <w:t>Developing and Sustaining Nontimber Forest Products: Some Policy Issues and Concerns with a Special Reference to India</w:t>
      </w:r>
      <w:r w:rsidRPr="0008241C">
        <w:rPr>
          <w:noProof/>
          <w:sz w:val="22"/>
          <w:szCs w:val="24"/>
        </w:rPr>
        <w:t>. Ahmedabad.</w:t>
      </w:r>
    </w:p>
    <w:p w14:paraId="60B2F48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wari, P. C. (2000). Land-use changes in Himalaya and their impact on the plains ecosystem: need for sustainable land use. </w:t>
      </w:r>
      <w:r w:rsidRPr="0008241C">
        <w:rPr>
          <w:i/>
          <w:iCs/>
          <w:noProof/>
          <w:sz w:val="22"/>
          <w:szCs w:val="24"/>
        </w:rPr>
        <w:t>Land Use Policy</w:t>
      </w:r>
      <w:r w:rsidRPr="0008241C">
        <w:rPr>
          <w:noProof/>
          <w:sz w:val="22"/>
          <w:szCs w:val="24"/>
        </w:rPr>
        <w:t xml:space="preserve">, </w:t>
      </w:r>
      <w:r w:rsidRPr="0008241C">
        <w:rPr>
          <w:i/>
          <w:iCs/>
          <w:noProof/>
          <w:sz w:val="22"/>
          <w:szCs w:val="24"/>
        </w:rPr>
        <w:t>17</w:t>
      </w:r>
      <w:r w:rsidRPr="0008241C">
        <w:rPr>
          <w:noProof/>
          <w:sz w:val="22"/>
          <w:szCs w:val="24"/>
        </w:rPr>
        <w:t>(2), 101–111. https://doi.org/10.1016/S0264-8377(00)00002-8</w:t>
      </w:r>
    </w:p>
    <w:p w14:paraId="4C5AF1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mpkins, E. L., &amp; Adger, W. N. (2004). Does adaptive management of natural resources enhance resilience to climate change? </w:t>
      </w:r>
      <w:r w:rsidRPr="0008241C">
        <w:rPr>
          <w:i/>
          <w:iCs/>
          <w:noProof/>
          <w:sz w:val="22"/>
          <w:szCs w:val="24"/>
        </w:rPr>
        <w:t>Ecology and Society</w:t>
      </w:r>
      <w:r w:rsidRPr="0008241C">
        <w:rPr>
          <w:noProof/>
          <w:sz w:val="22"/>
          <w:szCs w:val="24"/>
        </w:rPr>
        <w:t xml:space="preserve">, </w:t>
      </w:r>
      <w:r w:rsidRPr="0008241C">
        <w:rPr>
          <w:i/>
          <w:iCs/>
          <w:noProof/>
          <w:sz w:val="22"/>
          <w:szCs w:val="24"/>
        </w:rPr>
        <w:t>9</w:t>
      </w:r>
      <w:r w:rsidRPr="0008241C">
        <w:rPr>
          <w:noProof/>
          <w:sz w:val="22"/>
          <w:szCs w:val="24"/>
        </w:rPr>
        <w:t>(2). https://doi.org/10</w:t>
      </w:r>
    </w:p>
    <w:p w14:paraId="57E9C0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nini, J. F. R., Beard, K. H., Ferreira, R. B., Jetz, W., &amp; Pyron, R. A. (2016). Fully-sampled phylogenies of squamates reveal evolutionary patterns in threat status. </w:t>
      </w:r>
      <w:r w:rsidRPr="0008241C">
        <w:rPr>
          <w:i/>
          <w:iCs/>
          <w:noProof/>
          <w:sz w:val="22"/>
          <w:szCs w:val="24"/>
        </w:rPr>
        <w:t>Biological Conservation</w:t>
      </w:r>
      <w:r w:rsidRPr="0008241C">
        <w:rPr>
          <w:noProof/>
          <w:sz w:val="22"/>
          <w:szCs w:val="24"/>
        </w:rPr>
        <w:t xml:space="preserve">, </w:t>
      </w:r>
      <w:r w:rsidRPr="0008241C">
        <w:rPr>
          <w:i/>
          <w:iCs/>
          <w:noProof/>
          <w:sz w:val="22"/>
          <w:szCs w:val="24"/>
        </w:rPr>
        <w:t>204</w:t>
      </w:r>
      <w:r w:rsidRPr="0008241C">
        <w:rPr>
          <w:noProof/>
          <w:sz w:val="22"/>
          <w:szCs w:val="24"/>
        </w:rPr>
        <w:t>, 23–31. https://doi.org/10.1016/J.BIOCON.2016.03.039</w:t>
      </w:r>
    </w:p>
    <w:p w14:paraId="3D7E0D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ropical Savannas CRC. (n.d.). West Arnhem Land Fire Abatement Project. Retrieved January 17, 2018, from http://savanna.cdu.edu.au/information/arnhem_fire_project.html</w:t>
      </w:r>
    </w:p>
    <w:p w14:paraId="27D81C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sunetsugu, Y., Lee, J., Park, B. J., Tyrväinen, L., Kagawa, T., &amp; Miyazaki, Y. (2013). Physiological and psychological effects of viewing urban forest landscapes assessed by multiple measurements. </w:t>
      </w:r>
      <w:r w:rsidRPr="0008241C">
        <w:rPr>
          <w:i/>
          <w:iCs/>
          <w:noProof/>
          <w:sz w:val="22"/>
          <w:szCs w:val="24"/>
        </w:rPr>
        <w:t>Landscape and Urban Planning</w:t>
      </w:r>
      <w:r w:rsidRPr="0008241C">
        <w:rPr>
          <w:noProof/>
          <w:sz w:val="22"/>
          <w:szCs w:val="24"/>
        </w:rPr>
        <w:t xml:space="preserve">, </w:t>
      </w:r>
      <w:r w:rsidRPr="0008241C">
        <w:rPr>
          <w:i/>
          <w:iCs/>
          <w:noProof/>
          <w:sz w:val="22"/>
          <w:szCs w:val="24"/>
        </w:rPr>
        <w:t>113</w:t>
      </w:r>
      <w:r w:rsidRPr="0008241C">
        <w:rPr>
          <w:noProof/>
          <w:sz w:val="22"/>
          <w:szCs w:val="24"/>
        </w:rPr>
        <w:t>, 90–93. https://doi.org/10.1016/j.landurbplan.2013.01.014</w:t>
      </w:r>
    </w:p>
    <w:p w14:paraId="28B8D5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Tubiello, F. N., Rahman, A., Mann, W., Schmidhuber, J., Koleva, M., &amp; Müller, A. (2009). Carbon financial mechanisms for agriculture and rural development: challenges and opportunities along the Bali roadmap. </w:t>
      </w:r>
      <w:r w:rsidRPr="0008241C">
        <w:rPr>
          <w:i/>
          <w:iCs/>
          <w:noProof/>
          <w:sz w:val="22"/>
          <w:szCs w:val="24"/>
        </w:rPr>
        <w:t>Climatic Change</w:t>
      </w:r>
      <w:r w:rsidRPr="0008241C">
        <w:rPr>
          <w:noProof/>
          <w:sz w:val="22"/>
          <w:szCs w:val="24"/>
        </w:rPr>
        <w:t xml:space="preserve">, </w:t>
      </w:r>
      <w:r w:rsidRPr="0008241C">
        <w:rPr>
          <w:i/>
          <w:iCs/>
          <w:noProof/>
          <w:sz w:val="22"/>
          <w:szCs w:val="24"/>
        </w:rPr>
        <w:t>97</w:t>
      </w:r>
      <w:r w:rsidRPr="0008241C">
        <w:rPr>
          <w:noProof/>
          <w:sz w:val="22"/>
          <w:szCs w:val="24"/>
        </w:rPr>
        <w:t>(1–2), 3–21. https://doi.org/10.1007/s10584-009-9611-5</w:t>
      </w:r>
    </w:p>
    <w:p w14:paraId="55E61A6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ncak, B. (2015). </w:t>
      </w:r>
      <w:r w:rsidRPr="0008241C">
        <w:rPr>
          <w:i/>
          <w:iCs/>
          <w:noProof/>
          <w:sz w:val="22"/>
          <w:szCs w:val="24"/>
        </w:rPr>
        <w:t>Report of the Special Rapporteur on the implications for human rights of the environmentally sound management and disposal of hazardous substances and wastes. A/HRC/30/40: United Nations General Assembly Human Rights Council Thirtieth Session</w:t>
      </w:r>
      <w:r w:rsidRPr="0008241C">
        <w:rPr>
          <w:noProof/>
          <w:sz w:val="22"/>
          <w:szCs w:val="24"/>
        </w:rPr>
        <w:t>.</w:t>
      </w:r>
    </w:p>
    <w:p w14:paraId="778EDA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rner, M. G., Romme, W. H., Gardner, R. H., O’Neill, R. V., &amp; Kratz, T. K. (1993). A revised concept of landscape equilibrium: Disturbance and stability on scaled landscapes. </w:t>
      </w:r>
      <w:r w:rsidRPr="0008241C">
        <w:rPr>
          <w:i/>
          <w:iCs/>
          <w:noProof/>
          <w:sz w:val="22"/>
          <w:szCs w:val="24"/>
        </w:rPr>
        <w:t>Landscape Ecology</w:t>
      </w:r>
      <w:r w:rsidRPr="0008241C">
        <w:rPr>
          <w:noProof/>
          <w:sz w:val="22"/>
          <w:szCs w:val="24"/>
        </w:rPr>
        <w:t xml:space="preserve">, </w:t>
      </w:r>
      <w:r w:rsidRPr="0008241C">
        <w:rPr>
          <w:i/>
          <w:iCs/>
          <w:noProof/>
          <w:sz w:val="22"/>
          <w:szCs w:val="24"/>
        </w:rPr>
        <w:t>8</w:t>
      </w:r>
      <w:r w:rsidRPr="0008241C">
        <w:rPr>
          <w:noProof/>
          <w:sz w:val="22"/>
          <w:szCs w:val="24"/>
        </w:rPr>
        <w:t>(3), 213–227. https://doi.org/10.1007/BF00125352</w:t>
      </w:r>
    </w:p>
    <w:p w14:paraId="3E7447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rner, M., Nassar, K., &amp; Al Khateeb, N. (2005). </w:t>
      </w:r>
      <w:r w:rsidRPr="0008241C">
        <w:rPr>
          <w:i/>
          <w:iCs/>
          <w:noProof/>
          <w:sz w:val="22"/>
          <w:szCs w:val="24"/>
        </w:rPr>
        <w:t>Crossing the Jordan: Concept document to rehabilitate, promote prosperity and help bring peace to the Lower Jordan River Valley</w:t>
      </w:r>
      <w:r w:rsidRPr="0008241C">
        <w:rPr>
          <w:noProof/>
          <w:sz w:val="22"/>
          <w:szCs w:val="24"/>
        </w:rPr>
        <w:t>. Amman, Bethlehem and Tel Aviv. Retrieved from http://ecopeaceme.org/uploads/publications_publ21_1.pdf</w:t>
      </w:r>
    </w:p>
    <w:p w14:paraId="0DF04B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rner, N. J., Ignace, M. B., &amp; Ignace, R. (2000). Traditional Ecological Knowledge and Wisdom of Aboriginal Peoples in British Columbia. </w:t>
      </w:r>
      <w:r w:rsidRPr="0008241C">
        <w:rPr>
          <w:i/>
          <w:iCs/>
          <w:noProof/>
          <w:sz w:val="22"/>
          <w:szCs w:val="24"/>
        </w:rPr>
        <w:t>Ecological Applications</w:t>
      </w:r>
      <w:r w:rsidRPr="0008241C">
        <w:rPr>
          <w:noProof/>
          <w:sz w:val="22"/>
          <w:szCs w:val="24"/>
        </w:rPr>
        <w:t xml:space="preserve">, </w:t>
      </w:r>
      <w:r w:rsidRPr="0008241C">
        <w:rPr>
          <w:i/>
          <w:iCs/>
          <w:noProof/>
          <w:sz w:val="22"/>
          <w:szCs w:val="24"/>
        </w:rPr>
        <w:t>10</w:t>
      </w:r>
      <w:r w:rsidRPr="0008241C">
        <w:rPr>
          <w:noProof/>
          <w:sz w:val="22"/>
          <w:szCs w:val="24"/>
        </w:rPr>
        <w:t>(October), 1275–1287.</w:t>
      </w:r>
    </w:p>
    <w:p w14:paraId="567AA4E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rner, W. R., Oppenheimer, M., &amp; Wilcove, D. S. (2009). A force to fight global warming. </w:t>
      </w:r>
      <w:r w:rsidRPr="0008241C">
        <w:rPr>
          <w:i/>
          <w:iCs/>
          <w:noProof/>
          <w:sz w:val="22"/>
          <w:szCs w:val="24"/>
        </w:rPr>
        <w:t>Nature</w:t>
      </w:r>
      <w:r w:rsidRPr="0008241C">
        <w:rPr>
          <w:noProof/>
          <w:sz w:val="22"/>
          <w:szCs w:val="24"/>
        </w:rPr>
        <w:t xml:space="preserve">, </w:t>
      </w:r>
      <w:r w:rsidRPr="0008241C">
        <w:rPr>
          <w:i/>
          <w:iCs/>
          <w:noProof/>
          <w:sz w:val="22"/>
          <w:szCs w:val="24"/>
        </w:rPr>
        <w:t>462</w:t>
      </w:r>
      <w:r w:rsidRPr="0008241C">
        <w:rPr>
          <w:noProof/>
          <w:sz w:val="22"/>
          <w:szCs w:val="24"/>
        </w:rPr>
        <w:t>(7271), 278–279. https://doi.org/10.1038/462278a</w:t>
      </w:r>
    </w:p>
    <w:p w14:paraId="3A1430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rpin, M., Ross, A., Dobson, V., &amp; Turner, M. K. (2013). The spotted nightjar calls when dingo pups are born: Ecological and social indicators in central Australia. </w:t>
      </w:r>
      <w:r w:rsidRPr="0008241C">
        <w:rPr>
          <w:i/>
          <w:iCs/>
          <w:noProof/>
          <w:sz w:val="22"/>
          <w:szCs w:val="24"/>
        </w:rPr>
        <w:t>Journal of Ethnobiology</w:t>
      </w:r>
      <w:r w:rsidRPr="0008241C">
        <w:rPr>
          <w:noProof/>
          <w:sz w:val="22"/>
          <w:szCs w:val="24"/>
        </w:rPr>
        <w:t xml:space="preserve">, </w:t>
      </w:r>
      <w:r w:rsidRPr="0008241C">
        <w:rPr>
          <w:i/>
          <w:iCs/>
          <w:noProof/>
          <w:sz w:val="22"/>
          <w:szCs w:val="24"/>
        </w:rPr>
        <w:t>33</w:t>
      </w:r>
      <w:r w:rsidRPr="0008241C">
        <w:rPr>
          <w:noProof/>
          <w:sz w:val="22"/>
          <w:szCs w:val="24"/>
        </w:rPr>
        <w:t>(1), 7–32. https://doi.org/10.2993/0278-0771-33.1.7</w:t>
      </w:r>
    </w:p>
    <w:p w14:paraId="3384DE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KNEA. (2011). </w:t>
      </w:r>
      <w:r w:rsidRPr="0008241C">
        <w:rPr>
          <w:i/>
          <w:iCs/>
          <w:noProof/>
          <w:sz w:val="22"/>
          <w:szCs w:val="24"/>
        </w:rPr>
        <w:t>The UK National Ecosystem Assessment Technical Report</w:t>
      </w:r>
      <w:r w:rsidRPr="0008241C">
        <w:rPr>
          <w:noProof/>
          <w:sz w:val="22"/>
          <w:szCs w:val="24"/>
        </w:rPr>
        <w:t>. Cambridge, UK.</w:t>
      </w:r>
    </w:p>
    <w:p w14:paraId="0B523A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Habitat, &amp; UNESCAP. (2015). </w:t>
      </w:r>
      <w:r w:rsidRPr="0008241C">
        <w:rPr>
          <w:i/>
          <w:iCs/>
          <w:noProof/>
          <w:sz w:val="22"/>
          <w:szCs w:val="24"/>
        </w:rPr>
        <w:t>The State of Asian and Pacific Cities 2015, Urban transformations Shifting from quantity to quality</w:t>
      </w:r>
      <w:r w:rsidRPr="0008241C">
        <w:rPr>
          <w:noProof/>
          <w:sz w:val="22"/>
          <w:szCs w:val="24"/>
        </w:rPr>
        <w:t>. Retrieved from http://www.unescap.org/sites/default/files/The State of Asian and Pacific Cities 2015.pdf</w:t>
      </w:r>
    </w:p>
    <w:p w14:paraId="6CA573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 Interagency Framework Team for Preventive Action. (2011). Toolkit and Guidance for Preventing and Managing Land and Natural Resources Conflict. </w:t>
      </w:r>
      <w:r w:rsidRPr="0008241C">
        <w:rPr>
          <w:i/>
          <w:iCs/>
          <w:noProof/>
          <w:sz w:val="22"/>
          <w:szCs w:val="24"/>
        </w:rPr>
        <w:t>The United Nations Interagency Framework Team for Preventive Action</w:t>
      </w:r>
      <w:r w:rsidRPr="0008241C">
        <w:rPr>
          <w:noProof/>
          <w:sz w:val="22"/>
          <w:szCs w:val="24"/>
        </w:rPr>
        <w:t>. https://doi.org/10.1038/206985b0</w:t>
      </w:r>
    </w:p>
    <w:p w14:paraId="225B50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DP. (1994). </w:t>
      </w:r>
      <w:r w:rsidRPr="0008241C">
        <w:rPr>
          <w:i/>
          <w:iCs/>
          <w:noProof/>
          <w:sz w:val="22"/>
          <w:szCs w:val="24"/>
        </w:rPr>
        <w:t>Human Development Report 1994</w:t>
      </w:r>
      <w:r w:rsidRPr="0008241C">
        <w:rPr>
          <w:noProof/>
          <w:sz w:val="22"/>
          <w:szCs w:val="24"/>
        </w:rPr>
        <w:t>. https://doi.org/http://hdr.undp.org/sites/default/files/reports/255/hdr_1994_en_complete_nostats.pdf</w:t>
      </w:r>
    </w:p>
    <w:p w14:paraId="242006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DP. (2004). </w:t>
      </w:r>
      <w:r w:rsidRPr="0008241C">
        <w:rPr>
          <w:i/>
          <w:iCs/>
          <w:noProof/>
          <w:sz w:val="22"/>
          <w:szCs w:val="24"/>
        </w:rPr>
        <w:t>World Energy Assessment: Overview 2004</w:t>
      </w:r>
      <w:r w:rsidRPr="0008241C">
        <w:rPr>
          <w:noProof/>
          <w:sz w:val="22"/>
          <w:szCs w:val="24"/>
        </w:rPr>
        <w:t xml:space="preserve">. </w:t>
      </w:r>
      <w:r w:rsidRPr="0008241C">
        <w:rPr>
          <w:i/>
          <w:iCs/>
          <w:noProof/>
          <w:sz w:val="22"/>
          <w:szCs w:val="24"/>
        </w:rPr>
        <w:t>Energy</w:t>
      </w:r>
      <w:r w:rsidRPr="0008241C">
        <w:rPr>
          <w:noProof/>
          <w:sz w:val="22"/>
          <w:szCs w:val="24"/>
        </w:rPr>
        <w:t>.</w:t>
      </w:r>
    </w:p>
    <w:p w14:paraId="7B92E9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DP. (2012). </w:t>
      </w:r>
      <w:r w:rsidRPr="0008241C">
        <w:rPr>
          <w:i/>
          <w:iCs/>
          <w:noProof/>
          <w:sz w:val="22"/>
          <w:szCs w:val="24"/>
        </w:rPr>
        <w:t>One Planet to Share Sustaining Human Progress in a Changing Climate: Sustaining human progress in a changing climate</w:t>
      </w:r>
      <w:r w:rsidRPr="0008241C">
        <w:rPr>
          <w:noProof/>
          <w:sz w:val="22"/>
          <w:szCs w:val="24"/>
        </w:rPr>
        <w:t>. Retrieved from file:///C:/Users/AR/Downloads/UNDP_Asia_Pacific_H DR_En_2012.pdf</w:t>
      </w:r>
    </w:p>
    <w:p w14:paraId="4E08E9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DP. (2013). </w:t>
      </w:r>
      <w:r w:rsidRPr="0008241C">
        <w:rPr>
          <w:i/>
          <w:iCs/>
          <w:noProof/>
          <w:sz w:val="22"/>
          <w:szCs w:val="24"/>
        </w:rPr>
        <w:t>Water Governance in the Arab Region</w:t>
      </w:r>
      <w:r w:rsidRPr="0008241C">
        <w:rPr>
          <w:noProof/>
          <w:sz w:val="22"/>
          <w:szCs w:val="24"/>
        </w:rPr>
        <w:t xml:space="preserve">. </w:t>
      </w:r>
      <w:r w:rsidRPr="0008241C">
        <w:rPr>
          <w:i/>
          <w:iCs/>
          <w:noProof/>
          <w:sz w:val="22"/>
          <w:szCs w:val="24"/>
        </w:rPr>
        <w:t>Book</w:t>
      </w:r>
      <w:r w:rsidRPr="0008241C">
        <w:rPr>
          <w:noProof/>
          <w:sz w:val="22"/>
          <w:szCs w:val="24"/>
        </w:rPr>
        <w:t>.</w:t>
      </w:r>
    </w:p>
    <w:p w14:paraId="46F942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WCMC. (2009). Preconditions for harmonization of reporting to biodiversity-related multilateral environmental agreements, (June), 1–10.</w:t>
      </w:r>
    </w:p>
    <w:p w14:paraId="637817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0). </w:t>
      </w:r>
      <w:r w:rsidRPr="0008241C">
        <w:rPr>
          <w:i/>
          <w:iCs/>
          <w:noProof/>
          <w:sz w:val="22"/>
          <w:szCs w:val="24"/>
        </w:rPr>
        <w:t>Technology Transfer and Cooperation under the Convention on Biological Diversity. Towards more effective implementation</w:t>
      </w:r>
      <w:r w:rsidRPr="0008241C">
        <w:rPr>
          <w:noProof/>
          <w:sz w:val="22"/>
          <w:szCs w:val="24"/>
        </w:rPr>
        <w:t xml:space="preserve">. </w:t>
      </w:r>
      <w:r w:rsidRPr="0008241C">
        <w:rPr>
          <w:i/>
          <w:iCs/>
          <w:noProof/>
          <w:sz w:val="22"/>
          <w:szCs w:val="24"/>
        </w:rPr>
        <w:t>Issue Brief</w:t>
      </w:r>
      <w:r w:rsidRPr="0008241C">
        <w:rPr>
          <w:noProof/>
          <w:sz w:val="22"/>
          <w:szCs w:val="24"/>
        </w:rPr>
        <w:t>. Retrieved from http://staging.unep.org/delc/portals/119/TechnicalTransferCBD.pdf</w:t>
      </w:r>
    </w:p>
    <w:p w14:paraId="11338A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2). </w:t>
      </w:r>
      <w:r w:rsidRPr="0008241C">
        <w:rPr>
          <w:i/>
          <w:iCs/>
          <w:noProof/>
          <w:sz w:val="22"/>
          <w:szCs w:val="24"/>
        </w:rPr>
        <w:t>Global Environment Outlook (GEO 5), Environment for the future we want</w:t>
      </w:r>
      <w:r w:rsidRPr="0008241C">
        <w:rPr>
          <w:noProof/>
          <w:sz w:val="22"/>
          <w:szCs w:val="24"/>
        </w:rPr>
        <w:t>. Retrieved from http://www.unep.org/geo/geo5.asp</w:t>
      </w:r>
    </w:p>
    <w:p w14:paraId="014986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 (2016). Enhancing Synergies across Global Biodiversity Conventions - Experiences from the Global South Workshop Proceedings and Country Reports (p. 96). Nairobi, Kenya: United Nations Environment Programme.</w:t>
      </w:r>
    </w:p>
    <w:p w14:paraId="7CBA546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SCAP. (n.d.). Asia Pacific: Response to Climate Change. Retrieved January 16, 2018, from http://www.unescap.org/ru/node/11461</w:t>
      </w:r>
    </w:p>
    <w:p w14:paraId="134628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05). </w:t>
      </w:r>
      <w:r w:rsidRPr="0008241C">
        <w:rPr>
          <w:i/>
          <w:iCs/>
          <w:noProof/>
          <w:sz w:val="22"/>
          <w:szCs w:val="24"/>
        </w:rPr>
        <w:t>State of the Environment in Asia and the Pacific. Bangkok: United Nations ESCAP</w:t>
      </w:r>
      <w:r w:rsidRPr="0008241C">
        <w:rPr>
          <w:noProof/>
          <w:sz w:val="22"/>
          <w:szCs w:val="24"/>
        </w:rPr>
        <w:t>. Bangkok, Thailand. Retrieved from http://www.unescap.org/resources/state-environment-asia-and-pacific-2005</w:t>
      </w:r>
    </w:p>
    <w:p w14:paraId="0588C3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08). </w:t>
      </w:r>
      <w:r w:rsidRPr="0008241C">
        <w:rPr>
          <w:i/>
          <w:iCs/>
          <w:noProof/>
          <w:sz w:val="22"/>
          <w:szCs w:val="24"/>
        </w:rPr>
        <w:t>Energy Security and Sustainable Development in Asia and the Pacific</w:t>
      </w:r>
      <w:r w:rsidRPr="0008241C">
        <w:rPr>
          <w:noProof/>
          <w:sz w:val="22"/>
          <w:szCs w:val="24"/>
        </w:rPr>
        <w:t>. Bangkok, Thailand: United Nations Economic and Social Commission for Asia and the Pacific.</w:t>
      </w:r>
    </w:p>
    <w:p w14:paraId="6AAE7B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13). </w:t>
      </w:r>
      <w:r w:rsidRPr="0008241C">
        <w:rPr>
          <w:i/>
          <w:iCs/>
          <w:noProof/>
          <w:sz w:val="22"/>
          <w:szCs w:val="24"/>
        </w:rPr>
        <w:t>Urbanisation Trends in Asia and the Pacific</w:t>
      </w:r>
      <w:r w:rsidRPr="0008241C">
        <w:rPr>
          <w:noProof/>
          <w:sz w:val="22"/>
          <w:szCs w:val="24"/>
        </w:rPr>
        <w:t>. Bangkok, Thailand.</w:t>
      </w:r>
    </w:p>
    <w:p w14:paraId="42B9FC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SCAP. (2014). Statistical Yearbook for Asia and the Pacific 2014. Retrieved September 15, 2015, from http://www.unescap.org/resources/statistical-yearbook-asia-and-pacific-2014</w:t>
      </w:r>
    </w:p>
    <w:p w14:paraId="74175B5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UNESCAP. (2015). </w:t>
      </w:r>
      <w:r w:rsidRPr="0008241C">
        <w:rPr>
          <w:i/>
          <w:iCs/>
          <w:noProof/>
          <w:sz w:val="22"/>
          <w:szCs w:val="24"/>
        </w:rPr>
        <w:t>Economic and Social Survey of Asia and the Pacific 2015: Making Growth More Inclusive for Sustainable Development</w:t>
      </w:r>
      <w:r w:rsidRPr="0008241C">
        <w:rPr>
          <w:noProof/>
          <w:sz w:val="22"/>
          <w:szCs w:val="24"/>
        </w:rPr>
        <w:t>. Bangkok. Retrieved from http://www.unescap.org/sites/default/files/Economic and Social Survey of Asia and the Pacific 2015.pdf</w:t>
      </w:r>
    </w:p>
    <w:p w14:paraId="3F18DB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17). </w:t>
      </w:r>
      <w:r w:rsidRPr="0008241C">
        <w:rPr>
          <w:i/>
          <w:iCs/>
          <w:noProof/>
          <w:sz w:val="22"/>
          <w:szCs w:val="24"/>
        </w:rPr>
        <w:t>Statistical Yearbook for Asia and the Pacific 2016: SDG Baseline Report</w:t>
      </w:r>
      <w:r w:rsidRPr="0008241C">
        <w:rPr>
          <w:noProof/>
          <w:sz w:val="22"/>
          <w:szCs w:val="24"/>
        </w:rPr>
        <w:t>. Bangkok. Retrieved from http://www.unescap.org/sites/default/files/ESCAP_SYB2016_SDG_baseline_report.pdf</w:t>
      </w:r>
    </w:p>
    <w:p w14:paraId="37A87E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on for Ethical BioTrade. (2015). UEBT Biodiversity Barometer 2009-2015. Retrieved from http://ethicalbiotrade.org/dl/UEBT - EN Barometer 2015.pdf</w:t>
      </w:r>
    </w:p>
    <w:p w14:paraId="561B5A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on for Ethical BioTrade. (2016). </w:t>
      </w:r>
      <w:r w:rsidRPr="0008241C">
        <w:rPr>
          <w:i/>
          <w:iCs/>
          <w:noProof/>
          <w:sz w:val="22"/>
          <w:szCs w:val="24"/>
        </w:rPr>
        <w:t>UEBT Biodiversity Barometer 2009-2016</w:t>
      </w:r>
      <w:r w:rsidRPr="0008241C">
        <w:rPr>
          <w:noProof/>
          <w:sz w:val="22"/>
          <w:szCs w:val="24"/>
        </w:rPr>
        <w:t>. Retrieved from http://ethicalbiotrade.org/dl/Baro-2016-web.pdf</w:t>
      </w:r>
    </w:p>
    <w:p w14:paraId="7260C8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1948). </w:t>
      </w:r>
      <w:r w:rsidRPr="0008241C">
        <w:rPr>
          <w:i/>
          <w:iCs/>
          <w:noProof/>
          <w:sz w:val="22"/>
          <w:szCs w:val="24"/>
        </w:rPr>
        <w:t>Universal Declaration of Human Rights</w:t>
      </w:r>
      <w:r w:rsidRPr="0008241C">
        <w:rPr>
          <w:noProof/>
          <w:sz w:val="22"/>
          <w:szCs w:val="24"/>
        </w:rPr>
        <w:t>. UN General Assembly.</w:t>
      </w:r>
    </w:p>
    <w:p w14:paraId="05F1D1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1982). World Charter for Nature, adopted by the General Assembly, 48th plenary meeting, 28 October 1982, A/Res/37/7. Retrieved from http://www.un.org/documents/ga/res/37/a37r007.htm</w:t>
      </w:r>
    </w:p>
    <w:p w14:paraId="2900C71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2007). United Nations Declaration on the Rights of Indigenous Peoples, GA Res 61/295, UN GAOR, 61st sess, 107th plen mtg, Supp No 49, UN Doc A/RES/61/295. United Nations. Dag Hammarskjöld Library. Retrieved from http://research.un.org/en/docs/ga/quick/regular/61</w:t>
      </w:r>
    </w:p>
    <w:p w14:paraId="1DE2B8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2009). A/RES/64/196, Resolution adopted by the General Assembly on 21 December 2009. 64/196. Harmony with Nature. Retrieved from http://www.un.org/en/ga/search/view_doc.asp?symbol=A/RES/64/196</w:t>
      </w:r>
    </w:p>
    <w:p w14:paraId="1DC8918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2011a). A/RES/65/164, Resolution adopted by the General Assembly on 20 December 2010. 65/164. Harmony with Nature. Retrieved from http://www.un.org/en/ga/president/65/initiatives/Harmony with Nature/A-RES-65-164.pdf</w:t>
      </w:r>
    </w:p>
    <w:p w14:paraId="32846A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2011b). A/RES/66/204, Resolution adopted by the General Assembly on 22 December 2010. 66/204. Harmony with Nature. United Nations. Retrieved from http://www.un.org/en/ga/search/view_doc.asp?symbol= A/RES/66/204</w:t>
      </w:r>
    </w:p>
    <w:p w14:paraId="1CFE09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2013). Population Facts. Retrieved September 8, 2015, from http://www.un.org/en/development/desa/population/publications/pdf/popfacts/PopFacts_2013-2_new.pdf</w:t>
      </w:r>
    </w:p>
    <w:p w14:paraId="58BB8C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2014). Achieving Development Results in Asia and the Pacific 2013-2014. Retrieved January 31, 2016, from http://www.cn.undp.org/content/china/en/home/library/annual-reports/achieving-development-results-in-asia-and-the-pacific--2013-2014.html</w:t>
      </w:r>
    </w:p>
    <w:p w14:paraId="2E1C6D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5a). </w:t>
      </w:r>
      <w:r w:rsidRPr="0008241C">
        <w:rPr>
          <w:i/>
          <w:iCs/>
          <w:noProof/>
          <w:sz w:val="22"/>
          <w:szCs w:val="24"/>
        </w:rPr>
        <w:t>State of the World’s Indigenous Peoples 2015</w:t>
      </w:r>
      <w:r w:rsidRPr="0008241C">
        <w:rPr>
          <w:noProof/>
          <w:sz w:val="22"/>
          <w:szCs w:val="24"/>
        </w:rPr>
        <w:t>. Retrieved from http://www.un.org/esa/socdev/unpfii/documents/2015/sowip2volume-ac.pdf</w:t>
      </w:r>
    </w:p>
    <w:p w14:paraId="13AEF0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5b). </w:t>
      </w:r>
      <w:r w:rsidRPr="0008241C">
        <w:rPr>
          <w:i/>
          <w:iCs/>
          <w:noProof/>
          <w:sz w:val="22"/>
          <w:szCs w:val="24"/>
        </w:rPr>
        <w:t>The Millennium Development Goals Report</w:t>
      </w:r>
      <w:r w:rsidRPr="0008241C">
        <w:rPr>
          <w:noProof/>
          <w:sz w:val="22"/>
          <w:szCs w:val="24"/>
        </w:rPr>
        <w:t>. New York. https://doi.org/978-92-1-101320-7</w:t>
      </w:r>
    </w:p>
    <w:p w14:paraId="394F3F7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5c). </w:t>
      </w:r>
      <w:r w:rsidRPr="0008241C">
        <w:rPr>
          <w:i/>
          <w:iCs/>
          <w:noProof/>
          <w:sz w:val="22"/>
          <w:szCs w:val="24"/>
        </w:rPr>
        <w:t>World Population Prospects The 2015 Revision, Key Findings and Advance Tables</w:t>
      </w:r>
      <w:r w:rsidRPr="0008241C">
        <w:rPr>
          <w:noProof/>
          <w:sz w:val="22"/>
          <w:szCs w:val="24"/>
        </w:rPr>
        <w:t xml:space="preserve"> (Working Paper No. ESA/P/WP.241). Retrieved from http://esa.un.org/unpd/wpp/Publications/Files/Key_Findings_WPP_2015.pdf</w:t>
      </w:r>
    </w:p>
    <w:p w14:paraId="3041B3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6a). </w:t>
      </w:r>
      <w:r w:rsidRPr="0008241C">
        <w:rPr>
          <w:i/>
          <w:iCs/>
          <w:noProof/>
          <w:sz w:val="22"/>
          <w:szCs w:val="24"/>
        </w:rPr>
        <w:t>GEO-6 Regional Assessment for Asia and the Pacific</w:t>
      </w:r>
      <w:r w:rsidRPr="0008241C">
        <w:rPr>
          <w:noProof/>
          <w:sz w:val="22"/>
          <w:szCs w:val="24"/>
        </w:rPr>
        <w:t>.</w:t>
      </w:r>
    </w:p>
    <w:p w14:paraId="6388AE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6b). </w:t>
      </w:r>
      <w:r w:rsidRPr="0008241C">
        <w:rPr>
          <w:i/>
          <w:iCs/>
          <w:noProof/>
          <w:sz w:val="22"/>
          <w:szCs w:val="24"/>
        </w:rPr>
        <w:t>The First Global Integrated Marine Assessment: World Ocean Assessment 1</w:t>
      </w:r>
      <w:r w:rsidRPr="0008241C">
        <w:rPr>
          <w:noProof/>
          <w:sz w:val="22"/>
          <w:szCs w:val="24"/>
        </w:rPr>
        <w:t>. Retrieved from http://www.un.org/Depts/los/global_reporting/WOA_RPROC/WOACompilation.pdf</w:t>
      </w:r>
    </w:p>
    <w:p w14:paraId="0DA2CA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University Institute of Advanced Studies Operating Unit Ishikawa/Kanazawa. (2011). </w:t>
      </w:r>
      <w:r w:rsidRPr="0008241C">
        <w:rPr>
          <w:i/>
          <w:iCs/>
          <w:noProof/>
          <w:sz w:val="22"/>
          <w:szCs w:val="24"/>
        </w:rPr>
        <w:t>Biological and Cultural Diversity in Coastal Communities, Exploring the Potential of Satoumi for Implementing the Ecosystem Approach in the Japanese Archipelago. Technical Series no. 61.</w:t>
      </w:r>
      <w:r w:rsidRPr="0008241C">
        <w:rPr>
          <w:noProof/>
          <w:sz w:val="22"/>
          <w:szCs w:val="24"/>
        </w:rPr>
        <w:t xml:space="preserve"> Montreal: Secretariat of the Convention on Biological Diversity. Retrieved from https://www.cbd.int/doc/publications/cbd-ts-61-en.pdf</w:t>
      </w:r>
    </w:p>
    <w:p w14:paraId="392EBB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Ünver, İ., &amp; Olcay, H. (2001). Southeastern Turkey: Sustainable Development and Foreign Investment. </w:t>
      </w:r>
      <w:r w:rsidRPr="0008241C">
        <w:rPr>
          <w:i/>
          <w:iCs/>
          <w:noProof/>
          <w:sz w:val="22"/>
          <w:szCs w:val="24"/>
        </w:rPr>
        <w:t>Development</w:t>
      </w:r>
      <w:r w:rsidRPr="0008241C">
        <w:rPr>
          <w:noProof/>
          <w:sz w:val="22"/>
          <w:szCs w:val="24"/>
        </w:rPr>
        <w:t xml:space="preserve">, </w:t>
      </w:r>
      <w:r w:rsidRPr="0008241C">
        <w:rPr>
          <w:i/>
          <w:iCs/>
          <w:noProof/>
          <w:sz w:val="22"/>
          <w:szCs w:val="24"/>
        </w:rPr>
        <w:t>11</w:t>
      </w:r>
      <w:r w:rsidRPr="0008241C">
        <w:rPr>
          <w:noProof/>
          <w:sz w:val="22"/>
          <w:szCs w:val="24"/>
        </w:rPr>
        <w:t>(12).</w:t>
      </w:r>
    </w:p>
    <w:p w14:paraId="50CDA9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den Bosch, M., &amp; Ode Sang, Å. (2017). Urban natural environments as nature-based solutions for improved public health – A systematic review of reviews. </w:t>
      </w:r>
      <w:r w:rsidRPr="0008241C">
        <w:rPr>
          <w:i/>
          <w:iCs/>
          <w:noProof/>
          <w:sz w:val="22"/>
          <w:szCs w:val="24"/>
        </w:rPr>
        <w:t>Environmental Research</w:t>
      </w:r>
      <w:r w:rsidRPr="0008241C">
        <w:rPr>
          <w:noProof/>
          <w:sz w:val="22"/>
          <w:szCs w:val="24"/>
        </w:rPr>
        <w:t xml:space="preserve">, </w:t>
      </w:r>
      <w:r w:rsidRPr="0008241C">
        <w:rPr>
          <w:i/>
          <w:iCs/>
          <w:noProof/>
          <w:sz w:val="22"/>
          <w:szCs w:val="24"/>
        </w:rPr>
        <w:t>158</w:t>
      </w:r>
      <w:r w:rsidRPr="0008241C">
        <w:rPr>
          <w:noProof/>
          <w:sz w:val="22"/>
          <w:szCs w:val="24"/>
        </w:rPr>
        <w:t>(July), 373–384. https://doi.org/10.1016/j.envres.2017.05.040</w:t>
      </w:r>
    </w:p>
    <w:p w14:paraId="7CE766D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van der Ploeg, J., Cauillan-Cureg, M., van Weerd, M., &amp; Persoon, G. (2011). “Why must we protect crocodiles?” Explaining the value of the Philippine crocodile to rural communities. </w:t>
      </w:r>
      <w:r w:rsidRPr="0008241C">
        <w:rPr>
          <w:i/>
          <w:iCs/>
          <w:noProof/>
          <w:sz w:val="22"/>
          <w:szCs w:val="24"/>
        </w:rPr>
        <w:t>Journal of Integrative Environmental Sciences</w:t>
      </w:r>
      <w:r w:rsidRPr="0008241C">
        <w:rPr>
          <w:noProof/>
          <w:sz w:val="22"/>
          <w:szCs w:val="24"/>
        </w:rPr>
        <w:t>, 287–298. https://doi.org/10.1080/1943815X.2011.610804</w:t>
      </w:r>
    </w:p>
    <w:p w14:paraId="546060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Dyke, J. M. (2014). Ocean transport of radioactive fuel and waste. In </w:t>
      </w:r>
      <w:r w:rsidRPr="0008241C">
        <w:rPr>
          <w:i/>
          <w:iCs/>
          <w:noProof/>
          <w:sz w:val="22"/>
          <w:szCs w:val="24"/>
        </w:rPr>
        <w:t>The Oceans in the Nuclear Age: Legacies and Risks</w:t>
      </w:r>
      <w:r w:rsidRPr="0008241C">
        <w:rPr>
          <w:noProof/>
          <w:sz w:val="22"/>
          <w:szCs w:val="24"/>
        </w:rPr>
        <w:t xml:space="preserve"> (Expanded E, pp. 147–167).</w:t>
      </w:r>
    </w:p>
    <w:p w14:paraId="106E82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rtak, V. D. (1996). Sacred groves for in situ conservation. In S. K. Jain (Ed.), </w:t>
      </w:r>
      <w:r w:rsidRPr="0008241C">
        <w:rPr>
          <w:i/>
          <w:iCs/>
          <w:noProof/>
          <w:sz w:val="22"/>
          <w:szCs w:val="24"/>
        </w:rPr>
        <w:t>Ethnobiology in Human Welfare</w:t>
      </w:r>
      <w:r w:rsidRPr="0008241C">
        <w:rPr>
          <w:noProof/>
          <w:sz w:val="22"/>
          <w:szCs w:val="24"/>
        </w:rPr>
        <w:t xml:space="preserve"> (pp. 300–302). New Delhi: Deep Publication.</w:t>
      </w:r>
    </w:p>
    <w:p w14:paraId="7A911C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rtak, V. D., &amp; Suryanarayana, M. C. (1995). Enumeration of wild edible plants from Susala Island, Mulshi reservoir, Pune district. </w:t>
      </w:r>
      <w:r w:rsidRPr="0008241C">
        <w:rPr>
          <w:i/>
          <w:iCs/>
          <w:noProof/>
          <w:sz w:val="22"/>
          <w:szCs w:val="24"/>
        </w:rPr>
        <w:t>Journal of Economic and Taxonomic Botany</w:t>
      </w:r>
      <w:r w:rsidRPr="0008241C">
        <w:rPr>
          <w:noProof/>
          <w:sz w:val="22"/>
          <w:szCs w:val="24"/>
        </w:rPr>
        <w:t xml:space="preserve">, </w:t>
      </w:r>
      <w:r w:rsidRPr="0008241C">
        <w:rPr>
          <w:i/>
          <w:iCs/>
          <w:noProof/>
          <w:sz w:val="22"/>
          <w:szCs w:val="24"/>
        </w:rPr>
        <w:t>19</w:t>
      </w:r>
      <w:r w:rsidRPr="0008241C">
        <w:rPr>
          <w:noProof/>
          <w:sz w:val="22"/>
          <w:szCs w:val="24"/>
        </w:rPr>
        <w:t>(3), 555–569.</w:t>
      </w:r>
    </w:p>
    <w:p w14:paraId="2C0AB6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silijević, M., Zunckel, K., McKinney, M., Erg, B., Schoon, M., Rosen Michel, T., &amp; Groves, C. (2015). </w:t>
      </w:r>
      <w:r w:rsidRPr="0008241C">
        <w:rPr>
          <w:i/>
          <w:iCs/>
          <w:noProof/>
          <w:sz w:val="22"/>
          <w:szCs w:val="24"/>
        </w:rPr>
        <w:t>Transboundary Conservation: A systematic and integrated approach.</w:t>
      </w:r>
      <w:r w:rsidRPr="0008241C">
        <w:rPr>
          <w:noProof/>
          <w:sz w:val="22"/>
          <w:szCs w:val="24"/>
        </w:rPr>
        <w:t xml:space="preserve"> (A. Phillips, Ed.). Gland, Switzerland.</w:t>
      </w:r>
    </w:p>
    <w:p w14:paraId="31F7A30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ma, S., &amp; Singh, S. (2008). Current and future status of herbal medicines. </w:t>
      </w:r>
      <w:r w:rsidRPr="0008241C">
        <w:rPr>
          <w:i/>
          <w:iCs/>
          <w:noProof/>
          <w:sz w:val="22"/>
          <w:szCs w:val="24"/>
        </w:rPr>
        <w:t>Veterinary World</w:t>
      </w:r>
      <w:r w:rsidRPr="0008241C">
        <w:rPr>
          <w:noProof/>
          <w:sz w:val="22"/>
          <w:szCs w:val="24"/>
        </w:rPr>
        <w:t xml:space="preserve">, </w:t>
      </w:r>
      <w:r w:rsidRPr="0008241C">
        <w:rPr>
          <w:i/>
          <w:iCs/>
          <w:noProof/>
          <w:sz w:val="22"/>
          <w:szCs w:val="24"/>
        </w:rPr>
        <w:t>2</w:t>
      </w:r>
      <w:r w:rsidRPr="0008241C">
        <w:rPr>
          <w:noProof/>
          <w:sz w:val="22"/>
          <w:szCs w:val="24"/>
        </w:rPr>
        <w:t>(2), 347. https://doi.org/10.5455/vetworld.2008.347-350</w:t>
      </w:r>
    </w:p>
    <w:p w14:paraId="043669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ongpraseuth, T., &amp; Choi, C. G. (2015). Globalization, foreign direct investment, and urban growth management: POLICIES and conflicts in Vientiane, Laos. </w:t>
      </w:r>
      <w:r w:rsidRPr="0008241C">
        <w:rPr>
          <w:i/>
          <w:iCs/>
          <w:noProof/>
          <w:sz w:val="22"/>
          <w:szCs w:val="24"/>
        </w:rPr>
        <w:t>Land Use Policy</w:t>
      </w:r>
      <w:r w:rsidRPr="0008241C">
        <w:rPr>
          <w:noProof/>
          <w:sz w:val="22"/>
          <w:szCs w:val="24"/>
        </w:rPr>
        <w:t xml:space="preserve">, </w:t>
      </w:r>
      <w:r w:rsidRPr="0008241C">
        <w:rPr>
          <w:i/>
          <w:iCs/>
          <w:noProof/>
          <w:sz w:val="22"/>
          <w:szCs w:val="24"/>
        </w:rPr>
        <w:t>42</w:t>
      </w:r>
      <w:r w:rsidRPr="0008241C">
        <w:rPr>
          <w:noProof/>
          <w:sz w:val="22"/>
          <w:szCs w:val="24"/>
        </w:rPr>
        <w:t>, 790–799. https://doi.org/10.1016/j.landusepol.2014.10.003</w:t>
      </w:r>
    </w:p>
    <w:p w14:paraId="367D66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dley, R. L., &amp; Colfer, C. J. P. (2004). Sacred Forest, Hunting, and Conservation in West Kalimantan, Indonesia. </w:t>
      </w:r>
      <w:r w:rsidRPr="0008241C">
        <w:rPr>
          <w:i/>
          <w:iCs/>
          <w:noProof/>
          <w:sz w:val="22"/>
          <w:szCs w:val="24"/>
        </w:rPr>
        <w:t>Human Ecology</w:t>
      </w:r>
      <w:r w:rsidRPr="0008241C">
        <w:rPr>
          <w:noProof/>
          <w:sz w:val="22"/>
          <w:szCs w:val="24"/>
        </w:rPr>
        <w:t xml:space="preserve">, </w:t>
      </w:r>
      <w:r w:rsidRPr="0008241C">
        <w:rPr>
          <w:i/>
          <w:iCs/>
          <w:noProof/>
          <w:sz w:val="22"/>
          <w:szCs w:val="24"/>
        </w:rPr>
        <w:t>32</w:t>
      </w:r>
      <w:r w:rsidRPr="0008241C">
        <w:rPr>
          <w:noProof/>
          <w:sz w:val="22"/>
          <w:szCs w:val="24"/>
        </w:rPr>
        <w:t>(3), 313–338. https://doi.org/10.1023/B:HUEC.0000028084.30742.d0</w:t>
      </w:r>
    </w:p>
    <w:p w14:paraId="03DBA3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lpole, P. W., &amp; Annawi, D. (2011). WHERE ARE INDIGENOUS PEOPLES GOING? REVIEW OF THE INDIGENOUS PEOPLES RIGHTS ACT 1997 PHILIPPINES. In H. Scheyvens (Ed.), </w:t>
      </w:r>
      <w:r w:rsidRPr="0008241C">
        <w:rPr>
          <w:i/>
          <w:iCs/>
          <w:noProof/>
          <w:sz w:val="22"/>
          <w:szCs w:val="24"/>
        </w:rPr>
        <w:t>CRITICAL REVIEW OF SELECTED FOREST-RELATED REGULATORY INITIATIVES: APPLYING A RIGHTS PERSPECTIVE</w:t>
      </w:r>
      <w:r w:rsidRPr="0008241C">
        <w:rPr>
          <w:noProof/>
          <w:sz w:val="22"/>
          <w:szCs w:val="24"/>
        </w:rPr>
        <w:t xml:space="preserve"> (p. 83–115.). Institute for Global Environmental Strategies (IGES).</w:t>
      </w:r>
    </w:p>
    <w:p w14:paraId="1C20FC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J., Caccamise, S. A. L., Wu, L., Woodward, L. A., &amp; Li, Q. X. (2011). Spatial distribution of organochlorine contaminants in soil, sediment, and fish in Bikini and Enewetak Atolls of the Marshall Islands, Pacific Ocean. </w:t>
      </w:r>
      <w:r w:rsidRPr="0008241C">
        <w:rPr>
          <w:i/>
          <w:iCs/>
          <w:noProof/>
          <w:sz w:val="22"/>
          <w:szCs w:val="24"/>
        </w:rPr>
        <w:t>Chemosphere</w:t>
      </w:r>
      <w:r w:rsidRPr="0008241C">
        <w:rPr>
          <w:noProof/>
          <w:sz w:val="22"/>
          <w:szCs w:val="24"/>
        </w:rPr>
        <w:t xml:space="preserve">, </w:t>
      </w:r>
      <w:r w:rsidRPr="0008241C">
        <w:rPr>
          <w:i/>
          <w:iCs/>
          <w:noProof/>
          <w:sz w:val="22"/>
          <w:szCs w:val="24"/>
        </w:rPr>
        <w:t>84</w:t>
      </w:r>
      <w:r w:rsidRPr="0008241C">
        <w:rPr>
          <w:noProof/>
          <w:sz w:val="22"/>
          <w:szCs w:val="24"/>
        </w:rPr>
        <w:t>(7), 1002–1008. https://doi.org/10.1016/j.chemosphere.2011.04.001</w:t>
      </w:r>
    </w:p>
    <w:p w14:paraId="388C4F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ani, A. S. (2009). Wullar Gasps for BREATH. Retrieved January 13, 2018, from http://www.greaterkashmir.com/news/eco-plus/wullar-gasps-for-breath/55395.html</w:t>
      </w:r>
    </w:p>
    <w:p w14:paraId="79E4EC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rkentin, I. G., Bickford, D., Sodhi, N. S., &amp; Bradshaw, C. J. A. (2009). Eating Frogs to Extinction. </w:t>
      </w:r>
      <w:r w:rsidRPr="0008241C">
        <w:rPr>
          <w:i/>
          <w:iCs/>
          <w:noProof/>
          <w:sz w:val="22"/>
          <w:szCs w:val="24"/>
        </w:rPr>
        <w:t>Conservation Biology</w:t>
      </w:r>
      <w:r w:rsidRPr="0008241C">
        <w:rPr>
          <w:noProof/>
          <w:sz w:val="22"/>
          <w:szCs w:val="24"/>
        </w:rPr>
        <w:t xml:space="preserve">, </w:t>
      </w:r>
      <w:r w:rsidRPr="0008241C">
        <w:rPr>
          <w:i/>
          <w:iCs/>
          <w:noProof/>
          <w:sz w:val="22"/>
          <w:szCs w:val="24"/>
        </w:rPr>
        <w:t>23</w:t>
      </w:r>
      <w:r w:rsidRPr="0008241C">
        <w:rPr>
          <w:noProof/>
          <w:sz w:val="22"/>
          <w:szCs w:val="24"/>
        </w:rPr>
        <w:t>(4), 1056–1059. https://doi.org/10.1111/j.1523-1739.2008.01165.x</w:t>
      </w:r>
    </w:p>
    <w:p w14:paraId="5E54E3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shitani, I. (2001). Traditional Sustainable Ecosystem “SATOYAMA” and Biodiversity Crisis in Japan: Conservation Ecological Perspective. </w:t>
      </w:r>
      <w:r w:rsidRPr="0008241C">
        <w:rPr>
          <w:i/>
          <w:iCs/>
          <w:noProof/>
          <w:sz w:val="22"/>
          <w:szCs w:val="24"/>
        </w:rPr>
        <w:t>Global Environmental Research</w:t>
      </w:r>
      <w:r w:rsidRPr="0008241C">
        <w:rPr>
          <w:noProof/>
          <w:sz w:val="22"/>
          <w:szCs w:val="24"/>
        </w:rPr>
        <w:t xml:space="preserve">, </w:t>
      </w:r>
      <w:r w:rsidRPr="0008241C">
        <w:rPr>
          <w:i/>
          <w:iCs/>
          <w:noProof/>
          <w:sz w:val="22"/>
          <w:szCs w:val="24"/>
        </w:rPr>
        <w:t>5</w:t>
      </w:r>
      <w:r w:rsidRPr="0008241C">
        <w:rPr>
          <w:noProof/>
          <w:sz w:val="22"/>
          <w:szCs w:val="24"/>
        </w:rPr>
        <w:t>, 119–133.</w:t>
      </w:r>
    </w:p>
    <w:p w14:paraId="79B7CB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bb, E. L., Jachowski, N. R. ., Phelps, J., Friess, D. A., Than, M. M., &amp; Ziegler, A. D. (2014). Deforestation in the Ayeyarwady Delta and the conservation implications of an internationally- engaged Myanmar. </w:t>
      </w:r>
      <w:r w:rsidRPr="0008241C">
        <w:rPr>
          <w:i/>
          <w:iCs/>
          <w:noProof/>
          <w:sz w:val="22"/>
          <w:szCs w:val="24"/>
        </w:rPr>
        <w:t>Global Environmental Change</w:t>
      </w:r>
      <w:r w:rsidRPr="0008241C">
        <w:rPr>
          <w:noProof/>
          <w:sz w:val="22"/>
          <w:szCs w:val="24"/>
        </w:rPr>
        <w:t xml:space="preserve">, </w:t>
      </w:r>
      <w:r w:rsidRPr="0008241C">
        <w:rPr>
          <w:i/>
          <w:iCs/>
          <w:noProof/>
          <w:sz w:val="22"/>
          <w:szCs w:val="24"/>
        </w:rPr>
        <w:t>24</w:t>
      </w:r>
      <w:r w:rsidRPr="0008241C">
        <w:rPr>
          <w:noProof/>
          <w:sz w:val="22"/>
          <w:szCs w:val="24"/>
        </w:rPr>
        <w:t>.</w:t>
      </w:r>
    </w:p>
    <w:p w14:paraId="1B0297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bb, T. J., Bengston, D. N., &amp; Fan, D. P. (2008). Forest value orientations in Australia: An application of computer content analysis. </w:t>
      </w:r>
      <w:r w:rsidRPr="0008241C">
        <w:rPr>
          <w:i/>
          <w:iCs/>
          <w:noProof/>
          <w:sz w:val="22"/>
          <w:szCs w:val="24"/>
        </w:rPr>
        <w:t>Environmental Management</w:t>
      </w:r>
      <w:r w:rsidRPr="0008241C">
        <w:rPr>
          <w:noProof/>
          <w:sz w:val="22"/>
          <w:szCs w:val="24"/>
        </w:rPr>
        <w:t xml:space="preserve">, </w:t>
      </w:r>
      <w:r w:rsidRPr="0008241C">
        <w:rPr>
          <w:i/>
          <w:iCs/>
          <w:noProof/>
          <w:sz w:val="22"/>
          <w:szCs w:val="24"/>
        </w:rPr>
        <w:t>41</w:t>
      </w:r>
      <w:r w:rsidRPr="0008241C">
        <w:rPr>
          <w:noProof/>
          <w:sz w:val="22"/>
          <w:szCs w:val="24"/>
        </w:rPr>
        <w:t>(1), 52–63. https://doi.org/10.1007/s00267-007-9011-4</w:t>
      </w:r>
    </w:p>
    <w:p w14:paraId="4D6F00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iss, E. B. (1990). In Fairness to Future Generations. </w:t>
      </w:r>
      <w:r w:rsidRPr="0008241C">
        <w:rPr>
          <w:i/>
          <w:iCs/>
          <w:noProof/>
          <w:sz w:val="22"/>
          <w:szCs w:val="24"/>
        </w:rPr>
        <w:t>Environment: Science and Policy for Sustainable Development</w:t>
      </w:r>
      <w:r w:rsidRPr="0008241C">
        <w:rPr>
          <w:noProof/>
          <w:sz w:val="22"/>
          <w:szCs w:val="24"/>
        </w:rPr>
        <w:t xml:space="preserve">, </w:t>
      </w:r>
      <w:r w:rsidRPr="0008241C">
        <w:rPr>
          <w:i/>
          <w:iCs/>
          <w:noProof/>
          <w:sz w:val="22"/>
          <w:szCs w:val="24"/>
        </w:rPr>
        <w:t>32</w:t>
      </w:r>
      <w:r w:rsidRPr="0008241C">
        <w:rPr>
          <w:noProof/>
          <w:sz w:val="22"/>
          <w:szCs w:val="24"/>
        </w:rPr>
        <w:t>(3), 6–31. https://doi.org/10.1080/00139157.1990.9929015</w:t>
      </w:r>
    </w:p>
    <w:p w14:paraId="3684556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nny, D. G., DeVault, T. L., Johnson, M. D., Kelly, D., H. Sekercioglu, C., Tomback, D. F., &amp; Whelan, C. J. (2011). The Need to Quantify Ecosystem Services Provided by Birds. </w:t>
      </w:r>
      <w:r w:rsidRPr="0008241C">
        <w:rPr>
          <w:i/>
          <w:iCs/>
          <w:noProof/>
          <w:sz w:val="22"/>
          <w:szCs w:val="24"/>
        </w:rPr>
        <w:t>The Auk</w:t>
      </w:r>
      <w:r w:rsidRPr="0008241C">
        <w:rPr>
          <w:noProof/>
          <w:sz w:val="22"/>
          <w:szCs w:val="24"/>
        </w:rPr>
        <w:t xml:space="preserve">, </w:t>
      </w:r>
      <w:r w:rsidRPr="0008241C">
        <w:rPr>
          <w:i/>
          <w:iCs/>
          <w:noProof/>
          <w:sz w:val="22"/>
          <w:szCs w:val="24"/>
        </w:rPr>
        <w:t>128</w:t>
      </w:r>
      <w:r w:rsidRPr="0008241C">
        <w:rPr>
          <w:noProof/>
          <w:sz w:val="22"/>
          <w:szCs w:val="24"/>
        </w:rPr>
        <w:t>(1), 1–14. https://doi.org/10.1525/auk.2011.10248</w:t>
      </w:r>
    </w:p>
    <w:p w14:paraId="0DCE06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sche, K., &amp; Retzer, V. (2005). </w:t>
      </w:r>
      <w:r w:rsidRPr="0008241C">
        <w:rPr>
          <w:i/>
          <w:iCs/>
          <w:noProof/>
          <w:sz w:val="22"/>
          <w:szCs w:val="24"/>
        </w:rPr>
        <w:t>Is Degradation a Major Problem in Semi-Desert Environments of the Gobi Region in Southern Mongolia?</w:t>
      </w:r>
      <w:r w:rsidRPr="0008241C">
        <w:rPr>
          <w:noProof/>
          <w:sz w:val="22"/>
          <w:szCs w:val="24"/>
        </w:rPr>
        <w:t xml:space="preserve"> </w:t>
      </w:r>
      <w:r w:rsidRPr="0008241C">
        <w:rPr>
          <w:i/>
          <w:iCs/>
          <w:noProof/>
          <w:sz w:val="22"/>
          <w:szCs w:val="24"/>
        </w:rPr>
        <w:t>Erforschung biologischer Ressourcen der Mongolei / Exploration into the Biological Resources of Mongolia</w:t>
      </w:r>
      <w:r w:rsidRPr="0008241C">
        <w:rPr>
          <w:noProof/>
          <w:sz w:val="22"/>
          <w:szCs w:val="24"/>
        </w:rPr>
        <w:t>.</w:t>
      </w:r>
    </w:p>
    <w:p w14:paraId="33E3BB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st, P., Igoe, J., &amp; Brockington, D. (2006). Parks and peoples: the social impact of protected areas. </w:t>
      </w:r>
      <w:r w:rsidRPr="0008241C">
        <w:rPr>
          <w:i/>
          <w:iCs/>
          <w:noProof/>
          <w:sz w:val="22"/>
          <w:szCs w:val="24"/>
        </w:rPr>
        <w:t>Annu. Rev. Anthropol.</w:t>
      </w:r>
      <w:r w:rsidRPr="0008241C">
        <w:rPr>
          <w:noProof/>
          <w:sz w:val="22"/>
          <w:szCs w:val="24"/>
        </w:rPr>
        <w:t xml:space="preserve">, </w:t>
      </w:r>
      <w:r w:rsidRPr="0008241C">
        <w:rPr>
          <w:i/>
          <w:iCs/>
          <w:noProof/>
          <w:sz w:val="22"/>
          <w:szCs w:val="24"/>
        </w:rPr>
        <w:t>35</w:t>
      </w:r>
      <w:r w:rsidRPr="0008241C">
        <w:rPr>
          <w:noProof/>
          <w:sz w:val="22"/>
          <w:szCs w:val="24"/>
        </w:rPr>
        <w:t>, 251–277.</w:t>
      </w:r>
    </w:p>
    <w:p w14:paraId="42905F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tlands International. (2007). </w:t>
      </w:r>
      <w:r w:rsidRPr="0008241C">
        <w:rPr>
          <w:i/>
          <w:iCs/>
          <w:noProof/>
          <w:sz w:val="22"/>
          <w:szCs w:val="24"/>
        </w:rPr>
        <w:t>Comprehensive Management Action Plan for Wular Lake Kashmir. Final Report</w:t>
      </w:r>
      <w:r w:rsidRPr="0008241C">
        <w:rPr>
          <w:noProof/>
          <w:sz w:val="22"/>
          <w:szCs w:val="24"/>
        </w:rPr>
        <w:t>. South Asia.</w:t>
      </w:r>
    </w:p>
    <w:p w14:paraId="379A53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heatley, S., Sovacool, B. K., &amp; Sornette, D. (2016). Reassessing the safety of nuclear power. </w:t>
      </w:r>
      <w:r w:rsidRPr="0008241C">
        <w:rPr>
          <w:i/>
          <w:iCs/>
          <w:noProof/>
          <w:sz w:val="22"/>
          <w:szCs w:val="24"/>
        </w:rPr>
        <w:t>Energy Research and Social Science</w:t>
      </w:r>
      <w:r w:rsidRPr="0008241C">
        <w:rPr>
          <w:noProof/>
          <w:sz w:val="22"/>
          <w:szCs w:val="24"/>
        </w:rPr>
        <w:t xml:space="preserve">, </w:t>
      </w:r>
      <w:r w:rsidRPr="0008241C">
        <w:rPr>
          <w:i/>
          <w:iCs/>
          <w:noProof/>
          <w:sz w:val="22"/>
          <w:szCs w:val="24"/>
        </w:rPr>
        <w:t>15</w:t>
      </w:r>
      <w:r w:rsidRPr="0008241C">
        <w:rPr>
          <w:noProof/>
          <w:sz w:val="22"/>
          <w:szCs w:val="24"/>
        </w:rPr>
        <w:t>, 96–100. https://doi.org/10.1016/j.erss.2015.12.026</w:t>
      </w:r>
    </w:p>
    <w:p w14:paraId="367F6C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Whelan, C. J., Wenny, D. G., &amp; Marquis, R. J. (2008). Ecosystem Services Provided by Birds. </w:t>
      </w:r>
      <w:r w:rsidRPr="0008241C">
        <w:rPr>
          <w:i/>
          <w:iCs/>
          <w:noProof/>
          <w:sz w:val="22"/>
          <w:szCs w:val="24"/>
        </w:rPr>
        <w:t>Annals of the New York Academy of Sciences</w:t>
      </w:r>
      <w:r w:rsidRPr="0008241C">
        <w:rPr>
          <w:noProof/>
          <w:sz w:val="22"/>
          <w:szCs w:val="24"/>
        </w:rPr>
        <w:t xml:space="preserve">, </w:t>
      </w:r>
      <w:r w:rsidRPr="0008241C">
        <w:rPr>
          <w:i/>
          <w:iCs/>
          <w:noProof/>
          <w:sz w:val="22"/>
          <w:szCs w:val="24"/>
        </w:rPr>
        <w:t>1134</w:t>
      </w:r>
      <w:r w:rsidRPr="0008241C">
        <w:rPr>
          <w:noProof/>
          <w:sz w:val="22"/>
          <w:szCs w:val="24"/>
        </w:rPr>
        <w:t>(1), 25–60. https://doi.org/10.1196/annals.1439.003</w:t>
      </w:r>
    </w:p>
    <w:p w14:paraId="516572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HO. (1946). Preamble to the Constitution of WHO as adopted by the International Health Conference, 19 June - 22 July 1946. New York.</w:t>
      </w:r>
    </w:p>
    <w:p w14:paraId="3BF40F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HO. (2006). </w:t>
      </w:r>
      <w:r w:rsidRPr="0008241C">
        <w:rPr>
          <w:i/>
          <w:iCs/>
          <w:noProof/>
          <w:sz w:val="22"/>
          <w:szCs w:val="24"/>
        </w:rPr>
        <w:t>Fuel For Life : Household Energy and Health</w:t>
      </w:r>
      <w:r w:rsidRPr="0008241C">
        <w:rPr>
          <w:noProof/>
          <w:sz w:val="22"/>
          <w:szCs w:val="24"/>
        </w:rPr>
        <w:t>.</w:t>
      </w:r>
    </w:p>
    <w:p w14:paraId="1CF446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HO. (2014). </w:t>
      </w:r>
      <w:r w:rsidRPr="0008241C">
        <w:rPr>
          <w:i/>
          <w:iCs/>
          <w:noProof/>
          <w:sz w:val="22"/>
          <w:szCs w:val="24"/>
        </w:rPr>
        <w:t>Burden of disease from ambient air pollution for 2012</w:t>
      </w:r>
      <w:r w:rsidRPr="0008241C">
        <w:rPr>
          <w:noProof/>
          <w:sz w:val="22"/>
          <w:szCs w:val="24"/>
        </w:rPr>
        <w:t>. Geneva. Retrieved from http://www.who.int/phe/health_topics/outdoorair/ databases/AAP_BoD_results_March2014.pdf</w:t>
      </w:r>
    </w:p>
    <w:p w14:paraId="6244E9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ggins, A., &amp; Crowston, K. (2011). From Conservation to Crowd sourcing: A Typology of Citizen Science. In </w:t>
      </w:r>
      <w:r w:rsidRPr="0008241C">
        <w:rPr>
          <w:i/>
          <w:iCs/>
          <w:noProof/>
          <w:sz w:val="22"/>
          <w:szCs w:val="24"/>
        </w:rPr>
        <w:t>44th Hawaii International Conference on System Sciences</w:t>
      </w:r>
      <w:r w:rsidRPr="0008241C">
        <w:rPr>
          <w:noProof/>
          <w:sz w:val="22"/>
          <w:szCs w:val="24"/>
        </w:rPr>
        <w:t xml:space="preserve"> (pp. 1–10).</w:t>
      </w:r>
    </w:p>
    <w:p w14:paraId="08B105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kie, D. S., Morelli, G. A., Demmer, J., Starkey, M., Telfer, P., &amp; Steil, M. (2006). Parks and people: Assessing the human welfare effects of establishing protected areas for biodiversity conservation. </w:t>
      </w:r>
      <w:r w:rsidRPr="0008241C">
        <w:rPr>
          <w:i/>
          <w:iCs/>
          <w:noProof/>
          <w:sz w:val="22"/>
          <w:szCs w:val="24"/>
        </w:rPr>
        <w:t>Conservation Biology</w:t>
      </w:r>
      <w:r w:rsidRPr="0008241C">
        <w:rPr>
          <w:noProof/>
          <w:sz w:val="22"/>
          <w:szCs w:val="24"/>
        </w:rPr>
        <w:t xml:space="preserve">, </w:t>
      </w:r>
      <w:r w:rsidRPr="0008241C">
        <w:rPr>
          <w:i/>
          <w:iCs/>
          <w:noProof/>
          <w:sz w:val="22"/>
          <w:szCs w:val="24"/>
        </w:rPr>
        <w:t>20</w:t>
      </w:r>
      <w:r w:rsidRPr="0008241C">
        <w:rPr>
          <w:noProof/>
          <w:sz w:val="22"/>
          <w:szCs w:val="24"/>
        </w:rPr>
        <w:t>(1), 247–249.</w:t>
      </w:r>
    </w:p>
    <w:p w14:paraId="0A2F25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kinson, M., Peres-Neto, P. R., Foster, P. G., &amp; Moncrieff, C. B. (2002). Type 1 Error Rates of the Parsimony Permutation Tail Probability Test. </w:t>
      </w:r>
      <w:r w:rsidRPr="0008241C">
        <w:rPr>
          <w:i/>
          <w:iCs/>
          <w:noProof/>
          <w:sz w:val="22"/>
          <w:szCs w:val="24"/>
        </w:rPr>
        <w:t>Systematic Biology</w:t>
      </w:r>
      <w:r w:rsidRPr="0008241C">
        <w:rPr>
          <w:noProof/>
          <w:sz w:val="22"/>
          <w:szCs w:val="24"/>
        </w:rPr>
        <w:t>. Oxford University PressSociety of Systematic Biologists. https://doi.org/10.2307/3070887</w:t>
      </w:r>
    </w:p>
    <w:p w14:paraId="4DD0B8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illiamson, B. (2012). Great Koala Count success. Retrieved March 9, 2013, from http://www.abc.net.au/local/stories/2012/11/29/3643529.htm</w:t>
      </w:r>
    </w:p>
    <w:p w14:paraId="5B3AF2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y, L. A. (2011). “The law is to blame”. Taking a hard look at the vulnerable status of customary land rights in Africa. </w:t>
      </w:r>
      <w:r w:rsidRPr="0008241C">
        <w:rPr>
          <w:i/>
          <w:iCs/>
          <w:noProof/>
          <w:sz w:val="22"/>
          <w:szCs w:val="24"/>
        </w:rPr>
        <w:t>Development and Change</w:t>
      </w:r>
      <w:r w:rsidRPr="0008241C">
        <w:rPr>
          <w:noProof/>
          <w:sz w:val="22"/>
          <w:szCs w:val="24"/>
        </w:rPr>
        <w:t xml:space="preserve">, </w:t>
      </w:r>
      <w:r w:rsidRPr="0008241C">
        <w:rPr>
          <w:i/>
          <w:iCs/>
          <w:noProof/>
          <w:sz w:val="22"/>
          <w:szCs w:val="24"/>
        </w:rPr>
        <w:t>42</w:t>
      </w:r>
      <w:r w:rsidRPr="0008241C">
        <w:rPr>
          <w:noProof/>
          <w:sz w:val="22"/>
          <w:szCs w:val="24"/>
        </w:rPr>
        <w:t>(3), 733–757. https://doi.org/10.1111/j.1467-7660.2011.01712.x</w:t>
      </w:r>
    </w:p>
    <w:p w14:paraId="7F6BAB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pfli, M. S., Hudson, J. P., Caouette, J. P., &amp; Chaloner, D. T. (2003). Marine Subsidies in Freshwater Ecosystems: Salmon Carcasses Increase the Growth Rates of Stream-Resident Salmonids. </w:t>
      </w:r>
      <w:r w:rsidRPr="0008241C">
        <w:rPr>
          <w:i/>
          <w:iCs/>
          <w:noProof/>
          <w:sz w:val="22"/>
          <w:szCs w:val="24"/>
        </w:rPr>
        <w:t>Transactions of the American Fisheries Society</w:t>
      </w:r>
      <w:r w:rsidRPr="0008241C">
        <w:rPr>
          <w:noProof/>
          <w:sz w:val="22"/>
          <w:szCs w:val="24"/>
        </w:rPr>
        <w:t xml:space="preserve">, </w:t>
      </w:r>
      <w:r w:rsidRPr="0008241C">
        <w:rPr>
          <w:i/>
          <w:iCs/>
          <w:noProof/>
          <w:sz w:val="22"/>
          <w:szCs w:val="24"/>
        </w:rPr>
        <w:t>132</w:t>
      </w:r>
      <w:r w:rsidRPr="0008241C">
        <w:rPr>
          <w:noProof/>
          <w:sz w:val="22"/>
          <w:szCs w:val="24"/>
        </w:rPr>
        <w:t>(2), 371–381. https://doi.org/10.1577/1548-8659(2003)132&lt;0371:MSIFES&gt;2.0.CO;2</w:t>
      </w:r>
    </w:p>
    <w:p w14:paraId="6094E2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olcott, I., Wong, K., &amp; Verschoor, D. (2002). </w:t>
      </w:r>
      <w:r w:rsidRPr="0008241C">
        <w:rPr>
          <w:i/>
          <w:iCs/>
          <w:noProof/>
          <w:sz w:val="22"/>
          <w:szCs w:val="24"/>
        </w:rPr>
        <w:t>Urban Wildlife Renewal “Growing Conservation in Urban Communities.”</w:t>
      </w:r>
      <w:r w:rsidRPr="0008241C">
        <w:rPr>
          <w:noProof/>
          <w:sz w:val="22"/>
          <w:szCs w:val="24"/>
        </w:rPr>
        <w:t xml:space="preserve"> New South Wales.</w:t>
      </w:r>
    </w:p>
    <w:p w14:paraId="4AC43F9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Bank. (2002). </w:t>
      </w:r>
      <w:r w:rsidRPr="0008241C">
        <w:rPr>
          <w:i/>
          <w:iCs/>
          <w:noProof/>
          <w:sz w:val="22"/>
          <w:szCs w:val="24"/>
        </w:rPr>
        <w:t>A Revised Forest Strategy for World Bank Group</w:t>
      </w:r>
      <w:r w:rsidRPr="0008241C">
        <w:rPr>
          <w:noProof/>
          <w:sz w:val="22"/>
          <w:szCs w:val="24"/>
        </w:rPr>
        <w:t>. Washington D.C.</w:t>
      </w:r>
    </w:p>
    <w:p w14:paraId="65C98F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Bank. (2009). Convenient Solutions to an Inconvenient Truth : Approaches to Climate Change June 2009. </w:t>
      </w:r>
      <w:r w:rsidRPr="0008241C">
        <w:rPr>
          <w:i/>
          <w:iCs/>
          <w:noProof/>
          <w:sz w:val="22"/>
          <w:szCs w:val="24"/>
        </w:rPr>
        <w:t>World</w:t>
      </w:r>
      <w:r w:rsidRPr="0008241C">
        <w:rPr>
          <w:noProof/>
          <w:sz w:val="22"/>
          <w:szCs w:val="24"/>
        </w:rPr>
        <w:t>, (June), 91. https://doi.org/10.1596/978-0-8213-8126-7</w:t>
      </w:r>
    </w:p>
    <w:p w14:paraId="0080D8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Bank. (2015). </w:t>
      </w:r>
      <w:r w:rsidRPr="0008241C">
        <w:rPr>
          <w:i/>
          <w:iCs/>
          <w:noProof/>
          <w:sz w:val="22"/>
          <w:szCs w:val="24"/>
        </w:rPr>
        <w:t>East Asia’s Changing Urban Landscape: Measuring a Decade of Spatial Growth</w:t>
      </w:r>
      <w:r w:rsidRPr="0008241C">
        <w:rPr>
          <w:noProof/>
          <w:sz w:val="22"/>
          <w:szCs w:val="24"/>
        </w:rPr>
        <w:t>.</w:t>
      </w:r>
    </w:p>
    <w:p w14:paraId="69F818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Commission on Environment and Development. (1987). </w:t>
      </w:r>
      <w:r w:rsidRPr="0008241C">
        <w:rPr>
          <w:i/>
          <w:iCs/>
          <w:noProof/>
          <w:sz w:val="22"/>
          <w:szCs w:val="24"/>
        </w:rPr>
        <w:t>Our Common Future</w:t>
      </w:r>
      <w:r w:rsidRPr="0008241C">
        <w:rPr>
          <w:noProof/>
          <w:sz w:val="22"/>
          <w:szCs w:val="24"/>
        </w:rPr>
        <w:t>. Retrieved from http://www.channelingreality.com/Documents/Brundtland_Searchable.pdf</w:t>
      </w:r>
    </w:p>
    <w:p w14:paraId="6DC0CA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orld Intellectual Property Organization. (2016). Using Traditional Knowledge to Revive the Body and a Community. Retrieved February 21, 2016, from http://www.wipo.int/ipadvantage/en/details.jsp?id=2599</w:t>
      </w:r>
    </w:p>
    <w:p w14:paraId="181FB3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Water Assessment Programme. (2009). </w:t>
      </w:r>
      <w:r w:rsidRPr="0008241C">
        <w:rPr>
          <w:i/>
          <w:iCs/>
          <w:noProof/>
          <w:sz w:val="22"/>
          <w:szCs w:val="24"/>
        </w:rPr>
        <w:t>The United Nations World Water Development Report 3: Water in a Changing World</w:t>
      </w:r>
      <w:r w:rsidRPr="0008241C">
        <w:rPr>
          <w:noProof/>
          <w:sz w:val="22"/>
          <w:szCs w:val="24"/>
        </w:rPr>
        <w:t xml:space="preserve"> (Vol. 11). Paris: UNESCO, and London: Earthscan. https://doi.org/10.3390/w3020618</w:t>
      </w:r>
    </w:p>
    <w:p w14:paraId="13283AD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RI. (2015). </w:t>
      </w:r>
      <w:r w:rsidRPr="0008241C">
        <w:rPr>
          <w:i/>
          <w:iCs/>
          <w:noProof/>
          <w:sz w:val="22"/>
          <w:szCs w:val="24"/>
        </w:rPr>
        <w:t>CAIT Climate Data Explorer: Overview.</w:t>
      </w:r>
    </w:p>
    <w:p w14:paraId="0965AD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UCMA. (2016). Wular. Retrieved October 15, 2017, from http://wular.org/about/wular/</w:t>
      </w:r>
    </w:p>
    <w:p w14:paraId="1CB1B9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ulff, H. E. (1968). The Qanats of Iran. </w:t>
      </w:r>
      <w:r w:rsidRPr="0008241C">
        <w:rPr>
          <w:i/>
          <w:iCs/>
          <w:noProof/>
          <w:sz w:val="22"/>
          <w:szCs w:val="24"/>
        </w:rPr>
        <w:t>Scientific American</w:t>
      </w:r>
      <w:r w:rsidRPr="0008241C">
        <w:rPr>
          <w:noProof/>
          <w:sz w:val="22"/>
          <w:szCs w:val="24"/>
        </w:rPr>
        <w:t xml:space="preserve">, </w:t>
      </w:r>
      <w:r w:rsidRPr="0008241C">
        <w:rPr>
          <w:i/>
          <w:iCs/>
          <w:noProof/>
          <w:sz w:val="22"/>
          <w:szCs w:val="24"/>
        </w:rPr>
        <w:t>218</w:t>
      </w:r>
      <w:r w:rsidRPr="0008241C">
        <w:rPr>
          <w:noProof/>
          <w:sz w:val="22"/>
          <w:szCs w:val="24"/>
        </w:rPr>
        <w:t>(4), 94–105.</w:t>
      </w:r>
    </w:p>
    <w:p w14:paraId="6928D3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WF. (2013). </w:t>
      </w:r>
      <w:r w:rsidRPr="0008241C">
        <w:rPr>
          <w:i/>
          <w:iCs/>
          <w:noProof/>
          <w:sz w:val="22"/>
          <w:szCs w:val="24"/>
        </w:rPr>
        <w:t>The Economic Value of Ecosystem Services in the Mekong Basin: What we know, and what we need to know</w:t>
      </w:r>
      <w:r w:rsidRPr="0008241C">
        <w:rPr>
          <w:noProof/>
          <w:sz w:val="22"/>
          <w:szCs w:val="24"/>
        </w:rPr>
        <w:t>. Gland, Switzerland. Retrieved from https://d2ouvy59p0dg6k.cloudfront.net/downloads/report_economic_analysis_of_ecosystemservicesnov2013.pdf</w:t>
      </w:r>
    </w:p>
    <w:p w14:paraId="5E3A6D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WF. (2017). Heart of Borneo (HoB). Retrieved April 18, 2017, from http://wwf.panda.org/what_we_do/where_we_work/borneo_forests/</w:t>
      </w:r>
    </w:p>
    <w:p w14:paraId="029895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ng, L., Lan, G. Z., &amp; He, S. (2015). Roles of scholars in environmental community conflict resolution: A case study in contemporary China. </w:t>
      </w:r>
      <w:r w:rsidRPr="0008241C">
        <w:rPr>
          <w:i/>
          <w:iCs/>
          <w:noProof/>
          <w:sz w:val="22"/>
          <w:szCs w:val="24"/>
        </w:rPr>
        <w:t>International Journal of Conflict Management</w:t>
      </w:r>
      <w:r w:rsidRPr="0008241C">
        <w:rPr>
          <w:noProof/>
          <w:sz w:val="22"/>
          <w:szCs w:val="24"/>
        </w:rPr>
        <w:t xml:space="preserve">, </w:t>
      </w:r>
      <w:r w:rsidRPr="0008241C">
        <w:rPr>
          <w:i/>
          <w:iCs/>
          <w:noProof/>
          <w:sz w:val="22"/>
          <w:szCs w:val="24"/>
        </w:rPr>
        <w:t>26</w:t>
      </w:r>
      <w:r w:rsidRPr="0008241C">
        <w:rPr>
          <w:noProof/>
          <w:sz w:val="22"/>
          <w:szCs w:val="24"/>
        </w:rPr>
        <w:t>(3), 316–341.</w:t>
      </w:r>
    </w:p>
    <w:p w14:paraId="32A8B5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smi, Y., Broadhead, J., Enters, T., &amp; Genge, C. (2010). </w:t>
      </w:r>
      <w:r w:rsidRPr="0008241C">
        <w:rPr>
          <w:i/>
          <w:iCs/>
          <w:noProof/>
          <w:sz w:val="22"/>
          <w:szCs w:val="24"/>
        </w:rPr>
        <w:t>Forestry policies, legislation and institutions in Asia and the Pacific: Trends and emerging needs for 2020</w:t>
      </w:r>
      <w:r w:rsidRPr="0008241C">
        <w:rPr>
          <w:noProof/>
          <w:sz w:val="22"/>
          <w:szCs w:val="24"/>
        </w:rPr>
        <w:t xml:space="preserve"> (Asia-Pacific Forestry Sector Outlook Study II, Working Paper Series No. Working Paper No. APFSOS </w:t>
      </w:r>
      <w:r w:rsidRPr="0008241C">
        <w:rPr>
          <w:noProof/>
          <w:sz w:val="22"/>
          <w:szCs w:val="24"/>
        </w:rPr>
        <w:lastRenderedPageBreak/>
        <w:t>II/WP/2010/34). Bangkok, Thailand. Retrieved from http://www.fao.org/docrep/013/i1722e/i1722e00.pdf</w:t>
      </w:r>
    </w:p>
    <w:p w14:paraId="0D4176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essoufou, K., Daru, B. H., Tafirei, R., Elansary, H. O., &amp; Rampedi, I. (2017). Integrating biogeography, threat and evolutionary data to explore extinction crisis in the taxonomic group of cycads. </w:t>
      </w:r>
      <w:r w:rsidRPr="0008241C">
        <w:rPr>
          <w:i/>
          <w:iCs/>
          <w:noProof/>
          <w:sz w:val="22"/>
          <w:szCs w:val="24"/>
        </w:rPr>
        <w:t>Ecology and Evolution</w:t>
      </w:r>
      <w:r w:rsidRPr="0008241C">
        <w:rPr>
          <w:noProof/>
          <w:sz w:val="22"/>
          <w:szCs w:val="24"/>
        </w:rPr>
        <w:t xml:space="preserve">, </w:t>
      </w:r>
      <w:r w:rsidRPr="0008241C">
        <w:rPr>
          <w:i/>
          <w:iCs/>
          <w:noProof/>
          <w:sz w:val="22"/>
          <w:szCs w:val="24"/>
        </w:rPr>
        <w:t>7</w:t>
      </w:r>
      <w:r w:rsidRPr="0008241C">
        <w:rPr>
          <w:noProof/>
          <w:sz w:val="22"/>
          <w:szCs w:val="24"/>
        </w:rPr>
        <w:t>(8), 2735–2746. https://doi.org/10.1002/ece3.2660</w:t>
      </w:r>
    </w:p>
    <w:p w14:paraId="235B42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ibarbuk, D., Whitehead, P. J., Russell-Smith, J., Jackson, D., Godjuwa, C., Fisher, A., Cooke, P., Choquenot, D., &amp; Bowman, D. M. J. S. (2002). Fire ecology and Aboriginal land management in central Arnhem Land, northern Australia: a tradition of ecosystem management. </w:t>
      </w:r>
      <w:r w:rsidRPr="0008241C">
        <w:rPr>
          <w:i/>
          <w:iCs/>
          <w:noProof/>
          <w:sz w:val="22"/>
          <w:szCs w:val="24"/>
        </w:rPr>
        <w:t>Journal of Biogeography</w:t>
      </w:r>
      <w:r w:rsidRPr="0008241C">
        <w:rPr>
          <w:noProof/>
          <w:sz w:val="22"/>
          <w:szCs w:val="24"/>
        </w:rPr>
        <w:t xml:space="preserve">, </w:t>
      </w:r>
      <w:r w:rsidRPr="0008241C">
        <w:rPr>
          <w:i/>
          <w:iCs/>
          <w:noProof/>
          <w:sz w:val="22"/>
          <w:szCs w:val="24"/>
        </w:rPr>
        <w:t>28</w:t>
      </w:r>
      <w:r w:rsidRPr="0008241C">
        <w:rPr>
          <w:noProof/>
          <w:sz w:val="22"/>
          <w:szCs w:val="24"/>
        </w:rPr>
        <w:t>(3), 325–343. https://doi.org/10.1046/j.1365-2699.2001.00555.x</w:t>
      </w:r>
    </w:p>
    <w:p w14:paraId="7F0542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in, R. (1994). </w:t>
      </w:r>
      <w:r w:rsidRPr="0008241C">
        <w:rPr>
          <w:i/>
          <w:iCs/>
          <w:noProof/>
          <w:sz w:val="22"/>
          <w:szCs w:val="24"/>
        </w:rPr>
        <w:t>The Farmer Tree Planting Response to Political Uncertainty in China. Ph.D. dissertation.</w:t>
      </w:r>
      <w:r w:rsidRPr="0008241C">
        <w:rPr>
          <w:noProof/>
          <w:sz w:val="22"/>
          <w:szCs w:val="24"/>
        </w:rPr>
        <w:t xml:space="preserve"> Athens.</w:t>
      </w:r>
    </w:p>
    <w:p w14:paraId="07CF90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Young, M. (2015). Climate change implications on transboundary water management in the Jordan River Basin: A Case Study of the Jordan River Basin and the transboundary agreements between riparians Israel, Palestine and Jordan.</w:t>
      </w:r>
    </w:p>
    <w:p w14:paraId="40F0DA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ander, K. K., Dunnett, D. R., Brown, C., Campion, O., Daniels, C., Daniels, G., Nelson, E., Daniels, G., Blitner, G., Carson, D., &amp; Garnett, S. T. (2014). Indigenous Cultural and Natural Resources Management and Mobility in Arnhem Land, Northern Australia. </w:t>
      </w:r>
      <w:r w:rsidRPr="0008241C">
        <w:rPr>
          <w:i/>
          <w:iCs/>
          <w:noProof/>
          <w:sz w:val="22"/>
          <w:szCs w:val="24"/>
        </w:rPr>
        <w:t>Human Ecology</w:t>
      </w:r>
      <w:r w:rsidRPr="0008241C">
        <w:rPr>
          <w:noProof/>
          <w:sz w:val="22"/>
          <w:szCs w:val="24"/>
        </w:rPr>
        <w:t xml:space="preserve">, </w:t>
      </w:r>
      <w:r w:rsidRPr="0008241C">
        <w:rPr>
          <w:i/>
          <w:iCs/>
          <w:noProof/>
          <w:sz w:val="22"/>
          <w:szCs w:val="24"/>
        </w:rPr>
        <w:t>42</w:t>
      </w:r>
      <w:r w:rsidRPr="0008241C">
        <w:rPr>
          <w:noProof/>
          <w:sz w:val="22"/>
          <w:szCs w:val="24"/>
        </w:rPr>
        <w:t>(3), 443–453. https://doi.org/10.1007/s10745-014-9657-5</w:t>
      </w:r>
    </w:p>
    <w:p w14:paraId="72FF69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ekri, S., Mbaga, M., Fouzai, A., &amp; Al-Shaqsi, S. (2011). Recreational value of an oasis in Oman. </w:t>
      </w:r>
      <w:r w:rsidRPr="0008241C">
        <w:rPr>
          <w:i/>
          <w:iCs/>
          <w:noProof/>
          <w:sz w:val="22"/>
          <w:szCs w:val="24"/>
        </w:rPr>
        <w:t>Environmental Management</w:t>
      </w:r>
      <w:r w:rsidRPr="0008241C">
        <w:rPr>
          <w:noProof/>
          <w:sz w:val="22"/>
          <w:szCs w:val="24"/>
        </w:rPr>
        <w:t xml:space="preserve">, </w:t>
      </w:r>
      <w:r w:rsidRPr="0008241C">
        <w:rPr>
          <w:i/>
          <w:iCs/>
          <w:noProof/>
          <w:sz w:val="22"/>
          <w:szCs w:val="24"/>
        </w:rPr>
        <w:t>48</w:t>
      </w:r>
      <w:r w:rsidRPr="0008241C">
        <w:rPr>
          <w:noProof/>
          <w:sz w:val="22"/>
          <w:szCs w:val="24"/>
        </w:rPr>
        <w:t>(1), 81–88. https://doi.org/10.1007/s00267-011-9678-4</w:t>
      </w:r>
    </w:p>
    <w:p w14:paraId="4B8854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eng, S., Fu, Y., &amp; Liu, H. (2008). Demand for Urban Quality of Living in China: Evolution in Compensating Land-Rent and Wage-Rate Differentials. </w:t>
      </w:r>
      <w:r w:rsidRPr="0008241C">
        <w:rPr>
          <w:i/>
          <w:iCs/>
          <w:noProof/>
          <w:sz w:val="22"/>
          <w:szCs w:val="24"/>
        </w:rPr>
        <w:t>The Journal of Real Estate Finance and Economics</w:t>
      </w:r>
      <w:r w:rsidRPr="0008241C">
        <w:rPr>
          <w:noProof/>
          <w:sz w:val="22"/>
          <w:szCs w:val="24"/>
        </w:rPr>
        <w:t xml:space="preserve">, </w:t>
      </w:r>
      <w:r w:rsidRPr="0008241C">
        <w:rPr>
          <w:i/>
          <w:iCs/>
          <w:noProof/>
          <w:sz w:val="22"/>
          <w:szCs w:val="24"/>
        </w:rPr>
        <w:t>38</w:t>
      </w:r>
      <w:r w:rsidRPr="0008241C">
        <w:rPr>
          <w:noProof/>
          <w:sz w:val="22"/>
          <w:szCs w:val="24"/>
        </w:rPr>
        <w:t>(3), 194–213. https://doi.org/10.1007/s11146-008-9152-0</w:t>
      </w:r>
    </w:p>
    <w:p w14:paraId="480D28D9" w14:textId="77777777" w:rsidR="00A01204" w:rsidRPr="0008241C" w:rsidRDefault="00A01204" w:rsidP="00A01204">
      <w:pPr>
        <w:autoSpaceDE w:val="0"/>
        <w:autoSpaceDN w:val="0"/>
        <w:adjustRightInd w:val="0"/>
        <w:ind w:left="480" w:hanging="480"/>
        <w:rPr>
          <w:noProof/>
          <w:sz w:val="22"/>
          <w:szCs w:val="22"/>
        </w:rPr>
      </w:pPr>
      <w:r w:rsidRPr="0008241C">
        <w:rPr>
          <w:noProof/>
          <w:sz w:val="22"/>
          <w:szCs w:val="24"/>
        </w:rPr>
        <w:t xml:space="preserve">Zhu, H., Deng, Y., Zhu, R., &amp; He, X. (2016). Fear of nuclear power? Evidence from Fukushima nuclear accident and land markets in China. </w:t>
      </w:r>
      <w:r w:rsidRPr="0008241C">
        <w:rPr>
          <w:i/>
          <w:iCs/>
          <w:noProof/>
          <w:sz w:val="22"/>
          <w:szCs w:val="24"/>
        </w:rPr>
        <w:t>Regional Science and Urban Economics</w:t>
      </w:r>
      <w:r w:rsidRPr="0008241C">
        <w:rPr>
          <w:noProof/>
          <w:sz w:val="22"/>
          <w:szCs w:val="24"/>
        </w:rPr>
        <w:t xml:space="preserve">, </w:t>
      </w:r>
      <w:r w:rsidRPr="0008241C">
        <w:rPr>
          <w:i/>
          <w:iCs/>
          <w:noProof/>
          <w:sz w:val="22"/>
          <w:szCs w:val="24"/>
        </w:rPr>
        <w:t>60</w:t>
      </w:r>
      <w:r w:rsidRPr="0008241C">
        <w:rPr>
          <w:noProof/>
          <w:sz w:val="22"/>
          <w:szCs w:val="24"/>
        </w:rPr>
        <w:t>(August 2011), 139–154. https://doi.org/10.1016/j.regsciurbeco.2016.06.008</w:t>
      </w:r>
    </w:p>
    <w:p w14:paraId="3BE4FA87" w14:textId="77777777" w:rsidR="00A01204" w:rsidRPr="0008241C" w:rsidRDefault="00A01204" w:rsidP="00A01204">
      <w:pPr>
        <w:rPr>
          <w:sz w:val="22"/>
          <w:szCs w:val="22"/>
        </w:rPr>
      </w:pPr>
      <w:r w:rsidRPr="0008241C">
        <w:rPr>
          <w:sz w:val="22"/>
          <w:szCs w:val="22"/>
        </w:rPr>
        <w:fldChar w:fldCharType="end"/>
      </w:r>
    </w:p>
    <w:p w14:paraId="5A6BE3E2" w14:textId="77777777" w:rsidR="00A01204" w:rsidRPr="0008241C" w:rsidRDefault="00A01204" w:rsidP="00A01204">
      <w:pPr>
        <w:rPr>
          <w:sz w:val="22"/>
          <w:szCs w:val="22"/>
        </w:rPr>
      </w:pPr>
    </w:p>
    <w:p w14:paraId="781242F1" w14:textId="77777777" w:rsidR="00A01204" w:rsidRPr="0008241C" w:rsidRDefault="00A01204" w:rsidP="00A01204">
      <w:pPr>
        <w:rPr>
          <w:sz w:val="22"/>
          <w:szCs w:val="22"/>
        </w:rPr>
      </w:pPr>
    </w:p>
    <w:p w14:paraId="6F9F22B1" w14:textId="77777777" w:rsidR="00A01204" w:rsidRPr="0008241C" w:rsidRDefault="00A01204" w:rsidP="00A01204">
      <w:pPr>
        <w:rPr>
          <w:sz w:val="22"/>
          <w:szCs w:val="22"/>
        </w:rPr>
        <w:sectPr w:rsidR="00A01204" w:rsidRPr="0008241C" w:rsidSect="00642B4F">
          <w:pgSz w:w="11907" w:h="16840" w:code="9"/>
          <w:pgMar w:top="1440" w:right="1440" w:bottom="1440" w:left="1440" w:header="709" w:footer="709" w:gutter="0"/>
          <w:cols w:space="708"/>
          <w:titlePg/>
          <w:docGrid w:linePitch="360"/>
        </w:sectPr>
      </w:pPr>
    </w:p>
    <w:p w14:paraId="4702C5FA" w14:textId="77777777" w:rsidR="00A01204" w:rsidRPr="0008241C" w:rsidRDefault="00A01204" w:rsidP="00A01204">
      <w:pPr>
        <w:keepNext/>
        <w:keepLines/>
        <w:outlineLvl w:val="0"/>
        <w:rPr>
          <w:b/>
          <w:sz w:val="32"/>
          <w:szCs w:val="32"/>
        </w:rPr>
      </w:pPr>
      <w:bookmarkStart w:id="785" w:name="_Toc414004836"/>
      <w:bookmarkStart w:id="786" w:name="_Toc479007411"/>
      <w:bookmarkStart w:id="787" w:name="_Toc480655099"/>
      <w:bookmarkStart w:id="788" w:name="_Toc504172583"/>
      <w:bookmarkStart w:id="789" w:name="_Toc504317171"/>
      <w:bookmarkStart w:id="790" w:name="_Toc504317864"/>
      <w:bookmarkStart w:id="791" w:name="_Toc504320399"/>
      <w:bookmarkStart w:id="792" w:name="_Toc504320622"/>
      <w:bookmarkStart w:id="793" w:name="_Toc504320846"/>
      <w:bookmarkStart w:id="794" w:name="_Toc524041361"/>
      <w:r w:rsidRPr="0008241C">
        <w:rPr>
          <w:b/>
          <w:sz w:val="32"/>
          <w:szCs w:val="32"/>
        </w:rPr>
        <w:lastRenderedPageBreak/>
        <w:t xml:space="preserve">Chapter 3. </w:t>
      </w:r>
      <w:bookmarkEnd w:id="785"/>
      <w:bookmarkEnd w:id="786"/>
      <w:r w:rsidRPr="0008241C">
        <w:rPr>
          <w:b/>
          <w:sz w:val="32"/>
          <w:szCs w:val="32"/>
        </w:rPr>
        <w:t>Status, trends and future dynamics of biodiversity and ecosystems underpinning nature's contributions to people</w:t>
      </w:r>
      <w:bookmarkEnd w:id="787"/>
      <w:bookmarkEnd w:id="788"/>
      <w:bookmarkEnd w:id="789"/>
      <w:bookmarkEnd w:id="790"/>
      <w:bookmarkEnd w:id="791"/>
      <w:bookmarkEnd w:id="792"/>
      <w:bookmarkEnd w:id="793"/>
      <w:bookmarkEnd w:id="794"/>
    </w:p>
    <w:p w14:paraId="5071F464" w14:textId="77777777" w:rsidR="00A01204" w:rsidRPr="0008241C" w:rsidRDefault="00A01204" w:rsidP="00A01204">
      <w:pPr>
        <w:rPr>
          <w:sz w:val="22"/>
          <w:szCs w:val="22"/>
        </w:rPr>
      </w:pPr>
    </w:p>
    <w:p w14:paraId="3EB981BC" w14:textId="77777777" w:rsidR="00A01204" w:rsidRPr="0008241C" w:rsidRDefault="00A01204" w:rsidP="00A01204">
      <w:pPr>
        <w:rPr>
          <w:b/>
          <w:sz w:val="22"/>
          <w:szCs w:val="22"/>
        </w:rPr>
      </w:pPr>
      <w:r w:rsidRPr="0008241C">
        <w:rPr>
          <w:b/>
          <w:sz w:val="22"/>
          <w:szCs w:val="22"/>
        </w:rPr>
        <w:t>Coordinating Lead Authors:</w:t>
      </w:r>
    </w:p>
    <w:p w14:paraId="6DB2E83B" w14:textId="77777777" w:rsidR="00A01204" w:rsidRPr="0008241C" w:rsidRDefault="00A01204" w:rsidP="00A01204">
      <w:pPr>
        <w:rPr>
          <w:sz w:val="22"/>
          <w:szCs w:val="22"/>
        </w:rPr>
      </w:pPr>
      <w:r w:rsidRPr="0008241C">
        <w:rPr>
          <w:sz w:val="22"/>
          <w:szCs w:val="22"/>
        </w:rPr>
        <w:t>Faridah-Hanum Ibrahim (Malaysia), Gopal S. Rawat (India), Tetsukazu Yahara (Japan)</w:t>
      </w:r>
    </w:p>
    <w:p w14:paraId="0383FE99" w14:textId="77777777" w:rsidR="00A01204" w:rsidRPr="0008241C" w:rsidRDefault="00A01204" w:rsidP="00A01204">
      <w:pPr>
        <w:rPr>
          <w:sz w:val="22"/>
          <w:szCs w:val="22"/>
        </w:rPr>
      </w:pPr>
    </w:p>
    <w:p w14:paraId="79CADB11" w14:textId="77777777" w:rsidR="00A01204" w:rsidRPr="0008241C" w:rsidRDefault="00A01204" w:rsidP="00A01204">
      <w:pPr>
        <w:rPr>
          <w:b/>
          <w:sz w:val="22"/>
          <w:szCs w:val="22"/>
        </w:rPr>
      </w:pPr>
      <w:r w:rsidRPr="0008241C">
        <w:rPr>
          <w:b/>
          <w:sz w:val="22"/>
          <w:szCs w:val="22"/>
        </w:rPr>
        <w:t>Lead Authors:</w:t>
      </w:r>
    </w:p>
    <w:p w14:paraId="764310CF" w14:textId="77777777" w:rsidR="00A01204" w:rsidRPr="0008241C" w:rsidRDefault="00A01204" w:rsidP="00A01204">
      <w:pPr>
        <w:rPr>
          <w:sz w:val="22"/>
          <w:szCs w:val="22"/>
        </w:rPr>
      </w:pPr>
      <w:r w:rsidRPr="0008241C">
        <w:rPr>
          <w:sz w:val="22"/>
          <w:szCs w:val="22"/>
        </w:rPr>
        <w:t>Mounir Abi-Said (Lebanon), Richard T. Corlett (United Kingdom of Great Britain and Northern Ireland/China), Franck Courchamp (France, Switzerland), Rong Dai (China), Hendrik Freitag (Germany/Philippines), Tri Haryoko (Indonesia), Chad L. Hewitt (Australia, United States of America/New Zealand), Tanveer Hussain (Pakistan), Taku Kadoya (Japan), Gopinathan Maheswaran (India), Tadashi Miyashita (Japan), B. Mohan Kumar (India), Anil Mohapatra (India), Tohru Nakashizuka (Japan), Jeremy J. Piggott (New Zealand), Chelladurai Raghunathan (India), Ranbeer Rawal (India), Andy Sheppard (Australia), Yoshihisa Shirayama (Japan), Yowhan Son (Republic of Korea), Noriko Takamura (Japan), San Thwin (Myanmar), Takehisa Yamakita (Japan)</w:t>
      </w:r>
    </w:p>
    <w:p w14:paraId="05E8DC4C" w14:textId="77777777" w:rsidR="00A01204" w:rsidRPr="0008241C" w:rsidRDefault="00A01204" w:rsidP="00A01204">
      <w:pPr>
        <w:rPr>
          <w:sz w:val="22"/>
          <w:szCs w:val="22"/>
        </w:rPr>
      </w:pPr>
    </w:p>
    <w:p w14:paraId="51581644" w14:textId="77777777" w:rsidR="00A01204" w:rsidRPr="0008241C" w:rsidRDefault="00A01204" w:rsidP="00A01204">
      <w:pPr>
        <w:rPr>
          <w:b/>
          <w:sz w:val="22"/>
          <w:szCs w:val="22"/>
        </w:rPr>
      </w:pPr>
      <w:r w:rsidRPr="0008241C">
        <w:rPr>
          <w:b/>
          <w:sz w:val="22"/>
          <w:szCs w:val="22"/>
        </w:rPr>
        <w:t>Fellows:</w:t>
      </w:r>
    </w:p>
    <w:p w14:paraId="3B5B138F" w14:textId="77777777" w:rsidR="00A01204" w:rsidRPr="0008241C" w:rsidRDefault="00A01204" w:rsidP="00A01204">
      <w:pPr>
        <w:rPr>
          <w:sz w:val="22"/>
          <w:szCs w:val="22"/>
        </w:rPr>
      </w:pPr>
      <w:r w:rsidRPr="0008241C">
        <w:rPr>
          <w:sz w:val="22"/>
          <w:szCs w:val="22"/>
        </w:rPr>
        <w:t>Catherine M. Febria (New Zealand, Canada), Aidin Niamir (Iran (Islamic Republic of)/Germany)</w:t>
      </w:r>
    </w:p>
    <w:p w14:paraId="300A1B29" w14:textId="77777777" w:rsidR="00A01204" w:rsidRPr="0008241C" w:rsidRDefault="00A01204" w:rsidP="00A01204">
      <w:pPr>
        <w:rPr>
          <w:sz w:val="22"/>
          <w:szCs w:val="22"/>
        </w:rPr>
      </w:pPr>
    </w:p>
    <w:p w14:paraId="0EC0AEF1" w14:textId="77777777" w:rsidR="00A01204" w:rsidRPr="0008241C" w:rsidRDefault="00A01204" w:rsidP="00A01204">
      <w:pPr>
        <w:rPr>
          <w:b/>
          <w:sz w:val="22"/>
          <w:szCs w:val="22"/>
        </w:rPr>
      </w:pPr>
      <w:r w:rsidRPr="0008241C">
        <w:rPr>
          <w:b/>
          <w:sz w:val="22"/>
          <w:szCs w:val="22"/>
        </w:rPr>
        <w:t>Contributing Authors:</w:t>
      </w:r>
    </w:p>
    <w:p w14:paraId="11040C20" w14:textId="77777777" w:rsidR="00A01204" w:rsidRPr="0008241C" w:rsidRDefault="00A01204" w:rsidP="00A01204">
      <w:pPr>
        <w:rPr>
          <w:sz w:val="22"/>
          <w:szCs w:val="22"/>
          <w:lang w:eastAsia="ja-JP"/>
        </w:rPr>
      </w:pPr>
      <w:r w:rsidRPr="0008241C">
        <w:rPr>
          <w:sz w:val="22"/>
          <w:szCs w:val="22"/>
        </w:rPr>
        <w:t>Jonathan A. Anticamara</w:t>
      </w:r>
      <w:r w:rsidRPr="0008241C">
        <w:rPr>
          <w:sz w:val="22"/>
          <w:szCs w:val="22"/>
          <w:lang w:eastAsia="ja-JP"/>
        </w:rPr>
        <w:t xml:space="preserve"> (Philippines), Nandintsetseg Dejid (Mongolia), </w:t>
      </w:r>
      <w:r w:rsidRPr="0008241C">
        <w:rPr>
          <w:sz w:val="22"/>
          <w:szCs w:val="22"/>
        </w:rPr>
        <w:t>Chultem Dugarjav (</w:t>
      </w:r>
      <w:r w:rsidRPr="0008241C">
        <w:rPr>
          <w:bCs/>
          <w:sz w:val="22"/>
          <w:szCs w:val="22"/>
        </w:rPr>
        <w:t>Mongolia</w:t>
      </w:r>
      <w:r w:rsidRPr="0008241C">
        <w:rPr>
          <w:sz w:val="22"/>
          <w:szCs w:val="22"/>
        </w:rPr>
        <w:t>)</w:t>
      </w:r>
      <w:r w:rsidRPr="0008241C">
        <w:rPr>
          <w:sz w:val="22"/>
          <w:szCs w:val="22"/>
          <w:lang w:eastAsia="ja-JP"/>
        </w:rPr>
        <w:t xml:space="preserve">, Daniel P. Faith (Australia), </w:t>
      </w:r>
      <w:r w:rsidRPr="0008241C">
        <w:rPr>
          <w:sz w:val="22"/>
          <w:szCs w:val="22"/>
        </w:rPr>
        <w:t xml:space="preserve">Sonali Ghosh (India), </w:t>
      </w:r>
      <w:r w:rsidRPr="0008241C">
        <w:rPr>
          <w:sz w:val="22"/>
          <w:szCs w:val="22"/>
          <w:lang w:eastAsia="ja-JP"/>
        </w:rPr>
        <w:t xml:space="preserve">Li Jia (Thailand), </w:t>
      </w:r>
      <w:r w:rsidRPr="0008241C">
        <w:rPr>
          <w:sz w:val="22"/>
          <w:szCs w:val="22"/>
        </w:rPr>
        <w:t>Naoki Katayama (</w:t>
      </w:r>
      <w:r w:rsidRPr="0008241C">
        <w:rPr>
          <w:sz w:val="22"/>
          <w:szCs w:val="22"/>
          <w:lang w:eastAsia="ja-JP"/>
        </w:rPr>
        <w:t xml:space="preserve">Japan), </w:t>
      </w:r>
      <w:r w:rsidRPr="0008241C">
        <w:rPr>
          <w:sz w:val="22"/>
          <w:szCs w:val="22"/>
        </w:rPr>
        <w:t xml:space="preserve">Rajan Kotru (India), </w:t>
      </w:r>
      <w:r w:rsidRPr="0008241C">
        <w:rPr>
          <w:sz w:val="22"/>
          <w:szCs w:val="22"/>
          <w:lang w:eastAsia="ja-JP"/>
        </w:rPr>
        <w:t xml:space="preserve">Jo-Ann Leong (United States of America), </w:t>
      </w:r>
      <w:r w:rsidRPr="0008241C">
        <w:rPr>
          <w:sz w:val="22"/>
          <w:szCs w:val="22"/>
        </w:rPr>
        <w:t>Tatiana Minayeva (</w:t>
      </w:r>
      <w:r w:rsidRPr="0008241C">
        <w:rPr>
          <w:bCs/>
          <w:sz w:val="22"/>
          <w:szCs w:val="22"/>
        </w:rPr>
        <w:t>Netherlands</w:t>
      </w:r>
      <w:r w:rsidRPr="0008241C">
        <w:rPr>
          <w:sz w:val="22"/>
          <w:szCs w:val="22"/>
        </w:rPr>
        <w:t>), Samuel M. ʻOhukaniʻōhiʻa Gon III (United States of America),</w:t>
      </w:r>
      <w:r w:rsidRPr="0008241C">
        <w:rPr>
          <w:sz w:val="22"/>
          <w:szCs w:val="22"/>
          <w:lang w:eastAsia="ja-JP"/>
        </w:rPr>
        <w:t xml:space="preserve"> Lars Opgenoorth (Germany), Scott Perkin (Canada, United Kingdom of Great Britain and Northern Ireland), </w:t>
      </w:r>
      <w:r w:rsidRPr="0008241C">
        <w:rPr>
          <w:sz w:val="22"/>
          <w:szCs w:val="22"/>
        </w:rPr>
        <w:t>Andrey Sirin (</w:t>
      </w:r>
      <w:r w:rsidRPr="0008241C">
        <w:rPr>
          <w:bCs/>
          <w:sz w:val="22"/>
          <w:szCs w:val="22"/>
        </w:rPr>
        <w:t>Russian Federation</w:t>
      </w:r>
      <w:r w:rsidRPr="0008241C">
        <w:rPr>
          <w:sz w:val="22"/>
          <w:szCs w:val="22"/>
        </w:rPr>
        <w:t xml:space="preserve">), Randolph Thaman (Fiji), </w:t>
      </w:r>
      <w:r w:rsidRPr="0008241C">
        <w:rPr>
          <w:sz w:val="22"/>
          <w:szCs w:val="22"/>
          <w:lang w:eastAsia="ja-JP"/>
        </w:rPr>
        <w:t>Marlee Tucker (Australia),</w:t>
      </w:r>
      <w:r w:rsidRPr="0008241C">
        <w:rPr>
          <w:sz w:val="22"/>
          <w:szCs w:val="22"/>
        </w:rPr>
        <w:t xml:space="preserve"> </w:t>
      </w:r>
      <w:r w:rsidRPr="0008241C">
        <w:rPr>
          <w:sz w:val="22"/>
          <w:szCs w:val="22"/>
          <w:lang w:eastAsia="ja-JP"/>
        </w:rPr>
        <w:t>Karsten Wesche (Germany), Yixin Zhang (China)</w:t>
      </w:r>
    </w:p>
    <w:p w14:paraId="6351E06B" w14:textId="77777777" w:rsidR="00A01204" w:rsidRPr="0008241C" w:rsidRDefault="00A01204" w:rsidP="00A01204">
      <w:pPr>
        <w:rPr>
          <w:sz w:val="22"/>
          <w:szCs w:val="22"/>
        </w:rPr>
      </w:pPr>
    </w:p>
    <w:p w14:paraId="571B5CEF" w14:textId="77777777" w:rsidR="00A01204" w:rsidRPr="0008241C" w:rsidRDefault="00A01204" w:rsidP="00A01204">
      <w:pPr>
        <w:rPr>
          <w:b/>
          <w:sz w:val="22"/>
          <w:szCs w:val="22"/>
        </w:rPr>
      </w:pPr>
      <w:r w:rsidRPr="0008241C">
        <w:rPr>
          <w:b/>
          <w:sz w:val="22"/>
          <w:szCs w:val="22"/>
        </w:rPr>
        <w:t>Review</w:t>
      </w:r>
      <w:r w:rsidRPr="0008241C">
        <w:rPr>
          <w:b/>
          <w:sz w:val="22"/>
          <w:szCs w:val="22"/>
          <w:lang w:eastAsia="ja-JP"/>
        </w:rPr>
        <w:t xml:space="preserve"> Editors</w:t>
      </w:r>
      <w:r w:rsidRPr="0008241C">
        <w:rPr>
          <w:b/>
          <w:sz w:val="22"/>
          <w:szCs w:val="22"/>
        </w:rPr>
        <w:t>:</w:t>
      </w:r>
    </w:p>
    <w:p w14:paraId="4FC92486" w14:textId="77777777" w:rsidR="00A01204" w:rsidRPr="0008241C" w:rsidRDefault="00A01204" w:rsidP="00A01204">
      <w:pPr>
        <w:rPr>
          <w:sz w:val="22"/>
          <w:szCs w:val="22"/>
          <w:lang w:eastAsia="ja-JP"/>
        </w:rPr>
      </w:pPr>
      <w:r w:rsidRPr="0008241C">
        <w:rPr>
          <w:sz w:val="22"/>
          <w:szCs w:val="22"/>
          <w:lang w:eastAsia="ja-JP"/>
        </w:rPr>
        <w:t>Hemanthi Ranasinghe (Sri Lanka), Kazuhiko Takeuchi (Japan)</w:t>
      </w:r>
    </w:p>
    <w:p w14:paraId="728B1180" w14:textId="77777777" w:rsidR="00A01204" w:rsidRPr="0008241C" w:rsidRDefault="00A01204" w:rsidP="00A01204">
      <w:pPr>
        <w:rPr>
          <w:sz w:val="22"/>
          <w:szCs w:val="22"/>
          <w:lang w:eastAsia="ja-JP"/>
        </w:rPr>
      </w:pPr>
    </w:p>
    <w:p w14:paraId="5C2B601F" w14:textId="77777777" w:rsidR="00A01204" w:rsidRPr="0008241C" w:rsidRDefault="00A01204" w:rsidP="00A01204">
      <w:pPr>
        <w:rPr>
          <w:b/>
          <w:sz w:val="22"/>
          <w:szCs w:val="22"/>
        </w:rPr>
      </w:pPr>
      <w:r w:rsidRPr="0008241C">
        <w:rPr>
          <w:b/>
          <w:sz w:val="22"/>
          <w:szCs w:val="22"/>
        </w:rPr>
        <w:t>Recommended citation:</w:t>
      </w:r>
    </w:p>
    <w:p w14:paraId="07137296" w14:textId="77777777" w:rsidR="00A01204" w:rsidRPr="0008241C" w:rsidRDefault="00A01204" w:rsidP="00A01204">
      <w:pPr>
        <w:rPr>
          <w:sz w:val="22"/>
          <w:szCs w:val="22"/>
        </w:rPr>
      </w:pPr>
      <w:r w:rsidRPr="0008241C">
        <w:rPr>
          <w:sz w:val="22"/>
          <w:szCs w:val="22"/>
        </w:rPr>
        <w:t>Faridah-Hanum, I., Rawat, G. S., Yahara, T., Abi-Said, M., Corlett, R. T., Courchamp, F., Dai, R., Freitag, H., Haryoko, T., Hewitt, C. L., Hussain, T., Kadoya, T., Maheswaran, G., Miyashita, T., Mohan Kumar, B., Mohapatra, A., Nakashizuka, T., Piggott, J. J., Raghunathan, C., Rawal, R., Sheppard, A., Shirayama, Y., Son, Y., Takamura, N., Thwin, S., Yamakita, T., Febria</w:t>
      </w:r>
      <w:r w:rsidRPr="0008241C">
        <w:rPr>
          <w:rFonts w:eastAsia="MS Mincho"/>
          <w:sz w:val="22"/>
          <w:szCs w:val="22"/>
          <w:lang w:eastAsia="ja-JP"/>
        </w:rPr>
        <w:t xml:space="preserve">, C. M., </w:t>
      </w:r>
      <w:r w:rsidRPr="0008241C">
        <w:rPr>
          <w:sz w:val="22"/>
          <w:szCs w:val="22"/>
        </w:rPr>
        <w:t>Niamir, A. Chapter 3: Status, trends and future dynamics of biodiversity and ecosystems underpinning nature's contributions to people. In IPBES (2018): The IPBES regional assessment report on biodiversity and ecosystem services for Asia and the Pacific. Karki, M., Senaratna Sellamuttu, S., Okayasu, S., Suzuki, W. (eds.). Secretariat of the Intergovernmental Science-Policy Platform on Biodiversity and Ecosystem services, Bonn, Germany, pp. xx.</w:t>
      </w:r>
    </w:p>
    <w:p w14:paraId="101F987F" w14:textId="77777777" w:rsidR="00A01204" w:rsidRPr="0008241C" w:rsidRDefault="00A01204" w:rsidP="00A01204">
      <w:pPr>
        <w:rPr>
          <w:sz w:val="22"/>
          <w:szCs w:val="22"/>
          <w:lang w:eastAsia="ja-JP"/>
        </w:rPr>
      </w:pPr>
    </w:p>
    <w:p w14:paraId="2729F5DD" w14:textId="24D903E2" w:rsidR="00FA2A63" w:rsidRPr="0008241C" w:rsidRDefault="00FA2A63" w:rsidP="00A01204">
      <w:pPr>
        <w:rPr>
          <w:sz w:val="22"/>
          <w:szCs w:val="22"/>
        </w:rPr>
      </w:pPr>
      <w:r w:rsidRPr="0008241C">
        <w:rPr>
          <w:sz w:val="22"/>
          <w:szCs w:val="22"/>
        </w:rPr>
        <w:br w:type="page"/>
      </w:r>
    </w:p>
    <w:p w14:paraId="0FC9DBD5" w14:textId="77777777" w:rsidR="00A01204" w:rsidRPr="0008241C" w:rsidRDefault="00A01204" w:rsidP="00A01204">
      <w:pPr>
        <w:rPr>
          <w:b/>
          <w:sz w:val="28"/>
          <w:szCs w:val="28"/>
        </w:rPr>
      </w:pPr>
      <w:bookmarkStart w:id="795" w:name="_Toc452455244"/>
      <w:r w:rsidRPr="0008241C">
        <w:rPr>
          <w:b/>
          <w:sz w:val="28"/>
          <w:szCs w:val="28"/>
        </w:rPr>
        <w:lastRenderedPageBreak/>
        <w:t>Table of Contents</w:t>
      </w:r>
    </w:p>
    <w:p w14:paraId="4E0324DD" w14:textId="652EF914" w:rsidR="00A01204" w:rsidRPr="0008241C" w:rsidRDefault="00A01204" w:rsidP="00A01204">
      <w:pPr>
        <w:tabs>
          <w:tab w:val="clear" w:pos="1247"/>
          <w:tab w:val="clear" w:pos="1814"/>
          <w:tab w:val="clear" w:pos="2381"/>
          <w:tab w:val="clear" w:pos="2948"/>
          <w:tab w:val="clear" w:pos="3515"/>
          <w:tab w:val="right" w:leader="dot" w:pos="9028"/>
        </w:tabs>
        <w:ind w:right="-1"/>
        <w:rPr>
          <w:rFonts w:eastAsia="MS Mincho"/>
          <w:noProof/>
          <w:sz w:val="22"/>
          <w:szCs w:val="22"/>
          <w:lang w:val="en-NL" w:eastAsia="ja-JP"/>
        </w:rPr>
      </w:pPr>
      <w:r w:rsidRPr="0008241C">
        <w:rPr>
          <w:b/>
          <w:sz w:val="22"/>
          <w:szCs w:val="22"/>
          <w:shd w:val="clear" w:color="auto" w:fill="FFFFFF"/>
          <w:lang w:bidi="en-US"/>
        </w:rPr>
        <w:fldChar w:fldCharType="begin"/>
      </w:r>
      <w:r w:rsidRPr="0008241C">
        <w:rPr>
          <w:b/>
          <w:sz w:val="22"/>
          <w:szCs w:val="22"/>
          <w:shd w:val="clear" w:color="auto" w:fill="FFFFFF"/>
          <w:lang w:bidi="en-US"/>
        </w:rPr>
        <w:instrText xml:space="preserve"> TOC \o "1-4" \h \z \u </w:instrText>
      </w:r>
      <w:r w:rsidRPr="0008241C">
        <w:rPr>
          <w:b/>
          <w:sz w:val="22"/>
          <w:szCs w:val="22"/>
          <w:shd w:val="clear" w:color="auto" w:fill="FFFFFF"/>
          <w:lang w:bidi="en-US"/>
        </w:rPr>
        <w:fldChar w:fldCharType="separate"/>
      </w:r>
      <w:hyperlink w:anchor="_Toc524041361" w:history="1">
        <w:r w:rsidRPr="0008241C">
          <w:rPr>
            <w:noProof/>
            <w:sz w:val="22"/>
            <w:szCs w:val="22"/>
            <w:shd w:val="clear" w:color="auto" w:fill="FFFFFF"/>
            <w:lang w:bidi="en-US"/>
          </w:rPr>
          <w:t>Chapter 3. Status, trends and future dynamics of biodiversity and ecosystems underpinning nature's contributions to people</w:t>
        </w:r>
        <w:r w:rsidRPr="0008241C">
          <w:rPr>
            <w:noProof/>
            <w:webHidden/>
            <w:sz w:val="22"/>
            <w:szCs w:val="22"/>
            <w:shd w:val="clear" w:color="auto" w:fill="FFFFFF"/>
            <w:lang w:bidi="en-US"/>
          </w:rPr>
          <w:tab/>
        </w:r>
        <w:r w:rsidRPr="0008241C">
          <w:rPr>
            <w:noProof/>
            <w:webHidden/>
            <w:sz w:val="22"/>
            <w:szCs w:val="22"/>
            <w:shd w:val="clear" w:color="auto" w:fill="FFFFFF"/>
            <w:lang w:bidi="en-US"/>
          </w:rPr>
          <w:fldChar w:fldCharType="begin"/>
        </w:r>
        <w:r w:rsidRPr="0008241C">
          <w:rPr>
            <w:noProof/>
            <w:webHidden/>
            <w:sz w:val="22"/>
            <w:szCs w:val="22"/>
            <w:shd w:val="clear" w:color="auto" w:fill="FFFFFF"/>
            <w:lang w:bidi="en-US"/>
          </w:rPr>
          <w:instrText xml:space="preserve"> PAGEREF _Toc524041361 \h </w:instrText>
        </w:r>
        <w:r w:rsidRPr="0008241C">
          <w:rPr>
            <w:noProof/>
            <w:webHidden/>
            <w:sz w:val="22"/>
            <w:szCs w:val="22"/>
            <w:shd w:val="clear" w:color="auto" w:fill="FFFFFF"/>
            <w:lang w:bidi="en-US"/>
          </w:rPr>
        </w:r>
        <w:r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0</w:t>
        </w:r>
        <w:r w:rsidRPr="0008241C">
          <w:rPr>
            <w:noProof/>
            <w:webHidden/>
            <w:sz w:val="22"/>
            <w:szCs w:val="22"/>
            <w:shd w:val="clear" w:color="auto" w:fill="FFFFFF"/>
            <w:lang w:bidi="en-US"/>
          </w:rPr>
          <w:fldChar w:fldCharType="end"/>
        </w:r>
      </w:hyperlink>
    </w:p>
    <w:p w14:paraId="69AA0BBF" w14:textId="32D8BB4C"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62" w:history="1">
        <w:r w:rsidR="00A01204" w:rsidRPr="0008241C">
          <w:rPr>
            <w:noProof/>
            <w:sz w:val="22"/>
            <w:szCs w:val="22"/>
            <w:shd w:val="clear" w:color="auto" w:fill="FFFFFF"/>
            <w:lang w:bidi="en-US"/>
          </w:rPr>
          <w:t>Executive summar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3</w:t>
        </w:r>
        <w:r w:rsidR="00A01204" w:rsidRPr="0008241C">
          <w:rPr>
            <w:noProof/>
            <w:webHidden/>
            <w:sz w:val="22"/>
            <w:szCs w:val="22"/>
            <w:shd w:val="clear" w:color="auto" w:fill="FFFFFF"/>
            <w:lang w:bidi="en-US"/>
          </w:rPr>
          <w:fldChar w:fldCharType="end"/>
        </w:r>
      </w:hyperlink>
    </w:p>
    <w:p w14:paraId="3B9199F2" w14:textId="7EA1700B"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63" w:history="1">
        <w:r w:rsidR="00A01204" w:rsidRPr="0008241C">
          <w:rPr>
            <w:noProof/>
            <w:sz w:val="22"/>
            <w:szCs w:val="22"/>
            <w:shd w:val="clear" w:color="auto" w:fill="FFFFFF"/>
            <w:lang w:bidi="en-US"/>
          </w:rPr>
          <w:t xml:space="preserve">3.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roduc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6</w:t>
        </w:r>
        <w:r w:rsidR="00A01204" w:rsidRPr="0008241C">
          <w:rPr>
            <w:noProof/>
            <w:webHidden/>
            <w:sz w:val="22"/>
            <w:szCs w:val="22"/>
            <w:shd w:val="clear" w:color="auto" w:fill="FFFFFF"/>
            <w:lang w:bidi="en-US"/>
          </w:rPr>
          <w:fldChar w:fldCharType="end"/>
        </w:r>
      </w:hyperlink>
    </w:p>
    <w:p w14:paraId="5BCBA08B" w14:textId="456AF7A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64" w:history="1">
        <w:r w:rsidR="00A01204" w:rsidRPr="0008241C">
          <w:rPr>
            <w:noProof/>
            <w:sz w:val="22"/>
            <w:szCs w:val="22"/>
            <w:shd w:val="clear" w:color="auto" w:fill="FFFFFF"/>
            <w:lang w:bidi="en-US"/>
          </w:rPr>
          <w:t xml:space="preserve">3.1.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Background and contex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6</w:t>
        </w:r>
        <w:r w:rsidR="00A01204" w:rsidRPr="0008241C">
          <w:rPr>
            <w:noProof/>
            <w:webHidden/>
            <w:sz w:val="22"/>
            <w:szCs w:val="22"/>
            <w:shd w:val="clear" w:color="auto" w:fill="FFFFFF"/>
            <w:lang w:bidi="en-US"/>
          </w:rPr>
          <w:fldChar w:fldCharType="end"/>
        </w:r>
      </w:hyperlink>
    </w:p>
    <w:p w14:paraId="2DDAE736" w14:textId="5D5F0F0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65" w:history="1">
        <w:r w:rsidR="00A01204" w:rsidRPr="0008241C">
          <w:rPr>
            <w:noProof/>
            <w:sz w:val="22"/>
            <w:szCs w:val="22"/>
            <w:shd w:val="clear" w:color="auto" w:fill="FFFFFF"/>
            <w:lang w:bidi="en-US"/>
          </w:rPr>
          <w:t xml:space="preserve">3.1.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ethodology of assessmen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6</w:t>
        </w:r>
        <w:r w:rsidR="00A01204" w:rsidRPr="0008241C">
          <w:rPr>
            <w:noProof/>
            <w:webHidden/>
            <w:sz w:val="22"/>
            <w:szCs w:val="22"/>
            <w:shd w:val="clear" w:color="auto" w:fill="FFFFFF"/>
            <w:lang w:bidi="en-US"/>
          </w:rPr>
          <w:fldChar w:fldCharType="end"/>
        </w:r>
      </w:hyperlink>
    </w:p>
    <w:p w14:paraId="41E4DFFA" w14:textId="269B8B80"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366" w:history="1">
        <w:r w:rsidR="00A01204" w:rsidRPr="0008241C">
          <w:rPr>
            <w:noProof/>
            <w:sz w:val="22"/>
            <w:szCs w:val="22"/>
            <w:shd w:val="clear" w:color="auto" w:fill="FFFFFF"/>
            <w:lang w:bidi="en-US"/>
          </w:rPr>
          <w:t xml:space="preserve">3.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tatus and trends in biodiversity and nature's contributions to peopl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7</w:t>
        </w:r>
        <w:r w:rsidR="00A01204" w:rsidRPr="0008241C">
          <w:rPr>
            <w:noProof/>
            <w:webHidden/>
            <w:sz w:val="22"/>
            <w:szCs w:val="22"/>
            <w:shd w:val="clear" w:color="auto" w:fill="FFFFFF"/>
            <w:lang w:bidi="en-US"/>
          </w:rPr>
          <w:fldChar w:fldCharType="end"/>
        </w:r>
      </w:hyperlink>
    </w:p>
    <w:p w14:paraId="0471601A" w14:textId="106714E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67" w:history="1">
        <w:r w:rsidR="00A01204" w:rsidRPr="0008241C">
          <w:rPr>
            <w:noProof/>
            <w:sz w:val="22"/>
            <w:szCs w:val="22"/>
            <w:shd w:val="clear" w:color="auto" w:fill="FFFFFF"/>
            <w:lang w:bidi="en-US"/>
          </w:rPr>
          <w:t xml:space="preserve">3.2.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Terrestrial biom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6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27</w:t>
        </w:r>
        <w:r w:rsidR="00A01204" w:rsidRPr="0008241C">
          <w:rPr>
            <w:noProof/>
            <w:webHidden/>
            <w:sz w:val="22"/>
            <w:szCs w:val="22"/>
            <w:shd w:val="clear" w:color="auto" w:fill="FFFFFF"/>
            <w:lang w:bidi="en-US"/>
          </w:rPr>
          <w:fldChar w:fldCharType="end"/>
        </w:r>
      </w:hyperlink>
    </w:p>
    <w:p w14:paraId="0C80769A" w14:textId="5D40716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68" w:history="1">
        <w:r w:rsidR="00A01204" w:rsidRPr="0008241C">
          <w:rPr>
            <w:rFonts w:eastAsia="Calibri"/>
            <w:noProof/>
            <w:sz w:val="22"/>
            <w:szCs w:val="22"/>
            <w:shd w:val="clear" w:color="auto" w:fill="FFFFFF"/>
            <w:lang w:bidi="en-US"/>
          </w:rPr>
          <w:t xml:space="preserve">3.2.1.1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Forests and woodland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68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27</w:t>
        </w:r>
        <w:r w:rsidR="00A01204" w:rsidRPr="0008241C">
          <w:rPr>
            <w:rFonts w:eastAsia="Calibri"/>
            <w:noProof/>
            <w:webHidden/>
            <w:sz w:val="22"/>
            <w:szCs w:val="22"/>
            <w:shd w:val="clear" w:color="auto" w:fill="FFFFFF"/>
            <w:lang w:bidi="en-US"/>
          </w:rPr>
          <w:fldChar w:fldCharType="end"/>
        </w:r>
      </w:hyperlink>
    </w:p>
    <w:p w14:paraId="3752AB6B" w14:textId="2A429C1F"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69" w:history="1">
        <w:r w:rsidR="00A01204" w:rsidRPr="0008241C">
          <w:rPr>
            <w:rFonts w:eastAsia="Calibri"/>
            <w:noProof/>
            <w:sz w:val="22"/>
            <w:szCs w:val="22"/>
            <w:shd w:val="clear" w:color="auto" w:fill="FFFFFF"/>
            <w:lang w:bidi="en-US"/>
          </w:rPr>
          <w:t xml:space="preserve">3.2.1.2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Grasslands and savanna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69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30</w:t>
        </w:r>
        <w:r w:rsidR="00A01204" w:rsidRPr="0008241C">
          <w:rPr>
            <w:rFonts w:eastAsia="Calibri"/>
            <w:noProof/>
            <w:webHidden/>
            <w:sz w:val="22"/>
            <w:szCs w:val="22"/>
            <w:shd w:val="clear" w:color="auto" w:fill="FFFFFF"/>
            <w:lang w:bidi="en-US"/>
          </w:rPr>
          <w:fldChar w:fldCharType="end"/>
        </w:r>
      </w:hyperlink>
    </w:p>
    <w:p w14:paraId="7986E78F" w14:textId="46D2CC3B"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0" w:history="1">
        <w:r w:rsidR="00A01204" w:rsidRPr="0008241C">
          <w:rPr>
            <w:rFonts w:eastAsia="Calibri"/>
            <w:noProof/>
            <w:sz w:val="22"/>
            <w:szCs w:val="22"/>
            <w:shd w:val="clear" w:color="auto" w:fill="FFFFFF"/>
            <w:lang w:bidi="en-US"/>
          </w:rPr>
          <w:t xml:space="preserve">3.2.1.3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Alpine ecosystem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0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31</w:t>
        </w:r>
        <w:r w:rsidR="00A01204" w:rsidRPr="0008241C">
          <w:rPr>
            <w:rFonts w:eastAsia="Calibri"/>
            <w:noProof/>
            <w:webHidden/>
            <w:sz w:val="22"/>
            <w:szCs w:val="22"/>
            <w:shd w:val="clear" w:color="auto" w:fill="FFFFFF"/>
            <w:lang w:bidi="en-US"/>
          </w:rPr>
          <w:fldChar w:fldCharType="end"/>
        </w:r>
      </w:hyperlink>
    </w:p>
    <w:p w14:paraId="476E41EC" w14:textId="1C6AD070"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1" w:history="1">
        <w:r w:rsidR="00A01204" w:rsidRPr="0008241C">
          <w:rPr>
            <w:rFonts w:eastAsia="Calibri"/>
            <w:noProof/>
            <w:sz w:val="22"/>
            <w:szCs w:val="22"/>
            <w:shd w:val="clear" w:color="auto" w:fill="FFFFFF"/>
            <w:lang w:bidi="en-US"/>
          </w:rPr>
          <w:t xml:space="preserve">3.2.1.4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Deserts and semi-deser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1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33</w:t>
        </w:r>
        <w:r w:rsidR="00A01204" w:rsidRPr="0008241C">
          <w:rPr>
            <w:rFonts w:eastAsia="Calibri"/>
            <w:noProof/>
            <w:webHidden/>
            <w:sz w:val="22"/>
            <w:szCs w:val="22"/>
            <w:shd w:val="clear" w:color="auto" w:fill="FFFFFF"/>
            <w:lang w:bidi="en-US"/>
          </w:rPr>
          <w:fldChar w:fldCharType="end"/>
        </w:r>
      </w:hyperlink>
    </w:p>
    <w:p w14:paraId="6BE3E701" w14:textId="3284431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2" w:history="1">
        <w:r w:rsidR="00A01204" w:rsidRPr="0008241C">
          <w:rPr>
            <w:rFonts w:eastAsia="Calibri"/>
            <w:noProof/>
            <w:sz w:val="22"/>
            <w:szCs w:val="22"/>
            <w:shd w:val="clear" w:color="auto" w:fill="FFFFFF"/>
            <w:lang w:bidi="en-US"/>
          </w:rPr>
          <w:t xml:space="preserve">3.2.1.5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Agro-ecosystem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2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37</w:t>
        </w:r>
        <w:r w:rsidR="00A01204" w:rsidRPr="0008241C">
          <w:rPr>
            <w:rFonts w:eastAsia="Calibri"/>
            <w:noProof/>
            <w:webHidden/>
            <w:sz w:val="22"/>
            <w:szCs w:val="22"/>
            <w:shd w:val="clear" w:color="auto" w:fill="FFFFFF"/>
            <w:lang w:bidi="en-US"/>
          </w:rPr>
          <w:fldChar w:fldCharType="end"/>
        </w:r>
      </w:hyperlink>
    </w:p>
    <w:p w14:paraId="2121FD43" w14:textId="0FA43AB1"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3" w:history="1">
        <w:r w:rsidR="00A01204" w:rsidRPr="0008241C">
          <w:rPr>
            <w:rFonts w:eastAsia="Calibri"/>
            <w:noProof/>
            <w:sz w:val="22"/>
            <w:szCs w:val="22"/>
            <w:shd w:val="clear" w:color="auto" w:fill="FFFFFF"/>
            <w:lang w:bidi="en-US"/>
          </w:rPr>
          <w:t xml:space="preserve">3.2.1.6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Urban ecosystem and biodiversity</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41</w:t>
        </w:r>
        <w:r w:rsidR="00A01204" w:rsidRPr="0008241C">
          <w:rPr>
            <w:rFonts w:eastAsia="Calibri"/>
            <w:noProof/>
            <w:webHidden/>
            <w:sz w:val="22"/>
            <w:szCs w:val="22"/>
            <w:shd w:val="clear" w:color="auto" w:fill="FFFFFF"/>
            <w:lang w:bidi="en-US"/>
          </w:rPr>
          <w:fldChar w:fldCharType="end"/>
        </w:r>
      </w:hyperlink>
    </w:p>
    <w:p w14:paraId="2FFDBC65" w14:textId="18533B14"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4" w:history="1">
        <w:r w:rsidR="00A01204" w:rsidRPr="0008241C">
          <w:rPr>
            <w:rFonts w:eastAsia="Calibri"/>
            <w:noProof/>
            <w:sz w:val="22"/>
            <w:szCs w:val="22"/>
            <w:shd w:val="clear" w:color="auto" w:fill="FFFFFF"/>
            <w:lang w:bidi="en-US"/>
          </w:rPr>
          <w:t xml:space="preserve">3.2.1.7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Island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43</w:t>
        </w:r>
        <w:r w:rsidR="00A01204" w:rsidRPr="0008241C">
          <w:rPr>
            <w:rFonts w:eastAsia="Calibri"/>
            <w:noProof/>
            <w:webHidden/>
            <w:sz w:val="22"/>
            <w:szCs w:val="22"/>
            <w:shd w:val="clear" w:color="auto" w:fill="FFFFFF"/>
            <w:lang w:bidi="en-US"/>
          </w:rPr>
          <w:fldChar w:fldCharType="end"/>
        </w:r>
      </w:hyperlink>
    </w:p>
    <w:p w14:paraId="34314C5A" w14:textId="57B24ADB"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5" w:history="1">
        <w:r w:rsidR="00A01204" w:rsidRPr="0008241C">
          <w:rPr>
            <w:rFonts w:eastAsia="Calibri"/>
            <w:noProof/>
            <w:sz w:val="22"/>
            <w:szCs w:val="22"/>
            <w:shd w:val="clear" w:color="auto" w:fill="FFFFFF"/>
            <w:lang w:bidi="en-US"/>
          </w:rPr>
          <w:t xml:space="preserve">3.2.1.8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pecial ecosystem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5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44</w:t>
        </w:r>
        <w:r w:rsidR="00A01204" w:rsidRPr="0008241C">
          <w:rPr>
            <w:rFonts w:eastAsia="Calibri"/>
            <w:noProof/>
            <w:webHidden/>
            <w:sz w:val="22"/>
            <w:szCs w:val="22"/>
            <w:shd w:val="clear" w:color="auto" w:fill="FFFFFF"/>
            <w:lang w:bidi="en-US"/>
          </w:rPr>
          <w:fldChar w:fldCharType="end"/>
        </w:r>
      </w:hyperlink>
    </w:p>
    <w:p w14:paraId="624AF47B" w14:textId="73E4318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76" w:history="1">
        <w:r w:rsidR="00A01204" w:rsidRPr="0008241C">
          <w:rPr>
            <w:noProof/>
            <w:sz w:val="22"/>
            <w:szCs w:val="22"/>
            <w:shd w:val="clear" w:color="auto" w:fill="FFFFFF"/>
            <w:lang w:bidi="en-US"/>
          </w:rPr>
          <w:t xml:space="preserve">3.2.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land freshwater and wetland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7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46</w:t>
        </w:r>
        <w:r w:rsidR="00A01204" w:rsidRPr="0008241C">
          <w:rPr>
            <w:noProof/>
            <w:webHidden/>
            <w:sz w:val="22"/>
            <w:szCs w:val="22"/>
            <w:shd w:val="clear" w:color="auto" w:fill="FFFFFF"/>
            <w:lang w:bidi="en-US"/>
          </w:rPr>
          <w:fldChar w:fldCharType="end"/>
        </w:r>
      </w:hyperlink>
    </w:p>
    <w:p w14:paraId="70920014" w14:textId="6573E1FC"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7" w:history="1">
        <w:r w:rsidR="00A01204" w:rsidRPr="0008241C">
          <w:rPr>
            <w:rFonts w:eastAsia="Calibri"/>
            <w:noProof/>
            <w:sz w:val="22"/>
            <w:szCs w:val="22"/>
            <w:shd w:val="clear" w:color="auto" w:fill="FFFFFF"/>
            <w:lang w:bidi="en-US"/>
          </w:rPr>
          <w:t xml:space="preserve">3.2.2.1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tatus and trends in fresh water biota</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7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46</w:t>
        </w:r>
        <w:r w:rsidR="00A01204" w:rsidRPr="0008241C">
          <w:rPr>
            <w:rFonts w:eastAsia="Calibri"/>
            <w:noProof/>
            <w:webHidden/>
            <w:sz w:val="22"/>
            <w:szCs w:val="22"/>
            <w:shd w:val="clear" w:color="auto" w:fill="FFFFFF"/>
            <w:lang w:bidi="en-US"/>
          </w:rPr>
          <w:fldChar w:fldCharType="end"/>
        </w:r>
      </w:hyperlink>
    </w:p>
    <w:p w14:paraId="2C19E099" w14:textId="14BCEFF1"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8" w:history="1">
        <w:r w:rsidR="00A01204" w:rsidRPr="0008241C">
          <w:rPr>
            <w:rFonts w:eastAsia="Calibri"/>
            <w:noProof/>
            <w:sz w:val="22"/>
            <w:szCs w:val="22"/>
            <w:shd w:val="clear" w:color="auto" w:fill="FFFFFF"/>
            <w:lang w:bidi="en-US"/>
          </w:rPr>
          <w:t xml:space="preserve">3.2.2.2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Lakes and pond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8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0</w:t>
        </w:r>
        <w:r w:rsidR="00A01204" w:rsidRPr="0008241C">
          <w:rPr>
            <w:rFonts w:eastAsia="Calibri"/>
            <w:noProof/>
            <w:webHidden/>
            <w:sz w:val="22"/>
            <w:szCs w:val="22"/>
            <w:shd w:val="clear" w:color="auto" w:fill="FFFFFF"/>
            <w:lang w:bidi="en-US"/>
          </w:rPr>
          <w:fldChar w:fldCharType="end"/>
        </w:r>
      </w:hyperlink>
    </w:p>
    <w:p w14:paraId="77CA259F" w14:textId="5035D6BE"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79" w:history="1">
        <w:r w:rsidR="00A01204" w:rsidRPr="0008241C">
          <w:rPr>
            <w:rFonts w:eastAsia="Calibri"/>
            <w:noProof/>
            <w:sz w:val="22"/>
            <w:szCs w:val="22"/>
            <w:shd w:val="clear" w:color="auto" w:fill="FFFFFF"/>
            <w:lang w:bidi="en-US"/>
          </w:rPr>
          <w:t xml:space="preserve">3.2.2.3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Rivers and stream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79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1</w:t>
        </w:r>
        <w:r w:rsidR="00A01204" w:rsidRPr="0008241C">
          <w:rPr>
            <w:rFonts w:eastAsia="Calibri"/>
            <w:noProof/>
            <w:webHidden/>
            <w:sz w:val="22"/>
            <w:szCs w:val="22"/>
            <w:shd w:val="clear" w:color="auto" w:fill="FFFFFF"/>
            <w:lang w:bidi="en-US"/>
          </w:rPr>
          <w:fldChar w:fldCharType="end"/>
        </w:r>
      </w:hyperlink>
    </w:p>
    <w:p w14:paraId="21122F03" w14:textId="7D2CF0A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0" w:history="1">
        <w:r w:rsidR="00A01204" w:rsidRPr="0008241C">
          <w:rPr>
            <w:rFonts w:eastAsia="Calibri"/>
            <w:noProof/>
            <w:sz w:val="22"/>
            <w:szCs w:val="22"/>
            <w:shd w:val="clear" w:color="auto" w:fill="FFFFFF"/>
            <w:lang w:bidi="en-US"/>
          </w:rPr>
          <w:t xml:space="preserve">3.2.2.4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Inland wetland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0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3</w:t>
        </w:r>
        <w:r w:rsidR="00A01204" w:rsidRPr="0008241C">
          <w:rPr>
            <w:rFonts w:eastAsia="Calibri"/>
            <w:noProof/>
            <w:webHidden/>
            <w:sz w:val="22"/>
            <w:szCs w:val="22"/>
            <w:shd w:val="clear" w:color="auto" w:fill="FFFFFF"/>
            <w:lang w:bidi="en-US"/>
          </w:rPr>
          <w:fldChar w:fldCharType="end"/>
        </w:r>
      </w:hyperlink>
    </w:p>
    <w:p w14:paraId="51A24F72" w14:textId="0A78CDC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81" w:history="1">
        <w:r w:rsidR="00A01204" w:rsidRPr="0008241C">
          <w:rPr>
            <w:noProof/>
            <w:sz w:val="22"/>
            <w:szCs w:val="22"/>
            <w:shd w:val="clear" w:color="auto" w:fill="FFFFFF"/>
            <w:lang w:bidi="en-US"/>
          </w:rPr>
          <w:t xml:space="preserve">3.2.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astal</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8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56</w:t>
        </w:r>
        <w:r w:rsidR="00A01204" w:rsidRPr="0008241C">
          <w:rPr>
            <w:noProof/>
            <w:webHidden/>
            <w:sz w:val="22"/>
            <w:szCs w:val="22"/>
            <w:shd w:val="clear" w:color="auto" w:fill="FFFFFF"/>
            <w:lang w:bidi="en-US"/>
          </w:rPr>
          <w:fldChar w:fldCharType="end"/>
        </w:r>
      </w:hyperlink>
    </w:p>
    <w:p w14:paraId="5ACE9B95" w14:textId="104826A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2" w:history="1">
        <w:r w:rsidR="00A01204" w:rsidRPr="0008241C">
          <w:rPr>
            <w:rFonts w:eastAsia="Calibri"/>
            <w:noProof/>
            <w:sz w:val="22"/>
            <w:szCs w:val="22"/>
            <w:shd w:val="clear" w:color="auto" w:fill="FFFFFF"/>
            <w:lang w:bidi="en-US"/>
          </w:rPr>
          <w:t xml:space="preserve">3.2.3.1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Mangrov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2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7</w:t>
        </w:r>
        <w:r w:rsidR="00A01204" w:rsidRPr="0008241C">
          <w:rPr>
            <w:rFonts w:eastAsia="Calibri"/>
            <w:noProof/>
            <w:webHidden/>
            <w:sz w:val="22"/>
            <w:szCs w:val="22"/>
            <w:shd w:val="clear" w:color="auto" w:fill="FFFFFF"/>
            <w:lang w:bidi="en-US"/>
          </w:rPr>
          <w:fldChar w:fldCharType="end"/>
        </w:r>
      </w:hyperlink>
    </w:p>
    <w:p w14:paraId="433394CC" w14:textId="19EB9F7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3" w:history="1">
        <w:r w:rsidR="00A01204" w:rsidRPr="0008241C">
          <w:rPr>
            <w:rFonts w:eastAsia="Calibri"/>
            <w:noProof/>
            <w:sz w:val="22"/>
            <w:szCs w:val="22"/>
            <w:shd w:val="clear" w:color="auto" w:fill="FFFFFF"/>
            <w:lang w:bidi="en-US"/>
          </w:rPr>
          <w:t xml:space="preserve">3.2.3.2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Other intertidal habita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8</w:t>
        </w:r>
        <w:r w:rsidR="00A01204" w:rsidRPr="0008241C">
          <w:rPr>
            <w:rFonts w:eastAsia="Calibri"/>
            <w:noProof/>
            <w:webHidden/>
            <w:sz w:val="22"/>
            <w:szCs w:val="22"/>
            <w:shd w:val="clear" w:color="auto" w:fill="FFFFFF"/>
            <w:lang w:bidi="en-US"/>
          </w:rPr>
          <w:fldChar w:fldCharType="end"/>
        </w:r>
      </w:hyperlink>
    </w:p>
    <w:p w14:paraId="2CE01EA4" w14:textId="6332BF42"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4" w:history="1">
        <w:r w:rsidR="00A01204" w:rsidRPr="0008241C">
          <w:rPr>
            <w:rFonts w:eastAsia="Calibri"/>
            <w:noProof/>
            <w:sz w:val="22"/>
            <w:szCs w:val="22"/>
            <w:shd w:val="clear" w:color="auto" w:fill="FFFFFF"/>
            <w:lang w:bidi="en-US"/>
          </w:rPr>
          <w:t xml:space="preserve">3.2.3.3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eagrass bed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9</w:t>
        </w:r>
        <w:r w:rsidR="00A01204" w:rsidRPr="0008241C">
          <w:rPr>
            <w:rFonts w:eastAsia="Calibri"/>
            <w:noProof/>
            <w:webHidden/>
            <w:sz w:val="22"/>
            <w:szCs w:val="22"/>
            <w:shd w:val="clear" w:color="auto" w:fill="FFFFFF"/>
            <w:lang w:bidi="en-US"/>
          </w:rPr>
          <w:fldChar w:fldCharType="end"/>
        </w:r>
      </w:hyperlink>
    </w:p>
    <w:p w14:paraId="2D044CD3" w14:textId="2DA2803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5" w:history="1">
        <w:r w:rsidR="00A01204" w:rsidRPr="0008241C">
          <w:rPr>
            <w:rFonts w:eastAsia="Calibri"/>
            <w:noProof/>
            <w:sz w:val="22"/>
            <w:szCs w:val="22"/>
            <w:shd w:val="clear" w:color="auto" w:fill="FFFFFF"/>
            <w:lang w:bidi="en-US"/>
          </w:rPr>
          <w:t xml:space="preserve">3.2.3.4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Kelp forests and other algal communiti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5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9</w:t>
        </w:r>
        <w:r w:rsidR="00A01204" w:rsidRPr="0008241C">
          <w:rPr>
            <w:rFonts w:eastAsia="Calibri"/>
            <w:noProof/>
            <w:webHidden/>
            <w:sz w:val="22"/>
            <w:szCs w:val="22"/>
            <w:shd w:val="clear" w:color="auto" w:fill="FFFFFF"/>
            <w:lang w:bidi="en-US"/>
          </w:rPr>
          <w:fldChar w:fldCharType="end"/>
        </w:r>
      </w:hyperlink>
    </w:p>
    <w:p w14:paraId="19040CED" w14:textId="7E344CF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6" w:history="1">
        <w:r w:rsidR="00A01204" w:rsidRPr="0008241C">
          <w:rPr>
            <w:rFonts w:eastAsia="Calibri"/>
            <w:noProof/>
            <w:sz w:val="22"/>
            <w:szCs w:val="22"/>
            <w:shd w:val="clear" w:color="auto" w:fill="FFFFFF"/>
            <w:lang w:bidi="en-US"/>
          </w:rPr>
          <w:t xml:space="preserve">3.2.3.5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Coral and other reef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6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59</w:t>
        </w:r>
        <w:r w:rsidR="00A01204" w:rsidRPr="0008241C">
          <w:rPr>
            <w:rFonts w:eastAsia="Calibri"/>
            <w:noProof/>
            <w:webHidden/>
            <w:sz w:val="22"/>
            <w:szCs w:val="22"/>
            <w:shd w:val="clear" w:color="auto" w:fill="FFFFFF"/>
            <w:lang w:bidi="en-US"/>
          </w:rPr>
          <w:fldChar w:fldCharType="end"/>
        </w:r>
      </w:hyperlink>
    </w:p>
    <w:p w14:paraId="4B70A482" w14:textId="3A649E2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7" w:history="1">
        <w:r w:rsidR="00A01204" w:rsidRPr="0008241C">
          <w:rPr>
            <w:rFonts w:eastAsia="Calibri"/>
            <w:noProof/>
            <w:sz w:val="22"/>
            <w:szCs w:val="22"/>
            <w:shd w:val="clear" w:color="auto" w:fill="FFFFFF"/>
            <w:lang w:bidi="en-US"/>
          </w:rPr>
          <w:t xml:space="preserve">3.2.3.6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Aquaculture and other artificial substrata</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7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1</w:t>
        </w:r>
        <w:r w:rsidR="00A01204" w:rsidRPr="0008241C">
          <w:rPr>
            <w:rFonts w:eastAsia="Calibri"/>
            <w:noProof/>
            <w:webHidden/>
            <w:sz w:val="22"/>
            <w:szCs w:val="22"/>
            <w:shd w:val="clear" w:color="auto" w:fill="FFFFFF"/>
            <w:lang w:bidi="en-US"/>
          </w:rPr>
          <w:fldChar w:fldCharType="end"/>
        </w:r>
      </w:hyperlink>
    </w:p>
    <w:p w14:paraId="3B63E2D9" w14:textId="21D1577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88" w:history="1">
        <w:r w:rsidR="00A01204" w:rsidRPr="0008241C">
          <w:rPr>
            <w:noProof/>
            <w:sz w:val="22"/>
            <w:szCs w:val="22"/>
            <w:shd w:val="clear" w:color="auto" w:fill="FFFFFF"/>
            <w:lang w:bidi="en-US"/>
          </w:rPr>
          <w:t xml:space="preserve">3.2.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arin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8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61</w:t>
        </w:r>
        <w:r w:rsidR="00A01204" w:rsidRPr="0008241C">
          <w:rPr>
            <w:noProof/>
            <w:webHidden/>
            <w:sz w:val="22"/>
            <w:szCs w:val="22"/>
            <w:shd w:val="clear" w:color="auto" w:fill="FFFFFF"/>
            <w:lang w:bidi="en-US"/>
          </w:rPr>
          <w:fldChar w:fldCharType="end"/>
        </w:r>
      </w:hyperlink>
    </w:p>
    <w:p w14:paraId="02026D96" w14:textId="64B90E74"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89" w:history="1">
        <w:r w:rsidR="00A01204" w:rsidRPr="0008241C">
          <w:rPr>
            <w:rFonts w:eastAsia="Calibri"/>
            <w:noProof/>
            <w:sz w:val="22"/>
            <w:szCs w:val="22"/>
            <w:shd w:val="clear" w:color="auto" w:fill="FFFFFF"/>
            <w:lang w:bidi="en-US"/>
          </w:rPr>
          <w:t xml:space="preserve">3.2.4.1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Pelagic (euphotic)</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89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1</w:t>
        </w:r>
        <w:r w:rsidR="00A01204" w:rsidRPr="0008241C">
          <w:rPr>
            <w:rFonts w:eastAsia="Calibri"/>
            <w:noProof/>
            <w:webHidden/>
            <w:sz w:val="22"/>
            <w:szCs w:val="22"/>
            <w:shd w:val="clear" w:color="auto" w:fill="FFFFFF"/>
            <w:lang w:bidi="en-US"/>
          </w:rPr>
          <w:fldChar w:fldCharType="end"/>
        </w:r>
      </w:hyperlink>
    </w:p>
    <w:p w14:paraId="3232C34C" w14:textId="1D2C66D6"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0" w:history="1">
        <w:r w:rsidR="00A01204" w:rsidRPr="0008241C">
          <w:rPr>
            <w:rFonts w:eastAsia="Calibri"/>
            <w:noProof/>
            <w:sz w:val="22"/>
            <w:szCs w:val="22"/>
            <w:shd w:val="clear" w:color="auto" w:fill="FFFFFF"/>
            <w:lang w:bidi="en-US"/>
          </w:rPr>
          <w:t xml:space="preserve">3.2.4.2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Pelagic (aphotic) and benthic</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0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1</w:t>
        </w:r>
        <w:r w:rsidR="00A01204" w:rsidRPr="0008241C">
          <w:rPr>
            <w:rFonts w:eastAsia="Calibri"/>
            <w:noProof/>
            <w:webHidden/>
            <w:sz w:val="22"/>
            <w:szCs w:val="22"/>
            <w:shd w:val="clear" w:color="auto" w:fill="FFFFFF"/>
            <w:lang w:bidi="en-US"/>
          </w:rPr>
          <w:fldChar w:fldCharType="end"/>
        </w:r>
      </w:hyperlink>
    </w:p>
    <w:p w14:paraId="607B101A" w14:textId="687060A2"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1" w:history="1">
        <w:r w:rsidR="00A01204" w:rsidRPr="0008241C">
          <w:rPr>
            <w:rFonts w:eastAsia="Calibri"/>
            <w:noProof/>
            <w:sz w:val="22"/>
            <w:szCs w:val="22"/>
            <w:shd w:val="clear" w:color="auto" w:fill="FFFFFF"/>
            <w:lang w:bidi="en-US"/>
          </w:rPr>
          <w:t xml:space="preserve">3.2.4.3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hipwrecks, debris and other substrat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1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4</w:t>
        </w:r>
        <w:r w:rsidR="00A01204" w:rsidRPr="0008241C">
          <w:rPr>
            <w:rFonts w:eastAsia="Calibri"/>
            <w:noProof/>
            <w:webHidden/>
            <w:sz w:val="22"/>
            <w:szCs w:val="22"/>
            <w:shd w:val="clear" w:color="auto" w:fill="FFFFFF"/>
            <w:lang w:bidi="en-US"/>
          </w:rPr>
          <w:fldChar w:fldCharType="end"/>
        </w:r>
      </w:hyperlink>
    </w:p>
    <w:p w14:paraId="6C25AFF3" w14:textId="1739560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2" w:history="1">
        <w:r w:rsidR="00A01204" w:rsidRPr="0008241C">
          <w:rPr>
            <w:rFonts w:eastAsia="Calibri"/>
            <w:noProof/>
            <w:sz w:val="22"/>
            <w:szCs w:val="22"/>
            <w:shd w:val="clear" w:color="auto" w:fill="FFFFFF"/>
            <w:lang w:bidi="en-US"/>
          </w:rPr>
          <w:t xml:space="preserve">3.2.4.4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eamount and rise</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2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4</w:t>
        </w:r>
        <w:r w:rsidR="00A01204" w:rsidRPr="0008241C">
          <w:rPr>
            <w:rFonts w:eastAsia="Calibri"/>
            <w:noProof/>
            <w:webHidden/>
            <w:sz w:val="22"/>
            <w:szCs w:val="22"/>
            <w:shd w:val="clear" w:color="auto" w:fill="FFFFFF"/>
            <w:lang w:bidi="en-US"/>
          </w:rPr>
          <w:fldChar w:fldCharType="end"/>
        </w:r>
      </w:hyperlink>
    </w:p>
    <w:p w14:paraId="7CDBFCCD" w14:textId="29BA4E78"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3" w:history="1">
        <w:r w:rsidR="00A01204" w:rsidRPr="0008241C">
          <w:rPr>
            <w:rFonts w:eastAsia="Calibri"/>
            <w:noProof/>
            <w:sz w:val="22"/>
            <w:szCs w:val="22"/>
            <w:shd w:val="clear" w:color="auto" w:fill="FFFFFF"/>
            <w:lang w:bidi="en-US"/>
          </w:rPr>
          <w:t xml:space="preserve">3.2.4.5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Chemosynthetic ecosystem</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4</w:t>
        </w:r>
        <w:r w:rsidR="00A01204" w:rsidRPr="0008241C">
          <w:rPr>
            <w:rFonts w:eastAsia="Calibri"/>
            <w:noProof/>
            <w:webHidden/>
            <w:sz w:val="22"/>
            <w:szCs w:val="22"/>
            <w:shd w:val="clear" w:color="auto" w:fill="FFFFFF"/>
            <w:lang w:bidi="en-US"/>
          </w:rPr>
          <w:fldChar w:fldCharType="end"/>
        </w:r>
      </w:hyperlink>
    </w:p>
    <w:p w14:paraId="1E7E4AAC" w14:textId="08BDDF28"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4" w:history="1">
        <w:r w:rsidR="00A01204" w:rsidRPr="0008241C">
          <w:rPr>
            <w:rFonts w:eastAsia="Calibri"/>
            <w:noProof/>
            <w:sz w:val="22"/>
            <w:szCs w:val="22"/>
            <w:shd w:val="clear" w:color="auto" w:fill="FFFFFF"/>
            <w:lang w:bidi="en-US"/>
          </w:rPr>
          <w:t xml:space="preserve">3.2.4.6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tatus and trends of Asia-Pacific fisheri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5</w:t>
        </w:r>
        <w:r w:rsidR="00A01204" w:rsidRPr="0008241C">
          <w:rPr>
            <w:rFonts w:eastAsia="Calibri"/>
            <w:noProof/>
            <w:webHidden/>
            <w:sz w:val="22"/>
            <w:szCs w:val="22"/>
            <w:shd w:val="clear" w:color="auto" w:fill="FFFFFF"/>
            <w:lang w:bidi="en-US"/>
          </w:rPr>
          <w:fldChar w:fldCharType="end"/>
        </w:r>
      </w:hyperlink>
    </w:p>
    <w:p w14:paraId="6E03683F" w14:textId="237959B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395" w:history="1">
        <w:r w:rsidR="00A01204" w:rsidRPr="0008241C">
          <w:rPr>
            <w:noProof/>
            <w:sz w:val="22"/>
            <w:szCs w:val="22"/>
            <w:shd w:val="clear" w:color="auto" w:fill="FFFFFF"/>
            <w:lang w:bidi="en-US"/>
          </w:rPr>
          <w:t xml:space="preserve">3.2.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Biocultural divers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39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67</w:t>
        </w:r>
        <w:r w:rsidR="00A01204" w:rsidRPr="0008241C">
          <w:rPr>
            <w:noProof/>
            <w:webHidden/>
            <w:sz w:val="22"/>
            <w:szCs w:val="22"/>
            <w:shd w:val="clear" w:color="auto" w:fill="FFFFFF"/>
            <w:lang w:bidi="en-US"/>
          </w:rPr>
          <w:fldChar w:fldCharType="end"/>
        </w:r>
      </w:hyperlink>
    </w:p>
    <w:p w14:paraId="13C328D5" w14:textId="4121DD4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6" w:history="1">
        <w:r w:rsidR="00A01204" w:rsidRPr="0008241C">
          <w:rPr>
            <w:rFonts w:eastAsia="Calibri"/>
            <w:noProof/>
            <w:sz w:val="22"/>
            <w:szCs w:val="22"/>
            <w:shd w:val="clear" w:color="auto" w:fill="FFFFFF"/>
            <w:lang w:bidi="en-US"/>
          </w:rPr>
          <w:t xml:space="preserve">3.2.5.1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General</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6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7</w:t>
        </w:r>
        <w:r w:rsidR="00A01204" w:rsidRPr="0008241C">
          <w:rPr>
            <w:rFonts w:eastAsia="Calibri"/>
            <w:noProof/>
            <w:webHidden/>
            <w:sz w:val="22"/>
            <w:szCs w:val="22"/>
            <w:shd w:val="clear" w:color="auto" w:fill="FFFFFF"/>
            <w:lang w:bidi="en-US"/>
          </w:rPr>
          <w:fldChar w:fldCharType="end"/>
        </w:r>
      </w:hyperlink>
    </w:p>
    <w:p w14:paraId="4102353E" w14:textId="1AA72B9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7" w:history="1">
        <w:r w:rsidR="00A01204" w:rsidRPr="0008241C">
          <w:rPr>
            <w:rFonts w:eastAsia="Calibri"/>
            <w:noProof/>
            <w:sz w:val="22"/>
            <w:szCs w:val="22"/>
            <w:shd w:val="clear" w:color="auto" w:fill="FFFFFF"/>
            <w:lang w:bidi="en-US"/>
          </w:rPr>
          <w:t xml:space="preserve">3.2.5.2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Linguistic diversity</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7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8</w:t>
        </w:r>
        <w:r w:rsidR="00A01204" w:rsidRPr="0008241C">
          <w:rPr>
            <w:rFonts w:eastAsia="Calibri"/>
            <w:noProof/>
            <w:webHidden/>
            <w:sz w:val="22"/>
            <w:szCs w:val="22"/>
            <w:shd w:val="clear" w:color="auto" w:fill="FFFFFF"/>
            <w:lang w:bidi="en-US"/>
          </w:rPr>
          <w:fldChar w:fldCharType="end"/>
        </w:r>
      </w:hyperlink>
    </w:p>
    <w:p w14:paraId="0CC15867" w14:textId="448C2C4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8" w:history="1">
        <w:r w:rsidR="00A01204" w:rsidRPr="0008241C">
          <w:rPr>
            <w:rFonts w:eastAsia="Calibri"/>
            <w:noProof/>
            <w:sz w:val="22"/>
            <w:szCs w:val="22"/>
            <w:shd w:val="clear" w:color="auto" w:fill="FFFFFF"/>
            <w:lang w:bidi="en-US"/>
          </w:rPr>
          <w:t xml:space="preserve">3.2.5.3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Biocultural diversity</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8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8</w:t>
        </w:r>
        <w:r w:rsidR="00A01204" w:rsidRPr="0008241C">
          <w:rPr>
            <w:rFonts w:eastAsia="Calibri"/>
            <w:noProof/>
            <w:webHidden/>
            <w:sz w:val="22"/>
            <w:szCs w:val="22"/>
            <w:shd w:val="clear" w:color="auto" w:fill="FFFFFF"/>
            <w:lang w:bidi="en-US"/>
          </w:rPr>
          <w:fldChar w:fldCharType="end"/>
        </w:r>
      </w:hyperlink>
    </w:p>
    <w:p w14:paraId="706928D4" w14:textId="081B1CE0"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399" w:history="1">
        <w:r w:rsidR="00A01204" w:rsidRPr="0008241C">
          <w:rPr>
            <w:rFonts w:eastAsia="Calibri"/>
            <w:noProof/>
            <w:sz w:val="22"/>
            <w:szCs w:val="22"/>
            <w:shd w:val="clear" w:color="auto" w:fill="FFFFFF"/>
            <w:lang w:bidi="en-US"/>
          </w:rPr>
          <w:t xml:space="preserve">3.2.5.4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Indigenous and local knowledge</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399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9</w:t>
        </w:r>
        <w:r w:rsidR="00A01204" w:rsidRPr="0008241C">
          <w:rPr>
            <w:rFonts w:eastAsia="Calibri"/>
            <w:noProof/>
            <w:webHidden/>
            <w:sz w:val="22"/>
            <w:szCs w:val="22"/>
            <w:shd w:val="clear" w:color="auto" w:fill="FFFFFF"/>
            <w:lang w:bidi="en-US"/>
          </w:rPr>
          <w:fldChar w:fldCharType="end"/>
        </w:r>
      </w:hyperlink>
    </w:p>
    <w:p w14:paraId="0D503CD0" w14:textId="20C96D2F"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400" w:history="1">
        <w:r w:rsidR="00A01204" w:rsidRPr="0008241C">
          <w:rPr>
            <w:rFonts w:eastAsia="Calibri"/>
            <w:noProof/>
            <w:sz w:val="22"/>
            <w:szCs w:val="22"/>
            <w:shd w:val="clear" w:color="auto" w:fill="FFFFFF"/>
            <w:lang w:bidi="en-US"/>
          </w:rPr>
          <w:t xml:space="preserve">3.2.5.5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tatus and trends in biocapacity</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400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69</w:t>
        </w:r>
        <w:r w:rsidR="00A01204" w:rsidRPr="0008241C">
          <w:rPr>
            <w:rFonts w:eastAsia="Calibri"/>
            <w:noProof/>
            <w:webHidden/>
            <w:sz w:val="22"/>
            <w:szCs w:val="22"/>
            <w:shd w:val="clear" w:color="auto" w:fill="FFFFFF"/>
            <w:lang w:bidi="en-US"/>
          </w:rPr>
          <w:fldChar w:fldCharType="end"/>
        </w:r>
      </w:hyperlink>
    </w:p>
    <w:p w14:paraId="5A39AB56" w14:textId="29FB818A"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401" w:history="1">
        <w:r w:rsidR="00A01204" w:rsidRPr="0008241C">
          <w:rPr>
            <w:rFonts w:eastAsia="Calibri"/>
            <w:noProof/>
            <w:sz w:val="22"/>
            <w:szCs w:val="22"/>
            <w:shd w:val="clear" w:color="auto" w:fill="FFFFFF"/>
            <w:lang w:bidi="en-US"/>
          </w:rPr>
          <w:t xml:space="preserve">3.2.5.6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Cultural and scientific approach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401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70</w:t>
        </w:r>
        <w:r w:rsidR="00A01204" w:rsidRPr="0008241C">
          <w:rPr>
            <w:rFonts w:eastAsia="Calibri"/>
            <w:noProof/>
            <w:webHidden/>
            <w:sz w:val="22"/>
            <w:szCs w:val="22"/>
            <w:shd w:val="clear" w:color="auto" w:fill="FFFFFF"/>
            <w:lang w:bidi="en-US"/>
          </w:rPr>
          <w:fldChar w:fldCharType="end"/>
        </w:r>
      </w:hyperlink>
    </w:p>
    <w:p w14:paraId="716EEFC9" w14:textId="4F318EE7"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02" w:history="1">
        <w:r w:rsidR="00A01204" w:rsidRPr="0008241C">
          <w:rPr>
            <w:noProof/>
            <w:sz w:val="22"/>
            <w:szCs w:val="22"/>
            <w:shd w:val="clear" w:color="auto" w:fill="FFFFFF"/>
            <w:lang w:bidi="en-US"/>
          </w:rPr>
          <w:t xml:space="preserve">3.2.6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rotected area coverag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0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72</w:t>
        </w:r>
        <w:r w:rsidR="00A01204" w:rsidRPr="0008241C">
          <w:rPr>
            <w:noProof/>
            <w:webHidden/>
            <w:sz w:val="22"/>
            <w:szCs w:val="22"/>
            <w:shd w:val="clear" w:color="auto" w:fill="FFFFFF"/>
            <w:lang w:bidi="en-US"/>
          </w:rPr>
          <w:fldChar w:fldCharType="end"/>
        </w:r>
      </w:hyperlink>
    </w:p>
    <w:p w14:paraId="47F1E14A" w14:textId="3DA8337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403" w:history="1">
        <w:r w:rsidR="00A01204" w:rsidRPr="0008241C">
          <w:rPr>
            <w:rFonts w:eastAsia="Calibri"/>
            <w:noProof/>
            <w:sz w:val="22"/>
            <w:szCs w:val="22"/>
            <w:shd w:val="clear" w:color="auto" w:fill="FFFFFF"/>
            <w:lang w:bidi="en-US"/>
          </w:rPr>
          <w:t xml:space="preserve">3.2.6.1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Regional and subregional trend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40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75</w:t>
        </w:r>
        <w:r w:rsidR="00A01204" w:rsidRPr="0008241C">
          <w:rPr>
            <w:rFonts w:eastAsia="Calibri"/>
            <w:noProof/>
            <w:webHidden/>
            <w:sz w:val="22"/>
            <w:szCs w:val="22"/>
            <w:shd w:val="clear" w:color="auto" w:fill="FFFFFF"/>
            <w:lang w:bidi="en-US"/>
          </w:rPr>
          <w:fldChar w:fldCharType="end"/>
        </w:r>
      </w:hyperlink>
    </w:p>
    <w:p w14:paraId="255CA3AF" w14:textId="0F828F9A"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404" w:history="1">
        <w:r w:rsidR="00A01204" w:rsidRPr="0008241C">
          <w:rPr>
            <w:rFonts w:eastAsia="Calibri"/>
            <w:noProof/>
            <w:sz w:val="22"/>
            <w:szCs w:val="22"/>
            <w:shd w:val="clear" w:color="auto" w:fill="FFFFFF"/>
            <w:lang w:bidi="en-US"/>
          </w:rPr>
          <w:t xml:space="preserve">3.2.6.2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pecies extinction risk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40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78</w:t>
        </w:r>
        <w:r w:rsidR="00A01204" w:rsidRPr="0008241C">
          <w:rPr>
            <w:rFonts w:eastAsia="Calibri"/>
            <w:noProof/>
            <w:webHidden/>
            <w:sz w:val="22"/>
            <w:szCs w:val="22"/>
            <w:shd w:val="clear" w:color="auto" w:fill="FFFFFF"/>
            <w:lang w:bidi="en-US"/>
          </w:rPr>
          <w:fldChar w:fldCharType="end"/>
        </w:r>
      </w:hyperlink>
    </w:p>
    <w:p w14:paraId="6E003535" w14:textId="074BA377"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1405" w:history="1">
        <w:r w:rsidR="00A01204" w:rsidRPr="0008241C">
          <w:rPr>
            <w:rFonts w:eastAsia="Calibri"/>
            <w:noProof/>
            <w:sz w:val="22"/>
            <w:szCs w:val="22"/>
            <w:shd w:val="clear" w:color="auto" w:fill="FFFFFF"/>
            <w:lang w:bidi="en-US"/>
          </w:rPr>
          <w:t xml:space="preserve">3.2.6.3 </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Protected area management effectivenes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1405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281</w:t>
        </w:r>
        <w:r w:rsidR="00A01204" w:rsidRPr="0008241C">
          <w:rPr>
            <w:rFonts w:eastAsia="Calibri"/>
            <w:noProof/>
            <w:webHidden/>
            <w:sz w:val="22"/>
            <w:szCs w:val="22"/>
            <w:shd w:val="clear" w:color="auto" w:fill="FFFFFF"/>
            <w:lang w:bidi="en-US"/>
          </w:rPr>
          <w:fldChar w:fldCharType="end"/>
        </w:r>
      </w:hyperlink>
    </w:p>
    <w:p w14:paraId="19061AC8" w14:textId="2AA825C2"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406" w:history="1">
        <w:r w:rsidR="00A01204" w:rsidRPr="0008241C">
          <w:rPr>
            <w:noProof/>
            <w:sz w:val="22"/>
            <w:szCs w:val="22"/>
            <w:shd w:val="clear" w:color="auto" w:fill="FFFFFF"/>
            <w:lang w:bidi="en-US"/>
          </w:rPr>
          <w:t xml:space="preserve">3.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Future trends in biodiversity and nature's contribution to peopl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0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1</w:t>
        </w:r>
        <w:r w:rsidR="00A01204" w:rsidRPr="0008241C">
          <w:rPr>
            <w:noProof/>
            <w:webHidden/>
            <w:sz w:val="22"/>
            <w:szCs w:val="22"/>
            <w:shd w:val="clear" w:color="auto" w:fill="FFFFFF"/>
            <w:lang w:bidi="en-US"/>
          </w:rPr>
          <w:fldChar w:fldCharType="end"/>
        </w:r>
      </w:hyperlink>
    </w:p>
    <w:p w14:paraId="1A3E2D1F" w14:textId="6B2566F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07" w:history="1">
        <w:r w:rsidR="00A01204" w:rsidRPr="0008241C">
          <w:rPr>
            <w:noProof/>
            <w:sz w:val="22"/>
            <w:szCs w:val="22"/>
            <w:shd w:val="clear" w:color="auto" w:fill="FFFFFF"/>
            <w:lang w:bidi="en-US"/>
          </w:rPr>
          <w:t xml:space="preserve">3.3.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xpected trends in forest cover</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0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2</w:t>
        </w:r>
        <w:r w:rsidR="00A01204" w:rsidRPr="0008241C">
          <w:rPr>
            <w:noProof/>
            <w:webHidden/>
            <w:sz w:val="22"/>
            <w:szCs w:val="22"/>
            <w:shd w:val="clear" w:color="auto" w:fill="FFFFFF"/>
            <w:lang w:bidi="en-US"/>
          </w:rPr>
          <w:fldChar w:fldCharType="end"/>
        </w:r>
      </w:hyperlink>
    </w:p>
    <w:p w14:paraId="5E55B628" w14:textId="3957562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08" w:history="1">
        <w:r w:rsidR="00A01204" w:rsidRPr="0008241C">
          <w:rPr>
            <w:noProof/>
            <w:sz w:val="22"/>
            <w:szCs w:val="22"/>
            <w:shd w:val="clear" w:color="auto" w:fill="FFFFFF"/>
            <w:lang w:bidi="en-US"/>
          </w:rPr>
          <w:t xml:space="preserve">3.3.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and degradation and habitat los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0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3</w:t>
        </w:r>
        <w:r w:rsidR="00A01204" w:rsidRPr="0008241C">
          <w:rPr>
            <w:noProof/>
            <w:webHidden/>
            <w:sz w:val="22"/>
            <w:szCs w:val="22"/>
            <w:shd w:val="clear" w:color="auto" w:fill="FFFFFF"/>
            <w:lang w:bidi="en-US"/>
          </w:rPr>
          <w:fldChar w:fldCharType="end"/>
        </w:r>
      </w:hyperlink>
    </w:p>
    <w:p w14:paraId="193A09B4" w14:textId="0E4CA87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09" w:history="1">
        <w:r w:rsidR="00A01204" w:rsidRPr="0008241C">
          <w:rPr>
            <w:noProof/>
            <w:sz w:val="22"/>
            <w:szCs w:val="22"/>
            <w:shd w:val="clear" w:color="auto" w:fill="FFFFFF"/>
            <w:lang w:bidi="en-US"/>
          </w:rPr>
          <w:t xml:space="preserve">3.3.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llution and excessive use of water</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0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4</w:t>
        </w:r>
        <w:r w:rsidR="00A01204" w:rsidRPr="0008241C">
          <w:rPr>
            <w:noProof/>
            <w:webHidden/>
            <w:sz w:val="22"/>
            <w:szCs w:val="22"/>
            <w:shd w:val="clear" w:color="auto" w:fill="FFFFFF"/>
            <w:lang w:bidi="en-US"/>
          </w:rPr>
          <w:fldChar w:fldCharType="end"/>
        </w:r>
      </w:hyperlink>
    </w:p>
    <w:p w14:paraId="62930AD1" w14:textId="150C37B9"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10" w:history="1">
        <w:r w:rsidR="00A01204" w:rsidRPr="0008241C">
          <w:rPr>
            <w:noProof/>
            <w:sz w:val="22"/>
            <w:szCs w:val="22"/>
            <w:shd w:val="clear" w:color="auto" w:fill="FFFFFF"/>
            <w:lang w:bidi="en-US"/>
          </w:rPr>
          <w:t xml:space="preserve">3.3.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limate change and future of biodiversity and nature's contribution to peopl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1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4</w:t>
        </w:r>
        <w:r w:rsidR="00A01204" w:rsidRPr="0008241C">
          <w:rPr>
            <w:noProof/>
            <w:webHidden/>
            <w:sz w:val="22"/>
            <w:szCs w:val="22"/>
            <w:shd w:val="clear" w:color="auto" w:fill="FFFFFF"/>
            <w:lang w:bidi="en-US"/>
          </w:rPr>
          <w:fldChar w:fldCharType="end"/>
        </w:r>
      </w:hyperlink>
    </w:p>
    <w:p w14:paraId="3E12D841" w14:textId="0CFC572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11" w:history="1">
        <w:r w:rsidR="00A01204" w:rsidRPr="0008241C">
          <w:rPr>
            <w:noProof/>
            <w:sz w:val="22"/>
            <w:szCs w:val="22"/>
            <w:shd w:val="clear" w:color="auto" w:fill="FFFFFF"/>
            <w:lang w:bidi="en-US"/>
          </w:rPr>
          <w:t xml:space="preserve">3.3.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vasive alien speci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1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5</w:t>
        </w:r>
        <w:r w:rsidR="00A01204" w:rsidRPr="0008241C">
          <w:rPr>
            <w:noProof/>
            <w:webHidden/>
            <w:sz w:val="22"/>
            <w:szCs w:val="22"/>
            <w:shd w:val="clear" w:color="auto" w:fill="FFFFFF"/>
            <w:lang w:bidi="en-US"/>
          </w:rPr>
          <w:fldChar w:fldCharType="end"/>
        </w:r>
      </w:hyperlink>
    </w:p>
    <w:p w14:paraId="73FF17C4" w14:textId="1D20C89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1412" w:history="1">
        <w:r w:rsidR="00A01204" w:rsidRPr="0008241C">
          <w:rPr>
            <w:noProof/>
            <w:sz w:val="22"/>
            <w:szCs w:val="22"/>
            <w:shd w:val="clear" w:color="auto" w:fill="FFFFFF"/>
            <w:lang w:bidi="en-US"/>
          </w:rPr>
          <w:t xml:space="preserve">3.3.6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Natural resource governanc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1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7</w:t>
        </w:r>
        <w:r w:rsidR="00A01204" w:rsidRPr="0008241C">
          <w:rPr>
            <w:noProof/>
            <w:webHidden/>
            <w:sz w:val="22"/>
            <w:szCs w:val="22"/>
            <w:shd w:val="clear" w:color="auto" w:fill="FFFFFF"/>
            <w:lang w:bidi="en-US"/>
          </w:rPr>
          <w:fldChar w:fldCharType="end"/>
        </w:r>
      </w:hyperlink>
    </w:p>
    <w:p w14:paraId="1C3FB876" w14:textId="12A0A1AD"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413" w:history="1">
        <w:r w:rsidR="00A01204" w:rsidRPr="0008241C">
          <w:rPr>
            <w:noProof/>
            <w:sz w:val="22"/>
            <w:szCs w:val="22"/>
            <w:shd w:val="clear" w:color="auto" w:fill="FFFFFF"/>
            <w:lang w:bidi="en-US"/>
          </w:rPr>
          <w:t xml:space="preserve">3.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licy relevant messag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1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88</w:t>
        </w:r>
        <w:r w:rsidR="00A01204" w:rsidRPr="0008241C">
          <w:rPr>
            <w:noProof/>
            <w:webHidden/>
            <w:sz w:val="22"/>
            <w:szCs w:val="22"/>
            <w:shd w:val="clear" w:color="auto" w:fill="FFFFFF"/>
            <w:lang w:bidi="en-US"/>
          </w:rPr>
          <w:fldChar w:fldCharType="end"/>
        </w:r>
      </w:hyperlink>
    </w:p>
    <w:p w14:paraId="53943CE4" w14:textId="08F3F54E"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1414" w:history="1">
        <w:r w:rsidR="00A01204" w:rsidRPr="0008241C">
          <w:rPr>
            <w:noProof/>
            <w:sz w:val="22"/>
            <w:szCs w:val="22"/>
            <w:shd w:val="clear" w:color="auto" w:fill="FFFFFF"/>
            <w:lang w:bidi="en-US"/>
          </w:rPr>
          <w:t xml:space="preserve">3.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eferen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141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291</w:t>
        </w:r>
        <w:r w:rsidR="00A01204" w:rsidRPr="0008241C">
          <w:rPr>
            <w:noProof/>
            <w:webHidden/>
            <w:sz w:val="22"/>
            <w:szCs w:val="22"/>
            <w:shd w:val="clear" w:color="auto" w:fill="FFFFFF"/>
            <w:lang w:bidi="en-US"/>
          </w:rPr>
          <w:fldChar w:fldCharType="end"/>
        </w:r>
      </w:hyperlink>
    </w:p>
    <w:p w14:paraId="78F0CF3E" w14:textId="77777777" w:rsidR="00A01204" w:rsidRPr="0008241C" w:rsidRDefault="00A01204" w:rsidP="00A01204">
      <w:pPr>
        <w:tabs>
          <w:tab w:val="clear" w:pos="1247"/>
          <w:tab w:val="clear" w:pos="1814"/>
          <w:tab w:val="clear" w:pos="2381"/>
          <w:tab w:val="clear" w:pos="2948"/>
          <w:tab w:val="clear" w:pos="3515"/>
          <w:tab w:val="left" w:pos="851"/>
          <w:tab w:val="right" w:leader="dot" w:pos="9016"/>
        </w:tabs>
        <w:rPr>
          <w:sz w:val="22"/>
          <w:szCs w:val="22"/>
          <w:shd w:val="clear" w:color="auto" w:fill="FFFFFF"/>
          <w:lang w:bidi="en-US"/>
        </w:rPr>
      </w:pPr>
      <w:r w:rsidRPr="0008241C">
        <w:rPr>
          <w:b/>
          <w:sz w:val="22"/>
          <w:szCs w:val="22"/>
          <w:shd w:val="clear" w:color="auto" w:fill="FFFFFF"/>
          <w:lang w:bidi="en-US"/>
        </w:rPr>
        <w:fldChar w:fldCharType="end"/>
      </w:r>
    </w:p>
    <w:p w14:paraId="494B6440" w14:textId="77777777" w:rsidR="00A01204" w:rsidRPr="0008241C" w:rsidRDefault="00A01204" w:rsidP="00A01204">
      <w:pPr>
        <w:rPr>
          <w:sz w:val="22"/>
          <w:szCs w:val="22"/>
        </w:rPr>
      </w:pPr>
    </w:p>
    <w:p w14:paraId="6C51C649" w14:textId="77777777" w:rsidR="00A01204" w:rsidRPr="0008241C" w:rsidRDefault="00A01204" w:rsidP="00A01204">
      <w:pPr>
        <w:rPr>
          <w:sz w:val="22"/>
          <w:szCs w:val="22"/>
        </w:rPr>
      </w:pPr>
      <w:r w:rsidRPr="0008241C">
        <w:rPr>
          <w:sz w:val="22"/>
          <w:szCs w:val="22"/>
        </w:rPr>
        <w:br w:type="page"/>
      </w:r>
    </w:p>
    <w:p w14:paraId="1830D2F6" w14:textId="77777777" w:rsidR="00A01204" w:rsidRPr="0008241C" w:rsidRDefault="00A01204" w:rsidP="00A01204">
      <w:pPr>
        <w:keepNext/>
        <w:keepLines/>
        <w:tabs>
          <w:tab w:val="clear" w:pos="1247"/>
          <w:tab w:val="left" w:pos="700"/>
        </w:tabs>
        <w:spacing w:before="40"/>
        <w:outlineLvl w:val="1"/>
        <w:rPr>
          <w:b/>
          <w:sz w:val="28"/>
          <w:szCs w:val="26"/>
        </w:rPr>
      </w:pPr>
      <w:bookmarkStart w:id="796" w:name="_Toc504317172"/>
      <w:bookmarkStart w:id="797" w:name="_Toc504317865"/>
      <w:bookmarkStart w:id="798" w:name="_Toc504320400"/>
      <w:bookmarkStart w:id="799" w:name="_Toc504320623"/>
      <w:bookmarkStart w:id="800" w:name="_Toc504320847"/>
      <w:bookmarkStart w:id="801" w:name="_Toc524041362"/>
      <w:r w:rsidRPr="0008241C">
        <w:rPr>
          <w:b/>
          <w:sz w:val="28"/>
          <w:szCs w:val="26"/>
        </w:rPr>
        <w:lastRenderedPageBreak/>
        <w:t>Executive summary</w:t>
      </w:r>
      <w:bookmarkEnd w:id="796"/>
      <w:bookmarkEnd w:id="797"/>
      <w:bookmarkEnd w:id="798"/>
      <w:bookmarkEnd w:id="799"/>
      <w:bookmarkEnd w:id="800"/>
      <w:bookmarkEnd w:id="801"/>
    </w:p>
    <w:p w14:paraId="2419E556" w14:textId="77777777" w:rsidR="00A01204" w:rsidRPr="0008241C" w:rsidRDefault="00A01204" w:rsidP="00A01204">
      <w:pPr>
        <w:rPr>
          <w:b/>
          <w:bCs/>
          <w:sz w:val="22"/>
          <w:szCs w:val="22"/>
        </w:rPr>
      </w:pPr>
    </w:p>
    <w:p w14:paraId="107FD00A" w14:textId="77777777" w:rsidR="00A01204" w:rsidRPr="0008241C" w:rsidRDefault="00A01204" w:rsidP="00A01204">
      <w:pPr>
        <w:rPr>
          <w:sz w:val="22"/>
          <w:szCs w:val="22"/>
        </w:rPr>
      </w:pPr>
      <w:r w:rsidRPr="0008241C">
        <w:rPr>
          <w:b/>
          <w:bCs/>
          <w:sz w:val="22"/>
          <w:szCs w:val="22"/>
        </w:rPr>
        <w:t>Biodiversity at the species and ecosystem levels is currently under multiple threats almost everywhere in the Asia-Pacific region, and in many areas the situation is now critical (</w:t>
      </w:r>
      <w:r w:rsidRPr="0008241C">
        <w:rPr>
          <w:b/>
          <w:bCs/>
          <w:i/>
          <w:sz w:val="22"/>
          <w:szCs w:val="22"/>
        </w:rPr>
        <w:t>well established</w:t>
      </w:r>
      <w:r w:rsidRPr="0008241C">
        <w:rPr>
          <w:b/>
          <w:bCs/>
          <w:sz w:val="22"/>
          <w:szCs w:val="22"/>
        </w:rPr>
        <w:t xml:space="preserve">). Of the various ecosystems, lowland evergreen forests, alpine ecosystems, limestone karsts, inland wetlands, </w:t>
      </w:r>
      <w:r w:rsidRPr="0008241C">
        <w:rPr>
          <w:rFonts w:eastAsia="MS Mincho"/>
          <w:b/>
          <w:bCs/>
          <w:sz w:val="22"/>
          <w:szCs w:val="22"/>
          <w:lang w:eastAsia="ja-JP"/>
        </w:rPr>
        <w:t xml:space="preserve">and </w:t>
      </w:r>
      <w:r w:rsidRPr="0008241C">
        <w:rPr>
          <w:b/>
          <w:bCs/>
          <w:sz w:val="22"/>
          <w:szCs w:val="22"/>
        </w:rPr>
        <w:t>estuarine and coastal habitats are most threatened (</w:t>
      </w:r>
      <w:r w:rsidRPr="0008241C">
        <w:rPr>
          <w:b/>
          <w:bCs/>
          <w:i/>
          <w:sz w:val="22"/>
          <w:szCs w:val="22"/>
        </w:rPr>
        <w:t>well established</w:t>
      </w:r>
      <w:r w:rsidRPr="0008241C">
        <w:rPr>
          <w:b/>
          <w:bCs/>
          <w:sz w:val="22"/>
          <w:szCs w:val="22"/>
        </w:rPr>
        <w:t>). Genetic diversity within species, both wild and domestic, is also decreasing in many cases as a result of decreasing ranges (</w:t>
      </w:r>
      <w:r w:rsidRPr="0008241C">
        <w:rPr>
          <w:b/>
          <w:bCs/>
          <w:i/>
          <w:sz w:val="22"/>
          <w:szCs w:val="22"/>
        </w:rPr>
        <w:t>established but incomplete</w:t>
      </w:r>
      <w:r w:rsidRPr="0008241C">
        <w:rPr>
          <w:b/>
          <w:bCs/>
          <w:sz w:val="22"/>
          <w:szCs w:val="22"/>
        </w:rPr>
        <w:t xml:space="preserve">). </w:t>
      </w:r>
      <w:r w:rsidRPr="0008241C">
        <w:rPr>
          <w:sz w:val="22"/>
          <w:szCs w:val="22"/>
        </w:rPr>
        <w:t xml:space="preserve">In several countries there has been a small increase in the forest cover which is mostly attributed to monoculture forestry plantations and enabling policies of the governments. </w:t>
      </w:r>
      <w:r w:rsidRPr="0008241C">
        <w:rPr>
          <w:rFonts w:eastAsia="MS Mincho"/>
          <w:sz w:val="22"/>
          <w:szCs w:val="22"/>
          <w:lang w:eastAsia="ja-JP"/>
        </w:rPr>
        <w:t>F</w:t>
      </w:r>
      <w:r w:rsidRPr="0008241C">
        <w:rPr>
          <w:sz w:val="22"/>
          <w:szCs w:val="22"/>
        </w:rPr>
        <w:t xml:space="preserve">orest fires </w:t>
      </w:r>
      <w:r w:rsidRPr="0008241C">
        <w:rPr>
          <w:rFonts w:eastAsia="MS Mincho"/>
          <w:sz w:val="22"/>
          <w:szCs w:val="22"/>
          <w:lang w:eastAsia="ja-JP"/>
        </w:rPr>
        <w:t>associated with r</w:t>
      </w:r>
      <w:r w:rsidRPr="0008241C">
        <w:rPr>
          <w:sz w:val="22"/>
          <w:szCs w:val="22"/>
        </w:rPr>
        <w:t>apid loss of forest cover is leading to enormous environmental and</w:t>
      </w:r>
      <w:r w:rsidRPr="0008241C">
        <w:rPr>
          <w:color w:val="FF0000"/>
          <w:sz w:val="22"/>
          <w:szCs w:val="22"/>
        </w:rPr>
        <w:t xml:space="preserve"> </w:t>
      </w:r>
      <w:r w:rsidRPr="0008241C">
        <w:rPr>
          <w:sz w:val="22"/>
          <w:szCs w:val="22"/>
        </w:rPr>
        <w:t>socio-economic loss (</w:t>
      </w:r>
      <w:r w:rsidRPr="0008241C">
        <w:rPr>
          <w:i/>
          <w:sz w:val="22"/>
          <w:szCs w:val="22"/>
        </w:rPr>
        <w:t>well established</w:t>
      </w:r>
      <w:r w:rsidRPr="0008241C">
        <w:rPr>
          <w:sz w:val="22"/>
          <w:szCs w:val="22"/>
        </w:rPr>
        <w:t xml:space="preserve">) </w:t>
      </w:r>
      <w:r w:rsidRPr="0008241C">
        <w:rPr>
          <w:rFonts w:eastAsia="MS Mincho"/>
          <w:sz w:val="22"/>
          <w:szCs w:val="22"/>
          <w:lang w:eastAsia="ja-JP"/>
        </w:rPr>
        <w:t>{3.2.1; 3.2.2; 3.2.3; 3.2.4; 3.2.5; 3.3.1}</w:t>
      </w:r>
      <w:r w:rsidRPr="0008241C">
        <w:rPr>
          <w:sz w:val="22"/>
          <w:szCs w:val="22"/>
        </w:rPr>
        <w:t xml:space="preserve">. </w:t>
      </w:r>
    </w:p>
    <w:p w14:paraId="125CC12A" w14:textId="77777777" w:rsidR="00A01204" w:rsidRPr="0008241C" w:rsidRDefault="00A01204" w:rsidP="00A01204">
      <w:pPr>
        <w:rPr>
          <w:b/>
          <w:bCs/>
          <w:sz w:val="22"/>
          <w:szCs w:val="22"/>
        </w:rPr>
      </w:pPr>
    </w:p>
    <w:p w14:paraId="0B6B1E36" w14:textId="0CF84C38" w:rsidR="00A01204" w:rsidRPr="0008241C" w:rsidRDefault="00A01204" w:rsidP="00A01204">
      <w:pPr>
        <w:rPr>
          <w:sz w:val="22"/>
          <w:szCs w:val="22"/>
        </w:rPr>
      </w:pPr>
      <w:r w:rsidRPr="0008241C">
        <w:rPr>
          <w:b/>
          <w:bCs/>
          <w:sz w:val="22"/>
          <w:szCs w:val="22"/>
        </w:rPr>
        <w:t>There has been a steady decline in the populations of large vertebrates due to poaching and illegal trade in wildlife parts and products in the Asia-Pacific region (</w:t>
      </w:r>
      <w:r w:rsidRPr="0008241C">
        <w:rPr>
          <w:b/>
          <w:bCs/>
          <w:i/>
          <w:sz w:val="22"/>
          <w:szCs w:val="22"/>
        </w:rPr>
        <w:t>well established</w:t>
      </w:r>
      <w:r w:rsidRPr="0008241C">
        <w:rPr>
          <w:b/>
          <w:bCs/>
          <w:sz w:val="22"/>
          <w:szCs w:val="22"/>
        </w:rPr>
        <w:t>). As a result, most of these species now survive only in the best-managed protected areas (</w:t>
      </w:r>
      <w:r w:rsidRPr="0008241C">
        <w:rPr>
          <w:b/>
          <w:bCs/>
          <w:i/>
          <w:sz w:val="22"/>
          <w:szCs w:val="22"/>
        </w:rPr>
        <w:t>well established</w:t>
      </w:r>
      <w:r w:rsidRPr="0008241C">
        <w:rPr>
          <w:b/>
          <w:bCs/>
          <w:sz w:val="22"/>
          <w:szCs w:val="22"/>
        </w:rPr>
        <w:t>). Widespread loss of large vertebrates has had a measureable impact on several forest functions and services, including seed dispersal (</w:t>
      </w:r>
      <w:r w:rsidRPr="0008241C">
        <w:rPr>
          <w:b/>
          <w:bCs/>
          <w:i/>
          <w:sz w:val="22"/>
          <w:szCs w:val="22"/>
        </w:rPr>
        <w:t>established but incomplete</w:t>
      </w:r>
      <w:r w:rsidRPr="0008241C">
        <w:rPr>
          <w:b/>
          <w:bCs/>
          <w:sz w:val="22"/>
          <w:szCs w:val="22"/>
        </w:rPr>
        <w:t>). Australia has the highest rate of mammal extinction (&gt;10</w:t>
      </w:r>
      <w:r w:rsidR="00C934E9">
        <w:rPr>
          <w:b/>
          <w:bCs/>
          <w:sz w:val="22"/>
          <w:szCs w:val="22"/>
        </w:rPr>
        <w:t xml:space="preserve"> per cent</w:t>
      </w:r>
      <w:r w:rsidRPr="0008241C">
        <w:rPr>
          <w:b/>
          <w:bCs/>
          <w:sz w:val="22"/>
          <w:szCs w:val="22"/>
        </w:rPr>
        <w:t>) of any continent globally.</w:t>
      </w:r>
      <w:r w:rsidRPr="0008241C">
        <w:rPr>
          <w:sz w:val="22"/>
          <w:szCs w:val="22"/>
        </w:rPr>
        <w:t xml:space="preserve"> </w:t>
      </w:r>
      <w:r w:rsidRPr="0008241C">
        <w:rPr>
          <w:b/>
          <w:bCs/>
          <w:sz w:val="22"/>
          <w:szCs w:val="22"/>
        </w:rPr>
        <w:t>Bird extinctions on individual Pacific islands range from 15.4</w:t>
      </w:r>
      <w:r w:rsidR="00C934E9">
        <w:rPr>
          <w:b/>
          <w:bCs/>
          <w:sz w:val="22"/>
          <w:szCs w:val="22"/>
        </w:rPr>
        <w:t xml:space="preserve"> per cent</w:t>
      </w:r>
      <w:r w:rsidRPr="0008241C">
        <w:rPr>
          <w:b/>
          <w:bCs/>
          <w:sz w:val="22"/>
          <w:szCs w:val="22"/>
        </w:rPr>
        <w:t xml:space="preserve"> to 87.5</w:t>
      </w:r>
      <w:r w:rsidR="00C934E9">
        <w:rPr>
          <w:b/>
          <w:bCs/>
          <w:sz w:val="22"/>
          <w:szCs w:val="22"/>
        </w:rPr>
        <w:t xml:space="preserve"> per cent</w:t>
      </w:r>
      <w:r w:rsidRPr="0008241C">
        <w:rPr>
          <w:b/>
          <w:bCs/>
          <w:sz w:val="22"/>
          <w:szCs w:val="22"/>
        </w:rPr>
        <w:t xml:space="preserve"> for those with good fossil records, and these extinctions have resulted in the loss of many ecological functions previously performed by birds (</w:t>
      </w:r>
      <w:r w:rsidRPr="0008241C">
        <w:rPr>
          <w:b/>
          <w:bCs/>
          <w:i/>
          <w:sz w:val="22"/>
          <w:szCs w:val="22"/>
        </w:rPr>
        <w:t>well established</w:t>
      </w:r>
      <w:r w:rsidRPr="0008241C">
        <w:rPr>
          <w:b/>
          <w:bCs/>
          <w:sz w:val="22"/>
          <w:szCs w:val="22"/>
        </w:rPr>
        <w:t xml:space="preserve">). </w:t>
      </w:r>
      <w:r w:rsidRPr="0008241C">
        <w:rPr>
          <w:sz w:val="22"/>
          <w:szCs w:val="22"/>
        </w:rPr>
        <w:t>Besides wildlife, there is a massive regional trade in timber, traditional medicines and other products (</w:t>
      </w:r>
      <w:r w:rsidRPr="0008241C">
        <w:rPr>
          <w:i/>
          <w:sz w:val="22"/>
          <w:szCs w:val="22"/>
        </w:rPr>
        <w:t>well established</w:t>
      </w:r>
      <w:r w:rsidRPr="0008241C">
        <w:rPr>
          <w:sz w:val="22"/>
          <w:szCs w:val="22"/>
        </w:rPr>
        <w:t xml:space="preserve">). Without adequate protection, remediation and proper policies, the current decline in biodiversity and nature's contributions to people on land, in freshwaters, and in the sea will threaten the quality of life of future generations in the </w:t>
      </w:r>
      <w:r w:rsidRPr="0008241C">
        <w:rPr>
          <w:bCs/>
          <w:sz w:val="22"/>
          <w:szCs w:val="22"/>
        </w:rPr>
        <w:t>Asia-Pacific region {3</w:t>
      </w:r>
      <w:r w:rsidRPr="0008241C">
        <w:rPr>
          <w:sz w:val="22"/>
          <w:szCs w:val="22"/>
        </w:rPr>
        <w:t>.2.1.1; 3.2.1.2; 3.2.1.4; 3.2.1.7; 3.2.2.1; 3.3.1}</w:t>
      </w:r>
    </w:p>
    <w:p w14:paraId="2772A8B4" w14:textId="77777777" w:rsidR="00A01204" w:rsidRPr="0008241C" w:rsidRDefault="00A01204" w:rsidP="00A01204">
      <w:pPr>
        <w:rPr>
          <w:b/>
          <w:color w:val="000000"/>
          <w:sz w:val="22"/>
          <w:szCs w:val="22"/>
        </w:rPr>
      </w:pPr>
    </w:p>
    <w:p w14:paraId="74BEC5DF" w14:textId="77777777" w:rsidR="00A01204" w:rsidRPr="0008241C" w:rsidRDefault="00A01204" w:rsidP="00A01204">
      <w:pPr>
        <w:rPr>
          <w:color w:val="000000"/>
          <w:sz w:val="22"/>
          <w:szCs w:val="22"/>
        </w:rPr>
      </w:pPr>
      <w:r w:rsidRPr="0008241C">
        <w:rPr>
          <w:b/>
          <w:color w:val="000000"/>
          <w:sz w:val="22"/>
          <w:szCs w:val="22"/>
        </w:rPr>
        <w:t xml:space="preserve">With the current rate of human population growth, expansion of urban industrial environments, transformation of agriculture in favour of high yielding varieties, transforming forests </w:t>
      </w:r>
      <w:r w:rsidRPr="0008241C">
        <w:rPr>
          <w:b/>
          <w:color w:val="000000"/>
          <w:sz w:val="22"/>
          <w:szCs w:val="22"/>
          <w:lang w:eastAsia="ja-JP"/>
        </w:rPr>
        <w:t>to</w:t>
      </w:r>
      <w:r w:rsidRPr="0008241C">
        <w:rPr>
          <w:b/>
          <w:color w:val="000000"/>
          <w:sz w:val="22"/>
          <w:szCs w:val="22"/>
        </w:rPr>
        <w:t xml:space="preserve"> </w:t>
      </w:r>
      <w:r w:rsidRPr="0008241C">
        <w:rPr>
          <w:b/>
          <w:color w:val="000000"/>
          <w:sz w:val="22"/>
          <w:szCs w:val="22"/>
          <w:lang w:eastAsia="ja-JP"/>
        </w:rPr>
        <w:t>uniform</w:t>
      </w:r>
      <w:r w:rsidRPr="0008241C">
        <w:rPr>
          <w:b/>
          <w:color w:val="000000"/>
          <w:sz w:val="22"/>
          <w:szCs w:val="22"/>
        </w:rPr>
        <w:t xml:space="preserve"> plantations</w:t>
      </w:r>
      <w:r w:rsidRPr="0008241C">
        <w:rPr>
          <w:b/>
          <w:color w:val="000000"/>
          <w:sz w:val="22"/>
          <w:szCs w:val="22"/>
          <w:lang w:eastAsia="ja-JP"/>
        </w:rPr>
        <w:t xml:space="preserve"> of oil palm, rubber or timber trees</w:t>
      </w:r>
      <w:r w:rsidRPr="0008241C">
        <w:rPr>
          <w:b/>
          <w:color w:val="000000"/>
          <w:sz w:val="22"/>
          <w:szCs w:val="22"/>
        </w:rPr>
        <w:t xml:space="preserve">, the biodiversity and nature's contributions to people in the </w:t>
      </w:r>
      <w:r w:rsidRPr="0008241C">
        <w:rPr>
          <w:b/>
          <w:bCs/>
          <w:sz w:val="22"/>
          <w:szCs w:val="22"/>
        </w:rPr>
        <w:t>Asia-Pacific region</w:t>
      </w:r>
      <w:r w:rsidRPr="0008241C">
        <w:rPr>
          <w:b/>
          <w:color w:val="000000"/>
          <w:sz w:val="22"/>
          <w:szCs w:val="22"/>
        </w:rPr>
        <w:t xml:space="preserve"> are likely to be adversely affected in the coming decades (</w:t>
      </w:r>
      <w:r w:rsidRPr="0008241C">
        <w:rPr>
          <w:b/>
          <w:i/>
          <w:color w:val="000000"/>
          <w:sz w:val="22"/>
          <w:szCs w:val="22"/>
        </w:rPr>
        <w:t>well established</w:t>
      </w:r>
      <w:r w:rsidRPr="0008241C">
        <w:rPr>
          <w:b/>
          <w:color w:val="000000"/>
          <w:sz w:val="22"/>
          <w:szCs w:val="22"/>
        </w:rPr>
        <w:t>)</w:t>
      </w:r>
      <w:r w:rsidRPr="0008241C">
        <w:rPr>
          <w:color w:val="000000"/>
          <w:sz w:val="22"/>
          <w:szCs w:val="22"/>
        </w:rPr>
        <w:t xml:space="preserve">. It is predicted that most of the biodiversity in the next few decades may be confined to protected areas or in places where the local communities have taken the lead in local level conservation </w:t>
      </w:r>
      <w:r w:rsidRPr="0008241C">
        <w:rPr>
          <w:i/>
          <w:color w:val="000000"/>
          <w:sz w:val="22"/>
          <w:szCs w:val="22"/>
        </w:rPr>
        <w:t>in lieu</w:t>
      </w:r>
      <w:r w:rsidRPr="0008241C">
        <w:rPr>
          <w:color w:val="000000"/>
          <w:sz w:val="22"/>
          <w:szCs w:val="22"/>
        </w:rPr>
        <w:t xml:space="preserve"> of economic incentives and equitable compensation by the stake-holders. Unprecedented increase in human population of </w:t>
      </w:r>
      <w:r w:rsidRPr="0008241C">
        <w:rPr>
          <w:bCs/>
          <w:sz w:val="22"/>
          <w:szCs w:val="22"/>
        </w:rPr>
        <w:t>the Asia-Pacific region</w:t>
      </w:r>
      <w:r w:rsidRPr="0008241C">
        <w:rPr>
          <w:color w:val="000000"/>
          <w:sz w:val="22"/>
          <w:szCs w:val="22"/>
        </w:rPr>
        <w:t xml:space="preserve"> has stressed the fragile ecosystems to their limits; while arable cropping has been extended to sites which were not entirely suitable for it, resulting in soil degradation and erosion (</w:t>
      </w:r>
      <w:r w:rsidRPr="0008241C">
        <w:rPr>
          <w:i/>
          <w:color w:val="000000"/>
          <w:sz w:val="22"/>
          <w:szCs w:val="22"/>
        </w:rPr>
        <w:t>well established</w:t>
      </w:r>
      <w:r w:rsidRPr="0008241C">
        <w:rPr>
          <w:color w:val="000000"/>
          <w:sz w:val="22"/>
          <w:szCs w:val="22"/>
        </w:rPr>
        <w:t>) {3.2.1.1; 3.2.1.2; 3.2.1.5; 3.2.2.2; 3.2.2.4; 3.3; 3.3.1; 3.3.6; 3.4}.</w:t>
      </w:r>
    </w:p>
    <w:p w14:paraId="55B9FCF6" w14:textId="77777777" w:rsidR="00A01204" w:rsidRPr="0008241C" w:rsidRDefault="00A01204" w:rsidP="00A01204">
      <w:pPr>
        <w:rPr>
          <w:b/>
          <w:bCs/>
          <w:sz w:val="22"/>
          <w:szCs w:val="22"/>
        </w:rPr>
      </w:pPr>
    </w:p>
    <w:p w14:paraId="5B2A5A6F" w14:textId="328434C9" w:rsidR="00A01204" w:rsidRPr="0008241C" w:rsidRDefault="00A01204" w:rsidP="00A01204">
      <w:pPr>
        <w:rPr>
          <w:sz w:val="22"/>
          <w:szCs w:val="22"/>
        </w:rPr>
      </w:pPr>
      <w:r w:rsidRPr="0008241C">
        <w:rPr>
          <w:b/>
          <w:bCs/>
          <w:sz w:val="22"/>
          <w:szCs w:val="22"/>
        </w:rPr>
        <w:t>Freshwater ecosystems in the Asia-Pacific region support more than 28</w:t>
      </w:r>
      <w:r w:rsidR="00C934E9">
        <w:rPr>
          <w:b/>
          <w:bCs/>
          <w:sz w:val="22"/>
          <w:szCs w:val="22"/>
        </w:rPr>
        <w:t xml:space="preserve"> per cent</w:t>
      </w:r>
      <w:r w:rsidRPr="0008241C">
        <w:rPr>
          <w:b/>
          <w:bCs/>
          <w:sz w:val="22"/>
          <w:szCs w:val="22"/>
        </w:rPr>
        <w:t xml:space="preserve"> of aquatic and semi-aquatic species but nearly 37</w:t>
      </w:r>
      <w:r w:rsidR="00C934E9">
        <w:rPr>
          <w:b/>
          <w:bCs/>
          <w:sz w:val="22"/>
          <w:szCs w:val="22"/>
        </w:rPr>
        <w:t xml:space="preserve"> per cent</w:t>
      </w:r>
      <w:r w:rsidRPr="0008241C">
        <w:rPr>
          <w:b/>
          <w:bCs/>
          <w:sz w:val="22"/>
          <w:szCs w:val="22"/>
        </w:rPr>
        <w:t xml:space="preserve"> of these species are threatened due to anthropogenic and climatic drivers (</w:t>
      </w:r>
      <w:r w:rsidRPr="0008241C">
        <w:rPr>
          <w:b/>
          <w:bCs/>
          <w:i/>
          <w:sz w:val="22"/>
          <w:szCs w:val="22"/>
        </w:rPr>
        <w:t>well established</w:t>
      </w:r>
      <w:r w:rsidRPr="0008241C">
        <w:rPr>
          <w:b/>
          <w:bCs/>
          <w:sz w:val="22"/>
          <w:szCs w:val="22"/>
        </w:rPr>
        <w:t>). Cumulative impacts of global warming and damming of rivers in some of the river basins will have significant negative impacts on fish production and environmental flows (</w:t>
      </w:r>
      <w:r w:rsidRPr="0008241C">
        <w:rPr>
          <w:b/>
          <w:bCs/>
          <w:i/>
          <w:sz w:val="22"/>
          <w:szCs w:val="22"/>
        </w:rPr>
        <w:t>well established</w:t>
      </w:r>
      <w:r w:rsidRPr="0008241C">
        <w:rPr>
          <w:b/>
          <w:bCs/>
          <w:sz w:val="22"/>
          <w:szCs w:val="22"/>
        </w:rPr>
        <w:t>).</w:t>
      </w:r>
      <w:r w:rsidRPr="0008241C">
        <w:rPr>
          <w:sz w:val="22"/>
          <w:szCs w:val="22"/>
        </w:rPr>
        <w:t xml:space="preserve"> Likewise, degradation of wetlands has had severe negative impacts on migratory waterfowl, fish production and local livelihoods (</w:t>
      </w:r>
      <w:r w:rsidRPr="0008241C">
        <w:rPr>
          <w:i/>
          <w:sz w:val="22"/>
          <w:szCs w:val="22"/>
        </w:rPr>
        <w:t>well established</w:t>
      </w:r>
      <w:r w:rsidRPr="0008241C">
        <w:rPr>
          <w:sz w:val="22"/>
          <w:szCs w:val="22"/>
        </w:rPr>
        <w:t xml:space="preserve">). However, there are scientific data gaps on the current status of biodiversity and nature's contributions to people in most of the river basins, inland wetlands and peatlands of the region {3.2.2.1; 3.2.2.2; 3.2.2.3; 3.2.2.4}. </w:t>
      </w:r>
    </w:p>
    <w:p w14:paraId="02DC31D7" w14:textId="77777777" w:rsidR="00A01204" w:rsidRPr="0008241C" w:rsidRDefault="00A01204" w:rsidP="00A01204">
      <w:pPr>
        <w:rPr>
          <w:b/>
          <w:sz w:val="22"/>
          <w:szCs w:val="22"/>
          <w:lang w:eastAsia="en-MY"/>
        </w:rPr>
      </w:pPr>
    </w:p>
    <w:p w14:paraId="5470AC97" w14:textId="77777777" w:rsidR="00A01204" w:rsidRPr="0008241C" w:rsidRDefault="00A01204" w:rsidP="00A01204">
      <w:pPr>
        <w:rPr>
          <w:sz w:val="22"/>
          <w:szCs w:val="22"/>
          <w:lang w:eastAsia="en-MY"/>
        </w:rPr>
      </w:pPr>
      <w:r w:rsidRPr="0008241C">
        <w:rPr>
          <w:b/>
          <w:sz w:val="22"/>
          <w:szCs w:val="22"/>
          <w:lang w:eastAsia="en-MY"/>
        </w:rPr>
        <w:t>Coastal and marine habitats are likewise threatened due to commercial aquaculture, overfishing, and pollution affecting biodiversity and nature's contributions to people (</w:t>
      </w:r>
      <w:r w:rsidRPr="0008241C">
        <w:rPr>
          <w:b/>
          <w:i/>
          <w:sz w:val="22"/>
          <w:szCs w:val="22"/>
          <w:lang w:eastAsia="en-MY"/>
        </w:rPr>
        <w:t>well established</w:t>
      </w:r>
      <w:r w:rsidRPr="0008241C">
        <w:rPr>
          <w:b/>
          <w:sz w:val="22"/>
          <w:szCs w:val="22"/>
          <w:lang w:eastAsia="en-MY"/>
        </w:rPr>
        <w:t>).</w:t>
      </w:r>
      <w:r w:rsidRPr="0008241C">
        <w:rPr>
          <w:sz w:val="22"/>
          <w:szCs w:val="22"/>
          <w:lang w:eastAsia="en-MY"/>
        </w:rPr>
        <w:t xml:space="preserve"> Detailed analyses of fisheries production in the region have shown severe decline in recent decades. It is projected that if unsustainable fishing practices continue, there could be no exploitable stocks of fish by as early as 2048. This could lead to trophic cascades and collapse of </w:t>
      </w:r>
      <w:r w:rsidRPr="0008241C">
        <w:rPr>
          <w:sz w:val="22"/>
          <w:szCs w:val="22"/>
          <w:lang w:eastAsia="en-MY"/>
        </w:rPr>
        <w:lastRenderedPageBreak/>
        <w:t>marine ecosystems (</w:t>
      </w:r>
      <w:r w:rsidRPr="0008241C">
        <w:rPr>
          <w:i/>
          <w:sz w:val="22"/>
          <w:szCs w:val="22"/>
          <w:lang w:eastAsia="en-MY"/>
        </w:rPr>
        <w:t>established but incomplete</w:t>
      </w:r>
      <w:r w:rsidRPr="0008241C">
        <w:rPr>
          <w:sz w:val="22"/>
          <w:szCs w:val="22"/>
          <w:lang w:eastAsia="en-MY"/>
        </w:rPr>
        <w:t xml:space="preserve">). Loss of </w:t>
      </w:r>
      <w:r w:rsidRPr="0008241C">
        <w:rPr>
          <w:i/>
          <w:sz w:val="22"/>
          <w:szCs w:val="22"/>
          <w:lang w:eastAsia="en-MY"/>
        </w:rPr>
        <w:t>seagrass beds</w:t>
      </w:r>
      <w:r w:rsidRPr="0008241C">
        <w:rPr>
          <w:sz w:val="22"/>
          <w:szCs w:val="22"/>
          <w:lang w:eastAsia="en-MY"/>
        </w:rPr>
        <w:t xml:space="preserve"> which forms main diet of several threatened species such as dugong is a major concern (</w:t>
      </w:r>
      <w:r w:rsidRPr="0008241C">
        <w:rPr>
          <w:i/>
          <w:sz w:val="22"/>
          <w:szCs w:val="22"/>
          <w:lang w:eastAsia="en-MY"/>
        </w:rPr>
        <w:t>well established</w:t>
      </w:r>
      <w:r w:rsidRPr="0008241C">
        <w:rPr>
          <w:sz w:val="22"/>
          <w:szCs w:val="22"/>
          <w:lang w:eastAsia="en-MY"/>
        </w:rPr>
        <w:t>). There is a need to conduct systematic and region-wide assessment of fisheries stocks and coastal habitat in the region to aid conservation, management and restoration. {3.1.3.1; 3.2.3.3; 3.2.3.6; 3.2.4.6; 3.4}.</w:t>
      </w:r>
    </w:p>
    <w:p w14:paraId="019A1280" w14:textId="77777777" w:rsidR="00A01204" w:rsidRPr="0008241C" w:rsidRDefault="00A01204" w:rsidP="00A01204">
      <w:pPr>
        <w:rPr>
          <w:sz w:val="22"/>
          <w:szCs w:val="22"/>
          <w:lang w:eastAsia="en-MY"/>
        </w:rPr>
      </w:pPr>
    </w:p>
    <w:p w14:paraId="0EC4635D" w14:textId="6A187D9C" w:rsidR="00A01204" w:rsidRPr="0008241C" w:rsidRDefault="00A01204" w:rsidP="00A01204">
      <w:pPr>
        <w:rPr>
          <w:sz w:val="22"/>
          <w:szCs w:val="22"/>
        </w:rPr>
      </w:pPr>
      <w:r w:rsidRPr="0008241C">
        <w:rPr>
          <w:b/>
          <w:bCs/>
          <w:sz w:val="22"/>
          <w:szCs w:val="22"/>
        </w:rPr>
        <w:t>Mangrove ecosystems in the Asia-Pacific region are most diverse in the world. They support a rich biodiversity and provide a range of provisioning, regulating and supporting services, which are crucial for the livelihood of local communities (</w:t>
      </w:r>
      <w:r w:rsidRPr="0008241C">
        <w:rPr>
          <w:b/>
          <w:bCs/>
          <w:i/>
          <w:sz w:val="22"/>
          <w:szCs w:val="22"/>
        </w:rPr>
        <w:t>well established</w:t>
      </w:r>
      <w:r w:rsidRPr="0008241C">
        <w:rPr>
          <w:b/>
          <w:bCs/>
          <w:sz w:val="22"/>
          <w:szCs w:val="22"/>
        </w:rPr>
        <w:t xml:space="preserve">). </w:t>
      </w:r>
      <w:r w:rsidRPr="0008241C">
        <w:rPr>
          <w:b/>
          <w:sz w:val="22"/>
          <w:szCs w:val="22"/>
          <w:lang w:eastAsia="en-MY"/>
        </w:rPr>
        <w:t xml:space="preserve">Both mangrove and intertidal habitats form a buffer from siltation for offshore coral reefs protection hence affecting productivity of reefs including seagrass. </w:t>
      </w:r>
      <w:r w:rsidRPr="0008241C">
        <w:rPr>
          <w:b/>
          <w:bCs/>
          <w:sz w:val="22"/>
          <w:szCs w:val="22"/>
        </w:rPr>
        <w:t>However, up to 75</w:t>
      </w:r>
      <w:r w:rsidR="00C934E9">
        <w:rPr>
          <w:b/>
          <w:bCs/>
          <w:sz w:val="22"/>
          <w:szCs w:val="22"/>
        </w:rPr>
        <w:t xml:space="preserve"> per cent</w:t>
      </w:r>
      <w:r w:rsidRPr="0008241C">
        <w:rPr>
          <w:b/>
          <w:bCs/>
          <w:sz w:val="22"/>
          <w:szCs w:val="22"/>
        </w:rPr>
        <w:t xml:space="preserve"> of the mangroves have been degraded or converted in recent decades (</w:t>
      </w:r>
      <w:r w:rsidRPr="0008241C">
        <w:rPr>
          <w:b/>
          <w:bCs/>
          <w:i/>
          <w:sz w:val="22"/>
          <w:szCs w:val="22"/>
        </w:rPr>
        <w:t>well established</w:t>
      </w:r>
      <w:r w:rsidRPr="0008241C">
        <w:rPr>
          <w:b/>
          <w:bCs/>
          <w:sz w:val="22"/>
          <w:szCs w:val="22"/>
        </w:rPr>
        <w:t xml:space="preserve">). </w:t>
      </w:r>
      <w:r w:rsidRPr="0008241C">
        <w:rPr>
          <w:sz w:val="22"/>
          <w:szCs w:val="22"/>
        </w:rPr>
        <w:t>The conversion of mangroves to aquaculture, rice, oil palm, and other land-use changes is leading to the loss of the buffer between sea and land which can reduce the impact of natural disasters such as cyclones and tsunamis. It is projected that rise in sea level due to global warming would pose the biggest threat to mangroves, thereby affecting nature's contributions to people especially in Bangladesh, Philippines, New Zealand, Viet Nam and China (</w:t>
      </w:r>
      <w:r w:rsidRPr="0008241C">
        <w:rPr>
          <w:i/>
          <w:sz w:val="22"/>
          <w:szCs w:val="22"/>
        </w:rPr>
        <w:t>well established</w:t>
      </w:r>
      <w:r w:rsidRPr="0008241C">
        <w:rPr>
          <w:sz w:val="22"/>
          <w:szCs w:val="22"/>
        </w:rPr>
        <w:t xml:space="preserve">) {3.2.3.1; 3.2.3.2; 3.3.4}. </w:t>
      </w:r>
    </w:p>
    <w:p w14:paraId="1F24965E" w14:textId="77777777" w:rsidR="00A01204" w:rsidRPr="0008241C" w:rsidRDefault="00A01204" w:rsidP="00A01204">
      <w:pPr>
        <w:rPr>
          <w:b/>
          <w:bCs/>
          <w:sz w:val="22"/>
          <w:szCs w:val="22"/>
        </w:rPr>
      </w:pPr>
    </w:p>
    <w:p w14:paraId="59A9603D" w14:textId="77777777" w:rsidR="00A01204" w:rsidRPr="0008241C" w:rsidRDefault="00A01204" w:rsidP="00A01204">
      <w:pPr>
        <w:rPr>
          <w:sz w:val="22"/>
          <w:szCs w:val="22"/>
        </w:rPr>
      </w:pPr>
      <w:r w:rsidRPr="0008241C">
        <w:rPr>
          <w:b/>
          <w:bCs/>
          <w:sz w:val="22"/>
          <w:szCs w:val="22"/>
        </w:rPr>
        <w:t>There has been a steady increase in the number, abundance and impacts of invasive alien species in the Asia-Pacific region, negatively affecting native biodiversity, ecosystem functioning and socio-cultural environments (</w:t>
      </w:r>
      <w:r w:rsidRPr="0008241C">
        <w:rPr>
          <w:b/>
          <w:bCs/>
          <w:i/>
          <w:sz w:val="22"/>
          <w:szCs w:val="22"/>
        </w:rPr>
        <w:t>well established</w:t>
      </w:r>
      <w:r w:rsidRPr="0008241C">
        <w:rPr>
          <w:b/>
          <w:bCs/>
          <w:sz w:val="22"/>
          <w:szCs w:val="22"/>
        </w:rPr>
        <w:t xml:space="preserve">). </w:t>
      </w:r>
      <w:r w:rsidRPr="0008241C">
        <w:rPr>
          <w:sz w:val="22"/>
          <w:szCs w:val="22"/>
        </w:rPr>
        <w:t xml:space="preserve">The total annual loss caused by invasive alien species has been estimated at US$35.5 billion in SE Asia and US$9B in Australia. Costs to agriculture due to invasive alien species are likewise immense in the region {3.2.1.1; 3.2.1.2; 3.2.1.4; 3.2.1.5; 3.2.1.6; 3.2.1.7; 3.2.2.1; 3.2.2.2; 3.2.2.3; 3.2.3.6; 3.3.5}. </w:t>
      </w:r>
    </w:p>
    <w:p w14:paraId="51DDDC50" w14:textId="77777777" w:rsidR="00A01204" w:rsidRPr="0008241C" w:rsidRDefault="00A01204" w:rsidP="00A01204">
      <w:pPr>
        <w:rPr>
          <w:b/>
          <w:bCs/>
          <w:sz w:val="22"/>
          <w:szCs w:val="22"/>
        </w:rPr>
      </w:pPr>
    </w:p>
    <w:p w14:paraId="4759CA9E" w14:textId="0022FF54" w:rsidR="00A01204" w:rsidRPr="0008241C" w:rsidRDefault="00A01204" w:rsidP="00A01204">
      <w:pPr>
        <w:rPr>
          <w:sz w:val="22"/>
          <w:szCs w:val="22"/>
        </w:rPr>
      </w:pPr>
      <w:r w:rsidRPr="0008241C">
        <w:rPr>
          <w:b/>
          <w:bCs/>
          <w:sz w:val="22"/>
          <w:szCs w:val="22"/>
        </w:rPr>
        <w:t>There has been a nearly 30</w:t>
      </w:r>
      <w:r w:rsidR="00C934E9">
        <w:rPr>
          <w:b/>
          <w:bCs/>
          <w:sz w:val="22"/>
          <w:szCs w:val="22"/>
        </w:rPr>
        <w:t xml:space="preserve"> per cent</w:t>
      </w:r>
      <w:r w:rsidRPr="0008241C">
        <w:rPr>
          <w:b/>
          <w:bCs/>
          <w:sz w:val="22"/>
          <w:szCs w:val="22"/>
        </w:rPr>
        <w:t xml:space="preserve"> decline in biocultural diversity in the Asia-Pacific region since the 1970s (</w:t>
      </w:r>
      <w:r w:rsidRPr="0008241C">
        <w:rPr>
          <w:b/>
          <w:bCs/>
          <w:i/>
          <w:sz w:val="22"/>
          <w:szCs w:val="22"/>
        </w:rPr>
        <w:t>well established</w:t>
      </w:r>
      <w:r w:rsidRPr="0008241C">
        <w:rPr>
          <w:b/>
          <w:bCs/>
          <w:sz w:val="22"/>
          <w:szCs w:val="22"/>
        </w:rPr>
        <w:t>). Decline of linguistic diversity has been catastrophic in the indigenous Australian and Trans-New Guinean families, as a result of a shifting away from small indigenous languages towards larger, national or regional languages (</w:t>
      </w:r>
      <w:r w:rsidRPr="0008241C">
        <w:rPr>
          <w:b/>
          <w:bCs/>
          <w:i/>
          <w:sz w:val="22"/>
          <w:szCs w:val="22"/>
        </w:rPr>
        <w:t>well established</w:t>
      </w:r>
      <w:r w:rsidRPr="0008241C">
        <w:rPr>
          <w:b/>
          <w:bCs/>
          <w:sz w:val="22"/>
          <w:szCs w:val="22"/>
        </w:rPr>
        <w:t xml:space="preserve">). </w:t>
      </w:r>
      <w:r w:rsidRPr="0008241C">
        <w:rPr>
          <w:sz w:val="22"/>
          <w:szCs w:val="22"/>
        </w:rPr>
        <w:t>Linguistic and biological diversity often coincide in the Asia-Pacific</w:t>
      </w:r>
      <w:r w:rsidRPr="0008241C">
        <w:rPr>
          <w:bCs/>
          <w:sz w:val="22"/>
          <w:szCs w:val="22"/>
        </w:rPr>
        <w:t xml:space="preserve"> region</w:t>
      </w:r>
      <w:r w:rsidRPr="0008241C">
        <w:rPr>
          <w:sz w:val="22"/>
          <w:szCs w:val="22"/>
        </w:rPr>
        <w:t xml:space="preserve"> and parallel strategies need to be developed for their conservation. National conservation priorities should take into consideration the bioculturally rich areas that are facing great threats {3.2.5; 3.2.5.2; 3.2.5.4; 3.4}. </w:t>
      </w:r>
    </w:p>
    <w:p w14:paraId="5ABEFC45" w14:textId="77777777" w:rsidR="00A01204" w:rsidRPr="0008241C" w:rsidRDefault="00A01204" w:rsidP="00A01204">
      <w:pPr>
        <w:rPr>
          <w:b/>
          <w:sz w:val="22"/>
          <w:szCs w:val="22"/>
        </w:rPr>
      </w:pPr>
    </w:p>
    <w:p w14:paraId="6BE0B9FB" w14:textId="68D2C87A" w:rsidR="00A01204" w:rsidRPr="0008241C" w:rsidRDefault="00A01204" w:rsidP="00A01204">
      <w:pPr>
        <w:rPr>
          <w:sz w:val="22"/>
          <w:szCs w:val="22"/>
        </w:rPr>
      </w:pPr>
      <w:r w:rsidRPr="0008241C">
        <w:rPr>
          <w:b/>
          <w:sz w:val="22"/>
          <w:szCs w:val="22"/>
        </w:rPr>
        <w:t>Protected Area coverage in the Asia-Pacific</w:t>
      </w:r>
      <w:r w:rsidRPr="0008241C">
        <w:rPr>
          <w:b/>
          <w:bCs/>
          <w:sz w:val="22"/>
          <w:szCs w:val="22"/>
        </w:rPr>
        <w:t xml:space="preserve"> region </w:t>
      </w:r>
      <w:r w:rsidRPr="0008241C">
        <w:rPr>
          <w:b/>
          <w:sz w:val="22"/>
          <w:szCs w:val="22"/>
        </w:rPr>
        <w:t>has increased substantially since last three decades. Despite this progress, however, at least 75</w:t>
      </w:r>
      <w:r w:rsidR="00C934E9">
        <w:rPr>
          <w:b/>
          <w:sz w:val="22"/>
          <w:szCs w:val="22"/>
        </w:rPr>
        <w:t xml:space="preserve"> per cent</w:t>
      </w:r>
      <w:r w:rsidRPr="0008241C">
        <w:rPr>
          <w:b/>
          <w:sz w:val="22"/>
          <w:szCs w:val="22"/>
        </w:rPr>
        <w:t xml:space="preserve"> of Key Biodiversity Areas remain unprotected, suggesting that the region is not on track to conserve areas of particular importance for biodiversity, as called for under Aichi Target 11 (</w:t>
      </w:r>
      <w:r w:rsidRPr="0008241C">
        <w:rPr>
          <w:b/>
          <w:i/>
          <w:sz w:val="22"/>
          <w:szCs w:val="22"/>
        </w:rPr>
        <w:t>well established</w:t>
      </w:r>
      <w:r w:rsidRPr="0008241C">
        <w:rPr>
          <w:b/>
          <w:sz w:val="22"/>
          <w:szCs w:val="22"/>
        </w:rPr>
        <w:t>)</w:t>
      </w:r>
      <w:r w:rsidRPr="0008241C">
        <w:rPr>
          <w:sz w:val="22"/>
          <w:szCs w:val="22"/>
        </w:rPr>
        <w:t>. Oceania has the highest overall Protected Area coverage in the region. North-East Asia has the highest proportion of Key Biodiversity Areas covered by Protected Areas, but only 1 per cent of its marine area is protected (</w:t>
      </w:r>
      <w:r w:rsidRPr="0008241C">
        <w:rPr>
          <w:i/>
          <w:sz w:val="22"/>
          <w:szCs w:val="22"/>
        </w:rPr>
        <w:t>well established</w:t>
      </w:r>
      <w:r w:rsidRPr="0008241C">
        <w:rPr>
          <w:sz w:val="22"/>
          <w:szCs w:val="22"/>
        </w:rPr>
        <w:t xml:space="preserve">) {3.2.5.6; 3.2.6; 3.2.6.1}. </w:t>
      </w:r>
    </w:p>
    <w:p w14:paraId="274BC700" w14:textId="77777777" w:rsidR="00A01204" w:rsidRPr="0008241C" w:rsidRDefault="00A01204" w:rsidP="00A01204">
      <w:pPr>
        <w:rPr>
          <w:sz w:val="22"/>
          <w:szCs w:val="22"/>
        </w:rPr>
      </w:pPr>
    </w:p>
    <w:p w14:paraId="211E055F" w14:textId="77777777" w:rsidR="00A01204" w:rsidRPr="0008241C" w:rsidRDefault="00A01204" w:rsidP="00A01204">
      <w:pPr>
        <w:rPr>
          <w:sz w:val="22"/>
          <w:szCs w:val="22"/>
        </w:rPr>
      </w:pPr>
      <w:r w:rsidRPr="0008241C">
        <w:rPr>
          <w:b/>
          <w:sz w:val="22"/>
          <w:szCs w:val="22"/>
        </w:rPr>
        <w:t>The Asia-Pacific region has high levels of endemism, and some 25 per cent of the region’s endemic species are facing high extinction risks as per the IUCN Red List. Endemic species in some subregions face an extinction risk as high as 46 per cent of endemic species threatened in South Asia (</w:t>
      </w:r>
      <w:r w:rsidRPr="0008241C">
        <w:rPr>
          <w:b/>
          <w:i/>
          <w:sz w:val="22"/>
          <w:szCs w:val="22"/>
        </w:rPr>
        <w:t>well established</w:t>
      </w:r>
      <w:r w:rsidRPr="0008241C">
        <w:rPr>
          <w:b/>
          <w:sz w:val="22"/>
          <w:szCs w:val="22"/>
        </w:rPr>
        <w:t>).</w:t>
      </w:r>
      <w:r w:rsidRPr="0008241C">
        <w:rPr>
          <w:sz w:val="22"/>
          <w:szCs w:val="22"/>
        </w:rPr>
        <w:t xml:space="preserve"> South-East Asia has the greatest number of threatened species and the fastest increases in extinction risk (Red List Index) in the Asia-Pacific</w:t>
      </w:r>
      <w:r w:rsidRPr="0008241C">
        <w:rPr>
          <w:bCs/>
          <w:sz w:val="22"/>
          <w:szCs w:val="22"/>
        </w:rPr>
        <w:t xml:space="preserve"> region</w:t>
      </w:r>
      <w:r w:rsidRPr="0008241C">
        <w:rPr>
          <w:sz w:val="22"/>
          <w:szCs w:val="22"/>
        </w:rPr>
        <w:t>. North Asian endemic species extinction risk is also higher than the regional average; the high percentage of Data Deficient species (36 per cent) indicates that more research and conservation action are needed for endemic species in this subregion (</w:t>
      </w:r>
      <w:r w:rsidRPr="0008241C">
        <w:rPr>
          <w:i/>
          <w:sz w:val="22"/>
          <w:szCs w:val="22"/>
        </w:rPr>
        <w:t>well established</w:t>
      </w:r>
      <w:r w:rsidRPr="0008241C">
        <w:rPr>
          <w:sz w:val="22"/>
          <w:szCs w:val="22"/>
        </w:rPr>
        <w:t xml:space="preserve">) {3.2.1; 3.2.2; 3.2.6.2; 3.3.4}. </w:t>
      </w:r>
    </w:p>
    <w:p w14:paraId="17C0D419" w14:textId="77777777" w:rsidR="00A01204" w:rsidRPr="0008241C" w:rsidRDefault="00A01204" w:rsidP="00A01204">
      <w:pPr>
        <w:rPr>
          <w:b/>
          <w:bCs/>
          <w:sz w:val="22"/>
          <w:szCs w:val="22"/>
        </w:rPr>
      </w:pPr>
    </w:p>
    <w:p w14:paraId="5B957A9A" w14:textId="77777777" w:rsidR="00A01204" w:rsidRPr="0008241C" w:rsidRDefault="00A01204" w:rsidP="00A01204">
      <w:pPr>
        <w:rPr>
          <w:sz w:val="22"/>
          <w:szCs w:val="22"/>
        </w:rPr>
      </w:pPr>
      <w:r w:rsidRPr="0008241C">
        <w:rPr>
          <w:b/>
          <w:bCs/>
          <w:sz w:val="22"/>
          <w:szCs w:val="22"/>
        </w:rPr>
        <w:t>Some aspects of biodiversity have recently started to recover in several countries in the Asia-Pacific region (</w:t>
      </w:r>
      <w:r w:rsidRPr="0008241C">
        <w:rPr>
          <w:b/>
          <w:bCs/>
          <w:i/>
          <w:sz w:val="22"/>
          <w:szCs w:val="22"/>
        </w:rPr>
        <w:t>established but incomplete</w:t>
      </w:r>
      <w:r w:rsidRPr="0008241C">
        <w:rPr>
          <w:b/>
          <w:bCs/>
          <w:sz w:val="22"/>
          <w:szCs w:val="22"/>
        </w:rPr>
        <w:t>)</w:t>
      </w:r>
      <w:r w:rsidRPr="0008241C">
        <w:rPr>
          <w:sz w:val="22"/>
          <w:szCs w:val="22"/>
        </w:rPr>
        <w:t>. This recovery has resulted from various changes, including population concentration in cities, increased agricultural production per unit area, increasing conservation awareness among citizens, and the enabling policies of the governments. Future trends of biodiversity in the Asia-Pacific</w:t>
      </w:r>
      <w:r w:rsidRPr="0008241C">
        <w:rPr>
          <w:bCs/>
          <w:sz w:val="22"/>
          <w:szCs w:val="22"/>
        </w:rPr>
        <w:t xml:space="preserve"> region</w:t>
      </w:r>
      <w:r w:rsidRPr="0008241C">
        <w:rPr>
          <w:sz w:val="22"/>
          <w:szCs w:val="22"/>
        </w:rPr>
        <w:t xml:space="preserve"> will largely depend on whether other countries will follow this recovering trajectory by stabilizing land/sea use change, manage their natural resources </w:t>
      </w:r>
      <w:r w:rsidRPr="0008241C">
        <w:rPr>
          <w:sz w:val="22"/>
          <w:szCs w:val="22"/>
        </w:rPr>
        <w:lastRenderedPageBreak/>
        <w:t xml:space="preserve">sustainably, and cooperating with each other in meeting the Aichi Targets and the Sustainable Development Goals {3.2.1.5; 3.2.3.5; 3.3.1; 3.3.3; 3.3.6}. </w:t>
      </w:r>
    </w:p>
    <w:p w14:paraId="108D56A4" w14:textId="77777777" w:rsidR="00A01204" w:rsidRPr="0008241C" w:rsidRDefault="00A01204" w:rsidP="00A01204">
      <w:pPr>
        <w:rPr>
          <w:sz w:val="22"/>
          <w:szCs w:val="22"/>
        </w:rPr>
      </w:pPr>
    </w:p>
    <w:p w14:paraId="19418C40" w14:textId="77777777" w:rsidR="00A01204" w:rsidRPr="0008241C" w:rsidRDefault="00A01204" w:rsidP="00A01204">
      <w:pPr>
        <w:rPr>
          <w:color w:val="000000"/>
          <w:sz w:val="22"/>
          <w:szCs w:val="22"/>
        </w:rPr>
      </w:pPr>
      <w:r w:rsidRPr="0008241C">
        <w:rPr>
          <w:b/>
          <w:sz w:val="22"/>
          <w:szCs w:val="22"/>
        </w:rPr>
        <w:t xml:space="preserve">Given that the scientific information on the </w:t>
      </w:r>
      <w:r w:rsidRPr="0008241C">
        <w:rPr>
          <w:b/>
          <w:sz w:val="22"/>
          <w:szCs w:val="22"/>
          <w:lang w:eastAsia="ja-JP"/>
        </w:rPr>
        <w:t xml:space="preserve">status and trends of </w:t>
      </w:r>
      <w:r w:rsidRPr="0008241C">
        <w:rPr>
          <w:b/>
          <w:sz w:val="22"/>
          <w:szCs w:val="22"/>
        </w:rPr>
        <w:t>biodiversity and nature's contributions to people is not available uniformly across all ecosystems and habitats in the region, the national governments are encouraged to initiate systematic documentation and monitoring of health of eco</w:t>
      </w:r>
      <w:r w:rsidRPr="0008241C">
        <w:rPr>
          <w:b/>
          <w:sz w:val="22"/>
          <w:szCs w:val="22"/>
          <w:lang w:eastAsia="ja-JP"/>
        </w:rPr>
        <w:t>s</w:t>
      </w:r>
      <w:r w:rsidRPr="0008241C">
        <w:rPr>
          <w:b/>
          <w:sz w:val="22"/>
          <w:szCs w:val="22"/>
        </w:rPr>
        <w:t>ystems and ecosystem flows (</w:t>
      </w:r>
      <w:r w:rsidRPr="0008241C">
        <w:rPr>
          <w:b/>
          <w:i/>
          <w:sz w:val="22"/>
          <w:szCs w:val="22"/>
        </w:rPr>
        <w:t>established but incomplete</w:t>
      </w:r>
      <w:r w:rsidRPr="0008241C">
        <w:rPr>
          <w:b/>
          <w:sz w:val="22"/>
          <w:szCs w:val="22"/>
        </w:rPr>
        <w:t>).</w:t>
      </w:r>
      <w:r w:rsidRPr="0008241C">
        <w:rPr>
          <w:sz w:val="22"/>
          <w:szCs w:val="22"/>
        </w:rPr>
        <w:t xml:space="preserve"> </w:t>
      </w:r>
      <w:r w:rsidRPr="0008241C">
        <w:rPr>
          <w:color w:val="000000"/>
          <w:sz w:val="22"/>
          <w:szCs w:val="22"/>
        </w:rPr>
        <w:t>Saving terrestrial fauna especially big mammals and other fauna that require large roaming areas such as Orangutans, proboscis monkey, hornbills</w:t>
      </w:r>
      <w:r w:rsidRPr="0008241C">
        <w:rPr>
          <w:color w:val="000000"/>
          <w:sz w:val="22"/>
          <w:szCs w:val="22"/>
          <w:lang w:eastAsia="ja-JP"/>
        </w:rPr>
        <w:t>,</w:t>
      </w:r>
      <w:r w:rsidRPr="0008241C">
        <w:rPr>
          <w:color w:val="000000"/>
          <w:sz w:val="22"/>
          <w:szCs w:val="22"/>
        </w:rPr>
        <w:t xml:space="preserve"> tigers, Sumatran rhinoceros, gaurs and </w:t>
      </w:r>
      <w:r w:rsidRPr="0008241C">
        <w:rPr>
          <w:color w:val="000000"/>
          <w:sz w:val="22"/>
          <w:szCs w:val="22"/>
          <w:lang w:eastAsia="ja-JP"/>
        </w:rPr>
        <w:t xml:space="preserve">Asian </w:t>
      </w:r>
      <w:r w:rsidRPr="0008241C">
        <w:rPr>
          <w:color w:val="000000"/>
          <w:sz w:val="22"/>
          <w:szCs w:val="22"/>
        </w:rPr>
        <w:t>elephants can be done by connecting large tracts of forests with wildlife corridors or through rehabilitation projects; the same goes for coastal and marine, freshwater and other ecosystems in the region {3.2.1.1; 3.2.2.4; 3.3.4; 3.4}.</w:t>
      </w:r>
    </w:p>
    <w:p w14:paraId="02AE2F59" w14:textId="77777777" w:rsidR="00A01204" w:rsidRPr="0008241C" w:rsidRDefault="00A01204" w:rsidP="00A01204">
      <w:pPr>
        <w:rPr>
          <w:sz w:val="21"/>
          <w:szCs w:val="22"/>
        </w:rPr>
      </w:pPr>
      <w:r w:rsidRPr="0008241C">
        <w:rPr>
          <w:sz w:val="22"/>
          <w:szCs w:val="22"/>
        </w:rPr>
        <w:br w:type="page"/>
      </w:r>
    </w:p>
    <w:p w14:paraId="6F5B105E" w14:textId="77777777" w:rsidR="00A01204" w:rsidRPr="0008241C" w:rsidRDefault="00A01204" w:rsidP="00A01204">
      <w:pPr>
        <w:keepNext/>
        <w:keepLines/>
        <w:tabs>
          <w:tab w:val="clear" w:pos="1247"/>
          <w:tab w:val="left" w:pos="700"/>
        </w:tabs>
        <w:spacing w:before="40"/>
        <w:outlineLvl w:val="1"/>
        <w:rPr>
          <w:b/>
          <w:sz w:val="28"/>
          <w:szCs w:val="26"/>
        </w:rPr>
      </w:pPr>
      <w:bookmarkStart w:id="802" w:name="_Toc504317173"/>
      <w:bookmarkStart w:id="803" w:name="_Toc504317866"/>
      <w:bookmarkStart w:id="804" w:name="_Toc504320401"/>
      <w:bookmarkStart w:id="805" w:name="_Toc504320624"/>
      <w:bookmarkStart w:id="806" w:name="_Toc524041363"/>
      <w:r w:rsidRPr="0008241C">
        <w:rPr>
          <w:b/>
          <w:sz w:val="28"/>
          <w:szCs w:val="26"/>
        </w:rPr>
        <w:lastRenderedPageBreak/>
        <w:t xml:space="preserve">3.1 </w:t>
      </w:r>
      <w:r w:rsidRPr="0008241C">
        <w:rPr>
          <w:b/>
          <w:sz w:val="28"/>
          <w:szCs w:val="26"/>
        </w:rPr>
        <w:tab/>
        <w:t>Introduction</w:t>
      </w:r>
      <w:bookmarkEnd w:id="795"/>
      <w:bookmarkEnd w:id="802"/>
      <w:bookmarkEnd w:id="803"/>
      <w:bookmarkEnd w:id="804"/>
      <w:bookmarkEnd w:id="805"/>
      <w:bookmarkEnd w:id="806"/>
      <w:r w:rsidRPr="0008241C">
        <w:rPr>
          <w:b/>
          <w:sz w:val="28"/>
          <w:szCs w:val="26"/>
        </w:rPr>
        <w:t xml:space="preserve"> </w:t>
      </w:r>
    </w:p>
    <w:p w14:paraId="138FD858" w14:textId="77777777" w:rsidR="00A01204" w:rsidRPr="0008241C" w:rsidRDefault="00A01204" w:rsidP="00A01204">
      <w:pPr>
        <w:rPr>
          <w:sz w:val="22"/>
          <w:szCs w:val="22"/>
        </w:rPr>
      </w:pPr>
    </w:p>
    <w:p w14:paraId="106B6BA2" w14:textId="77777777" w:rsidR="00A01204" w:rsidRPr="0008241C" w:rsidRDefault="00A01204" w:rsidP="00A01204">
      <w:pPr>
        <w:keepNext/>
        <w:tabs>
          <w:tab w:val="clear" w:pos="1247"/>
          <w:tab w:val="left" w:pos="765"/>
        </w:tabs>
        <w:outlineLvl w:val="2"/>
        <w:rPr>
          <w:b/>
          <w:sz w:val="24"/>
          <w:szCs w:val="24"/>
        </w:rPr>
      </w:pPr>
      <w:bookmarkStart w:id="807" w:name="_Toc504317174"/>
      <w:bookmarkStart w:id="808" w:name="_Toc504317867"/>
      <w:bookmarkStart w:id="809" w:name="_Toc504320402"/>
      <w:bookmarkStart w:id="810" w:name="_Toc504320625"/>
      <w:bookmarkStart w:id="811" w:name="_Toc504320849"/>
      <w:bookmarkStart w:id="812" w:name="_Toc524041364"/>
      <w:r w:rsidRPr="0008241C">
        <w:rPr>
          <w:b/>
          <w:sz w:val="24"/>
          <w:szCs w:val="24"/>
        </w:rPr>
        <w:t xml:space="preserve">3.1.1 </w:t>
      </w:r>
      <w:r w:rsidRPr="0008241C">
        <w:rPr>
          <w:b/>
          <w:sz w:val="24"/>
          <w:szCs w:val="24"/>
        </w:rPr>
        <w:tab/>
        <w:t>Background and context</w:t>
      </w:r>
      <w:bookmarkEnd w:id="807"/>
      <w:bookmarkEnd w:id="808"/>
      <w:bookmarkEnd w:id="809"/>
      <w:bookmarkEnd w:id="810"/>
      <w:bookmarkEnd w:id="811"/>
      <w:bookmarkEnd w:id="812"/>
    </w:p>
    <w:p w14:paraId="040CDA28" w14:textId="77777777" w:rsidR="00A01204" w:rsidRPr="0008241C" w:rsidRDefault="00A01204" w:rsidP="00A01204">
      <w:pPr>
        <w:rPr>
          <w:sz w:val="22"/>
          <w:szCs w:val="22"/>
        </w:rPr>
      </w:pPr>
    </w:p>
    <w:p w14:paraId="7C19DBC3" w14:textId="77777777" w:rsidR="00A01204" w:rsidRPr="0008241C" w:rsidRDefault="00A01204" w:rsidP="00A01204">
      <w:pPr>
        <w:rPr>
          <w:sz w:val="22"/>
          <w:szCs w:val="22"/>
        </w:rPr>
      </w:pPr>
      <w:r w:rsidRPr="0008241C">
        <w:rPr>
          <w:sz w:val="22"/>
          <w:szCs w:val="22"/>
        </w:rPr>
        <w:t xml:space="preserve">The Asia-Pacific region is among the most diverse regions of the globe with </w:t>
      </w:r>
      <w:r w:rsidRPr="0008241C">
        <w:rPr>
          <w:rFonts w:eastAsia="MS Mincho"/>
          <w:sz w:val="22"/>
          <w:szCs w:val="22"/>
          <w:lang w:eastAsia="ja-JP"/>
        </w:rPr>
        <w:t>unique</w:t>
      </w:r>
      <w:r w:rsidRPr="0008241C">
        <w:rPr>
          <w:sz w:val="22"/>
          <w:szCs w:val="22"/>
        </w:rPr>
        <w:t xml:space="preserve"> biodiversity, multitudes of ecosystems and </w:t>
      </w:r>
      <w:r w:rsidRPr="0008241C">
        <w:rPr>
          <w:rFonts w:eastAsia="MS Mincho"/>
          <w:sz w:val="22"/>
          <w:szCs w:val="22"/>
          <w:lang w:eastAsia="ja-JP"/>
        </w:rPr>
        <w:t xml:space="preserve">highly-valued </w:t>
      </w:r>
      <w:r w:rsidRPr="0008241C">
        <w:rPr>
          <w:sz w:val="22"/>
          <w:szCs w:val="22"/>
        </w:rPr>
        <w:t xml:space="preserve">habitats spread across terrestrial, marine and freshwater biomes. The natural as well as human engineered ecosystems such as agroecosystems in the region provide numerous goods and services to the diverse ethnic groups and societies in the region which are crucial for sustaining the human civilizations (Chapter 2). With steady growth of human population and economy, there is increasing demand for these services resulting in altered land use, disruption of biogeochemical cycling and ecosystem functioning. This region varies considerably in terms of documentation of biodiversity and analysis of trends. Moreover, valuation of nature's contributions to people in the region is still at the infancy. This means our understanding of the contributions of ecosystem processes to human well-being and our ability to quantify the services is limited. Given that the scientific information on the biodiversity and </w:t>
      </w:r>
      <w:r w:rsidRPr="0008241C">
        <w:rPr>
          <w:rFonts w:eastAsia="MS Mincho"/>
          <w:sz w:val="22"/>
          <w:szCs w:val="22"/>
          <w:lang w:eastAsia="ja-JP"/>
        </w:rPr>
        <w:t>nature's</w:t>
      </w:r>
      <w:r w:rsidRPr="0008241C">
        <w:rPr>
          <w:sz w:val="22"/>
          <w:szCs w:val="22"/>
        </w:rPr>
        <w:t xml:space="preserve"> contributions to </w:t>
      </w:r>
      <w:r w:rsidRPr="0008241C">
        <w:rPr>
          <w:rFonts w:eastAsia="MS Mincho"/>
          <w:sz w:val="22"/>
          <w:szCs w:val="22"/>
          <w:lang w:eastAsia="ja-JP"/>
        </w:rPr>
        <w:t>p</w:t>
      </w:r>
      <w:r w:rsidRPr="0008241C">
        <w:rPr>
          <w:sz w:val="22"/>
          <w:szCs w:val="22"/>
        </w:rPr>
        <w:t xml:space="preserve">eople is not available uniformly across all taxonomic groups, subregions and habitats in the region, this assessment relies on the past and current trends within subregions and major ecosystems. </w:t>
      </w:r>
    </w:p>
    <w:p w14:paraId="0710C0A1" w14:textId="77777777" w:rsidR="00A01204" w:rsidRPr="0008241C" w:rsidRDefault="00A01204" w:rsidP="00A01204">
      <w:pPr>
        <w:rPr>
          <w:sz w:val="22"/>
          <w:szCs w:val="22"/>
        </w:rPr>
      </w:pPr>
    </w:p>
    <w:p w14:paraId="28BA8C79" w14:textId="77777777" w:rsidR="00A01204" w:rsidRPr="0008241C" w:rsidRDefault="00A01204" w:rsidP="00A01204">
      <w:pPr>
        <w:rPr>
          <w:sz w:val="22"/>
          <w:szCs w:val="22"/>
        </w:rPr>
      </w:pPr>
      <w:r w:rsidRPr="0008241C">
        <w:rPr>
          <w:sz w:val="22"/>
          <w:szCs w:val="22"/>
        </w:rPr>
        <w:t>This chapter deals with trends and the current state of biodiversity in the Asia-Pacific</w:t>
      </w:r>
      <w:r w:rsidRPr="0008241C">
        <w:rPr>
          <w:bCs/>
          <w:sz w:val="22"/>
          <w:szCs w:val="22"/>
        </w:rPr>
        <w:t xml:space="preserve"> region</w:t>
      </w:r>
      <w:r w:rsidRPr="0008241C">
        <w:rPr>
          <w:sz w:val="22"/>
          <w:szCs w:val="22"/>
        </w:rPr>
        <w:t xml:space="preserve">, and how these components affect the </w:t>
      </w:r>
      <w:r w:rsidRPr="0008241C">
        <w:rPr>
          <w:rFonts w:eastAsia="MS Mincho"/>
          <w:sz w:val="22"/>
          <w:szCs w:val="22"/>
          <w:lang w:eastAsia="ja-JP"/>
        </w:rPr>
        <w:t>nature's</w:t>
      </w:r>
      <w:r w:rsidRPr="0008241C">
        <w:rPr>
          <w:sz w:val="22"/>
          <w:szCs w:val="22"/>
        </w:rPr>
        <w:t xml:space="preserve"> contributions to </w:t>
      </w:r>
      <w:r w:rsidRPr="0008241C">
        <w:rPr>
          <w:rFonts w:eastAsia="MS Mincho"/>
          <w:sz w:val="22"/>
          <w:szCs w:val="22"/>
          <w:lang w:eastAsia="ja-JP"/>
        </w:rPr>
        <w:t>p</w:t>
      </w:r>
      <w:r w:rsidRPr="0008241C">
        <w:rPr>
          <w:sz w:val="22"/>
          <w:szCs w:val="22"/>
        </w:rPr>
        <w:t>eople. Based on the review of recent (past 15-20 years) scientific publications and reports from this region, and current trends, both positive and negative, in biodiversity are presented. The chapter addresses policy question 3 of the Asia-Pacific</w:t>
      </w:r>
      <w:r w:rsidRPr="0008241C">
        <w:rPr>
          <w:bCs/>
          <w:sz w:val="22"/>
          <w:szCs w:val="22"/>
        </w:rPr>
        <w:t xml:space="preserve"> region</w:t>
      </w:r>
      <w:r w:rsidRPr="0008241C">
        <w:rPr>
          <w:sz w:val="22"/>
          <w:szCs w:val="22"/>
        </w:rPr>
        <w:t>, i.e., “What are the status, trends and potential future dynamics of biodiversity, ecosystem functions that affect their contributions to the economy, livelihoods and well-being in the Asia-Pacific</w:t>
      </w:r>
      <w:r w:rsidRPr="0008241C">
        <w:rPr>
          <w:bCs/>
          <w:sz w:val="22"/>
          <w:szCs w:val="22"/>
        </w:rPr>
        <w:t xml:space="preserve"> region</w:t>
      </w:r>
      <w:r w:rsidRPr="0008241C">
        <w:rPr>
          <w:sz w:val="22"/>
          <w:szCs w:val="22"/>
        </w:rPr>
        <w:t xml:space="preserve">?” Essentially these aspects and all ecosystem services cover the ‘Nature and Nature's contributions to people (NCP) in the region. Given the dynamic nature of these contributions drawn by the society in different parts of </w:t>
      </w:r>
      <w:r w:rsidRPr="0008241C">
        <w:rPr>
          <w:bCs/>
          <w:sz w:val="22"/>
          <w:szCs w:val="22"/>
        </w:rPr>
        <w:t>the Asia-Pacific region</w:t>
      </w:r>
      <w:r w:rsidRPr="0008241C">
        <w:rPr>
          <w:sz w:val="22"/>
          <w:szCs w:val="22"/>
        </w:rPr>
        <w:t xml:space="preserve"> and lack of quantitative information on their state, it has not been possible to cover contributions from all ecosystems. We recognize that much of the published literature on the ecosystem services is based on bio-physical and ecological aspects and there has been very little research on bio-cultural aspects of ecosystem services. The chapter identifies information gaps and areas of future research on the status </w:t>
      </w:r>
      <w:r w:rsidRPr="0008241C">
        <w:rPr>
          <w:rFonts w:eastAsia="MS Mincho"/>
          <w:sz w:val="22"/>
          <w:szCs w:val="22"/>
          <w:lang w:eastAsia="ja-JP"/>
        </w:rPr>
        <w:t xml:space="preserve">and trends </w:t>
      </w:r>
      <w:r w:rsidRPr="0008241C">
        <w:rPr>
          <w:sz w:val="22"/>
          <w:szCs w:val="22"/>
        </w:rPr>
        <w:t xml:space="preserve">of biodiversity. </w:t>
      </w:r>
    </w:p>
    <w:p w14:paraId="17ABC956" w14:textId="77777777" w:rsidR="00A01204" w:rsidRPr="0008241C" w:rsidRDefault="00A01204" w:rsidP="00A01204">
      <w:pPr>
        <w:rPr>
          <w:sz w:val="22"/>
          <w:szCs w:val="22"/>
        </w:rPr>
      </w:pPr>
    </w:p>
    <w:p w14:paraId="3457B7BE" w14:textId="77777777" w:rsidR="00A01204" w:rsidRPr="0008241C" w:rsidRDefault="00A01204" w:rsidP="00A01204">
      <w:pPr>
        <w:keepNext/>
        <w:tabs>
          <w:tab w:val="clear" w:pos="1247"/>
          <w:tab w:val="left" w:pos="765"/>
        </w:tabs>
        <w:outlineLvl w:val="2"/>
        <w:rPr>
          <w:b/>
          <w:sz w:val="24"/>
          <w:szCs w:val="24"/>
        </w:rPr>
      </w:pPr>
      <w:bookmarkStart w:id="813" w:name="_Toc504317175"/>
      <w:bookmarkStart w:id="814" w:name="_Toc504317868"/>
      <w:bookmarkStart w:id="815" w:name="_Toc504320403"/>
      <w:bookmarkStart w:id="816" w:name="_Toc504320626"/>
      <w:bookmarkStart w:id="817" w:name="_Toc504320850"/>
      <w:bookmarkStart w:id="818" w:name="_Toc524041365"/>
      <w:r w:rsidRPr="0008241C">
        <w:rPr>
          <w:b/>
          <w:sz w:val="24"/>
          <w:szCs w:val="24"/>
        </w:rPr>
        <w:t xml:space="preserve">3.1.2 </w:t>
      </w:r>
      <w:r w:rsidRPr="0008241C">
        <w:rPr>
          <w:b/>
          <w:sz w:val="24"/>
          <w:szCs w:val="24"/>
        </w:rPr>
        <w:tab/>
        <w:t>Methodology of assessment</w:t>
      </w:r>
      <w:bookmarkEnd w:id="813"/>
      <w:bookmarkEnd w:id="814"/>
      <w:bookmarkEnd w:id="815"/>
      <w:bookmarkEnd w:id="816"/>
      <w:bookmarkEnd w:id="817"/>
      <w:bookmarkEnd w:id="818"/>
      <w:r w:rsidRPr="0008241C">
        <w:rPr>
          <w:b/>
          <w:sz w:val="24"/>
          <w:szCs w:val="24"/>
        </w:rPr>
        <w:t xml:space="preserve"> </w:t>
      </w:r>
    </w:p>
    <w:p w14:paraId="2430C326" w14:textId="77777777" w:rsidR="00A01204" w:rsidRPr="0008241C" w:rsidRDefault="00A01204" w:rsidP="00A01204">
      <w:pPr>
        <w:rPr>
          <w:sz w:val="22"/>
          <w:szCs w:val="22"/>
          <w:lang w:eastAsia="ja-JP"/>
        </w:rPr>
      </w:pPr>
    </w:p>
    <w:p w14:paraId="7DBB5B72" w14:textId="77777777" w:rsidR="00A01204" w:rsidRPr="0008241C" w:rsidRDefault="00A01204" w:rsidP="00A01204">
      <w:pPr>
        <w:rPr>
          <w:sz w:val="22"/>
          <w:szCs w:val="22"/>
          <w:lang w:eastAsia="ja-JP"/>
        </w:rPr>
      </w:pPr>
      <w:r w:rsidRPr="0008241C">
        <w:rPr>
          <w:sz w:val="22"/>
          <w:szCs w:val="22"/>
          <w:lang w:eastAsia="ja-JP"/>
        </w:rPr>
        <w:t>The status and trends of biodiversity in the Asia-Pacific region and the potential impacts of loss across various scales are based on scientific information and other knowledge systems. These data sets are given in Chapter 1. The relevant datasets from ongoing activities were drawn from a wide range of sources, including global, regional, national, local institutions and used for this assessment. Some examples include: national biodiversity strategies and action plans, national reports and data portals; National Specimen Information Infrastructure (NSII); the Global Biodiversity Information Facility</w:t>
      </w:r>
      <w:r w:rsidRPr="0008241C">
        <w:rPr>
          <w:szCs w:val="18"/>
          <w:vertAlign w:val="superscript"/>
          <w:lang w:eastAsia="ja-JP"/>
        </w:rPr>
        <w:footnoteReference w:id="42"/>
      </w:r>
      <w:r w:rsidRPr="0008241C">
        <w:rPr>
          <w:sz w:val="22"/>
          <w:szCs w:val="22"/>
          <w:lang w:eastAsia="ja-JP"/>
        </w:rPr>
        <w:t>; the Indian Bio-resource Information Network</w:t>
      </w:r>
      <w:r w:rsidRPr="0008241C">
        <w:rPr>
          <w:szCs w:val="18"/>
          <w:vertAlign w:val="superscript"/>
          <w:lang w:eastAsia="ja-JP"/>
        </w:rPr>
        <w:footnoteReference w:id="43"/>
      </w:r>
      <w:r w:rsidRPr="0008241C">
        <w:rPr>
          <w:sz w:val="22"/>
          <w:szCs w:val="22"/>
          <w:lang w:eastAsia="ja-JP"/>
        </w:rPr>
        <w:t>; the Group on Earth Observations Biodiversity Observation Network</w:t>
      </w:r>
      <w:r w:rsidRPr="0008241C">
        <w:rPr>
          <w:szCs w:val="18"/>
          <w:vertAlign w:val="superscript"/>
          <w:lang w:eastAsia="ja-JP"/>
        </w:rPr>
        <w:footnoteReference w:id="44"/>
      </w:r>
      <w:r w:rsidRPr="0008241C">
        <w:rPr>
          <w:sz w:val="22"/>
          <w:szCs w:val="22"/>
          <w:lang w:eastAsia="ja-JP"/>
        </w:rPr>
        <w:t xml:space="preserve"> with regional components; the Asia-Pacific Biodiversity Observation Network</w:t>
      </w:r>
      <w:r w:rsidRPr="0008241C">
        <w:rPr>
          <w:szCs w:val="18"/>
          <w:vertAlign w:val="superscript"/>
          <w:lang w:eastAsia="ja-JP"/>
        </w:rPr>
        <w:footnoteReference w:id="45"/>
      </w:r>
      <w:r w:rsidRPr="0008241C">
        <w:rPr>
          <w:sz w:val="22"/>
          <w:szCs w:val="22"/>
          <w:lang w:eastAsia="ja-JP"/>
        </w:rPr>
        <w:t xml:space="preserve"> and subregional or national components; the Japanese Biodiversity Observation Network</w:t>
      </w:r>
      <w:r w:rsidRPr="0008241C">
        <w:rPr>
          <w:szCs w:val="18"/>
          <w:vertAlign w:val="superscript"/>
          <w:lang w:eastAsia="ja-JP"/>
        </w:rPr>
        <w:footnoteReference w:id="46"/>
      </w:r>
      <w:r w:rsidRPr="0008241C">
        <w:rPr>
          <w:sz w:val="22"/>
          <w:szCs w:val="22"/>
          <w:lang w:eastAsia="ja-JP"/>
        </w:rPr>
        <w:t xml:space="preserve"> and the Korea Biodiversity Observation Network</w:t>
      </w:r>
      <w:r w:rsidRPr="0008241C">
        <w:rPr>
          <w:szCs w:val="18"/>
          <w:vertAlign w:val="superscript"/>
          <w:lang w:eastAsia="ja-JP"/>
        </w:rPr>
        <w:footnoteReference w:id="47"/>
      </w:r>
      <w:r w:rsidRPr="0008241C">
        <w:rPr>
          <w:sz w:val="22"/>
          <w:szCs w:val="22"/>
          <w:lang w:eastAsia="ja-JP"/>
        </w:rPr>
        <w:t>; the Atlas of Living Australia and Species Profile and Threats Database</w:t>
      </w:r>
      <w:r w:rsidRPr="0008241C">
        <w:rPr>
          <w:szCs w:val="18"/>
          <w:vertAlign w:val="superscript"/>
          <w:lang w:eastAsia="ja-JP"/>
        </w:rPr>
        <w:footnoteReference w:id="48"/>
      </w:r>
      <w:r w:rsidRPr="0008241C">
        <w:rPr>
          <w:sz w:val="22"/>
          <w:szCs w:val="22"/>
          <w:lang w:eastAsia="ja-JP"/>
        </w:rPr>
        <w:t>; Threatened Island Biodiversity Database</w:t>
      </w:r>
      <w:r w:rsidRPr="0008241C">
        <w:rPr>
          <w:szCs w:val="18"/>
          <w:vertAlign w:val="superscript"/>
          <w:lang w:eastAsia="ja-JP"/>
        </w:rPr>
        <w:footnoteReference w:id="49"/>
      </w:r>
      <w:r w:rsidRPr="0008241C">
        <w:rPr>
          <w:sz w:val="22"/>
          <w:szCs w:val="22"/>
          <w:lang w:eastAsia="ja-JP"/>
        </w:rPr>
        <w:t xml:space="preserve">; regional initiatives: the </w:t>
      </w:r>
      <w:r w:rsidRPr="0008241C">
        <w:rPr>
          <w:sz w:val="22"/>
          <w:szCs w:val="22"/>
          <w:lang w:eastAsia="ja-JP"/>
        </w:rPr>
        <w:lastRenderedPageBreak/>
        <w:t>Economics of Ecosystems and Biodiversity for South-East Asia</w:t>
      </w:r>
      <w:r w:rsidRPr="0008241C">
        <w:rPr>
          <w:szCs w:val="18"/>
          <w:vertAlign w:val="superscript"/>
          <w:lang w:eastAsia="ja-JP"/>
        </w:rPr>
        <w:footnoteReference w:id="50"/>
      </w:r>
      <w:r w:rsidRPr="0008241C">
        <w:rPr>
          <w:sz w:val="22"/>
          <w:szCs w:val="22"/>
          <w:lang w:eastAsia="ja-JP"/>
        </w:rPr>
        <w:t>; regional research institutes: Bioversity International</w:t>
      </w:r>
      <w:r w:rsidRPr="0008241C">
        <w:rPr>
          <w:szCs w:val="18"/>
          <w:vertAlign w:val="superscript"/>
          <w:lang w:eastAsia="ja-JP"/>
        </w:rPr>
        <w:footnoteReference w:id="51"/>
      </w:r>
      <w:r w:rsidRPr="0008241C">
        <w:rPr>
          <w:sz w:val="22"/>
          <w:szCs w:val="22"/>
          <w:lang w:eastAsia="ja-JP"/>
        </w:rPr>
        <w:t xml:space="preserve"> (Asia-Pacific Oceania division), Ocean Biogeographic Information System</w:t>
      </w:r>
      <w:r w:rsidRPr="0008241C">
        <w:rPr>
          <w:szCs w:val="18"/>
          <w:vertAlign w:val="superscript"/>
          <w:lang w:eastAsia="ja-JP"/>
        </w:rPr>
        <w:footnoteReference w:id="52"/>
      </w:r>
      <w:r w:rsidRPr="0008241C">
        <w:rPr>
          <w:sz w:val="22"/>
          <w:szCs w:val="22"/>
          <w:lang w:eastAsia="ja-JP"/>
        </w:rPr>
        <w:t>, the World Resources Institute</w:t>
      </w:r>
      <w:r w:rsidRPr="0008241C">
        <w:rPr>
          <w:szCs w:val="18"/>
          <w:vertAlign w:val="superscript"/>
          <w:lang w:eastAsia="ja-JP"/>
        </w:rPr>
        <w:footnoteReference w:id="53"/>
      </w:r>
      <w:r w:rsidRPr="0008241C">
        <w:rPr>
          <w:sz w:val="22"/>
          <w:szCs w:val="22"/>
          <w:lang w:eastAsia="ja-JP"/>
        </w:rPr>
        <w:t>, the CGIAR Consortium for Spatial Information</w:t>
      </w:r>
      <w:r w:rsidRPr="0008241C">
        <w:rPr>
          <w:szCs w:val="18"/>
          <w:vertAlign w:val="superscript"/>
          <w:lang w:eastAsia="ja-JP"/>
        </w:rPr>
        <w:footnoteReference w:id="54"/>
      </w:r>
      <w:r w:rsidRPr="0008241C">
        <w:rPr>
          <w:sz w:val="22"/>
          <w:szCs w:val="22"/>
          <w:lang w:eastAsia="ja-JP"/>
        </w:rPr>
        <w:t>, the International Centre for Integrated Mountain Development</w:t>
      </w:r>
      <w:r w:rsidRPr="0008241C">
        <w:rPr>
          <w:szCs w:val="18"/>
          <w:vertAlign w:val="superscript"/>
          <w:lang w:eastAsia="ja-JP"/>
        </w:rPr>
        <w:footnoteReference w:id="55"/>
      </w:r>
      <w:r w:rsidRPr="0008241C">
        <w:rPr>
          <w:sz w:val="22"/>
          <w:szCs w:val="22"/>
          <w:lang w:eastAsia="ja-JP"/>
        </w:rPr>
        <w:t>, the International Union for Conservation of Nature</w:t>
      </w:r>
      <w:r w:rsidRPr="0008241C">
        <w:rPr>
          <w:szCs w:val="18"/>
          <w:vertAlign w:val="superscript"/>
          <w:lang w:eastAsia="ja-JP"/>
        </w:rPr>
        <w:footnoteReference w:id="56"/>
      </w:r>
      <w:r w:rsidRPr="0008241C">
        <w:rPr>
          <w:sz w:val="22"/>
          <w:szCs w:val="22"/>
          <w:lang w:eastAsia="ja-JP"/>
        </w:rPr>
        <w:t>; government research institutes and non-governmental organizations. Datasets from both published scientific literature and grey materials, along with indigenous and local knowledge sources, were used for this assessment.</w:t>
      </w:r>
    </w:p>
    <w:p w14:paraId="17B03208" w14:textId="77777777" w:rsidR="00A01204" w:rsidRPr="0008241C" w:rsidRDefault="00A01204" w:rsidP="00A01204">
      <w:pPr>
        <w:rPr>
          <w:sz w:val="22"/>
          <w:szCs w:val="22"/>
        </w:rPr>
      </w:pPr>
    </w:p>
    <w:p w14:paraId="5D7C1C12" w14:textId="77777777" w:rsidR="00A01204" w:rsidRPr="0008241C" w:rsidRDefault="00A01204" w:rsidP="00A01204">
      <w:pPr>
        <w:rPr>
          <w:sz w:val="22"/>
          <w:szCs w:val="22"/>
          <w:lang w:eastAsia="ja-JP"/>
        </w:rPr>
      </w:pPr>
      <w:r w:rsidRPr="0008241C">
        <w:rPr>
          <w:sz w:val="22"/>
          <w:szCs w:val="22"/>
          <w:lang w:eastAsia="ja-JP"/>
        </w:rPr>
        <w:t xml:space="preserve">The ecosystem-based hierarchical layers of classification was adopted with case studies for all five subregions in the Asia-Pacific region (Chapter 1). For specific habitats especially unique and threatened, box items and trends are given as examples of fine scale assessments. At the species level, examples were chosen from the IUCN Red List of Threatened Species that are presented in most of the subregions and globally monitored; at the country level, significant declining populations of plants and animals were selected. Traded wildlife and plants that also appeared in CITES Appendix 1 &amp; Appendix 2 were also chosen for this assessment. </w:t>
      </w:r>
    </w:p>
    <w:p w14:paraId="7D4DBD18" w14:textId="77777777" w:rsidR="00A01204" w:rsidRPr="0008241C" w:rsidRDefault="00A01204" w:rsidP="00A01204">
      <w:pPr>
        <w:rPr>
          <w:sz w:val="22"/>
          <w:szCs w:val="22"/>
          <w:lang w:eastAsia="ja-JP"/>
        </w:rPr>
      </w:pPr>
    </w:p>
    <w:p w14:paraId="2A5C4AC4" w14:textId="3AA33564" w:rsidR="00A01204" w:rsidRPr="0008241C" w:rsidRDefault="00A01204" w:rsidP="00A01204">
      <w:pPr>
        <w:rPr>
          <w:sz w:val="22"/>
          <w:szCs w:val="22"/>
          <w:lang w:eastAsia="ja-JP"/>
        </w:rPr>
      </w:pPr>
      <w:r w:rsidRPr="0008241C">
        <w:rPr>
          <w:sz w:val="22"/>
          <w:szCs w:val="22"/>
          <w:lang w:eastAsia="ja-JP"/>
        </w:rPr>
        <w:t>It is clarified that there are no data available for the vast majority of species/biodiversity, since Red Lists generally and particularly in the Asia-Pacific region (maybe with the partial exception of Australia and New Zealand) are focussed on plants and vertebrates that jointly are likely to account for &lt; 5</w:t>
      </w:r>
      <w:r w:rsidR="00C934E9">
        <w:rPr>
          <w:sz w:val="22"/>
          <w:szCs w:val="22"/>
          <w:lang w:eastAsia="ja-JP"/>
        </w:rPr>
        <w:t xml:space="preserve"> per cent</w:t>
      </w:r>
      <w:r w:rsidRPr="0008241C">
        <w:rPr>
          <w:sz w:val="22"/>
          <w:szCs w:val="22"/>
          <w:lang w:eastAsia="ja-JP"/>
        </w:rPr>
        <w:t xml:space="preserve"> of species. </w:t>
      </w:r>
    </w:p>
    <w:p w14:paraId="31ACFD39" w14:textId="77777777" w:rsidR="00A01204" w:rsidRPr="0008241C" w:rsidRDefault="00A01204" w:rsidP="00A01204">
      <w:pPr>
        <w:rPr>
          <w:sz w:val="22"/>
          <w:szCs w:val="22"/>
          <w:lang w:eastAsia="ja-JP"/>
        </w:rPr>
      </w:pPr>
    </w:p>
    <w:p w14:paraId="547B3A24" w14:textId="77777777" w:rsidR="00A01204" w:rsidRPr="0008241C" w:rsidRDefault="00A01204" w:rsidP="00A01204">
      <w:pPr>
        <w:keepNext/>
        <w:keepLines/>
        <w:tabs>
          <w:tab w:val="clear" w:pos="1247"/>
          <w:tab w:val="left" w:pos="700"/>
        </w:tabs>
        <w:spacing w:before="40"/>
        <w:outlineLvl w:val="1"/>
        <w:rPr>
          <w:b/>
          <w:sz w:val="28"/>
          <w:szCs w:val="26"/>
        </w:rPr>
      </w:pPr>
      <w:bookmarkStart w:id="819" w:name="_Toc504317176"/>
      <w:bookmarkStart w:id="820" w:name="_Toc504317869"/>
      <w:bookmarkStart w:id="821" w:name="_Toc504320404"/>
      <w:bookmarkStart w:id="822" w:name="_Toc504320627"/>
      <w:bookmarkStart w:id="823" w:name="_Toc504320851"/>
      <w:bookmarkStart w:id="824" w:name="_Toc524041366"/>
      <w:r w:rsidRPr="0008241C">
        <w:rPr>
          <w:b/>
          <w:sz w:val="28"/>
          <w:szCs w:val="26"/>
        </w:rPr>
        <w:t xml:space="preserve">3.2 </w:t>
      </w:r>
      <w:r w:rsidRPr="0008241C">
        <w:rPr>
          <w:b/>
          <w:sz w:val="28"/>
          <w:szCs w:val="26"/>
        </w:rPr>
        <w:tab/>
        <w:t>Status and trends in biodiversity and nature's contributions to people</w:t>
      </w:r>
      <w:bookmarkEnd w:id="819"/>
      <w:bookmarkEnd w:id="820"/>
      <w:bookmarkEnd w:id="821"/>
      <w:bookmarkEnd w:id="822"/>
      <w:bookmarkEnd w:id="823"/>
      <w:bookmarkEnd w:id="824"/>
      <w:r w:rsidRPr="0008241C">
        <w:rPr>
          <w:b/>
          <w:sz w:val="28"/>
          <w:szCs w:val="26"/>
        </w:rPr>
        <w:t xml:space="preserve"> </w:t>
      </w:r>
    </w:p>
    <w:p w14:paraId="16724708" w14:textId="77777777" w:rsidR="00A01204" w:rsidRPr="0008241C" w:rsidRDefault="00A01204" w:rsidP="00A01204">
      <w:pPr>
        <w:rPr>
          <w:sz w:val="22"/>
          <w:szCs w:val="22"/>
          <w:lang w:eastAsia="ja-JP"/>
        </w:rPr>
      </w:pPr>
    </w:p>
    <w:p w14:paraId="391BAA1D" w14:textId="4E41A294" w:rsidR="00A01204" w:rsidRPr="0008241C" w:rsidRDefault="00A01204" w:rsidP="00A01204">
      <w:pPr>
        <w:rPr>
          <w:sz w:val="22"/>
          <w:szCs w:val="22"/>
        </w:rPr>
      </w:pPr>
      <w:r w:rsidRPr="0008241C">
        <w:rPr>
          <w:sz w:val="22"/>
          <w:szCs w:val="22"/>
          <w:lang w:eastAsia="ja-JP"/>
        </w:rPr>
        <w:t>Status of biodiversity in the Asia-Pacific</w:t>
      </w:r>
      <w:r w:rsidRPr="0008241C">
        <w:rPr>
          <w:bCs/>
          <w:sz w:val="22"/>
          <w:szCs w:val="22"/>
        </w:rPr>
        <w:t xml:space="preserve"> region</w:t>
      </w:r>
      <w:r w:rsidRPr="0008241C">
        <w:rPr>
          <w:sz w:val="22"/>
          <w:szCs w:val="22"/>
          <w:lang w:eastAsia="ja-JP"/>
        </w:rPr>
        <w:t xml:space="preserve"> has been assessed and described under the following major biomes, namely, terrestrial, freshwater and inland wetlands, coastal, marine, and agro-ecosystems. Of these, the terrestrial biomes are diverse </w:t>
      </w:r>
      <w:r w:rsidRPr="0008241C">
        <w:rPr>
          <w:rFonts w:eastAsia="MS Mincho"/>
          <w:sz w:val="22"/>
          <w:szCs w:val="22"/>
          <w:lang w:eastAsia="ja-JP"/>
        </w:rPr>
        <w:t xml:space="preserve">particularly </w:t>
      </w:r>
      <w:r w:rsidRPr="0008241C">
        <w:rPr>
          <w:sz w:val="22"/>
          <w:szCs w:val="22"/>
          <w:lang w:eastAsia="ja-JP"/>
        </w:rPr>
        <w:t xml:space="preserve">in terms of biophysical features comprising high mountains, plateaus, vast deserts, alluvial plains and low-lying forested tracts. Status of freshwater and inland wetlands have been assessed separately for lentic (lakes and ponds), lotic (rivers and streams) and inland wetlands. Likewise, coastal and marine ecosystems have been assessed under finer habitat classes. Agroecosystems, urban environments and biocultural diversity have been dealt with separately. </w:t>
      </w:r>
      <w:r w:rsidRPr="0008241C">
        <w:rPr>
          <w:sz w:val="22"/>
          <w:szCs w:val="22"/>
        </w:rPr>
        <w:t>An approximation to the current status of biodiversity in the Asia-Pacific</w:t>
      </w:r>
      <w:r w:rsidRPr="0008241C">
        <w:rPr>
          <w:bCs/>
          <w:sz w:val="22"/>
          <w:szCs w:val="22"/>
        </w:rPr>
        <w:t xml:space="preserve"> region</w:t>
      </w:r>
      <w:r w:rsidRPr="0008241C">
        <w:rPr>
          <w:sz w:val="22"/>
          <w:szCs w:val="22"/>
        </w:rPr>
        <w:t xml:space="preserve"> was obtained by disaggregating global biodiversity information products </w:t>
      </w:r>
      <w:r w:rsidRPr="0008241C">
        <w:rPr>
          <w:sz w:val="22"/>
          <w:szCs w:val="22"/>
        </w:rPr>
        <w:fldChar w:fldCharType="begin" w:fldLock="1"/>
      </w:r>
      <w:r w:rsidRPr="0008241C">
        <w:rPr>
          <w:sz w:val="22"/>
          <w:szCs w:val="22"/>
        </w:rPr>
        <w:instrText>ADDIN CSL_CITATION {"citationItems":[{"id":"ITEM-1","itemData":{"DOI":"10.1038/sdata.2016.7","ISBN":"0-7803-3213-X","ISSN":"2052-4463","PMID":"26881749","abstract":"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9201b2b8-a34e-4857-b943-1e4e6a2ce6d3"]}],"mendeley":{"formattedCitation":"(T. M. Brooks &lt;i&gt;et al.&lt;/i&gt;, 2016)","plainTextFormattedCitation":"(T. M. Brooks et al., 2016)","previouslyFormattedCitation":"(T. M. Brook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T. M. Brook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The IUCN Red List of Threatened Species includes 14,249 species in taxonomic groups that have been comprehensively assessed, of which around 21</w:t>
      </w:r>
      <w:r w:rsidR="00C934E9">
        <w:rPr>
          <w:sz w:val="22"/>
          <w:szCs w:val="22"/>
        </w:rPr>
        <w:t xml:space="preserve"> per cent</w:t>
      </w:r>
      <w:r w:rsidRPr="0008241C">
        <w:rPr>
          <w:sz w:val="22"/>
          <w:szCs w:val="22"/>
        </w:rPr>
        <w:t xml:space="preserve"> are considered threatened, which is similar to the global percentage of 23</w:t>
      </w:r>
      <w:r w:rsidR="00C934E9">
        <w:rPr>
          <w:sz w:val="22"/>
          <w:szCs w:val="22"/>
        </w:rPr>
        <w:t xml:space="preserve"> per cent</w:t>
      </w:r>
      <w:r w:rsidRPr="0008241C">
        <w:rPr>
          <w:sz w:val="22"/>
          <w:szCs w:val="22"/>
        </w:rPr>
        <w:t>. Plants have not been comprehensively assessed yet, but a random global sample of 7000 land plant species gives a similar estimate of 16-21</w:t>
      </w:r>
      <w:r w:rsidR="00C934E9">
        <w:rPr>
          <w:sz w:val="22"/>
          <w:szCs w:val="22"/>
        </w:rPr>
        <w:t xml:space="preserve"> per cent</w:t>
      </w:r>
      <w:r w:rsidRPr="0008241C">
        <w:rPr>
          <w:sz w:val="22"/>
          <w:szCs w:val="22"/>
        </w:rPr>
        <w:t xml:space="preserve"> threatened in the Asia-Pacific region, compared with 22</w:t>
      </w:r>
      <w:r w:rsidR="00C934E9">
        <w:rPr>
          <w:sz w:val="22"/>
          <w:szCs w:val="22"/>
        </w:rPr>
        <w:t xml:space="preserve"> per cent</w:t>
      </w:r>
      <w:r w:rsidRPr="0008241C">
        <w:rPr>
          <w:sz w:val="22"/>
          <w:szCs w:val="22"/>
        </w:rPr>
        <w:t xml:space="preserve"> globally </w:t>
      </w:r>
      <w:r w:rsidRPr="0008241C">
        <w:rPr>
          <w:sz w:val="22"/>
          <w:szCs w:val="22"/>
        </w:rPr>
        <w:fldChar w:fldCharType="begin" w:fldLock="1"/>
      </w:r>
      <w:r w:rsidRPr="0008241C">
        <w:rPr>
          <w:sz w:val="22"/>
          <w:szCs w:val="22"/>
        </w:rPr>
        <w:instrText>ADDIN CSL_CITATION {"citationItems":[{"id":"ITEM-1","itemData":{"DOI":"10.1371/journal.pone.0135152","ISBN":"10.1371/journal.pone.0135152","ISSN":"19326203","PMID":"26252495","abstract":"Plants provide fundamental support systems for life on Earth and are the basis for all terrestrial ecosystems; a decline in plant diversity will be detrimental to all other groups of organisms including humans. Decline in plant diversity has been hard to quantify, due to the huge numbers of known and yet to be discovered species and the lack of an adequate baseline assessment of extinction risk against which to track changes. The biodiversity of many remote parts of the world remains poorly known, and the rate of new assessments of extinction risk for individual plant species approximates the rate at which new plant species are described. Thus the question 'How threatened are plants?' is still very difficult to answer accurately. While completing assessments for each species of plant remains a distant prospect, by assessing a randomly selected sample of species the Sampled Red List Index for Plants gives, for the first time, an accurate view of how threatened plants are across the world. It represents the first key phase of ongoing efforts to monitor the status of the world's plants. More than 20% of plant species assessed are threatened with extinction, and the habitat with the most threatened species is overwhelmingly tropical rain forest, where the greatest threat to plants is anthropogenic habitat conversion, for arable and livestock agriculture, and harvesting of natural resources. Gymnosperms (e.g. conifers and cycads) are the most threatened group, while a third of plant species included in this study have yet to receive an assessment or are so poorly known that we cannot yet ascertain whether they are threatened or not. This study provides a baseline assessment from which trends in the status of plant biodiversity can be measured and periodically reassessed.","author":[{"dropping-particle":"","family":"Brummitt","given":"Neil 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Tuijtelaars","given":"Mireya Quiton","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Lughadha","given":"Eimear M Nic","non-dropping-particle":"","parse-names":false,"suffix":""}],"container-title":"PLoS ONE","id":"ITEM-1","issue":"8","issued":{"date-parts":[["2015"]]},"page":"1-22","title":"Green plants in the red: A baseline global assessment for the IUCN Sampled Red List Index for Plants","type":"article-journal","volume":"10"},"uris":["http://www.mendeley.com/documents/?uuid=be522248-86c3-4f60-a99b-da7f2f9c8fcb"]}],"mendeley":{"formattedCitation":"(Brummitt &lt;i&gt;et al.&lt;/i&gt;, 2015)","plainTextFormattedCitation":"(Brummitt et al., 2015)","previouslyFormattedCitation":"(Brummitt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rummitt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Currently 14</w:t>
      </w:r>
      <w:r w:rsidR="00C934E9">
        <w:rPr>
          <w:sz w:val="22"/>
          <w:szCs w:val="22"/>
        </w:rPr>
        <w:t xml:space="preserve"> per cent</w:t>
      </w:r>
      <w:r w:rsidRPr="0008241C">
        <w:rPr>
          <w:sz w:val="22"/>
          <w:szCs w:val="22"/>
        </w:rPr>
        <w:t xml:space="preserve"> of the land area of the Asia-Pacific region is in areas protected for the conservation of nature, which is equal to the global mean </w:t>
      </w:r>
      <w:r w:rsidRPr="0008241C">
        <w:rPr>
          <w:sz w:val="22"/>
          <w:szCs w:val="22"/>
        </w:rPr>
        <w:fldChar w:fldCharType="begin" w:fldLock="1"/>
      </w:r>
      <w:r w:rsidRPr="0008241C">
        <w:rPr>
          <w:sz w:val="22"/>
          <w:szCs w:val="22"/>
        </w:rPr>
        <w:instrText>ADDIN CSL_CITATION {"citationItems":[{"id":"ITEM-1","itemData":{"DOI":"10.1038/sdata.2016.7","ISBN":"0-7803-3213-X","ISSN":"2052-4463","PMID":"26881749","abstract":"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9201b2b8-a34e-4857-b943-1e4e6a2ce6d3"]}],"mendeley":{"formattedCitation":"(T. M. Brooks &lt;i&gt;et al.&lt;/i&gt;, 2016)","plainTextFormattedCitation":"(T. M. Brooks et al., 2016)","previouslyFormattedCitation":"(T. M. Brook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T. M. Brook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7559FAD1" w14:textId="77777777" w:rsidR="00A01204" w:rsidRPr="0008241C" w:rsidRDefault="00A01204" w:rsidP="00A01204">
      <w:pPr>
        <w:rPr>
          <w:sz w:val="22"/>
          <w:szCs w:val="22"/>
          <w:lang w:eastAsia="ja-JP"/>
        </w:rPr>
      </w:pPr>
    </w:p>
    <w:p w14:paraId="17F80D6D" w14:textId="77777777" w:rsidR="00A01204" w:rsidRPr="0008241C" w:rsidRDefault="00A01204" w:rsidP="00A01204">
      <w:pPr>
        <w:keepNext/>
        <w:tabs>
          <w:tab w:val="clear" w:pos="1247"/>
          <w:tab w:val="left" w:pos="765"/>
        </w:tabs>
        <w:outlineLvl w:val="2"/>
        <w:rPr>
          <w:b/>
          <w:sz w:val="24"/>
          <w:szCs w:val="24"/>
        </w:rPr>
      </w:pPr>
      <w:bookmarkStart w:id="825" w:name="_Toc504317177"/>
      <w:bookmarkStart w:id="826" w:name="_Toc504317870"/>
      <w:bookmarkStart w:id="827" w:name="_Toc504320405"/>
      <w:bookmarkStart w:id="828" w:name="_Toc504320628"/>
      <w:bookmarkStart w:id="829" w:name="_Toc504320852"/>
      <w:bookmarkStart w:id="830" w:name="_Toc524041367"/>
      <w:r w:rsidRPr="0008241C">
        <w:rPr>
          <w:b/>
          <w:sz w:val="24"/>
          <w:szCs w:val="24"/>
        </w:rPr>
        <w:t xml:space="preserve">3.2.1 </w:t>
      </w:r>
      <w:r w:rsidRPr="0008241C">
        <w:rPr>
          <w:b/>
          <w:sz w:val="24"/>
          <w:szCs w:val="24"/>
        </w:rPr>
        <w:tab/>
        <w:t>Terrestrial biomes</w:t>
      </w:r>
      <w:bookmarkEnd w:id="825"/>
      <w:bookmarkEnd w:id="826"/>
      <w:bookmarkEnd w:id="827"/>
      <w:bookmarkEnd w:id="828"/>
      <w:bookmarkEnd w:id="829"/>
      <w:bookmarkEnd w:id="830"/>
    </w:p>
    <w:p w14:paraId="2227DED9" w14:textId="77777777" w:rsidR="00A01204" w:rsidRPr="0008241C" w:rsidRDefault="00A01204" w:rsidP="00A01204">
      <w:pPr>
        <w:rPr>
          <w:sz w:val="22"/>
          <w:szCs w:val="22"/>
          <w:lang w:eastAsia="ja-JP"/>
        </w:rPr>
      </w:pPr>
    </w:p>
    <w:p w14:paraId="6E9CF2E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31" w:name="_Toc504317178"/>
      <w:bookmarkStart w:id="832" w:name="_Toc504317871"/>
      <w:bookmarkStart w:id="833" w:name="_Toc524041368"/>
      <w:r w:rsidRPr="0008241C">
        <w:rPr>
          <w:b/>
          <w:sz w:val="22"/>
          <w:szCs w:val="24"/>
        </w:rPr>
        <w:t xml:space="preserve">3.2.1.1 </w:t>
      </w:r>
      <w:r w:rsidRPr="0008241C">
        <w:rPr>
          <w:b/>
          <w:sz w:val="22"/>
          <w:szCs w:val="24"/>
        </w:rPr>
        <w:tab/>
        <w:t>Forests and woodlands</w:t>
      </w:r>
      <w:bookmarkEnd w:id="831"/>
      <w:bookmarkEnd w:id="832"/>
      <w:bookmarkEnd w:id="833"/>
    </w:p>
    <w:p w14:paraId="161FCACF" w14:textId="77777777" w:rsidR="00A01204" w:rsidRPr="0008241C" w:rsidRDefault="00A01204" w:rsidP="00A01204">
      <w:pPr>
        <w:rPr>
          <w:sz w:val="22"/>
          <w:szCs w:val="22"/>
          <w:lang w:eastAsia="ja-JP"/>
        </w:rPr>
      </w:pPr>
    </w:p>
    <w:p w14:paraId="5CB42BE8" w14:textId="14A7110A" w:rsidR="00A01204" w:rsidRPr="0008241C" w:rsidRDefault="00A01204" w:rsidP="00A01204">
      <w:pPr>
        <w:rPr>
          <w:sz w:val="22"/>
          <w:szCs w:val="22"/>
          <w:lang w:eastAsia="ja-JP"/>
        </w:rPr>
      </w:pPr>
      <w:r w:rsidRPr="0008241C">
        <w:rPr>
          <w:sz w:val="22"/>
          <w:szCs w:val="22"/>
          <w:lang w:eastAsia="ja-JP"/>
        </w:rPr>
        <w:t>The current status of forests and woodlands in the Asia-Pacific</w:t>
      </w:r>
      <w:r w:rsidRPr="0008241C">
        <w:rPr>
          <w:bCs/>
          <w:sz w:val="22"/>
          <w:szCs w:val="22"/>
        </w:rPr>
        <w:t xml:space="preserve"> region</w:t>
      </w:r>
      <w:r w:rsidRPr="0008241C">
        <w:rPr>
          <w:sz w:val="22"/>
          <w:szCs w:val="22"/>
          <w:lang w:eastAsia="ja-JP"/>
        </w:rPr>
        <w:t xml:space="preserve"> varies among subregions (</w:t>
      </w:r>
      <w:r w:rsidRPr="0008241C">
        <w:rPr>
          <w:sz w:val="22"/>
          <w:szCs w:val="22"/>
        </w:rPr>
        <w:fldChar w:fldCharType="begin"/>
      </w:r>
      <w:r w:rsidRPr="0008241C">
        <w:rPr>
          <w:sz w:val="22"/>
          <w:szCs w:val="22"/>
        </w:rPr>
        <w:instrText xml:space="preserve"> REF _Ref480635562 \h  \* MERGEFORMAT </w:instrText>
      </w:r>
      <w:r w:rsidRPr="0008241C">
        <w:rPr>
          <w:sz w:val="22"/>
          <w:szCs w:val="22"/>
        </w:rPr>
      </w:r>
      <w:r w:rsidRPr="0008241C">
        <w:rPr>
          <w:sz w:val="22"/>
          <w:szCs w:val="22"/>
        </w:rPr>
        <w:fldChar w:fldCharType="separate"/>
      </w:r>
      <w:r w:rsidR="00D74032" w:rsidRPr="00D74032">
        <w:rPr>
          <w:sz w:val="22"/>
          <w:szCs w:val="22"/>
        </w:rPr>
        <w:t>Table 3.1</w:t>
      </w:r>
      <w:r w:rsidRPr="0008241C">
        <w:rPr>
          <w:sz w:val="22"/>
          <w:szCs w:val="22"/>
        </w:rPr>
        <w:fldChar w:fldCharType="end"/>
      </w:r>
      <w:r w:rsidRPr="0008241C">
        <w:rPr>
          <w:sz w:val="22"/>
          <w:szCs w:val="22"/>
          <w:lang w:eastAsia="ja-JP"/>
        </w:rPr>
        <w:t xml:space="preserve">). According to Global Forest Resources Assessment </w:t>
      </w:r>
      <w:r w:rsidRPr="0008241C">
        <w:rPr>
          <w:sz w:val="22"/>
          <w:szCs w:val="22"/>
          <w:lang w:eastAsia="ja-JP"/>
        </w:rPr>
        <w:fldChar w:fldCharType="begin" w:fldLock="1"/>
      </w:r>
      <w:r w:rsidRPr="0008241C">
        <w:rPr>
          <w:sz w:val="22"/>
          <w:szCs w:val="22"/>
          <w:lang w:eastAsia="ja-JP"/>
        </w:rPr>
        <w:instrText>ADDIN CSL_CITATION {"citationItems":[{"id":"ITEM-1","itemData":{"ISBN":"9789251088210","abstract":"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Fao, at the request of its member countries, regularly monitors the world´s forests and their management and uses through the Global Forest resources assessment (Fra). more information on the Fra 2015 process, other publications and online database is available on the Fra web site (www.fao.org/forestry/fra ). the Fra process is coordinated by the Forestry Department at Fao headquarters in rome in coordination with partners in the collaborative Forest resources Questionnaire (cFrQ). these six partners are: the central african Forest commission (comIFac/ oFac), Fao, Forest euroPe, the International tropical timber organization (Itto), the montréal Process, and the united nations economic commission for europe (unece).","author":[{"dropping-particle":"","family":"FAO","given":"","non-dropping-particle":"","parse-names":false,"suffix":""}],"id":"ITEM-1","issue":"Fra","issued":{"date-parts":[["2015"]]},"title":"Global Forest Resources Assessment 2015","type":"book","volume":"2005"},"uris":["http://www.mendeley.com/documents/?uuid=4b941b15-83c2-436a-957a-ba31d69caa4b"]}],"mendeley":{"formattedCitation":"(FAO, 2015c)","plainTextFormattedCitation":"(FAO, 2015c)","previouslyFormattedCitation":"(FAO, 2015c)"},"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AO, 2015c)</w:t>
      </w:r>
      <w:r w:rsidRPr="0008241C">
        <w:rPr>
          <w:sz w:val="22"/>
          <w:szCs w:val="22"/>
          <w:lang w:eastAsia="ja-JP"/>
        </w:rPr>
        <w:fldChar w:fldCharType="end"/>
      </w:r>
      <w:r w:rsidRPr="0008241C">
        <w:rPr>
          <w:sz w:val="22"/>
          <w:szCs w:val="22"/>
          <w:lang w:eastAsia="ja-JP"/>
        </w:rPr>
        <w:t>, which uses a 10</w:t>
      </w:r>
      <w:r w:rsidR="00C934E9">
        <w:rPr>
          <w:sz w:val="22"/>
          <w:szCs w:val="22"/>
          <w:lang w:eastAsia="ja-JP"/>
        </w:rPr>
        <w:t xml:space="preserve"> per cent</w:t>
      </w:r>
      <w:r w:rsidRPr="0008241C">
        <w:rPr>
          <w:sz w:val="22"/>
          <w:szCs w:val="22"/>
          <w:lang w:eastAsia="ja-JP"/>
        </w:rPr>
        <w:t xml:space="preserve"> </w:t>
      </w:r>
      <w:r w:rsidRPr="0008241C">
        <w:rPr>
          <w:sz w:val="22"/>
          <w:szCs w:val="22"/>
          <w:lang w:eastAsia="ja-JP"/>
        </w:rPr>
        <w:lastRenderedPageBreak/>
        <w:t>canopy cover and 5 m height threshold for ‘forest’ and thus includes woodland, two-thirds of the approximately 7.8 million km</w:t>
      </w:r>
      <w:r w:rsidRPr="0008241C">
        <w:rPr>
          <w:sz w:val="22"/>
          <w:szCs w:val="22"/>
          <w:vertAlign w:val="superscript"/>
          <w:lang w:eastAsia="ja-JP"/>
        </w:rPr>
        <w:t>2</w:t>
      </w:r>
      <w:r w:rsidRPr="0008241C">
        <w:rPr>
          <w:sz w:val="22"/>
          <w:szCs w:val="22"/>
          <w:lang w:eastAsia="ja-JP"/>
        </w:rPr>
        <w:t xml:space="preserve"> of forest in the Asia-Pacific</w:t>
      </w:r>
      <w:r w:rsidRPr="0008241C">
        <w:rPr>
          <w:bCs/>
          <w:sz w:val="22"/>
          <w:szCs w:val="22"/>
        </w:rPr>
        <w:t xml:space="preserve"> region</w:t>
      </w:r>
      <w:r w:rsidRPr="0008241C">
        <w:rPr>
          <w:sz w:val="22"/>
          <w:szCs w:val="22"/>
          <w:lang w:eastAsia="ja-JP"/>
        </w:rPr>
        <w:t xml:space="preserve"> in 2015 occurs in China, Australia, Indonesia, and India. In percentage terms, forest cover was highest (c. 50</w:t>
      </w:r>
      <w:r w:rsidR="00C934E9">
        <w:rPr>
          <w:sz w:val="22"/>
          <w:szCs w:val="22"/>
          <w:lang w:eastAsia="ja-JP"/>
        </w:rPr>
        <w:t xml:space="preserve"> per cent</w:t>
      </w:r>
      <w:r w:rsidRPr="0008241C">
        <w:rPr>
          <w:sz w:val="22"/>
          <w:szCs w:val="22"/>
          <w:lang w:eastAsia="ja-JP"/>
        </w:rPr>
        <w:t>) in South-East Asia, which has adequate rainfall for forest almost throughout the subregion, while it was lowest (1</w:t>
      </w:r>
      <w:r w:rsidR="00C934E9">
        <w:rPr>
          <w:sz w:val="22"/>
          <w:szCs w:val="22"/>
          <w:lang w:eastAsia="ja-JP"/>
        </w:rPr>
        <w:t xml:space="preserve"> per cent</w:t>
      </w:r>
      <w:r w:rsidRPr="0008241C">
        <w:rPr>
          <w:sz w:val="22"/>
          <w:szCs w:val="22"/>
          <w:lang w:eastAsia="ja-JP"/>
        </w:rPr>
        <w:t>) in Western Asia, which is mostly too dry. Forest cover was more than 70</w:t>
      </w:r>
      <w:r w:rsidR="00C934E9">
        <w:rPr>
          <w:sz w:val="22"/>
          <w:szCs w:val="22"/>
          <w:lang w:eastAsia="ja-JP"/>
        </w:rPr>
        <w:t xml:space="preserve"> per cent</w:t>
      </w:r>
      <w:r w:rsidRPr="0008241C">
        <w:rPr>
          <w:sz w:val="22"/>
          <w:szCs w:val="22"/>
          <w:lang w:eastAsia="ja-JP"/>
        </w:rPr>
        <w:t xml:space="preserve"> in Bhutan, Brunei, Lao PDR, Papua New Guinea, Solomon Islands, and on several small islands in the Pacific, while it was less than 25</w:t>
      </w:r>
      <w:r w:rsidR="00C934E9">
        <w:rPr>
          <w:sz w:val="22"/>
          <w:szCs w:val="22"/>
          <w:lang w:eastAsia="ja-JP"/>
        </w:rPr>
        <w:t xml:space="preserve"> per cent</w:t>
      </w:r>
      <w:r w:rsidRPr="0008241C">
        <w:rPr>
          <w:sz w:val="22"/>
          <w:szCs w:val="22"/>
          <w:lang w:eastAsia="ja-JP"/>
        </w:rPr>
        <w:t xml:space="preserve"> in Afghanistan, Australia, Bangladesh, China, India, Iran, Maldives, Pakistan, Singapore, and all countries in Western Asia. </w:t>
      </w:r>
    </w:p>
    <w:p w14:paraId="070552C7" w14:textId="77777777" w:rsidR="00A01204" w:rsidRPr="0008241C" w:rsidRDefault="00A01204" w:rsidP="00A01204">
      <w:pPr>
        <w:rPr>
          <w:sz w:val="22"/>
          <w:szCs w:val="22"/>
          <w:lang w:eastAsia="ja-JP"/>
        </w:rPr>
      </w:pPr>
    </w:p>
    <w:p w14:paraId="72455A8E" w14:textId="5DA750A8" w:rsidR="00A01204" w:rsidRPr="0008241C" w:rsidRDefault="00A01204" w:rsidP="00A01204">
      <w:pPr>
        <w:rPr>
          <w:sz w:val="22"/>
          <w:szCs w:val="22"/>
          <w:lang w:eastAsia="ja-JP"/>
        </w:rPr>
      </w:pPr>
      <w:r w:rsidRPr="0008241C">
        <w:rPr>
          <w:sz w:val="22"/>
          <w:szCs w:val="22"/>
          <w:lang w:eastAsia="ja-JP"/>
        </w:rPr>
        <w:t xml:space="preserve">The trends in forest cover also varies among subregions. From 2010-2015, the total forest area increased in North-East Asia, South Asia, Western Asia, and Oceania (for which the forest statistics are dominated by Australia), while it decreased in South-East Asia </w:t>
      </w:r>
      <w:r w:rsidRPr="0008241C">
        <w:rPr>
          <w:sz w:val="22"/>
          <w:szCs w:val="22"/>
          <w:lang w:eastAsia="ja-JP"/>
        </w:rPr>
        <w:fldChar w:fldCharType="begin" w:fldLock="1"/>
      </w:r>
      <w:r w:rsidRPr="0008241C">
        <w:rPr>
          <w:sz w:val="22"/>
          <w:szCs w:val="22"/>
          <w:lang w:eastAsia="ja-JP"/>
        </w:rPr>
        <w:instrText>ADDIN CSL_CITATION {"citationItems":[{"id":"ITEM-1","itemData":{"DOI":"10.1016/j.foreco.2015.06.014","ISBN":"0378-1127","ISSN":"03781127","PMID":"17255001","abstract":"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author":[{"dropping-particle":"","family":"Keenan","given":"Rodney J.","non-dropping-particle":"","parse-names":false,"suffix":""},{"dropping-particle":"","family":"Reams","given":"Gregory A.","non-dropping-particle":"","parse-names":false,"suffix":""},{"dropping-particle":"","family":"Achard","given":"Frederic","non-dropping-particle":"","parse-names":false,"suffix":""},{"dropping-particle":"V.","family":"Freitas","given":"Joberto","non-dropping-particle":"de","parse-names":false,"suffix":""},{"dropping-particle":"","family":"Grainger","given":"Alan","non-dropping-particle":"","parse-names":false,"suffix":""},{"dropping-particle":"","family":"Lindquist","given":"Erik","non-dropping-particle":"","parse-names":false,"suffix":""}],"container-title":"Forest Ecology and Management","id":"ITEM-1","issued":{"date-parts":[["2015"]]},"page":"9-20","publisher":"Elsevier B.V.","title":"Dynamics of global forest area: Results from the FAO Global Forest Resources Assessment 2015","type":"article-journal","volume":"352"},"uris":["http://www.mendeley.com/documents/?uuid=eebde1a2-2b9b-41b4-b3e4-65050f7da3f9"]}],"mendeley":{"formattedCitation":"(Keenan &lt;i&gt;et al.&lt;/i&gt;, 2015)","plainTextFormattedCitation":"(Keenan et al., 2015)","previouslyFormattedCitation":"(Keena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eena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r w:rsidRPr="0008241C">
        <w:rPr>
          <w:sz w:val="22"/>
          <w:szCs w:val="22"/>
        </w:rPr>
        <w:fldChar w:fldCharType="begin"/>
      </w:r>
      <w:r w:rsidRPr="0008241C">
        <w:rPr>
          <w:sz w:val="22"/>
          <w:szCs w:val="22"/>
        </w:rPr>
        <w:instrText xml:space="preserve"> REF _Ref480635562 \h  \* MERGEFORMAT </w:instrText>
      </w:r>
      <w:r w:rsidRPr="0008241C">
        <w:rPr>
          <w:sz w:val="22"/>
          <w:szCs w:val="22"/>
        </w:rPr>
      </w:r>
      <w:r w:rsidRPr="0008241C">
        <w:rPr>
          <w:sz w:val="22"/>
          <w:szCs w:val="22"/>
        </w:rPr>
        <w:fldChar w:fldCharType="separate"/>
      </w:r>
      <w:r w:rsidR="00D74032" w:rsidRPr="00D74032">
        <w:rPr>
          <w:sz w:val="22"/>
          <w:szCs w:val="22"/>
        </w:rPr>
        <w:t>Table 3.1</w:t>
      </w:r>
      <w:r w:rsidRPr="0008241C">
        <w:rPr>
          <w:sz w:val="22"/>
          <w:szCs w:val="22"/>
        </w:rPr>
        <w:fldChar w:fldCharType="end"/>
      </w:r>
      <w:r w:rsidRPr="0008241C">
        <w:rPr>
          <w:sz w:val="22"/>
          <w:szCs w:val="22"/>
          <w:lang w:eastAsia="ja-JP"/>
        </w:rPr>
        <w:t xml:space="preserve">). China reported the largest increase in forest area (1.5 M ha/yr) for this period, followed by the Philippines (0.24 M ha/yr), Lao Democratic People’s Republic (0.19 M ha/yr), and Vietnam (0.13 M ha/yr) </w:t>
      </w:r>
      <w:r w:rsidRPr="0008241C">
        <w:rPr>
          <w:sz w:val="22"/>
          <w:szCs w:val="22"/>
          <w:lang w:eastAsia="ja-JP"/>
        </w:rPr>
        <w:fldChar w:fldCharType="begin" w:fldLock="1"/>
      </w:r>
      <w:r w:rsidRPr="0008241C">
        <w:rPr>
          <w:sz w:val="22"/>
          <w:szCs w:val="22"/>
          <w:lang w:eastAsia="ja-JP"/>
        </w:rPr>
        <w:instrText>ADDIN CSL_CITATION {"citationItems":[{"id":"ITEM-1","itemData":{"ISBN":"9789251088210","abstract":"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Fao, at the request of its member countries, regularly monitors the world´s forests and their management and uses through the Global Forest resources assessment (Fra). more information on the Fra 2015 process, other publications and online database is available on the Fra web site (www.fao.org/forestry/fra ). the Fra process is coordinated by the Forestry Department at Fao headquarters in rome in coordination with partners in the collaborative Forest resources Questionnaire (cFrQ). these six partners are: the central african Forest commission (comIFac/ oFac), Fao, Forest euroPe, the International tropical timber organization (Itto), the montréal Process, and the united nations economic commission for europe (unece).","author":[{"dropping-particle":"","family":"FAO","given":"","non-dropping-particle":"","parse-names":false,"suffix":""}],"id":"ITEM-1","issue":"Fra","issued":{"date-parts":[["2015"]]},"title":"Global Forest Resources Assessment 2015","type":"book","volume":"2005"},"uris":["http://www.mendeley.com/documents/?uuid=4b941b15-83c2-436a-957a-ba31d69caa4b"]}],"mendeley":{"formattedCitation":"(FAO, 2015c)","plainTextFormattedCitation":"(FAO, 2015c)","previouslyFormattedCitation":"(FAO, 2015c)"},"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AO, 2015c)</w:t>
      </w:r>
      <w:r w:rsidRPr="0008241C">
        <w:rPr>
          <w:sz w:val="22"/>
          <w:szCs w:val="22"/>
          <w:lang w:eastAsia="ja-JP"/>
        </w:rPr>
        <w:fldChar w:fldCharType="end"/>
      </w:r>
      <w:r w:rsidRPr="0008241C">
        <w:rPr>
          <w:sz w:val="22"/>
          <w:szCs w:val="22"/>
          <w:lang w:eastAsia="ja-JP"/>
        </w:rPr>
        <w:t>. Indonesia (-0.68 M ha/yr) and Myanmar (-0.54 M ha/yr) reported the highest losses, although Indonesia’s rate of loss was only about 40</w:t>
      </w:r>
      <w:r w:rsidR="00C934E9">
        <w:rPr>
          <w:sz w:val="22"/>
          <w:szCs w:val="22"/>
          <w:lang w:eastAsia="ja-JP"/>
        </w:rPr>
        <w:t xml:space="preserve"> per cent</w:t>
      </w:r>
      <w:r w:rsidRPr="0008241C">
        <w:rPr>
          <w:sz w:val="22"/>
          <w:szCs w:val="22"/>
          <w:lang w:eastAsia="ja-JP"/>
        </w:rPr>
        <w:t xml:space="preserve"> of the rate in the 1990s. In Australia, reduced clearance resulted in an increase in forest area before 2000, while fires, droughts, and urban and agricultural development have caused fluctuations since</w:t>
      </w:r>
      <w:r w:rsidRPr="0008241C">
        <w:rPr>
          <w:color w:val="FF0000"/>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t>
      </w:r>
    </w:p>
    <w:p w14:paraId="69AFF79D" w14:textId="77777777" w:rsidR="00A01204" w:rsidRPr="0008241C" w:rsidRDefault="00A01204" w:rsidP="00A01204">
      <w:pPr>
        <w:rPr>
          <w:sz w:val="22"/>
          <w:szCs w:val="22"/>
          <w:lang w:eastAsia="ja-JP"/>
        </w:rPr>
      </w:pPr>
    </w:p>
    <w:p w14:paraId="1EBB2FF5" w14:textId="69FB33CF" w:rsidR="00A01204" w:rsidRPr="0008241C" w:rsidRDefault="00A01204" w:rsidP="00A01204">
      <w:pPr>
        <w:keepNext/>
        <w:widowControl w:val="0"/>
        <w:tabs>
          <w:tab w:val="clear" w:pos="1247"/>
          <w:tab w:val="clear" w:pos="1814"/>
          <w:tab w:val="clear" w:pos="2381"/>
          <w:tab w:val="clear" w:pos="2948"/>
          <w:tab w:val="clear" w:pos="3515"/>
        </w:tabs>
        <w:rPr>
          <w:i/>
          <w:kern w:val="2"/>
          <w:sz w:val="22"/>
          <w:szCs w:val="22"/>
          <w:lang w:eastAsia="ja-JP"/>
        </w:rPr>
      </w:pPr>
      <w:bookmarkStart w:id="834" w:name="_Ref480635562"/>
      <w:r w:rsidRPr="0008241C">
        <w:rPr>
          <w:b/>
          <w:kern w:val="2"/>
          <w:sz w:val="22"/>
          <w:szCs w:val="22"/>
          <w:lang w:eastAsia="ja-JP"/>
        </w:rPr>
        <w:t>Table 3.</w:t>
      </w:r>
      <w:r w:rsidRPr="0008241C">
        <w:rPr>
          <w:i/>
          <w:kern w:val="2"/>
          <w:sz w:val="22"/>
          <w:szCs w:val="22"/>
          <w:lang w:eastAsia="ja-JP"/>
        </w:rPr>
        <w:fldChar w:fldCharType="begin"/>
      </w:r>
      <w:r w:rsidRPr="0008241C">
        <w:rPr>
          <w:b/>
          <w:kern w:val="2"/>
          <w:sz w:val="22"/>
          <w:szCs w:val="22"/>
          <w:lang w:eastAsia="ja-JP"/>
        </w:rPr>
        <w:instrText xml:space="preserve"> SEQ Table_3. \* ARABIC </w:instrText>
      </w:r>
      <w:r w:rsidRPr="0008241C">
        <w:rPr>
          <w:i/>
          <w:kern w:val="2"/>
          <w:sz w:val="22"/>
          <w:szCs w:val="22"/>
          <w:lang w:eastAsia="ja-JP"/>
        </w:rPr>
        <w:fldChar w:fldCharType="separate"/>
      </w:r>
      <w:r w:rsidR="00D74032">
        <w:rPr>
          <w:b/>
          <w:noProof/>
          <w:kern w:val="2"/>
          <w:sz w:val="22"/>
          <w:szCs w:val="22"/>
          <w:lang w:eastAsia="ja-JP"/>
        </w:rPr>
        <w:t>1</w:t>
      </w:r>
      <w:r w:rsidRPr="0008241C">
        <w:rPr>
          <w:i/>
          <w:kern w:val="2"/>
          <w:sz w:val="22"/>
          <w:szCs w:val="22"/>
          <w:lang w:eastAsia="ja-JP"/>
        </w:rPr>
        <w:fldChar w:fldCharType="end"/>
      </w:r>
      <w:bookmarkEnd w:id="834"/>
      <w:r w:rsidRPr="0008241C">
        <w:rPr>
          <w:b/>
          <w:kern w:val="2"/>
          <w:sz w:val="22"/>
          <w:szCs w:val="22"/>
          <w:lang w:eastAsia="ja-JP"/>
        </w:rPr>
        <w:t xml:space="preserve"> Recent trends in the change of forest cover in the Asia-Pacific region. Source: FAO (2015c).</w:t>
      </w:r>
    </w:p>
    <w:tbl>
      <w:tblPr>
        <w:tblStyle w:val="TableGrid3"/>
        <w:tblW w:w="9774" w:type="dxa"/>
        <w:tblInd w:w="-289" w:type="dxa"/>
        <w:tblLayout w:type="fixed"/>
        <w:tblCellMar>
          <w:left w:w="28" w:type="dxa"/>
          <w:right w:w="28" w:type="dxa"/>
        </w:tblCellMar>
        <w:tblLook w:val="04A0" w:firstRow="1" w:lastRow="0" w:firstColumn="1" w:lastColumn="0" w:noHBand="0" w:noVBand="1"/>
      </w:tblPr>
      <w:tblGrid>
        <w:gridCol w:w="783"/>
        <w:gridCol w:w="755"/>
        <w:gridCol w:w="756"/>
        <w:gridCol w:w="756"/>
        <w:gridCol w:w="756"/>
        <w:gridCol w:w="756"/>
        <w:gridCol w:w="650"/>
        <w:gridCol w:w="650"/>
        <w:gridCol w:w="650"/>
        <w:gridCol w:w="650"/>
        <w:gridCol w:w="653"/>
        <w:gridCol w:w="653"/>
        <w:gridCol w:w="653"/>
        <w:gridCol w:w="653"/>
      </w:tblGrid>
      <w:tr w:rsidR="00A01204" w:rsidRPr="0008241C" w14:paraId="5BAEA776" w14:textId="77777777" w:rsidTr="00642B4F">
        <w:tc>
          <w:tcPr>
            <w:tcW w:w="783" w:type="dxa"/>
            <w:tcBorders>
              <w:bottom w:val="nil"/>
            </w:tcBorders>
          </w:tcPr>
          <w:p w14:paraId="0E2B8F64" w14:textId="77777777" w:rsidR="00A01204" w:rsidRPr="0008241C" w:rsidRDefault="00A01204" w:rsidP="00A01204">
            <w:pPr>
              <w:jc w:val="both"/>
              <w:rPr>
                <w:rFonts w:ascii="Times New Roman" w:hAnsi="Times New Roman"/>
                <w:b/>
                <w:sz w:val="16"/>
                <w:szCs w:val="16"/>
              </w:rPr>
            </w:pPr>
          </w:p>
        </w:tc>
        <w:tc>
          <w:tcPr>
            <w:tcW w:w="3779" w:type="dxa"/>
            <w:gridSpan w:val="5"/>
            <w:tcBorders>
              <w:bottom w:val="single" w:sz="4" w:space="0" w:color="auto"/>
            </w:tcBorders>
          </w:tcPr>
          <w:p w14:paraId="3828AA73"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Forest area (1000 ha)</w:t>
            </w:r>
          </w:p>
        </w:tc>
        <w:tc>
          <w:tcPr>
            <w:tcW w:w="5212" w:type="dxa"/>
            <w:gridSpan w:val="8"/>
            <w:tcBorders>
              <w:bottom w:val="single" w:sz="4" w:space="0" w:color="auto"/>
            </w:tcBorders>
          </w:tcPr>
          <w:p w14:paraId="0B1FBD52"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Annual rate of change</w:t>
            </w:r>
          </w:p>
        </w:tc>
      </w:tr>
      <w:tr w:rsidR="00A01204" w:rsidRPr="0008241C" w14:paraId="489765BD" w14:textId="77777777" w:rsidTr="00642B4F">
        <w:tc>
          <w:tcPr>
            <w:tcW w:w="783" w:type="dxa"/>
            <w:tcBorders>
              <w:top w:val="nil"/>
              <w:bottom w:val="nil"/>
            </w:tcBorders>
          </w:tcPr>
          <w:p w14:paraId="565B4E4E" w14:textId="77777777" w:rsidR="00A01204" w:rsidRPr="0008241C" w:rsidRDefault="00A01204" w:rsidP="00A01204">
            <w:pPr>
              <w:jc w:val="both"/>
              <w:rPr>
                <w:rFonts w:ascii="Times New Roman" w:hAnsi="Times New Roman"/>
                <w:b/>
                <w:sz w:val="16"/>
                <w:szCs w:val="16"/>
              </w:rPr>
            </w:pPr>
          </w:p>
        </w:tc>
        <w:tc>
          <w:tcPr>
            <w:tcW w:w="755" w:type="dxa"/>
            <w:tcBorders>
              <w:bottom w:val="nil"/>
              <w:right w:val="single" w:sz="4" w:space="0" w:color="auto"/>
            </w:tcBorders>
          </w:tcPr>
          <w:p w14:paraId="07D7EA85" w14:textId="77777777" w:rsidR="00A01204" w:rsidRPr="0008241C" w:rsidRDefault="00A01204" w:rsidP="00A01204">
            <w:pPr>
              <w:jc w:val="both"/>
              <w:rPr>
                <w:rFonts w:ascii="Times New Roman" w:hAnsi="Times New Roman"/>
                <w:b/>
                <w:sz w:val="16"/>
                <w:szCs w:val="16"/>
              </w:rPr>
            </w:pPr>
          </w:p>
        </w:tc>
        <w:tc>
          <w:tcPr>
            <w:tcW w:w="756" w:type="dxa"/>
            <w:tcBorders>
              <w:left w:val="single" w:sz="4" w:space="0" w:color="auto"/>
              <w:bottom w:val="nil"/>
              <w:right w:val="single" w:sz="4" w:space="0" w:color="auto"/>
            </w:tcBorders>
          </w:tcPr>
          <w:p w14:paraId="014C9E2D" w14:textId="77777777" w:rsidR="00A01204" w:rsidRPr="0008241C" w:rsidRDefault="00A01204" w:rsidP="00A01204">
            <w:pPr>
              <w:jc w:val="both"/>
              <w:rPr>
                <w:rFonts w:ascii="Times New Roman" w:hAnsi="Times New Roman"/>
                <w:b/>
                <w:sz w:val="16"/>
                <w:szCs w:val="16"/>
              </w:rPr>
            </w:pPr>
          </w:p>
        </w:tc>
        <w:tc>
          <w:tcPr>
            <w:tcW w:w="756" w:type="dxa"/>
            <w:tcBorders>
              <w:left w:val="single" w:sz="4" w:space="0" w:color="auto"/>
              <w:bottom w:val="nil"/>
              <w:right w:val="single" w:sz="4" w:space="0" w:color="auto"/>
            </w:tcBorders>
          </w:tcPr>
          <w:p w14:paraId="735CDE1D" w14:textId="77777777" w:rsidR="00A01204" w:rsidRPr="0008241C" w:rsidRDefault="00A01204" w:rsidP="00A01204">
            <w:pPr>
              <w:jc w:val="both"/>
              <w:rPr>
                <w:rFonts w:ascii="Times New Roman" w:hAnsi="Times New Roman"/>
                <w:b/>
                <w:sz w:val="16"/>
                <w:szCs w:val="16"/>
              </w:rPr>
            </w:pPr>
          </w:p>
        </w:tc>
        <w:tc>
          <w:tcPr>
            <w:tcW w:w="756" w:type="dxa"/>
            <w:tcBorders>
              <w:left w:val="single" w:sz="4" w:space="0" w:color="auto"/>
              <w:bottom w:val="nil"/>
              <w:right w:val="single" w:sz="4" w:space="0" w:color="auto"/>
            </w:tcBorders>
          </w:tcPr>
          <w:p w14:paraId="4CC20076" w14:textId="77777777" w:rsidR="00A01204" w:rsidRPr="0008241C" w:rsidRDefault="00A01204" w:rsidP="00A01204">
            <w:pPr>
              <w:jc w:val="both"/>
              <w:rPr>
                <w:rFonts w:ascii="Times New Roman" w:hAnsi="Times New Roman"/>
                <w:b/>
                <w:sz w:val="16"/>
                <w:szCs w:val="16"/>
              </w:rPr>
            </w:pPr>
          </w:p>
        </w:tc>
        <w:tc>
          <w:tcPr>
            <w:tcW w:w="756" w:type="dxa"/>
            <w:tcBorders>
              <w:left w:val="single" w:sz="4" w:space="0" w:color="auto"/>
              <w:bottom w:val="nil"/>
            </w:tcBorders>
          </w:tcPr>
          <w:p w14:paraId="499892E5" w14:textId="77777777" w:rsidR="00A01204" w:rsidRPr="0008241C" w:rsidRDefault="00A01204" w:rsidP="00A01204">
            <w:pPr>
              <w:jc w:val="both"/>
              <w:rPr>
                <w:rFonts w:ascii="Times New Roman" w:hAnsi="Times New Roman"/>
                <w:b/>
                <w:sz w:val="16"/>
                <w:szCs w:val="16"/>
              </w:rPr>
            </w:pPr>
          </w:p>
        </w:tc>
        <w:tc>
          <w:tcPr>
            <w:tcW w:w="1300" w:type="dxa"/>
            <w:gridSpan w:val="2"/>
          </w:tcPr>
          <w:p w14:paraId="7D4847D6"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1990-2000</w:t>
            </w:r>
          </w:p>
        </w:tc>
        <w:tc>
          <w:tcPr>
            <w:tcW w:w="1300" w:type="dxa"/>
            <w:gridSpan w:val="2"/>
          </w:tcPr>
          <w:p w14:paraId="58F8C51E"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00-2005</w:t>
            </w:r>
          </w:p>
        </w:tc>
        <w:tc>
          <w:tcPr>
            <w:tcW w:w="1306" w:type="dxa"/>
            <w:gridSpan w:val="2"/>
          </w:tcPr>
          <w:p w14:paraId="5AAEEAC9"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05-2010</w:t>
            </w:r>
          </w:p>
        </w:tc>
        <w:tc>
          <w:tcPr>
            <w:tcW w:w="1306" w:type="dxa"/>
            <w:gridSpan w:val="2"/>
          </w:tcPr>
          <w:p w14:paraId="03720787"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10-2015</w:t>
            </w:r>
          </w:p>
        </w:tc>
      </w:tr>
      <w:tr w:rsidR="00A01204" w:rsidRPr="0008241C" w14:paraId="0F24C480" w14:textId="77777777" w:rsidTr="00642B4F">
        <w:tc>
          <w:tcPr>
            <w:tcW w:w="783" w:type="dxa"/>
            <w:tcBorders>
              <w:top w:val="nil"/>
            </w:tcBorders>
            <w:vAlign w:val="bottom"/>
          </w:tcPr>
          <w:p w14:paraId="7326D721"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Region</w:t>
            </w:r>
          </w:p>
        </w:tc>
        <w:tc>
          <w:tcPr>
            <w:tcW w:w="755" w:type="dxa"/>
            <w:tcBorders>
              <w:top w:val="nil"/>
              <w:right w:val="single" w:sz="4" w:space="0" w:color="auto"/>
            </w:tcBorders>
            <w:vAlign w:val="bottom"/>
          </w:tcPr>
          <w:p w14:paraId="3417F42A"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1990</w:t>
            </w:r>
          </w:p>
        </w:tc>
        <w:tc>
          <w:tcPr>
            <w:tcW w:w="756" w:type="dxa"/>
            <w:tcBorders>
              <w:top w:val="nil"/>
              <w:left w:val="single" w:sz="4" w:space="0" w:color="auto"/>
              <w:right w:val="single" w:sz="4" w:space="0" w:color="auto"/>
            </w:tcBorders>
            <w:vAlign w:val="bottom"/>
          </w:tcPr>
          <w:p w14:paraId="15FECDBF"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00</w:t>
            </w:r>
          </w:p>
        </w:tc>
        <w:tc>
          <w:tcPr>
            <w:tcW w:w="756" w:type="dxa"/>
            <w:tcBorders>
              <w:top w:val="nil"/>
              <w:left w:val="single" w:sz="4" w:space="0" w:color="auto"/>
              <w:right w:val="single" w:sz="4" w:space="0" w:color="auto"/>
            </w:tcBorders>
            <w:vAlign w:val="bottom"/>
          </w:tcPr>
          <w:p w14:paraId="6B27CDBC"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05</w:t>
            </w:r>
          </w:p>
        </w:tc>
        <w:tc>
          <w:tcPr>
            <w:tcW w:w="756" w:type="dxa"/>
            <w:tcBorders>
              <w:top w:val="nil"/>
              <w:left w:val="single" w:sz="4" w:space="0" w:color="auto"/>
              <w:right w:val="single" w:sz="4" w:space="0" w:color="auto"/>
            </w:tcBorders>
            <w:vAlign w:val="bottom"/>
          </w:tcPr>
          <w:p w14:paraId="710C8BB9"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10</w:t>
            </w:r>
          </w:p>
        </w:tc>
        <w:tc>
          <w:tcPr>
            <w:tcW w:w="756" w:type="dxa"/>
            <w:tcBorders>
              <w:top w:val="nil"/>
              <w:left w:val="single" w:sz="4" w:space="0" w:color="auto"/>
            </w:tcBorders>
            <w:vAlign w:val="bottom"/>
          </w:tcPr>
          <w:p w14:paraId="09591DBD"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2015</w:t>
            </w:r>
          </w:p>
        </w:tc>
        <w:tc>
          <w:tcPr>
            <w:tcW w:w="650" w:type="dxa"/>
            <w:vAlign w:val="bottom"/>
          </w:tcPr>
          <w:p w14:paraId="3AD693EF"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1000 ha/yr</w:t>
            </w:r>
          </w:p>
        </w:tc>
        <w:tc>
          <w:tcPr>
            <w:tcW w:w="650" w:type="dxa"/>
            <w:vAlign w:val="bottom"/>
          </w:tcPr>
          <w:p w14:paraId="54F5FB1C"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w:t>
            </w:r>
          </w:p>
        </w:tc>
        <w:tc>
          <w:tcPr>
            <w:tcW w:w="650" w:type="dxa"/>
            <w:vAlign w:val="bottom"/>
          </w:tcPr>
          <w:p w14:paraId="7BAF3F5A"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1000 ha/yr</w:t>
            </w:r>
          </w:p>
        </w:tc>
        <w:tc>
          <w:tcPr>
            <w:tcW w:w="650" w:type="dxa"/>
            <w:vAlign w:val="bottom"/>
          </w:tcPr>
          <w:p w14:paraId="0D1E6C44"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w:t>
            </w:r>
          </w:p>
        </w:tc>
        <w:tc>
          <w:tcPr>
            <w:tcW w:w="653" w:type="dxa"/>
            <w:vAlign w:val="bottom"/>
          </w:tcPr>
          <w:p w14:paraId="632C16E3"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1000 ha/yr</w:t>
            </w:r>
          </w:p>
        </w:tc>
        <w:tc>
          <w:tcPr>
            <w:tcW w:w="653" w:type="dxa"/>
            <w:vAlign w:val="bottom"/>
          </w:tcPr>
          <w:p w14:paraId="2D76E66C"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w:t>
            </w:r>
          </w:p>
        </w:tc>
        <w:tc>
          <w:tcPr>
            <w:tcW w:w="653" w:type="dxa"/>
            <w:vAlign w:val="bottom"/>
          </w:tcPr>
          <w:p w14:paraId="45727C8C"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1000 ha/yr</w:t>
            </w:r>
          </w:p>
        </w:tc>
        <w:tc>
          <w:tcPr>
            <w:tcW w:w="653" w:type="dxa"/>
            <w:vAlign w:val="bottom"/>
          </w:tcPr>
          <w:p w14:paraId="5420F35B"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w:t>
            </w:r>
          </w:p>
        </w:tc>
      </w:tr>
      <w:tr w:rsidR="00A01204" w:rsidRPr="0008241C" w14:paraId="5FF10B64" w14:textId="77777777" w:rsidTr="00642B4F">
        <w:tc>
          <w:tcPr>
            <w:tcW w:w="783" w:type="dxa"/>
          </w:tcPr>
          <w:p w14:paraId="10931F32"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East Asia</w:t>
            </w:r>
          </w:p>
        </w:tc>
        <w:tc>
          <w:tcPr>
            <w:tcW w:w="755" w:type="dxa"/>
          </w:tcPr>
          <w:p w14:paraId="77207995"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09,198</w:t>
            </w:r>
          </w:p>
        </w:tc>
        <w:tc>
          <w:tcPr>
            <w:tcW w:w="756" w:type="dxa"/>
          </w:tcPr>
          <w:p w14:paraId="33E540B7"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26,815</w:t>
            </w:r>
          </w:p>
        </w:tc>
        <w:tc>
          <w:tcPr>
            <w:tcW w:w="756" w:type="dxa"/>
          </w:tcPr>
          <w:p w14:paraId="7CF0826B"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41,841</w:t>
            </w:r>
          </w:p>
        </w:tc>
        <w:tc>
          <w:tcPr>
            <w:tcW w:w="756" w:type="dxa"/>
          </w:tcPr>
          <w:p w14:paraId="31C85030"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50,504</w:t>
            </w:r>
          </w:p>
        </w:tc>
        <w:tc>
          <w:tcPr>
            <w:tcW w:w="756" w:type="dxa"/>
          </w:tcPr>
          <w:p w14:paraId="6CB90B17"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57,047</w:t>
            </w:r>
          </w:p>
        </w:tc>
        <w:tc>
          <w:tcPr>
            <w:tcW w:w="650" w:type="dxa"/>
          </w:tcPr>
          <w:p w14:paraId="11EB6067"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762</w:t>
            </w:r>
          </w:p>
        </w:tc>
        <w:tc>
          <w:tcPr>
            <w:tcW w:w="650" w:type="dxa"/>
          </w:tcPr>
          <w:p w14:paraId="0DDE0A64"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81</w:t>
            </w:r>
          </w:p>
        </w:tc>
        <w:tc>
          <w:tcPr>
            <w:tcW w:w="650" w:type="dxa"/>
          </w:tcPr>
          <w:p w14:paraId="1A414FEF"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3005</w:t>
            </w:r>
          </w:p>
        </w:tc>
        <w:tc>
          <w:tcPr>
            <w:tcW w:w="650" w:type="dxa"/>
          </w:tcPr>
          <w:p w14:paraId="56A440BD"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28</w:t>
            </w:r>
          </w:p>
        </w:tc>
        <w:tc>
          <w:tcPr>
            <w:tcW w:w="653" w:type="dxa"/>
          </w:tcPr>
          <w:p w14:paraId="76548659"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733</w:t>
            </w:r>
          </w:p>
        </w:tc>
        <w:tc>
          <w:tcPr>
            <w:tcW w:w="653" w:type="dxa"/>
          </w:tcPr>
          <w:p w14:paraId="23B2EF8E"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70</w:t>
            </w:r>
          </w:p>
        </w:tc>
        <w:tc>
          <w:tcPr>
            <w:tcW w:w="653" w:type="dxa"/>
          </w:tcPr>
          <w:p w14:paraId="229CF1BB"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309</w:t>
            </w:r>
          </w:p>
        </w:tc>
        <w:tc>
          <w:tcPr>
            <w:tcW w:w="653" w:type="dxa"/>
          </w:tcPr>
          <w:p w14:paraId="79F24FEC"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52</w:t>
            </w:r>
          </w:p>
        </w:tc>
      </w:tr>
      <w:tr w:rsidR="00A01204" w:rsidRPr="0008241C" w14:paraId="6D8FC0CC" w14:textId="77777777" w:rsidTr="00642B4F">
        <w:tc>
          <w:tcPr>
            <w:tcW w:w="783" w:type="dxa"/>
          </w:tcPr>
          <w:p w14:paraId="3D4EE281"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South Asia</w:t>
            </w:r>
          </w:p>
        </w:tc>
        <w:tc>
          <w:tcPr>
            <w:tcW w:w="755" w:type="dxa"/>
          </w:tcPr>
          <w:p w14:paraId="16544D47"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87,995</w:t>
            </w:r>
          </w:p>
        </w:tc>
        <w:tc>
          <w:tcPr>
            <w:tcW w:w="756" w:type="dxa"/>
          </w:tcPr>
          <w:p w14:paraId="3B254B2D"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88,348</w:t>
            </w:r>
          </w:p>
        </w:tc>
        <w:tc>
          <w:tcPr>
            <w:tcW w:w="756" w:type="dxa"/>
          </w:tcPr>
          <w:p w14:paraId="20C1C189"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91,518</w:t>
            </w:r>
          </w:p>
        </w:tc>
        <w:tc>
          <w:tcPr>
            <w:tcW w:w="756" w:type="dxa"/>
          </w:tcPr>
          <w:p w14:paraId="442A637C"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93,405</w:t>
            </w:r>
          </w:p>
        </w:tc>
        <w:tc>
          <w:tcPr>
            <w:tcW w:w="756" w:type="dxa"/>
          </w:tcPr>
          <w:p w14:paraId="29376729"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94,086</w:t>
            </w:r>
          </w:p>
        </w:tc>
        <w:tc>
          <w:tcPr>
            <w:tcW w:w="650" w:type="dxa"/>
          </w:tcPr>
          <w:p w14:paraId="4D7D64F0"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35</w:t>
            </w:r>
          </w:p>
        </w:tc>
        <w:tc>
          <w:tcPr>
            <w:tcW w:w="650" w:type="dxa"/>
          </w:tcPr>
          <w:p w14:paraId="5E962B3E"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04</w:t>
            </w:r>
          </w:p>
        </w:tc>
        <w:tc>
          <w:tcPr>
            <w:tcW w:w="650" w:type="dxa"/>
          </w:tcPr>
          <w:p w14:paraId="4205E47B"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634</w:t>
            </w:r>
          </w:p>
        </w:tc>
        <w:tc>
          <w:tcPr>
            <w:tcW w:w="650" w:type="dxa"/>
          </w:tcPr>
          <w:p w14:paraId="771B1F4B"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70</w:t>
            </w:r>
          </w:p>
        </w:tc>
        <w:tc>
          <w:tcPr>
            <w:tcW w:w="653" w:type="dxa"/>
          </w:tcPr>
          <w:p w14:paraId="668C6D90"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377</w:t>
            </w:r>
          </w:p>
        </w:tc>
        <w:tc>
          <w:tcPr>
            <w:tcW w:w="653" w:type="dxa"/>
          </w:tcPr>
          <w:p w14:paraId="34542E1E"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41</w:t>
            </w:r>
          </w:p>
        </w:tc>
        <w:tc>
          <w:tcPr>
            <w:tcW w:w="653" w:type="dxa"/>
          </w:tcPr>
          <w:p w14:paraId="1C79F198"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36</w:t>
            </w:r>
          </w:p>
        </w:tc>
        <w:tc>
          <w:tcPr>
            <w:tcW w:w="653" w:type="dxa"/>
          </w:tcPr>
          <w:p w14:paraId="0D360CA5"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15</w:t>
            </w:r>
          </w:p>
        </w:tc>
      </w:tr>
      <w:tr w:rsidR="00A01204" w:rsidRPr="0008241C" w14:paraId="7E6C33C8" w14:textId="77777777" w:rsidTr="00642B4F">
        <w:tc>
          <w:tcPr>
            <w:tcW w:w="783" w:type="dxa"/>
          </w:tcPr>
          <w:p w14:paraId="3EE44E6A"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South-East Asia</w:t>
            </w:r>
          </w:p>
        </w:tc>
        <w:tc>
          <w:tcPr>
            <w:tcW w:w="755" w:type="dxa"/>
          </w:tcPr>
          <w:p w14:paraId="57A11F88"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42,030</w:t>
            </w:r>
          </w:p>
        </w:tc>
        <w:tc>
          <w:tcPr>
            <w:tcW w:w="756" w:type="dxa"/>
          </w:tcPr>
          <w:p w14:paraId="5B439B3E"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20,956</w:t>
            </w:r>
          </w:p>
        </w:tc>
        <w:tc>
          <w:tcPr>
            <w:tcW w:w="756" w:type="dxa"/>
          </w:tcPr>
          <w:p w14:paraId="4BA77682"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17,107</w:t>
            </w:r>
          </w:p>
        </w:tc>
        <w:tc>
          <w:tcPr>
            <w:tcW w:w="756" w:type="dxa"/>
          </w:tcPr>
          <w:p w14:paraId="727A4306"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14,578</w:t>
            </w:r>
          </w:p>
        </w:tc>
        <w:tc>
          <w:tcPr>
            <w:tcW w:w="756" w:type="dxa"/>
          </w:tcPr>
          <w:p w14:paraId="576A294D"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210,742</w:t>
            </w:r>
          </w:p>
        </w:tc>
        <w:tc>
          <w:tcPr>
            <w:tcW w:w="650" w:type="dxa"/>
          </w:tcPr>
          <w:p w14:paraId="1EBF4D03"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2,107</w:t>
            </w:r>
          </w:p>
        </w:tc>
        <w:tc>
          <w:tcPr>
            <w:tcW w:w="650" w:type="dxa"/>
          </w:tcPr>
          <w:p w14:paraId="2BFA1DFE"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91</w:t>
            </w:r>
          </w:p>
        </w:tc>
        <w:tc>
          <w:tcPr>
            <w:tcW w:w="650" w:type="dxa"/>
          </w:tcPr>
          <w:p w14:paraId="355D7210"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770</w:t>
            </w:r>
          </w:p>
        </w:tc>
        <w:tc>
          <w:tcPr>
            <w:tcW w:w="650" w:type="dxa"/>
          </w:tcPr>
          <w:p w14:paraId="5CEDB304"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35</w:t>
            </w:r>
          </w:p>
        </w:tc>
        <w:tc>
          <w:tcPr>
            <w:tcW w:w="653" w:type="dxa"/>
          </w:tcPr>
          <w:p w14:paraId="25F98D2D"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506</w:t>
            </w:r>
          </w:p>
        </w:tc>
        <w:tc>
          <w:tcPr>
            <w:tcW w:w="653" w:type="dxa"/>
          </w:tcPr>
          <w:p w14:paraId="71A9C053"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23</w:t>
            </w:r>
          </w:p>
        </w:tc>
        <w:tc>
          <w:tcPr>
            <w:tcW w:w="653" w:type="dxa"/>
          </w:tcPr>
          <w:p w14:paraId="18442D36"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767</w:t>
            </w:r>
          </w:p>
        </w:tc>
        <w:tc>
          <w:tcPr>
            <w:tcW w:w="653" w:type="dxa"/>
          </w:tcPr>
          <w:p w14:paraId="0A872A3E"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36</w:t>
            </w:r>
          </w:p>
        </w:tc>
      </w:tr>
      <w:tr w:rsidR="00A01204" w:rsidRPr="0008241C" w14:paraId="3D864CF9" w14:textId="77777777" w:rsidTr="00642B4F">
        <w:tc>
          <w:tcPr>
            <w:tcW w:w="783" w:type="dxa"/>
          </w:tcPr>
          <w:p w14:paraId="180B86C1"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West Asia</w:t>
            </w:r>
          </w:p>
        </w:tc>
        <w:tc>
          <w:tcPr>
            <w:tcW w:w="755" w:type="dxa"/>
          </w:tcPr>
          <w:p w14:paraId="0D3D60C6"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3,182</w:t>
            </w:r>
          </w:p>
        </w:tc>
        <w:tc>
          <w:tcPr>
            <w:tcW w:w="756" w:type="dxa"/>
          </w:tcPr>
          <w:p w14:paraId="06B64A6C"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3,323</w:t>
            </w:r>
          </w:p>
        </w:tc>
        <w:tc>
          <w:tcPr>
            <w:tcW w:w="756" w:type="dxa"/>
          </w:tcPr>
          <w:p w14:paraId="1A51D772"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3,368</w:t>
            </w:r>
          </w:p>
        </w:tc>
        <w:tc>
          <w:tcPr>
            <w:tcW w:w="756" w:type="dxa"/>
          </w:tcPr>
          <w:p w14:paraId="50C2EB75"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3,403</w:t>
            </w:r>
          </w:p>
        </w:tc>
        <w:tc>
          <w:tcPr>
            <w:tcW w:w="756" w:type="dxa"/>
          </w:tcPr>
          <w:p w14:paraId="60CFC670"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3,409</w:t>
            </w:r>
          </w:p>
        </w:tc>
        <w:tc>
          <w:tcPr>
            <w:tcW w:w="650" w:type="dxa"/>
          </w:tcPr>
          <w:p w14:paraId="1DFC95D9"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4</w:t>
            </w:r>
          </w:p>
        </w:tc>
        <w:tc>
          <w:tcPr>
            <w:tcW w:w="650" w:type="dxa"/>
          </w:tcPr>
          <w:p w14:paraId="7E0D7387"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43</w:t>
            </w:r>
          </w:p>
        </w:tc>
        <w:tc>
          <w:tcPr>
            <w:tcW w:w="650" w:type="dxa"/>
          </w:tcPr>
          <w:p w14:paraId="6516101B"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9</w:t>
            </w:r>
          </w:p>
        </w:tc>
        <w:tc>
          <w:tcPr>
            <w:tcW w:w="650" w:type="dxa"/>
          </w:tcPr>
          <w:p w14:paraId="1A74C4A3"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27</w:t>
            </w:r>
          </w:p>
        </w:tc>
        <w:tc>
          <w:tcPr>
            <w:tcW w:w="653" w:type="dxa"/>
          </w:tcPr>
          <w:p w14:paraId="0CA8591D"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7</w:t>
            </w:r>
          </w:p>
        </w:tc>
        <w:tc>
          <w:tcPr>
            <w:tcW w:w="653" w:type="dxa"/>
          </w:tcPr>
          <w:p w14:paraId="316F7458"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21</w:t>
            </w:r>
          </w:p>
        </w:tc>
        <w:tc>
          <w:tcPr>
            <w:tcW w:w="653" w:type="dxa"/>
          </w:tcPr>
          <w:p w14:paraId="1BCF2066"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1</w:t>
            </w:r>
          </w:p>
        </w:tc>
        <w:tc>
          <w:tcPr>
            <w:tcW w:w="653" w:type="dxa"/>
          </w:tcPr>
          <w:p w14:paraId="741AA704"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03</w:t>
            </w:r>
          </w:p>
        </w:tc>
      </w:tr>
      <w:tr w:rsidR="00A01204" w:rsidRPr="0008241C" w14:paraId="4CF9F8F7" w14:textId="77777777" w:rsidTr="00642B4F">
        <w:tc>
          <w:tcPr>
            <w:tcW w:w="783" w:type="dxa"/>
          </w:tcPr>
          <w:p w14:paraId="6443C47F" w14:textId="77777777" w:rsidR="00A01204" w:rsidRPr="0008241C" w:rsidRDefault="00A01204" w:rsidP="00A01204">
            <w:pPr>
              <w:jc w:val="both"/>
              <w:rPr>
                <w:rFonts w:ascii="Times New Roman" w:hAnsi="Times New Roman"/>
                <w:b/>
                <w:sz w:val="16"/>
                <w:szCs w:val="16"/>
              </w:rPr>
            </w:pPr>
            <w:r w:rsidRPr="0008241C">
              <w:rPr>
                <w:rFonts w:ascii="Times New Roman" w:hAnsi="Times New Roman"/>
                <w:b/>
                <w:sz w:val="16"/>
                <w:szCs w:val="16"/>
              </w:rPr>
              <w:t>Oceania</w:t>
            </w:r>
          </w:p>
        </w:tc>
        <w:tc>
          <w:tcPr>
            <w:tcW w:w="755" w:type="dxa"/>
          </w:tcPr>
          <w:p w14:paraId="16D62663"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176,825</w:t>
            </w:r>
          </w:p>
        </w:tc>
        <w:tc>
          <w:tcPr>
            <w:tcW w:w="756" w:type="dxa"/>
          </w:tcPr>
          <w:p w14:paraId="308B6D2C"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177,641</w:t>
            </w:r>
          </w:p>
        </w:tc>
        <w:tc>
          <w:tcPr>
            <w:tcW w:w="756" w:type="dxa"/>
          </w:tcPr>
          <w:p w14:paraId="6FE7F637"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176,485</w:t>
            </w:r>
          </w:p>
        </w:tc>
        <w:tc>
          <w:tcPr>
            <w:tcW w:w="756" w:type="dxa"/>
          </w:tcPr>
          <w:p w14:paraId="30DD95E4"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172,002</w:t>
            </w:r>
          </w:p>
        </w:tc>
        <w:tc>
          <w:tcPr>
            <w:tcW w:w="756" w:type="dxa"/>
          </w:tcPr>
          <w:p w14:paraId="3FCC13AF" w14:textId="77777777" w:rsidR="00A01204" w:rsidRPr="0008241C" w:rsidRDefault="00A01204" w:rsidP="00A01204">
            <w:pPr>
              <w:jc w:val="both"/>
              <w:rPr>
                <w:rFonts w:ascii="Times New Roman" w:hAnsi="Times New Roman"/>
                <w:sz w:val="16"/>
                <w:szCs w:val="16"/>
              </w:rPr>
            </w:pPr>
            <w:r w:rsidRPr="0008241C">
              <w:rPr>
                <w:rFonts w:ascii="Times New Roman" w:hAnsi="Times New Roman"/>
                <w:sz w:val="16"/>
                <w:szCs w:val="16"/>
              </w:rPr>
              <w:t>173,524</w:t>
            </w:r>
          </w:p>
        </w:tc>
        <w:tc>
          <w:tcPr>
            <w:tcW w:w="650" w:type="dxa"/>
          </w:tcPr>
          <w:p w14:paraId="131C01D6"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82</w:t>
            </w:r>
          </w:p>
        </w:tc>
        <w:tc>
          <w:tcPr>
            <w:tcW w:w="650" w:type="dxa"/>
          </w:tcPr>
          <w:p w14:paraId="347F1961"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05</w:t>
            </w:r>
          </w:p>
        </w:tc>
        <w:tc>
          <w:tcPr>
            <w:tcW w:w="650" w:type="dxa"/>
          </w:tcPr>
          <w:p w14:paraId="0AFD5F48"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231</w:t>
            </w:r>
          </w:p>
        </w:tc>
        <w:tc>
          <w:tcPr>
            <w:tcW w:w="650" w:type="dxa"/>
          </w:tcPr>
          <w:p w14:paraId="353CF3BF"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13</w:t>
            </w:r>
          </w:p>
        </w:tc>
        <w:tc>
          <w:tcPr>
            <w:tcW w:w="653" w:type="dxa"/>
          </w:tcPr>
          <w:p w14:paraId="7E5FAEC4"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897</w:t>
            </w:r>
          </w:p>
        </w:tc>
        <w:tc>
          <w:tcPr>
            <w:tcW w:w="653" w:type="dxa"/>
          </w:tcPr>
          <w:p w14:paraId="37C080E0"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51</w:t>
            </w:r>
          </w:p>
        </w:tc>
        <w:tc>
          <w:tcPr>
            <w:tcW w:w="653" w:type="dxa"/>
          </w:tcPr>
          <w:p w14:paraId="6F1CEBF6"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304</w:t>
            </w:r>
          </w:p>
        </w:tc>
        <w:tc>
          <w:tcPr>
            <w:tcW w:w="653" w:type="dxa"/>
          </w:tcPr>
          <w:p w14:paraId="43952D5C" w14:textId="77777777" w:rsidR="00A01204" w:rsidRPr="0008241C" w:rsidRDefault="00A01204" w:rsidP="00A01204">
            <w:pPr>
              <w:jc w:val="right"/>
              <w:rPr>
                <w:rFonts w:ascii="Times New Roman" w:hAnsi="Times New Roman"/>
                <w:sz w:val="16"/>
                <w:szCs w:val="16"/>
              </w:rPr>
            </w:pPr>
            <w:r w:rsidRPr="0008241C">
              <w:rPr>
                <w:rFonts w:ascii="Times New Roman" w:hAnsi="Times New Roman"/>
                <w:sz w:val="16"/>
                <w:szCs w:val="16"/>
              </w:rPr>
              <w:t>0.18</w:t>
            </w:r>
          </w:p>
        </w:tc>
      </w:tr>
    </w:tbl>
    <w:p w14:paraId="2CD0EDB4" w14:textId="77777777" w:rsidR="00A01204" w:rsidRPr="0008241C" w:rsidRDefault="00A01204" w:rsidP="00A01204">
      <w:pPr>
        <w:rPr>
          <w:rFonts w:eastAsia="MS Mincho"/>
          <w:sz w:val="22"/>
          <w:szCs w:val="22"/>
          <w:lang w:eastAsia="ja-JP"/>
        </w:rPr>
      </w:pPr>
    </w:p>
    <w:p w14:paraId="663BE14A" w14:textId="77777777" w:rsidR="00A01204" w:rsidRPr="0008241C" w:rsidRDefault="00A01204" w:rsidP="00A01204">
      <w:pPr>
        <w:rPr>
          <w:rFonts w:eastAsia="MS Mincho"/>
          <w:sz w:val="22"/>
          <w:szCs w:val="22"/>
          <w:lang w:eastAsia="ja-JP"/>
        </w:rPr>
      </w:pPr>
    </w:p>
    <w:p w14:paraId="223EB7FD" w14:textId="3B6074E6" w:rsidR="00A01204" w:rsidRPr="0008241C" w:rsidRDefault="00A01204" w:rsidP="00A01204">
      <w:pPr>
        <w:rPr>
          <w:sz w:val="22"/>
          <w:szCs w:val="22"/>
          <w:lang w:eastAsia="ja-JP"/>
        </w:rPr>
      </w:pPr>
      <w:r w:rsidRPr="0008241C">
        <w:rPr>
          <w:sz w:val="22"/>
          <w:szCs w:val="22"/>
          <w:lang w:eastAsia="ja-JP"/>
        </w:rPr>
        <w:t>The subregional rates of forest change hide high percentage losses in some countries and forest types. While an overall decline in forest cover in insular South-East Asia between 2000 and 2010 was 1%/yr, the highest deforestation rates is shown by peat swamp forests at an average annual rate of 2.2</w:t>
      </w:r>
      <w:r w:rsidR="00C934E9">
        <w:rPr>
          <w:sz w:val="22"/>
          <w:szCs w:val="22"/>
          <w:lang w:eastAsia="ja-JP"/>
        </w:rPr>
        <w:t xml:space="preserve"> per cent</w:t>
      </w:r>
      <w:r w:rsidRPr="0008241C">
        <w:rPr>
          <w:sz w:val="22"/>
          <w:szCs w:val="22"/>
          <w:lang w:eastAsia="ja-JP"/>
        </w:rPr>
        <w:t xml:space="preserve"> while the lowland evergreen forests declined by 1.2%/yr </w:t>
      </w:r>
      <w:r w:rsidRPr="0008241C">
        <w:rPr>
          <w:sz w:val="22"/>
          <w:szCs w:val="22"/>
          <w:lang w:eastAsia="ja-JP"/>
        </w:rPr>
        <w:fldChar w:fldCharType="begin" w:fldLock="1"/>
      </w:r>
      <w:r w:rsidRPr="0008241C">
        <w:rPr>
          <w:sz w:val="22"/>
          <w:szCs w:val="22"/>
          <w:lang w:eastAsia="ja-JP"/>
        </w:rPr>
        <w:instrText>ADDIN CSL_CITATION {"citationItems":[{"id":"ITEM-1","itemData":{"DOI":"10.1111/j.1365-2486.2011.02398.x","ISBN":"1365-2486","ISSN":"13541013","abstract":"Abstract Insular Southeast Asia experienced the highest level of deforestation among all humid tropical regions of the world during the 1990's. Due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ám spatial resolution land cover maps produced with regional methodology and classifi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 per yea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author":[{"dropping-particle":"","family":"Miettinen","given":"Jukka","non-dropping-particle":"","parse-names":false,"suffix":""},{"dropping-particle":"","family":"Shi","given":"Chenghua","non-dropping-particle":"","parse-names":false,"suffix":""},{"dropping-particle":"","family":"Liew","given":"Soo Chin","non-dropping-particle":"","parse-names":false,"suffix":""}],"container-title":"Global Change Biology","id":"ITEM-1","issue":"7","issued":{"date-parts":[["2011"]]},"page":"2261-2270","title":"Deforestation rates in insular Southeast Asia between 2000 and 2010","type":"article-journal","volume":"17"},"uris":["http://www.mendeley.com/documents/?uuid=2e6da3d0-f851-4faa-a774-864edd690a64"]}],"mendeley":{"formattedCitation":"(Miettinen &lt;i&gt;et al.&lt;/i&gt;, 2011)","plainTextFormattedCitation":"(Miettinen et al., 2011)","previouslyFormattedCitation":"(Miettine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iettine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Further, the rate of loss exceeded 5%/yr in the Sumatran lowlands and the peatlands of Sarawak, Malaysian Borneo, where around half of the forest cover in 2000 was lost by 2010 </w:t>
      </w:r>
      <w:r w:rsidRPr="0008241C">
        <w:rPr>
          <w:sz w:val="22"/>
          <w:szCs w:val="22"/>
          <w:lang w:eastAsia="ja-JP"/>
        </w:rPr>
        <w:fldChar w:fldCharType="begin" w:fldLock="1"/>
      </w:r>
      <w:r w:rsidRPr="0008241C">
        <w:rPr>
          <w:sz w:val="22"/>
          <w:szCs w:val="22"/>
          <w:lang w:eastAsia="ja-JP"/>
        </w:rPr>
        <w:instrText>ADDIN CSL_CITATION {"citationItems":[{"id":"ITEM-1","itemData":{"DOI":"10.1111/j.1365-2486.2011.02398.x","ISBN":"1365-2486","ISSN":"13541013","abstract":"Abstract Insular Southeast Asia experienced the highest level of deforestation among all humid tropical regions of the world during the 1990's. Due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ám spatial resolution land cover maps produced with regional methodology and classifi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 per yea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author":[{"dropping-particle":"","family":"Miettinen","given":"Jukka","non-dropping-particle":"","parse-names":false,"suffix":""},{"dropping-particle":"","family":"Shi","given":"Chenghua","non-dropping-particle":"","parse-names":false,"suffix":""},{"dropping-particle":"","family":"Liew","given":"Soo Chin","non-dropping-particle":"","parse-names":false,"suffix":""}],"container-title":"Global Change Biology","id":"ITEM-1","issue":"7","issued":{"date-parts":[["2011"]]},"page":"2261-2270","title":"Deforestation rates in insular Southeast Asia between 2000 and 2010","type":"article-journal","volume":"17"},"uris":["http://www.mendeley.com/documents/?uuid=2e6da3d0-f851-4faa-a774-864edd690a64"]}],"mendeley":{"formattedCitation":"(Miettinen &lt;i&gt;et al.&lt;/i&gt;, 2011)","plainTextFormattedCitation":"(Miettinen et al., 2011)","previouslyFormattedCitation":"(Miettine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iettine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Approximately 35</w:t>
      </w:r>
      <w:r w:rsidR="00C934E9">
        <w:rPr>
          <w:sz w:val="22"/>
          <w:szCs w:val="22"/>
          <w:lang w:eastAsia="ja-JP"/>
        </w:rPr>
        <w:t xml:space="preserve"> per cent</w:t>
      </w:r>
      <w:r w:rsidRPr="0008241C">
        <w:rPr>
          <w:sz w:val="22"/>
          <w:szCs w:val="22"/>
          <w:lang w:eastAsia="ja-JP"/>
        </w:rPr>
        <w:t xml:space="preserve"> of Indonesia’s remaining forests are located within industrial concessions, and thus vulnerable to loss in the future </w:t>
      </w:r>
      <w:r w:rsidRPr="0008241C">
        <w:rPr>
          <w:sz w:val="22"/>
          <w:szCs w:val="22"/>
          <w:lang w:eastAsia="ja-JP"/>
        </w:rPr>
        <w:fldChar w:fldCharType="begin" w:fldLock="1"/>
      </w:r>
      <w:r w:rsidRPr="0008241C">
        <w:rPr>
          <w:sz w:val="22"/>
          <w:szCs w:val="22"/>
          <w:lang w:eastAsia="ja-JP"/>
        </w:rPr>
        <w:instrText>ADDIN CSL_CITATION {"citationItems":[{"id":"ITEM-1","itemData":{"DOI":"10.1111/conl.12103","ISBN":"1755-263X","ISSN":"1755263X","abstract":"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 2,350 Mt CO2). Crucially, ~34.6% (~26.8 Mha) of Indonesia’s remaining forests is located within industrial concessions, the majority of which is found within logging concessions (~18.8 Mha). Hence, future development plans within Indonesia’s industrial sectors weigh heavily on the fate of Southeast Asia’s remaining forests and carbon stocks.","author":[{"dropping-particle":"","family":"Abood","given":"Sinan A.","non-dropping-particle":"","parse-names":false,"suffix":""},{"dropping-particle":"","family":"Lee","given":"Janice Ser Huay","non-dropping-particle":"","parse-names":false,"suffix":""},{"dropping-particle":"","family":"Burivalova","given":"Zuzana","non-dropping-particle":"","parse-names":false,"suffix":""},{"dropping-particle":"","family":"Garcia-Ulloa","given":"John","non-dropping-particle":"","parse-names":false,"suffix":""},{"dropping-particle":"","family":"Koh","given":"Lian Pin","non-dropping-particle":"","parse-names":false,"suffix":""}],"container-title":"Conservation Letters","id":"ITEM-1","issue":"1","issued":{"date-parts":[["2015"]]},"page":"58-67","title":"Relative Contributions of the Logging, Fiber, Oil Palm, and Mining Industries to Forest Loss in Indonesia","type":"article-journal","volume":"8"},"uris":["http://www.mendeley.com/documents/?uuid=aaea4abf-e3aa-414f-9342-8d99d0921d57"]}],"mendeley":{"formattedCitation":"(Abood &lt;i&gt;et al.&lt;/i&gt;, 2015)","plainTextFormattedCitation":"(Abood et al., 2015)","previouslyFormattedCitation":"(Abood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bood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p>
    <w:p w14:paraId="5B253229" w14:textId="77777777" w:rsidR="00A01204" w:rsidRPr="0008241C" w:rsidRDefault="00A01204" w:rsidP="00A01204">
      <w:pPr>
        <w:rPr>
          <w:sz w:val="22"/>
          <w:szCs w:val="22"/>
          <w:lang w:eastAsia="ja-JP"/>
        </w:rPr>
      </w:pPr>
    </w:p>
    <w:p w14:paraId="3D023326" w14:textId="1BFA409F" w:rsidR="00A01204" w:rsidRPr="0008241C" w:rsidRDefault="00A01204" w:rsidP="00A01204">
      <w:pPr>
        <w:rPr>
          <w:sz w:val="22"/>
          <w:szCs w:val="22"/>
          <w:lang w:eastAsia="ja-JP"/>
        </w:rPr>
      </w:pPr>
      <w:r w:rsidRPr="0008241C">
        <w:rPr>
          <w:sz w:val="22"/>
          <w:szCs w:val="22"/>
          <w:lang w:eastAsia="ja-JP"/>
        </w:rPr>
        <w:t xml:space="preserve">The FAO statistics used above are based on the national data reported by each country, which have been collected by various methods, but independent assessments by remote-sensing data show broadly similar trends in most, but not all, cases </w:t>
      </w:r>
      <w:r w:rsidRPr="0008241C">
        <w:rPr>
          <w:sz w:val="22"/>
          <w:szCs w:val="22"/>
          <w:lang w:eastAsia="ja-JP"/>
        </w:rPr>
        <w:fldChar w:fldCharType="begin" w:fldLock="1"/>
      </w:r>
      <w:r w:rsidRPr="0008241C">
        <w:rPr>
          <w:sz w:val="22"/>
          <w:szCs w:val="22"/>
          <w:lang w:eastAsia="ja-JP"/>
        </w:rPr>
        <w:instrText>ADDIN CSL_CITATION {"citationItems":[{"id":"ITEM-1","itemData":{"DOI":"10.1016/j.foreco.2015.06.014","ISBN":"0378-1127","ISSN":"03781127","PMID":"17255001","abstract":"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author":[{"dropping-particle":"","family":"Keenan","given":"Rodney J.","non-dropping-particle":"","parse-names":false,"suffix":""},{"dropping-particle":"","family":"Reams","given":"Gregory A.","non-dropping-particle":"","parse-names":false,"suffix":""},{"dropping-particle":"","family":"Achard","given":"Frederic","non-dropping-particle":"","parse-names":false,"suffix":""},{"dropping-particle":"V.","family":"Freitas","given":"Joberto","non-dropping-particle":"de","parse-names":false,"suffix":""},{"dropping-particle":"","family":"Grainger","given":"Alan","non-dropping-particle":"","parse-names":false,"suffix":""},{"dropping-particle":"","family":"Lindquist","given":"Erik","non-dropping-particle":"","parse-names":false,"suffix":""}],"container-title":"Forest Ecology and Management","id":"ITEM-1","issued":{"date-parts":[["2015"]]},"page":"9-20","publisher":"Elsevier B.V.","title":"Dynamics of global forest area: Results from the FAO Global Forest Resources Assessment 2015","type":"article-journal","volume":"352"},"uris":["http://www.mendeley.com/documents/?uuid=eebde1a2-2b9b-41b4-b3e4-65050f7da3f9"]}],"mendeley":{"formattedCitation":"(Keenan &lt;i&gt;et al.&lt;/i&gt;, 2015)","plainTextFormattedCitation":"(Keenan et al., 2015)","previouslyFormattedCitation":"(Keena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eena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Many of the discrepancies reflect the wide range of definitions of ‘forest’, with the minimum canopy cover cut-off ranging from the 10</w:t>
      </w:r>
      <w:r w:rsidR="00C934E9">
        <w:rPr>
          <w:sz w:val="22"/>
          <w:szCs w:val="22"/>
          <w:lang w:eastAsia="ja-JP"/>
        </w:rPr>
        <w:t xml:space="preserve"> per cent</w:t>
      </w:r>
      <w:r w:rsidRPr="0008241C">
        <w:rPr>
          <w:sz w:val="22"/>
          <w:szCs w:val="22"/>
          <w:lang w:eastAsia="ja-JP"/>
        </w:rPr>
        <w:t xml:space="preserve"> used by the FAO to 60</w:t>
      </w:r>
      <w:r w:rsidR="00C934E9">
        <w:rPr>
          <w:sz w:val="22"/>
          <w:szCs w:val="22"/>
          <w:lang w:eastAsia="ja-JP"/>
        </w:rPr>
        <w:t xml:space="preserve"> per cent</w:t>
      </w:r>
      <w:r w:rsidRPr="0008241C">
        <w:rPr>
          <w:sz w:val="22"/>
          <w:szCs w:val="22"/>
          <w:lang w:eastAsia="ja-JP"/>
        </w:rPr>
        <w:t xml:space="preserve"> used by the International Geosphere-Biosphere Programme </w:t>
      </w:r>
      <w:r w:rsidRPr="0008241C">
        <w:rPr>
          <w:sz w:val="22"/>
          <w:szCs w:val="22"/>
          <w:lang w:eastAsia="ja-JP"/>
        </w:rPr>
        <w:fldChar w:fldCharType="begin" w:fldLock="1"/>
      </w:r>
      <w:r w:rsidRPr="0008241C">
        <w:rPr>
          <w:sz w:val="22"/>
          <w:szCs w:val="22"/>
          <w:lang w:eastAsia="ja-JP"/>
        </w:rPr>
        <w:instrText>ADDIN CSL_CITATION {"citationItems":[{"id":"ITEM-1","itemData":{"DOI":"10.1038/nclimate2816","ISBN":"1758-678X\\r1758-6798","ISSN":"1758-678X","abstract":"Deforestation is a major driver of climate change1 and the major driver of biodiversity loss1,2. Yet the essential baseline for monitoring forest cover—the global area of forests—remains uncertain despite rapid technological advances and international consensus on conserving target extents of ecosystems3 . Previous satellite-based estimates4,5 of global forest area range from 32.1 × 106 km2 to 41.4 × 106 km2 . Here, we show that the major reason underlying this discrepancy is ambiguity in the term ‘forest’. Each of the &gt;800 o\u001ecial definitions6 that are capable of satellite measurement relies on a criterion of percentage tree cover. This criterion may range from &gt;10% to &gt;30% cover under the United Nations Framework Convention on Climate Change7 . Applying the range to the first global, high-resolution map of percentage tree cover8 reveals a discrepancy of 19.3 × 106 km2 , some 13% of Earth’s land area. The discrepancy within the tropics alone involves a di\u001berence of 45.2 Gt C of biomass, valued at US$1 trillion. To more e\u001bectively link science and policy to ecosystems, we must now refine forest monitoring, reporting and verification to focus on ecological measurements that are more directly relevant to ecosystem function, to biomass and carbon, and to climate and biodiversity.","author":[{"dropping-particle":"","family":"Sexton","given":"Joseph O.","non-dropping-particle":"","parse-names":false,"suffix":""},{"dropping-particle":"","family":"Noojipady","given":"Praveen","non-dropping-particle":"","parse-names":false,"suffix":""},{"dropping-particle":"","family":"Song","given":"Xiao-Peng","non-dropping-particle":"","parse-names":false,"suffix":""},{"dropping-particle":"","family":"Feng","given":"Min","non-dropping-particle":"","parse-names":false,"suffix":""},{"dropping-particle":"","family":"Song","given":"Dan-Xia","non-dropping-particle":"","parse-names":false,"suffix":""},{"dropping-particle":"","family":"Kim","given":"Do-Hyung","non-dropping-particle":"","parse-names":false,"suffix":""},{"dropping-particle":"","family":"Anand","given":"Anupam","non-dropping-particle":"","parse-names":false,"suffix":""},{"dropping-particle":"","family":"Huang","given":"Chengquan","non-dropping-particle":"","parse-names":false,"suffix":""},{"dropping-particle":"","family":"Channan","given":"Saurabh","non-dropping-particle":"","parse-names":false,"suffix":""},{"dropping-particle":"","family":"Pimm","given":"Stuart L.","non-dropping-particle":"","parse-names":false,"suffix":""},{"dropping-particle":"","family":"Townshend","given":"John R.","non-dropping-particle":"","parse-names":false,"suffix":""}],"container-title":"Nature Climate Change","id":"ITEM-1","issue":"October","issued":{"date-parts":[["2015"]]},"page":"1-6","title":"Conservation policy and the measurement of forests","type":"article-journal","volume":"6"},"uris":["http://www.mendeley.com/documents/?uuid=aec5dcc1-b544-452e-af2e-2f4049edf7d5"]}],"mendeley":{"formattedCitation":"(Sexton &lt;i&gt;et al.&lt;/i&gt;, 2015)","plainTextFormattedCitation":"(Sexton et al., 2015)","previouslyFormattedCitation":"(Sexto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exto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Other differences reflect variations in the time period covered, in the area cut-off for the inclusion of forest fragments, and in the inclusion or exclusion of tree crops. The latter issue is a particular problem in South-East Asia, where large areas of tropical rainforests have been replaced by monoculture plantations of oil palm, rubber, and trees grown for pulp or timber. The FAO definition of forest excludes oil palm, but includes rubber and other tree plantations, although the areas of planted forests and primary forests, without obvious signs of human influence, are also reported </w:t>
      </w:r>
      <w:r w:rsidRPr="0008241C">
        <w:rPr>
          <w:sz w:val="22"/>
          <w:szCs w:val="22"/>
          <w:lang w:eastAsia="ja-JP"/>
        </w:rPr>
        <w:fldChar w:fldCharType="begin" w:fldLock="1"/>
      </w:r>
      <w:r w:rsidRPr="0008241C">
        <w:rPr>
          <w:sz w:val="22"/>
          <w:szCs w:val="22"/>
          <w:lang w:eastAsia="ja-JP"/>
        </w:rPr>
        <w:instrText>ADDIN CSL_CITATION {"citationItems":[{"id":"ITEM-1","itemData":{"ISBN":"9789251088210","abstract":"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Fao, at the request of its member countries, regularly monitors the world´s forests and their management and uses through the Global Forest resources assessment (Fra). more information on the Fra 2015 process, other publications and online database is available on the Fra web site (www.fao.org/forestry/fra ). the Fra process is coordinated by the Forestry Department at Fao headquarters in rome in coordination with partners in the collaborative Forest resources Questionnaire (cFrQ). these six partners are: the central african Forest commission (comIFac/ oFac), Fao, Forest euroPe, the International tropical timber organization (Itto), the montréal Process, and the united nations economic commission for europe (unece).","author":[{"dropping-particle":"","family":"FAO","given":"","non-dropping-particle":"","parse-names":false,"suffix":""}],"id":"ITEM-1","issue":"Fra","issued":{"date-parts":[["2015"]]},"title":"Global Forest Resources Assessment 2015","type":"book","volume":"2005"},"uris":["http://www.mendeley.com/documents/?uuid=4b941b15-83c2-436a-957a-ba31d69caa4b"]}],"mendeley":{"formattedCitation":"(FAO, 2015c)","plainTextFormattedCitation":"(FAO, 2015c)","previouslyFormattedCitation":"(FAO, 2015c)"},"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AO, 2015c)</w:t>
      </w:r>
      <w:r w:rsidRPr="0008241C">
        <w:rPr>
          <w:sz w:val="22"/>
          <w:szCs w:val="22"/>
          <w:lang w:eastAsia="ja-JP"/>
        </w:rPr>
        <w:fldChar w:fldCharType="end"/>
      </w:r>
      <w:r w:rsidRPr="0008241C">
        <w:rPr>
          <w:sz w:val="22"/>
          <w:szCs w:val="22"/>
          <w:lang w:eastAsia="ja-JP"/>
        </w:rPr>
        <w:t>. Japan (41.1</w:t>
      </w:r>
      <w:r w:rsidR="00C934E9">
        <w:rPr>
          <w:sz w:val="22"/>
          <w:szCs w:val="22"/>
          <w:lang w:eastAsia="ja-JP"/>
        </w:rPr>
        <w:t xml:space="preserve"> per cent</w:t>
      </w:r>
      <w:r w:rsidRPr="0008241C">
        <w:rPr>
          <w:sz w:val="22"/>
          <w:szCs w:val="22"/>
          <w:lang w:eastAsia="ja-JP"/>
        </w:rPr>
        <w:t xml:space="preserve"> of the total forest area), China (37.9</w:t>
      </w:r>
      <w:r w:rsidR="00C934E9">
        <w:rPr>
          <w:sz w:val="22"/>
          <w:szCs w:val="22"/>
          <w:lang w:eastAsia="ja-JP"/>
        </w:rPr>
        <w:t xml:space="preserve"> per cent</w:t>
      </w:r>
      <w:r w:rsidRPr="0008241C">
        <w:rPr>
          <w:sz w:val="22"/>
          <w:szCs w:val="22"/>
          <w:lang w:eastAsia="ja-JP"/>
        </w:rPr>
        <w:t>), and Vietnam (24.8</w:t>
      </w:r>
      <w:r w:rsidR="00C934E9">
        <w:rPr>
          <w:sz w:val="22"/>
          <w:szCs w:val="22"/>
          <w:lang w:eastAsia="ja-JP"/>
        </w:rPr>
        <w:t xml:space="preserve"> per cent</w:t>
      </w:r>
      <w:r w:rsidRPr="0008241C">
        <w:rPr>
          <w:sz w:val="22"/>
          <w:szCs w:val="22"/>
          <w:lang w:eastAsia="ja-JP"/>
        </w:rPr>
        <w:t>), reported the highest percentages of planted forests, while Brunei (69.3</w:t>
      </w:r>
      <w:r w:rsidR="00C934E9">
        <w:rPr>
          <w:sz w:val="22"/>
          <w:szCs w:val="22"/>
          <w:lang w:eastAsia="ja-JP"/>
        </w:rPr>
        <w:t xml:space="preserve"> per </w:t>
      </w:r>
      <w:r w:rsidR="00C934E9">
        <w:rPr>
          <w:sz w:val="22"/>
          <w:szCs w:val="22"/>
          <w:lang w:eastAsia="ja-JP"/>
        </w:rPr>
        <w:lastRenderedPageBreak/>
        <w:t>cent</w:t>
      </w:r>
      <w:r w:rsidRPr="0008241C">
        <w:rPr>
          <w:sz w:val="22"/>
          <w:szCs w:val="22"/>
          <w:lang w:eastAsia="ja-JP"/>
        </w:rPr>
        <w:t>), Papua New Guinea (52.4</w:t>
      </w:r>
      <w:r w:rsidR="00C934E9">
        <w:rPr>
          <w:sz w:val="22"/>
          <w:szCs w:val="22"/>
          <w:lang w:eastAsia="ja-JP"/>
        </w:rPr>
        <w:t xml:space="preserve"> per cent</w:t>
      </w:r>
      <w:r w:rsidRPr="0008241C">
        <w:rPr>
          <w:sz w:val="22"/>
          <w:szCs w:val="22"/>
          <w:lang w:eastAsia="ja-JP"/>
        </w:rPr>
        <w:t>), and Indonesia (50.6</w:t>
      </w:r>
      <w:r w:rsidR="00C934E9">
        <w:rPr>
          <w:sz w:val="22"/>
          <w:szCs w:val="22"/>
          <w:lang w:eastAsia="ja-JP"/>
        </w:rPr>
        <w:t xml:space="preserve"> per cent</w:t>
      </w:r>
      <w:r w:rsidRPr="0008241C">
        <w:rPr>
          <w:sz w:val="22"/>
          <w:szCs w:val="22"/>
          <w:lang w:eastAsia="ja-JP"/>
        </w:rPr>
        <w:t xml:space="preserve">) reported the highest percentages of primary forest. Papua New Guinea and Indonesia reported the highest primary forest losses for 2000-2015 </w:t>
      </w:r>
      <w:r w:rsidRPr="0008241C">
        <w:rPr>
          <w:sz w:val="22"/>
          <w:szCs w:val="22"/>
          <w:lang w:eastAsia="ja-JP"/>
        </w:rPr>
        <w:fldChar w:fldCharType="begin" w:fldLock="1"/>
      </w:r>
      <w:r w:rsidRPr="0008241C">
        <w:rPr>
          <w:sz w:val="22"/>
          <w:szCs w:val="22"/>
          <w:lang w:eastAsia="ja-JP"/>
        </w:rPr>
        <w:instrText>ADDIN CSL_CITATION {"citationItems":[{"id":"ITEM-1","itemData":{"DOI":"10.1016/j.foreco.2015.06.011","ISBN":"0378-1127","ISSN":"03781127","abstract":"The global community has recognized the importance of forests for biodiversity, and has prioritized the preservation of forest biodiversity and ecosystem functions through multiple multilateral agreements and processes such as the Convention on Biodiversity's Aichi Targets and the Millennium Development Goals. The Global Forest Resources Assessment (FRA) provides one mechanism for tracking progress toward such goals in three particular areas: primary forest area, protected forest areas, and areas designated for the conservation of biodiversity. In this paper, we quantify current area and trends in forest areas designated for the conservation of biodiversity, protected forest areas, and primary forests by country and biome; and examine the association between total forest area and measures of protection, per-capita income, and population. The overall findings suggest that countries are increasingly protecting forests of ecological significance at the global scale (7.7% of forests were protected in 1990 rising to 16.3% in 2015), with a strong upward trend in protected areas in the tropical domain (from 12% in 1990 to 26.3% in 2015). However, primary forest area has declined by 2.5% globally and by 10% in the tropics over the period 1990-2015 (using data for countries that reported in all years). Given that many species in the tropics are endemic to primary forests, losses in that climatic domain continue to be of concern, although the rate of decline appears to be slowing.Using multiple regression analysis, we find that a 1% increase in protected area or area designated for biodiversity conservation within a country is associated with an increase in total forest area in that country of about 0.03% (p&lt; 0.05). A 1% within-country increase in population density and per capita GDP are associated with a decrease in forest area of about 0.2% (p&lt; 0.01) and an increase in forest area of about 0.08% (p&lt; 0.05) respectively. Our findings also indicate that, since FRA is used as one mechanism for tracking progress toward goals like the AICHI Biodiversity Targets, country correspondents may require additional assistance toward reporting on primary forest, protected forest, and biodiversity conservation statistics.","author":[{"dropping-particle":"","family":"Morales-Hidalgo","given":"David","non-dropping-particle":"","parse-names":false,"suffix":""},{"dropping-particle":"","family":"Oswalt","given":"Sonja N.","non-dropping-particle":"","parse-names":false,"suffix":""},{"dropping-particle":"","family":"Somanathan","given":"E.","non-dropping-particle":"","parse-names":false,"suffix":""}],"container-title":"Forest Ecology and Management","id":"ITEM-1","issued":{"date-parts":[["2015"]]},"page":"68-77","publisher":"Elsevier B.V.","title":"Status and trends in global primary forest, protected areas, and areas designated for conservation of biodiversity from the Global Forest Resources Assessment 2015","type":"article-journal","volume":"352"},"uris":["http://www.mendeley.com/documents/?uuid=92586b1d-cb98-4d0f-99ad-4240f0d80042"]}],"mendeley":{"formattedCitation":"(Morales-Hidalgo &lt;i&gt;et al.&lt;/i&gt;, 2015)","plainTextFormattedCitation":"(Morales-Hidalgo et al., 2015)","previouslyFormattedCitation":"(Morales-Hidalgo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rales-Hidalgo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On some of the small islands in Oceania, such as the atolls of Tuvalu, Kiribati, Tokelau, the Marshall Islands, and the main island of Tongatapu in Tonga, there is very little remaining original forest.</w:t>
      </w:r>
    </w:p>
    <w:p w14:paraId="187113FF" w14:textId="77777777" w:rsidR="00A01204" w:rsidRPr="0008241C" w:rsidRDefault="00A01204" w:rsidP="00A01204">
      <w:pPr>
        <w:rPr>
          <w:sz w:val="22"/>
          <w:szCs w:val="22"/>
          <w:lang w:eastAsia="ja-JP"/>
        </w:rPr>
      </w:pPr>
    </w:p>
    <w:p w14:paraId="4518D349" w14:textId="77777777" w:rsidR="00A01204" w:rsidRPr="0008241C" w:rsidRDefault="00A01204" w:rsidP="00A01204">
      <w:pPr>
        <w:rPr>
          <w:sz w:val="22"/>
          <w:szCs w:val="22"/>
          <w:lang w:eastAsia="ja-JP"/>
        </w:rPr>
      </w:pPr>
      <w:r w:rsidRPr="0008241C">
        <w:rPr>
          <w:sz w:val="22"/>
          <w:szCs w:val="22"/>
          <w:lang w:eastAsia="ja-JP"/>
        </w:rPr>
        <w:t xml:space="preserve">Rapid forest loss is associated with fires in Sumatra and the Indonesian part of Borneo (Kalimantan) where forests and secondary vegetation are often burned to develop oil palm and pulpwood plantations (see Chapter 4). The extensive and persistent fires that can result impose enormous environmental and economic costs </w:t>
      </w:r>
      <w:r w:rsidRPr="0008241C">
        <w:rPr>
          <w:sz w:val="22"/>
          <w:szCs w:val="22"/>
          <w:lang w:eastAsia="ja-JP"/>
        </w:rPr>
        <w:fldChar w:fldCharType="begin" w:fldLock="1"/>
      </w:r>
      <w:r w:rsidRPr="0008241C">
        <w:rPr>
          <w:sz w:val="22"/>
          <w:szCs w:val="22"/>
          <w:lang w:eastAsia="ja-JP"/>
        </w:rPr>
        <w:instrText>ADDIN CSL_CITATION {"citationItems":[{"id":"ITEM-1","itemData":{"ISSN":"00280836","abstract":"Fuelled by El Niño and land-management blunders, Indonesian fires are consuming precious habitat.","author":[{"dropping-particle":"","family":"Drake","given":"Nadia","non-dropping-particle":"","parse-names":false,"suffix":""}],"container-title":"Nature","id":"ITEM-1","issued":{"date-parts":[["2015"]]},"page":"2015","title":"Scramble to save Borneo's orangutans","type":"article-journal"},"uris":["http://www.mendeley.com/documents/?uuid=6a005871-610a-4ffb-b399-355775b9e3c1"]},{"id":"ITEM-2","itemData":{"DOI":"10.1111/cobi.12662","ISBN":"9788578110796","ISSN":"15231739","PMID":"26612785","abstract":"In recent months, an environmental disaster with global consequences has been unfolding in Southeast Asia. Unusually extensive and persistent fires in Indonesia have razed thousands of square kilometers of tropical forest and peatland, casting a toxic cloud of smoky haze over the region and dumping billions of tons of CO2 into the atmosphere. Similar fires have occurred annually for decades, but strong El Niño conditions have made this year's the worst since 1997. This article is protected by copyright. All rights reserved.","author":[{"dropping-particle":"","family":"Chisholm","given":"Ryan A.","non-dropping-particle":"","parse-names":false,"suffix":""},{"dropping-particle":"","family":"Wijedasa","given":"Lahiru S.","non-dropping-particle":"","parse-names":false,"suffix":""},{"dropping-particle":"","family":"Swinfield","given":"Tom","non-dropping-particle":"","parse-names":false,"suffix":""}],"container-title":"Conservation Biology","id":"ITEM-2","issue":"1","issued":{"date-parts":[["2016","2"]]},"page":"5-6","title":"The need for long-term remedies for Indonesia's forest fires","type":"article-journal","volume":"30"},"uris":["http://www.mendeley.com/documents/?uuid=fabcf8a2-4849-48b9-bf29-d1bcc37ebbf1"]}],"mendeley":{"formattedCitation":"(Chisholm &lt;i&gt;et al.&lt;/i&gt;, 2016; Drake, 2015)","plainTextFormattedCitation":"(Chisholm et al., 2016; Drake, 2015)","previouslyFormattedCitation":"(Chisholm &lt;i&gt;et al.&lt;/i&gt;, 2016; Drake,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isholm </w:t>
      </w:r>
      <w:r w:rsidRPr="0008241C">
        <w:rPr>
          <w:i/>
          <w:noProof/>
          <w:sz w:val="22"/>
          <w:szCs w:val="22"/>
          <w:lang w:eastAsia="ja-JP"/>
        </w:rPr>
        <w:t>et al.</w:t>
      </w:r>
      <w:r w:rsidRPr="0008241C">
        <w:rPr>
          <w:noProof/>
          <w:sz w:val="22"/>
          <w:szCs w:val="22"/>
          <w:lang w:eastAsia="ja-JP"/>
        </w:rPr>
        <w:t>, 2016; Drake, 2015)</w:t>
      </w:r>
      <w:r w:rsidRPr="0008241C">
        <w:rPr>
          <w:sz w:val="22"/>
          <w:szCs w:val="22"/>
          <w:lang w:eastAsia="ja-JP"/>
        </w:rPr>
        <w:fldChar w:fldCharType="end"/>
      </w:r>
      <w:r w:rsidRPr="0008241C">
        <w:rPr>
          <w:sz w:val="22"/>
          <w:szCs w:val="22"/>
          <w:lang w:eastAsia="ja-JP"/>
        </w:rPr>
        <w:t xml:space="preserve"> and the associated haze seriously threatens human health </w:t>
      </w:r>
      <w:r w:rsidRPr="0008241C">
        <w:rPr>
          <w:sz w:val="22"/>
          <w:szCs w:val="22"/>
          <w:lang w:eastAsia="ja-JP"/>
        </w:rPr>
        <w:fldChar w:fldCharType="begin" w:fldLock="1"/>
      </w:r>
      <w:r w:rsidRPr="0008241C">
        <w:rPr>
          <w:sz w:val="22"/>
          <w:szCs w:val="22"/>
          <w:lang w:eastAsia="ja-JP"/>
        </w:rPr>
        <w:instrText>ADDIN CSL_CITATION {"citationItems":[{"id":"ITEM-1","itemData":{"DOI":"10.1016/j.atmosenv.2014.07.043","ISBN":"1352-2310","ISSN":"18732844","abstract":"The Southeast Asian (SEA) haze events due to forest fires are recurrent and affect Malaysia, particularly the Klang Valley region. The aim of this study is to examine the risk of haze days due to biomass burning in Southeast Asia on daily mortality in the Klang Valley region between 2000 and 2007. We used a case-crossover study design to model the effect of haze based on PM10 concentration to the daily mortality. The time-stratified control sampling approach was used, adjusted for particulate matter (PM10) concentrations, time trends and meteorological influences. Based on time series analysis of PM10 and backward trajectory analysis, haze days were defined when daily PM10 concentration exceeded 100??g/m3. The results showed a total of 88 haze days were identified in the Klang Valley region during the study period. A total of 126,822 cases of death were recorded for natural mortality where respiratory mortality represented 8.56% (N=10,854). Haze events were found to be significantly associated with natural and respiratory mortality at various lags. For natural mortality, haze events at lagged 2 showed significant association with children less than 14 years old (Odd Ratio (OR)=1.41; 95% Confidence Interval (CI)=1.01-1.99). Respiratory mortality was significantly associated with haze events for all ages at lagged 0 (OR=1.19; 95% CI=1.02-1.40). Age-and-gender-specific analysis showed an incremental risk of respiratory mortality among all males and elderly males above 60 years old at lagged 0 (OR=1.34; 95% CI=1.09-1.64 and OR=1.41; 95% CI=1.09-1.84 respectively). Adult females aged 15-59 years old were found to be at highest risk of respiratory mortality at lagged 5 (OR=1.66; 95% CI=1.03-1.99). This study clearly indicates that exposure to haze events showed immediate and delayed effects on mortality. ?? 2014 Elsevier Ltd.","author":[{"dropping-particle":"","family":"Sahani","given":"Mazrura","non-dropping-particle":"","parse-names":false,"suffix":""},{"dropping-particle":"","family":"Zainon","given":"Nurul Ashikin","non-dropping-particle":"","parse-names":false,"suffix":""},{"dropping-particle":"","family":"Wan Mahiyuddin","given":"Wan Rozita","non-dropping-particle":"","parse-names":false,"suffix":""},{"dropping-particle":"","family":"Latif","given":"Mohd Talib","non-dropping-particle":"","parse-names":false,"suffix":""},{"dropping-particle":"","family":"Hod","given":"Rozita","non-dropping-particle":"","parse-names":false,"suffix":""},{"dropping-particle":"","family":"Khan","given":"Md Firoz","non-dropping-particle":"","parse-names":false,"suffix":""},{"dropping-particle":"","family":"Tahir","given":"Norhayati Mohd","non-dropping-particle":"","parse-names":false,"suffix":""},{"dropping-particle":"","family":"Chan","given":"Chang Chuan","non-dropping-particle":"","parse-names":false,"suffix":""}],"container-title":"Atmospheric Environment","id":"ITEM-1","issued":{"date-parts":[["2014"]]},"page":"257-265","publisher":"Elsevier Ltd","title":"A case-crossover analysis of forest fire haze events and mortality in Malaysia","type":"article-journal","volume":"96"},"uris":["http://www.mendeley.com/documents/?uuid=f456069d-885b-408f-8cce-6b8d11e4ef4c"]}],"mendeley":{"formattedCitation":"(Sahani &lt;i&gt;et al.&lt;/i&gt;, 2014)","plainTextFormattedCitation":"(Sahani et al., 2014)","previouslyFormattedCitation":"(Sahani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ahani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Fires are particularly extensive and serious when strong El Niño events coincide with positive Indian Ocean Dipole conditions, which both promote drought </w:t>
      </w:r>
      <w:r w:rsidRPr="0008241C">
        <w:rPr>
          <w:sz w:val="22"/>
          <w:szCs w:val="22"/>
          <w:lang w:eastAsia="ja-JP"/>
        </w:rPr>
        <w:fldChar w:fldCharType="begin" w:fldLock="1"/>
      </w:r>
      <w:r w:rsidRPr="0008241C">
        <w:rPr>
          <w:sz w:val="22"/>
          <w:szCs w:val="22"/>
          <w:lang w:eastAsia="ja-JP"/>
        </w:rPr>
        <w:instrText>ADDIN CSL_CITATION {"citationItems":[{"id":"ITEM-1","itemData":{"DOI":"10.1088/1748-9326/11/9/094023","ISBN":"1748-9326","ISSN":"1748-9326","abstract":"In September–October 2015, El Niño and positive Indian Ocean Dipole conditions set the stage for massive fires in Sumatra and Kalimantan (Indonesian Borneo), leading to persistently hazardous levels of smoke pollution across much of Equatorial Asia. Here we quantify the emission sources and health impacts of this haze episode and compare the sources and impacts to an event of similar magnitude occurring under similar meteorological conditions in September–October 2006. Using the adjoint of the GEOS-Chem chemical transport model, we first calculate the influence of potential fire emissions across the domain on smoke concentrations in three receptor areas downwind—Indonesia, Malaysia, and Singapore—during the 2006 event. This step maps the sensitivity of each receptor to fire emissions in each grid cell upwind. We then combine these sensitivities with 2006 and 2015 fire emission inventories from the Global Fire Assimilation System (GFAS) to estimate the resulting population-weighted smoke exposure. This method, which assumes similar smoke transport pathways in 2006 and 2015, allows near real-time assessment of smoke pollution exposure, and therefore the consequent morbidity and premature mortality, due to severe haze. Our approach also provides rapid assessment of the relative contribution of fire emissions generated in a specific province to smoke-related health impacts in the receptor areas. We estimate that haze in 2015 resulted in 100 300 excess deaths across Indonesia, Malaysia and Singapore, more than double those of the 2006 event, with much of the increase due to fires in Indonesia’s South Sumatra Province. The model framework we introduce in this study can rapidly identify those areas where land use management to reduce and/or avoid fires would yield the greatest benefit to human health, both nationally and regionally.","author":[{"dropping-particle":"","family":"Koplitz","given":"Shannon N.","non-dropping-particle":"","parse-names":false,"suffix":""},{"dropping-particle":"","family":"Mickley","given":"Loretta J.","non-dropping-particle":"","parse-names":false,"suffix":""},{"dropping-particle":"","family":"Marlier","given":"Miriam E.","non-dropping-particle":"","parse-names":false,"suffix":""},{"dropping-particle":"","family":"Buonocore","given":"Jonathan J.","non-dropping-particle":"","parse-names":false,"suffix":""},{"dropping-particle":"","family":"Kim","given":"Patrick S.","non-dropping-particle":"","parse-names":false,"suffix":""},{"dropping-particle":"","family":"Liu","given":"Tianjia","non-dropping-particle":"","parse-names":false,"suffix":""},{"dropping-particle":"","family":"Sulprizio","given":"Melissa P.","non-dropping-particle":"","parse-names":false,"suffix":""},{"dropping-particle":"","family":"DeFries","given":"Ruth S.","non-dropping-particle":"","parse-names":false,"suffix":""},{"dropping-particle":"","family":"Jacob","given":"Daniel J.","non-dropping-particle":"","parse-names":false,"suffix":""},{"dropping-particle":"","family":"Schwartz","given":"Joel","non-dropping-particle":"","parse-names":false,"suffix":""},{"dropping-particle":"","family":"Pongsiri","given":"Montira","non-dropping-particle":"","parse-names":false,"suffix":""},{"dropping-particle":"","family":"Myers","given":"Samuel S.","non-dropping-particle":"","parse-names":false,"suffix":""}],"container-title":"Environmental Research Letters","id":"ITEM-1","issue":"9","issued":{"date-parts":[["2016","9","1"]]},"page":"094023","publisher":"IOP Publishing","title":"Public health impacts of the severe haze in Equatorial Asia in September–October 2015: demonstration of a new framework for informing fire management strategies to reduce downwind smoke exposure","type":"article-journal","volume":"11"},"uris":["http://www.mendeley.com/documents/?uuid=b11a9bc8-8cc6-4bad-8de0-7abd48ad09e2"]}],"mendeley":{"formattedCitation":"(Koplitz &lt;i&gt;et al.&lt;/i&gt;, 2016)","plainTextFormattedCitation":"(Koplitz et al., 2016)","previouslyFormattedCitation":"(Koplitz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oplitz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The 1997/98 </w:t>
      </w:r>
      <w:r w:rsidRPr="0008241C">
        <w:rPr>
          <w:rFonts w:eastAsia="MS Mincho"/>
          <w:sz w:val="22"/>
          <w:szCs w:val="22"/>
          <w:lang w:eastAsia="ja-JP"/>
        </w:rPr>
        <w:t xml:space="preserve">and 2015 </w:t>
      </w:r>
      <w:r w:rsidRPr="0008241C">
        <w:rPr>
          <w:sz w:val="22"/>
          <w:szCs w:val="22"/>
          <w:lang w:eastAsia="ja-JP"/>
        </w:rPr>
        <w:t>event</w:t>
      </w:r>
      <w:r w:rsidRPr="0008241C">
        <w:rPr>
          <w:rFonts w:eastAsia="MS Mincho"/>
          <w:sz w:val="22"/>
          <w:szCs w:val="22"/>
          <w:lang w:eastAsia="ja-JP"/>
        </w:rPr>
        <w:t>s</w:t>
      </w:r>
      <w:r w:rsidRPr="0008241C">
        <w:rPr>
          <w:sz w:val="22"/>
          <w:szCs w:val="22"/>
          <w:lang w:eastAsia="ja-JP"/>
        </w:rPr>
        <w:t xml:space="preserve"> burned around 11 million hectares </w:t>
      </w:r>
      <w:r w:rsidRPr="0008241C">
        <w:rPr>
          <w:sz w:val="22"/>
          <w:szCs w:val="22"/>
          <w:lang w:eastAsia="ja-JP"/>
        </w:rPr>
        <w:fldChar w:fldCharType="begin" w:fldLock="1"/>
      </w:r>
      <w:r w:rsidRPr="0008241C">
        <w:rPr>
          <w:sz w:val="22"/>
          <w:szCs w:val="22"/>
          <w:lang w:eastAsia="ja-JP"/>
        </w:rPr>
        <w:instrText>ADDIN CSL_CITATION {"citationItems":[{"id":"ITEM-1","itemData":{"DOI":"10.5194/bg-9-317-2012","ISBN":"1726-4170","ISSN":"17264170","abstract":"Borneo (Indonesia) is Earth’s third largest island, and the location of both extensive areas of rainforest and tropical peatlands. It is the site of both regular (seasonal) biomass burning associated with deforestation, land cover change and agricultural production preparations, and occa- sional, but much more severe, extreme fire episodes releasing enormous volumes of carbon from burning vegetation and peat. These extreme fire episodes are believed to result from anthropogenic practices related to (the still ongoing) forest degradation and clearance activities, whose impact with re- gard to fire is magnified by the effects of El Ni˜ no related drought. Since 2000, data from the MODIS Earth Obser- vation satellite instruments have been used to study fire on Borneo, but earlier large fire events remain less well docu- mented. Here we focus on a series of large fire episodes prior to the MODIS era, and specifically a 20 yr period covering both the two strongest El Ni˜ no events on record (1997–1998 and 1982–1983), along with an unprecedented series of more frequent, but weaker, El Ni˜ nos. For the five El Ni˜ nos occur- ring between 1980 and 2000, we develop quantitative mea- sures of the fire activity across Borneo based on active fire counts derived from NOAA AVHRR Global Area Coverage (GAC) Earth Observation satellite data. We use these metrics to investigate relationships between the strength and timing of the El Ni˜ no event, the associated drought, and the fire ac- tivity. During each El Ni˜ no, we find areas of major fire activ- ity confined within two or three fire sub-seasons (separated by monsoons) and focused in parts of South and Central Kali- mantan, and sometimes also in East and/orWest Kalimantan. For each El Ni˜ no we investigate various lag correlations, and find relationships of similar strength between monthly rain- fall deficit and fire, but of more variable strength between in- dices of El Ni˜ no strength (ENSO indices) and rainfall deficit. The two strongest El Ni˜ no episodes (1982–1983 and 1997– 1998) are accompanied by the most abundant fires (two and three times the active fire count seen in the next largest fire year), and the strongest correlations between measures of El Ni˜ no strength, rainfall and fire. We find the most significant positive statistical association between an ENSO index and fire activity to be that between the 16-month (first and second fire sub-seasons) cumulative NINO3 anomaly and the simul- taneously recor…","author":[{"dropping-particle":"","family":"Wooster","given":"M. J.","non-dropping-particle":"","parse-names":false,"suffix":""},{"dropping-particle":"","family":"Perry","given":"G. L W","non-dropping-particle":"","parse-names":false,"suffix":""},{"dropping-particle":"","family":"Zoumas","given":"A.","non-dropping-particle":"","parse-names":false,"suffix":""}],"container-title":"Biogeosciences","id":"ITEM-1","issue":"1","issued":{"date-parts":[["2012"]]},"page":"317-340","title":"Fire, drought and El Niño relationships on Borneo (Southeast Asia) in the pre-MODIS era (1980-2000)","type":"article-journal","volume":"9"},"uris":["http://www.mendeley.com/documents/?uuid=1b1c007e-31af-4d95-8876-f2113edd3757"]}],"mendeley":{"formattedCitation":"(Wooster &lt;i&gt;et al.&lt;/i&gt;, 2012)","plainTextFormattedCitation":"(Wooster et al., 2012)","previouslyFormattedCitation":"(Wooster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ooster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rFonts w:eastAsia="MS Mincho"/>
          <w:sz w:val="22"/>
          <w:szCs w:val="22"/>
          <w:lang w:eastAsia="ja-JP"/>
        </w:rPr>
        <w:t xml:space="preserve"> and 4.6 </w:t>
      </w:r>
      <w:r w:rsidRPr="0008241C">
        <w:rPr>
          <w:sz w:val="22"/>
          <w:szCs w:val="22"/>
          <w:lang w:eastAsia="ja-JP"/>
        </w:rPr>
        <w:t>million hectares</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111/gcb.13841","ISBN":"4955139574","ISSN":"13652486","PMID":"28199780","abstract":"Abstract Fires raged once again across Indonesia in the latter half of 2015, creating a state of emergency due to poisonous smoke and haze across Southeast Asia as well as incurring great financial costs to the government. A strong El Ni~ no-Southern Oscilla- tion (ENSO) led to drought in many parts of Indonesia, resulting in elevated fire occurrence comparable with the previous catastrophic event in 1997/1998. Syn- thetic Aperture Radar (SAR) data promise to provide improved detection of land use and land cover changes in the tropics as compared to methodologies dependent upon cloud- and haze-free images. This study presents the first spatially explicit estimates of burned area across Sumatra, Kalimantan, and West Papua based on high-resolution Sentinel-1A SAR imagery. Here, we show that 4,604,569 hectares (ha) were burned during the 2015 fire season (overall accuracy 84%), and compare this with other existing operational burned area products (MCD64, GFED4.0, GFED4.1s). Intersection of burned area with fine-scale land cover and peat layer maps indicates that 0.89 gigatons carbon dioxide equivalents (Gt CO2e) were released through the fire event. This result is compared to other estimates based on nonspatially explicit thermal anomaly measurements or atmospheric monitoring. Using freely available SAR C-band data from the Sentinel mission, we argue that the presented methodology is able to quickly and precisely detect burned areas, sup- porting improvement in fire control management as well as enhancing accuracy of emissions estimation.","author":[{"dropping-particle":"","family":"Lohberger","given":"Sandra","non-dropping-particle":"","parse-names":false,"suffix":""},{"dropping-particle":"","family":"Stängel","given":"Matthias","non-dropping-particle":"","parse-names":false,"suffix":""},{"dropping-particle":"","family":"Atwood","given":"Elizabeth C.","non-dropping-particle":"","parse-names":false,"suffix":""},{"dropping-particle":"","family":"Siegert","given":"Florian","non-dropping-particle":"","parse-names":false,"suffix":""}],"container-title":"Global Change Biology","id":"ITEM-1","issue":"2","issued":{"date-parts":[["2018"]]},"page":"644-654","title":"Spatial evaluation of Indonesia's 2015 fire-affected area and estimated carbon emissions using Sentinel-1","type":"article-journal","volume":"24"},"uris":["http://www.mendeley.com/documents/?uuid=0938ad51-d405-4ccd-b6a5-235ca0602fde"]}],"mendeley":{"formattedCitation":"(Lohberger &lt;i&gt;et al.&lt;/i&gt;, 2018)","plainTextFormattedCitation":"(Lohberger et al., 2018)","previouslyFormattedCitation":"(Lohberger &lt;i&gt;et al.&lt;/i&gt;, 2018)"},"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Lohberger </w:t>
      </w:r>
      <w:r w:rsidRPr="0008241C">
        <w:rPr>
          <w:rFonts w:eastAsia="MS Mincho"/>
          <w:i/>
          <w:noProof/>
          <w:sz w:val="22"/>
          <w:szCs w:val="22"/>
          <w:lang w:eastAsia="ja-JP"/>
        </w:rPr>
        <w:t>et al.</w:t>
      </w:r>
      <w:r w:rsidRPr="0008241C">
        <w:rPr>
          <w:rFonts w:eastAsia="MS Mincho"/>
          <w:noProof/>
          <w:sz w:val="22"/>
          <w:szCs w:val="22"/>
          <w:lang w:eastAsia="ja-JP"/>
        </w:rPr>
        <w:t>, 2018)</w:t>
      </w:r>
      <w:r w:rsidRPr="0008241C">
        <w:rPr>
          <w:rFonts w:eastAsia="MS Mincho"/>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respectively, and</w:t>
      </w:r>
      <w:r w:rsidRPr="0008241C">
        <w:rPr>
          <w:sz w:val="22"/>
          <w:szCs w:val="22"/>
          <w:lang w:eastAsia="ja-JP"/>
        </w:rPr>
        <w:t xml:space="preserve"> one </w:t>
      </w:r>
      <w:r w:rsidRPr="0008241C">
        <w:rPr>
          <w:rFonts w:eastAsia="MS Mincho"/>
          <w:sz w:val="22"/>
          <w:szCs w:val="22"/>
          <w:lang w:eastAsia="ja-JP"/>
        </w:rPr>
        <w:t xml:space="preserve">recent </w:t>
      </w:r>
      <w:r w:rsidRPr="0008241C">
        <w:rPr>
          <w:sz w:val="22"/>
          <w:szCs w:val="22"/>
          <w:lang w:eastAsia="ja-JP"/>
        </w:rPr>
        <w:t xml:space="preserve">study estimated that the haze in 2015 caused 11,880 (6,153–17,270) excess deaths </w:t>
      </w:r>
      <w:r w:rsidRPr="0008241C">
        <w:rPr>
          <w:rFonts w:eastAsia="MS Mincho"/>
          <w:sz w:val="22"/>
          <w:szCs w:val="22"/>
          <w:lang w:eastAsia="ja-JP"/>
        </w:rPr>
        <w:t>in Equatorial Asia</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88/1748-9326/11/9/094023","ISBN":"1748-9326","ISSN":"1748-9326","abstract":"In September–October 2015, El Niño and positive Indian Ocean Dipole conditions set the stage for massive fires in Sumatra and Kalimantan (Indonesian Borneo), leading to persistently hazardous levels of smoke pollution across much of Equatorial Asia. Here we quantify the emission sources and health impacts of this haze episode and compare the sources and impacts to an event of similar magnitude occurring under similar meteorological conditions in September–October 2006. Using the adjoint of the GEOS-Chem chemical transport model, we first calculate the influence of potential fire emissions across the domain on smoke concentrations in three receptor areas downwind—Indonesia, Malaysia, and Singapore—during the 2006 event. This step maps the sensitivity of each receptor to fire emissions in each grid cell upwind. We then combine these sensitivities with 2006 and 2015 fire emission inventories from the Global Fire Assimilation System (GFAS) to estimate the resulting population-weighted smoke exposure. This method, which assumes similar smoke transport pathways in 2006 and 2015, allows near real-time assessment of smoke pollution exposure, and therefore the consequent morbidity and premature mortality, due to severe haze. Our approach also provides rapid assessment of the relative contribution of fire emissions generated in a specific province to smoke-related health impacts in the receptor areas. We estimate that haze in 2015 resulted in 100 300 excess deaths across Indonesia, Malaysia and Singapore, more than double those of the 2006 event, with much of the increase due to fires in Indonesia’s South Sumatra Province. The model framework we introduce in this study can rapidly identify those areas where land use management to reduce and/or avoid fires would yield the greatest benefit to human health, both nationally and regionally.","author":[{"dropping-particle":"","family":"Koplitz","given":"Shannon N.","non-dropping-particle":"","parse-names":false,"suffix":""},{"dropping-particle":"","family":"Mickley","given":"Loretta J.","non-dropping-particle":"","parse-names":false,"suffix":""},{"dropping-particle":"","family":"Marlier","given":"Miriam E.","non-dropping-particle":"","parse-names":false,"suffix":""},{"dropping-particle":"","family":"Buonocore","given":"Jonathan J.","non-dropping-particle":"","parse-names":false,"suffix":""},{"dropping-particle":"","family":"Kim","given":"Patrick S.","non-dropping-particle":"","parse-names":false,"suffix":""},{"dropping-particle":"","family":"Liu","given":"Tianjia","non-dropping-particle":"","parse-names":false,"suffix":""},{"dropping-particle":"","family":"Sulprizio","given":"Melissa P.","non-dropping-particle":"","parse-names":false,"suffix":""},{"dropping-particle":"","family":"DeFries","given":"Ruth S.","non-dropping-particle":"","parse-names":false,"suffix":""},{"dropping-particle":"","family":"Jacob","given":"Daniel J.","non-dropping-particle":"","parse-names":false,"suffix":""},{"dropping-particle":"","family":"Schwartz","given":"Joel","non-dropping-particle":"","parse-names":false,"suffix":""},{"dropping-particle":"","family":"Pongsiri","given":"Montira","non-dropping-particle":"","parse-names":false,"suffix":""},{"dropping-particle":"","family":"Myers","given":"Samuel S.","non-dropping-particle":"","parse-names":false,"suffix":""}],"container-title":"Environmental Research Letters","id":"ITEM-1","issue":"9","issued":{"date-parts":[["2016","9","1"]]},"page":"094023","publisher":"IOP Publishing","title":"Public health impacts of the severe haze in Equatorial Asia in September–October 2015: demonstration of a new framework for informing fire management strategies to reduce downwind smoke exposure","type":"article-journal","volume":"11"},"uris":["http://www.mendeley.com/documents/?uuid=b11a9bc8-8cc6-4bad-8de0-7abd48ad09e2"]}],"mendeley":{"formattedCitation":"(Koplitz &lt;i&gt;et al.&lt;/i&gt;, 2016)","plainTextFormattedCitation":"(Koplitz et al., 2016)","previouslyFormattedCitation":"(Koplitz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oplitz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w:t>
      </w:r>
    </w:p>
    <w:p w14:paraId="646E7374" w14:textId="77777777" w:rsidR="00A01204" w:rsidRPr="0008241C" w:rsidRDefault="00A01204" w:rsidP="00A01204">
      <w:pPr>
        <w:rPr>
          <w:sz w:val="22"/>
          <w:szCs w:val="22"/>
          <w:lang w:eastAsia="ja-JP"/>
        </w:rPr>
      </w:pPr>
    </w:p>
    <w:p w14:paraId="7C502478" w14:textId="3EA7B37D" w:rsidR="00A01204" w:rsidRPr="0008241C" w:rsidRDefault="00A01204" w:rsidP="00A01204">
      <w:pPr>
        <w:rPr>
          <w:sz w:val="22"/>
          <w:szCs w:val="22"/>
          <w:lang w:eastAsia="ja-JP"/>
        </w:rPr>
      </w:pPr>
      <w:r w:rsidRPr="0008241C">
        <w:rPr>
          <w:sz w:val="22"/>
          <w:szCs w:val="22"/>
          <w:lang w:eastAsia="ja-JP"/>
        </w:rPr>
        <w:t xml:space="preserve">Rapid forest loss has direct negative consequences for survival of forest-dependent vertebrate species. In Sundaland (the Malay Peninsula, Borneo, Sumatra, and Java), </w:t>
      </w:r>
      <w:r w:rsidRPr="0008241C">
        <w:rPr>
          <w:sz w:val="22"/>
          <w:szCs w:val="22"/>
          <w:lang w:eastAsia="ja-JP"/>
        </w:rPr>
        <w:fldChar w:fldCharType="begin" w:fldLock="1"/>
      </w:r>
      <w:r w:rsidRPr="0008241C">
        <w:rPr>
          <w:sz w:val="22"/>
          <w:szCs w:val="22"/>
          <w:lang w:eastAsia="ja-JP"/>
        </w:rPr>
        <w:instrText>ADDIN CSL_CITATION {"citationItems":[{"id":"ITEM-1","itemData":{"DOI":"10.1016/j.tree.2013.04.005","ISSN":"0169-5347","author":[{"dropping-particle":"","family":"Wilcove","given":"David S","non-dropping-particle":"","parse-names":false,"suffix":""},{"dropping-particle":"","family":"Giam","given":"Xingli","non-dropping-particle":"","parse-names":false,"suffix":""},{"dropping-particle":"","family":"Edwards","given":"David P","non-dropping-particle":"","parse-names":false,"suffix":""},{"dropping-particle":"","family":"Fisher","given":"Brendan","non-dropping-particle":"","parse-names":false,"suffix":""},{"dropping-particle":"","family":"Koh","given":"Lian Pin","non-dropping-particle":"","parse-names":false,"suffix":""}],"container-title":"Trends in ecology &amp; evolution","id":"ITEM-1","issue":"JUNE","issued":{"date-parts":[["2013"]]},"page":"531-540","publisher":"Elsevier","title":"Navjot ' s nightmare revisited : Logging , agriculture , and biodiversity in Southeast Asia Navjot ’ s nightmare revisited : logging , agriculture , and biodiversity in Southeast Asia","type":"article-journal","volume":"28"},"uris":["http://www.mendeley.com/documents/?uuid=f8216fef-26b5-4076-a360-fcf0cbe17281"]}],"mendeley":{"formattedCitation":"(Wilcove &lt;i&gt;et al.&lt;/i&gt;, 2013)","plainTextFormattedCitation":"(Wilcove et al., 2013)","previouslyFormattedCitation":"(Wilcove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ilcove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projected that in the lowland forests as many as 29</w:t>
      </w:r>
      <w:r w:rsidR="00C934E9">
        <w:rPr>
          <w:sz w:val="22"/>
          <w:szCs w:val="22"/>
          <w:lang w:eastAsia="ja-JP"/>
        </w:rPr>
        <w:t xml:space="preserve"> per cent</w:t>
      </w:r>
      <w:r w:rsidRPr="0008241C">
        <w:rPr>
          <w:sz w:val="22"/>
          <w:szCs w:val="22"/>
          <w:lang w:eastAsia="ja-JP"/>
        </w:rPr>
        <w:t xml:space="preserve"> of the bird species and 24</w:t>
      </w:r>
      <w:r w:rsidR="00C934E9">
        <w:rPr>
          <w:sz w:val="22"/>
          <w:szCs w:val="22"/>
          <w:lang w:eastAsia="ja-JP"/>
        </w:rPr>
        <w:t xml:space="preserve"> per cent</w:t>
      </w:r>
      <w:r w:rsidRPr="0008241C">
        <w:rPr>
          <w:sz w:val="22"/>
          <w:szCs w:val="22"/>
          <w:lang w:eastAsia="ja-JP"/>
        </w:rPr>
        <w:t xml:space="preserve"> of the mammals are likely to go extinct in coming decades if the rate of forest loss continues at the present rate. The extinction risks are disproportionately high in some hot spots including Borneo </w:t>
      </w:r>
      <w:r w:rsidRPr="0008241C">
        <w:rPr>
          <w:sz w:val="22"/>
          <w:szCs w:val="22"/>
          <w:lang w:eastAsia="ja-JP"/>
        </w:rPr>
        <w:fldChar w:fldCharType="begin" w:fldLock="1"/>
      </w:r>
      <w:r w:rsidRPr="0008241C">
        <w:rPr>
          <w:sz w:val="22"/>
          <w:szCs w:val="22"/>
          <w:lang w:eastAsia="ja-JP"/>
        </w:rPr>
        <w:instrText>ADDIN CSL_CITATION {"citationItems":[{"id":"ITEM-1","itemData":{"DOI":"10.1038/nature23285","ISBN":"1476-4687 (Electronic) 0028-0836 (Linking)","ISSN":"14764687","PMID":"28723892","abstract":"Global efforts to reduce biodiversity loss must consider to what extent conservation efforts should focus on modified and fragmented landscapes where extinction threats are potentially greatest, versus landscapes that are largely intact. Matthew Betts and colleagues use International Union for Conservation of Nature (IUCN) data on species ranges and remote sensing data on forest cover to assess the effects of deforestation across intact and human-modified landscapes on the extinction risk of 19,432 vertebrate species worldwide. As expected, deforestation substantially increases the odds of a species being threatened with extinction. However, the strength of this relationship is disproportionately high in relatively intact landscapes. The authors estimate that under current rates of forest loss, 121219 species will become threatened with extinction in Borneo, the central Amazon and the Congo Basin over the next 30 years. The findings suggest that large-scale efforts to reduce the degradation and loss of intact forest landscapes are needed to guard against an intensified wave of extinctions in the world's last wildernesses.","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ITEM-1","issue":"7664","issued":{"date-parts":[["2017"]]},"page":"441-444","publisher":"Nature Publishing Group","title":"Global forest loss disproportionately erodes biodiversity in intact landscapes","type":"article-journal","volume":"547"},"uris":["http://www.mendeley.com/documents/?uuid=c0f6cc3d-ff81-48a7-9e1b-f9f9da8fc63c"]}],"mendeley":{"formattedCitation":"(Betts &lt;i&gt;et al.&lt;/i&gt;, 2017)","plainTextFormattedCitation":"(Betts et al., 2017)","previouslyFormattedCitation":"(Betts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etts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The faunal depauperation can also lead to decline in the population of large seeded animal-dispersed trees in tropical forests. A simulation study </w:t>
      </w:r>
      <w:r w:rsidRPr="0008241C">
        <w:rPr>
          <w:sz w:val="22"/>
          <w:szCs w:val="22"/>
          <w:lang w:eastAsia="ja-JP"/>
        </w:rPr>
        <w:fldChar w:fldCharType="begin" w:fldLock="1"/>
      </w:r>
      <w:r w:rsidRPr="0008241C">
        <w:rPr>
          <w:sz w:val="22"/>
          <w:szCs w:val="22"/>
          <w:lang w:eastAsia="ja-JP"/>
        </w:rPr>
        <w:instrText>ADDIN CSL_CITATION {"citationItems":[{"id":"ITEM-1","itemData":{"DOI":"10.1038/ncomms11351","author":[{"dropping-particle":"","family":"Osuri","given":"Anand M.","non-dropping-particle":"","parse-names":false,"suffix":""},{"dropping-particle":"","family":"Ratnam","given":"Jayashree","non-dropping-particle":"","parse-names":false,"suffix":""},{"dropping-particle":"","family":"Varma","given":"Varun","non-dropping-particle":"","parse-names":false,"suffix":""},{"dropping-particle":"","family":"Alvarez-Loayza","given":"Patricia","non-dropping-particle":"","parse-names":false,"suffix":""},{"dropping-particle":"","family":"Astaiza","given":"Johanna Hurtado","non-dropping-particle":"","parse-names":false,"suffix":""},{"dropping-particle":"","family":"Bradford","given":"Matt","non-dropping-particle":"","parse-names":false,"suffix":""},{"dropping-particle":"","family":"Fletcher","given":"Christine","non-dropping-particle":"","parse-names":false,"suffix":""},{"dropping-particle":"","family":"Ndoundou-Hockemba","given":"Mireille","non-dropping-particle":"","parse-names":false,"suffix":""},{"dropping-particle":"","family":"Jansen","given":"Patrick A.","non-dropping-particle":"","parse-names":false,"suffix":""},{"dropping-particle":"","family":"Kenfack","given":"David","non-dropping-particle":"","parse-names":false,"suffix":""},{"dropping-particle":"","family":"Marshall","given":"Andrew R.","non-dropping-particle":"","parse-names":false,"suffix":""},{"dropping-particle":"","family":"Ramesh","given":"B.R.","non-dropping-particle":"","parse-names":false,"suffix":""},{"dropping-particle":"","family":"Rovero","given":"Francesco","non-dropping-particle":"","parse-names":false,"suffix":""},{"dropping-particle":"","family":"Sankaran","given":"Mahesh","non-dropping-particle":"","parse-names":false,"suffix":""}],"container-title":"NATURE COMMUNICATIONS","id":"ITEM-1","issue":"11351","issued":{"date-parts":[["2016"]]},"page":"829-834","title":"Contrasting effects of defaunation on aboveground carbon storage across the global tropics","type":"article-journal","volume":"7"},"uris":["http://www.mendeley.com/documents/?uuid=340f6b24-5c91-44c0-9923-289632286796"]}],"mendeley":{"formattedCitation":"(Osuri &lt;i&gt;et al.&lt;/i&gt;, 2016)","plainTextFormattedCitation":"(Osuri et al., 2016)","previouslyFormattedCitation":"(Osuri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Osuri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estimated that aboveground carbon stocks will be lost by up to 5</w:t>
      </w:r>
      <w:r w:rsidR="00C934E9">
        <w:rPr>
          <w:sz w:val="22"/>
          <w:szCs w:val="22"/>
          <w:lang w:eastAsia="ja-JP"/>
        </w:rPr>
        <w:t xml:space="preserve"> per cent</w:t>
      </w:r>
      <w:r w:rsidRPr="0008241C">
        <w:rPr>
          <w:sz w:val="22"/>
          <w:szCs w:val="22"/>
          <w:lang w:eastAsia="ja-JP"/>
        </w:rPr>
        <w:t xml:space="preserve"> under the 50</w:t>
      </w:r>
      <w:r w:rsidR="00C934E9">
        <w:rPr>
          <w:sz w:val="22"/>
          <w:szCs w:val="22"/>
          <w:lang w:eastAsia="ja-JP"/>
        </w:rPr>
        <w:t xml:space="preserve"> per cent</w:t>
      </w:r>
      <w:r w:rsidRPr="0008241C">
        <w:rPr>
          <w:sz w:val="22"/>
          <w:szCs w:val="22"/>
          <w:lang w:eastAsia="ja-JP"/>
        </w:rPr>
        <w:t xml:space="preserve"> removal scenario. In lowland forests where wind-dispersed trees such as dipterocarps are dominant, the loss of carbon stocks may be insignificant but the capacity of many tree species to track</w:t>
      </w:r>
      <w:r w:rsidRPr="0008241C">
        <w:rPr>
          <w:rFonts w:eastAsia="MS Mincho"/>
          <w:sz w:val="22"/>
          <w:szCs w:val="22"/>
          <w:lang w:eastAsia="ja-JP"/>
        </w:rPr>
        <w:t xml:space="preserve"> </w:t>
      </w:r>
      <w:r w:rsidRPr="0008241C">
        <w:rPr>
          <w:sz w:val="22"/>
          <w:szCs w:val="22"/>
          <w:lang w:eastAsia="ja-JP"/>
        </w:rPr>
        <w:t xml:space="preserve">shifts in suitable habitat under climate change may be markedly reduced </w:t>
      </w:r>
      <w:r w:rsidRPr="0008241C">
        <w:rPr>
          <w:sz w:val="22"/>
          <w:szCs w:val="22"/>
          <w:lang w:eastAsia="ja-JP"/>
        </w:rPr>
        <w:fldChar w:fldCharType="begin" w:fldLock="1"/>
      </w:r>
      <w:r w:rsidRPr="0008241C">
        <w:rPr>
          <w:sz w:val="22"/>
          <w:szCs w:val="22"/>
          <w:lang w:eastAsia="ja-JP"/>
        </w:rPr>
        <w:instrText>ADDIN CSL_CITATION {"citationItems":[{"id":"ITEM-1","itemData":{"DOI":"10.1038/ncomms4971","ISBN":"2041-1723 (Electronic)\\n2041-1723 (Linking)","ISSN":"20411723","PMID":"24862723","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author":[{"dropping-particle":"","family":"Mokany","given":"Karel","non-dropping-particle":"","parse-names":false,"suffix":""},{"dropping-particle":"","family":"Prasad","given":"Soumya","non-dropping-particle":"","parse-names":false,"suffix":""},{"dropping-particle":"","family":"Westcott","given":"David A.","non-dropping-particle":"","parse-names":false,"suffix":""}],"container-title":"Nature Communications","id":"ITEM-1","issue":"May","issued":{"date-parts":[["2014"]]},"page":"1-7","publisher":"Nature Publishing Group","title":"Loss of frugivore seed dispersal services under climate change","type":"article-journal","volume":"5"},"uris":["http://www.mendeley.com/documents/?uuid=88b0b73e-7a12-4bf1-8354-bc0dc791278c"]}],"mendeley":{"formattedCitation":"(Mokany &lt;i&gt;et al.&lt;/i&gt;, 2014)","plainTextFormattedCitation":"(Mokany et al., 2014)","previouslyFormattedCitation":"(Mokany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kany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w:t>
      </w:r>
    </w:p>
    <w:p w14:paraId="29940F0C" w14:textId="77777777" w:rsidR="00A01204" w:rsidRPr="0008241C" w:rsidRDefault="00A01204" w:rsidP="00A01204">
      <w:pPr>
        <w:rPr>
          <w:sz w:val="22"/>
          <w:szCs w:val="22"/>
          <w:lang w:eastAsia="ja-JP"/>
        </w:rPr>
      </w:pPr>
    </w:p>
    <w:p w14:paraId="30121827" w14:textId="359C7C9C" w:rsidR="00A01204" w:rsidRPr="0008241C" w:rsidRDefault="00A01204" w:rsidP="00A01204">
      <w:pPr>
        <w:rPr>
          <w:sz w:val="22"/>
          <w:szCs w:val="22"/>
          <w:lang w:eastAsia="ja-JP"/>
        </w:rPr>
      </w:pPr>
      <w:r w:rsidRPr="0008241C">
        <w:rPr>
          <w:sz w:val="22"/>
          <w:szCs w:val="22"/>
          <w:lang w:eastAsia="ja-JP"/>
        </w:rPr>
        <w:t>In Australia, woodland bird sightings have declined between 11 and 51</w:t>
      </w:r>
      <w:r w:rsidR="00C934E9">
        <w:rPr>
          <w:sz w:val="22"/>
          <w:szCs w:val="22"/>
          <w:lang w:eastAsia="ja-JP"/>
        </w:rPr>
        <w:t xml:space="preserve"> per cent</w:t>
      </w:r>
      <w:r w:rsidRPr="0008241C">
        <w:rPr>
          <w:sz w:val="22"/>
          <w:szCs w:val="22"/>
          <w:lang w:eastAsia="ja-JP"/>
        </w:rPr>
        <w:t xml:space="preserve"> over the past 20 years </w:t>
      </w:r>
      <w:r w:rsidRPr="0008241C">
        <w:rPr>
          <w:sz w:val="22"/>
          <w:szCs w:val="22"/>
          <w:lang w:eastAsia="ja-JP"/>
        </w:rPr>
        <w:fldChar w:fldCharType="begin" w:fldLock="1"/>
      </w:r>
      <w:r w:rsidRPr="0008241C">
        <w:rPr>
          <w:sz w:val="22"/>
          <w:szCs w:val="22"/>
          <w:lang w:eastAsia="ja-JP"/>
        </w:rPr>
        <w:instrText>ADDIN CSL_CITATION {"citationItems":[{"id":"ITEM-1","itemData":{"ISBN":"9781486302062","abstract":"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 Intr Biodiversity is in the eye of the beholder. For some it is our life support system, for others it is a resource to be used, for others it is a precious cultural symbol. Australians have long had a sense that our biodiversity is special, but despite our sense of its importance, in many parts of our country biodiversity is in trouble. Understanding the economic, ecological and social importance of biodiversity to our nation, CSIRO has been conducting research into Australia's biodiversity for nearly 90 years. Biodiversity: Science and Solutions for Australia draws on this research, exploring the multiple values of biodiversity and identifying practical solutions for its sustainable management. Description 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container-title":"Biodiversity : science and solutions for Australia","editor":[{"dropping-particle":"","family":"Morton","given":"Steve","non-dropping-particle":"","parse-names":false,"suffix":""},{"dropping-particle":"","family":"Lonsdale","given":"Mark","non-dropping-particle":"","parse-names":false,"suffix":""},{"dropping-particle":"","family":"Sheppard","given":"Andy","non-dropping-particle":"","parse-names":false,"suffix":""},{"dropping-particle":"","family":"CSIRO","given":"","non-dropping-particle":"","parse-names":false,"suffix":""}],"id":"ITEM-1","issued":{"date-parts":[["2014"]]},"note":"Includes bibliographical references and index","number-of-pages":"232","publisher":"Collingwood, Vic. CSIRO Publishing","title":"Biodiversity : science and solutions for Australia","type":"book"},"uris":["http://www.mendeley.com/documents/?uuid=300ff977-80be-4d45-a553-9597f0deb59b"]}],"mendeley":{"formattedCitation":"(Morton &lt;i&gt;et al.&lt;/i&gt;, 2014)","plainTextFormattedCitation":"(Morton et al., 2014)","previouslyFormattedCitation":"(Morto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rto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Plant species are also under threat, since the highest plant diversities in the Asia-Pacific region are in the tropical lowlands of Sundaland </w:t>
      </w:r>
      <w:r w:rsidRPr="0008241C">
        <w:rPr>
          <w:sz w:val="22"/>
          <w:szCs w:val="22"/>
          <w:lang w:eastAsia="ja-JP"/>
        </w:rPr>
        <w:fldChar w:fldCharType="begin" w:fldLock="1"/>
      </w:r>
      <w:r w:rsidRPr="0008241C">
        <w:rPr>
          <w:sz w:val="22"/>
          <w:szCs w:val="22"/>
          <w:lang w:eastAsia="ja-JP"/>
        </w:rPr>
        <w:instrText>ADDIN CSL_CITATION {"citationItems":[{"id":"ITEM-1","itemData":{"DOI":"10.1111/j.1600-0587.2009.05800.x","ISBN":"1600-0587","ISSN":"09067590","PMID":"21894042","abstract":"Introduction: Comorbidity is an important determinant of survival for renal replacement therapy patients and impacts other care processes such as dialysis access creation and transplant wait-listing. The prevalence of comorbidities in incident patients on renal replacement therapy (RRT) changes with age and varies between ethnic groups. This study describes these associations and the independent effect of comorbidities on outcomes. Methods: Incident patients reported to the UK Renal Registry (UKRR) with comorbidity data in 2008 and 2009 (n = 5,617) were included in analyses exploring the association of comorbidity with patient demographics, treatment modality, haemoglobin and renal function at start of RRT. For analyses examining comorbidity and survival, adult patients starting RRT between 2004 and 2009 in centres reporting to the UKRR with comorbidity data (n = 16,527) were included. The relationship between comorbidities and mortality at 90 days and one year after 90 days from start of RRT was explored using Cox regression. Results: Completeness of comorbidity data was 44.4% in 2009 compared with 52.1% in 2004. Of patients with data, 56.5% had one or more comorbidities. Diabetes mellitus and ischaemic heart disease were the most common conditions seen in 32.9% and 22.5% of patients respectively. Current smoking was recorded for 12.4% of incident RRT patients in the 2-year period. The presence of comorbidities in patients &lt;75 years became more common with increasing age in all ethnic groups. In multivariable survival analysis, malignancy and the presence of ischaemic/neuropathic ulcers were the strongest independent predictors of poor survival at 1 year after 90 days from the start of RRT in patients &lt;65 years. Conclusion: Differences in prevalence rates of comorbid illnesses in incident RRT patients may reflect variation in access to health care or competing risk prior to commencing treatment. The interpretation of analyses continues to be limited by poor data completeness.","author":[{"dropping-particle":"","family":"Raes","given":"Niels","non-dropping-particle":"","parse-names":false,"suffix":""},{"dropping-particle":"","family":"Roos","given":"Marco C.","non-dropping-particle":"","parse-names":false,"suffix":""},{"dropping-particle":"","family":"Slik","given":"J. W Ferry","non-dropping-particle":"","parse-names":false,"suffix":""},{"dropping-particle":"","family":"Loon","given":"E. Emiel","non-dropping-particle":"Van","parse-names":false,"suffix":""},{"dropping-particle":"Ter","family":"Steege","given":"Hans","non-dropping-particle":"","parse-names":false,"suffix":""}],"container-title":"Ecography","id":"ITEM-1","issue":"1","issued":{"date-parts":[["2009"]]},"page":"180-192","title":"Botanical richness and endemicity patterns of Borneo derived from species distribution models","type":"article-journal","volume":"32"},"uris":["http://www.mendeley.com/documents/?uuid=5e9e2816-f911-4171-b89d-10c6e9af1cf5"]},{"id":"ITEM-2","itemData":{"DOI":"10.1016/j.sajb.2013.06.004","ISBN":"0254-6299","ISSN":"02546299","abstract":"The Global Legume Diversity Assessment (GLDA) proposes the legume family (Fabaceae or Leguminosae) - one of the largest and economically important plant families - as a target for a global botanical diversity assessment project. Where in the Neotropics and Africa legumes dominate the rain forest in terms of diversity and abundance, the Dipterocarpaceae claim this role in South East Asia and on Sundaland in particular. This raises the question whether legumes are an indicator for overall botanical diversity on Sundaland? To answer this question we use the largest compiled database of collection records of the region and species distribution modelling techniques. As a proxy for total botanical diversity we selected seven plant families; Dipterocarpaceae, Ericaceae, Fagaceae, Lauraceae, Moraceae, Myristicaceae, and Sapindaceae. Although the legumes were the most diverse family, the predictive power of legume diversity for overall botanical diversity was poor. This related to the fact that the other seven selected families largely represent trees, whereas legume species more equally represent all different growth forms. After assigning individual legume species to different growth habits (tree, liana, herb, miscellaneous) we were able to predict 78% of the variance in botanical diversity on Sundaland. The lianas represent the single growth habit that best predicted (66%) the variance in botanical diversity. The herb- and miscellaneous growth habits had an inverse relationship to botanical diversity. Legumes can be used as a predictor of overall botanical diversity in tropical and seasonal rain forests, but the relationship should be fitted for different biogeographic regions individually. ?? 2013 The Authors.","author":[{"dropping-particle":"","family":"Raes","given":"Niels","non-dropping-particle":"","parse-names":false,"suffix":""},{"dropping-particle":"","family":"Saw","given":"L. G.","non-dropping-particle":"","parse-names":false,"suffix":""},{"dropping-particle":"","family":"Welzen","given":"P. C.","non-dropping-particle":"van","parse-names":false,"suffix":""},{"dropping-particle":"","family":"Yahara","given":"T.","non-dropping-particle":"","parse-names":false,"suffix":""}],"container-title":"South African Journal of Botany","id":"ITEM-2","issued":{"date-parts":[["2013"]]},"page":"265-272","publisher":"The Authors","title":"Legume diversity as indicator for botanical diversity on Sundaland, South East Asia","type":"article-journal","volume":"89"},"uris":["http://www.mendeley.com/documents/?uuid=153b9a94-155e-429e-bec5-3b6674f27f1f"]},{"id":"ITEM-3","itemData":{"DOI":"10.3417/2012018","ISBN":"0026-6493\\r2162-4372","ISSN":"&lt;null&gt;","abstract":"How many flowering plant species are there? Where are they? How many are going extinct, and how fast are they doing so? Interesting in themselves, these are questions at the heart of modern conservation biology. Determining the answers will dictate where and how successfully conservation efforts will be allocated. Plants form a large taxonomic sample of biodiversity. They are important in themselves and directly determine the diversity of many other taxonomic groups. Inspired by conversations with Peter Raven, we set out to provide quantitative answers to these questions. We argue that there are 450,000 species, two thirds of which live in the tropics, a third of all species are at risk of extinction, and they are going extinct 1000 to 10,000 times the background rate. In obtaining these results, we point to the critical role of dedicated taxonomic effort and biodiversity monitoring. We will only get a good answer to the age-old question of  how many species are there?  when we understand the population biology and social behavior of taxonomists. That most missing species will be found in biodiversity hotspots reaffirms their place as the foci of extinction for decades to come. Important, but not yet addressed, are future studies of how long plant species take to become extinct in habitat fragments. These will deliver not only better estimates of extinction rates, but also the critical timeframe of how quickly one needs to act to prevent extinctions.","author":[{"dropping-particle":"","family":"Pimm","given":"S L","non-dropping-particle":"","parse-names":false,"suffix":""},{"dropping-particle":"","family":"Joppa","given":"L N","non-dropping-particle":"","parse-names":false,"suffix":""}],"container-title":"Annals of the Missouri Botanical Garden","id":"ITEM-3","issue":"3","issued":{"date-parts":[["2015"]]},"page":"170-176","title":"How Many Plant Species are There, Where are They, and at What Rate are They Going Extinct?","type":"article-journal","volume":"100"},"uris":["http://www.mendeley.com/documents/?uuid=e76709c5-8c47-47d9-9497-d701192e5647"]}],"mendeley":{"formattedCitation":"(Pimm &amp; Joppa, 2015; Raes &lt;i&gt;et al.&lt;/i&gt;, 2009, 2013)","plainTextFormattedCitation":"(Pimm &amp; Joppa, 2015; Raes et al., 2009, 2013)","previouslyFormattedCitation":"(Pimm &amp; Joppa, 2015; Raes &lt;i&gt;et al.&lt;/i&gt;, 2009,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imm &amp; Joppa, 2015; Raes </w:t>
      </w:r>
      <w:r w:rsidRPr="0008241C">
        <w:rPr>
          <w:i/>
          <w:noProof/>
          <w:sz w:val="22"/>
          <w:szCs w:val="22"/>
          <w:lang w:eastAsia="ja-JP"/>
        </w:rPr>
        <w:t>et al.</w:t>
      </w:r>
      <w:r w:rsidRPr="0008241C">
        <w:rPr>
          <w:noProof/>
          <w:sz w:val="22"/>
          <w:szCs w:val="22"/>
          <w:lang w:eastAsia="ja-JP"/>
        </w:rPr>
        <w:t>, 2009, 2013)</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Whereas t</w:t>
      </w:r>
      <w:r w:rsidRPr="0008241C">
        <w:rPr>
          <w:sz w:val="22"/>
          <w:szCs w:val="22"/>
          <w:lang w:eastAsia="ja-JP"/>
        </w:rPr>
        <w:t xml:space="preserve">here have been few other quantitative assessments of plant extinction risks in the Asia-Pacific region, it has been estimated </w:t>
      </w:r>
      <w:r w:rsidRPr="0008241C">
        <w:rPr>
          <w:rFonts w:eastAsia="MS Mincho"/>
          <w:sz w:val="22"/>
          <w:szCs w:val="22"/>
          <w:lang w:eastAsia="ja-JP"/>
        </w:rPr>
        <w:t xml:space="preserve">in Japan </w:t>
      </w:r>
      <w:r w:rsidRPr="0008241C">
        <w:rPr>
          <w:sz w:val="22"/>
          <w:szCs w:val="22"/>
          <w:lang w:eastAsia="ja-JP"/>
        </w:rPr>
        <w:t>that 370-561 taxa of vascular plants from all habitats are likely to face serious threats of extinction during the 21</w:t>
      </w:r>
      <w:r w:rsidRPr="0008241C">
        <w:rPr>
          <w:sz w:val="22"/>
          <w:szCs w:val="22"/>
          <w:vertAlign w:val="superscript"/>
          <w:lang w:eastAsia="ja-JP"/>
        </w:rPr>
        <w:t>st</w:t>
      </w:r>
      <w:r w:rsidRPr="0008241C">
        <w:rPr>
          <w:sz w:val="22"/>
          <w:szCs w:val="22"/>
          <w:lang w:eastAsia="ja-JP"/>
        </w:rPr>
        <w:t xml:space="preserve"> century despite an increase in forest cover </w:t>
      </w:r>
      <w:r w:rsidRPr="0008241C">
        <w:rPr>
          <w:sz w:val="22"/>
          <w:szCs w:val="22"/>
          <w:lang w:eastAsia="ja-JP"/>
        </w:rPr>
        <w:fldChar w:fldCharType="begin" w:fldLock="1"/>
      </w:r>
      <w:r w:rsidRPr="0008241C">
        <w:rPr>
          <w:sz w:val="22"/>
          <w:szCs w:val="22"/>
          <w:lang w:eastAsia="ja-JP"/>
        </w:rPr>
        <w:instrText>ADDIN CSL_CITATION {"citationItems":[{"id":"ITEM-1","itemData":{"DOI":"10.1371/journal.pone.0098954","ISSN":"19326203","PMID":"24922311","abstract":"Although many people have expressed alarm that we are witnessing a mass extinction, few projections have been quantified, owing to limited availability of time-series data on threatened organisms, especially plants. To quantify the risk of extinction, we need to monitor changes in population size over time for as many species as possible. Here, we present the world's first quantitative projection of plant species loss at a national level, with stochastic simulations based on the results of population censuses of 1618 threatened plant taxa in 3574 map cells of ca. 100 km2. More than 500 lay botanists helped monitor those taxa in 1994-1995 and in 2003-2004. We projected that between 370 and 561 vascular plant taxa will go extinct in Japan during the next century if past trends of population decline continue. This extinction rate is approximately two to three times the global rate. Using time-series data, we show that existing national protected areas (PAs) covering ca. 7% of Japan will not adequately prevent population declines: even core PAs can protect at best &lt;60% of local populations from decline. Thus, the Aichi Biodiversity Target to expand PAs to 17% of land (and inland water) areas, as committed to by many national governments, is not enough: only 29.2% of currently threatened species will become non-threatened under the assumption that probability of protection success by PAs is 0.5, which our assessment shows is realistic. In countries where volunteers can be organized to monitor threatened taxa, censuses using our method should be able to quantify how fast we are losing species and to assess how effective current conservation measures such as PAs are in preventing species extinction.","author":[{"dropping-particle":"","family":"Kadoya","given":"Taku","non-dropping-particle":"","parse-names":false,"suffix":""},{"dropping-particle":"","family":"Takenaka","given":"Akio","non-dropping-particle":"","parse-names":false,"suffix":""},{"dropping-particle":"","family":"Ishihama","given":"Fumiko","non-dropping-particle":"","parse-names":false,"suffix":""},{"dropping-particle":"","family":"Fujita","given":"Taku","non-dropping-particle":"","parse-names":false,"suffix":""},{"dropping-particle":"","family":"Ogawa","given":"Makoto","non-dropping-particle":"","parse-names":false,"suffix":""},{"dropping-particle":"","family":"Katsuyama","given":"Teruo","non-dropping-particle":"","parse-names":false,"suffix":""},{"dropping-particle":"","family":"Kadono","given":"Yasuro","non-dropping-particle":"","parse-names":false,"suffix":""},{"dropping-particle":"","family":"Kawakubo","given":"Nobumitsu","non-dropping-particle":"","parse-names":false,"suffix":""},{"dropping-particle":"","family":"Serizawa","given":"Shunsuke","non-dropping-particle":"","parse-names":false,"suffix":""},{"dropping-particle":"","family":"Takahashi","given":"Hideki","non-dropping-particle":"","parse-names":false,"suffix":""},{"dropping-particle":"","family":"Takamiya","given":"Masayuki","non-dropping-particle":"","parse-names":false,"suffix":""},{"dropping-particle":"","family":"Fujii","given":"Shinji","non-dropping-particle":"","parse-names":false,"suffix":""},{"dropping-particle":"","family":"Matsuda","given":"Hiroyuki","non-dropping-particle":"","parse-names":false,"suffix":""},{"dropping-particle":"","family":"Muneda","given":"Kazuo","non-dropping-particle":"","parse-names":false,"suffix":""},{"dropping-particle":"","family":"Yokota","given":"Masatsugu","non-dropping-particle":"","parse-names":false,"suffix":""},{"dropping-particle":"","family":"Yonekura","given":"Koji","non-dropping-particle":"","parse-names":false,"suffix":""},{"dropping-particle":"","family":"Yahara","given":"Tetsukazu","non-dropping-particle":"","parse-names":false,"suffix":""}],"container-title":"PLoS ONE","id":"ITEM-1","issue":"6","issued":{"date-parts":[["2014"]]},"page":"1-9","title":"Crisis of Japanese vascular flora shown by quantifying extinction risks for 1618 taxa","type":"article-journal","volume":"9"},"uris":["http://www.mendeley.com/documents/?uuid=740bc5f0-39b1-475a-97ef-4e469920db43"]}],"mendeley":{"formattedCitation":"(Kadoya &lt;i&gt;et al.&lt;/i&gt;, 2014)","plainTextFormattedCitation":"(Kadoya et al., 2014)","previouslyFormattedCitation":"(Kadoya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doya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Both natural regeneration of forest </w:t>
      </w:r>
      <w:r w:rsidRPr="0008241C">
        <w:rPr>
          <w:sz w:val="22"/>
          <w:szCs w:val="22"/>
          <w:lang w:eastAsia="ja-JP"/>
        </w:rPr>
        <w:fldChar w:fldCharType="begin" w:fldLock="1"/>
      </w:r>
      <w:r w:rsidRPr="0008241C">
        <w:rPr>
          <w:sz w:val="22"/>
          <w:szCs w:val="22"/>
          <w:lang w:eastAsia="ja-JP"/>
        </w:rPr>
        <w:instrText>ADDIN CSL_CITATION {"citationItems":[{"id":"ITEM-1","itemData":{"DOI":"10.1016/J.FORECO.2016.04.054","ISSN":"0378-1127","abstract":"The widespread destruction of mature forests in China has led to massive ecological degradation, counteracted in recent decades by substantial efforts to promote forest plantations and protect secondary forest ecosystems. The value of the resulting forests for biodiversity conservation is widely unknown, particularly in relation to highly diverse invertebrate taxa that fulfil important ecosystem services. We aimed to address this knowledge gap, establishing the conservation value of secondary forests on Dongling Mountain, North China based on the diversity of geometrid moths – a species-rich family of nocturnal pollinators that also influences plant assemblages through caterpillar herbivory. Results showed that secondary forests harboured geometrid moth assemblages similar in species richness and phylogenetic diversity, but with a species composition distinctly different to assemblages in one of China’s last remaining mature temperate forests in the Changbaishan Nature Reserve. Species overlap between these sites was about 30%, and species did not form separate phylogenetic clusters according to site. Species assemblages at Dongling Mountain were strongly differentiated according to forest type; a pattern not found at Changbaishan. Our results indicate that protected naturally regenerated secondary forests in northern China provide suitable habitats for species-rich and genetically diverse geometrid moth assemblages, highlighting the potential importance of these forests for conservation and ecosystem function provision across the wider landscape.","author":[{"dropping-particle":"","family":"Zou","given":"Yi","non-dropping-particle":"","parse-names":false,"suffix":""},{"dropping-particle":"","family":"Sang","given":"Weiguo","non-dropping-particle":"","parse-names":false,"suffix":""},{"dropping-particle":"","family":"Warren-Thomas","given":"Eleanor","non-dropping-particle":"","parse-names":false,"suffix":""},{"dropping-particle":"","family":"Axmacher","given":"Jan Christoph","non-dropping-particle":"","parse-names":false,"suffix":""}],"container-title":"Forest Ecology and Management","id":"ITEM-1","issued":{"date-parts":[["2016","8","15"]]},"page":"111-118","publisher":"Elsevier","title":"Geometrid moth assemblages reflect high conservation value of naturally regenerated secondary forests in temperate China","type":"article-journal","volume":"374"},"uris":["http://www.mendeley.com/documents/?uuid=984cb470-6b7d-32af-a2b7-1c8569cf3aab"]}],"mendeley":{"formattedCitation":"(Zou &lt;i&gt;et al.&lt;/i&gt;, 2016)","plainTextFormattedCitation":"(Zou et al., 2016)","previouslyFormattedCitation":"(Zou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Zou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and active reforestat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Korea Forest Service","given":"","non-dropping-particle":"","parse-names":false,"suffix":""}],"id":"ITEM-1","issued":{"date-parts":[["2014"]]},"publisher-place":"Daejeon","title":"Statistical yearbook of forestry","type":"report"},"uris":["http://www.mendeley.com/documents/?uuid=f50ca73a-059b-4cb3-a1d7-46f5d02898b9"]}],"mendeley":{"formattedCitation":"(Korea Forest Service, 2014)","plainTextFormattedCitation":"(Korea Forest Service, 2014)","previouslyFormattedCitation":"(Korea Forest Service,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Korea Forest Service, 2014)</w:t>
      </w:r>
      <w:r w:rsidRPr="0008241C">
        <w:rPr>
          <w:sz w:val="22"/>
          <w:szCs w:val="22"/>
          <w:lang w:eastAsia="ja-JP"/>
        </w:rPr>
        <w:fldChar w:fldCharType="end"/>
      </w:r>
      <w:r w:rsidRPr="0008241C">
        <w:rPr>
          <w:sz w:val="22"/>
          <w:szCs w:val="22"/>
          <w:lang w:eastAsia="ja-JP"/>
        </w:rPr>
        <w:t xml:space="preserve"> can provide habitats for many forest-dependent species, but the extent and regional importance of these new forests has not yet been assessed for the Asia-Pacific region. </w:t>
      </w:r>
    </w:p>
    <w:p w14:paraId="41354D03" w14:textId="77777777" w:rsidR="00A01204" w:rsidRPr="0008241C" w:rsidRDefault="00A01204" w:rsidP="00A01204">
      <w:pPr>
        <w:rPr>
          <w:sz w:val="22"/>
          <w:szCs w:val="22"/>
          <w:lang w:eastAsia="ja-JP"/>
        </w:rPr>
      </w:pPr>
    </w:p>
    <w:p w14:paraId="34D83273" w14:textId="77777777" w:rsidR="00A01204" w:rsidRPr="0008241C" w:rsidRDefault="00A01204" w:rsidP="00A01204">
      <w:pPr>
        <w:rPr>
          <w:rFonts w:eastAsia="MS Mincho"/>
          <w:sz w:val="22"/>
          <w:szCs w:val="22"/>
          <w:lang w:eastAsia="ja-JP"/>
        </w:rPr>
      </w:pPr>
      <w:r w:rsidRPr="0008241C">
        <w:rPr>
          <w:sz w:val="22"/>
          <w:szCs w:val="22"/>
          <w:lang w:eastAsia="ja-JP"/>
        </w:rPr>
        <w:t xml:space="preserve">In addition to deforestation, forest degradation is driving biodiversity loss and a decline in ecosystem services </w:t>
      </w:r>
      <w:r w:rsidRPr="0008241C">
        <w:rPr>
          <w:sz w:val="22"/>
          <w:szCs w:val="22"/>
          <w:lang w:eastAsia="ja-JP"/>
        </w:rPr>
        <w:fldChar w:fldCharType="begin" w:fldLock="1"/>
      </w:r>
      <w:r w:rsidRPr="0008241C">
        <w:rPr>
          <w:sz w:val="22"/>
          <w:szCs w:val="22"/>
          <w:lang w:eastAsia="ja-JP"/>
        </w:rPr>
        <w:instrText>ADDIN CSL_CITATION {"citationItems":[{"id":"ITEM-1","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1-9","title":"Habitat fragmentation and its lasting impact on Earth's ecosystems","type":"article-journal","volume":"1"},"uris":["http://www.mendeley.com/documents/?uuid=29fa2857-aca3-47af-b7e9-d6a90439b1ea"]}],"mendeley":{"formattedCitation":"(Haddad &lt;i&gt;et al.&lt;/i&gt;, 2015)","plainTextFormattedCitation":"(Haddad et al., 2015)","previouslyFormattedCitation":"(Haddad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addad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Logging (i.e. timber harvest) and hunting are the most pervasive impacts on native forests that have not been cleared. Although logging has adverse impacts on sensitive species, logged forests still retain a relatively high conservation value and this increases over time if they are protected </w:t>
      </w:r>
      <w:r w:rsidRPr="0008241C">
        <w:rPr>
          <w:sz w:val="22"/>
          <w:szCs w:val="22"/>
          <w:lang w:eastAsia="ja-JP"/>
        </w:rPr>
        <w:fldChar w:fldCharType="begin" w:fldLock="1"/>
      </w:r>
      <w:r w:rsidRPr="0008241C">
        <w:rPr>
          <w:sz w:val="22"/>
          <w:szCs w:val="22"/>
          <w:lang w:eastAsia="ja-JP"/>
        </w:rPr>
        <w:instrText>ADDIN CSL_CITATION {"citationItems":[{"id":"ITEM-1","itemData":{"DOI":"10.1016/j.tree.2013.04.005","ISSN":"0169-5347","author":[{"dropping-particle":"","family":"Wilcove","given":"David S","non-dropping-particle":"","parse-names":false,"suffix":""},{"dropping-particle":"","family":"Giam","given":"Xingli","non-dropping-particle":"","parse-names":false,"suffix":""},{"dropping-particle":"","family":"Edwards","given":"David P","non-dropping-particle":"","parse-names":false,"suffix":""},{"dropping-particle":"","family":"Fisher","given":"Brendan","non-dropping-particle":"","parse-names":false,"suffix":""},{"dropping-particle":"","family":"Koh","given":"Lian Pin","non-dropping-particle":"","parse-names":false,"suffix":""}],"container-title":"Trends in ecology &amp; evolution","id":"ITEM-1","issue":"JUNE","issued":{"date-parts":[["2013"]]},"page":"531-540","publisher":"Elsevier","title":"Navjot ' s nightmare revisited : Logging , agriculture , and biodiversity in Southeast Asia Navjot ’ s nightmare revisited : logging , agriculture , and biodiversity in Southeast Asia","type":"article-journal","volume":"28"},"uris":["http://www.mendeley.com/documents/?uuid=f8216fef-26b5-4076-a360-fcf0cbe17281"]},{"id":"ITEM-2","itemData":{"DOI":"10.1038/nature11318","ISBN":"1476-4687 (Electronic)\\r0028-0836 (Linking)","ISSN":"10510761","PMID":"22832582","abstract":"Abstract. Strong global demand for tropical timber and agricultural products has driven large-scale logging and subsequent conversion of tropical forests. Given that the majority of tropical landscapes have been or will likely be logged, the protection ofbiodiversity within tropical forests thus depends on whether species can persist in these economically exploited lands, and if species cannot persist, whether we can protect enough primary forest from logging and conversion. However, our knowledge of the impact of logging and conversion on biodiversity is limited to a few taxa, often sampled in different locations with complex land-use histories, hampering attempts to plan cost-effective conservation strategies and to draw conclusions across taxa. Spanning a land-use gradient of primary forest, once- and twice-logged forests, and oil palm plantations, we used traditional sampling andDNAmetabarcoding to compile an extensive data set inSabah,MalaysianBorneofornine vertebrate andinvertebrate taxa toquantify thebiological impacts of logging and oil palm, develop cost-effective methods of protecting biodiversity, and examinewhether there is congruence inresponse among taxa.Logged forests retained high species richness, including, on average, 70%of species found in primary forest. In contrast, conversion to oil palmdramatically reduces species richness, with significantly fewer primary-forest species than foundonloggedforest transects for seventaxa.Usinga systematic conservationplanning analysis, we show that efficient protection of primary-forest species is achieved with land portfolios that include a large proportion of logged-forest plots. Protecting logged forests is thus a cost-effective method of protecting an ecologically and taxonomically diverse range of species, particularly when conservation budgets are limited. Six indicator groups (birds, leaf-litter ants, beetles, aerial hymenopterans, flies, and true bugs) proved to be consistently good predictors of the response of the other taxa to logging and oil palm. Our results confidently establish the high conservation value of logged forests and the low value of oil palm. Cross-taxon congruence in responses to disturbance also suggests that the practice of focusing on key indicator taxa yields important information of general biodiversity in studies of logging and oil palm.","author":[{"dropping-particle":"","family":"Edwards","given":"David P.","non-dropping-particle":"","parse-names":false,"suffix":""},{"dropping-particle":"","family":"Magrach","given":"Ainhoa","non-dropping-particle":"","parse-names":false,"suffix":""},{"dropping-particle":"","family":"Woodcock","given":"Paul","non-dropping-particle":"","parse-names":false,"suffix":""},{"dropping-particle":"","family":"Ji","given":"Yinqiu","non-dropping-particle":"","parse-names":false,"suffix":""},{"dropping-particle":"","family":"Lim","given":"Norman T. L.","non-dropping-particle":"","parse-names":false,"suffix":""},{"dropping-particle":"","family":"Edwards","given":"Felicity A.","non-dropping-particle":"","parse-names":false,"suffix":""},{"dropping-particle":"","family":"Larsen","given":"Trond H.","non-dropping-particle":"","parse-names":false,"suffix":""},{"dropping-particle":"","family":"Hsu","given":"Wayne W.","non-dropping-particle":"","parse-names":false,"suffix":""},{"dropping-particle":"","family":"Benedick","given":"Suzan","non-dropping-particle":"","parse-names":false,"suffix":""},{"dropping-particle":"","family":"Khen","given":"Chey Vun","non-dropping-particle":"","parse-names":false,"suffix":""},{"dropping-particle":"","family":"Chung","given":"Arthur Y. C.","non-dropping-particle":"","parse-names":false,"suffix":""},{"dropping-particle":"","family":"Reynolds","given":"Glen","non-dropping-particle":"","parse-names":false,"suffix":""},{"dropping-particle":"","family":"Fisher","given":"Brendan","non-dropping-particle":"","parse-names":false,"suffix":""},{"dropping-particle":"","family":"Laurance","given":"William F.","non-dropping-particle":"","parse-names":false,"suffix":""},{"dropping-particle":"","family":"Wilcove","given":"David S.","non-dropping-particle":"","parse-names":false,"suffix":""},{"dropping-particle":"","family":"Hamer","given":"Keith C.","non-dropping-particle":"","parse-names":false,"suffix":""},{"dropping-particle":"","family":"Yu","given":"Douglas W.","non-dropping-particle":"","parse-names":false,"suffix":""}],"container-title":"Ecological Applications","id":"ITEM-2","issue":"8","issued":{"date-parts":[["2014"]]},"page":"2029-2049","title":"Selective-logging and oil palm: Multitaxon impacts, biodiversity indicators, and trade-offs for conservation planning","type":"article-journal","volume":"24"},"uris":["http://www.mendeley.com/documents/?uuid=615dbb4d-434f-4383-9df0-aa11287c320d"]},{"id":"ITEM-3","itemData":{"DOI":"10.1111/cobi.12389","ISBN":"1523-1739 (Electronic)\\r0888-8892 (Linking)","ISSN":"15231739","PMID":"25196079","abstract":"Humans influence tropical rainforest animals directly via exploitation and indirectly via habitat disturbance. Bushmeat hunting and logging occur extensively in tropical forests and have large effects on particular species. But how they alter animal diversity across landscape scales and whether their impacts are correlated across species remain less known. We used spatially widespread measurements of mammal occurrence across Malaysian Borneo and recently developed multispecies hierarchical models to assess the species richness of medium- to large-bodied terrestrial mammals while accounting for imperfect detection of all species. Hunting was associated with 31% lower species richness. Moreover, hunting remained high even where richness was very low, highlighting that hunting pressure persisted even in chronically overhunted areas. Newly logged sites had 11% lower species richness than unlogged sites, but sites logged &gt;10 years previously had richness levels similar to those in old-growth forest. Hunting was a more serious long-term threat than logging for 91% of primate and ungulate species. Hunting and logging impacts across species were not correlated across taxa. Negative impacts of hunting were the greatest for common mammalian species, but commonness versus rarity was not related to species-specific impacts of logging. Direct human impacts appeared highly persistent and lead to defaunation of certain areas. These impacts were particularly severe for species of ecological importance as seed dispersers and herbivores. Indirect impacts were also strong but appeared to attenuate more rapidly than previously thought. The lack of correlation between direct and indirect impacts across species highlights that multifaceted conservation strategies may be needed for mammal conservation in tropical rainforests, Earth's most biodiverse ecosystems. Correlación y Persistencia de los Impactos de la Caza y la Tala sobre los Mamíferos de los Bosques Tropicales.","author":[{"dropping-particle":"","family":"Brodie","given":"Jedediah F.","non-dropping-particle":"","parse-names":false,"suffix":""},{"dropping-particle":"","family":"Giordano","given":"Anthony J.","non-dropping-particle":"","parse-names":false,"suffix":""},{"dropping-particle":"","family":"Zipkin","given":"Elise F.","non-dropping-particle":"","parse-names":false,"suffix":""},{"dropping-particle":"","family":"Bernard","given":"Henry","non-dropping-particle":"","parse-names":false,"suffix":""},{"dropping-particle":"","family":"Mohd-Azlan","given":"Jayasilan","non-dropping-particle":"","parse-names":false,"suffix":""},{"dropping-particle":"","family":"Ambu","given":"Laurentius","non-dropping-particle":"","parse-names":false,"suffix":""}],"container-title":"Conservation Biology","id":"ITEM-3","issue":"1","issued":{"date-parts":[["2015"]]},"page":"110-121","title":"Correlation and persistence of hunting and logging impacts on tropical rainforest mammals","type":"article-journal","volume":"29"},"uris":["http://www.mendeley.com/documents/?uuid=239a9016-01c5-4f7a-9b35-c3869c89b478"]},{"id":"ITEM-4","itemData":{"DOI":"10.1038/ncomms7836","ISBN":"2041-1723","ISSN":"2041-1723","PMID":"25865801","abstract":"Invertebrates are dominant species in primary tropical rainforests, where their abundance and diversity contributes to the functioning and resilience of these globally important ecosystems. However, more than one-third of tropical forests have been logged, with dramatic impacts on rainforest biodiversity that may disrupt key ecosystem processes. We find that the contribution of invertebrates to three ecosystem processes operating at three trophic levels (litter decomposition, seed predation and removal, and invertebrate predation) is reduced by up to one-half following logging. These changes are associated with decreased abundance of key functional groups of termites, ants, beetles and earthworms, and an increase in the abundance of small mammals, amphibians and insectivorous birds in logged relative to primary forest. Our results suggest that ecosystem processes themselves have considerable resilience to logging, but the consistent decline of invertebrate functional importance is indicative of a human-induced shift in how these ecological processes operate in tropical rainforests.","author":[{"dropping-particle":"","family":"Ewers","given":"Robert M.","non-dropping-particle":"","parse-names":false,"suffix":""},{"dropping-particle":"","family":"Boyle","given":"Michael J. W.","non-dropping-particle":"","parse-names":false,"suffix":""},{"dropping-particle":"","family":"Gleave","given":"Rosalind a","non-dropping-particle":"","parse-names":false,"suffix":""},{"dropping-particle":"","family":"Plowman","given":"Nichola S.","non-dropping-particle":"","parse-names":false,"suffix":""},{"dropping-particle":"","family":"Benedick","given":"Suzan","non-dropping-particle":"","parse-names":false,"suffix":""},{"dropping-particle":"","family":"Bernard","given":"Henry","non-dropping-particle":"","parse-names":false,"suffix":""},{"dropping-particle":"","family":"Bishop","given":"Tom R.","non-dropping-particle":"","parse-names":false,"suffix":""},{"dropping-particle":"","family":"Bakhtiar","given":"Effendi Y.","non-dropping-particle":"","parse-names":false,"suffix":""},{"dropping-particle":"","family":"Chey","given":"Vun Khen","non-dropping-particle":"","parse-names":false,"suffix":""},{"dropping-particle":"","family":"Chung","given":"Arthur Y. C.","non-dropping-particle":"","parse-names":false,"suffix":""},{"dropping-particle":"","family":"Davies","given":"Richard G.","non-dropping-particle":"","parse-names":false,"suffix":""},{"dropping-particle":"","family":"Edwards","given":"David P.","non-dropping-particle":"","parse-names":false,"suffix":""},{"dropping-particle":"","family":"Eggleton","given":"Paul","non-dropping-particle":"","parse-names":false,"suffix":""},{"dropping-particle":"","family":"Fayle","given":"Tom M.","non-dropping-particle":"","parse-names":false,"suffix":""},{"dropping-particle":"","family":"Hardwick","given":"Stephen R.","non-dropping-particle":"","parse-names":false,"suffix":""},{"dropping-particle":"","family":"Homathevi","given":"Rahman","non-dropping-particle":"","parse-names":false,"suffix":""},{"dropping-particle":"","family":"Kitching","given":"Roger L.","non-dropping-particle":"","parse-names":false,"suffix":""},{"dropping-particle":"","family":"Khoo","given":"Min Sheng","non-dropping-particle":"","parse-names":false,"suffix":""},{"dropping-particle":"","family":"Luke","given":"Sarah H.","non-dropping-particle":"","parse-names":false,"suffix":""},{"dropping-particle":"","family":"March","given":"Joshua J.","non-dropping-particle":"","parse-names":false,"suffix":""},{"dropping-particle":"","family":"Nilus","given":"Reuben","non-dropping-particle":"","parse-names":false,"suffix":""},{"dropping-particle":"","family":"Pfeifer","given":"Marion","non-dropping-particle":"","parse-names":false,"suffix":""},{"dropping-particle":"V.","family":"Rao","given":"Sri","non-dropping-particle":"","parse-names":false,"suffix":""},{"dropping-particle":"","family":"Sharp","given":"Adam C.","non-dropping-particle":"","parse-names":false,"suffix":""},{"dropping-particle":"","family":"Snaddon","given":"Jake L.","non-dropping-particle":"","parse-names":false,"suffix":""},{"dropping-particle":"","family":"Stork","given":"Nigel E.","non-dropping-particle":"","parse-names":false,"suffix":""},{"dropping-particle":"","family":"Struebig","given":"Matthew J.","non-dropping-particle":"","parse-names":false,"suffix":""},{"dropping-particle":"","family":"Wearn","given":"Oliver R.","non-dropping-particle":"","parse-names":false,"suffix":""},{"dropping-particle":"","family":"Yusah","given":"Kalsum M.","non-dropping-particle":"","parse-names":false,"suffix":""},{"dropping-particle":"","family":"Turner","given":"Edgar C.","non-dropping-particle":"","parse-names":false,"suffix":""}],"container-title":"Nature communications","id":"ITEM-4","issue":"April 2016","issued":{"date-parts":[["2015"]]},"page":"6836","publisher":"Nature Publishing Group","title":"Logging cuts the functional importance of invertebrates in tropical rainforest.","type":"article-journal","volume":"6"},"uris":["http://www.mendeley.com/documents/?uuid=3532dd16-7918-498b-975f-c1612ef317d9"]}],"mendeley":{"formattedCitation":"(J. F. Brodie &lt;i&gt;et al.&lt;/i&gt;, 2015; Edwards &lt;i&gt;et al.&lt;/i&gt;, 2014; Ewers &lt;i&gt;et al.&lt;/i&gt;, 2015; Wilcove &lt;i&gt;et al.&lt;/i&gt;, 2013)","plainTextFormattedCitation":"(J. F. Brodie et al., 2015; Edwards et al., 2014; Ewers et al., 2015; Wilcove et al., 2013)","previouslyFormattedCitation":"(J. F. Brodie &lt;i&gt;et al.&lt;/i&gt;, 2015; Edwards &lt;i&gt;et al.&lt;/i&gt;, 2014; Ewers &lt;i&gt;et al.&lt;/i&gt;, 2015; Wilcove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J. F. Brodie </w:t>
      </w:r>
      <w:r w:rsidRPr="0008241C">
        <w:rPr>
          <w:i/>
          <w:noProof/>
          <w:sz w:val="22"/>
          <w:szCs w:val="22"/>
          <w:lang w:eastAsia="ja-JP"/>
        </w:rPr>
        <w:t>et al.</w:t>
      </w:r>
      <w:r w:rsidRPr="0008241C">
        <w:rPr>
          <w:noProof/>
          <w:sz w:val="22"/>
          <w:szCs w:val="22"/>
          <w:lang w:eastAsia="ja-JP"/>
        </w:rPr>
        <w:t xml:space="preserve">, 2015; Edwards </w:t>
      </w:r>
      <w:r w:rsidRPr="0008241C">
        <w:rPr>
          <w:i/>
          <w:noProof/>
          <w:sz w:val="22"/>
          <w:szCs w:val="22"/>
          <w:lang w:eastAsia="ja-JP"/>
        </w:rPr>
        <w:t>et al.</w:t>
      </w:r>
      <w:r w:rsidRPr="0008241C">
        <w:rPr>
          <w:noProof/>
          <w:sz w:val="22"/>
          <w:szCs w:val="22"/>
          <w:lang w:eastAsia="ja-JP"/>
        </w:rPr>
        <w:t xml:space="preserve">, 2014; Ewers </w:t>
      </w:r>
      <w:r w:rsidRPr="0008241C">
        <w:rPr>
          <w:i/>
          <w:noProof/>
          <w:sz w:val="22"/>
          <w:szCs w:val="22"/>
          <w:lang w:eastAsia="ja-JP"/>
        </w:rPr>
        <w:t>et al.</w:t>
      </w:r>
      <w:r w:rsidRPr="0008241C">
        <w:rPr>
          <w:noProof/>
          <w:sz w:val="22"/>
          <w:szCs w:val="22"/>
          <w:lang w:eastAsia="ja-JP"/>
        </w:rPr>
        <w:t xml:space="preserve">, 2015; Wilcove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Even forests that appear intact in high-resolution satellite images, without logging roads and large canopy gaps, have often lost much or all of their large vertebrate fauna as a result of hunting </w:t>
      </w:r>
      <w:r w:rsidRPr="0008241C">
        <w:rPr>
          <w:sz w:val="22"/>
          <w:szCs w:val="22"/>
          <w:lang w:eastAsia="ja-JP"/>
        </w:rPr>
        <w:fldChar w:fldCharType="begin" w:fldLock="1"/>
      </w:r>
      <w:r w:rsidRPr="0008241C">
        <w:rPr>
          <w:sz w:val="22"/>
          <w:szCs w:val="22"/>
          <w:lang w:eastAsia="ja-JP"/>
        </w:rPr>
        <w:instrText>ADDIN CSL_CITATION {"citationItems":[{"id":"ITEM-1","itemData":{"DOI":"10.1111/cobi.12785","ISBN":"9788578110796","ISSN":"15231739","PMID":"25246403","abstract":"Although deforestation and forest degradation have long been considered the most significant threats to tropical biodiversity, across Southeast Asia (Northeast India, Indochina, Sundaland, Philippines) substantial areas of natural habitat have few wild animals (&gt;1 kg), bar a few hunting-tolerant species. To document hunting impacts on vertebrate populations regionally,we conducted an extensive literature review, including papers in local journals and reports of governmental and nongovernmental agencies. Evidence from multiple sites indicated animal populations declined precipitously across the region since approximately 1980, and many species are now extirpated from substantial portions of their former ranges. Hunting is by far the greatest immediate threat to the survival of most of the region’s endangered vertebrates. Causes of recent overhunting include improved access to forests and markets, improved hunting technology, and escalating demand for wildmeat, wildlife-derived medicinal products, and wild animals as pets. Although hunters often take common species, such as pigs or rats, for their own consumption, they take rarer species opportunistically and sell surplus meat and commercially valuable products. There is also widespread targeted hunting of high-value species. Consequently, as currently practiced, hunting cannot be considered sustainable anywhere in the region, and in most places enforcement of protected-area and protected-species legislation is weak. The international community’s focus on cross-border trade fails to address overexploitation of wildlife because hunting and the sale of wildmeat is largely a local issue and most of the harvest is consumed in villages, rural towns, and nearby cities. In addition to improved enforcement, efforts to engage hunters and manage wildlife populations through sustainable hunting practices are urgently needed. Unless there is a step change in efforts to reduce wildlife exploitation to sustainable levels, the region will likely lose most of its iconic species, and many others besides, within the next few years. Keywords:","author":[{"dropping-particle":"","family":"Harrison","given":"Rhett D.","non-dropping-particle":"","parse-names":false,"suffix":""},{"dropping-particle":"","family":"Sreekar","given":"Rachakonda","non-dropping-particle":"","parse-names":false,"suffix":""},{"dropping-particle":"","family":"Brodie","given":"Jedediah F.","non-dropping-particle":"","parse-names":false,"suffix":""},{"dropping-particle":"","family":"Brook","given":"Sarah","non-dropping-particle":"","parse-names":false,"suffix":""},{"dropping-particle":"","family":"Luskin","given":"Matthew","non-dropping-particle":"","parse-names":false,"suffix":""},{"dropping-particle":"","family":"O'Kelly","given":"Hannah","non-dropping-particle":"","parse-names":false,"suffix":""},{"dropping-particle":"","family":"Rao","given":"Madhu","non-dropping-particle":"","parse-names":false,"suffix":""},{"dropping-particle":"","family":"Scheffers","given":"Brett","non-dropping-particle":"","parse-names":false,"suffix":""},{"dropping-particle":"","family":"Velho","given":"Nandini","non-dropping-particle":"","parse-names":false,"suffix":""}],"container-title":"Conservation Biology","id":"ITEM-1","issue":"5","issued":{"date-parts":[["2016"]]},"page":"972-981","title":"Impacts of hunting on tropical forests in Southeast Asia","type":"article-journal","volume":"30"},"uris":["http://www.mendeley.com/documents/?uuid=ee9678af-358e-47d8-b070-623c69634c14"]}],"mendeley":{"formattedCitation":"(Harrison &lt;i&gt;et al.&lt;/i&gt;, 2016)","plainTextFormattedCitation":"(Harrison et al., 2016)","previouslyFormattedCitation":"(Harrison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arrison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As a result, many large vertebrate species (for example, elephants, tigers, and most primates) now survive mainly in the best-managed protected areas and few, if any, areas in the Asia-Pacific</w:t>
      </w:r>
      <w:r w:rsidRPr="0008241C">
        <w:rPr>
          <w:bCs/>
          <w:sz w:val="22"/>
          <w:szCs w:val="22"/>
        </w:rPr>
        <w:t xml:space="preserve"> region</w:t>
      </w:r>
      <w:r w:rsidRPr="0008241C">
        <w:rPr>
          <w:sz w:val="22"/>
          <w:szCs w:val="22"/>
          <w:lang w:eastAsia="ja-JP"/>
        </w:rPr>
        <w:t xml:space="preserve"> support all the species they did 100 years ago. This widespread loss of large vertebrates has had a measureable impact on many forest functions and services, including seed dispersal </w:t>
      </w:r>
      <w:r w:rsidRPr="0008241C">
        <w:rPr>
          <w:sz w:val="22"/>
          <w:szCs w:val="22"/>
          <w:lang w:eastAsia="ja-JP"/>
        </w:rPr>
        <w:fldChar w:fldCharType="begin" w:fldLock="1"/>
      </w:r>
      <w:r w:rsidRPr="0008241C">
        <w:rPr>
          <w:sz w:val="22"/>
          <w:szCs w:val="22"/>
          <w:lang w:eastAsia="ja-JP"/>
        </w:rPr>
        <w:instrText>ADDIN CSL_CITATION {"citationItems":[{"id":"ITEM-1","itemData":{"DOI":"10.1111/ele.12102","ISBN":"1461-0248","ISSN":"1461023X","PMID":"23489437","abstract":"Hunting affects a considerably greater area of the tropical forest biome than deforestation and logging combined. Often even large remote protected areas are depleted of a substantial proportion of their vertebrate fauna. However, understanding of the long-term ecological consequences of defaunation in tropical forests remains poor. Using tree census data from a large-scale plot monitored over a 15-year period since the approximate onset of intense hunting, we provide a comprehensive assessment of the immediate consequences of defaunation for a tropical tree community. Our data strongly suggest that over-hunting has engendered pervasive changes in tree population spatial structure and dynamics, leading to a consistent decline in local tree diversity over time. However, we do not find any support for suggestions that over-hunting reduces above-ground biomass or biomass accumulation rate in this forest. To maintain critical ecosystem processes in tropical forests increased efforts are required to protect and restore wildlife populations.","author":[{"dropping-particle":"","family":"Harrison","given":"Rhett D.","non-dropping-particle":"","parse-names":false,"suffix":""},{"dropping-particle":"","family":"Tan","given":"Sylvester","non-dropping-particle":"","parse-names":false,"suffix":""},{"dropping-particle":"","family":"Plotkin","given":"Joshua B.","non-dropping-particle":"","parse-names":false,"suffix":""},{"dropping-particle":"","family":"Slik","given":"Ferry","non-dropping-particle":"","parse-names":false,"suffix":""},{"dropping-particle":"","family":"Detto","given":"Matteo","non-dropping-particle":"","parse-names":false,"suffix":""},{"dropping-particle":"","family":"Brenes","given":"Tania","non-dropping-particle":"","parse-names":false,"suffix":""},{"dropping-particle":"","family":"Itoh","given":"Akira","non-dropping-particle":"","parse-names":false,"suffix":""},{"dropping-particle":"","family":"Davies","given":"Stuart J.","non-dropping-particle":"","parse-names":false,"suffix":""}],"container-title":"Ecology Letters","id":"ITEM-1","issue":"5","issued":{"date-parts":[["2013"]]},"page":"687-694","title":"Consequences of defaunation for a tropical tree community","type":"article-journal","volume":"16"},"uris":["http://www.mendeley.com/documents/?uuid=5a863c25-e4bf-40cd-ad5f-bf88b34ab3ab"]},{"id":"ITEM-2","itemData":{"DOI":"10.1111/cobi.12785","ISBN":"9788578110796","ISSN":"15231739","PMID":"25246403","abstract":"Although deforestation and forest degradation have long been considered the most significant threats to tropical biodiversity, across Southeast Asia (Northeast India, Indochina, Sundaland, Philippines) substantial areas of natural habitat have few wild animals (&gt;1 kg), bar a few hunting-tolerant species. To document hunting impacts on vertebrate populations regionally,we conducted an extensive literature review, including papers in local journals and reports of governmental and nongovernmental agencies. Evidence from multiple sites indicated animal populations declined precipitously across the region since approximately 1980, and many species are now extirpated from substantial portions of their former ranges. Hunting is by far the greatest immediate threat to the survival of most of the region’s endangered vertebrates. Causes of recent overhunting include improved access to forests and markets, improved hunting technology, and escalating demand for wildmeat, wildlife-derived medicinal products, and wild animals as pets. Although hunters often take common species, such as pigs or rats, for their own consumption, they take rarer species opportunistically and sell surplus meat and commercially valuable products. There is also widespread targeted hunting of high-value species. Consequently, as currently practiced, hunting cannot be considered sustainable anywhere in the region, and in most places enforcement of protected-area and protected-species legislation is weak. The international community’s focus on cross-border trade fails to address overexploitation of wildlife because hunting and the sale of wildmeat is largely a local issue and most of the harvest is consumed in villages, rural towns, and nearby cities. In addition to improved enforcement, efforts to engage hunters and manage wildlife populations through sustainable hunting practices are urgently needed. Unless there is a step change in efforts to reduce wildlife exploitation to sustainable levels, the region will likely lose most of its iconic species, and many others besides, within the next few years. Keywords:","author":[{"dropping-particle":"","family":"Harrison","given":"Rhett D.","non-dropping-particle":"","parse-names":false,"suffix":""},{"dropping-particle":"","family":"Sreekar","given":"Rachakonda","non-dropping-particle":"","parse-names":false,"suffix":""},{"dropping-particle":"","family":"Brodie","given":"Jedediah F.","non-dropping-particle":"","parse-names":false,"suffix":""},{"dropping-particle":"","family":"Brook","given":"Sarah","non-dropping-particle":"","parse-names":false,"suffix":""},{"dropping-particle":"","family":"Luskin","given":"Matthew","non-dropping-particle":"","parse-names":false,"suffix":""},{"dropping-particle":"","family":"O'Kelly","given":"Hannah","non-dropping-particle":"","parse-names":false,"suffix":""},{"dropping-particle":"","family":"Rao","given":"Madhu","non-dropping-particle":"","parse-names":false,"suffix":""},{"dropping-particle":"","family":"Scheffers","given":"Brett","non-dropping-particle":"","parse-names":false,"suffix":""},{"dropping-particle":"","family":"Velho","given":"Nandini","non-dropping-particle":"","parse-names":false,"suffix":""}],"container-title":"Conservation Biology","id":"ITEM-2","issue":"5","issued":{"date-parts":[["2016"]]},"page":"972-981","title":"Impacts of hunting on tropical forests in Southeast Asia","type":"article-journal","volume":"30"},"uris":["http://www.mendeley.com/documents/?uuid=ee9678af-358e-47d8-b070-623c69634c14"]}],"mendeley":{"formattedCitation":"(Harrison &lt;i&gt;et al.&lt;/i&gt;, 2013, 2016)","plainTextFormattedCitation":"(Harrison et al., 2013, 2016)","previouslyFormattedCitation":"(Harrison &lt;i&gt;et al.&lt;/i&gt;, 2013,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arrison </w:t>
      </w:r>
      <w:r w:rsidRPr="0008241C">
        <w:rPr>
          <w:i/>
          <w:noProof/>
          <w:sz w:val="22"/>
          <w:szCs w:val="22"/>
          <w:lang w:eastAsia="ja-JP"/>
        </w:rPr>
        <w:t>et al.</w:t>
      </w:r>
      <w:r w:rsidRPr="0008241C">
        <w:rPr>
          <w:noProof/>
          <w:sz w:val="22"/>
          <w:szCs w:val="22"/>
          <w:lang w:eastAsia="ja-JP"/>
        </w:rPr>
        <w:t>, 2013, 2016)</w:t>
      </w:r>
      <w:r w:rsidRPr="0008241C">
        <w:rPr>
          <w:sz w:val="22"/>
          <w:szCs w:val="22"/>
          <w:lang w:eastAsia="ja-JP"/>
        </w:rPr>
        <w:fldChar w:fldCharType="end"/>
      </w:r>
      <w:r w:rsidRPr="0008241C">
        <w:rPr>
          <w:sz w:val="22"/>
          <w:szCs w:val="22"/>
          <w:lang w:eastAsia="ja-JP"/>
        </w:rPr>
        <w:t xml:space="preserve">. While some hunting is for subsistence or local markets, there is also a massive regional trade in wildlife and wildlife products for food, traditional medicines, ornaments, and pets </w:t>
      </w:r>
      <w:r w:rsidRPr="0008241C">
        <w:rPr>
          <w:sz w:val="22"/>
          <w:szCs w:val="22"/>
          <w:lang w:eastAsia="ja-JP"/>
        </w:rPr>
        <w:fldChar w:fldCharType="begin" w:fldLock="1"/>
      </w:r>
      <w:r w:rsidRPr="0008241C">
        <w:rPr>
          <w:sz w:val="22"/>
          <w:szCs w:val="22"/>
          <w:lang w:eastAsia="ja-JP"/>
        </w:rPr>
        <w:instrText>ADDIN CSL_CITATION {"citationItems":[{"id":"ITEM-1","itemData":{"DOI":"10.1016/j.tree.2013.04.005","ISSN":"0169-5347","author":[{"dropping-particle":"","family":"Wilcove","given":"David S","non-dropping-particle":"","parse-names":false,"suffix":""},{"dropping-particle":"","family":"Giam","given":"Xingli","non-dropping-particle":"","parse-names":false,"suffix":""},{"dropping-particle":"","family":"Edwards","given":"David P","non-dropping-particle":"","parse-names":false,"suffix":""},{"dropping-particle":"","family":"Fisher","given":"Brendan","non-dropping-particle":"","parse-names":false,"suffix":""},{"dropping-particle":"","family":"Koh","given":"Lian Pin","non-dropping-particle":"","parse-names":false,"suffix":""}],"container-title":"Trends in ecology &amp; evolution","id":"ITEM-1","issue":"JUNE","issued":{"date-parts":[["2013"]]},"page":"531-540","publisher":"Elsevier","title":"Navjot ' s nightmare revisited : Logging , agriculture , and biodiversity in Southeast Asia Navjot ’ s nightmare revisited : logging , agriculture , and biodiversity in Southeast Asia","type":"article-journal","volume":"28"},"uris":["http://www.mendeley.com/documents/?uuid=f8216fef-26b5-4076-a360-fcf0cbe17281"]},{"id":"ITEM-2","itemData":{"DOI":"10.1002/ecs2.1624","ISSN":"21508925","author":[{"dropping-particle":"","family":"Hughes","given":"Alice C.","non-dropping-particle":"","parse-names":false,"suffix":""}],"container-title":"Ecosphere","id":"ITEM-2","issue":"1","issued":{"date-parts":[["2017","1"]]},"page":"e01624","title":"Understanding the drivers of Southeast Asian biodiversity loss","type":"article-journal","volume":"8"},"uris":["http://www.mendeley.com/documents/?uuid=34a4679b-a2ba-4e95-a419-1dbf7f5441cf"]}],"mendeley":{"formattedCitation":"(Hughes, 2017; Wilcove &lt;i&gt;et al.&lt;/i&gt;, 2013)","plainTextFormattedCitation":"(Hughes, 2017; Wilcove et al., 2013)","previouslyFormattedCitation":"(Hughes, 2017; Wilcove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ughes, 2017; Wilcove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Valuable plant species (medicinal plants and orchids, in particular) may also be threatened by overcollection in some areas </w:t>
      </w:r>
      <w:r w:rsidRPr="0008241C">
        <w:rPr>
          <w:sz w:val="22"/>
          <w:szCs w:val="22"/>
          <w:lang w:eastAsia="ja-JP"/>
        </w:rPr>
        <w:fldChar w:fldCharType="begin" w:fldLock="1"/>
      </w:r>
      <w:r w:rsidRPr="0008241C">
        <w:rPr>
          <w:sz w:val="22"/>
          <w:szCs w:val="22"/>
          <w:lang w:eastAsia="ja-JP"/>
        </w:rPr>
        <w:instrText>ADDIN CSL_CITATION {"citationItems":[{"id":"ITEM-1","itemData":{"DOI":"10.1016/j.biocon.2015.03.030","ISSN":"00063207","abstract":"Conservation and environmental management often rely heavily on official statistics, but there are often concerns over accuracy and reliability, particularly true when dealing with sensitive issues such as illegal harvest and trade. A growing number of cases highlight commercial trades in wild flora and fauna that have been undocumented in official data. Here we present the first in-depth study of the trade of wild-collected ornamental plants in continental Southeast Asia, focusing on the four largest wildlife markets in Thailand. Botanical surveys revealed a massive, previously undocumented commercial trade in wild, protected ornamental plants involving Thailand, Lao PDR and Myanmar, focusing primarily on the Orchidaceae. The results indicate that illegal trade threatens not only charismatic Southeast Asian mammals, reptiles and amphibians, but also hundreds of tropical plant species. Trade surveys identified 347 orchid species in 93 genera, including many listed as threatened. The observed cross-border trade moves plants at a rate orders of magnitude larger than government-reported statistics, and directly conflicts with official policy statement. Harvester interviews strongly indicated that wild collection was negatively affecting the majority of species they traded. Despite three decades of broad restrictions on the international trade of all wild orchids, these results highlight a major conservation challenge that has been almost completely overlooked. There is urgent need to improve botanical trade monitoring, to operationalize existing conservation commitments, and as part of a broader, multifaceted response to illegal trade. We call for increased attention to botanical trade and conservation in Southeast Asia, and argue that efforts to tackle illegal wildlife trade must ensure they include flora.","author":[{"dropping-particle":"","family":"Phelps","given":"J.","non-dropping-particle":"","parse-names":false,"suffix":""},{"dropping-particle":"","family":"Webb","given":"Edward L.","non-dropping-particle":"","parse-names":false,"suffix":""}],"container-title":"Biological Conservation","id":"ITEM-1","issue":"June","issued":{"date-parts":[["2015"]]},"page":"296-305","title":"\"Invisible\" wildlife trades: Southeast Asia's undocumented illegal trade in wild ornamental plants","type":"article-journal","volume":"186"},"uris":["http://www.mendeley.com/documents/?uuid=190df71d-2f57-414a-b581-36f0573b48f3"]}],"mendeley":{"formattedCitation":"(Phelps &amp; Webb, 2015)","plainTextFormattedCitation":"(Phelps &amp; Webb, 2015)","previouslyFormattedCitation":"(Phelps &amp; Webb,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helps &amp; Webb, </w:t>
      </w:r>
      <w:r w:rsidRPr="0008241C">
        <w:rPr>
          <w:noProof/>
          <w:sz w:val="22"/>
          <w:szCs w:val="22"/>
          <w:lang w:eastAsia="ja-JP"/>
        </w:rPr>
        <w:lastRenderedPageBreak/>
        <w:t>2015)</w:t>
      </w:r>
      <w:r w:rsidRPr="0008241C">
        <w:rPr>
          <w:sz w:val="22"/>
          <w:szCs w:val="22"/>
          <w:lang w:eastAsia="ja-JP"/>
        </w:rPr>
        <w:fldChar w:fldCharType="end"/>
      </w:r>
      <w:r w:rsidRPr="0008241C">
        <w:rPr>
          <w:sz w:val="22"/>
          <w:szCs w:val="22"/>
          <w:lang w:eastAsia="ja-JP"/>
        </w:rPr>
        <w:t xml:space="preserve">. In Australia, long-term grazing pressure from exotic livestock threatens understory plants in forests that appear intact in satellite images </w:t>
      </w:r>
      <w:r w:rsidRPr="0008241C">
        <w:rPr>
          <w:sz w:val="22"/>
          <w:szCs w:val="22"/>
          <w:lang w:eastAsia="ja-JP"/>
        </w:rPr>
        <w:fldChar w:fldCharType="begin" w:fldLock="1"/>
      </w:r>
      <w:r w:rsidRPr="0008241C">
        <w:rPr>
          <w:sz w:val="22"/>
          <w:szCs w:val="22"/>
          <w:lang w:eastAsia="ja-JP"/>
        </w:rPr>
        <w:instrText>ADDIN CSL_CITATION {"citationItems":[{"id":"ITEM-1","itemData":{"abstract":"Groves of trees and shrubs characterise the arid and semi-arid parts of Australia. They provide important structural diversity and resources upon which many other plants and animals depend. These include nectar, nesting substrates, shelter from predators, woody debris and a range of other habitat features. They are also important in regulating the flux and capture of moisture, nutrients and soil particles through arid landscapes. Importantly, these trees and shrubs (or perennial plants) are the only elements of arid ecosystems that maintain all of these functions through extended droughts, which recur through decadal and century time scales. While the decline and extinction of critical weight range mammals is seen as a major ecological issue in arid Australia, the concurrent loss of perennial plants is blurred by the longevity of the adult plants, masking the ongoing extinction debt that is occurring due to recruitment failure in these systems. We are witnessing the blurry catastrophe of Janzen (1986) and a quintessential expression of shifting baseline syndrome through successive human generations (Papworth et al. 2009).","author":[{"dropping-particle":"","family":"Auld","given":"T. D.","non-dropping-particle":"","parse-names":false,"suffix":""},{"dropping-particle":"","family":"Denham","given":"A.","non-dropping-particle":"","parse-names":false,"suffix":""},{"dropping-particle":"","family":"Tozer","given":"M.","non-dropping-particle":"","parse-names":false,"suffix":""},{"dropping-particle":"","family":"Porter","given":"J.","non-dropping-particle":"","parse-names":false,"suffix":""},{"dropping-particle":"","family":"Mackenzie","given":"B.","non-dropping-particle":"","parse-names":false,"suffix":""},{"dropping-particle":"","family":"Keith","given":"D.","non-dropping-particle":"","parse-names":false,"suffix":""}],"container-title":"Australasian Plant Conservation: Journal of the Australian Network for Plant Conservation","id":"ITEM-1","issue":"2","issued":{"date-parts":[["2015"]]},"page":"3","title":"Saving arid and semi-arid southern Australia after over 150 years of exotic grazing pressure: Have we got the time and the will?.","type":"article-journal","volume":"24"},"uris":["http://www.mendeley.com/documents/?uuid=f115d415-f6c1-3108-abbf-59e7e302d89f"]}],"mendeley":{"formattedCitation":"(Auld &lt;i&gt;et al.&lt;/i&gt;, 2015)","plainTextFormattedCitation":"(Auld et al., 2015)","previouslyFormattedCitation":"(Auld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uld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while invasive alien species, including the fungal pathogen myrtle rust</w:t>
      </w:r>
      <w:r w:rsidRPr="0008241C">
        <w:rPr>
          <w:sz w:val="22"/>
          <w:szCs w:val="22"/>
        </w:rPr>
        <w:t xml:space="preserve"> (</w:t>
      </w:r>
      <w:r w:rsidRPr="0008241C">
        <w:rPr>
          <w:i/>
          <w:sz w:val="22"/>
          <w:szCs w:val="22"/>
          <w:lang w:eastAsia="ja-JP"/>
        </w:rPr>
        <w:t>Puccinia psidii</w:t>
      </w:r>
      <w:r w:rsidRPr="0008241C">
        <w:rPr>
          <w:sz w:val="22"/>
          <w:szCs w:val="22"/>
          <w:lang w:eastAsia="ja-JP"/>
        </w:rPr>
        <w:t xml:space="preserve">) from South America, threaten native forest trees </w:t>
      </w:r>
      <w:r w:rsidRPr="0008241C">
        <w:rPr>
          <w:sz w:val="22"/>
          <w:szCs w:val="22"/>
          <w:lang w:eastAsia="ja-JP"/>
        </w:rPr>
        <w:fldChar w:fldCharType="begin" w:fldLock="1"/>
      </w:r>
      <w:r w:rsidRPr="0008241C">
        <w:rPr>
          <w:sz w:val="22"/>
          <w:szCs w:val="22"/>
          <w:lang w:eastAsia="ja-JP"/>
        </w:rPr>
        <w:instrText>ADDIN CSL_CITATION {"citationItems":[{"id":"ITEM-1","itemData":{"DOI":"10.1007/s10530-015-0996-y","ISBN":"1053001509","ISSN":"15731464","abstract":"The invasive rust Puccinia psidii (myrtle rust) was detected in Australia in 2010 and is now established along the east coast from southern New South Wales to far north Queensland. Prior to reaching Australia, severe damage from P. psidii was mainly restricted to exotic eucalypt plantations in South America, guava plantations in Brazil, allspice plantations in Jamaica, and exotic Myrtaceous tree species in the USA; the only previous record of widespread damage in native environments is of endangered Eugenia koolauensis in Hawai’i. Using two rainforest tree species as indicators of the impact of P. psidii, we report for the first time severe damage to endemic Myrtaceae in native forests in Australia, after only 4 years’ exposure to P. psidii. A 3-year disease exclusion trial in a natural stand of Rhodamnia rubescens unequivocally showed that repeated, severe infection leads to gradual crown loss and ultimately tree mortality; trees were killed in less than 4 years. Significant (p &lt; 0.001) correlations were found between both incidence (r = 0.36) and severity (r = 0.38) of P. psidii and subsequent crown loss (crown transparency). This provided supporting evidence to conclude a causal association between P. psidii and crown loss and tree mortality in our field assessments of R. rubescens and Rhodomyrtus psidioides across their native range. Assessments revealed high levels of damage by P. psidii to immature leaves, shoots and tree crowns—averaging 76 % (R. rubescens) and 95 % (R. psidioides) crown transparency—as well as tree mortality. For R. psidioides, we saw exceptionally high levels of tree mortality, with over half the trees surveyed dead and 40 % of stands with greater than 50 % tree mortality, including two stands where all trees were dead. Tree mortality was less prevalent for R. rubescens, with only 12 % of trees surveyed dead and two sites with greater than 50 % mortality. Any alternative causal agents for this tree mortality have been discounted. The ecological implications of this are unclear, but our work clearly illustrates the potential for P. psidii to negatively affect Australia’s biodiversity.","author":[{"dropping-particle":"","family":"Carnegie","given":"Angus J.","non-dropping-particle":"","parse-names":false,"suffix":""},{"dropping-particle":"","family":"Kathuria","given":"Amrit","non-dropping-particle":"","parse-names":false,"suffix":""},{"dropping-particle":"","family":"Pegg","given":"Geoff S.","non-dropping-particle":"","parse-names":false,"suffix":""},{"dropping-particle":"","family":"Entwistle","given":"Peter","non-dropping-particle":"","parse-names":false,"suffix":""},{"dropping-particle":"","family":"Nagel","given":"Matthew","non-dropping-particle":"","parse-names":false,"suffix":""},{"dropping-particle":"","family":"Giblin","given":"Fiona R.","non-dropping-particle":"","parse-names":false,"suffix":""}],"container-title":"Biological Invasions","id":"ITEM-1","issue":"1","issued":{"date-parts":[["2016"]]},"page":"127-144","publisher":"Springer International Publishing","title":"Impact of the invasive rust Puccinia psidii (myrtle rust) on native Myrtaceae in natural ecosystems in Australia","type":"article-journal","volume":"18"},"uris":["http://www.mendeley.com/documents/?uuid=88160877-91e4-4797-b1dc-12a5e03d36f3"]}],"mendeley":{"formattedCitation":"(Carnegie &lt;i&gt;et al.&lt;/i&gt;, 2016)","plainTextFormattedCitation":"(Carnegie et al., 2016)","previouslyFormattedCitation":"(Carnegie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arnegie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w:t>
      </w:r>
    </w:p>
    <w:p w14:paraId="65142EC1" w14:textId="77777777" w:rsidR="00A01204" w:rsidRPr="0008241C" w:rsidRDefault="00A01204" w:rsidP="00A01204">
      <w:pPr>
        <w:rPr>
          <w:rFonts w:eastAsia="MS Mincho"/>
          <w:sz w:val="22"/>
          <w:szCs w:val="22"/>
          <w:lang w:eastAsia="ja-JP"/>
        </w:rPr>
      </w:pPr>
    </w:p>
    <w:p w14:paraId="52529F2B"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 xml:space="preserve">Under rapid forest loss and degradation, within-species genetic variation is expected to be decreasing under the power low relationship between genetic diversity and population siz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111/eva.12436","ISSN":"17524571","author":[{"dropping-particle":"","family":"Mimura","given":"Makiko","non-dropping-particle":"","parse-names":false,"suffix":""},{"dropping-particle":"","family":"Yahara","given":"Tetsukazu","non-dropping-particle":"","parse-names":false,"suffix":""},{"dropping-particle":"","family":"Faith","given":"Daniel P.","non-dropping-particle":"","parse-names":false,"suffix":""},{"dropping-particle":"","family":"Vázquez-Domínguez","given":"Ella","non-dropping-particle":"","parse-names":false,"suffix":""},{"dropping-particle":"","family":"Colautti","given":"Robert I.","non-dropping-particle":"","parse-names":false,"suffix":""},{"dropping-particle":"","family":"Araki","given":"Hitoshi","non-dropping-particle":"","parse-names":false,"suffix":""},{"dropping-particle":"","family":"Javadi","given":"Firouzeh","non-dropping-particle":"","parse-names":false,"suffix":""},{"dropping-particle":"","family":"Núñez-Farfán","given":"Juan","non-dropping-particle":"","parse-names":false,"suffix":""},{"dropping-particle":"","family":"Mori","given":"Akira S.","non-dropping-particle":"","parse-names":false,"suffix":""},{"dropping-particle":"","family":"Zhou","given":"Shiliang","non-dropping-particle":"","parse-names":false,"suffix":""},{"dropping-particle":"","family":"Hollingsworth","given":"Peter M.","non-dropping-particle":"","parse-names":false,"suffix":""},{"dropping-particle":"","family":"Neaves","given":"Linda E.","non-dropping-particle":"","parse-names":false,"suffix":""},{"dropping-particle":"","family":"Fukano","given":"Yuya","non-dropping-particle":"","parse-names":false,"suffix":""},{"dropping-particle":"","family":"Smith","given":"Gideon F.","non-dropping-particle":"","parse-names":false,"suffix":""},{"dropping-particle":"","family":"Sato","given":"Yo-Ichiro","non-dropping-particle":"","parse-names":false,"suffix":""},{"dropping-particle":"","family":"Tachida","given":"Hidenori","non-dropping-particle":"","parse-names":false,"suffix":""},{"dropping-particle":"","family":"Hendry","given":"Andrew P.","non-dropping-particle":"","parse-names":false,"suffix":""}],"container-title":"Evolutionary Applications","id":"ITEM-1","issue":"2","issued":{"date-parts":[["2017","2","1"]]},"page":"121-139","publisher":"Wiley/Blackwell (10.1111)","title":"Understanding and monitoring the consequences of human impacts on intraspecific variation","type":"article-journal","volume":"10"},"uris":["http://www.mendeley.com/documents/?uuid=463442b0-9a19-3870-bc9a-054d4e78782f"]}],"mendeley":{"formattedCitation":"(Mimura &lt;i&gt;et al.&lt;/i&gt;, 2017)","plainTextFormattedCitation":"(Mimura et al., 2017)","previouslyFormattedCitation":"(Mimura &lt;i&gt;et al.&lt;/i&gt;, 2017)"},"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Mimura </w:t>
      </w:r>
      <w:r w:rsidRPr="0008241C">
        <w:rPr>
          <w:rFonts w:eastAsia="MS Mincho"/>
          <w:i/>
          <w:noProof/>
          <w:sz w:val="22"/>
          <w:szCs w:val="22"/>
          <w:lang w:eastAsia="ja-JP"/>
        </w:rPr>
        <w:t>et al.</w:t>
      </w:r>
      <w:r w:rsidRPr="0008241C">
        <w:rPr>
          <w:rFonts w:eastAsia="MS Mincho"/>
          <w:noProof/>
          <w:sz w:val="22"/>
          <w:szCs w:val="22"/>
          <w:lang w:eastAsia="ja-JP"/>
        </w:rPr>
        <w:t>, 2017)</w:t>
      </w:r>
      <w:r w:rsidRPr="0008241C">
        <w:rPr>
          <w:rFonts w:eastAsia="MS Mincho"/>
          <w:sz w:val="22"/>
          <w:szCs w:val="22"/>
          <w:lang w:eastAsia="ja-JP"/>
        </w:rPr>
        <w:fldChar w:fldCharType="end"/>
      </w:r>
      <w:r w:rsidRPr="0008241C">
        <w:rPr>
          <w:rFonts w:eastAsia="MS Mincho"/>
          <w:sz w:val="22"/>
          <w:szCs w:val="22"/>
          <w:lang w:eastAsia="ja-JP"/>
        </w:rPr>
        <w:t xml:space="preserve">, but this decrease remains poorly documented. Despite a large population of the threatened timber tree </w:t>
      </w:r>
      <w:r w:rsidRPr="0008241C">
        <w:rPr>
          <w:rFonts w:eastAsia="MS Mincho"/>
          <w:i/>
          <w:sz w:val="22"/>
          <w:szCs w:val="22"/>
          <w:lang w:eastAsia="ja-JP"/>
        </w:rPr>
        <w:t xml:space="preserve">Dalbergia cochinchinensis </w:t>
      </w:r>
      <w:r w:rsidRPr="0008241C">
        <w:rPr>
          <w:rFonts w:eastAsia="MS Mincho"/>
          <w:sz w:val="22"/>
          <w:szCs w:val="22"/>
          <w:lang w:eastAsia="ja-JP"/>
        </w:rPr>
        <w:t xml:space="preserve">being fragmented into smaller populations with the lack of gene flow between them, the species still maintains a fair amount of genetic diversity at the nuclear loci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07/s11295-017-1199-8","ISSN":"1614-2942","author":[{"dropping-particle":"","family":"Moritsuka","given":"Etsuko","non-dropping-particle":"","parse-names":false,"suffix":""},{"dropping-particle":"","family":"Chhang","given":"Phourin","non-dropping-particle":"","parse-names":false,"suffix":""},{"dropping-particle":"","family":"Tagane","given":"Shuichiro","non-dropping-particle":"","parse-names":false,"suffix":""},{"dropping-particle":"","family":"Toyama","given":"Hironori","non-dropping-particle":"","parse-names":false,"suffix":""},{"dropping-particle":"","family":"Sokh","given":"Heng","non-dropping-particle":"","parse-names":false,"suffix":""},{"dropping-particle":"","family":"Yahara","given":"Tetsukazu","non-dropping-particle":"","parse-names":false,"suffix":""},{"dropping-particle":"","family":"Tachida","given":"Hidenori","non-dropping-particle":"","parse-names":false,"suffix":""}],"container-title":"Tree Genetics &amp; Genomes","id":"ITEM-1","issue":"6","issued":{"date-parts":[["2017","12","13"]]},"page":"115","publisher":"Springer Berlin Heidelberg","title":"Genetic variation and population structure of a threatened timber tree Dalbergia cochinchinensis in Cambodia","type":"article-journal","volume":"13"},"uris":["http://www.mendeley.com/documents/?uuid=e6d62b1f-6cdc-373b-bad8-5c687852a3f9"]}],"mendeley":{"formattedCitation":"(Moritsuka &lt;i&gt;et al.&lt;/i&gt;, 2017)","plainTextFormattedCitation":"(Moritsuka et al., 2017)","previouslyFormattedCitation":"(Moritsuka &lt;i&gt;et al.&lt;/i&gt;, 2017)"},"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Moritsuka </w:t>
      </w:r>
      <w:r w:rsidRPr="0008241C">
        <w:rPr>
          <w:rFonts w:eastAsia="MS Mincho"/>
          <w:i/>
          <w:noProof/>
          <w:sz w:val="22"/>
          <w:szCs w:val="22"/>
          <w:lang w:eastAsia="ja-JP"/>
        </w:rPr>
        <w:t>et al.</w:t>
      </w:r>
      <w:r w:rsidRPr="0008241C">
        <w:rPr>
          <w:rFonts w:eastAsia="MS Mincho"/>
          <w:noProof/>
          <w:sz w:val="22"/>
          <w:szCs w:val="22"/>
          <w:lang w:eastAsia="ja-JP"/>
        </w:rPr>
        <w:t>, 2017)</w:t>
      </w:r>
      <w:r w:rsidRPr="0008241C">
        <w:rPr>
          <w:rFonts w:eastAsia="MS Mincho"/>
          <w:sz w:val="22"/>
          <w:szCs w:val="22"/>
          <w:lang w:eastAsia="ja-JP"/>
        </w:rPr>
        <w:fldChar w:fldCharType="end"/>
      </w:r>
      <w:r w:rsidRPr="0008241C">
        <w:rPr>
          <w:rFonts w:eastAsia="MS Mincho"/>
          <w:sz w:val="22"/>
          <w:szCs w:val="22"/>
          <w:lang w:eastAsia="ja-JP"/>
        </w:rPr>
        <w:t xml:space="preserve">. This could be due to only several generations have passed since the beginning of artificial logging.  Long-term monitoring as well as efforts for studying more species are needed to assess trends of genetic diversity in threatened species. As for animals, a recent discovery of the third species of Orangutan from Sumatra </w:t>
      </w:r>
      <w:r w:rsidRPr="0008241C">
        <w:rPr>
          <w:rFonts w:eastAsia="MS Mincho"/>
          <w:sz w:val="22"/>
          <w:szCs w:val="22"/>
          <w:lang w:eastAsia="ja-JP"/>
        </w:rPr>
        <w:fldChar w:fldCharType="begin" w:fldLock="1"/>
      </w:r>
      <w:r w:rsidRPr="0008241C">
        <w:rPr>
          <w:rFonts w:eastAsia="MS Mincho"/>
          <w:sz w:val="22"/>
          <w:szCs w:val="22"/>
          <w:lang w:eastAsia="ja-JP"/>
        </w:rPr>
        <w:instrText xml:space="preserve">ADDIN CSL_CITATION {"citationItems":[{"id":"ITEM-1","itemData":{"DOI":"10.1016/J.CUB.2017.09.047","ISSN":"0960-9822","abstract":"Six extant species of non-human great apes are currently recognized: Sumatran and Bornean orangutans, eastern and western gorillas, and chimpanzees and bonobos [1]. However, large gaps remain in our knowledge of fine-scale variation in hominoid morphology, behavior, and genetics, and aspects of great ape taxonomy remain in flux. This is particularly true for orangutans (genus: Pongo), the only Asian great apes and phylogenetically our most distant relatives among extant hominids [1]. Designation of Bornean and Sumatran orangutans, P. pygmaeus (Linnaeus 1760) and P. abelii (Lesson 1827), as distinct species occurred in 2001 [1, 2]. Here, we show that an isolated population from Batang Toru, at the southernmost range limit of extant Sumatran orangutans south of Lake Toba, is distinct from other northern Sumatran and Bornean populations. By comparing cranio-mandibular and dental characters of an orangutan killed in a human-animal conflict to those of 33 adult male orangutans of a similar developmental stage, we found consistent differences between the Batang Toru individual and other extant Ponginae. Our analyses of 37 orangutan genomes provided a second line of evidence. Model-based approaches revealed that the deepest split in the evolutionary history of extant orangutans occurred </w:instrText>
      </w:r>
      <w:r w:rsidRPr="0008241C">
        <w:rPr>
          <w:rFonts w:ascii="Cambria Math" w:eastAsia="MS Mincho" w:hAnsi="Cambria Math" w:cs="Cambria Math"/>
          <w:sz w:val="22"/>
          <w:szCs w:val="22"/>
          <w:lang w:eastAsia="ja-JP"/>
        </w:rPr>
        <w:instrText>∼</w:instrText>
      </w:r>
      <w:r w:rsidRPr="0008241C">
        <w:rPr>
          <w:rFonts w:eastAsia="MS Mincho"/>
          <w:sz w:val="22"/>
          <w:szCs w:val="22"/>
          <w:lang w:eastAsia="ja-JP"/>
        </w:rPr>
        <w:instrText>3.38 mya between the Batang Toru population and those to the north of Lake Toba, whereas both currently recognized species separated much later, about 674 kya. Our combined analyses support a new classification of orangutans into three extant species. The new species, Pongo tapanuliensis, encompasses the Batang Toru population, of which fewer than 800 individuals survive. \n\nVIDEO ABSTRACT","author":[{"dropping-particle":"","family":"Nater","given":"Alexander","non-dropping-particle":"","parse-names":false,"suffix":""},{"dropping-particle":"","family":"Mattle-Greminger","given":"Maja P.","non-dropping-particle":"","parse-names":false,"suffix":""},{"dropping-particle":"","family":"Nurcahyo","given":"Anton","non-dropping-particle":"","parse-names":false,"suffix":""},{"dropping-particle":"","family":"Nowak","given":"Matthew G.","non-dropping-particle":"","parse-names":false,"suffix":""},{"dropping-particle":"","family":"Manuel","given":"Marc","non-dropping-particle":"de","parse-names":false,"suffix":""},{"dropping-particle":"","family":"Desai","given":"Tariq","non-dropping-particle":"","parse-names":false,"suffix":""},{"dropping-particle":"","family":"Groves","given":"Colin","non-dropping-particle":"","parse-names":false,"suffix":""},{"dropping-particle":"","family":"Pybus","given":"Marc","non-dropping-particle":"","parse-names":false,"suffix":""},{"dropping-particle":"","family":"Sonay","given":"Tugce Bilgin","non-dropping-particle":"","parse-names":false,"suffix":""},{"dropping-particle":"","family":"Roos","given":"Christian","non-dropping-particle":"","parse-names":false,"suffix":""},{"dropping-particle":"","family":"Lameira","given":"Adriano R.","non-dropping-particle":"","parse-names":false,"suffix":""},{"dropping-particle":"","family":"Wich","given":"Serge A.","non-dropping-particle":"","parse-names":false,"suffix":""},{"dropping-particle":"","family":"Askew","given":"James","non-dropping-particle":"","parse-names":false,"suffix":""},{"dropping-particle":"","family":"Davila-Ross","given":"Marina","non-dropping-particle":"","parse-names":false,"suffix":""},{"dropping-particle":"","family":"Fredriksson","given":"Gabriella","non-dropping-particle":"","parse-names":false,"suffix":""},{"dropping-particle":"","family":"Valles","given":"Guillem","non-dropping-particle":"de","parse-names":false,"suffix":""},{"dropping-particle":"","family":"Casals","given":"Ferran","non-dropping-particle":"","parse-names":false,"suffix":""},{"dropping-particle":"","family":"Prado-Martinez","given":"Javier","non-dropping-particle":"","parse-names":false,"suffix":""},{"dropping-particle":"","family":"Goossens","given":"Benoit","non-dropping-particle":"","parse-names":false,"suffix":""},{"dropping-particle":"","family":"Verschoor","given":"Ernst J.","non-dropping-particle":"","parse-names":false,"suffix":""},{"dropping-particle":"","family":"Warren","given":"Kristin S.","non-dropping-particle":"","parse-names":false,"suffix":""},{"dropping-particle":"","family":"Singleton","given":"Ian","non-dropping-particle":"","parse-names":false,"suffix":""},{"dropping-particle":"","family":"Marques","given":"David A.","non-dropping-particle":"","parse-names":false,"suffix":""},{"dropping-particle":"","family":"Pamungkas","given":"Joko","non-dropping-particle":"","parse-names":false,"suffix":""},{"dropping-particle":"","family":"Perwitasari-Farajallah","given":"Dyah","non-dropping-particle":"","parse-names":false,"suffix":""},{"dropping-particle":"","family":"Rianti","given":"Puji","non-dropping-particle":"","parse-names":false,"suffix":""},{"dropping-particle":"","family":"Tuuga","given":"Augustine","non-dropping-particle":"","parse-names":false,"suffix":""},{"dropping-particle":"","family":"Gut","given":"Ivo G.","non-dropping-particle":"","parse-names":false,"suffix":""},{"dropping-particle":"","family":"Gut","given":"Marta","non-dropping-particle":"","parse-names":false,"suffix":""},{"dropping-particle":"","family":"Orozco-terWengel","given":"Pablo","non-dropping-particle":"","parse-names":false,"suffix":""},{"dropping-particle":"","family":"Schaik","given":"Carel P.","non-dropping-particle":"van","parse-names":false,"suffix":""},{"dropping-particle":"","family":"Bertranpetit","given":"Jaume","non-dropping-particle":"","parse-names":false,"suffix":""},{"dropping-particle":"","family":"Anisimova","given":"Maria","non-dropping-particle":"","parse-names":false,"suffix":""},{"dropping-particle":"","family":"Scally","given":"Aylwyn","non-dropping-particle":"","parse-names":false,"suffix":""},{"dropping-particle":"","family":"Marques-Bonet","given":"Tomas","non-dropping-particle":"","parse-names":false,"suffix":""},{"dropping-particle":"","family":"Meijaard","given":"Erik","non-dropping-particle":"","parse-names":false,"suffix":""},{"dropping-particle":"","family":"Krützen","given":"Michael","non-dropping-particle":"","parse-names":false,"suffix":""}],"container-title":"Current Biology","id":"ITEM-1","issue":"22","issued":{"date-parts":[["2017","11","20"]]},"page":"3487-3498.e10","publisher":"Cell Press","title":"Morphometric, Behavioral, and Genomic Evidence for a New Orangutan Species","type":"article-journal","volume":"27"},"uris":["http://www.mendeley.com/documents/?uuid=5e2b42ac-d96b-30e4-8465-71d2cc115693"]}],"mendeley":{"formattedCitation":"(Nater &lt;i&gt;et al.&lt;/i&gt;, 2017)","plainTextFormattedCitation":"(Nater et al., 2017)","previouslyFormattedCitation":"(Nater &lt;i&gt;et al.&lt;/i&gt;, 2017)"},"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Nater </w:t>
      </w:r>
      <w:r w:rsidRPr="0008241C">
        <w:rPr>
          <w:rFonts w:eastAsia="MS Mincho"/>
          <w:i/>
          <w:noProof/>
          <w:sz w:val="22"/>
          <w:szCs w:val="22"/>
          <w:lang w:eastAsia="ja-JP"/>
        </w:rPr>
        <w:t>et al.</w:t>
      </w:r>
      <w:r w:rsidRPr="0008241C">
        <w:rPr>
          <w:rFonts w:eastAsia="MS Mincho"/>
          <w:noProof/>
          <w:sz w:val="22"/>
          <w:szCs w:val="22"/>
          <w:lang w:eastAsia="ja-JP"/>
        </w:rPr>
        <w:t>, 2017)</w:t>
      </w:r>
      <w:r w:rsidRPr="0008241C">
        <w:rPr>
          <w:rFonts w:eastAsia="MS Mincho"/>
          <w:sz w:val="22"/>
          <w:szCs w:val="22"/>
          <w:lang w:eastAsia="ja-JP"/>
        </w:rPr>
        <w:fldChar w:fldCharType="end"/>
      </w:r>
      <w:r w:rsidRPr="0008241C">
        <w:rPr>
          <w:rFonts w:eastAsia="MS Mincho"/>
          <w:sz w:val="22"/>
          <w:szCs w:val="22"/>
          <w:lang w:eastAsia="ja-JP"/>
        </w:rPr>
        <w:t xml:space="preserve"> demonstrated that even single taxonomic "species" include multiple lineages that are threatened under forest loss.</w:t>
      </w:r>
    </w:p>
    <w:p w14:paraId="46B11487" w14:textId="77777777" w:rsidR="00A01204" w:rsidRPr="0008241C" w:rsidRDefault="00A01204" w:rsidP="00A01204">
      <w:pPr>
        <w:rPr>
          <w:sz w:val="22"/>
          <w:szCs w:val="22"/>
          <w:lang w:eastAsia="ja-JP"/>
        </w:rPr>
      </w:pPr>
    </w:p>
    <w:p w14:paraId="126D6C11" w14:textId="77777777" w:rsidR="00A01204" w:rsidRPr="0008241C" w:rsidRDefault="00A01204" w:rsidP="00A01204">
      <w:pPr>
        <w:rPr>
          <w:sz w:val="22"/>
          <w:szCs w:val="22"/>
          <w:lang w:eastAsia="ja-JP"/>
        </w:rPr>
      </w:pPr>
      <w:r w:rsidRPr="0008241C">
        <w:rPr>
          <w:sz w:val="22"/>
          <w:szCs w:val="22"/>
          <w:lang w:eastAsia="ja-JP"/>
        </w:rPr>
        <w:t xml:space="preserve">Whereas the FAO reports that forest area is increasing in the Asia-Pacific region, this largely reflects a massive increase in plantation forests—usually monocultures and usually of non-native species—while loss of natural forests often continues </w:t>
      </w:r>
      <w:r w:rsidRPr="0008241C">
        <w:rPr>
          <w:sz w:val="22"/>
          <w:szCs w:val="22"/>
          <w:lang w:eastAsia="ja-JP"/>
        </w:rPr>
        <w:fldChar w:fldCharType="begin" w:fldLock="1"/>
      </w:r>
      <w:r w:rsidRPr="0008241C">
        <w:rPr>
          <w:sz w:val="22"/>
          <w:szCs w:val="22"/>
          <w:lang w:eastAsia="ja-JP"/>
        </w:rPr>
        <w:instrText>ADDIN CSL_CITATION {"citationItems":[{"id":"ITEM-1","itemData":{"DOI":"10.1016/J.ECOLMODEL.2016.03.009","ISSN":"0304-3800","abstract":"Rapid plantation expansion and its associated impacts on habitat fragmentation and landscape connectivity in many tropical areas has raised increasing concerns as to its impact on Ecosystem Services (ES). Using the InVEST modelling suite, we evaluated critical ES dynamics in four zones of varying plantation expansion intensity (high, medium, low and no plantation expansion) in Xishuangbanna prefecture in Southwest China from 1976 to 2012. Based on these results, we also exmained the relationship between ES and landscape pattern and connectivity derived by the “probability of connectivity” model. We found that during the study period, plantation area increased more than 20 times in Xishuangbanna prefecture as a whole, while broad-leaved forest cover decreased by nearly 30%. The impact of plantation on ES was substantial at both the regional and local scale. Carbon stocks and water yield services decreased by 15.48% and 10.85%, respectively, from 1976 to 2012 throughout the region as a whole. Within the selected study zones, carbon stock and water yeild decreased by 45% and 32%, respectively, from the no plantation to the high plantation zones in 2012 specifically. Plantation expansion has also resulted in a decrease in natural forest cover and a high level of habitat fragmentation. Landscape connectivity decreased by a range of 54.64–95.58% throughout the study area, with 134.58km2 of forest patches of high importance reduced to medium or low importance during the study period. Correlation analysis showed that carbon storage was more closely correlated to landscape connectivity than forest habitat percentage, large patch index or cohesion index. Together, these results highlight that habitat configuration with a high connectivity level between fragmented patches is important for maintaining critical Ecosystem Services.","author":[{"dropping-particle":"","family":"Liu","given":"Shiliang","non-dropping-particle":"","parse-names":false,"suffix":""},{"dropping-particle":"","family":"Yin","given":"Yijie","non-dropping-particle":"","parse-names":false,"suffix":""},{"dropping-particle":"","family":"Cheng","given":"Fangyan","non-dropping-particle":"","parse-names":false,"suffix":""},{"dropping-particle":"","family":"Yang","given":"Juejie","non-dropping-particle":"","parse-names":false,"suffix":""},{"dropping-particle":"","family":"Li","given":"Junran","non-dropping-particle":"","parse-names":false,"suffix":""},{"dropping-particle":"","family":"Dong","given":"Shikui","non-dropping-particle":"","parse-names":false,"suffix":""},{"dropping-particle":"","family":"Zhu","given":"Annah","non-dropping-particle":"","parse-names":false,"suffix":""}],"container-title":"Ecological Modelling","id":"ITEM-1","issued":{"date-parts":[["2017","6","10"]]},"page":"129-138","publisher":"Elsevier","title":"Ecosystem Services and landscape change associated with plantation expansion in a tropical rainforest region of Southwest China","type":"article-journal","volume":"353"},"uris":["http://www.mendeley.com/documents/?uuid=17ac226f-cad1-3fbc-9174-d15316839abe"]},{"id":"ITEM-2","itemData":{"DOI":"10.1016/J.PLD.2017.05.005","ISSN":"2468-2659","abstract":"The term forest transition refers to a change in forest cover over a given area from a period of net forest area loss to a period of net gain. Whether transitioning from deforestation to reforestation can lead to improved ecosystem services, depends on the quality and characteristics of the newly established forest cover. Using publicly available data, we examine forest transition in two regions of tropical China: Hainan Island and Xishuangbanna. We found that the overall increase of forest cover in both areas during the 1980s was due to an increase in plantation forests rather than to increases in the area covered by natural forest. We also found a time lag between the increase in overall forest cover and an increase in natural forest. On Hainan Island, natural forest continued to decline beyond the point in time when overall forest cover had started to increase, and only began to recover ten years after the turning point in 1978. In Xishuangbanna, where the transition point occurred ten years later, the decline of natural forest cover is still going on. These divergent trends underlying forest transition are concealed by the continued practice to apply the term “forest” broadly, without distinguishing between natural forests and planted forests. Due to the use of undiscriminating terminology, the loss of natural forest may go unnoticed, increasing the risk of plantation forests displacing natural forests in the course of forest transition. Our findings are important for programs related to forest management and ecosystem services improvement, including reforestation and Payments for Ecosystem Services programs.","author":[{"dropping-particle":"","family":"Zhai","given":"Deli","non-dropping-particle":"","parse-names":false,"suffix":""},{"dropping-particle":"","family":"Xu","given":"Jianchu","non-dropping-particle":"","parse-names":false,"suffix":""},{"dropping-particle":"","family":"Dai","given":"Zhicong","non-dropping-particle":"","parse-names":false,"suffix":""},{"dropping-particle":"","family":"Schmidt-Vogt","given":"Dietrich","non-dropping-particle":"","parse-names":false,"suffix":""}],"container-title":"Plant Diversity","id":"ITEM-2","issue":"3","issued":{"date-parts":[["2017","6","1"]]},"page":"149-153","publisher":"Elsevier","title":"Lost in transition: Forest transition and natural forest loss in tropical China","type":"article-journal","volume":"39"},"uris":["http://www.mendeley.com/documents/?uuid=a0da99b7-a5ba-333a-9be0-3eabe5ecfbe3"]}],"mendeley":{"formattedCitation":"(S. Liu &lt;i&gt;et al.&lt;/i&gt;, 2017; Zhai &lt;i&gt;et al.&lt;/i&gt;, 2017)","plainTextFormattedCitation":"(S. Liu et al., 2017; Zhai et al., 2017)","previouslyFormattedCitation":"(S. Liu &lt;i&gt;et al.&lt;/i&gt;, 2017; Zhai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Liu </w:t>
      </w:r>
      <w:r w:rsidRPr="0008241C">
        <w:rPr>
          <w:i/>
          <w:noProof/>
          <w:sz w:val="22"/>
          <w:szCs w:val="22"/>
          <w:lang w:eastAsia="ja-JP"/>
        </w:rPr>
        <w:t>et al.</w:t>
      </w:r>
      <w:r w:rsidRPr="0008241C">
        <w:rPr>
          <w:noProof/>
          <w:sz w:val="22"/>
          <w:szCs w:val="22"/>
          <w:lang w:eastAsia="ja-JP"/>
        </w:rPr>
        <w:t xml:space="preserve">, 2017; Zhai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Both economic development and state policies have been important in driving these changes. Plantations typically support fewer native species than natural primary or secondary forests, particularly in tropical Asia and particularly when the plantations are intensively managed </w:t>
      </w:r>
      <w:r w:rsidRPr="0008241C">
        <w:rPr>
          <w:sz w:val="22"/>
          <w:szCs w:val="22"/>
          <w:lang w:eastAsia="ja-JP"/>
        </w:rPr>
        <w:fldChar w:fldCharType="begin" w:fldLock="1"/>
      </w:r>
      <w:r w:rsidRPr="0008241C">
        <w:rPr>
          <w:sz w:val="22"/>
          <w:szCs w:val="22"/>
          <w:lang w:eastAsia="ja-JP"/>
        </w:rPr>
        <w:instrText>ADDIN CSL_CITATION {"citationItems":[{"id":"ITEM-1","itemData":{"DOI":"10.1007/s10531-017-1356-2","ISSN":"0960-3115","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7c8d5e18-50a5-3096-96cb-a0c5498132a3"]}],"mendeley":{"formattedCitation":"(Phillips &lt;i&gt;et al.&lt;/i&gt;, 2017)","plainTextFormattedCitation":"(Phillips et al., 2017)","previouslyFormattedCitation":"(Phillips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hillips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w:t>
      </w:r>
    </w:p>
    <w:p w14:paraId="0AD786AB" w14:textId="77777777" w:rsidR="00A01204" w:rsidRPr="0008241C" w:rsidRDefault="00A01204" w:rsidP="00A01204">
      <w:pPr>
        <w:rPr>
          <w:sz w:val="22"/>
          <w:szCs w:val="22"/>
          <w:lang w:eastAsia="ja-JP"/>
        </w:rPr>
      </w:pPr>
    </w:p>
    <w:p w14:paraId="0956145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35" w:name="_Toc504317179"/>
      <w:bookmarkStart w:id="836" w:name="_Toc504317872"/>
      <w:bookmarkStart w:id="837" w:name="_Toc524041369"/>
      <w:r w:rsidRPr="0008241C">
        <w:rPr>
          <w:b/>
          <w:sz w:val="22"/>
          <w:szCs w:val="24"/>
        </w:rPr>
        <w:t xml:space="preserve">3.2.1.2 </w:t>
      </w:r>
      <w:r w:rsidRPr="0008241C">
        <w:rPr>
          <w:b/>
          <w:sz w:val="22"/>
          <w:szCs w:val="24"/>
        </w:rPr>
        <w:tab/>
        <w:t>Grasslands and savannas</w:t>
      </w:r>
      <w:bookmarkEnd w:id="835"/>
      <w:bookmarkEnd w:id="836"/>
      <w:bookmarkEnd w:id="837"/>
    </w:p>
    <w:p w14:paraId="4656BBEC" w14:textId="77777777" w:rsidR="00A01204" w:rsidRPr="0008241C" w:rsidRDefault="00A01204" w:rsidP="00A01204">
      <w:pPr>
        <w:rPr>
          <w:sz w:val="22"/>
          <w:szCs w:val="22"/>
          <w:lang w:eastAsia="ja-JP"/>
        </w:rPr>
      </w:pPr>
    </w:p>
    <w:p w14:paraId="08742BAC" w14:textId="7A1E2EF8" w:rsidR="00A01204" w:rsidRPr="0008241C" w:rsidRDefault="00A01204" w:rsidP="00A01204">
      <w:pPr>
        <w:rPr>
          <w:sz w:val="22"/>
          <w:szCs w:val="22"/>
          <w:lang w:eastAsia="ja-JP"/>
        </w:rPr>
      </w:pPr>
      <w:r w:rsidRPr="0008241C">
        <w:rPr>
          <w:sz w:val="22"/>
          <w:szCs w:val="22"/>
          <w:lang w:eastAsia="ja-JP"/>
        </w:rPr>
        <w:t>Grasslands in the Asia-Pacific</w:t>
      </w:r>
      <w:r w:rsidRPr="0008241C">
        <w:rPr>
          <w:bCs/>
          <w:sz w:val="22"/>
          <w:szCs w:val="22"/>
        </w:rPr>
        <w:t xml:space="preserve"> region</w:t>
      </w:r>
      <w:r w:rsidRPr="0008241C">
        <w:rPr>
          <w:sz w:val="22"/>
          <w:szCs w:val="22"/>
          <w:lang w:eastAsia="ja-JP"/>
        </w:rPr>
        <w:t xml:space="preserve"> occur in a wide range of eco-climatic conditions such as flood plains of Gangetic and Brahmaputra in India, semi-arid and arid regions of west and central Asia, sub-tropical and temperate regions of Australia and New Zealand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uttie","given":"J. M.","non-dropping-particle":"","parse-names":false,"suffix":""},{"dropping-particle":"","family":"Reynolds","given":"S. G.","non-dropping-particle":"","parse-names":false,"suffix":""},{"dropping-particle":"","family":"Batello","given":"C.","non-dropping-particle":"","parse-names":false,"suffix":""}],"container-title":"Plant Production and Protection Series 34","id":"ITEM-1","issued":{"date-parts":[["2005"]]},"publisher-place":"Rome","title":"Grasslands of the World","type":"book"},"uris":["http://www.mendeley.com/documents/?uuid=80303edb-9ccc-45d4-a5b7-2aa6a978f639"]},{"id":"ITEM-2","itemData":{"DOI":"10.1111/jbi.12381","ISBN":"03050270","ISSN":"13652699","PMID":"115","abstract":"Aim: National and international policy frameworks, such as the European Union's Renewable Energy Directive, increasingly seek to conserve and reference ‘highly biodiverse grasslands’. However, to date there is no systematic global characterization and distribution map for grassland types. To address this gap, we first propose a systematic definition of grassland. We then integrate International Vegetation Classification (IVC) grassland types with the map of Terrestrial Ecoregions of the World (TEOW). \\nLocation: Global.\\nMethods: We developed a broad definition of grassland as a distinct biotic and ecological unit, noting its similarity to savanna and distinguishing it from woodland and wetland. A grassland is defined as a non-wetland type with at least 10% vegetation cover, dominated or co-dominated by graminoid and forb growth forms, and where the trees form a single-layer canopy with either less than 10% cover and 5 m height (temperate) or less than 40% cover and 8 m height (tropical). We used the IVC division level to classify grasslands into major regional types. We developed an ecologically meaningful spatial catalogue of IVC grassland types by listing IVC grassland formations and divisions where grassland currently occupies, or historically occupied, at least 10% of an ecoregion in the TEOW framework.\\nResults: We created a global biogeographical characterization of the Earth's grassland types, describing approximately 75% of IVC grassland divisions with ecoregions. We mapped 49 IVC grassland divisions. Sixteen additional IVC grassland divisions are absent from the map because of the fine-scale distribution of these grassland types.\\nMain conclusions: The framework provided by our geographical mapping effort provides a systematic overview of grasslands and sets the stage for more detailed classification and mapping at finer scales. Each regional grassland type can be characterized in terms of its range of biodiversity, thereby assisting in future policy initiatives.","author":[{"dropping-particle":"","family":"Dixon","given":"Adam P.","non-dropping-particle":"","parse-names":false,"suffix":""},{"dropping-particle":"","family":"Faber-Langendoen","given":"D.","non-dropping-particle":"","parse-names":false,"suffix":""},{"dropping-particle":"","family":"Josse","given":"C.","non-dropping-particle":"","parse-names":false,"suffix":""},{"dropping-particle":"","family":"Morrison","given":"J.","non-dropping-particle":"","parse-names":false,"suffix":""},{"dropping-particle":"","family":"Loucks","given":"C. J.","non-dropping-particle":"","parse-names":false,"suffix":""}],"container-title":"Journal of Biogeography","id":"ITEM-2","issue":"11","issued":{"date-parts":[["2014"]]},"page":"2003-2019","title":"Distribution mapping of world grassland types","type":"article-journal","volume":"41"},"uris":["http://www.mendeley.com/documents/?uuid=9730abe2-e5ab-4586-a1b4-c6d3266c2795"]},{"id":"ITEM-3","itemData":{"ISBN":"2640114115","container-title":"Wildlife and Protected Areas.","editor":[{"dropping-particle":"","family":"Rawat","given":"G.S.","non-dropping-particle":"","parse-names":false,"suffix":""},{"dropping-particle":"","family":"Adhikari","given":"B.S.","non-dropping-particle":"","parse-names":false,"suffix":""}],"id":"ITEM-3","issued":{"date-parts":[["2015"]]},"number-of-pages":"240","publisher-place":"Dehradun-248001, India","title":"Ecology and Management of Grassland Habitats in India, ENVIS Bulletin","type":"book","volume":"17"},"uris":["http://www.mendeley.com/documents/?uuid=81b42525-526c-3359-be82-c5c37e1dfd48"]}],"mendeley":{"formattedCitation":"(Dixon &lt;i&gt;et al.&lt;/i&gt;, 2014; Rawat &amp; Adhikari, 2015; Suttie &lt;i&gt;et al.&lt;/i&gt;, 2005)","plainTextFormattedCitation":"(Dixon et al., 2014; Rawat &amp; Adhikari, 2015; Suttie et al., 2005)","previouslyFormattedCitation":"(Dixon &lt;i&gt;et al.&lt;/i&gt;, 2014; Rawat &amp; Adhikari, 2015; Suttie &lt;i&gt;et al.&lt;/i&gt;,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ixon </w:t>
      </w:r>
      <w:r w:rsidRPr="0008241C">
        <w:rPr>
          <w:i/>
          <w:noProof/>
          <w:sz w:val="22"/>
          <w:szCs w:val="22"/>
          <w:lang w:eastAsia="ja-JP"/>
        </w:rPr>
        <w:t>et al.</w:t>
      </w:r>
      <w:r w:rsidRPr="0008241C">
        <w:rPr>
          <w:noProof/>
          <w:sz w:val="22"/>
          <w:szCs w:val="22"/>
          <w:lang w:eastAsia="ja-JP"/>
        </w:rPr>
        <w:t xml:space="preserve">, 2014; Rawat &amp; Adhikari, 2015; Suttie </w:t>
      </w:r>
      <w:r w:rsidRPr="0008241C">
        <w:rPr>
          <w:i/>
          <w:noProof/>
          <w:sz w:val="22"/>
          <w:szCs w:val="22"/>
          <w:lang w:eastAsia="ja-JP"/>
        </w:rPr>
        <w:t>et al.</w:t>
      </w:r>
      <w:r w:rsidRPr="0008241C">
        <w:rPr>
          <w:noProof/>
          <w:sz w:val="22"/>
          <w:szCs w:val="22"/>
          <w:lang w:eastAsia="ja-JP"/>
        </w:rPr>
        <w:t>, 2005)</w:t>
      </w:r>
      <w:r w:rsidRPr="0008241C">
        <w:rPr>
          <w:sz w:val="22"/>
          <w:szCs w:val="22"/>
          <w:lang w:eastAsia="ja-JP"/>
        </w:rPr>
        <w:fldChar w:fldCharType="end"/>
      </w:r>
      <w:r w:rsidRPr="0008241C">
        <w:rPr>
          <w:sz w:val="22"/>
          <w:szCs w:val="22"/>
          <w:lang w:eastAsia="ja-JP"/>
        </w:rPr>
        <w:t xml:space="preserve"> For the purpose of this assessment we separate the tropical and temperate grasslands and savannas from the alpine rangelands including the alpine scrub and desert steppes of Tibetan plateau and the Greater Himalaya which are described under 3.2.1.3. The geographical spread of grasslands in the Asia-Pacific</w:t>
      </w:r>
      <w:r w:rsidRPr="0008241C">
        <w:rPr>
          <w:bCs/>
          <w:sz w:val="22"/>
          <w:szCs w:val="22"/>
        </w:rPr>
        <w:t xml:space="preserve"> region</w:t>
      </w:r>
      <w:r w:rsidRPr="0008241C">
        <w:rPr>
          <w:sz w:val="22"/>
          <w:szCs w:val="22"/>
          <w:lang w:eastAsia="ja-JP"/>
        </w:rPr>
        <w:t xml:space="preserve"> varies considerably across the region</w:t>
      </w:r>
      <w:r w:rsidRPr="0008241C">
        <w:rPr>
          <w:rFonts w:eastAsia="MS Mincho"/>
          <w:sz w:val="22"/>
          <w:szCs w:val="22"/>
          <w:lang w:eastAsia="ja-JP"/>
        </w:rPr>
        <w:t xml:space="preserve">, from </w:t>
      </w:r>
      <w:r w:rsidRPr="0008241C">
        <w:rPr>
          <w:sz w:val="22"/>
          <w:szCs w:val="22"/>
          <w:lang w:eastAsia="ja-JP"/>
        </w:rPr>
        <w:t>nearly 70</w:t>
      </w:r>
      <w:r w:rsidR="00C934E9">
        <w:rPr>
          <w:sz w:val="22"/>
          <w:szCs w:val="22"/>
          <w:lang w:eastAsia="ja-JP"/>
        </w:rPr>
        <w:t xml:space="preserve"> per cent</w:t>
      </w:r>
      <w:r w:rsidRPr="0008241C">
        <w:rPr>
          <w:sz w:val="22"/>
          <w:szCs w:val="22"/>
          <w:lang w:eastAsia="ja-JP"/>
        </w:rPr>
        <w:t xml:space="preserve"> </w:t>
      </w:r>
      <w:r w:rsidRPr="0008241C">
        <w:rPr>
          <w:rFonts w:eastAsia="MS Mincho"/>
          <w:sz w:val="22"/>
          <w:szCs w:val="22"/>
          <w:lang w:eastAsia="ja-JP"/>
        </w:rPr>
        <w:t>in Australia</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cIvor","given":"J. G.","non-dropping-particle":"","parse-names":false,"suffix":""}],"chapter-number":"9","collection-title":"FAO Plant Production and Protection Series","container-title":"Grasslands of the World","editor":[{"dropping-particle":"","family":"Suttie","given":"J. M.","non-dropping-particle":"","parse-names":false,"suffix":""},{"dropping-particle":"","family":"Reynolds","given":"S. G.","non-dropping-particle":"","parse-names":false,"suffix":""},{"dropping-particle":"","family":"Batello","given":"C.","non-dropping-particle":"","parse-names":false,"suffix":""}],"id":"ITEM-1","issued":{"date-parts":[["2005"]]},"number":"34","page":"343-380","publisher":"Food and Agriculture Organization of the United Nations","publisher-place":"Rome","title":"Australian grasslands","type":"chapter"},"uris":["http://www.mendeley.com/documents/?uuid=3f69a611-d6ac-4ba6-bf8a-758952fdfb75"]}],"mendeley":{"formattedCitation":"(McIvor, 2005)","plainTextFormattedCitation":"(McIvor, 2005)","previouslyFormattedCitation":"(McIvor,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cIvor, 2005)</w:t>
      </w:r>
      <w:r w:rsidRPr="0008241C">
        <w:rPr>
          <w:sz w:val="22"/>
          <w:szCs w:val="22"/>
          <w:lang w:eastAsia="ja-JP"/>
        </w:rPr>
        <w:fldChar w:fldCharType="end"/>
      </w:r>
      <w:r w:rsidRPr="0008241C">
        <w:rPr>
          <w:rFonts w:eastAsia="MS Mincho"/>
          <w:sz w:val="22"/>
          <w:szCs w:val="22"/>
          <w:lang w:eastAsia="ja-JP"/>
        </w:rPr>
        <w:t xml:space="preserve"> to smaller areas</w:t>
      </w:r>
      <w:r w:rsidRPr="0008241C">
        <w:rPr>
          <w:sz w:val="22"/>
          <w:szCs w:val="22"/>
          <w:lang w:eastAsia="ja-JP"/>
        </w:rPr>
        <w:t xml:space="preserve">. Savannahs are distributed between semi-arid thorn scrub and dry sclerophyllous forests in sub-tropical Asia and Australia. Both grasslands and savannah are amongst the most dynamic terrestrial ecosystems providing numerous </w:t>
      </w:r>
      <w:r w:rsidRPr="0008241C">
        <w:rPr>
          <w:rFonts w:eastAsia="MS Mincho"/>
          <w:sz w:val="22"/>
          <w:szCs w:val="22"/>
          <w:lang w:eastAsia="ja-JP"/>
        </w:rPr>
        <w:t>contribution</w:t>
      </w:r>
      <w:r w:rsidRPr="0008241C">
        <w:rPr>
          <w:sz w:val="22"/>
          <w:szCs w:val="22"/>
          <w:lang w:eastAsia="ja-JP"/>
        </w:rPr>
        <w:t xml:space="preserve">s to </w:t>
      </w:r>
      <w:r w:rsidRPr="0008241C">
        <w:rPr>
          <w:rFonts w:eastAsia="MS Mincho"/>
          <w:sz w:val="22"/>
          <w:szCs w:val="22"/>
          <w:lang w:eastAsia="ja-JP"/>
        </w:rPr>
        <w:t>people</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21/es0032881","ISBN":"1569734577","abstract":"This textbook focuses on the structure and function of forest ecosystems. The material has been separated into twenty-three chapters. Topics covered include ecosystem stability, biogeochemical cycling, biodiversity, and the soil ecosystem. A concluding chapter discussing future endeavors of forestry management is provided. Each chapter contains a concluding summary. A bibliography and a subject index are provided. Professionals, graduate students, and advanced undergraduate students interested in forest science, ecology, and environmental studies are the intended audience. Photographs, charts, and tables are included.","author":[{"dropping-particle":"","family":"White","given":"Robin","non-dropping-particle":"","parse-names":false,"suffix":""},{"dropping-particle":"","family":"Murray","given":"Siobhan","non-dropping-particle":"","parse-names":false,"suffix":""},{"dropping-particle":"","family":"Rohweder","given":"Mark","non-dropping-particle":"","parse-names":false,"suffix":""}],"container-title":"World Resources Institute","id":"ITEM-1","issued":{"date-parts":[["2000"]]},"number-of-pages":"1-69","publisher-place":"Washington D.C.","title":"Pilot Analysis of Global Ecosystems: Grassland Ecosystems.","type":"report"},"uris":["http://www.mendeley.com/documents/?uuid=76b1a024-59ad-3859-86a1-e3267339dcbe"]},{"id":"ITEM-2","itemData":{"author":[{"dropping-particle":"","family":"Suttie","given":"J. M.","non-dropping-particle":"","parse-names":false,"suffix":""},{"dropping-particle":"","family":"Reynolds","given":"S. G.","non-dropping-particle":"","parse-names":false,"suffix":""},{"dropping-particle":"","family":"Batello","given":"C.","non-dropping-particle":"","parse-names":false,"suffix":""}],"container-title":"Plant Production and Protection Series 34","id":"ITEM-2","issued":{"date-parts":[["2005"]]},"publisher-place":"Rome","title":"Grasslands of the World","type":"book"},"uris":["http://www.mendeley.com/documents/?uuid=80303edb-9ccc-45d4-a5b7-2aa6a978f639"]}],"mendeley":{"formattedCitation":"(Suttie &lt;i&gt;et al.&lt;/i&gt;, 2005; White &lt;i&gt;et al.&lt;/i&gt;, 2000)","plainTextFormattedCitation":"(Suttie et al., 2005; White et al., 2000)","previouslyFormattedCitation":"(Suttie &lt;i&gt;et al.&lt;/i&gt;, 2005; White &lt;i&gt;et al.&lt;/i&gt;,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uttie </w:t>
      </w:r>
      <w:r w:rsidRPr="0008241C">
        <w:rPr>
          <w:i/>
          <w:noProof/>
          <w:sz w:val="22"/>
          <w:szCs w:val="22"/>
          <w:lang w:eastAsia="ja-JP"/>
        </w:rPr>
        <w:t>et al.</w:t>
      </w:r>
      <w:r w:rsidRPr="0008241C">
        <w:rPr>
          <w:noProof/>
          <w:sz w:val="22"/>
          <w:szCs w:val="22"/>
          <w:lang w:eastAsia="ja-JP"/>
        </w:rPr>
        <w:t xml:space="preserve">, 2005; White </w:t>
      </w:r>
      <w:r w:rsidRPr="0008241C">
        <w:rPr>
          <w:i/>
          <w:noProof/>
          <w:sz w:val="22"/>
          <w:szCs w:val="22"/>
          <w:lang w:eastAsia="ja-JP"/>
        </w:rPr>
        <w:t>et al.</w:t>
      </w:r>
      <w:r w:rsidRPr="0008241C">
        <w:rPr>
          <w:noProof/>
          <w:sz w:val="22"/>
          <w:szCs w:val="22"/>
          <w:lang w:eastAsia="ja-JP"/>
        </w:rPr>
        <w:t>, 2000)</w:t>
      </w:r>
      <w:r w:rsidRPr="0008241C">
        <w:rPr>
          <w:sz w:val="22"/>
          <w:szCs w:val="22"/>
          <w:lang w:eastAsia="ja-JP"/>
        </w:rPr>
        <w:fldChar w:fldCharType="end"/>
      </w:r>
      <w:r w:rsidRPr="0008241C">
        <w:rPr>
          <w:sz w:val="22"/>
          <w:szCs w:val="22"/>
          <w:lang w:eastAsia="ja-JP"/>
        </w:rPr>
        <w:t>. They are home to a diverse assemblage of flora and fauna. Typical and in many cases even emblematic are grass species such as feather grasses (</w:t>
      </w:r>
      <w:r w:rsidRPr="0008241C">
        <w:rPr>
          <w:i/>
          <w:sz w:val="22"/>
          <w:szCs w:val="22"/>
          <w:lang w:eastAsia="ja-JP"/>
        </w:rPr>
        <w:t xml:space="preserve">Stipa </w:t>
      </w:r>
      <w:r w:rsidRPr="0008241C">
        <w:rPr>
          <w:sz w:val="22"/>
          <w:szCs w:val="22"/>
          <w:lang w:eastAsia="ja-JP"/>
        </w:rPr>
        <w:t>spp</w:t>
      </w:r>
      <w:r w:rsidRPr="0008241C">
        <w:rPr>
          <w:i/>
          <w:sz w:val="22"/>
          <w:szCs w:val="22"/>
          <w:lang w:eastAsia="ja-JP"/>
        </w:rPr>
        <w:t>.</w:t>
      </w:r>
      <w:r w:rsidRPr="0008241C">
        <w:rPr>
          <w:sz w:val="22"/>
          <w:szCs w:val="22"/>
          <w:lang w:eastAsia="ja-JP"/>
        </w:rPr>
        <w:t xml:space="preserve">), and obligate grassland herbivores such as antelopes, rhinoceroses, equids, rodents and associated carnivores. Grasslands of Australia are rich in marsupial kangaroos and also harbour the highest diversity of lizards in the world </w:t>
      </w:r>
      <w:r w:rsidRPr="0008241C">
        <w:rPr>
          <w:sz w:val="22"/>
          <w:szCs w:val="22"/>
          <w:lang w:eastAsia="ja-JP"/>
        </w:rPr>
        <w:fldChar w:fldCharType="begin" w:fldLock="1"/>
      </w:r>
      <w:r w:rsidRPr="0008241C">
        <w:rPr>
          <w:sz w:val="22"/>
          <w:szCs w:val="22"/>
          <w:lang w:eastAsia="ja-JP"/>
        </w:rPr>
        <w:instrText>ADDIN CSL_CITATION {"citationItems":[{"id":"ITEM-1","itemData":{"ISBN":"9781486302062","abstract":"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 Intr Biodiversity is in the eye of the beholder. For some it is our life support system, for others it is a resource to be used, for others it is a precious cultural symbol. Australians have long had a sense that our biodiversity is special, but despite our sense of its importance, in many parts of our country biodiversity is in trouble. Understanding the economic, ecological and social importance of biodiversity to our nation, CSIRO has been conducting research into Australia's biodiversity for nearly 90 years. Biodiversity: Science and Solutions for Australia draws on this research, exploring the multiple values of biodiversity and identifying practical solutions for its sustainable management. Description 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container-title":"Biodiversity : science and solutions for Australia","editor":[{"dropping-particle":"","family":"Morton","given":"Steve","non-dropping-particle":"","parse-names":false,"suffix":""},{"dropping-particle":"","family":"Lonsdale","given":"Mark","non-dropping-particle":"","parse-names":false,"suffix":""},{"dropping-particle":"","family":"Sheppard","given":"Andy","non-dropping-particle":"","parse-names":false,"suffix":""},{"dropping-particle":"","family":"CSIRO","given":"","non-dropping-particle":"","parse-names":false,"suffix":""}],"id":"ITEM-1","issued":{"date-parts":[["2014"]]},"note":"Includes bibliographical references and index","number-of-pages":"232","publisher":"Collingwood, Vic. CSIRO Publishing","title":"Biodiversity : science and solutions for Australia","type":"book"},"uris":["http://www.mendeley.com/documents/?uuid=300ff977-80be-4d45-a553-9597f0deb59b"]}],"mendeley":{"formattedCitation":"(Morton &lt;i&gt;et al.&lt;/i&gt;, 2014)","plainTextFormattedCitation":"(Morton et al., 2014)","previouslyFormattedCitation":"(Morto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rto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Grasslands support a large number of bird species including partridges, quails, floricans, larks, pipits and several raptors (e.g.,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uttie","given":"J. M.","non-dropping-particle":"","parse-names":false,"suffix":""},{"dropping-particle":"","family":"Reynolds","given":"S. G.","non-dropping-particle":"","parse-names":false,"suffix":""},{"dropping-particle":"","family":"Batello","given":"C.","non-dropping-particle":"","parse-names":false,"suffix":""}],"container-title":"Plant Production and Protection Series 34","id":"ITEM-1","issued":{"date-parts":[["2005"]]},"publisher-place":"Rome","title":"Grasslands of the World","type":"book"},"uris":["http://www.mendeley.com/documents/?uuid=80303edb-9ccc-45d4-a5b7-2aa6a978f639"]}],"mendeley":{"formattedCitation":"(Suttie &lt;i&gt;et al.&lt;/i&gt;, 2005)","manualFormatting":"Suttie et al., 2005)","plainTextFormattedCitation":"(Suttie et al., 2005)","previouslyFormattedCitation":"(Suttie &lt;i&gt;et al.&lt;/i&gt;,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uttie </w:t>
      </w:r>
      <w:r w:rsidRPr="0008241C">
        <w:rPr>
          <w:i/>
          <w:noProof/>
          <w:sz w:val="22"/>
          <w:szCs w:val="22"/>
          <w:lang w:eastAsia="ja-JP"/>
        </w:rPr>
        <w:t>et al.</w:t>
      </w:r>
      <w:r w:rsidRPr="0008241C">
        <w:rPr>
          <w:noProof/>
          <w:sz w:val="22"/>
          <w:szCs w:val="22"/>
          <w:lang w:eastAsia="ja-JP"/>
        </w:rPr>
        <w:t>, 2005)</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R</w:t>
      </w:r>
      <w:r w:rsidRPr="0008241C">
        <w:rPr>
          <w:sz w:val="22"/>
          <w:szCs w:val="22"/>
          <w:lang w:eastAsia="ja-JP"/>
        </w:rPr>
        <w:t xml:space="preserve">odents and a large number of invertebrates </w:t>
      </w:r>
      <w:r w:rsidRPr="0008241C">
        <w:rPr>
          <w:rFonts w:eastAsia="MS Mincho"/>
          <w:sz w:val="22"/>
          <w:szCs w:val="22"/>
          <w:lang w:eastAsia="ja-JP"/>
        </w:rPr>
        <w:t xml:space="preserve">including termites and nematodes </w:t>
      </w:r>
      <w:r w:rsidRPr="0008241C">
        <w:rPr>
          <w:sz w:val="22"/>
          <w:szCs w:val="22"/>
          <w:lang w:eastAsia="ja-JP"/>
        </w:rPr>
        <w:t xml:space="preserve">depend on underground biomass and contribute to ecosystem functioning in the grasslands </w:t>
      </w:r>
      <w:r w:rsidRPr="0008241C">
        <w:rPr>
          <w:sz w:val="22"/>
          <w:szCs w:val="22"/>
          <w:lang w:eastAsia="ja-JP"/>
        </w:rPr>
        <w:fldChar w:fldCharType="begin" w:fldLock="1"/>
      </w:r>
      <w:r w:rsidRPr="0008241C">
        <w:rPr>
          <w:sz w:val="22"/>
          <w:szCs w:val="22"/>
          <w:lang w:eastAsia="ja-JP"/>
        </w:rPr>
        <w:instrText>ADDIN CSL_CITATION {"citationItems":[{"id":"ITEM-1","itemData":{"DOI":"10.1126/science.1215442","ISBN":"0036-8075","ISSN":"0036-8075","PMID":"22246775","abstract":"Experiments suggest that biodiversity enhances the ability of ecosystems to maintain multiple functions, such as carbon storage, productivity, and the buildup of nutrient pools (multifunctionality). However, the relationship between biodiversity and multifunctionality has never been assessed globally in natural ecosystems. We report here on a global empirical study relating plant species richness and abiotic factors to multifunctionality in drylands, which collectively cover 41% of Earth's land surface and support over 38% of the human population. Multifunctionality was positively and significantly related to species richness. The best-fitting models accounted for over 55% of the variation in multifunctionality and always included species richness as a predictor variable. Our results suggest that the preservation of plant biodiversity is crucial to buffer negative effects of climate change and desertification in drylands.","author":[{"dropping-particle":"","family":"Maestre","given":"Fernando T.","non-dropping-particle":"","parse-names":false,"suffix":""},{"dropping-particle":"","family":"Quero","given":"José L.","non-dropping-particle":"","parse-names":false,"suffix":""},{"dropping-particle":"","family":"Gotelli","given":"Nicholas J.","non-dropping-particle":"","parse-names":false,"suffix":""},{"dropping-particle":"","family":"Escudero","given":"Adrián","non-dropping-particle":"","parse-names":false,"suffix":""},{"dropping-particle":"","family":"Ochoa","given":"Victoria","non-dropping-particle":"","parse-names":false,"suffix":""},{"dropping-particle":"","family":"Delgado-baquerizo","given":"Manuel","non-dropping-particle":"","parse-names":false,"suffix":""},{"dropping-particle":"","family":"García-gómez","given":"Miguel","non-dropping-particle":"","parse-names":false,"suffix":""},{"dropping-particle":"","family":"Bowker","given":"Matthew a","non-dropping-particle":"","parse-names":false,"suffix":""},{"dropping-particle":"","family":"Soliveres","given":"Santiago","non-dropping-particle":"","parse-names":false,"suffix":""},{"dropping-particle":"","family":"Escolar","given":"Cristina","non-dropping-particle":"","parse-names":false,"suffix":""},{"dropping-particle":"","family":"García-palacios","given":"Pablo","non-dropping-particle":"","parse-names":false,"suffix":""},{"dropping-particle":"","family":"Berdugo","given":"Miguel","non-dropping-particle":"","parse-names":false,"suffix":""},{"dropping-particle":"","family":"Valencia","given":"Enrique","non-dropping-particle":"","parse-names":false,"suffix":""},{"dropping-particle":"","family":"Gozalo","given":"Beatriz","non-dropping-particle":"","parse-names":false,"suffix":""},{"dropping-particle":"","family":"Gallardo","given":"Antonio","non-dropping-particle":"","parse-names":false,"suffix":""},{"dropping-particle":"","family":"Aguilera","given":"Lorgio","non-dropping-particle":"","parse-names":false,"suffix":""},{"dropping-particle":"","family":"Arredondo","given":"Tulio","non-dropping-particle":"","parse-names":false,"suffix":""},{"dropping-particle":"","family":"Blones","given":"Julio","non-dropping-particle":"","parse-names":false,"suffix":""},{"dropping-particle":"","family":"Boeken","given":"Bertrand","non-dropping-particle":"","parse-names":false,"suffix":""},{"dropping-particle":"","family":"Bran","given":"Donaldo","non-dropping-particle":"","parse-names":false,"suffix":""},{"dropping-particle":"","family":"Conceição","given":"Abel A.","non-dropping-particle":"","parse-names":false,"suffix":""},{"dropping-particle":"","family":"Cabrera","given":"Omar","non-dropping-particle":"","parse-names":false,"suffix":""}],"container-title":"Science","id":"ITEM-1","issue":"6065","issued":{"date-parts":[["2012"]]},"page":"2014-2017","title":"Plant Species Richness and Ecosystems Multifunctionality in Global Drylands","type":"article-journal","volume":"335"},"uris":["http://www.mendeley.com/documents/?uuid=bfc52617-1ddd-490d-b0f0-ebe2c29288ec"]},{"id":"ITEM-2","itemData":{"DOI":"10.1126/science.1217909","ISBN":"0036-8075","ISSN":"0036-8075","PMID":"22556253","abstract":"Plant diversity generally promotes biomass production, but how the shape of the response curve changes with time remains unclear. This is a critical knowledge gap because the shape of this relationship indicates the extent to which loss of the first few species will influence biomass production. Using two long-term (≥13 years) biodiversity experiments, we show that the effects of diversity on biomass productivity increased and became less saturating over time. Our analyses suggest that effects of diversity-dependent ecosystem feedbacks and interspecific complementarity accumulate over time, causing high-diversity species combinations that appeared functionally redundant during early years to become more functionally unique through time. Consequently, simplification of diverse ecosystems will likely have greater negative impacts on ecosystem functioning than has been suggested by short-term experiments.","author":[{"dropping-particle":"","family":"Reich","given":"Peter B.","non-dropping-particle":"","parse-names":false,"suffix":""},{"dropping-particle":"","family":"Tilman","given":"David","non-dropping-particle":"","parse-names":false,"suffix":""},{"dropping-particle":"","family":"Isbell","given":"Forest","non-dropping-particle":"","parse-names":false,"suffix":""},{"dropping-particle":"","family":"Mueller","given":"Kevin","non-dropping-particle":"","parse-names":false,"suffix":""},{"dropping-particle":"","family":"Hobbie","given":"Sarah E.","non-dropping-particle":"","parse-names":false,"suffix":""},{"dropping-particle":"","family":"Flynn","given":"Dan F. B.","non-dropping-particle":"","parse-names":false,"suffix":""},{"dropping-particle":"","family":"Eisenhauer","given":"Nico","non-dropping-particle":"","parse-names":false,"suffix":""}],"container-title":"Science","id":"ITEM-2","issue":"6081","issued":{"date-parts":[["2012"]]},"page":"589-592","title":"Impacts of Biodiversity Loss Escalate Through Time as Redundancy Fades","type":"article-journal","volume":"336"},"uris":["http://www.mendeley.com/documents/?uuid=340c780f-6173-4ca3-bed9-624a974f0556"]},{"id":"ITEM-3","itemData":{"DOI":"10.1038/nature13144","ISBN":"0028-0836; 1476-4687","ISSN":"1476-4687","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3","issue":"7497","issued":{"date-parts":[["2014"]]},"page":"517-520","title":"Herbivores and nutrients control grassland plant diversity via light limitation","type":"article-journal","volume":"508"},"uris":["http://www.mendeley.com/documents/?uuid=2cec91fd-acf9-4a94-8fe2-3822ff954e91"]}],"mendeley":{"formattedCitation":"(Borer &lt;i&gt;et al.&lt;/i&gt;, 2014; Maestre &lt;i&gt;et al.&lt;/i&gt;, 2012; Reich &lt;i&gt;et al.&lt;/i&gt;, 2012)","plainTextFormattedCitation":"(Borer et al., 2014; Maestre et al., 2012; Reich et al., 2012)","previouslyFormattedCitation":"(Borer &lt;i&gt;et al.&lt;/i&gt;, 2014; Maestre &lt;i&gt;et al.&lt;/i&gt;, 2012; Reich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orer </w:t>
      </w:r>
      <w:r w:rsidRPr="0008241C">
        <w:rPr>
          <w:i/>
          <w:noProof/>
          <w:sz w:val="22"/>
          <w:szCs w:val="22"/>
          <w:lang w:eastAsia="ja-JP"/>
        </w:rPr>
        <w:t>et al.</w:t>
      </w:r>
      <w:r w:rsidRPr="0008241C">
        <w:rPr>
          <w:noProof/>
          <w:sz w:val="22"/>
          <w:szCs w:val="22"/>
          <w:lang w:eastAsia="ja-JP"/>
        </w:rPr>
        <w:t xml:space="preserve">, 2014; Maestre </w:t>
      </w:r>
      <w:r w:rsidRPr="0008241C">
        <w:rPr>
          <w:i/>
          <w:noProof/>
          <w:sz w:val="22"/>
          <w:szCs w:val="22"/>
          <w:lang w:eastAsia="ja-JP"/>
        </w:rPr>
        <w:t>et al.</w:t>
      </w:r>
      <w:r w:rsidRPr="0008241C">
        <w:rPr>
          <w:noProof/>
          <w:sz w:val="22"/>
          <w:szCs w:val="22"/>
          <w:lang w:eastAsia="ja-JP"/>
        </w:rPr>
        <w:t xml:space="preserve">, 2012; Reich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w:t>
      </w:r>
    </w:p>
    <w:p w14:paraId="6BBC1E47" w14:textId="77777777" w:rsidR="00A01204" w:rsidRPr="0008241C" w:rsidRDefault="00A01204" w:rsidP="00A01204">
      <w:pPr>
        <w:rPr>
          <w:sz w:val="22"/>
          <w:szCs w:val="22"/>
          <w:lang w:eastAsia="ja-JP"/>
        </w:rPr>
      </w:pPr>
    </w:p>
    <w:p w14:paraId="2AE27DDC" w14:textId="669DBEBD" w:rsidR="00A01204" w:rsidRPr="0008241C" w:rsidRDefault="00A01204" w:rsidP="00A01204">
      <w:pPr>
        <w:rPr>
          <w:rFonts w:eastAsia="MS Mincho"/>
          <w:sz w:val="22"/>
          <w:szCs w:val="22"/>
          <w:lang w:eastAsia="ja-JP"/>
        </w:rPr>
      </w:pPr>
      <w:r w:rsidRPr="0008241C">
        <w:rPr>
          <w:sz w:val="22"/>
          <w:szCs w:val="22"/>
          <w:lang w:eastAsia="ja-JP"/>
        </w:rPr>
        <w:t xml:space="preserve">The </w:t>
      </w:r>
      <w:r w:rsidRPr="0008241C">
        <w:rPr>
          <w:rFonts w:eastAsia="MS Mincho"/>
          <w:sz w:val="22"/>
          <w:szCs w:val="22"/>
          <w:lang w:eastAsia="ja-JP"/>
        </w:rPr>
        <w:t xml:space="preserve">biodiversity of </w:t>
      </w:r>
      <w:r w:rsidRPr="0008241C">
        <w:rPr>
          <w:sz w:val="22"/>
          <w:szCs w:val="22"/>
          <w:lang w:eastAsia="ja-JP"/>
        </w:rPr>
        <w:t xml:space="preserve">natural grasslands in </w:t>
      </w:r>
      <w:r w:rsidRPr="0008241C">
        <w:rPr>
          <w:bCs/>
          <w:sz w:val="22"/>
          <w:szCs w:val="22"/>
        </w:rPr>
        <w:t>the Asia-Pacific region</w:t>
      </w:r>
      <w:r w:rsidRPr="0008241C">
        <w:rPr>
          <w:sz w:val="22"/>
          <w:szCs w:val="22"/>
          <w:lang w:eastAsia="ja-JP"/>
        </w:rPr>
        <w:t xml:space="preserve"> </w:t>
      </w:r>
      <w:r w:rsidRPr="0008241C">
        <w:rPr>
          <w:rFonts w:eastAsia="MS Mincho"/>
          <w:sz w:val="22"/>
          <w:szCs w:val="22"/>
          <w:lang w:eastAsia="ja-JP"/>
        </w:rPr>
        <w:t>are</w:t>
      </w:r>
      <w:r w:rsidRPr="0008241C">
        <w:rPr>
          <w:sz w:val="22"/>
          <w:szCs w:val="22"/>
          <w:lang w:eastAsia="ja-JP"/>
        </w:rPr>
        <w:t xml:space="preserve"> threatened largely due to (i) conversion of this habitat into agriculture and habitation</w:t>
      </w:r>
      <w:r w:rsidRPr="0008241C">
        <w:rPr>
          <w:rFonts w:eastAsia="MS Mincho"/>
          <w:sz w:val="22"/>
          <w:szCs w:val="22"/>
          <w:lang w:eastAsia="ja-JP"/>
        </w:rPr>
        <w:t>, (ii) c</w:t>
      </w:r>
      <w:r w:rsidRPr="0008241C">
        <w:rPr>
          <w:sz w:val="22"/>
          <w:szCs w:val="22"/>
          <w:lang w:eastAsia="ja-JP"/>
        </w:rPr>
        <w:t xml:space="preserve">limate change, </w:t>
      </w:r>
      <w:r w:rsidRPr="0008241C">
        <w:rPr>
          <w:rFonts w:eastAsia="MS Mincho"/>
          <w:sz w:val="22"/>
          <w:szCs w:val="22"/>
          <w:lang w:eastAsia="ja-JP"/>
        </w:rPr>
        <w:t xml:space="preserve">(iii) invasive species, and (iv) </w:t>
      </w:r>
      <w:r w:rsidRPr="0008241C">
        <w:rPr>
          <w:sz w:val="22"/>
          <w:szCs w:val="22"/>
          <w:lang w:eastAsia="ja-JP"/>
        </w:rPr>
        <w:t>CO</w:t>
      </w:r>
      <w:r w:rsidRPr="0008241C">
        <w:rPr>
          <w:sz w:val="22"/>
          <w:szCs w:val="22"/>
          <w:vertAlign w:val="subscript"/>
          <w:lang w:eastAsia="ja-JP"/>
        </w:rPr>
        <w:t>2</w:t>
      </w:r>
      <w:r w:rsidRPr="0008241C">
        <w:rPr>
          <w:sz w:val="22"/>
          <w:szCs w:val="22"/>
          <w:lang w:eastAsia="ja-JP"/>
        </w:rPr>
        <w:t xml:space="preserve"> and N-enrichment. </w:t>
      </w:r>
      <w:r w:rsidRPr="0008241C">
        <w:rPr>
          <w:rFonts w:eastAsia="MS Mincho"/>
          <w:sz w:val="22"/>
          <w:szCs w:val="22"/>
          <w:lang w:eastAsia="ja-JP"/>
        </w:rPr>
        <w:t>Under the land conversion in Australia</w:t>
      </w:r>
      <w:r w:rsidRPr="0008241C">
        <w:rPr>
          <w:sz w:val="22"/>
          <w:szCs w:val="22"/>
          <w:lang w:eastAsia="ja-JP"/>
        </w:rPr>
        <w:t xml:space="preserve">, </w:t>
      </w:r>
      <w:r w:rsidRPr="0008241C">
        <w:rPr>
          <w:rFonts w:eastAsia="MS Mincho"/>
          <w:sz w:val="22"/>
          <w:szCs w:val="22"/>
          <w:lang w:eastAsia="ja-JP"/>
        </w:rPr>
        <w:t>grassland</w:t>
      </w:r>
      <w:r w:rsidRPr="0008241C">
        <w:rPr>
          <w:sz w:val="22"/>
          <w:szCs w:val="22"/>
          <w:lang w:eastAsia="ja-JP"/>
        </w:rPr>
        <w:t xml:space="preserve">s with the lowest percentage of undisturbed ecosystems </w:t>
      </w:r>
      <w:r w:rsidRPr="0008241C">
        <w:rPr>
          <w:rFonts w:eastAsia="MS Mincho"/>
          <w:sz w:val="22"/>
          <w:szCs w:val="22"/>
          <w:lang w:eastAsia="ja-JP"/>
        </w:rPr>
        <w:t xml:space="preserve">have been reduced to </w:t>
      </w:r>
      <w:r w:rsidRPr="0008241C">
        <w:rPr>
          <w:sz w:val="22"/>
          <w:szCs w:val="22"/>
          <w:lang w:eastAsia="ja-JP"/>
        </w:rPr>
        <w:t>the south-east</w:t>
      </w:r>
      <w:r w:rsidRPr="0008241C">
        <w:rPr>
          <w:rFonts w:eastAsia="MS Mincho"/>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ISBN":"9781486302062","abstract":"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 Intr Biodiversity is in the eye of the beholder. For some it is our life support system, for others it is a resource to be used, for others it is a precious cultural symbol. Australians have long had a sense that our biodiversity is special, but despite our sense of its importance, in many parts of our country biodiversity is in trouble. Understanding the economic, ecological and social importance of biodiversity to our nation, CSIRO has been conducting research into Australia's biodiversity for nearly 90 years. Biodiversity: Science and Solutions for Australia draws on this research, exploring the multiple values of biodiversity and identifying practical solutions for its sustainable management. Description 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container-title":"Biodiversity : science and solutions for Australia","editor":[{"dropping-particle":"","family":"Morton","given":"Steve","non-dropping-particle":"","parse-names":false,"suffix":""},{"dropping-particle":"","family":"Lonsdale","given":"Mark","non-dropping-particle":"","parse-names":false,"suffix":""},{"dropping-particle":"","family":"Sheppard","given":"Andy","non-dropping-particle":"","parse-names":false,"suffix":""},{"dropping-particle":"","family":"CSIRO","given":"","non-dropping-particle":"","parse-names":false,"suffix":""}],"id":"ITEM-1","issued":{"date-parts":[["2014"]]},"note":"Includes bibliographical references and index","number-of-pages":"232","publisher":"Collingwood, Vic. CSIRO Publishing","title":"Biodiversity : science and solutions for Australia","type":"book"},"uris":["http://www.mendeley.com/documents/?uuid=300ff977-80be-4d45-a553-9597f0deb59b"]},{"id":"ITEM-2","itemData":{"URL":"https://soe.environment.gov.au/","author":[{"dropping-particle":"","family":"Department of the Environment and Energy","given":"","non-dropping-particle":"","parse-names":false,"suffix":""}],"container-title":"Independent report to the Australian Government Minister for the Environment and Energy","id":"ITEM-2","issued":{"date-parts":[["2016"]]},"publisher-place":"Canberra, Australia","title":"Australia State of the Environment 2016","type":"webpage"},"uris":["http://www.mendeley.com/documents/?uuid=5fe24ee9-e5ed-4b98-b20a-3857cc4b153d"]}],"mendeley":{"formattedCitation":"(Department of the Environment and Energy, 2016; Morton &lt;i&gt;et al.&lt;/i&gt;, 2014)","plainTextFormattedCitation":"(Department of the Environment and Energy, 2016; Morton et al., 2014)","previouslyFormattedCitation":"(Department of the Environment and Energy, 2016; Morto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epartment of the Environment and Energy, 2016; Morto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w:t>
      </w:r>
      <w:r w:rsidRPr="0008241C">
        <w:rPr>
          <w:rFonts w:eastAsia="MS Mincho"/>
          <w:sz w:val="22"/>
          <w:szCs w:val="22"/>
          <w:lang w:eastAsia="ja-JP"/>
        </w:rPr>
        <w:t xml:space="preserve"> It is estimated that over 60</w:t>
      </w:r>
      <w:r w:rsidR="00C934E9">
        <w:rPr>
          <w:rFonts w:eastAsia="MS Mincho"/>
          <w:sz w:val="22"/>
          <w:szCs w:val="22"/>
          <w:lang w:eastAsia="ja-JP"/>
        </w:rPr>
        <w:t xml:space="preserve"> per cent</w:t>
      </w:r>
      <w:r w:rsidRPr="0008241C">
        <w:rPr>
          <w:rFonts w:eastAsia="MS Mincho"/>
          <w:sz w:val="22"/>
          <w:szCs w:val="22"/>
          <w:lang w:eastAsia="ja-JP"/>
        </w:rPr>
        <w:t xml:space="preserve"> grasslands in the tropics of the Asia-Pacific region are degraded or encroached for other land uses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ISBN":"2640114115","container-title":"Wildlife and Protected Areas.","editor":[{"dropping-particle":"","family":"Rawat","given":"G.S.","non-dropping-particle":"","parse-names":false,"suffix":""},{"dropping-particle":"","family":"Adhikari","given":"B.S.","non-dropping-particle":"","parse-names":false,"suffix":""}],"id":"ITEM-1","issued":{"date-parts":[["2015"]]},"number-of-pages":"240","publisher-place":"Dehradun-248001, India","title":"Ecology and Management of Grassland Habitats in India, ENVIS Bulletin","type":"book","volume":"17"},"uris":["http://www.mendeley.com/documents/?uuid=81b42525-526c-3359-be82-c5c37e1dfd48"]}],"mendeley":{"formattedCitation":"(Rawat &amp; Adhikari, 2015)","plainTextFormattedCitation":"(Rawat &amp; Adhikari, 2015)","previouslyFormattedCitation":"(Rawat &amp; Adhikari, 2015)"},"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Rawat &amp; Adhikari, 2015)</w:t>
      </w:r>
      <w:r w:rsidRPr="0008241C">
        <w:rPr>
          <w:rFonts w:eastAsia="MS Mincho"/>
          <w:sz w:val="22"/>
          <w:szCs w:val="22"/>
          <w:lang w:eastAsia="ja-JP"/>
        </w:rPr>
        <w:fldChar w:fldCharType="end"/>
      </w:r>
      <w:r w:rsidRPr="0008241C">
        <w:rPr>
          <w:rFonts w:eastAsia="MS Mincho"/>
          <w:sz w:val="22"/>
          <w:szCs w:val="22"/>
          <w:lang w:eastAsia="ja-JP"/>
        </w:rPr>
        <w:t>. L</w:t>
      </w:r>
      <w:r w:rsidRPr="0008241C">
        <w:rPr>
          <w:sz w:val="22"/>
          <w:szCs w:val="22"/>
          <w:lang w:eastAsia="ja-JP"/>
        </w:rPr>
        <w:t xml:space="preserve">and use, </w:t>
      </w:r>
      <w:r w:rsidRPr="0008241C">
        <w:rPr>
          <w:rFonts w:eastAsia="MS Mincho"/>
          <w:sz w:val="22"/>
          <w:szCs w:val="22"/>
          <w:lang w:eastAsia="ja-JP"/>
        </w:rPr>
        <w:t xml:space="preserve">climate change and </w:t>
      </w:r>
      <w:r w:rsidRPr="0008241C">
        <w:rPr>
          <w:sz w:val="22"/>
          <w:szCs w:val="22"/>
          <w:lang w:eastAsia="ja-JP"/>
        </w:rPr>
        <w:t>invasive species have resulted in rapid decline in obligate grassland fauna</w:t>
      </w:r>
      <w:r w:rsidRPr="0008241C">
        <w:rPr>
          <w:rFonts w:eastAsia="MS Mincho"/>
          <w:sz w:val="22"/>
          <w:szCs w:val="22"/>
          <w:lang w:eastAsia="ja-JP"/>
        </w:rPr>
        <w:t xml:space="preserve"> including keystone species mammals and bird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07/s10344-010-0472-z","ISSN":"1612-4642","author":[{"dropping-particle":"","family":"Dutta","given":"Sutirtha","non-dropping-particle":"","parse-names":false,"suffix":""},{"dropping-particle":"","family":"Rahmani","given":"Asad R.","non-dropping-particle":"","parse-names":false,"suffix":""},{"dropping-particle":"V.","family":"Jhala","given":"Yadvendradev","non-dropping-particle":"","parse-names":false,"suffix":""}],"container-title":"European Journal of Wildlife Research","id":"ITEM-1","issue":"3","issued":{"date-parts":[["2011","6","24"]]},"page":"615-625","publisher":"Springer-Verlag","title":"Running out of time? The great Indian bustard Ardeotis nigriceps—status, viability, and conservation strategies","type":"article-journal","volume":"57"},"uris":["http://www.mendeley.com/documents/?uuid=aa733211-6a6f-3d6e-a54c-20bb095942aa"]}],"mendeley":{"formattedCitation":"(Dutta &lt;i&gt;et al.&lt;/i&gt;, 2011)","plainTextFormattedCitation":"(Dutta et al., 2011)","previouslyFormattedCitation":"(Dutta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utta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w:t>
      </w:r>
      <w:r w:rsidRPr="0008241C">
        <w:rPr>
          <w:rFonts w:eastAsia="MS Mincho"/>
          <w:sz w:val="22"/>
          <w:szCs w:val="22"/>
          <w:lang w:eastAsia="ja-JP"/>
        </w:rPr>
        <w:t xml:space="preserve"> Under global </w:t>
      </w:r>
      <w:r w:rsidRPr="0008241C">
        <w:rPr>
          <w:sz w:val="22"/>
          <w:szCs w:val="22"/>
          <w:lang w:eastAsia="ja-JP"/>
        </w:rPr>
        <w:t>CO</w:t>
      </w:r>
      <w:r w:rsidRPr="0008241C">
        <w:rPr>
          <w:sz w:val="22"/>
          <w:szCs w:val="22"/>
          <w:vertAlign w:val="subscript"/>
          <w:lang w:eastAsia="ja-JP"/>
        </w:rPr>
        <w:t>2</w:t>
      </w:r>
      <w:r w:rsidRPr="0008241C">
        <w:rPr>
          <w:sz w:val="22"/>
          <w:szCs w:val="22"/>
          <w:lang w:eastAsia="ja-JP"/>
        </w:rPr>
        <w:t xml:space="preserve"> and N-enrichment </w:t>
      </w:r>
      <w:r w:rsidRPr="0008241C">
        <w:rPr>
          <w:sz w:val="22"/>
          <w:szCs w:val="22"/>
          <w:lang w:eastAsia="ja-JP"/>
        </w:rPr>
        <w:fldChar w:fldCharType="begin" w:fldLock="1"/>
      </w:r>
      <w:r w:rsidRPr="0008241C">
        <w:rPr>
          <w:sz w:val="22"/>
          <w:szCs w:val="22"/>
          <w:lang w:eastAsia="ja-JP"/>
        </w:rPr>
        <w:instrText>ADDIN CSL_CITATION {"citationItems":[{"id":"ITEM-1","itemData":{"DOI":"10.1098/rstb.2010.0028","ISBN":"0962-8436","ISSN":"1471-2970","PMID":"20513713","abstract":"Grassland ecosystems cover vast areas of the Earth's surface and provide many ecosystem services including carbon (C) storage, biodiversity preservation and the production of livestock forage. Predicting the future delivery of these services is difficult, because widespread changes in atmospheric CO(2) concentration, climate and nitrogen (N) inputs are expected. We compiled published data from global change driver manipulation experiments and combined these with climate data to assess grassland biomass responses to CO(2) and N enrichment across a range of climates. CO(2) and N enrichment generally increased aboveground biomass (AGB) but effects of CO(2) enrichment were weaker than those of N. The response to N was also dependent on the amount of N added and rainfall, with a greater response in high precipitation regions. No relationship between response to CO(2) and climate was detected within our dataset, thus suggesting that other site characteristics, e.g. soils and plant community composition, are more important regulators of grassland responses to CO(2). A statistical model of AGB response to N was used in conjunction with projected N deposition data to estimate changes to future biomass stocks. This highlighted several potential hotspots (e.g. in some regions of China and India) of grassland AGB gain. Possible benefits for C sequestration and forage production in these regions may be offset by declines in plant biodiversity caused by these biomass gains, thus necessitating careful management if ecosystem service delivery is to be maximized. An approach such as ours, in which meta-analysis is combined with global scale model outputs to make large-scale predictions, may complement the results of dynamic global vegetation models, thus allowing us to form better predictions of biosphere responses to environmental change.","author":[{"dropping-particle":"","family":"Lee","given":"Mark","non-dropping-particle":"","parse-names":false,"suffix":""},{"dropping-particle":"","family":"Manning","given":"Pete","non-dropping-particle":"","parse-names":false,"suffix":""},{"dropping-particle":"","family":"Rist","given":"Janna","non-dropping-particle":"","parse-names":false,"suffix":""},{"dropping-particle":"","family":"Power","given":"Sally A","non-dropping-particle":"","parse-names":false,"suffix":""},{"dropping-particle":"","family":"Marsh","given":"Charles","non-dropping-particle":"","parse-names":false,"suffix":""}],"container-title":"Philosophical transactions of the Royal Society of London. Series B, Biological sciences","id":"ITEM-1","issue":"1549","issued":{"date-parts":[["2010"]]},"page":"2047-56","title":"A global comparison of grassland biomass responses to CO2 and nitrogen enrichment.","type":"article-journal","volume":"365"},"uris":["http://www.mendeley.com/documents/?uuid=1e32bafe-19b8-420e-ba87-34ca375197bc"]}],"mendeley":{"formattedCitation":"(M. Lee &lt;i&gt;et al.&lt;/i&gt;, 2010)","plainTextFormattedCitation":"(M. Lee et al., 2010)","previouslyFormattedCitation":"(M. Lee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 Lee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rFonts w:eastAsia="MS Mincho"/>
          <w:sz w:val="22"/>
          <w:szCs w:val="22"/>
          <w:lang w:eastAsia="ja-JP"/>
        </w:rPr>
        <w:t xml:space="preserve">, </w:t>
      </w:r>
      <w:r w:rsidRPr="0008241C">
        <w:rPr>
          <w:sz w:val="22"/>
          <w:szCs w:val="22"/>
          <w:lang w:eastAsia="ja-JP"/>
        </w:rPr>
        <w:t>from 2000 to 2013</w:t>
      </w:r>
      <w:r w:rsidRPr="0008241C">
        <w:rPr>
          <w:rFonts w:eastAsia="MS Mincho"/>
          <w:sz w:val="22"/>
          <w:szCs w:val="22"/>
          <w:lang w:eastAsia="ja-JP"/>
        </w:rPr>
        <w:t>,</w:t>
      </w:r>
      <w:r w:rsidRPr="0008241C">
        <w:rPr>
          <w:sz w:val="22"/>
          <w:szCs w:val="22"/>
          <w:lang w:eastAsia="ja-JP"/>
        </w:rPr>
        <w:t xml:space="preserve"> productivity </w:t>
      </w:r>
      <w:r w:rsidRPr="0008241C">
        <w:rPr>
          <w:rFonts w:eastAsia="MS Mincho"/>
          <w:sz w:val="22"/>
          <w:szCs w:val="22"/>
          <w:lang w:eastAsia="ja-JP"/>
        </w:rPr>
        <w:t xml:space="preserve">increased </w:t>
      </w:r>
      <w:r w:rsidRPr="0008241C">
        <w:rPr>
          <w:sz w:val="22"/>
          <w:szCs w:val="22"/>
          <w:lang w:eastAsia="ja-JP"/>
        </w:rPr>
        <w:t xml:space="preserve">in large parts of the Asia-Pacific region grasslands in the West, and North of the region, New Zealand, </w:t>
      </w:r>
      <w:r w:rsidRPr="0008241C">
        <w:rPr>
          <w:sz w:val="22"/>
          <w:szCs w:val="22"/>
          <w:lang w:eastAsia="ja-JP"/>
        </w:rPr>
        <w:lastRenderedPageBreak/>
        <w:t xml:space="preserve">and eastern Australia while other parts, especially western Australia show decreased productivity. </w:t>
      </w:r>
      <w:r w:rsidRPr="0008241C">
        <w:rPr>
          <w:rFonts w:eastAsia="MS Mincho"/>
          <w:sz w:val="22"/>
          <w:szCs w:val="22"/>
          <w:lang w:eastAsia="ja-JP"/>
        </w:rPr>
        <w:t>The</w:t>
      </w:r>
      <w:r w:rsidRPr="0008241C">
        <w:rPr>
          <w:sz w:val="22"/>
          <w:szCs w:val="22"/>
          <w:lang w:eastAsia="ja-JP"/>
        </w:rPr>
        <w:t xml:space="preserve"> increase in primary productivity especially in temperate grasslands can lead to decrease in biodiversity </w:t>
      </w:r>
      <w:r w:rsidRPr="0008241C">
        <w:rPr>
          <w:sz w:val="22"/>
          <w:szCs w:val="22"/>
          <w:lang w:eastAsia="ja-JP"/>
        </w:rPr>
        <w:fldChar w:fldCharType="begin" w:fldLock="1"/>
      </w:r>
      <w:r w:rsidRPr="0008241C">
        <w:rPr>
          <w:sz w:val="22"/>
          <w:szCs w:val="22"/>
          <w:lang w:eastAsia="ja-JP"/>
        </w:rPr>
        <w:instrText>ADDIN CSL_CITATION {"citationItems":[{"id":"ITEM-1","itemData":{"DOI":"10.1111/j.1461-0248.2007.01053.x","ISBN":"1461-023X","ISSN":"1461023X","PMID":"17542938","abstract":"Global energy use and food production have increased nitrogen inputs to ecosystems worldwide, impacting plant community diversity, composition, and function. Previous studies show considerable variation across terrestrial herbaceous ecosystems in the magnitude of species loss following nitrogen (N) enrichment. What controls this variation remains unknown. We present results from 23 N-addition experiments across North America, representing a range of climatic, soil and plant community properties, to determine conditions that lead to greater diversity decline. Species loss in these communities ranged from 0 to 65% of control richness. Using hierarchical structural equation modelling, we found greater species loss in communities with a lower soil cation exchange capacity, colder regional temperature, and larger production increase following N addition, independent of initial species richness, plant productivity, and the relative abundance of most plant functional groups. Our results indicate sensitivity to N addition is co-determined by environmental conditions and production responsiveness, which overwhelm the effects of initial community structure and composition.","author":[{"dropping-particle":"","family":"Clark","given":"Chris M.","non-dropping-particle":"","parse-names":false,"suffix":""},{"dropping-particle":"","family":"Cleland","given":"Elsa E.","non-dropping-particle":"","parse-names":false,"suffix":""},{"dropping-particle":"","family":"Collins","given":"Scott L.","non-dropping-particle":"","parse-names":false,"suffix":""},{"dropping-particle":"","family":"Fargione","given":"Joseph E.","non-dropping-particle":"","parse-names":false,"suffix":""},{"dropping-particle":"","family":"Gough","given":"Laura","non-dropping-particle":"","parse-names":false,"suffix":""},{"dropping-particle":"","family":"Gross","given":"Katherine L.","non-dropping-particle":"","parse-names":false,"suffix":""},{"dropping-particle":"","family":"Pennings","given":"Steven C.","non-dropping-particle":"","parse-names":false,"suffix":""},{"dropping-particle":"","family":"Suding","given":"Katherine N.","non-dropping-particle":"","parse-names":false,"suffix":""},{"dropping-particle":"","family":"Grace","given":"James B.","non-dropping-particle":"","parse-names":false,"suffix":""}],"container-title":"Ecology Letters","id":"ITEM-1","issue":"7","issued":{"date-parts":[["2007"]]},"page":"596-607","title":"Environmental and plant community determinants of species loss following nitrogen enrichment","type":"article-journal","volume":"10"},"uris":["http://www.mendeley.com/documents/?uuid=e9eb6452-10e3-4638-8c4d-5cbd33a28c04"]},{"id":"ITEM-2","itemData":{"DOI":"10.1126/science.1169640","ISBN":"0036-8075","ISSN":"1095-9203","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id":"ITEM-2","issue":"5927","issued":{"date-parts":[["2009"]]},"page":"636-8","title":"Competition for light causes plant biodiversity loss after eutrophication.","type":"article-journal","volume":"324"},"uris":["http://www.mendeley.com/documents/?uuid=2f1dedf1-e56e-46c5-92b0-4291cdb541ee"]}],"mendeley":{"formattedCitation":"(C. M. Clark &lt;i&gt;et al.&lt;/i&gt;, 2007; Hautier &lt;i&gt;et al.&lt;/i&gt;, 2009)","plainTextFormattedCitation":"(C. M. Clark et al., 2007; Hautier et al., 2009)","previouslyFormattedCitation":"(C. M. Clark &lt;i&gt;et al.&lt;/i&gt;, 2007; Hautier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 M. Clark </w:t>
      </w:r>
      <w:r w:rsidRPr="0008241C">
        <w:rPr>
          <w:i/>
          <w:noProof/>
          <w:sz w:val="22"/>
          <w:szCs w:val="22"/>
          <w:lang w:eastAsia="ja-JP"/>
        </w:rPr>
        <w:t>et al.</w:t>
      </w:r>
      <w:r w:rsidRPr="0008241C">
        <w:rPr>
          <w:noProof/>
          <w:sz w:val="22"/>
          <w:szCs w:val="22"/>
          <w:lang w:eastAsia="ja-JP"/>
        </w:rPr>
        <w:t xml:space="preserve">, 2007; Hautier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with light competition by plants as the underlying mechanism </w:t>
      </w:r>
      <w:r w:rsidRPr="0008241C">
        <w:rPr>
          <w:sz w:val="22"/>
          <w:szCs w:val="22"/>
          <w:lang w:eastAsia="ja-JP"/>
        </w:rPr>
        <w:fldChar w:fldCharType="begin" w:fldLock="1"/>
      </w:r>
      <w:r w:rsidRPr="0008241C">
        <w:rPr>
          <w:sz w:val="22"/>
          <w:szCs w:val="22"/>
          <w:lang w:eastAsia="ja-JP"/>
        </w:rPr>
        <w:instrText>ADDIN CSL_CITATION {"citationItems":[{"id":"ITEM-1","itemData":{"DOI":"10.1126/science.1169640","ISBN":"0036-8075","ISSN":"1095-9203","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id":"ITEM-1","issue":"5927","issued":{"date-parts":[["2009"]]},"page":"636-8","title":"Competition for light causes plant biodiversity loss after eutrophication.","type":"article-journal","volume":"324"},"uris":["http://www.mendeley.com/documents/?uuid=2f1dedf1-e56e-46c5-92b0-4291cdb541ee"]}],"mendeley":{"formattedCitation":"(Hautier &lt;i&gt;et al.&lt;/i&gt;, 2009)","plainTextFormattedCitation":"(Hautier et al., 2009)","previouslyFormattedCitation":"(Hautier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autier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This decrease is, however, predicted from findings</w:t>
      </w:r>
      <w:r w:rsidRPr="0008241C">
        <w:rPr>
          <w:sz w:val="22"/>
          <w:szCs w:val="22"/>
          <w:lang w:eastAsia="ja-JP"/>
        </w:rPr>
        <w:t xml:space="preserve"> derived in small scale experimental settings (though in global networks), </w:t>
      </w:r>
      <w:r w:rsidRPr="0008241C">
        <w:rPr>
          <w:rFonts w:eastAsia="MS Mincho"/>
          <w:sz w:val="22"/>
          <w:szCs w:val="22"/>
          <w:lang w:eastAsia="ja-JP"/>
        </w:rPr>
        <w:t xml:space="preserve">and </w:t>
      </w:r>
      <w:r w:rsidRPr="0008241C">
        <w:rPr>
          <w:sz w:val="22"/>
          <w:szCs w:val="22"/>
          <w:lang w:eastAsia="ja-JP"/>
        </w:rPr>
        <w:t xml:space="preserve">it </w:t>
      </w:r>
      <w:r w:rsidRPr="0008241C">
        <w:rPr>
          <w:rFonts w:eastAsia="MS Mincho"/>
          <w:sz w:val="22"/>
          <w:szCs w:val="22"/>
          <w:lang w:eastAsia="ja-JP"/>
        </w:rPr>
        <w:t>remains un</w:t>
      </w:r>
      <w:r w:rsidRPr="0008241C">
        <w:rPr>
          <w:sz w:val="22"/>
          <w:szCs w:val="22"/>
          <w:lang w:eastAsia="ja-JP"/>
        </w:rPr>
        <w:t>clear whether the observed NPP increases already have led to biodiversity loss on the scale of the Asia-Pacific</w:t>
      </w:r>
      <w:r w:rsidRPr="0008241C">
        <w:rPr>
          <w:bCs/>
          <w:sz w:val="22"/>
          <w:szCs w:val="22"/>
        </w:rPr>
        <w:t xml:space="preserve"> region</w:t>
      </w:r>
      <w:r w:rsidRPr="0008241C">
        <w:rPr>
          <w:sz w:val="22"/>
          <w:szCs w:val="22"/>
          <w:lang w:eastAsia="ja-JP"/>
        </w:rPr>
        <w:t xml:space="preserve">. </w:t>
      </w:r>
    </w:p>
    <w:p w14:paraId="4E032255" w14:textId="77777777" w:rsidR="00A01204" w:rsidRPr="0008241C" w:rsidRDefault="00A01204" w:rsidP="00A01204">
      <w:pPr>
        <w:rPr>
          <w:rFonts w:eastAsia="MS Mincho"/>
          <w:sz w:val="22"/>
          <w:szCs w:val="22"/>
          <w:lang w:eastAsia="ja-JP"/>
        </w:rPr>
      </w:pPr>
    </w:p>
    <w:p w14:paraId="694906AB" w14:textId="4FF0F0E0" w:rsidR="00A01204" w:rsidRPr="0008241C" w:rsidRDefault="00A01204" w:rsidP="00A01204">
      <w:pPr>
        <w:rPr>
          <w:sz w:val="22"/>
          <w:szCs w:val="22"/>
          <w:lang w:eastAsia="ja-JP"/>
        </w:rPr>
      </w:pPr>
      <w:r w:rsidRPr="0008241C">
        <w:rPr>
          <w:rFonts w:eastAsia="MS Mincho"/>
          <w:sz w:val="22"/>
          <w:szCs w:val="22"/>
          <w:lang w:eastAsia="ja-JP"/>
        </w:rPr>
        <w:t>Among grassland animals, m</w:t>
      </w:r>
      <w:r w:rsidRPr="0008241C">
        <w:rPr>
          <w:sz w:val="22"/>
          <w:szCs w:val="22"/>
          <w:lang w:eastAsia="ja-JP"/>
        </w:rPr>
        <w:t>ost of the large ungulates especially in temperate grasslands have declined in number. Much of these declines in larger mammals are attributed to massive poaching, but more recently infrastructure development (fences, traffic lines</w:t>
      </w:r>
      <w:r w:rsidRPr="0008241C">
        <w:rPr>
          <w:sz w:val="22"/>
          <w:szCs w:val="22"/>
          <w:lang w:eastAsia="ja-JP"/>
        </w:rPr>
        <w:fldChar w:fldCharType="begin" w:fldLock="1"/>
      </w:r>
      <w:r w:rsidRPr="0008241C">
        <w:rPr>
          <w:sz w:val="22"/>
          <w:szCs w:val="22"/>
          <w:lang w:eastAsia="ja-JP"/>
        </w:rPr>
        <w:instrText>ADDIN CSL_CITATION {"citationItems":[{"id":"ITEM-1","itemData":{"DOI":"10.1111/cobi.12297","ISBN":"1523-1739 (Electronic)\\r0888-8892 (Linking)","ISSN":"15231739","PMID":"24712745","author":[{"dropping-particle":"","family":"Batsaikhan","given":"Nyamsuren","non-dropping-particle":"","parse-names":false,"suffix":""},{"dropping-particle":"","family":"Buuveibaatar","given":"Bayarbaatar","non-dropping-particle":"","parse-names":false,"suffix":""},{"dropping-particle":"","family":"Chimed","given":"Bazaar","non-dropping-particle":"","parse-names":false,"suffix":""},{"dropping-particle":"","family":"Enkhtuya","given":"Oidov","non-dropping-particle":"","parse-names":false,"suffix":""},{"dropping-particle":"","family":"Galbrakh","given":"Davaa","non-dropping-particle":"","parse-names":false,"suffix":""},{"dropping-particle":"","family":"Ganbaatar","given":"Oyunsaikhan","non-dropping-particle":"","parse-names":false,"suffix":""},{"dropping-particle":"","family":"Lkhagvasuren","given":"Badamjav","non-dropping-particle":"","parse-names":false,"suffix":""},{"dropping-particle":"","family":"Nandintsetseg","given":"Dejid","non-dropping-particle":"","parse-names":false,"suffix":""},{"dropping-particle":"","family":"Berger","given":"Joel","non-dropping-particle":"","parse-names":false,"suffix":""},{"dropping-particle":"","family":"Calabrese","given":"Justin M.","non-dropping-particle":"","parse-names":false,"suffix":""},{"dropping-particle":"","family":"Edwards","given":"Ann E.","non-dropping-particle":"","parse-names":false,"suffix":""},{"dropping-particle":"","family":"Fagan","given":"William F.","non-dropping-particle":"","parse-names":false,"suffix":""},{"dropping-particle":"","family":"Fuller","given":"Todd K.","non-dropping-particle":"","parse-names":false,"suffix":""},{"dropping-particle":"","family":"Heiner","given":"Michael","non-dropping-particle":"","parse-names":false,"suffix":""},{"dropping-particle":"","family":"Ito","given":"Takehiko Y.","non-dropping-particle":"","parse-names":false,"suffix":""},{"dropping-particle":"","family":"Kaczensky","given":"Petra","non-dropping-particle":"","parse-names":false,"suffix":""},{"dropping-particle":"","family":"Leimgruber","given":"Peter","non-dropping-particle":"","parse-names":false,"suffix":""},{"dropping-particle":"","family":"Lushchekina","given":"Anna","non-dropping-particle":"","parse-names":false,"suffix":""},{"dropping-particle":"","family":"Milner-Gulland","given":"E. J.","non-dropping-particle":"","parse-names":false,"suffix":""},{"dropping-particle":"","family":"Mueller","given":"Thomas","non-dropping-particle":"","parse-names":false,"suffix":""},{"dropping-particle":"","family":"Murray","given":"Martyn G.","non-dropping-particle":"","parse-names":false,"suffix":""},{"dropping-particle":"","family":"Olson","given":"Kirk A.","non-dropping-particle":"","parse-names":false,"suffix":""},{"dropping-particle":"","family":"Reading","given":"Richard","non-dropping-particle":"","parse-names":false,"suffix":""},{"dropping-particle":"","family":"Schaller","given":"George B.","non-dropping-particle":"","parse-names":false,"suffix":""},{"dropping-particle":"","family":"Stubbe","given":"Annagret","non-dropping-particle":"","parse-names":false,"suffix":""},{"dropping-particle":"","family":"Stubbe","given":"Michael","non-dropping-particle":"","parse-names":false,"suffix":""},{"dropping-particle":"","family":"Walzer","given":"Chris","non-dropping-particle":"","parse-names":false,"suffix":""},{"dropping-particle":"","family":"Wehrden","given":"Henrik","non-dropping-particle":"Von","parse-names":false,"suffix":""},{"dropping-particle":"","family":"Whitten","given":"Tony","non-dropping-particle":"","parse-names":false,"suffix":""}],"container-title":"Conservation Biology","id":"ITEM-1","issue":"6","issued":{"date-parts":[["2014","12"]]},"page":"1736-1739","title":"Conserving the World's Finest Grassland Amidst Ambitious National Development","type":"article-journal","volume":"28"},"uris":["http://www.mendeley.com/documents/?uuid=10fd1a66-b90a-3419-a598-e39b3d4d984e"]}],"mendeley":{"formattedCitation":"(Batsaikhan &lt;i&gt;et al.&lt;/i&gt;, 2014)","manualFormatting":"; Batsaikhan et al., 2014","plainTextFormattedCitation":"(Batsaikhan et al., 2014)","previouslyFormattedCitation":"(Batsaikhan &lt;i&gt;et al.&lt;/i&gt;, 2014)"},"properties":{"noteIndex":0},"schema":"https://github.com/citation-style-language/schema/raw/master/csl-citation.json"}</w:instrText>
      </w:r>
      <w:r w:rsidRPr="0008241C">
        <w:rPr>
          <w:sz w:val="22"/>
          <w:szCs w:val="22"/>
          <w:lang w:eastAsia="ja-JP"/>
        </w:rPr>
        <w:fldChar w:fldCharType="separate"/>
      </w:r>
      <w:r w:rsidRPr="0008241C">
        <w:rPr>
          <w:rFonts w:eastAsia="MS Mincho"/>
          <w:noProof/>
          <w:sz w:val="22"/>
          <w:szCs w:val="22"/>
          <w:lang w:eastAsia="ja-JP"/>
        </w:rPr>
        <w:t xml:space="preserve">; </w:t>
      </w:r>
      <w:r w:rsidRPr="0008241C">
        <w:rPr>
          <w:noProof/>
          <w:sz w:val="22"/>
          <w:szCs w:val="22"/>
          <w:lang w:eastAsia="ja-JP"/>
        </w:rPr>
        <w:t xml:space="preserve">Batsaikha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and agricultural expansion </w:t>
      </w:r>
      <w:r w:rsidRPr="0008241C">
        <w:rPr>
          <w:sz w:val="22"/>
          <w:szCs w:val="22"/>
          <w:lang w:eastAsia="ja-JP"/>
        </w:rPr>
        <w:fldChar w:fldCharType="begin" w:fldLock="1"/>
      </w:r>
      <w:r w:rsidRPr="0008241C">
        <w:rPr>
          <w:sz w:val="22"/>
          <w:szCs w:val="22"/>
          <w:lang w:eastAsia="ja-JP"/>
        </w:rPr>
        <w:instrText>ADDIN CSL_CITATION {"citationItems":[{"id":"ITEM-1","itemData":{"DOI":"10.1111/cobi.12100","ISSN":"08888892","author":[{"dropping-particle":"","family":"Berger","given":"Joel","non-dropping-particle":"","parse-names":false,"suffix":""},{"dropping-particle":"","family":"Buuveibaatar","given":"Bayarbaatar","non-dropping-particle":"","parse-names":false,"suffix":""},{"dropping-particle":"","family":"Mishra","given":"Charudutt","non-dropping-particle":"","parse-names":false,"suffix":""}],"container-title":"Conservation Biology","id":"ITEM-1","issue":"4","issued":{"date-parts":[["2013","8","1"]]},"page":"679-689","publisher":"Wiley/Blackwell (10.1111)","title":"Globalization of the Cashmere Market and the Decline of Large Mammals in Central Asia","type":"article-journal","volume":"27"},"uris":["http://www.mendeley.com/documents/?uuid=38c8701e-a886-3dbc-bd34-f631bc771726"]}],"mendeley":{"formattedCitation":"(Berger &lt;i&gt;et al.&lt;/i&gt;, 2013)","plainTextFormattedCitation":"(Berger et al., 2013)","previouslyFormattedCitation":"(Berger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erger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rFonts w:eastAsia="MS Mincho"/>
          <w:sz w:val="22"/>
          <w:szCs w:val="22"/>
          <w:lang w:eastAsia="ja-JP"/>
        </w:rPr>
        <w:t xml:space="preserve"> </w:t>
      </w:r>
      <w:r w:rsidRPr="0008241C">
        <w:rPr>
          <w:sz w:val="22"/>
          <w:szCs w:val="22"/>
          <w:lang w:eastAsia="ja-JP"/>
        </w:rPr>
        <w:t>have become major obstacles. For other species long-term trends (decadal scale) are less clear, and sound data such as Red Lists are hardly available. An exception is China, w</w:t>
      </w:r>
      <w:r w:rsidRPr="0008241C">
        <w:rPr>
          <w:rFonts w:eastAsia="MS Mincho"/>
          <w:sz w:val="22"/>
          <w:szCs w:val="22"/>
          <w:lang w:eastAsia="ja-JP"/>
        </w:rPr>
        <w:t>h</w:t>
      </w:r>
      <w:r w:rsidRPr="0008241C">
        <w:rPr>
          <w:sz w:val="22"/>
          <w:szCs w:val="22"/>
          <w:lang w:eastAsia="ja-JP"/>
        </w:rPr>
        <w:t xml:space="preserve">ere the national Red List for plants indicate that a number species in southeastern Xizang are threatened </w:t>
      </w:r>
      <w:r w:rsidRPr="0008241C">
        <w:rPr>
          <w:sz w:val="22"/>
          <w:szCs w:val="22"/>
          <w:lang w:eastAsia="ja-JP"/>
        </w:rPr>
        <w:fldChar w:fldCharType="begin" w:fldLock="1"/>
      </w:r>
      <w:r w:rsidRPr="0008241C">
        <w:rPr>
          <w:sz w:val="22"/>
          <w:szCs w:val="22"/>
          <w:lang w:eastAsia="ja-JP"/>
        </w:rPr>
        <w:instrText>ADDIN CSL_CITATION {"citationItems":[{"id":"ITEM-1","itemData":{"DOI":"10.1016/j.biocon.2015.10.019","ISSN":"00063207","abstract":"China is very rich in biodiversity, however, it is also characterized by a long history of civilization. As a result, China has a large number of threatened species. Recently the Chinese government evaluated the living status of plants, and published the China Biodiversity Red List: Higher Plants. However, little is known about how threatened plants are distributed and conserved in China. In this study, we developed a fine resolution distribution database for 3244 threatened plants, explored richness patterns and evaluated the in situ conservation status of the threatened plants by overlapping the species distribution with terrestrial national and provincial nature reserves (NNRs and PNRs) in China. We found the greatest richness of threatened plants in the southwestern region of mainland China (mainly Yunnan, southeastern Xizang and western Sichuan), northwestern Guangxi, northern Guangdong, Hainan Island and the mountainous region of Taiwan, while the lowest richness was found in Qinghai, Hebei, Shandong, Jiangsu and Chongqing Provinces. On average, NNRs covered 18.8%, and NNRs and PNRs together covered 27.5%, of threatened plant distribution areas. However, 827 threatened plants (including 627 species endemic to China) were not covered by NNRs and 397 threatened plants (including 293 endemic to China) were not covered by either NNRs or PNRs. We proposed that nature reserves specifically designed for threatened plants need to be established in South China, especially in the Yunnan, Guizhou, Guangxi, Xinjiang Hainan, and Zhejiang Provinces.","author":[{"dropping-particle":"","family":"Zhang","given":"Zejin","non-dropping-particle":"","parse-names":false,"suffix":""},{"dropping-particle":"","family":"He","given":"Jin Sheng","non-dropping-particle":"","parse-names":false,"suffix":""},{"dropping-particle":"","family":"Li","given":"Junsheng","non-dropping-particle":"","parse-names":false,"suffix":""},{"dropping-particle":"","family":"Tang","given":"Zhiyao","non-dropping-particle":"","parse-names":false,"suffix":""}],"container-title":"Biological Conservation","id":"ITEM-1","issued":{"date-parts":[["2015"]]},"page":"454-460","publisher":"Elsevier B.V.","title":"Distribution and conservation of threatened plants in China","type":"article-journal","volume":"192"},"uris":["http://www.mendeley.com/documents/?uuid=9f387468-7af3-43f9-82ce-5228b06091b1"]}],"mendeley":{"formattedCitation":"(Zejin Zhang &lt;i&gt;et al.&lt;/i&gt;, 2015)","plainTextFormattedCitation":"(Zejin Zhang et al., 2015)","previouslyFormattedCitation":"(Zejin Zhang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Zejin Zhang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In Australia, feral cats in combination with changing fire regimes are causing widespread declines in native small mammal populations in grasslands and savannas across the north </w:t>
      </w:r>
      <w:r w:rsidRPr="0008241C">
        <w:rPr>
          <w:sz w:val="22"/>
          <w:szCs w:val="22"/>
          <w:lang w:eastAsia="ja-JP"/>
        </w:rPr>
        <w:fldChar w:fldCharType="begin" w:fldLock="1"/>
      </w:r>
      <w:r w:rsidRPr="0008241C">
        <w:rPr>
          <w:sz w:val="22"/>
          <w:szCs w:val="22"/>
          <w:lang w:eastAsia="ja-JP"/>
        </w:rPr>
        <w:instrText xml:space="preserve">ADDIN CSL_CITATION {"citationItems":[{"id":"ITEM-1","itemData":{"DOI":"10.1111/1365-2664.12323","ISBN":"1365-2664","ISSN":"13652664","abstract":"* Small mammal species are declining across northern Australia. Predation by feral cats Felis sylvestris catus is one hypothesised cause. Most evidence of cat impacts on native prey comes from islands, where cat densities are often high, but cats typically occur at low densities on mainland Australia.\\n\\n\\n* We conducted a field experiment to measure the effect of predation by low-density cat populations on the demography of a native small mammal. We established two 12·5-ha enclosures in tropical savanna in the Northern Territory. Each enclosure was divided in half, with cats allowed access to one half but not the other. We introduced about 20 individuals of a native rodent, Rattus villosissimus, into each of the four compartments (two enclosures × two predator-access treatments). We monitored rat demography by mark-recapture analysis and radiotracking, and predator incursions by camera surveillance and track and scat searches.\\n\\n\\n* Rat populations persisted over the duration of the study (18 months) in the predator-proof treatment, where we detected no predator incursions, but declined to extinction in both predator-accessible compartments. In one case, cat incursions were frequently detected and the rat population was rapidly extirpated (&lt;3 months); in the other, cat incursions were infrequent, and the population declined more gradually (c. 16 months) due to low recruitment. We detected no incursions by dingoes Canis dingo, the other mammalian predator in the area.\\n\\n\\n* Synthesis and applications. This is the first study to provide direct evidence that cats are capable of extirpating small mammals in a continental setting, in spite of their low population densities. This finding supports the hypothesis that predation by feral cats is contributing to declines of small mammals in northern Australia. The conservation management of native small mammals in northern Australia may require intensive control of cat populations, including large cat-free enclosures.","author":[{"dropping-particle":"","family":"Frank","given":"Anke S.K.","non-dropping-particle":"","parse-names":false,"suffix":""},{"dropping-particle":"","family":"Johnson","given":"Chris N.","non-dropping-particle":"","parse-names":false,"suffix":""},{"dropping-particle":"","family":"Potts","given":"Joanne M.","non-dropping-particle":"","parse-names":false,"suffix":""},{"dropping-particle":"","family":"Fisher","given":"Alaric","non-dropping-particle":"","parse-names":false,"suffix":""},{"dropping-particle":"","family":"Lawes","given":"Michael J.","non-dropping-particle":"","parse-names":false,"suffix":""},{"dropping-particle":"","family":"Woinarski","given":"John C.Z.","non-dropping-particle":"","parse-names":false,"suffix":""},{"dropping-particle":"","family":"Tuft","given":"Katherine","non-dropping-particle":"","parse-names":false,"suffix":""},{"dropping-particle":"","family":"Radford","given":"Ian J.","non-dropping-particle":"","parse-names":false,"suffix":""},{"dropping-particle":"","family":"Gordon","given":"Iain J.","non-dropping-particle":"","parse-names":false,"suffix":""},{"dropping-particle":"","family":"Collis","given":"Mary Anne","non-dropping-particle":"","parse-names":false,"suffix":""},{"dropping-particle":"","family":"Legge","given":"Sarah","non-dropping-particle":"","parse-names":false,"suffix":""}],"container-title":"Journal of Applied Ecology","id":"ITEM-1","issued":{"date-parts":[["2014"]]},"title":"Experimental evidence that feral cats cause local extirpation of small mammals in Australia's tropical savannas","type":"article-journal"},"uris":["http://www.mendeley.com/documents/?uuid=3d15bba3-7954-3676-b451-1156e3ff8058"]},{"id":"ITEM-2","itemData":{"DOI":"10.1073/pnas.1417301112","ISBN":"1417301112","ISSN":"1091-6490","PMID":"25675493","abstract":"The highly distinctive and mostly endemic Australian land mammal fauna has suffered an extraordinary rate of extinction (&gt;10% of the 273 endemic terrestrial species) over the last </w:instrText>
      </w:r>
      <w:r w:rsidRPr="0008241C">
        <w:rPr>
          <w:rFonts w:ascii="Cambria Math" w:hAnsi="Cambria Math" w:cs="Cambria Math"/>
          <w:sz w:val="22"/>
          <w:szCs w:val="22"/>
          <w:lang w:eastAsia="ja-JP"/>
        </w:rPr>
        <w:instrText>∼</w:instrText>
      </w:r>
      <w:r w:rsidRPr="0008241C">
        <w:rPr>
          <w:sz w:val="22"/>
          <w:szCs w:val="22"/>
          <w:lang w:eastAsia="ja-JP"/>
        </w:rPr>
        <w:instrText>200 y: in comparison, only one native land mammal from continental North America became extinct since European settlement. A further 21% of Australian endemic land mammal species are now assessed to be threatened, indicating that the rate of loss (of one to two extinctions per decade) is likely to continue. Australia's marine mammals have fared better overall, but status assessment for them is seriously impeded by lack of information. Much of the loss of Australian land mammal fauna (particularly in the vast deserts and tropical savannas) has been in areas that are remote from human population centers and recognized as relatively unmodified at global scale. In contrast to general patterns of extinction on other continents where the main cause is habitat loss, hunting, and impacts of human development, particularly in areas of high and increasing human population pressures, the loss of Australian land mammals is most likely due primarily to predation by introduced species, particularly the feral cat, Felis catus, and European red fox, Vulpes vulpes, and changed fire regimes.","author":[{"dropping-particle":"","family":"Woinarski","given":"John C. Z.","non-dropping-particle":"","parse-names":false,"suffix":""},{"dropping-particle":"","family":"Burbidge","given":"Andrew A.","non-dropping-particle":"","parse-names":false,"suffix":""},{"dropping-particle":"","family":"Harrison","given":"Peter L.","non-dropping-particle":"","parse-names":false,"suffix":""}],"container-title":"Proceedings of the National Academy of Sciences of the United States of America","id":"ITEM-2","issue":"15","issued":{"date-parts":[["2015","4","14"]]},"page":"4531-40","publisher":"National Academy of Sciences","title":"Ongoing unraveling of a continental fauna: Decline and extinction of Australian mammals since European settlement","type":"article-journal","volume":"112"},"uris":["http://www.mendeley.com/documents/?uuid=c60c3bdf-2ebc-4206-8206-b983ec419961"]}],"mendeley":{"formattedCitation":"(Frank &lt;i&gt;et al.&lt;/i&gt;, 2014; J. C. Z. Woinarski &lt;i&gt;et al.&lt;/i&gt;, 2015)","plainTextFormattedCitation":"(Frank et al., 2014; J. C. Z. Woinarski et al., 2015)","previouslyFormattedCitation":"(Frank &lt;i&gt;et al.&lt;/i&gt;, 2014; J. C. Z. Woinarski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rank </w:t>
      </w:r>
      <w:r w:rsidRPr="0008241C">
        <w:rPr>
          <w:i/>
          <w:noProof/>
          <w:sz w:val="22"/>
          <w:szCs w:val="22"/>
          <w:lang w:eastAsia="ja-JP"/>
        </w:rPr>
        <w:t>et al.</w:t>
      </w:r>
      <w:r w:rsidRPr="0008241C">
        <w:rPr>
          <w:noProof/>
          <w:sz w:val="22"/>
          <w:szCs w:val="22"/>
          <w:lang w:eastAsia="ja-JP"/>
        </w:rPr>
        <w:t xml:space="preserve">, 2014; J. C. Z. Woinarski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Australia has the highest rate of mammal extinction (&gt;10</w:t>
      </w:r>
      <w:r w:rsidR="00C934E9">
        <w:rPr>
          <w:sz w:val="22"/>
          <w:szCs w:val="22"/>
          <w:lang w:eastAsia="ja-JP"/>
        </w:rPr>
        <w:t xml:space="preserve"> per cent</w:t>
      </w:r>
      <w:r w:rsidRPr="0008241C">
        <w:rPr>
          <w:sz w:val="22"/>
          <w:szCs w:val="22"/>
          <w:lang w:eastAsia="ja-JP"/>
        </w:rPr>
        <w:t>) of any continent globally accounting for 30</w:t>
      </w:r>
      <w:r w:rsidR="00C934E9">
        <w:rPr>
          <w:sz w:val="22"/>
          <w:szCs w:val="22"/>
          <w:lang w:eastAsia="ja-JP"/>
        </w:rPr>
        <w:t xml:space="preserve"> per cent</w:t>
      </w:r>
      <w:r w:rsidRPr="0008241C">
        <w:rPr>
          <w:sz w:val="22"/>
          <w:szCs w:val="22"/>
          <w:lang w:eastAsia="ja-JP"/>
        </w:rPr>
        <w:t xml:space="preserve"> of the world’s mammal extinctions in the last few hundred years, mainly from predation by alien foxes and cats </w:t>
      </w:r>
      <w:r w:rsidRPr="0008241C">
        <w:rPr>
          <w:sz w:val="22"/>
          <w:szCs w:val="22"/>
          <w:lang w:eastAsia="ja-JP"/>
        </w:rPr>
        <w:fldChar w:fldCharType="begin" w:fldLock="1"/>
      </w:r>
      <w:r w:rsidRPr="0008241C">
        <w:rPr>
          <w:sz w:val="22"/>
          <w:szCs w:val="22"/>
          <w:lang w:eastAsia="ja-JP"/>
        </w:rPr>
        <w:instrText>ADDIN CSL_CITATION {"citationItems":[{"id":"ITEM-1","itemData":{"ISBN":"9781486302062","abstract":"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 Intr Biodiversity is in the eye of the beholder. For some it is our life support system, for others it is a resource to be used, for others it is a precious cultural symbol. Australians have long had a sense that our biodiversity is special, but despite our sense of its importance, in many parts of our country biodiversity is in trouble. Understanding the economic, ecological and social importance of biodiversity to our nation, CSIRO has been conducting research into Australia's biodiversity for nearly 90 years. Biodiversity: Science and Solutions for Australia draws on this research, exploring the multiple values of biodiversity and identifying practical solutions for its sustainable management. Description 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container-title":"Biodiversity : science and solutions for Australia","editor":[{"dropping-particle":"","family":"Morton","given":"Steve","non-dropping-particle":"","parse-names":false,"suffix":""},{"dropping-particle":"","family":"Lonsdale","given":"Mark","non-dropping-particle":"","parse-names":false,"suffix":""},{"dropping-particle":"","family":"Sheppard","given":"Andy","non-dropping-particle":"","parse-names":false,"suffix":""},{"dropping-particle":"","family":"CSIRO","given":"","non-dropping-particle":"","parse-names":false,"suffix":""}],"id":"ITEM-1","issued":{"date-parts":[["2014"]]},"note":"Includes bibliographical references and index","number-of-pages":"232","publisher":"Collingwood, Vic. CSIRO Publishing","title":"Biodiversity : science and solutions for Australia","type":"book"},"uris":["http://www.mendeley.com/documents/?uuid=300ff977-80be-4d45-a553-9597f0deb59b"]}],"mendeley":{"formattedCitation":"(Morton &lt;i&gt;et al.&lt;/i&gt;, 2014)","plainTextFormattedCitation":"(Morton et al., 2014)","previouslyFormattedCitation":"(Morto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rto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The most recent mammal extinctions were from islands in 2009 and 2016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w:t>
      </w:r>
    </w:p>
    <w:p w14:paraId="3191CEA0" w14:textId="77777777" w:rsidR="00A01204" w:rsidRPr="0008241C" w:rsidRDefault="00A01204" w:rsidP="00A01204">
      <w:pPr>
        <w:rPr>
          <w:sz w:val="22"/>
          <w:szCs w:val="22"/>
          <w:lang w:eastAsia="ja-JP"/>
        </w:rPr>
      </w:pPr>
    </w:p>
    <w:p w14:paraId="41B0974F" w14:textId="51B5F460" w:rsidR="00A01204" w:rsidRPr="0008241C" w:rsidRDefault="0005760A" w:rsidP="00A01204">
      <w:pPr>
        <w:rPr>
          <w:sz w:val="22"/>
          <w:szCs w:val="22"/>
          <w:lang w:eastAsia="ja-JP"/>
        </w:rPr>
      </w:pPr>
      <w:hyperlink w:anchor="_ENREF_30" w:tooltip="Wang, 2016 #7489" w:history="1">
        <w:r w:rsidR="00A01204" w:rsidRPr="0008241C">
          <w:rPr>
            <w:sz w:val="22"/>
            <w:szCs w:val="22"/>
            <w:lang w:eastAsia="ja-JP"/>
          </w:rPr>
          <w:fldChar w:fldCharType="begin"/>
        </w:r>
        <w:r w:rsidR="00A01204" w:rsidRPr="0008241C">
          <w:rPr>
            <w:sz w:val="22"/>
            <w:szCs w:val="22"/>
            <w:lang w:eastAsia="ja-JP"/>
          </w:rPr>
          <w:instrText xml:space="preserve"> ADDIN EN.CITE &lt;EndNote&gt;&lt;Cite&gt;&lt;Author&gt;Wang&lt;/Author&gt;&lt;Year&gt;2016&lt;/Year&gt;&lt;RecNum&gt;7489&lt;/RecNum&gt;&lt;Suffix&gt;). Grazing exclusion proved a suitable measure for soil restoration in most Chinese grasslands ({Hu`, 2016 `#7840&lt;/Suffix&gt;&lt;DisplayText&gt;Wang and Wesche 2016). Grazing exclusion proved a suitable measure for soil restoration in most Chinese grasslands ({Hu, 2016 #7840&lt;/DisplayText&gt;&lt;record&gt;&lt;rec-number&gt;7489&lt;/rec-number&gt;&lt;foreign-keys&gt;&lt;key app="EN" db-id="tvw0fxee3dsafsewzwbvz0tx2e0va00we22v"&gt;7489&lt;/key&gt;&lt;/foreign-keys&gt;&lt;ref-type name="Journal Article"&gt;17&lt;/ref-type&gt;&lt;contributors&gt;&lt;authors&gt;&lt;author&gt;Wang, Yun&lt;/author&gt;&lt;author&gt;Wesche, K.&lt;/author&gt;&lt;/authors&gt;&lt;/contributors&gt;&lt;titles&gt;&lt;title&gt;Complex responses of vegetation and soil to livestock grazing in Chinese grasslands: a review of Chinese literature &lt;/title&gt;&lt;secondary-title&gt;Biodiversity and Conservation&lt;/secondary-title&gt;&lt;/titles&gt;&lt;periodical&gt;&lt;full-title&gt;Biodiversity and Conservation&lt;/full-title&gt;&lt;abbr-1&gt;Biodivers. Conserv.&lt;/abbr-1&gt;&lt;/periodical&gt;&lt;pages&gt;2401–2420&lt;/pages&gt;&lt;volume&gt;25&lt;/volume&gt;&lt;dates&gt;&lt;year&gt;2016&lt;/year&gt;&lt;/dates&gt;&lt;urls&gt;&lt;/urls&gt;&lt;/record&gt;&lt;/Cite&gt;&lt;/EndNote&gt;</w:instrText>
        </w:r>
        <w:r w:rsidR="00A01204" w:rsidRPr="0008241C">
          <w:rPr>
            <w:sz w:val="22"/>
            <w:szCs w:val="22"/>
            <w:lang w:eastAsia="ja-JP"/>
          </w:rPr>
          <w:fldChar w:fldCharType="separate"/>
        </w:r>
        <w:r w:rsidR="00A01204" w:rsidRPr="0008241C">
          <w:rPr>
            <w:noProof/>
            <w:sz w:val="22"/>
            <w:szCs w:val="22"/>
            <w:lang w:eastAsia="ja-JP"/>
          </w:rPr>
          <w:t xml:space="preserve"> In Australia, where &gt;60</w:t>
        </w:r>
        <w:r w:rsidR="00C934E9">
          <w:rPr>
            <w:noProof/>
            <w:sz w:val="22"/>
            <w:szCs w:val="22"/>
            <w:lang w:eastAsia="ja-JP"/>
          </w:rPr>
          <w:t xml:space="preserve"> per cent</w:t>
        </w:r>
        <w:r w:rsidR="00A01204" w:rsidRPr="0008241C">
          <w:rPr>
            <w:noProof/>
            <w:sz w:val="22"/>
            <w:szCs w:val="22"/>
            <w:lang w:eastAsia="ja-JP"/>
          </w:rPr>
          <w:t xml:space="preserve"> of the country is grazed by livestock, trampling and compaction of soil has been reported leading to loss in primary productivity . Here, native grassland plant communities have not evolved with ungulate grazers</w:t>
        </w:r>
        <w:r w:rsidR="00A01204" w:rsidRPr="0008241C">
          <w:rPr>
            <w:sz w:val="22"/>
            <w:szCs w:val="22"/>
            <w:lang w:eastAsia="ja-JP"/>
          </w:rPr>
          <w:t xml:space="preserve"> </w:t>
        </w:r>
        <w:r w:rsidR="00A01204" w:rsidRPr="0008241C">
          <w:rPr>
            <w:sz w:val="22"/>
            <w:szCs w:val="22"/>
            <w:lang w:eastAsia="ja-JP"/>
          </w:rPr>
          <w:fldChar w:fldCharType="begin" w:fldLock="1"/>
        </w:r>
        <w:r w:rsidR="00A01204" w:rsidRPr="0008241C">
          <w:rPr>
            <w:sz w:val="22"/>
            <w:szCs w:val="22"/>
            <w:lang w:eastAsia="ja-JP"/>
          </w:rPr>
          <w:instrText>ADDIN CSL_CITATION {"citationItems":[{"id":"ITEM-1","itemData":{"abstract":"Even when no baseline data are available, the impacts of 150 years of livestock grazing on natural grasslands can be assessed using a combined approach of grazing manipulation and regional-scale assessment of the flora. Here, we demonstrate the efficacy of this method across 18 sites in the semidesert Mitchell grasslands of northeastern Australia. Fifteen-year-old exclosures (ungrazed and macropod grazed) revealed that the dominant perennial grasses in the genus Astrebla do not respond negatively to grazing disturbance typical of commercial pastoralism. Neutral, positive, intermediate, and negative responses to grazing disturbance were recorded amongst plant species with no single life-form group associated with any response type. Only one exotic species, Cenchrus ciliaris, was recorded at low frequency. The strongest negative response was from a native annual grass, Chionachne hubbardiana, an example of a species that is highly sensitive to grazing disturbance. Herbarium records revealed only scant evidence that species with a negative response to grazing have declined through the period of commercial pastoralism. A regional analysis identified 14 from a total of 433 plant species in the regional flora that may be rare and potentially threatened by grazing disturbance. However, a targeted survey precluded grazing as a cause of decline for seven of these based on low palatability and positive responses to grazing and other disturbance. Our findings suggest that livestock grazing of semidesert grasslands with a short evolutionary history of ungulate grazing has altered plant composition, but has not caused declines in the dominant perennial grasses or in species richness as predicted by the preceding literature. The biggest impact of commercial pastoralism is the spread of woody leguminous trees that can transform grassland to thorny shrubland. The conservation of plant biodiversity is largely compatible with commercial pastoralism provided these woody weeds are controlled, but reserves strategically positioned within water remote areas are necessary to protect grazing-sensitive species. This study demonstrates that a combination of experimental studies and regional surveys can be used to understand anthropogenic impacts on natural ecosystems where reference habitat is not available.","author":[{"dropping-particle":"","family":"Fensham","given":"R J","non-dropping-particle":"","parse-names":false,"suffix":""},{"dropping-particle":"","family":"Silcock","given":"J L","non-dropping-particle":"","parse-names":false,"suffix":""},{"dropping-particle":"","family":"Firn","given":"And J","non-dropping-particle":"","parse-names":false,"suffix":""}],"container-title":"Ecological Applications","id":"ITEM-1","issue":"3","issued":{"date-parts":[["2014"]]},"page":"503-517","title":"Managed livestock grazing is compatible with the maintenance of plant diversity in semidesert grasslands","type":"article-journal","volume":"24"},"uris":["http://www.mendeley.com/documents/?uuid=136468a0-8d90-327d-b365-27e611690263"]}],"mendeley":{"formattedCitation":"(Fensham &lt;i&gt;et al.&lt;/i&gt;, 2014)","plainTextFormattedCitation":"(Fensham et al., 2014)","previouslyFormattedCitation":"(Fensham &lt;i&gt;et al.&lt;/i&gt;, 2014)"},"properties":{"noteIndex":0},"schema":"https://github.com/citation-style-language/schema/raw/master/csl-citation.json"}</w:instrText>
        </w:r>
        <w:r w:rsidR="00A01204" w:rsidRPr="0008241C">
          <w:rPr>
            <w:sz w:val="22"/>
            <w:szCs w:val="22"/>
            <w:lang w:eastAsia="ja-JP"/>
          </w:rPr>
          <w:fldChar w:fldCharType="separate"/>
        </w:r>
        <w:r w:rsidR="00A01204" w:rsidRPr="0008241C">
          <w:rPr>
            <w:noProof/>
            <w:sz w:val="22"/>
            <w:szCs w:val="22"/>
            <w:lang w:eastAsia="ja-JP"/>
          </w:rPr>
          <w:t xml:space="preserve">(Fensham </w:t>
        </w:r>
        <w:r w:rsidR="00A01204" w:rsidRPr="0008241C">
          <w:rPr>
            <w:i/>
            <w:noProof/>
            <w:sz w:val="22"/>
            <w:szCs w:val="22"/>
            <w:lang w:eastAsia="ja-JP"/>
          </w:rPr>
          <w:t>et al.</w:t>
        </w:r>
        <w:r w:rsidR="00A01204" w:rsidRPr="0008241C">
          <w:rPr>
            <w:noProof/>
            <w:sz w:val="22"/>
            <w:szCs w:val="22"/>
            <w:lang w:eastAsia="ja-JP"/>
          </w:rPr>
          <w:t>, 2014)</w:t>
        </w:r>
        <w:r w:rsidR="00A01204" w:rsidRPr="0008241C">
          <w:rPr>
            <w:sz w:val="22"/>
            <w:szCs w:val="22"/>
            <w:lang w:eastAsia="ja-JP"/>
          </w:rPr>
          <w:fldChar w:fldCharType="end"/>
        </w:r>
        <w:r w:rsidR="00A01204" w:rsidRPr="0008241C">
          <w:rPr>
            <w:sz w:val="22"/>
            <w:szCs w:val="22"/>
            <w:lang w:eastAsia="ja-JP"/>
          </w:rPr>
          <w:t xml:space="preserve"> and there are many feral populations of twelve invasive alien grazing ungulates </w:t>
        </w:r>
        <w:r w:rsidR="00A01204" w:rsidRPr="0008241C">
          <w:rPr>
            <w:sz w:val="22"/>
            <w:szCs w:val="22"/>
            <w:lang w:eastAsia="ja-JP"/>
          </w:rPr>
          <w:fldChar w:fldCharType="begin" w:fldLock="1"/>
        </w:r>
        <w:r w:rsidR="00A01204" w:rsidRPr="0008241C">
          <w:rPr>
            <w:sz w:val="22"/>
            <w:szCs w:val="22"/>
            <w:lang w:eastAsia="ja-JP"/>
          </w:rPr>
          <w:instrText>ADDIN CSL_CITATION {"citationItems":[{"id":"ITEM-1","itemData":{"DOI":"10.1016/j.biocon.2016.03.007","ISBN":"0006-3207","ISSN":"00063207","abstract":"Invasive species can have negative and positive impacts for local communities. Conflict between these different values can complicate and sometimes prevent broad-scale management and decision-making. Multi-functional landscapes and community-based conservation paradigms have emerged as constructive approaches to integrating competing interests and the development of sustainable and locally meaningful management planning. Here, we report on a five year feral ungulate exclusion fence project that was used to focus local people's attention on the eco-cultural and socio-economic impacts of feral ungulate invasion in a remote Aboriginal-owned region of northern Australia. Exclusion of feral buffalo, horses and pigs from three culturally significant freshwater billabongs from 2009 to 2013 resulted in variable increases in smooth ground (from 64-93%), ground cover vegetation (from 18-95%) and water lily cover (bush food) (from 20-60%), dependent on the site. The reduction in feral animal ground surface damage in the fenced areas was fastest at the floodplain billabong, Nalawan, which took only a year to become negligible. At the two channel billabongs, Costello and Namaliwiri, feral animal damage was negligible after 3 years. Senior Aboriginal Traditional Owners of these areas were pleased that these environmental assets were protected, but only agreed on the wholesale culling of pigs. Despite recognition of the negative eco-cultural impacts of feral ungulates as observed through the exclusion fence project, they wanted to maintain buffalo and horse on their Country to financially benefit from potential pet-meat and live export industries. Fencing was requested for culturally meaningful sites including those that were used for fishing and were sacred. Fenced areas were viewed by Traditional Owners as \"protected\" areas of ecological and cultural resources. These multiple management preferences can be combined to build socio-ecological resilience into regional strategic planning for feral ungulate management that will deliver multiple benefits for local communities.","author":[{"dropping-particle":"","family":"Ens","given":"E. J.","non-dropping-particle":"","parse-names":false,"suffix":""},{"dropping-particle":"","family":"Daniels","given":"C.","non-dropping-particle":"","parse-names":false,"suffix":""},{"dropping-particle":"","family":"Nelson","given":"E.","non-dropping-particle":"","parse-names":false,"suffix":""},{"dropping-particle":"","family":"Roy","given":"J.","non-dropping-particle":"","parse-names":false,"suffix":""},{"dropping-particle":"","family":"Dixon","given":"P.","non-dropping-particle":"","parse-names":false,"suffix":""}],"container-title":"Biological Conservation","id":"ITEM-1","issued":{"date-parts":[["2016"]]},"title":"Creating multi-functional landscapes: Using exclusion fences to frame feral ungulate management preferences in remote Aboriginal-owned northern Australia","type":"article-journal"},"uris":["http://www.mendeley.com/documents/?uuid=3f87e400-01ae-3248-a67c-caabe325a06c"]}],"mendeley":{"formattedCitation":"(E. J. Ens &lt;i&gt;et al.&lt;/i&gt;, 2016)","plainTextFormattedCitation":"(E. J. Ens et al., 2016)","previouslyFormattedCitation":"(E. J. Ens &lt;i&gt;et al.&lt;/i&gt;, 2016)"},"properties":{"noteIndex":0},"schema":"https://github.com/citation-style-language/schema/raw/master/csl-citation.json"}</w:instrText>
        </w:r>
        <w:r w:rsidR="00A01204" w:rsidRPr="0008241C">
          <w:rPr>
            <w:sz w:val="22"/>
            <w:szCs w:val="22"/>
            <w:lang w:eastAsia="ja-JP"/>
          </w:rPr>
          <w:fldChar w:fldCharType="separate"/>
        </w:r>
        <w:r w:rsidR="00A01204" w:rsidRPr="0008241C">
          <w:rPr>
            <w:noProof/>
            <w:sz w:val="22"/>
            <w:szCs w:val="22"/>
            <w:lang w:eastAsia="ja-JP"/>
          </w:rPr>
          <w:t xml:space="preserve">(E. J. Ens </w:t>
        </w:r>
        <w:r w:rsidR="00A01204" w:rsidRPr="0008241C">
          <w:rPr>
            <w:i/>
            <w:noProof/>
            <w:sz w:val="22"/>
            <w:szCs w:val="22"/>
            <w:lang w:eastAsia="ja-JP"/>
          </w:rPr>
          <w:t>et al.</w:t>
        </w:r>
        <w:r w:rsidR="00A01204" w:rsidRPr="0008241C">
          <w:rPr>
            <w:noProof/>
            <w:sz w:val="22"/>
            <w:szCs w:val="22"/>
            <w:lang w:eastAsia="ja-JP"/>
          </w:rPr>
          <w:t>, 2016)</w:t>
        </w:r>
        <w:r w:rsidR="00A01204" w:rsidRPr="0008241C">
          <w:rPr>
            <w:sz w:val="22"/>
            <w:szCs w:val="22"/>
            <w:lang w:eastAsia="ja-JP"/>
          </w:rPr>
          <w:fldChar w:fldCharType="end"/>
        </w:r>
        <w:r w:rsidR="00A01204" w:rsidRPr="0008241C">
          <w:rPr>
            <w:noProof/>
            <w:sz w:val="22"/>
            <w:szCs w:val="22"/>
            <w:lang w:eastAsia="ja-JP"/>
          </w:rPr>
          <w:t>. In many areas the native herb layer is gone or made up of exotic plants. In some of the best surveyed parts of Australia</w:t>
        </w:r>
        <w:r w:rsidR="00A01204" w:rsidRPr="0008241C">
          <w:rPr>
            <w:rFonts w:eastAsia="MS Mincho"/>
            <w:noProof/>
            <w:sz w:val="22"/>
            <w:szCs w:val="22"/>
            <w:lang w:eastAsia="ja-JP"/>
          </w:rPr>
          <w:t>,</w:t>
        </w:r>
        <w:r w:rsidR="00A01204" w:rsidRPr="0008241C">
          <w:rPr>
            <w:noProof/>
            <w:sz w:val="22"/>
            <w:szCs w:val="22"/>
            <w:lang w:eastAsia="ja-JP"/>
          </w:rPr>
          <w:t xml:space="preserve"> 25</w:t>
        </w:r>
        <w:r w:rsidR="00C934E9">
          <w:rPr>
            <w:noProof/>
            <w:sz w:val="22"/>
            <w:szCs w:val="22"/>
            <w:lang w:eastAsia="ja-JP"/>
          </w:rPr>
          <w:t xml:space="preserve"> per cent</w:t>
        </w:r>
        <w:r w:rsidR="00A01204" w:rsidRPr="0008241C">
          <w:rPr>
            <w:noProof/>
            <w:sz w:val="22"/>
            <w:szCs w:val="22"/>
            <w:lang w:eastAsia="ja-JP"/>
          </w:rPr>
          <w:t xml:space="preserve"> </w:t>
        </w:r>
        <w:r w:rsidR="00A01204" w:rsidRPr="0008241C">
          <w:rPr>
            <w:rFonts w:eastAsia="MS Mincho"/>
            <w:noProof/>
            <w:sz w:val="22"/>
            <w:szCs w:val="22"/>
            <w:lang w:eastAsia="ja-JP"/>
          </w:rPr>
          <w:t xml:space="preserve">of herbaceous species </w:t>
        </w:r>
        <w:r w:rsidR="00A01204" w:rsidRPr="0008241C">
          <w:rPr>
            <w:noProof/>
            <w:sz w:val="22"/>
            <w:szCs w:val="22"/>
            <w:lang w:eastAsia="ja-JP"/>
          </w:rPr>
          <w:t xml:space="preserve">are rare, endangered or vulnerable </w:t>
        </w:r>
        <w:r w:rsidR="00A01204" w:rsidRPr="0008241C">
          <w:rPr>
            <w:sz w:val="22"/>
            <w:szCs w:val="22"/>
            <w:lang w:eastAsia="ja-JP"/>
          </w:rPr>
          <w:fldChar w:fldCharType="begin" w:fldLock="1"/>
        </w:r>
        <w:r w:rsidR="00A01204" w:rsidRPr="0008241C">
          <w:rPr>
            <w:sz w:val="22"/>
            <w:szCs w:val="22"/>
            <w:lang w:eastAsia="ja-JP"/>
          </w:rPr>
          <w:instrText>ADDIN CSL_CITATION {"citationItems":[{"id":"ITEM-1","itemData":{"ISBN":"9781486302062","abstract":"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 Intr Biodiversity is in the eye of the beholder. For some it is our life support system, for others it is a resource to be used, for others it is a precious cultural symbol. Australians have long had a sense that our biodiversity is special, but despite our sense of its importance, in many parts of our country biodiversity is in trouble. Understanding the economic, ecological and social importance of biodiversity to our nation, CSIRO has been conducting research into Australia's biodiversity for nearly 90 years. Biodiversity: Science and Solutions for Australia draws on this research, exploring the multiple values of biodiversity and identifying practical solutions for its sustainable management. Description 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container-title":"Biodiversity : science and solutions for Australia","editor":[{"dropping-particle":"","family":"Morton","given":"Steve","non-dropping-particle":"","parse-names":false,"suffix":""},{"dropping-particle":"","family":"Lonsdale","given":"Mark","non-dropping-particle":"","parse-names":false,"suffix":""},{"dropping-particle":"","family":"Sheppard","given":"Andy","non-dropping-particle":"","parse-names":false,"suffix":""},{"dropping-particle":"","family":"CSIRO","given":"","non-dropping-particle":"","parse-names":false,"suffix":""}],"id":"ITEM-1","issued":{"date-parts":[["2014"]]},"note":"Includes bibliographical references and index","number-of-pages":"232","publisher":"Collingwood, Vic. CSIRO Publishing","title":"Biodiversity : science and solutions for Australia","type":"book"},"uris":["http://www.mendeley.com/documents/?uuid=300ff977-80be-4d45-a553-9597f0deb59b"]}],"mendeley":{"formattedCitation":"(Morton &lt;i&gt;et al.&lt;/i&gt;, 2014)","plainTextFormattedCitation":"(Morton et al., 2014)","previouslyFormattedCitation":"(Morton &lt;i&gt;et al.&lt;/i&gt;, 2014)"},"properties":{"noteIndex":0},"schema":"https://github.com/citation-style-language/schema/raw/master/csl-citation.json"}</w:instrText>
        </w:r>
        <w:r w:rsidR="00A01204" w:rsidRPr="0008241C">
          <w:rPr>
            <w:sz w:val="22"/>
            <w:szCs w:val="22"/>
            <w:lang w:eastAsia="ja-JP"/>
          </w:rPr>
          <w:fldChar w:fldCharType="separate"/>
        </w:r>
        <w:r w:rsidR="00A01204" w:rsidRPr="0008241C">
          <w:rPr>
            <w:noProof/>
            <w:sz w:val="22"/>
            <w:szCs w:val="22"/>
            <w:lang w:eastAsia="ja-JP"/>
          </w:rPr>
          <w:t xml:space="preserve">(Morton </w:t>
        </w:r>
        <w:r w:rsidR="00A01204" w:rsidRPr="0008241C">
          <w:rPr>
            <w:i/>
            <w:noProof/>
            <w:sz w:val="22"/>
            <w:szCs w:val="22"/>
            <w:lang w:eastAsia="ja-JP"/>
          </w:rPr>
          <w:t>et al.</w:t>
        </w:r>
        <w:r w:rsidR="00A01204" w:rsidRPr="0008241C">
          <w:rPr>
            <w:noProof/>
            <w:sz w:val="22"/>
            <w:szCs w:val="22"/>
            <w:lang w:eastAsia="ja-JP"/>
          </w:rPr>
          <w:t>, 2014)</w:t>
        </w:r>
        <w:r w:rsidR="00A01204" w:rsidRPr="0008241C">
          <w:rPr>
            <w:sz w:val="22"/>
            <w:szCs w:val="22"/>
            <w:lang w:eastAsia="ja-JP"/>
          </w:rPr>
          <w:fldChar w:fldCharType="end"/>
        </w:r>
        <w:r w:rsidR="00A01204" w:rsidRPr="0008241C">
          <w:rPr>
            <w:noProof/>
            <w:sz w:val="22"/>
            <w:szCs w:val="22"/>
            <w:lang w:eastAsia="ja-JP"/>
          </w:rPr>
          <w:t xml:space="preserve">. Grazing exclusion proved a suitable measure for soil restoration in most Chinese grasslands </w:t>
        </w:r>
        <w:r w:rsidR="00A01204" w:rsidRPr="0008241C">
          <w:rPr>
            <w:sz w:val="22"/>
            <w:szCs w:val="22"/>
            <w:lang w:eastAsia="ja-JP"/>
          </w:rPr>
          <w:fldChar w:fldCharType="end"/>
        </w:r>
      </w:hyperlink>
      <w:r w:rsidR="00A01204" w:rsidRPr="0008241C">
        <w:rPr>
          <w:sz w:val="22"/>
          <w:szCs w:val="22"/>
          <w:lang w:eastAsia="ja-JP"/>
        </w:rPr>
        <w:fldChar w:fldCharType="begin" w:fldLock="1"/>
      </w:r>
      <w:r w:rsidR="00A01204" w:rsidRPr="0008241C">
        <w:rPr>
          <w:sz w:val="22"/>
          <w:szCs w:val="22"/>
          <w:lang w:eastAsia="ja-JP"/>
        </w:rPr>
        <w:instrText>ADDIN CSL_CITATION {"citationItems":[{"id":"ITEM-1","itemData":{"DOI":"10.1111/gcb.13133","ISSN":"13541013","author":[{"dropping-particle":"","family":"Hu","given":"Zhongmin","non-dropping-particle":"","parse-names":false,"suffix":""},{"dropping-particle":"","family":"Li","given":"Shenggong","non-dropping-particle":"","parse-names":false,"suffix":""},{"dropping-particle":"","family":"Guo","given":"Qun","non-dropping-particle":"","parse-names":false,"suffix":""},{"dropping-particle":"","family":"Niu","given":"Shuli","non-dropping-particle":"","parse-names":false,"suffix":""},{"dropping-particle":"","family":"He","given":"Nianpeng","non-dropping-particle":"","parse-names":false,"suffix":""},{"dropping-particle":"","family":"Li","given":"Linghao","non-dropping-particle":"","parse-names":false,"suffix":""},{"dropping-particle":"","family":"Yu","given":"Guirui","non-dropping-particle":"","parse-names":false,"suffix":""}],"container-title":"Global Change Biology","id":"ITEM-1","issue":"4","issued":{"date-parts":[["2016","4","1"]]},"page":"1385-1393","publisher":"Wiley/Blackwell (10.1111)","title":"A synthesis of the effect of grazing exclusion on carbon dynamics in grasslands in China","type":"article-journal","volume":"22"},"uris":["http://www.mendeley.com/documents/?uuid=bdfad313-d84d-3f70-bfd1-0671dbba730b"]}],"mendeley":{"formattedCitation":"(Z. Hu &lt;i&gt;et al.&lt;/i&gt;, 2016)","plainTextFormattedCitation":"(Z. Hu et al., 2016)","previouslyFormattedCitation":"(Z. Hu &lt;i&gt;et al.&lt;/i&gt;, 2016)"},"properties":{"noteIndex":0},"schema":"https://github.com/citation-style-language/schema/raw/master/csl-citation.json"}</w:instrText>
      </w:r>
      <w:r w:rsidR="00A01204" w:rsidRPr="0008241C">
        <w:rPr>
          <w:sz w:val="22"/>
          <w:szCs w:val="22"/>
          <w:lang w:eastAsia="ja-JP"/>
        </w:rPr>
        <w:fldChar w:fldCharType="separate"/>
      </w:r>
      <w:r w:rsidR="00A01204" w:rsidRPr="0008241C">
        <w:rPr>
          <w:noProof/>
          <w:sz w:val="22"/>
          <w:szCs w:val="22"/>
          <w:lang w:eastAsia="ja-JP"/>
        </w:rPr>
        <w:t xml:space="preserve">(Z. Hu </w:t>
      </w:r>
      <w:r w:rsidR="00A01204" w:rsidRPr="0008241C">
        <w:rPr>
          <w:i/>
          <w:noProof/>
          <w:sz w:val="22"/>
          <w:szCs w:val="22"/>
          <w:lang w:eastAsia="ja-JP"/>
        </w:rPr>
        <w:t>et al.</w:t>
      </w:r>
      <w:r w:rsidR="00A01204" w:rsidRPr="0008241C">
        <w:rPr>
          <w:noProof/>
          <w:sz w:val="22"/>
          <w:szCs w:val="22"/>
          <w:lang w:eastAsia="ja-JP"/>
        </w:rPr>
        <w:t>, 2016)</w:t>
      </w:r>
      <w:r w:rsidR="00A01204" w:rsidRPr="0008241C">
        <w:rPr>
          <w:sz w:val="22"/>
          <w:szCs w:val="22"/>
          <w:lang w:eastAsia="ja-JP"/>
        </w:rPr>
        <w:fldChar w:fldCharType="end"/>
      </w:r>
      <w:r w:rsidR="00A01204" w:rsidRPr="0008241C">
        <w:rPr>
          <w:sz w:val="22"/>
          <w:szCs w:val="22"/>
          <w:lang w:eastAsia="ja-JP"/>
        </w:rPr>
        <w:t xml:space="preserve">. Chronic pressure of livestock grazing reduces N availability due to indirect removal via livestock use, collection of dung for fuel and accelerated soil erosion </w:t>
      </w:r>
      <w:r w:rsidR="00A01204" w:rsidRPr="0008241C">
        <w:rPr>
          <w:sz w:val="22"/>
          <w:szCs w:val="22"/>
          <w:lang w:eastAsia="ja-JP"/>
        </w:rPr>
        <w:fldChar w:fldCharType="begin" w:fldLock="1"/>
      </w:r>
      <w:r w:rsidR="00A01204" w:rsidRPr="0008241C">
        <w:rPr>
          <w:sz w:val="22"/>
          <w:szCs w:val="22"/>
          <w:lang w:eastAsia="ja-JP"/>
        </w:rPr>
        <w:instrText>ADDIN CSL_CITATION {"citationItems":[{"id":"ITEM-1","itemData":{"DOI":"10.1890/12-0114.1","ISBN":"0012-9615","ISSN":"00129615","abstract":"Increasing grazing pressure and climate change affect nitrogen (N) dynamics of grassland ecosystems in the Eurasian steppe belt with unclear consequences for future delivery of essential services such as forage production, C sequestration, and diversity conservation. The identification of key processes responsive to grazing is crucial to optimize grassland management. In this comprehensive case study of a Chinese typical steppe, we present an in-depth analysis of grazing effects on N dynamics, including the balance of N gains and losses, and N cycling. N pools and fluxes were simultaneously quantified on three grassland sites of different long-term grazing intensities.\\nDust deposition, wind erosion, and wet deposition were the predominant but most variable processes contributing to N losses and gains. Heavy grazing increased the risk of N losses by wind erosion. Hay-making and sheep excrement export to folds during nighttime keeping were important pathways of N losses from grassland sites. Compared to these fluxes, gaseous N losses (N2O, NO, N-2,N- and NH3) and N losses via export of sheep live mass and wool were of minor relevance. Our N balance calculation indicated mean annual net N losses of 0.9 +/- 0.8 g N/m(2) (mean +/- SD) at the heavily grazed site, whereas the long-term ungrazed site was an N sink receiving mean annual inputs of 1.8 +/- 1.1 g N/m(2), mainly due to dust deposition. Heavy grazing reduced pool sizes of topsoil organic N, above- and belowground biomass, and N fluxes with regard to plant N uptake, decomposition, gross microbial N turnover, and immobilization. Most N-related processes were more intensive in seasons of higher water availability, indicating complex interactions between land use intensity and climate variability. The projected increase of atmospheric N depositions and changes in rainfall pattern imposed by land use change will likely affect N sink-source pathways and N flux dynamics, indicating high potential impact on grassland ecosystem functions. Land use practices will be increasingly important for the management of N dynamics in Chinese typical steppe and, therefore, must be considered as key component to maintain, restore or optimize ecosystem services.","author":[{"dropping-particle":"","family":"Giese","given":"M.","non-dropping-particle":"","parse-names":false,"suffix":""},{"dropping-particle":"","family":"Brueck","given":"H.","non-dropping-particle":"","parse-names":false,"suffix":""},{"dropping-particle":"","family":"Gao","given":"Y. Z.","non-dropping-particle":"","parse-names":false,"suffix":""},{"dropping-particle":"","family":"Lin","given":"S.","non-dropping-particle":"","parse-names":false,"suffix":""},{"dropping-particle":"","family":"Steffens","given":"M.","non-dropping-particle":"","parse-names":false,"suffix":""},{"dropping-particle":"","family":"Kögel-Knabner","given":"I.","non-dropping-particle":"","parse-names":false,"suffix":""},{"dropping-particle":"","family":"Glindemann","given":"T.","non-dropping-particle":"","parse-names":false,"suffix":""},{"dropping-particle":"","family":"Susenbeth","given":"A.","non-dropping-particle":"","parse-names":false,"suffix":""},{"dropping-particle":"","family":"Taube","given":"F.","non-dropping-particle":"","parse-names":false,"suffix":""},{"dropping-particle":"","family":"Butterbach-Bahl","given":"K.","non-dropping-particle":"","parse-names":false,"suffix":""},{"dropping-particle":"","family":"Zheng","given":"X. H.","non-dropping-particle":"","parse-names":false,"suffix":""},{"dropping-particle":"","family":"Hoffmann","given":"C.","non-dropping-particle":"","parse-names":false,"suffix":""},{"dropping-particle":"","family":"Bai","given":"Y. F.","non-dropping-particle":"","parse-names":false,"suffix":""},{"dropping-particle":"","family":"Han","given":"X. G.","non-dropping-particle":"","parse-names":false,"suffix":""}],"container-title":"Ecological Monographs","id":"ITEM-1","issue":"2","issued":{"date-parts":[["2013"]]},"page":"195-219","title":"N balance and cycling of Inner Mongolia typical steppe: A comprehensive case study of grazing effects","type":"article-journal","volume":"83"},"uris":["http://www.mendeley.com/documents/?uuid=abaa6862-416c-43e6-8b6a-a047d32c8acf"]},{"id":"ITEM-2","itemData":{"DOI":"10.1016/j.ecoleng.2016.11.039","ISSN":"09258574","author":[{"dropping-particle":"","family":"Tang","given":"Zhuangsheng","non-dropping-particle":"","parse-names":false,"suffix":""},{"dropping-particle":"","family":"Deng","given":"Lei","non-dropping-particle":"","parse-names":false,"suffix":""},{"dropping-particle":"","family":"An","given":"Hui","non-dropping-particle":"","parse-names":false,"suffix":""},{"dropping-particle":"","family":"Yan","given":"Weiming","non-dropping-particle":"","parse-names":false,"suffix":""},{"dropping-particle":"","family":"Shangguan","given":"Zhouping","non-dropping-particle":"","parse-names":false,"suffix":""}],"container-title":"Ecological Engineering","id":"ITEM-2","issued":{"date-parts":[["2017"]]},"page":"31-38","publisher":"Elsevier B.V.","title":"The effect of nitrogen addition on community structure and productivity in grasslands: A meta-analysis","type":"article-journal","volume":"99"},"uris":["http://www.mendeley.com/documents/?uuid=5be1abfd-f712-488b-87e4-c2c3a9849172"]}],"mendeley":{"formattedCitation":"(Giese &lt;i&gt;et al.&lt;/i&gt;, 2013; Tang &lt;i&gt;et al.&lt;/i&gt;, 2017)","plainTextFormattedCitation":"(Giese et al., 2013; Tang et al., 2017)","previouslyFormattedCitation":"(Giese &lt;i&gt;et al.&lt;/i&gt;, 2013; Tang &lt;i&gt;et al.&lt;/i&gt;, 2017)"},"properties":{"noteIndex":0},"schema":"https://github.com/citation-style-language/schema/raw/master/csl-citation.json"}</w:instrText>
      </w:r>
      <w:r w:rsidR="00A01204" w:rsidRPr="0008241C">
        <w:rPr>
          <w:sz w:val="22"/>
          <w:szCs w:val="22"/>
          <w:lang w:eastAsia="ja-JP"/>
        </w:rPr>
        <w:fldChar w:fldCharType="separate"/>
      </w:r>
      <w:r w:rsidR="00A01204" w:rsidRPr="0008241C">
        <w:rPr>
          <w:noProof/>
          <w:sz w:val="22"/>
          <w:szCs w:val="22"/>
          <w:lang w:eastAsia="ja-JP"/>
        </w:rPr>
        <w:t xml:space="preserve">(Giese </w:t>
      </w:r>
      <w:r w:rsidR="00A01204" w:rsidRPr="0008241C">
        <w:rPr>
          <w:i/>
          <w:noProof/>
          <w:sz w:val="22"/>
          <w:szCs w:val="22"/>
          <w:lang w:eastAsia="ja-JP"/>
        </w:rPr>
        <w:t>et al.</w:t>
      </w:r>
      <w:r w:rsidR="00A01204" w:rsidRPr="0008241C">
        <w:rPr>
          <w:noProof/>
          <w:sz w:val="22"/>
          <w:szCs w:val="22"/>
          <w:lang w:eastAsia="ja-JP"/>
        </w:rPr>
        <w:t xml:space="preserve">, 2013; Tang </w:t>
      </w:r>
      <w:r w:rsidR="00A01204" w:rsidRPr="0008241C">
        <w:rPr>
          <w:i/>
          <w:noProof/>
          <w:sz w:val="22"/>
          <w:szCs w:val="22"/>
          <w:lang w:eastAsia="ja-JP"/>
        </w:rPr>
        <w:t>et al.</w:t>
      </w:r>
      <w:r w:rsidR="00A01204" w:rsidRPr="0008241C">
        <w:rPr>
          <w:noProof/>
          <w:sz w:val="22"/>
          <w:szCs w:val="22"/>
          <w:lang w:eastAsia="ja-JP"/>
        </w:rPr>
        <w:t>, 2017)</w:t>
      </w:r>
      <w:r w:rsidR="00A01204" w:rsidRPr="0008241C">
        <w:rPr>
          <w:sz w:val="22"/>
          <w:szCs w:val="22"/>
          <w:lang w:eastAsia="ja-JP"/>
        </w:rPr>
        <w:fldChar w:fldCharType="end"/>
      </w:r>
      <w:r w:rsidR="00A01204" w:rsidRPr="0008241C">
        <w:rPr>
          <w:sz w:val="22"/>
          <w:szCs w:val="22"/>
          <w:lang w:eastAsia="ja-JP"/>
        </w:rPr>
        <w:t xml:space="preserve">. A review of N-fertilizaton experiments shows that most grasslands are nitrogen limited </w:t>
      </w:r>
      <w:r w:rsidR="00A01204" w:rsidRPr="0008241C">
        <w:rPr>
          <w:sz w:val="22"/>
          <w:szCs w:val="22"/>
          <w:lang w:eastAsia="ja-JP"/>
        </w:rPr>
        <w:fldChar w:fldCharType="begin" w:fldLock="1"/>
      </w:r>
      <w:r w:rsidR="00A01204" w:rsidRPr="0008241C">
        <w:rPr>
          <w:sz w:val="22"/>
          <w:szCs w:val="22"/>
          <w:lang w:eastAsia="ja-JP"/>
        </w:rPr>
        <w:instrText>ADDIN CSL_CITATION {"citationItems":[{"id":"ITEM-1","itemData":{"DOI":"10.1016/j.ecoleng.2016.11.039","ISSN":"09258574","author":[{"dropping-particle":"","family":"Tang","given":"Zhuangsheng","non-dropping-particle":"","parse-names":false,"suffix":""},{"dropping-particle":"","family":"Deng","given":"Lei","non-dropping-particle":"","parse-names":false,"suffix":""},{"dropping-particle":"","family":"An","given":"Hui","non-dropping-particle":"","parse-names":false,"suffix":""},{"dropping-particle":"","family":"Yan","given":"Weiming","non-dropping-particle":"","parse-names":false,"suffix":""},{"dropping-particle":"","family":"Shangguan","given":"Zhouping","non-dropping-particle":"","parse-names":false,"suffix":""}],"container-title":"Ecological Engineering","id":"ITEM-1","issued":{"date-parts":[["2017"]]},"page":"31-38","publisher":"Elsevier B.V.","title":"The effect of nitrogen addition on community structure and productivity in grasslands: A meta-analysis","type":"article-journal","volume":"99"},"uris":["http://www.mendeley.com/documents/?uuid=5be1abfd-f712-488b-87e4-c2c3a9849172"]}],"mendeley":{"formattedCitation":"(Tang &lt;i&gt;et al.&lt;/i&gt;, 2017)","plainTextFormattedCitation":"(Tang et al., 2017)","previouslyFormattedCitation":"(Tang &lt;i&gt;et al.&lt;/i&gt;, 2017)"},"properties":{"noteIndex":0},"schema":"https://github.com/citation-style-language/schema/raw/master/csl-citation.json"}</w:instrText>
      </w:r>
      <w:r w:rsidR="00A01204" w:rsidRPr="0008241C">
        <w:rPr>
          <w:sz w:val="22"/>
          <w:szCs w:val="22"/>
          <w:lang w:eastAsia="ja-JP"/>
        </w:rPr>
        <w:fldChar w:fldCharType="separate"/>
      </w:r>
      <w:r w:rsidR="00A01204" w:rsidRPr="0008241C">
        <w:rPr>
          <w:noProof/>
          <w:sz w:val="22"/>
          <w:szCs w:val="22"/>
          <w:lang w:eastAsia="ja-JP"/>
        </w:rPr>
        <w:t xml:space="preserve">(Tang </w:t>
      </w:r>
      <w:r w:rsidR="00A01204" w:rsidRPr="0008241C">
        <w:rPr>
          <w:i/>
          <w:noProof/>
          <w:sz w:val="22"/>
          <w:szCs w:val="22"/>
          <w:lang w:eastAsia="ja-JP"/>
        </w:rPr>
        <w:t>et al.</w:t>
      </w:r>
      <w:r w:rsidR="00A01204" w:rsidRPr="0008241C">
        <w:rPr>
          <w:noProof/>
          <w:sz w:val="22"/>
          <w:szCs w:val="22"/>
          <w:lang w:eastAsia="ja-JP"/>
        </w:rPr>
        <w:t>, 2017)</w:t>
      </w:r>
      <w:r w:rsidR="00A01204" w:rsidRPr="0008241C">
        <w:rPr>
          <w:sz w:val="22"/>
          <w:szCs w:val="22"/>
          <w:lang w:eastAsia="ja-JP"/>
        </w:rPr>
        <w:fldChar w:fldCharType="end"/>
      </w:r>
      <w:r w:rsidR="00A01204" w:rsidRPr="0008241C">
        <w:rPr>
          <w:sz w:val="22"/>
          <w:szCs w:val="22"/>
          <w:lang w:eastAsia="ja-JP"/>
        </w:rPr>
        <w:t xml:space="preserve">. Addition of N in natural grasslands could enhance biomass productivity, but may have negative effects on biodiversity. </w:t>
      </w:r>
    </w:p>
    <w:p w14:paraId="2EA97A9B" w14:textId="77777777" w:rsidR="00A01204" w:rsidRPr="0008241C" w:rsidRDefault="00A01204" w:rsidP="00A01204">
      <w:pPr>
        <w:rPr>
          <w:rFonts w:eastAsia="MS Mincho"/>
          <w:sz w:val="22"/>
          <w:szCs w:val="22"/>
          <w:lang w:eastAsia="ja-JP"/>
        </w:rPr>
      </w:pPr>
    </w:p>
    <w:p w14:paraId="36D15C08"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S</w:t>
      </w:r>
      <w:r w:rsidRPr="0008241C">
        <w:rPr>
          <w:sz w:val="22"/>
          <w:szCs w:val="22"/>
          <w:lang w:eastAsia="ja-JP"/>
        </w:rPr>
        <w:t xml:space="preserve">avannhas in </w:t>
      </w:r>
      <w:r w:rsidRPr="0008241C">
        <w:rPr>
          <w:rFonts w:eastAsia="MS Mincho"/>
          <w:sz w:val="22"/>
          <w:szCs w:val="22"/>
          <w:lang w:eastAsia="ja-JP"/>
        </w:rPr>
        <w:t>the Asia-Pacific</w:t>
      </w:r>
      <w:r w:rsidRPr="0008241C">
        <w:rPr>
          <w:sz w:val="22"/>
          <w:szCs w:val="22"/>
          <w:lang w:eastAsia="ja-JP"/>
        </w:rPr>
        <w:t xml:space="preserve"> region</w:t>
      </w:r>
      <w:r w:rsidRPr="0008241C">
        <w:rPr>
          <w:rFonts w:eastAsia="MS Mincho"/>
          <w:sz w:val="22"/>
          <w:szCs w:val="22"/>
          <w:lang w:eastAsia="ja-JP"/>
        </w:rPr>
        <w:t xml:space="preserve"> have</w:t>
      </w:r>
      <w:r w:rsidRPr="0008241C">
        <w:rPr>
          <w:sz w:val="22"/>
          <w:szCs w:val="22"/>
          <w:lang w:eastAsia="ja-JP"/>
        </w:rPr>
        <w:t xml:space="preserve"> existed for over 1 million years, and have high level of C4 grass endemism and diversity </w:t>
      </w:r>
      <w:r w:rsidRPr="0008241C">
        <w:rPr>
          <w:sz w:val="22"/>
          <w:szCs w:val="22"/>
          <w:lang w:eastAsia="ja-JP"/>
        </w:rPr>
        <w:fldChar w:fldCharType="begin" w:fldLock="1"/>
      </w:r>
      <w:r w:rsidRPr="0008241C">
        <w:rPr>
          <w:sz w:val="22"/>
          <w:szCs w:val="22"/>
          <w:lang w:eastAsia="ja-JP"/>
        </w:rPr>
        <w:instrText>ADDIN CSL_CITATION {"citationItems":[{"id":"ITEM-1","itemData":{"DOI":"10.1098/rstb.2015.0305","ISBN":"0000000216616","ISSN":"0962-8436","PMID":"27502371","abstract":"The savannahs of Asia remain locally unrecognized as distinctive ecosystems, and continue to be viewed as degraded forests or seasonally dry tropical forests. These colonial-era legacies are problematic, because they fail to recognize the unique diversity of Asian savannahs and the critical roles of fire and herbivory in maintaining ecosystem health and diversity. In this review, we show that: the palaeo-historical evidence suggests that the savannahs of Asia have existed for at least 1 million years, long before widespread landscape modification by humans; savannah regions across Asia have levels of C4 grass endemism and diversity that are consistent with area-based expectations for non-Asian savannahs; there are at least three distinct Asian savannah communities, namely deciduous broadleaf savannahs, deciduous fine-leafed and spiny savannahs and evergreen pine savannahs, with distinct functional ecologies consistent with fire- and herbivory-driven community assembly. Via an analysis of savannah climate domains on other continents, we map the potential extent of savannahs across Asia. We find that the climates of African savannahs provide the closest analogues for those of Asian deciduous savannahs, but that Asian pine savannahs occur in climates different to any of the savannahs in the southern continents. Finally, we review major threats to the persistence of savannahs in Asia, including the mismanagement of fire and herbivory, alien woody encroachment, afforestation policies and future climate uncertainty associated with the changing Asian monsoon. Research agendas that target these issues are urgently needed to manage and conserve these ecosystems.This article is part of the themed issue 'Tropical grassy biomes: linking ecology, human use and conservation'.","author":[{"dropping-particle":"","family":"Ratnam","given":"Jayashree","non-dropping-particle":"","parse-names":false,"suffix":""},{"dropping-particle":"","family":"Tomlinson","given":"Kyle W.","non-dropping-particle":"","parse-names":false,"suffix":""},{"dropping-particle":"","family":"Rasquinha","given":"Dina N.","non-dropping-particle":"","parse-names":false,"suffix":""},{"dropping-particle":"","family":"Sankaran","given":"Mahesh","non-dropping-particle":"","parse-names":false,"suffix":""}],"container-title":"Philosophical Transactions of the Royal Society B: Biological Sciences","id":"ITEM-1","issue":"1703","issued":{"date-parts":[["2016"]]},"page":"20150305","title":"Savannahs of Asia: antiquity, biogeography, and an uncertain future","type":"article-journal","volume":"371"},"uris":["http://www.mendeley.com/documents/?uuid=c655f263-ad2d-4a36-98e7-42b68fd8b235"]}],"mendeley":{"formattedCitation":"(Ratnam &lt;i&gt;et al.&lt;/i&gt;, 2016)","plainTextFormattedCitation":"(Ratnam et al., 2016)","previouslyFormattedCitation":"(Ratnam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atnam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rFonts w:eastAsia="MS Mincho"/>
          <w:sz w:val="22"/>
          <w:szCs w:val="22"/>
          <w:lang w:eastAsia="ja-JP"/>
        </w:rPr>
        <w:t>. Its</w:t>
      </w:r>
      <w:r w:rsidRPr="0008241C">
        <w:rPr>
          <w:sz w:val="22"/>
          <w:szCs w:val="22"/>
          <w:lang w:eastAsia="ja-JP"/>
        </w:rPr>
        <w:t xml:space="preserve"> distinct functional ecologies reflect fire- and herbivory-driven community assembly. </w:t>
      </w:r>
      <w:r w:rsidRPr="0008241C">
        <w:rPr>
          <w:rFonts w:eastAsia="MS Mincho"/>
          <w:sz w:val="22"/>
          <w:szCs w:val="22"/>
          <w:lang w:eastAsia="ja-JP"/>
        </w:rPr>
        <w:t>F</w:t>
      </w:r>
      <w:r w:rsidRPr="0008241C">
        <w:rPr>
          <w:sz w:val="22"/>
          <w:szCs w:val="22"/>
          <w:lang w:eastAsia="ja-JP"/>
        </w:rPr>
        <w:t xml:space="preserve">or maintenance of savannahs, appropriate fire management system is a clear need to have in-depth understanding on spatio-temporal effects of burning </w:t>
      </w:r>
      <w:r w:rsidRPr="0008241C">
        <w:rPr>
          <w:sz w:val="22"/>
          <w:szCs w:val="22"/>
          <w:lang w:eastAsia="ja-JP"/>
        </w:rPr>
        <w:fldChar w:fldCharType="begin" w:fldLock="1"/>
      </w:r>
      <w:r w:rsidRPr="0008241C">
        <w:rPr>
          <w:sz w:val="22"/>
          <w:szCs w:val="22"/>
          <w:lang w:eastAsia="ja-JP"/>
        </w:rPr>
        <w:instrText>ADDIN CSL_CITATION {"citationItems":[{"id":"ITEM-1","itemData":{"DOI":"10.1505/146554815815834859","ISSN":"1465-5489","author":[{"dropping-particle":"","family":"Dexter","given":"K.G.","non-dropping-particle":"","parse-names":false,"suffix":""},{"dropping-particle":"","family":"Smart","given":"B.","non-dropping-particle":"","parse-names":false,"suffix":""},{"dropping-particle":"","family":"Baldauf","given":"C.","non-dropping-particle":"","parse-names":false,"suffix":""},{"dropping-particle":"","family":"Baker","given":"T.R.","non-dropping-particle":"","parse-names":false,"suffix":""},{"dropping-particle":"","family":"Balinga","given":"M.P. Bessike","non-dropping-particle":"","parse-names":false,"suffix":""},{"dropping-particle":"","family":"Brienen","given":"R.J.W.","non-dropping-particle":"","parse-names":false,"suffix":""},{"dropping-particle":"","family":"Fauset","given":"S.","non-dropping-particle":"","parse-names":false,"suffix":""},{"dropping-particle":"","family":"Feldpausch","given":"T.R.","non-dropping-particle":"","parse-names":false,"suffix":""},{"dropping-particle":"","family":"Silva","given":"L. Ferreira-Da","non-dropping-particle":"","parse-names":false,"suffix":""},{"dropping-particle":"","family":"Muledi","given":"J. Ilunga","non-dropping-particle":"","parse-names":false,"suffix":""},{"dropping-particle":"","family":"Lewis","given":"S.L.","non-dropping-particle":"","parse-names":false,"suffix":""},{"dropping-particle":"","family":"Lopez-Gonzalez","given":"G.","non-dropping-particle":"","parse-names":false,"suffix":""},{"dropping-particle":"","family":"Marimon-Junior","given":"B.H.","non-dropping-particle":"","parse-names":false,"suffix":""},{"dropping-particle":"","family":"Marimon","given":"B.S.","non-dropping-particle":"","parse-names":false,"suffix":""},{"dropping-particle":"","family":"Meerts","given":"P.","non-dropping-particle":"","parse-names":false,"suffix":""},{"dropping-particle":"","family":"Page","given":"N.","non-dropping-particle":"","parse-names":false,"suffix":""},{"dropping-particle":"","family":"Parthasarathy","given":"N.","non-dropping-particle":"","parse-names":false,"suffix":""},{"dropping-particle":"","family":"Phillips","given":"O.L.","non-dropping-particle":"","parse-names":false,"suffix":""},{"dropping-particle":"","family":"Sunderland","given":"T.C.H.","non-dropping-particle":"","parse-names":false,"suffix":""},{"dropping-particle":"","family":"Theilade","given":"I.","non-dropping-particle":"","parse-names":false,"suffix":""},{"dropping-particle":"","family":"Weintritt","given":"J.","non-dropping-particle":"","parse-names":false,"suffix":""},{"dropping-particle":"","family":"Affum-Baffoe","given":"K.","non-dropping-particle":"","parse-names":false,"suffix":""},{"dropping-particle":"","family":"Araujo","given":"A.","non-dropping-particle":"","parse-names":false,"suffix":""},{"dropping-particle":"","family":"Arroyo","given":"L.","non-dropping-particle":"","parse-names":false,"suffix":""},{"dropping-particle":"","family":"Begne","given":"S.K.","non-dropping-particle":"","parse-names":false,"suffix":""},{"dropping-particle":"","family":"Neves","given":"E. Carvalho-Das","non-dropping-particle":"","parse-names":false,"suffix":""},{"dropping-particle":"","family":"Collins","given":"M.","non-dropping-particle":"","parse-names":false,"suffix":""},{"dropping-particle":"","family":"Cuni-Sanchez","given":"A.","non-dropping-particle":"","parse-names":false,"suffix":""},{"dropping-particle":"","family":"Djuikouo","given":"M.N.K.","non-dropping-particle":"","parse-names":false,"suffix":""},{"dropping-particle":"","family":"Elias","given":"F.","non-dropping-particle":"","parse-names":false,"suffix":""},{"dropping-particle":"","family":"Foli","given":"E.G.","non-dropping-particle":"","parse-names":false,"suffix":""},{"dropping-particle":"","family":"Jeffery","given":"K.J.","non-dropping-particle":"","parse-names":false,"suffix":""},{"dropping-particle":"","family":"Killeen","given":"T.J.","non-dropping-particle":"","parse-names":false,"suffix":""},{"dropping-particle":"","family":"Malhi","given":"Y.","non-dropping-particle":"","parse-names":false,"suffix":""},{"dropping-particle":"","family":"Maracahipes","given":"L.","non-dropping-particle":"","parse-names":false,"suffix":""},{"dropping-particle":"","family":"Mendoza","given":"C.","non-dropping-particle":"","parse-names":false,"suffix":""},{"dropping-particle":"","family":"Monteagudo-Mendoza","given":"A.","non-dropping-particle":"","parse-names":false,"suffix":""},{"dropping-particle":"","family":"Morandi","given":"P.","non-dropping-particle":"","parse-names":false,"suffix":""},{"dropping-particle":"","family":"Santos","given":"C. Oliveira-Dos","non-dropping-particle":"","parse-names":false,"suffix":""},{"dropping-particle":"","family":"Parada","given":"A.G.","non-dropping-particle":"","parse-names":false,"suffix":""},{"dropping-particle":"","family":"Pardo","given":"G.","non-dropping-particle":"","parse-names":false,"suffix":""},{"dropping-particle":"","family":"Peh","given":"K.S.-H.","non-dropping-particle":"","parse-names":false,"suffix":""},{"dropping-particle":"","family":"Salomão","given":"R.P.","non-dropping-particle":"","parse-names":false,"suffix":""},{"dropping-particle":"","family":"Silveira","given":"M.","non-dropping-particle":"","parse-names":false,"suffix":""},{"dropping-particle":"","family":"Sinatora–Miranda","given":"H.","non-dropping-particle":"","parse-names":false,"suffix":""},{"dropping-particle":"","family":"Slik","given":"J.W.F.","non-dropping-particle":"","parse-names":false,"suffix":""},{"dropping-particle":"","family":"Sonke","given":"B.","non-dropping-particle":"","parse-names":false,"suffix":""},{"dropping-particle":"","family":"Taedoumg","given":"H.E.","non-dropping-particle":"","parse-names":false,"suffix":""},{"dropping-particle":"","family":"Toledo","given":"M.","non-dropping-particle":"","parse-names":false,"suffix":""},{"dropping-particle":"","family":"Umetsu","given":"R.K.","non-dropping-particle":"","parse-names":false,"suffix":""},{"dropping-particle":"","family":"Villaroel","given":"R.G.","non-dropping-particle":"","parse-names":false,"suffix":""},{"dropping-particle":"","family":"Vos","given":"V.A.","non-dropping-particle":"","parse-names":false,"suffix":""},{"dropping-particle":"","family":"White","given":"L.J.T.","non-dropping-particle":"","parse-names":false,"suffix":""},{"dropping-particle":"","family":"Pennington","given":"R.T.","non-dropping-particle":"","parse-names":false,"suffix":""}],"container-title":"International Forestry Review","id":"ITEM-1","issue":"2","issued":{"date-parts":[["2015","8","1"]]},"page":"10-32","title":"Floristics and biogeography of vegetation in seasonally dry tropical regions","type":"article-journal","volume":"17"},"uris":["http://www.mendeley.com/documents/?uuid=09248442-7f8f-3b27-b538-cddc6e331b13"]}],"mendeley":{"formattedCitation":"(Dexter &lt;i&gt;et al.&lt;/i&gt;, 2015)","plainTextFormattedCitation":"(Dexter et al., 2015)","previouslyFormattedCitation":"(Dexter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exter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S</w:t>
      </w:r>
      <w:r w:rsidRPr="0008241C">
        <w:rPr>
          <w:sz w:val="22"/>
          <w:szCs w:val="22"/>
          <w:lang w:eastAsia="ja-JP"/>
        </w:rPr>
        <w:t xml:space="preserve">avannahs in the Asia-Pacific region are heavily threatened due to: (i) land-use changes including conversion to agriculture and plantations, (ii) mismanagement of fire and herbivory which could otherwise be helpful in maintaining ecosystem health and diversity provided these are used judiciously; (iii) invasion by alien plant species such as </w:t>
      </w:r>
      <w:r w:rsidRPr="0008241C">
        <w:rPr>
          <w:i/>
          <w:sz w:val="22"/>
          <w:szCs w:val="22"/>
          <w:lang w:eastAsia="ja-JP"/>
        </w:rPr>
        <w:t>Prosopis juliflora</w:t>
      </w:r>
      <w:r w:rsidRPr="0008241C">
        <w:rPr>
          <w:sz w:val="22"/>
          <w:szCs w:val="22"/>
          <w:lang w:eastAsia="ja-JP"/>
        </w:rPr>
        <w:t xml:space="preserve"> and </w:t>
      </w:r>
      <w:r w:rsidRPr="0008241C">
        <w:rPr>
          <w:i/>
          <w:sz w:val="22"/>
          <w:szCs w:val="22"/>
          <w:lang w:eastAsia="ja-JP"/>
        </w:rPr>
        <w:t>Lantana camara</w:t>
      </w:r>
      <w:r w:rsidRPr="0008241C">
        <w:rPr>
          <w:sz w:val="22"/>
          <w:szCs w:val="22"/>
          <w:lang w:eastAsia="ja-JP"/>
        </w:rPr>
        <w:t xml:space="preserve"> that leads to changed physiognomy </w:t>
      </w:r>
      <w:r w:rsidRPr="0008241C">
        <w:rPr>
          <w:sz w:val="22"/>
          <w:szCs w:val="22"/>
          <w:lang w:eastAsia="ja-JP"/>
        </w:rPr>
        <w:fldChar w:fldCharType="begin" w:fldLock="1"/>
      </w:r>
      <w:r w:rsidRPr="0008241C">
        <w:rPr>
          <w:sz w:val="22"/>
          <w:szCs w:val="22"/>
          <w:lang w:eastAsia="ja-JP"/>
        </w:rPr>
        <w:instrText>ADDIN CSL_CITATION {"citationItems":[{"id":"ITEM-1","itemData":{"DOI":"10.1071/BT06178","ISBN":"0067-1924","ISSN":"00671924","abstract":"Abstract. Grazing by domestic livestock has greatly degraded many Australian ecosystems and its legacy will be long-lasting in many areas. While livestock are usually removed from conservation reserves because they are perceived to be incompatible with the conservation of natural ecosystems, they have been retained in a number of reserves in south-eastern Australia as a management tool to achieve conservation outcomes. These cases highlight the fact that no framework currently exists to address the question: under what circumstances (and in what ecosystems) is livestock grazing – or the removal of grazing – likely to have positive, negative, neutral or uncertain impacts on native plant diversity and composition? This paper provides a conceptual framework to predict the effects of livestock grazing and grazing exclusion on the conservation values of native vegetation across natural ecosystems in Australia. It should prove equally relevant to other ecosystems around the world which evolved without heavy grazing by large herbivores. The framework is based on disturbance and grazing ecology literature from Australia and elsewhere, and incorporates six main factors: (1) impacts of livestock grazing on soil and ecosystem processes, (2) historical exposure to grazing, (3) site productivity, (4) relative palatability of dominant species, (5) species-specific factors influencing plant recruitment, and (6) spatial scale and landscape context. These factors are integrated into a decision tree to describe the potential impacts of livestock on native vegetation in a particular area. Livestock grazing is likely to have detrimental impacts on conservation values in many ecological contexts, especially in relatively intact, uninvaded ecosystems on unproductive soils. By contrast, it may be a useful management tool to achieve conservation objectives where it either: (1) controls the biomass of existing potentially-dominant, grazing-sensitive plants (native or exotic), (2) prevents encroachment by undesirable, grazing-sensitive, potential dominants, (3) provides disturbance niches required by rare or significant plant species, (4) maintains fauna habitat structure, or (5) enhances the diversity of species and vegetation structures across the landscape, especially when most of the landscape is ungrazed. In many cases, other disturbance regimes (especially burning) may achieve similar outcomes; however, other disturbances will not necessarily be more effective than grazing…","author":[{"dropping-particle":"","family":"Lunt","given":"Ian D.","non-dropping-particle":"","parse-names":false,"suffix":""},{"dropping-particle":"","family":"Eldridge","given":"David J.","non-dropping-particle":"","parse-names":false,"suffix":""},{"dropping-particle":"","family":"Morgan","given":"John W.","non-dropping-particle":"","parse-names":false,"suffix":""},{"dropping-particle":"","family":"Witt","given":"G. Bradd","non-dropping-particle":"","parse-names":false,"suffix":""}],"container-title":"Australian Journal of Botany","id":"ITEM-1","issue":"4","issued":{"date-parts":[["2007"]]},"page":"401-415","title":"Turner review no. 13. A framework to predict the effects of livestock grazing and grazing exclusion on conservation values in natural ecosystems in Australia","type":"article-journal","volume":"55"},"uris":["http://www.mendeley.com/documents/?uuid=eeefd3a3-aa48-470c-a209-cdd0ee5513f1"]}],"mendeley":{"formattedCitation":"(Lunt &lt;i&gt;et al.&lt;/i&gt;, 2007)","plainTextFormattedCitation":"(Lunt et al., 2007)","previouslyFormattedCitation":"(Lunt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unt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 xml:space="preserve">, and (iv) likely changes in precipitation regimes under changing climate scenario </w:t>
      </w:r>
      <w:r w:rsidRPr="0008241C">
        <w:rPr>
          <w:sz w:val="22"/>
          <w:szCs w:val="22"/>
          <w:lang w:eastAsia="ja-JP"/>
        </w:rPr>
        <w:fldChar w:fldCharType="begin" w:fldLock="1"/>
      </w:r>
      <w:r w:rsidRPr="0008241C">
        <w:rPr>
          <w:sz w:val="22"/>
          <w:szCs w:val="22"/>
          <w:lang w:eastAsia="ja-JP"/>
        </w:rPr>
        <w:instrText>ADDIN CSL_CITATION {"citationItems":[{"id":"ITEM-1","itemData":{"DOI":"10.1111/j.1461-0248.2004.00677.x","ISBN":"1461-0248","ISSN":"1461023X","abstract":"We investigated the independent and combined effects of experimental warming and grazing on plant species diversity on the north-eastern Tibetan Plateau, a region highly vulnerable to ongoing climate and land use changes. Experimental warming caused a 26–36% decrease in species richness, a response that was generally dampened by experimental grazing. Higher species losses occurred at the drier sites where N was less available. Moreover, we observed an indirect effect of climate change on species richness as mediated by plant–plant interactions. Heat stress and warming-induced litter accumulation are potential explanations for the speciesÕ responses to experimental warming. This is the first reported experimental evidence that climate warming could cause dramatic declines in plant species diversity in high elevation ecosystems over short time frames and supports model predictions of species losses with anthropogenic climate change.","author":[{"dropping-particle":"","family":"Klein","given":"Julia A.","non-dropping-particle":"","parse-names":false,"suffix":""},{"dropping-particle":"","family":"Harte","given":"John","non-dropping-particle":"","parse-names":false,"suffix":""},{"dropping-particle":"","family":"Zhao","given":"Xin Quan","non-dropping-particle":"","parse-names":false,"suffix":""}],"container-title":"Ecology Letters","id":"ITEM-1","issue":"12","issued":{"date-parts":[["2004"]]},"page":"1170-1179","title":"Experimental warming causes large and rapid species loss, dampened by simulated grazing, on the Tibetan Plateau","type":"article-journal","volume":"7"},"uris":["http://www.mendeley.com/documents/?uuid=e019935c-31a4-4587-9211-466ca935df52"]},{"id":"ITEM-2","itemData":{"DOI":"10.1098/rstb.2015.0305","ISBN":"0000000216616","ISSN":"0962-8436","PMID":"27502371","abstract":"The savannahs of Asia remain locally unrecognized as distinctive ecosystems, and continue to be viewed as degraded forests or seasonally dry tropical forests. These colonial-era legacies are problematic, because they fail to recognize the unique diversity of Asian savannahs and the critical roles of fire and herbivory in maintaining ecosystem health and diversity. In this review, we show that: the palaeo-historical evidence suggests that the savannahs of Asia have existed for at least 1 million years, long before widespread landscape modification by humans; savannah regions across Asia have levels of C4 grass endemism and diversity that are consistent with area-based expectations for non-Asian savannahs; there are at least three distinct Asian savannah communities, namely deciduous broadleaf savannahs, deciduous fine-leafed and spiny savannahs and evergreen pine savannahs, with distinct functional ecologies consistent with fire- and herbivory-driven community assembly. Via an analysis of savannah climate domains on other continents, we map the potential extent of savannahs across Asia. We find that the climates of African savannahs provide the closest analogues for those of Asian deciduous savannahs, but that Asian pine savannahs occur in climates different to any of the savannahs in the southern continents. Finally, we review major threats to the persistence of savannahs in Asia, including the mismanagement of fire and herbivory, alien woody encroachment, afforestation policies and future climate uncertainty associated with the changing Asian monsoon. Research agendas that target these issues are urgently needed to manage and conserve these ecosystems.This article is part of the themed issue 'Tropical grassy biomes: linking ecology, human use and conservation'.","author":[{"dropping-particle":"","family":"Ratnam","given":"Jayashree","non-dropping-particle":"","parse-names":false,"suffix":""},{"dropping-particle":"","family":"Tomlinson","given":"Kyle W.","non-dropping-particle":"","parse-names":false,"suffix":""},{"dropping-particle":"","family":"Rasquinha","given":"Dina N.","non-dropping-particle":"","parse-names":false,"suffix":""},{"dropping-particle":"","family":"Sankaran","given":"Mahesh","non-dropping-particle":"","parse-names":false,"suffix":""}],"container-title":"Philosophical Transactions of the Royal Society B: Biological Sciences","id":"ITEM-2","issue":"1703","issued":{"date-parts":[["2016"]]},"page":"20150305","title":"Savannahs of Asia: antiquity, biogeography, and an uncertain future","type":"article-journal","volume":"371"},"uris":["http://www.mendeley.com/documents/?uuid=c655f263-ad2d-4a36-98e7-42b68fd8b235"]}],"mendeley":{"formattedCitation":"(Klein &lt;i&gt;et al.&lt;/i&gt;, 2004; Ratnam &lt;i&gt;et al.&lt;/i&gt;, 2016)","plainTextFormattedCitation":"(Klein et al., 2004; Ratnam et al., 2016)","previouslyFormattedCitation":"(Klein &lt;i&gt;et al.&lt;/i&gt;, 2004; Ratnam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lein </w:t>
      </w:r>
      <w:r w:rsidRPr="0008241C">
        <w:rPr>
          <w:i/>
          <w:noProof/>
          <w:sz w:val="22"/>
          <w:szCs w:val="22"/>
          <w:lang w:eastAsia="ja-JP"/>
        </w:rPr>
        <w:t>et al.</w:t>
      </w:r>
      <w:r w:rsidRPr="0008241C">
        <w:rPr>
          <w:noProof/>
          <w:sz w:val="22"/>
          <w:szCs w:val="22"/>
          <w:lang w:eastAsia="ja-JP"/>
        </w:rPr>
        <w:t xml:space="preserve">, 2004; Ratnam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A recent study has revealed that in Indian sub-continent sub-tropical and tropical savannahs are in particular risk of biome shift under changing precipitation regimes </w:t>
      </w:r>
      <w:r w:rsidRPr="0008241C">
        <w:rPr>
          <w:sz w:val="22"/>
          <w:szCs w:val="22"/>
          <w:lang w:eastAsia="ja-JP"/>
        </w:rPr>
        <w:fldChar w:fldCharType="begin" w:fldLock="1"/>
      </w:r>
      <w:r w:rsidRPr="0008241C">
        <w:rPr>
          <w:sz w:val="22"/>
          <w:szCs w:val="22"/>
          <w:lang w:eastAsia="ja-JP"/>
        </w:rPr>
        <w:instrText>ADDIN CSL_CITATION {"citationItems":[{"id":"ITEM-1","itemData":{"DOI":"10.18520/cs/v111/i1/147-156","ISSN":"00113891","abstract":"The Indian subcontinent is expected to witness signifi-cant changes in climatic conditions in the future, but the implications of such changes for future spatial dis-tribution of different biomes in the subcontinent are unclear. We sought to understand the potential shifts in the distribution of biomes in India by 2070 under different emission scenarios, identify biomes and re-gions of the country that are particularly at risk from future changes in climate, and quantify uncertainties associated with the predictions. We used an ensemble classifier (random forest) to model current and poten-tial future distribution of biomes in India for different climate trajectories under the newly developed repre-sentative concentration pathway (RCP) scenarios. Cli-mate projections from 19 and 17 different general circulation models (GCMs) were used to predict future biome distributions in India under the RCP 4.5 and RCP 8.5 scenarios respectively. For each scenario, mod-el outputs from different GCM projections were com-bined using a simple majority voting criterion. Approximately 630,000 sq. km (18%) of the country is predicted to experience biome shifts under the RCP 8.5 scenario and 486,000 sq. km (14%) under the RCP 4.5 scenario by 2070. Drier tropical biomes are likely to be replaced by wetter biomes, while temperate biomes are predicted to be dominated by vegetation characteristic of a warmer climate in the future. There was a high to moderate level of agreement between predictions of different GCMs. Our results suggest that biome shifts will be largely concentrated in the east-central and northern parts of the country, with tropical and sub-tropical dry forests, savannas, grasslands and xeric habitats particularly at risk. Future studies should focus on elucidating the responses of different vegetation sub-formations within individual biomes in order to gain a finer-scale understanding of vegetation responses to future climate change in the Indian subcontinent.","author":[{"dropping-particle":"","family":"Rasquinha","given":"Dina N.","non-dropping-particle":"","parse-names":false,"suffix":""},{"dropping-particle":"","family":"Sankaran","given":"Mahesh","non-dropping-particle":"","parse-names":false,"suffix":""}],"container-title":"Current Science","id":"ITEM-1","issue":"1","issued":{"date-parts":[["2016"]]},"page":"147-156","title":"Modelling biome shifts in the Indian subcontinent under scenarios of future climate change","type":"article-journal","volume":"111"},"uris":["http://www.mendeley.com/documents/?uuid=3133d23e-ca01-4f76-9916-1712e9e13ad4"]}],"mendeley":{"formattedCitation":"(Rasquinha &amp; Sankaran, 2016)","plainTextFormattedCitation":"(Rasquinha &amp; Sankaran, 2016)","previouslyFormattedCitation":"(Rasquinha &amp; Sankaran,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asquinha &amp; Sankaran, 2016)</w:t>
      </w:r>
      <w:r w:rsidRPr="0008241C">
        <w:rPr>
          <w:sz w:val="22"/>
          <w:szCs w:val="22"/>
          <w:lang w:eastAsia="ja-JP"/>
        </w:rPr>
        <w:fldChar w:fldCharType="end"/>
      </w:r>
      <w:r w:rsidRPr="0008241C">
        <w:rPr>
          <w:sz w:val="22"/>
          <w:szCs w:val="22"/>
          <w:lang w:eastAsia="ja-JP"/>
        </w:rPr>
        <w:t xml:space="preserve">. Continuous commercial livestock grazing, particularly </w:t>
      </w:r>
      <w:r w:rsidRPr="0008241C">
        <w:rPr>
          <w:sz w:val="22"/>
          <w:szCs w:val="22"/>
        </w:rPr>
        <w:t>in arid and semi-arid savannas and other rangelands</w:t>
      </w:r>
      <w:r w:rsidRPr="0008241C">
        <w:rPr>
          <w:sz w:val="22"/>
          <w:szCs w:val="22"/>
          <w:lang w:eastAsia="ja-JP"/>
        </w:rPr>
        <w:t xml:space="preserve"> is known to have c</w:t>
      </w:r>
      <w:r w:rsidRPr="0008241C">
        <w:rPr>
          <w:sz w:val="22"/>
          <w:szCs w:val="22"/>
        </w:rPr>
        <w:t>hanged vegetation structure and composition and increase in proportion of unpalatable woody cover</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07/s10531-015-1034-1","ISBN":"1365-2435","ISSN":"15729710","abstract":"© 2016, Springer Science+Business Media Dordrecht.Grasslands in northern China and the Qinghai-Tibetan plateau are particularly important to both ecosystem functioning and pastoral livelihoods. Although there are numerous degradation studies on the effect of livestock grazing across the region, they are largely only published in Chinese, and most focus on single sites. Based on case studies from 100 sites, covering a mean annual precipitation gradient of 95–744 mm, we present a comprehensive, internationally accessible review on the impact of livestock grazing on vegetation and soils. We compared ungrazed or slightly grazed sites with moderately and heavily grazed sites by evaluating changes in two indicator groups: vegetation (plant species richness, vegetation cover, aboveground biomass, belowground biomass and root/shoot ratio) and soil (pH, bulk density, organic C, total N, total P and available P). Most indicators declined with intensified grazing, while soil pH, bulk density and belowground biomass increased. Available P showed no clear response. Variables within indicator groups were mostly linearly correlated at a given grazing intensity. Relative grazing effects on different indicators varied along specific abiotic gradients. Grazing responses of plant species richness, aboveground biomass, soil bulk density, total N and available P interacted with precipitation patterns, while grazing effects on belowground biomass were influenced by temperature. Elevation had impact on grazing responses of aboveground biomass and soil organic carbon. Complex grazing effects reflect both methodological inconsistency and ecological complexity. Further assessments should consider specific characteristics of different indicators in the context of the local environment.","author":[{"dropping-particle":"","family":"Wang","given":"Yun","non-dropping-particle":"","parse-names":false,"suffix":""},{"dropping-particle":"","family":"Wesche","given":"Karsten","non-dropping-particle":"","parse-names":false,"suffix":""}],"container-title":"Biodiversity and Conservation","id":"ITEM-1","issue":"12","issued":{"date-parts":[["2016"]]},"page":"2401-2420","publisher":"Springer Netherlands","title":"Vegetation and soil responses to livestock grazing in Central Asian grasslands: a review of Chinese literature","type":"article-journal","volume":"25"},"uris":["http://www.mendeley.com/documents/?uuid=94d3a2df-1bfc-49fe-9264-8ee613bd79b5"]}],"mendeley":{"formattedCitation":"(Yun Wang &amp; Wesche, 2016)","plainTextFormattedCitation":"(Yun Wang &amp; Wesche, 2016)","previouslyFormattedCitation":"(Yun Wang &amp; Wesche, 2016)"},"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Yun Wang &amp; Wesche, 2016)</w:t>
      </w:r>
      <w:r w:rsidRPr="0008241C">
        <w:rPr>
          <w:rFonts w:eastAsia="MS Mincho"/>
          <w:sz w:val="22"/>
          <w:szCs w:val="22"/>
          <w:lang w:eastAsia="ja-JP"/>
        </w:rPr>
        <w:fldChar w:fldCharType="end"/>
      </w:r>
      <w:r w:rsidRPr="0008241C">
        <w:rPr>
          <w:rFonts w:eastAsia="MS Mincho"/>
          <w:sz w:val="22"/>
          <w:szCs w:val="22"/>
          <w:lang w:eastAsia="ja-JP"/>
        </w:rPr>
        <w:t xml:space="preserve">. Grazing induced changes in abundance of various faunal groups such as small mammals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ISBN":"0030-1299","author":[{"dropping-particle":"","family":"Zhang","given":"Zhibin","non-dropping-particle":"","parse-names":false,"suffix":""},{"dropping-particle":"","family":"Pech","given":"Roger","non-dropping-particle":"","parse-names":false,"suffix":""},{"dropping-particle":"","family":"Davis","given":"Stephen","non-dropping-particle":"","parse-names":false,"suffix":""},{"dropping-particle":"","family":"Shi","given":"Dazhao","non-dropping-particle":"","parse-names":false,"suffix":""},{"dropping-particle":"","family":"Wan","given":"Xinrong","non-dropping-particle":"","parse-names":false,"suffix":""},{"dropping-particle":"","family":"Zhong","given":"Wenqin","non-dropping-particle":"","parse-names":false,"suffix":""}],"container-title":"Oikos","id":"ITEM-1","issue":"August 2002","issued":{"date-parts":[["2003"]]},"page":"299-310","title":"Extrinsic and intrinsic factors determine the eruptive dynamics of Brandt's voles Microtus brandti in Inner Mongolia , China","type":"article-journal","volume":"2"},"uris":["http://www.mendeley.com/documents/?uuid=dc20aac8-df7e-4c32-ad2e-19aff1687e74"]},{"id":"ITEM-2","itemData":{"DOI":"10.1007/s00442-015-3455-7","ISBN":"1432-1939 (Electronic) 0029-8549 (Linking)","ISSN":"00298549","PMID":"26446568","abstract":"Livestock grazing has shaped grassland ecosystems around the world. Previous studies indicated grazing showed various impacts on small rodents; however, most studies were conducted over 1-2 years without controlling for confounding factors such as immigration/emigration and predation in rodents. Brandt's voles (Lasiopodomys brandtii) are generally recognized as pests because of food overlap with domestic herbivores, but are also important for biodiversity conservation because they provide nests or food to many birds. Fully understanding the ecological relationship between domestic herbivores and small mammals is essential to making ecosystem management decisions. To address these needs, we carried out a field experiment during the period 2010-2013 to assess the effects of sheep grazing on vegetation and the population density of Brandt's voles along a gradient of three grazing intensities by using 12 large-scale enclosures. Responses of Brandt's voles to livestock grazing varied with grazing intensity and year. As compared to the control group, sheep grazing had no effect on vole abundance in the first year but an overall negative effect on vole abundance in the following 3 years. Successive grazing caused decreases in survival and male body mass of voles, but had no significant effect on fecundity. Negative effects of grazing were associated with a grazing-induced deterioration in both food quantity (reflected by biomass and cover of less-preferred plants), and food quality (measured by tannin and total phenol content). Our findings highlight the urgent need for more flexible management of yearly rotational grazing to optimize livestock production while maintaining species diversity and ecosystem health.","author":[{"dropping-particle":"","family":"Li","given":"Guoliang","non-dropping-particle":"","parse-names":false,"suffix":""},{"dropping-particle":"","family":"Yin","given":"Baofa","non-dropping-particle":"","parse-names":false,"suffix":""},{"dropping-particle":"","family":"Wan","given":"Xinrong","non-dropping-particle":"","parse-names":false,"suffix":""},{"dropping-particle":"","family":"Wei","given":"Wanhong","non-dropping-particle":"","parse-names":false,"suffix":""},{"dropping-particle":"","family":"Wang","given":"Guiming","non-dropping-particle":"","parse-names":false,"suffix":""},{"dropping-particle":"","family":"Krebs","given":"Charles J.","non-dropping-particle":"","parse-names":false,"suffix":""},{"dropping-particle":"","family":"Zhang","given":"Zhibin","non-dropping-particle":"","parse-names":false,"suffix":""}],"container-title":"Oecologia","id":"ITEM-2","issue":"1","issued":{"date-parts":[["2016"]]},"page":"149-159","publisher":"Springer Berlin Heidelberg","title":"Successive sheep grazing reduces population density of Brandt???s voles in steppe grassland by altering food resources: a large manipulative experiment","type":"article-journal","volume":"180"},"uris":["http://www.mendeley.com/documents/?uuid=6f1ba61e-ca68-4332-b735-7a25bfe59dae"]}],"mendeley":{"formattedCitation":"(G. Li &lt;i&gt;et al.&lt;/i&gt;, 2016; Zhibin Zhang &lt;i&gt;et al.&lt;/i&gt;, 2003)","plainTextFormattedCitation":"(G. Li et al., 2016; Zhibin Zhang et al., 2003)","previouslyFormattedCitation":"(G. Li &lt;i&gt;et al.&lt;/i&gt;, 2016; Zhibin Zhang &lt;i&gt;et al.&lt;/i&gt;, 2003)"},"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G. Li </w:t>
      </w:r>
      <w:r w:rsidRPr="0008241C">
        <w:rPr>
          <w:rFonts w:eastAsia="MS Mincho"/>
          <w:i/>
          <w:noProof/>
          <w:sz w:val="22"/>
          <w:szCs w:val="22"/>
          <w:lang w:eastAsia="ja-JP"/>
        </w:rPr>
        <w:t>et al.</w:t>
      </w:r>
      <w:r w:rsidRPr="0008241C">
        <w:rPr>
          <w:rFonts w:eastAsia="MS Mincho"/>
          <w:noProof/>
          <w:sz w:val="22"/>
          <w:szCs w:val="22"/>
          <w:lang w:eastAsia="ja-JP"/>
        </w:rPr>
        <w:t xml:space="preserve">, 2016; Zhibin Zhang </w:t>
      </w:r>
      <w:r w:rsidRPr="0008241C">
        <w:rPr>
          <w:rFonts w:eastAsia="MS Mincho"/>
          <w:i/>
          <w:noProof/>
          <w:sz w:val="22"/>
          <w:szCs w:val="22"/>
          <w:lang w:eastAsia="ja-JP"/>
        </w:rPr>
        <w:t>et al.</w:t>
      </w:r>
      <w:r w:rsidRPr="0008241C">
        <w:rPr>
          <w:rFonts w:eastAsia="MS Mincho"/>
          <w:noProof/>
          <w:sz w:val="22"/>
          <w:szCs w:val="22"/>
          <w:lang w:eastAsia="ja-JP"/>
        </w:rPr>
        <w:t>, 2003)</w:t>
      </w:r>
      <w:r w:rsidRPr="0008241C">
        <w:rPr>
          <w:rFonts w:eastAsia="MS Mincho"/>
          <w:sz w:val="22"/>
          <w:szCs w:val="22"/>
          <w:lang w:eastAsia="ja-JP"/>
        </w:rPr>
        <w:fldChar w:fldCharType="end"/>
      </w:r>
      <w:r w:rsidRPr="0008241C">
        <w:rPr>
          <w:rFonts w:eastAsia="MS Mincho"/>
          <w:sz w:val="22"/>
          <w:szCs w:val="22"/>
          <w:lang w:eastAsia="ja-JP"/>
        </w:rPr>
        <w:t xml:space="preserve">, grasshoppers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07/s10980-015-0247-8","ISBN":"0921-2973","ISSN":"15729761","abstract":"Context: Grasshoppers are a dominant herbivore assemblage globally and play an important role for ecosystem nutrient cycling. Yet, we lack a strong understanding of the relationship between grasshopper diversity and plant community composition at the landscape scale. Objective: Our aim was to test landscape scale relationships between plant and grasshopper communities. Methods: We used a large-scale, replicated experiment at four sites, including grazed and protected pastures across a 350 km transect and 200–400 mm precipitation gradient in the steppes of Inner Mongolia, China. We analyzed the relationships between plant and grasshopper parameters with ANOVAs and CCA. Results: We collected 17 grasshopper species and 15,000+ individuals. The desert steppe (lowest precipitation) had the lowest grasshopper richness and diversity, but abundance was not different from the other sites. In two dry sites (desert steppe and Stipa steppe), livestock grazing decreased grasshopper diversity and increased abundance of the main pest species. In contrast, at the highest precipitation site (meadow steppe), grasshopper communities did not differ between grazing levels. Across all sites and grazing intensities, grasshopper abundance tended to be lowest and diversity highest in plant communities with intermediate levels of biomass and plant species richness. Conclusion: These results support the concept that appropriate land use management practices would be beneficial for increasing biodiversity, promoting grassland sustainability, and reducing outbreaks of the dominant pest grasshopper in Inner Mongolia. Our study suggests that different management approaches are necessary depending on the average annual precipitation and that the driest sites are most vulnerable to disturbance.","author":[{"dropping-particle":"","family":"Hao","given":"Shuguang","non-dropping-particle":"","parse-names":false,"suffix":""},{"dropping-particle":"","family":"Wang","given":"Shiping","non-dropping-particle":"","parse-names":false,"suffix":""},{"dropping-particle":"","family":"Cease","given":"Arianne","non-dropping-particle":"","parse-names":false,"suffix":""},{"dropping-particle":"","family":"Kang","given":"Le","non-dropping-particle":"","parse-names":false,"suffix":""}],"container-title":"Landscape Ecology","id":"ITEM-1","issue":"9","issued":{"date-parts":[["2015"]]},"page":"1657-1668","publisher":"Springer Netherlands","title":"Landscape level patterns of grasshopper communities in Inner Mongolia: interactive effects of livestock grazing and a precipitation gradient","type":"article-journal","volume":"30"},"uris":["http://www.mendeley.com/documents/?uuid=fb5734cd-e8ca-4803-9b6a-1e0d65d6cd29"]},{"id":"ITEM-2","itemData":{"DOI":"10.1016/j.agee.2015.07.008","ISSN":"01678809","abstract":"The structure and dynamics of insect community in grasslands can be influenced by grazing management via altered characteristics of plant community. However, attempts to better understand the complex relationships among plants, insects, and large herbivores is still hampered largely by the interactive effects of plants, insects, and large grazers on each other. In this study, we test the hypothesis that the effect of large herbivores on insect abundance is grazer species-specific and pre-grazing plant diversity-dependent using an experiment with manipulating four grazing treatments (i.e., control, cattle, goats, and sheep) at low, intermediate, and high plant diversity levels in a meadow steppe at northeast in China. We show that grazing significantly increased the abundance of the entire insect community. The abundance of each insect order responded differently to grazing treatments, with higher abundance of Orthoptera and Homoptera under sheep grazing, enhanced abundance of Coleoptera and Diptera under cattle grazing, and reduced Hemiptera abundance, but greater abundance of Lepidoptera under goats grazing. Thus different treatments profoundly changed insect taxonomic composition. The six most dominant species (Euchorthippus unicolor, Aelia nasuta, Trigonotylus ruficornis, Curculionidae sp., Coccinula quatuordecimpustulata, and Cicadellidae sp.) responded differently to grazing by large herbivores, with either increased or decreased its abundance. The effects of grazing on insect abundance were driven by their differential responsive mechanisms for vegetation. More importantly, the effects of grazing on insect abundance at both order- and species-levels potentially depended on plant diversity levels of pre-grazing. Our results suggest that different herbivore species should be used in the background of different plant communities for better conservation of insect community in managed grassland.","author":[{"dropping-particle":"","family":"Zhu","given":"Hui","non-dropping-particle":"","parse-names":false,"suffix":""},{"dropping-particle":"","family":"Wang","given":"Deli","non-dropping-particle":"","parse-names":false,"suffix":""},{"dropping-particle":"","family":"Guo","given":"Qinfeng","non-dropping-particle":"","parse-names":false,"suffix":""},{"dropping-particle":"","family":"Liu","given":"Jun","non-dropping-particle":"","parse-names":false,"suffix":""},{"dropping-particle":"","family":"Wang","given":"Ling","non-dropping-particle":"","parse-names":false,"suffix":""}],"container-title":"Agriculture, Ecosystems and Environment","id":"ITEM-2","issued":{"date-parts":[["2015"]]},"page":"245-252","publisher":"Elsevier B.V.","title":"Interactive effects of large herbivores and plant diversity on insect abundance in a meadow steppe in China","type":"article-journal","volume":"212"},"uris":["http://www.mendeley.com/documents/?uuid=442262f6-52f5-4ad8-a43e-a47a123c8da6"]}],"mendeley":{"formattedCitation":"(Hao &lt;i&gt;et al.&lt;/i&gt;, 2015; Zhu &lt;i&gt;et al.&lt;/i&gt;, 2015)","plainTextFormattedCitation":"(Hao et al., 2015; Zhu et al., 2015)","previouslyFormattedCitation":"(Hao &lt;i&gt;et al.&lt;/i&gt;, 2015; Zhu &lt;i&gt;et al.&lt;/i&gt;, 2015)"},"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Hao </w:t>
      </w:r>
      <w:r w:rsidRPr="0008241C">
        <w:rPr>
          <w:rFonts w:eastAsia="MS Mincho"/>
          <w:i/>
          <w:noProof/>
          <w:sz w:val="22"/>
          <w:szCs w:val="22"/>
          <w:lang w:eastAsia="ja-JP"/>
        </w:rPr>
        <w:t>et al.</w:t>
      </w:r>
      <w:r w:rsidRPr="0008241C">
        <w:rPr>
          <w:rFonts w:eastAsia="MS Mincho"/>
          <w:noProof/>
          <w:sz w:val="22"/>
          <w:szCs w:val="22"/>
          <w:lang w:eastAsia="ja-JP"/>
        </w:rPr>
        <w:t xml:space="preserve">, 2015; Zhu </w:t>
      </w:r>
      <w:r w:rsidRPr="0008241C">
        <w:rPr>
          <w:rFonts w:eastAsia="MS Mincho"/>
          <w:i/>
          <w:noProof/>
          <w:sz w:val="22"/>
          <w:szCs w:val="22"/>
          <w:lang w:eastAsia="ja-JP"/>
        </w:rPr>
        <w:t>et al.</w:t>
      </w:r>
      <w:r w:rsidRPr="0008241C">
        <w:rPr>
          <w:rFonts w:eastAsia="MS Mincho"/>
          <w:noProof/>
          <w:sz w:val="22"/>
          <w:szCs w:val="22"/>
          <w:lang w:eastAsia="ja-JP"/>
        </w:rPr>
        <w:t>, 2015)</w:t>
      </w:r>
      <w:r w:rsidRPr="0008241C">
        <w:rPr>
          <w:rFonts w:eastAsia="MS Mincho"/>
          <w:sz w:val="22"/>
          <w:szCs w:val="22"/>
          <w:lang w:eastAsia="ja-JP"/>
        </w:rPr>
        <w:fldChar w:fldCharType="end"/>
      </w:r>
      <w:r w:rsidRPr="0008241C">
        <w:rPr>
          <w:rFonts w:eastAsia="MS Mincho"/>
          <w:sz w:val="22"/>
          <w:szCs w:val="22"/>
          <w:lang w:eastAsia="ja-JP"/>
        </w:rPr>
        <w:t xml:space="preserve"> and microbial diversity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371/journal.pone.0159680","ISSN":"1932-6203","PMID":"27467221","abstract":"Soil bacteria play a key role in the ecological and evolutionary responses of agricultural ecosystems. Domestic herbivore grazing is known to influence soil bacterial community. However, the effects of grazing and its major driving factors on soil bacterial community remain unknown for different plant community compositions under increasing grazing intensity. Thus, to investigate soil bacterial community diversity under five plant community compositions (Grass; Leymus chinensis; Forb; L. chinensis &amp; Forb; and Legume), we performed a four-year field experiment with different grazing intensity treatments (no grazing; light grazing, 4 sheep·ha-1; and heavy grazing, 6 sheep·ha-1) in a grassland in China. Total DNA was obtained from soil samples collected from the plots in August, and polymerase chain reaction (PCR) analysis and denaturing gradient gel electrophoresis (DGGE) fingerprinting were used to investigate soil bacterial community. The results showed that light grazing significantly increased indices of soil bacterial community diversity for the Forb and Legume groups but not the Grass and L. chinensis groups. Heavy grazing significantly reduced these soil bacterial diversity indices, except for the Pielou evenness index in the Legume group. Further analyses revealed that the soil N/P ratio, electrical conductivity (EC), total nitrogen (TN) and pH were the major environmental factors affecting the soil bacterial community. Our study suggests that the soil bacterial community diversity was influenced by grazing intensity and plant community composition in a meadow steppe. The present study provides a baseline assessment of the soil bacterial community diversity in a temperate meadow steppe.","author":[{"dropping-particle":"","family":"Qu","given":"Tong-Bao","non-dropping-particle":"","parse-names":false,"suffix":""},{"dropping-particle":"","family":"Du","given":"Wei-Chao","non-dropping-particle":"","parse-names":false,"suffix":""},{"dropping-particle":"","family":"Yuan","given":"Xia","non-dropping-particle":"","parse-names":false,"suffix":""},{"dropping-particle":"","family":"Yang","given":"Zhi-Ming","non-dropping-particle":"","parse-names":false,"suffix":""},{"dropping-particle":"","family":"Liu","given":"Dong-Bo","non-dropping-particle":"","parse-names":false,"suffix":""},{"dropping-particle":"","family":"Wang","given":"De-Li","non-dropping-particle":"","parse-names":false,"suffix":""},{"dropping-particle":"","family":"Yu","given":"Li-Jun","non-dropping-particle":"","parse-names":false,"suffix":""}],"container-title":"PloS one","id":"ITEM-1","issue":"7","issued":{"date-parts":[["2016"]]},"page":"e0159680","title":"Impacts of Grazing Intensity and Plant Community Composition on Soil Bacterial Community Diversity in a Steppe Grassland.","type":"article-journal","volume":"11"},"uris":["http://www.mendeley.com/documents/?uuid=6f80a5c2-800b-4ce8-be62-6f8448db576c"]}],"mendeley":{"formattedCitation":"(Qu &lt;i&gt;et al.&lt;/i&gt;, 2016)","plainTextFormattedCitation":"(Qu et al., 2016)","previouslyFormattedCitation":"(Qu &lt;i&gt;et al.&lt;/i&gt;, 2016)"},"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Qu </w:t>
      </w:r>
      <w:r w:rsidRPr="0008241C">
        <w:rPr>
          <w:rFonts w:eastAsia="MS Mincho"/>
          <w:i/>
          <w:noProof/>
          <w:sz w:val="22"/>
          <w:szCs w:val="22"/>
          <w:lang w:eastAsia="ja-JP"/>
        </w:rPr>
        <w:t>et al.</w:t>
      </w:r>
      <w:r w:rsidRPr="0008241C">
        <w:rPr>
          <w:rFonts w:eastAsia="MS Mincho"/>
          <w:noProof/>
          <w:sz w:val="22"/>
          <w:szCs w:val="22"/>
          <w:lang w:eastAsia="ja-JP"/>
        </w:rPr>
        <w:t>, 2016)</w:t>
      </w:r>
      <w:r w:rsidRPr="0008241C">
        <w:rPr>
          <w:rFonts w:eastAsia="MS Mincho"/>
          <w:sz w:val="22"/>
          <w:szCs w:val="22"/>
          <w:lang w:eastAsia="ja-JP"/>
        </w:rPr>
        <w:fldChar w:fldCharType="end"/>
      </w:r>
      <w:r w:rsidRPr="0008241C">
        <w:rPr>
          <w:rFonts w:eastAsia="MS Mincho"/>
          <w:sz w:val="22"/>
          <w:szCs w:val="22"/>
          <w:lang w:eastAsia="ja-JP"/>
        </w:rPr>
        <w:t xml:space="preserve"> have been documented in various grasslands but clear trends cannot be deducted at present. </w:t>
      </w:r>
    </w:p>
    <w:p w14:paraId="18C482F0" w14:textId="77777777" w:rsidR="00A01204" w:rsidRPr="0008241C" w:rsidRDefault="00A01204" w:rsidP="00A01204">
      <w:pPr>
        <w:rPr>
          <w:rFonts w:eastAsia="MS Mincho"/>
          <w:sz w:val="22"/>
          <w:szCs w:val="22"/>
          <w:lang w:eastAsia="ja-JP"/>
        </w:rPr>
      </w:pPr>
    </w:p>
    <w:p w14:paraId="45DFF77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38" w:name="_Toc504317180"/>
      <w:bookmarkStart w:id="839" w:name="_Toc504317873"/>
      <w:bookmarkStart w:id="840" w:name="_Toc524041370"/>
      <w:r w:rsidRPr="0008241C">
        <w:rPr>
          <w:b/>
          <w:sz w:val="22"/>
          <w:szCs w:val="24"/>
        </w:rPr>
        <w:t xml:space="preserve">3.2.1.3 </w:t>
      </w:r>
      <w:r w:rsidRPr="0008241C">
        <w:rPr>
          <w:b/>
          <w:sz w:val="22"/>
          <w:szCs w:val="24"/>
        </w:rPr>
        <w:tab/>
        <w:t>Alpine ecosystems</w:t>
      </w:r>
      <w:bookmarkEnd w:id="838"/>
      <w:bookmarkEnd w:id="839"/>
      <w:bookmarkEnd w:id="840"/>
      <w:r w:rsidRPr="0008241C">
        <w:rPr>
          <w:b/>
          <w:sz w:val="22"/>
          <w:szCs w:val="24"/>
        </w:rPr>
        <w:t xml:space="preserve"> </w:t>
      </w:r>
    </w:p>
    <w:p w14:paraId="3C259EF8" w14:textId="77777777" w:rsidR="00A01204" w:rsidRPr="0008241C" w:rsidRDefault="00A01204" w:rsidP="00A01204">
      <w:pPr>
        <w:rPr>
          <w:sz w:val="22"/>
          <w:szCs w:val="22"/>
          <w:lang w:eastAsia="ja-JP"/>
        </w:rPr>
      </w:pPr>
    </w:p>
    <w:p w14:paraId="0A506AE9" w14:textId="0799A24B" w:rsidR="00A01204" w:rsidRPr="0008241C" w:rsidRDefault="00A01204" w:rsidP="00A01204">
      <w:pPr>
        <w:rPr>
          <w:sz w:val="22"/>
          <w:szCs w:val="22"/>
          <w:lang w:eastAsia="ja-JP"/>
        </w:rPr>
      </w:pPr>
      <w:r w:rsidRPr="0008241C">
        <w:rPr>
          <w:sz w:val="22"/>
          <w:szCs w:val="22"/>
          <w:lang w:eastAsia="ja-JP"/>
        </w:rPr>
        <w:t xml:space="preserve">The alpine ecosystems are generally located in high mountains between the upper limits of tree growth (alpine treeline) and snowline, characterized by highly seasonal environment with short growing season and treeless vegetation. The alpine treelines in </w:t>
      </w:r>
      <w:r w:rsidRPr="0008241C">
        <w:rPr>
          <w:bCs/>
          <w:sz w:val="22"/>
          <w:szCs w:val="22"/>
        </w:rPr>
        <w:t>the Asia-Pacific region</w:t>
      </w:r>
      <w:r w:rsidRPr="0008241C">
        <w:rPr>
          <w:sz w:val="22"/>
          <w:szCs w:val="22"/>
          <w:lang w:eastAsia="ja-JP"/>
        </w:rPr>
        <w:t xml:space="preserve"> can be as low as 1000 – 1200 m asl in New Zealand </w:t>
      </w:r>
      <w:r w:rsidRPr="0008241C">
        <w:rPr>
          <w:sz w:val="22"/>
          <w:szCs w:val="22"/>
          <w:lang w:eastAsia="ja-JP"/>
        </w:rPr>
        <w:fldChar w:fldCharType="begin" w:fldLock="1"/>
      </w:r>
      <w:r w:rsidRPr="0008241C">
        <w:rPr>
          <w:sz w:val="22"/>
          <w:szCs w:val="22"/>
          <w:lang w:eastAsia="ja-JP"/>
        </w:rPr>
        <w:instrText>ADDIN CSL_CITATION {"citationItems":[{"id":"ITEM-1","itemData":{"abstract":"The National Vegetation Survey (NVS) databank is designed to safeguard the investment of millions of dollars spent over the last 50 years collecting, computerising and checking New Zealand vegetation data and to optimise the potential knowledge gains from these data. Data such as these can be synthesised across a range of spatial and temporal scales, allow novel ecological questions to be considered, and can underpin land management and legal reporting obligations. The NVS databank builds largely on the base of data collected under the auspices of the New Zealand Forest Service from the 1940s to 1987. In more recent years, it has incorporated data from Protected Natural Area (PNA) surveys and from new and remeasured plots in a range of ecosystems collected by staff of, among others, the Department of Conservation, Landcare Research, regional councils and universities. The databank currently stores data from approximately 14 000 permanent plots, 52 000 reconnaissance descriptions and PNA plots, and 14 000 timber volume plots measured in the 1940s and 1950s. Ecosystems that are best represented are grasslands in montane and alpine areas and indigenous forests. Geographic coverage is widespread but patchy. As the NVS databank continues to develop and grow, a range of data management issues are being addressed. These include (i) developing mechanisms to meet the needs of both data users and data providers and incentives to encourage individuals and organisations to deposit data into the databank, (ii) ensuring that metadata are adequate to allow raw data to be interpreted, and (iii) ensuring that the data stored meet set quality standards. In the future, the databank will take advantage of changing technology to best meet the needs of data users and providers. Further information about the NVS databank can be obtained from www.landcare.cri.nz/science/nvs.","author":[{"dropping-particle":"","family":"Wiser","given":"S.K.","non-dropping-particle":"","parse-names":false,"suffix":""},{"dropping-particle":"","family":"Bellingham","given":"P.J.","non-dropping-particle":"","parse-names":false,"suffix":""},{"dropping-particle":"","family":"Burrows.","given":"L.E.","non-dropping-particle":"","parse-names":false,"suffix":""}],"container-title":"New Zealand Journal of Ecology","id":"ITEM-1","issue":"2","issued":{"date-parts":[["2001"]]},"page":"1-17","title":"Managing biodiversity information: development of the National Vegetation Survey Databank","type":"article-journal","volume":"20"},"uris":["http://www.mendeley.com/documents/?uuid=93908c74-b6f9-3c5e-9963-554ad6c6f5bf"]}],"mendeley":{"formattedCitation":"(Wiser &lt;i&gt;et al.&lt;/i&gt;, 2001)","plainTextFormattedCitation":"(Wiser et al., 2001)","previouslyFormattedCitation":"(Wiser &lt;i&gt;et al.&lt;/i&gt;, 200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iser </w:t>
      </w:r>
      <w:r w:rsidRPr="0008241C">
        <w:rPr>
          <w:i/>
          <w:noProof/>
          <w:sz w:val="22"/>
          <w:szCs w:val="22"/>
          <w:lang w:eastAsia="ja-JP"/>
        </w:rPr>
        <w:t>et al.</w:t>
      </w:r>
      <w:r w:rsidRPr="0008241C">
        <w:rPr>
          <w:noProof/>
          <w:sz w:val="22"/>
          <w:szCs w:val="22"/>
          <w:lang w:eastAsia="ja-JP"/>
        </w:rPr>
        <w:t>, 2001)</w:t>
      </w:r>
      <w:r w:rsidRPr="0008241C">
        <w:rPr>
          <w:sz w:val="22"/>
          <w:szCs w:val="22"/>
          <w:lang w:eastAsia="ja-JP"/>
        </w:rPr>
        <w:fldChar w:fldCharType="end"/>
      </w:r>
      <w:r w:rsidRPr="0008241C">
        <w:rPr>
          <w:sz w:val="22"/>
          <w:szCs w:val="22"/>
          <w:lang w:eastAsia="ja-JP"/>
        </w:rPr>
        <w:t xml:space="preserve"> and reach an elevation of 4200 m asl </w:t>
      </w:r>
      <w:r w:rsidRPr="0008241C">
        <w:rPr>
          <w:sz w:val="22"/>
          <w:szCs w:val="22"/>
          <w:u w:val="single"/>
          <w:lang w:eastAsia="ja-JP"/>
        </w:rPr>
        <w:t>+</w:t>
      </w:r>
      <w:r w:rsidRPr="0008241C">
        <w:rPr>
          <w:sz w:val="22"/>
          <w:szCs w:val="22"/>
          <w:lang w:eastAsia="ja-JP"/>
        </w:rPr>
        <w:t xml:space="preserve"> 200 m in the eastern Himalaya. Spread over a considerably large area </w:t>
      </w:r>
      <w:r w:rsidRPr="0008241C">
        <w:rPr>
          <w:rFonts w:eastAsia="MS Mincho"/>
          <w:sz w:val="22"/>
          <w:szCs w:val="22"/>
          <w:lang w:eastAsia="ja-JP"/>
        </w:rPr>
        <w:t>in</w:t>
      </w:r>
      <w:r w:rsidRPr="0008241C">
        <w:rPr>
          <w:sz w:val="22"/>
          <w:szCs w:val="22"/>
          <w:lang w:eastAsia="ja-JP"/>
        </w:rPr>
        <w:t xml:space="preserve"> </w:t>
      </w:r>
      <w:r w:rsidRPr="0008241C">
        <w:rPr>
          <w:bCs/>
          <w:sz w:val="22"/>
          <w:szCs w:val="22"/>
        </w:rPr>
        <w:t>the Asia-Pacific region</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bb25e5f2-edf6-4bc3-be16-94ca53aa53b2"]},{"id":"ITEM-2","itemData":{"DOI":"10.1007/s10531-016-1214-7","ISSN":"15729710","abstract":"The Palaearctic steppes range from the Mediterranean basin towards China, forming one of the largest continuous terrestrial biomes. The literature on steppe ecology and conservation is vast but scattered and often not available in English. We provide a review of some key topics based on a new definition of steppes, which includes also Mediterranean steppes and alpine rangelands of the Asian Highlands. Revisiting the ter- restrial ecoregions of the world, we estimate that the Palaearctic steppe biome extends over ca. 10.5 million km2. Major chorological regions differ in their macroclimatic niche with a clear distinction between Middle Asia with its winter precipitation and the Central Asian summer-rain regions of the Mongolian plateau and of Tibet. Steppe soils store large amounts of carbon, yet the sequestration potential is debated and depends on land use. Major physiognomic-ecological steppe types include forest-, typical-, desert-, and alpine- steppe, which vary in the importance of grasses, mainly C3 species. The steppes host a specialised fauna, and Middle Asia, Tibet, and especially Mongolia, have large herds of migrating ungulates. The share of pristine and protected sites is low in the steppe regions, with conversion into croplands being the most important land use impact in Europe, Middle Asia, and the Mediterranean, while grazing has a severe impact in some parts of Mongolia and Tibet. There are major gaps in our knowledge on: (1) the effects of climate change on the crucial seasonal patterns; (2) the role of steppe soils in the global carbon budget; and (3) the ecology and distribution of most animal groups except vertebrates.","author":[{"dropping-particle":"","family":"Wesche","given":"Karsten","non-dropping-particle":"","parse-names":false,"suffix":""},{"dropping-particle":"","family":"Ambarlı","given":"Didem","non-dropping-particle":"","parse-names":false,"suffix":""},{"dropping-particle":"","family":"Kamp","given":"Johannes","non-dropping-particle":"","parse-names":false,"suffix":""},{"dropping-particle":"","family":"Török","given":"Peter","non-dropping-particle":"","parse-names":false,"suffix":""},{"dropping-particle":"","family":"Treiber","given":"Jan","non-dropping-particle":"","parse-names":false,"suffix":""},{"dropping-particle":"","family":"Dengler","given":"Jürgen","non-dropping-particle":"","parse-names":false,"suffix":""}],"container-title":"Biodiversity and Conservation","id":"ITEM-2","issue":"12","issued":{"date-parts":[["2016"]]},"page":"2197-2231","title":"The Palaearctic steppe biome: a new synthesis","type":"article-journal","volume":"25"},"uris":["http://www.mendeley.com/documents/?uuid=015a6bca-f853-4c49-875f-aa9a7915688f"]}],"mendeley":{"formattedCitation":"(Olson &lt;i&gt;et al.&lt;/i&gt;, 2001; Wesche &lt;i&gt;et al.&lt;/i&gt;, 2016)","plainTextFormattedCitation":"(Olson et al., 2001; Wesche et al., 2016)","previouslyFormattedCitation":"(Olson &lt;i&gt;et al.&lt;/i&gt;, 2001; Wesche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Olson </w:t>
      </w:r>
      <w:r w:rsidRPr="0008241C">
        <w:rPr>
          <w:i/>
          <w:noProof/>
          <w:sz w:val="22"/>
          <w:szCs w:val="22"/>
          <w:lang w:eastAsia="ja-JP"/>
        </w:rPr>
        <w:t>et al.</w:t>
      </w:r>
      <w:r w:rsidRPr="0008241C">
        <w:rPr>
          <w:noProof/>
          <w:sz w:val="22"/>
          <w:szCs w:val="22"/>
          <w:lang w:eastAsia="ja-JP"/>
        </w:rPr>
        <w:t xml:space="preserve">, 2001; Wesche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rFonts w:eastAsia="MS Mincho"/>
          <w:sz w:val="22"/>
          <w:szCs w:val="22"/>
          <w:lang w:eastAsia="ja-JP"/>
        </w:rPr>
        <w:t>,</w:t>
      </w:r>
      <w:r w:rsidRPr="0008241C">
        <w:rPr>
          <w:sz w:val="22"/>
          <w:szCs w:val="22"/>
          <w:lang w:eastAsia="ja-JP"/>
        </w:rPr>
        <w:t xml:space="preserve"> the alpine </w:t>
      </w:r>
      <w:r w:rsidRPr="0008241C">
        <w:rPr>
          <w:rFonts w:eastAsia="MS Mincho"/>
          <w:sz w:val="22"/>
          <w:szCs w:val="22"/>
          <w:lang w:eastAsia="ja-JP"/>
        </w:rPr>
        <w:t>ecosystems</w:t>
      </w:r>
      <w:r w:rsidRPr="0008241C">
        <w:rPr>
          <w:sz w:val="22"/>
          <w:szCs w:val="22"/>
          <w:lang w:eastAsia="ja-JP"/>
        </w:rPr>
        <w:t xml:space="preserve"> encompass alpine moist and dry meadows, moist and dry scrub, and steppes of Iran, Pamir, Hindu Kush Himalayan region, Hengduan</w:t>
      </w:r>
      <w:r w:rsidRPr="0008241C">
        <w:rPr>
          <w:rFonts w:eastAsia="MS Mincho"/>
          <w:sz w:val="22"/>
          <w:szCs w:val="22"/>
          <w:lang w:eastAsia="ja-JP"/>
        </w:rPr>
        <w:t xml:space="preserve">, </w:t>
      </w:r>
      <w:r w:rsidRPr="0008241C">
        <w:rPr>
          <w:sz w:val="22"/>
          <w:szCs w:val="22"/>
          <w:lang w:eastAsia="ja-JP"/>
        </w:rPr>
        <w:t>Tian Shan</w:t>
      </w:r>
      <w:r w:rsidRPr="0008241C">
        <w:rPr>
          <w:rFonts w:eastAsia="MS Mincho"/>
          <w:sz w:val="22"/>
          <w:szCs w:val="22"/>
          <w:lang w:eastAsia="ja-JP"/>
        </w:rPr>
        <w:t>,</w:t>
      </w:r>
      <w:r w:rsidRPr="0008241C">
        <w:rPr>
          <w:sz w:val="22"/>
          <w:szCs w:val="22"/>
          <w:lang w:eastAsia="ja-JP"/>
        </w:rPr>
        <w:t xml:space="preserve"> Altai and Sino-Japanese mountains. In the Pacific region</w:t>
      </w:r>
      <w:r w:rsidRPr="0008241C">
        <w:rPr>
          <w:rFonts w:eastAsia="MS Mincho"/>
          <w:sz w:val="22"/>
          <w:szCs w:val="22"/>
          <w:lang w:eastAsia="ja-JP"/>
        </w:rPr>
        <w:t>,</w:t>
      </w:r>
      <w:r w:rsidRPr="0008241C">
        <w:rPr>
          <w:sz w:val="22"/>
          <w:szCs w:val="22"/>
          <w:lang w:eastAsia="ja-JP"/>
        </w:rPr>
        <w:t xml:space="preserve"> alpine zone is distributed in </w:t>
      </w:r>
      <w:r w:rsidRPr="0008241C">
        <w:rPr>
          <w:rFonts w:eastAsia="MS Mincho"/>
          <w:sz w:val="22"/>
          <w:szCs w:val="22"/>
          <w:lang w:eastAsia="ja-JP"/>
        </w:rPr>
        <w:t>Java,</w:t>
      </w:r>
      <w:r w:rsidRPr="0008241C">
        <w:rPr>
          <w:sz w:val="22"/>
          <w:szCs w:val="22"/>
          <w:lang w:eastAsia="ja-JP"/>
        </w:rPr>
        <w:t xml:space="preserve"> Papua New Guinea, New Zealand, and Australia. These ecosystems harbour a rich array of floral and faunal diversity and provide a variety of </w:t>
      </w:r>
      <w:r w:rsidRPr="0008241C">
        <w:rPr>
          <w:rFonts w:eastAsia="MS Mincho"/>
          <w:sz w:val="22"/>
          <w:szCs w:val="22"/>
          <w:lang w:eastAsia="ja-JP"/>
        </w:rPr>
        <w:t>nature's contributions to people</w:t>
      </w:r>
      <w:r w:rsidRPr="0008241C">
        <w:rPr>
          <w:sz w:val="22"/>
          <w:szCs w:val="22"/>
          <w:lang w:eastAsia="ja-JP"/>
        </w:rPr>
        <w:t xml:space="preserve">. Besides the outstandingly rich biodiversity and endemism in the Himalayan alpines, especially in its eastern part as shown for vascular plants by Mutke and Barthlott </w:t>
      </w:r>
      <w:r w:rsidRPr="0008241C">
        <w:rPr>
          <w:sz w:val="22"/>
          <w:szCs w:val="22"/>
          <w:lang w:eastAsia="ja-JP"/>
        </w:rPr>
        <w:fldChar w:fldCharType="begin" w:fldLock="1"/>
      </w:r>
      <w:r w:rsidRPr="0008241C">
        <w:rPr>
          <w:sz w:val="22"/>
          <w:szCs w:val="22"/>
          <w:lang w:eastAsia="ja-JP"/>
        </w:rPr>
        <w:instrText>ADDIN CSL_CITATION {"citationItems":[{"id":"ITEM-1","itemData":{"DOI":"10.3112/erdkunde.2007.04.01","ISBN":"87-7304-304-4","ISSN":"00140015","PMID":"12467640","abstract":"The studies presented in this paper analyse diversity patterns of land plants (mosses, ferns, gym- nosperms, and angiosperms) at continental to global scales. A revised version of our earlier world map of vascular plant species richness and the first maps of species richness of mosses and gym- nosperms on a global scale are presented. Diversity patterns of vascular plants are correlated with different measures of geodiversity (the diversity of the abiotic environment). Global centres of vascular plant diversity coincide with highly structured, geodiverse areas in the tropics and sub- tropics. These are the Chocó-Costa Rica region, the tropical eastern Andes and the north western Amazonia, the eastern Brazil, the northern Borneo, and New Guinea, as well as the South African Cape region, southern Mexico, East Himalaya, western Sumatra, Malaysia, and eastern Madagas- car. Constraints imposed by the physical environment, such as the length of the thermal vegeta- tion period or water availability, shape large scale trends of biodiversity. However, important cen- tres of species richness and endemism can only be explained when taking into account the his- tory of the floras. The main diversity centres in SE Asia are the same for gymnosperms as for all other vascular plants, but in other parts of the tropics and subtropics there is low gymnosperm diversity. The exceptions to this pattern are Mexico and California, which have almost as many species of gymnosperms as SE Asia. The increase in the number of species and genera published during the last 250 years is documented, based on data from the Index Kewensis. The first conti- nental maps of Cactaceae diversity at species and genus level are used to show how choice of the taxonomic level affects the analysis and its implications for priority setting in biodiversity conser- vation. In this context, global biodiversity hotspots are discussed and an alternative world map of hotspots is proposed.","author":[{"dropping-particle":"","family":"Mutke","given":"Jens","non-dropping-particle":"","parse-names":false,"suffix":""},{"dropping-particle":"","family":"Barthlott","given":"Wilhelm","non-dropping-particle":"","parse-names":false,"suffix":""}],"container-title":"Biologiske Skrifter","id":"ITEM-1","issued":{"date-parts":[["2005"]]},"page":"521–537","title":"Patterns of vascular plant diversity at continental to global scales","type":"article-journal","volume":"55"},"suppress-author":1,"uris":["http://www.mendeley.com/documents/?uuid=5af915f8-2115-46c1-8536-fc33ebb7666a"]}],"mendeley":{"formattedCitation":"(2005)","plainTextFormattedCitation":"(2005)","previouslyFormattedCitation":"(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05)</w:t>
      </w:r>
      <w:r w:rsidRPr="0008241C">
        <w:rPr>
          <w:sz w:val="22"/>
          <w:szCs w:val="22"/>
          <w:lang w:eastAsia="ja-JP"/>
        </w:rPr>
        <w:fldChar w:fldCharType="end"/>
      </w:r>
      <w:r w:rsidRPr="0008241C">
        <w:rPr>
          <w:sz w:val="22"/>
          <w:szCs w:val="22"/>
          <w:lang w:eastAsia="ja-JP"/>
        </w:rPr>
        <w:t>, plant diversity of the upper vegetation belts is often composed of a high degree of locally endemic species in other area</w:t>
      </w:r>
      <w:r w:rsidRPr="0008241C">
        <w:rPr>
          <w:rFonts w:eastAsia="MS Mincho"/>
          <w:sz w:val="22"/>
          <w:szCs w:val="22"/>
          <w:lang w:eastAsia="ja-JP"/>
        </w:rPr>
        <w:t>s</w:t>
      </w:r>
      <w:r w:rsidRPr="0008241C">
        <w:rPr>
          <w:sz w:val="22"/>
          <w:szCs w:val="22"/>
          <w:lang w:eastAsia="ja-JP"/>
        </w:rPr>
        <w:t xml:space="preserve">, such as in the mountains of Iran </w:t>
      </w:r>
      <w:r w:rsidRPr="0008241C">
        <w:rPr>
          <w:sz w:val="22"/>
          <w:szCs w:val="22"/>
          <w:lang w:eastAsia="ja-JP"/>
        </w:rPr>
        <w:fldChar w:fldCharType="begin" w:fldLock="1"/>
      </w:r>
      <w:r w:rsidRPr="0008241C">
        <w:rPr>
          <w:sz w:val="22"/>
          <w:szCs w:val="22"/>
          <w:lang w:eastAsia="ja-JP"/>
        </w:rPr>
        <w:instrText>ADDIN CSL_CITATION {"citationItems":[{"id":"ITEM-1","itemData":{"DOI":"10.1007/s10531-011-0029-9","ISSN":"0960-3115","author":[{"dropping-particle":"","family":"Noroozi","given":"Jalil","non-dropping-particle":"","parse-names":false,"suffix":""},{"dropping-particle":"","family":"Pauli","given":"Harald","non-dropping-particle":"","parse-names":false,"suffix":""},{"dropping-particle":"","family":"Grabherr","given":"Georg","non-dropping-particle":"","parse-names":false,"suffix":""},{"dropping-particle":"","family":"Breckle","given":"Siegmar-W.","non-dropping-particle":"","parse-names":false,"suffix":""}],"container-title":"Biodiversity and Conservation","id":"ITEM-1","issue":"6","issued":{"date-parts":[["2011","6","10"]]},"page":"1319-1338","publisher":"Springer Netherlands","title":"The subnival–nival vascular plant species of Iran: a unique high-mountain flora and its threat from climate warming","type":"article-journal","volume":"20"},"uris":["http://www.mendeley.com/documents/?uuid=fd9c71ee-84e3-39b9-aa0f-ad6a745f7753"]}],"mendeley":{"formattedCitation":"(Noroozi &lt;i&gt;et al.&lt;/i&gt;, 2011)","plainTextFormattedCitation":"(Noroozi et al., 2011)","previouslyFormattedCitation":"(Norooz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orooz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New Guinea </w:t>
      </w:r>
      <w:r w:rsidRPr="0008241C">
        <w:rPr>
          <w:sz w:val="22"/>
          <w:szCs w:val="22"/>
          <w:lang w:eastAsia="ja-JP"/>
        </w:rPr>
        <w:fldChar w:fldCharType="begin" w:fldLock="1"/>
      </w:r>
      <w:r w:rsidRPr="0008241C">
        <w:rPr>
          <w:sz w:val="22"/>
          <w:szCs w:val="22"/>
          <w:lang w:eastAsia="ja-JP"/>
        </w:rPr>
        <w:instrText>ADDIN CSL_CITATION {"citationItems":[{"id":"ITEM-1","itemData":{"DOI":"10.1657/1938-4246-46.4.777","abstract":"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author":[{"dropping-particle":"","family":"Hope","given":"Geoffrey","non-dropping-particle":"","parse-names":false,"suffix":""}],"container-title":"Arctic, Antarctic, and Alpine Research","id":"ITEM-1","issue":"4","issued":{"date-parts":[["2014"]]},"page":"777-786","publisher":"Institute of Arctic and Alpine Research","title":"The Sensitivity of the High Mountain Ecosystems of New Guinea to Climatic Change and Anthropogenic Impact","type":"article-journal","volume":"46"},"uris":["http://www.mendeley.com/documents/?uuid=d17152d5-34c9-3670-9a4a-718e4ec328a4"]}],"mendeley":{"formattedCitation":"(Hope, 2014)","plainTextFormattedCitation":"(Hope, 2014)","previouslyFormattedCitation":"(Hope,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Hope, 2014)</w:t>
      </w:r>
      <w:r w:rsidRPr="0008241C">
        <w:rPr>
          <w:sz w:val="22"/>
          <w:szCs w:val="22"/>
          <w:lang w:eastAsia="ja-JP"/>
        </w:rPr>
        <w:fldChar w:fldCharType="end"/>
      </w:r>
      <w:r w:rsidRPr="0008241C">
        <w:rPr>
          <w:sz w:val="22"/>
          <w:szCs w:val="22"/>
          <w:lang w:eastAsia="ja-JP"/>
        </w:rPr>
        <w:t xml:space="preserve">, Australia </w:t>
      </w:r>
      <w:r w:rsidRPr="0008241C">
        <w:rPr>
          <w:sz w:val="22"/>
          <w:szCs w:val="22"/>
          <w:lang w:eastAsia="ja-JP"/>
        </w:rPr>
        <w:fldChar w:fldCharType="begin" w:fldLock="1"/>
      </w:r>
      <w:r w:rsidRPr="0008241C">
        <w:rPr>
          <w:sz w:val="22"/>
          <w:szCs w:val="22"/>
          <w:lang w:eastAsia="ja-JP"/>
        </w:rPr>
        <w:instrText>ADDIN CSL_CITATION {"citationItems":[{"id":"ITEM-1","itemData":{"ISBN":"9780643065215","author":[{"dropping-particle":"","family":"Costin","given":"A. B.","non-dropping-particle":"","parse-names":false,"suffix":""},{"dropping-particle":"","family":"Gray","given":"M.","non-dropping-particle":"","parse-names":false,"suffix":""},{"dropping-particle":"","family":"Totterdell","given":"C. J.","non-dropping-particle":"","parse-names":false,"suffix":""},{"dropping-particle":"","family":"Wimbush","given":"D. J.","non-dropping-particle":"","parse-names":false,"suffix":""}],"id":"ITEM-1","issued":{"date-parts":[["2000"]]},"number-of-pages":"248","publisher":"CSIRO publishing","title":"Kosciuszko Alpine Flora","type":"book"},"uris":["http://www.mendeley.com/documents/?uuid=149959d7-c2c7-3047-99cf-4ff3daef12ed"]}],"mendeley":{"formattedCitation":"(Costin &lt;i&gt;et al.&lt;/i&gt;, 2000)","plainTextFormattedCitation":"(Costin et al., 2000)","previouslyFormattedCitation":"(Costin &lt;i&gt;et al.&lt;/i&gt;,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ostin </w:t>
      </w:r>
      <w:r w:rsidRPr="0008241C">
        <w:rPr>
          <w:i/>
          <w:noProof/>
          <w:sz w:val="22"/>
          <w:szCs w:val="22"/>
          <w:lang w:eastAsia="ja-JP"/>
        </w:rPr>
        <w:t>et al.</w:t>
      </w:r>
      <w:r w:rsidRPr="0008241C">
        <w:rPr>
          <w:noProof/>
          <w:sz w:val="22"/>
          <w:szCs w:val="22"/>
          <w:lang w:eastAsia="ja-JP"/>
        </w:rPr>
        <w:t>, 2000)</w:t>
      </w:r>
      <w:r w:rsidRPr="0008241C">
        <w:rPr>
          <w:sz w:val="22"/>
          <w:szCs w:val="22"/>
          <w:lang w:eastAsia="ja-JP"/>
        </w:rPr>
        <w:fldChar w:fldCharType="end"/>
      </w:r>
      <w:r w:rsidRPr="0008241C">
        <w:rPr>
          <w:sz w:val="22"/>
          <w:szCs w:val="22"/>
          <w:lang w:eastAsia="ja-JP"/>
        </w:rPr>
        <w:t xml:space="preserve"> and New Zealand </w:t>
      </w:r>
      <w:r w:rsidRPr="0008241C">
        <w:rPr>
          <w:sz w:val="22"/>
          <w:szCs w:val="22"/>
          <w:lang w:eastAsia="ja-JP"/>
        </w:rPr>
        <w:fldChar w:fldCharType="begin" w:fldLock="1"/>
      </w:r>
      <w:r w:rsidRPr="0008241C">
        <w:rPr>
          <w:sz w:val="22"/>
          <w:szCs w:val="22"/>
          <w:lang w:eastAsia="ja-JP"/>
        </w:rPr>
        <w:instrText>ADDIN CSL_CITATION {"citationItems":[{"id":"ITEM-1","itemData":{"ISBN":"0908877838","abstract":"New Zealand's alpine regions are home to a fascinating array of native plants. From the Mount Cook buttercup (Ranunculus lyalli) and the distinctive Spaniards (Aciphylla species) through to the less-conspicuous mat plants and grasses, the alpine flora of the country demonstrates the remarkable ability of plants to adapt to and thrive in a range of harsh environments. This book covers most of the 600 or so vascular plants found above the treeline. The plants are arranges systematically, with information on distribution and habitat accompanying each description.","author":[{"dropping-particle":"","family":"Mark","given":"A. F.","non-dropping-particle":"","parse-names":false,"suffix":""},{"dropping-particle":"","family":"Adams","given":"N. M.","non-dropping-particle":"","parse-names":false,"suffix":""}],"id":"ITEM-1","issued":{"date-parts":[["1995"]]},"publisher":"Godwit Publishing Ltd","publisher-place":"Auckland","title":"New Zealand Alpine Plants","type":"book"},"uris":["http://www.mendeley.com/documents/?uuid=363edf96-4fa9-4c5f-aabd-fcfec8a1aaa0"]}],"mendeley":{"formattedCitation":"(Mark &amp; Adams, 1995)","plainTextFormattedCitation":"(Mark &amp; Adams, 1995)","previouslyFormattedCitation":"(Mark &amp; Adams, 199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ark &amp; Adams, 1995)</w:t>
      </w:r>
      <w:r w:rsidRPr="0008241C">
        <w:rPr>
          <w:sz w:val="22"/>
          <w:szCs w:val="22"/>
          <w:lang w:eastAsia="ja-JP"/>
        </w:rPr>
        <w:fldChar w:fldCharType="end"/>
      </w:r>
      <w:r w:rsidRPr="0008241C">
        <w:rPr>
          <w:sz w:val="22"/>
          <w:szCs w:val="22"/>
          <w:lang w:eastAsia="ja-JP"/>
        </w:rPr>
        <w:t xml:space="preserve">. Most of these alpine areas are intimately linked with local culture and tradition thereby providing bio-cultural services. For example, many of the sacred mountains in the region are located in the alpine regions. However, in many parts of </w:t>
      </w:r>
      <w:r w:rsidRPr="0008241C">
        <w:rPr>
          <w:bCs/>
          <w:sz w:val="22"/>
          <w:szCs w:val="22"/>
        </w:rPr>
        <w:t>the Asia-Pacific region</w:t>
      </w:r>
      <w:r w:rsidRPr="0008241C">
        <w:rPr>
          <w:sz w:val="22"/>
          <w:szCs w:val="22"/>
          <w:lang w:eastAsia="ja-JP"/>
        </w:rPr>
        <w:t xml:space="preserve">, especially in the Himalayan region, the alpine habitats are rapidly changing due to anthropogenic and climatic drivers (Chapter 4). Simulation models, experimental studies and empirical evidence show that the rising temperature and </w:t>
      </w:r>
      <w:r w:rsidRPr="0008241C">
        <w:rPr>
          <w:rFonts w:eastAsia="MS Mincho"/>
          <w:sz w:val="22"/>
          <w:szCs w:val="22"/>
          <w:lang w:eastAsia="ja-JP"/>
        </w:rPr>
        <w:t xml:space="preserve">increasing </w:t>
      </w:r>
      <w:r w:rsidRPr="0008241C">
        <w:rPr>
          <w:sz w:val="22"/>
          <w:szCs w:val="22"/>
          <w:lang w:eastAsia="ja-JP"/>
        </w:rPr>
        <w:t xml:space="preserve">extreme climatic events are likely to alter the vegetation structure, ecosystem processes and biogeochemical cycling in the alpine region of the Asia-Pacific region affecting ecosystem services including hydrology and local livelihoods </w:t>
      </w:r>
      <w:r w:rsidRPr="0008241C">
        <w:rPr>
          <w:sz w:val="22"/>
          <w:szCs w:val="22"/>
          <w:lang w:eastAsia="ja-JP"/>
        </w:rPr>
        <w:fldChar w:fldCharType="begin" w:fldLock="1"/>
      </w:r>
      <w:r w:rsidRPr="0008241C">
        <w:rPr>
          <w:sz w:val="22"/>
          <w:szCs w:val="22"/>
          <w:lang w:eastAsia="ja-JP"/>
        </w:rPr>
        <w:instrText>ADDIN CSL_CITATION {"citationItems":[{"id":"ITEM-1","itemData":{"DOI":"10.1007/s10113-010-0174-9","ISBN":"2091-1009","ISSN":"14363798","PMID":"18711634","abstract":"Possible direct impacts are related to heat waves and warmer winters, droughts, floods, storms, and other weather disasters. Frequently there are indirect impacts, where, for example, the ecology of pathogens and their vectors, food production, or fresh water supply is disturbed. Health risks also result from an increase in air pollution and airborne allergens, and the increase in UV radiation due to stratospheric ozone depletion, and socio-economic disturbances. Impacts on public health in Europe could also occur, due to displacement or migration of populations as a result of conflicts, e.g. in the case of a rise in the sea level, or lack of food due to drought. Basically the health impacts depend on numerous socio-economic, technological, and infrastructural conditions which determine the adaptation capacity and thus the vulnerability of societies. Thus, even though the potential health impacts of climate change are still difficult to estimate, due to numerous uncertainties, there is an urgent need to develop adaptation strategies in order to minimise health risks.","author":[{"dropping-particle":"","family":"Shrestha","given":"Arun B.","non-dropping-particle":"","parse-names":false,"suffix":""},{"dropping-particle":"","family":"Aryal","given":"Raju","non-dropping-particle":"","parse-names":false,"suffix":""}],"container-title":"Regional Environmental Change","id":"ITEM-1","issue":"SUPPL. 1","issued":{"date-parts":[["2011"]]},"page":"65-77","title":"Climate change in Nepal and its impact on Himalayan glaciers","type":"article-journal","volume":"11"},"uris":["http://www.mendeley.com/documents/?uuid=3c2b5515-915b-4def-bf41-d60d18bcea77"]},{"id":"ITEM-2","itemData":{"DOI":"10.1111/j.1523-1739.2009.01237.x","ISBN":"0888-8892","ISSN":"08888892","PMID":"22748090","abstract":"The Greater Himalayas hold the largest mass of ice outside polar regions and are the source of the 10 largest rivers in Asia. Rapid reduction in the volume of Himalayan glaciers due to climate change is occurring. The cascading effects of rising temperatures and loss of ice and snow in the region are affecting, for example, water availability (amounts, seasonality), biodiversity (endemic species, predator-prey relations), ecosystem boundary shifts (tree-line movements, high-elevation ecosystem changes), and global feedbacks (monsoonal shifts, loss of soil carbon). Climate change will also have environmental and social impacts that will likely increase uncertainty in water supplies and agricultural production for human populations across Asia. A common understanding of climate change needs to be developed through regional and local-scale research so that mitigation and adaptation strategies can be identified and implemented. The challenges brought about by climate change in the Greater Himalayas can only be addressed through increased regional collaboration in scientific research and policy making.","author":[{"dropping-particle":"","family":"Xu","given":"Jianchu","non-dropping-particle":"","parse-names":false,"suffix":""},{"dropping-particle":"","family":"Grumbine","given":"R. Edward","non-dropping-particle":"","parse-names":false,"suffix":""},{"dropping-particle":"","family":"Shrestha","given":"Arun","non-dropping-particle":"","parse-names":false,"suffix":""},{"dropping-particle":"","family":"Eriksson","given":"Mats","non-dropping-particle":"","parse-names":false,"suffix":""},{"dropping-particle":"","family":"Yang","given":"Xuefei","non-dropping-particle":"","parse-names":false,"suffix":""},{"dropping-particle":"","family":"Wang","given":"Yun","non-dropping-particle":"","parse-names":false,"suffix":""},{"dropping-particle":"","family":"Wilkes","given":"Andreas","non-dropping-particle":"","parse-names":false,"suffix":""}],"container-title":"Conservation Biology","id":"ITEM-2","issue":"3","issued":{"date-parts":[["2009"]]},"page":"520-530","title":"The melting Himalayas: Cascading effects of climate change on water, biodiversity, and livelihoods","type":"article-journal","volume":"23"},"uris":["http://www.mendeley.com/documents/?uuid=48bd7154-57a4-45d5-b1d0-588c3b2cd782"]}],"mendeley":{"formattedCitation":"(Shrestha &amp; Aryal, 2011; Xu &lt;i&gt;et al.&lt;/i&gt;, 2009)","plainTextFormattedCitation":"(Shrestha &amp; Aryal, 2011; Xu et al., 2009)","previouslyFormattedCitation":"(Shrestha &amp; Aryal, 2011; Xu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hrestha &amp; Aryal, 2011; Xu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Extent and drivers of the change are, however, under debate as shown for the case of the Tibetan Plateau where commonly quoted estimates of up to 90</w:t>
      </w:r>
      <w:r w:rsidR="00C934E9">
        <w:rPr>
          <w:sz w:val="22"/>
          <w:szCs w:val="22"/>
          <w:lang w:eastAsia="ja-JP"/>
        </w:rPr>
        <w:t xml:space="preserve"> per cent</w:t>
      </w:r>
      <w:r w:rsidRPr="0008241C">
        <w:rPr>
          <w:sz w:val="22"/>
          <w:szCs w:val="22"/>
          <w:lang w:eastAsia="ja-JP"/>
        </w:rPr>
        <w:t xml:space="preserve"> of degraded land may be far too large and are in any case subject to large uncertainty </w:t>
      </w:r>
      <w:r w:rsidRPr="0008241C">
        <w:rPr>
          <w:sz w:val="22"/>
          <w:szCs w:val="22"/>
          <w:lang w:eastAsia="ja-JP"/>
        </w:rPr>
        <w:fldChar w:fldCharType="begin" w:fldLock="1"/>
      </w:r>
      <w:r w:rsidRPr="0008241C">
        <w:rPr>
          <w:sz w:val="22"/>
          <w:szCs w:val="22"/>
          <w:lang w:eastAsia="ja-JP"/>
        </w:rPr>
        <w:instrText>ADDIN CSL_CITATION {"citationItems":[{"id":"ITEM-1","itemData":{"DOI":"10.1016/j.jaridenv.2009.06.014","ISBN":"0140-1963","ISSN":"01401963","abstract":"Rangelands of the Qinghai-Tibetan plateau (QTP), although sparsely populated and contributing little to China's overall economy, play an important environmental role throughout Asia. They contain high biodiversity values and can also potentially provide China with a source of cultural and geographic variety in the future. Chinese government reports paint a gloomy picture, considering vast portions of the QTP degraded and blaming irrational overstocking of livestock as the principal culprit. Global climate change, population increases, and \"rodent\" damage are also invoked as causes of rangeland degradation. In contrast, some Western observers claim that traditional pastoral practices were sustainable, and identify either previous or more recent state policies as the cause of degradation. Chinese governments at national and provincial levels have initiated a number of sometimes-conflicting and confusing policies aimed, at least nominally, at restoring rangeland productivity. On the basis of a comprehensive literature review, I argue that the extent and magnitude of rangeland degradation on the QTP remains largely unknown because monitoring programs have been subjective and poorly documented. Further, I argue that causes of degradation remain uncertain, often because hypotheses have been articulated too vaguely to test. No phenomena that have been hypothesized as contributing to rangeland degradation on the QTP currently enjoy unequivocal support. Where over-stocking is clearly causing damage, we lack sufficient understanding of current socio-ecological systems to identify ultimate and proximate drivers of pastoralist behavior, and thus policy initiatives aimed at sustainability may well fail. ?? 2009 Elsevier Ltd. All rights reserved.","author":[{"dropping-particle":"","family":"Harris","given":"R. B.","non-dropping-particle":"","parse-names":false,"suffix":""}],"container-title":"Journal of Arid Environments","id":"ITEM-1","issue":"1","issued":{"date-parts":[["2010"]]},"page":"1-12","publisher":"Elsevier Ltd","title":"Rangeland degradation on the Qinghai-Tibetan plateau: A review of the evidence of its magnitude and causes","type":"article-journal","volume":"74"},"uris":["http://www.mendeley.com/documents/?uuid=86b336fb-2021-4b3a-8686-4b656d54452d"]},{"id":"ITEM-2","itemData":{"DOI":"10.1071/RJ14094","ISSN":"10369872","abstract":"Grassland degradation on the Qinghai-Tibetan Plateau has become one of the most important issues for ecological science and policy-making in China. Even though researchers have explained the process of grassland degradation in some sub-regions, they have failed to reach any consensus on the primary causes and underlying mechanisms, and strategies for restoration. In this article, the potential socioeconomic and natural causes of grassland degradation in this region are critically examined through an extensive literature review, including studies on population growth, overgrazing, socio-cultural transformations and climate change. It is concluded that there is no single primary factor acting alone to cause degradation of grasslands across the entire region. Rather, different major causes and different combinations of factors influencing grassland structure and function likely operate at different spatial and temporal scales. In this context, it becomes critical to analyse various natural, socioeconomic and historical factors in each specific region when choosing amelioration or restoration schemes for an area. It also is important to conduct careful and precisely targeted analysis before applying a single restoration method on a broad-scale to an ecologically and socially complex region. © Australian Rangeland Society 2015.","author":[{"dropping-particle":"","family":"Wang","given":"Pu","non-dropping-particle":"","parse-names":false,"suffix":""},{"dropping-particle":"","family":"Lassoie","given":"James P.","non-dropping-particle":"","parse-names":false,"suffix":""},{"dropping-particle":"","family":"Morreale","given":"Stephen J.","non-dropping-particle":"","parse-names":false,"suffix":""},{"dropping-particle":"","family":"Dong","given":"Shikui","non-dropping-particle":"","parse-names":false,"suffix":""}],"container-title":"Rangeland Journal","id":"ITEM-2","issue":"1","issued":{"date-parts":[["2015"]]},"page":"1-9","title":"A critical review of socioeconomic and natural factors in ecological degradation on the Qinghai-Tibetan Plateau, China","type":"article-journal","volume":"37"},"uris":["http://www.mendeley.com/documents/?uuid=73955a76-be2c-40c5-ace2-8d388686f0a7"]}],"mendeley":{"formattedCitation":"(R. B. Harris, 2010; P. Wang &lt;i&gt;et al.&lt;/i&gt;, 2015)","plainTextFormattedCitation":"(R. B. Harris, 2010; P. Wang et al., 2015)","previouslyFormattedCitation":"(R. B. Harris, 2010; P. Wang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 B. Harris, 2010; P. Wang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w:t>
      </w:r>
    </w:p>
    <w:p w14:paraId="4A2225D1" w14:textId="77777777" w:rsidR="00A01204" w:rsidRPr="0008241C" w:rsidRDefault="00A01204" w:rsidP="00A01204">
      <w:pPr>
        <w:rPr>
          <w:sz w:val="22"/>
          <w:szCs w:val="22"/>
          <w:lang w:eastAsia="ja-JP"/>
        </w:rPr>
      </w:pPr>
    </w:p>
    <w:p w14:paraId="1B118D1B" w14:textId="77777777" w:rsidR="00A01204" w:rsidRPr="0008241C" w:rsidRDefault="00A01204" w:rsidP="00A01204">
      <w:pPr>
        <w:rPr>
          <w:rFonts w:eastAsia="MS Mincho"/>
          <w:sz w:val="22"/>
          <w:szCs w:val="22"/>
          <w:lang w:eastAsia="ja-JP"/>
        </w:rPr>
      </w:pPr>
      <w:r w:rsidRPr="0008241C">
        <w:rPr>
          <w:sz w:val="22"/>
          <w:szCs w:val="22"/>
          <w:lang w:eastAsia="ja-JP"/>
        </w:rPr>
        <w:t xml:space="preserve">A few authors have predicted that global warming is likely to induce upward shifts in alpine timberline or poleward shift of boreal forests </w:t>
      </w:r>
      <w:r w:rsidRPr="0008241C">
        <w:rPr>
          <w:sz w:val="22"/>
          <w:szCs w:val="22"/>
          <w:lang w:eastAsia="ja-JP"/>
        </w:rPr>
        <w:fldChar w:fldCharType="begin" w:fldLock="1"/>
      </w:r>
      <w:r w:rsidRPr="0008241C">
        <w:rPr>
          <w:sz w:val="22"/>
          <w:szCs w:val="22"/>
          <w:lang w:eastAsia="ja-JP"/>
        </w:rPr>
        <w:instrText>ADDIN CSL_CITATION {"citationItems":[{"id":"ITEM-1","itemData":{"ISBN":"0564-3295","ISSN":"05643295 (ISSN)","abstract":"High altitude ecosystems, defined by low temperatures, are known to react sensitively to climate warming. This study reports vegetation ingression and land cover changes in an area of Nanda Devi Biosphere Reserve in Central Himalaya using satellite imagery of 1986, 1999 and 2004. The topographic map of 1960 was taken as benchmark. The SRTM DEM data was used to extract information on elevation, slope and the aspect. The March 1986 satellite imagery showed snow, glaciers and scree as dominant land cover types with a few dense vegetation patches. The 1999 imagery showed marginal increase in vegetation cover while 2004 imagery revealed &gt;20% increase in the vegetation cover and drastic reduction in snow cover, thereby showing vegetation ingression in erstwhile snow/ice areas. The elevation contours, overlaid on the 2004 imagery, showed the timberline at 4300 m, the alpine scrub line at 4900 m and the tundra vegetation line at 5300 m above m.s.l. The topographic map of 1960 showed scrub, scattered trees and timberline between 3900 and 4000 m above m.s.l. The study indicates rapid recession of glaciers and snow cover and ingression by vegetation probably due to global warming related rise in temperature. © International Society for Tropical Ecology.","author":[{"dropping-particle":"","family":"Panigrahy","given":"S.","non-dropping-particle":"","parse-names":false,"suffix":""},{"dropping-particle":"","family":"Anitha","given":"D.","non-dropping-particle":"","parse-names":false,"suffix":""},{"dropping-particle":"","family":"Kimothi","given":"M. M.","non-dropping-particle":"","parse-names":false,"suffix":""},{"dropping-particle":"","family":"Singh","given":"S. P.","non-dropping-particle":"","parse-names":false,"suffix":""}],"container-title":"Tropical Ecology","id":"ITEM-1","issue":"1","issued":{"date-parts":[["2010"]]},"page":"87-91","title":"Timberline change detection using topographic map and satellite imagery","type":"article-journal","volume":"51"},"uris":["http://www.mendeley.com/documents/?uuid=2ff4b1c2-4885-4602-ad1a-c7741c532a9b"]},{"id":"ITEM-2","itemData":{"DOI":"10.1146/annurev.ecolsys.37.091305.110100","ISSN":"1543-592X","abstract":"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author":[{"dropping-particle":"","family":"Parmesan","given":"Camille","non-dropping-particle":"","parse-names":false,"suffix":""}],"container-title":"Annual Review of Ecology, Evolution, and Systematics","id":"ITEM-2","issue":"1","issued":{"date-parts":[["2006","12","7"]]},"page":"637-669","publisher":"Annual Reviews","title":"Ecological and Evolutionary Responses to Recent Climate Change","type":"article-journal","volume":"37"},"uris":["http://www.mendeley.com/documents/?uuid=46f37066-f41e-325d-a5f8-6207045f16a9"]},{"id":"ITEM-3","itemData":{"DOI":"10.3097/LO.200701","ISSN":"18651542","author":[{"dropping-particle":"","family":"Holtmeier","given":"Friedrich-Karl","non-dropping-particle":"","parse-names":false,"suffix":""},{"dropping-particle":"","family":"Broll","given":"Gabriele","non-dropping-particle":"","parse-names":false,"suffix":""}],"container-title":"Landscape Online","id":"ITEM-3","issued":{"date-parts":[["2007"]]},"page":"1-32","title":"Treeline advance - driving processes and adverse factors","type":"article-journal"},"uris":["http://www.mendeley.com/documents/?uuid=5bcf7095-13f9-3318-b525-cb40741294b4"]}],"mendeley":{"formattedCitation":"(Holtmeier &amp; Broll, 2007; Panigrahy &lt;i&gt;et al.&lt;/i&gt;, 2010; Parmesan, 2006)","manualFormatting":"(e.g., Holtmeier &amp; Broll, 2007; Panigrahy et al., 2010; Parmesan, 2006)","plainTextFormattedCitation":"(Holtmeier &amp; Broll, 2007; Panigrahy et al., 2010; Parmesan, 2006)","previouslyFormattedCitation":"(Holtmeier &amp; Broll, 2007; Panigrahy &lt;i&gt;et al.&lt;/i&gt;, 2010; Parmesan,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e.g., Holtmeier &amp; Broll, 2007; Panigrahy </w:t>
      </w:r>
      <w:r w:rsidRPr="0008241C">
        <w:rPr>
          <w:i/>
          <w:noProof/>
          <w:sz w:val="22"/>
          <w:szCs w:val="22"/>
          <w:lang w:eastAsia="ja-JP"/>
        </w:rPr>
        <w:t>et al.</w:t>
      </w:r>
      <w:r w:rsidRPr="0008241C">
        <w:rPr>
          <w:noProof/>
          <w:sz w:val="22"/>
          <w:szCs w:val="22"/>
          <w:lang w:eastAsia="ja-JP"/>
        </w:rPr>
        <w:t>, 2010; Parmesan, 2006)</w:t>
      </w:r>
      <w:r w:rsidRPr="0008241C">
        <w:rPr>
          <w:sz w:val="22"/>
          <w:szCs w:val="22"/>
          <w:lang w:eastAsia="ja-JP"/>
        </w:rPr>
        <w:fldChar w:fldCharType="end"/>
      </w:r>
      <w:r w:rsidRPr="0008241C">
        <w:rPr>
          <w:sz w:val="22"/>
          <w:szCs w:val="22"/>
          <w:lang w:eastAsia="ja-JP"/>
        </w:rPr>
        <w:t xml:space="preserve">. However, to date no long term studies have yet proven such shifts </w:t>
      </w:r>
      <w:r w:rsidRPr="0008241C">
        <w:rPr>
          <w:sz w:val="22"/>
          <w:szCs w:val="22"/>
          <w:lang w:eastAsia="ja-JP"/>
        </w:rPr>
        <w:fldChar w:fldCharType="begin" w:fldLock="1"/>
      </w:r>
      <w:r w:rsidRPr="0008241C">
        <w:rPr>
          <w:sz w:val="22"/>
          <w:szCs w:val="22"/>
          <w:lang w:eastAsia="ja-JP"/>
        </w:rPr>
        <w:instrText>ADDIN CSL_CITATION {"citationItems":[{"id":"ITEM-1","itemData":{"abstract":"Remote sensing is a valuable tool for geo-spatial bio-resource mapping and monitoring land use / land cover changes. Change detection using remote sensing, especially in the rugged mountains such as higher Himalaya, requires a series of careful steps including selection of appropriate methodology and sufficient ground knowledge. Based on remote sensing techniques a recent study by Panigrahy et al. (2010) reported an upward shift of timberline vegetation by 300 m and a considerable reduction in snow cover in Nanda Devi Biosphere Reserve (NDBR), Garhwal Himalaya. Their study has overlooked a number of methodological issues and misinterpreted some of the vegetation classes. In this communication we provide a brief critique on the methodology adopted by these authors and suggest certain precautions while undertaking change detection studies in the Himalayan region using remote sensing techniques.","author":[{"dropping-particle":"","family":"Bharti","given":"Rupesh R.","non-dropping-particle":"","parse-names":false,"suffix":""},{"dropping-particle":"","family":"Rai","given":"Ishwari D.","non-dropping-particle":"","parse-names":false,"suffix":""},{"dropping-particle":"","family":"Adhikari","given":"B. S.","non-dropping-particle":"","parse-names":false,"suffix":""},{"dropping-particle":"","family":"Rawat","given":"G. S.","non-dropping-particle":"","parse-names":false,"suffix":""}],"container-title":"Tropical Ecology","id":"ITEM-1","issue":"1","issued":{"date-parts":[["2011"]]},"page":"133-137","title":"Timberline change detection using topographic map and satellite imagery: a critique","type":"article-journal","volume":"52"},"uris":["http://www.mendeley.com/documents/?uuid=57161c2a-da99-46fd-a606-7f2ba5ea4ccb"]}],"mendeley":{"formattedCitation":"(Bharti &lt;i&gt;et al.&lt;/i&gt;, 2011)","plainTextFormattedCitation":"(Bharti et al., 2011)","previouslyFormattedCitation":"(Bhart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hart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Cao </w:t>
      </w:r>
      <w:r w:rsidRPr="0008241C">
        <w:rPr>
          <w:i/>
          <w:sz w:val="22"/>
          <w:szCs w:val="22"/>
          <w:lang w:eastAsia="ja-JP"/>
        </w:rPr>
        <w:t>et al.</w:t>
      </w:r>
      <w:r w:rsidRPr="0008241C">
        <w:rPr>
          <w:sz w:val="22"/>
          <w:szCs w:val="22"/>
          <w:lang w:eastAsia="ja-JP"/>
        </w:rPr>
        <w:fldChar w:fldCharType="begin" w:fldLock="1"/>
      </w:r>
      <w:r w:rsidRPr="0008241C">
        <w:rPr>
          <w:sz w:val="22"/>
          <w:szCs w:val="22"/>
          <w:lang w:eastAsia="ja-JP"/>
        </w:rPr>
        <w:instrText>ADDIN CSL_CITATION {"citationItems":[{"id":"ITEM-1","itemData":{"DOI":"10.1002/ece3.1537","ISSN":"20457758","abstract":"Understanding the plant–pest interaction under warming with grazing conditions is critical to predict the response of alpine meadow to future climate change. We investigated the effects of experimental warming and grazing on the interaction between plants and the grassland caterpillar Gynaephora menyuanensis in an alpine meadow on the Tibetan Plateau in 2010 and 2011. Our results showed that grazing significantly increased nitrogen concentration in graminoids and sward openness with a lower sward height, sward coverage, and plant litter mass in the community. Grazing significantly increased G. menyuanensis body size and potential fecundity in 2010. The increases in female body size were about twofold greater than in males. In addition, grazing significantly increased G. menyuanensis density and its negative effects on aboveground biomass and graminoid coverage in 2011. We found that G. menyuanensis body size was significantly positively correlated with nitrogen concentration in graminoids but negatively correlated with plant litter mass. Even though warming did not significantly increased G. menyuanensis performance and the negative effects of G. menyuanensis on alpine meadow, the increases in G. menyuanensis growth rate and its negative effect on aboveground biomass under the warming with grazing treatment were significantly higher than those under the no warming with grazing treatment. The positive effects of grazing on G. menyuanensis performance and its damage were exacerbated by the warming treatment. Our results suggest that the fitness of G. menyuanensis would increase under future warming with grazing conditions, thereby posing a greater risk to alpine meadow and livestock production.","author":[{"dropping-particle":"","family":"Cao","given":"Hui","non-dropping-particle":"","parse-names":false,"suffix":""},{"dropping-particle":"","family":"Zhao","given":"Xinquan","non-dropping-particle":"","parse-names":false,"suffix":""},{"dropping-particle":"","family":"Wang","given":"Shiping","non-dropping-particle":"","parse-names":false,"suffix":""},{"dropping-particle":"","family":"Zhao","given":"Liang","non-dropping-particle":"","parse-names":false,"suffix":""},{"dropping-particle":"","family":"Duan","given":"Jichuang","non-dropping-particle":"","parse-names":false,"suffix":""},{"dropping-particle":"","family":"Zhang","given":"Zhenhua","non-dropping-particle":"","parse-names":false,"suffix":""},{"dropping-particle":"","family":"Ge","given":"Shidong","non-dropping-particle":"","parse-names":false,"suffix":""},{"dropping-particle":"","family":"Zhu","given":"Xiaoxue","non-dropping-particle":"","parse-names":false,"suffix":""}],"container-title":"Ecology and Evolution","id":"ITEM-1","issue":"12","issued":{"date-parts":[["2015"]]},"page":"2478-2486","title":"Grazing intensifies degradation of a Tibetan Plateau alpine meadow through plant-pest interaction","type":"article-journal","volume":"5"},"suppress-author":1,"uris":["http://www.mendeley.com/documents/?uuid=b4cf9f12-ad72-41c8-985d-af18c1461114"]}],"mendeley":{"formattedCitation":"(2015)","plainTextFormattedCitation":"(2015)","previouslyFormattedCitation":"(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5)</w:t>
      </w:r>
      <w:r w:rsidRPr="0008241C">
        <w:rPr>
          <w:sz w:val="22"/>
          <w:szCs w:val="22"/>
          <w:lang w:eastAsia="ja-JP"/>
        </w:rPr>
        <w:fldChar w:fldCharType="end"/>
      </w:r>
      <w:r w:rsidRPr="0008241C">
        <w:rPr>
          <w:sz w:val="22"/>
          <w:szCs w:val="22"/>
          <w:lang w:eastAsia="ja-JP"/>
        </w:rPr>
        <w:t>, based on an experimental study, concluded that with increasing temperature</w:t>
      </w:r>
      <w:r w:rsidRPr="0008241C">
        <w:rPr>
          <w:rFonts w:eastAsia="MS Mincho"/>
          <w:sz w:val="22"/>
          <w:szCs w:val="22"/>
          <w:lang w:eastAsia="ja-JP"/>
        </w:rPr>
        <w:t>,</w:t>
      </w:r>
      <w:r w:rsidRPr="0008241C">
        <w:rPr>
          <w:sz w:val="22"/>
          <w:szCs w:val="22"/>
          <w:lang w:eastAsia="ja-JP"/>
        </w:rPr>
        <w:t xml:space="preserve"> a native voracious grassland caterpillar (</w:t>
      </w:r>
      <w:r w:rsidRPr="0008241C">
        <w:rPr>
          <w:i/>
          <w:sz w:val="22"/>
          <w:szCs w:val="22"/>
          <w:lang w:eastAsia="ja-JP"/>
        </w:rPr>
        <w:t>Gynaephora menyuanensis</w:t>
      </w:r>
      <w:r w:rsidRPr="0008241C">
        <w:rPr>
          <w:sz w:val="22"/>
          <w:szCs w:val="22"/>
          <w:lang w:eastAsia="ja-JP"/>
        </w:rPr>
        <w:t xml:space="preserve">) is likely to </w:t>
      </w:r>
      <w:r w:rsidRPr="0008241C">
        <w:rPr>
          <w:rFonts w:eastAsia="MS Mincho"/>
          <w:sz w:val="22"/>
          <w:szCs w:val="22"/>
          <w:lang w:eastAsia="ja-JP"/>
        </w:rPr>
        <w:t>increase</w:t>
      </w:r>
      <w:r w:rsidRPr="0008241C">
        <w:rPr>
          <w:sz w:val="22"/>
          <w:szCs w:val="22"/>
          <w:lang w:eastAsia="ja-JP"/>
        </w:rPr>
        <w:t xml:space="preserve"> which may further reduce production of grasslands and negatively affect livestock production. A study in alpine regions of Sikkim, India, has revealed that the plant assemblages of endemic species have been affected by ongoing global warming through species range shifts</w:t>
      </w:r>
      <w:r w:rsidRPr="0008241C">
        <w:rPr>
          <w:rFonts w:eastAsia="MS Mincho"/>
          <w:sz w:val="22"/>
          <w:szCs w:val="22"/>
          <w:lang w:eastAsia="ja-JP"/>
        </w:rPr>
        <w:t xml:space="preserve"> and are likely to result in species extinctions, particularly at mountaintop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371/journal.pone.0057103","ISBN":"1932-6203 (Electronic)\\n1932-6203 (Linking)","ISSN":"19326203","PMID":"23437322","abstract":"Global average temperature increase during the last century has induced species geographic range shifts and extinctions. Montane floras, in particular, are highly sensitive to climate change and mountains serve as suitable observation sites for tracing climate-induced biological response. The Himalaya constitute an important global biodiversity hotspot, yet studies on species' response to climate change from this region are lacking. Here we use historical (1849-50) and the recent (2007-2010) data on temperature and endemic species' elevational ranges to perform a correlative study in the two alpine valleys of Sikkim. We show that the ongoing warming in the alpine Sikkim Himalaya has transformed the plant assemblages. This study lends support to the hypothesis that changing climate is causing species distribution changes. We provide first evidence of warmer winters in the region compared to the last two centuries, with mean temperatures of the warmest and the coldest months may have increased by 0.76±0.25°C and 3.65±2°C, respectively. Warming-driven geographical range shifts were recorded in 87% of 124 endemic plant species studied in the region; upper range extensions of species have resulted in increased species richness in the upper alpine zone, compared to the 19(th) century. We recorded a shift of 23-998 m in species' upper elevation limit and a mean upward displacement rate of 27.53±22.04 m/decade in the present study. We infer that the present-day plant assemblages and community structure in the Himalaya is substantially different from the last century and is, therefore, in a state of flux under the impact of warming. The continued trend of warming is likely to result in ongoing elevational range contractions and eventually, species extinctions, particularly at mountaintops.","author":[{"dropping-particle":"","family":"Telwala","given":"Yasmeen","non-dropping-particle":"","parse-names":false,"suffix":""},{"dropping-particle":"","family":"Brook","given":"Barry W.","non-dropping-particle":"","parse-names":false,"suffix":""},{"dropping-particle":"","family":"Manish","given":"Kumar","non-dropping-particle":"","parse-names":false,"suffix":""},{"dropping-particle":"","family":"Pandit","given":"Maharaj K.","non-dropping-particle":"","parse-names":false,"suffix":""}],"container-title":"PLoS ONE","id":"ITEM-1","issue":"2","issued":{"date-parts":[["2013"]]},"title":"Climate-Induced Elevational Range Shifts and Increase in Plant Species Richness in a Himalayan Biodiversity Epicentre","type":"article-journal","volume":"8"},"uris":["http://www.mendeley.com/documents/?uuid=52de5e89-cb44-4af3-a43a-84edb58251ac"]}],"mendeley":{"formattedCitation":"(Telwala &lt;i&gt;et al.&lt;/i&gt;, 2013)","plainTextFormattedCitation":"(Telwala et al., 2013)","previouslyFormattedCitation":"(Telwala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elwala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Expansions of dwarf bamboo </w:t>
      </w:r>
      <w:r w:rsidRPr="0008241C">
        <w:rPr>
          <w:rFonts w:eastAsia="MS Mincho"/>
          <w:sz w:val="22"/>
          <w:szCs w:val="22"/>
          <w:lang w:eastAsia="ja-JP"/>
        </w:rPr>
        <w:t xml:space="preserve">and dwarf pines </w:t>
      </w:r>
      <w:r w:rsidRPr="0008241C">
        <w:rPr>
          <w:sz w:val="22"/>
          <w:szCs w:val="22"/>
          <w:lang w:eastAsia="ja-JP"/>
        </w:rPr>
        <w:t xml:space="preserve">into alpine meadows and associated impacts on alpine species diversity were observed in northern Japan </w:t>
      </w:r>
      <w:r w:rsidRPr="0008241C">
        <w:rPr>
          <w:sz w:val="22"/>
          <w:szCs w:val="22"/>
          <w:lang w:eastAsia="ja-JP"/>
        </w:rPr>
        <w:fldChar w:fldCharType="begin" w:fldLock="1"/>
      </w:r>
      <w:r w:rsidRPr="0008241C">
        <w:rPr>
          <w:sz w:val="22"/>
          <w:szCs w:val="22"/>
          <w:lang w:eastAsia="ja-JP"/>
        </w:rPr>
        <w:instrText>ADDIN CSL_CITATION {"citationItems":[{"id":"ITEM-1","itemData":{"DOI":"10.1002/ece3.9","ISSN":"20457758","author":[{"dropping-particle":"","family":"Kudo","given":"Gaku","non-dropping-particle":"","parse-names":false,"suffix":""},{"dropping-particle":"","family":"Amagai","given":"Yukihiro","non-dropping-particle":"","parse-names":false,"suffix":""},{"dropping-particle":"","family":"Hoshino","given":"Buho","non-dropping-particle":"","parse-names":false,"suffix":""},{"dropping-particle":"","family":"Kaneko","given":"Masami","non-dropping-particle":"","parse-names":false,"suffix":""}],"container-title":"Ecology and Evolution","id":"ITEM-1","issue":"1","issued":{"date-parts":[["2011","9","1"]]},"page":"85-96","publisher":"Wiley-Blackwell","title":"Invasion of dwarf bamboo into alpine snow-meadows in northern Japan: pattern of expansion and impact on species diversity","type":"article-journal","volume":"1"},"uris":["http://www.mendeley.com/documents/?uuid=23156624-baa9-3687-8b20-d3fd9412b1e1"]},{"id":"ITEM-2","itemData":{"DOI":"10.1007/s11284-015-1299-6","ISSN":"0912-3814","author":[{"dropping-particle":"","family":"Amagai","given":"Yukihiro","non-dropping-particle":"","parse-names":false,"suffix":""},{"dropping-particle":"","family":"Kaneko","given":"Masami","non-dropping-particle":"","parse-names":false,"suffix":""},{"dropping-particle":"","family":"Kudo","given":"Gaku","non-dropping-particle":"","parse-names":false,"suffix":""}],"container-title":"Ecological Research","id":"ITEM-2","issue":"6","issued":{"date-parts":[["2015","11","13"]]},"page":"969-977","publisher":"Springer Japan","title":"Habitat-specific responses of shoot growth and distribution of alpine dwarf-pine (Pinus pumila) to climate variation","type":"article-journal","volume":"30"},"uris":["http://www.mendeley.com/documents/?uuid=a7ba3bfe-f90c-3b22-bcaf-ebefea0ff0f3"]}],"mendeley":{"formattedCitation":"(Amagai &lt;i&gt;et al.&lt;/i&gt;, 2015; Kudo &lt;i&gt;et al.&lt;/i&gt;, 2011)","plainTextFormattedCitation":"(Amagai et al., 2015; Kudo et al., 2011)","previouslyFormattedCitation":"(Amagai &lt;i&gt;et al.&lt;/i&gt;, 2015; Kudo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magai </w:t>
      </w:r>
      <w:r w:rsidRPr="0008241C">
        <w:rPr>
          <w:i/>
          <w:noProof/>
          <w:sz w:val="22"/>
          <w:szCs w:val="22"/>
          <w:lang w:eastAsia="ja-JP"/>
        </w:rPr>
        <w:t>et al.</w:t>
      </w:r>
      <w:r w:rsidRPr="0008241C">
        <w:rPr>
          <w:noProof/>
          <w:sz w:val="22"/>
          <w:szCs w:val="22"/>
          <w:lang w:eastAsia="ja-JP"/>
        </w:rPr>
        <w:t xml:space="preserve">, 2015; Kudo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Climate change has also affected vegetation seasonality (phenology) with most sites across Tibetan Plateau showing earlier onset and later offset of </w:t>
      </w:r>
      <w:r w:rsidRPr="0008241C">
        <w:rPr>
          <w:rFonts w:eastAsia="MS Mincho"/>
          <w:sz w:val="22"/>
          <w:szCs w:val="22"/>
          <w:lang w:eastAsia="ja-JP"/>
        </w:rPr>
        <w:t xml:space="preserve">the </w:t>
      </w:r>
      <w:r w:rsidRPr="0008241C">
        <w:rPr>
          <w:sz w:val="22"/>
          <w:szCs w:val="22"/>
          <w:lang w:eastAsia="ja-JP"/>
        </w:rPr>
        <w:t xml:space="preserve">vegetation period and thus increased net primary production </w:t>
      </w:r>
      <w:r w:rsidRPr="0008241C">
        <w:rPr>
          <w:sz w:val="22"/>
          <w:szCs w:val="22"/>
          <w:lang w:eastAsia="ja-JP"/>
        </w:rPr>
        <w:fldChar w:fldCharType="begin" w:fldLock="1"/>
      </w:r>
      <w:r w:rsidRPr="0008241C">
        <w:rPr>
          <w:sz w:val="22"/>
          <w:szCs w:val="22"/>
          <w:lang w:eastAsia="ja-JP"/>
        </w:rPr>
        <w:instrText>ADDIN CSL_CITATION {"citationItems":[{"id":"ITEM-1","itemData":{"DOI":"10.1016/j.agrformet.2016.08.020","ISSN":"01681923","abstract":"Quantifying the response of vegetation Net Primary Productivity (NPP) to phenological dynamics is critical to study climate change effects on ecosystem dynamics in the high-latitude, so investigating responses of NPP to phenological dynamics is becoming an increasing important way to identify and predict global ecosystem dynamics. In this study, we intend to quantifying the temporal trends and spatial variations of vegetation phenology and NPP across the Tibetan Plateau by calibrating and analyzing time series of the MODIS-derived normalized difference vegetation index (NDVI) during 2002???2012, and examining the mechanisms of vegetation NPP response to phenological dynamics over the plateau. Our results indicated that most of the plateau experienced a coninuous advancing trend in the beginning of vegetation growing season (BGS) and a delaying trend in the end of vegetation growing season (EGS), consequently a prolonged length of vegetation growing season (LGS). Accordingly, NPP also substantially increased in most parts of the plateau. Meanwhile, the spatial patterns of the BGS, EGS, LGS and NPP varied in accordcance with the heat and water gradient across the plateau. The response modes of the NPP to phenological shifs varied within different climatic regimes, and the spatiotemporal response patterns were primarily controlled by the local climatic and topographic conditions. Moreover, temperature and precipitation played different roles in diverse responses of NPP to phenological dynamics, implying a profound effect of climate on response mechanism of the NPP to phenological changes.","author":[{"dropping-particle":"","family":"Wang","given":"Siyuan","non-dropping-particle":"","parse-names":false,"suffix":""},{"dropping-particle":"","family":"Zhang","given":"Bing","non-dropping-particle":"","parse-names":false,"suffix":""},{"dropping-particle":"","family":"Yang","given":"Qichun","non-dropping-particle":"","parse-names":false,"suffix":""},{"dropping-particle":"","family":"Chen","given":"Guangsheng","non-dropping-particle":"","parse-names":false,"suffix":""},{"dropping-particle":"","family":"Yang","given":"Bojuan","non-dropping-particle":"","parse-names":false,"suffix":""},{"dropping-particle":"","family":"Lu","given":"Linlin","non-dropping-particle":"","parse-names":false,"suffix":""},{"dropping-particle":"","family":"Shen","given":"Ming","non-dropping-particle":"","parse-names":false,"suffix":""},{"dropping-particle":"","family":"Peng","given":"Yaoyao","non-dropping-particle":"","parse-names":false,"suffix":""}],"container-title":"Agricultural and Forest Meteorology","id":"ITEM-1","issued":{"date-parts":[["2017"]]},"page":"235-246","publisher":"Elsevier B.V.","title":"Responses of net primary productivity to phenological dynamics in the Tibetan Plateau, China","type":"article-journal","volume":"232"},"uris":["http://www.mendeley.com/documents/?uuid=1f96fb36-8dfd-4de0-80a2-93e2078121e9"]}],"mendeley":{"formattedCitation":"(Siyuan Wang &lt;i&gt;et al.&lt;/i&gt;, 2017)","plainTextFormattedCitation":"(Siyuan Wang et al., 2017)","previouslyFormattedCitation":"(Siyuan Wang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iyuan Wang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Patterns do, however, differ between local climatic regimes. A recent remote sensing study with improved local calibration showed that trends in vegetation cover over time differ across the Tibetan plateau </w:t>
      </w:r>
      <w:r w:rsidRPr="0008241C">
        <w:rPr>
          <w:sz w:val="22"/>
          <w:szCs w:val="22"/>
          <w:lang w:eastAsia="ja-JP"/>
        </w:rPr>
        <w:fldChar w:fldCharType="begin" w:fldLock="1"/>
      </w:r>
      <w:r w:rsidRPr="0008241C">
        <w:rPr>
          <w:sz w:val="22"/>
          <w:szCs w:val="22"/>
          <w:lang w:eastAsia="ja-JP"/>
        </w:rPr>
        <w:instrText>ADDIN CSL_CITATION {"citationItems":[{"id":"ITEM-1","itemData":{"DOI":"10.1038/srep24367","ISSN":"2045-2322","author":[{"dropping-particle":"","family":"Lehnert","given":"L. W.","non-dropping-particle":"","parse-names":false,"suffix":""},{"dropping-particle":"","family":"Wesche","given":"K.","non-dropping-particle":"","parse-names":false,"suffix":""},{"dropping-particle":"","family":"Trachte","given":"K.","non-dropping-particle":"","parse-names":false,"suffix":""},{"dropping-particle":"","family":"Reudenbach","given":"C.","non-dropping-particle":"","parse-names":false,"suffix":""},{"dropping-particle":"","family":"Bendix","given":"J.","non-dropping-particle":"","parse-names":false,"suffix":""}],"container-title":"Scientific Reports","id":"ITEM-1","issue":"October 2015","issued":{"date-parts":[["2016"]]},"page":"24367","publisher":"Nature Publishing Group","title":"Climate variability rather than overstocking causes recent large scale cover changes of Tibetan pastures","type":"article-journal","volume":"6"},"uris":["http://www.mendeley.com/documents/?uuid=d4f0e34d-e457-47b2-a5b5-4e82ed183081"]}],"mendeley":{"formattedCitation":"(Lehnert &lt;i&gt;et al.&lt;/i&gt;, 2016)","plainTextFormattedCitation":"(Lehnert et al., 2016)","previouslyFormattedCitation":"(Lehnert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ehnert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Trends were associated with changes in precipitation rather than with grazing pressure, and declining precipitation may reduce rangeland productivity in western and southern Tibet</w:t>
      </w:r>
      <w:r w:rsidRPr="0008241C">
        <w:rPr>
          <w:rFonts w:eastAsia="MS Mincho"/>
          <w:sz w:val="22"/>
          <w:szCs w:val="22"/>
          <w:lang w:eastAsia="ja-JP"/>
        </w:rPr>
        <w:t>an plateau</w:t>
      </w:r>
      <w:r w:rsidRPr="0008241C">
        <w:rPr>
          <w:sz w:val="22"/>
          <w:szCs w:val="22"/>
          <w:lang w:eastAsia="ja-JP"/>
        </w:rPr>
        <w:t xml:space="preserve">. Of all the alpine habitats, mesic </w:t>
      </w:r>
      <w:r w:rsidRPr="0008241C">
        <w:rPr>
          <w:i/>
          <w:sz w:val="22"/>
          <w:szCs w:val="22"/>
          <w:lang w:eastAsia="ja-JP"/>
        </w:rPr>
        <w:t>Kobresia pygmaea</w:t>
      </w:r>
      <w:r w:rsidRPr="0008241C">
        <w:rPr>
          <w:sz w:val="22"/>
          <w:szCs w:val="22"/>
          <w:lang w:eastAsia="ja-JP"/>
        </w:rPr>
        <w:t xml:space="preserve"> at the transition between the moist east and the drier west of the Tibetan plateau mats are most vulnerable due to changes in hydrology and grazing intensity </w:t>
      </w:r>
      <w:r w:rsidRPr="0008241C">
        <w:rPr>
          <w:sz w:val="22"/>
          <w:szCs w:val="22"/>
          <w:lang w:eastAsia="ja-JP"/>
        </w:rPr>
        <w:fldChar w:fldCharType="begin" w:fldLock="1"/>
      </w:r>
      <w:r w:rsidRPr="0008241C">
        <w:rPr>
          <w:sz w:val="22"/>
          <w:szCs w:val="22"/>
          <w:lang w:eastAsia="ja-JP"/>
        </w:rPr>
        <w:instrText>ADDIN CSL_CITATION {"citationItems":[{"id":"ITEM-1","itemData":{"DOI":"10.1111/avsc.12312","ISSN":"14022001","author":[{"dropping-particle":"","family":"Wang","given":"Yun","non-dropping-particle":"","parse-names":false,"suffix":""},{"dropping-particle":"","family":"Heberling","given":"Gwendolyn","non-dropping-particle":"","parse-names":false,"suffix":""},{"dropping-particle":"","family":"Görzen","given":"Eugen","non-dropping-particle":"","parse-names":false,"suffix":""},{"dropping-particle":"","family":"Miehe","given":"Georg","non-dropping-particle":"","parse-names":false,"suffix":""},{"dropping-particle":"","family":"Seeber","given":"Elke","non-dropping-particle":"","parse-names":false,"suffix":""},{"dropping-particle":"","family":"Wesche","given":"Karsten","non-dropping-particle":"","parse-names":false,"suffix":""}],"container-title":"Applied Vegetation Science","editor":[{"dropping-particle":"","family":"Dengler","given":"Jürgen","non-dropping-particle":"","parse-names":false,"suffix":""}],"id":"ITEM-1","issue":"3","issued":{"date-parts":[["2017","7"]]},"page":"327-339","publisher":"Wiley/Blackwell (10.1111)","title":"Combined effects of livestock grazing and abiotic environment on vegetation and soils of grasslands across Tibet","type":"article-journal","volume":"20"},"uris":["http://www.mendeley.com/documents/?uuid=0216a4e4-86d7-3922-a239-e71cf9d7a2d1"]}],"mendeley":{"formattedCitation":"(Yun Wang &lt;i&gt;et al.&lt;/i&gt;, 2017)","plainTextFormattedCitation":"(Yun Wang et al., 2017)","previouslyFormattedCitation":"(Yun Wang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Yun Wang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and decline in native herbivores </w:t>
      </w:r>
      <w:r w:rsidRPr="0008241C">
        <w:rPr>
          <w:sz w:val="22"/>
          <w:szCs w:val="22"/>
          <w:lang w:eastAsia="ja-JP"/>
        </w:rPr>
        <w:fldChar w:fldCharType="begin" w:fldLock="1"/>
      </w:r>
      <w:r w:rsidRPr="0008241C">
        <w:rPr>
          <w:sz w:val="22"/>
          <w:szCs w:val="22"/>
          <w:lang w:eastAsia="ja-JP"/>
        </w:rPr>
        <w:instrText>ADDIN CSL_CITATION {"citationItems":[{"id":"ITEM-1","itemData":{"DOI":"10.1111/cobi.12297","ISBN":"1523-1739 (Electronic)\\r0888-8892 (Linking)","ISSN":"15231739","PMID":"24712745","author":[{"dropping-particle":"","family":"Batsaikhan","given":"Nyamsuren","non-dropping-particle":"","parse-names":false,"suffix":""},{"dropping-particle":"","family":"Buuveibaatar","given":"Bayarbaatar","non-dropping-particle":"","parse-names":false,"suffix":""},{"dropping-particle":"","family":"Chimed","given":"Bazaar","non-dropping-particle":"","parse-names":false,"suffix":""},{"dropping-particle":"","family":"Enkhtuya","given":"Oidov","non-dropping-particle":"","parse-names":false,"suffix":""},{"dropping-particle":"","family":"Galbrakh","given":"Davaa","non-dropping-particle":"","parse-names":false,"suffix":""},{"dropping-particle":"","family":"Ganbaatar","given":"Oyunsaikhan","non-dropping-particle":"","parse-names":false,"suffix":""},{"dropping-particle":"","family":"Lkhagvasuren","given":"Badamjav","non-dropping-particle":"","parse-names":false,"suffix":""},{"dropping-particle":"","family":"Nandintsetseg","given":"Dejid","non-dropping-particle":"","parse-names":false,"suffix":""},{"dropping-particle":"","family":"Berger","given":"Joel","non-dropping-particle":"","parse-names":false,"suffix":""},{"dropping-particle":"","family":"Calabrese","given":"Justin M.","non-dropping-particle":"","parse-names":false,"suffix":""},{"dropping-particle":"","family":"Edwards","given":"Ann E.","non-dropping-particle":"","parse-names":false,"suffix":""},{"dropping-particle":"","family":"Fagan","given":"William F.","non-dropping-particle":"","parse-names":false,"suffix":""},{"dropping-particle":"","family":"Fuller","given":"Todd K.","non-dropping-particle":"","parse-names":false,"suffix":""},{"dropping-particle":"","family":"Heiner","given":"Michael","non-dropping-particle":"","parse-names":false,"suffix":""},{"dropping-particle":"","family":"Ito","given":"Takehiko Y.","non-dropping-particle":"","parse-names":false,"suffix":""},{"dropping-particle":"","family":"Kaczensky","given":"Petra","non-dropping-particle":"","parse-names":false,"suffix":""},{"dropping-particle":"","family":"Leimgruber","given":"Peter","non-dropping-particle":"","parse-names":false,"suffix":""},{"dropping-particle":"","family":"Lushchekina","given":"Anna","non-dropping-particle":"","parse-names":false,"suffix":""},{"dropping-particle":"","family":"Milner-Gulland","given":"E. J.","non-dropping-particle":"","parse-names":false,"suffix":""},{"dropping-particle":"","family":"Mueller","given":"Thomas","non-dropping-particle":"","parse-names":false,"suffix":""},{"dropping-particle":"","family":"Murray","given":"Martyn G.","non-dropping-particle":"","parse-names":false,"suffix":""},{"dropping-particle":"","family":"Olson","given":"Kirk A.","non-dropping-particle":"","parse-names":false,"suffix":""},{"dropping-particle":"","family":"Reading","given":"Richard","non-dropping-particle":"","parse-names":false,"suffix":""},{"dropping-particle":"","family":"Schaller","given":"George B.","non-dropping-particle":"","parse-names":false,"suffix":""},{"dropping-particle":"","family":"Stubbe","given":"Annagret","non-dropping-particle":"","parse-names":false,"suffix":""},{"dropping-particle":"","family":"Stubbe","given":"Michael","non-dropping-particle":"","parse-names":false,"suffix":""},{"dropping-particle":"","family":"Walzer","given":"Chris","non-dropping-particle":"","parse-names":false,"suffix":""},{"dropping-particle":"","family":"Wehrden","given":"Henrik","non-dropping-particle":"Von","parse-names":false,"suffix":""},{"dropping-particle":"","family":"Whitten","given":"Tony","non-dropping-particle":"","parse-names":false,"suffix":""}],"container-title":"Conservation Biology","id":"ITEM-1","issue":"6","issued":{"date-parts":[["2014","12"]]},"page":"1736-1739","title":"Conserving the World's Finest Grassland Amidst Ambitious National Development","type":"article-journal","volume":"28"},"uris":["http://www.mendeley.com/documents/?uuid=10fd1a66-b90a-3419-a598-e39b3d4d984e"]}],"mendeley":{"formattedCitation":"(Batsaikhan &lt;i&gt;et al.&lt;/i&gt;, 2014)","plainTextFormattedCitation":"(Batsaikhan et al., 2014)","previouslyFormattedCitation":"(Batsaikha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atsaikha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However, much of the decline in larger mammals are attributable to massive poaching, but more recently infrastructure development (fences, traffic lines) and agricultural expansion have become major obstacles. For other species long-term trends (decadal scale) are less clear, and sound data such as Red Lists are hardly available. </w:t>
      </w:r>
      <w:r w:rsidRPr="0008241C">
        <w:rPr>
          <w:rFonts w:eastAsia="MS Mincho"/>
          <w:sz w:val="22"/>
          <w:szCs w:val="22"/>
          <w:lang w:eastAsia="ja-JP"/>
        </w:rPr>
        <w:t>E</w:t>
      </w:r>
      <w:r w:rsidRPr="0008241C">
        <w:rPr>
          <w:sz w:val="22"/>
          <w:szCs w:val="22"/>
          <w:lang w:eastAsia="ja-JP"/>
        </w:rPr>
        <w:t>xception</w:t>
      </w:r>
      <w:r w:rsidRPr="0008241C">
        <w:rPr>
          <w:rFonts w:eastAsia="MS Mincho"/>
          <w:sz w:val="22"/>
          <w:szCs w:val="22"/>
          <w:lang w:eastAsia="ja-JP"/>
        </w:rPr>
        <w:t>ally</w:t>
      </w:r>
      <w:r w:rsidRPr="0008241C">
        <w:rPr>
          <w:sz w:val="22"/>
          <w:szCs w:val="22"/>
          <w:lang w:eastAsia="ja-JP"/>
        </w:rPr>
        <w:t xml:space="preserve">, the national Red List for plants </w:t>
      </w:r>
      <w:r w:rsidRPr="0008241C">
        <w:rPr>
          <w:rFonts w:eastAsia="MS Mincho"/>
          <w:sz w:val="22"/>
          <w:szCs w:val="22"/>
          <w:lang w:eastAsia="ja-JP"/>
        </w:rPr>
        <w:t xml:space="preserve">in China </w:t>
      </w:r>
      <w:r w:rsidRPr="0008241C">
        <w:rPr>
          <w:sz w:val="22"/>
          <w:szCs w:val="22"/>
          <w:lang w:eastAsia="ja-JP"/>
        </w:rPr>
        <w:t>indicate</w:t>
      </w:r>
      <w:r w:rsidRPr="0008241C">
        <w:rPr>
          <w:rFonts w:eastAsia="MS Mincho"/>
          <w:sz w:val="22"/>
          <w:szCs w:val="22"/>
          <w:lang w:eastAsia="ja-JP"/>
        </w:rPr>
        <w:t>d</w:t>
      </w:r>
      <w:r w:rsidRPr="0008241C">
        <w:rPr>
          <w:sz w:val="22"/>
          <w:szCs w:val="22"/>
          <w:lang w:eastAsia="ja-JP"/>
        </w:rPr>
        <w:t xml:space="preserve"> that a number species in western and southern Xizang are threatened </w:t>
      </w:r>
      <w:r w:rsidRPr="0008241C">
        <w:rPr>
          <w:sz w:val="22"/>
          <w:szCs w:val="22"/>
          <w:lang w:eastAsia="ja-JP"/>
        </w:rPr>
        <w:fldChar w:fldCharType="begin" w:fldLock="1"/>
      </w:r>
      <w:r w:rsidRPr="0008241C">
        <w:rPr>
          <w:sz w:val="22"/>
          <w:szCs w:val="22"/>
          <w:lang w:eastAsia="ja-JP"/>
        </w:rPr>
        <w:instrText>ADDIN CSL_CITATION {"citationItems":[{"id":"ITEM-1","itemData":{"DOI":"10.1016/j.biocon.2015.10.019","ISSN":"00063207","abstract":"China is very rich in biodiversity, however, it is also characterized by a long history of civilization. As a result, China has a large number of threatened species. Recently the Chinese government evaluated the living status of plants, and published the China Biodiversity Red List: Higher Plants. However, little is known about how threatened plants are distributed and conserved in China. In this study, we developed a fine resolution distribution database for 3244 threatened plants, explored richness patterns and evaluated the in situ conservation status of the threatened plants by overlapping the species distribution with terrestrial national and provincial nature reserves (NNRs and PNRs) in China. We found the greatest richness of threatened plants in the southwestern region of mainland China (mainly Yunnan, southeastern Xizang and western Sichuan), northwestern Guangxi, northern Guangdong, Hainan Island and the mountainous region of Taiwan, while the lowest richness was found in Qinghai, Hebei, Shandong, Jiangsu and Chongqing Provinces. On average, NNRs covered 18.8%, and NNRs and PNRs together covered 27.5%, of threatened plant distribution areas. However, 827 threatened plants (including 627 species endemic to China) were not covered by NNRs and 397 threatened plants (including 293 endemic to China) were not covered by either NNRs or PNRs. We proposed that nature reserves specifically designed for threatened plants need to be established in South China, especially in the Yunnan, Guizhou, Guangxi, Xinjiang Hainan, and Zhejiang Provinces.","author":[{"dropping-particle":"","family":"Zhang","given":"Zejin","non-dropping-particle":"","parse-names":false,"suffix":""},{"dropping-particle":"","family":"He","given":"Jin Sheng","non-dropping-particle":"","parse-names":false,"suffix":""},{"dropping-particle":"","family":"Li","given":"Junsheng","non-dropping-particle":"","parse-names":false,"suffix":""},{"dropping-particle":"","family":"Tang","given":"Zhiyao","non-dropping-particle":"","parse-names":false,"suffix":""}],"container-title":"Biological Conservation","id":"ITEM-1","issued":{"date-parts":[["2015"]]},"page":"454-460","publisher":"Elsevier B.V.","title":"Distribution and conservation of threatened plants in China","type":"article-journal","volume":"192"},"uris":["http://www.mendeley.com/documents/?uuid=9f387468-7af3-43f9-82ce-5228b06091b1"]}],"mendeley":{"formattedCitation":"(Zejin Zhang &lt;i&gt;et al.&lt;/i&gt;, 2015)","plainTextFormattedCitation":"(Zejin Zhang et al., 2015)","previouslyFormattedCitation":"(Zejin Zhang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Zejin Zhang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p>
    <w:p w14:paraId="0B5F17E8" w14:textId="77777777" w:rsidR="00A01204" w:rsidRPr="0008241C" w:rsidRDefault="00A01204" w:rsidP="00A01204">
      <w:pPr>
        <w:rPr>
          <w:sz w:val="22"/>
          <w:szCs w:val="22"/>
          <w:lang w:eastAsia="ja-JP"/>
        </w:rPr>
      </w:pPr>
    </w:p>
    <w:p w14:paraId="5A24E39D" w14:textId="77777777" w:rsidR="00A01204" w:rsidRPr="0008241C" w:rsidRDefault="00A01204" w:rsidP="00A01204">
      <w:pPr>
        <w:rPr>
          <w:rFonts w:eastAsia="MS Mincho"/>
          <w:sz w:val="22"/>
          <w:szCs w:val="22"/>
          <w:lang w:eastAsia="ja-JP"/>
        </w:rPr>
      </w:pPr>
      <w:r w:rsidRPr="0008241C">
        <w:rPr>
          <w:sz w:val="22"/>
          <w:szCs w:val="22"/>
          <w:lang w:eastAsia="ja-JP"/>
        </w:rPr>
        <w:lastRenderedPageBreak/>
        <w:t xml:space="preserve">Compared to degraded meadows, intact alpine meadows provided more economic benefits from carbon and nutrient maintenance when compared to degraded meadows  as shown by a study in the Tibetan plateau </w:t>
      </w:r>
      <w:r w:rsidRPr="0008241C">
        <w:rPr>
          <w:sz w:val="22"/>
          <w:szCs w:val="22"/>
          <w:lang w:eastAsia="ja-JP"/>
        </w:rPr>
        <w:fldChar w:fldCharType="begin" w:fldLock="1"/>
      </w:r>
      <w:r w:rsidRPr="0008241C">
        <w:rPr>
          <w:sz w:val="22"/>
          <w:szCs w:val="22"/>
          <w:lang w:eastAsia="ja-JP"/>
        </w:rPr>
        <w:instrText>ADDIN CSL_CITATION {"citationItems":[{"id":"ITEM-1","itemData":{"DOI":"10.1371/journal.pone.0058432","ISBN":"1932-6203","ISSN":"19326203","PMID":"23469278","abstract":"&lt;p&gt;The deterioration of alpine grassland has great impact on ecosystem services in the alpine region of Qinghai-Tibetan Plateau. However, the effect of grassland degradation on ecosystem services and the consequence of grassland deterioration on economic loss still remains a mystery. So, in this study, we assessed four types of ecosystem services following the Millennium Ecosystem Assessment classification, along a degradation gradient. Five sites of alpine grassland at different levels of degradation were investigated in Guoluo Prefecture of Qinghai Province, China. The species composition, aboveground biomass, soil total organic carbon (TOC), and soil total nitrogen (TN) were tested to evaluate major ecological services of the alpine grassland. We estimated the value of primary production, carbon storage, nitrogen recycling, and plant diversity. The results show the ecosystem services of alpine grassland varied along the degradation gradient. The ecosystem services of degraded grassland (moderate, heavy and severe) were all significantly lower than non-degraded grassland. Interestingly, the lightly degraded grassland provided more economic benefit from carbon maintenance and nutrient sequestration compared to non-degraded. Due to the destruction of the alpine grassland, the economic loss associated with decrease of biomass in 2008 was $198/ha. Until 2008, the economic loss caused by carbon emissions and nitrogen loss on severely degraded grassland was up to $8 033/ha and $13 315/ha, respectively. Urgent actions are required to maintain or promote the ecosystem services of alpine grassland in the Qinghai-Tibetan Plateau.&lt;/p&gt;","author":[{"dropping-particle":"","family":"Wen","given":"Lu","non-dropping-particle":"","parse-names":false,"suffix":""},{"dropping-particle":"","family":"Dong","given":"Shikui","non-dropping-particle":"","parse-names":false,"suffix":""},{"dropping-particle":"","family":"Li","given":"Yuanyuan","non-dropping-particle":"","parse-names":false,"suffix":""},{"dropping-particle":"","family":"Li","given":"Xiaoyan","non-dropping-particle":"","parse-names":false,"suffix":""},{"dropping-particle":"","family":"Shi","given":"Jianjun","non-dropping-particle":"","parse-names":false,"suffix":""},{"dropping-particle":"","family":"Wang","given":"Yanlong","non-dropping-particle":"","parse-names":false,"suffix":""},{"dropping-particle":"","family":"Liu","given":"Demei","non-dropping-particle":"","parse-names":false,"suffix":""},{"dropping-particle":"","family":"Ma","given":"Yushou","non-dropping-particle":"","parse-names":false,"suffix":""}],"container-title":"PLoS ONE","id":"ITEM-1","issue":"3","issued":{"date-parts":[["2013"]]},"page":"1-7","title":"Effect of Degradation Intensity on Grassland Ecosystem Services in the Alpine Region of Qinghai-Tibetan Plateau, China","type":"article-journal","volume":"8"},"uris":["http://www.mendeley.com/documents/?uuid=c3ab6830-8b5a-4a49-ab85-9b9cda399e03"]}],"mendeley":{"formattedCitation":"(Wen &lt;i&gt;et al.&lt;/i&gt;, 2013)","plainTextFormattedCitation":"(Wen et al., 2013)","previouslyFormattedCitation":"(Wen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en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rFonts w:eastAsia="MS Mincho"/>
          <w:sz w:val="22"/>
          <w:szCs w:val="22"/>
          <w:lang w:eastAsia="ja-JP"/>
        </w:rPr>
        <w:t xml:space="preserve"> </w:t>
      </w:r>
      <w:r w:rsidRPr="0008241C">
        <w:rPr>
          <w:sz w:val="22"/>
          <w:szCs w:val="22"/>
          <w:lang w:eastAsia="ja-JP"/>
        </w:rPr>
        <w:t xml:space="preserve">. Destruction of the alpine grasslands led to economic loss of about $198/ha due to decrease in biomass. Also, the economic cost caused by carbon emissions and nitrogen loss on severely degraded grassland was up to $8 033/ha and $13 315/ha until 2008, respectively. Actions to maintain nature’s contributions to people, especially hydrological functions of alpine habitats, are urgently required in all the alpine regions of the Asia-Pacific region </w:t>
      </w:r>
      <w:r w:rsidRPr="0008241C">
        <w:rPr>
          <w:sz w:val="22"/>
          <w:szCs w:val="22"/>
          <w:lang w:eastAsia="ja-JP"/>
        </w:rPr>
        <w:fldChar w:fldCharType="begin" w:fldLock="1"/>
      </w:r>
      <w:r w:rsidRPr="0008241C">
        <w:rPr>
          <w:sz w:val="22"/>
          <w:szCs w:val="22"/>
          <w:lang w:eastAsia="ja-JP"/>
        </w:rPr>
        <w:instrText>ADDIN CSL_CITATION {"citationItems":[{"id":"ITEM-1","itemData":{"ISBN":"0011-3891","ISSN":"00113891","author":[{"dropping-particle":"","family":"Shaheen","given":"Hamayun","non-dropping-particle":"","parse-names":false,"suffix":""},{"dropping-particle":"","family":"Mashwani","given":"Zia-ur-rehman","non-dropping-particle":"","parse-names":false,"suffix":""}],"container-title":"Current Science","id":"ITEM-1","issue":"8","issued":{"date-parts":[["2015"]]},"page":"1534-1539","title":"Spatial patterns and diversity of alpine vegetation across Langer – Shandur Valley , Hindukush","type":"article-journal","volume":"108"},"uris":["http://www.mendeley.com/documents/?uuid=31c43f4d-4022-4ffc-8de7-617758c1fbb4"]}],"mendeley":{"formattedCitation":"(Shaheen &amp; Mashwani, 2015)","plainTextFormattedCitation":"(Shaheen &amp; Mashwani, 2015)","previouslyFormattedCitation":"(Shaheen &amp; Mashwani,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haheen &amp; Mashwani, 2015)</w:t>
      </w:r>
      <w:r w:rsidRPr="0008241C">
        <w:rPr>
          <w:sz w:val="22"/>
          <w:szCs w:val="22"/>
          <w:lang w:eastAsia="ja-JP"/>
        </w:rPr>
        <w:fldChar w:fldCharType="end"/>
      </w:r>
      <w:r w:rsidRPr="0008241C">
        <w:rPr>
          <w:sz w:val="22"/>
          <w:szCs w:val="22"/>
          <w:lang w:eastAsia="ja-JP"/>
        </w:rPr>
        <w:t xml:space="preserve">.  </w:t>
      </w:r>
    </w:p>
    <w:p w14:paraId="543CF10D" w14:textId="77777777" w:rsidR="00A01204" w:rsidRPr="0008241C" w:rsidRDefault="00A01204" w:rsidP="00A01204">
      <w:pPr>
        <w:rPr>
          <w:rFonts w:eastAsia="MS Mincho"/>
          <w:sz w:val="22"/>
          <w:szCs w:val="22"/>
          <w:lang w:eastAsia="ja-JP"/>
        </w:rPr>
      </w:pPr>
    </w:p>
    <w:p w14:paraId="40F85298" w14:textId="452790B0" w:rsidR="00A01204" w:rsidRPr="0008241C" w:rsidRDefault="00A01204" w:rsidP="00A01204">
      <w:pPr>
        <w:rPr>
          <w:sz w:val="22"/>
          <w:szCs w:val="22"/>
          <w:lang w:val="de-DE" w:eastAsia="ja-JP"/>
        </w:rPr>
      </w:pPr>
      <w:r w:rsidRPr="0008241C">
        <w:rPr>
          <w:rFonts w:eastAsia="MS Mincho"/>
          <w:sz w:val="22"/>
          <w:szCs w:val="22"/>
          <w:lang w:eastAsia="ja-JP"/>
        </w:rPr>
        <w:t>The coverage</w:t>
      </w:r>
      <w:r w:rsidRPr="0008241C">
        <w:rPr>
          <w:sz w:val="22"/>
          <w:szCs w:val="22"/>
          <w:lang w:eastAsia="ja-JP"/>
        </w:rPr>
        <w:t xml:space="preserve"> of protected area </w:t>
      </w:r>
      <w:r w:rsidRPr="0008241C">
        <w:rPr>
          <w:rFonts w:eastAsia="MS Mincho"/>
          <w:sz w:val="22"/>
          <w:szCs w:val="22"/>
          <w:lang w:eastAsia="ja-JP"/>
        </w:rPr>
        <w:t>is</w:t>
      </w:r>
      <w:r w:rsidRPr="0008241C">
        <w:rPr>
          <w:sz w:val="22"/>
          <w:szCs w:val="22"/>
          <w:lang w:eastAsia="ja-JP"/>
        </w:rPr>
        <w:t xml:space="preserve"> </w:t>
      </w:r>
      <w:r w:rsidRPr="0008241C">
        <w:rPr>
          <w:rFonts w:eastAsia="MS Mincho"/>
          <w:sz w:val="22"/>
          <w:szCs w:val="22"/>
          <w:lang w:eastAsia="ja-JP"/>
        </w:rPr>
        <w:t>increasing</w:t>
      </w:r>
      <w:r w:rsidRPr="0008241C">
        <w:rPr>
          <w:sz w:val="22"/>
          <w:szCs w:val="22"/>
          <w:lang w:eastAsia="ja-JP"/>
        </w:rPr>
        <w:t xml:space="preserve"> in the alpine ecosystems</w:t>
      </w:r>
      <w:r w:rsidRPr="0008241C">
        <w:rPr>
          <w:rFonts w:eastAsia="MS Mincho"/>
          <w:sz w:val="22"/>
          <w:szCs w:val="22"/>
          <w:lang w:eastAsia="ja-JP"/>
        </w:rPr>
        <w:t xml:space="preserve"> </w:t>
      </w:r>
      <w:r w:rsidRPr="0008241C">
        <w:rPr>
          <w:sz w:val="22"/>
          <w:szCs w:val="22"/>
          <w:lang w:eastAsia="ja-JP"/>
        </w:rPr>
        <w:t>(Figure 3.1)</w:t>
      </w:r>
      <w:r w:rsidRPr="0008241C">
        <w:rPr>
          <w:rFonts w:eastAsia="MS Mincho"/>
          <w:sz w:val="22"/>
          <w:szCs w:val="22"/>
          <w:lang w:eastAsia="ja-JP"/>
        </w:rPr>
        <w:t xml:space="preserve">, although the </w:t>
      </w:r>
      <w:r w:rsidRPr="0008241C">
        <w:rPr>
          <w:sz w:val="22"/>
          <w:szCs w:val="22"/>
          <w:lang w:eastAsia="ja-JP"/>
        </w:rPr>
        <w:t>reserve system has important gaps such as in NW-China / Xinjiang and South-eastern Tibet</w:t>
      </w:r>
      <w:r w:rsidRPr="0008241C">
        <w:rPr>
          <w:rFonts w:eastAsia="MS Mincho"/>
          <w:sz w:val="22"/>
          <w:szCs w:val="22"/>
          <w:lang w:eastAsia="ja-JP"/>
        </w:rPr>
        <w:t>an plateau</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07/s10531-016-1214-7","ISSN":"15729710","abstract":"The Palaearctic steppes range from the Mediterranean basin towards China, forming one of the largest continuous terrestrial biomes. The literature on steppe ecology and conservation is vast but scattered and often not available in English. We provide a review of some key topics based on a new definition of steppes, which includes also Mediterranean steppes and alpine rangelands of the Asian Highlands. Revisiting the ter- restrial ecoregions of the world, we estimate that the Palaearctic steppe biome extends over ca. 10.5 million km2. Major chorological regions differ in their macroclimatic niche with a clear distinction between Middle Asia with its winter precipitation and the Central Asian summer-rain regions of the Mongolian plateau and of Tibet. Steppe soils store large amounts of carbon, yet the sequestration potential is debated and depends on land use. Major physiognomic-ecological steppe types include forest-, typical-, desert-, and alpine- steppe, which vary in the importance of grasses, mainly C3 species. The steppes host a specialised fauna, and Middle Asia, Tibet, and especially Mongolia, have large herds of migrating ungulates. The share of pristine and protected sites is low in the steppe regions, with conversion into croplands being the most important land use impact in Europe, Middle Asia, and the Mediterranean, while grazing has a severe impact in some parts of Mongolia and Tibet. There are major gaps in our knowledge on: (1) the effects of climate change on the crucial seasonal patterns; (2) the role of steppe soils in the global carbon budget; and (3) the ecology and distribution of most animal groups except vertebrates.","author":[{"dropping-particle":"","family":"Wesche","given":"Karsten","non-dropping-particle":"","parse-names":false,"suffix":""},{"dropping-particle":"","family":"Ambarlı","given":"Didem","non-dropping-particle":"","parse-names":false,"suffix":""},{"dropping-particle":"","family":"Kamp","given":"Johannes","non-dropping-particle":"","parse-names":false,"suffix":""},{"dropping-particle":"","family":"Török","given":"Peter","non-dropping-particle":"","parse-names":false,"suffix":""},{"dropping-particle":"","family":"Treiber","given":"Jan","non-dropping-particle":"","parse-names":false,"suffix":""},{"dropping-particle":"","family":"Dengler","given":"Jürgen","non-dropping-particle":"","parse-names":false,"suffix":""}],"container-title":"Biodiversity and Conservation","id":"ITEM-1","issue":"12","issued":{"date-parts":[["2016"]]},"page":"2197-2231","title":"The Palaearctic steppe biome: a new synthesis","type":"article-journal","volume":"25"},"uris":["http://www.mendeley.com/documents/?uuid=015a6bca-f853-4c49-875f-aa9a7915688f"]},{"id":"ITEM-2","itemData":{"DOI":"10.1016/j.biocon.2015.10.019","ISSN":"00063207","abstract":"China is very rich in biodiversity, however, it is also characterized by a long history of civilization. As a result, China has a large number of threatened species. Recently the Chinese government evaluated the living status of plants, and published the China Biodiversity Red List: Higher Plants. However, little is known about how threatened plants are distributed and conserved in China. In this study, we developed a fine resolution distribution database for 3244 threatened plants, explored richness patterns and evaluated the in situ conservation status of the threatened plants by overlapping the species distribution with terrestrial national and provincial nature reserves (NNRs and PNRs) in China. We found the greatest richness of threatened plants in the southwestern region of mainland China (mainly Yunnan, southeastern Xizang and western Sichuan), northwestern Guangxi, northern Guangdong, Hainan Island and the mountainous region of Taiwan, while the lowest richness was found in Qinghai, Hebei, Shandong, Jiangsu and Chongqing Provinces. On average, NNRs covered 18.8%, and NNRs and PNRs together covered 27.5%, of threatened plant distribution areas. However, 827 threatened plants (including 627 species endemic to China) were not covered by NNRs and 397 threatened plants (including 293 endemic to China) were not covered by either NNRs or PNRs. We proposed that nature reserves specifically designed for threatened plants need to be established in South China, especially in the Yunnan, Guizhou, Guangxi, Xinjiang Hainan, and Zhejiang Provinces.","author":[{"dropping-particle":"","family":"Zhang","given":"Zejin","non-dropping-particle":"","parse-names":false,"suffix":""},{"dropping-particle":"","family":"He","given":"Jin Sheng","non-dropping-particle":"","parse-names":false,"suffix":""},{"dropping-particle":"","family":"Li","given":"Junsheng","non-dropping-particle":"","parse-names":false,"suffix":""},{"dropping-particle":"","family":"Tang","given":"Zhiyao","non-dropping-particle":"","parse-names":false,"suffix":""}],"container-title":"Biological Conservation","id":"ITEM-2","issued":{"date-parts":[["2015"]]},"page":"454-460","publisher":"Elsevier B.V.","title":"Distribution and conservation of threatened plants in China","type":"article-journal","volume":"192"},"uris":["http://www.mendeley.com/documents/?uuid=9f387468-7af3-43f9-82ce-5228b06091b1"]}],"mendeley":{"formattedCitation":"(Wesche &lt;i&gt;et al.&lt;/i&gt;, 2016; Zejin Zhang &lt;i&gt;et al.&lt;/i&gt;, 2015)","plainTextFormattedCitation":"(Wesche et al., 2016; Zejin Zhang et al., 2015)","previouslyFormattedCitation":"(Wesche &lt;i&gt;et al.&lt;/i&gt;, 2016; Zejin Zhang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esche </w:t>
      </w:r>
      <w:r w:rsidRPr="0008241C">
        <w:rPr>
          <w:i/>
          <w:noProof/>
          <w:sz w:val="22"/>
          <w:szCs w:val="22"/>
          <w:lang w:eastAsia="ja-JP"/>
        </w:rPr>
        <w:t>et al.</w:t>
      </w:r>
      <w:r w:rsidRPr="0008241C">
        <w:rPr>
          <w:noProof/>
          <w:sz w:val="22"/>
          <w:szCs w:val="22"/>
          <w:lang w:eastAsia="ja-JP"/>
        </w:rPr>
        <w:t xml:space="preserve">, 2016; Zejin Zhang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Most of the large reserves are located in Xizang, where the </w:t>
      </w:r>
      <w:r w:rsidRPr="0008241C">
        <w:rPr>
          <w:rFonts w:eastAsia="MS Mincho"/>
          <w:sz w:val="22"/>
          <w:szCs w:val="22"/>
          <w:lang w:eastAsia="ja-JP"/>
        </w:rPr>
        <w:t>coverage</w:t>
      </w:r>
      <w:r w:rsidRPr="0008241C">
        <w:rPr>
          <w:sz w:val="22"/>
          <w:szCs w:val="22"/>
          <w:lang w:eastAsia="ja-JP"/>
        </w:rPr>
        <w:t xml:space="preserve"> of reserves is &gt;30</w:t>
      </w:r>
      <w:r w:rsidR="00C934E9">
        <w:rPr>
          <w:sz w:val="22"/>
          <w:szCs w:val="22"/>
          <w:lang w:eastAsia="ja-JP"/>
        </w:rPr>
        <w:t xml:space="preserve"> per cent</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07/s10531-016-1214-7","ISSN":"15729710","abstract":"The Palaearctic steppes range from the Mediterranean basin towards China, forming one of the largest continuous terrestrial biomes. The literature on steppe ecology and conservation is vast but scattered and often not available in English. We provide a review of some key topics based on a new definition of steppes, which includes also Mediterranean steppes and alpine rangelands of the Asian Highlands. Revisiting the ter- restrial ecoregions of the world, we estimate that the Palaearctic steppe biome extends over ca. 10.5 million km2. Major chorological regions differ in their macroclimatic niche with a clear distinction between Middle Asia with its winter precipitation and the Central Asian summer-rain regions of the Mongolian plateau and of Tibet. Steppe soils store large amounts of carbon, yet the sequestration potential is debated and depends on land use. Major physiognomic-ecological steppe types include forest-, typical-, desert-, and alpine- steppe, which vary in the importance of grasses, mainly C3 species. The steppes host a specialised fauna, and Middle Asia, Tibet, and especially Mongolia, have large herds of migrating ungulates. The share of pristine and protected sites is low in the steppe regions, with conversion into croplands being the most important land use impact in Europe, Middle Asia, and the Mediterranean, while grazing has a severe impact in some parts of Mongolia and Tibet. There are major gaps in our knowledge on: (1) the effects of climate change on the crucial seasonal patterns; (2) the role of steppe soils in the global carbon budget; and (3) the ecology and distribution of most animal groups except vertebrates.","author":[{"dropping-particle":"","family":"Wesche","given":"Karsten","non-dropping-particle":"","parse-names":false,"suffix":""},{"dropping-particle":"","family":"Ambarlı","given":"Didem","non-dropping-particle":"","parse-names":false,"suffix":""},{"dropping-particle":"","family":"Kamp","given":"Johannes","non-dropping-particle":"","parse-names":false,"suffix":""},{"dropping-particle":"","family":"Török","given":"Peter","non-dropping-particle":"","parse-names":false,"suffix":""},{"dropping-particle":"","family":"Treiber","given":"Jan","non-dropping-particle":"","parse-names":false,"suffix":""},{"dropping-particle":"","family":"Dengler","given":"Jürgen","non-dropping-particle":"","parse-names":false,"suffix":""}],"container-title":"Biodiversity and Conservation","id":"ITEM-1","issue":"12","issued":{"date-parts":[["2016"]]},"page":"2197-2231","title":"The Palaearctic steppe biome: a new synthesis","type":"article-journal","volume":"25"},"uris":["http://www.mendeley.com/documents/?uuid=015a6bca-f853-4c49-875f-aa9a7915688f"]}],"mendeley":{"formattedCitation":"(Wesche &lt;i&gt;et al.&lt;/i&gt;, 2016)","plainTextFormattedCitation":"(Wesche et al., 2016)","previouslyFormattedCitation":"(Wesche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esche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t</w:t>
      </w:r>
      <w:r w:rsidRPr="0008241C">
        <w:rPr>
          <w:sz w:val="22"/>
          <w:szCs w:val="22"/>
        </w:rPr>
        <w:t xml:space="preserve">he Changthang Nature Reserve being the largest </w:t>
      </w:r>
      <w:r w:rsidRPr="0008241C">
        <w:rPr>
          <w:sz w:val="22"/>
          <w:szCs w:val="22"/>
        </w:rPr>
        <w:fldChar w:fldCharType="begin" w:fldLock="1"/>
      </w:r>
      <w:r w:rsidRPr="0008241C">
        <w:rPr>
          <w:sz w:val="22"/>
          <w:szCs w:val="22"/>
        </w:rPr>
        <w:instrText>ADDIN CSL_CITATION {"citationItems":[{"id":"ITEM-1","itemData":{"URL":"www.protectedplanet.net","author":[{"dropping-particle":"","family":"UNEP-WCMC","given":"","non-dropping-particle":"","parse-names":false,"suffix":""},{"dropping-particle":"","family":"IUCN","given":"","non-dropping-particle":"","parse-names":false,"suffix":""}],"id":"ITEM-1","issued":{"date-parts":[["2017"]]},"publisher-place":"Cambridge, UK","title":"Protected Planet: The World Database on Protected Areas (WDPA) [On-line] [Oct 2017]","type":"webpage"},"uris":["http://www.mendeley.com/documents/?uuid=71078079-ecb0-4a3f-ac46-9560d9e048b9"]}],"mendeley":{"formattedCitation":"(UNEP-WCMC &amp; IUCN, 2017)","plainTextFormattedCitation":"(UNEP-WCMC &amp; IUCN, 2017)","previouslyFormattedCitation":"(UNEP-WCMC &amp; IUCN, 2017)"},"properties":{"noteIndex":0},"schema":"https://github.com/citation-style-language/schema/raw/master/csl-citation.json"}</w:instrText>
      </w:r>
      <w:r w:rsidRPr="0008241C">
        <w:rPr>
          <w:sz w:val="22"/>
          <w:szCs w:val="22"/>
        </w:rPr>
        <w:fldChar w:fldCharType="separate"/>
      </w:r>
      <w:r w:rsidRPr="0008241C">
        <w:rPr>
          <w:noProof/>
          <w:sz w:val="22"/>
          <w:szCs w:val="22"/>
        </w:rPr>
        <w:t>(UNEP-WCMC &amp; IUCN, 2017)</w:t>
      </w:r>
      <w:r w:rsidRPr="0008241C">
        <w:rPr>
          <w:sz w:val="22"/>
          <w:szCs w:val="22"/>
        </w:rPr>
        <w:fldChar w:fldCharType="end"/>
      </w:r>
      <w:r w:rsidRPr="0008241C">
        <w:rPr>
          <w:sz w:val="22"/>
          <w:szCs w:val="22"/>
        </w:rPr>
        <w:t xml:space="preserve">. </w:t>
      </w:r>
      <w:r w:rsidRPr="0008241C">
        <w:rPr>
          <w:sz w:val="22"/>
          <w:szCs w:val="22"/>
          <w:lang w:eastAsia="ja-JP"/>
        </w:rPr>
        <w:t xml:space="preserve">Grazing is strictly controlled and often not allowed in these reserves, and large parts of the plateau outside the protected areas are also subjected to governmental schemes for reduced grazing and sedentarization </w:t>
      </w:r>
      <w:r w:rsidRPr="0008241C">
        <w:rPr>
          <w:sz w:val="22"/>
          <w:szCs w:val="22"/>
          <w:lang w:eastAsia="ja-JP"/>
        </w:rPr>
        <w:fldChar w:fldCharType="begin" w:fldLock="1"/>
      </w:r>
      <w:r w:rsidRPr="0008241C">
        <w:rPr>
          <w:sz w:val="22"/>
          <w:szCs w:val="22"/>
          <w:lang w:eastAsia="ja-JP"/>
        </w:rPr>
        <w:instrText>ADDIN CSL_CITATION {"citationItems":[{"id":"ITEM-1","itemData":{"DOI":"10.1111/j.1365-2486.2009.01950.x","ISBN":"0013-936X","ISSN":"13541013","PMID":"3018","abstract":"Nitrogen (N) deposition is widely considered an environmental problem that leads to biodiversity loss and reduced ecosystem resilience; but, N fertilization has also been used as a management tool for enhancing primary production and ground cover, thereby promoting the restoration of degraded lands. However, empirical evaluation of these contrasting impacts is lacking. We tested the dual effects of N enrichment on biodiversity and ecosystem functioning at different organizational levels (i.e., plant species, functional groups, and community) by adding N at 0, 1.75, 5.25, 10.5, 17.5, and 28.0 g N m(-2) yr(-1) for four years in two contrasting field sites in Inner Mongolia: an undisturbed mature grassland and a nearby degraded grassland of the same type. N addition had both quantitatively and qualitatively different effects on the two communities. In the mature community, N addition led to a large reduction in species richness, accompanied by increased dominance of early successional annuals and loss of perennial grasses and forbs at all N input rates. In the degraded community, however, N addition increased the productivity and dominance of perennial rhizomatous grasses, with only a slight reduction in species richness and no significant change in annual abundance. The mature grassland was much more sensitive to N-induced changes in community structure, likely as a result of higher soil moisture accentuating limitation by N alone. Our findings suggest that the critical threshold for N-induced species loss to mature Eurasian grasslands is below 1.75 g N m(-2) yr(-1), and that changes in aboveground biomass, species richness, and plant functional group composition to both mature and degraded ecosystems saturate at N addition rates of approximately 10.5 g N m(-2) yr(-1). This work highlights the tradeoffs that exist in assessing the total impact of N deposition on ecosystem function.","author":[{"dropping-particle":"","family":"Bai","given":"Yongfei","non-dropping-particle":"","parse-names":false,"suffix":""},{"dropping-particle":"","family":"Wu","given":"Jianguo","non-dropping-particle":"","parse-names":false,"suffix":""},{"dropping-particle":"","family":"Clark","given":"Christopher M.","non-dropping-particle":"","parse-names":false,"suffix":""},{"dropping-particle":"","family":"Naeem","given":"Shahid","non-dropping-particle":"","parse-names":false,"suffix":""},{"dropping-particle":"","family":"Pan","given":"Qingmin","non-dropping-particle":"","parse-names":false,"suffix":""},{"dropping-particle":"","family":"Huang","given":"Jianhui","non-dropping-particle":"","parse-names":false,"suffix":""},{"dropping-particle":"","family":"Hang","given":"Lixiaz","non-dropping-particle":"","parse-names":false,"suffix":""},{"dropping-particle":"","family":"Han","given":"Xingguo","non-dropping-particle":"","parse-names":false,"suffix":""}],"container-title":"Global Change Biology","id":"ITEM-1","issue":"1","issued":{"date-parts":[["2010"]]},"page":"358-372","title":"Tradeoffs and thresholds in the effects of nitrogen addition on biodiversity and ecosystem functioning: Evidence from inner Mongolia Grasslands","type":"article-journal","volume":"16"},"uris":["http://www.mendeley.com/documents/?uuid=aadec6b8-f067-4e4d-9c76-c2e1cc395b47"]},{"id":"ITEM-2","itemData":{"DOI":"10.1016/J.RAMA.2015.05.007","ISSN":"1550-7424","abstract":"In China, three major rangeland management policies have caused dramatic social, economic, and ecological changes for pastoral regions in the past 30yr: the Rangeland Household Contract Policy (RHCP), Rangeland Ecological Construction Projects (RECPs), and the Nomad Settlement Policy (NSP). The impacts of these policies are greatly debated. In this paper, we conduct a systematic review of academic perspectives on the impacts of the three policies and the causes of ineffective and negative effects. The findings demonstrate that academics increasingly report negative impacts of RHCP on the ecosystem, animal husbandry, pastoralist livelihoods, and pastoral society. An increasing number of scholars, although not the majority, attribute the negative impacts to improper policy itself rather than incomplete implementation. Regarding the RECPs, most academics believe that policies have improved the rangeland ecosystem but with obvious negative impacts on pastoralist livelihoods and pastoral society; they attribute the problems to incomplete policy implementation. For the NSP, most academics report positive impacts on pastoralist livelihoods and animal husbandry, although recent researchers have identified negative impacts on pastoral society and the ecosystem. Although they are not in the mainstream, more and more academics attribute the negative impacts to improper policy. Finally, we apply the concept of coupled social–ecological systems (SES) to further analyze the outcomes of these three policies and propose a more flexible and inclusive land tenure policy that recognizes the diverse local institutional arrangements; an integrated RECP framework that considers coadaptation between social and ecological systems; and facilitating voluntary choice in nomad settlement and developing innovative approaches to provide social services for pastoralists who would like to remain in pastoral areas. As these three policy approaches are applied in rangeland management and pastoral development worldwide, this paper may provide useful implications for future policy development in pastoral regions on a global scale.","author":[{"dropping-particle":"","family":"Gongbuzeren","given":"","non-dropping-particle":"","parse-names":false,"suffix":""},{"dropping-particle":"","family":"Li","given":"Yanbo","non-dropping-particle":"","parse-names":false,"suffix":""},{"dropping-particle":"","family":"Li","given":"Wenjun","non-dropping-particle":"","parse-names":false,"suffix":""}],"container-title":"Rangeland Ecology &amp; Management","id":"ITEM-2","issue":"4","issued":{"date-parts":[["2015","7","1"]]},"page":"305-314","publisher":"Elsevier","title":"China’s Rangeland Management Policy Debates: What Have We learned?","type":"article-journal","volume":"68"},"uris":["http://www.mendeley.com/documents/?uuid=d6027af5-b4b5-3993-8283-703842a56486"]},{"id":"ITEM-3","itemData":{"DOI":"10.5751/ES-06803-190408","ISBN":"1708-3087","ISSN":"17083087","abstract":"The impacts of climate and global change on Tibetan pastoral systems have become increasingly evident. Thus, a significant research endeavor is to explore the combined effects of these changes on the livelihoods of herder households and communities, on the adaptation strategies they adopted to respond to the current and expected risks associated with these changes, and on the emerging opportunities that can strengthen their resilience and adaptive capacity. We performed an integrated analysis of the dynamics of Tibetan pastoral systems influenced by climate and global changes by using the analytical framework developed by Ostrom. Climate and global changes have significantly altered the attributes of and the interactions within Tibetan pastoral systems, thus posing great challenges to their sustainable development. We used Nagqu County, a remote area of the northern Tibetan Plateau of China, as a case study to analyze the adaptation strategies adopted by local herders to respond to multiple stressors, as well as the emerging opportunities that they can take advantage of to increase their adaptive capacity. Findings show that although local herders have developed various adaptation strategies, such as planting forage grass, buying fodder from the market, renting pastures, joining formal or informal cooperatives, and diversifying livelihoods, social, cultural, and institutional challenges still exist. To enhance the adaptive capacity of herders and to reduce their vulnerability, we recommend that future rangeland policies and programs promote: (1) comprehensive support for formal or informal pastoral cooperatives, (2) development of the rangeland economy to take advantage of the multifunctionalities of rangeland ecosystems, and (3) revitalization of the mobility paradigm to allow the flexible use of rangelands.","author":[{"dropping-particle":"","family":"Wang","given":"Yang","non-dropping-particle":"","parse-names":false,"suffix":""},{"dropping-particle":"","family":"Wang","given":"Jun","non-dropping-particle":"","parse-names":false,"suffix":""},{"dropping-particle":"","family":"Li","given":"Shuangcheng","non-dropping-particle":"","parse-names":false,"suffix":""},{"dropping-particle":"","family":"Qin","given":"Dahe","non-dropping-particle":"","parse-names":false,"suffix":""}],"container-title":"Ecology and Society","id":"ITEM-3","issue":"4","issued":{"date-parts":[["2014"]]},"title":"Vulnerability of the Tibetan pastoral systems to climate and global change","type":"article-journal","volume":"19"},"uris":["http://www.mendeley.com/documents/?uuid=4064e5eb-3230-4824-b4ba-4871320e02d5"]},{"id":"ITEM-4","itemData":{"DOI":"10.1016/j.biocon.2016.04.007","ISSN":"00063207","abstract":"The flora in China is highly endemic. Decisions about conservation and management of biodiversity based on hotspots and conservation gaps of endemic seed plant species diversity in China are essential. In this paper, based on a species distribution data set with 12,824 Chinese endemic plants, we measured Chinese endemic seed plant diversity using five indices: endemic species richness (ER), weighted endemism (WE), phylogenetic diversity (PD), phylogenetic endemism (PE), and biogeographically weighted evolutionary distinctiveness (BED). Five percent of China's total land area with the highest biodiversity was used to identify hotspots for each index. In total, 19 hotspots covering 7.96% of China's total land area were identified. Most hotspots are located in mountainous areas, mainly in the Qinling Mountains and further south or in the Hengduan Mountains and to the east in China. Nine hotspots are identified with all five indices. These hotspots include the Hengduan Mountains, the Xishuangbanna Region, the Qinling Mountains, southwest Chongqing, and five mountainous areas (located in east Chongqing and west Hubei; in east Yunnan and west Guangxi; in north Guangxi, southeast Guizhou and southwest Hunan; in north Guangdong and south Hunan; and in southeast Tibet, respectively). Furthermore, we detected conservation gaps for hotspots of Chinese endemic seed flora by overlaying national nature reserves with the identified hotspots, and we designated priority conservation gaps for hotspots by overlaying global biodiversity hotspots with conservation gaps for hotspots. Most hotspots for Chinese endemic seed plant species are badly protected. Only 26.48% of the hotspot areas of Chinese endemic seed plant species were covered by nature reserves. We suggest that it is essential to pay more attention to herbaceous plants in biodiversity conservation, and to promote a network function of nature reserves within these hotspots in China.","author":[{"dropping-particle":"","family":"Huang","given":"Jihong","non-dropping-particle":"","parse-names":false,"suffix":""},{"dropping-particle":"","family":"Huang","given":"Jianhua","non-dropping-particle":"","parse-names":false,"suffix":""},{"dropping-particle":"","family":"Liu","given":"Canran","non-dropping-particle":"","parse-names":false,"suffix":""},{"dropping-particle":"","family":"Zhang","given":"Jinlong","non-dropping-particle":"","parse-names":false,"suffix":""},{"dropping-particle":"","family":"Lu","given":"Xinghui","non-dropping-particle":"","parse-names":false,"suffix":""},{"dropping-particle":"","family":"Ma","given":"Keping","non-dropping-particle":"","parse-names":false,"suffix":""}],"container-title":"Biological Conservation","id":"ITEM-4","issued":{"date-parts":[["2016"]]},"page":"104-112","publisher":"Elsevier Ltd.","title":"Diversity hotspots and conservation gaps for the Chinese endemic seed flora","type":"article-journal","volume":"198"},"uris":["http://www.mendeley.com/documents/?uuid=972db5cf-2299-4af1-ae80-167050e27263"]},{"id":"ITEM-5","itemData":{"DOI":"10.1007/s10531-015-1034-1","ISBN":"1365-2435","ISSN":"15729710","abstract":"© 2016, Springer Science+Business Media Dordrecht.Grasslands in northern China and the Qinghai-Tibetan plateau are particularly important to both ecosystem functioning and pastoral livelihoods. Although there are numerous degradation studies on the effect of livestock grazing across the region, they are largely only published in Chinese, and most focus on single sites. Based on case studies from 100 sites, covering a mean annual precipitation gradient of 95–744 mm, we present a comprehensive, internationally accessible review on the impact of livestock grazing on vegetation and soils. We compared ungrazed or slightly grazed sites with moderately and heavily grazed sites by evaluating changes in two indicator groups: vegetation (plant species richness, vegetation cover, aboveground biomass, belowground biomass and root/shoot ratio) and soil (pH, bulk density, organic C, total N, total P and available P). Most indicators declined with intensified grazing, while soil pH, bulk density and belowground biomass increased. Available P showed no clear response. Variables within indicator groups were mostly linearly correlated at a given grazing intensity. Relative grazing effects on different indicators varied along specific abiotic gradients. Grazing responses of plant species richness, aboveground biomass, soil bulk density, total N and available P interacted with precipitation patterns, while grazing effects on belowground biomass were influenced by temperature. Elevation had impact on grazing responses of aboveground biomass and soil organic carbon. Complex grazing effects reflect both methodological inconsistency and ecological complexity. Further assessments should consider specific characteristics of different indicators in the context of the local environment.","author":[{"dropping-particle":"","family":"Wang","given":"Yun","non-dropping-particle":"","parse-names":false,"suffix":""},{"dropping-particle":"","family":"Wesche","given":"Karsten","non-dropping-particle":"","parse-names":false,"suffix":""}],"container-title":"Biodiversity and Conservation","id":"ITEM-5","issue":"12","issued":{"date-parts":[["2016"]]},"page":"2401-2420","publisher":"Springer Netherlands","title":"Vegetation and soil responses to livestock grazing in Central Asian grasslands: a review of Chinese literature","type":"article-journal","volume":"25"},"uris":["http://www.mendeley.com/documents/?uuid=94d3a2df-1bfc-49fe-9264-8ee613bd79b5"]},{"id":"ITEM-6","itemData":{"DOI":"10.1007/s10531-016-1214-7","ISSN":"15729710","abstract":"The Palaearctic steppes range from the Mediterranean basin towards China, forming one of the largest continuous terrestrial biomes. The literature on steppe ecology and conservation is vast but scattered and often not available in English. We provide a review of some key topics based on a new definition of steppes, which includes also Mediterranean steppes and alpine rangelands of the Asian Highlands. Revisiting the ter- restrial ecoregions of the world, we estimate that the Palaearctic steppe biome extends over ca. 10.5 million km2. Major chorological regions differ in their macroclimatic niche with a clear distinction between Middle Asia with its winter precipitation and the Central Asian summer-rain regions of the Mongolian plateau and of Tibet. Steppe soils store large amounts of carbon, yet the sequestration potential is debated and depends on land use. Major physiognomic-ecological steppe types include forest-, typical-, desert-, and alpine- steppe, which vary in the importance of grasses, mainly C3 species. The steppes host a specialised fauna, and Middle Asia, Tibet, and especially Mongolia, have large herds of migrating ungulates. The share of pristine and protected sites is low in the steppe regions, with conversion into croplands being the most important land use impact in Europe, Middle Asia, and the Mediterranean, while grazing has a severe impact in some parts of Mongolia and Tibet. There are major gaps in our knowledge on: (1) the effects of climate change on the crucial seasonal patterns; (2) the role of steppe soils in the global carbon budget; and (3) the ecology and distribution of most animal groups except vertebrates.","author":[{"dropping-particle":"","family":"Wesche","given":"Karsten","non-dropping-particle":"","parse-names":false,"suffix":""},{"dropping-particle":"","family":"Ambarlı","given":"Didem","non-dropping-particle":"","parse-names":false,"suffix":""},{"dropping-particle":"","family":"Kamp","given":"Johannes","non-dropping-particle":"","parse-names":false,"suffix":""},{"dropping-particle":"","family":"Török","given":"Peter","non-dropping-particle":"","parse-names":false,"suffix":""},{"dropping-particle":"","family":"Treiber","given":"Jan","non-dropping-particle":"","parse-names":false,"suffix":""},{"dropping-particle":"","family":"Dengler","given":"Jürgen","non-dropping-particle":"","parse-names":false,"suffix":""}],"container-title":"Biodiversity and Conservation","id":"ITEM-6","issue":"12","issued":{"date-parts":[["2016"]]},"page":"2197-2231","title":"The Palaearctic steppe biome: a new synthesis","type":"article-journal","volume":"25"},"uris":["http://www.mendeley.com/documents/?uuid=015a6bca-f853-4c49-875f-aa9a7915688f"]}],"mendeley":{"formattedCitation":"(Bai &lt;i&gt;et al.&lt;/i&gt;, 2010; Gongbuzeren &lt;i&gt;et al.&lt;/i&gt;, 2015; J. Huang &lt;i&gt;et al.&lt;/i&gt;, 2016; Yang Wang &lt;i&gt;et al.&lt;/i&gt;, 2014; Yun Wang &amp; Wesche, 2016; Wesche &lt;i&gt;et al.&lt;/i&gt;, 2016)","plainTextFormattedCitation":"(Bai et al., 2010; Gongbuzeren et al., 2015; J. Huang et al., 2016; Yang Wang et al., 2014; Yun Wang &amp; Wesche, 2016; Wesche et al., 2016)","previouslyFormattedCitation":"(Bai &lt;i&gt;et al.&lt;/i&gt;, 2010; Gongbuzeren &lt;i&gt;et al.&lt;/i&gt;, 2015; J. Huang &lt;i&gt;et al.&lt;/i&gt;, 2016; Yang Wang &lt;i&gt;et al.&lt;/i&gt;, 2014; Yun Wang &amp; Wesche, 2016; Wesche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ai </w:t>
      </w:r>
      <w:r w:rsidRPr="0008241C">
        <w:rPr>
          <w:i/>
          <w:noProof/>
          <w:sz w:val="22"/>
          <w:szCs w:val="22"/>
          <w:lang w:eastAsia="ja-JP"/>
        </w:rPr>
        <w:t>et al.</w:t>
      </w:r>
      <w:r w:rsidRPr="0008241C">
        <w:rPr>
          <w:noProof/>
          <w:sz w:val="22"/>
          <w:szCs w:val="22"/>
          <w:lang w:eastAsia="ja-JP"/>
        </w:rPr>
        <w:t xml:space="preserve">, 2010; Gongbuzeren </w:t>
      </w:r>
      <w:r w:rsidRPr="0008241C">
        <w:rPr>
          <w:i/>
          <w:noProof/>
          <w:sz w:val="22"/>
          <w:szCs w:val="22"/>
          <w:lang w:eastAsia="ja-JP"/>
        </w:rPr>
        <w:t>et al.</w:t>
      </w:r>
      <w:r w:rsidRPr="0008241C">
        <w:rPr>
          <w:noProof/>
          <w:sz w:val="22"/>
          <w:szCs w:val="22"/>
          <w:lang w:eastAsia="ja-JP"/>
        </w:rPr>
        <w:t xml:space="preserve">, 2015; J. Huang </w:t>
      </w:r>
      <w:r w:rsidRPr="0008241C">
        <w:rPr>
          <w:i/>
          <w:noProof/>
          <w:sz w:val="22"/>
          <w:szCs w:val="22"/>
          <w:lang w:eastAsia="ja-JP"/>
        </w:rPr>
        <w:t>et al.</w:t>
      </w:r>
      <w:r w:rsidRPr="0008241C">
        <w:rPr>
          <w:noProof/>
          <w:sz w:val="22"/>
          <w:szCs w:val="22"/>
          <w:lang w:eastAsia="ja-JP"/>
        </w:rPr>
        <w:t xml:space="preserve">, 2016; Yang Wang </w:t>
      </w:r>
      <w:r w:rsidRPr="0008241C">
        <w:rPr>
          <w:i/>
          <w:noProof/>
          <w:sz w:val="22"/>
          <w:szCs w:val="22"/>
          <w:lang w:eastAsia="ja-JP"/>
        </w:rPr>
        <w:t>et al.</w:t>
      </w:r>
      <w:r w:rsidRPr="0008241C">
        <w:rPr>
          <w:noProof/>
          <w:sz w:val="22"/>
          <w:szCs w:val="22"/>
          <w:lang w:eastAsia="ja-JP"/>
        </w:rPr>
        <w:t xml:space="preserve">, 2014; Yun Wang &amp; Wesche, 2016; Wesche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val="de-DE" w:eastAsia="ja-JP"/>
        </w:rPr>
        <w:t>.</w:t>
      </w:r>
    </w:p>
    <w:p w14:paraId="11856704" w14:textId="77777777" w:rsidR="00A01204" w:rsidRPr="0008241C" w:rsidRDefault="00A01204" w:rsidP="00A01204">
      <w:pPr>
        <w:rPr>
          <w:sz w:val="22"/>
          <w:szCs w:val="22"/>
          <w:lang w:val="de-DE" w:eastAsia="ja-JP"/>
        </w:rPr>
      </w:pPr>
    </w:p>
    <w:p w14:paraId="45CDB71B" w14:textId="77777777" w:rsidR="00A01204" w:rsidRPr="0008241C" w:rsidRDefault="00A01204" w:rsidP="00A01204">
      <w:pPr>
        <w:rPr>
          <w:b/>
          <w:sz w:val="22"/>
          <w:szCs w:val="22"/>
          <w:lang w:val="de-DE"/>
        </w:rPr>
      </w:pPr>
      <w:r w:rsidRPr="0008241C">
        <w:rPr>
          <w:noProof/>
          <w:sz w:val="22"/>
          <w:szCs w:val="22"/>
          <w:lang w:val="en-US" w:eastAsia="ja-JP"/>
        </w:rPr>
        <w:drawing>
          <wp:inline distT="0" distB="0" distL="0" distR="0" wp14:anchorId="7BAF5DAA" wp14:editId="11A948CF">
            <wp:extent cx="6038215" cy="1666875"/>
            <wp:effectExtent l="0" t="0" r="635" b="9525"/>
            <wp:docPr id="2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6038215" cy="1666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7FF6588D"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ja-JP"/>
        </w:rPr>
      </w:pPr>
      <w:r w:rsidRPr="0008241C">
        <w:rPr>
          <w:b/>
          <w:kern w:val="2"/>
          <w:sz w:val="22"/>
          <w:szCs w:val="22"/>
          <w:lang w:eastAsia="ja-JP"/>
        </w:rPr>
        <w:t xml:space="preserve">Figure 3.1 General trends in alpine rangelands of the Hindu Kush Himalayan region over 50 years, </w:t>
      </w:r>
      <w:r w:rsidRPr="0008241C">
        <w:rPr>
          <w:rFonts w:eastAsia="MS Mincho"/>
          <w:b/>
          <w:kern w:val="2"/>
          <w:sz w:val="22"/>
          <w:szCs w:val="22"/>
          <w:lang w:eastAsia="ja-JP"/>
        </w:rPr>
        <w:t xml:space="preserve">assessed </w:t>
      </w:r>
      <w:r w:rsidRPr="0008241C">
        <w:rPr>
          <w:b/>
          <w:kern w:val="2"/>
          <w:sz w:val="22"/>
          <w:szCs w:val="22"/>
          <w:lang w:eastAsia="ja-JP"/>
        </w:rPr>
        <w:t>using the Red List Index (RLI).</w:t>
      </w:r>
    </w:p>
    <w:p w14:paraId="28B01FF2" w14:textId="77777777" w:rsidR="00A01204" w:rsidRPr="0008241C" w:rsidRDefault="00A01204" w:rsidP="00A01204">
      <w:pPr>
        <w:rPr>
          <w:sz w:val="22"/>
          <w:szCs w:val="22"/>
        </w:rPr>
      </w:pPr>
      <w:r w:rsidRPr="0008241C">
        <w:rPr>
          <w:sz w:val="22"/>
          <w:szCs w:val="22"/>
        </w:rPr>
        <w:t xml:space="preserve">Note: Arrows indicate direction: increasing - ↑, declining - ↓, largely unchanged - ↔. Confidence of estimated impact: well established - WE, unresolved - UR, established but incomplete - EI, inconclusive – IC (see IPBES confidence levels, </w:t>
      </w:r>
      <w:r w:rsidRPr="0008241C">
        <w:rPr>
          <w:i/>
          <w:sz w:val="22"/>
          <w:szCs w:val="22"/>
        </w:rPr>
        <w:fldChar w:fldCharType="begin" w:fldLock="1"/>
      </w:r>
      <w:r w:rsidRPr="0008241C">
        <w:rPr>
          <w:sz w:val="22"/>
          <w:szCs w:val="22"/>
        </w:rPr>
        <w:instrText>ADDIN CSL_CITATION {"citationItems":[{"id":"ITEM-1","itemData":{"author":[{"dropping-particle":"","family":"IPBES","given":"","non-dropping-particle":"","parse-names":false,"suffix":""}],"id":"ITEM-1","issued":{"date-parts":[["2016"]]},"title":"Summary for policymakers of the assessment report of the Intergovernmental Science - Policy Platform on Biodiversity and Ecosystem Services on pollinators, pollination and food production.","type":"report"},"uris":["http://www.mendeley.com/documents/?uuid=df5ba704-8de0-4b0e-b989-a43c5c7935bf"]}],"mendeley":{"formattedCitation":"(IPBES, 2016)","manualFormatting":"IPBES, 2016)","plainTextFormattedCitation":"(IPBES, 2016)","previouslyFormattedCitation":"(IPBES, 2016)"},"properties":{"noteIndex":0},"schema":"https://github.com/citation-style-language/schema/raw/master/csl-citation.json"}</w:instrText>
      </w:r>
      <w:r w:rsidRPr="0008241C">
        <w:rPr>
          <w:i/>
          <w:sz w:val="22"/>
          <w:szCs w:val="22"/>
        </w:rPr>
        <w:fldChar w:fldCharType="separate"/>
      </w:r>
      <w:r w:rsidRPr="0008241C">
        <w:rPr>
          <w:noProof/>
          <w:sz w:val="22"/>
          <w:szCs w:val="22"/>
        </w:rPr>
        <w:t>IPBES, 2016)</w:t>
      </w:r>
      <w:r w:rsidRPr="0008241C">
        <w:rPr>
          <w:i/>
          <w:sz w:val="22"/>
          <w:szCs w:val="22"/>
        </w:rPr>
        <w:fldChar w:fldCharType="end"/>
      </w:r>
      <w:r w:rsidRPr="0008241C">
        <w:rPr>
          <w:sz w:val="22"/>
          <w:szCs w:val="22"/>
        </w:rPr>
        <w:t>. Shadings indicate magnitude of trend (very high / high / moderate / low)</w:t>
      </w:r>
    </w:p>
    <w:p w14:paraId="07C6512C" w14:textId="77777777" w:rsidR="00A01204" w:rsidRPr="0008241C" w:rsidRDefault="00A01204" w:rsidP="00A01204">
      <w:pPr>
        <w:rPr>
          <w:sz w:val="22"/>
          <w:szCs w:val="22"/>
        </w:rPr>
      </w:pPr>
    </w:p>
    <w:p w14:paraId="5E24B8AF" w14:textId="77777777" w:rsidR="00A01204" w:rsidRPr="0008241C" w:rsidRDefault="00A01204" w:rsidP="00A01204">
      <w:pPr>
        <w:rPr>
          <w:rFonts w:eastAsia="MS Mincho"/>
          <w:sz w:val="22"/>
          <w:szCs w:val="22"/>
          <w:lang w:eastAsia="ja-JP"/>
        </w:rPr>
      </w:pPr>
    </w:p>
    <w:p w14:paraId="41CDF82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41" w:name="_Toc504317181"/>
      <w:bookmarkStart w:id="842" w:name="_Toc504317874"/>
      <w:bookmarkStart w:id="843" w:name="_Toc524041371"/>
      <w:r w:rsidRPr="0008241C">
        <w:rPr>
          <w:b/>
          <w:sz w:val="22"/>
          <w:szCs w:val="24"/>
        </w:rPr>
        <w:t xml:space="preserve">3.2.1.4 </w:t>
      </w:r>
      <w:r w:rsidRPr="0008241C">
        <w:rPr>
          <w:b/>
          <w:sz w:val="22"/>
          <w:szCs w:val="24"/>
        </w:rPr>
        <w:tab/>
        <w:t>Deserts and semi-deserts</w:t>
      </w:r>
      <w:bookmarkEnd w:id="841"/>
      <w:bookmarkEnd w:id="842"/>
      <w:bookmarkEnd w:id="843"/>
    </w:p>
    <w:p w14:paraId="15B5BD32" w14:textId="77777777" w:rsidR="00A01204" w:rsidRPr="0008241C" w:rsidRDefault="00A01204" w:rsidP="00A01204">
      <w:pPr>
        <w:rPr>
          <w:sz w:val="22"/>
          <w:szCs w:val="22"/>
        </w:rPr>
      </w:pPr>
    </w:p>
    <w:p w14:paraId="7827F683" w14:textId="39C8056B" w:rsidR="00A01204" w:rsidRPr="0008241C" w:rsidRDefault="00A01204" w:rsidP="00A01204">
      <w:pPr>
        <w:rPr>
          <w:sz w:val="22"/>
          <w:szCs w:val="22"/>
        </w:rPr>
      </w:pPr>
      <w:r w:rsidRPr="0008241C">
        <w:rPr>
          <w:sz w:val="22"/>
          <w:szCs w:val="22"/>
        </w:rPr>
        <w:t>Deserts and semi-deserts occupy almost 20 per cent of the land area of the Asia-Pacific region and provide important ecosystem services. They are located between 15</w:t>
      </w:r>
      <w:r w:rsidRPr="0008241C">
        <w:rPr>
          <w:sz w:val="22"/>
          <w:szCs w:val="22"/>
          <w:vertAlign w:val="superscript"/>
        </w:rPr>
        <w:t>o</w:t>
      </w:r>
      <w:r w:rsidRPr="0008241C">
        <w:rPr>
          <w:sz w:val="22"/>
          <w:szCs w:val="22"/>
        </w:rPr>
        <w:t xml:space="preserve"> and 40</w:t>
      </w:r>
      <w:r w:rsidRPr="0008241C">
        <w:rPr>
          <w:sz w:val="22"/>
          <w:szCs w:val="22"/>
          <w:vertAlign w:val="superscript"/>
        </w:rPr>
        <w:t>o</w:t>
      </w:r>
      <w:r w:rsidRPr="0008241C">
        <w:rPr>
          <w:sz w:val="22"/>
          <w:szCs w:val="22"/>
        </w:rPr>
        <w:t xml:space="preserve"> north and south of the equator and characterized by low and infrequent precipitation, high rates of evapotranspiration, poorly developed soil, and very low (&lt;5</w:t>
      </w:r>
      <w:r w:rsidR="00C934E9">
        <w:rPr>
          <w:sz w:val="22"/>
          <w:szCs w:val="22"/>
        </w:rPr>
        <w:t xml:space="preserve"> per cent</w:t>
      </w:r>
      <w:r w:rsidRPr="0008241C">
        <w:rPr>
          <w:sz w:val="22"/>
          <w:szCs w:val="22"/>
        </w:rPr>
        <w:t xml:space="preserve">) vegetation cover (Figures 3.2 and 3.3). </w:t>
      </w:r>
    </w:p>
    <w:p w14:paraId="3028E724" w14:textId="77777777" w:rsidR="00A01204" w:rsidRPr="0008241C" w:rsidRDefault="00A01204" w:rsidP="00A01204">
      <w:pPr>
        <w:rPr>
          <w:sz w:val="22"/>
          <w:szCs w:val="22"/>
        </w:rPr>
      </w:pPr>
    </w:p>
    <w:p w14:paraId="2C382B1E" w14:textId="77777777" w:rsidR="00A01204" w:rsidRPr="0008241C" w:rsidRDefault="00A01204" w:rsidP="00A01204">
      <w:pPr>
        <w:rPr>
          <w:sz w:val="24"/>
          <w:szCs w:val="24"/>
          <w:lang w:val="en-US"/>
        </w:rPr>
      </w:pPr>
      <w:r w:rsidRPr="0008241C">
        <w:rPr>
          <w:sz w:val="22"/>
          <w:szCs w:val="22"/>
        </w:rPr>
        <w:t>In north-eastern Asia and rain-shadow zones of the Himalaya, there are extensive cold deserts. Despite their low primary productivity, both hot and cold deserts harbour rich faunal assemblages, including some globally threatened species, most of them exhibiting special adaptive features. Deserts and semi-deserts cover more than 1 million km</w:t>
      </w:r>
      <w:r w:rsidRPr="0008241C">
        <w:rPr>
          <w:sz w:val="22"/>
          <w:szCs w:val="22"/>
          <w:vertAlign w:val="superscript"/>
        </w:rPr>
        <w:t>2</w:t>
      </w:r>
      <w:r w:rsidRPr="0008241C">
        <w:rPr>
          <w:sz w:val="22"/>
          <w:szCs w:val="22"/>
        </w:rPr>
        <w:t xml:space="preserve"> of northern China and southern Mongolia. The conservation status of some flagship species in this biome is endangered and their status has not been improved, e.g. snow leopard; </w:t>
      </w:r>
      <w:r w:rsidRPr="0008241C">
        <w:rPr>
          <w:i/>
          <w:iCs/>
          <w:sz w:val="22"/>
          <w:szCs w:val="22"/>
        </w:rPr>
        <w:t>Panthera uncia</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http://dx.doi.org/10.2305/IUCN.UK.2008.RLTS.T15733A5074694.en","URL":"www.iucnredlist.org","accessed":{"date-parts":[["2016","12","1"]]},"author":[{"dropping-particle":"","family":"Harris","given":"R. B.","non-dropping-particle":"","parse-names":false,"suffix":""},{"dropping-particle":"","family":"Reading","given":"R.","non-dropping-particle":"","parse-names":false,"suffix":""}],"container-title":"IUCN 2013. IUCN Red List of Threatened Species. Version 2013.1","id":"ITEM-1","issued":{"date-parts":[["2008"]]},"title":"Ovis ammon","type":"webpage"},"uris":["http://www.mendeley.com/documents/?uuid=3a45fbc2-0015-4f3f-b18f-8884202946cf"]},{"id":"ITEM-2","itemData":{"DOI":"http://dx.doi.org/10.2305/IUCN.UK.2008.RLTS.T22732A9381126.en","URL":"www.iucnredlist.org","accessed":{"date-parts":[["2012","6","20"]]},"author":[{"dropping-particle":"","family":"Jackson","given":"R.","non-dropping-particle":"","parse-names":false,"suffix":""},{"dropping-particle":"","family":"Mallon","given":"D.","non-dropping-particle":"","parse-names":false,"suffix":""},{"dropping-particle":"","family":"McCarthy","given":"T.","non-dropping-particle":"","parse-names":false,"suffix":""},{"dropping-particle":"","family":"Chundawat","given":"R.A.","non-dropping-particle":"","parse-names":false,"suffix":""},{"dropping-particle":"","family":"Habib","given":"B.","non-dropping-particle":"","parse-names":false,"suffix":""}],"container-title":"The IUCN Red List of Threatened Species","id":"ITEM-2","issue":"159","issued":{"date-parts":[["2008"]]},"page":"Version 2014","title":"Panthera uncia.","type":"webpage"},"uris":["http://www.mendeley.com/documents/?uuid=865d4ee9-cbe3-445a-8523-3ae0edf4463c"]}],"mendeley":{"formattedCitation":"(R. B. Harris &amp; Reading, 2008; R. Jackson &lt;i&gt;et al.&lt;/i&gt;, 2008)","plainTextFormattedCitation":"(R. B. Harris &amp; Reading, 2008; R. Jackson et al., 2008)","previouslyFormattedCitation":"(R. B. Harris &amp; Reading, 2008; R. Jackson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R. B. Harris &amp; Reading, 2008; R. Jackson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This region supports the world’s largest remaining populations of the Near Threatened khulan; </w:t>
      </w:r>
      <w:r w:rsidRPr="0008241C">
        <w:rPr>
          <w:i/>
          <w:sz w:val="22"/>
          <w:szCs w:val="22"/>
        </w:rPr>
        <w:t>Equus hemionus hemionu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http://dx.doi.org/10.2305/IUCN.UK.2015-4.RLTS.T7951A45171204.en","URL":"http://www.iucnredlist.org/details/7951/0","accessed":{"date-parts":[["2016","12","1"]]},"author":[{"dropping-particle":"","family":"Moehlman","given":"P.D.","non-dropping-particle":"","parse-names":false,"suffix":""},{"dropping-particle":"","family":"Shah","given":"N.","non-dropping-particle":"","parse-names":false,"suffix":""},{"dropping-particle":"","family":"Feh","given":"C.","non-dropping-particle":"","parse-names":false,"suffix":""}],"container-title":"The IUCN Red List of Threatened Species Version 2014.3.","id":"ITEM-1","issued":{"date-parts":[["2008"]]},"title":"Equus hemionus","type":"webpage"},"uris":["http://www.mendeley.com/documents/?uuid=03994dea-c799-435e-8625-35850b6721ec"]}],"mendeley":{"formattedCitation":"(Moehlman &lt;i&gt;et al.&lt;/i&gt;, 2008)","plainTextFormattedCitation":"(Moehlman et al., 2008)","previouslyFormattedCitation":"(Moehlman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Moehlman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the Critically Endangered wild Bactrian camel; </w:t>
      </w:r>
      <w:r w:rsidRPr="0008241C">
        <w:rPr>
          <w:i/>
          <w:sz w:val="22"/>
          <w:szCs w:val="22"/>
        </w:rPr>
        <w:t>Camelus feru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7/S0030605300012928","ISSN":"0030-6053","author":[{"dropping-particle":"","family":"Bannikov","given":"A G","non-dropping-particle":"","parse-names":false,"suffix":""}],"container-title":"Oryx","id":"ITEM-1","issue":"01","issued":{"date-parts":[["1974","4","24"]]},"page":"2012","publisher":"Cambridge University Press","title":"Wild Camels in Mongolia","type":"article-journal","volume":"13"},"uris":["http://www.mendeley.com/documents/?uuid=c4fe7bc7-ecf9-3fc9-986a-41a3d2ac1aad"]},{"id":"ITEM-2","itemData":{"DOI":"http://dx.doi.org/10.2305/IUCN.UK.2008.RLTS.T63543A12689285.en","URL":"http://www.iucnredlist.org/details/63543/0","accessed":{"date-parts":[["2016","12","1"]]},"author":[{"dropping-particle":"","family":"Hare","given":"J","non-dropping-particle":"","parse-names":false,"suffix":""}],"container-title":"2008 IUCN Red List of Threatened Species. Version 2013.2. ","id":"ITEM-2","issued":{"date-parts":[["2008"]]},"title":"Camelus ferus","type":"webpage"},"uris":["http://www.mendeley.com/documents/?uuid=44a687c7-19ee-461b-bec0-30b7dacc2bf3"]},{"id":"ITEM-3","itemData":{"DOI":"10.1016/j.biocon.2013.11.033","ISBN":"0006-3207","ISSN":"00063207","PMID":"24695588","abstract":"Wild Bactrian camels (Camela ferus) are listed as Critically Endangered by the International Union for Conservation of Nature (IUCN) and only persist in some of the most remote locations in northern China and southern Mongolia. Although the species has been recognized as an umbrella species for the fragile central Asian desert ecosystem and has been high on the conservation agenda, little is known about the species' habitat requirements, with most information coming from anecdotal sightings and descriptive studies. We compiled the only available telemetry data from wild camels worldwide. Seven wild camels, which were followed for 11-378 monitoring days, covered a total range of 28,410km2, with individual annual ranges being &gt;12,000km2 for three animals followed over a year. Camels reacted strongly to capture events, moving up to 64km from the capture site within a day, whereas normal average daily straight line distances were 3.0-6.4km/day. Camels showed a preference for intermediate productivity values (NDVI, habitat type) and landscape parameters (distance to water, elevation) and an avoidance of steep slopes. Our telemetry results suggest that wild camels still range throughout the entire Great Gobi A Strictly Protected Area (SPA), are highly mobile, and very sensitive to human disturbance. Their habitat preference may be a trade-off between dietary and safety requirements. Small sample size did not allow the development of a full habitat model testing all variables simultaneously and we urgently call for more data from additional wild camels as a foundation for evidence driven conservation actions. © 2013 The Authors.","author":[{"dropping-particle":"","family":"Kaczensky","given":"Petra","non-dropping-particle":"","parse-names":false,"suffix":""},{"dropping-particle":"","family":"Adiya","given":"Yadamsuren","non-dropping-particle":"","parse-names":false,"suffix":""},{"dropping-particle":"","family":"Wehrden","given":"Henrik","non-dropping-particle":"von","parse-names":false,"suffix":""},{"dropping-particle":"","family":"Mijiddorj","given":"Batmunkh","non-dropping-particle":"","parse-names":false,"suffix":""},{"dropping-particle":"","family":"Walzer","given":"Chris","non-dropping-particle":"","parse-names":false,"suffix":""},{"dropping-particle":"","family":"Güthlin","given":"Denise","non-dropping-particle":"","parse-names":false,"suffix":""},{"dropping-particle":"","family":"Enkhbileg","given":"Dulamtseren","non-dropping-particle":"","parse-names":false,"suffix":""},{"dropping-particle":"","family":"Reading","given":"Richard P.","non-dropping-particle":"","parse-names":false,"suffix":""}],"container-title":"Biological Conservation","id":"ITEM-3","issue":"100","issued":{"date-parts":[["2014","1"]]},"page":"311-318","publisher":"Elsevier","title":"Space and habitat use by wild Bactrian camels in the Transaltai Gobi of southern Mongolia","type":"article-journal","volume":"169"},"uris":["http://www.mendeley.com/documents/?uuid=18c86997-0687-3fc9-9e3e-15394a151b14"]}],"mendeley":{"formattedCitation":"(Bannikov, 1974; Hare, 2008; Kaczensky &lt;i&gt;et al.&lt;/i&gt;, 2014)","plainTextFormattedCitation":"(Bannikov, 1974; Hare, 2008; Kaczensky et al., 2014)","previouslyFormattedCitation":"(Bannikov, 1974; Hare, 2008; Kaczensky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nnikov, 1974; Hare, 2008; Kaczensky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and the Vulnerable goitered gazelle (</w:t>
      </w:r>
      <w:r w:rsidRPr="0008241C">
        <w:rPr>
          <w:i/>
          <w:sz w:val="22"/>
          <w:szCs w:val="22"/>
        </w:rPr>
        <w:t>Gazellus subgutturosa</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2307/3504241","ISBN":"00763519","ISSN":"00763519","URL":"http://www.iucnredlist.org/details/8976/0","accessed":{"date-parts":[["2016","12","1"]]},"author":[{"dropping-particle":"","family":"Kingswood","given":"S.C.","non-dropping-particle":"","parse-names":false,"suffix":""},{"dropping-particle":"","family":"Blank","given":"D. a.","non-dropping-particle":"","parse-names":false,"suffix":""}],"container-title":"Mammalian Species","id":"ITEM-1","issued":{"date-parts":[["1996"]]},"page":"1-10","title":"Gazella subgutturosa","type":"webpage","volume":"518"},"uris":["http://www.mendeley.com/documents/?uuid=65b44274-7b8e-40ce-9a39-511a16df9375"]}],"mendeley":{"formattedCitation":"(Kingswood &amp; Blank, 1996)","plainTextFormattedCitation":"(Kingswood &amp; Blank, 1996)","previouslyFormattedCitation":"(Kingswood &amp; Blank, 1996)"},"properties":{"noteIndex":0},"schema":"https://github.com/citation-style-language/schema/raw/master/csl-citation.json"}</w:instrText>
      </w:r>
      <w:r w:rsidRPr="0008241C">
        <w:rPr>
          <w:sz w:val="22"/>
          <w:szCs w:val="22"/>
        </w:rPr>
        <w:fldChar w:fldCharType="separate"/>
      </w:r>
      <w:r w:rsidRPr="0008241C">
        <w:rPr>
          <w:noProof/>
          <w:sz w:val="22"/>
          <w:szCs w:val="22"/>
        </w:rPr>
        <w:t>(Kingswood &amp; Blank, 1996)</w:t>
      </w:r>
      <w:r w:rsidRPr="0008241C">
        <w:rPr>
          <w:sz w:val="22"/>
          <w:szCs w:val="22"/>
        </w:rPr>
        <w:fldChar w:fldCharType="end"/>
      </w:r>
      <w:r w:rsidRPr="0008241C">
        <w:rPr>
          <w:sz w:val="22"/>
          <w:szCs w:val="22"/>
        </w:rPr>
        <w:t xml:space="preserve">. This ecoregion has experienced thousands of </w:t>
      </w:r>
      <w:r w:rsidRPr="0008241C">
        <w:rPr>
          <w:sz w:val="22"/>
          <w:szCs w:val="22"/>
        </w:rPr>
        <w:lastRenderedPageBreak/>
        <w:t xml:space="preserve">years of apparently sustainable land use by traditional nomadic herders, with wild herbivores playing an important role for local livelihoods as meat supply </w:t>
      </w:r>
      <w:r w:rsidRPr="0008241C">
        <w:rPr>
          <w:sz w:val="22"/>
          <w:szCs w:val="22"/>
        </w:rPr>
        <w:fldChar w:fldCharType="begin" w:fldLock="1"/>
      </w:r>
      <w:r w:rsidRPr="0008241C">
        <w:rPr>
          <w:sz w:val="22"/>
          <w:szCs w:val="22"/>
        </w:rPr>
        <w:instrText>ADDIN CSL_CITATION {"citationItems":[{"id":"ITEM-1","itemData":{"author":[{"dropping-particle":"","family":"World Bank","given":"","non-dropping-particle":"","parse-names":false,"suffix":""}],"id":"ITEM-1","issued":{"date-parts":[["2006"]]},"title":"Room to Roam. The Threat to Khulan (Wild Ass) from Human Intrusion. Mongolia Discussion Papers. World Bank, Washington, D.C: World Bank. http://documents.worldbank.org/curated/en/559701468060257075/Mongolia-Room-to-roam-the-threat-to-Khulan-wild-ass-from-","type":"report"},"uris":["http://www.mendeley.com/documents/?uuid=5d23a1c1-be9e-4132-80f9-91fc16649a9a"]}],"mendeley":{"formattedCitation":"(World Bank, 2006)","plainTextFormattedCitation":"(World Bank, 2006)","previouslyFormattedCitation":"(World Bank, 2006)"},"properties":{"noteIndex":0},"schema":"https://github.com/citation-style-language/schema/raw/master/csl-citation.json"}</w:instrText>
      </w:r>
      <w:r w:rsidRPr="0008241C">
        <w:rPr>
          <w:sz w:val="22"/>
          <w:szCs w:val="22"/>
        </w:rPr>
        <w:fldChar w:fldCharType="separate"/>
      </w:r>
      <w:r w:rsidRPr="0008241C">
        <w:rPr>
          <w:noProof/>
          <w:sz w:val="22"/>
          <w:szCs w:val="22"/>
        </w:rPr>
        <w:t>(World Bank, 2006)</w:t>
      </w:r>
      <w:r w:rsidRPr="0008241C">
        <w:rPr>
          <w:sz w:val="22"/>
          <w:szCs w:val="22"/>
        </w:rPr>
        <w:fldChar w:fldCharType="end"/>
      </w:r>
      <w:r w:rsidRPr="0008241C">
        <w:rPr>
          <w:sz w:val="22"/>
          <w:szCs w:val="22"/>
        </w:rPr>
        <w:t xml:space="preserve">. However, the wildlife and pastoral livelihoods of this area are threatened by rapid growth in mining and related infrastructure </w:t>
      </w:r>
      <w:r w:rsidRPr="0008241C">
        <w:rPr>
          <w:sz w:val="22"/>
          <w:szCs w:val="22"/>
        </w:rPr>
        <w:fldChar w:fldCharType="begin" w:fldLock="1"/>
      </w:r>
      <w:r w:rsidRPr="0008241C">
        <w:rPr>
          <w:sz w:val="22"/>
          <w:szCs w:val="22"/>
        </w:rPr>
        <w:instrText>ADDIN CSL_CITATION {"citationItems":[{"id":"ITEM-1","itemData":{"author":[{"dropping-particle":"","family":"The Nature Conservancy","given":"","non-dropping-particle":"","parse-names":false,"suffix":""}],"id":"ITEM-1","issued":{"date-parts":[["2012"]]},"number-of-pages":"1-24","title":"Capacity building for Mongolian Ministry of Environment and Green Development (MEGDT) in relation to biodiversity and conservation in the southern Gobi Desert","type":"report"},"uris":["http://www.mendeley.com/documents/?uuid=368e66d5-2e87-4659-b69c-de5b615dba87"]}],"mendeley":{"formattedCitation":"(The Nature Conservancy, 2012)","plainTextFormattedCitation":"(The Nature Conservancy, 2012)","previouslyFormattedCitation":"(The Nature Conservancy, 2012)"},"properties":{"noteIndex":0},"schema":"https://github.com/citation-style-language/schema/raw/master/csl-citation.json"}</w:instrText>
      </w:r>
      <w:r w:rsidRPr="0008241C">
        <w:rPr>
          <w:sz w:val="22"/>
          <w:szCs w:val="22"/>
        </w:rPr>
        <w:fldChar w:fldCharType="separate"/>
      </w:r>
      <w:r w:rsidRPr="0008241C">
        <w:rPr>
          <w:noProof/>
          <w:sz w:val="22"/>
          <w:szCs w:val="22"/>
        </w:rPr>
        <w:t>(The Nature Conservancy, 2012)</w:t>
      </w:r>
      <w:r w:rsidRPr="0008241C">
        <w:rPr>
          <w:sz w:val="22"/>
          <w:szCs w:val="22"/>
        </w:rPr>
        <w:fldChar w:fldCharType="end"/>
      </w:r>
      <w:r w:rsidRPr="0008241C">
        <w:rPr>
          <w:sz w:val="22"/>
          <w:szCs w:val="22"/>
        </w:rPr>
        <w:t xml:space="preserve">. The number of planned and constructed large infrastructure projects has increased rapidly over the last 10 years </w:t>
      </w:r>
      <w:r w:rsidRPr="0008241C">
        <w:rPr>
          <w:sz w:val="22"/>
          <w:szCs w:val="22"/>
        </w:rPr>
        <w:fldChar w:fldCharType="begin" w:fldLock="1"/>
      </w:r>
      <w:r w:rsidRPr="0008241C">
        <w:rPr>
          <w:sz w:val="22"/>
          <w:szCs w:val="22"/>
        </w:rPr>
        <w:instrText>ADDIN CSL_CITATION {"citationItems":[{"id":"ITEM-1","itemData":{"author":[{"dropping-particle":"","family":"Lkhagvasuren","given":"B.","non-dropping-particle":"","parse-names":false,"suffix":""},{"dropping-particle":"","family":"Chimeddorj","given":"B.","non-dropping-particle":"","parse-names":false,"suffix":""},{"dropping-particle":"","family":"Sanjmyatav D.","given":"","non-dropping-particle":"","parse-names":false,"suffix":""}],"id":"ITEM-1","issued":{"date-parts":[["2011"]]},"publisher-place":"Ulaanbaatar","title":"BARRIERS TO MIGRATION: CASE STUDY IN MONGOLIA Analyzing the Effects of Infrastructure on Migratory Terrestrial Mammals in Mongolia","type":"report"},"uris":["http://www.mendeley.com/documents/?uuid=09980c80-7976-4704-826c-fe946273d33b"]}],"mendeley":{"formattedCitation":"(Lkhagvasuren &lt;i&gt;et al.&lt;/i&gt;, 2011)","plainTextFormattedCitation":"(Lkhagvasuren et al., 2011)","previouslyFormattedCitation":"(Lkhagvasure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Lkhagvasure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resulting in major habitat loss for wild ungulates, as well as cutting off critical animal movements, and reducing substantial portions of all of their population ranges </w:t>
      </w:r>
      <w:r w:rsidRPr="0008241C">
        <w:rPr>
          <w:sz w:val="22"/>
          <w:szCs w:val="22"/>
        </w:rPr>
        <w:fldChar w:fldCharType="begin" w:fldLock="1"/>
      </w:r>
      <w:r w:rsidRPr="0008241C">
        <w:rPr>
          <w:sz w:val="22"/>
          <w:szCs w:val="22"/>
        </w:rPr>
        <w:instrText>ADDIN CSL_CITATION {"citationItems":[{"id":"ITEM-1","itemData":{"DOI":"10.1111/cobi.12297","ISBN":"1523-1739 (Electronic)\\r0888-8892 (Linking)","ISSN":"15231739","PMID":"24712745","author":[{"dropping-particle":"","family":"Batsaikhan","given":"Nyamsuren","non-dropping-particle":"","parse-names":false,"suffix":""},{"dropping-particle":"","family":"Buuveibaatar","given":"Bayarbaatar","non-dropping-particle":"","parse-names":false,"suffix":""},{"dropping-particle":"","family":"Chimed","given":"Bazaar","non-dropping-particle":"","parse-names":false,"suffix":""},{"dropping-particle":"","family":"Enkhtuya","given":"Oidov","non-dropping-particle":"","parse-names":false,"suffix":""},{"dropping-particle":"","family":"Galbrakh","given":"Davaa","non-dropping-particle":"","parse-names":false,"suffix":""},{"dropping-particle":"","family":"Ganbaatar","given":"Oyunsaikhan","non-dropping-particle":"","parse-names":false,"suffix":""},{"dropping-particle":"","family":"Lkhagvasuren","given":"Badamjav","non-dropping-particle":"","parse-names":false,"suffix":""},{"dropping-particle":"","family":"Nandintsetseg","given":"Dejid","non-dropping-particle":"","parse-names":false,"suffix":""},{"dropping-particle":"","family":"Berger","given":"Joel","non-dropping-particle":"","parse-names":false,"suffix":""},{"dropping-particle":"","family":"Calabrese","given":"Justin M.","non-dropping-particle":"","parse-names":false,"suffix":""},{"dropping-particle":"","family":"Edwards","given":"Ann E.","non-dropping-particle":"","parse-names":false,"suffix":""},{"dropping-particle":"","family":"Fagan","given":"William F.","non-dropping-particle":"","parse-names":false,"suffix":""},{"dropping-particle":"","family":"Fuller","given":"Todd K.","non-dropping-particle":"","parse-names":false,"suffix":""},{"dropping-particle":"","family":"Heiner","given":"Michael","non-dropping-particle":"","parse-names":false,"suffix":""},{"dropping-particle":"","family":"Ito","given":"Takehiko Y.","non-dropping-particle":"","parse-names":false,"suffix":""},{"dropping-particle":"","family":"Kaczensky","given":"Petra","non-dropping-particle":"","parse-names":false,"suffix":""},{"dropping-particle":"","family":"Leimgruber","given":"Peter","non-dropping-particle":"","parse-names":false,"suffix":""},{"dropping-particle":"","family":"Lushchekina","given":"Anna","non-dropping-particle":"","parse-names":false,"suffix":""},{"dropping-particle":"","family":"Milner-Gulland","given":"E. J.","non-dropping-particle":"","parse-names":false,"suffix":""},{"dropping-particle":"","family":"Mueller","given":"Thomas","non-dropping-particle":"","parse-names":false,"suffix":""},{"dropping-particle":"","family":"Murray","given":"Martyn G.","non-dropping-particle":"","parse-names":false,"suffix":""},{"dropping-particle":"","family":"Olson","given":"Kirk A.","non-dropping-particle":"","parse-names":false,"suffix":""},{"dropping-particle":"","family":"Reading","given":"Richard","non-dropping-particle":"","parse-names":false,"suffix":""},{"dropping-particle":"","family":"Schaller","given":"George B.","non-dropping-particle":"","parse-names":false,"suffix":""},{"dropping-particle":"","family":"Stubbe","given":"Annagret","non-dropping-particle":"","parse-names":false,"suffix":""},{"dropping-particle":"","family":"Stubbe","given":"Michael","non-dropping-particle":"","parse-names":false,"suffix":""},{"dropping-particle":"","family":"Walzer","given":"Chris","non-dropping-particle":"","parse-names":false,"suffix":""},{"dropping-particle":"","family":"Wehrden","given":"Henrik","non-dropping-particle":"Von","parse-names":false,"suffix":""},{"dropping-particle":"","family":"Whitten","given":"Tony","non-dropping-particle":"","parse-names":false,"suffix":""}],"container-title":"Conservation Biology","id":"ITEM-1","issue":"6","issued":{"date-parts":[["2014","12"]]},"page":"1736-1739","title":"Conserving the World's Finest Grassland Amidst Ambitious National Development","type":"article-journal","volume":"28"},"uris":["http://www.mendeley.com/documents/?uuid=10fd1a66-b90a-3419-a598-e39b3d4d984e"]}],"mendeley":{"formattedCitation":"(Batsaikhan &lt;i&gt;et al.&lt;/i&gt;, 2014)","plainTextFormattedCitation":"(Batsaikhan et al., 2014)","previouslyFormattedCitation":"(Batsaikha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tsaikha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northeastern deserts of the Asia-Pacific region suffer largely from overgrazing, increased mining, and other developmental projects. The cold deserts of the Trans-Himalaya have undergone local level changes in land use and land cover due to increased livestock densities and forage use, and the sedentarization of herders. Since 1991 substantial plant species shifts and losses occurred in the regions and few have crossed an irreversible threshold of ecological change </w:t>
      </w:r>
      <w:r w:rsidRPr="0008241C">
        <w:rPr>
          <w:sz w:val="22"/>
          <w:szCs w:val="22"/>
        </w:rPr>
        <w:fldChar w:fldCharType="begin" w:fldLock="1"/>
      </w:r>
      <w:r w:rsidRPr="0008241C">
        <w:rPr>
          <w:sz w:val="22"/>
          <w:szCs w:val="22"/>
        </w:rPr>
        <w:instrText>ADDIN CSL_CITATION {"citationItems":[{"id":"ITEM-1","itemData":{"DOI":"10.1016/j.ancene.2017.01.003","ISSN":"22133054","abstract":"applicability for this approach.","author":[{"dropping-particle":"","family":"Fernández-Giménez","given":"María E.","non-dropping-particle":"","parse-names":false,"suffix":""},{"dropping-particle":"","family":"Venable","given":"Niah H","non-dropping-particle":"","parse-names":false,"suffix":""},{"dropping-particle":"","family":"Angerer","given":"Jay","non-dropping-particle":"","parse-names":false,"suffix":""},{"dropping-particle":"","family":"Fassnacht","given":"Steven R","non-dropping-particle":"","parse-names":false,"suffix":""},{"dropping-particle":"","family":"Reid","given":"Robin S","non-dropping-particle":"","parse-names":false,"suffix":""},{"dropping-particle":"","family":"Jamyansharav","given":"Khishigbayar","non-dropping-particle":"","parse-names":false,"suffix":""}],"container-title":"Anthropocene","id":"ITEM-1","issued":{"date-parts":[["2017","1"]]},"publisher":"Elsevier B.V.","title":"Exploring Linked Ecological and Cultural Tipping Points in Mongolia","type":"article-journal"},"uris":["http://www.mendeley.com/documents/?uuid=b9ab7f68-9b0c-46d8-88eb-a1f9efae4885"]}],"mendeley":{"formattedCitation":"(Fernández-Giménez &lt;i&gt;et al.&lt;/i&gt;, 2017)","plainTextFormattedCitation":"(Fernández-Giménez et al., 2017)","previouslyFormattedCitation":"(Fernández-Giménez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ernández-Giménez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w:t>
      </w:r>
    </w:p>
    <w:p w14:paraId="01DAEBFA" w14:textId="77777777" w:rsidR="00A01204" w:rsidRPr="0008241C" w:rsidRDefault="00A01204" w:rsidP="00A01204">
      <w:pPr>
        <w:rPr>
          <w:sz w:val="22"/>
          <w:szCs w:val="22"/>
        </w:rPr>
      </w:pPr>
    </w:p>
    <w:p w14:paraId="469B93A3" w14:textId="00C177E2" w:rsidR="00A01204" w:rsidRPr="0008241C" w:rsidRDefault="00A01204" w:rsidP="00A01204">
      <w:pPr>
        <w:rPr>
          <w:sz w:val="22"/>
          <w:szCs w:val="22"/>
        </w:rPr>
      </w:pPr>
      <w:r w:rsidRPr="0008241C">
        <w:rPr>
          <w:sz w:val="22"/>
          <w:szCs w:val="22"/>
        </w:rPr>
        <w:t xml:space="preserve">The Arabian Desert in western Asia extends from Yemen to the Persian Gulf, and Oman to Jordan and Iraq.  One of the largest bodies of continuous sand in the world, Rub’al-Khali or ‘The Empty Quarter’ is located in this region. The Arabian Deserts hosts several endangered native mammals, including the likely Critically Endangered Arabian leopard; </w:t>
      </w:r>
      <w:r w:rsidRPr="0008241C">
        <w:rPr>
          <w:i/>
          <w:sz w:val="22"/>
          <w:szCs w:val="22"/>
        </w:rPr>
        <w:t>Panthera pardus nimr</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palton","given":"James A.","non-dropping-particle":"","parse-names":false,"suffix":""},{"dropping-particle":"Al","family":"Hikmani","given":"Hadi M.","non-dropping-particle":"","parse-names":false,"suffix":""}],"container-title":"CAT News","id":"ITEM-1","issue":"Special Issue 1 – Arabian Leopard","issued":{"date-parts":[["2006"]]},"page":"4-8","title":"The Leopard in the Arabian Peninsula – Distribution and Subspecies Status","type":"article-journal"},"uris":["http://www.mendeley.com/documents/?uuid=4a0cb6c7-eb3c-4e43-ab15-11091eee51d8"]}],"mendeley":{"formattedCitation":"(Spalton &amp; Hikmani, 2006)","plainTextFormattedCitation":"(Spalton &amp; Hikmani, 2006)","previouslyFormattedCitation":"(Spalton &amp; Hikmani, 2006)"},"properties":{"noteIndex":0},"schema":"https://github.com/citation-style-language/schema/raw/master/csl-citation.json"}</w:instrText>
      </w:r>
      <w:r w:rsidRPr="0008241C">
        <w:rPr>
          <w:sz w:val="22"/>
          <w:szCs w:val="22"/>
        </w:rPr>
        <w:fldChar w:fldCharType="separate"/>
      </w:r>
      <w:r w:rsidRPr="0008241C">
        <w:rPr>
          <w:noProof/>
          <w:sz w:val="22"/>
          <w:szCs w:val="22"/>
        </w:rPr>
        <w:t>(Spalton &amp; Hikmani, 2006)</w:t>
      </w:r>
      <w:r w:rsidRPr="0008241C">
        <w:rPr>
          <w:sz w:val="22"/>
          <w:szCs w:val="22"/>
        </w:rPr>
        <w:fldChar w:fldCharType="end"/>
      </w:r>
      <w:r w:rsidRPr="0008241C">
        <w:rPr>
          <w:sz w:val="22"/>
          <w:szCs w:val="22"/>
        </w:rPr>
        <w:t xml:space="preserve">, and the Vulnerable Arabian oryx; </w:t>
      </w:r>
      <w:r w:rsidRPr="0008241C">
        <w:rPr>
          <w:i/>
          <w:iCs/>
          <w:color w:val="252525"/>
          <w:sz w:val="22"/>
          <w:szCs w:val="22"/>
          <w:shd w:val="clear" w:color="auto" w:fill="FFFFFF"/>
        </w:rPr>
        <w:t>Oryx leucoryx</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http://dx.doi.org/10.2305/IUCN.UK.2011-1.RLTS.T15569A4824960.en","URL":"http://www.iucnredlist.org/details/15569/0","accessed":{"date-parts":[["2016","12","1"]]},"author":[{"dropping-particle":"","family":"IUCN SSC Antelope Specialist Group","given":"","non-dropping-particle":"","parse-names":false,"suffix":""}],"container-title":"The IUCN Red List of Threatened Species 2011","id":"ITEM-1","issued":{"date-parts":[["2011"]]},"title":"Oryx leucoryx","type":"webpage"},"uris":["http://www.mendeley.com/documents/?uuid=b50bf1b4-c2bd-459c-b0e6-115a9ff78346"]}],"mendeley":{"formattedCitation":"(IUCN SSC Antelope Specialist Group, 2011)","plainTextFormattedCitation":"(IUCN SSC Antelope Specialist Group, 2011)","previouslyFormattedCitation":"(IUCN SSC Antelope Specialist Group, 2011)"},"properties":{"noteIndex":0},"schema":"https://github.com/citation-style-language/schema/raw/master/csl-citation.json"}</w:instrText>
      </w:r>
      <w:r w:rsidRPr="0008241C">
        <w:rPr>
          <w:sz w:val="22"/>
          <w:szCs w:val="22"/>
        </w:rPr>
        <w:fldChar w:fldCharType="separate"/>
      </w:r>
      <w:r w:rsidRPr="0008241C">
        <w:rPr>
          <w:noProof/>
          <w:sz w:val="22"/>
          <w:szCs w:val="22"/>
        </w:rPr>
        <w:t>(IUCN SSC Antelope Specialist Group, 2011)</w:t>
      </w:r>
      <w:r w:rsidRPr="0008241C">
        <w:rPr>
          <w:sz w:val="22"/>
          <w:szCs w:val="22"/>
        </w:rPr>
        <w:fldChar w:fldCharType="end"/>
      </w:r>
      <w:r w:rsidRPr="0008241C">
        <w:rPr>
          <w:sz w:val="22"/>
          <w:szCs w:val="22"/>
        </w:rPr>
        <w:t xml:space="preserve">. There are also several endangered bird species in this desert whose populations have declined drastically during the last 15 years, including the Endangered Saker falcon; </w:t>
      </w:r>
      <w:r w:rsidRPr="0008241C">
        <w:rPr>
          <w:i/>
          <w:sz w:val="22"/>
          <w:szCs w:val="22"/>
        </w:rPr>
        <w:t>Falco cherru</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sjbs.2014.11.024","ISSN":"1319-562X","PMID":"26150757","abstract":"The numbers of Falco cherrug and Falco peregrinus trapped during their migration over the Kingdom of Saudi Arabia (KSA) were investigated from published reports and through interviews with well-known trappers and dealers over several years (1989-2013). The number of trapped individuals increased for both species over a 23 year period, which is probably related to an enhanced trapping effort. Time series analysis suggests that the number of Saker Falcons being trapped is likely to be stable with annual fluctuations in the coming ten-year period, whereas the number of trapped Peregrine Falcons will probably decline with a small fluctuation initially. Using the population viability analysis suggests a high extinction rate for the Saker Falcon population migrating through KSA during the coming 10 and 20 years; whereas Peregrine Falcons probably take more than 100 years to reach the extinction threshold. However, the increase in the trapping period, especially in the spring, that has been observed during the last five years could increase the number of falcons trapped in the future. As both falcon species are migratory, implementing conservation actions across all range states is important to ensure a favourable conservation status for the Saker and Peregrine Falcons. Both species will benefit through the implementation of the Global Action Plan (GAP), developed by the Saker Falcon Task Force.","author":[{"dropping-particle":"","family":"Shobrak","given":"Mohammed Y","non-dropping-particle":"","parse-names":false,"suffix":""}],"container-title":"Saudi journal of biological sciences","id":"ITEM-1","issue":"4","issued":{"date-parts":[["2015","7"]]},"page":"491-502","publisher":"Elsevier","title":"Trapping of Saker Falcon Falco cherrug and Peregrine Falcon Falco peregrinus in Saudi Arabia: Implications for biodiversity conservation.","type":"article-journal","volume":"22"},"uris":["http://www.mendeley.com/documents/?uuid=ba766606-2dbb-39c5-bd52-3162ee7be418"]},{"id":"ITEM-2","itemData":{"URL":"http://dx.doi.org/10.2305/IUCN.UK.2017-1.RLTS.T22696495A110525916.en.","accessed":{"date-parts":[["2017","7","27"]]},"author":[{"dropping-particle":"","family":"BirdLife International","given":"","non-dropping-particle":"","parse-names":false,"suffix":""}],"container-title":"The IUCN Red List of Threatened Species 2017","id":"ITEM-2","issued":{"date-parts":[["2017"]]},"title":"Falco cherrug","type":"webpage"},"uris":["http://www.mendeley.com/documents/?uuid=49ea0fe6-1078-4e4c-ac49-685d5c5314cc"]}],"mendeley":{"formattedCitation":"(BirdLife International, 2017a; Shobrak, 2015)","plainTextFormattedCitation":"(BirdLife International, 2017a; Shobrak, 2015)","previouslyFormattedCitation":"(BirdLife International, 2017a; Shobrak, 2015)"},"properties":{"noteIndex":0},"schema":"https://github.com/citation-style-language/schema/raw/master/csl-citation.json"}</w:instrText>
      </w:r>
      <w:r w:rsidRPr="0008241C">
        <w:rPr>
          <w:sz w:val="22"/>
          <w:szCs w:val="22"/>
        </w:rPr>
        <w:fldChar w:fldCharType="separate"/>
      </w:r>
      <w:r w:rsidRPr="0008241C">
        <w:rPr>
          <w:noProof/>
          <w:sz w:val="22"/>
          <w:szCs w:val="22"/>
        </w:rPr>
        <w:t>(BirdLife International, 2017a; Shobrak, 2015)</w:t>
      </w:r>
      <w:r w:rsidRPr="0008241C">
        <w:rPr>
          <w:sz w:val="22"/>
          <w:szCs w:val="22"/>
        </w:rPr>
        <w:fldChar w:fldCharType="end"/>
      </w:r>
      <w:r w:rsidRPr="0008241C">
        <w:rPr>
          <w:sz w:val="22"/>
          <w:szCs w:val="22"/>
        </w:rPr>
        <w:t xml:space="preserve"> that winters in the region, and the Critically Endangered sociable lapwing; </w:t>
      </w:r>
      <w:r w:rsidRPr="0008241C">
        <w:rPr>
          <w:i/>
          <w:sz w:val="22"/>
          <w:szCs w:val="22"/>
        </w:rPr>
        <w:t>Vanellus gregariu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http://dx.doi.org/10.2305/IUCN.UK.2016-3.RLTS.T22694053A93435982.en","URL":"http://www.iucnredlist.org/details/biblio/22694053/0","accessed":{"date-parts":[["2016","12","1"]]},"author":[{"dropping-particle":"","family":"BirdLife International","given":"","non-dropping-particle":"","parse-names":false,"suffix":""}],"container-title":"The IUCN Red List of Threatened Species 2016","id":"ITEM-1","issued":{"date-parts":[["2016"]]},"title":"Vanellus gregarius","type":"webpage"},"uris":["http://www.mendeley.com/documents/?uuid=c0ec27f4-1258-4663-8d03-23ea4edb2990"]}],"mendeley":{"formattedCitation":"(BirdLife International, 2016)","plainTextFormattedCitation":"(BirdLife International, 2016)","previouslyFormattedCitation":"(BirdLife International, 2016)"},"properties":{"noteIndex":0},"schema":"https://github.com/citation-style-language/schema/raw/master/csl-citation.json"}</w:instrText>
      </w:r>
      <w:r w:rsidRPr="0008241C">
        <w:rPr>
          <w:sz w:val="22"/>
          <w:szCs w:val="22"/>
        </w:rPr>
        <w:fldChar w:fldCharType="separate"/>
      </w:r>
      <w:r w:rsidRPr="0008241C">
        <w:rPr>
          <w:noProof/>
          <w:sz w:val="22"/>
          <w:szCs w:val="22"/>
        </w:rPr>
        <w:t>(BirdLife International, 2016)</w:t>
      </w:r>
      <w:r w:rsidRPr="0008241C">
        <w:rPr>
          <w:sz w:val="22"/>
          <w:szCs w:val="22"/>
        </w:rPr>
        <w:fldChar w:fldCharType="end"/>
      </w:r>
      <w:r w:rsidRPr="0008241C">
        <w:rPr>
          <w:sz w:val="22"/>
          <w:szCs w:val="22"/>
        </w:rPr>
        <w:t>. Plant species in the region are also under heavy anthropogenic pressures. According to one assessment, 36</w:t>
      </w:r>
      <w:r w:rsidR="00C934E9">
        <w:rPr>
          <w:sz w:val="22"/>
          <w:szCs w:val="22"/>
        </w:rPr>
        <w:t xml:space="preserve"> per cent</w:t>
      </w:r>
      <w:r w:rsidRPr="0008241C">
        <w:rPr>
          <w:sz w:val="22"/>
          <w:szCs w:val="22"/>
        </w:rPr>
        <w:t xml:space="preserve"> of desert plant species in the northwestern Red Sea region are at the risk of extinction </w:t>
      </w:r>
      <w:r w:rsidRPr="0008241C">
        <w:rPr>
          <w:sz w:val="22"/>
          <w:szCs w:val="22"/>
        </w:rPr>
        <w:fldChar w:fldCharType="begin" w:fldLock="1"/>
      </w:r>
      <w:r w:rsidRPr="0008241C">
        <w:rPr>
          <w:sz w:val="22"/>
          <w:szCs w:val="22"/>
        </w:rPr>
        <w:instrText>ADDIN CSL_CITATION {"citationItems":[{"id":"ITEM-1","itemData":{"DOI":"10.1556/ComEc.10.2009.1.11","ISSN":"1585-8553","abstract":"Abundance-occupancy relationships were determined for desert plants in the northwestern Red Sea region, at both the whole landscape, and individual habitat levels. Some 58 stands (having a total of 66 species) were studied, using ten quadrats (10 × 10 m 2 ) per stand. The relation was positive and highly significant at both scales, but stronger at habitat level than across the regional landscape. Niche-breadth was estimated as the number of habitats occupied regionally by a species, and was significantly related to both abundance and occupancy. Niche breadth explained just 10.1%of variation in abundance but some 56.2% of variation in occupancy. Using empirical data, we tested whether those abundance-occupancy relationships diverged significantly from a theoretical null model. Relationships diverged significantly from the null model at both regional landscape and habitat levels. Applications of abundance-occupancy relationships for plant conservation showed that 36% of the species in the study region is at...","author":[{"dropping-particle":"","family":"Lovett-Doust","given":"J.","non-dropping-particle":"","parse-names":false,"suffix":""},{"dropping-particle":"","family":"Hegazy","given":"A.","non-dropping-particle":"","parse-names":false,"suffix":""},{"dropping-particle":"","family":"Hammouda","given":"O.","non-dropping-particle":"","parse-names":false,"suffix":""},{"dropping-particle":"","family":"Gomaa","given":"N.","non-dropping-particle":"","parse-names":false,"suffix":""}],"container-title":"Community Ecology","id":"ITEM-1","issue":"1","issued":{"date-parts":[["2009","6"]]},"page":"91-98","publisher":" Akadémiai Kiadó ","title":"Abundance-occupancy relationships and implications for conservation of desert plants in the northwestern Red Sea region","type":"article-journal","volume":"10"},"uris":["http://www.mendeley.com/documents/?uuid=dbe9ab2f-cfe4-3a4b-8136-343de0a7ada4"]}],"mendeley":{"formattedCitation":"(Lovett-Doust &lt;i&gt;et al.&lt;/i&gt;, 2009)","plainTextFormattedCitation":"(Lovett-Doust et al., 2009)","previouslyFormattedCitation":"(Lovett-Doust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Lovett-Doust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nd even date palm trees; </w:t>
      </w:r>
      <w:r w:rsidRPr="0008241C">
        <w:rPr>
          <w:i/>
          <w:iCs/>
          <w:sz w:val="22"/>
          <w:szCs w:val="22"/>
        </w:rPr>
        <w:t>Phoenix dactylifera</w:t>
      </w:r>
      <w:r w:rsidRPr="0008241C">
        <w:rPr>
          <w:sz w:val="22"/>
          <w:szCs w:val="22"/>
        </w:rPr>
        <w:t xml:space="preserve"> </w:t>
      </w:r>
      <w:r w:rsidRPr="0008241C">
        <w:rPr>
          <w:color w:val="222222"/>
          <w:sz w:val="22"/>
          <w:szCs w:val="22"/>
          <w:shd w:val="clear" w:color="auto" w:fill="FFFFFF"/>
        </w:rPr>
        <w:t xml:space="preserve">has been degraded in several countries </w:t>
      </w:r>
      <w:r w:rsidRPr="0008241C">
        <w:rPr>
          <w:color w:val="222222"/>
          <w:sz w:val="22"/>
          <w:szCs w:val="22"/>
          <w:shd w:val="clear" w:color="auto" w:fill="FFFFFF"/>
        </w:rPr>
        <w:fldChar w:fldCharType="begin" w:fldLock="1"/>
      </w:r>
      <w:r w:rsidRPr="0008241C">
        <w:rPr>
          <w:color w:val="222222"/>
          <w:sz w:val="22"/>
          <w:szCs w:val="22"/>
          <w:shd w:val="clear" w:color="auto" w:fill="FFFFFF"/>
        </w:rPr>
        <w:instrText>ADDIN CSL_CITATION {"citationItems":[{"id":"ITEM-1","itemData":{"ISSN":"1991-8178","abstract":"The date palm (Phoenix dactylifera L.) is a major fruit crop in most Arab countries. it has historically been connected with sustaining human life and tradition of the people in the old world as a major agricultural crop. Arab countries possess 70% of the 120 million world's date palms and are responsible for 67% of the global date production. During the past 50 years, date palm groves were subjected to degradation due to extensive exploitation resulting from the increase in the human population and domestic animals. Like many other plants, some palms are in danger of dying out because of human activity. Date palm production faces serious problems such as low yields as well as marketing constraints. Over the last decade, productivity of date palm trees has declined in the traditional growing areas. As much as 30% of production can potentially be lost as a result of pests and disease. In the Gulf countries and Egypt, the Red Palm Weevil has recently become one of the major date palm pests, while Bayoud disease caused by a parasitic fungus is a common threat to date palms in North Africa. Technical and socio-economic factors contributed for date palm degradation. Also, date processing and marketing have affected the economic revenue from date production and its quality. Rehabilitation of date palm trees in the Arab countries is crucial and needs collaborative efforts and a dedicated budget. Recommendations for stopping the degradation in date palm sector and strengthening this industry particularly for cultivation, harvesting, date processing and marketing in the Arab countries have been proposed.","author":[{"dropping-particle":"","family":"El-Juhany","given":"Loutfy I","non-dropping-particle":"","parse-names":false,"suffix":""}],"container-title":"Australian Journal of Basic and Applied Sciences","id":"ITEM-1","issue":"8","issued":{"date-parts":[["2010"]]},"page":"3998-4010","title":"Degradation of Date Palm Trees and Date Production in Arab Countries: Causes and Potential Rehabilitation","type":"article-journal","volume":"4"},"uris":["http://www.mendeley.com/documents/?uuid=1cba633c-d51e-3dce-990a-3a71c28f289c"]}],"mendeley":{"formattedCitation":"(El-Juhany, 2010)","plainTextFormattedCitation":"(El-Juhany, 2010)","previouslyFormattedCitation":"(El-Juhany, 2010)"},"properties":{"noteIndex":0},"schema":"https://github.com/citation-style-language/schema/raw/master/csl-citation.json"}</w:instrText>
      </w:r>
      <w:r w:rsidRPr="0008241C">
        <w:rPr>
          <w:color w:val="222222"/>
          <w:sz w:val="22"/>
          <w:szCs w:val="22"/>
          <w:shd w:val="clear" w:color="auto" w:fill="FFFFFF"/>
        </w:rPr>
        <w:fldChar w:fldCharType="separate"/>
      </w:r>
      <w:r w:rsidRPr="0008241C">
        <w:rPr>
          <w:noProof/>
          <w:color w:val="222222"/>
          <w:sz w:val="22"/>
          <w:szCs w:val="22"/>
          <w:shd w:val="clear" w:color="auto" w:fill="FFFFFF"/>
        </w:rPr>
        <w:t>(El-Juhany, 2010)</w:t>
      </w:r>
      <w:r w:rsidRPr="0008241C">
        <w:rPr>
          <w:color w:val="222222"/>
          <w:sz w:val="22"/>
          <w:szCs w:val="22"/>
          <w:shd w:val="clear" w:color="auto" w:fill="FFFFFF"/>
        </w:rPr>
        <w:fldChar w:fldCharType="end"/>
      </w:r>
      <w:r w:rsidRPr="0008241C">
        <w:rPr>
          <w:sz w:val="22"/>
          <w:szCs w:val="22"/>
        </w:rPr>
        <w:t xml:space="preserve">. The Arabian deserts have undergone rapid degradation, especially in the countries where the share of agriculture in the gross domestic product (GDP) is high, such as Syria and Yemen </w:t>
      </w:r>
      <w:r w:rsidRPr="0008241C">
        <w:rPr>
          <w:sz w:val="22"/>
          <w:szCs w:val="22"/>
        </w:rPr>
        <w:fldChar w:fldCharType="begin" w:fldLock="1"/>
      </w:r>
      <w:r w:rsidRPr="0008241C">
        <w:rPr>
          <w:sz w:val="22"/>
          <w:szCs w:val="22"/>
        </w:rPr>
        <w:instrText>ADDIN CSL_CITATION {"citationItems":[{"id":"ITEM-1","itemData":{"DOI":"10.1016/S0140-1963(02)90975-4","ISBN":"0140-1963","ISSN":"01401963","abstract":"The total area of the Arab Region is about 14.2 million km2, 90% of it lies within arid, semi-arid and dry sub-humid areas. The area is characterized by harsh environment, fragile ecosystems and limited water resources and arable lands. Throughout its long history these lands were the main source of grain and animal production. By the end of this century and in spite of the national, regional and international efforts to combat desertification and mitigate the effect of drought and desiccation, desertification is still one of the major environmental problems in the Arab Region. The rapid increase in population by some 3% annually, considered among the highest worldwide, along with the changing of consumption patterns and life styles, resulting in increasing food demand, have hastened land degradation in this arid environment. Land degradation in the Arab Region due to misuse is widespread and is proceeding at accelerating rates. Failures of resource management policies are aggravated by overgrazing, overexploitation of water and land resources, overcultivation of marginal lands, deforestation, and the use of inappropriate technologies. This paper attempts to provide: 1. A synthesis and analysis of the status of desertification in the Arab Region. 2. Identification of the major causes and trends of land degradation. 3. Highlighting the limitations and constraints on combating desertification in the Arab Region. ?? 2002 Elsevier Science Ltd.","author":[{"dropping-particle":"","family":"Abahussain","given":"Asma Ali","non-dropping-particle":"","parse-names":false,"suffix":""},{"dropping-particle":"","family":"Abdu","given":"Anwar Sh","non-dropping-particle":"","parse-names":false,"suffix":""},{"dropping-particle":"","family":"Al-Zubari","given":"Waleed K.","non-dropping-particle":"","parse-names":false,"suffix":""},{"dropping-particle":"","family":"El-Deen","given":"Nabil Alaa","non-dropping-particle":"","parse-names":false,"suffix":""},{"dropping-particle":"","family":"Abdul-Raheem","given":"Mahmmod","non-dropping-particle":"","parse-names":false,"suffix":""}],"container-title":"Journal of Arid Environments","id":"ITEM-1","issue":"4","issued":{"date-parts":[["2002"]]},"page":"521-545","title":"Desertification in the Arab Region: Analysis of current status and trends","type":"article-journal","volume":"51"},"uris":["http://www.mendeley.com/documents/?uuid=60bfd4b4-b77a-45e7-8c6a-5ba6579160d3"]},{"id":"ITEM-2","itemData":{"author":[{"dropping-particle":"","family":"ACSAD","given":"","non-dropping-particle":"","parse-names":false,"suffix":""},{"dropping-particle":"","family":"CAMRE","given":"","non-dropping-particle":"","parse-names":false,"suffix":""},{"dropping-particle":"","family":"UNEP","given":"","non-dropping-particle":"","parse-names":false,"suffix":""}],"id":"ITEM-2","issued":{"date-parts":[["2004"]]},"title":"State of Desertification in the Arab World (Updated Study) (In Arabic)","type":"report"},"uris":["http://www.mendeley.com/documents/?uuid=51de3c16-3f04-4102-9cb9-9ac6d127adc7"]},{"id":"ITEM-3","itemData":{"author":[{"dropping-particle":"","family":"SRAP","given":"","non-dropping-particle":"","parse-names":false,"suffix":""}],"container-title":"UNCCD/SRAP Pilot Projects in Jordan, Lebanon, Syria and Yemen 2003–2006, Final Report","id":"ITEM-3","issued":{"date-parts":[["2007"]]},"title":"Integrated Natural Resource Management for Combating Desertification in West Asia","type":"report"},"uris":["http://www.mendeley.com/documents/?uuid=d33c4acb-5419-344e-abd7-0d4cd1be956f"]}],"mendeley":{"formattedCitation":"(Abahussain &lt;i&gt;et al.&lt;/i&gt;, 2002; ACSAD &lt;i&gt;et al.&lt;/i&gt;, 2004; SRAP, 2007)","plainTextFormattedCitation":"(Abahussain et al., 2002; ACSAD et al., 2004; SRAP, 2007)","previouslyFormattedCitation":"(Abahussain &lt;i&gt;et al.&lt;/i&gt;, 2002; ACSAD &lt;i&gt;et al.&lt;/i&gt;, 2004; SRAP,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bahussain </w:t>
      </w:r>
      <w:r w:rsidRPr="0008241C">
        <w:rPr>
          <w:i/>
          <w:noProof/>
          <w:sz w:val="22"/>
          <w:szCs w:val="22"/>
        </w:rPr>
        <w:t>et al.</w:t>
      </w:r>
      <w:r w:rsidRPr="0008241C">
        <w:rPr>
          <w:noProof/>
          <w:sz w:val="22"/>
          <w:szCs w:val="22"/>
        </w:rPr>
        <w:t xml:space="preserve">, 2002; ACSAD </w:t>
      </w:r>
      <w:r w:rsidRPr="0008241C">
        <w:rPr>
          <w:i/>
          <w:noProof/>
          <w:sz w:val="22"/>
          <w:szCs w:val="22"/>
        </w:rPr>
        <w:t>et al.</w:t>
      </w:r>
      <w:r w:rsidRPr="0008241C">
        <w:rPr>
          <w:noProof/>
          <w:sz w:val="22"/>
          <w:szCs w:val="22"/>
        </w:rPr>
        <w:t>, 2004; SRAP, 2007)</w:t>
      </w:r>
      <w:r w:rsidRPr="0008241C">
        <w:rPr>
          <w:sz w:val="22"/>
          <w:szCs w:val="22"/>
        </w:rPr>
        <w:fldChar w:fldCharType="end"/>
      </w:r>
      <w:r w:rsidRPr="0008241C">
        <w:rPr>
          <w:sz w:val="22"/>
          <w:szCs w:val="22"/>
        </w:rPr>
        <w:t xml:space="preserve">. Rapid industrial development in the Gulf countries has similarly led to degradation of desert and specifically semi-desert ecosystems </w:t>
      </w:r>
      <w:r w:rsidRPr="0008241C">
        <w:rPr>
          <w:sz w:val="22"/>
          <w:szCs w:val="22"/>
        </w:rPr>
        <w:fldChar w:fldCharType="begin" w:fldLock="1"/>
      </w:r>
      <w:r w:rsidRPr="0008241C">
        <w:rPr>
          <w:sz w:val="22"/>
          <w:szCs w:val="22"/>
        </w:rPr>
        <w:instrText>ADDIN CSL_CITATION {"citationItems":[{"id":"ITEM-1","itemData":{"DOI":"10.1007/1-4020-3970-0","ISBN":"978-1-4020-3969-0","author":[{"dropping-particle":"","family":"Edgell","given":"H. Stewart","non-dropping-particle":"","parse-names":false,"suffix":""}],"id":"ITEM-1","issued":{"date-parts":[["2006"]]},"publisher":"Springer Netherlands","publisher-place":"Dordrecht","title":"Arabian Deserts","type":"book"},"uris":["http://www.mendeley.com/documents/?uuid=0b20d163-ecfe-3ca7-a2d8-a51cbd31b63f"]},{"id":"ITEM-2","itemData":{"DOI":"10.3897/biorisk.3.18","ISSN":"1313-2652","author":[{"dropping-particle":"","family":"Gardner","given":"Andrew","non-dropping-particle":"","parse-names":false,"suffix":""},{"dropping-particle":"","family":"Howarth","given":"Brigitte","non-dropping-particle":"","parse-names":false,"suffix":""}],"container-title":"BioRisk","id":"ITEM-2","issued":{"date-parts":[["2009","12","28"]]},"page":"27-38","publisher":"Pensoft Publishers","title":"Urbanisation in the United Arab Emirates: The challenges for ecological mitigation in a rapidly developing country","type":"article-journal","volume":"3"},"uris":["http://www.mendeley.com/documents/?uuid=1f600a95-273c-4763-83ff-7516897fe3ae"]},{"id":"ITEM-3","itemData":{"DOI":"10.1016/j.habitatint.2003.10.010","ISBN":"9661480885","ISSN":"01973975","abstract":"The process of suburbanization of Riyadh, a city of 4.5 million inhabitants, offers a unique situation in which the urban morphology of the city can be examined in light of socio-political and economic conditions. Central government ordinances helped create 'dysfunctional' sprawl by mandating big lots and overly wide streets. Fifty percent of the city's urban plan of approximately 1300 km2 represents a pattern of untimely, undeveloped subdivisions. Much of this premature sub-divisioning was a result of speculative land deals. The current area of undeveloped subdivided land is approximately 650 km2, which is roughly the equivalent to the city's land currently developed. The author argues that government policies and inefficient urban planning practices have encouraged the transformation of the peripheral desert landscape into unchecked land sub-divisioning championed by land developers and speculators. Using a comparative approach, the paper attempts to highlight sociopolitical and other cultural factors that underlie this inefficient sprawl at the fringe. It closes with recommendations to alleviate such a costly pattern that can be generalized to other developing world cities. ?? 2004 Published by Elsevier Ltd.","author":[{"dropping-particle":"","family":"Mubarak","given":"Faisal A.","non-dropping-particle":"","parse-names":false,"suffix":""}],"container-title":"Habitat International","id":"ITEM-3","issue":"4","issued":{"date-parts":[["2004"]]},"page":"567-591","title":"Urban growth boundary policy and residential suburbanization: Riyadh, Saudi Arabia","type":"article-journal","volume":"28"},"uris":["http://www.mendeley.com/documents/?uuid=27a318e5-7b91-35b8-b7ea-0235d6ff5aba"]}],"mendeley":{"formattedCitation":"(Edgell, 2006; Gardner &amp; Howarth, 2009; Mubarak, 2004)","plainTextFormattedCitation":"(Edgell, 2006; Gardner &amp; Howarth, 2009; Mubarak, 2004)","previouslyFormattedCitation":"(Edgell, 2006; Gardner &amp; Howarth, 2009; Mubarak, 2004)"},"properties":{"noteIndex":0},"schema":"https://github.com/citation-style-language/schema/raw/master/csl-citation.json"}</w:instrText>
      </w:r>
      <w:r w:rsidRPr="0008241C">
        <w:rPr>
          <w:sz w:val="22"/>
          <w:szCs w:val="22"/>
        </w:rPr>
        <w:fldChar w:fldCharType="separate"/>
      </w:r>
      <w:r w:rsidRPr="0008241C">
        <w:rPr>
          <w:noProof/>
          <w:sz w:val="22"/>
          <w:szCs w:val="22"/>
        </w:rPr>
        <w:t>(Edgell, 2006; Gardner &amp; Howarth, 2009; Mubarak, 2004)</w:t>
      </w:r>
      <w:r w:rsidRPr="0008241C">
        <w:rPr>
          <w:sz w:val="22"/>
          <w:szCs w:val="22"/>
        </w:rPr>
        <w:fldChar w:fldCharType="end"/>
      </w:r>
      <w:r w:rsidRPr="0008241C">
        <w:rPr>
          <w:sz w:val="22"/>
          <w:szCs w:val="22"/>
        </w:rPr>
        <w:t xml:space="preserve">.  </w:t>
      </w:r>
    </w:p>
    <w:p w14:paraId="597BA86F" w14:textId="77777777" w:rsidR="00A01204" w:rsidRPr="0008241C" w:rsidRDefault="00A01204" w:rsidP="00A01204">
      <w:pPr>
        <w:rPr>
          <w:sz w:val="22"/>
          <w:szCs w:val="22"/>
        </w:rPr>
      </w:pPr>
    </w:p>
    <w:p w14:paraId="77F9A175" w14:textId="77777777" w:rsidR="00A01204" w:rsidRPr="0008241C" w:rsidRDefault="00A01204" w:rsidP="00A01204">
      <w:pPr>
        <w:rPr>
          <w:sz w:val="22"/>
          <w:szCs w:val="22"/>
        </w:rPr>
      </w:pPr>
      <w:r w:rsidRPr="0008241C">
        <w:rPr>
          <w:sz w:val="22"/>
          <w:szCs w:val="22"/>
        </w:rPr>
        <w:t xml:space="preserve">There are several other desert biomes in the South Asia subregion. The status of the fauna and flora of the region has not been assessed comprehensively in the last decade, though they exhibit signs of degradation. Overgrazing by domestic livestock and introduction of fast growing plant species have led to habitat degradation </w:t>
      </w:r>
      <w:r w:rsidRPr="0008241C">
        <w:rPr>
          <w:sz w:val="22"/>
          <w:szCs w:val="22"/>
        </w:rPr>
        <w:fldChar w:fldCharType="begin" w:fldLock="1"/>
      </w:r>
      <w:r w:rsidRPr="0008241C">
        <w:rPr>
          <w:sz w:val="22"/>
          <w:szCs w:val="22"/>
        </w:rPr>
        <w:instrText>ADDIN CSL_CITATION {"citationItems":[{"id":"ITEM-1","itemData":{"DOI":"10.1016/j.jenvman.2010.08.012","ISBN":"0301-4797","ISSN":"03014797","PMID":"20855149","abstract":"Desertification in Iran was recognized between the 1930s and 1960s. This paper traces Iran's attempts to reclaim desertified areas, evaluates the anti-desertification approaches adopted, and identifies continuing challenges. Iran has areas vulnerable to desertification due to extensive areas of drylands and increasing population pressure on land and water resources. Over-grazing of rangelands is a particular problem. Initially desertification was combated mainly at the local level and involved dune stabilization measures, especially the use of oil mulch, re-vegetation and windbreaks. Insufficient technical planning in the early years has led to changed approaches to plant densities and species diversity in plantations, and increased on-going management of existing plantations. Since the late 1980s forage and crop production has increased in areas where runoff control techniques are practiced. The social and economic aspects of anti-desertification programs have assisted in poverty reduction by providing off-season employment in rural areas. In 2004 a national plan to combat desertification was ratified and this placed an emphasis on community participation. Continuing challenges include managing existing desertified areas as well as taking into account potential future problems associated with rapidly depleting groundwater supplies and a predicted reduction in the plant growth period accompanying climate change. ?? 2010 Elsevier Ltd.","author":[{"dropping-particle":"","family":"Amiraslani","given":"Farshad","non-dropping-particle":"","parse-names":false,"suffix":""},{"dropping-particle":"","family":"Dragovich","given":"Deirdre","non-dropping-particle":"","parse-names":false,"suffix":""}],"container-title":"Journal of Environmental Management","id":"ITEM-1","issue":"1","issued":{"date-parts":[["2011"]]},"page":"1-13","publisher":"Elsevier Ltd","title":"Combating desertification in Iran over the last 50 years: An overview of changing approaches","type":"article-journal","volume":"92"},"uris":["http://www.mendeley.com/documents/?uuid=4bfe838c-8525-4316-92ed-eccfc1d4c396"]}],"mendeley":{"formattedCitation":"(Amiraslani &amp; Dragovich, 2011)","plainTextFormattedCitation":"(Amiraslani &amp; Dragovich, 2011)","previouslyFormattedCitation":"(Amiraslani &amp; Dragovich, 2011)"},"properties":{"noteIndex":0},"schema":"https://github.com/citation-style-language/schema/raw/master/csl-citation.json"}</w:instrText>
      </w:r>
      <w:r w:rsidRPr="0008241C">
        <w:rPr>
          <w:sz w:val="22"/>
          <w:szCs w:val="22"/>
        </w:rPr>
        <w:fldChar w:fldCharType="separate"/>
      </w:r>
      <w:r w:rsidRPr="0008241C">
        <w:rPr>
          <w:noProof/>
          <w:sz w:val="22"/>
          <w:szCs w:val="22"/>
        </w:rPr>
        <w:t>(Amiraslani &amp; Dragovich, 2011)</w:t>
      </w:r>
      <w:r w:rsidRPr="0008241C">
        <w:rPr>
          <w:sz w:val="22"/>
          <w:szCs w:val="22"/>
        </w:rPr>
        <w:fldChar w:fldCharType="end"/>
      </w:r>
      <w:r w:rsidRPr="0008241C">
        <w:rPr>
          <w:sz w:val="22"/>
          <w:szCs w:val="22"/>
        </w:rPr>
        <w:t xml:space="preserve">. Species which have suffered most from habitat degradation in this region include the Critically Endangered Asiatic Cheetah; </w:t>
      </w:r>
      <w:r w:rsidRPr="0008241C">
        <w:rPr>
          <w:i/>
          <w:sz w:val="22"/>
          <w:szCs w:val="22"/>
        </w:rPr>
        <w:t>Acinonyx jubatus venaticu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http://dx.doi.org/10.2305/IUCN.UK.2008.RLTS.T220A13035342.en","URL":"http://www.iucnredlist.org/details/220/0","accessed":{"date-parts":[["2016","12","1"]]},"author":[{"dropping-particle":"","family":"Jowkar","given":"H.","non-dropping-particle":"","parse-names":false,"suffix":""},{"dropping-particle":"","family":"Hunter","given":"L.","non-dropping-particle":"","parse-names":false,"suffix":""},{"dropping-particle":"","family":"Ziaie","given":"H.","non-dropping-particle":"","parse-names":false,"suffix":""},{"dropping-particle":"","family":"Marker","given":"L.","non-dropping-particle":"","parse-names":false,"suffix":""},{"dropping-particle":"","family":"Breitenmoser-Wursten","given":"C.","non-dropping-particle":"","parse-names":false,"suffix":""},{"dropping-particle":"","family":"Durant","given":"S.","non-dropping-particle":"","parse-names":false,"suffix":""}],"container-title":"he IUCN Red List of Threatened Species 2008","id":"ITEM-1","issued":{"date-parts":[["2008"]]},"title":"Acinonyx jubatus ssp. venaticus","type":"webpage"},"uris":["http://www.mendeley.com/documents/?uuid=f8bd0c8f-9ddb-45dc-94d3-8c94702d27ee"]}],"mendeley":{"formattedCitation":"(Jowkar &lt;i&gt;et al.&lt;/i&gt;, 2008)","plainTextFormattedCitation":"(Jowkar et al., 2008)","previouslyFormattedCitation":"(Jowkar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Jowkar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and several endemic endangered medical plants </w:t>
      </w:r>
      <w:r w:rsidRPr="0008241C">
        <w:rPr>
          <w:sz w:val="22"/>
          <w:szCs w:val="22"/>
        </w:rPr>
        <w:fldChar w:fldCharType="begin" w:fldLock="1"/>
      </w:r>
      <w:r w:rsidRPr="0008241C">
        <w:rPr>
          <w:sz w:val="22"/>
          <w:szCs w:val="22"/>
        </w:rPr>
        <w:instrText>ADDIN CSL_CITATION {"citationItems":[{"id":"ITEM-1","itemData":{"DOI":"10.1023/A:1024835721316","ISSN":"02511088","author":[{"dropping-particle":"","family":"Khan","given":"T.I.","non-dropping-particle":"","parse-names":false,"suffix":""},{"dropping-particle":"","family":"Dular","given":"Anil K.","non-dropping-particle":"","parse-names":false,"suffix":""},{"dropping-particle":"","family":"Solomon","given":"Deepika M.","non-dropping-particle":"","parse-names":false,"suffix":""}],"container-title":"The Environmentalist","id":"ITEM-1","issue":"2","issued":{"date-parts":[["2003"]]},"page":"137-144","publisher":"Kluwer Academic Publishers","title":"Biodiversity Conservation in the Thar Desert; with Emphasis on Endemic and Medicinal Plants","type":"article-journal","volume":"23"},"uris":["http://www.mendeley.com/documents/?uuid=e3523262-74f0-363d-b18c-7e9a8dd73e76"]}],"mendeley":{"formattedCitation":"(T. I. Khan &lt;i&gt;et al.&lt;/i&gt;, 2003)","plainTextFormattedCitation":"(T. I. Khan et al., 2003)","previouslyFormattedCitation":"(T. I. Khan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T. I. Khan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Weaponry, war and political conflicts pose a risk directly and/or indirectly to the environmental stability of the area. This region is geo-politically sensitive and prone to political conflicts and military activities. Hence, environmental issues are not given high priority at the national levels </w:t>
      </w:r>
      <w:r w:rsidRPr="0008241C">
        <w:rPr>
          <w:sz w:val="22"/>
          <w:szCs w:val="22"/>
        </w:rPr>
        <w:fldChar w:fldCharType="begin" w:fldLock="1"/>
      </w:r>
      <w:r w:rsidRPr="0008241C">
        <w:rPr>
          <w:sz w:val="22"/>
          <w:szCs w:val="22"/>
        </w:rPr>
        <w:instrText>ADDIN CSL_CITATION {"citationItems":[{"id":"ITEM-1","itemData":{"DOI":"10.1038/nmiddleeast.2016.221","ISSN":"2042-6046","author":[{"dropping-particle":"","family":"El-Showk","given":"Sedeer","non-dropping-particle":"","parse-names":false,"suffix":""}],"container-title":"Nature Middle East","id":"ITEM-1","issued":{"date-parts":[["2016","12","12"]]},"title":"How a flow of people affects the flow of water","type":"article-journal"},"uris":["http://www.mendeley.com/documents/?uuid=15ab9587-05cc-392d-b698-f8cea4f66f18"]},{"id":"ITEM-2","itemData":{"DOI":"10.1038/nmiddleeast.2011.61","ISSN":"2042-6046","author":[{"dropping-particle":"","family":"Damme","given":"Kay","non-dropping-particle":"Van","parse-names":false,"suffix":""}],"container-title":"Nature Middle East","id":"ITEM-2","issued":{"date-parts":[["2011","5","25"]]},"title":"Insular biodiversity in a changing world","type":"article-journal"},"uris":["http://www.mendeley.com/documents/?uuid=e6493caa-8f0a-3756-bb0b-e4011070fee3"]}],"mendeley":{"formattedCitation":"(El-Showk, 2016; Van Damme, 2011)","plainTextFormattedCitation":"(El-Showk, 2016; Van Damme, 2011)","previouslyFormattedCitation":"(El-Showk, 2016; Van Damme, 2011)"},"properties":{"noteIndex":0},"schema":"https://github.com/citation-style-language/schema/raw/master/csl-citation.json"}</w:instrText>
      </w:r>
      <w:r w:rsidRPr="0008241C">
        <w:rPr>
          <w:sz w:val="22"/>
          <w:szCs w:val="22"/>
        </w:rPr>
        <w:fldChar w:fldCharType="separate"/>
      </w:r>
      <w:r w:rsidRPr="0008241C">
        <w:rPr>
          <w:noProof/>
          <w:sz w:val="22"/>
          <w:szCs w:val="22"/>
        </w:rPr>
        <w:t>(El-Showk, 2016; Van Damme, 2011)</w:t>
      </w:r>
      <w:r w:rsidRPr="0008241C">
        <w:rPr>
          <w:sz w:val="22"/>
          <w:szCs w:val="22"/>
        </w:rPr>
        <w:fldChar w:fldCharType="end"/>
      </w:r>
      <w:r w:rsidRPr="0008241C">
        <w:rPr>
          <w:sz w:val="22"/>
          <w:szCs w:val="22"/>
        </w:rPr>
        <w:t>.</w:t>
      </w:r>
    </w:p>
    <w:p w14:paraId="3EB3FE5D" w14:textId="77777777" w:rsidR="00A01204" w:rsidRPr="0008241C" w:rsidRDefault="00A01204" w:rsidP="00A01204">
      <w:pPr>
        <w:rPr>
          <w:sz w:val="22"/>
          <w:szCs w:val="22"/>
        </w:rPr>
      </w:pPr>
    </w:p>
    <w:p w14:paraId="1A320F2D" w14:textId="77777777" w:rsidR="00A01204" w:rsidRPr="0008241C" w:rsidRDefault="00A01204" w:rsidP="00A01204">
      <w:pPr>
        <w:rPr>
          <w:sz w:val="22"/>
          <w:szCs w:val="22"/>
        </w:rPr>
      </w:pPr>
      <w:r w:rsidRPr="0008241C">
        <w:rPr>
          <w:sz w:val="22"/>
          <w:szCs w:val="22"/>
        </w:rPr>
        <w:t xml:space="preserve">The Australian deserts are vast, unique and diverse. They support more lizard species than any other comparable environment, and exhibit the highest diversity of soil arthropods such as termites and nematodes </w:t>
      </w:r>
      <w:r w:rsidRPr="0008241C">
        <w:rPr>
          <w:sz w:val="22"/>
          <w:szCs w:val="22"/>
        </w:rPr>
        <w:fldChar w:fldCharType="begin" w:fldLock="1"/>
      </w:r>
      <w:r w:rsidRPr="0008241C">
        <w:rPr>
          <w:sz w:val="22"/>
          <w:szCs w:val="22"/>
        </w:rPr>
        <w:instrText>ADDIN CSL_CITATION {"citationItems":[{"id":"ITEM-1","itemData":{"ISBN":"978-0-643-09605-9","author":[{"dropping-particle":"","family":"Steffen","given":"W. L.","non-dropping-particle":"","parse-names":false,"suffix":""}],"id":"ITEM-1","issued":{"date-parts":[["2009"]]},"publisher":"CSIRO Publishing","title":"Australia's biodiversity and climate change","type":"book"},"uris":["http://www.mendeley.com/documents/?uuid=ad842955-e43f-4166-ab58-bc6c0ebc0514"]}],"mendeley":{"formattedCitation":"(Steffen, 2009)","plainTextFormattedCitation":"(Steffen, 2009)","previouslyFormattedCitation":"(Steffen, 2009)"},"properties":{"noteIndex":0},"schema":"https://github.com/citation-style-language/schema/raw/master/csl-citation.json"}</w:instrText>
      </w:r>
      <w:r w:rsidRPr="0008241C">
        <w:rPr>
          <w:sz w:val="22"/>
          <w:szCs w:val="22"/>
        </w:rPr>
        <w:fldChar w:fldCharType="separate"/>
      </w:r>
      <w:r w:rsidRPr="0008241C">
        <w:rPr>
          <w:noProof/>
          <w:sz w:val="22"/>
          <w:szCs w:val="22"/>
        </w:rPr>
        <w:t>(Steffen, 2009)</w:t>
      </w:r>
      <w:r w:rsidRPr="0008241C">
        <w:rPr>
          <w:sz w:val="22"/>
          <w:szCs w:val="22"/>
        </w:rPr>
        <w:fldChar w:fldCharType="end"/>
      </w:r>
      <w:r w:rsidRPr="0008241C">
        <w:rPr>
          <w:sz w:val="22"/>
          <w:szCs w:val="22"/>
        </w:rPr>
        <w:t xml:space="preserve">. More than one-third (22 species) of the terrestrial mammal species of the central deserts of Australia have vanished since the 1900s </w:t>
      </w:r>
      <w:r w:rsidRPr="0008241C">
        <w:rPr>
          <w:sz w:val="22"/>
          <w:szCs w:val="22"/>
        </w:rPr>
        <w:fldChar w:fldCharType="begin" w:fldLock="1"/>
      </w:r>
      <w:r w:rsidRPr="0008241C">
        <w:rPr>
          <w:sz w:val="22"/>
          <w:szCs w:val="22"/>
        </w:rPr>
        <w:instrText xml:space="preserve">ADDIN CSL_CITATION {"citationItems":[{"id":"ITEM-1","itemData":{"DOI":"10.1071/WR9880009","ISSN":"1035-3712","author":[{"dropping-particle":"","family":"Burbidge","given":"A. A.","non-dropping-particle":"","parse-names":false,"suffix":""},{"dropping-particle":"","family":"Johnson","given":"K. A.","non-dropping-particle":"","parse-names":false,"suffix":""},{"dropping-particle":"","family":"Fuller","given":"P. J.","non-dropping-particle":"","parse-names":false,"suffix":""},{"dropping-particle":"","family":"Southgate","given":"R. I.","non-dropping-particle":"","parse-names":false,"suffix":""},{"dropping-particle":"","family":"Burbidge","given":"A. A.","non-dropping-particle":"","parse-names":false,"suffix":""},{"dropping-particle":"","family":"Johnson","given":"K. A.","non-dropping-particle":"","parse-names":false,"suffix":""},{"dropping-particle":"","family":"Fuller","given":"P. J.","non-dropping-particle":"","parse-names":false,"suffix":""},{"dropping-particle":"","family":"Southgate","given":"R. I.","non-dropping-particle":"","parse-names":false,"suffix":""}],"container-title":"Wildlife Research","id":"ITEM-1","issue":"1","issued":{"date-parts":[["1988"]]},"page":"9","publisher":"CSIRO PUBLISHING","title":"Aboriginal Knowledge of the Mammals of the Central Deserts of Australia","type":"article-journal","volume":"15"},"uris":["http://www.mendeley.com/documents/?uuid=c3b3cbaf-e7cf-360e-a566-b789fb395079"]},{"id":"ITEM-2","itemData":{"DOI":"10.1073/pnas.1417301112","ISBN":"1417301112","ISSN":"1091-6490","PMID":"25675493","abstract":"The highly distinctive and mostly endemic Australian land mammal fauna has suffered an extraordinary rate of extinction (&gt;10% of the 273 endemic terrestrial species) over the last </w:instrText>
      </w:r>
      <w:r w:rsidRPr="0008241C">
        <w:rPr>
          <w:rFonts w:ascii="Cambria Math" w:hAnsi="Cambria Math" w:cs="Cambria Math"/>
          <w:sz w:val="22"/>
          <w:szCs w:val="22"/>
        </w:rPr>
        <w:instrText>∼</w:instrText>
      </w:r>
      <w:r w:rsidRPr="0008241C">
        <w:rPr>
          <w:sz w:val="22"/>
          <w:szCs w:val="22"/>
        </w:rPr>
        <w:instrText>200 y: in comparison, only one native land mammal from continental North America became extinct since European settlement. A further 21% of Australian endemic land mammal species are now assessed to be threatened, indicating that the rate of loss (of one to two extinctions per decade) is likely to continue. Australia's marine mammals have fared better overall, but status assessment for them is seriously impeded by lack of information. Much of the loss of Australian land mammal fauna (particularly in the vast deserts and tropical savannas) has been in areas that are remote from human population centers and recognized as relatively unmodified at global scale. In contrast to general patterns of extinction on other continents where the main cause is habitat loss, hunting, and impacts of human development, particularly in areas of high and increasing human population pressures, the loss of Australian land mammals is most likely due primarily to predation by introduced species, particularly the feral cat, Felis catus, and European red fox, Vulpes vulpes, and changed fire regimes.","author":[{"dropping-particle":"","family":"Woinarski","given":"John C. Z.","non-dropping-particle":"","parse-names":false,"suffix":""},{"dropping-particle":"","family":"Burbidge","given":"Andrew A.","non-dropping-particle":"","parse-names":false,"suffix":""},{"dropping-particle":"","family":"Harrison","given":"Peter L.","non-dropping-particle":"","parse-names":false,"suffix":""}],"container-title":"Proceedings of the National Academy of Sciences of the United States of America","id":"ITEM-2","issue":"15","issued":{"date-parts":[["2015","4","14"]]},"page":"4531-40","publisher":"National Academy of Sciences","title":"Ongoing unraveling of a continental fauna: Decline and extinction of Australian mammals since European settlement","type":"article-journal","volume":"112"},"uris":["http://www.mendeley.com/documents/?uuid=c60c3bdf-2ebc-4206-8206-b983ec419961"]}],"mendeley":{"formattedCitation":"(Burbidge &lt;i&gt;et al.&lt;/i&gt;, 1988; J. C. Z. Woinarski &lt;i&gt;et al.&lt;/i&gt;, 2015)","plainTextFormattedCitation":"(Burbidge et al., 1988; J. C. Z. Woinarski et al., 2015)","previouslyFormattedCitation":"(Burbidge &lt;i&gt;et al.&lt;/i&gt;, 1988; J. C. Z. Woinarsk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urbidge </w:t>
      </w:r>
      <w:r w:rsidRPr="0008241C">
        <w:rPr>
          <w:i/>
          <w:noProof/>
          <w:sz w:val="22"/>
          <w:szCs w:val="22"/>
        </w:rPr>
        <w:t>et al.</w:t>
      </w:r>
      <w:r w:rsidRPr="0008241C">
        <w:rPr>
          <w:noProof/>
          <w:sz w:val="22"/>
          <w:szCs w:val="22"/>
        </w:rPr>
        <w:t xml:space="preserve">, 1988; J. C. Z. Woinarsk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hich has had significant consequences for native plant communities via the decrease in ecological functions </w:t>
      </w:r>
      <w:r w:rsidRPr="0008241C">
        <w:rPr>
          <w:sz w:val="22"/>
          <w:szCs w:val="22"/>
        </w:rPr>
        <w:fldChar w:fldCharType="begin" w:fldLock="1"/>
      </w:r>
      <w:r w:rsidRPr="0008241C">
        <w:rPr>
          <w:sz w:val="22"/>
          <w:szCs w:val="22"/>
        </w:rPr>
        <w:instrText>ADDIN CSL_CITATION {"citationItems":[{"id":"ITEM-1","itemData":{"DOI":"10.1111/mam.12014","ISSN":"03051838","author":[{"dropping-particle":"","family":"Fleming","given":"Patricia A.","non-dropping-particle":"","parse-names":false,"suffix":""},{"dropping-particle":"","family":"Anderson","given":"Hannah","non-dropping-particle":"","parse-names":false,"suffix":""},{"dropping-particle":"","family":"Prendergast","given":"Amy S.","non-dropping-particle":"","parse-names":false,"suffix":""},{"dropping-particle":"","family":"Bretz","given":"Michael R.","non-dropping-particle":"","parse-names":false,"suffix":""},{"dropping-particle":"","family":"Valentine","given":"Leonie E.","non-dropping-particle":"","parse-names":false,"suffix":""},{"dropping-particle":"","family":"Hardy","given":"Giles E. St. J.","non-dropping-particle":"","parse-names":false,"suffix":""}],"container-title":"Mammal Review","id":"ITEM-1","issue":"2","issued":{"date-parts":[["2014","4"]]},"page":"94-108","publisher":"Wiley-Blackwell","title":"Is the loss of Australian digging mammals contributing to a deterioration in ecosystem function?","type":"article-journal","volume":"44"},"uris":["http://www.mendeley.com/documents/?uuid=2d0bd61a-7469-4d9a-8141-b9c068b0a5c7"]}],"mendeley":{"formattedCitation":"(Fleming &lt;i&gt;et al.&lt;/i&gt;, 2014)","plainTextFormattedCitation":"(Fleming et al., 2014)","previouslyFormattedCitation":"(Flemi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Flemin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e.g., bioturbation) and seed dispersal </w:t>
      </w:r>
      <w:r w:rsidRPr="0008241C">
        <w:rPr>
          <w:sz w:val="22"/>
          <w:szCs w:val="22"/>
        </w:rPr>
        <w:fldChar w:fldCharType="begin" w:fldLock="1"/>
      </w:r>
      <w:r w:rsidRPr="0008241C">
        <w:rPr>
          <w:sz w:val="22"/>
          <w:szCs w:val="22"/>
        </w:rPr>
        <w:instrText>ADDIN CSL_CITATION {"citationItems":[{"id":"ITEM-1","itemData":{"DOI":"10.1111/j.1442-9993.2005.01515.x","ISSN":"1442-9985","author":[{"dropping-particle":"","family":"Murphy","given":"Marie T.","non-dropping-particle":"","parse-names":false,"suffix":""},{"dropping-particle":"","family":"Garkaklis","given":"Mark J.","non-dropping-particle":"","parse-names":false,"suffix":""},{"dropping-particle":"","family":"Hardy","given":"Giles E. St. J.","non-dropping-particle":"","parse-names":false,"suffix":""}],"container-title":"Austral Ecology","id":"ITEM-1","issue":"7","issued":{"date-parts":[["2005","11"]]},"page":"747-755","publisher":"Blackwell Science Pty","title":"Seed caching by woylies Bettongia penicillata can increase sandalwood Santalum spicatum regeneration in Western Australia","type":"article-journal","volume":"30"},"uris":["http://www.mendeley.com/documents/?uuid=8bba0aa6-0250-3834-9527-9e8d3d94858c"]}],"mendeley":{"formattedCitation":"(Murphy &lt;i&gt;et al.&lt;/i&gt;, 2005)","plainTextFormattedCitation":"(Murphy et al., 2005)","previouslyFormattedCitation":"(Murphy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Murphy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There are several threats to these deserts, such as invasive alien species, especially vertebrate predators including feral cats that have been largely responsible for native mammal extinctions and have put extinction pressure on 124 extant but threatened species including the iconic night parrot </w:t>
      </w:r>
      <w:r w:rsidRPr="0008241C">
        <w:rPr>
          <w:sz w:val="22"/>
          <w:szCs w:val="22"/>
        </w:rPr>
        <w:fldChar w:fldCharType="begin" w:fldLock="1"/>
      </w:r>
      <w:r w:rsidRPr="0008241C">
        <w:rPr>
          <w:sz w:val="22"/>
          <w:szCs w:val="22"/>
        </w:rPr>
        <w:instrText>ADDIN CSL_CITATION {"citationItems":[{"id":"ITEM-1","itemData":{"author":[{"dropping-particle":"","family":"Department of the Environment","given":"","non-dropping-particle":"","parse-names":false,"suffix":""}],"id":"ITEM-1","issued":{"date-parts":[["2015"]]},"number-of-pages":"50","publisher-place":"Canberra","title":"Threat abatement plan for predation by feral cats","type":"report"},"uris":["http://www.mendeley.com/documents/?uuid=91b288e5-23ce-4fb1-8496-6a2620329765"]}],"mendeley":{"formattedCitation":"(Department of the Environment, 2015)","plainTextFormattedCitation":"(Department of the Environment, 2015)","previouslyFormattedCitation":"(Department of the Environment, 2015)"},"properties":{"noteIndex":0},"schema":"https://github.com/citation-style-language/schema/raw/master/csl-citation.json"}</w:instrText>
      </w:r>
      <w:r w:rsidRPr="0008241C">
        <w:rPr>
          <w:sz w:val="22"/>
          <w:szCs w:val="22"/>
        </w:rPr>
        <w:fldChar w:fldCharType="separate"/>
      </w:r>
      <w:r w:rsidRPr="0008241C">
        <w:rPr>
          <w:noProof/>
          <w:sz w:val="22"/>
          <w:szCs w:val="22"/>
        </w:rPr>
        <w:t>(Department of the Environment, 2015)</w:t>
      </w:r>
      <w:r w:rsidRPr="0008241C">
        <w:rPr>
          <w:sz w:val="22"/>
          <w:szCs w:val="22"/>
        </w:rPr>
        <w:fldChar w:fldCharType="end"/>
      </w:r>
      <w:r w:rsidRPr="0008241C">
        <w:rPr>
          <w:sz w:val="22"/>
          <w:szCs w:val="22"/>
        </w:rPr>
        <w:t xml:space="preserve"> and feral wild camels </w:t>
      </w:r>
      <w:r w:rsidRPr="0008241C">
        <w:rPr>
          <w:sz w:val="22"/>
          <w:szCs w:val="22"/>
        </w:rPr>
        <w:fldChar w:fldCharType="begin" w:fldLock="1"/>
      </w:r>
      <w:r w:rsidRPr="0008241C">
        <w:rPr>
          <w:sz w:val="22"/>
          <w:szCs w:val="22"/>
        </w:rPr>
        <w:instrText>ADDIN CSL_CITATION {"citationItems":[{"id":"ITEM-1","itemData":{"DOI":"10.1071/RJ09058","ISSN":"1036-9872","author":[{"dropping-particle":"","family":"Saalfeld","given":"W. K.","non-dropping-particle":"","parse-names":false,"suffix":""},{"dropping-particle":"","family":"Edwards","given":"G. P.","non-dropping-particle":"","parse-names":false,"suffix":""},{"dropping-particle":"","family":"Drucker","given":"A. G.","non-dropping-particle":"","parse-names":false,"suffix":""},{"dropping-particle":"","family":"Edwards","given":"G. P.","non-dropping-particle":"","parse-names":false,"suffix":""},{"dropping-particle":"","family":"Saalfeld","given":"W. K.","non-dropping-particle":"","parse-names":false,"suffix":""},{"dropping-particle":"","family":"Edwards","given":"G. P.","non-dropping-particle":"","parse-names":false,"suffix":""},{"dropping-particle":"","family":"Eldridge","given":"S. R.","non-dropping-particle":"","parse-names":false,"suffix":""},{"dropping-particle":"","family":"Wurst","given":"D.","non-dropping-particle":"","parse-names":false,"suffix":""},{"dropping-particle":"","family":"Berman","given":"D. M.","non-dropping-particle":"","parse-names":false,"suffix":""},{"dropping-particle":"","family":"Garbin","given":"V.","non-dropping-particle":"","parse-names":false,"suffix":""},{"dropping-particle":"","family":"Edwards","given":"G. P.","non-dropping-particle":"","parse-names":false,"suffix":""},{"dropping-particle":"","family":"Saalfeld","given":"K.","non-dropping-particle":"","parse-names":false,"suffix":""},{"dropping-particle":"","family":"Clifford","given":"B.","non-dropping-particle":"","parse-names":false,"suffix":""},{"dropping-particle":"","family":"Edwards","given":"G. P.","non-dropping-particle":"","parse-names":false,"suffix":""},{"dropping-particle":"","family":"Zeng","given":"B.","non-dropping-particle":"","parse-names":false,"suffix":""},{"dropping-particle":"","family":"Saalfeld","given":"W. K.","non-dropping-particle":"","parse-names":false,"suffix":""},{"dropping-particle":"","family":"Vaarzon-Morel","given":"P.","non-dropping-particle":"","parse-names":false,"suffix":""},{"dropping-particle":"","family":"Grigg","given":"G. C.","non-dropping-particle":"","parse-names":false,"suffix":""},{"dropping-particle":"","family":"Pople","given":"A. R.","non-dropping-particle":"","parse-names":false,"suffix":""},{"dropping-particle":"","family":"Beard","given":"L. A.","non-dropping-particle":"","parse-names":false,"suffix":""},{"dropping-particle":"","family":"Lamb","given":"D. S.","non-dropping-particle":"","parse-names":false,"suffix":""},{"dropping-particle":"","family":"Saalfeld","given":"W. K.","non-dropping-particle":"","parse-names":false,"suffix":""},{"dropping-particle":"","family":"McGregor","given":"M. J.","non-dropping-particle":"","parse-names":false,"suffix":""},{"dropping-particle":"","family":"Edwards","given":"G. P.","non-dropping-particle":"","parse-names":false,"suffix":""},{"dropping-particle":"","family":"Zeng","given":"B.","non-dropping-particle":"","parse-names":false,"suffix":""},{"dropping-particle":"","family":"Vaarzon-Morel","given":"P.","non-dropping-particle":"","parse-names":false,"suffix":""},{"dropping-particle":"","family":"Marsh","given":"H.","non-dropping-particle":"","parse-names":false,"suffix":""},{"dropping-particle":"","family":"Sinclair","given":"D. F.","non-dropping-particle":"","parse-names":false,"suffix":""},{"dropping-particle":"","family":"McLeod","given":"S. R.","non-dropping-particle":"","parse-names":false,"suffix":""},{"dropping-particle":"","family":"Pople","given":"A. R.","non-dropping-particle":"","parse-names":false,"suffix":""},{"dropping-particle":"","family":"Pople","given":"A. R.","non-dropping-particle":"","parse-names":false,"suffix":""},{"dropping-particle":"","family":"McLeod","given":"S. R.","non-dropping-particle":"","parse-names":false,"suffix":""},{"dropping-particle":"","family":"Short","given":"J.","non-dropping-particle":"","parse-names":false,"suffix":""},{"dropping-particle":"","family":"Caughley","given":"G.","non-dropping-particle":"","parse-names":false,"suffix":""},{"dropping-particle":"","family":"Grice","given":"D.","non-dropping-particle":"","parse-names":false,"suffix":""},{"dropping-particle":"","family":"Brown","given":"B.","non-dropping-particle":"","parse-names":false,"suffix":""},{"dropping-particle":"","family":"Zeng","given":"B.","non-dropping-particle":"","parse-names":false,"suffix":""},{"dropping-particle":"","family":"Edwards","given":"G. P.","non-dropping-particle":"","parse-names":false,"suffix":""}],"container-title":"The Rangeland Journal","id":"ITEM-1","issue":"1","issued":{"date-parts":[["2010"]]},"page":"1","publisher":"CSIRO PUBLISHING","title":"Distribution and abundance of the feral camel ( &lt;i&gt;Camelus dromedarius&lt;/i&gt; ) in Australia","type":"article-journal","volume":"32"},"uris":["http://www.mendeley.com/documents/?uuid=9906d65e-22d3-3c9e-8a6c-174597acaf7d"]}],"mendeley":{"formattedCitation":"(Saalfeld &lt;i&gt;et al.&lt;/i&gt;, 2010)","plainTextFormattedCitation":"(Saalfeld et al., 2010)","previouslyFormattedCitation":"(Saalfeld &lt;i&gt;et al.&lt;/i&gt;, 2010)"},"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Saalfeld </w:t>
      </w:r>
      <w:r w:rsidRPr="0008241C">
        <w:rPr>
          <w:i/>
          <w:noProof/>
          <w:sz w:val="22"/>
          <w:szCs w:val="22"/>
          <w:lang w:val="fr-FR"/>
        </w:rPr>
        <w:t>et al.</w:t>
      </w:r>
      <w:r w:rsidRPr="0008241C">
        <w:rPr>
          <w:noProof/>
          <w:sz w:val="22"/>
          <w:szCs w:val="22"/>
          <w:lang w:val="fr-FR"/>
        </w:rPr>
        <w:t>, 2010)</w:t>
      </w:r>
      <w:r w:rsidRPr="0008241C">
        <w:rPr>
          <w:sz w:val="22"/>
          <w:szCs w:val="22"/>
        </w:rPr>
        <w:fldChar w:fldCharType="end"/>
      </w:r>
      <w:r w:rsidRPr="0008241C">
        <w:rPr>
          <w:sz w:val="22"/>
          <w:szCs w:val="22"/>
          <w:lang w:val="fr-FR"/>
        </w:rPr>
        <w:t xml:space="preserve">.  </w:t>
      </w:r>
      <w:r w:rsidRPr="0008241C">
        <w:rPr>
          <w:sz w:val="22"/>
          <w:szCs w:val="22"/>
          <w:lang w:val="en-AU"/>
        </w:rPr>
        <w:t xml:space="preserve">Increase in exotic plants, particularly buffel grass; </w:t>
      </w:r>
      <w:r w:rsidRPr="0008241C">
        <w:rPr>
          <w:i/>
          <w:sz w:val="22"/>
          <w:szCs w:val="22"/>
        </w:rPr>
        <w:t>Cenchrus ciliaris</w:t>
      </w:r>
      <w:r w:rsidRPr="0008241C">
        <w:rPr>
          <w:sz w:val="22"/>
          <w:szCs w:val="22"/>
          <w:lang w:val="en-AU"/>
        </w:rPr>
        <w:t xml:space="preserve"> has led to altered fire regimes </w:t>
      </w:r>
      <w:r w:rsidRPr="0008241C">
        <w:rPr>
          <w:sz w:val="22"/>
          <w:szCs w:val="22"/>
        </w:rPr>
        <w:fldChar w:fldCharType="begin" w:fldLock="1"/>
      </w:r>
      <w:r w:rsidRPr="0008241C">
        <w:rPr>
          <w:sz w:val="22"/>
          <w:szCs w:val="22"/>
          <w:lang w:val="en-AU"/>
        </w:rPr>
        <w:instrText>ADDIN CSL_CITATION {"citationItems":[{"id":"ITEM-1","itemData":{"DOI":"10.1641/0006-3568(2004)054[0677:EOIAPO]2.0.CO;2","ISSN":"0006-3568","author":[{"dropping-particle":"","family":"Brooks","given":"Matthew L.","non-dropping-particle":"","parse-names":false,"suffix":""},{"dropping-particle":"","family":"D'antonio","given":"Carla M.","non-dropping-particle":"","parse-names":false,"suffix":""},{"dropping-particle":"","family":"Richardson","given":"David M.","non-dropping-particle":"","parse-names":false,"suffix":""},{"dropping-particle":"","family":"Grace","given":"James B.","non-dropping-particle":"","parse-names":false,"suffix":""},{"dropping-particle":"","family":"Keeley","given":"Jon E.","non-dropping-particle":"","parse-names":false,"suffix":""},{"dropping-particle":"","family":"Ditomaso","given":"Joseph M.","non-dropping-particle":"","parse-names":false,"suffix":""},{"dropping-particle":"","family":"Hobbs","given":"Richard J.","non-dropping-particle":"","parse-names":false,"suffix":""},{"dropping-particle":"","family":"Pellant","given":"Mike","non-dropping-particle":"","parse-names":false,"suffix":""},{"dropping-particle":"","family":"Pyke","given":"David","non-dropping-particle":"","parse-names":false,"suffix":""}],"container-title":"BioScience","id":"ITEM-1","issue":"7","issued":{"date-parts":[["2004"]]},"page":"677","publisher":"Oxford University Press","title":"Effects of Invasive Alien Plants on Fire Regimes","type":"article-journal","volume":"54"},"uris":["http://www.mendeley.com/documents/?uuid=2a008662-a7e3-32b4-9d98-f99dfa2f7118"]},{"id":"ITEM-2","itemData":{"ISSN":"0140-1963","author":[{"dropping-particle":"","family":"Burrows","given":"N","non-dropping-particle":"","parse-names":false,"suffix":""},{"dropping-particle":"","family":"Ward","given":"B","non-dropping-particle":"","parse-names":false,"suffix":""},{"dropping-particle":"","family":"Robinson","given":"A","non-dropping-particle":"","parse-names":false,"suffix":""}],"container-title":"Journal of Arid Environments","id":"ITEM-2","issue":"2","issued":{"date-parts":[["1991","3"]]},"page":"189-204","publisher":"ACADEMIC PRESS LTD","publisher-place":"24-28 OVAL RD, LONDON, ENGLAND NW1 7DX","title":"Fire behavior in spinifex fuels on the Gibson desert nature-reserve, western-Australia","type":"article-journal","volume":"20"},"uris":["http://www.mendeley.com/documents/?uuid=1cfed480-5178-43be-b923-7b213b074c8c"]},{"id":"ITEM-3","itemData":{"DOI":"10.1071/WF03015","ISSN":"1049-8001","author":[{"dropping-particle":"","family":"Russell-Smith","given":"Jeremy","non-dropping-particle":"","parse-names":false,"suffix":""},{"dropping-particle":"","family":"Yates","given":"Cameron","non-dropping-particle":"","parse-names":false,"suffix":""},{"dropping-particle":"","family":"Edwards","given":"Andrew","non-dropping-particle":"","parse-names":false,"suffix":""},{"dropping-particle":"","family":"Allan","given":"Grant E.","non-dropping-particle":"","parse-names":false,"suffix":""},{"dropping-particle":"","family":"Cook","given":"Garry D.","non-dropping-particle":"","parse-names":false,"suffix":""},{"dropping-particle":"","family":"Cooke","given":"Peter","non-dropping-particle":"","parse-names":false,"suffix":""},{"dropping-particle":"","family":"Craig","given":"Ron","non-dropping-particle":"","parse-names":false,"suffix":""},{"dropping-particle":"","family":"Heath","given":"Belinda","non-dropping-particle":"","parse-names":false,"suffix":""},{"dropping-particle":"","family":"Smith","given":"Richard","non-dropping-particle":"","parse-names":false,"suffix":""},{"dropping-particle":"","family":"Russell-Smith","given":"Jeremy","non-dropping-particle":"","parse-names":false,"suffix":""},{"dropping-particle":"","family":"Yates","given":"Cameron","non-dropping-particle":"","parse-names":false,"suffix":""},{"dropping-particle":"","family":"Edwards","given":"Andrew","non-dropping-particle":"","parse-names":false,"suffix":""},{"dropping-particle":"","family":"Allan","given":"Grant E.","non-dropping-particle":"","parse-names":false,"suffix":""},{"dropping-particle":"","family":"Cook","given":"Garry D.","non-dropping-particle":"","parse-names":false,"suffix":""},{"dropping-particle":"","family":"Cooke","given":"Peter","non-dropping-particle":"","parse-names":false,"suffix":""},{"dropping-particle":"","family":"Craig","given":"Ron","non-dropping-particle":"","parse-names":false,"suffix":""},{"dropping-particle":"","family":"Heath","given":"Belinda","non-dropping-particle":"","parse-names":false,"suffix":""},{"dropping-particle":"","family":"Smith","given":"Richard","non-dropping-particle":"","parse-names":false,"suffix":""}],"container-title":"International Journal of Wildland Fire","id":"ITEM-3","issue":"4","issued":{"date-parts":[["2003"]]},"page":"283","publisher":"CSIRO PUBLISHING","title":"Contemporary fire regimes of northern Australia, 1997–2001: change since Aboriginal occupancy, challenges for sustainable management","type":"article-journal","volume":"12"},"uris":["http://www.mendeley.com/documents/?uuid=40abe391-1ca3-36fc-9f24-9a630760b821"]}],"mendeley":{"formattedCitation":"(M. L. Brooks &lt;i&gt;et al.&lt;/i&gt;, 2004; Burrows &lt;i&gt;et al.&lt;/i&gt;, 1991; Russell-Smith &lt;i&gt;et al.&lt;/i&gt;, 2003)","plainTextFormattedCitation":"(M. L. Brooks et al., 2004; Burrows et al., 1991; Russell-Smith et al., 2003)","previouslyFormattedCitation":"(M. L. Brooks &lt;i&gt;et al.&lt;/i&gt;, 2004; Burrows &lt;i&gt;et al.&lt;/i&gt;, 1991; Russell-Smith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M. L. Brooks </w:t>
      </w:r>
      <w:r w:rsidRPr="0008241C">
        <w:rPr>
          <w:i/>
          <w:noProof/>
          <w:sz w:val="22"/>
          <w:szCs w:val="22"/>
        </w:rPr>
        <w:t>et al.</w:t>
      </w:r>
      <w:r w:rsidRPr="0008241C">
        <w:rPr>
          <w:noProof/>
          <w:sz w:val="22"/>
          <w:szCs w:val="22"/>
        </w:rPr>
        <w:t xml:space="preserve">, 2004; Burrows </w:t>
      </w:r>
      <w:r w:rsidRPr="0008241C">
        <w:rPr>
          <w:i/>
          <w:noProof/>
          <w:sz w:val="22"/>
          <w:szCs w:val="22"/>
        </w:rPr>
        <w:t>et al.</w:t>
      </w:r>
      <w:r w:rsidRPr="0008241C">
        <w:rPr>
          <w:noProof/>
          <w:sz w:val="22"/>
          <w:szCs w:val="22"/>
        </w:rPr>
        <w:t xml:space="preserve">, 1991; Russell-Smith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which together with predation has caused further decline of certain species, e.g. greater bilby; </w:t>
      </w:r>
      <w:r w:rsidRPr="0008241C">
        <w:rPr>
          <w:i/>
          <w:sz w:val="22"/>
          <w:szCs w:val="22"/>
        </w:rPr>
        <w:t>Macrotis lagoti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71/AM16009","ISSN":"0310-0049","author":[{"dropping-particle":"","family":"Cramer","given":"Viki A.","non-dropping-particle":"","parse-names":false,"suffix":""},{"dropping-particle":"","family":"Dziminski","given":"Martin A.","non-dropping-particle":"","parse-names":false,"suffix":""},{"dropping-particle":"","family":"Southgate","given":"Richard","non-dropping-particle":"","parse-names":false,"suffix":""},{"dropping-particle":"","family":"Carpenter","given":"Fiona M.","non-dropping-particle":"","parse-names":false,"suffix":""},{"dropping-particle":"","family":"Ellis","given":"Ryan J.","non-dropping-particle":"","parse-names":false,"suffix":""},{"dropping-particle":"","family":"Leeuwen","given":"Stephen","non-dropping-particle":"van","parse-names":false,"suffix":""}],"container-title":"Australian Mammalogy","id":"ITEM-1","issue":"10","issued":{"date-parts":[["2016"]]},"page":"271-305","publisher":"CSIRO PUBLISHING","title":"A conceptual framework for habitat use and research priorities for the greater bilby (Macrotis lagotis) in the north of Western Australia","type":"article-journal","volume":"20"},"uris":["http://www.mendeley.com/documents/?uuid=a82f07a9-e667-35e1-9ff8-45327a3a720b"]}],"mendeley":{"formattedCitation":"(Cramer &lt;i&gt;et al.&lt;/i&gt;, 2016)","plainTextFormattedCitation":"(Cramer et al., 2016)","previouslyFormattedCitation":"(Cram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Cram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nd </w:t>
      </w:r>
      <w:r w:rsidRPr="0008241C">
        <w:rPr>
          <w:sz w:val="22"/>
          <w:szCs w:val="22"/>
        </w:rPr>
        <w:lastRenderedPageBreak/>
        <w:t xml:space="preserve">the desert bandicoot; </w:t>
      </w:r>
      <w:r w:rsidRPr="0008241C">
        <w:rPr>
          <w:i/>
          <w:sz w:val="22"/>
          <w:szCs w:val="22"/>
        </w:rPr>
        <w:t>Perameles eremiana</w:t>
      </w:r>
      <w:r w:rsidRPr="0008241C">
        <w:rPr>
          <w:sz w:val="22"/>
          <w:szCs w:val="22"/>
        </w:rPr>
        <w:t xml:space="preserve"> </w:t>
      </w:r>
      <w:r w:rsidRPr="0008241C">
        <w:rPr>
          <w:sz w:val="22"/>
          <w:szCs w:val="22"/>
        </w:rPr>
        <w:fldChar w:fldCharType="begin" w:fldLock="1"/>
      </w:r>
      <w:r w:rsidRPr="0008241C">
        <w:rPr>
          <w:sz w:val="22"/>
          <w:szCs w:val="22"/>
        </w:rPr>
        <w:instrText xml:space="preserve">ADDIN CSL_CITATION {"citationItems":[{"id":"ITEM-1","itemData":{"DOI":"10.1007/s00334-008-0198-y","ISSN":"0939-6314","author":[{"dropping-particle":"","family":"Atchison","given":"Jennifer","non-dropping-particle":"","parse-names":false,"suffix":""}],"container-title":"Vegetation History and Archaeobotany","id":"ITEM-1","issue":"2","issued":{"date-parts":[["2009","3","15"]]},"page":"147-157","publisher":"Springer-Verlag","title":"Human impacts on Persoonia falcata. Perspectives on post-contact vegetation change in the Keep River region, Australia, from contemporary vegetation surveys","type":"article-journal","volume":"18"},"uris":["http://www.mendeley.com/documents/?uuid=18d2244f-f5bc-303a-ac27-1e7d51478ddc"]},{"id":"ITEM-2","itemData":{"DOI":"10.1073/pnas.1417301112","ISBN":"1417301112","ISSN":"1091-6490","PMID":"25675493","abstract":"The highly distinctive and mostly endemic Australian land mammal fauna has suffered an extraordinary rate of extinction (&gt;10% of the 273 endemic terrestrial species) over the last </w:instrText>
      </w:r>
      <w:r w:rsidRPr="0008241C">
        <w:rPr>
          <w:rFonts w:ascii="Cambria Math" w:hAnsi="Cambria Math" w:cs="Cambria Math"/>
          <w:sz w:val="22"/>
          <w:szCs w:val="22"/>
        </w:rPr>
        <w:instrText>∼</w:instrText>
      </w:r>
      <w:r w:rsidRPr="0008241C">
        <w:rPr>
          <w:sz w:val="22"/>
          <w:szCs w:val="22"/>
        </w:rPr>
        <w:instrText>200 y: in comparison, only one native land mammal from continental North America became extinct since European settlement. A further 21% of Australian endemic land mammal species are now assessed to be threatened, indicating that the rate of loss (of one to two extinctions per decade) is likely to continue. Australia's marine mammals have fared better overall, but status assessment for them is seriously impeded by lack of information. Much of the loss of Australian land mammal fauna (particularly in the vast deserts and tropical savannas) has been in areas that are remote from human population centers and recognized as relatively unmodified at global scale. In contrast to general patterns of extinction on other continents where the main cause is habitat loss, hunting, and impacts of human development, particularly in areas of high and increasing human population pressures, the loss of Australian land mammals is most likely due primarily to predation by introduced species, particularly the feral cat, Felis catus, and European red fox, Vulpes vulpes, and changed fire regimes.","author":[{"dropping-particle":"","family":"Woinarski","given":"John C. Z.","non-dropping-particle":"","parse-names":false,"suffix":""},{"dropping-particle":"","family":"Burbidge","given":"Andrew A.","non-dropping-particle":"","parse-names":false,"suffix":""},{"dropping-particle":"","family":"Harrison","given":"Peter L.","non-dropping-particle":"","parse-names":false,"suffix":""}],"container-title":"Proceedings of the National Academy of Sciences of the United States of America","id":"ITEM-2","issue":"15","issued":{"date-parts":[["2015","4","14"]]},"page":"4531-40","publisher":"National Academy of Sciences","title":"Ongoing unraveling of a continental fauna: Decline and extinction of Australian mammals since European settlement","type":"article-journal","volume":"112"},"uris":["http://www.mendeley.com/documents/?uuid=c60c3bdf-2ebc-4206-8206-b983ec419961"]}],"mendeley":{"formattedCitation":"(Atchison, 2009; J. C. Z. Woinarski &lt;i&gt;et al.&lt;/i&gt;, 2015)","plainTextFormattedCitation":"(Atchison, 2009; J. C. Z. Woinarski et al., 2015)","previouslyFormattedCitation":"(Atchison, 2009; J. C. Z. Woinarsk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tchison, 2009; J. C. Z. Woinarsk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Climate change is another key threat to Australian deserts and not only to the wildlife </w:t>
      </w:r>
      <w:r w:rsidRPr="0008241C">
        <w:rPr>
          <w:sz w:val="22"/>
          <w:szCs w:val="22"/>
        </w:rPr>
        <w:fldChar w:fldCharType="begin" w:fldLock="1"/>
      </w:r>
      <w:r w:rsidRPr="0008241C">
        <w:rPr>
          <w:sz w:val="22"/>
          <w:szCs w:val="22"/>
        </w:rPr>
        <w:instrText>ADDIN CSL_CITATION {"citationItems":[{"id":"ITEM-1","itemData":{"author":[{"dropping-particle":"","family":"McKechnie","given":"Andrew E.","non-dropping-particle":"","parse-names":false,"suffix":""},{"dropping-particle":"","family":"Wolf","given":"Blair O.","non-dropping-particle":"","parse-names":false,"suffix":""}],"container-title":"Biology Letters","id":"ITEM-1","issued":{"date-parts":[["2009"]]},"title":"Climate change increases the likelihood of catastrophic avian mortality events during extreme heat waves","type":"article-journal"},"uris":["http://www.mendeley.com/documents/?uuid=388e12ba-75a7-3d98-8855-30a05cc7009f"]}],"mendeley":{"formattedCitation":"(McKechnie &amp; Wolf, 2009)","plainTextFormattedCitation":"(McKechnie &amp; Wolf, 2009)","previouslyFormattedCitation":"(McKechnie &amp; Wolf, 2009)"},"properties":{"noteIndex":0},"schema":"https://github.com/citation-style-language/schema/raw/master/csl-citation.json"}</w:instrText>
      </w:r>
      <w:r w:rsidRPr="0008241C">
        <w:rPr>
          <w:sz w:val="22"/>
          <w:szCs w:val="22"/>
        </w:rPr>
        <w:fldChar w:fldCharType="separate"/>
      </w:r>
      <w:r w:rsidRPr="0008241C">
        <w:rPr>
          <w:noProof/>
          <w:sz w:val="22"/>
          <w:szCs w:val="22"/>
        </w:rPr>
        <w:t>(McKechnie &amp; Wolf, 2009)</w:t>
      </w:r>
      <w:r w:rsidRPr="0008241C">
        <w:rPr>
          <w:sz w:val="22"/>
          <w:szCs w:val="22"/>
        </w:rPr>
        <w:fldChar w:fldCharType="end"/>
      </w:r>
      <w:r w:rsidRPr="0008241C">
        <w:rPr>
          <w:sz w:val="22"/>
          <w:szCs w:val="22"/>
        </w:rPr>
        <w:t xml:space="preserve">, but also regarding psychosocial determinants of human health </w:t>
      </w:r>
      <w:r w:rsidRPr="0008241C">
        <w:rPr>
          <w:sz w:val="22"/>
          <w:szCs w:val="22"/>
        </w:rPr>
        <w:fldChar w:fldCharType="begin" w:fldLock="1"/>
      </w:r>
      <w:r w:rsidRPr="0008241C">
        <w:rPr>
          <w:sz w:val="22"/>
          <w:szCs w:val="22"/>
        </w:rPr>
        <w:instrText>ADDIN CSL_CITATION {"citationItems":[{"id":"ITEM-1","itemData":{"author":[{"dropping-particle":"","family":"Campbell","given":"D.","non-dropping-particle":"","parse-names":false,"suffix":""},{"dropping-particle":"","family":"Stafford Smith","given":"M.","non-dropping-particle":"","parse-names":false,"suffix":""},{"dropping-particle":"","family":"Davies","given":"J.","non-dropping-particle":"","parse-names":false,"suffix":""},{"dropping-particle":"","family":"Kuipers","given":"P.","non-dropping-particle":"","parse-names":false,"suffix":""},{"dropping-particle":"","family":"Wakerman","given":"J.","non-dropping-particle":"","parse-names":false,"suffix":""},{"dropping-particle":"","family":"McGregor","given":"M. J.","non-dropping-particle":"","parse-names":false,"suffix":""}],"container-title":"Rural and Remote Health","id":"ITEM-1","issued":{"date-parts":[["2008"]]},"page":"1008","title":"Responding to health impacts of climate change in the Australian desert","type":"article-journal","volume":"8"},"uris":["http://www.mendeley.com/documents/?uuid=ef642988-3190-47cb-aa2c-d00a306251e2"]}],"mendeley":{"formattedCitation":"(D. Campbell &lt;i&gt;et al.&lt;/i&gt;, 2008)","plainTextFormattedCitation":"(D. Campbell et al., 2008)","previouslyFormattedCitation":"(D. Campbell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D. Campbell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and the adaptive capacity of human communities </w:t>
      </w:r>
      <w:r w:rsidRPr="0008241C">
        <w:rPr>
          <w:sz w:val="22"/>
          <w:szCs w:val="22"/>
        </w:rPr>
        <w:fldChar w:fldCharType="begin" w:fldLock="1"/>
      </w:r>
      <w:r w:rsidRPr="0008241C">
        <w:rPr>
          <w:sz w:val="22"/>
          <w:szCs w:val="22"/>
        </w:rPr>
        <w:instrText>ADDIN CSL_CITATION {"citationItems":[{"id":"ITEM-1","itemData":{"DOI":"10.1007/s10584-016-1800-4","ISSN":"0165-0009","author":[{"dropping-particle":"","family":"Race","given":"Digby","non-dropping-particle":"","parse-names":false,"suffix":""},{"dropping-particle":"","family":"Mathew","given":"Supriya","non-dropping-particle":"","parse-names":false,"suffix":""},{"dropping-particle":"","family":"Campbell","given":"Matthew","non-dropping-particle":"","parse-names":false,"suffix":""},{"dropping-particle":"","family":"Hampton","given":"Karl","non-dropping-particle":"","parse-names":false,"suffix":""}],"container-title":"Climatic Change","id":"ITEM-1","issue":"3-4","issued":{"date-parts":[["2016","12","14"]]},"page":"461-475","publisher":"Springer Netherlands","title":"Understanding climate adaptation investments for communities living in desert Australia: experiences of indigenous communities","type":"article-journal","volume":"139"},"uris":["http://www.mendeley.com/documents/?uuid=3adbd897-f02c-3323-b7b1-18dbfba12265"]}],"mendeley":{"formattedCitation":"(Race &lt;i&gt;et al.&lt;/i&gt;, 2016)","plainTextFormattedCitation":"(Race et al., 2016)","previouslyFormattedCitation":"(Race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Race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Pastoralism has had the greatest impact on the desert landscape, with the introduction of permanent herds for commercial exotic ungulates and artificial water sources, which have artificially increased kangaroo populations. These have led to severely degraded areas surrounding these water points, overgrazing, changed plant community structure, loss of soil nutrients and increased soil erosion </w:t>
      </w:r>
      <w:r w:rsidRPr="0008241C">
        <w:rPr>
          <w:sz w:val="22"/>
          <w:szCs w:val="22"/>
        </w:rPr>
        <w:fldChar w:fldCharType="begin" w:fldLock="1"/>
      </w:r>
      <w:r w:rsidRPr="0008241C">
        <w:rPr>
          <w:sz w:val="22"/>
          <w:szCs w:val="22"/>
        </w:rPr>
        <w:instrText>ADDIN CSL_CITATION {"citationItems":[{"id":"ITEM-1","itemData":{"DOI":"10.7882/FS.2007.041","author":[{"dropping-particle":"","family":"Letnic","given":"Mike","non-dropping-particle":"","parse-names":false,"suffix":""}],"chapter-number":"7","container-title":"Animals of Arid Australia","id":"ITEM-1","issued":{"date-parts":[["2007","1"]]},"page":"65-75","publisher":"Royal Zoological Society of New South Wales","publisher-place":"P.O. Box 20, Mosman NSW 2088, Australia","title":"The impacts of pastoralism on the fauna of arid Australia","type":"chapter"},"uris":["http://www.mendeley.com/documents/?uuid=41fb04c2-9dc9-4774-b779-998d84b7355f"]}],"mendeley":{"formattedCitation":"(Letnic, 2007)","plainTextFormattedCitation":"(Letnic, 2007)","previouslyFormattedCitation":"(Letnic, 2007)"},"properties":{"noteIndex":0},"schema":"https://github.com/citation-style-language/schema/raw/master/csl-citation.json"}</w:instrText>
      </w:r>
      <w:r w:rsidRPr="0008241C">
        <w:rPr>
          <w:sz w:val="22"/>
          <w:szCs w:val="22"/>
        </w:rPr>
        <w:fldChar w:fldCharType="separate"/>
      </w:r>
      <w:r w:rsidRPr="0008241C">
        <w:rPr>
          <w:noProof/>
          <w:sz w:val="22"/>
          <w:szCs w:val="22"/>
        </w:rPr>
        <w:t>(Letnic, 2007)</w:t>
      </w:r>
      <w:r w:rsidRPr="0008241C">
        <w:rPr>
          <w:sz w:val="22"/>
          <w:szCs w:val="22"/>
        </w:rPr>
        <w:fldChar w:fldCharType="end"/>
      </w:r>
      <w:r w:rsidRPr="0008241C">
        <w:rPr>
          <w:sz w:val="22"/>
          <w:szCs w:val="22"/>
        </w:rPr>
        <w:t xml:space="preserve">. In turn there is increased competition between native species and livestock, altered species distributions due to increased habitat openness and pest control, e.g., historical baiting of the dingo, </w:t>
      </w:r>
      <w:r w:rsidRPr="0008241C">
        <w:rPr>
          <w:i/>
          <w:sz w:val="22"/>
          <w:szCs w:val="22"/>
        </w:rPr>
        <w:t xml:space="preserve">Canis lupus dingo </w:t>
      </w:r>
      <w:r w:rsidRPr="0008241C">
        <w:rPr>
          <w:sz w:val="22"/>
          <w:szCs w:val="22"/>
        </w:rPr>
        <w:fldChar w:fldCharType="begin" w:fldLock="1"/>
      </w:r>
      <w:r w:rsidRPr="0008241C">
        <w:rPr>
          <w:sz w:val="22"/>
          <w:szCs w:val="22"/>
        </w:rPr>
        <w:instrText>ADDIN CSL_CITATION {"citationItems":[{"id":"ITEM-1","itemData":{"DOI":"10.7882/FS.2007.041","author":[{"dropping-particle":"","family":"Letnic","given":"Mike","non-dropping-particle":"","parse-names":false,"suffix":""}],"chapter-number":"7","container-title":"Animals of Arid Australia","id":"ITEM-1","issued":{"date-parts":[["2007","1"]]},"page":"65-75","publisher":"Royal Zoological Society of New South Wales","publisher-place":"P.O. Box 20, Mosman NSW 2088, Australia","title":"The impacts of pastoralism on the fauna of arid Australia","type":"chapter"},"uris":["http://www.mendeley.com/documents/?uuid=41fb04c2-9dc9-4774-b779-998d84b7355f"]}],"mendeley":{"formattedCitation":"(Letnic, 2007)","plainTextFormattedCitation":"(Letnic, 2007)","previouslyFormattedCitation":"(Letnic, 2007)"},"properties":{"noteIndex":0},"schema":"https://github.com/citation-style-language/schema/raw/master/csl-citation.json"}</w:instrText>
      </w:r>
      <w:r w:rsidRPr="0008241C">
        <w:rPr>
          <w:sz w:val="22"/>
          <w:szCs w:val="22"/>
        </w:rPr>
        <w:fldChar w:fldCharType="separate"/>
      </w:r>
      <w:r w:rsidRPr="0008241C">
        <w:rPr>
          <w:noProof/>
          <w:sz w:val="22"/>
          <w:szCs w:val="22"/>
        </w:rPr>
        <w:t>(Letnic, 2007)</w:t>
      </w:r>
      <w:r w:rsidRPr="0008241C">
        <w:rPr>
          <w:sz w:val="22"/>
          <w:szCs w:val="22"/>
        </w:rPr>
        <w:fldChar w:fldCharType="end"/>
      </w:r>
      <w:r w:rsidRPr="0008241C">
        <w:rPr>
          <w:sz w:val="22"/>
          <w:szCs w:val="22"/>
        </w:rPr>
        <w:t xml:space="preserve">. Finally the growth in mining activities have negatively impacted some arid regions (160 000 ha affected by mining from 1986 to 2002; </w:t>
      </w:r>
      <w:r w:rsidRPr="0008241C">
        <w:rPr>
          <w:sz w:val="22"/>
          <w:szCs w:val="22"/>
        </w:rPr>
        <w:fldChar w:fldCharType="begin" w:fldLock="1"/>
      </w:r>
      <w:r w:rsidRPr="0008241C">
        <w:rPr>
          <w:sz w:val="22"/>
          <w:szCs w:val="22"/>
        </w:rPr>
        <w:instrText>ADDIN CSL_CITATION {"citationItems":[{"id":"ITEM-1","itemData":{"DOI":"10.5172/rsj.2013.22.2.111","ISSN":"1037-1656","author":[{"dropping-particle":"","family":"Brueckner","given":"Martin","non-dropping-particle":"","parse-names":false,"suffix":""},{"dropping-particle":"","family":"Durey","given":"Angela","non-dropping-particle":"","parse-names":false,"suffix":""},{"dropping-particle":"","family":"Mayes","given":"Robyn","non-dropping-particle":"","parse-names":false,"suffix":""},{"dropping-particle":"","family":"Pforr","given":"Christof","non-dropping-particle":"","parse-names":false,"suffix":""}],"container-title":"Rural Society","id":"ITEM-1","issue":"2","issued":{"date-parts":[["2013","2","18"]]},"page":"111-124","title":"The mining boom and Western Australia’s changing landscape: Towards sustainability or business as usual?","type":"article-journal","volume":"22"},"uris":["http://www.mendeley.com/documents/?uuid=07df0d55-34c3-4bc0-9ab0-ec19df2817dd"]},{"id":"ITEM-2","itemData":{"ISBN":"1920947981","author":[{"dropping-particle":"","family":"Environmental Protection Authority","given":"","non-dropping-particle":"","parse-names":false,"suffix":""}],"id":"ITEM-2","issued":{"date-parts":[["2008"]]},"note":"Captured to 2 levels using WinHTTrack (version 3.41-3) 11 February 2008","publisher":"Perth : Dept. of Environment and Conservation","title":"State of the environment report : Western Australia : 2007","type":"report"},"uris":["http://www.mendeley.com/documents/?uuid=e71fa3a4-4d3e-4a25-a404-e301bcc253ba"]},{"id":"ITEM-3","itemData":{"DOI":"10.1016/j.envsci.2007.04.006","ISSN":"14629011","abstract":"The mining of gold has been and continues to be an important aspect of Australian industry. Gold mining moved quickly from fossicking and alluvial sources in the 1850's to hard rock mining. This paper presents, arguably for the first time, a detailed historical compilation of Australian gold mining production data. This data is then analysed in the context of sustainability, focussing particularly on mineral resource sustainability and the broader aspects of environmental impacts now commonly reported by some mining companies in annual sustainability performance reports. The key trends which are demonstrated by the data include a long-term decline in ore grade, increased open cut mining, substantive increases in tailings and waste rock production, as well as showing the impact of new technologies and economics on available gold resources. The available environmental data on material and energy inputs to and pollutant emissions from gold production is also presented, showing a clear sensitivity to ore grade. In terms of sustainability, these relationships raise significant issues such as increasing greenhouse footprint per unit gold produced, potential impacts on energy and water consumption, as well as overall gold resource sustainability. The paper presents a unique case study of the resource and environmental sustainability of the Australian gold mining sector with major implications for sustainability policy and reporting.","author":[{"dropping-particle":"","family":"Mudd","given":"Gavin M.","non-dropping-particle":"","parse-names":false,"suffix":""}],"container-title":"Environmental Science &amp; Policy","id":"ITEM-3","issue":"7","issued":{"date-parts":[["2007"]]},"page":"629-644","title":"Gold mining in Australia: linking historical trends and environmental and resource sustainability","type":"article-journal","volume":"10"},"uris":["http://www.mendeley.com/documents/?uuid=c2d554a1-d42c-37e8-8041-11e4fdb99798"]},{"id":"ITEM-4","itemData":{"abstract":"The article discusses the significance of the mining boom in Western Australia, and its effect on the environment. According to sources, mining in this landscape produces an impact on the environment, which sometimes can be mitigated, managed or even turned around. However, despite corporate and government promises, past resource booms have left mining and exploration damage scattered across Western Australian landscape. Providing financial security and jobs, mining is a major contributor to their economy, but it also poses a threat to the biodiversity and landscapes that define Western Australia. Thus, the public and government should remain well informed, pushing the industry to embrace a new role in the transition to a sustainable society.\r\n","author":[{"dropping-particle":"","family":"Nicol","given":"Tim","non-dropping-particle":"","parse-names":false,"suffix":""}],"container-title":"Ecos","id":"ITEM-4","issue":"133","issued":{"date-parts":[["2006"]]},"page":"12","title":"WA's mining boom: where does it leave the environment?","type":"article-journal","volume":"Oct/Nov"},"uris":["http://www.mendeley.com/documents/?uuid=1d78c5af-35fc-3206-8e99-3847ea7b78f6"]}],"mendeley":{"formattedCitation":"(Brueckner &lt;i&gt;et al.&lt;/i&gt;, 2013; Environmental Protection Authority, 2008; Mudd, 2007; Nicol, 2006)","plainTextFormattedCitation":"(Brueckner et al., 2013; Environmental Protection Authority, 2008; Mudd, 2007; Nicol, 2006)","previouslyFormattedCitation":"(Brueckner &lt;i&gt;et al.&lt;/i&gt;, 2013; Environmental Protection Authority, 2008; Mudd, 2007; Nicol, 2006)"},"properties":{"noteIndex":0},"schema":"https://github.com/citation-style-language/schema/raw/master/csl-citation.json"}</w:instrText>
      </w:r>
      <w:r w:rsidRPr="0008241C">
        <w:rPr>
          <w:sz w:val="22"/>
          <w:szCs w:val="22"/>
        </w:rPr>
        <w:fldChar w:fldCharType="separate"/>
      </w:r>
      <w:r w:rsidRPr="0008241C">
        <w:rPr>
          <w:noProof/>
          <w:sz w:val="22"/>
          <w:szCs w:val="22"/>
        </w:rPr>
        <w:t xml:space="preserve">(Brueckner </w:t>
      </w:r>
      <w:r w:rsidRPr="0008241C">
        <w:rPr>
          <w:i/>
          <w:noProof/>
          <w:sz w:val="22"/>
          <w:szCs w:val="22"/>
        </w:rPr>
        <w:t>et al.</w:t>
      </w:r>
      <w:r w:rsidRPr="0008241C">
        <w:rPr>
          <w:noProof/>
          <w:sz w:val="22"/>
          <w:szCs w:val="22"/>
        </w:rPr>
        <w:t>, 2013; Environmental Protection Authority, 2008; Mudd, 2007; Nicol, 2006)</w:t>
      </w:r>
      <w:r w:rsidRPr="0008241C">
        <w:rPr>
          <w:sz w:val="22"/>
          <w:szCs w:val="22"/>
        </w:rPr>
        <w:fldChar w:fldCharType="end"/>
      </w:r>
      <w:r w:rsidRPr="0008241C">
        <w:rPr>
          <w:sz w:val="22"/>
          <w:szCs w:val="22"/>
        </w:rPr>
        <w:t xml:space="preserve">, but with this has come regional funding for environmental monitoring and management through offset programs </w:t>
      </w:r>
      <w:r w:rsidRPr="0008241C">
        <w:rPr>
          <w:sz w:val="22"/>
          <w:szCs w:val="22"/>
          <w:lang w:eastAsia="ja-JP"/>
        </w:rPr>
        <w:fldChar w:fldCharType="begin" w:fldLock="1"/>
      </w:r>
      <w:r w:rsidRPr="0008241C">
        <w:rPr>
          <w:sz w:val="22"/>
          <w:szCs w:val="22"/>
          <w:lang w:eastAsia="ja-JP"/>
        </w:rPr>
        <w:instrText>ADDIN CSL_CITATION {"citationItems":[{"id":"ITEM-1","itemData":{"ISBN":"9781486302062","abstract":"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 Intr Biodiversity is in the eye of the beholder. For some it is our life support system, for others it is a resource to be used, for others it is a precious cultural symbol. Australians have long had a sense that our biodiversity is special, but despite our sense of its importance, in many parts of our country biodiversity is in trouble. Understanding the economic, ecological and social importance of biodiversity to our nation, CSIRO has been conducting research into Australia's biodiversity for nearly 90 years. Biodiversity: Science and Solutions for Australia draws on this research, exploring the multiple values of biodiversity and identifying practical solutions for its sustainable management. Description Biodiversity: Science and Solutions for Australia provides access to the latest scientific knowledge on Australia's biodiversity in an engaging and clear format. The book describes the ancient origins and unique features of Australia's species, as well as the current status of our biodiversity. It outlines tools for management and planning, highlights Indigenous perspectives on biodiversity and looks at how Australia's biodiversity interacts with agriculture, the resources sector, cities and our changing global environment.","container-title":"Biodiversity : science and solutions for Australia","editor":[{"dropping-particle":"","family":"Morton","given":"Steve","non-dropping-particle":"","parse-names":false,"suffix":""},{"dropping-particle":"","family":"Lonsdale","given":"Mark","non-dropping-particle":"","parse-names":false,"suffix":""},{"dropping-particle":"","family":"Sheppard","given":"Andy","non-dropping-particle":"","parse-names":false,"suffix":""},{"dropping-particle":"","family":"CSIRO","given":"","non-dropping-particle":"","parse-names":false,"suffix":""}],"id":"ITEM-1","issued":{"date-parts":[["2014"]]},"note":"Includes bibliographical references and index","number-of-pages":"232","publisher":"Collingwood, Vic. CSIRO Publishing","title":"Biodiversity : science and solutions for Australia","type":"book"},"uris":["http://www.mendeley.com/documents/?uuid=300ff977-80be-4d45-a553-9597f0deb59b"]}],"mendeley":{"formattedCitation":"(Morton &lt;i&gt;et al.&lt;/i&gt;, 2014)","plainTextFormattedCitation":"(Morton et al., 2014)","previouslyFormattedCitation":"(Morto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rto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rPr>
        <w:t>.</w:t>
      </w:r>
    </w:p>
    <w:p w14:paraId="0D7CFF94" w14:textId="77777777" w:rsidR="00A01204" w:rsidRPr="0008241C" w:rsidRDefault="00A01204" w:rsidP="00A01204">
      <w:pPr>
        <w:rPr>
          <w:sz w:val="22"/>
          <w:szCs w:val="22"/>
        </w:rPr>
      </w:pPr>
    </w:p>
    <w:p w14:paraId="0F657628" w14:textId="2EA7B172" w:rsidR="00A01204" w:rsidRPr="0008241C" w:rsidRDefault="00A01204" w:rsidP="00A01204">
      <w:pPr>
        <w:rPr>
          <w:sz w:val="22"/>
          <w:szCs w:val="22"/>
        </w:rPr>
      </w:pPr>
      <w:r w:rsidRPr="0008241C">
        <w:rPr>
          <w:sz w:val="22"/>
          <w:szCs w:val="22"/>
        </w:rPr>
        <w:t>More than 16</w:t>
      </w:r>
      <w:r w:rsidR="00C934E9">
        <w:rPr>
          <w:sz w:val="22"/>
          <w:szCs w:val="22"/>
        </w:rPr>
        <w:t xml:space="preserve"> per cent</w:t>
      </w:r>
      <w:r w:rsidRPr="0008241C">
        <w:rPr>
          <w:sz w:val="22"/>
          <w:szCs w:val="22"/>
        </w:rPr>
        <w:t xml:space="preserve"> of the deserts and semi-deserts in the Asia-Pacific region are protected, of which, 22 per cent of the area has been classified as IUCN category I and II </w:t>
      </w:r>
      <w:r w:rsidRPr="0008241C">
        <w:rPr>
          <w:sz w:val="22"/>
          <w:szCs w:val="22"/>
        </w:rPr>
        <w:fldChar w:fldCharType="begin" w:fldLock="1"/>
      </w:r>
      <w:r w:rsidRPr="0008241C">
        <w:rPr>
          <w:sz w:val="22"/>
          <w:szCs w:val="22"/>
        </w:rPr>
        <w:instrText>ADDIN CSL_CITATION {"citationItems":[{"id":"ITEM-1","itemData":{"DOI":"www.protectedplanet.net","ISBN":"9789774520822 9774520823","PMID":"4339","abstract":"are necessary: We need to know how much biodiversity is cur-rently protected and where new protected areas should be es-tablished to move toward complete coverage. New data are making it possible for scientists to address these questions. The establishment of the World Database on Protected Areas consortium in 2002 has led to the compila-tion of a properly delineated and georeferenced data set on protected areas, with data of much higher quality than had ever before been collected. Meanwhile, efforts to measure biodiversity systematically have accelerated over the last decade, in particular through the efforts of IUCN (The World Conservation Union). Thus, for example, data sets on the global distribution of entire taxonomic groups—mammals, birds, amphibians—have now been compiled. Ancillary data sets, such as those derived from remote sensing products and from human population censuses, have also improved greatly in resolution and availability. Global gap analyses are now possible, albeit still on a relatively coarse scale. In September 2003, the global conservation community came together at the Fifth World Parks Congress in Durban, South Africa. One of the seven workshop streams of the con-gress addressed the question of \" Building Comprehensive Protected Area Systems \" —that is, global gap analysis. This spe-cial section of BioScience addresses the core questions tack-led in that workshop stream. In this article, we examine the new protected-area and biodiversity data sets that allow sci-entists to assess the area and biodiversity coverage of existing protected areas. Subsequent articles in the section look at other aspects of building comprehensive protected-area systems. Rodrigues and colleagues (2004a), building on a global gap analysis of the protected area network's represen-tation of terrestrial vertebrate species (2004b), offer a frame-work for strategically expanding the network to cover mammals, amphibians, freshwater turtles and tortoises, and globally threatened birds. Possible ways of assessing coverage of biodiversity more broadly, and in particular evaluating turnover patterns among plants and invertebrates, are explored by Ferrier and colleagues (2004). Eken and colleagues (2004) investigate the potential for moving gap analysis down to the fine scales necessary for identifying areas as targets for pro-tection on the ground. Finally, Bruner and colleagues (2004) assess the likely costs of management and expansion of the protected-area …","author":[{"dropping-particle":"","family":"UNEP-WCMC","given":"","non-dropping-particle":"","parse-names":false,"suffix":""},{"dropping-particle":"","family":"IUCN","given":"","non-dropping-particle":"","parse-names":false,"suffix":""}],"container-title":"World Wide Web electronic Publication, www.protectedplanet.com","id":"ITEM-1","issue":"January","issued":{"date-parts":[["2015"]]},"page":"1-5","title":"The World Database on Protected Areas [Online], November/2015","type":"article-journal"},"uris":["http://www.mendeley.com/documents/?uuid=ec68f055-2974-4c50-99f8-890b1e17c4af"]}],"mendeley":{"formattedCitation":"(UNEP-WCMC &amp; IUCN, 2015)","plainTextFormattedCitation":"(UNEP-WCMC &amp; IUCN, 2015)","previouslyFormattedCitation":"(UNEP-WCMC &amp; IUCN, 2015)"},"properties":{"noteIndex":0},"schema":"https://github.com/citation-style-language/schema/raw/master/csl-citation.json"}</w:instrText>
      </w:r>
      <w:r w:rsidRPr="0008241C">
        <w:rPr>
          <w:sz w:val="22"/>
          <w:szCs w:val="22"/>
        </w:rPr>
        <w:fldChar w:fldCharType="separate"/>
      </w:r>
      <w:r w:rsidRPr="0008241C">
        <w:rPr>
          <w:noProof/>
          <w:sz w:val="22"/>
          <w:szCs w:val="22"/>
        </w:rPr>
        <w:t>(UNEP-WCMC &amp; IUCN, 2015)</w:t>
      </w:r>
      <w:r w:rsidRPr="0008241C">
        <w:rPr>
          <w:sz w:val="22"/>
          <w:szCs w:val="22"/>
        </w:rPr>
        <w:fldChar w:fldCharType="end"/>
      </w:r>
      <w:r w:rsidRPr="0008241C">
        <w:rPr>
          <w:sz w:val="22"/>
          <w:szCs w:val="22"/>
        </w:rPr>
        <w:t>. In terms of area, the total coverage of protected desert and semi-deserts increased by 25</w:t>
      </w:r>
      <w:r w:rsidR="00C934E9">
        <w:rPr>
          <w:sz w:val="22"/>
          <w:szCs w:val="22"/>
        </w:rPr>
        <w:t xml:space="preserve"> per cent</w:t>
      </w:r>
      <w:r w:rsidRPr="0008241C">
        <w:rPr>
          <w:sz w:val="22"/>
          <w:szCs w:val="22"/>
        </w:rPr>
        <w:t xml:space="preserve"> in the Asia-Pacific region from 1990 to 2014. Recent changes in the deserts of the Asia-Pacific region have been noticed mostly along their boundaries as a result of desertification or changes in the land use </w:t>
      </w:r>
      <w:r w:rsidRPr="0008241C">
        <w:rPr>
          <w:sz w:val="22"/>
          <w:szCs w:val="22"/>
        </w:rPr>
        <w:fldChar w:fldCharType="begin" w:fldLock="1"/>
      </w:r>
      <w:r w:rsidRPr="0008241C">
        <w:rPr>
          <w:sz w:val="22"/>
          <w:szCs w:val="22"/>
        </w:rPr>
        <w:instrText>ADDIN CSL_CITATION {"citationItems":[{"id":"ITEM-1","itemData":{"DOI":"10.1016/j.envsci.2003.12.005","ISBN":"92-807-2722-2","ISSN":"0740624X","PMID":"70142018","abstract":"The world's deserts represent unique ecosystems which support significant plant and animal biodiversity. Various human societies have also been established in deserts throughout history, and today they are an important part of the world's natural and cultural heritage. They are also diverse landscapes, contrary to the common notion of vast swathes of endless sand. This report shows that they are more than landscapes which are the end result of the process of desertification. It urges policy-makers to consider the development potential of deserts, and their conservation needs.--Publisher's description. TS - WorldCat","author":[{"dropping-particle":"","family":"Ezcurra","given":"E","non-dropping-particle":"","parse-names":false,"suffix":""}],"id":"ITEM-1","issued":{"date-parts":[["2006"]]},"number-of-pages":"1-148","publisher":"UNEP/Earthprint","title":"Global deserts outlook","type":"book"},"uris":["http://www.mendeley.com/documents/?uuid=987f0a3a-e696-49a4-9ad6-1b9cab7d3a87"]},{"id":"ITEM-2","itemData":{"author":[{"dropping-particle":"","family":"UNCCD","given":"","non-dropping-particle":"","parse-names":false,"suffix":""}],"id":"ITEM-2","issued":{"date-parts":[["2008"]]},"number-of-pages":"8-27","title":"The 10-year strategic plan and framework to enhance the implementation of the Convention (2008–2018). Decision 3/COP.8. Report of the Conference of the Parties on its eighth session, held in Madrid from 3 to 14 September 2007","type":"report"},"uris":["http://www.mendeley.com/documents/?uuid=f8450fdd-767a-3169-9303-829468297299"]}],"mendeley":{"formattedCitation":"(Ezcurra, 2006; UNCCD, 2008)","plainTextFormattedCitation":"(Ezcurra, 2006; UNCCD, 2008)","previouslyFormattedCitation":"(Ezcurra, 2006; UNCCD, 2008)"},"properties":{"noteIndex":0},"schema":"https://github.com/citation-style-language/schema/raw/master/csl-citation.json"}</w:instrText>
      </w:r>
      <w:r w:rsidRPr="0008241C">
        <w:rPr>
          <w:sz w:val="22"/>
          <w:szCs w:val="22"/>
        </w:rPr>
        <w:fldChar w:fldCharType="separate"/>
      </w:r>
      <w:r w:rsidRPr="0008241C">
        <w:rPr>
          <w:noProof/>
          <w:sz w:val="22"/>
          <w:szCs w:val="22"/>
        </w:rPr>
        <w:t>(Ezcurra, 2006; UNCCD, 2008)</w:t>
      </w:r>
      <w:r w:rsidRPr="0008241C">
        <w:rPr>
          <w:sz w:val="22"/>
          <w:szCs w:val="22"/>
        </w:rPr>
        <w:fldChar w:fldCharType="end"/>
      </w:r>
      <w:r w:rsidRPr="0008241C">
        <w:rPr>
          <w:sz w:val="22"/>
          <w:szCs w:val="22"/>
        </w:rPr>
        <w:t xml:space="preserve">. Adeel </w:t>
      </w:r>
      <w:r w:rsidRPr="0008241C">
        <w:rPr>
          <w:sz w:val="22"/>
          <w:szCs w:val="22"/>
        </w:rPr>
        <w:fldChar w:fldCharType="begin" w:fldLock="1"/>
      </w:r>
      <w:r w:rsidRPr="0008241C">
        <w:rPr>
          <w:sz w:val="22"/>
          <w:szCs w:val="22"/>
        </w:rPr>
        <w:instrText>ADDIN CSL_CITATION {"citationItems":[{"id":"ITEM-1","itemData":{"ISBN":"1569735905","abstract":"The Desertification Synthesis, based on a sound summary of scientific evidence, states that desertification must imperatively be addressed to meet the Millennium Development Goals of the United Nations. Desertification must be fought at all levels, but this battle must ultimately be won at the local level. There is evidence that success is possible. All the while, this report makes it now clearer that this phenomenon is embedded in a global chain of causality and that its impact is felt far beyond the boundaries of affected areas. Desertification contributes significantly to climate change and biodiversity loss.","author":[{"dropping-particle":"","family":"Adeel","given":"Z","non-dropping-particle":"","parse-names":false,"suffix":""}],"id":"ITEM-1","issued":{"date-parts":[["2005"]]},"note":"Monograph","publisher":"World Resources Institute","publisher-place":"Washington","title":"Ecosystems &amp; human well-being : desertification synthesis","type":"book"},"suppress-author":1,"uris":["http://www.mendeley.com/documents/?uuid=1560f83f-d444-4bf7-ae9d-ffc3216e9760"]}],"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has estimated that nearly 20</w:t>
      </w:r>
      <w:r w:rsidR="00C934E9">
        <w:rPr>
          <w:sz w:val="22"/>
          <w:szCs w:val="22"/>
        </w:rPr>
        <w:t xml:space="preserve"> per cent</w:t>
      </w:r>
      <w:r w:rsidRPr="0008241C">
        <w:rPr>
          <w:sz w:val="22"/>
          <w:szCs w:val="22"/>
        </w:rPr>
        <w:t xml:space="preserve"> of the deserts and semi-desert in the Asia-Pacific region have undergone rapid degradation owing to imbalance between demand and supply of ecosystem services. Overgrazing by domestic livestock, soil erosion, urbanization, and formation of caliche (a hardened natural cement) are major drivers of change affecting the desert ecosystem functions </w:t>
      </w:r>
      <w:r w:rsidRPr="0008241C">
        <w:rPr>
          <w:sz w:val="22"/>
          <w:szCs w:val="22"/>
        </w:rPr>
        <w:fldChar w:fldCharType="begin" w:fldLock="1"/>
      </w:r>
      <w:r w:rsidRPr="0008241C">
        <w:rPr>
          <w:sz w:val="22"/>
          <w:szCs w:val="22"/>
        </w:rPr>
        <w:instrText>ADDIN CSL_CITATION {"citationItems":[{"id":"ITEM-1","itemData":{"DOI":"10.1126/science.1131634","ISBN":"0-958-45348-9","ISSN":"1095-9203","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mith","given":"D.","non-dropping-particle":"","parse-names":false,"suffix":""},{"dropping-particle":"","family":"Stafford","given":"Mark","non-dropping-particle":"","parse-names":false,"suffix":""},{"dropping-particle":"","family":"Lambin","given":"Eric F.","non-dropping-particle":"","parse-names":false,"suffix":""},{"dropping-particle":"","family":"Turner","given":"B. L.","non-dropping-particle":"","parse-names":false,"suffix":""},{"dropping-particle":"","family":"Mortimore","given":"Michael","non-dropping-particle":"","parse-names":false,"suffix":""},{"dropping-particle":"","family":"Batterbury","given":"Simon P. J.","non-dropping-particle":"","parse-names":false,"suffix":""},{"dropping-particle":"","family":"Downing","given":"Thomas E.","non-dropping-particle":"","parse-names":false,"suffix":""},{"dropping-particle":"","family":"Dowlatabadi","given":"Hadi","non-dropping-particle":"","parse-names":false,"suffix":""},{"dropping-particle":"","family":"Ferná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 (New York, N.Y.)","id":"ITEM-1","issue":"5826","issued":{"date-parts":[["2007"]]},"page":"847-51","title":"Global desertification: building a science for dryland development.","type":"article-journal","volume":"316"},"uris":["http://www.mendeley.com/documents/?uuid=991f5562-c3a9-4272-97d8-5d51e8626f85"]}],"mendeley":{"formattedCitation":"(J. F. Reynolds &lt;i&gt;et al.&lt;/i&gt;, 2007)","plainTextFormattedCitation":"(J. F. Reynolds et al., 2007)","previouslyFormattedCitation":"(J. F. Reynolds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J. F. Reynolds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t>
      </w:r>
    </w:p>
    <w:p w14:paraId="4272A882" w14:textId="77777777" w:rsidR="00A01204" w:rsidRPr="0008241C" w:rsidRDefault="00A01204" w:rsidP="00A01204">
      <w:pPr>
        <w:rPr>
          <w:sz w:val="22"/>
          <w:szCs w:val="22"/>
        </w:rPr>
      </w:pPr>
    </w:p>
    <w:p w14:paraId="43B7641C"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265ADF07" wp14:editId="072AE15E">
            <wp:extent cx="5653339" cy="4209832"/>
            <wp:effectExtent l="0" t="0" r="5080" b="635"/>
            <wp:docPr id="2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70938" cy="4222937"/>
                    </a:xfrm>
                    <a:prstGeom prst="rect">
                      <a:avLst/>
                    </a:prstGeom>
                    <a:noFill/>
                    <a:ln>
                      <a:noFill/>
                    </a:ln>
                    <a:extLst/>
                  </pic:spPr>
                </pic:pic>
              </a:graphicData>
            </a:graphic>
          </wp:inline>
        </w:drawing>
      </w:r>
    </w:p>
    <w:p w14:paraId="6D885AB0" w14:textId="77777777" w:rsidR="00A01204" w:rsidRPr="0008241C" w:rsidRDefault="00A01204" w:rsidP="00A01204">
      <w:pPr>
        <w:rPr>
          <w:bCs/>
          <w:sz w:val="22"/>
          <w:szCs w:val="22"/>
        </w:rPr>
      </w:pPr>
      <w:r w:rsidRPr="0008241C">
        <w:rPr>
          <w:b/>
          <w:sz w:val="22"/>
          <w:szCs w:val="22"/>
        </w:rPr>
        <w:t xml:space="preserve">Figure 3.2 Desert and semi-desert area of the Asia-Pacific region. </w:t>
      </w:r>
      <w:r w:rsidRPr="0008241C">
        <w:rPr>
          <w:b/>
          <w:bCs/>
          <w:sz w:val="22"/>
          <w:szCs w:val="22"/>
        </w:rPr>
        <w:t xml:space="preserve">Source: WWF Terrestrial Ecoregions of the World </w:t>
      </w:r>
      <w:r w:rsidRPr="0008241C">
        <w:rPr>
          <w:b/>
          <w:bCs/>
          <w:sz w:val="22"/>
          <w:szCs w:val="22"/>
        </w:rPr>
        <w:fldChar w:fldCharType="begin" w:fldLock="1"/>
      </w:r>
      <w:r w:rsidRPr="0008241C">
        <w:rPr>
          <w:b/>
          <w:bCs/>
          <w:sz w:val="22"/>
          <w:szCs w:val="22"/>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bb25e5f2-edf6-4bc3-be16-94ca53aa53b2"]}],"mendeley":{"formattedCitation":"(Olson &lt;i&gt;et al.&lt;/i&gt;, 2001)","plainTextFormattedCitation":"(Olson et al., 2001)","previouslyFormattedCitation":"(Olson &lt;i&gt;et al.&lt;/i&gt;, 2001)"},"properties":{"noteIndex":0},"schema":"https://github.com/citation-style-language/schema/raw/master/csl-citation.json"}</w:instrText>
      </w:r>
      <w:r w:rsidRPr="0008241C">
        <w:rPr>
          <w:b/>
          <w:bCs/>
          <w:sz w:val="22"/>
          <w:szCs w:val="22"/>
        </w:rPr>
        <w:fldChar w:fldCharType="separate"/>
      </w:r>
      <w:r w:rsidRPr="0008241C">
        <w:rPr>
          <w:b/>
          <w:bCs/>
          <w:noProof/>
          <w:sz w:val="22"/>
          <w:szCs w:val="22"/>
        </w:rPr>
        <w:t xml:space="preserve">(Olson </w:t>
      </w:r>
      <w:r w:rsidRPr="0008241C">
        <w:rPr>
          <w:b/>
          <w:bCs/>
          <w:i/>
          <w:noProof/>
          <w:sz w:val="22"/>
          <w:szCs w:val="22"/>
        </w:rPr>
        <w:t>et al.</w:t>
      </w:r>
      <w:r w:rsidRPr="0008241C">
        <w:rPr>
          <w:b/>
          <w:bCs/>
          <w:noProof/>
          <w:sz w:val="22"/>
          <w:szCs w:val="22"/>
        </w:rPr>
        <w:t>, 2001)</w:t>
      </w:r>
      <w:r w:rsidRPr="0008241C">
        <w:rPr>
          <w:b/>
          <w:bCs/>
          <w:sz w:val="22"/>
          <w:szCs w:val="22"/>
        </w:rPr>
        <w:fldChar w:fldCharType="end"/>
      </w:r>
      <w:r w:rsidRPr="0008241C">
        <w:rPr>
          <w:b/>
          <w:bCs/>
          <w:sz w:val="22"/>
          <w:szCs w:val="22"/>
        </w:rPr>
        <w:t>.</w:t>
      </w:r>
    </w:p>
    <w:p w14:paraId="230C0DF2" w14:textId="77777777" w:rsidR="00A01204" w:rsidRPr="0008241C" w:rsidRDefault="00A01204" w:rsidP="00A01204">
      <w:pPr>
        <w:rPr>
          <w:sz w:val="22"/>
          <w:szCs w:val="22"/>
        </w:rPr>
      </w:pPr>
    </w:p>
    <w:p w14:paraId="207FC812"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1314941D" wp14:editId="1782E285">
            <wp:extent cx="5753832" cy="6073254"/>
            <wp:effectExtent l="0" t="0" r="0" b="3810"/>
            <wp:docPr id="1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62228" cy="6082116"/>
                    </a:xfrm>
                    <a:prstGeom prst="rect">
                      <a:avLst/>
                    </a:prstGeom>
                    <a:noFill/>
                    <a:ln>
                      <a:noFill/>
                    </a:ln>
                    <a:extLst/>
                  </pic:spPr>
                </pic:pic>
              </a:graphicData>
            </a:graphic>
          </wp:inline>
        </w:drawing>
      </w:r>
    </w:p>
    <w:p w14:paraId="612B1522" w14:textId="77777777" w:rsidR="00A01204" w:rsidRPr="0008241C" w:rsidRDefault="00A01204" w:rsidP="00A01204">
      <w:pPr>
        <w:jc w:val="both"/>
        <w:rPr>
          <w:bCs/>
          <w:sz w:val="22"/>
          <w:szCs w:val="22"/>
        </w:rPr>
      </w:pPr>
      <w:r w:rsidRPr="0008241C">
        <w:rPr>
          <w:b/>
          <w:sz w:val="22"/>
          <w:szCs w:val="22"/>
        </w:rPr>
        <w:t xml:space="preserve">Figure 3.3 </w:t>
      </w:r>
      <w:r w:rsidRPr="0008241C">
        <w:rPr>
          <w:b/>
          <w:bCs/>
          <w:sz w:val="22"/>
          <w:szCs w:val="22"/>
        </w:rPr>
        <w:t>Deserts and semi-deserts in AP region by area and countries, current percentage coverage, and 50-year trends in areas covered by protected areas (PAI)</w:t>
      </w:r>
      <w:r w:rsidRPr="0008241C">
        <w:rPr>
          <w:color w:val="000000"/>
          <w:vertAlign w:val="superscript"/>
        </w:rPr>
        <w:footnoteReference w:id="57"/>
      </w:r>
      <w:r w:rsidRPr="0008241C">
        <w:rPr>
          <w:b/>
          <w:bCs/>
          <w:sz w:val="22"/>
          <w:szCs w:val="22"/>
        </w:rPr>
        <w:t xml:space="preserve">, trends in Red List Index (RLI) </w:t>
      </w:r>
      <w:r w:rsidRPr="0008241C">
        <w:rPr>
          <w:color w:val="000000"/>
          <w:vertAlign w:val="superscript"/>
        </w:rPr>
        <w:footnoteReference w:id="58"/>
      </w:r>
      <w:r w:rsidRPr="0008241C">
        <w:rPr>
          <w:b/>
          <w:bCs/>
          <w:sz w:val="22"/>
          <w:szCs w:val="22"/>
        </w:rPr>
        <w:t xml:space="preserve"> and Species Habitat Index (SHI)</w:t>
      </w:r>
      <w:r w:rsidRPr="0008241C">
        <w:rPr>
          <w:color w:val="000000"/>
          <w:vertAlign w:val="superscript"/>
        </w:rPr>
        <w:footnoteReference w:id="59"/>
      </w:r>
      <w:r w:rsidRPr="0008241C">
        <w:rPr>
          <w:b/>
          <w:bCs/>
          <w:sz w:val="22"/>
          <w:szCs w:val="22"/>
        </w:rPr>
        <w:t xml:space="preserve"> for key vertebrate species.</w:t>
      </w:r>
    </w:p>
    <w:p w14:paraId="4CD694D7" w14:textId="77777777" w:rsidR="00A01204" w:rsidRPr="0008241C" w:rsidRDefault="00A01204" w:rsidP="00A01204">
      <w:pPr>
        <w:jc w:val="both"/>
        <w:rPr>
          <w:sz w:val="22"/>
          <w:szCs w:val="22"/>
        </w:rPr>
      </w:pPr>
      <w:r w:rsidRPr="0008241C">
        <w:rPr>
          <w:bCs/>
          <w:sz w:val="22"/>
          <w:szCs w:val="22"/>
        </w:rPr>
        <w:t>Note: Arrows represent either positive (green) or negative (red) trends. No change has been shown in grey.</w:t>
      </w:r>
      <w:r w:rsidRPr="0008241C">
        <w:rPr>
          <w:b/>
          <w:bCs/>
          <w:i/>
          <w:sz w:val="22"/>
          <w:szCs w:val="22"/>
        </w:rPr>
        <w:t xml:space="preserve"> </w:t>
      </w:r>
      <w:r w:rsidRPr="0008241C">
        <w:rPr>
          <w:sz w:val="22"/>
          <w:szCs w:val="22"/>
        </w:rPr>
        <w:t xml:space="preserve">There was not enough evidence to support the RLI and SHI trends quantitatively. Hence, the assigned trends are based on expert knowledge, personal communication, and grey literature. </w:t>
      </w:r>
    </w:p>
    <w:p w14:paraId="5F18CDA0" w14:textId="77777777" w:rsidR="00A01204" w:rsidRPr="0008241C" w:rsidRDefault="00A01204" w:rsidP="00A01204">
      <w:pPr>
        <w:rPr>
          <w:sz w:val="22"/>
          <w:szCs w:val="22"/>
        </w:rPr>
      </w:pPr>
    </w:p>
    <w:p w14:paraId="559564F1" w14:textId="379D56D8" w:rsidR="00A01204" w:rsidRDefault="00A01204" w:rsidP="00A01204">
      <w:pPr>
        <w:rPr>
          <w:sz w:val="22"/>
          <w:szCs w:val="22"/>
        </w:rPr>
      </w:pPr>
    </w:p>
    <w:p w14:paraId="2A196620" w14:textId="2B6FA24F" w:rsidR="006D6CC6" w:rsidRDefault="006D6CC6" w:rsidP="00A01204">
      <w:pPr>
        <w:rPr>
          <w:sz w:val="22"/>
          <w:szCs w:val="22"/>
        </w:rPr>
      </w:pPr>
    </w:p>
    <w:p w14:paraId="74B26B84" w14:textId="6C3A0C6C" w:rsidR="006D6CC6" w:rsidRDefault="006D6CC6" w:rsidP="00A01204">
      <w:pPr>
        <w:rPr>
          <w:sz w:val="22"/>
          <w:szCs w:val="22"/>
        </w:rPr>
      </w:pPr>
    </w:p>
    <w:p w14:paraId="09FB848C" w14:textId="77777777" w:rsidR="006D6CC6" w:rsidRPr="0008241C" w:rsidRDefault="006D6CC6" w:rsidP="00A01204">
      <w:pPr>
        <w:rPr>
          <w:sz w:val="22"/>
          <w:szCs w:val="22"/>
        </w:rPr>
      </w:pPr>
    </w:p>
    <w:p w14:paraId="5F4E480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color w:val="C00000"/>
          <w:sz w:val="22"/>
          <w:szCs w:val="24"/>
        </w:rPr>
      </w:pPr>
      <w:bookmarkStart w:id="844" w:name="_Toc504317182"/>
      <w:bookmarkStart w:id="845" w:name="_Toc504317875"/>
      <w:bookmarkStart w:id="846" w:name="_Toc524041372"/>
      <w:r w:rsidRPr="0008241C">
        <w:rPr>
          <w:b/>
          <w:sz w:val="22"/>
          <w:szCs w:val="24"/>
        </w:rPr>
        <w:lastRenderedPageBreak/>
        <w:t xml:space="preserve">3.2.1.5 </w:t>
      </w:r>
      <w:r w:rsidRPr="0008241C">
        <w:rPr>
          <w:b/>
          <w:sz w:val="22"/>
          <w:szCs w:val="24"/>
        </w:rPr>
        <w:tab/>
        <w:t>Agro-ecosystems</w:t>
      </w:r>
      <w:bookmarkEnd w:id="844"/>
      <w:bookmarkEnd w:id="845"/>
      <w:bookmarkEnd w:id="846"/>
      <w:r w:rsidRPr="0008241C">
        <w:rPr>
          <w:b/>
          <w:sz w:val="22"/>
          <w:szCs w:val="24"/>
        </w:rPr>
        <w:t xml:space="preserve"> </w:t>
      </w:r>
    </w:p>
    <w:p w14:paraId="592DB2D2" w14:textId="77777777" w:rsidR="00A01204" w:rsidRPr="0008241C" w:rsidRDefault="00A01204" w:rsidP="00A01204">
      <w:pPr>
        <w:rPr>
          <w:sz w:val="22"/>
          <w:szCs w:val="22"/>
          <w:lang w:eastAsia="ja-JP"/>
        </w:rPr>
      </w:pPr>
    </w:p>
    <w:p w14:paraId="4931F54F" w14:textId="781E54A5" w:rsidR="00A01204" w:rsidRPr="0008241C" w:rsidRDefault="00A01204" w:rsidP="00A01204">
      <w:pPr>
        <w:rPr>
          <w:sz w:val="22"/>
          <w:szCs w:val="24"/>
        </w:rPr>
      </w:pPr>
      <w:r w:rsidRPr="0008241C">
        <w:rPr>
          <w:sz w:val="22"/>
          <w:szCs w:val="24"/>
        </w:rPr>
        <w:t>Agriculture represents humankind's largest engineered ecosystem, providing food and nutrition to the ever-increasing human population. The</w:t>
      </w:r>
      <w:r w:rsidRPr="0008241C">
        <w:rPr>
          <w:bCs/>
          <w:sz w:val="22"/>
          <w:szCs w:val="22"/>
        </w:rPr>
        <w:t xml:space="preserve"> Asia-Pacific region</w:t>
      </w:r>
      <w:r w:rsidRPr="0008241C">
        <w:rPr>
          <w:sz w:val="22"/>
          <w:szCs w:val="24"/>
        </w:rPr>
        <w:t xml:space="preserve"> accounts for about 30</w:t>
      </w:r>
      <w:r w:rsidR="00C934E9">
        <w:rPr>
          <w:sz w:val="22"/>
          <w:szCs w:val="24"/>
        </w:rPr>
        <w:t xml:space="preserve"> per cent</w:t>
      </w:r>
      <w:r w:rsidRPr="0008241C">
        <w:rPr>
          <w:sz w:val="22"/>
          <w:szCs w:val="24"/>
        </w:rPr>
        <w:t xml:space="preserve"> of the world’s agricultural lands (approximately 1.5 billion ha; </w:t>
      </w:r>
      <w:r w:rsidRPr="0008241C">
        <w:rPr>
          <w:sz w:val="22"/>
          <w:szCs w:val="24"/>
        </w:rPr>
        <w:fldChar w:fldCharType="begin" w:fldLock="1"/>
      </w:r>
      <w:r w:rsidRPr="0008241C">
        <w:rPr>
          <w:sz w:val="22"/>
          <w:szCs w:val="24"/>
        </w:rPr>
        <w:instrText>ADDIN CSL_CITATION {"citationItems":[{"id":"ITEM-1","itemData":{"URL":"http://faostat3.fao.org/home/E","author":[{"dropping-particle":"","family":"FAO","given":"","non-dropping-particle":"","parse-names":false,"suffix":""}],"id":"ITEM-1","issued":{"date-parts":[["2009"]]},"title":"FAOSTAT data","type":"webpage"},"uris":["http://www.mendeley.com/documents/?uuid=4ccff302-47a7-4f5a-9552-d71f7db911e0"]}],"mendeley":{"formattedCitation":"(FAO, 2009)","manualFormatting":"FAO, 2014a)","plainTextFormattedCitation":"(FAO, 2009)","previouslyFormattedCitation":"(FAO, 2009)"},"properties":{"noteIndex":0},"schema":"https://github.com/citation-style-language/schema/raw/master/csl-citation.json"}</w:instrText>
      </w:r>
      <w:r w:rsidRPr="0008241C">
        <w:rPr>
          <w:sz w:val="22"/>
          <w:szCs w:val="24"/>
        </w:rPr>
        <w:fldChar w:fldCharType="separate"/>
      </w:r>
      <w:r w:rsidRPr="0008241C">
        <w:rPr>
          <w:noProof/>
          <w:sz w:val="22"/>
          <w:szCs w:val="24"/>
        </w:rPr>
        <w:t>FAO, 2014a)</w:t>
      </w:r>
      <w:r w:rsidRPr="0008241C">
        <w:rPr>
          <w:sz w:val="22"/>
          <w:szCs w:val="24"/>
        </w:rPr>
        <w:fldChar w:fldCharType="end"/>
      </w:r>
      <w:r w:rsidRPr="0008241C">
        <w:rPr>
          <w:sz w:val="22"/>
          <w:szCs w:val="24"/>
        </w:rPr>
        <w:t xml:space="preserve"> and about 60 per cent of its human population </w:t>
      </w:r>
      <w:r w:rsidRPr="0008241C">
        <w:rPr>
          <w:sz w:val="22"/>
          <w:szCs w:val="24"/>
        </w:rPr>
        <w:fldChar w:fldCharType="begin" w:fldLock="1"/>
      </w:r>
      <w:r w:rsidRPr="0008241C">
        <w:rPr>
          <w:sz w:val="22"/>
          <w:szCs w:val="24"/>
        </w:rPr>
        <w:instrText>ADDIN CSL_CITATION {"citationItems":[{"id":"ITEM-1","itemData":{"ISBN":"9789211206876","URL":"http://www.unescap.org/resources/statistical-yearbook-asia-and-pacific-2014","accessed":{"date-parts":[["2015","9","15"]]},"author":[{"dropping-particle":"","family":"UNESCAP","given":"","non-dropping-particle":"","parse-names":false,"suffix":""}],"id":"ITEM-1","issued":{"date-parts":[["2014"]]},"title":"Statistical Yearbook for Asia and the Pacific 2014","type":"webpage"},"uris":["http://www.mendeley.com/documents/?uuid=90f99ca8-c250-4c77-81aa-e6803a8e32ba"]}],"mendeley":{"formattedCitation":"(UNESCAP, 2014)","plainTextFormattedCitation":"(UNESCAP, 2014)","previouslyFormattedCitation":"(UNESCAP, 2014)"},"properties":{"noteIndex":0},"schema":"https://github.com/citation-style-language/schema/raw/master/csl-citation.json"}</w:instrText>
      </w:r>
      <w:r w:rsidRPr="0008241C">
        <w:rPr>
          <w:sz w:val="22"/>
          <w:szCs w:val="24"/>
        </w:rPr>
        <w:fldChar w:fldCharType="separate"/>
      </w:r>
      <w:r w:rsidRPr="0008241C">
        <w:rPr>
          <w:noProof/>
          <w:sz w:val="22"/>
          <w:szCs w:val="24"/>
        </w:rPr>
        <w:t>(UNESCAP, 2014)</w:t>
      </w:r>
      <w:r w:rsidRPr="0008241C">
        <w:rPr>
          <w:sz w:val="22"/>
          <w:szCs w:val="24"/>
        </w:rPr>
        <w:fldChar w:fldCharType="end"/>
      </w:r>
      <w:r w:rsidRPr="0008241C">
        <w:rPr>
          <w:sz w:val="22"/>
          <w:szCs w:val="24"/>
        </w:rPr>
        <w:t>. While agricultural land expansion occurred throughout the world during the period from 1970 to 2007, it was more rapid in the Asia-Pacific region. For instance, agricultural lands increased by about 6</w:t>
      </w:r>
      <w:r w:rsidR="00C934E9">
        <w:rPr>
          <w:sz w:val="22"/>
          <w:szCs w:val="24"/>
        </w:rPr>
        <w:t xml:space="preserve"> per cent</w:t>
      </w:r>
      <w:r w:rsidRPr="0008241C">
        <w:rPr>
          <w:sz w:val="22"/>
          <w:szCs w:val="24"/>
        </w:rPr>
        <w:t xml:space="preserve"> in </w:t>
      </w:r>
      <w:r w:rsidRPr="0008241C">
        <w:rPr>
          <w:bCs/>
          <w:sz w:val="22"/>
          <w:szCs w:val="22"/>
        </w:rPr>
        <w:t>the Asia-Pacific region</w:t>
      </w:r>
      <w:r w:rsidRPr="0008241C">
        <w:rPr>
          <w:sz w:val="22"/>
          <w:szCs w:val="24"/>
        </w:rPr>
        <w:t>, whereas it was only 1</w:t>
      </w:r>
      <w:r w:rsidR="00C934E9">
        <w:rPr>
          <w:sz w:val="22"/>
          <w:szCs w:val="24"/>
        </w:rPr>
        <w:t xml:space="preserve"> per cent</w:t>
      </w:r>
      <w:r w:rsidRPr="0008241C">
        <w:rPr>
          <w:sz w:val="22"/>
          <w:szCs w:val="24"/>
        </w:rPr>
        <w:t xml:space="preserve"> for the other regions of the world </w:t>
      </w:r>
      <w:r w:rsidRPr="0008241C">
        <w:rPr>
          <w:sz w:val="22"/>
          <w:szCs w:val="22"/>
        </w:rPr>
        <w:fldChar w:fldCharType="begin" w:fldLock="1"/>
      </w:r>
      <w:r w:rsidRPr="0008241C">
        <w:rPr>
          <w:sz w:val="22"/>
          <w:szCs w:val="22"/>
        </w:rPr>
        <w:instrText>ADDIN CSL_CITATION {"citationItems":[{"id":"ITEM-1","itemData":{"ISBN":"978-92-807-3100-2","author":[{"dropping-particle":"","family":"UNEP","given":"","non-dropping-particle":"","parse-names":false,"suffix":""}],"id":"ITEM-1","issued":{"date-parts":[["2011"]]},"number-of-pages":"265","publisher-place":"Bangkok, Thailand","title":"Resource Efficiency: Economics and Outlook for Asia-Pacific (REEO)","type":"report"},"uris":["http://www.mendeley.com/documents/?uuid=3c046582-e88a-3f05-b286-9b81df7e2ffd"]}],"mendeley":{"formattedCitation":"(UNEP, 2011)","plainTextFormattedCitation":"(UNEP, 2011)","previouslyFormattedCitation":"(UNEP, 2011)"},"properties":{"noteIndex":0},"schema":"https://github.com/citation-style-language/schema/raw/master/csl-citation.json"}</w:instrText>
      </w:r>
      <w:r w:rsidRPr="0008241C">
        <w:rPr>
          <w:sz w:val="22"/>
          <w:szCs w:val="22"/>
        </w:rPr>
        <w:fldChar w:fldCharType="separate"/>
      </w:r>
      <w:r w:rsidRPr="0008241C">
        <w:rPr>
          <w:noProof/>
          <w:sz w:val="22"/>
          <w:szCs w:val="22"/>
        </w:rPr>
        <w:t>(UNEP, 2011)</w:t>
      </w:r>
      <w:r w:rsidRPr="0008241C">
        <w:rPr>
          <w:sz w:val="22"/>
          <w:szCs w:val="22"/>
        </w:rPr>
        <w:fldChar w:fldCharType="end"/>
      </w:r>
      <w:r w:rsidRPr="0008241C">
        <w:rPr>
          <w:sz w:val="22"/>
          <w:szCs w:val="24"/>
        </w:rPr>
        <w:t xml:space="preserve">, which however, slowed down subsequently </w:t>
      </w:r>
      <w:r w:rsidRPr="0008241C">
        <w:rPr>
          <w:sz w:val="22"/>
          <w:szCs w:val="24"/>
        </w:rPr>
        <w:fldChar w:fldCharType="begin" w:fldLock="1"/>
      </w:r>
      <w:r w:rsidRPr="0008241C">
        <w:rPr>
          <w:sz w:val="22"/>
          <w:szCs w:val="24"/>
        </w:rPr>
        <w:instrText>ADDIN CSL_CITATION {"citationItems":[{"id":"ITEM-1","itemData":{"ISBN":"9789280735468","author":[{"dropping-particle":"","family":"UNEP","given":"","non-dropping-particle":"","parse-names":false,"suffix":""}],"id":"ITEM-1","issued":{"date-parts":[["2016"]]},"number-of-pages":"204","publisher-place":"Nairobi, Kenya","title":"Global Environment Outlook (GEO-6): Regional Assessment for Asia and the Pacific","type":"report"},"uris":["http://www.mendeley.com/documents/?uuid=f5c0abc5-44c9-3f87-aaac-fb60ac663efd"]}],"mendeley":{"formattedCitation":"(UNEP, 2016)","plainTextFormattedCitation":"(UNEP, 2016)","previouslyFormattedCitation":"(UNEP, 2016)"},"properties":{"noteIndex":0},"schema":"https://github.com/citation-style-language/schema/raw/master/csl-citation.json"}</w:instrText>
      </w:r>
      <w:r w:rsidRPr="0008241C">
        <w:rPr>
          <w:sz w:val="22"/>
          <w:szCs w:val="24"/>
        </w:rPr>
        <w:fldChar w:fldCharType="separate"/>
      </w:r>
      <w:r w:rsidRPr="0008241C">
        <w:rPr>
          <w:noProof/>
          <w:sz w:val="22"/>
          <w:szCs w:val="24"/>
        </w:rPr>
        <w:t>(UNEP, 2016)</w:t>
      </w:r>
      <w:r w:rsidRPr="0008241C">
        <w:rPr>
          <w:sz w:val="22"/>
          <w:szCs w:val="24"/>
        </w:rPr>
        <w:fldChar w:fldCharType="end"/>
      </w:r>
      <w:r w:rsidRPr="0008241C">
        <w:rPr>
          <w:sz w:val="22"/>
          <w:szCs w:val="24"/>
        </w:rPr>
        <w:t xml:space="preserve">. </w:t>
      </w:r>
      <w:r w:rsidRPr="0008241C">
        <w:rPr>
          <w:rFonts w:eastAsia="MS Mincho"/>
          <w:sz w:val="22"/>
          <w:szCs w:val="24"/>
          <w:lang w:eastAsia="ja-JP"/>
        </w:rPr>
        <w:t>P</w:t>
      </w:r>
      <w:r w:rsidRPr="0008241C">
        <w:rPr>
          <w:sz w:val="22"/>
          <w:szCs w:val="24"/>
        </w:rPr>
        <w:t xml:space="preserve">er capita food availability has increased in the region over the last two decades due to increased production </w:t>
      </w:r>
      <w:r w:rsidRPr="0008241C">
        <w:rPr>
          <w:sz w:val="22"/>
          <w:szCs w:val="24"/>
        </w:rPr>
        <w:fldChar w:fldCharType="begin" w:fldLock="1"/>
      </w:r>
      <w:r w:rsidRPr="0008241C">
        <w:rPr>
          <w:sz w:val="22"/>
          <w:szCs w:val="24"/>
        </w:rPr>
        <w:instrText>ADDIN CSL_CITATION {"citationItems":[{"id":"ITEM-1","itemData":{"PMID":"510","URL":"http://faostat3.fao.org/browse/R/RL/E","author":[{"dropping-particle":"","family":"FAO","given":"","non-dropping-particle":"","parse-names":false,"suffix":""}],"id":"ITEM-1","issued":{"date-parts":[["2015"]]},"page":"last accessed May 6, 2016","title":"FAO-STAT data base","type":"webpage"},"uris":["http://www.mendeley.com/documents/?uuid=21a85d7f-be17-3956-a56c-c7c7be25fc25"]}],"mendeley":{"formattedCitation":"(FAO, 2015a)","plainTextFormattedCitation":"(FAO, 2015a)","previouslyFormattedCitation":"(FAO, 2015a)"},"properties":{"noteIndex":0},"schema":"https://github.com/citation-style-language/schema/raw/master/csl-citation.json"}</w:instrText>
      </w:r>
      <w:r w:rsidRPr="0008241C">
        <w:rPr>
          <w:sz w:val="22"/>
          <w:szCs w:val="24"/>
        </w:rPr>
        <w:fldChar w:fldCharType="separate"/>
      </w:r>
      <w:r w:rsidRPr="0008241C">
        <w:rPr>
          <w:noProof/>
          <w:sz w:val="22"/>
          <w:szCs w:val="24"/>
        </w:rPr>
        <w:t>(FAO, 2015a)</w:t>
      </w:r>
      <w:r w:rsidRPr="0008241C">
        <w:rPr>
          <w:sz w:val="22"/>
          <w:szCs w:val="24"/>
        </w:rPr>
        <w:fldChar w:fldCharType="end"/>
      </w:r>
      <w:r w:rsidRPr="0008241C">
        <w:rPr>
          <w:sz w:val="22"/>
          <w:szCs w:val="24"/>
        </w:rPr>
        <w:t xml:space="preserve">. However, it is projected that owing to pressing issues such as </w:t>
      </w:r>
      <w:r w:rsidRPr="0008241C">
        <w:rPr>
          <w:rFonts w:eastAsia="MS Mincho"/>
          <w:sz w:val="22"/>
          <w:szCs w:val="24"/>
          <w:lang w:eastAsia="ja-JP"/>
        </w:rPr>
        <w:t>health insecurity and environmental degradation, Asia is likely to face with daunting food problems</w:t>
      </w:r>
      <w:r w:rsidRPr="0008241C">
        <w:rPr>
          <w:sz w:val="22"/>
          <w:szCs w:val="24"/>
        </w:rPr>
        <w:t xml:space="preserve"> </w:t>
      </w:r>
      <w:r w:rsidRPr="0008241C">
        <w:rPr>
          <w:sz w:val="22"/>
          <w:szCs w:val="24"/>
        </w:rPr>
        <w:fldChar w:fldCharType="begin" w:fldLock="1"/>
      </w:r>
      <w:r w:rsidRPr="0008241C">
        <w:rPr>
          <w:sz w:val="22"/>
          <w:szCs w:val="24"/>
        </w:rPr>
        <w:instrText>ADDIN CSL_CITATION {"citationItems":[{"id":"ITEM-1","itemData":{"ISBN":"0964-7058 (Print)\\r0964-7058 (Linking)","ISSN":"09647058","PMID":"19965361","abstract":"Recent dramatic increases in food prices in much of the world have caused much concern, and have even resulted in some public protests and riots. This is easy to understand given the large percentages of incomes that the poor devote to food purchases. Many commentators have predicted that food supplies in the Asia-Pacific region will become much more limited in the future as the result of population growth, the rapid growth of cities, new food demands by a growing middle class, the impacts of climate change, and the growth of a global food industry. But will these possible shortages of food result in pressures that will destabilise the security situation in the region? Recent work of the whole concept of security has resulted in some redefinition of the term to include issues of human security, but it could also be argued that severe strains on the human security situation could even result in increased instability in the more traditional kind of security regime. The extreme case of North Korea is used as an example of how this might happen. But we really do not know if such dangers are real ones for the region as a whole, and it is suggested that much more research is needed in this area. The whole concept of resilience has been used in some studies elsewhere and this may be useful starting point for new work in this area.","author":[{"dropping-particle":"","family":"McKay","given":"John","non-dropping-particle":"","parse-names":false,"suffix":""}],"container-title":"Asia Pacific Journal of Clinical Nutrition","id":"ITEM-1","issue":"4","issued":{"date-parts":[["2009"]]},"page":"654-663","title":"Food and health considerations in Asia-Pacific regional security","type":"article-journal","volume":"18"},"uris":["http://www.mendeley.com/documents/?uuid=06994290-07ac-4109-b51d-39e631c66ce6"]}],"mendeley":{"formattedCitation":"(McKay, 2009)","plainTextFormattedCitation":"(McKay, 2009)","previouslyFormattedCitation":"(McKay, 2009)"},"properties":{"noteIndex":0},"schema":"https://github.com/citation-style-language/schema/raw/master/csl-citation.json"}</w:instrText>
      </w:r>
      <w:r w:rsidRPr="0008241C">
        <w:rPr>
          <w:sz w:val="22"/>
          <w:szCs w:val="24"/>
        </w:rPr>
        <w:fldChar w:fldCharType="separate"/>
      </w:r>
      <w:r w:rsidRPr="0008241C">
        <w:rPr>
          <w:noProof/>
          <w:sz w:val="22"/>
          <w:szCs w:val="24"/>
        </w:rPr>
        <w:t>(McKay, 2009)</w:t>
      </w:r>
      <w:r w:rsidRPr="0008241C">
        <w:rPr>
          <w:sz w:val="22"/>
          <w:szCs w:val="24"/>
        </w:rPr>
        <w:fldChar w:fldCharType="end"/>
      </w:r>
      <w:r w:rsidRPr="0008241C">
        <w:rPr>
          <w:sz w:val="22"/>
          <w:szCs w:val="24"/>
        </w:rPr>
        <w:t xml:space="preserve">. According to Ravanera &amp; Gorra </w:t>
      </w:r>
      <w:r w:rsidRPr="0008241C">
        <w:rPr>
          <w:sz w:val="22"/>
          <w:szCs w:val="24"/>
        </w:rPr>
        <w:fldChar w:fldCharType="begin" w:fldLock="1"/>
      </w:r>
      <w:r w:rsidRPr="0008241C">
        <w:rPr>
          <w:sz w:val="22"/>
          <w:szCs w:val="24"/>
        </w:rPr>
        <w:instrText>ADDIN CSL_CITATION {"citationItems":[{"id":"ITEM-1","itemData":{"ISBN":"978-92-95093-51-5","abstract":"Our Mission A global alliance of civil society and intergovernmental organisations working together to promote secure and equitable access to and control over land for poor women and men through advocacy, dialogue, knowledge sharing and capacity building. Our Vision Secure and equitable access to and control over land reduces poverty and contributes to identity, dignity and inclusion. Roel R. Ravanera is currently the Dean of the College of Agriculture of Xavier University in Cagayan de Oro City, Philippines. He is actively involved in agriculture and rural development issues and has written various papers covering topics on poverty alleviation, agrarian reform and sustainable agriculture. The International Fund for Agricultural Development (IFAD) works with poor rural people to enable them to grow and sell more food, increase their incomes and determine the direction of their own lives. Since 1978, IFAD has invested over US$12 billion in grants and low-interest loans to developing countries, empowering more than 36550 institution and a specialized UN agency based in Rome -the UN's food and agricultural hub. It is a unique partnership of 165 members from the Organization of the Petroleum Exporting Countries (OPEC), other developing countries and the Organisation for Economic Co-operation and Development (OECD).","author":[{"dropping-particle":"","family":"Ravanera","given":"Roel R","non-dropping-particle":"","parse-names":false,"suffix":""},{"dropping-particle":"","family":"Gorra","given":"Vanessa","non-dropping-particle":"","parse-names":false,"suffix":""}],"id":"ITEM-1","issued":{"date-parts":[["2011"]]},"number-of-pages":"49","publisher-place":"Philippines","title":"Commercial pressures on land in Asia: An overview","type":"report"},"suppress-author":1,"uris":["http://www.mendeley.com/documents/?uuid=e920cd68-43d2-3bc7-ad9d-113de4f92f3f"]}],"mendeley":{"formattedCitation":"(2011)","plainTextFormattedCitation":"(2011)","previouslyFormattedCitation":"(2011)"},"properties":{"noteIndex":0},"schema":"https://github.com/citation-style-language/schema/raw/master/csl-citation.json"}</w:instrText>
      </w:r>
      <w:r w:rsidRPr="0008241C">
        <w:rPr>
          <w:sz w:val="22"/>
          <w:szCs w:val="24"/>
        </w:rPr>
        <w:fldChar w:fldCharType="separate"/>
      </w:r>
      <w:r w:rsidRPr="0008241C">
        <w:rPr>
          <w:noProof/>
          <w:sz w:val="22"/>
          <w:szCs w:val="24"/>
        </w:rPr>
        <w:t>(2011)</w:t>
      </w:r>
      <w:r w:rsidRPr="0008241C">
        <w:rPr>
          <w:sz w:val="22"/>
          <w:szCs w:val="24"/>
        </w:rPr>
        <w:fldChar w:fldCharType="end"/>
      </w:r>
      <w:r w:rsidRPr="0008241C">
        <w:rPr>
          <w:sz w:val="22"/>
          <w:szCs w:val="24"/>
        </w:rPr>
        <w:t>, there is a change in food demographics in the Asia-Pacific region and the growing middle class is now consuming more meat. In particular, intake of non-vegetarian diet (meat and fish) increased nearly two-fold in the Asia-Pacific</w:t>
      </w:r>
      <w:r w:rsidRPr="0008241C">
        <w:rPr>
          <w:bCs/>
          <w:sz w:val="22"/>
          <w:szCs w:val="22"/>
        </w:rPr>
        <w:t xml:space="preserve"> region</w:t>
      </w:r>
      <w:r w:rsidRPr="0008241C">
        <w:rPr>
          <w:sz w:val="22"/>
          <w:szCs w:val="24"/>
        </w:rPr>
        <w:t xml:space="preserve"> from 15 to 26 g per person per day over the period between 1990-1992 and 2011-2013 </w:t>
      </w:r>
      <w:r w:rsidRPr="0008241C">
        <w:rPr>
          <w:sz w:val="22"/>
          <w:szCs w:val="24"/>
        </w:rPr>
        <w:fldChar w:fldCharType="begin" w:fldLock="1"/>
      </w:r>
      <w:r w:rsidRPr="0008241C">
        <w:rPr>
          <w:sz w:val="22"/>
          <w:szCs w:val="24"/>
        </w:rPr>
        <w:instrText>ADDIN CSL_CITATION {"citationItems":[{"id":"ITEM-1","itemData":{"PMID":"510","URL":"http://faostat3.fao.org/browse/R/RL/E","author":[{"dropping-particle":"","family":"FAO","given":"","non-dropping-particle":"","parse-names":false,"suffix":""}],"id":"ITEM-1","issued":{"date-parts":[["2015"]]},"page":"last accessed May 6, 2016","title":"FAO-STAT data base","type":"webpage"},"uris":["http://www.mendeley.com/documents/?uuid=21a85d7f-be17-3956-a56c-c7c7be25fc25"]}],"mendeley":{"formattedCitation":"(FAO, 2015a)","manualFormatting":"(FAO, 2014a)","plainTextFormattedCitation":"(FAO, 2015a)","previouslyFormattedCitation":"(FAO, 2015a)"},"properties":{"noteIndex":0},"schema":"https://github.com/citation-style-language/schema/raw/master/csl-citation.json"}</w:instrText>
      </w:r>
      <w:r w:rsidRPr="0008241C">
        <w:rPr>
          <w:sz w:val="22"/>
          <w:szCs w:val="24"/>
        </w:rPr>
        <w:fldChar w:fldCharType="separate"/>
      </w:r>
      <w:r w:rsidRPr="0008241C">
        <w:rPr>
          <w:noProof/>
          <w:sz w:val="22"/>
          <w:szCs w:val="24"/>
        </w:rPr>
        <w:t>(FAO, 2014a)</w:t>
      </w:r>
      <w:r w:rsidRPr="0008241C">
        <w:rPr>
          <w:sz w:val="22"/>
          <w:szCs w:val="24"/>
        </w:rPr>
        <w:fldChar w:fldCharType="end"/>
      </w:r>
      <w:r w:rsidRPr="0008241C">
        <w:rPr>
          <w:sz w:val="22"/>
          <w:szCs w:val="24"/>
        </w:rPr>
        <w:t xml:space="preserve">. </w:t>
      </w:r>
    </w:p>
    <w:p w14:paraId="1C9CBB6E" w14:textId="77777777" w:rsidR="00A01204" w:rsidRPr="0008241C" w:rsidRDefault="00A01204" w:rsidP="00A01204">
      <w:pPr>
        <w:rPr>
          <w:sz w:val="22"/>
          <w:szCs w:val="24"/>
        </w:rPr>
      </w:pPr>
    </w:p>
    <w:p w14:paraId="43CF3BBC" w14:textId="77777777" w:rsidR="00A01204" w:rsidRPr="0008241C" w:rsidRDefault="00A01204" w:rsidP="00A01204">
      <w:pPr>
        <w:rPr>
          <w:sz w:val="22"/>
          <w:szCs w:val="24"/>
        </w:rPr>
      </w:pPr>
      <w:r w:rsidRPr="0008241C">
        <w:rPr>
          <w:sz w:val="22"/>
          <w:szCs w:val="24"/>
        </w:rPr>
        <w:t xml:space="preserve">A prominent structural feature of agriculture in the Asia-Pacific region is the prevalence of smallholder production systems, which </w:t>
      </w:r>
      <w:r w:rsidRPr="0008241C">
        <w:rPr>
          <w:sz w:val="22"/>
          <w:szCs w:val="22"/>
        </w:rPr>
        <w:t xml:space="preserve">use labour-intensive methods </w:t>
      </w:r>
      <w:r w:rsidRPr="0008241C">
        <w:rPr>
          <w:sz w:val="22"/>
          <w:szCs w:val="22"/>
        </w:rPr>
        <w:fldChar w:fldCharType="begin" w:fldLock="1"/>
      </w:r>
      <w:r w:rsidRPr="0008241C">
        <w:rPr>
          <w:sz w:val="22"/>
          <w:szCs w:val="22"/>
        </w:rPr>
        <w:instrText>ADDIN CSL_CITATION {"citationItems":[{"id":"ITEM-1","itemData":{"DOI":"10.1111/dpr.12159","ISSN":"09506764","author":[{"dropping-particle":"","family":"Otsuka","given":"Keijiro","non-dropping-particle":"","parse-names":false,"suffix":""},{"dropping-particle":"","family":"Liu","given":"Yanyan","non-dropping-particle":"","parse-names":false,"suffix":""},{"dropping-particle":"","family":"Yamauchi","given":"Futoshi","non-dropping-particle":"","parse-names":false,"suffix":""}],"container-title":"Development Policy Review","id":"ITEM-1","issue":"3","issued":{"date-parts":[["2016","5","1"]]},"page":"441-461","publisher":"Wiley/Blackwell (10.1111)","title":"The future of small farms in Asia","type":"article-journal","volume":"34"},"uris":["http://www.mendeley.com/documents/?uuid=96be180f-c379-33e1-94de-69e17e10a1eb"]}],"mendeley":{"formattedCitation":"(Otsuka &lt;i&gt;et al.&lt;/i&gt;, 2016)","plainTextFormattedCitation":"(Otsuka et al., 2016)","previouslyFormattedCitation":"(Otsuka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Otsuka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4"/>
        </w:rPr>
        <w:t xml:space="preserve">. This region accounts for approximately  87 per cent  of the 500 million small farms (less than 2 ha) world-wide with 193 million and 93 million farms in China and India respectively </w:t>
      </w:r>
      <w:r w:rsidRPr="0008241C">
        <w:rPr>
          <w:sz w:val="22"/>
          <w:szCs w:val="24"/>
        </w:rPr>
        <w:fldChar w:fldCharType="begin" w:fldLock="1"/>
      </w:r>
      <w:r w:rsidRPr="0008241C">
        <w:rPr>
          <w:sz w:val="22"/>
          <w:szCs w:val="24"/>
        </w:rPr>
        <w:instrText>ADDIN CSL_CITATION {"citationItems":[{"id":"ITEM-1","itemData":{"abstract":"This paper assesses the challenges and opportunities faced by small or family farming in Asia and the\\nPacific Region in sustainable agricultural production and productivity enhancements, and in\\ndiversifying into high value commodities. \\nIt is estimated that about 87 per cent of the world’s 500 million small farms (less than 2 ha) are in\\nAsia and the Pacific region. China and India alone account for 193 million and 93 million farms,\\nrespectively. \\nSmall farms continue to contribute significantly to agricultural production, food security, rural\\npoverty reduction, and biodiversity conservation despite the challenges they face in the access to\\nproductive resources and service delivery. They confront new challenges on integration into high\\nvalue chains, adaptation to climate change, and market volatility and other risks and vulnerability. \\nThey have integrated successfully into high value chains contingent upon support through\\nintermediation (e.g. public –private cooperation in ensuring food safety standards) and internalisation\\n(e.g. through producers’ association in meeting quality standards). \\nAttractive investment opportunities have opened up in agriculture, leading to large-scale investments\\nand competition for land. While new economies of scale (e.g. in external financing) have emerged,\\nelimination of biases against smallholders (e.g. in credit) would enhance their competitiveness. \\nIn complementing incentives to the private sector to innovate, governments must play an active role in\\ncoordinating the delivery of inputs, technical and output marketing services to small farms. Support is\\nalso needed to enable them to adapt to climate change and market volatility.","author":[{"dropping-particle":"","family":"Thapa","given":"Ganesh","non-dropping-particle":"","parse-names":false,"suffix":""},{"dropping-particle":"","family":"Gaiha","given":"Raghav","non-dropping-particle":"","parse-names":false,"suffix":""}],"id":"ITEM-1","issued":{"date-parts":[["2011"]]},"page":"1-41","title":"Smallholder Farming in Asia and the Pacific: Challenges and Opportunities","type":"article-journal"},"uris":["http://www.mendeley.com/documents/?uuid=54b0f183-89c2-4d23-af15-839ae8210928"]}],"mendeley":{"formattedCitation":"(Thapa &amp; Gaiha, 2011)","plainTextFormattedCitation":"(Thapa &amp; Gaiha, 2011)","previouslyFormattedCitation":"(Thapa &amp; Gaiha, 2011)"},"properties":{"noteIndex":0},"schema":"https://github.com/citation-style-language/schema/raw/master/csl-citation.json"}</w:instrText>
      </w:r>
      <w:r w:rsidRPr="0008241C">
        <w:rPr>
          <w:sz w:val="22"/>
          <w:szCs w:val="24"/>
        </w:rPr>
        <w:fldChar w:fldCharType="separate"/>
      </w:r>
      <w:r w:rsidRPr="0008241C">
        <w:rPr>
          <w:noProof/>
          <w:sz w:val="22"/>
          <w:szCs w:val="24"/>
        </w:rPr>
        <w:t>(Thapa &amp; Gaiha, 2011)</w:t>
      </w:r>
      <w:r w:rsidRPr="0008241C">
        <w:rPr>
          <w:sz w:val="22"/>
          <w:szCs w:val="24"/>
        </w:rPr>
        <w:fldChar w:fldCharType="end"/>
      </w:r>
      <w:r w:rsidRPr="0008241C">
        <w:rPr>
          <w:sz w:val="22"/>
          <w:szCs w:val="24"/>
        </w:rPr>
        <w:t xml:space="preserve">. The smallholder agriculture systems in </w:t>
      </w:r>
      <w:r w:rsidRPr="0008241C">
        <w:rPr>
          <w:bCs/>
          <w:sz w:val="22"/>
          <w:szCs w:val="22"/>
        </w:rPr>
        <w:t>the Asia-Pacific region</w:t>
      </w:r>
      <w:r w:rsidRPr="0008241C">
        <w:rPr>
          <w:sz w:val="22"/>
          <w:szCs w:val="24"/>
        </w:rPr>
        <w:t xml:space="preserve"> are significant sources of agricultural production, and contribute substantially to food security, rural poverty alleviation, and conservation of biological diversity notwithstanding the problems they encounter in respect of accessing inputs and service delivery. </w:t>
      </w:r>
      <w:r w:rsidRPr="0008241C">
        <w:rPr>
          <w:rFonts w:eastAsia="MS PGothic"/>
          <w:color w:val="000000"/>
          <w:sz w:val="22"/>
          <w:szCs w:val="22"/>
        </w:rPr>
        <w:t xml:space="preserve">There is, however, widespread use of chemical fertilizers on these small farms leading to great pressure on agrobiodiversity </w:t>
      </w:r>
      <w:r w:rsidRPr="0008241C">
        <w:rPr>
          <w:rFonts w:eastAsia="MS PGothic"/>
          <w:color w:val="000000"/>
          <w:sz w:val="22"/>
          <w:szCs w:val="22"/>
        </w:rPr>
        <w:fldChar w:fldCharType="begin" w:fldLock="1"/>
      </w:r>
      <w:r w:rsidRPr="0008241C">
        <w:rPr>
          <w:rFonts w:eastAsia="MS PGothic"/>
          <w:color w:val="000000"/>
          <w:sz w:val="22"/>
          <w:szCs w:val="22"/>
        </w:rPr>
        <w:instrText>ADDIN CSL_CITATION {"citationItems":[{"id":"ITEM-1","itemData":{"author":[{"dropping-particle":"","family":"NEPAC","given":"","non-dropping-particle":"","parse-names":false,"suffix":""}],"id":"ITEM-1","issued":{"date-parts":[["1997"]]},"publisher":"National Environment Protection Agency of China China Environmental Science Press","publisher-place":"Beijing","title":"China’s Biodiversity: A Country Study","type":"report"},"uris":["http://www.mendeley.com/documents/?uuid=c742b73b-f1dc-4ca9-aed4-5e5fb21cfd36"]},{"id":"ITEM-2","itemData":{"DOI":"10.1016/S0169-2046(99)00069-9","ISSN":"01692046","abstract":"Landscape pattern and dynamic changes were studied in Nanhua State Farm in southern China from 1970s to 1990s. Land use maps of three representative years (1972, 1985 and 1995) with a scale of 1:20 000, derived from interpreted aerial photographs and field surveys, were collected. Eleven land use categories were digitized by using digital instruments with the assistance of a Geographic Information System (GIS). Landscape pattern and dynamics analyses, which were quantified by a series of structural, shape, pattern indices, demonstrated that the number and size of patch change significantly in productive land use type. High dominance and lower diversity characterized the landscape of 1972. Landscape pattern of 1985 had the highest diversity and fragmentation. Up to 1995, the declining trend of diversity and dominance has been displayed. In Farm, it is shown that land management decision of different periods are the roots led to the change of landscape spatial and temporal pattern. (C) 2000 Published by Elsevier Science B.V.","author":[{"dropping-particle":"","family":"Zaizhi","given":"Zhou","non-dropping-particle":"","parse-names":false,"suffix":""}],"container-title":"Landscape and Urban Planning","id":"ITEM-2","issue":"1-2","issued":{"date-parts":[["2000"]]},"page":"33-38","title":"Landscape changes in a rural area in China","type":"article-journal","volume":"47"},"uris":["http://www.mendeley.com/documents/?uuid=7846a027-1989-48d2-a673-9e82d3dd5f5d"]}],"mendeley":{"formattedCitation":"(NEPAC, 1997; Zaizhi, 2000)","plainTextFormattedCitation":"(NEPAC, 1997; Zaizhi, 2000)","previouslyFormattedCitation":"(NEPAC, 1997; Zaizhi, 2000)"},"properties":{"noteIndex":0},"schema":"https://github.com/citation-style-language/schema/raw/master/csl-citation.json"}</w:instrText>
      </w:r>
      <w:r w:rsidRPr="0008241C">
        <w:rPr>
          <w:rFonts w:eastAsia="MS PGothic"/>
          <w:color w:val="000000"/>
          <w:sz w:val="22"/>
          <w:szCs w:val="22"/>
        </w:rPr>
        <w:fldChar w:fldCharType="separate"/>
      </w:r>
      <w:r w:rsidRPr="0008241C">
        <w:rPr>
          <w:rFonts w:eastAsia="MS PGothic"/>
          <w:noProof/>
          <w:color w:val="000000"/>
          <w:sz w:val="22"/>
          <w:szCs w:val="22"/>
        </w:rPr>
        <w:t>(NEPAC, 1997; Zaizhi, 2000)</w:t>
      </w:r>
      <w:r w:rsidRPr="0008241C">
        <w:rPr>
          <w:rFonts w:eastAsia="MS PGothic"/>
          <w:color w:val="000000"/>
          <w:sz w:val="22"/>
          <w:szCs w:val="22"/>
        </w:rPr>
        <w:fldChar w:fldCharType="end"/>
      </w:r>
      <w:r w:rsidRPr="0008241C">
        <w:rPr>
          <w:rFonts w:eastAsia="MS PGothic"/>
          <w:color w:val="000000"/>
          <w:sz w:val="22"/>
          <w:szCs w:val="22"/>
        </w:rPr>
        <w:t xml:space="preserve">. It is evident that the traditional agriculture and homegardens have helped in preservation of various landraces and cultivars </w:t>
      </w:r>
      <w:r w:rsidRPr="0008241C">
        <w:rPr>
          <w:rFonts w:eastAsia="MS PGothic"/>
          <w:color w:val="000000"/>
          <w:sz w:val="22"/>
          <w:szCs w:val="22"/>
        </w:rPr>
        <w:fldChar w:fldCharType="begin" w:fldLock="1"/>
      </w:r>
      <w:r w:rsidRPr="0008241C">
        <w:rPr>
          <w:rFonts w:eastAsia="MS PGothic"/>
          <w:color w:val="000000"/>
          <w:sz w:val="22"/>
          <w:szCs w:val="22"/>
        </w:rPr>
        <w:instrText>ADDIN CSL_CITATION {"citationItems":[{"id":"ITEM-1","itemData":{"DOI":"10.1016/j.agee.2011.01.006","ISBN":"0167-8809","ISSN":"01678809","abstract":"Tropical homegardens with high agrobiodiversity have high potential for carbon (C) sequestration, especially under changing environments. Floristic diversity, richness, and aboveground C stocks and how size of homegardens influence agrobiodiversity and C sequestration potential were assessed in the Kerala homegardens. A total of 839 homegardens in 28 panchayaths (lowest unit of local self-government) of Thrissur, Palakkad, and Malappuram districts were surveyed through a stratified random process. Information was gathered on holding size, floristic composition, plant height, and girth at breast height (GBH) of all trees and shrubs (&gt;20cm GBH). Aboveground C stocks of trees were computed using allometric relationships, assuming C as 50% of biomass. The homegardens were also classified into small (&lt;0.4ha), medium (0.4-1.2ha), and large (&gt;1.2ha). In total, 473 species were recorded, of which 208 were trees (&gt;20cm GBH), 86 shrubs, and 179 herbs. Simpson's floristic diversity index (0.64, 0.41, and 0.46 for a subset of small, medium, and large homegardens, respectively), species richness, and tree density (per hectare) were highest for small-sized holdings. Large-sized homegardens, however, had more stems per garden. Average aboveground standing stocks of C ranged from 16 to 36Mgha -1, with small homegardens having higher C stocks on unit area basis than large- and medium-sized ones. Implicit in this is the potential for C sequestration and agrobiodiversity conservation, especially by small homegardens. ?? 2011 Elsevier B.V.","author":[{"dropping-particle":"","family":"Mohan Kumar","given":"B.","non-dropping-particle":"","parse-names":false,"suffix":""}],"container-title":"Agriculture, Ecosystems and Environment","id":"ITEM-1","issue":"3-4","issued":{"date-parts":[["2011"]]},"page":"430-440","publisher":"Elsevier B.V.","title":"Species richness and aboveground carbon stocks in the homegardens of central Kerala, India","type":"article-journal","volume":"140"},"uris":["http://www.mendeley.com/documents/?uuid=ef435cee-eb08-4481-b90c-6bcf7fa60beb"]}],"mendeley":{"formattedCitation":"(Mohan Kumar, 2011)","manualFormatting":"(Kumar, 2011)","plainTextFormattedCitation":"(Mohan Kumar, 2011)","previouslyFormattedCitation":"(Mohan Kumar, 2011)"},"properties":{"noteIndex":0},"schema":"https://github.com/citation-style-language/schema/raw/master/csl-citation.json"}</w:instrText>
      </w:r>
      <w:r w:rsidRPr="0008241C">
        <w:rPr>
          <w:rFonts w:eastAsia="MS PGothic"/>
          <w:color w:val="000000"/>
          <w:sz w:val="22"/>
          <w:szCs w:val="22"/>
        </w:rPr>
        <w:fldChar w:fldCharType="separate"/>
      </w:r>
      <w:r w:rsidRPr="0008241C">
        <w:rPr>
          <w:rFonts w:eastAsia="MS PGothic"/>
          <w:noProof/>
          <w:color w:val="000000"/>
          <w:sz w:val="22"/>
          <w:szCs w:val="22"/>
        </w:rPr>
        <w:t>(Kumar, 2011)</w:t>
      </w:r>
      <w:r w:rsidRPr="0008241C">
        <w:rPr>
          <w:rFonts w:eastAsia="MS PGothic"/>
          <w:color w:val="000000"/>
          <w:sz w:val="22"/>
          <w:szCs w:val="22"/>
        </w:rPr>
        <w:fldChar w:fldCharType="end"/>
      </w:r>
      <w:r w:rsidRPr="0008241C">
        <w:rPr>
          <w:rFonts w:eastAsia="MS PGothic"/>
          <w:color w:val="000000"/>
          <w:sz w:val="22"/>
          <w:szCs w:val="22"/>
        </w:rPr>
        <w:t xml:space="preserve">. In a typical homegarden, there are intimate, multi-story combinations of several trees and crops, often in association with livestock </w:t>
      </w:r>
      <w:r w:rsidRPr="0008241C">
        <w:rPr>
          <w:rFonts w:eastAsia="MS PGothic"/>
          <w:color w:val="000000"/>
          <w:sz w:val="22"/>
          <w:szCs w:val="22"/>
        </w:rPr>
        <w:fldChar w:fldCharType="begin" w:fldLock="1"/>
      </w:r>
      <w:r w:rsidRPr="0008241C">
        <w:rPr>
          <w:rFonts w:eastAsia="MS PGothic"/>
          <w:color w:val="000000"/>
          <w:sz w:val="22"/>
          <w:szCs w:val="22"/>
        </w:rPr>
        <w:instrText>ADDIN CSL_CITATION {"citationItems":[{"id":"ITEM-1","itemData":{"DOI":"10.1023/B:AGFO.0000028995.13227.ca","ISBN":"0167-4366","ISSN":"01674366","PMID":"14985640","abstract":"Tropical homegardens, one of the oldest forms of managed land-use systems, are considered to be an epitome of sustainability. Although these multispecies production systems have fascinated many and provided sustenance to millions, they have received relatively little scientific attention. The objective of this review is to summarize the current state of knowledge on homegardens with a view to using it as a basis for improving the homegardens as well as similar agroforestry systems. Description and inventory of local systems dominated the 'research' efforts on homegardens during the past 25 or more years. The main attributes that have been identified as contributing to the sustainability of these systems are biophysical advantages such as efficient nutrient cycling offered by multispecies composition, conservation of bio-cultural diversity, product diversification as well as nonmarket values of products and services, and social and cultural values including the opportunity for gender equality in managing the systems. With increasing emphasis on industrial models of agricultural development, fragmentation of land holdings due to demographic pressures, and, to some extent, the neglect – or, lack of appreciation – of traditional values, questions have been raised about the future of homegardens, but such concerns seem to be unfounded. Quite to the contrary, it is increasingly being recognized that understanding the scientific principles of these multispecies systems will have much to offer in the development of sustainable agroecosystems. Research on economic valuation of the tangible as well as intangible products and services, principles and mechanisms of resource sharing in mixed plant communities, and realistic valuation and appreciation of hitherto unrecognised benefits such as carbon sequestration will provide a sound basis for formulating appropriate policies for better realization and exploitation of the benefits of homegardens.","author":[{"dropping-particle":"","family":"Mohan Kumar","given":"B.","non-dropping-particle":"","parse-names":false,"suffix":""},{"dropping-particle":"","family":"Nair","given":"P. K. Ramachandran","non-dropping-particle":"","parse-names":false,"suffix":""}],"container-title":"Agroforestry Systems","id":"ITEM-1","issue":"1-3","issued":{"date-parts":[["2004"]]},"page":"135-152","title":"The enigma of tropical homegardens","type":"article-journal","volume":"61-62"},"uris":["http://www.mendeley.com/documents/?uuid=66bf55fe-5a2a-4930-8525-f95b7f2d351f"]}],"mendeley":{"formattedCitation":"(Mohan Kumar &amp; Nair, 2004)","plainTextFormattedCitation":"(Mohan Kumar &amp; Nair, 2004)","previouslyFormattedCitation":"(Mohan Kumar &amp; Nair, 2004)"},"properties":{"noteIndex":0},"schema":"https://github.com/citation-style-language/schema/raw/master/csl-citation.json"}</w:instrText>
      </w:r>
      <w:r w:rsidRPr="0008241C">
        <w:rPr>
          <w:rFonts w:eastAsia="MS PGothic"/>
          <w:color w:val="000000"/>
          <w:sz w:val="22"/>
          <w:szCs w:val="22"/>
        </w:rPr>
        <w:fldChar w:fldCharType="separate"/>
      </w:r>
      <w:r w:rsidRPr="0008241C">
        <w:rPr>
          <w:rFonts w:eastAsia="MS PGothic"/>
          <w:noProof/>
          <w:color w:val="000000"/>
          <w:sz w:val="22"/>
          <w:szCs w:val="22"/>
        </w:rPr>
        <w:t>(Mohan Kumar &amp; Nair, 2004)</w:t>
      </w:r>
      <w:r w:rsidRPr="0008241C">
        <w:rPr>
          <w:rFonts w:eastAsia="MS PGothic"/>
          <w:color w:val="000000"/>
          <w:sz w:val="22"/>
          <w:szCs w:val="22"/>
        </w:rPr>
        <w:fldChar w:fldCharType="end"/>
      </w:r>
      <w:r w:rsidRPr="0008241C">
        <w:rPr>
          <w:rFonts w:eastAsia="MS PGothic"/>
          <w:color w:val="000000"/>
          <w:sz w:val="22"/>
          <w:szCs w:val="22"/>
        </w:rPr>
        <w:t xml:space="preserve">, and they combine ecological and socioeconomic aspects of sustainability </w:t>
      </w:r>
      <w:r w:rsidRPr="0008241C">
        <w:rPr>
          <w:rFonts w:eastAsia="MS PGothic"/>
          <w:color w:val="000000"/>
          <w:sz w:val="22"/>
          <w:szCs w:val="22"/>
        </w:rPr>
        <w:fldChar w:fldCharType="begin" w:fldLock="1"/>
      </w:r>
      <w:r w:rsidRPr="0008241C">
        <w:rPr>
          <w:rFonts w:eastAsia="MS PGothic"/>
          <w:color w:val="000000"/>
          <w:sz w:val="22"/>
          <w:szCs w:val="22"/>
        </w:rPr>
        <w:instrText>ADDIN CSL_CITATION {"citationItems":[{"id":"ITEM-1","itemData":{"DOI":"10.1007/s10457-005-2919-x","ISBN":"0167-4366","ISSN":"01674366","abstract":"Homegardens in Kerala have long been important multi-purpose\\nagroforestry systems that combine ecological and socioeconomical\\nsustainability. However, traditional homegardens are subject to\\ndifferent conversion processes linked to socioeconomic changes. These\\ndynamics were studied in a survey of 30 homegardens. On the basis of a\\ncluster analysis of tree/shrub species density and subsequent further\\ngrouping using homegarden size as additional characteristic, six\\nhomegarden types were differentiated. These were assessed regarding\\nstructural, functional, management and dynamics characteristics. Four\\ndevelopment stages of homegardens were found along a gradient from\\ntraditional to modern homegardens. Fifty percent of the homegardens\\nstill displayed traditional features, whereas 33% incorporated modern\\npractices. The process of modernisation includes a decrease of the\\ntree/shrub diversity, a gradual concentration on a limited number of\\ncash-crop species, an increase of ornamental plants, a gradual\\nhomogenization of homegarden structure and an increased use of external\\ninputs. One homegarden was characterised as an adapted traditional\\nhomegarden combining multispecies composition and intensive management\\npractices using internal inputs with commercial production. In\\ncomparison to modern homegardens, this homegarden type offers an example\\nof an alternative development path in adapting homegardens to changing\\nsocioeconomic conditions. The study of structural and functional\\ndynamics of homegardens offers the opportunity to understand the trends\\nin socio-economic sustainability and how these relate to ecological\\nsustainability.","author":[{"dropping-particle":"","family":"Peyre","given":"A.","non-dropping-particle":"","parse-names":false,"suffix":""},{"dropping-particle":"","family":"Guidal","given":"A.","non-dropping-particle":"","parse-names":false,"suffix":""},{"dropping-particle":"","family":"Wiersum","given":"K. F.","non-dropping-particle":"","parse-names":false,"suffix":""},{"dropping-particle":"","family":"Bongers","given":"F.","non-dropping-particle":"","parse-names":false,"suffix":""}],"container-title":"Agroforestry Systems","id":"ITEM-1","issue":"2","issued":{"date-parts":[["2006"]]},"page":"101-115","title":"Dynamics of homegarden structure and function in Kerala, India","type":"article-journal","volume":"66"},"uris":["http://www.mendeley.com/documents/?uuid=072d92e4-8697-4936-90db-5be70c1a380c"]}],"mendeley":{"formattedCitation":"(Peyre &lt;i&gt;et al.&lt;/i&gt;, 2006)","plainTextFormattedCitation":"(Peyre et al., 2006)","previouslyFormattedCitation":"(Peyre &lt;i&gt;et al.&lt;/i&gt;, 2006)"},"properties":{"noteIndex":0},"schema":"https://github.com/citation-style-language/schema/raw/master/csl-citation.json"}</w:instrText>
      </w:r>
      <w:r w:rsidRPr="0008241C">
        <w:rPr>
          <w:rFonts w:eastAsia="MS PGothic"/>
          <w:color w:val="000000"/>
          <w:sz w:val="22"/>
          <w:szCs w:val="22"/>
        </w:rPr>
        <w:fldChar w:fldCharType="separate"/>
      </w:r>
      <w:r w:rsidRPr="0008241C">
        <w:rPr>
          <w:rFonts w:eastAsia="MS PGothic"/>
          <w:noProof/>
          <w:color w:val="000000"/>
          <w:sz w:val="22"/>
          <w:szCs w:val="22"/>
        </w:rPr>
        <w:t xml:space="preserve">(Peyre </w:t>
      </w:r>
      <w:r w:rsidRPr="0008241C">
        <w:rPr>
          <w:rFonts w:eastAsia="MS PGothic"/>
          <w:i/>
          <w:noProof/>
          <w:color w:val="000000"/>
          <w:sz w:val="22"/>
          <w:szCs w:val="22"/>
        </w:rPr>
        <w:t>et al.</w:t>
      </w:r>
      <w:r w:rsidRPr="0008241C">
        <w:rPr>
          <w:rFonts w:eastAsia="MS PGothic"/>
          <w:noProof/>
          <w:color w:val="000000"/>
          <w:sz w:val="22"/>
          <w:szCs w:val="22"/>
        </w:rPr>
        <w:t>, 2006)</w:t>
      </w:r>
      <w:r w:rsidRPr="0008241C">
        <w:rPr>
          <w:rFonts w:eastAsia="MS PGothic"/>
          <w:color w:val="000000"/>
          <w:sz w:val="22"/>
          <w:szCs w:val="22"/>
        </w:rPr>
        <w:fldChar w:fldCharType="end"/>
      </w:r>
      <w:r w:rsidRPr="0008241C">
        <w:rPr>
          <w:rFonts w:eastAsia="MS PGothic"/>
          <w:color w:val="000000"/>
          <w:sz w:val="22"/>
          <w:szCs w:val="22"/>
        </w:rPr>
        <w:t xml:space="preserve">. </w:t>
      </w:r>
    </w:p>
    <w:p w14:paraId="00336DCC" w14:textId="77777777" w:rsidR="00A01204" w:rsidRPr="0008241C" w:rsidRDefault="00A01204" w:rsidP="00A01204">
      <w:pPr>
        <w:rPr>
          <w:sz w:val="22"/>
          <w:szCs w:val="24"/>
        </w:rPr>
      </w:pPr>
    </w:p>
    <w:p w14:paraId="5007DE0F" w14:textId="77777777" w:rsidR="00A01204" w:rsidRPr="0008241C" w:rsidRDefault="00A01204" w:rsidP="00A01204">
      <w:pPr>
        <w:rPr>
          <w:sz w:val="22"/>
          <w:szCs w:val="22"/>
        </w:rPr>
      </w:pPr>
      <w:r w:rsidRPr="0008241C">
        <w:rPr>
          <w:sz w:val="22"/>
          <w:szCs w:val="24"/>
        </w:rPr>
        <w:t xml:space="preserve">Agricultural ecosystems both provide and rely upon various </w:t>
      </w:r>
      <w:r w:rsidRPr="0008241C">
        <w:rPr>
          <w:rFonts w:eastAsia="MS Mincho"/>
          <w:sz w:val="22"/>
          <w:szCs w:val="22"/>
          <w:lang w:eastAsia="ja-JP"/>
        </w:rPr>
        <w:t>nature's</w:t>
      </w:r>
      <w:r w:rsidRPr="0008241C">
        <w:rPr>
          <w:sz w:val="22"/>
          <w:szCs w:val="22"/>
        </w:rPr>
        <w:t xml:space="preserve"> </w:t>
      </w:r>
      <w:r w:rsidRPr="0008241C">
        <w:rPr>
          <w:rFonts w:eastAsia="MS Mincho"/>
          <w:sz w:val="22"/>
          <w:szCs w:val="22"/>
          <w:lang w:eastAsia="ja-JP"/>
        </w:rPr>
        <w:t>c</w:t>
      </w:r>
      <w:r w:rsidRPr="0008241C">
        <w:rPr>
          <w:sz w:val="22"/>
          <w:szCs w:val="22"/>
        </w:rPr>
        <w:t xml:space="preserve">ontributions to </w:t>
      </w:r>
      <w:r w:rsidRPr="0008241C">
        <w:rPr>
          <w:rFonts w:eastAsia="MS Mincho"/>
          <w:sz w:val="22"/>
          <w:szCs w:val="22"/>
          <w:lang w:eastAsia="ja-JP"/>
        </w:rPr>
        <w:t>p</w:t>
      </w:r>
      <w:r w:rsidRPr="0008241C">
        <w:rPr>
          <w:sz w:val="22"/>
          <w:szCs w:val="22"/>
        </w:rPr>
        <w:t>eople</w:t>
      </w:r>
      <w:r w:rsidRPr="0008241C">
        <w:rPr>
          <w:sz w:val="22"/>
          <w:szCs w:val="24"/>
        </w:rPr>
        <w:t xml:space="preserve"> to sustain production of food, ﬁbre, and other harvestable goods </w:t>
      </w:r>
      <w:r w:rsidRPr="0008241C">
        <w:rPr>
          <w:sz w:val="22"/>
          <w:szCs w:val="24"/>
        </w:rPr>
        <w:fldChar w:fldCharType="begin" w:fldLock="1"/>
      </w:r>
      <w:r w:rsidRPr="0008241C">
        <w:rPr>
          <w:sz w:val="22"/>
          <w:szCs w:val="24"/>
        </w:rPr>
        <w:instrText>ADDIN CSL_CITATION {"citationItems":[{"id":"ITEM-1","itemData":{"DOI":"10.1016/B978-0-444-52512-3.00013-9","ISBN":"9780080931395","ISSN":"9780444525123","abstract":"Historically, agricultural systems have been managed to maximize production of food and fiber; however, agricultural landscapes can provide numerous goods and services to society. These include ecosystem services, described as those functions of ecosystems that are useful to humans or support human well-being. Agroecology is the application of ecological concepts and principles to the design and management of sustainable agricultural systems. It includes critical ecosystem services and the organisms, guilds, and ecological communities that provide them. This article explores approaches to measuring, managing, and governing agricultural landscapes and ecosystem services with a focus on agroecology and related methods.","author":[{"dropping-particle":"","family":"Garbach","given":"K.","non-dropping-particle":"","parse-names":false,"suffix":""},{"dropping-particle":"","family":"Milder","given":"J.C.","non-dropping-particle":"","parse-names":false,"suffix":""},{"dropping-particle":"","family":"Montenegro","given":"M.","non-dropping-particle":"","parse-names":false,"suffix":""},{"dropping-particle":"","family":"Karp","given":"D.S.","non-dropping-particle":"","parse-names":false,"suffix":""},{"dropping-particle":"","family":"DeClerck","given":"F.A.J.","non-dropping-particle":"","parse-names":false,"suffix":""}],"container-title":"Encyclopedia of Agriculture and Food Systems","id":"ITEM-1","issued":{"date-parts":[["2014"]]},"page":"21-40","title":"Biodiversity and Ecosystem Services in Agroecosystems","type":"article-journal","volume":"2"},"uris":["http://www.mendeley.com/documents/?uuid=cb995cb9-cdb6-437e-8194-5e032e1cdbb3"]},{"id":"ITEM-2","itemData":{"DOI":"10.1016/j.ecolecon.2007.02.024","ISBN":"0921-8009","ISSN":"09218009","PMID":"25","abstract":"Agricultural ecosystems are actively managed by humans to optimize the provision of food, fiber, and fuel. These ecosystem services from agriculture, classified as provisioning services by the recent Millennium Ecosystem Assessment, depend in turn upon a web of supporting and regulating services as inputs to production (e.g., soil fertility and pollination). Agriculture also receives ecosystem dis-services that reduce productivity or increase production costs (e.g., herbivory and competition for water and nutrients by undesired species). The flows of these services and dis-services directly depend on how agricultural ecosystems are managed and upon the diversity, composition, and functioning of remaining natural ecosystems in the landscape. Managing agricultural landscapes to provide sufficient supporting and regulating ecosystem services and fewer dis-services will require research that is policy-relevant, multidisciplinary and collaborative. This paper focuses on how ecosystem services contribute to agricultural productivity and how ecosystem dis-services detract from it. We first describe the major services and dis-services as well as their key mediators. We then explore the importance of scale and economic externalities for the management of ecosystem service provision to agriculture. Finally, we discuss outstanding issues in regard to improving the management of ecosystem services and dis-services to agriculture. ?? 2007 Elsevier B.V. All rights reserved.","author":[{"dropping-particle":"","family":"Zhang","given":"Wei","non-dropping-particle":"","parse-names":false,"suffix":""},{"dropping-particle":"","family":"Ricketts","given":"Taylor H.","non-dropping-particle":"","parse-names":false,"suffix":""},{"dropping-particle":"","family":"Kremen","given":"Claire","non-dropping-particle":"","parse-names":false,"suffix":""},{"dropping-particle":"","family":"Carney","given":"Karen","non-dropping-particle":"","parse-names":false,"suffix":""},{"dropping-particle":"","family":"Swinton","given":"Scott M.","non-dropping-particle":"","parse-names":false,"suffix":""}],"container-title":"Ecological Economics","id":"ITEM-2","issue":"2","issued":{"date-parts":[["2007"]]},"page":"253-260","title":"Ecosystem services and dis-services to agriculture","type":"article-journal","volume":"64"},"uris":["http://www.mendeley.com/documents/?uuid=486de7d9-3cde-4856-b546-468f985985aa"]}],"mendeley":{"formattedCitation":"(Garbach &lt;i&gt;et al.&lt;/i&gt;, 2014; W. Zhang &lt;i&gt;et al.&lt;/i&gt;, 2007)","plainTextFormattedCitation":"(Garbach et al., 2014; W. Zhang et al., 2007)","previouslyFormattedCitation":"(Garbach &lt;i&gt;et al.&lt;/i&gt;, 2014; W. Zhang &lt;i&gt;et al.&lt;/i&gt;, 2007)"},"properties":{"noteIndex":0},"schema":"https://github.com/citation-style-language/schema/raw/master/csl-citation.json"}</w:instrText>
      </w:r>
      <w:r w:rsidRPr="0008241C">
        <w:rPr>
          <w:sz w:val="22"/>
          <w:szCs w:val="24"/>
        </w:rPr>
        <w:fldChar w:fldCharType="separate"/>
      </w:r>
      <w:r w:rsidRPr="0008241C">
        <w:rPr>
          <w:noProof/>
          <w:sz w:val="22"/>
          <w:szCs w:val="24"/>
        </w:rPr>
        <w:t xml:space="preserve">(Garbach </w:t>
      </w:r>
      <w:r w:rsidRPr="0008241C">
        <w:rPr>
          <w:i/>
          <w:noProof/>
          <w:sz w:val="22"/>
          <w:szCs w:val="24"/>
        </w:rPr>
        <w:t>et al.</w:t>
      </w:r>
      <w:r w:rsidRPr="0008241C">
        <w:rPr>
          <w:noProof/>
          <w:sz w:val="22"/>
          <w:szCs w:val="24"/>
        </w:rPr>
        <w:t xml:space="preserve">, 2014; W. Zhang </w:t>
      </w:r>
      <w:r w:rsidRPr="0008241C">
        <w:rPr>
          <w:i/>
          <w:noProof/>
          <w:sz w:val="22"/>
          <w:szCs w:val="24"/>
        </w:rPr>
        <w:t>et al.</w:t>
      </w:r>
      <w:r w:rsidRPr="0008241C">
        <w:rPr>
          <w:noProof/>
          <w:sz w:val="22"/>
          <w:szCs w:val="24"/>
        </w:rPr>
        <w:t>, 2007)</w:t>
      </w:r>
      <w:r w:rsidRPr="0008241C">
        <w:rPr>
          <w:sz w:val="22"/>
          <w:szCs w:val="24"/>
        </w:rPr>
        <w:fldChar w:fldCharType="end"/>
      </w:r>
      <w:r w:rsidRPr="0008241C">
        <w:rPr>
          <w:sz w:val="22"/>
          <w:szCs w:val="24"/>
        </w:rPr>
        <w:t xml:space="preserve">. </w:t>
      </w:r>
      <w:r w:rsidRPr="0008241C">
        <w:rPr>
          <w:rFonts w:eastAsia="MS Mincho"/>
          <w:sz w:val="22"/>
          <w:szCs w:val="24"/>
          <w:lang w:eastAsia="ja-JP"/>
        </w:rPr>
        <w:t>While m</w:t>
      </w:r>
      <w:r w:rsidRPr="0008241C">
        <w:rPr>
          <w:sz w:val="22"/>
          <w:szCs w:val="24"/>
        </w:rPr>
        <w:t xml:space="preserve">any of these contributions beneﬁt the farmers and other stakeholders on-site,  broader community beneﬁts </w:t>
      </w:r>
      <w:r w:rsidRPr="0008241C">
        <w:rPr>
          <w:rFonts w:eastAsia="MS Mincho"/>
          <w:sz w:val="22"/>
          <w:szCs w:val="24"/>
          <w:lang w:eastAsia="ja-JP"/>
        </w:rPr>
        <w:t>and</w:t>
      </w:r>
      <w:r w:rsidRPr="0008241C">
        <w:rPr>
          <w:sz w:val="22"/>
          <w:szCs w:val="24"/>
        </w:rPr>
        <w:t xml:space="preserve"> some contributions that beneﬁt both groups are plausible </w:t>
      </w:r>
      <w:r w:rsidRPr="0008241C">
        <w:rPr>
          <w:sz w:val="22"/>
          <w:szCs w:val="24"/>
        </w:rPr>
        <w:fldChar w:fldCharType="begin" w:fldLock="1"/>
      </w:r>
      <w:r w:rsidRPr="0008241C">
        <w:rPr>
          <w:sz w:val="22"/>
          <w:szCs w:val="24"/>
        </w:rPr>
        <w:instrText>ADDIN CSL_CITATION {"citationItems":[{"id":"ITEM-1","itemData":{"DOI":"10.1016/B978-0-444-52512-3.00013-9","ISBN":"9780080931395","ISSN":"9780444525123","abstract":"Historically, agricultural systems have been managed to maximize production of food and fiber; however, agricultural landscapes can provide numerous goods and services to society. These include ecosystem services, described as those functions of ecosystems that are useful to humans or support human well-being. Agroecology is the application of ecological concepts and principles to the design and management of sustainable agricultural systems. It includes critical ecosystem services and the organisms, guilds, and ecological communities that provide them. This article explores approaches to measuring, managing, and governing agricultural landscapes and ecosystem services with a focus on agroecology and related methods.","author":[{"dropping-particle":"","family":"Garbach","given":"K.","non-dropping-particle":"","parse-names":false,"suffix":""},{"dropping-particle":"","family":"Milder","given":"J.C.","non-dropping-particle":"","parse-names":false,"suffix":""},{"dropping-particle":"","family":"Montenegro","given":"M.","non-dropping-particle":"","parse-names":false,"suffix":""},{"dropping-particle":"","family":"Karp","given":"D.S.","non-dropping-particle":"","parse-names":false,"suffix":""},{"dropping-particle":"","family":"DeClerck","given":"F.A.J.","non-dropping-particle":"","parse-names":false,"suffix":""}],"container-title":"Encyclopedia of Agriculture and Food Systems","id":"ITEM-1","issued":{"date-parts":[["2014"]]},"page":"21-40","title":"Biodiversity and Ecosystem Services in Agroecosystems","type":"article-journal","volume":"2"},"uris":["http://www.mendeley.com/documents/?uuid=cb995cb9-cdb6-437e-8194-5e032e1cdbb3"]}],"mendeley":{"formattedCitation":"(Garbach &lt;i&gt;et al.&lt;/i&gt;, 2014)","plainTextFormattedCitation":"(Garbach et al., 2014)","previouslyFormattedCitation":"(Garbach &lt;i&gt;et al.&lt;/i&gt;, 2014)"},"properties":{"noteIndex":0},"schema":"https://github.com/citation-style-language/schema/raw/master/csl-citation.json"}</w:instrText>
      </w:r>
      <w:r w:rsidRPr="0008241C">
        <w:rPr>
          <w:sz w:val="22"/>
          <w:szCs w:val="24"/>
        </w:rPr>
        <w:fldChar w:fldCharType="separate"/>
      </w:r>
      <w:r w:rsidRPr="0008241C">
        <w:rPr>
          <w:noProof/>
          <w:sz w:val="22"/>
          <w:szCs w:val="24"/>
        </w:rPr>
        <w:t xml:space="preserve">(Garbach </w:t>
      </w:r>
      <w:r w:rsidRPr="0008241C">
        <w:rPr>
          <w:i/>
          <w:noProof/>
          <w:sz w:val="22"/>
          <w:szCs w:val="24"/>
        </w:rPr>
        <w:t>et al.</w:t>
      </w:r>
      <w:r w:rsidRPr="0008241C">
        <w:rPr>
          <w:noProof/>
          <w:sz w:val="22"/>
          <w:szCs w:val="24"/>
        </w:rPr>
        <w:t>, 2014)</w:t>
      </w:r>
      <w:r w:rsidRPr="0008241C">
        <w:rPr>
          <w:sz w:val="22"/>
          <w:szCs w:val="24"/>
        </w:rPr>
        <w:fldChar w:fldCharType="end"/>
      </w:r>
      <w:r w:rsidRPr="0008241C">
        <w:rPr>
          <w:sz w:val="22"/>
          <w:szCs w:val="24"/>
        </w:rPr>
        <w:t xml:space="preserve">.  In general, greater innate biological diversity within a given agroecosystem is related to augmented levels of ecosystem services </w:t>
      </w:r>
      <w:r w:rsidRPr="0008241C">
        <w:rPr>
          <w:sz w:val="22"/>
          <w:szCs w:val="24"/>
        </w:rPr>
        <w:fldChar w:fldCharType="begin" w:fldLock="1"/>
      </w:r>
      <w:r w:rsidRPr="0008241C">
        <w:rPr>
          <w:sz w:val="22"/>
          <w:szCs w:val="24"/>
        </w:rPr>
        <w:instrText>ADDIN CSL_CITATION {"citationItems":[{"id":"ITEM-1","itemData":{"DOI":"10.1111/j.1461-0248.2006.00963.x","ISBN":"1461-023X","ISSN":"1461023X","PMID":"16972878","abstract":"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author":[{"dropping-particle":"","family":"Balvanera","given":"Patricia","non-dropping-particle":"","parse-names":false,"suffix":""},{"dropping-particle":"","family":"Pfisterer","given":"Andrea B.","non-dropping-particle":"","parse-names":false,"suffix":""},{"dropping-particle":"","family":"Buchmann","given":"Nina","non-dropping-particle":"","parse-names":false,"suffix":""},{"dropping-particle":"","family":"He","given":"Jing Shen","non-dropping-particle":"","parse-names":false,"suffix":""},{"dropping-particle":"","family":"Nakashizuka","given":"Tohru","non-dropping-particle":"","parse-names":false,"suffix":""},{"dropping-particle":"","family":"Raffaelli","given":"David","non-dropping-particle":"","parse-names":false,"suffix":""},{"dropping-particle":"","family":"Schmid","given":"Bernhard","non-dropping-particle":"","parse-names":false,"suffix":""}],"container-title":"Ecology Letters","id":"ITEM-1","issue":"10","issued":{"date-parts":[["2006"]]},"page":"1146-1156","title":"Quantifying the evidence for biodiversity effects on ecosystem functioning and services","type":"article-journal","volume":"9"},"uris":["http://www.mendeley.com/documents/?uuid=6f69c92a-6597-4ec5-b26a-d344cc63dc7a"]},{"id":"ITEM-2","itemData":{"DOI":"10.1038/nature11373","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2","issue":"7415","issued":{"date-parts":[["2012"]]},"page":"326-326","title":"Biodiversity loss and its impact on humanity","type":"article-journal","volume":"489"},"uris":["http://www.mendeley.com/documents/?uuid=af604cb5-b9ec-4bdf-88dc-08933b848dfe"]},{"id":"ITEM-3","itemData":{"DOI":"10.1016/B978-0-444-52512-3.00013-9","ISBN":"9780080931395","ISSN":"9780444525123","abstract":"Historically, agricultural systems have been managed to maximize production of food and fiber; however, agricultural landscapes can provide numerous goods and services to society. These include ecosystem services, described as those functions of ecosystems that are useful to humans or support human well-being. Agroecology is the application of ecological concepts and principles to the design and management of sustainable agricultural systems. It includes critical ecosystem services and the organisms, guilds, and ecological communities that provide them. This article explores approaches to measuring, managing, and governing agricultural landscapes and ecosystem services with a focus on agroecology and related methods.","author":[{"dropping-particle":"","family":"Garbach","given":"K.","non-dropping-particle":"","parse-names":false,"suffix":""},{"dropping-particle":"","family":"Milder","given":"J.C.","non-dropping-particle":"","parse-names":false,"suffix":""},{"dropping-particle":"","family":"Montenegro","given":"M.","non-dropping-particle":"","parse-names":false,"suffix":""},{"dropping-particle":"","family":"Karp","given":"D.S.","non-dropping-particle":"","parse-names":false,"suffix":""},{"dropping-particle":"","family":"DeClerck","given":"F.A.J.","non-dropping-particle":"","parse-names":false,"suffix":""}],"container-title":"Encyclopedia of Agriculture and Food Systems","id":"ITEM-3","issued":{"date-parts":[["2014"]]},"page":"21-40","title":"Biodiversity and Ecosystem Services in Agroecosystems","type":"article-journal","volume":"2"},"uris":["http://www.mendeley.com/documents/?uuid=cb995cb9-cdb6-437e-8194-5e032e1cdbb3"]}],"mendeley":{"formattedCitation":"(Balvanera &lt;i&gt;et al.&lt;/i&gt;, 2006; Cardinale &lt;i&gt;et al.&lt;/i&gt;, 2012; Garbach &lt;i&gt;et al.&lt;/i&gt;, 2014)","plainTextFormattedCitation":"(Balvanera et al., 2006; Cardinale et al., 2012; Garbach et al., 2014)","previouslyFormattedCitation":"(Balvanera &lt;i&gt;et al.&lt;/i&gt;, 2006; Cardinale &lt;i&gt;et al.&lt;/i&gt;, 2012; Garbach &lt;i&gt;et al.&lt;/i&gt;, 2014)"},"properties":{"noteIndex":0},"schema":"https://github.com/citation-style-language/schema/raw/master/csl-citation.json"}</w:instrText>
      </w:r>
      <w:r w:rsidRPr="0008241C">
        <w:rPr>
          <w:sz w:val="22"/>
          <w:szCs w:val="24"/>
        </w:rPr>
        <w:fldChar w:fldCharType="separate"/>
      </w:r>
      <w:r w:rsidRPr="0008241C">
        <w:rPr>
          <w:noProof/>
          <w:sz w:val="22"/>
          <w:szCs w:val="24"/>
        </w:rPr>
        <w:t xml:space="preserve">(Balvanera </w:t>
      </w:r>
      <w:r w:rsidRPr="0008241C">
        <w:rPr>
          <w:i/>
          <w:noProof/>
          <w:sz w:val="22"/>
          <w:szCs w:val="24"/>
        </w:rPr>
        <w:t>et al.</w:t>
      </w:r>
      <w:r w:rsidRPr="0008241C">
        <w:rPr>
          <w:noProof/>
          <w:sz w:val="22"/>
          <w:szCs w:val="24"/>
        </w:rPr>
        <w:t xml:space="preserve">, 2006; Cardinale </w:t>
      </w:r>
      <w:r w:rsidRPr="0008241C">
        <w:rPr>
          <w:i/>
          <w:noProof/>
          <w:sz w:val="22"/>
          <w:szCs w:val="24"/>
        </w:rPr>
        <w:t>et al.</w:t>
      </w:r>
      <w:r w:rsidRPr="0008241C">
        <w:rPr>
          <w:noProof/>
          <w:sz w:val="22"/>
          <w:szCs w:val="24"/>
        </w:rPr>
        <w:t xml:space="preserve">, 2012; Garbach </w:t>
      </w:r>
      <w:r w:rsidRPr="0008241C">
        <w:rPr>
          <w:i/>
          <w:noProof/>
          <w:sz w:val="22"/>
          <w:szCs w:val="24"/>
        </w:rPr>
        <w:t>et al.</w:t>
      </w:r>
      <w:r w:rsidRPr="0008241C">
        <w:rPr>
          <w:noProof/>
          <w:sz w:val="22"/>
          <w:szCs w:val="24"/>
        </w:rPr>
        <w:t>, 2014)</w:t>
      </w:r>
      <w:r w:rsidRPr="0008241C">
        <w:rPr>
          <w:sz w:val="22"/>
          <w:szCs w:val="24"/>
        </w:rPr>
        <w:fldChar w:fldCharType="end"/>
      </w:r>
      <w:r w:rsidRPr="0008241C">
        <w:rPr>
          <w:sz w:val="22"/>
          <w:szCs w:val="24"/>
        </w:rPr>
        <w:t xml:space="preserve">. Agroecosystems in the Asia-Pacific region include a diversity of meadows, pastures, arable lands, croplands, and agroforestry systems. Among them, 65.4 per cent consists of permanent meadows and pastures, 30.8 per cent is arable, and 4 per cent is used for permanent crops </w:t>
      </w:r>
      <w:r w:rsidRPr="0008241C">
        <w:rPr>
          <w:sz w:val="22"/>
          <w:szCs w:val="24"/>
        </w:rPr>
        <w:fldChar w:fldCharType="begin" w:fldLock="1"/>
      </w:r>
      <w:r w:rsidRPr="0008241C">
        <w:rPr>
          <w:sz w:val="22"/>
          <w:szCs w:val="24"/>
        </w:rPr>
        <w:instrText>ADDIN CSL_CITATION {"citationItems":[{"id":"ITEM-1","itemData":{"PMID":"510","URL":"http://faostat3.fao.org/browse/R/RL/E","author":[{"dropping-particle":"","family":"FAO","given":"","non-dropping-particle":"","parse-names":false,"suffix":""}],"id":"ITEM-1","issued":{"date-parts":[["2015"]]},"page":"last accessed May 6, 2016","title":"FAO-STAT data base","type":"webpage"},"uris":["http://www.mendeley.com/documents/?uuid=21a85d7f-be17-3956-a56c-c7c7be25fc25"]}],"mendeley":{"formattedCitation":"(FAO, 2015a)","manualFormatting":"(FAO, 2014a)","plainTextFormattedCitation":"(FAO, 2015a)","previouslyFormattedCitation":"(FAO, 2015a)"},"properties":{"noteIndex":0},"schema":"https://github.com/citation-style-language/schema/raw/master/csl-citation.json"}</w:instrText>
      </w:r>
      <w:r w:rsidRPr="0008241C">
        <w:rPr>
          <w:sz w:val="22"/>
          <w:szCs w:val="24"/>
        </w:rPr>
        <w:fldChar w:fldCharType="separate"/>
      </w:r>
      <w:r w:rsidRPr="0008241C">
        <w:rPr>
          <w:noProof/>
          <w:sz w:val="22"/>
          <w:szCs w:val="24"/>
        </w:rPr>
        <w:t>(FAO, 2014a)</w:t>
      </w:r>
      <w:r w:rsidRPr="0008241C">
        <w:rPr>
          <w:sz w:val="22"/>
          <w:szCs w:val="24"/>
        </w:rPr>
        <w:fldChar w:fldCharType="end"/>
      </w:r>
      <w:r w:rsidRPr="0008241C">
        <w:rPr>
          <w:sz w:val="22"/>
          <w:szCs w:val="24"/>
        </w:rPr>
        <w:t xml:space="preserve">. </w:t>
      </w:r>
    </w:p>
    <w:p w14:paraId="58DED312" w14:textId="77777777" w:rsidR="00A01204" w:rsidRPr="0008241C" w:rsidRDefault="00A01204" w:rsidP="00A01204">
      <w:pPr>
        <w:rPr>
          <w:sz w:val="22"/>
          <w:szCs w:val="24"/>
        </w:rPr>
      </w:pPr>
    </w:p>
    <w:p w14:paraId="775437CC" w14:textId="79621A83" w:rsidR="00A01204" w:rsidRPr="0008241C" w:rsidRDefault="00A01204" w:rsidP="00A01204">
      <w:pPr>
        <w:rPr>
          <w:sz w:val="22"/>
          <w:szCs w:val="22"/>
        </w:rPr>
      </w:pPr>
      <w:r w:rsidRPr="0008241C">
        <w:rPr>
          <w:sz w:val="22"/>
          <w:szCs w:val="24"/>
        </w:rPr>
        <w:t xml:space="preserve">Under the increasing global demand for food, fodder and bioenergy crops, many agricultural systems are facing risks of biodiversity loss as well as soil fertility depletion and water shortage </w:t>
      </w:r>
      <w:r w:rsidRPr="0008241C">
        <w:rPr>
          <w:sz w:val="22"/>
          <w:szCs w:val="24"/>
        </w:rPr>
        <w:fldChar w:fldCharType="begin" w:fldLock="1"/>
      </w:r>
      <w:r w:rsidRPr="0008241C">
        <w:rPr>
          <w:sz w:val="22"/>
          <w:szCs w:val="24"/>
        </w:rPr>
        <w:instrText>ADDIN CSL_CITATION {"citationItems":[{"id":"ITEM-1","itemData":{"DOI":"Available online at: www.ccafs.cgiar.org/commission.","abstract":"The Commission on Sustainable Agriculture and Climate Change has reviewed the scientific evidence to identify a pathway to achieving food security in the context of climate change. Food systems must shift to better meet human needs and, in the long term, balance with planetary resources. This will demand major interventions, at local to global scales, to transform current patterns of food production, distribution and consumption. Investment, innovation, and deliberate effort to empower the world's most vulnerable populations will be required to construct a global food system that adapts to climate change and ensures food security while minimizing greenhouse gas emissions and sustaining our natural resource base. Greatly expanded investments in sustainable agriculture, including improving supporting infrastructure and restoring degraded ecosystems, are an essential component of long-term economic development. The sooner they are made, the greater the benefits will be.","author":[{"dropping-particle":"","family":"Beddington","given":"John","non-dropping-particle":"","parse-names":false,"suffix":""},{"dropping-particle":"","family":"Asaduzzaman","given":"Mohammed","non-dropping-particle":"","parse-names":false,"suffix":""},{"dropping-particle":"","family":"Clark","given":"Megan","non-dropping-particle":"","parse-names":false,"suffix":""},{"dropping-particle":"","family":"Fernández","given":"Adrian","non-dropping-particle":"","parse-names":false,"suffix":""},{"dropping-particle":"","family":"Guillou","given":"Marion","non-dropping-particle":"","parse-names":false,"suffix":""},{"dropping-particle":"","family":"Jahn","given":"Molly","non-dropping-particle":"","parse-names":false,"suffix":""},{"dropping-particle":"","family":"Erda","given":"Lin","non-dropping-particle":"","parse-names":false,"suffix":""},{"dropping-particle":"","family":"Mamo","given":"Tekalign","non-dropping-particle":"","parse-names":false,"suffix":""},{"dropping-particle":"Van","family":"Bo","given":"Nguyen","non-dropping-particle":"","parse-names":false,"suffix":""},{"dropping-particle":"","family":"Nobre","given":"Carlos A.","non-dropping-particle":"","parse-names":false,"suffix":""},{"dropping-particle":"","family":"Scholes","given":"Robert","non-dropping-particle":"","parse-names":false,"suffix":""},{"dropping-particle":"","family":"Sharma","given":"Rita","non-dropping-particle":"","parse-names":false,"suffix":""},{"dropping-particle":"","family":"Wakhungu","given":"Judi","non-dropping-particle":"","parse-names":false,"suffix":""}],"id":"ITEM-1","issue":"November","issued":{"date-parts":[["2011"]]},"number-of-pages":"20","publisher-place":"Copenhagen, Denmark.","title":"Achieving food security in the face of climate change: Summary for policy makers from the Commission on Sustainable Agriculture and Climate Change","type":"report"},"uris":["http://www.mendeley.com/documents/?uuid=6faa9de1-7041-361e-b234-3230a0bd8d3f"]}],"mendeley":{"formattedCitation":"(Beddington &lt;i&gt;et al.&lt;/i&gt;, 2011)","plainTextFormattedCitation":"(Beddington et al., 2011)","previouslyFormattedCitation":"(Beddington &lt;i&gt;et al.&lt;/i&gt;, 2011)"},"properties":{"noteIndex":0},"schema":"https://github.com/citation-style-language/schema/raw/master/csl-citation.json"}</w:instrText>
      </w:r>
      <w:r w:rsidRPr="0008241C">
        <w:rPr>
          <w:sz w:val="22"/>
          <w:szCs w:val="24"/>
        </w:rPr>
        <w:fldChar w:fldCharType="separate"/>
      </w:r>
      <w:r w:rsidRPr="0008241C">
        <w:rPr>
          <w:noProof/>
          <w:sz w:val="22"/>
          <w:szCs w:val="24"/>
        </w:rPr>
        <w:t xml:space="preserve">(Beddington </w:t>
      </w:r>
      <w:r w:rsidRPr="0008241C">
        <w:rPr>
          <w:i/>
          <w:noProof/>
          <w:sz w:val="22"/>
          <w:szCs w:val="24"/>
        </w:rPr>
        <w:t>et al.</w:t>
      </w:r>
      <w:r w:rsidRPr="0008241C">
        <w:rPr>
          <w:noProof/>
          <w:sz w:val="22"/>
          <w:szCs w:val="24"/>
        </w:rPr>
        <w:t>, 2011)</w:t>
      </w:r>
      <w:r w:rsidRPr="0008241C">
        <w:rPr>
          <w:sz w:val="22"/>
          <w:szCs w:val="24"/>
        </w:rPr>
        <w:fldChar w:fldCharType="end"/>
      </w:r>
      <w:r w:rsidRPr="0008241C">
        <w:rPr>
          <w:sz w:val="22"/>
          <w:szCs w:val="24"/>
        </w:rPr>
        <w:t xml:space="preserve">. </w:t>
      </w:r>
      <w:r w:rsidRPr="0008241C">
        <w:rPr>
          <w:sz w:val="22"/>
          <w:szCs w:val="22"/>
        </w:rPr>
        <w:t xml:space="preserve">On the whole, agricultural lands in </w:t>
      </w:r>
      <w:r w:rsidRPr="0008241C">
        <w:rPr>
          <w:bCs/>
          <w:sz w:val="22"/>
          <w:szCs w:val="22"/>
        </w:rPr>
        <w:t>the Asia-Pacific region</w:t>
      </w:r>
      <w:r w:rsidRPr="0008241C">
        <w:rPr>
          <w:sz w:val="22"/>
          <w:szCs w:val="22"/>
        </w:rPr>
        <w:t xml:space="preserve"> suffer from two potential problems: intensification and abandonment. Intensive agriculture currently in vogue has caused degradation of some ecosystem services </w:t>
      </w:r>
      <w:r w:rsidRPr="0008241C">
        <w:rPr>
          <w:sz w:val="22"/>
          <w:szCs w:val="22"/>
        </w:rPr>
        <w:fldChar w:fldCharType="begin" w:fldLock="1"/>
      </w:r>
      <w:r w:rsidRPr="0008241C">
        <w:rPr>
          <w:sz w:val="22"/>
          <w:szCs w:val="22"/>
        </w:rPr>
        <w:instrText>ADDIN CSL_CITATION {"citationItems":[{"id":"ITEM-1","itemData":{"DOI":"10.1016/j.ecolecon.2011.12.001","ISBN":"0921-8009","ISSN":"09218009","abstract":"The role of ecosystem services in agro-ecosystems is often poorly understood by those in agricultural production. Yet food production, itself an ecosystem service, is critical to the survival of humanity and dominates much of the world's terrestrial and marine environments. There is a need to address the under-estimation of ecosystem services in farmland and develop concepts, policies and methods to evaluate them. In this paper, we develop a conceptual framework and consult with agro-industry experts to identify the impacts of different agricultural practices on ecosystem services. We also identify the ecosystem services crucial to the long term functioning of agroecosystems in Australia. Our results demonstrate that the regulating ecosystem services are the most relevant to all of the agriculture sectors we examined. Most concern is the recognised impact that the agricultural sector has had on ecosystem services provision. Results from our survey indicate that the agricultural sector in Australia negatively impacts on all regulating and supporting ecosystem services, despite the importance of these services in the process of agricultural production. We conclude with various policy arguments for better and more explicit recognition of ecosystem services in the management of agroecosystems. ?? 2011 Elsevier B.V.","author":[{"dropping-particle":"","family":"Sandhu","given":"Harpinder S.","non-dropping-particle":"","parse-names":false,"suffix":""},{"dropping-particle":"","family":"Crossman","given":"Neville D.","non-dropping-particle":"","parse-names":false,"suffix":""},{"dropping-particle":"","family":"Smith","given":"F. Patrick","non-dropping-particle":"","parse-names":false,"suffix":""}],"container-title":"Ecological Economics","id":"ITEM-1","issued":{"date-parts":[["2012"]]},"page":"19-26","publisher":"Elsevier B.V.","title":"Ecosystem services and Australian agricultural enterprises","type":"article-journal","volume":"74"},"uris":["http://www.mendeley.com/documents/?uuid=03594616-84d5-4cad-96cd-b2214b657345"]},{"id":"ITEM-2","itemData":{"DOI":"10.1002/9781118506271.ch8","ISBN":"9781405170086","abstract":"Ecosystem services (ES) in agriculture are vital for the supply of food and fibre. This chapter proposes a framework of ES associated with agroecosystems and a ‘bottom-up’ approach to assess ES experimentally at field level. It elaborates on the conceptual framework of ES in agroecosystems providing field-scale assessments, citing examples from Denmark and New Zealand. Field-scale assessment of ES in agriculture can help in redesigning agricultural landscapes using new ecotechnologies based on novel and sound ecological knowledge to enhance ES. The chapter demonstrates that there is a very wide range of ES provision, with organic arable cropping delivering many times the ES value of that provided by conventional farming. It also provides scenarios for balancing production and ES in agroecosystems that can be explored to maintain and improve farm sustainability and achieve food security.","author":[{"dropping-particle":"","family":"Sandhu","given":"Harpinder","non-dropping-particle":"","parse-names":false,"suffix":""},{"dropping-particle":"","family":"Porter","given":"John","non-dropping-particle":"","parse-names":false,"suffix":""},{"dropping-particle":"","family":"Wratten","given":"Steve","non-dropping-particle":"","parse-names":false,"suffix":""}],"chapter-number":"8","container-title":"Ecosystem Services in Agricultural and Urban Landscapes","edition":"1","editor":[{"dropping-particle":"","family":"Wratten","given":"S.","non-dropping-particle":"","parse-names":false,"suffix":""},{"dropping-particle":"","family":"Sandhu","given":"H.","non-dropping-particle":"","parse-names":false,"suffix":""},{"dropping-particle":"","family":"Cullen","given":"R.","non-dropping-particle":"","parse-names":false,"suffix":""},{"dropping-particle":"","family":"Costanza","given":"R.","non-dropping-particle":"","parse-names":false,"suffix":""}],"id":"ITEM-2","issued":{"date-parts":[["2013","1","20"]]},"page":"122-135","publisher":"John Wiley &amp; Sons, Ltd.","publisher-place":"Oxford","title":"Experimental Assessment of Ecosystem Services in Agriculture","type":"chapter"},"uris":["http://www.mendeley.com/documents/?uuid=d6ad8a4d-ffe3-3150-b571-84ad204754d9"]},{"id":"ITEM-3","itemData":{"DOI":"10.1016/j.baae.2015.10.003","ISSN":"14391791","author":[{"dropping-particle":"","family":"Settele","given":"Josef","non-dropping-particle":"","parse-names":false,"suffix":""},{"dropping-particle":"","family":"Spangenberg","given":"Joachim H.","non-dropping-particle":"","parse-names":false,"suffix":""},{"dropping-particle":"","family":"Heong","given":"Kong Luen","non-dropping-particle":"","parse-names":false,"suffix":""},{"dropping-particle":"","family":"Burkhard","given":"Benjamin","non-dropping-particle":"","parse-names":false,"suffix":""},{"dropping-particle":"","family":"Bustamante","given":"Jesus Victor","non-dropping-particle":"","parse-names":false,"suffix":""},{"dropping-particle":"","family":"Cabbigat","given":"Jimmy","non-dropping-particle":"","parse-names":false,"suffix":""},{"dropping-particle":"","family":"Chien","given":"Ho","non-dropping-particle":"Van","parse-names":false,"suffix":""},{"dropping-particle":"","family":"Escalada","given":"Monina","non-dropping-particle":"","parse-names":false,"suffix":""},{"dropping-particle":"","family":"Grescho","given":"Volker","non-dropping-particle":"","parse-names":false,"suffix":""},{"dropping-particle":"","family":"Hai","given":"Le Huu","non-dropping-particle":"","parse-names":false,"suffix":""},{"dropping-particle":"","family":"Harpke","given":"Alexander","non-dropping-particle":"","parse-names":false,"suffix":""},{"dropping-particle":"","family":"Horgan","given":"Finbarr G.","non-dropping-particle":"","parse-names":false,"suffix":""},{"dropping-particle":"","family":"Hotes","given":"Stefan","non-dropping-particle":"","parse-names":false,"suffix":""},{"dropping-particle":"","family":"Jahn","given":"Reinhold","non-dropping-particle":"","parse-names":false,"suffix":""},{"dropping-particle":"","family":"Kühn","given":"Ingolf","non-dropping-particle":"","parse-names":false,"suffix":""},{"dropping-particle":"","family":"Marquez","given":"Leonardo","non-dropping-particle":"","parse-names":false,"suffix":""},{"dropping-particle":"","family":"Schädler","given":"Martin","non-dropping-particle":"","parse-names":false,"suffix":""},{"dropping-particle":"","family":"Tekken","given":"Vera","non-dropping-particle":"","parse-names":false,"suffix":""},{"dropping-particle":"","family":"Vetterlein","given":"Doris","non-dropping-particle":"","parse-names":false,"suffix":""},{"dropping-particle":"","family":"Villareal","given":"Sylvia “Bong”","non-dropping-particle":"","parse-names":false,"suffix":""},{"dropping-particle":"","family":"Westphal","given":"Catrin","non-dropping-particle":"","parse-names":false,"suffix":""},{"dropping-particle":"","family":"Wiemers","given":"Martin","non-dropping-particle":"","parse-names":false,"suffix":""}],"container-title":"Basic and Applied Ecology","id":"ITEM-3","issue":"8","issued":{"date-parts":[["2015","12"]]},"note":"NULL","page":"661-664","title":"Agricultural landscapes and ecosystem services in South-East Asia—the LEGATO-Project","type":"article-journal","volume":"16"},"uris":["http://www.mendeley.com/documents/?uuid=9ad619c7-a082-49fe-af58-ac384deba73f"]}],"mendeley":{"formattedCitation":"(H. Sandhu &lt;i&gt;et al.&lt;/i&gt;, 2013; H. S. Sandhu &lt;i&gt;et al.&lt;/i&gt;, 2012; Settele &lt;i&gt;et al.&lt;/i&gt;, 2015)","plainTextFormattedCitation":"(H. Sandhu et al., 2013; H. S. Sandhu et al., 2012; Settele et al., 2015)","previouslyFormattedCitation":"(H. Sandhu &lt;i&gt;et al.&lt;/i&gt;, 2013; H. S. Sandhu &lt;i&gt;et al.&lt;/i&gt;, 2012; Settele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 Sandhu </w:t>
      </w:r>
      <w:r w:rsidRPr="0008241C">
        <w:rPr>
          <w:i/>
          <w:noProof/>
          <w:sz w:val="22"/>
          <w:szCs w:val="22"/>
        </w:rPr>
        <w:t>et al.</w:t>
      </w:r>
      <w:r w:rsidRPr="0008241C">
        <w:rPr>
          <w:noProof/>
          <w:sz w:val="22"/>
          <w:szCs w:val="22"/>
        </w:rPr>
        <w:t xml:space="preserve">, 2013; H. S. Sandhu </w:t>
      </w:r>
      <w:r w:rsidRPr="0008241C">
        <w:rPr>
          <w:i/>
          <w:noProof/>
          <w:sz w:val="22"/>
          <w:szCs w:val="22"/>
        </w:rPr>
        <w:t>et al.</w:t>
      </w:r>
      <w:r w:rsidRPr="0008241C">
        <w:rPr>
          <w:noProof/>
          <w:sz w:val="22"/>
          <w:szCs w:val="22"/>
        </w:rPr>
        <w:t xml:space="preserve">, 2012; Settele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nd exerts a range of negative impacts on the environment </w:t>
      </w:r>
      <w:r w:rsidRPr="0008241C">
        <w:rPr>
          <w:sz w:val="22"/>
          <w:szCs w:val="22"/>
        </w:rPr>
        <w:fldChar w:fldCharType="begin" w:fldLock="1"/>
      </w:r>
      <w:r w:rsidRPr="0008241C">
        <w:rPr>
          <w:sz w:val="22"/>
          <w:szCs w:val="22"/>
        </w:rPr>
        <w:instrText>ADDIN CSL_CITATION {"citationItems":[{"id":"ITEM-1","itemData":{"DOI":"10.1007/s12571-015-0478-1","ISSN":"1876-4517","author":[{"dropping-particle":"","family":"Reynolds","given":"Travis W.","non-dropping-particle":"","parse-names":false,"suffix":""},{"dropping-particle":"","family":"Waddington","given":"Stephen R.","non-dropping-particle":"","parse-names":false,"suffix":""},{"dropping-particle":"","family":"Anderson","given":"C. Leigh","non-dropping-particle":"","parse-names":false,"suffix":""},{"dropping-particle":"","family":"Chew","given":"Alexander","non-dropping-particle":"","parse-names":false,"suffix":""},{"dropping-particle":"","family":"True","given":"Zoe","non-dropping-particle":"","parse-names":false,"suffix":""},{"dropping-particle":"","family":"Cullen","given":"Alison","non-dropping-particle":"","parse-names":false,"suffix":""}],"container-title":"Food Security","id":"ITEM-1","issue":"4","issued":{"date-parts":[["2015","8","7"]]},"page":"795-822","publisher":"Springer Netherlands","title":"Environmental impacts and constraints associated with the production of major food crops in Sub-Saharan Africa and South Asia","type":"article-journal","volume":"7"},"uris":["http://www.mendeley.com/documents/?uuid=e3e9a25d-1649-3bcd-be38-3f6c6d31788f"]}],"mendeley":{"formattedCitation":"(T. W. Reynolds &lt;i&gt;et al.&lt;/i&gt;, 2015)","plainTextFormattedCitation":"(T. W. Reynolds et al., 2015)","previouslyFormattedCitation":"(T. W. Reynold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T. W. Reynold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r w:rsidRPr="0008241C">
        <w:rPr>
          <w:rFonts w:eastAsia="MS Mincho"/>
          <w:sz w:val="22"/>
          <w:szCs w:val="22"/>
          <w:lang w:eastAsia="ja-JP"/>
        </w:rPr>
        <w:t>While these trends are widely found in the Asia-Pacific region, those are particularly well documented in Japan. First</w:t>
      </w:r>
      <w:r w:rsidRPr="0008241C">
        <w:rPr>
          <w:sz w:val="22"/>
          <w:szCs w:val="22"/>
        </w:rPr>
        <w:t xml:space="preserve">, intensification of rice farming, such as chemical usage and efficient drainage systems, has threatened aquatic plants, invertebrates, frogs, fish and birds since the 1960s in Japan </w:t>
      </w:r>
      <w:r w:rsidRPr="0008241C">
        <w:rPr>
          <w:sz w:val="22"/>
          <w:szCs w:val="22"/>
        </w:rPr>
        <w:fldChar w:fldCharType="begin" w:fldLock="1"/>
      </w:r>
      <w:r w:rsidRPr="0008241C">
        <w:rPr>
          <w:sz w:val="22"/>
          <w:szCs w:val="22"/>
        </w:rPr>
        <w:instrText>ADDIN CSL_CITATION {"citationItems":[{"id":"ITEM-1","itemData":{"author":[{"dropping-particle":"","family":"Ministry of the Environment","given":"","non-dropping-particle":"","parse-names":false,"suffix":""}],"id":"ITEM-1","issued":{"date-parts":[["2014"]]},"number-of-pages":"67","publisher-place":"Tokyo, Japan","title":"Integrated Assessment Report of Monitoring Sites 1000 Satoyama 2nd term survey (2007-2012) (in Japanese with English abstract)","type":"report"},"uris":["http://www.mendeley.com/documents/?uuid=23d73cca-e4cf-4b9e-9894-7225bbd5be5d"]}],"mendeley":{"formattedCitation":"(Ministry of the Environment, 2014)","plainTextFormattedCitation":"(Ministry of the Environment, 2014)","previouslyFormattedCitation":"(Ministry of the Environment, 2014)"},"properties":{"noteIndex":0},"schema":"https://github.com/citation-style-language/schema/raw/master/csl-citation.json"}</w:instrText>
      </w:r>
      <w:r w:rsidRPr="0008241C">
        <w:rPr>
          <w:sz w:val="22"/>
          <w:szCs w:val="22"/>
        </w:rPr>
        <w:fldChar w:fldCharType="separate"/>
      </w:r>
      <w:r w:rsidRPr="0008241C">
        <w:rPr>
          <w:noProof/>
          <w:sz w:val="22"/>
          <w:szCs w:val="22"/>
        </w:rPr>
        <w:t>(Ministry of the Environment, 2014)</w:t>
      </w:r>
      <w:r w:rsidRPr="0008241C">
        <w:rPr>
          <w:sz w:val="22"/>
          <w:szCs w:val="22"/>
        </w:rPr>
        <w:fldChar w:fldCharType="end"/>
      </w:r>
      <w:r w:rsidRPr="0008241C">
        <w:rPr>
          <w:sz w:val="22"/>
          <w:szCs w:val="22"/>
        </w:rPr>
        <w:t xml:space="preserve">. </w:t>
      </w:r>
      <w:r w:rsidRPr="0008241C">
        <w:rPr>
          <w:rFonts w:eastAsia="MS Mincho"/>
          <w:sz w:val="22"/>
          <w:szCs w:val="22"/>
          <w:lang w:eastAsia="ja-JP"/>
        </w:rPr>
        <w:t>Second</w:t>
      </w:r>
      <w:r w:rsidRPr="0008241C">
        <w:rPr>
          <w:sz w:val="22"/>
          <w:szCs w:val="22"/>
        </w:rPr>
        <w:t xml:space="preserve">, abandonment of flooded rice fields in Japan has adversely impacted farmland species diversity, due to loss of habitat heterogeneity and altered vegetation successional pathways </w:t>
      </w:r>
      <w:r w:rsidRPr="0008241C">
        <w:rPr>
          <w:sz w:val="22"/>
          <w:szCs w:val="22"/>
        </w:rPr>
        <w:fldChar w:fldCharType="begin" w:fldLock="1"/>
      </w:r>
      <w:r w:rsidRPr="0008241C">
        <w:rPr>
          <w:sz w:val="22"/>
          <w:szCs w:val="22"/>
        </w:rPr>
        <w:instrText>ADDIN CSL_CITATION {"citationItems":[{"id":"ITEM-1","itemData":{"DOI":"10.1016/j.agee.2015.08.014","ISBN":"01678809 (ISSN)","ISSN":"01678809","abstract":"Land-use changes, including agricultural intensification and farmland abandonment, influence biodiversity in agricultural landscapes. However, few studies have focused on how the two major land-use changes affect different types of species at landscape scales. This study examined the relationships between the richness and abundance of five bird groups (agricultural wetland species, agricultural land species, grassland species, edge species, and woodland species) as well as the total species richness and abundance, and intensification or abandonment in 28 square, 100-ha grid cells in paddy-dominated landscapes in the Tone River basin of central Japan. Rice-field intensification and abandonment were not completely segregated spatially: intensification occurred in both plain and hilly areas surrounded by forests, while abandonment tended to occur in hilly areas. The effects of intensification and abandonment differed among species groups and between seasons. The richness or abundance of agricultural wetland species in summer were negatively associated with both intensification and abandonment. While the abundance of agricultural land species in winter and grassland species in both seasons were positively associated with intensification and abandonment, respectively. The total species richness and abundance did not show clear association with intensification and abandonment due to a variety of responses of the five bird groups. Based on prefectural Red Data Books, agricultural wetland species, followed by grassland species, were more threatened than other three groups in both summer and winter. This study found that (1) the diversity of habitats (including consolidated and abandoned farmlands) provides buffer areas for the different bird groups on different times of the year and (2) agricultural wetland species that use flooded rice fields in summer, such as egrets and shorebirds, are particularly threatened by both intensification and abandonment.","author":[{"dropping-particle":"","family":"Katayama","given":"Naoki","non-dropping-particle":"","parse-names":false,"suffix":""},{"dropping-particle":"","family":"Osawa","given":"Takeshi","non-dropping-particle":"","parse-names":false,"suffix":""},{"dropping-particle":"","family":"Amano","given":"Tatsuya","non-dropping-particle":"","parse-names":false,"suffix":""},{"dropping-particle":"","family":"Kusumoto","given":"Yoshinobu","non-dropping-particle":"","parse-names":false,"suffix":""}],"container-title":"Agriculture, Ecosystems and Environment","id":"ITEM-1","issued":{"date-parts":[["2015"]]},"page":"21-30","publisher":"Elsevier B.V.","title":"Are both agricultural intensification and farmland abandonment threats to biodiversity? A test with bird communities in paddy-dominated landscapes","type":"article-journal","volume":"214"},"uris":["http://www.mendeley.com/documents/?uuid=a0607f98-2d06-4f40-a8c4-33822840ba8c"]}],"mendeley":{"formattedCitation":"(Katayama, Osawa, &lt;i&gt;et al.&lt;/i&gt;, 2015)","plainTextFormattedCitation":"(Katayama, Osawa, et al., 2015)","previouslyFormattedCitation":"(Katayama, Osawa,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atayama, Osawa,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Despite these problems, organic or wildlife friendly farming has increased in some parts of Japan and it has led to recovery of threatened species </w:t>
      </w:r>
      <w:r w:rsidRPr="0008241C">
        <w:rPr>
          <w:sz w:val="22"/>
          <w:szCs w:val="22"/>
        </w:rPr>
        <w:lastRenderedPageBreak/>
        <w:fldChar w:fldCharType="begin" w:fldLock="1"/>
      </w:r>
      <w:r w:rsidRPr="0008241C">
        <w:rPr>
          <w:sz w:val="22"/>
          <w:szCs w:val="22"/>
        </w:rPr>
        <w:instrText>ADDIN CSL_CITATION {"citationItems":[{"id":"ITEM-1","itemData":{"DOI":"10.1007/978-4-431-55330-4","ISBN":"978-4-431-55329-8","author":[{"dropping-particle":"","family":"Miyashita","given":"Tadashi","non-dropping-particle":"","parse-names":false,"suffix":""},{"dropping-particle":"","family":"Yamanaka","given":"Miyu","non-dropping-particle":"","parse-names":false,"suffix":""},{"dropping-particle":"","family":"Tsutsui","given":"Masaru H.","non-dropping-particle":"","parse-names":false,"suffix":""}],"container-title":"Social-Ecological Restoration Paddy-Dominated Landscapes","id":"ITEM-1","issued":{"date-parts":[["2014"]]},"page":"45-65","publisher":"Springer Japan","title":"Distribution and Abundance of Organisms in Paddy-Dominated Landscapes with Implications for Wildlife-Friendly Farming","type":"chapter"},"uris":["http://www.mendeley.com/documents/?uuid=d4e3ccf7-a272-4ff7-9c76-0a4a79c92e6c"]}],"mendeley":{"formattedCitation":"(Miyashita, Yamanaka, &lt;i&gt;et al.&lt;/i&gt;, 2014)","plainTextFormattedCitation":"(Miyashita, Yamanaka, et al., 2014)","previouslyFormattedCitation":"(Miyashita, Yamanak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iyashita, Yamanak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However, organic farming is practised in &lt;1</w:t>
      </w:r>
      <w:r w:rsidR="00C934E9">
        <w:rPr>
          <w:sz w:val="22"/>
          <w:szCs w:val="22"/>
        </w:rPr>
        <w:t xml:space="preserve"> per cent</w:t>
      </w:r>
      <w:r w:rsidRPr="0008241C">
        <w:rPr>
          <w:sz w:val="22"/>
          <w:szCs w:val="22"/>
        </w:rPr>
        <w:t xml:space="preserve"> of geographical area of Japan and there is a decline in winter-flooding of rice fields which is known to provide foraging and resting habitats for waterfowl. Moreover, abandoned farmlands are increasing in Japan (10</w:t>
      </w:r>
      <w:r w:rsidR="00C934E9">
        <w:rPr>
          <w:sz w:val="22"/>
          <w:szCs w:val="22"/>
        </w:rPr>
        <w:t xml:space="preserve"> per cent</w:t>
      </w:r>
      <w:r w:rsidRPr="0008241C">
        <w:rPr>
          <w:sz w:val="22"/>
          <w:szCs w:val="22"/>
        </w:rPr>
        <w:t xml:space="preserve"> of agricultural lands) and South Korea since the 1980s, where vegetation succession has often changed the dominant species in rice fields from aquatic to terrestrial species, including invasive grasses </w:t>
      </w:r>
      <w:r w:rsidRPr="0008241C">
        <w:rPr>
          <w:sz w:val="22"/>
          <w:szCs w:val="22"/>
        </w:rPr>
        <w:fldChar w:fldCharType="begin" w:fldLock="1"/>
      </w:r>
      <w:r w:rsidRPr="0008241C">
        <w:rPr>
          <w:sz w:val="22"/>
          <w:szCs w:val="22"/>
        </w:rPr>
        <w:instrText>ADDIN CSL_CITATION {"citationItems":[{"id":"ITEM-1","itemData":{"DOI":"10.1890/120348","ISBN":"1540-9295","ISSN":"15409309","abstract":"Farmland abandonment is changing rural landscapes worldwide, but its impacts on biodiversity are still being debated in the scientific literature. While some researchers see it as a threat to biodiversity, others view it as an opportunity for habitat regeneration. We reviewed 276 published studies describing various effects of farmland abandonment on biodiversity and found that a study's geographic region, selected metrics, assessed taxa, and conservation focus significantly affected how those impacts were reported. Countries in Eurasia and the New World reported mainly negative and positive effects of farmland abandonment on biodiversity, respectively. Notably, contrasting impacts were recorded in different agricultural regions of the world that were otherwise similar in land-use and biodiversity characteristics. We showed that the conservation focus (pre- or post-abandonment) in different regions is an important factor influencing how scientists address the abandonment issue, and this may affect how lan...","author":[{"dropping-particle":"","family":"Queiroz","given":"Cibele","non-dropping-particle":"","parse-names":false,"suffix":""},{"dropping-particle":"","family":"Beilin","given":"Ruth","non-dropping-particle":"","parse-names":false,"suffix":""},{"dropping-particle":"","family":"Folke","given":"Carl","non-dropping-particle":"","parse-names":false,"suffix":""},{"dropping-particle":"","family":"Lindborg","given":"Regina","non-dropping-particle":"","parse-names":false,"suffix":""}],"container-title":"Frontiers in Ecology and the Environment","id":"ITEM-1","issue":"5","issued":{"date-parts":[["2014"]]},"page":"288-296","title":"Farmland abandonment: Threat or opportunity for biodiversity conservation? A global review","type":"article-journal","volume":"12"},"uris":["http://www.mendeley.com/documents/?uuid=60333815-3be2-459e-9a6b-6e0584076d13"]},{"id":"ITEM-2","itemData":{"DOI":"10.1016/j.agsy.2014.09.001","ISBN":"0308-521X","ISSN":"0308521X","abstract":"Flooded rice fields can provide habitats for wetland species and ecosystem services similar to those of natural wetlands. During the last three decades, however, farming practices and management systems have been intensified in many rice-producing countries. In addition, more recent socioeconomic changes have caused agricultural abandonment in some parts of East and Southeast Asian countries such as Japan. This study reviewed long-term statistics on rice farming, as well as the impact of agricultural intensification and abandonment on farmland biodiversity at multiple spatial scales in Japan. The impact of pesticide use was greatest in the 1950s-1970s, when the use of highly toxic agents had not yet been prohibited. More recently, different components of agricultural intensification have been the largest threat for various taxa, for example, chemical pesticides for aquatic plants and invertebrates and modern efficient irrigation/drainage systems for amphibians, fishes, and waterbirds. The negative impacts of agricultural abandonment on farmland species have been rapidly increasing with the expansion of abandoned fields and the subsequent vegetation succession and loss of habitat heterogeneity. We also discuss the effectiveness of environmentally friendly farming practices, including the reduced use of pesticides, winter paddy flooding, and installation of fishways, to reduce the negative impacts of agricultural intensification on farmland species in rice-paddy landscapes.","author":[{"dropping-particle":"","family":"Katayama","given":"Naoki","non-dropping-particle":"","parse-names":false,"suffix":""},{"dropping-particle":"","family":"Baba","given":"Yuki G.","non-dropping-particle":"","parse-names":false,"suffix":""},{"dropping-particle":"","family":"Kusumoto","given":"Yoshinobu","non-dropping-particle":"","parse-names":false,"suffix":""},{"dropping-particle":"","family":"Tanaka","given":"Koichi","non-dropping-particle":"","parse-names":false,"suffix":""}],"container-title":"Agricultural Systems","id":"ITEM-2","issued":{"date-parts":[["2015","1"]]},"page":"73-84","publisher":"The Authors","title":"A review of post-war changes in rice farming and biodiversity in Japan","type":"article-journal","volume":"132"},"uris":["http://www.mendeley.com/documents/?uuid=85492f48-f4e4-4616-8a87-77f66172f583"]}],"mendeley":{"formattedCitation":"(Katayama, Baba, &lt;i&gt;et al.&lt;/i&gt;, 2015; Queiroz &lt;i&gt;et al.&lt;/i&gt;, 2014)","plainTextFormattedCitation":"(Katayama, Baba, et al., 2015; Queiroz et al., 2014)","previouslyFormattedCitation":"(Katayama, Baba, &lt;i&gt;et al.&lt;/i&gt;, 2015; Queiroz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Katayama, Baba, </w:t>
      </w:r>
      <w:r w:rsidRPr="0008241C">
        <w:rPr>
          <w:i/>
          <w:noProof/>
          <w:sz w:val="22"/>
          <w:szCs w:val="22"/>
        </w:rPr>
        <w:t>et al.</w:t>
      </w:r>
      <w:r w:rsidRPr="0008241C">
        <w:rPr>
          <w:noProof/>
          <w:sz w:val="22"/>
          <w:szCs w:val="22"/>
        </w:rPr>
        <w:t xml:space="preserve">, 2015; Queiroz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On the other hand, there was recovery of the threatened species at up to 40</w:t>
      </w:r>
      <w:r w:rsidR="00C934E9">
        <w:rPr>
          <w:sz w:val="22"/>
          <w:szCs w:val="22"/>
        </w:rPr>
        <w:t xml:space="preserve"> per cent</w:t>
      </w:r>
      <w:r w:rsidRPr="0008241C">
        <w:rPr>
          <w:sz w:val="22"/>
          <w:szCs w:val="22"/>
        </w:rPr>
        <w:t xml:space="preserve"> abandoned sites where citizen volunteers managed and monitored biodiversity under the “Monitoring sites 1000 SATOYAMA” program </w:t>
      </w:r>
      <w:r w:rsidRPr="0008241C">
        <w:rPr>
          <w:sz w:val="22"/>
          <w:szCs w:val="22"/>
        </w:rPr>
        <w:fldChar w:fldCharType="begin" w:fldLock="1"/>
      </w:r>
      <w:r w:rsidRPr="0008241C">
        <w:rPr>
          <w:sz w:val="22"/>
          <w:szCs w:val="22"/>
        </w:rPr>
        <w:instrText>ADDIN CSL_CITATION {"citationItems":[{"id":"ITEM-1","itemData":{"author":[{"dropping-particle":"","family":"Ministry of the Environment","given":"","non-dropping-particle":"","parse-names":false,"suffix":""}],"id":"ITEM-1","issued":{"date-parts":[["2014"]]},"number-of-pages":"67","publisher-place":"Tokyo, Japan","title":"Integrated Assessment Report of Monitoring Sites 1000 Satoyama 2nd term survey (2007-2012) (in Japanese with English abstract)","type":"report"},"uris":["http://www.mendeley.com/documents/?uuid=23d73cca-e4cf-4b9e-9894-7225bbd5be5d"]}],"mendeley":{"formattedCitation":"(Ministry of the Environment, 2014)","plainTextFormattedCitation":"(Ministry of the Environment, 2014)","previouslyFormattedCitation":"(Ministry of the Environment, 2014)"},"properties":{"noteIndex":0},"schema":"https://github.com/citation-style-language/schema/raw/master/csl-citation.json"}</w:instrText>
      </w:r>
      <w:r w:rsidRPr="0008241C">
        <w:rPr>
          <w:sz w:val="22"/>
          <w:szCs w:val="22"/>
        </w:rPr>
        <w:fldChar w:fldCharType="separate"/>
      </w:r>
      <w:r w:rsidRPr="0008241C">
        <w:rPr>
          <w:noProof/>
          <w:sz w:val="22"/>
          <w:szCs w:val="22"/>
        </w:rPr>
        <w:t>(Ministry of the Environment, 2014)</w:t>
      </w:r>
      <w:r w:rsidRPr="0008241C">
        <w:rPr>
          <w:sz w:val="22"/>
          <w:szCs w:val="22"/>
        </w:rPr>
        <w:fldChar w:fldCharType="end"/>
      </w:r>
      <w:r w:rsidRPr="0008241C">
        <w:rPr>
          <w:sz w:val="22"/>
          <w:szCs w:val="22"/>
        </w:rPr>
        <w:t xml:space="preserve">. </w:t>
      </w:r>
      <w:r w:rsidRPr="0008241C">
        <w:rPr>
          <w:rFonts w:eastAsia="MS PGothic"/>
          <w:color w:val="000000"/>
          <w:sz w:val="22"/>
          <w:szCs w:val="22"/>
        </w:rPr>
        <w:t xml:space="preserve">Thus, restoration of old fields, especially those in a degraded state, poses a major ecological and policy challenge </w:t>
      </w:r>
      <w:r w:rsidRPr="0008241C">
        <w:rPr>
          <w:rFonts w:eastAsia="MS PGothic"/>
          <w:color w:val="000000"/>
          <w:sz w:val="22"/>
          <w:szCs w:val="22"/>
        </w:rPr>
        <w:fldChar w:fldCharType="begin" w:fldLock="1"/>
      </w:r>
      <w:r w:rsidRPr="0008241C">
        <w:rPr>
          <w:rFonts w:eastAsia="MS PGothic"/>
          <w:color w:val="000000"/>
          <w:sz w:val="22"/>
          <w:szCs w:val="22"/>
        </w:rPr>
        <w:instrText>ADDIN CSL_CITATION {"citationItems":[{"id":"ITEM-1","itemData":{"DOI":"10.1016/j.tree.2007.10.005","ISBN":"0169-5347","ISSN":"01695347","PMID":"18191278","abstract":"Environmental and socio-economic changes are leading to increased levels of land abandonment worldwide. The assembly of plant communities on old fields has informed much ecological theory, which in turn has facilitated efforts at ecological restoration. The interaction of the cultivation legacy with inherent soil and vegetation characteristics will determine the dynamics of plant community assembly on old fields and indicate the level of effort required to restore historical vegetation states. The abandonment of traditional agricultural lands in some areas will create old fields that require limited or no restoration. Yet intensification of agriculture and rapid environmental change will lead to increasing numbers of old fields that show little recovery towards an historic vegetation state. The restoration of these old fields will pose significant scientific and policy challenges. ?? 2007 Elsevier Ltd. All rights reserved.","author":[{"dropping-particle":"","family":"Cramer","given":"Viki A.","non-dropping-particle":"","parse-names":false,"suffix":""},{"dropping-particle":"","family":"Hobbs","given":"Richard J.","non-dropping-particle":"","parse-names":false,"suffix":""},{"dropping-particle":"","family":"Standish","given":"Rachel J.","non-dropping-particle":"","parse-names":false,"suffix":""}],"container-title":"Trends in Ecology and Evolution","id":"ITEM-1","issue":"2","issued":{"date-parts":[["2008"]]},"page":"104-112","title":"What's new about old fields? Land abandonment and ecosystem assembly","type":"article-journal","volume":"23"},"uris":["http://www.mendeley.com/documents/?uuid=621eb217-6515-47bd-8423-fc7603cd2d99"]}],"mendeley":{"formattedCitation":"(Cramer &lt;i&gt;et al.&lt;/i&gt;, 2008)","plainTextFormattedCitation":"(Cramer et al., 2008)","previouslyFormattedCitation":"(Cramer &lt;i&gt;et al.&lt;/i&gt;, 2008)"},"properties":{"noteIndex":0},"schema":"https://github.com/citation-style-language/schema/raw/master/csl-citation.json"}</w:instrText>
      </w:r>
      <w:r w:rsidRPr="0008241C">
        <w:rPr>
          <w:rFonts w:eastAsia="MS PGothic"/>
          <w:color w:val="000000"/>
          <w:sz w:val="22"/>
          <w:szCs w:val="22"/>
        </w:rPr>
        <w:fldChar w:fldCharType="separate"/>
      </w:r>
      <w:r w:rsidRPr="0008241C">
        <w:rPr>
          <w:rFonts w:eastAsia="MS PGothic"/>
          <w:noProof/>
          <w:color w:val="000000"/>
          <w:sz w:val="22"/>
          <w:szCs w:val="22"/>
        </w:rPr>
        <w:t xml:space="preserve">(Cramer </w:t>
      </w:r>
      <w:r w:rsidRPr="0008241C">
        <w:rPr>
          <w:rFonts w:eastAsia="MS PGothic"/>
          <w:i/>
          <w:noProof/>
          <w:color w:val="000000"/>
          <w:sz w:val="22"/>
          <w:szCs w:val="22"/>
        </w:rPr>
        <w:t>et al.</w:t>
      </w:r>
      <w:r w:rsidRPr="0008241C">
        <w:rPr>
          <w:rFonts w:eastAsia="MS PGothic"/>
          <w:noProof/>
          <w:color w:val="000000"/>
          <w:sz w:val="22"/>
          <w:szCs w:val="22"/>
        </w:rPr>
        <w:t>, 2008)</w:t>
      </w:r>
      <w:r w:rsidRPr="0008241C">
        <w:rPr>
          <w:rFonts w:eastAsia="MS PGothic"/>
          <w:color w:val="000000"/>
          <w:sz w:val="22"/>
          <w:szCs w:val="22"/>
        </w:rPr>
        <w:fldChar w:fldCharType="end"/>
      </w:r>
      <w:r w:rsidRPr="0008241C">
        <w:rPr>
          <w:rFonts w:eastAsia="MS PGothic"/>
          <w:color w:val="000000"/>
          <w:sz w:val="22"/>
          <w:szCs w:val="22"/>
        </w:rPr>
        <w:t xml:space="preserve">. Without restoration, however, such degraded systems are less likely to contribute to </w:t>
      </w:r>
      <w:r w:rsidRPr="0008241C">
        <w:rPr>
          <w:rFonts w:eastAsia="MS Mincho"/>
          <w:color w:val="000000"/>
          <w:sz w:val="22"/>
          <w:szCs w:val="22"/>
          <w:lang w:eastAsia="ja-JP"/>
        </w:rPr>
        <w:t xml:space="preserve">the sustainability of </w:t>
      </w:r>
      <w:r w:rsidRPr="0008241C">
        <w:rPr>
          <w:rFonts w:eastAsia="MS PGothic"/>
          <w:color w:val="000000"/>
          <w:sz w:val="22"/>
          <w:szCs w:val="22"/>
        </w:rPr>
        <w:t xml:space="preserve">biodiversity </w:t>
      </w:r>
      <w:r w:rsidRPr="0008241C">
        <w:rPr>
          <w:rFonts w:eastAsia="MS Mincho"/>
          <w:color w:val="000000"/>
          <w:sz w:val="22"/>
          <w:szCs w:val="22"/>
          <w:lang w:eastAsia="ja-JP"/>
        </w:rPr>
        <w:t>and</w:t>
      </w:r>
      <w:r w:rsidRPr="0008241C">
        <w:rPr>
          <w:rFonts w:eastAsia="MS PGothic"/>
          <w:color w:val="000000"/>
          <w:sz w:val="22"/>
          <w:szCs w:val="22"/>
        </w:rPr>
        <w:t xml:space="preserve"> ecosystem services. </w:t>
      </w:r>
    </w:p>
    <w:p w14:paraId="74ED7A47" w14:textId="77777777" w:rsidR="00A01204" w:rsidRPr="0008241C" w:rsidRDefault="00A01204" w:rsidP="00A01204">
      <w:pPr>
        <w:rPr>
          <w:sz w:val="22"/>
          <w:szCs w:val="22"/>
        </w:rPr>
      </w:pPr>
    </w:p>
    <w:p w14:paraId="5578E8A8" w14:textId="77777777" w:rsidR="00A01204" w:rsidRPr="0008241C" w:rsidRDefault="00A01204" w:rsidP="00A01204">
      <w:pPr>
        <w:rPr>
          <w:sz w:val="22"/>
          <w:szCs w:val="22"/>
        </w:rPr>
      </w:pPr>
      <w:r w:rsidRPr="0008241C">
        <w:rPr>
          <w:sz w:val="22"/>
          <w:szCs w:val="22"/>
        </w:rPr>
        <w:t xml:space="preserve">Agriculture development (‘high inputs/high outputs’ model of industrial agriculture) has also resulted in the loss of crop genetic diversity such as rice land races which have been replaced by relatively few high yielding varieties (HYVs) of rice </w:t>
      </w:r>
      <w:r w:rsidRPr="0008241C">
        <w:rPr>
          <w:sz w:val="22"/>
          <w:szCs w:val="22"/>
        </w:rPr>
        <w:fldChar w:fldCharType="begin" w:fldLock="1"/>
      </w:r>
      <w:r w:rsidRPr="0008241C">
        <w:rPr>
          <w:sz w:val="22"/>
          <w:szCs w:val="22"/>
        </w:rPr>
        <w:instrText>ADDIN CSL_CITATION {"citationItems":[{"id":"ITEM-1","itemData":{"DOI":"10.1007/s10745-009-9250-5","ISBN":"0300-7839","ISSN":"03007839","PMID":"43168784","abstract":"Swidden agriculture, once the dominant form of land use throughout the uplands and much of the lowlands of Southeast Asia, is being replaced by other land uses. While change and adaptation are inherent to swiddening, the current rapid and widespread transitions are unprecedented. In this paper we review some recent findings on changes in biodiversity, especially plant diversity at various scales, as swidden farming is replaced by other land uses. We focus particularly on two areas of Southeast Asia: northern Thailand and West Kalimantan. We examine actual and potential changes in the diversity of crops that characterize regional swidden systems, as well as that of the spontaneously occurring plants that appear in swidden fields and fallows. Severe declines in plant diversity have been observed in most areas and at most spatial scales when swidden is replaced by permanent land use systems. However, shifts away from swidden agriculture do not invariably result in drastic declines or losses of biological diversity, but may maintain or even enhance it, particularly at finer spatial scales. We suggest that further research is necessary to understand the effects of swidden transitions on biodiversity.","author":[{"dropping-particle":"","family":"Rerkasem","given":"Kanok","non-dropping-particle":"","parse-names":false,"suffix":""},{"dropping-particle":"","family":"Lawrence","given":"Deborah","non-dropping-particle":"","parse-names":false,"suffix":""},{"dropping-particle":"","family":"Padoch","given":"Christine","non-dropping-particle":"","parse-names":false,"suffix":""},{"dropping-particle":"","family":"Schmidt-Vogt","given":"Dietrich","non-dropping-particle":"","parse-names":false,"suffix":""},{"dropping-particle":"","family":"Ziegler","given":"Alan D.","non-dropping-particle":"","parse-names":false,"suffix":""},{"dropping-particle":"","family":"Bruun","given":"Thilde Bech","non-dropping-particle":"","parse-names":false,"suffix":""}],"container-title":"Human Ecology","id":"ITEM-1","issue":"3","issued":{"date-parts":[["2009"]]},"page":"347-360","title":"Consequences of swidden transitions for crop and fallow biodiversity in southeast asia","type":"article-journal","volume":"37"},"uris":["http://www.mendeley.com/documents/?uuid=e1088406-3de1-4fda-a52b-c7b99c0098c0"]}],"mendeley":{"formattedCitation":"(Rerkasem &lt;i&gt;et al.&lt;/i&gt;, 2009)","plainTextFormattedCitation":"(Rerkasem et al., 2009)","previouslyFormattedCitation":"(Rerkasem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Rerkasem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 study by </w:t>
      </w:r>
      <w:r w:rsidRPr="0008241C">
        <w:rPr>
          <w:sz w:val="22"/>
          <w:szCs w:val="22"/>
        </w:rPr>
        <w:fldChar w:fldCharType="begin" w:fldLock="1"/>
      </w:r>
      <w:r w:rsidRPr="0008241C">
        <w:rPr>
          <w:sz w:val="22"/>
          <w:szCs w:val="22"/>
        </w:rPr>
        <w:instrText>ADDIN CSL_CITATION {"citationItems":[{"id":"ITEM-1","itemData":{"DOI":"10.1525/aa.2007.109.4.782.1","ISBN":"0002-1482","ISSN":"0002-1482","abstract":"Part 2 presents case studies from the author's field research on the cultivation techniques of representative groups-the Jingpo, Bulang, Wa, Jinuo, and Dulong-along with related aspects of their annual cycles of production, land tenure, social organization, and religious practices. Part 3 builds on the case studies to compare the adaptive advantages and disadvantages of different types of swidden systems using indicators such as rapidity of reseeding during fallow periods, weed and insect control, rate of recovery of vegetation, and soil fertility.","author":[{"dropping-particle":"","family":"Young","given":"John A","non-dropping-particle":"","parse-names":false,"suffix":""}],"container-title":"American Anthropologist","id":"ITEM-1","issue":"4","issued":{"date-parts":[["2007"]]},"number-of-pages":"782","publisher":"Yunnan Education Publishing House","publisher-place":"Kunming","title":"People and Forests: Yunnan Swidden Agriculture in Human-Ecological Perspective","type":"book","volume":"109"},"uris":["http://www.mendeley.com/documents/?uuid=00111ee5-3894-3e68-a133-87d9e2cf2161"]}],"mendeley":{"formattedCitation":"(Young, 2007)","manualFormatting":"Young (2007)","plainTextFormattedCitation":"(Young, 2007)","previouslyFormattedCitation":"(Young, 2007)"},"properties":{"noteIndex":0},"schema":"https://github.com/citation-style-language/schema/raw/master/csl-citation.json"}</w:instrText>
      </w:r>
      <w:r w:rsidRPr="0008241C">
        <w:rPr>
          <w:sz w:val="22"/>
          <w:szCs w:val="22"/>
        </w:rPr>
        <w:fldChar w:fldCharType="separate"/>
      </w:r>
      <w:r w:rsidRPr="0008241C">
        <w:rPr>
          <w:noProof/>
          <w:sz w:val="22"/>
          <w:szCs w:val="22"/>
        </w:rPr>
        <w:t>Young (2007)</w:t>
      </w:r>
      <w:r w:rsidRPr="0008241C">
        <w:rPr>
          <w:sz w:val="22"/>
          <w:szCs w:val="22"/>
        </w:rPr>
        <w:fldChar w:fldCharType="end"/>
      </w:r>
      <w:r w:rsidRPr="0008241C">
        <w:rPr>
          <w:sz w:val="22"/>
          <w:szCs w:val="22"/>
        </w:rPr>
        <w:t xml:space="preserve"> revealed that 30 traditional rice varieties grown in swidden systems have been lost due to shift towards HYVs of rice in South-East Asia. Likewise, commercial plantations have increased cash crops and decreased plant diversity in the Indonesian </w:t>
      </w:r>
      <w:r w:rsidRPr="0008241C">
        <w:rPr>
          <w:sz w:val="22"/>
          <w:szCs w:val="22"/>
        </w:rPr>
        <w:fldChar w:fldCharType="begin" w:fldLock="1"/>
      </w:r>
      <w:r w:rsidRPr="0008241C">
        <w:rPr>
          <w:sz w:val="22"/>
          <w:szCs w:val="22"/>
        </w:rPr>
        <w:instrText>ADDIN CSL_CITATION {"citationItems":[{"id":"ITEM-1","itemData":{"DOI":"10.1007/s10457-005-7475-x","ISBN":"0167-4366","ISSN":"01674366","abstract":"We examined structural and functional changes in the homegardens of Sukapura village, located in the upper Citarum Watershed of Indonesia, in relation to the increasing commercialization of agriculture. Our main purpose was to examine the structure and function of these homegardens during the rapid economic development of this area and the ecological, social, and economic implications of changes. A standard vegetation survey was used to describe the compositional and structural patterns of vegetation in the sampled homegardens, and interviewed 94 randomly selected respondents to help us understand the functions of their homegardens. The results suggest that commercialization in the agricultural sector has changed the structural patterns and functions of these homegardens. Plant diversity in commercialized (intensively managed) homegardens has decreased owing to the use of monocultures. The change from subsistence towards commercial farming has been accompanied by decreased plant diversity, higher risks, higher external inputs, increased instability, and reduced social equitability. The specific needs and preferences of the owners and market pressures were the main factors that triggered the development of intensive agriculture in the study area, leading to increased commercialization of homegardens.","author":[{"dropping-particle":"","family":"Abdoellah","given":"Oekan S.","non-dropping-particle":"","parse-names":false,"suffix":""},{"dropping-particle":"","family":"Hadikusumah","given":"Herri Y.","non-dropping-particle":"","parse-names":false,"suffix":""},{"dropping-particle":"","family":"Takeuchi","given":"Kazuhiko","non-dropping-particle":"","parse-names":false,"suffix":""},{"dropping-particle":"","family":"Okubo","given":"Satoru","non-dropping-particle":"","parse-names":false,"suffix":""},{"dropping-particle":"","family":"Parikesit","given":"","non-dropping-particle":"","parse-names":false,"suffix":""}],"container-title":"Agroforestry Systems","id":"ITEM-1","issue":"1","issued":{"date-parts":[["2006"]]},"page":"1-13","title":"Commercialization of homegardens in an Indonesian village: Vegetation composition and functional changes","type":"article-journal","volume":"68"},"uris":["http://www.mendeley.com/documents/?uuid=94cf95f4-e71f-402e-8188-ba92e409f38e"]}],"mendeley":{"formattedCitation":"(Abdoellah &lt;i&gt;et al.&lt;/i&gt;, 2006)","plainTextFormattedCitation":"(Abdoellah et al., 2006)","previouslyFormattedCitation":"(Abdoellah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Abdoellah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and southern Indian home garden systems </w:t>
      </w:r>
      <w:r w:rsidRPr="0008241C">
        <w:rPr>
          <w:sz w:val="22"/>
          <w:szCs w:val="22"/>
        </w:rPr>
        <w:fldChar w:fldCharType="begin" w:fldLock="1"/>
      </w:r>
      <w:r w:rsidRPr="0008241C">
        <w:rPr>
          <w:sz w:val="22"/>
          <w:szCs w:val="22"/>
        </w:rPr>
        <w:instrText>ADDIN CSL_CITATION {"citationItems":[{"id":"ITEM-1","itemData":{"DOI":"10.1023/B:AGFO.0000028995.13227.ca","ISBN":"0167-4366","ISSN":"01674366","PMID":"14985640","abstract":"Tropical homegardens, one of the oldest forms of managed land-use systems, are considered to be an epitome of sustainability. Although these multispecies production systems have fascinated many and provided sustenance to millions, they have received relatively little scientific attention. The objective of this review is to summarize the current state of knowledge on homegardens with a view to using it as a basis for improving the homegardens as well as similar agroforestry systems. Description and inventory of local systems dominated the 'research' efforts on homegardens during the past 25 or more years. The main attributes that have been identified as contributing to the sustainability of these systems are biophysical advantages such as efficient nutrient cycling offered by multispecies composition, conservation of bio-cultural diversity, product diversification as well as nonmarket values of products and services, and social and cultural values including the opportunity for gender equality in managing the systems. With increasing emphasis on industrial models of agricultural development, fragmentation of land holdings due to demographic pressures, and, to some extent, the neglect – or, lack of appreciation – of traditional values, questions have been raised about the future of homegardens, but such concerns seem to be unfounded. Quite to the contrary, it is increasingly being recognized that understanding the scientific principles of these multispecies systems will have much to offer in the development of sustainable agroecosystems. Research on economic valuation of the tangible as well as intangible products and services, principles and mechanisms of resource sharing in mixed plant communities, and realistic valuation and appreciation of hitherto unrecognised benefits such as carbon sequestration will provide a sound basis for formulating appropriate policies for better realization and exploitation of the benefits of homegardens.","author":[{"dropping-particle":"","family":"Mohan Kumar","given":"B.","non-dropping-particle":"","parse-names":false,"suffix":""},{"dropping-particle":"","family":"Nair","given":"P. K. Ramachandran","non-dropping-particle":"","parse-names":false,"suffix":""}],"container-title":"Agroforestry Systems","id":"ITEM-1","issue":"1-3","issued":{"date-parts":[["2004"]]},"page":"135-152","title":"The enigma of tropical homegardens","type":"article-journal","volume":"61-62"},"uris":["http://www.mendeley.com/documents/?uuid=66bf55fe-5a2a-4930-8525-f95b7f2d351f"]}],"mendeley":{"formattedCitation":"(Mohan Kumar &amp; Nair, 2004)","manualFormatting":"(Kumar &amp; Nair, 2004)","plainTextFormattedCitation":"(Mohan Kumar &amp; Nair, 2004)","previouslyFormattedCitation":"(Mohan Kumar &amp; Nair, 2004)"},"properties":{"noteIndex":0},"schema":"https://github.com/citation-style-language/schema/raw/master/csl-citation.json"}</w:instrText>
      </w:r>
      <w:r w:rsidRPr="0008241C">
        <w:rPr>
          <w:sz w:val="22"/>
          <w:szCs w:val="22"/>
        </w:rPr>
        <w:fldChar w:fldCharType="separate"/>
      </w:r>
      <w:r w:rsidRPr="0008241C">
        <w:rPr>
          <w:noProof/>
          <w:sz w:val="22"/>
          <w:szCs w:val="22"/>
        </w:rPr>
        <w:t>(Kumar &amp; Nair, 2004)</w:t>
      </w:r>
      <w:r w:rsidRPr="0008241C">
        <w:rPr>
          <w:sz w:val="22"/>
          <w:szCs w:val="22"/>
        </w:rPr>
        <w:fldChar w:fldCharType="end"/>
      </w:r>
      <w:r w:rsidRPr="0008241C">
        <w:rPr>
          <w:sz w:val="22"/>
          <w:szCs w:val="22"/>
        </w:rPr>
        <w:t xml:space="preserve">. </w:t>
      </w:r>
    </w:p>
    <w:p w14:paraId="1A826068" w14:textId="77777777" w:rsidR="00A01204" w:rsidRPr="0008241C" w:rsidRDefault="00A01204" w:rsidP="00A01204">
      <w:pPr>
        <w:rPr>
          <w:sz w:val="22"/>
          <w:szCs w:val="22"/>
        </w:rPr>
      </w:pPr>
    </w:p>
    <w:p w14:paraId="16B9346D" w14:textId="77777777" w:rsidR="00A01204" w:rsidRPr="0008241C" w:rsidRDefault="00A01204" w:rsidP="00A01204">
      <w:pPr>
        <w:rPr>
          <w:sz w:val="22"/>
          <w:szCs w:val="22"/>
        </w:rPr>
      </w:pPr>
      <w:r w:rsidRPr="0008241C">
        <w:rPr>
          <w:sz w:val="22"/>
          <w:szCs w:val="22"/>
        </w:rPr>
        <w:t xml:space="preserve">There has been a growing concern about gradual degradation and loss of production potential of agricultural soils in many parts of Asia-Pacific region. In India alone, currently about 121 million hectares of land is facing various kinds of degradation </w:t>
      </w:r>
      <w:r w:rsidRPr="0008241C">
        <w:rPr>
          <w:sz w:val="22"/>
          <w:szCs w:val="22"/>
        </w:rPr>
        <w:fldChar w:fldCharType="begin" w:fldLock="1"/>
      </w:r>
      <w:r w:rsidRPr="0008241C">
        <w:rPr>
          <w:sz w:val="22"/>
          <w:szCs w:val="22"/>
        </w:rPr>
        <w:instrText>ADDIN CSL_CITATION {"citationItems":[{"id":"ITEM-1","itemData":{"author":[{"dropping-particle":"","family":"Eswaran","given":"H.","non-dropping-particle":"","parse-names":false,"suffix":""},{"dropping-particle":"","family":"Lal","given":"R.","non-dropping-particle":"","parse-names":false,"suffix":""},{"dropping-particle":"","family":"Reich","given":"P. F.","non-dropping-particle":"","parse-names":false,"suffix":""}],"container-title":"Responses to Land Degradation","editor":[{"dropping-particle":"","family":"Bridges, E","given":"M.","non-dropping-particle":"","parse-names":false,"suffix":""},{"dropping-particle":"","family":"Hannam, I","given":"D.","non-dropping-particle":"","parse-names":false,"suffix":""},{"dropping-particle":"","family":"Oldeman, L","given":"R.","non-dropping-particle":"","parse-names":false,"suffix":""},{"dropping-particle":"","family":"Pening de Vries, F, W","given":"T.","non-dropping-particle":"","parse-names":false,"suffix":""},{"dropping-particle":"","family":"Scherr, S","given":"J.","non-dropping-particle":"","parse-names":false,"suffix":""},{"dropping-particle":"","family":"Sompatpanit","given":"S.","non-dropping-particle":"","parse-names":false,"suffix":""}],"id":"ITEM-1","issued":{"date-parts":[["2001"]]},"publisher":"Oxford Press","publisher-place":"New Delhi, India","title":"Land degradation: An overview","type":"paper-conference"},"uris":["http://www.mendeley.com/documents/?uuid=685770a7-87a8-3a92-a0b0-881c85743273"]},{"id":"ITEM-2","itemData":{"abstract":"En Inde, la dégradation des sols concerne environ 120 millions d’hectares. Ce sont 36 % de la superficie de l’Inde qui sont directement ou indirectement touchés par un processus de dégradation. La majeure partie - 93 millions d’hectares - est menacée par l’érosion hydrique, le reste par le vent, la salinisation ou la déforestation. Une étude menée conjointement par le Conseil indien de la recherche agricole et l’Académie nationale indienne des Sciences agricoles vient d’être consacrée au sujet. Ce rapport de 170 pages est une première dans le pays. Etat par Etat, le document répertorie toutes les menaces affectant les sols, notamment les terres arables. Au total, le rapport chiffre à 285 milliards de roupies, soit 4,8 milliards d’euros, le coût de ces dégradations. La perte de productivité des sols touchés serait de 12 % en moyenne. Les scientifiques appellent le gouvernement à mettre en œuvre dès aujourd’hui des mesures pour lutter contre les phénomènes d’érosion. Une hiérarchisation des besoins sera nécessaire, tant le problème est diffus. Pour les situations les plus critiques, le rapport préconise la plantation de forêts, les cultures énergétiques ou encore l’agroforesterie.","author":[{"dropping-particle":"","family":"ICAR - NAAS","given":"","non-dropping-particle":"","parse-names":false,"suffix":""}],"id":"ITEM-2","issued":{"date-parts":[["2010"]]},"publisher-place":"New Delhi, India","title":"Degraded and Wastelands of India: Status and Spatial Distribution","type":"report"},"uris":["http://www.mendeley.com/documents/?uuid=0442ca25-5bce-3f8c-b884-badbb8a531e4"]}],"mendeley":{"formattedCitation":"(Eswaran &lt;i&gt;et al.&lt;/i&gt;, 2001; ICAR - NAAS, 2010)","plainTextFormattedCitation":"(Eswaran et al., 2001; ICAR - NAAS, 2010)","previouslyFormattedCitation":"(Eswaran &lt;i&gt;et al.&lt;/i&gt;, 2001; ICAR - NAAS, 2010)"},"properties":{"noteIndex":0},"schema":"https://github.com/citation-style-language/schema/raw/master/csl-citation.json"}</w:instrText>
      </w:r>
      <w:r w:rsidRPr="0008241C">
        <w:rPr>
          <w:sz w:val="22"/>
          <w:szCs w:val="22"/>
        </w:rPr>
        <w:fldChar w:fldCharType="separate"/>
      </w:r>
      <w:r w:rsidRPr="0008241C">
        <w:rPr>
          <w:noProof/>
          <w:sz w:val="22"/>
          <w:szCs w:val="22"/>
        </w:rPr>
        <w:t xml:space="preserve">(Eswaran </w:t>
      </w:r>
      <w:r w:rsidRPr="0008241C">
        <w:rPr>
          <w:i/>
          <w:noProof/>
          <w:sz w:val="22"/>
          <w:szCs w:val="22"/>
        </w:rPr>
        <w:t>et al.</w:t>
      </w:r>
      <w:r w:rsidRPr="0008241C">
        <w:rPr>
          <w:noProof/>
          <w:sz w:val="22"/>
          <w:szCs w:val="22"/>
        </w:rPr>
        <w:t>, 2001; ICAR - NAAS, 2010)</w:t>
      </w:r>
      <w:r w:rsidRPr="0008241C">
        <w:rPr>
          <w:sz w:val="22"/>
          <w:szCs w:val="22"/>
        </w:rPr>
        <w:fldChar w:fldCharType="end"/>
      </w:r>
      <w:r w:rsidRPr="0008241C">
        <w:rPr>
          <w:sz w:val="22"/>
          <w:szCs w:val="22"/>
        </w:rPr>
        <w:t xml:space="preserve">. In northern China, the river basins of Hei and Tarim have seen disruption in hydrology and degradation in the form of salinization, low water tables and reduced discharge volumes </w:t>
      </w:r>
      <w:r w:rsidRPr="0008241C">
        <w:rPr>
          <w:sz w:val="22"/>
          <w:szCs w:val="22"/>
        </w:rPr>
        <w:fldChar w:fldCharType="begin" w:fldLock="1"/>
      </w:r>
      <w:r w:rsidRPr="0008241C">
        <w:rPr>
          <w:sz w:val="22"/>
          <w:szCs w:val="22"/>
        </w:rPr>
        <w:instrText>ADDIN CSL_CITATION {"citationItems":[{"id":"ITEM-1","itemData":{"ISBN":"978-92-807-3100-2","author":[{"dropping-particle":"","family":"UNEP","given":"","non-dropping-particle":"","parse-names":false,"suffix":""}],"id":"ITEM-1","issued":{"date-parts":[["2011"]]},"number-of-pages":"265","publisher-place":"Bangkok, Thailand","title":"Resource Efficiency: Economics and Outlook for Asia-Pacific (REEO)","type":"report"},"uris":["http://www.mendeley.com/documents/?uuid=3c046582-e88a-3f05-b286-9b81df7e2ffd"]}],"mendeley":{"formattedCitation":"(UNEP, 2011)","plainTextFormattedCitation":"(UNEP, 2011)","previouslyFormattedCitation":"(UNEP, 2011)"},"properties":{"noteIndex":0},"schema":"https://github.com/citation-style-language/schema/raw/master/csl-citation.json"}</w:instrText>
      </w:r>
      <w:r w:rsidRPr="0008241C">
        <w:rPr>
          <w:sz w:val="22"/>
          <w:szCs w:val="22"/>
        </w:rPr>
        <w:fldChar w:fldCharType="separate"/>
      </w:r>
      <w:r w:rsidRPr="0008241C">
        <w:rPr>
          <w:noProof/>
          <w:sz w:val="22"/>
          <w:szCs w:val="22"/>
        </w:rPr>
        <w:t>(UNEP, 2011)</w:t>
      </w:r>
      <w:r w:rsidRPr="0008241C">
        <w:rPr>
          <w:sz w:val="22"/>
          <w:szCs w:val="22"/>
        </w:rPr>
        <w:fldChar w:fldCharType="end"/>
      </w:r>
      <w:r w:rsidRPr="0008241C">
        <w:rPr>
          <w:sz w:val="22"/>
          <w:szCs w:val="22"/>
        </w:rPr>
        <w:t xml:space="preserve">. Use of heavy machinery, exhaustive cropping, short crop rotations, over grazing, and improper management allied with intensive farming has led to soil compaction in many parts of </w:t>
      </w:r>
      <w:r w:rsidRPr="0008241C">
        <w:rPr>
          <w:bCs/>
          <w:sz w:val="22"/>
          <w:szCs w:val="22"/>
        </w:rPr>
        <w:t>the Asia-Pacific region</w:t>
      </w:r>
      <w:r w:rsidRPr="0008241C">
        <w:rPr>
          <w:rFonts w:eastAsia="MS Mincho"/>
          <w:sz w:val="22"/>
          <w:szCs w:val="22"/>
          <w:lang w:eastAsia="ja-JP"/>
        </w:rPr>
        <w:t xml:space="preserve"> </w:t>
      </w:r>
      <w:r w:rsidRPr="0008241C">
        <w:rPr>
          <w:sz w:val="22"/>
          <w:szCs w:val="22"/>
        </w:rPr>
        <w:fldChar w:fldCharType="begin" w:fldLock="1"/>
      </w:r>
      <w:r w:rsidRPr="0008241C">
        <w:rPr>
          <w:sz w:val="22"/>
          <w:szCs w:val="22"/>
        </w:rPr>
        <w:instrText>ADDIN CSL_CITATION {"citationItems":[{"id":"ITEM-1","itemData":{"DOI":"10.1016/j.still.2004.08.009","ISBN":"0167-1987","ISSN":"01671987","abstract":"Soil compaction is one of the major problems facing modern agriculture. Overuse of machinery, intensive cropping, short crop rotations, intensive grazing and inappropriate soil management leads to compaction. Soil compaction occurs in a wide range of soils and climates. It is exacerbated by low soil organic matter content and use of tillage or grazing at high soil moisture content. Soil compaction increases soil strength and decreases soil physical fertility through decreasing storage and supply of water and nutrients, which leads to additional fertiliser requirement and increasing production cost. A detrimental sequence then occurs of reduced plant growth leading to lower inputs of fresh organic matter to the soil, reduced nutrient recycling and mineralisation, reduced activities of micro-organisms, and increased wear and tear on cultivation machinery. This paper reviews the work related to soil compaction, concentrating on research that has been published in the last 15 years. We discuss the nature and causes of soil compaction and the possible solutions suggested in the literature. Several approaches have been suggested to address the soil compaction problem, which should be applied according to the soil, environment and farming system. The following practical techniques have emerged on how to avoid, delay or prevent soil compaction: (a) reducing pressure on soil either by decreasing axle load and/or increasing the contact area of wheels with the soil; (b) working soil and allowing grazing at optimal soil moisture; (c) reducing the number of passes by farm machinery and the intensity and frequency of grazing; (d) confining traffic to certain areas of the field (controlled traffic); (e) increasing soil organic matter through retention of crop and pasture residues; (f) removing soil compaction by deep ripping in the presence of an aggregating agent; (g) crop rotations that include plants with deep, strong taproots; (h) maintenance of an appropriate base saturation ratio and complete nutrition to meet crop requirements to help the soil/crop system to resist harmful external stresses.","author":[{"dropping-particle":"","family":"Hamza","given":"M. A.","non-dropping-particle":"","parse-names":false,"suffix":""},{"dropping-particle":"","family":"Anderson","given":"W. K.","non-dropping-particle":"","parse-names":false,"suffix":""}],"container-title":"Soil and Tillage Research","id":"ITEM-1","issue":"2","issued":{"date-parts":[["2005"]]},"page":"121-145","title":"Soil compaction in cropping systems: A review of the nature, causes and possible solutions","type":"article-journal","volume":"82"},"uris":["http://www.mendeley.com/documents/?uuid=d58e3649-ed21-436c-913c-c90f4f17984e"]}],"mendeley":{"formattedCitation":"(Hamza &amp; Anderson, 2005)","plainTextFormattedCitation":"(Hamza &amp; Anderson, 2005)","previouslyFormattedCitation":"(Hamza &amp; Anderson, 2005)"},"properties":{"noteIndex":0},"schema":"https://github.com/citation-style-language/schema/raw/master/csl-citation.json"}</w:instrText>
      </w:r>
      <w:r w:rsidRPr="0008241C">
        <w:rPr>
          <w:sz w:val="22"/>
          <w:szCs w:val="22"/>
        </w:rPr>
        <w:fldChar w:fldCharType="separate"/>
      </w:r>
      <w:r w:rsidRPr="0008241C">
        <w:rPr>
          <w:noProof/>
          <w:sz w:val="22"/>
          <w:szCs w:val="22"/>
        </w:rPr>
        <w:t>(Hamza &amp; Anderson, 2005)</w:t>
      </w:r>
      <w:r w:rsidRPr="0008241C">
        <w:rPr>
          <w:sz w:val="22"/>
          <w:szCs w:val="22"/>
        </w:rPr>
        <w:fldChar w:fldCharType="end"/>
      </w:r>
      <w:r w:rsidRPr="0008241C">
        <w:rPr>
          <w:sz w:val="22"/>
          <w:szCs w:val="22"/>
        </w:rPr>
        <w:t xml:space="preserve">. A solution to this problem is to increase soil organic matter content and reduce tillage or grazing at high soil moisture content </w:t>
      </w:r>
      <w:r w:rsidRPr="0008241C">
        <w:rPr>
          <w:sz w:val="22"/>
          <w:szCs w:val="22"/>
        </w:rPr>
        <w:fldChar w:fldCharType="begin" w:fldLock="1"/>
      </w:r>
      <w:r w:rsidRPr="0008241C">
        <w:rPr>
          <w:sz w:val="22"/>
          <w:szCs w:val="22"/>
        </w:rPr>
        <w:instrText>ADDIN CSL_CITATION {"citationItems":[{"id":"ITEM-1","itemData":{"DOI":"10.1016/j.still.2004.08.009","ISBN":"0167-1987","ISSN":"01671987","abstract":"Soil compaction is one of the major problems facing modern agriculture. Overuse of machinery, intensive cropping, short crop rotations, intensive grazing and inappropriate soil management leads to compaction. Soil compaction occurs in a wide range of soils and climates. It is exacerbated by low soil organic matter content and use of tillage or grazing at high soil moisture content. Soil compaction increases soil strength and decreases soil physical fertility through decreasing storage and supply of water and nutrients, which leads to additional fertiliser requirement and increasing production cost. A detrimental sequence then occurs of reduced plant growth leading to lower inputs of fresh organic matter to the soil, reduced nutrient recycling and mineralisation, reduced activities of micro-organisms, and increased wear and tear on cultivation machinery. This paper reviews the work related to soil compaction, concentrating on research that has been published in the last 15 years. We discuss the nature and causes of soil compaction and the possible solutions suggested in the literature. Several approaches have been suggested to address the soil compaction problem, which should be applied according to the soil, environment and farming system. The following practical techniques have emerged on how to avoid, delay or prevent soil compaction: (a) reducing pressure on soil either by decreasing axle load and/or increasing the contact area of wheels with the soil; (b) working soil and allowing grazing at optimal soil moisture; (c) reducing the number of passes by farm machinery and the intensity and frequency of grazing; (d) confining traffic to certain areas of the field (controlled traffic); (e) increasing soil organic matter through retention of crop and pasture residues; (f) removing soil compaction by deep ripping in the presence of an aggregating agent; (g) crop rotations that include plants with deep, strong taproots; (h) maintenance of an appropriate base saturation ratio and complete nutrition to meet crop requirements to help the soil/crop system to resist harmful external stresses.","author":[{"dropping-particle":"","family":"Hamza","given":"M. A.","non-dropping-particle":"","parse-names":false,"suffix":""},{"dropping-particle":"","family":"Anderson","given":"W. K.","non-dropping-particle":"","parse-names":false,"suffix":""}],"container-title":"Soil and Tillage Research","id":"ITEM-1","issue":"2","issued":{"date-parts":[["2005"]]},"page":"121-145","title":"Soil compaction in cropping systems: A review of the nature, causes and possible solutions","type":"article-journal","volume":"82"},"uris":["http://www.mendeley.com/documents/?uuid=d58e3649-ed21-436c-913c-c90f4f17984e"]}],"mendeley":{"formattedCitation":"(Hamza &amp; Anderson, 2005)","plainTextFormattedCitation":"(Hamza &amp; Anderson, 2005)","previouslyFormattedCitation":"(Hamza &amp; Anderson, 2005)"},"properties":{"noteIndex":0},"schema":"https://github.com/citation-style-language/schema/raw/master/csl-citation.json"}</w:instrText>
      </w:r>
      <w:r w:rsidRPr="0008241C">
        <w:rPr>
          <w:sz w:val="22"/>
          <w:szCs w:val="22"/>
        </w:rPr>
        <w:fldChar w:fldCharType="separate"/>
      </w:r>
      <w:r w:rsidRPr="0008241C">
        <w:rPr>
          <w:noProof/>
          <w:sz w:val="22"/>
          <w:szCs w:val="22"/>
        </w:rPr>
        <w:t>(Hamza &amp; Anderson, 2005)</w:t>
      </w:r>
      <w:r w:rsidRPr="0008241C">
        <w:rPr>
          <w:sz w:val="22"/>
          <w:szCs w:val="22"/>
        </w:rPr>
        <w:fldChar w:fldCharType="end"/>
      </w:r>
      <w:r w:rsidRPr="0008241C">
        <w:rPr>
          <w:sz w:val="22"/>
          <w:szCs w:val="22"/>
        </w:rPr>
        <w:t xml:space="preserve">. Conservation Agriculture (CA), emerging as a promising strategy to sustainably manage agroecosystems for improved productivity and profitability </w:t>
      </w:r>
      <w:r w:rsidRPr="0008241C">
        <w:rPr>
          <w:sz w:val="22"/>
          <w:szCs w:val="22"/>
        </w:rPr>
        <w:fldChar w:fldCharType="begin" w:fldLock="1"/>
      </w:r>
      <w:r w:rsidRPr="0008241C">
        <w:rPr>
          <w:sz w:val="22"/>
          <w:szCs w:val="22"/>
        </w:rPr>
        <w:instrText>ADDIN CSL_CITATION {"citationItems":[{"id":"ITEM-1","itemData":{"DOI":"10.1016/J.FCR.2012.02.022","ISSN":"0378-4290","abstract":"Conservation Agriculture (CA) is being advocated to enhance soil health and sustain long term crop productivity in the developing world. One of CA's key principles is the maintenance of soil cover often by retaining a proportion of crop residues on the field as mulch. Yet smallholder crop–livestock systems across Africa and Asia face trade-offs among various options for crop residue use. Knowledge of the potential trade-offs of leaving more residues as mulch is only partial and the objective of this research is to address some of these knowledge gaps by assessing the trade-offs in contrasting settings with mixed crop–livestock systems. The paper draws from village surveys in 12 sites in 9 different countries across Sub-Sahara Africa and South Asia. Sites were clustered into 3 groups along the combined population and livestock density gradients to assess current crop residue management practices and explore potential challenges to adopting mulching practices in different circumstances. Results show that although high-density sites face higher potential pressure on resources on an area basis, biomass production tends to be more substantial in these sites covering demands for livestock feed and allowing part of the residues to be used as mulch. In medium-density sites, although population and livestock densities are relatively lower, biomass is scarce and pressure on land and feed are high, increasing the pressure on crop residues and their opportunity cost as mulch. In low-density areas, population and livestock densities are relatively low and communal feed and fuel resources exist, resulting in lower potential pressure on residues on an area basis. Yet, biomass production is low and farmers largely rely on crop residues to feed livestock during the long dry season, implying substantial opportunity costs to their use as mulch. Despite its potential benefit for smallholder farmers across the density gradient, the introduction of CA-based mulching practices appears potentially easier in sites where biomass production is high enough to fulfil existing demands for feed and fuel. In sites with relatively high feed and fuel pressure, the eventual introduction of CA needs complementary research and development efforts to increase biomass production and/or develop alternative sources to alleviate the opportunity costs of leaving some crop residues as mulch.","author":[{"dropping-particle":"","family":"Valbuena","given":"Diego","non-dropping-particle":"","parse-names":false,"suffix":""},{"dropping-particle":"","family":"Erenstein","given":"Olaf","non-dropping-particle":"","parse-names":false,"suffix":""},{"dropping-particle":"","family":"Homann-Kee Tui","given":"Sabine","non-dropping-particle":"","parse-names":false,"suffix":""},{"dropping-particle":"","family":"Abdoulaye","given":"Tahirou","non-dropping-particle":"","parse-names":false,"suffix":""},{"dropping-particle":"","family":"Claessens","given":"Lieven","non-dropping-particle":"","parse-names":false,"suffix":""},{"dropping-particle":"","family":"Duncan","given":"Alan J.","non-dropping-particle":"","parse-names":false,"suffix":""},{"dropping-particle":"","family":"Gérard","given":"Bruno","non-dropping-particle":"","parse-names":false,"suffix":""},{"dropping-particle":"","family":"Rufino","given":"Mariana C.","non-dropping-particle":"","parse-names":false,"suffix":""},{"dropping-particle":"","family":"Teufel","given":"Nils","non-dropping-particle":"","parse-names":false,"suffix":""},{"dropping-particle":"","family":"Rooyen","given":"André","non-dropping-particle":"van","parse-names":false,"suffix":""},{"dropping-particle":"","family":"Wijk","given":"Mark T.","non-dropping-particle":"van","parse-names":false,"suffix":""}],"container-title":"Field Crops Research","id":"ITEM-1","issued":{"date-parts":[["2012","6","14"]]},"page":"175-184","publisher":"Elsevier","title":"Conservation Agriculture in mixed crop–livestock systems: Scoping crop residue trade-offs in Sub-Saharan Africa and South Asia","type":"article-journal","volume":"132"},"uris":["http://www.mendeley.com/documents/?uuid=e3f72036-553c-357c-b653-060ca724d6d9"]}],"mendeley":{"formattedCitation":"(Valbuena &lt;i&gt;et al.&lt;/i&gt;, 2012)","plainTextFormattedCitation":"(Valbuena et al., 2012)","previouslyFormattedCitation":"(Valbuena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Valbuena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is based on three cardinal principles: (i) minimum mechanical soil disturbance, (ii) adequate surface soil cover and (iii) crop diversification. This has significance for several subregions of the Asia-Pacific region and is considered as an alternative to conventional agricultural production systems in India </w:t>
      </w:r>
      <w:r w:rsidRPr="0008241C">
        <w:rPr>
          <w:sz w:val="22"/>
          <w:szCs w:val="22"/>
        </w:rPr>
        <w:fldChar w:fldCharType="begin" w:fldLock="1"/>
      </w:r>
      <w:r w:rsidRPr="0008241C">
        <w:rPr>
          <w:sz w:val="22"/>
          <w:szCs w:val="22"/>
        </w:rPr>
        <w:instrText>ADDIN CSL_CITATION {"citationItems":[{"id":"ITEM-1","itemData":{"DOI":"10.1007/978-3-319-11620-4_19","author":[{"dropping-particle":"","family":"Srinivasarao","given":"Ch.","non-dropping-particle":"","parse-names":false,"suffix":""},{"dropping-particle":"","family":"Lal","given":"Rattan","non-dropping-particle":"","parse-names":false,"suffix":""},{"dropping-particle":"","family":"Kundu","given":"Sumanta","non-dropping-particle":"","parse-names":false,"suffix":""},{"dropping-particle":"","family":"Thakur","given":"Pravin B","non-dropping-particle":"","parse-names":false,"suffix":""}],"container-title":"Conservation Agriculture","id":"ITEM-1","issued":{"date-parts":[["2015"]]},"page":"479-524","publisher":"Springer International Publishing","publisher-place":"Cham","title":"Conservation Agriculture and Soil Carbon Sequestration","type":"chapter"},"uris":["http://www.mendeley.com/documents/?uuid=a1867bac-52d7-3f1d-8d86-82dd70d12aba"]}],"mendeley":{"formattedCitation":"(Srinivasarao &lt;i&gt;et al.&lt;/i&gt;, 2015)","plainTextFormattedCitation":"(Srinivasarao et al., 2015)","previouslyFormattedCitation":"(Srinivasara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Srinivasara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China </w:t>
      </w:r>
      <w:r w:rsidRPr="0008241C">
        <w:rPr>
          <w:sz w:val="22"/>
          <w:szCs w:val="22"/>
        </w:rPr>
        <w:fldChar w:fldCharType="begin" w:fldLock="1"/>
      </w:r>
      <w:r w:rsidRPr="0008241C">
        <w:rPr>
          <w:sz w:val="22"/>
          <w:szCs w:val="22"/>
        </w:rPr>
        <w:instrText>ADDIN CSL_CITATION {"citationItems":[{"id":"ITEM-1","itemData":{"DOI":"10.1016/J.CJ.2014.06.006","ISSN":"2214-5141","abstract":"For smooth and wide application of conservation agriculture (CA), remaining uncertainties about its impacts on crop yield need to be reduced. Based on previous field experiments in China, a meta-analysis was performed to quantify the actual impacts of CA practices (NT: no/reduced-tillage only, CTSR: conventional tillage with straw retention, NTSR: NT with straw retention) on crop yields as compared to conventional tillage without straw retention (CT). Although CA practices increased crop yield by 4.6% on average, there were large variations in their impacts. For each CA practice, CTSR and NTSR significantly increased crop yield by 4.9% and 6.3%, respectively, compared to CT. However, no significant effect was found for NT. Among ecological areas, significant positive effects of CA practices were found in areas with an annual precipitation below 600mm. Similar effects were found in areas with annual mean air temperature above 5°C. For cropping regions, CA increased crop yield by 6.4% and 5.5% compared to CT in Northwest and South China, respectively, whereas no significant effects were found in the North China and Northeast China regions. Among crops, the positive effects of CA practices were significantly higher in maize (7.5%) and rice (4.1%) than in wheat (2.9%). NT likely decreased wheat yield. Our results indicate that there are great differences in the impacts of CA practices on crop yield, owing to regional variation in climate and crop types. CA will most likely increase maize yield but reduce wheat yield. It is strongly recommended to apply CA with crop straw retention in maize cropping areas and seasons with a warm and dry climate pattern.","author":[{"dropping-particle":"","family":"Zheng","given":"Chengyan","non-dropping-particle":"","parse-names":false,"suffix":""},{"dropping-particle":"","family":"Jiang","given":"Yu","non-dropping-particle":"","parse-names":false,"suffix":""},{"dropping-particle":"","family":"Chen","given":"Changqing","non-dropping-particle":"","parse-names":false,"suffix":""},{"dropping-particle":"","family":"Sun","given":"Yanni","non-dropping-particle":"","parse-names":false,"suffix":""},{"dropping-particle":"","family":"Feng","given":"Jinfei","non-dropping-particle":"","parse-names":false,"suffix":""},{"dropping-particle":"","family":"Deng","given":"Aixing","non-dropping-particle":"","parse-names":false,"suffix":""},{"dropping-particle":"","family":"Song","given":"Zhenwei","non-dropping-particle":"","parse-names":false,"suffix":""},{"dropping-particle":"","family":"Zhang","given":"Weijian","non-dropping-particle":"","parse-names":false,"suffix":""}],"container-title":"The Crop Journal","id":"ITEM-1","issue":"5","issued":{"date-parts":[["2014","10","1"]]},"page":"289-296","publisher":"Elsevier","title":"The impacts of conservation agriculture on crop yield in China depend on specific practices, crops and cropping regions","type":"article-journal","volume":"2"},"uris":["http://www.mendeley.com/documents/?uuid=d95b75cc-48b2-3a3a-a3ff-cf921f8dea63"]}],"mendeley":{"formattedCitation":"(Zheng &lt;i&gt;et al.&lt;/i&gt;, 2014)","plainTextFormattedCitation":"(Zheng et al., 2014)","previouslyFormattedCitation":"(Zhe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Zhen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ustralia and New Zealand </w:t>
      </w:r>
      <w:r w:rsidRPr="0008241C">
        <w:rPr>
          <w:sz w:val="22"/>
          <w:szCs w:val="22"/>
        </w:rPr>
        <w:fldChar w:fldCharType="begin" w:fldLock="1"/>
      </w:r>
      <w:r w:rsidRPr="0008241C">
        <w:rPr>
          <w:sz w:val="22"/>
          <w:szCs w:val="22"/>
        </w:rPr>
        <w:instrText>ADDIN CSL_CITATION {"citationItems":[{"id":"ITEM-1","itemData":{"author":[{"dropping-particle":"","family":"Bellotti","given":"B.","non-dropping-particle":"","parse-names":false,"suffix":""},{"dropping-particle":"","family":"Rochecouste","given":"J. F.","non-dropping-particle":"","parse-names":false,"suffix":""}],"container-title":"International Soil and Water Conservation Research","id":"ITEM-1","issue":"1","issued":{"date-parts":[["2014"]]},"page":"21-34","title":"The development of Conservation Agriculture in Australia Farmers as innovators","type":"article-journal","volume":"2"},"uris":["http://www.mendeley.com/documents/?uuid=b9fc1e88-dd93-3769-b23f-34b284254c34"]}],"mendeley":{"formattedCitation":"(Bellotti &amp; Rochecouste, 2014)","plainTextFormattedCitation":"(Bellotti &amp; Rochecouste, 2014)","previouslyFormattedCitation":"(Bellotti &amp; Rochecouste, 2014)"},"properties":{"noteIndex":0},"schema":"https://github.com/citation-style-language/schema/raw/master/csl-citation.json"}</w:instrText>
      </w:r>
      <w:r w:rsidRPr="0008241C">
        <w:rPr>
          <w:sz w:val="22"/>
          <w:szCs w:val="22"/>
        </w:rPr>
        <w:fldChar w:fldCharType="separate"/>
      </w:r>
      <w:r w:rsidRPr="0008241C">
        <w:rPr>
          <w:noProof/>
          <w:sz w:val="22"/>
          <w:szCs w:val="22"/>
        </w:rPr>
        <w:t>(Bellotti &amp; Rochecouste, 2014)</w:t>
      </w:r>
      <w:r w:rsidRPr="0008241C">
        <w:rPr>
          <w:sz w:val="22"/>
          <w:szCs w:val="22"/>
        </w:rPr>
        <w:fldChar w:fldCharType="end"/>
      </w:r>
      <w:r w:rsidRPr="0008241C">
        <w:rPr>
          <w:sz w:val="22"/>
          <w:szCs w:val="22"/>
        </w:rPr>
        <w:t xml:space="preserve">. </w:t>
      </w:r>
    </w:p>
    <w:p w14:paraId="5A1CE761" w14:textId="77777777" w:rsidR="00A01204" w:rsidRPr="0008241C" w:rsidRDefault="00A01204" w:rsidP="00A01204">
      <w:pPr>
        <w:rPr>
          <w:sz w:val="22"/>
          <w:szCs w:val="22"/>
        </w:rPr>
      </w:pPr>
    </w:p>
    <w:p w14:paraId="21E54D68" w14:textId="77777777" w:rsidR="00A01204" w:rsidRPr="0008241C" w:rsidRDefault="00A01204" w:rsidP="00A01204">
      <w:pPr>
        <w:rPr>
          <w:sz w:val="22"/>
          <w:szCs w:val="22"/>
        </w:rPr>
      </w:pPr>
      <w:r w:rsidRPr="0008241C">
        <w:rPr>
          <w:sz w:val="22"/>
          <w:szCs w:val="22"/>
        </w:rPr>
        <w:t>While pesticide and fertiliser contributed to the increase of crop yield, those had some negative effects on biodiversity and also agriculture itself. First, excessive use of pesticides in parts of the Asia-Pacific region triggered pest outbreaks as in the classic example of the brown plant hopper (</w:t>
      </w:r>
      <w:r w:rsidRPr="0008241C">
        <w:rPr>
          <w:i/>
          <w:sz w:val="22"/>
          <w:szCs w:val="22"/>
        </w:rPr>
        <w:t>Nilaparvata lugen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Kenmore","given":"P.E.","non-dropping-particle":"","parse-names":false,"suffix":""},{"dropping-particle":"","family":"Carino","given":"F.O.","non-dropping-particle":"","parse-names":false,"suffix":""},{"dropping-particle":"","family":"Perez","given":"C.A.","non-dropping-particle":"","parse-names":false,"suffix":""},{"dropping-particle":"","family":"Dyck","given":"V.A.","non-dropping-particle":"","parse-names":false,"suffix":""},{"dropping-particle":"","family":"Gutierrez","given":"A.P.","non-dropping-particle":"","parse-names":false,"suffix":""}],"container-title":"Journal of Plant Protection in the Tropics","id":"ITEM-1","issue":"1","issued":{"date-parts":[["1984"]]},"page":"19-37","title":"Population regulation of the rice brown planthopper (NilaparvatalugensStal) within rice fields in the Philippines.","type":"article-journal","volume":"1"},"uris":["http://www.mendeley.com/documents/?uuid=ebfe0328-5cba-445f-a5aa-05348393b305"]},{"id":"ITEM-2","itemData":{"ISBN":"1597267759","abstract":"Life itself as well as the entire human economy depends on goods and services provided by earth's natural systems. The processes of cleansing, recycling, and renewal, along with goods such as seafood, forage, and timber, are worth many trillions of dollars annually, and nothing could live without them. Yet growing human impacts on the environment are profoundly disrupting the functioning of natural systems and imperiling the delivery of these services.Nature's Services brings together world-renowned scientists from a variety of disciplines to examine the character and value of ecosystem services, the damage that has been done to them, and the consequent implications for human society. Contributors including Paul R. Ehrlich, Donald Kennedy, Pamela A. Matson, Robert Costanza, Gary Paul Nabhan, Jane Lubchenco, Sandra Postel, and Norman Myers present a detailed synthesis of our current understanding of a suite of ecosystem services and a preliminary assessment of their economic value. Chapters consider: major services including climate regulation, soil fertility, pollination, and pest control philosophical and economic issues of valuation case studies of specific ecosystems and services implication of recent findings and steps that must be taken to address the most pressing concerns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author":[{"dropping-particle":"","family":"Naylor","given":"Rosamond l.","non-dropping-particle":"","parse-names":false,"suffix":""},{"dropping-particle":"","family":"Ehrlich","given":"Paul R.","non-dropping-particle":"","parse-names":false,"suffix":""}],"container-title":"Nature's Services: Societal Dependence On Natural Ecosystems","editor":[{"dropping-particle":"","family":"Daily","given":"Gretchen","non-dropping-particle":"","parse-names":false,"suffix":""}],"id":"ITEM-2","issued":{"date-parts":[["1997"]]},"page":"151-176","publisher":"Island Press","publisher-place":"Washington","title":"Natural Pest Control Services and Agriculture","type":"chapter"},"uris":["http://www.mendeley.com/documents/?uuid=334520f3-01ef-3346-b8fc-05c421545706"]}],"mendeley":{"formattedCitation":"(Kenmore &lt;i&gt;et al.&lt;/i&gt;, 1984; Naylor &amp; Ehrlich, 1997)","plainTextFormattedCitation":"(Kenmore et al., 1984; Naylor &amp; Ehrlich, 1997)","previouslyFormattedCitation":"(Kenmore &lt;i&gt;et al.&lt;/i&gt;, 1984; Naylor &amp; Ehrlich, 1997)"},"properties":{"noteIndex":0},"schema":"https://github.com/citation-style-language/schema/raw/master/csl-citation.json"}</w:instrText>
      </w:r>
      <w:r w:rsidRPr="0008241C">
        <w:rPr>
          <w:sz w:val="22"/>
          <w:szCs w:val="22"/>
        </w:rPr>
        <w:fldChar w:fldCharType="separate"/>
      </w:r>
      <w:r w:rsidRPr="0008241C">
        <w:rPr>
          <w:noProof/>
          <w:sz w:val="22"/>
          <w:szCs w:val="22"/>
        </w:rPr>
        <w:t xml:space="preserve">(Kenmore </w:t>
      </w:r>
      <w:r w:rsidRPr="0008241C">
        <w:rPr>
          <w:i/>
          <w:noProof/>
          <w:sz w:val="22"/>
          <w:szCs w:val="22"/>
        </w:rPr>
        <w:t>et al.</w:t>
      </w:r>
      <w:r w:rsidRPr="0008241C">
        <w:rPr>
          <w:noProof/>
          <w:sz w:val="22"/>
          <w:szCs w:val="22"/>
        </w:rPr>
        <w:t>, 1984; Naylor &amp; Ehrlich, 1997)</w:t>
      </w:r>
      <w:r w:rsidRPr="0008241C">
        <w:rPr>
          <w:sz w:val="22"/>
          <w:szCs w:val="22"/>
        </w:rPr>
        <w:fldChar w:fldCharType="end"/>
      </w:r>
      <w:r w:rsidRPr="0008241C">
        <w:rPr>
          <w:sz w:val="22"/>
          <w:szCs w:val="22"/>
        </w:rPr>
        <w:t>. Subsequently, farmers in some Asian countries adopted an integrated pest management approach that advocates use of natural pesticides which have to be used only when damage exceeds critical economic thresholds</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ISBN":"1597267759","abstract":"Life itself as well as the entire human economy depends on goods and services provided by earth's natural systems. The processes of cleansing, recycling, and renewal, along with goods such as seafood, forage, and timber, are worth many trillions of dollars annually, and nothing could live without them. Yet growing human impacts on the environment are profoundly disrupting the functioning of natural systems and imperiling the delivery of these services.Nature's Services brings together world-renowned scientists from a variety of disciplines to examine the character and value of ecosystem services, the damage that has been done to them, and the consequent implications for human society. Contributors including Paul R. Ehrlich, Donald Kennedy, Pamela A. Matson, Robert Costanza, Gary Paul Nabhan, Jane Lubchenco, Sandra Postel, and Norman Myers present a detailed synthesis of our current understanding of a suite of ecosystem services and a preliminary assessment of their economic value. Chapters consider: major services including climate regulation, soil fertility, pollination, and pest control philosophical and economic issues of valuation case studies of specific ecosystems and services implication of recent findings and steps that must be taken to address the most pressing concerns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author":[{"dropping-particle":"","family":"Naylor","given":"Rosamond l.","non-dropping-particle":"","parse-names":false,"suffix":""},{"dropping-particle":"","family":"Ehrlich","given":"Paul R.","non-dropping-particle":"","parse-names":false,"suffix":""}],"container-title":"Nature's Services: Societal Dependence On Natural Ecosystems","editor":[{"dropping-particle":"","family":"Daily","given":"Gretchen","non-dropping-particle":"","parse-names":false,"suffix":""}],"id":"ITEM-1","issued":{"date-parts":[["1997"]]},"page":"151-176","publisher":"Island Press","publisher-place":"Washington","title":"Natural Pest Control Services and Agriculture","type":"chapter"},"uris":["http://www.mendeley.com/documents/?uuid=334520f3-01ef-3346-b8fc-05c421545706"]}],"mendeley":{"formattedCitation":"(Naylor &amp; Ehrlich, 1997)","plainTextFormattedCitation":"(Naylor &amp; Ehrlich, 1997)","previouslyFormattedCitation":"(Naylor &amp; Ehrlich, 1997)"},"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Naylor &amp; Ehrlich, 1997)</w:t>
      </w:r>
      <w:r w:rsidRPr="0008241C">
        <w:rPr>
          <w:rFonts w:eastAsia="MS Mincho"/>
          <w:sz w:val="22"/>
          <w:szCs w:val="22"/>
          <w:lang w:eastAsia="ja-JP"/>
        </w:rPr>
        <w:fldChar w:fldCharType="end"/>
      </w:r>
      <w:r w:rsidRPr="0008241C">
        <w:rPr>
          <w:sz w:val="22"/>
          <w:szCs w:val="22"/>
        </w:rPr>
        <w:t xml:space="preserve">. More recently, there is increasing awareness on sustainable pest regulation by enhancing diversity of natural enemies </w:t>
      </w:r>
      <w:r w:rsidRPr="0008241C">
        <w:rPr>
          <w:sz w:val="22"/>
          <w:szCs w:val="22"/>
        </w:rPr>
        <w:fldChar w:fldCharType="begin" w:fldLock="1"/>
      </w:r>
      <w:r w:rsidRPr="0008241C">
        <w:rPr>
          <w:sz w:val="22"/>
          <w:szCs w:val="22"/>
        </w:rPr>
        <w:instrText>ADDIN CSL_CITATION {"citationItems":[{"id":"ITEM-1","itemData":{"author":[{"dropping-particle":"","family":"Bianchi","given":"F.","non-dropping-particle":"","parse-names":false,"suffix":""},{"dropping-particle":"","family":"Booij","given":"C.","non-dropping-particle":"","parse-names":false,"suffix":""},{"dropping-particle":"","family":"Tscharntke","given":"T.","non-dropping-particle":"","parse-names":false,"suffix":""}],"container-title":"Proceedings: Biological Sciences","id":"ITEM-1","issue":"1595","issued":{"date-parts":[["2006"]]},"page":"1715-1727","title":"Sustainable Pest Regulation in Agricultural Landscapes: A Review on Landscape Composition, Biodiversity and Natural Pest Control.","type":"article-journal","volume":"273"},"uris":["http://www.mendeley.com/documents/?uuid=af61446c-2a21-3038-879a-fca11c226b7a"]}],"mendeley":{"formattedCitation":"(Bianchi &lt;i&gt;et al.&lt;/i&gt;, 2006)","plainTextFormattedCitation":"(Bianchi et al., 2006)","previouslyFormattedCitation":"(Bianchi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Bianchi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Second, pesticide is regarded as a driver of global pollinator decline </w:t>
      </w:r>
      <w:r w:rsidRPr="0008241C">
        <w:rPr>
          <w:sz w:val="22"/>
          <w:szCs w:val="22"/>
        </w:rPr>
        <w:fldChar w:fldCharType="begin" w:fldLock="1"/>
      </w:r>
      <w:r w:rsidRPr="0008241C">
        <w:rPr>
          <w:sz w:val="22"/>
          <w:szCs w:val="22"/>
        </w:rPr>
        <w:instrText>ADDIN CSL_CITATION {"citationItems":[{"id":"ITEM-1","itemData":{"DOI":"10.1038/nature20588","ISSN":"0028-0836","abstract":"Wild and managed pollinators are threatened by pressures such as environmental changes and pesticides, leading to risks for pollinator-dependent crop production, meaning more research and better policies are needed to safeguard pollinators and their services.","author":[{"dropping-particle":"","family":"Potts","given":"Simon G.","non-dropping-particle":"","parse-names":false,"suffix":""},{"dropping-particle":"","family":"Imperatriz-Fonseca","given":"Vera","non-dropping-particle":"","parse-names":false,"suffix":""},{"dropping-particle":"","family":"Ngo","given":"Hien T.","non-dropping-particle":"","parse-names":false,"suffix":""},{"dropping-particle":"","family":"Aizen","given":"Marcelo A.","non-dropping-particle":"","parse-names":false,"suffix":""},{"dropping-particle":"","family":"Biesmeijer","given":"Jacobus C.","non-dropping-particle":"","parse-names":false,"suffix":""},{"dropping-particle":"","family":"Breeze","given":"Thomas D.","non-dropping-particle":"","parse-names":false,"suffix":""},{"dropping-particle":"V.","family":"Dicks","given":"Lynn","non-dropping-particle":"","parse-names":false,"suffix":""},{"dropping-particle":"","family":"Garibaldi","given":"Lucas A.","non-dropping-particle":"","parse-names":false,"suffix":""},{"dropping-particle":"","family":"Hill","given":"Rosemary","non-dropping-particle":"","parse-names":false,"suffix":""},{"dropping-particle":"","family":"Settele","given":"Josef","non-dropping-particle":"","parse-names":false,"suffix":""},{"dropping-particle":"","family":"Vanbergen","given":"Adam J.","non-dropping-particle":"","parse-names":false,"suffix":""}],"container-title":"Nature","id":"ITEM-1","issue":"7632","issued":{"date-parts":[["2016","11","28"]]},"page":"220-229","publisher":"Nature Publishing Group","title":"Safeguarding pollinators and their values to human well-being","type":"article-journal","volume":"540"},"uris":["http://www.mendeley.com/documents/?uuid=9e89ef25-a5a0-384f-9764-f082ed9b518d"]}],"mendeley":{"formattedCitation":"(Potts &lt;i&gt;et al.&lt;/i&gt;, 2016)","plainTextFormattedCitation":"(Potts et al., 2016)","previouslyFormattedCitation":"(Pott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Pott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lthough wild pollinator data is lacking in the Asia-Pacific region </w:t>
      </w:r>
      <w:r w:rsidRPr="0008241C">
        <w:rPr>
          <w:i/>
          <w:sz w:val="22"/>
          <w:szCs w:val="22"/>
        </w:rPr>
        <w:fldChar w:fldCharType="begin" w:fldLock="1"/>
      </w:r>
      <w:r w:rsidRPr="0008241C">
        <w:rPr>
          <w:sz w:val="22"/>
          <w:szCs w:val="22"/>
        </w:rPr>
        <w:instrText>ADDIN CSL_CITATION {"citationItems":[{"id":"ITEM-1","itemData":{"author":[{"dropping-particle":"","family":"IPBES","given":"","non-dropping-particle":"","parse-names":false,"suffix":""}],"id":"ITEM-1","issued":{"date-parts":[["2016"]]},"title":"Summary for policymakers of the assessment report of the Intergovernmental Science - Policy Platform on Biodiversity and Ecosystem Services on pollinators, pollination and food production.","type":"report"},"uris":["http://www.mendeley.com/documents/?uuid=df5ba704-8de0-4b0e-b989-a43c5c7935bf"]}],"mendeley":{"formattedCitation":"(IPBES, 2016)","plainTextFormattedCitation":"(IPBES, 2016)","previouslyFormattedCitation":"(IPBES, 2016)"},"properties":{"noteIndex":0},"schema":"https://github.com/citation-style-language/schema/raw/master/csl-citation.json"}</w:instrText>
      </w:r>
      <w:r w:rsidRPr="0008241C">
        <w:rPr>
          <w:i/>
          <w:sz w:val="22"/>
          <w:szCs w:val="22"/>
        </w:rPr>
        <w:fldChar w:fldCharType="separate"/>
      </w:r>
      <w:r w:rsidRPr="0008241C">
        <w:rPr>
          <w:noProof/>
          <w:sz w:val="22"/>
          <w:szCs w:val="22"/>
        </w:rPr>
        <w:t>(IPBES, 2016)</w:t>
      </w:r>
      <w:r w:rsidRPr="0008241C">
        <w:rPr>
          <w:i/>
          <w:sz w:val="22"/>
          <w:szCs w:val="22"/>
        </w:rPr>
        <w:fldChar w:fldCharType="end"/>
      </w:r>
      <w:r w:rsidRPr="0008241C">
        <w:rPr>
          <w:sz w:val="22"/>
          <w:szCs w:val="22"/>
        </w:rPr>
        <w:t xml:space="preserve"> and the effects of pesticide remain to be assessed. Third, biodiversity of soil has been severely affected by fertiliser and pesticide use, changing the natural rhizosphere microbiomes that assist plant growth by absorbing minerals and preventing colonization by pathogens </w:t>
      </w:r>
      <w:r w:rsidRPr="0008241C">
        <w:rPr>
          <w:sz w:val="22"/>
          <w:szCs w:val="22"/>
        </w:rPr>
        <w:fldChar w:fldCharType="begin" w:fldLock="1"/>
      </w:r>
      <w:r w:rsidRPr="0008241C">
        <w:rPr>
          <w:sz w:val="22"/>
          <w:szCs w:val="22"/>
        </w:rPr>
        <w:instrText>ADDIN CSL_CITATION {"citationItems":[{"id":"ITEM-1","itemData":{"DOI":"https://doi.org/10.1016/j.tplants.2012.04.001.","author":[{"dropping-particle":"","family":"Berendsen","given":"R.L.","non-dropping-particle":"","parse-names":false,"suffix":""},{"dropping-particle":"","family":"Pieterse","given":"C.M. J.","non-dropping-particle":"","parse-names":false,"suffix":""},{"dropping-particle":"","family":"Bakker","given":"P.A.H.M.","non-dropping-particle":"","parse-names":false,"suffix":""}],"container-title":"Trends in Plant Science","id":"ITEM-1","issue":"8","issued":{"date-parts":[["2012"]]},"page":"478-486","title":"The rhizosphere microbiome and plant health","type":"article-journal","volume":"17"},"uris":["http://www.mendeley.com/documents/?uuid=e1f79eb7-8e10-47a5-bd5f-87338d9f0250"]}],"mendeley":{"formattedCitation":"(Berendsen &lt;i&gt;et al.&lt;/i&gt;, 2012)","plainTextFormattedCitation":"(Berendsen et al., 2012)","previouslyFormattedCitation":"(Berendsen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erendsen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Conversely, organic farming increased diversity of the soil microbiota in comparison to soils solely under mineral fertilization </w:t>
      </w:r>
      <w:r w:rsidRPr="0008241C">
        <w:rPr>
          <w:sz w:val="22"/>
          <w:szCs w:val="22"/>
        </w:rPr>
        <w:fldChar w:fldCharType="begin" w:fldLock="1"/>
      </w:r>
      <w:r w:rsidRPr="0008241C">
        <w:rPr>
          <w:sz w:val="22"/>
          <w:szCs w:val="22"/>
        </w:rPr>
        <w:instrText>ADDIN CSL_CITATION {"citationItems":[{"id":"ITEM-1","itemData":{"DOI":"10.1038/ismej.2014.210","ISSN":"1751-7362","abstract":"Distinct soil microbial diversity under long-term organic and conventional farming","author":[{"dropping-particle":"","family":"Hartmann","given":"Martin","non-dropping-particle":"","parse-names":false,"suffix":""},{"dropping-particle":"","family":"Frey","given":"Beat","non-dropping-particle":"","parse-names":false,"suffix":""},{"dropping-particle":"","family":"Mayer","given":"Jochen","non-dropping-particle":"","parse-names":false,"suffix":""},{"dropping-particle":"","family":"Mäder","given":"Paul","non-dropping-particle":"","parse-names":false,"suffix":""},{"dropping-particle":"","family":"Widmer","given":"Franco","non-dropping-particle":"","parse-names":false,"suffix":""}],"container-title":"The ISME Journal","id":"ITEM-1","issue":"5","issued":{"date-parts":[["2015","5","31"]]},"page":"1177-1194","publisher":"Nature Publishing Group","title":"Distinct soil microbial diversity under long-term organic and conventional farming","type":"article-journal","volume":"9"},"uris":["http://www.mendeley.com/documents/?uuid=dfc0f393-db43-32e1-9276-445ca98e5607"]}],"mendeley":{"formattedCitation":"(Hartmann &lt;i&gt;et al.&lt;/i&gt;, 2015)","plainTextFormattedCitation":"(Hartmann et al., 2015)","previouslyFormattedCitation":"(Hartman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artman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74D74819" w14:textId="77777777" w:rsidR="00A01204" w:rsidRPr="0008241C" w:rsidRDefault="00A01204" w:rsidP="00A01204">
      <w:pPr>
        <w:rPr>
          <w:sz w:val="22"/>
          <w:szCs w:val="22"/>
        </w:rPr>
      </w:pPr>
      <w:r w:rsidRPr="0008241C">
        <w:rPr>
          <w:sz w:val="22"/>
          <w:szCs w:val="22"/>
        </w:rPr>
        <w:t xml:space="preserve"> </w:t>
      </w:r>
    </w:p>
    <w:p w14:paraId="01F5E591" w14:textId="77777777" w:rsidR="00A01204" w:rsidRPr="0008241C" w:rsidRDefault="00A01204" w:rsidP="00A01204">
      <w:pPr>
        <w:rPr>
          <w:rFonts w:eastAsia="MS Mincho"/>
          <w:sz w:val="22"/>
          <w:szCs w:val="22"/>
          <w:lang w:eastAsia="ja-JP"/>
        </w:rPr>
      </w:pPr>
      <w:r w:rsidRPr="0008241C">
        <w:rPr>
          <w:sz w:val="22"/>
          <w:szCs w:val="22"/>
        </w:rPr>
        <w:t xml:space="preserve">There is a rising demand for managing agricultural landscapes as ‘multifunctional’ systems, which creates novel obligations and  prospects, to preserve and augment nature's contributions to people as part of productive agroecosystems </w:t>
      </w:r>
      <w:r w:rsidRPr="0008241C">
        <w:rPr>
          <w:sz w:val="22"/>
          <w:szCs w:val="22"/>
        </w:rPr>
        <w:fldChar w:fldCharType="begin" w:fldLock="1"/>
      </w:r>
      <w:r w:rsidRPr="0008241C">
        <w:rPr>
          <w:sz w:val="22"/>
          <w:szCs w:val="22"/>
        </w:rPr>
        <w:instrText>ADDIN CSL_CITATION {"citationItems":[{"id":"ITEM-1","itemData":{"DOI":"10.1073/pnas.262413599","ISBN":"0027-8424","ISSN":"00278424","PMID":"12486221","abstract":"Ecosystem services are critical to human survival; in selected cases, maintaining these services provides a powerful argument for conserving biodiversity. Yet, the ecological and economic underpinnings of most services are poorly understood, impeding their conservation and management. For centuries, farmers have imported colonies of European honey bees (Apis mellifera) to fields and orchards for pollination services. These colonies are becoming increasingly scarce, however, because of diseases, pesticides, and other impacts. Native bee communities also provide pollination services, but the amount they provide and how this varies with land management practices are unknown. Here, we document the individual species and aggregate community contributions of native bees to crop pollination, on farms that varied both in their proximity to natural habitat and management type (organic versus conventional). On organic farms near natural habitat, we found that native bee communities could provide full pollination services even for a crop with heavy pollination requirements (e.g., watermelon, Citrullus lanatus), without the intervention of managed honey bees. All other farms, however, experienced greatly reduced diversity and abundance of native bees, resulting in insufficient pollination services from native bees alone. We found that diversity was essential for sustaining the service, because of year-to-year variation in community composition. Continued degradation of the agro-natural landscape will destroy this \"free\" service, but conservation and restoration of bee habitat are potentially viable economic alternatives for reducing dependence on managed honey bees.","author":[{"dropping-particle":"","family":"Kremen","given":"Claire","non-dropping-particle":"","parse-names":false,"suffix":""},{"dropping-particle":"","family":"Williams","given":"Neal M","non-dropping-particle":"","parse-names":false,"suffix":""},{"dropping-particle":"","family":"Thorp","given":"Robbin W","non-dropping-particle":"","parse-names":false,"suffix":""}],"container-title":"Proceedings of the National Academy of Sciences of the United States of America","id":"ITEM-1","issue":"26","issued":{"date-parts":[["2002"]]},"page":"16812-16816","title":"Crop pollination from native bees at risk from agricultural intensification.","type":"article-journal","volume":"99"},"uris":["http://www.mendeley.com/documents/?uuid=6413f445-d475-4dd9-9c23-93424f441a83"]},{"id":"ITEM-2","itemData":{"DOI":"10.1016/j.ecolecon.2007.02.024","ISBN":"0921-8009","ISSN":"09218009","PMID":"25","abstract":"Agricultural ecosystems are actively managed by humans to optimize the provision of food, fiber, and fuel. These ecosystem services from agriculture, classified as provisioning services by the recent Millennium Ecosystem Assessment, depend in turn upon a web of supporting and regulating services as inputs to production (e.g., soil fertility and pollination). Agriculture also receives ecosystem dis-services that reduce productivity or increase production costs (e.g., herbivory and competition for water and nutrients by undesired species). The flows of these services and dis-services directly depend on how agricultural ecosystems are managed and upon the diversity, composition, and functioning of remaining natural ecosystems in the landscape. Managing agricultural landscapes to provide sufficient supporting and regulating ecosystem services and fewer dis-services will require research that is policy-relevant, multidisciplinary and collaborative. This paper focuses on how ecosystem services contribute to agricultural productivity and how ecosystem dis-services detract from it. We first describe the major services and dis-services as well as their key mediators. We then explore the importance of scale and economic externalities for the management of ecosystem service provision to agriculture. Finally, we discuss outstanding issues in regard to improving the management of ecosystem services and dis-services to agriculture. ?? 2007 Elsevier B.V. All rights reserved.","author":[{"dropping-particle":"","family":"Zhang","given":"Wei","non-dropping-particle":"","parse-names":false,"suffix":""},{"dropping-particle":"","family":"Ricketts","given":"Taylor H.","non-dropping-particle":"","parse-names":false,"suffix":""},{"dropping-particle":"","family":"Kremen","given":"Claire","non-dropping-particle":"","parse-names":false,"suffix":""},{"dropping-particle":"","family":"Carney","given":"Karen","non-dropping-particle":"","parse-names":false,"suffix":""},{"dropping-particle":"","family":"Swinton","given":"Scott M.","non-dropping-particle":"","parse-names":false,"suffix":""}],"container-title":"Ecological Economics","id":"ITEM-2","issue":"2","issued":{"date-parts":[["2007"]]},"page":"253-260","title":"Ecosystem services and dis-services to agriculture","type":"article-journal","volume":"64"},"uris":["http://www.mendeley.com/documents/?uuid=486de7d9-3cde-4856-b546-468f985985aa"]}],"mendeley":{"formattedCitation":"(Kremen &lt;i&gt;et al.&lt;/i&gt;, 2002; W. Zhang &lt;i&gt;et al.&lt;/i&gt;, 2007)","plainTextFormattedCitation":"(Kremen et al., 2002; W. Zhang et al., 2007)","previouslyFormattedCitation":"(Kremen &lt;i&gt;et al.&lt;/i&gt;, 2002; W. Zhang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Kremen </w:t>
      </w:r>
      <w:r w:rsidRPr="0008241C">
        <w:rPr>
          <w:i/>
          <w:noProof/>
          <w:sz w:val="22"/>
          <w:szCs w:val="22"/>
        </w:rPr>
        <w:t>et al.</w:t>
      </w:r>
      <w:r w:rsidRPr="0008241C">
        <w:rPr>
          <w:noProof/>
          <w:sz w:val="22"/>
          <w:szCs w:val="22"/>
        </w:rPr>
        <w:t xml:space="preserve">, 2002; W. Zhang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The Asia-Pacific </w:t>
      </w:r>
      <w:r w:rsidRPr="0008241C">
        <w:rPr>
          <w:sz w:val="22"/>
          <w:szCs w:val="22"/>
        </w:rPr>
        <w:lastRenderedPageBreak/>
        <w:t>region, however, has undergone a major shift in land use patterns from diverse croplands including the swidden fields</w:t>
      </w:r>
      <w:r w:rsidRPr="0008241C" w:rsidDel="001D19C3">
        <w:rPr>
          <w:sz w:val="22"/>
          <w:szCs w:val="22"/>
        </w:rPr>
        <w:t xml:space="preserve"> </w:t>
      </w:r>
      <w:r w:rsidRPr="0008241C">
        <w:rPr>
          <w:sz w:val="22"/>
          <w:szCs w:val="22"/>
        </w:rPr>
        <w:t xml:space="preserve">to monocultures of  rubber, palm oil and cloves that have led to decline of agrobiodiversity </w:t>
      </w:r>
      <w:r w:rsidRPr="0008241C">
        <w:rPr>
          <w:sz w:val="22"/>
          <w:szCs w:val="22"/>
        </w:rPr>
        <w:fldChar w:fldCharType="begin" w:fldLock="1"/>
      </w:r>
      <w:r w:rsidRPr="0008241C">
        <w:rPr>
          <w:sz w:val="22"/>
          <w:szCs w:val="22"/>
        </w:rPr>
        <w:instrText>ADDIN CSL_CITATION {"citationItems":[{"id":"ITEM-1","itemData":{"author":[{"dropping-particle":"","family":"Bhatt","given":"V. K.","non-dropping-particle":"","parse-names":false,"suffix":""},{"dropping-particle":"","family":"Singh","given":"H. R.","non-dropping-particle":"","parse-names":false,"suffix":""}],"container-title":"Climate change at the third pole: The impact of climate instability on Himalayan ecosystem and Himalayan communities","editor":[{"dropping-particle":"","family":"Shiva","given":"Vandana","non-dropping-particle":"","parse-names":false,"suffix":""},{"dropping-particle":"","family":"Bhatt","given":"Vinod Kumar","non-dropping-particle":"","parse-names":false,"suffix":""}],"id":"ITEM-1","issued":{"date-parts":[["2009"]]},"page":"116-152","publisher":"Navdanya &amp; Research Foundation for Science, Technology &amp; Ecology","publisher-place":"New Delhi, India","title":"Biodiverse agriculture and associated resilience in Uttarakhand: An overview","type":"chapter"},"uris":["http://www.mendeley.com/documents/?uuid=4e76555d-805b-4150-9eeb-7f3cf06dae23"]},{"id":"ITEM-2","itemData":{"abstract":"Climate change is a major challenge for agriculture, food security and rural livelihoods for billions of people including the poor in the Asia-Pacific region. Agriculture is the sector most vulnerable to climate change due to its high dependence on climate and weather and because people involved in agriculture tend to be poorer compared with urban residents. More than 60 per cent of the population is directly or indirectly relying on agriculture as a source of livelihood in this region. Agriculture is part of the problem and part of the solution. Asian agriculture sector is already facing many problems relating to sustainability. To those already daunting challenges, climate change adds further pressure on agriculture adversely affecting the poor. The climate change is already making adversely impact on the lives of the population particularly the poor. It is already evident in a number of ways. Consistent warming trends and more frequent and intense extreme weather events such as droughts, cyclones, floods, and hailstorms have been observed across Asia and the Pacific in recent decades. The objective of this paper is to identify climate change related threats and vulnerabilities associated with agriculture as a sector and agriculture as people's livelihoods (exposure, sensitivity, adaptive capacity). The paper analyses the connections between the nature of human action as drivers of threats as well as opportunities for sustainable agriculture and better human development outcomes. Broadly, it examines the impact of climate change on rural livelihoods, agriculture, food security. It discusses the options for adaptation and mitigation and requirements for implementation at local, national and international level of these measures.","author":[{"dropping-particle":"","family":"Mahendra Dev","given":"S.","non-dropping-particle":"","parse-names":false,"suffix":""}],"id":"ITEM-2","issued":{"date-parts":[["2011"]]},"title":"Climate change, rural livelihoods and agriculture (focus on food security) in Asia-Pacific region","type":"report"},"uris":["http://www.mendeley.com/documents/?uuid=0079f70a-9226-3c1b-8ae6-57f07032975d"]},{"id":"ITEM-3","itemData":{"DOI":"10.1007/s10745-009-9250-5","ISBN":"0300-7839","ISSN":"03007839","PMID":"43168784","abstract":"Swidden agriculture, once the dominant form of land use throughout the uplands and much of the lowlands of Southeast Asia, is being replaced by other land uses. While change and adaptation are inherent to swiddening, the current rapid and widespread transitions are unprecedented. In this paper we review some recent findings on changes in biodiversity, especially plant diversity at various scales, as swidden farming is replaced by other land uses. We focus particularly on two areas of Southeast Asia: northern Thailand and West Kalimantan. We examine actual and potential changes in the diversity of crops that characterize regional swidden systems, as well as that of the spontaneously occurring plants that appear in swidden fields and fallows. Severe declines in plant diversity have been observed in most areas and at most spatial scales when swidden is replaced by permanent land use systems. However, shifts away from swidden agriculture do not invariably result in drastic declines or losses of biological diversity, but may maintain or even enhance it, particularly at finer spatial scales. We suggest that further research is necessary to understand the effects of swidden transitions on biodiversity.","author":[{"dropping-particle":"","family":"Rerkasem","given":"Kanok","non-dropping-particle":"","parse-names":false,"suffix":""},{"dropping-particle":"","family":"Lawrence","given":"Deborah","non-dropping-particle":"","parse-names":false,"suffix":""},{"dropping-particle":"","family":"Padoch","given":"Christine","non-dropping-particle":"","parse-names":false,"suffix":""},{"dropping-particle":"","family":"Schmidt-Vogt","given":"Dietrich","non-dropping-particle":"","parse-names":false,"suffix":""},{"dropping-particle":"","family":"Ziegler","given":"Alan D.","non-dropping-particle":"","parse-names":false,"suffix":""},{"dropping-particle":"","family":"Bruun","given":"Thilde Bech","non-dropping-particle":"","parse-names":false,"suffix":""}],"container-title":"Human Ecology","id":"ITEM-3","issue":"3","issued":{"date-parts":[["2009"]]},"page":"347-360","title":"Consequences of swidden transitions for crop and fallow biodiversity in southeast asia","type":"article-journal","volume":"37"},"uris":["http://www.mendeley.com/documents/?uuid=e1088406-3de1-4fda-a52b-c7b99c0098c0"]}],"mendeley":{"formattedCitation":"(V. K. Bhatt &amp; Singh, 2009; Mahendra Dev, 2011; Rerkasem &lt;i&gt;et al.&lt;/i&gt;, 2009)","plainTextFormattedCitation":"(V. K. Bhatt &amp; Singh, 2009; Mahendra Dev, 2011; Rerkasem et al., 2009)","previouslyFormattedCitation":"(V. K. Bhatt &amp; Singh, 2009; Mahendra Dev, 2011; Rerkasem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V. K. Bhatt &amp; Singh, 2009; Mahendra Dev, 2011; Rerkasem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r w:rsidRPr="0008241C">
        <w:rPr>
          <w:sz w:val="22"/>
          <w:szCs w:val="22"/>
          <w:lang w:eastAsia="ja-JP"/>
        </w:rPr>
        <w:t xml:space="preserve">In particular, the large-scale transformation of natural rainforest into plantation of oil palm and others is regarded as a major driver of the current biodiversity loss in South-East Asia </w:t>
      </w:r>
      <w:r w:rsidRPr="0008241C">
        <w:rPr>
          <w:sz w:val="22"/>
          <w:szCs w:val="22"/>
          <w:lang w:eastAsia="ja-JP"/>
        </w:rPr>
        <w:fldChar w:fldCharType="begin" w:fldLock="1"/>
      </w:r>
      <w:r w:rsidRPr="0008241C">
        <w:rPr>
          <w:sz w:val="22"/>
          <w:szCs w:val="22"/>
          <w:lang w:eastAsia="ja-JP"/>
        </w:rPr>
        <w:instrText>ADDIN CSL_CITATION {"citationItems":[{"id":"ITEM-1","itemData":{"DOI":"10.1016/J.TREE.2008.06.012","ISSN":"0169-5347","abstract":"Oil palm is one of the world's most rapidly increasing crops. We assess its contribution to tropical deforestation and review its biodiversity value. Oil palm has replaced large areas of forest in Southeast Asia, but land-cover change statistics alone do not allow an assessment of where it has driven forest clearance and where it has simply followed it. Oil palm plantations support much fewer species than do forests and often also fewer than other tree crops. Further negative impacts include habitat fragmentation and pollution, including greenhouse gas emissions. With rising demand for vegetable oils and biofuels, and strong overlap between areas suitable for oil palm and those of most importance for biodiversity, substantial biodiversity losses will only be averted if future oil palm expansion is managed to avoid deforestation.","author":[{"dropping-particle":"","family":"Fitzherbert","given":"Emily B.","non-dropping-particle":"","parse-names":false,"suffix":""},{"dropping-particle":"","family":"Struebig","given":"Matthew J.","non-dropping-particle":"","parse-names":false,"suffix":""},{"dropping-particle":"","family":"Morel","given":"Alexandra","non-dropping-particle":"","parse-names":false,"suffix":""},{"dropping-particle":"","family":"Danielsen","given":"Finn","non-dropping-particle":"","parse-names":false,"suffix":""},{"dropping-particle":"","family":"Brühl","given":"Carsten A.","non-dropping-particle":"","parse-names":false,"suffix":""},{"dropping-particle":"","family":"Donald","given":"Paul F.","non-dropping-particle":"","parse-names":false,"suffix":""},{"dropping-particle":"","family":"Phalan","given":"Ben","non-dropping-particle":"","parse-names":false,"suffix":""}],"container-title":"Trends in Ecology &amp; Evolution","id":"ITEM-1","issue":"10","issued":{"date-parts":[["2008","10","1"]]},"page":"538-545","publisher":"Elsevier Current Trends","title":"How will oil palm expansion affect biodiversity?","type":"article-journal","volume":"23"},"uris":["http://www.mendeley.com/documents/?uuid=2434b103-b307-3c43-9683-38809e545a2a"]},{"id":"ITEM-2","itemData":{"DOI":"10.1111/gcbb.12067","ISSN":"17571693","author":[{"dropping-particle":"","family":"Immerzeel","given":"Desirée J.","non-dropping-particle":"","parse-names":false,"suffix":""},{"dropping-particle":"","family":"Verweij","given":"Pita A.","non-dropping-particle":"","parse-names":false,"suffix":""},{"dropping-particle":"","family":"Hilst","given":"Floor","non-dropping-particle":"van der","parse-names":false,"suffix":""},{"dropping-particle":"","family":"Faaij","given":"André P. C.","non-dropping-particle":"","parse-names":false,"suffix":""}],"container-title":"GCB Bioenergy","id":"ITEM-2","issue":"3","issued":{"date-parts":[["2014","5","1"]]},"page":"183-209","publisher":"Wiley/Blackwell (10.1111)","title":"Biodiversity impacts of bioenergy crop production: a state-of-the-art review","type":"article-journal","volume":"6"},"uris":["http://www.mendeley.com/documents/?uuid=7dce747c-6176-31a1-928e-5fb9b1878f7f"]}],"mendeley":{"formattedCitation":"(Fitzherbert &lt;i&gt;et al.&lt;/i&gt;, 2008; Immerzeel &lt;i&gt;et al.&lt;/i&gt;, 2014)","plainTextFormattedCitation":"(Fitzherbert et al., 2008; Immerzeel et al., 2014)","previouslyFormattedCitation":"(Fitzherbert &lt;i&gt;et al.&lt;/i&gt;, 2008; Immerzeel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itzherbert </w:t>
      </w:r>
      <w:r w:rsidRPr="0008241C">
        <w:rPr>
          <w:i/>
          <w:noProof/>
          <w:sz w:val="22"/>
          <w:szCs w:val="22"/>
          <w:lang w:eastAsia="ja-JP"/>
        </w:rPr>
        <w:t>et al.</w:t>
      </w:r>
      <w:r w:rsidRPr="0008241C">
        <w:rPr>
          <w:noProof/>
          <w:sz w:val="22"/>
          <w:szCs w:val="22"/>
          <w:lang w:eastAsia="ja-JP"/>
        </w:rPr>
        <w:t xml:space="preserve">, 2008; Immerzeel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further driving losses in ecosystem functioning </w:t>
      </w:r>
      <w:r w:rsidRPr="0008241C">
        <w:rPr>
          <w:sz w:val="22"/>
          <w:szCs w:val="22"/>
          <w:lang w:eastAsia="ja-JP"/>
        </w:rPr>
        <w:fldChar w:fldCharType="begin" w:fldLock="1"/>
      </w:r>
      <w:r w:rsidRPr="0008241C">
        <w:rPr>
          <w:sz w:val="22"/>
          <w:szCs w:val="22"/>
          <w:lang w:eastAsia="ja-JP"/>
        </w:rPr>
        <w:instrText>ADDIN CSL_CITATION {"citationItems":[{"id":"ITEM-1","itemData":{"DOI":"10.1038/nature11318","ISBN":"1476-4687 (Electronic)\\r0028-0836 (Linking)","ISSN":"10510761","PMID":"22832582","abstract":"Abstract. Strong global demand for tropical timber and agricultural products has driven large-scale logging and subsequent conversion of tropical forests. Given that the majority of tropical landscapes have been or will likely be logged, the protection ofbiodiversity within tropical forests thus depends on whether species can persist in these economically exploited lands, and if species cannot persist, whether we can protect enough primary forest from logging and conversion. However, our knowledge of the impact of logging and conversion on biodiversity is limited to a few taxa, often sampled in different locations with complex land-use histories, hampering attempts to plan cost-effective conservation strategies and to draw conclusions across taxa. Spanning a land-use gradient of primary forest, once- and twice-logged forests, and oil palm plantations, we used traditional sampling andDNAmetabarcoding to compile an extensive data set inSabah,MalaysianBorneofornine vertebrate andinvertebrate taxa toquantify thebiological impacts of logging and oil palm, develop cost-effective methods of protecting biodiversity, and examinewhether there is congruence inresponse among taxa.Logged forests retained high species richness, including, on average, 70%of species found in primary forest. In contrast, conversion to oil palmdramatically reduces species richness, with significantly fewer primary-forest species than foundonloggedforest transects for seventaxa.Usinga systematic conservationplanning analysis, we show that efficient protection of primary-forest species is achieved with land portfolios that include a large proportion of logged-forest plots. Protecting logged forests is thus a cost-effective method of protecting an ecologically and taxonomically diverse range of species, particularly when conservation budgets are limited. Six indicator groups (birds, leaf-litter ants, beetles, aerial hymenopterans, flies, and true bugs) proved to be consistently good predictors of the response of the other taxa to logging and oil palm. Our results confidently establish the high conservation value of logged forests and the low value of oil palm. Cross-taxon congruence in responses to disturbance also suggests that the practice of focusing on key indicator taxa yields important information of general biodiversity in studies of logging and oil palm.","author":[{"dropping-particle":"","family":"Edwards","given":"David P.","non-dropping-particle":"","parse-names":false,"suffix":""},{"dropping-particle":"","family":"Magrach","given":"Ainhoa","non-dropping-particle":"","parse-names":false,"suffix":""},{"dropping-particle":"","family":"Woodcock","given":"Paul","non-dropping-particle":"","parse-names":false,"suffix":""},{"dropping-particle":"","family":"Ji","given":"Yinqiu","non-dropping-particle":"","parse-names":false,"suffix":""},{"dropping-particle":"","family":"Lim","given":"Norman T. L.","non-dropping-particle":"","parse-names":false,"suffix":""},{"dropping-particle":"","family":"Edwards","given":"Felicity A.","non-dropping-particle":"","parse-names":false,"suffix":""},{"dropping-particle":"","family":"Larsen","given":"Trond H.","non-dropping-particle":"","parse-names":false,"suffix":""},{"dropping-particle":"","family":"Hsu","given":"Wayne W.","non-dropping-particle":"","parse-names":false,"suffix":""},{"dropping-particle":"","family":"Benedick","given":"Suzan","non-dropping-particle":"","parse-names":false,"suffix":""},{"dropping-particle":"","family":"Khen","given":"Chey Vun","non-dropping-particle":"","parse-names":false,"suffix":""},{"dropping-particle":"","family":"Chung","given":"Arthur Y. C.","non-dropping-particle":"","parse-names":false,"suffix":""},{"dropping-particle":"","family":"Reynolds","given":"Glen","non-dropping-particle":"","parse-names":false,"suffix":""},{"dropping-particle":"","family":"Fisher","given":"Brendan","non-dropping-particle":"","parse-names":false,"suffix":""},{"dropping-particle":"","family":"Laurance","given":"William F.","non-dropping-particle":"","parse-names":false,"suffix":""},{"dropping-particle":"","family":"Wilcove","given":"David S.","non-dropping-particle":"","parse-names":false,"suffix":""},{"dropping-particle":"","family":"Hamer","given":"Keith C.","non-dropping-particle":"","parse-names":false,"suffix":""},{"dropping-particle":"","family":"Yu","given":"Douglas W.","non-dropping-particle":"","parse-names":false,"suffix":""}],"container-title":"Ecological Applications","id":"ITEM-1","issue":"8","issued":{"date-parts":[["2014"]]},"page":"2029-2049","title":"Selective-logging and oil palm: Multitaxon impacts, biodiversity indicators, and trade-offs for conservation planning","type":"article-journal","volume":"24"},"uris":["http://www.mendeley.com/documents/?uuid=615dbb4d-434f-4383-9df0-aa11287c320d"]}],"mendeley":{"formattedCitation":"(Edwards &lt;i&gt;et al.&lt;/i&gt;, 2014)","plainTextFormattedCitation":"(Edwards et al., 2014)","previouslyFormattedCitation":"(Edwards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Edwards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degradation of ecosystem functions such as pollination success, and the impairment of soil fertility and water quality </w:t>
      </w:r>
      <w:r w:rsidRPr="0008241C">
        <w:rPr>
          <w:sz w:val="22"/>
          <w:szCs w:val="22"/>
          <w:lang w:eastAsia="ja-JP"/>
        </w:rPr>
        <w:fldChar w:fldCharType="begin" w:fldLock="1"/>
      </w:r>
      <w:r w:rsidRPr="0008241C">
        <w:rPr>
          <w:sz w:val="22"/>
          <w:szCs w:val="22"/>
          <w:lang w:eastAsia="ja-JP"/>
        </w:rPr>
        <w:instrText>ADDIN CSL_CITATION {"citationItems":[{"id":"ITEM-1","itemData":{"DOI":"10.1038/nature11373","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7415","issued":{"date-parts":[["2012"]]},"page":"326-326","title":"Biodiversity loss and its impact on humanity","type":"article-journal","volume":"489"},"uris":["http://www.mendeley.com/documents/?uuid=af604cb5-b9ec-4bdf-88dc-08933b848dfe"]},{"id":"ITEM-2","itemData":{"DOI":"10.1111/brv.12295","ISSN":"14647931","author":[{"dropping-particle":"","family":"Dislich","given":"Claudia","non-dropping-particle":"","parse-names":false,"suffix":""},{"dropping-particle":"","family":"Keyel","given":"Alexander C.","non-dropping-particle":"","parse-names":false,"suffix":""},{"dropping-particle":"","family":"Salecker","given":"Jan","non-dropping-particle":"","parse-names":false,"suffix":""},{"dropping-particle":"","family":"Kisel","given":"Yael","non-dropping-particle":"","parse-names":false,"suffix":""},{"dropping-particle":"","family":"Meyer","given":"Katrin M.","non-dropping-particle":"","parse-names":false,"suffix":""},{"dropping-particle":"","family":"Auliya","given":"Mark","non-dropping-particle":"","parse-names":false,"suffix":""},{"dropping-particle":"","family":"Barnes","given":"Andrew D.","non-dropping-particle":"","parse-names":false,"suffix":""},{"dropping-particle":"","family":"Corre","given":"Marife D.","non-dropping-particle":"","parse-names":false,"suffix":""},{"dropping-particle":"","family":"Darras","given":"Kevin","non-dropping-particle":"","parse-names":false,"suffix":""},{"dropping-particle":"","family":"Faust","given":"Heiko","non-dropping-particle":"","parse-names":false,"suffix":""},{"dropping-particle":"","family":"Hess","given":"Bastian","non-dropping-particle":"","parse-names":false,"suffix":""},{"dropping-particle":"","family":"Klasen","given":"Stephan","non-dropping-particle":"","parse-names":false,"suffix":""},{"dropping-particle":"","family":"Knohl","given":"Alexander","non-dropping-particle":"","parse-names":false,"suffix":""},{"dropping-particle":"","family":"Kreft","given":"Holger","non-dropping-particle":"","parse-names":false,"suffix":""},{"dropping-particle":"","family":"Meijide","given":"Ana","non-dropping-particle":"","parse-names":false,"suffix":""},{"dropping-particle":"","family":"Nurdiansyah","given":"Fuad","non-dropping-particle":"","parse-names":false,"suffix":""},{"dropping-particle":"","family":"Otten","given":"Fenna","non-dropping-particle":"","parse-names":false,"suffix":""},{"dropping-particle":"","family":"Pe'er","given":"Guy","non-dropping-particle":"","parse-names":false,"suffix":""},{"dropping-particle":"","family":"Steinebach","given":"Stefanie","non-dropping-particle":"","parse-names":false,"suffix":""},{"dropping-particle":"","family":"Tarigan","given":"Suria","non-dropping-particle":"","parse-names":false,"suffix":""},{"dropping-particle":"","family":"Tölle","given":"Merja H.","non-dropping-particle":"","parse-names":false,"suffix":""},{"dropping-particle":"","family":"Tscharntke","given":"Teja","non-dropping-particle":"","parse-names":false,"suffix":""},{"dropping-particle":"","family":"Wiegand","given":"Kerstin","non-dropping-particle":"","parse-names":false,"suffix":""}],"container-title":"Biological Reviews","id":"ITEM-2","issue":"3","issued":{"date-parts":[["2017","8","1"]]},"page":"1539-1569","publisher":"Wiley/Blackwell (10.1111)","title":"A review of the ecosystem functions in oil palm plantations, using forests as a reference system","type":"article-journal","volume":"92"},"uris":["http://www.mendeley.com/documents/?uuid=0ecaeead-b298-3a55-a979-30b466401296"]}],"mendeley":{"formattedCitation":"(Cardinale &lt;i&gt;et al.&lt;/i&gt;, 2012; Dislich &lt;i&gt;et al.&lt;/i&gt;, 2017)","plainTextFormattedCitation":"(Cardinale et al., 2012; Dislich et al., 2017)","previouslyFormattedCitation":"(Cardinale &lt;i&gt;et al.&lt;/i&gt;, 2012; Dislich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ardinale </w:t>
      </w:r>
      <w:r w:rsidRPr="0008241C">
        <w:rPr>
          <w:i/>
          <w:noProof/>
          <w:sz w:val="22"/>
          <w:szCs w:val="22"/>
          <w:lang w:eastAsia="ja-JP"/>
        </w:rPr>
        <w:t>et al.</w:t>
      </w:r>
      <w:r w:rsidRPr="0008241C">
        <w:rPr>
          <w:noProof/>
          <w:sz w:val="22"/>
          <w:szCs w:val="22"/>
          <w:lang w:eastAsia="ja-JP"/>
        </w:rPr>
        <w:t xml:space="preserve">, 2012; Dislich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w:t>
      </w:r>
    </w:p>
    <w:p w14:paraId="5174902A" w14:textId="77777777" w:rsidR="00A01204" w:rsidRPr="0008241C" w:rsidRDefault="00A01204" w:rsidP="00A01204">
      <w:pPr>
        <w:rPr>
          <w:sz w:val="22"/>
          <w:szCs w:val="22"/>
          <w:lang w:eastAsia="ja-JP"/>
        </w:rPr>
      </w:pPr>
    </w:p>
    <w:p w14:paraId="7FCB86B4" w14:textId="6BA62CA3" w:rsidR="00A01204" w:rsidRPr="0008241C" w:rsidRDefault="00A01204" w:rsidP="00A01204">
      <w:pPr>
        <w:rPr>
          <w:sz w:val="22"/>
          <w:szCs w:val="22"/>
          <w:lang w:eastAsia="ja-JP"/>
        </w:rPr>
      </w:pPr>
      <w:r w:rsidRPr="0008241C">
        <w:rPr>
          <w:sz w:val="22"/>
          <w:szCs w:val="22"/>
          <w:lang w:eastAsia="ja-JP"/>
        </w:rPr>
        <w:t xml:space="preserve">A promising feature of agriculture in </w:t>
      </w:r>
      <w:r w:rsidRPr="0008241C">
        <w:rPr>
          <w:bCs/>
          <w:sz w:val="22"/>
          <w:szCs w:val="22"/>
        </w:rPr>
        <w:t>the Asia-Pacific region</w:t>
      </w:r>
      <w:r w:rsidRPr="0008241C">
        <w:rPr>
          <w:sz w:val="22"/>
          <w:szCs w:val="22"/>
          <w:lang w:eastAsia="ja-JP"/>
        </w:rPr>
        <w:t xml:space="preserve"> is the increasing interest in organic farming practices. The region with largest organic agricultural land in the world is Oceania with 17.3 million ha, which accounts for about 40 per cent of the total organic agriculture area in the world </w:t>
      </w:r>
      <w:r w:rsidRPr="0008241C">
        <w:rPr>
          <w:sz w:val="22"/>
          <w:szCs w:val="22"/>
          <w:lang w:eastAsia="ja-JP"/>
        </w:rPr>
        <w:fldChar w:fldCharType="begin" w:fldLock="1"/>
      </w:r>
      <w:r w:rsidRPr="0008241C">
        <w:rPr>
          <w:sz w:val="22"/>
          <w:szCs w:val="22"/>
          <w:lang w:eastAsia="ja-JP"/>
        </w:rPr>
        <w:instrText>ADDIN CSL_CITATION {"citationItems":[{"id":"ITEM-1","itemData":{"editor":[{"dropping-particle":"","family":"Willer","given":"Helga","non-dropping-particle":"","parse-names":false,"suffix":""},{"dropping-particle":"","family":"Lernoud","given":"Julia","non-dropping-particle":"","parse-names":false,"suffix":""}],"id":"ITEM-1","issued":{"date-parts":[["2016"]]},"number-of-pages":"340","publisher":"Research Institute of Organic Agriculture (FiBL), Frick, and IFOAM - Organics International, Bonn","title":"The World of Organic Agriculture. Statistics and Emerging Trends 2016.","type":"book"},"uris":["http://www.mendeley.com/documents/?uuid=93e446ce-e7e7-305e-a33b-b17600135d62"]}],"mendeley":{"formattedCitation":"(Willer &amp; Lernoud, 2016)","plainTextFormattedCitation":"(Willer &amp; Lernoud, 2016)","previouslyFormattedCitation":"(Willer &amp; Lernoud,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Willer &amp; Lernoud, 2016)</w:t>
      </w:r>
      <w:r w:rsidRPr="0008241C">
        <w:rPr>
          <w:sz w:val="22"/>
          <w:szCs w:val="22"/>
          <w:lang w:eastAsia="ja-JP"/>
        </w:rPr>
        <w:fldChar w:fldCharType="end"/>
      </w:r>
      <w:r w:rsidRPr="0008241C">
        <w:rPr>
          <w:sz w:val="22"/>
          <w:szCs w:val="22"/>
          <w:lang w:eastAsia="ja-JP"/>
        </w:rPr>
        <w:t>. Asia accounts for 3.6 million ha of organic agricultural land (8</w:t>
      </w:r>
      <w:r w:rsidR="00C934E9">
        <w:rPr>
          <w:sz w:val="22"/>
          <w:szCs w:val="22"/>
          <w:lang w:eastAsia="ja-JP"/>
        </w:rPr>
        <w:t xml:space="preserve"> per cent</w:t>
      </w:r>
      <w:r w:rsidRPr="0008241C">
        <w:rPr>
          <w:sz w:val="22"/>
          <w:szCs w:val="22"/>
          <w:lang w:eastAsia="ja-JP"/>
        </w:rPr>
        <w:t xml:space="preserve">) with China and India leading the group with 1.9 million ha and 0.9 million ha respectively </w:t>
      </w:r>
      <w:r w:rsidRPr="0008241C">
        <w:rPr>
          <w:sz w:val="22"/>
          <w:szCs w:val="22"/>
          <w:lang w:eastAsia="ja-JP"/>
        </w:rPr>
        <w:fldChar w:fldCharType="begin" w:fldLock="1"/>
      </w:r>
      <w:r w:rsidRPr="0008241C">
        <w:rPr>
          <w:sz w:val="22"/>
          <w:szCs w:val="22"/>
          <w:lang w:eastAsia="ja-JP"/>
        </w:rPr>
        <w:instrText>ADDIN CSL_CITATION {"citationItems":[{"id":"ITEM-1","itemData":{"editor":[{"dropping-particle":"","family":"Willer","given":"Helga","non-dropping-particle":"","parse-names":false,"suffix":""},{"dropping-particle":"","family":"Lernoud","given":"Julia","non-dropping-particle":"","parse-names":false,"suffix":""}],"id":"ITEM-1","issued":{"date-parts":[["2016"]]},"number-of-pages":"340","publisher":"Research Institute of Organic Agriculture (FiBL), Frick, and IFOAM - Organics International, Bonn","title":"The World of Organic Agriculture. Statistics and Emerging Trends 2016.","type":"book"},"uris":["http://www.mendeley.com/documents/?uuid=93e446ce-e7e7-305e-a33b-b17600135d62"]}],"mendeley":{"formattedCitation":"(Willer &amp; Lernoud, 2016)","plainTextFormattedCitation":"(Willer &amp; Lernoud, 2016)","previouslyFormattedCitation":"(Willer &amp; Lernoud,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Willer &amp; Lernoud, 2016)</w:t>
      </w:r>
      <w:r w:rsidRPr="0008241C">
        <w:rPr>
          <w:sz w:val="22"/>
          <w:szCs w:val="22"/>
          <w:lang w:eastAsia="ja-JP"/>
        </w:rPr>
        <w:fldChar w:fldCharType="end"/>
      </w:r>
      <w:r w:rsidRPr="0008241C">
        <w:rPr>
          <w:sz w:val="22"/>
          <w:szCs w:val="22"/>
          <w:lang w:eastAsia="ja-JP"/>
        </w:rPr>
        <w:t>. Growth in organic industry in the region is driven by rapidly growing overseas and domestic demands. A</w:t>
      </w:r>
      <w:r w:rsidRPr="0008241C">
        <w:rPr>
          <w:sz w:val="22"/>
          <w:szCs w:val="22"/>
        </w:rPr>
        <w:t xml:space="preserve">wareness of the health problems caused by the contaminated food products and environment degradation, and appropriate support by the governments and organizations like the International Federation of Organic Agriculture Movements (IFOAM) also contribute to the relatively high success of organic farming in some countries </w:t>
      </w:r>
      <w:r w:rsidRPr="0008241C">
        <w:rPr>
          <w:sz w:val="22"/>
          <w:szCs w:val="22"/>
        </w:rPr>
        <w:fldChar w:fldCharType="begin" w:fldLock="1"/>
      </w:r>
      <w:r w:rsidRPr="0008241C">
        <w:rPr>
          <w:sz w:val="22"/>
          <w:szCs w:val="22"/>
        </w:rPr>
        <w:instrText>ADDIN CSL_CITATION {"citationItems":[{"id":"ITEM-1","itemData":{"DOI":"10.3389/fenvs.2014.00001","ISBN":"2296-665X","ISSN":"2296-665X","abstract":"Historically, agroecosystems the world over have responded rather resiliently to the increasing pressure for producing food for the expanding human population. Over the years, the two major strategies for producing more food were to increase the area under crops and to increase the production per unit area. The former was the main strategy until agriculture became commercialized, especially in industrial-ized nations, after World War II. With increasing understanding about the catas-trophic consequences of clearing more area for agriculture (commonly referred to as deforestation), sheer lack of additional area to be brought under agriculture in some places, and rapid increase in human population, the emphasis shifted to ways of increasing production per unit area of land. The cornerstone of that strategy was the opportunities offered by the inven-tion and/or introduction of the benefits of science and technology in agriculture by way of fertilizers and other agrochemicals, improved crop varieties capable of pro-ducing higher yields, and efficient manip-ulation of crop environment through management of resources such as soil and water. The Green Revolution, as it would become known, paid rich dividends dur-ing the latter part of the twentieth century in enhancing food production and avert-ing large-scale hunger. During the sec-ond half of the century, for example, the global grain production tripled to about 2 billion tons (2 Pg), whereas the total global area under cultivation increased by only about 10%, to 660 million ha. This remarkable achievement was brought about by the input of science and technol-ogy to agriculture (Borlaug and Dowswell, 2004). Today, however, we face a two-pronged challenge on the food-production front: increasing the production at a much rapid rate than before to cope with the demands of the ever-increasing population, and to do that sustainably. The human popula-tion is expected to grow from the cur-rent 7 billion to an estimated 9 billion by 2050 (UNPD, 2010). The impact of this population increase on the food system is much more complex than a propor-tional increase in the demand for food. Today, nearly a billion people go hungry, while another billion over-consume and increase the risks from obesity-related dis-eases. Moreover, with incomes rising fast in emerging economies, diets shift toward higher consumption of calories, fats, and animal products; at least 3 billion peo-ple move up the food chain consuming more grain-i…","author":[{"dropping-particle":"","family":"Nair","given":"P. K. Ramachandran","non-dropping-particle":"","parse-names":false,"suffix":""}],"container-title":"Frontiers in Environmental Science","id":"ITEM-1","issue":"January","issued":{"date-parts":[["2014"]]},"page":"1-4","title":"Grand challenges in agroecology and land use systems","type":"article-journal","volume":"2"},"uris":["http://www.mendeley.com/documents/?uuid=0e5dbac6-4237-4bf9-a22f-6ebe09d9db8d"]}],"mendeley":{"formattedCitation":"(P. K. Ramachandran Nair, 2014)","plainTextFormattedCitation":"(P. K. Ramachandran Nair, 2014)","previouslyFormattedCitation":"(P. K. Ramachandran Nair, 2014)"},"properties":{"noteIndex":0},"schema":"https://github.com/citation-style-language/schema/raw/master/csl-citation.json"}</w:instrText>
      </w:r>
      <w:r w:rsidRPr="0008241C">
        <w:rPr>
          <w:sz w:val="22"/>
          <w:szCs w:val="22"/>
        </w:rPr>
        <w:fldChar w:fldCharType="separate"/>
      </w:r>
      <w:r w:rsidRPr="0008241C">
        <w:rPr>
          <w:noProof/>
          <w:sz w:val="22"/>
          <w:szCs w:val="22"/>
        </w:rPr>
        <w:t>(P. K. Ramachandran Nair, 2014)</w:t>
      </w:r>
      <w:r w:rsidRPr="0008241C">
        <w:rPr>
          <w:sz w:val="22"/>
          <w:szCs w:val="22"/>
        </w:rPr>
        <w:fldChar w:fldCharType="end"/>
      </w:r>
      <w:r w:rsidRPr="0008241C">
        <w:rPr>
          <w:sz w:val="22"/>
          <w:szCs w:val="22"/>
        </w:rPr>
        <w:t>.</w:t>
      </w:r>
      <w:r w:rsidRPr="0008241C">
        <w:rPr>
          <w:sz w:val="22"/>
          <w:szCs w:val="22"/>
          <w:lang w:eastAsia="ja-JP"/>
        </w:rPr>
        <w:t xml:space="preserve"> Apart from the organic agricultural land, there are further organic areas such as wild collection areas. </w:t>
      </w:r>
    </w:p>
    <w:p w14:paraId="3DFBAA5E" w14:textId="77777777" w:rsidR="00A01204" w:rsidRPr="0008241C" w:rsidRDefault="00A01204" w:rsidP="00A01204">
      <w:pPr>
        <w:rPr>
          <w:color w:val="1F497D"/>
          <w:sz w:val="22"/>
          <w:szCs w:val="22"/>
        </w:rPr>
      </w:pPr>
    </w:p>
    <w:p w14:paraId="7AC39F1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Climate smart agriculture</w:t>
      </w:r>
    </w:p>
    <w:p w14:paraId="3DBBA92C" w14:textId="77777777" w:rsidR="00A01204" w:rsidRPr="0008241C" w:rsidRDefault="00A01204" w:rsidP="00A01204">
      <w:pPr>
        <w:rPr>
          <w:color w:val="1F497D"/>
          <w:sz w:val="22"/>
          <w:szCs w:val="22"/>
        </w:rPr>
      </w:pPr>
    </w:p>
    <w:p w14:paraId="6355D938" w14:textId="77777777" w:rsidR="00A01204" w:rsidRPr="0008241C" w:rsidRDefault="00A01204" w:rsidP="00A01204">
      <w:pPr>
        <w:rPr>
          <w:sz w:val="22"/>
          <w:szCs w:val="22"/>
        </w:rPr>
      </w:pPr>
      <w:r w:rsidRPr="0008241C">
        <w:rPr>
          <w:sz w:val="22"/>
          <w:szCs w:val="22"/>
        </w:rPr>
        <w:t xml:space="preserve">Effects of climate change on agriculture are being experienced all over the world. In the Asia-Pacific region, such impacts will differ by region, with several areas experiencing a drop in crop productivity. Many studies have reported a high sensitivity of major cereal and tree crops to differential temperature, moisture, and carbon dioxide regimes </w:t>
      </w:r>
      <w:r w:rsidRPr="0008241C">
        <w:rPr>
          <w:sz w:val="22"/>
          <w:szCs w:val="22"/>
        </w:rPr>
        <w:fldChar w:fldCharType="begin" w:fldLock="1"/>
      </w:r>
      <w:r w:rsidRPr="0008241C">
        <w:rPr>
          <w:sz w:val="22"/>
          <w:szCs w:val="22"/>
        </w:rPr>
        <w:instrText>ADDIN CSL_CITATION {"citationItems":[{"id":"ITEM-1","itemData":{"author":[{"dropping-particle":"","family":"Byjesh","given":"Kattarkandi","non-dropping-particle":"","parse-names":false,"suffix":""},{"dropping-particle":"","family":"Kumar","given":"Soora Naresh","non-dropping-particle":"","parse-names":false,"suffix":""},{"dropping-particle":"","family":"Aggarwal","given":"Pramod Kumar","non-dropping-particle":"","parse-names":false,"suffix":""}],"container-title":"Mitn. Adaptn. Strat. Global Change","id":"ITEM-1","issued":{"date-parts":[["2010"]]},"page":"413–431","title":"Simulating impacts, potential adaptation and vulnerability of maize to climate change in India","type":"article-journal","volume":"15"},"uris":["http://www.mendeley.com/documents/?uuid=a07e1555-5846-3f8f-bc12-7d0c3ffd932a"]},{"id":"ITEM-2","itemData":{"author":[{"dropping-particle":"","family":"Aggarwal","given":"P.K.","non-dropping-particle":"","parse-names":false,"suffix":""},{"dropping-particle":"","family":"Swaroopa Rani","given":"D.N.","non-dropping-particle":"","parse-names":false,"suffix":""}],"container-title":"Global Climate Change and Indian Agriculture – Case Studies from ICAR Network Project.","editor":[{"dropping-particle":"","family":"Aggarwal","given":"P.K.","non-dropping-particle":"","parse-names":false,"suffix":""}],"id":"ITEM-2","issued":{"date-parts":[["2009"]]},"page":"5–12","publisher":"ICAR, New Delhi","title":"Assessment of climate change impacts on wheat production in India","type":"chapter"},"uris":["http://www.mendeley.com/documents/?uuid=4339d2c2-32ba-3dbc-93a4-8e61c27f1189"]},{"id":"ITEM-3","itemData":{"DOI":"10.1080/01904161003729766","abstract":"The influence of different fertilization practices [i.e., nitrogen (N), phosphorus (P), and potassium (K) fertilizers, crop residue, and manure] on dry matter production of white yam (Dioscorea rotundata) “kokoro” a late variety of yam, tuber biomass and dry matter distribution to the plant parts was determined in upper Oueme basin (Republic of Benin) in the years 2001, 2002 and 2003. The experimental design was a randomized complete block with four replications. Altogether there were eight plots divided into two groups consisting of four plots each, one was treated with manure (at the rate of 10 ton ha−1), second plot with mineral fertilizer (N30:P30:K60), third plot with combination of manure and mineral fertilizer, whereas the fourth plot was left as control (no application of fertilizer). In year 2002 and 2003 the same combinations were made taking crop residues (at the rate of10 ton ha−1) from external sources as a source of organic matter at the place of manure. Manure application did not have a sig...","author":[{"dropping-particle":"","family":"Srivastava","given":"Amit","non-dropping-particle":"","parse-names":false,"suffix":""},{"dropping-particle":"","family":"Dagbenonbakin","given":"G. D.","non-dropping-particle":"","parse-names":false,"suffix":""},{"dropping-particle":"","family":"Gaiser","given":"Thomas","non-dropping-particle":"","parse-names":false,"suffix":""}],"container-title":"Journal of Plant Nutrition","id":"ITEM-3","issue":"7","issued":{"date-parts":[["2010","5","7"]]},"page":"1056-1065","publisher":"Taylor &amp; Francis Group","title":"Effect of fertilization on yam (Dioscorea rotundata) biomass production","type":"article-journal","volume":"33"},"uris":["http://www.mendeley.com/documents/?uuid=7e635b72-482d-3d67-b230-33495ffadcda"]},{"id":"ITEM-4","itemData":{"DOI":"10.1088/1748-9326/7/3/034032","ISSN":"1748-9326","author":[{"dropping-particle":"","family":"Knox","given":"Jerry","non-dropping-particle":"","parse-names":false,"suffix":""},{"dropping-particle":"","family":"Hess","given":"Tim","non-dropping-particle":"","parse-names":false,"suffix":""},{"dropping-particle":"","family":"Daccache","given":"Andre","non-dropping-particle":"","parse-names":false,"suffix":""},{"dropping-particle":"","family":"Wheeler","given":"Tim","non-dropping-particle":"","parse-names":false,"suffix":""}],"container-title":"Environmental Research Letters","id":"ITEM-4","issue":"3","issued":{"date-parts":[["2012","9","1"]]},"page":"034032","publisher":"IOP Publishing","title":"Climate change impacts on crop productivity in Africa and South Asia","type":"article-journal","volume":"7"},"uris":["http://www.mendeley.com/documents/?uuid=22ebdde3-bf00-3188-a028-ecafa0028d5c"]},{"id":"ITEM-5","itemData":{"ISBN":"978-983-9445-82-4","author":[{"dropping-particle":"","family":"Devendra","given":"C","non-dropping-particle":"","parse-names":false,"suffix":""}],"collection-title":"ASM Series on Climate Change","id":"ITEM-5","issued":{"date-parts":[["2012"]]},"number-of-pages":"66","title":"Climate Change Threats and Effects: Challenges for Agriculture and Food Security","type":"book"},"uris":["http://www.mendeley.com/documents/?uuid=ffd38d69-77aa-3481-8e8a-0f78ca1159b8"]}],"mendeley":{"formattedCitation":"(Aggarwal &amp; Swaroopa Rani, 2009; Byjesh &lt;i&gt;et al.&lt;/i&gt;, 2010; Devendra, 2012; Knox &lt;i&gt;et al.&lt;/i&gt;, 2012; Srivastava &lt;i&gt;et al.&lt;/i&gt;, 2010)","plainTextFormattedCitation":"(Aggarwal &amp; Swaroopa Rani, 2009; Byjesh et al., 2010; Devendra, 2012; Knox et al., 2012; Srivastava et al., 2010)","previouslyFormattedCitation":"(Aggarwal &amp; Swaroopa Rani, 2009; Byjesh &lt;i&gt;et al.&lt;/i&gt;, 2010; Devendra, 2012; Knox &lt;i&gt;et al.&lt;/i&gt;, 2012; Srivastava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Aggarwal &amp; Swaroopa Rani, 2009; Byjesh </w:t>
      </w:r>
      <w:r w:rsidRPr="0008241C">
        <w:rPr>
          <w:i/>
          <w:noProof/>
          <w:sz w:val="22"/>
          <w:szCs w:val="22"/>
        </w:rPr>
        <w:t>et al.</w:t>
      </w:r>
      <w:r w:rsidRPr="0008241C">
        <w:rPr>
          <w:noProof/>
          <w:sz w:val="22"/>
          <w:szCs w:val="22"/>
        </w:rPr>
        <w:t xml:space="preserve">, 2010; Devendra, 2012; Knox </w:t>
      </w:r>
      <w:r w:rsidRPr="0008241C">
        <w:rPr>
          <w:i/>
          <w:noProof/>
          <w:sz w:val="22"/>
          <w:szCs w:val="22"/>
        </w:rPr>
        <w:t>et al.</w:t>
      </w:r>
      <w:r w:rsidRPr="0008241C">
        <w:rPr>
          <w:noProof/>
          <w:sz w:val="22"/>
          <w:szCs w:val="22"/>
        </w:rPr>
        <w:t xml:space="preserve">, 2012; Srivastava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Simulation models, using an array of General Circulation Models (GCMs) and Special Report on Emission Scenarios (SRES), demonstrate that increasing temperature regimes will reduce paddy yields due to reduced length of growing periods (e.g., </w:t>
      </w:r>
      <w:r w:rsidRPr="0008241C">
        <w:rPr>
          <w:sz w:val="22"/>
          <w:szCs w:val="22"/>
        </w:rPr>
        <w:fldChar w:fldCharType="begin" w:fldLock="1"/>
      </w:r>
      <w:r w:rsidRPr="0008241C">
        <w:rPr>
          <w:sz w:val="22"/>
          <w:szCs w:val="22"/>
        </w:rPr>
        <w:instrText>ADDIN CSL_CITATION {"citationItems":[{"id":"ITEM-1","itemData":{"author":[{"dropping-particle":"","family":"Aggarwal","given":"P.K.","non-dropping-particle":"","parse-names":false,"suffix":""},{"dropping-particle":"","family":"Mall","given":"R.K.","non-dropping-particle":"","parse-names":false,"suffix":""}],"container-title":"Clim. Change","id":"ITEM-1","issue":"52","issued":{"date-parts":[["2002"]]},"page":"331–343","title":"Climate change and rice yields in diverse agroenvironments of India. II. Effect of uncertainties in scenarios and crop models o impact assessment","type":"article-journal"},"uris":["http://www.mendeley.com/documents/?uuid=63a84a2e-00fe-3b76-98db-ba17ba82ecf8"]},{"id":"ITEM-2","itemData":{"DOI":"10.1016/J.AGEE.2007.01.019","ISSN":"0167-8809","abstract":"Impact of elevated CO2 and temperature on rice yield in eastern India was simulated by using the ORYZA1 and the INFOCROP rice models. The crop and weather data from 10 different sites, viz., Bhubaneswar, Chinsurah, Cuttack, Faizabad, Jabalpur, Jorhat, Kalyani, Pusa, Raipur and Ranchi, which differed significantly in their geographical and climatological factors, were used in these two models. For every 1°C increase in temperature, ORYZA1 and INFOCROP rice models predicted average yield changes of −7.20 and −6.66%, respectively, at the current level of CO2 (380ppm). But increases in the CO2 concentration up to 700ppm led to the average yield increases of about 30.73% by ORYZA1 and 56.37% by INFOCROP rice. When temperature was increased by about +4°C above the ambient level, the differences in the responses by the two models became remarkably small. For the GDFL, GISS and UKMO scenarios, ORYZA1 predicted the yield changes of −7.63, −9.38 and −15.86%, respectively, while INFOCROP predicted changes of −9.02, −11.30 and −21.35%. There were considerable differences in the yield predictions for individual sites, with declining trend for Cuttack and Bhubaneswar but an increasing trend for Jorhat. These differences in yield predictions were mainly attributed to the sterility of rice spikelets at higher temperatures. Results suggest that the limitations on rice yield imposed by high CO2 and temperature can be mitigated, at least in part, by altering the sowing time and the selection of genotypes that possess higher fertility of spikelets at high temperatures.","author":[{"dropping-particle":"","family":"Krishnan","given":"P.","non-dropping-particle":"","parse-names":false,"suffix":""},{"dropping-particle":"","family":"Swain","given":"D.K.","non-dropping-particle":"","parse-names":false,"suffix":""},{"dropping-particle":"","family":"Chandra Bhaskar","given":"B.","non-dropping-particle":"","parse-names":false,"suffix":""},{"dropping-particle":"","family":"Nayak","given":"S.K.","non-dropping-particle":"","parse-names":false,"suffix":""},{"dropping-particle":"","family":"Dash","given":"R.N.","non-dropping-particle":"","parse-names":false,"suffix":""}],"container-title":"Agriculture, Ecosystems &amp; Environment","id":"ITEM-2","issue":"2","issued":{"date-parts":[["2007","10","1"]]},"page":"233-242","publisher":"Elsevier","title":"Impact of elevated CO2 and temperature on rice yield and methods of adaptation as evaluated by crop simulation studies","type":"article-journal","volume":"122"},"uris":["http://www.mendeley.com/documents/?uuid=5c82e1e4-4afa-31b8-ac6f-111402cd8f6f"]},{"id":"ITEM-3","itemData":{"DOI":"10.1007/s10584-013-0698-3","ISSN":"0165-0009","author":[{"dropping-particle":"","family":"Soora","given":"Naresh Kumar","non-dropping-particle":"","parse-names":false,"suffix":""},{"dropping-particle":"","family":"Aggarwal","given":"P. K.","non-dropping-particle":"","parse-names":false,"suffix":""},{"dropping-particle":"","family":"Saxena","given":"Rani","non-dropping-particle":"","parse-names":false,"suffix":""},{"dropping-particle":"","family":"Rani","given":"Swaroopa","non-dropping-particle":"","parse-names":false,"suffix":""},{"dropping-particle":"","family":"Jain","given":"Surabhi","non-dropping-particle":"","parse-names":false,"suffix":""},{"dropping-particle":"","family":"Chauhan","given":"Nitin","non-dropping-particle":"","parse-names":false,"suffix":""}],"container-title":"Climatic Change","id":"ITEM-3","issue":"3-4","issued":{"date-parts":[["2013","6"]]},"page":"683-699","publisher":"Springer Netherlands","title":"An assessment of regional vulnerability of rice to climate change in India","type":"article-journal","volume":"118"},"uris":["http://www.mendeley.com/documents/?uuid=69f46634-1e02-3079-9368-d06d421f4543"]}],"mendeley":{"formattedCitation":"(Aggarwal &amp; Mall, 2002; Krishnan &lt;i&gt;et al.&lt;/i&gt;, 2007; Soora &lt;i&gt;et al.&lt;/i&gt;, 2013)","plainTextFormattedCitation":"(Aggarwal &amp; Mall, 2002; Krishnan et al., 2007; Soora et al., 2013)","previouslyFormattedCitation":"(Aggarwal &amp; Mall, 2002; Krishnan &lt;i&gt;et al.&lt;/i&gt;, 2007; Soora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ggarwal &amp; Mall, 2002; Krishnan </w:t>
      </w:r>
      <w:r w:rsidRPr="0008241C">
        <w:rPr>
          <w:i/>
          <w:noProof/>
          <w:sz w:val="22"/>
          <w:szCs w:val="22"/>
        </w:rPr>
        <w:t>et al.</w:t>
      </w:r>
      <w:r w:rsidRPr="0008241C">
        <w:rPr>
          <w:noProof/>
          <w:sz w:val="22"/>
          <w:szCs w:val="22"/>
        </w:rPr>
        <w:t xml:space="preserve">, 2007; Soora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Climate-smart agriculture (CSA) represents an approach for transforming and repositioning farming under the new challenges of climate change </w:t>
      </w:r>
      <w:r w:rsidRPr="0008241C">
        <w:rPr>
          <w:sz w:val="22"/>
          <w:szCs w:val="22"/>
        </w:rPr>
        <w:fldChar w:fldCharType="begin" w:fldLock="1"/>
      </w:r>
      <w:r w:rsidRPr="0008241C">
        <w:rPr>
          <w:sz w:val="22"/>
          <w:szCs w:val="22"/>
        </w:rPr>
        <w:instrText>ADDIN CSL_CITATION {"citationItems":[{"id":"ITEM-1","itemData":{"DOI":"10.1038/nclimate2437","ISSN":"1758-678X","abstract":"Climate-smart agriculture (CSA) is an approach to the development of agricultural systems intended to help support food security under climate change. This Perspective outlines a set of CSA actions needed from public, private and civil society stakeholders: building evidence; increasing local institutional effectiveness; fostering coherence between climate and agricultural policies; and linking climate and agricultural financing.","author":[{"dropping-particle":"","family":"Lipper","given":"Leslie","non-dropping-particle":"","parse-names":false,"suffix":""},{"dropping-particle":"","family":"Thornton","given":"Philip","non-dropping-particle":"","parse-names":false,"suffix":""},{"dropping-particle":"","family":"Campbell","given":"Bruce M.","non-dropping-particle":"","parse-names":false,"suffix":""},{"dropping-particle":"","family":"Baedeker","given":"Tobias","non-dropping-particle":"","parse-names":false,"suffix":""},{"dropping-particle":"","family":"Braimoh","given":"Ademola","non-dropping-particle":"","parse-names":false,"suffix":""},{"dropping-particle":"","family":"Bwalya","given":"Martin","non-dropping-particle":"","parse-names":false,"suffix":""},{"dropping-particle":"","family":"Caron","given":"Patrick","non-dropping-particle":"","parse-names":false,"suffix":""},{"dropping-particle":"","family":"Cattaneo","given":"Andrea","non-dropping-particle":"","parse-names":false,"suffix":""},{"dropping-particle":"","family":"Garrity","given":"Dennis","non-dropping-particle":"","parse-names":false,"suffix":""},{"dropping-particle":"","family":"Henry","given":"Kevin","non-dropping-particle":"","parse-names":false,"suffix":""},{"dropping-particle":"","family":"Hottle","given":"Ryan","non-dropping-particle":"","parse-names":false,"suffix":""},{"dropping-particle":"","family":"Jackson","given":"Louise","non-dropping-particle":"","parse-names":false,"suffix":""},{"dropping-particle":"","family":"Jarvis","given":"Andrew","non-dropping-particle":"","parse-names":false,"suffix":""},{"dropping-particle":"","family":"Kossam","given":"Fred","non-dropping-particle":"","parse-names":false,"suffix":""},{"dropping-particle":"","family":"Mann","given":"Wendy","non-dropping-particle":"","parse-names":false,"suffix":""},{"dropping-particle":"","family":"McCarthy","given":"Nancy","non-dropping-particle":"","parse-names":false,"suffix":""},{"dropping-particle":"","family":"Meybeck","given":"Alexandre","non-dropping-particle":"","parse-names":false,"suffix":""},{"dropping-particle":"","family":"Neufeldt","given":"Henry","non-dropping-particle":"","parse-names":false,"suffix":""},{"dropping-particle":"","family":"Remington","given":"Tom","non-dropping-particle":"","parse-names":false,"suffix":""},{"dropping-particle":"","family":"Sen","given":"Pham Thi","non-dropping-particle":"","parse-names":false,"suffix":""},{"dropping-particle":"","family":"Sessa","given":"Reuben","non-dropping-particle":"","parse-names":false,"suffix":""},{"dropping-particle":"","family":"Shula","given":"Reynolds","non-dropping-particle":"","parse-names":false,"suffix":""},{"dropping-particle":"","family":"Tibu","given":"Austin","non-dropping-particle":"","parse-names":false,"suffix":""},{"dropping-particle":"","family":"Torquebiau","given":"Emmanuel F.","non-dropping-particle":"","parse-names":false,"suffix":""}],"container-title":"Nature Climate Change","id":"ITEM-1","issue":"12","issued":{"date-parts":[["2014","12","1"]]},"page":"1068-1072","publisher":"Nature Publishing Group","title":"Climate-smart agriculture for food security","type":"article-journal","volume":"4"},"uris":["http://www.mendeley.com/documents/?uuid=0a7cd16f-e4f0-3eac-8e5f-babc55adbf2c"]}],"mendeley":{"formattedCitation":"(Lipper &lt;i&gt;et al.&lt;/i&gt;, 2014)","plainTextFormattedCitation":"(Lipper et al., 2014)","previouslyFormattedCitation":"(Lipp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Lipp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three main pillars of CSA are productivity, adaptation and mitigation. Furthermore, to evolve and focus suitable adaptation strategies to areas that are increasingly affected by climatic variability, district level vulnerability atlases were prepared in several countries in the region, e.g., India </w:t>
      </w:r>
      <w:r w:rsidRPr="0008241C">
        <w:rPr>
          <w:sz w:val="22"/>
          <w:szCs w:val="22"/>
        </w:rPr>
        <w:fldChar w:fldCharType="begin" w:fldLock="1"/>
      </w:r>
      <w:r w:rsidRPr="0008241C">
        <w:rPr>
          <w:sz w:val="22"/>
          <w:szCs w:val="22"/>
        </w:rPr>
        <w:instrText>ADDIN CSL_CITATION {"citationItems":[{"id":"ITEM-1","itemData":{"DOI":"10.1016/J.GLOENVCHA.2004.01.001","ISSN":"0959-3780","abstract":"There is growing recognition in the human dimensions research community that climate change impact studies must take into account the effects of other ongoing global changes. Yet there has been no systematic methodology to study climate change vulnerability in the context of multiple stressors. Using the example of Indian agriculture, this paper presents a methodology for investigating regional vulnerability to climate change in combination with other global stressors. This method, which relies on both vulnerability mapping and local-level case studies, may be used to assess differential vulnerability for any particular sector within a nation or region, and it can serve as a basis for targeting policy interventions.","author":[{"dropping-particle":"","family":"O’Brien","given":"Karen","non-dropping-particle":"","parse-names":false,"suffix":""},{"dropping-particle":"","family":"Leichenko","given":"Robin","non-dropping-particle":"","parse-names":false,"suffix":""},{"dropping-particle":"","family":"Kelkar","given":"Ulka","non-dropping-particle":"","parse-names":false,"suffix":""},{"dropping-particle":"","family":"Venema","given":"Henry","non-dropping-particle":"","parse-names":false,"suffix":""},{"dropping-particle":"","family":"Aandahl","given":"Guro","non-dropping-particle":"","parse-names":false,"suffix":""},{"dropping-particle":"","family":"Tompkins","given":"Heather","non-dropping-particle":"","parse-names":false,"suffix":""},{"dropping-particle":"","family":"Javed","given":"Akram","non-dropping-particle":"","parse-names":false,"suffix":""},{"dropping-particle":"","family":"Bhadwal","given":"Suruchi","non-dropping-particle":"","parse-names":false,"suffix":""},{"dropping-particle":"","family":"Barg","given":"Stephan","non-dropping-particle":"","parse-names":false,"suffix":""},{"dropping-particle":"","family":"Nygaard","given":"Lynn","non-dropping-particle":"","parse-names":false,"suffix":""},{"dropping-particle":"","family":"West","given":"Jennifer","non-dropping-particle":"","parse-names":false,"suffix":""}],"container-title":"Global Environmental Change","id":"ITEM-1","issue":"4","issued":{"date-parts":[["2004","12","1"]]},"page":"303-313","publisher":"Pergamon","title":"Mapping vulnerability to multiple stressors: climate change and globalization in India","type":"article-journal","volume":"14"},"uris":["http://www.mendeley.com/documents/?uuid=68e1b171-4431-3aa5-b4a6-8569fc52efd4"]},{"id":"ITEM-2","itemData":{"abstract":"Assessing vulnerability to climate change and variabi-lity is an important first step in evolving appropriate adaptation strategies to changing climate. Such an analysis also helps in targeting adaptation invest-ments, specific to more vulnerable regions. Adopting the definition of vulnerability given by IPCC, vulne-rability was assessed for 572 rural districts of India. Thirty eight indicators reflecting sensitivity, adaptive capacity and exposure were chosen to construct the composite vulnerability index. Climate projections of the PRECIS model for A1B scenario for the period 2021–2050 were considered to capture the future cli-mate. The data on these indicators were normalized based on the nature of relationship. They were then combined into three indices for sensitivity, exposure and adaptive capacity, which were then averaged with weights given by experts, to obtain the relative vulne-rability index. Based on the index, all the districts were divided into five categories with equal number of districts. One more district was added to 'very high' and 'high' categories. The analysis showed that dis-tricts with higher levels of vulnerability are located in the western and peninsular India. It is also observed that the highly fertile Indo-Gangetic Plains are rela-tively more sensitive, but less vulnerable because of higher adaptive capacity and lower exposure.","author":[{"dropping-particle":"","family":"Rama Rao","given":"C. A.","non-dropping-particle":"","parse-names":false,"suffix":""},{"dropping-particle":"","family":"Raju","given":"B. M. K.","non-dropping-particle":"","parse-names":false,"suffix":""},{"dropping-particle":"","family":"Subba Rao","given":"A. V. M.","non-dropping-particle":"","parse-names":false,"suffix":""},{"dropping-particle":"V.","family":"Rao","given":"K.","non-dropping-particle":"","parse-names":false,"suffix":""},{"dropping-particle":"","family":"Rao","given":"V. U. M.","non-dropping-particle":"","parse-names":false,"suffix":""},{"dropping-particle":"","family":"Ramachandran","given":"Kausalya","non-dropping-particle":"","parse-names":false,"suffix":""},{"dropping-particle":"","family":"Venkateswarlu","given":"B.","non-dropping-particle":"","parse-names":false,"suffix":""},{"dropping-particle":"","family":"Sikka","given":"A. K.","non-dropping-particle":"","parse-names":false,"suffix":""},{"dropping-particle":"","family":"Srinivasa Rao","given":"M.","non-dropping-particle":"","parse-names":false,"suffix":""},{"dropping-particle":"","family":"Maheswari","given":"M.","non-dropping-particle":"","parse-names":false,"suffix":""},{"dropping-particle":"","family":"Srinivasa Rao","given":"Ch.","non-dropping-particle":"","parse-names":false,"suffix":""}],"container-title":"Current Science","id":"ITEM-2","issue":"10","issued":{"date-parts":[["2016"]]},"title":"A district level assessment of vulnerability of Indian agriculture to climate change","type":"article-journal","volume":"110"},"uris":["http://www.mendeley.com/documents/?uuid=8f883927-da0f-39f1-a7ab-39aea3627640"]}],"mendeley":{"formattedCitation":"(O’Brien &lt;i&gt;et al.&lt;/i&gt;, 2004; Rama Rao &lt;i&gt;et al.&lt;/i&gt;, 2016)","plainTextFormattedCitation":"(O’Brien et al., 2004; Rama Rao et al., 2016)","previouslyFormattedCitation":"(O’Brien &lt;i&gt;et al.&lt;/i&gt;, 2004; Rama Rao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O’Brien </w:t>
      </w:r>
      <w:r w:rsidRPr="0008241C">
        <w:rPr>
          <w:i/>
          <w:noProof/>
          <w:sz w:val="22"/>
          <w:szCs w:val="22"/>
        </w:rPr>
        <w:t>et al.</w:t>
      </w:r>
      <w:r w:rsidRPr="0008241C">
        <w:rPr>
          <w:noProof/>
          <w:sz w:val="22"/>
          <w:szCs w:val="22"/>
        </w:rPr>
        <w:t xml:space="preserve">, 2004; Rama Rao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nd Bangladesh </w:t>
      </w:r>
      <w:r w:rsidRPr="0008241C">
        <w:rPr>
          <w:sz w:val="22"/>
          <w:szCs w:val="22"/>
        </w:rPr>
        <w:fldChar w:fldCharType="begin" w:fldLock="1"/>
      </w:r>
      <w:r w:rsidRPr="0008241C">
        <w:rPr>
          <w:sz w:val="22"/>
          <w:szCs w:val="22"/>
        </w:rPr>
        <w:instrText>ADDIN CSL_CITATION {"citationItems":[{"id":"ITEM-1","itemData":{"DOI":"10.1007/s11069-007-9191-5","ISSN":"0921-030X","author":[{"dropping-particle":"","family":"Shahid","given":"Shamsuddin","non-dropping-particle":"","parse-names":false,"suffix":""},{"dropping-particle":"","family":"Behrawan","given":"Houshang","non-dropping-particle":"","parse-names":false,"suffix":""}],"container-title":"Natural Hazards","id":"ITEM-1","issue":"3","issued":{"date-parts":[["2008","9","28"]]},"page":"391-413","publisher":"Springer Netherlands","title":"Drought risk assessment in the western part of Bangladesh","type":"article-journal","volume":"46"},"uris":["http://www.mendeley.com/documents/?uuid=fdb03039-4af8-312c-8f76-6bba89ae8dfc"]}],"mendeley":{"formattedCitation":"(Shahid &amp; Behrawan, 2008)","plainTextFormattedCitation":"(Shahid &amp; Behrawan, 2008)","previouslyFormattedCitation":"(Shahid &amp; Behrawan, 2008)"},"properties":{"noteIndex":0},"schema":"https://github.com/citation-style-language/schema/raw/master/csl-citation.json"}</w:instrText>
      </w:r>
      <w:r w:rsidRPr="0008241C">
        <w:rPr>
          <w:sz w:val="22"/>
          <w:szCs w:val="22"/>
        </w:rPr>
        <w:fldChar w:fldCharType="separate"/>
      </w:r>
      <w:r w:rsidRPr="0008241C">
        <w:rPr>
          <w:noProof/>
          <w:sz w:val="22"/>
          <w:szCs w:val="22"/>
        </w:rPr>
        <w:t>(Shahid &amp; Behrawan, 2008)</w:t>
      </w:r>
      <w:r w:rsidRPr="0008241C">
        <w:rPr>
          <w:sz w:val="22"/>
          <w:szCs w:val="22"/>
        </w:rPr>
        <w:fldChar w:fldCharType="end"/>
      </w:r>
      <w:r w:rsidRPr="0008241C">
        <w:rPr>
          <w:sz w:val="22"/>
          <w:szCs w:val="22"/>
        </w:rPr>
        <w:t xml:space="preserve">. There also exists significant potential for increasing the adaptive capacity of agricultural systems through agroforestry, which promotes integration of trees and crops on the agricultural landscape </w:t>
      </w:r>
      <w:r w:rsidRPr="0008241C">
        <w:rPr>
          <w:sz w:val="22"/>
          <w:szCs w:val="22"/>
        </w:rPr>
        <w:fldChar w:fldCharType="begin" w:fldLock="1"/>
      </w:r>
      <w:r w:rsidRPr="0008241C">
        <w:rPr>
          <w:sz w:val="22"/>
          <w:szCs w:val="22"/>
        </w:rPr>
        <w:instrText>ADDIN CSL_CITATION {"citationItems":[{"id":"ITEM-1","itemData":{"author":[{"dropping-particle":"","family":"Noordwijk","given":"Meine","non-dropping-particle":"van","parse-names":false,"suffix":""},{"dropping-particle":"","family":"Bayala","given":"J.","non-dropping-particle":"","parse-names":false,"suffix":""},{"dropping-particle":"","family":"Hairiah","given":"D. K.","non-dropping-particle":"","parse-names":false,"suffix":""},{"dropping-particle":"","family":"Lusiana","given":"B.","non-dropping-particle":"","parse-names":false,"suffix":""},{"dropping-particle":"","family":"Muthuri","given":"C. W.","non-dropping-particle":"","parse-names":false,"suffix":""},{"dropping-particle":"","family":"Khasanah","given":"N. M.","non-dropping-particle":"","parse-names":false,"suffix":""},{"dropping-particle":"","family":"Mulia","given":"R. M.","non-dropping-particle":"","parse-names":false,"suffix":""}],"chapter-number":"14","container-title":"Climate change Impact and Adaptation in Agricultural Systems","editor":[{"dropping-particle":"","family":"Gregory","given":"J. Fuhrer and P.J.","non-dropping-particle":"","parse-names":false,"suffix":""}],"id":"ITEM-1","issued":{"date-parts":[["2014"]]},"page":"216-232","publisher":"CAB-International","publisher-place":"Wallingford (UK)","title":"Agroforestry solutions for buffering climate variability and adapting to change","type":"chapter"},"uris":["http://www.mendeley.com/documents/?uuid=8a165a38-c941-47d2-afea-e4ab8676fcab"]}],"mendeley":{"formattedCitation":"(van Noordwijk &lt;i&gt;et al.&lt;/i&gt;, 2014)","plainTextFormattedCitation":"(van Noordwijk et al., 2014)","previouslyFormattedCitation":"(van Noordwijk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van Noordwijk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6F7B2A2F" w14:textId="77777777" w:rsidR="00A01204" w:rsidRPr="0008241C" w:rsidRDefault="00A01204" w:rsidP="00A01204">
      <w:pPr>
        <w:rPr>
          <w:sz w:val="22"/>
          <w:szCs w:val="22"/>
        </w:rPr>
      </w:pPr>
    </w:p>
    <w:p w14:paraId="630E3C0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Trees outside forests and agroforestry</w:t>
      </w:r>
    </w:p>
    <w:p w14:paraId="34224C49" w14:textId="77777777" w:rsidR="00A01204" w:rsidRPr="0008241C" w:rsidRDefault="00A01204" w:rsidP="00A01204">
      <w:pPr>
        <w:rPr>
          <w:sz w:val="22"/>
          <w:szCs w:val="22"/>
        </w:rPr>
      </w:pPr>
    </w:p>
    <w:p w14:paraId="22D561A4" w14:textId="2A90327D" w:rsidR="00A01204" w:rsidRPr="0008241C" w:rsidRDefault="00A01204" w:rsidP="00A01204">
      <w:pPr>
        <w:rPr>
          <w:sz w:val="22"/>
          <w:szCs w:val="22"/>
        </w:rPr>
      </w:pPr>
      <w:r w:rsidRPr="0008241C">
        <w:rPr>
          <w:sz w:val="22"/>
          <w:szCs w:val="22"/>
        </w:rPr>
        <w:t>Trees outside forests represent trees on land not demarcated</w:t>
      </w:r>
      <w:r w:rsidRPr="0008241C" w:rsidDel="00C82C3D">
        <w:rPr>
          <w:sz w:val="22"/>
          <w:szCs w:val="22"/>
        </w:rPr>
        <w:t xml:space="preserve"> </w:t>
      </w:r>
      <w:r w:rsidRPr="0008241C">
        <w:rPr>
          <w:sz w:val="22"/>
          <w:szCs w:val="22"/>
        </w:rPr>
        <w:t xml:space="preserve">as forest or other wooded areas </w:t>
      </w:r>
      <w:r w:rsidRPr="0008241C">
        <w:rPr>
          <w:sz w:val="22"/>
          <w:szCs w:val="22"/>
        </w:rPr>
        <w:fldChar w:fldCharType="begin" w:fldLock="1"/>
      </w:r>
      <w:r w:rsidRPr="0008241C">
        <w:rPr>
          <w:sz w:val="22"/>
          <w:szCs w:val="22"/>
        </w:rPr>
        <w:instrText>ADDIN CSL_CITATION {"citationItems":[{"id":"ITEM-1","itemData":{"author":[{"dropping-particle":"","family":"Bellefontaine","given":"R","non-dropping-particle":"","parse-names":false,"suffix":""},{"dropping-particle":"","family":"Petit","given":"S.","non-dropping-particle":"","parse-names":false,"suffix":""},{"dropping-particle":"","family":"Pain-Orcet","given":"M.","non-dropping-particle":"","parse-names":false,"suffix":""},{"dropping-particle":"","family":"Deleporte","given":"P.","non-dropping-particle":"","parse-names":false,"suffix":""},{"dropping-particle":"","family":"Bertault","given":"J.G.","non-dropping-particle":"","parse-names":false,"suffix":""}],"container-title":"FAO Conservation Guide 35","id":"ITEM-1","issued":{"date-parts":[["2002"]]},"publisher-place":"Rome","title":"Trees outside forests","type":"report"},"uris":["http://www.mendeley.com/documents/?uuid=28f9c30f-3017-4460-8919-cb8196859ff0"]}],"mendeley":{"formattedCitation":"(Bellefontaine &lt;i&gt;et al.&lt;/i&gt;, 2002)","plainTextFormattedCitation":"(Bellefontaine et al., 2002)","previouslyFormattedCitation":"(Bellefontaine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Bellefontaine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This may include agricultural land as meadows and pasture, built-on land as settlements and infrastructure, and barren land as sand dunes and rocky areas. Trees outside forests abound in all ecoregions of the world and play crucial environmental, economic,  and social</w:t>
      </w:r>
      <w:r w:rsidRPr="0008241C" w:rsidDel="00272CCF">
        <w:rPr>
          <w:sz w:val="22"/>
          <w:szCs w:val="22"/>
        </w:rPr>
        <w:t xml:space="preserve"> </w:t>
      </w:r>
      <w:r w:rsidRPr="0008241C">
        <w:rPr>
          <w:sz w:val="22"/>
          <w:szCs w:val="22"/>
        </w:rPr>
        <w:t xml:space="preserve">functions at all scales (i.e., local, national, and global scales; </w:t>
      </w:r>
      <w:r w:rsidRPr="0008241C">
        <w:rPr>
          <w:sz w:val="22"/>
          <w:szCs w:val="22"/>
        </w:rPr>
        <w:fldChar w:fldCharType="begin" w:fldLock="1"/>
      </w:r>
      <w:r w:rsidRPr="0008241C">
        <w:rPr>
          <w:sz w:val="22"/>
          <w:szCs w:val="22"/>
        </w:rPr>
        <w:instrText>ADDIN CSL_CITATION {"citationItems":[{"id":"ITEM-1","itemData":{"author":[{"dropping-particle":"","family":"Foresta","given":"H.","non-dropping-particle":"de","parse-names":false,"suffix":""},{"dropping-particle":"","family":"Somarriba","given":"E.","non-dropping-particle":"","parse-names":false,"suffix":""},{"dropping-particle":"","family":"Temu","given":"A.","non-dropping-particle":"","parse-names":false,"suffix":""},{"dropping-particle":"","family":"Boulanger","given":"D.","non-dropping-particle":"","parse-names":false,"suffix":""},{"dropping-particle":"","family":"Feuilly","given":"H.","non-dropping-particle":"","parse-names":false,"suffix":""},{"dropping-particle":"","family":"Gauthier","given":"M.","non-dropping-particle":"","parse-names":false,"suffix":""}],"container-title":"FAO Resources Assessment Working Paper","id":"ITEM-1","issued":{"date-parts":[["2013"]]},"publisher-place":"Rome, Italy","title":"Towards the Assessment of Trees Outside Forests","type":"report","volume":"183"},"uris":["http://www.mendeley.com/documents/?uuid=8a3be99f-3eb8-4838-bc25-464cbb19a20e"]}],"mendeley":{"formattedCitation":"(de Foresta &lt;i&gt;et al.&lt;/i&gt;, 2013)","manualFormatting":"de Foresta et al., 2013)","plainTextFormattedCitation":"(de Foresta et al., 2013)","previouslyFormattedCitation":"(de Foresta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e Foresta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5716/WP14064.PDF","abstract":"Agroforestry, the inclusion of woody perennials within farming systems, has been widespread throughout the tropics as a traditional land use developed by subsistence farmers and, more recently, as an important livelihoods’ option promoted by land-use managers and international development agencies. Agroforestry systems range from subsistence livestock and pastoral systems to home gardens, alley intercropping, and biomass plantations with a wide diversity of biophysical conditions and socio-ecological characteristics. A quantification of the extent of agroforestry globally was first attempted by the World Agroforestry Center in 2009 in order to address the widely varying estimates about its importance. Since then, the global remote sensing dataset upon which that estimate was based has been updated, both with improved quality and now including annual datasets available for 11 years (2000–2010). The geospatial analysis of remote sensing-derived global datasets conducted in 2009 investigated the correspondence and relationship of tree cover, population density and climatic conditions within agricultural land at 1 km resolution. This has now been reanalyzed based on the improved data, along with an investigation of change trends from the years 2000 (averaged 2000–2002) to 2010 (averaged 2008–2010). Among the key results are that 1) agroforestry appears to increase globally both in extent and in number of people associated with it; 2) remains a significant feature of agriculture in all regions; 3) that its extent varies significantly across different regions (for example, more widespread in Central America and less in East Asia); 4) that tree cover is strongly positively related to humidity; and that 5) there are mixed relationships between tree cover and population density depending on the region. Agroforestry, if defined by tree cover on agricultural land of greater than 10%, is widespread: found on more that 43% of all agricultural land globally, where 30% of rural populations live. Based on our current analysis, this land-use type represents over 1 billion hectares of land and more than 900 million people. Agroforestry is particularly prevalent in Southeast Asia, Central America, and South America with over 50% of area under agroforestry. Globally, the amount of tree cover on agricultural land increased substantially in the decade under investigation, with the area of &gt;10% tree cover increasing 3%, or more than 828 000 km2. South America showed the large…","author":[{"dropping-particle":"","family":"Zomer","given":"R. J.","non-dropping-particle":"","parse-names":false,"suffix":""},{"dropping-particle":"","family":"Trabucco","given":"A.","non-dropping-particle":"","parse-names":false,"suffix":""},{"dropping-particle":"","family":"Coe","given":"R.","non-dropping-particle":"","parse-names":false,"suffix":""},{"dropping-particle":"","family":"Place","given":"F.","non-dropping-particle":"","parse-names":false,"suffix":""},{"dropping-particle":"","family":"Noordwijk","given":"Meine","non-dropping-particle":"van","parse-names":false,"suffix":""},{"dropping-particle":"","family":"Xu","given":"J. C.","non-dropping-particle":"","parse-names":false,"suffix":""}],"id":"ITEM-1","issued":{"date-parts":[["2014"]]},"page":"54","title":"Trees on farms: an update and reanalysis of agroforestry’s global extent and socio-ecological characteristics","type":"article-journal"},"uris":["http://www.mendeley.com/documents/?uuid=15bd51f1-911d-45d9-a90b-30b0b26ef862"]}],"mendeley":{"formattedCitation":"(Zomer &lt;i&gt;et al.&lt;/i&gt;, 2014)","manualFormatting":"Zomer et al. (2014)","plainTextFormattedCitation":"(Zomer et al., 2014)","previouslyFormattedCitation":"(Zo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Zo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estimated that about 40 per cent of agricultural lands all over the world possesses more than 10 per cent tree cover and in most parts of the Asia-Pacific region, the percentage of tree cover on agricultural lands has increased in the recent past. For example,  in South Asia, the area of &gt;10</w:t>
      </w:r>
      <w:r w:rsidR="00C934E9">
        <w:rPr>
          <w:sz w:val="22"/>
          <w:szCs w:val="22"/>
        </w:rPr>
        <w:t xml:space="preserve"> per cent</w:t>
      </w:r>
      <w:r w:rsidRPr="0008241C">
        <w:rPr>
          <w:sz w:val="22"/>
          <w:szCs w:val="22"/>
        </w:rPr>
        <w:t xml:space="preserve"> tree cover increased by 6.7</w:t>
      </w:r>
      <w:r w:rsidR="00C934E9">
        <w:rPr>
          <w:sz w:val="22"/>
          <w:szCs w:val="22"/>
        </w:rPr>
        <w:t xml:space="preserve"> per cent</w:t>
      </w:r>
      <w:r w:rsidRPr="0008241C">
        <w:rPr>
          <w:sz w:val="22"/>
          <w:szCs w:val="22"/>
        </w:rPr>
        <w:t>, in East Asia by 5</w:t>
      </w:r>
      <w:r w:rsidR="00C934E9">
        <w:rPr>
          <w:sz w:val="22"/>
          <w:szCs w:val="22"/>
        </w:rPr>
        <w:t xml:space="preserve"> per cent</w:t>
      </w:r>
      <w:r w:rsidRPr="0008241C">
        <w:rPr>
          <w:sz w:val="22"/>
          <w:szCs w:val="22"/>
        </w:rPr>
        <w:t>, in Oceania by 3.2</w:t>
      </w:r>
      <w:r w:rsidR="00C934E9">
        <w:rPr>
          <w:sz w:val="22"/>
          <w:szCs w:val="22"/>
        </w:rPr>
        <w:t xml:space="preserve"> per cent</w:t>
      </w:r>
      <w:r w:rsidRPr="0008241C">
        <w:rPr>
          <w:sz w:val="22"/>
          <w:szCs w:val="22"/>
        </w:rPr>
        <w:t xml:space="preserve"> and in South-East Asia by 2.7</w:t>
      </w:r>
      <w:r w:rsidR="00C934E9">
        <w:rPr>
          <w:sz w:val="22"/>
          <w:szCs w:val="22"/>
        </w:rPr>
        <w:t xml:space="preserve"> per cent</w:t>
      </w:r>
      <w:r w:rsidRPr="0008241C">
        <w:rPr>
          <w:sz w:val="22"/>
          <w:szCs w:val="22"/>
        </w:rPr>
        <w:t xml:space="preserve"> between 2000 and 2010 </w:t>
      </w:r>
      <w:r w:rsidRPr="0008241C">
        <w:rPr>
          <w:sz w:val="22"/>
          <w:szCs w:val="22"/>
        </w:rPr>
        <w:fldChar w:fldCharType="begin" w:fldLock="1"/>
      </w:r>
      <w:r w:rsidRPr="0008241C">
        <w:rPr>
          <w:sz w:val="22"/>
          <w:szCs w:val="22"/>
        </w:rPr>
        <w:instrText>ADDIN CSL_CITATION {"citationItems":[{"id":"ITEM-1","itemData":{"DOI":"10.5716/WP14064.PDF","abstract":"Agroforestry, the inclusion of woody perennials within farming systems, has been widespread throughout the tropics as a traditional land use developed by subsistence farmers and, more recently, as an important livelihoods’ option promoted by land-use managers and international development agencies. Agroforestry systems range from subsistence livestock and pastoral systems to home gardens, alley intercropping, and biomass plantations with a wide diversity of biophysical conditions and socio-ecological characteristics. A quantification of the extent of agroforestry globally was first attempted by the World Agroforestry Center in 2009 in order to address the widely varying estimates about its importance. Since then, the global remote sensing dataset upon which that estimate was based has been updated, both with improved quality and now including annual datasets available for 11 years (2000–2010). The geospatial analysis of remote sensing-derived global datasets conducted in 2009 investigated the correspondence and relationship of tree cover, population density and climatic conditions within agricultural land at 1 km resolution. This has now been reanalyzed based on the improved data, along with an investigation of change trends from the years 2000 (averaged 2000–2002) to 2010 (averaged 2008–2010). Among the key results are that 1) agroforestry appears to increase globally both in extent and in number of people associated with it; 2) remains a significant feature of agriculture in all regions; 3) that its extent varies significantly across different regions (for example, more widespread in Central America and less in East Asia); 4) that tree cover is strongly positively related to humidity; and that 5) there are mixed relationships between tree cover and population density depending on the region. Agroforestry, if defined by tree cover on agricultural land of greater than 10%, is widespread: found on more that 43% of all agricultural land globally, where 30% of rural populations live. Based on our current analysis, this land-use type represents over 1 billion hectares of land and more than 900 million people. Agroforestry is particularly prevalent in Southeast Asia, Central America, and South America with over 50% of area under agroforestry. Globally, the amount of tree cover on agricultural land increased substantially in the decade under investigation, with the area of &gt;10% tree cover increasing 3%, or more than 828 000 km2. South America showed the large…","author":[{"dropping-particle":"","family":"Zomer","given":"R. J.","non-dropping-particle":"","parse-names":false,"suffix":""},{"dropping-particle":"","family":"Trabucco","given":"A.","non-dropping-particle":"","parse-names":false,"suffix":""},{"dropping-particle":"","family":"Coe","given":"R.","non-dropping-particle":"","parse-names":false,"suffix":""},{"dropping-particle":"","family":"Place","given":"F.","non-dropping-particle":"","parse-names":false,"suffix":""},{"dropping-particle":"","family":"Noordwijk","given":"Meine","non-dropping-particle":"van","parse-names":false,"suffix":""},{"dropping-particle":"","family":"Xu","given":"J. C.","non-dropping-particle":"","parse-names":false,"suffix":""}],"id":"ITEM-1","issued":{"date-parts":[["2014"]]},"page":"54","title":"Trees on farms: an update and reanalysis of agroforestry’s global extent and socio-ecological characteristics","type":"article-journal"},"uris":["http://www.mendeley.com/documents/?uuid=15bd51f1-911d-45d9-a90b-30b0b26ef862"]}],"mendeley":{"formattedCitation":"(Zomer &lt;i&gt;et al.&lt;/i&gt;, 2014)","plainTextFormattedCitation":"(Zomer et al., 2014)","previouslyFormattedCitation":"(Zom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Zom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Many of these are smallholder production systems. Significantly, in Bangladesh, the total extent of trees outside forests on small holdings roughly corresponded to the total extent of trees outside forests on larger operational holdings </w:t>
      </w:r>
      <w:r w:rsidRPr="0008241C">
        <w:rPr>
          <w:sz w:val="22"/>
          <w:szCs w:val="22"/>
        </w:rPr>
        <w:fldChar w:fldCharType="begin" w:fldLock="1"/>
      </w:r>
      <w:r w:rsidRPr="0008241C">
        <w:rPr>
          <w:sz w:val="22"/>
          <w:szCs w:val="22"/>
        </w:rPr>
        <w:instrText>ADDIN CSL_CITATION {"citationItems":[{"id":"ITEM-1","itemData":{"author":[{"dropping-particle":"","family":"Foresta","given":"H.","non-dropping-particle":"de","parse-names":false,"suffix":""},{"dropping-particle":"","family":"Somarriba","given":"E.","non-dropping-particle":"","parse-names":false,"suffix":""},{"dropping-particle":"","family":"Temu","given":"A.","non-dropping-particle":"","parse-names":false,"suffix":""},{"dropping-particle":"","family":"Boulanger","given":"D.","non-dropping-particle":"","parse-names":false,"suffix":""},{"dropping-particle":"","family":"Feuilly","given":"H.","non-dropping-particle":"","parse-names":false,"suffix":""},{"dropping-particle":"","family":"Gauthier","given":"M.","non-dropping-particle":"","parse-names":false,"suffix":""}],"container-title":"FAO Resources Assessment Working Paper","id":"ITEM-1","issued":{"date-parts":[["2013"]]},"publisher-place":"Rome, Italy","title":"Towards the Assessment of Trees Outside Forests","type":"report","volume":"183"},"uris":["http://www.mendeley.com/documents/?uuid=8a3be99f-3eb8-4838-bc25-464cbb19a20e"]}],"mendeley":{"formattedCitation":"(de Foresta &lt;i&gt;et al.&lt;/i&gt;, 2013)","plainTextFormattedCitation":"(de Foresta et al., 2013)","previouslyFormattedCitation":"(de Foresta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e Foresta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w:t>
      </w:r>
    </w:p>
    <w:p w14:paraId="6F0F913D" w14:textId="77777777" w:rsidR="00A01204" w:rsidRPr="0008241C" w:rsidRDefault="00A01204" w:rsidP="00A01204">
      <w:pPr>
        <w:rPr>
          <w:sz w:val="22"/>
          <w:szCs w:val="22"/>
        </w:rPr>
      </w:pPr>
    </w:p>
    <w:p w14:paraId="4343C7FF" w14:textId="0AF6929C" w:rsidR="00A01204" w:rsidRPr="0008241C" w:rsidRDefault="00A01204" w:rsidP="00A01204">
      <w:pPr>
        <w:rPr>
          <w:sz w:val="22"/>
          <w:szCs w:val="22"/>
        </w:rPr>
      </w:pPr>
      <w:r w:rsidRPr="0008241C">
        <w:rPr>
          <w:sz w:val="22"/>
          <w:szCs w:val="22"/>
        </w:rPr>
        <w:t xml:space="preserve">Trees outside forests represent a significant natural resource that augments nature's contributions to people including biomass stocks and carbon sequestration and improves the livelihood security of people </w:t>
      </w:r>
      <w:r w:rsidRPr="0008241C">
        <w:rPr>
          <w:sz w:val="22"/>
          <w:szCs w:val="22"/>
        </w:rPr>
        <w:fldChar w:fldCharType="begin" w:fldLock="1"/>
      </w:r>
      <w:r w:rsidRPr="0008241C">
        <w:rPr>
          <w:sz w:val="22"/>
          <w:szCs w:val="22"/>
        </w:rPr>
        <w:instrText>ADDIN CSL_CITATION {"citationItems":[{"id":"ITEM-1","itemData":{"DOI":"10.1007/s10661-015-4817-7","ISSN":"15732959","PMID":"26318320","abstract":"Trees outside forests (TOFs) are an important natural resource that contributes substantially to national biomass and carbon stocks and to the livelihood of people in many regions. Over the last decades, decision makers have become increasingly aware of the importance of TOF, and as a consequence, this tree resource is nowadays often considered in forest monitoring systems. Our review shows that in many cases, TOF are included in national forest inventories, applying traditional methodologies with relatively sparse networks of field sample plots. Only in some countries, such as India, the design of the inventories has considered the special features of how TOFs occur in the landscape. Several research studies utilising remote sensing for monitoring TOF have been conducted lately, but very few studies include comparative studies to optimise sampling strategies for TOF. Our review indicates that methods combining remote sensing and field surveys appear to be very promising, especially when remote sensing techniques that assess both the horizontal and vertical structures of tree resources are applied. For example, two-phase sampling strategies with laser scanning in the first phase and a field survey in the second phase appear to be effective for assessing TOF resources. However, TOFs often exhibit different characteristics than forest trees. Thus, to improve TOF monitoring, there is often a need to develop models, e.g. for biomass assessment, that are specifically adapted to this tree resource. Alternatively, field-based remote sensing methods that provide structural information about individual trees, notably terrestrial laser scanning, could be further developed for TOF monitoring applications. This also would have a potential to reduce the problem of accessing TOF during field surveys, which is a problem, for example, in countries where TOF are present on intensively utilised private grounds like gardens and agricultural fields.","author":[{"dropping-particle":"","family":"Schnell","given":"Sebastian","non-dropping-particle":"","parse-names":false,"suffix":""},{"dropping-particle":"","family":"Kleinn","given":"Christoph","non-dropping-particle":"","parse-names":false,"suffix":""},{"dropping-particle":"","family":"Ståhl","given":"Göran","non-dropping-particle":"","parse-names":false,"suffix":""}],"container-title":"Environmental monitoring and assessment","id":"ITEM-1","issue":"9","issued":{"date-parts":[["2015"]]},"page":"600","publisher":"Environmental Monitoring and Assessment","title":"Monitoring trees outside forests: a review","type":"article-journal","volume":"187"},"uris":["http://www.mendeley.com/documents/?uuid=15647544-4a3c-4d23-87e0-872ac59b2bb4"]},{"id":"ITEM-2","itemData":{"DOI":"10.1007/s10661-014-4197-4","ISSN":"0167-6369","author":[{"dropping-particle":"","family":"Schnell","given":"Sebastian","non-dropping-particle":"","parse-names":false,"suffix":""},{"dropping-particle":"","family":"Altrell","given":"Dan","non-dropping-particle":"","parse-names":false,"suffix":""},{"dropping-particle":"","family":"Ståhl","given":"Göran","non-dropping-particle":"","parse-names":false,"suffix":""},{"dropping-particle":"","family":"Kleinn","given":"Christoph","non-dropping-particle":"","parse-names":false,"suffix":""}],"container-title":"Environmental Monitoring and Assessment","id":"ITEM-2","issue":"1","issued":{"date-parts":[["2015","1","17"]]},"page":"4197","title":"The contribution of trees outside forests to national tree biomass and carbon stocks—a comparative study across three continents","type":"article-journal","volume":"187"},"uris":["http://www.mendeley.com/documents/?uuid=761f5c76-ce1d-496e-ab00-e48cdfe41415"]},{"id":"ITEM-3","itemData":{"DOI":"10.1016/j.agee.2012.06.022","ISBN":"0167-8809","ISSN":"01678809","PMID":"20133048974","abstract":"Transformation of the south-western Australian landscape from deep-rooted woody vegetation systems to shallow-rooted annual cropping systems has resulted in the severe loss of biodiversity and this loss has been exacerbated by rising ground waters that have mobilised stored salts causing extensive dry land salinity. Since the original plant communities were mostly perennial and deep rooted, the model for sustainable agriculture and landscape water management invariably includes deep rooted trees. Commercial forestry is however only economical in higher rainfall (&gt;700mmyr-1) areas whereas much of the area where biodiversity is threatened has lower rainfall (300-700mmyr-1). Agroforestry may provide the opportunity to develop new agricultural landscapes that interlace ecosystem services such as carbon mitigation via carbon sequestration and biofuels, biodiversity restoration, watershed management while maintaining food production. Active markets are developing for some of these ecosystem services, however a lack of predictive metrics and the regulatory environment are impeding the adoption of several ecosystem services. Nonetheless, a clear opportunity exists for four major issues - the maintenance of food and fibre production, salinisation, biodiversity decline and climate change mitigation - to be managed at a meaningful scale and a new, sustainable agricultural landscape to be developed. ?? 2012 Elsevier B.V.","author":[{"dropping-particle":"","family":"George","given":"S. J.","non-dropping-particle":"","parse-names":false,"suffix":""},{"dropping-particle":"","family":"Harper","given":"R. J.","non-dropping-particle":"","parse-names":false,"suffix":""},{"dropping-particle":"","family":"Hobbs","given":"R. J.","non-dropping-particle":"","parse-names":false,"suffix":""},{"dropping-particle":"","family":"Tibbett","given":"M.","non-dropping-particle":"","parse-names":false,"suffix":""}],"container-title":"Agriculture, Ecosystems and Environment","id":"ITEM-3","issued":{"date-parts":[["2012"]]},"page":"28-36","publisher":"Elsevier B.V.","title":"A sustainable agricultural landscape for Australia: A review of interlacing carbon sequestration, biodiversity and salinity management in agroforestry systems","type":"article-journal","volume":"163"},"uris":["http://www.mendeley.com/documents/?uuid=ec201eb0-c975-4726-a169-fde4fe3cb02b"]}],"mendeley":{"formattedCitation":"(George &lt;i&gt;et al.&lt;/i&gt;, 2012; Schnell, Altrell, &lt;i&gt;et al.&lt;/i&gt;, 2015; Schnell, Kleinn, &lt;i&gt;et al.&lt;/i&gt;, 2015)","plainTextFormattedCitation":"(George et al., 2012; Schnell, Altrell, et al., 2015; Schnell, Kleinn, et al., 2015)","previouslyFormattedCitation":"(George &lt;i&gt;et al.&lt;/i&gt;, 2012; Schnell, Altrell, &lt;i&gt;et al.&lt;/i&gt;, 2015; Schnell, Kleinn, &lt;i&gt;et al.&lt;/i&gt;, 2015)"},"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George </w:t>
      </w:r>
      <w:r w:rsidRPr="0008241C">
        <w:rPr>
          <w:i/>
          <w:noProof/>
          <w:sz w:val="22"/>
          <w:szCs w:val="22"/>
          <w:lang w:val="de-DE"/>
        </w:rPr>
        <w:t>et al.</w:t>
      </w:r>
      <w:r w:rsidRPr="0008241C">
        <w:rPr>
          <w:noProof/>
          <w:sz w:val="22"/>
          <w:szCs w:val="22"/>
          <w:lang w:val="de-DE"/>
        </w:rPr>
        <w:t xml:space="preserve">, 2012; Schnell, Altrell, </w:t>
      </w:r>
      <w:r w:rsidRPr="0008241C">
        <w:rPr>
          <w:i/>
          <w:noProof/>
          <w:sz w:val="22"/>
          <w:szCs w:val="22"/>
          <w:lang w:val="de-DE"/>
        </w:rPr>
        <w:t>et al.</w:t>
      </w:r>
      <w:r w:rsidRPr="0008241C">
        <w:rPr>
          <w:noProof/>
          <w:sz w:val="22"/>
          <w:szCs w:val="22"/>
          <w:lang w:val="de-DE"/>
        </w:rPr>
        <w:t xml:space="preserve">, 2015; Schnell, Kleinn, </w:t>
      </w:r>
      <w:r w:rsidRPr="0008241C">
        <w:rPr>
          <w:i/>
          <w:noProof/>
          <w:sz w:val="22"/>
          <w:szCs w:val="22"/>
          <w:lang w:val="de-DE"/>
        </w:rPr>
        <w:t>et al.</w:t>
      </w:r>
      <w:r w:rsidRPr="0008241C">
        <w:rPr>
          <w:noProof/>
          <w:sz w:val="22"/>
          <w:szCs w:val="22"/>
          <w:lang w:val="de-DE"/>
        </w:rPr>
        <w:t>, 2015)</w:t>
      </w:r>
      <w:r w:rsidRPr="0008241C">
        <w:rPr>
          <w:sz w:val="22"/>
          <w:szCs w:val="22"/>
        </w:rPr>
        <w:fldChar w:fldCharType="end"/>
      </w:r>
      <w:r w:rsidRPr="0008241C">
        <w:rPr>
          <w:sz w:val="22"/>
          <w:szCs w:val="22"/>
          <w:lang w:val="de-DE"/>
        </w:rPr>
        <w:t xml:space="preserve">. </w:t>
      </w:r>
      <w:r w:rsidRPr="0008241C">
        <w:rPr>
          <w:sz w:val="22"/>
          <w:szCs w:val="22"/>
        </w:rPr>
        <w:t>For instance, in Kerala State, India, trees outside forests accounted for about 90</w:t>
      </w:r>
      <w:r w:rsidR="00C934E9">
        <w:rPr>
          <w:sz w:val="22"/>
          <w:szCs w:val="22"/>
        </w:rPr>
        <w:t xml:space="preserve"> per cent</w:t>
      </w:r>
      <w:r w:rsidRPr="0008241C">
        <w:rPr>
          <w:sz w:val="22"/>
          <w:szCs w:val="22"/>
        </w:rPr>
        <w:t xml:space="preserve"> of the local timber production, besides providing 89.2</w:t>
      </w:r>
      <w:r w:rsidR="00C934E9">
        <w:rPr>
          <w:sz w:val="22"/>
          <w:szCs w:val="22"/>
        </w:rPr>
        <w:t xml:space="preserve"> per cent</w:t>
      </w:r>
      <w:r w:rsidRPr="0008241C">
        <w:rPr>
          <w:sz w:val="22"/>
          <w:szCs w:val="22"/>
        </w:rPr>
        <w:t xml:space="preserve"> of the rural fuelwood supply </w:t>
      </w:r>
      <w:r w:rsidRPr="0008241C">
        <w:rPr>
          <w:sz w:val="22"/>
          <w:szCs w:val="22"/>
        </w:rPr>
        <w:fldChar w:fldCharType="begin" w:fldLock="1"/>
      </w:r>
      <w:r w:rsidRPr="0008241C">
        <w:rPr>
          <w:sz w:val="22"/>
          <w:szCs w:val="22"/>
        </w:rPr>
        <w:instrText>ADDIN CSL_CITATION {"citationItems":[{"id":"ITEM-1","itemData":{"author":[{"dropping-particle":"","family":"Krishnankutty","given":"C. N.","non-dropping-particle":"","parse-names":false,"suffix":""},{"dropping-particle":"","family":"Thampi","given":"K. B.","non-dropping-particle":"","parse-names":false,"suffix":""},{"dropping-particle":"","family":"Chundamannil","given":"M.","non-dropping-particle":"","parse-names":false,"suffix":""}],"container-title":"Int. Forest. Rev.","id":"ITEM-1","issued":{"date-parts":[["2008"]]},"page":"156-164","title":"Trees Outside Forests (TOF): A Case Study of the Wood Production- Consumption Situation in Kerala","type":"article-journal","volume":"10"},"uris":["http://www.mendeley.com/documents/?uuid=d534af1b-2dd1-45b9-bbce-a32faac0f87c"]}],"mendeley":{"formattedCitation":"(Krishnankutty &lt;i&gt;et al.&lt;/i&gt;, 2008)","plainTextFormattedCitation":"(Krishnankutty et al., 2008)","previouslyFormattedCitation":"(Krishnankutty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Krishnankutty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However, rapid urbanization in the post-economic liberalization era (between 2000 and 2010) has led to a 12.54</w:t>
      </w:r>
      <w:r w:rsidR="00C934E9">
        <w:rPr>
          <w:sz w:val="22"/>
          <w:szCs w:val="22"/>
        </w:rPr>
        <w:t xml:space="preserve"> per cent</w:t>
      </w:r>
      <w:r w:rsidRPr="0008241C">
        <w:rPr>
          <w:sz w:val="22"/>
          <w:szCs w:val="22"/>
        </w:rPr>
        <w:t xml:space="preserve"> decline in the suite of trees in the urban homegardens of Kozhikode city in Kerala, implying the loss of urban sustainability </w:t>
      </w:r>
      <w:r w:rsidRPr="0008241C">
        <w:rPr>
          <w:sz w:val="22"/>
          <w:szCs w:val="22"/>
        </w:rPr>
        <w:fldChar w:fldCharType="begin" w:fldLock="1"/>
      </w:r>
      <w:r w:rsidRPr="0008241C">
        <w:rPr>
          <w:sz w:val="22"/>
          <w:szCs w:val="22"/>
        </w:rPr>
        <w:instrText>ADDIN CSL_CITATION {"citationItems":[{"id":"ITEM-1","itemData":{"author":[{"dropping-particle":"","family":"Balooni","given":"K.","non-dropping-particle":"","parse-names":false,"suffix":""},{"dropping-particle":"","family":"Gangopadhyay","given":"K.","non-dropping-particle":"","parse-names":false,"suffix":""},{"dropping-particle":"","family":"Mohan Kumar","given":"B.","non-dropping-particle":"","parse-names":false,"suffix":""}],"container-title":"Landscape and Urban Planning","id":"ITEM-1","issued":{"date-parts":[["2014"]]},"page":"21-29","title":"Governance for private green spaces in a growing Indian city","type":"article-journal","volume":"123"},"uris":["http://www.mendeley.com/documents/?uuid=4dfc4e60-ad62-4a97-8438-9ef63cd4f8c2"]}],"mendeley":{"formattedCitation":"(Balooni &lt;i&gt;et al.&lt;/i&gt;, 2014)","plainTextFormattedCitation":"(Balooni et al., 2014)","previouslyFormattedCitation":"(Baloon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loon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despite the increasing role of homegardens in complementing urban livelihood sustainability. </w:t>
      </w:r>
    </w:p>
    <w:p w14:paraId="1A5C5EC6" w14:textId="77777777" w:rsidR="00A01204" w:rsidRPr="0008241C" w:rsidRDefault="00A01204" w:rsidP="00A01204">
      <w:pPr>
        <w:rPr>
          <w:sz w:val="22"/>
          <w:szCs w:val="22"/>
        </w:rPr>
      </w:pPr>
    </w:p>
    <w:p w14:paraId="64ACA34D" w14:textId="7B549921" w:rsidR="00A01204" w:rsidRPr="0008241C" w:rsidRDefault="00A01204" w:rsidP="00A01204">
      <w:pPr>
        <w:rPr>
          <w:sz w:val="22"/>
          <w:szCs w:val="22"/>
        </w:rPr>
      </w:pPr>
      <w:r w:rsidRPr="0008241C">
        <w:rPr>
          <w:sz w:val="22"/>
          <w:szCs w:val="22"/>
        </w:rPr>
        <w:t>The estimated contribution of trees outside forests to the total aboveground tree biomass, however, vary widely among countries (for e.g., 72.8</w:t>
      </w:r>
      <w:r w:rsidR="00C934E9">
        <w:rPr>
          <w:sz w:val="22"/>
          <w:szCs w:val="22"/>
        </w:rPr>
        <w:t xml:space="preserve"> per cent</w:t>
      </w:r>
      <w:r w:rsidRPr="0008241C">
        <w:rPr>
          <w:sz w:val="22"/>
          <w:szCs w:val="22"/>
        </w:rPr>
        <w:t xml:space="preserve"> in Bangladesh and 26.5</w:t>
      </w:r>
      <w:r w:rsidR="00C934E9">
        <w:rPr>
          <w:sz w:val="22"/>
          <w:szCs w:val="22"/>
        </w:rPr>
        <w:t xml:space="preserve"> per cent</w:t>
      </w:r>
      <w:r w:rsidRPr="0008241C">
        <w:rPr>
          <w:sz w:val="22"/>
          <w:szCs w:val="22"/>
        </w:rPr>
        <w:t xml:space="preserve"> in Philippines), owing mainly to differences in overall forest cover </w:t>
      </w:r>
      <w:r w:rsidRPr="0008241C">
        <w:rPr>
          <w:sz w:val="22"/>
          <w:szCs w:val="22"/>
        </w:rPr>
        <w:fldChar w:fldCharType="begin" w:fldLock="1"/>
      </w:r>
      <w:r w:rsidRPr="0008241C">
        <w:rPr>
          <w:sz w:val="22"/>
          <w:szCs w:val="22"/>
        </w:rPr>
        <w:instrText>ADDIN CSL_CITATION {"citationItems":[{"id":"ITEM-1","itemData":{"DOI":"10.1007/s10661-014-4197-4","ISSN":"0167-6369","author":[{"dropping-particle":"","family":"Schnell","given":"Sebastian","non-dropping-particle":"","parse-names":false,"suffix":""},{"dropping-particle":"","family":"Altrell","given":"Dan","non-dropping-particle":"","parse-names":false,"suffix":""},{"dropping-particle":"","family":"Ståhl","given":"Göran","non-dropping-particle":"","parse-names":false,"suffix":""},{"dropping-particle":"","family":"Kleinn","given":"Christoph","non-dropping-particle":"","parse-names":false,"suffix":""}],"container-title":"Environmental Monitoring and Assessment","id":"ITEM-1","issue":"1","issued":{"date-parts":[["2015","1","17"]]},"page":"4197","title":"The contribution of trees outside forests to national tree biomass and carbon stocks—a comparative study across three continents","type":"article-journal","volume":"187"},"uris":["http://www.mendeley.com/documents/?uuid=761f5c76-ce1d-496e-ab00-e48cdfe41415"]}],"mendeley":{"formattedCitation":"(Schnell, Altrell, &lt;i&gt;et al.&lt;/i&gt;, 2015)","plainTextFormattedCitation":"(Schnell, Altrell, et al., 2015)","previouslyFormattedCitation":"(Schnell, Altrell,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Schnell, Altrell,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Significantly, the contribution of trees outside forests to national biomass stocks and C stocks has been increasing since late 1970s. For example, China’s total biomass C stock of trees outside forests grew</w:t>
      </w:r>
      <w:r w:rsidRPr="0008241C" w:rsidDel="00E81B8A">
        <w:rPr>
          <w:sz w:val="22"/>
          <w:szCs w:val="22"/>
        </w:rPr>
        <w:t xml:space="preserve"> </w:t>
      </w:r>
      <w:r w:rsidRPr="0008241C">
        <w:rPr>
          <w:sz w:val="22"/>
          <w:szCs w:val="22"/>
        </w:rPr>
        <w:t>from 823 Tg C (1 Tg=10</w:t>
      </w:r>
      <w:r w:rsidRPr="0008241C">
        <w:rPr>
          <w:sz w:val="22"/>
          <w:szCs w:val="22"/>
          <w:vertAlign w:val="superscript"/>
        </w:rPr>
        <w:t>12</w:t>
      </w:r>
      <w:r w:rsidRPr="0008241C">
        <w:rPr>
          <w:sz w:val="22"/>
          <w:szCs w:val="22"/>
        </w:rPr>
        <w:t xml:space="preserve"> g) in 1977–1981 to 1339 Tg C in 2004–2008, which corresponded to a 62.7</w:t>
      </w:r>
      <w:r w:rsidR="00C934E9">
        <w:rPr>
          <w:sz w:val="22"/>
          <w:szCs w:val="22"/>
        </w:rPr>
        <w:t xml:space="preserve"> per cent</w:t>
      </w:r>
      <w:r w:rsidRPr="0008241C">
        <w:rPr>
          <w:sz w:val="22"/>
          <w:szCs w:val="22"/>
        </w:rPr>
        <w:t xml:space="preserve"> increase, and the country’s annual biomass C sink of trees outside forests accounted for 19.1 Tg C yr</w:t>
      </w:r>
      <w:r w:rsidRPr="0008241C">
        <w:rPr>
          <w:sz w:val="22"/>
          <w:szCs w:val="22"/>
          <w:vertAlign w:val="superscript"/>
        </w:rPr>
        <w:t>−1</w:t>
      </w:r>
      <w:r w:rsidRPr="0008241C">
        <w:rPr>
          <w:sz w:val="22"/>
          <w:szCs w:val="22"/>
        </w:rPr>
        <w:t>, counterbalancing</w:t>
      </w:r>
      <w:r w:rsidRPr="0008241C" w:rsidDel="00B005BB">
        <w:rPr>
          <w:sz w:val="22"/>
          <w:szCs w:val="22"/>
        </w:rPr>
        <w:t xml:space="preserve"> </w:t>
      </w:r>
      <w:r w:rsidRPr="0008241C">
        <w:rPr>
          <w:sz w:val="22"/>
          <w:szCs w:val="22"/>
        </w:rPr>
        <w:t>2.1</w:t>
      </w:r>
      <w:r w:rsidR="00C934E9">
        <w:rPr>
          <w:sz w:val="22"/>
          <w:szCs w:val="22"/>
        </w:rPr>
        <w:t xml:space="preserve"> per cent</w:t>
      </w:r>
      <w:r w:rsidRPr="0008241C">
        <w:rPr>
          <w:sz w:val="22"/>
          <w:szCs w:val="22"/>
        </w:rPr>
        <w:t xml:space="preserve"> of the current fossil-fuel CO</w:t>
      </w:r>
      <w:r w:rsidRPr="0008241C">
        <w:rPr>
          <w:sz w:val="22"/>
          <w:szCs w:val="22"/>
          <w:vertAlign w:val="subscript"/>
        </w:rPr>
        <w:t xml:space="preserve">2 </w:t>
      </w:r>
      <w:r w:rsidRPr="0008241C">
        <w:rPr>
          <w:sz w:val="22"/>
          <w:szCs w:val="22"/>
        </w:rPr>
        <w:t xml:space="preserve">emissions </w:t>
      </w:r>
      <w:r w:rsidRPr="0008241C">
        <w:rPr>
          <w:sz w:val="22"/>
          <w:szCs w:val="22"/>
        </w:rPr>
        <w:fldChar w:fldCharType="begin" w:fldLock="1"/>
      </w:r>
      <w:r w:rsidRPr="0008241C">
        <w:rPr>
          <w:sz w:val="22"/>
          <w:szCs w:val="22"/>
        </w:rPr>
        <w:instrText>ADDIN CSL_CITATION {"citationItems":[{"id":"ITEM-1","itemData":{"DOI":"10.5194/bg-11-4115-2014","ISBN":"1726-4170","ISSN":"17264189","PMID":"97887901","abstract":"Trees outside forests (TOF) play important roles in national economies, ecosystem services, and international efforts for mitigating climate warming. Detailed assessment of the dynamics of carbon (C) stocks in China's TOF is necessary for fully evaluating the role of the country's trees in the national C cycle. This study is the first to explore the changes in biomass C stocks of China's TOF over the last three decades, using the national forest inventory data in six periods from 1977 to 2008. According to the definition of the forest inventory, China's TOF could be categorized into three groups: woodlands, shrubberies, and trees on non-forest land (including four-side greening trees, defined in the article, and scattered trees). We estimated biomass C stocks of woodlands and trees on non-forest land by using the provincial biomass-volume conversion equations derived from the data of low-canopy forests, and estimated the biomass C stocks of shrubberies using the provincial mean biomass density. Total TOF biomass C stock increased by 62.7% from 823 Tg C (1 Tg = 1012 g) in the initial period of 1977–1981 to 1339 Tg C in the last period of 2004–2008. As a result, China's TOF have accumulated biomass C of 516 Tg during the study period, with 12, 270, and 234 Tg in woodlands, shrubberies, and trees on non-forest land, respectively. The annual biomass C sink of China's TOF averaged 19.1 Tg C yr−1, offsetting 2.1% of the contemporary fossil-fuel CO2 emissions in the country. These estimates are equal to 16.5–20.7% of the contemporary total forest biomass C stock and 27.2% of the total forest biomass C sink in the country, suggesting that TOF are substantial components in China's tree C budget.","author":[{"dropping-particle":"","family":"Guo","given":"Z. D.","non-dropping-particle":"","parse-names":false,"suffix":""},{"dropping-particle":"","family":"Hu","given":"H. F.","non-dropping-particle":"","parse-names":false,"suffix":""},{"dropping-particle":"","family":"Pan","given":"Y. D.","non-dropping-particle":"","parse-names":false,"suffix":""},{"dropping-particle":"","family":"Birdsey","given":"R. A.","non-dropping-particle":"","parse-names":false,"suffix":""},{"dropping-particle":"","family":"Fang","given":"J. Y.","non-dropping-particle":"","parse-names":false,"suffix":""}],"container-title":"Biogeosciences","id":"ITEM-1","issue":"15","issued":{"date-parts":[["2014"]]},"page":"4115-4122","title":"Increasing biomass carbon stocks in trees outside forests in China over the last three decades","type":"article-journal","volume":"11"},"uris":["http://www.mendeley.com/documents/?uuid=78547719-13f0-45e5-a8a7-bd6e0e0f979c"]}],"mendeley":{"formattedCitation":"(Guo &lt;i&gt;et al.&lt;/i&gt;, 2014)","plainTextFormattedCitation":"(Guo et al., 2014)","previouslyFormattedCitation":"(Guo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Guo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p>
    <w:p w14:paraId="4E01A4DA" w14:textId="77777777" w:rsidR="00A01204" w:rsidRPr="0008241C" w:rsidRDefault="00A01204" w:rsidP="00A01204">
      <w:pPr>
        <w:rPr>
          <w:sz w:val="22"/>
          <w:szCs w:val="22"/>
        </w:rPr>
      </w:pPr>
    </w:p>
    <w:p w14:paraId="301E1DE8" w14:textId="0DBD9F57" w:rsidR="00A01204" w:rsidRPr="0008241C" w:rsidRDefault="00A01204" w:rsidP="00A01204">
      <w:pPr>
        <w:rPr>
          <w:sz w:val="22"/>
          <w:szCs w:val="22"/>
        </w:rPr>
      </w:pPr>
      <w:r w:rsidRPr="0008241C">
        <w:rPr>
          <w:sz w:val="22"/>
          <w:szCs w:val="22"/>
        </w:rPr>
        <w:t xml:space="preserve">The practice of managing and integrating trees outside forests with crops and livestock is known as agroforestry, implying significant overlap between trees outside forests and agroforestry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4"]]},"number-of-pages":"37","publisher-place":"Rome","title":"Assessing and promoting trees outside forests (TOF) in Asian rice production landscapes","type":"report"},"uris":["http://www.mendeley.com/documents/?uuid=fa5355e1-c137-4f63-9d0a-6f134f41f4d7"]}],"mendeley":{"formattedCitation":"(FAO, 2014)","manualFormatting":"(FAO, 2014b)","plainTextFormattedCitation":"(FAO, 2014)","previouslyFormattedCitation":"(FAO, 2014)"},"properties":{"noteIndex":0},"schema":"https://github.com/citation-style-language/schema/raw/master/csl-citation.json"}</w:instrText>
      </w:r>
      <w:r w:rsidRPr="0008241C">
        <w:rPr>
          <w:sz w:val="22"/>
          <w:szCs w:val="22"/>
        </w:rPr>
        <w:fldChar w:fldCharType="separate"/>
      </w:r>
      <w:r w:rsidRPr="0008241C">
        <w:rPr>
          <w:noProof/>
          <w:sz w:val="22"/>
          <w:szCs w:val="22"/>
        </w:rPr>
        <w:t>(FAO, 2014b)</w:t>
      </w:r>
      <w:r w:rsidRPr="0008241C">
        <w:rPr>
          <w:sz w:val="22"/>
          <w:szCs w:val="22"/>
        </w:rPr>
        <w:fldChar w:fldCharType="end"/>
      </w:r>
      <w:r w:rsidRPr="0008241C">
        <w:rPr>
          <w:sz w:val="22"/>
          <w:szCs w:val="22"/>
        </w:rPr>
        <w:t xml:space="preserve">. Agroforestry systems abound in the Asia-Pacific region. The South- and South-East Asian region is often described as the cradle of agroforestry in its long history of the practice under diverse agroecological conditions </w:t>
      </w:r>
      <w:r w:rsidRPr="0008241C">
        <w:rPr>
          <w:sz w:val="22"/>
          <w:szCs w:val="22"/>
        </w:rPr>
        <w:fldChar w:fldCharType="begin" w:fldLock="1"/>
      </w:r>
      <w:r w:rsidRPr="0008241C">
        <w:rPr>
          <w:sz w:val="22"/>
          <w:szCs w:val="22"/>
        </w:rPr>
        <w:instrText>ADDIN CSL_CITATION {"citationItems":[{"id":"ITEM-1","itemData":{"DOI":"10.1007/978-94-007-4676-3_19","ISBN":"978-94-007-4676-3","author":[{"dropping-particle":"","family":"Mohan Kumar","given":"B.","non-dropping-particle":"","parse-names":false,"suffix":""},{"dropping-particle":"","family":"Singh","given":"Anil Kumar","non-dropping-particle":"","parse-names":false,"suffix":""},{"dropping-particle":"","family":"Dhyani","given":"S. K.","non-dropping-particle":"","parse-names":false,"suffix":""}],"collection-title":"Advances in Agroforestry","container-title":"Agroforestry - The Future of Global Land Use","editor":[{"dropping-particle":"","family":"Nair","given":"P.K.R.","non-dropping-particle":"","parse-names":false,"suffix":""},{"dropping-particle":"","family":"Garrity","given":"D.P.","non-dropping-particle":"","parse-names":false,"suffix":""}],"id":"ITEM-1","issued":{"date-parts":[["2012"]]},"page":"359-389","publisher":"Springer Netherlands","title":"South Asian Agroforestry: Traditions, Transformations, and Prospects","type":"chapter","volume":"9"},"uris":["http://www.mendeley.com/documents/?uuid=53088e3a-ff38-37c3-b909-fc6f54392a65"]}],"mendeley":{"formattedCitation":"(Mohan Kumar &lt;i&gt;et al.&lt;/i&gt;, 2012)","plainTextFormattedCitation":"(Mohan Kumar et al., 2012)","previouslyFormattedCitation":"(Mohan Kuma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Mohan Kuma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Prominent systems in the </w:t>
      </w:r>
      <w:r w:rsidRPr="0008241C">
        <w:rPr>
          <w:sz w:val="22"/>
          <w:szCs w:val="22"/>
          <w:lang w:eastAsia="en-IN"/>
        </w:rPr>
        <w:t>Hindu Kush Himalaya</w:t>
      </w:r>
      <w:r w:rsidRPr="0008241C">
        <w:rPr>
          <w:sz w:val="22"/>
          <w:szCs w:val="22"/>
        </w:rPr>
        <w:t xml:space="preserve"> include improved fallows, alley cropping, scattered trees on cropland, live fences, wind breaks, trees along boundaries, contour vegetation strips, trees and shrubs on terraces, shifting cultivation, and cultivation of tea, cardamom, coffee and medicinal plants under trees </w:t>
      </w:r>
      <w:r w:rsidRPr="0008241C">
        <w:rPr>
          <w:sz w:val="22"/>
          <w:szCs w:val="22"/>
        </w:rPr>
        <w:fldChar w:fldCharType="begin" w:fldLock="1"/>
      </w:r>
      <w:r w:rsidRPr="0008241C">
        <w:rPr>
          <w:sz w:val="22"/>
          <w:szCs w:val="22"/>
        </w:rPr>
        <w:instrText>ADDIN CSL_CITATION {"citationItems":[{"id":"ITEM-1","itemData":{"author":[{"dropping-particle":"","family":"Bhattarai","given":"N.","non-dropping-particle":"","parse-names":false,"suffix":""},{"dropping-particle":"","family":"Joshi","given":"L.","non-dropping-particle":"","parse-names":false,"suffix":""},{"dropping-particle":"","family":"Karky","given":"B.S.","non-dropping-particle":"","parse-names":false,"suffix":""},{"dropping-particle":"","family":"Windhorst","given":"K.","non-dropping-particle":"","parse-names":false,"suffix":""},{"dropping-particle":"","family":"Ning","given":"W.","non-dropping-particle":"","parse-names":false,"suffix":""}],"id":"ITEM-1","issued":{"date-parts":[["2016"]]},"number":"2016/11","publisher-place":"Kathmandu","title":"Potential synergies for agroforestry and REDD+ in the Hindu Kush Himalaya","type":"report"},"uris":["http://www.mendeley.com/documents/?uuid=8976c193-abfa-375d-9be8-0b5cca106184"]}],"mendeley":{"formattedCitation":"(Bhattarai &lt;i&gt;et al.&lt;/i&gt;, 2016)","plainTextFormattedCitation":"(Bhattarai et al., 2016)","previouslyFormattedCitation":"(Bhattara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ra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Most agroforestry systems provide an array of products such as food, fuel, fodder, green manure, timber, and medicines </w:t>
      </w:r>
      <w:r w:rsidRPr="0008241C">
        <w:rPr>
          <w:sz w:val="22"/>
          <w:szCs w:val="22"/>
        </w:rPr>
        <w:fldChar w:fldCharType="begin" w:fldLock="1"/>
      </w:r>
      <w:r w:rsidRPr="0008241C">
        <w:rPr>
          <w:sz w:val="22"/>
          <w:szCs w:val="22"/>
        </w:rPr>
        <w:instrText>ADDIN CSL_CITATION {"citationItems":[{"id":"ITEM-1","itemData":{"DOI":"10.1007/978-94-007-4676-3","ISBN":"978-94-007-4675-6","collection-title":"Advances in Agroforestry","container-title":"Agroforestry - The Future of Global Land Use","editor":[{"dropping-particle":"","family":"Nair","given":"P. K. Ramachandran","non-dropping-particle":"","parse-names":false,"suffix":""},{"dropping-particle":"","family":"Garrity","given":"Dennis","non-dropping-particle":"","parse-names":false,"suffix":""}],"id":"ITEM-1","issue":"May 2016","issued":{"date-parts":[["2012"]]},"number-of-pages":"105-126","publisher":"Springer Netherlands","publisher-place":"Dordrecht","title":"Agroforestry - The Future of Global Land Use","type":"book","volume":"9"},"uris":["http://www.mendeley.com/documents/?uuid=9427b4d3-bbc8-3879-944f-a9b2fc4faba8"]}],"mendeley":{"formattedCitation":"(P. K. Ramachandran Nair &amp; Garrity, 2012)","plainTextFormattedCitation":"(P. K. Ramachandran Nair &amp; Garrity, 2012)","previouslyFormattedCitation":"(P. K. Ramachandran Nair &amp; Garrity, 2012)"},"properties":{"noteIndex":0},"schema":"https://github.com/citation-style-language/schema/raw/master/csl-citation.json"}</w:instrText>
      </w:r>
      <w:r w:rsidRPr="0008241C">
        <w:rPr>
          <w:sz w:val="22"/>
          <w:szCs w:val="22"/>
        </w:rPr>
        <w:fldChar w:fldCharType="separate"/>
      </w:r>
      <w:r w:rsidRPr="0008241C">
        <w:rPr>
          <w:noProof/>
          <w:sz w:val="22"/>
          <w:szCs w:val="22"/>
        </w:rPr>
        <w:t>(P. K. Ramachandran Nair &amp; Garrity, 2012)</w:t>
      </w:r>
      <w:r w:rsidRPr="0008241C">
        <w:rPr>
          <w:sz w:val="22"/>
          <w:szCs w:val="22"/>
        </w:rPr>
        <w:fldChar w:fldCharType="end"/>
      </w:r>
      <w:r w:rsidRPr="0008241C">
        <w:rPr>
          <w:sz w:val="22"/>
          <w:szCs w:val="22"/>
        </w:rPr>
        <w:t>. Agroforestry systems are, however, not only the sources of household food, but also provide supplementary incomes to the land managers and enhance their dietary</w:t>
      </w:r>
      <w:r w:rsidRPr="0008241C" w:rsidDel="005A227F">
        <w:rPr>
          <w:sz w:val="22"/>
          <w:szCs w:val="22"/>
        </w:rPr>
        <w:t xml:space="preserve"> </w:t>
      </w:r>
      <w:r w:rsidRPr="0008241C">
        <w:rPr>
          <w:sz w:val="22"/>
          <w:szCs w:val="22"/>
        </w:rPr>
        <w:t xml:space="preserve">quality </w:t>
      </w:r>
      <w:r w:rsidRPr="0008241C">
        <w:rPr>
          <w:sz w:val="22"/>
          <w:szCs w:val="22"/>
        </w:rPr>
        <w:fldChar w:fldCharType="begin" w:fldLock="1"/>
      </w:r>
      <w:r w:rsidRPr="0008241C">
        <w:rPr>
          <w:sz w:val="22"/>
          <w:szCs w:val="22"/>
        </w:rPr>
        <w:instrText>ADDIN CSL_CITATION {"citationItems":[{"id":"ITEM-1","itemData":{"DOI":"http://dx.doi.org/10.5716/WP13054.PDF.","author":[{"dropping-particle":"","family":"Jamnadass","given":"Ramni","non-dropping-particle":"","parse-names":false,"suffix":""},{"dropping-particle":"","family":"Place","given":"Frank","non-dropping-particle":"","parse-names":false,"suffix":""},{"dropping-particle":"","family":"Torquebiau","given":"Emmanuel","non-dropping-particle":"","parse-names":false,"suffix":""},{"dropping-particle":"","family":"Malézieux","given":"Eric","non-dropping-particle":"","parse-names":false,"suffix":""},{"dropping-particle":"","family":"Iiyama","given":"Miyuki","non-dropping-particle":"","parse-names":false,"suffix":""},{"dropping-particle":"","family":"Sileshi","given":"Gudeta W","non-dropping-particle":"","parse-names":false,"suffix":""},{"dropping-particle":"","family":"Kehlenbeck","given":"Katja","non-dropping-particle":"","parse-names":false,"suffix":""},{"dropping-particle":"","family":"Masters","given":"Eliot","non-dropping-particle":"","parse-names":false,"suffix":""},{"dropping-particle":"","family":"Mcmullin","given":"Stepha","non-dropping-particle":"","parse-names":false,"suffix":""},{"dropping-particle":"","family":"Weber","given":"John C","non-dropping-particle":"","parse-names":false,"suffix":""},{"dropping-particle":"","family":"Dawson","given":"Ian K","non-dropping-particle":"","parse-names":false,"suffix":""}],"collection-title":"ICRAF Working Paper No. 170","id":"ITEM-1","issue":"4","issued":{"date-parts":[["2013"]]},"publisher-place":"Nairobi, Kenya","title":"Agroforestry, food and nutritional security. Background paper for the International Conference on Forests for Food Security and Nutrition, FAO, Rome, 13–15 May, 2013","type":"report"},"uris":["http://www.mendeley.com/documents/?uuid=ee36998e-1ee4-3d27-a4ad-0946f77b7815"]}],"mendeley":{"formattedCitation":"(Jamnadass &lt;i&gt;et al.&lt;/i&gt;, 2013)","plainTextFormattedCitation":"(Jamnadass et al., 2013)","previouslyFormattedCitation":"(Jamnadas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amnadass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Homegardens in West Java and elsewhere are reported to provide up to 56.0</w:t>
      </w:r>
      <w:r w:rsidR="00C934E9">
        <w:rPr>
          <w:sz w:val="22"/>
          <w:szCs w:val="22"/>
        </w:rPr>
        <w:t xml:space="preserve"> per cent</w:t>
      </w:r>
      <w:r w:rsidRPr="0008241C">
        <w:rPr>
          <w:sz w:val="22"/>
          <w:szCs w:val="22"/>
        </w:rPr>
        <w:t xml:space="preserve"> of the family’s income </w:t>
      </w:r>
      <w:r w:rsidRPr="0008241C">
        <w:rPr>
          <w:sz w:val="22"/>
          <w:szCs w:val="22"/>
        </w:rPr>
        <w:fldChar w:fldCharType="begin" w:fldLock="1"/>
      </w:r>
      <w:r w:rsidRPr="0008241C">
        <w:rPr>
          <w:sz w:val="22"/>
          <w:szCs w:val="22"/>
        </w:rPr>
        <w:instrText>ADDIN CSL_CITATION {"citationItems":[{"id":"ITEM-1","itemData":{"DOI":"10.1023/B:AGFO.0000028995.13227.ca","ISBN":"0167-4366","ISSN":"01674366","PMID":"14985640","abstract":"Tropical homegardens, one of the oldest forms of managed land-use systems, are considered to be an epitome of sustainability. Although these multispecies production systems have fascinated many and provided sustenance to millions, they have received relatively little scientific attention. The objective of this review is to summarize the current state of knowledge on homegardens with a view to using it as a basis for improving the homegardens as well as similar agroforestry systems. Description and inventory of local systems dominated the 'research' efforts on homegardens during the past 25 or more years. The main attributes that have been identified as contributing to the sustainability of these systems are biophysical advantages such as efficient nutrient cycling offered by multispecies composition, conservation of bio-cultural diversity, product diversification as well as nonmarket values of products and services, and social and cultural values including the opportunity for gender equality in managing the systems. With increasing emphasis on industrial models of agricultural development, fragmentation of land holdings due to demographic pressures, and, to some extent, the neglect – or, lack of appreciation – of traditional values, questions have been raised about the future of homegardens, but such concerns seem to be unfounded. Quite to the contrary, it is increasingly being recognized that understanding the scientific principles of these multispecies systems will have much to offer in the development of sustainable agroecosystems. Research on economic valuation of the tangible as well as intangible products and services, principles and mechanisms of resource sharing in mixed plant communities, and realistic valuation and appreciation of hitherto unrecognised benefits such as carbon sequestration will provide a sound basis for formulating appropriate policies for better realization and exploitation of the benefits of homegardens.","author":[{"dropping-particle":"","family":"Mohan Kumar","given":"B.","non-dropping-particle":"","parse-names":false,"suffix":""},{"dropping-particle":"","family":"Nair","given":"P. K. Ramachandran","non-dropping-particle":"","parse-names":false,"suffix":""}],"container-title":"Agroforestry Systems","id":"ITEM-1","issue":"1-3","issued":{"date-parts":[["2004"]]},"page":"135-152","title":"The enigma of tropical homegardens","type":"article-journal","volume":"61-62"},"uris":["http://www.mendeley.com/documents/?uuid=66bf55fe-5a2a-4930-8525-f95b7f2d351f"]}],"mendeley":{"formattedCitation":"(Mohan Kumar &amp; Nair, 2004)","manualFormatting":"(Kumar &amp; Nair, 2004)","plainTextFormattedCitation":"(Mohan Kumar &amp; Nair, 2004)","previouslyFormattedCitation":"(Mohan Kumar &amp; Nair, 2004)"},"properties":{"noteIndex":0},"schema":"https://github.com/citation-style-language/schema/raw/master/csl-citation.json"}</w:instrText>
      </w:r>
      <w:r w:rsidRPr="0008241C">
        <w:rPr>
          <w:sz w:val="22"/>
          <w:szCs w:val="22"/>
        </w:rPr>
        <w:fldChar w:fldCharType="separate"/>
      </w:r>
      <w:r w:rsidRPr="0008241C">
        <w:rPr>
          <w:noProof/>
          <w:sz w:val="22"/>
          <w:szCs w:val="22"/>
        </w:rPr>
        <w:t>(Kumar &amp; Nair, 2004)</w:t>
      </w:r>
      <w:r w:rsidRPr="0008241C">
        <w:rPr>
          <w:sz w:val="22"/>
          <w:szCs w:val="22"/>
        </w:rPr>
        <w:fldChar w:fldCharType="end"/>
      </w:r>
      <w:r w:rsidRPr="0008241C">
        <w:rPr>
          <w:sz w:val="22"/>
          <w:szCs w:val="22"/>
        </w:rPr>
        <w:t xml:space="preserve">. Maintenance of soil fertility, erosion control, watershed protection, and microclimate modification are generally associated with agroforestry practices </w:t>
      </w:r>
      <w:r w:rsidRPr="0008241C">
        <w:rPr>
          <w:sz w:val="22"/>
          <w:szCs w:val="22"/>
        </w:rPr>
        <w:fldChar w:fldCharType="begin" w:fldLock="1"/>
      </w:r>
      <w:r w:rsidRPr="0008241C">
        <w:rPr>
          <w:sz w:val="22"/>
          <w:szCs w:val="22"/>
        </w:rPr>
        <w:instrText>ADDIN CSL_CITATION {"citationItems":[{"id":"ITEM-1","itemData":{"DOI":"10.5716/WP15023.PDF","author":[{"dropping-particle":"","family":"Noordwijk","given":"Meine","non-dropping-particle":"Van","parse-names":false,"suffix":""},{"dropping-particle":"","family":"Barrios","given":"Edmundo","non-dropping-particle":"","parse-names":false,"suffix":""},{"dropping-particle":"","family":"Shepherd","given":"Keith","non-dropping-particle":"","parse-names":false,"suffix":""},{"dropping-particle":"","family":"Bayala","given":"Jules","non-dropping-particle":"","parse-names":false,"suffix":""},{"dropping-particle":"","family":"Öborn","given":"Ingrid","non-dropping-particle":"","parse-names":false,"suffix":""}],"collection-title":"Working Paper 200","id":"ITEM-1","issued":{"date-parts":[["2015"]]},"number-of-pages":"31","publisher-place":"Nairobi, Kenya","title":"The rooted pedon in a dynamic multifunctional landscape: Soil science at the World Agroforestry Centre","type":"report"},"uris":["http://www.mendeley.com/documents/?uuid=6d9e011b-9cf5-3707-9241-c88de316598e"]}],"mendeley":{"formattedCitation":"(Van Noordwijk &lt;i&gt;et al.&lt;/i&gt;, 2015)","plainTextFormattedCitation":"(Van Noordwijk et al., 2015)","previouslyFormattedCitation":"(Van Noordwij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Van Noordwij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bstract":"The assessment of important factors affecting runoff and erosion was carried out by collecting runoff and soil loss from four runoff/erosion plots. The runoff/erosion plots were set up in sloping areas of about 40% slope in the upper area of Ciwidey sub-watershed (upper Citarum watershed), West Java, Indonesia. The plots (6 x 10 m) were established in the following four sets of conditions: bamboo garden, mixed garden, small shrub, and agricultural field with different species and stand structures. After 20 rainfall events, a treatment in the form of removing undergrowth and litter were applied to bamboo and mixed garden plots. The result of this before and after treatment are the following: runoff from bamboo garden was increased from 0.40 to 1.02 litre/m2 and erosion was increased from 1.47 to 11.65 gr/m2. While the runoff and erosion in mixed garden were increased from 0.36 to 1.65 litre/m2 and from 1.36 to 10.88 65 gr/m2, respectively. When this compared to the runoff and soil loss in the agricultural plot, the soil erosion is much higher, 50.5 gr/m2 (about 50 times higher). Stand/canopy structure appeared to be the important factors that determine the magnitude of soil erosion. While the role of these factors were less significant compared to rainfall in determining the magnitude of runoff.","author":[{"dropping-particle":"","family":"Asdak","given":"C.","non-dropping-particle":"","parse-names":false,"suffix":""},{"dropping-particle":"","family":"Takeuchi","given":"K.","non-dropping-particle":"","parse-names":false,"suffix":""},{"dropping-particle":"","family":"Tamura","given":"T.","non-dropping-particle":"","parse-names":false,"suffix":""},{"dropping-particle":"","family":"Okubo","given":"S.","non-dropping-particle":"","parse-names":false,"suffix":""}],"container-title":"Paper presented at International seminar 1 on Plantation forest research and development: achieving sustainable forest through strengthening the role of R &amp; D, Yogyakarta.","id":"ITEM-1","issued":{"date-parts":[["2005"]]},"title":"Hydrological Implication of Bamboo and Mixed Gardens: A case study in Soreang, Upper Citarum Watershed, West Java","type":"report"},"uris":["http://www.mendeley.com/documents/?uuid=57eb324b-4bd1-3cba-9098-f24b4ffdbba0"]}],"mendeley":{"formattedCitation":"(Asdak &lt;i&gt;et al.&lt;/i&gt;, 2005)","manualFormatting":"Asdak et al. (2005)","plainTextFormattedCitation":"(Asdak et al., 2005)","previouslyFormattedCitation":"(Asdak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Asdak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reported that the average surface runoff in bamboo-tree garden was 0.40 litre/m</w:t>
      </w:r>
      <w:r w:rsidRPr="0008241C">
        <w:rPr>
          <w:sz w:val="22"/>
          <w:szCs w:val="22"/>
          <w:vertAlign w:val="superscript"/>
        </w:rPr>
        <w:t>2</w:t>
      </w:r>
      <w:r w:rsidRPr="0008241C">
        <w:rPr>
          <w:sz w:val="22"/>
          <w:szCs w:val="22"/>
        </w:rPr>
        <w:t xml:space="preserve"> compared to 0.99 litre/m</w:t>
      </w:r>
      <w:r w:rsidRPr="0008241C">
        <w:rPr>
          <w:sz w:val="22"/>
          <w:szCs w:val="22"/>
          <w:vertAlign w:val="superscript"/>
        </w:rPr>
        <w:t>2</w:t>
      </w:r>
      <w:r w:rsidRPr="0008241C">
        <w:rPr>
          <w:sz w:val="22"/>
          <w:szCs w:val="22"/>
        </w:rPr>
        <w:t xml:space="preserve"> in cash crop gardens in West Java. Yet another contribution from the homegardens and bamboo-tree gardens of West Java is biodiversity conservation </w:t>
      </w:r>
      <w:r w:rsidRPr="0008241C">
        <w:rPr>
          <w:sz w:val="22"/>
          <w:szCs w:val="22"/>
        </w:rPr>
        <w:fldChar w:fldCharType="begin" w:fldLock="1"/>
      </w:r>
      <w:r w:rsidRPr="0008241C">
        <w:rPr>
          <w:sz w:val="22"/>
          <w:szCs w:val="22"/>
        </w:rPr>
        <w:instrText>ADDIN CSL_CITATION {"citationItems":[{"id":"ITEM-1","itemData":{"DOI":"10.1023/A:1016060808831","ISBN":"0167-4366","ISSN":"01674366","abstract":"The dusuns of Central Maluku which improve fallows by planting spice trees such as clove (Syzygium aromaticum syn. Eugenia aromatica), nutmeg (Myristica fragrans), or coconut (Cocos nucifera) and tending spontaneous regeneration, are an example of a species-rich forest garden system in the eastern hemisphere of the Indonesian archipelago. In this paper we report the influence of site conditions, as slope inclination, soil type, and soil depth, on species composition, tree species diversity, and stand structure in old dusuns in four villages on Saparua, a small island south of Seram. In addition, we compared the floristic composition and stand structure of old dusuns with those of primary forest and advanced fallow vegetation (similar to15-yr old). Soil conditions, particularly the depth of the mineral soil layer, and the relief have a major influence on species selection in dusuns. The most common species in old dusuns were absent both in primary forest and forest fallow. Floristic similarity between old dusuns and the unmanaged stands was low. However, in two study villages species richness of old dusuns was similar to that of the primary forest. Old dusuns showed an open structure with an average reduction of basal area by about half compared to the primary forest. Less than half of all individuals found above 10 cm DBH in old dusuns were planted. Only very few species were exclusively planted. Most species were both planted and emerged from spontaneous regeneration. The results indicate the important role of spontaneous regeneration in this forest garden system.","author":[{"dropping-particle":"","family":"Kaya","given":"M.","non-dropping-particle":"","parse-names":false,"suffix":""},{"dropping-particle":"","family":"Kammesheidt","given":"L.","non-dropping-particle":"","parse-names":false,"suffix":""},{"dropping-particle":"","family":"Weidelt","given":"H. J.","non-dropping-particle":"","parse-names":false,"suffix":""}],"container-title":"Agroforestry Systems","id":"ITEM-1","issue":"3","issued":{"date-parts":[["2002"]]},"page":"225-234","title":"The forest garden system of Saparua island, Central Maluku, Indonesia, and its role in maintaining tree species diversity","type":"article-journal","volume":"54"},"uris":["http://www.mendeley.com/documents/?uuid=decfcb1b-22d4-44c4-9259-3b6e8ac8fced"]},{"id":"ITEM-2","itemData":{"DOI":"10.1007/s10457-010-9341-8","ISSN":"0167-4366","author":[{"dropping-particle":"","family":"Okubo","given":"Satoru","non-dropping-particle":"","parse-names":false,"suffix":""},{"dropping-particle":"","family":"Parikesit","given":"","non-dropping-particle":"","parse-names":false,"suffix":""},{"dropping-particle":"","family":"Harashina","given":"Koji","non-dropping-particle":"","parse-names":false,"suffix":""},{"dropping-particle":"","family":"Muhamad","given":"Dendi","non-dropping-particle":"","parse-names":false,"suffix":""},{"dropping-particle":"","family":"Abdoellah","given":"Oekan S.","non-dropping-particle":"","parse-names":false,"suffix":""},{"dropping-particle":"","family":"Takeuchi","given":"Kazuhiko","non-dropping-particle":"","parse-names":false,"suffix":""}],"container-title":"Agroforestry Systems","id":"ITEM-2","issue":"1","issued":{"date-parts":[["2010","9","28"]]},"page":"17-31","publisher":"Springer Netherlands","title":"Traditional perennial crop-based agroforestry in West Java: the tradeoff between on-farm biodiversity and income","type":"article-journal","volume":"80"},"uris":["http://www.mendeley.com/documents/?uuid=bec303d4-77f3-3f19-9fcf-2b2f404e9bf8"]}],"mendeley":{"formattedCitation":"(Kaya &lt;i&gt;et al.&lt;/i&gt;, 2002; Okubo &lt;i&gt;et al.&lt;/i&gt;, 2010)","plainTextFormattedCitation":"(Kaya et al., 2002; Okubo et al., 2010)","previouslyFormattedCitation":"(Kaya &lt;i&gt;et al.&lt;/i&gt;, 2002; Okubo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Kaya </w:t>
      </w:r>
      <w:r w:rsidRPr="0008241C">
        <w:rPr>
          <w:i/>
          <w:noProof/>
          <w:sz w:val="22"/>
          <w:szCs w:val="22"/>
        </w:rPr>
        <w:t>et al.</w:t>
      </w:r>
      <w:r w:rsidRPr="0008241C">
        <w:rPr>
          <w:noProof/>
          <w:sz w:val="22"/>
          <w:szCs w:val="22"/>
        </w:rPr>
        <w:t xml:space="preserve">, 2002; Okubo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Various domesticated and wild plant species originated from the forest usually inhabit the different vegetation strata of these unique land use systems. Floristic and structural complexity of homegardens and bamboo-tree gardens also provide resources for wildlife as well as livestock </w:t>
      </w:r>
      <w:r w:rsidRPr="0008241C">
        <w:rPr>
          <w:sz w:val="22"/>
          <w:szCs w:val="22"/>
        </w:rPr>
        <w:fldChar w:fldCharType="begin" w:fldLock="1"/>
      </w:r>
      <w:r w:rsidRPr="0008241C">
        <w:rPr>
          <w:sz w:val="22"/>
          <w:szCs w:val="22"/>
        </w:rPr>
        <w:instrText>ADDIN CSL_CITATION {"citationItems":[{"id":"ITEM-1","itemData":{"DOI":"10.1300/J091v18n04","ISSN":"10549811","author":[{"dropping-particle":"","family":"Gunawan","given":"B.","non-dropping-particle":"","parse-names":false,"suffix":""},{"dropping-particle":"","family":"Takeuchi","given":"K.","non-dropping-particle":"","parse-names":false,"suffix":""},{"dropping-particle":"","family":"Tsunekawa","given":"A.","non-dropping-particle":"","parse-names":false,"suffix":""},{"dropping-particle":"","family":"Abdoellah","given":"O.S.","non-dropping-particle":"","parse-names":false,"suffix":""}],"container-title":"Journal of Sustainable Forestry","id":"ITEM-1","issue":"4","issued":{"date-parts":[["2004"]]},"page":"29-46","title":"Communitybdependency on forest resources in West Java, Indonesia: the need to re‐involve local people in forest management.","type":"article-journal","volume":"18"},"uris":["http://www.mendeley.com/documents/?uuid=6a0af2e5-f99a-48a0-a6dd-956f42c5330b"]}],"mendeley":{"formattedCitation":"(Gunawan &lt;i&gt;et al.&lt;/i&gt;, 2004)","plainTextFormattedCitation":"(Gunawan et al., 2004)","previouslyFormattedCitation":"(Gunawan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Gunawan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xml:space="preserve">. It is probable that a complex vegetation assemblage provides habitat for bird species too </w:t>
      </w:r>
      <w:r w:rsidRPr="0008241C">
        <w:rPr>
          <w:sz w:val="22"/>
          <w:szCs w:val="22"/>
        </w:rPr>
        <w:fldChar w:fldCharType="begin" w:fldLock="1"/>
      </w:r>
      <w:r w:rsidRPr="0008241C">
        <w:rPr>
          <w:sz w:val="22"/>
          <w:szCs w:val="22"/>
        </w:rPr>
        <w:instrText>ADDIN CSL_CITATION {"citationItems":[{"id":"ITEM-1","itemData":{"DOI":"10.1007/s10457-004-1182-x","ISBN":"0167-4366","ISSN":"01674366","abstract":"A comprehensive study was carried out on a typical indigenous agroforestry system, called kebon tatangkalan, in the changing agricultural landscape of the Upper Citarum Watershed, West Java, Indonesia. ne main objectives of the study are to elucidate the structural patterns, multidimensional functions, and dynamics of this multi-layered agroforest. The study has identified 12 groups of different plant assemblages indicating that this type of agroforest contributes considerably to the heterogeneity of the agricultural landscape in the study area. Multivariate analysis suggests that elevation and slope are the biophysical factors that correlate most significantly with the distribution of plant species in kebon tatangkalan. The presence of this man-made vegetation is currently declining from the landscape due to population growth and rapid regional economic development. Serious effort to revitalize this traditional agroforest is needed to prevent its disappearance. Introduction of highly productive species and establishment of integrated policies in regional land-use planning and management are measures that should be taken into account in preserving this traditional agroforestry system.","author":[{"dropping-particle":"","family":"Parikesit","given":"","non-dropping-particle":"","parse-names":false,"suffix":""},{"dropping-particle":"","family":"Takeuchi","given":"K.","non-dropping-particle":"","parse-names":false,"suffix":""},{"dropping-particle":"","family":"Tsunekawa","given":"A.","non-dropping-particle":"","parse-names":false,"suffix":""},{"dropping-particle":"","family":"Abdoellah","given":"O. S.","non-dropping-particle":"","parse-names":false,"suffix":""}],"container-title":"Agroforestry Systems","id":"ITEM-1","issue":"2","issued":{"date-parts":[["2005"]]},"page":"171-182","title":"Kebon tatangkalan: A disappearing agroforest in the Upper Citarum Watershed, West Java, Indonesia","type":"article-journal","volume":"63"},"uris":["http://www.mendeley.com/documents/?uuid=da36681f-ef2d-4b29-9b27-4214b5817560"]}],"mendeley":{"formattedCitation":"(Parikesit &lt;i&gt;et al.&lt;/i&gt;, 2005)","plainTextFormattedCitation":"(Parikesit et al., 2005)","previouslyFormattedCitation":"(Parikesit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Parikesit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w:t>
      </w:r>
    </w:p>
    <w:p w14:paraId="0E6E178A" w14:textId="77777777" w:rsidR="00A01204" w:rsidRPr="0008241C" w:rsidRDefault="00A01204" w:rsidP="00A01204">
      <w:pPr>
        <w:rPr>
          <w:sz w:val="22"/>
          <w:szCs w:val="22"/>
        </w:rPr>
      </w:pPr>
    </w:p>
    <w:p w14:paraId="3089BCD6" w14:textId="77777777" w:rsidR="00A01204" w:rsidRPr="0008241C" w:rsidRDefault="00A01204" w:rsidP="00A01204">
      <w:pPr>
        <w:rPr>
          <w:sz w:val="22"/>
          <w:szCs w:val="22"/>
        </w:rPr>
      </w:pPr>
      <w:r w:rsidRPr="0008241C">
        <w:rPr>
          <w:sz w:val="22"/>
          <w:szCs w:val="22"/>
        </w:rPr>
        <w:t>In many parts of the Asia-Pacific region, indigenous agroforestry systems harbour an array of food plants and other culturally and ecologically cherished</w:t>
      </w:r>
      <w:r w:rsidRPr="0008241C" w:rsidDel="005A227F">
        <w:rPr>
          <w:sz w:val="22"/>
          <w:szCs w:val="22"/>
        </w:rPr>
        <w:t xml:space="preserve"> </w:t>
      </w:r>
      <w:r w:rsidRPr="0008241C">
        <w:rPr>
          <w:sz w:val="22"/>
          <w:szCs w:val="22"/>
        </w:rPr>
        <w:t xml:space="preserve">trees, within the milieu of basic food crops and vegetables </w:t>
      </w:r>
      <w:r w:rsidRPr="0008241C">
        <w:rPr>
          <w:sz w:val="22"/>
          <w:szCs w:val="22"/>
        </w:rPr>
        <w:fldChar w:fldCharType="begin" w:fldLock="1"/>
      </w:r>
      <w:r w:rsidRPr="0008241C">
        <w:rPr>
          <w:sz w:val="22"/>
          <w:szCs w:val="22"/>
        </w:rPr>
        <w:instrText>ADDIN CSL_CITATION {"citationItems":[{"id":"ITEM-1","itemData":{"DOI":"10.1080/14888386.2008.9712895","ISSN":"14888386","abstract":"Well-managed protected areas (PAs) can halt habitat loss, and most countries have made commitments to expand their PA systems, Yet critics argue that even existing PAs deprive countries of needed agricultural lands and, given increased global agricultural demand, such expansion is unacceptable. This paper explores these issues at successive scales - from global to local. First, we examine potential conflicts between agriculture and PA expansion in forested regions using global-scale data. Second, we investigate the value of ecosystem services that support agriculture (e.g. erosion control, soil formation, pollination, biological control, and production of non-timber forest products) to regions identified as global priorities for biodiversity conservation, and spatially quantify the value of ecosystem services to agriculture, Third, we move to regional and national scales, examining how loss of forest services can reduce agricultural production, potentially compromising livelihoods. Finally, we examine ways to integrate agriculture and biodiversity conservation for sustainable landscapes and livelihoods. Across all scales, research demonstrates that in most places, it is both possible and desirable to expand the area for biodiversity conservation, thereby protecting ecosystem services that are vital to sustainable agricultural production and local livelihoods.","author":[{"dropping-particle":"","family":"Thaman","given":"R. R.","non-dropping-particle":"","parse-names":false,"suffix":""}],"container-title":"Biodiversity: Journal of Life on Earth (Special Issue: The Value of Biodiversity to Food &amp; Agriculture)","id":"ITEM-1","issue":"1&amp;2","issued":{"date-parts":[["2008"]]},"page":"102–110","title":"Pacific Island agrobiodiversity and ethnobiodiversity: A foundation for sustainable Pacific Island life","type":"article-journal","volume":"9"},"uris":["http://www.mendeley.com/documents/?uuid=d1006351-2282-4404-b48d-a87af382870d"]},{"id":"ITEM-2","itemData":{"ISBN":"9789820109063","abstract":"Contains papers presented at the 2011 symposium: Re-thinking Pacific Education by Pacific for Education (RPEIPP), jointly hosted by the University of the South Pacific (USP) Faculty of Arts, Law and Education (FALE) and the Institute of Education (IOE).","author":[{"dropping-particle":"","family":"Thaman","given":"R. R.","non-dropping-particle":"","parse-names":false,"suffix":""},{"dropping-particle":"","family":"Balawa","given":"A","non-dropping-particle":"","parse-names":false,"suffix":""},{"dropping-particle":"","family":"Fong","given":"T.","non-dropping-particle":"","parse-names":false,"suffix":""}],"container-title":"Of waves, winds and wonderful things: a decade of rethinking Pacific education","editor":[{"dropping-particle":"","family":"'Otunuku","given":"Mo'ale","non-dropping-particle":"","parse-names":false,"suffix":""},{"dropping-particle":"","family":"Nabobo-Baba","given":"Unaisi","non-dropping-particle":"","parse-names":false,"suffix":""},{"dropping-particle":"","family":"Johansson-Fua","given":"Seuʻula Falelalava","non-dropping-particle":"","parse-names":false,"suffix":""}],"id":"ITEM-2","issued":{"date-parts":[["2014"]]},"page":"163-184","publisher":"University of the South Pacific Press","publisher-place":"Suva","title":"Putting ancient winds and life into new sails: Indigenous knowledge as a basis for education for sustainable development (ESD) – a case study of the return of marine biodiversity to Vanua Navakavu, Fiji","type":"chapter"},"uris":["http://www.mendeley.com/documents/?uuid=8a67a85e-411a-3845-93cb-e8759ff1897d"]}],"mendeley":{"formattedCitation":"(Thaman, 2008; Thaman &lt;i&gt;et al.&lt;/i&gt;, 2014)","plainTextFormattedCitation":"(Thaman, 2008; Thaman et al., 2014)","previouslyFormattedCitation":"(Thaman, 2008; Thama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Thaman, 2008; Thama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However, there has been a collapse</w:t>
      </w:r>
      <w:r w:rsidRPr="0008241C" w:rsidDel="005A227F">
        <w:rPr>
          <w:sz w:val="22"/>
          <w:szCs w:val="22"/>
        </w:rPr>
        <w:t xml:space="preserve"> </w:t>
      </w:r>
      <w:r w:rsidRPr="0008241C">
        <w:rPr>
          <w:sz w:val="22"/>
          <w:szCs w:val="22"/>
        </w:rPr>
        <w:t xml:space="preserve">of the indigenous tree-dominated agroforestry systems in many parts of the Asia-Pacific region. This process, termed as ‘agro-deforestation’, is considered by many communities as the main reasons for the endangerment or loss of economically or ecologically important flora and fauna associated with agro-ecosystems </w:t>
      </w:r>
      <w:r w:rsidRPr="0008241C">
        <w:rPr>
          <w:sz w:val="22"/>
          <w:szCs w:val="22"/>
        </w:rPr>
        <w:fldChar w:fldCharType="begin" w:fldLock="1"/>
      </w:r>
      <w:r w:rsidRPr="0008241C">
        <w:rPr>
          <w:sz w:val="22"/>
          <w:szCs w:val="22"/>
        </w:rPr>
        <w:instrText>ADDIN CSL_CITATION {"citationItems":[{"id":"ITEM-1","itemData":{"DOI":"10.1080/14888386.2008.9712895","ISSN":"14888386","abstract":"Well-managed protected areas (PAs) can halt habitat loss, and most countries have made commitments to expand their PA systems, Yet critics argue that even existing PAs deprive countries of needed agricultural lands and, given increased global agricultural demand, such expansion is unacceptable. This paper explores these issues at successive scales - from global to local. First, we examine potential conflicts between agriculture and PA expansion in forested regions using global-scale data. Second, we investigate the value of ecosystem services that support agriculture (e.g. erosion control, soil formation, pollination, biological control, and production of non-timber forest products) to regions identified as global priorities for biodiversity conservation, and spatially quantify the value of ecosystem services to agriculture, Third, we move to regional and national scales, examining how loss of forest services can reduce agricultural production, potentially compromising livelihoods. Finally, we examine ways to integrate agriculture and biodiversity conservation for sustainable landscapes and livelihoods. Across all scales, research demonstrates that in most places, it is both possible and desirable to expand the area for biodiversity conservation, thereby protecting ecosystem services that are vital to sustainable agricultural production and local livelihoods.","author":[{"dropping-particle":"","family":"Thaman","given":"R. R.","non-dropping-particle":"","parse-names":false,"suffix":""}],"container-title":"Biodiversity: Journal of Life on Earth (Special Issue: The Value of Biodiversity to Food &amp; Agriculture)","id":"ITEM-1","issue":"1&amp;2","issued":{"date-parts":[["2008"]]},"page":"102–110","title":"Pacific Island agrobiodiversity and ethnobiodiversity: A foundation for sustainable Pacific Island life","type":"article-journal","volume":"9"},"uris":["http://www.mendeley.com/documents/?uuid=d1006351-2282-4404-b48d-a87af382870d"]}],"mendeley":{"formattedCitation":"(Thaman, 2008)","manualFormatting":"(Thaman, 2008)","plainTextFormattedCitation":"(Thaman, 2008)","previouslyFormattedCitation":"(Thaman, 2008)"},"properties":{"noteIndex":0},"schema":"https://github.com/citation-style-language/schema/raw/master/csl-citation.json"}</w:instrText>
      </w:r>
      <w:r w:rsidRPr="0008241C">
        <w:rPr>
          <w:sz w:val="22"/>
          <w:szCs w:val="22"/>
        </w:rPr>
        <w:fldChar w:fldCharType="separate"/>
      </w:r>
      <w:r w:rsidRPr="0008241C">
        <w:rPr>
          <w:noProof/>
          <w:sz w:val="22"/>
          <w:szCs w:val="22"/>
        </w:rPr>
        <w:t>(Thaman, 2008)</w:t>
      </w:r>
      <w:r w:rsidRPr="0008241C">
        <w:rPr>
          <w:sz w:val="22"/>
          <w:szCs w:val="22"/>
        </w:rPr>
        <w:fldChar w:fldCharType="end"/>
      </w:r>
      <w:r w:rsidRPr="0008241C">
        <w:rPr>
          <w:noProof/>
          <w:sz w:val="22"/>
          <w:szCs w:val="22"/>
        </w:rPr>
        <w:t xml:space="preserve">. </w:t>
      </w:r>
      <w:r w:rsidRPr="0008241C">
        <w:rPr>
          <w:sz w:val="22"/>
          <w:szCs w:val="22"/>
        </w:rPr>
        <w:t xml:space="preserve">For a large proportion of people in the Asia-Pacific region, the remaining trees and the diverse range of agroecosystems, remain the most important foundation for the delivery of diverse and irreplaceable nature's contribution to people. Growing trees in the agricultural landscape also helps to promote the livelihoods of smallholder farmers and to modify micro-climate </w:t>
      </w:r>
      <w:r w:rsidRPr="0008241C">
        <w:rPr>
          <w:sz w:val="22"/>
          <w:szCs w:val="22"/>
        </w:rPr>
        <w:fldChar w:fldCharType="begin" w:fldLock="1"/>
      </w:r>
      <w:r w:rsidRPr="0008241C">
        <w:rPr>
          <w:sz w:val="22"/>
          <w:szCs w:val="22"/>
        </w:rPr>
        <w:instrText>ADDIN CSL_CITATION {"citationItems":[{"id":"ITEM-1","itemData":{"author":[{"dropping-particle":"","family":"Noordwijk","given":"Meine","non-dropping-particle":"van","parse-names":false,"suffix":""},{"dropping-particle":"","family":"Bayala","given":"J.","non-dropping-particle":"","parse-names":false,"suffix":""},{"dropping-particle":"","family":"Hairiah","given":"D. K.","non-dropping-particle":"","parse-names":false,"suffix":""},{"dropping-particle":"","family":"Lusiana","given":"B.","non-dropping-particle":"","parse-names":false,"suffix":""},{"dropping-particle":"","family":"Muthuri","given":"C. W.","non-dropping-particle":"","parse-names":false,"suffix":""},{"dropping-particle":"","family":"Khasanah","given":"N. M.","non-dropping-particle":"","parse-names":false,"suffix":""},{"dropping-particle":"","family":"Mulia","given":"R. M.","non-dropping-particle":"","parse-names":false,"suffix":""}],"chapter-number":"14","container-title":"Climate change Impact and Adaptation in Agricultural Systems","editor":[{"dropping-particle":"","family":"Gregory","given":"J. Fuhrer and P.J.","non-dropping-particle":"","parse-names":false,"suffix":""}],"id":"ITEM-1","issued":{"date-parts":[["2014"]]},"page":"216-232","publisher":"CAB-International","publisher-place":"Wallingford (UK)","title":"Agroforestry solutions for buffering climate variability and adapting to change","type":"chapter"},"uris":["http://www.mendeley.com/documents/?uuid=8a165a38-c941-47d2-afea-e4ab8676fcab"]}],"mendeley":{"formattedCitation":"(van Noordwijk &lt;i&gt;et al.&lt;/i&gt;, 2014)","plainTextFormattedCitation":"(van Noordwijk et al., 2014)","previouslyFormattedCitation":"(van Noordwijk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van Noordwijk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part from this, agroforestry is now perceived as an </w:t>
      </w:r>
      <w:r w:rsidRPr="0008241C">
        <w:rPr>
          <w:sz w:val="22"/>
          <w:szCs w:val="22"/>
        </w:rPr>
        <w:lastRenderedPageBreak/>
        <w:t xml:space="preserve">approach for implementing REDD-plus concepts which will ultimately help meet the commitments made under the Nationally Determined Contribution (NDC) plans </w:t>
      </w:r>
      <w:r w:rsidRPr="0008241C">
        <w:rPr>
          <w:sz w:val="22"/>
          <w:szCs w:val="22"/>
        </w:rPr>
        <w:fldChar w:fldCharType="begin" w:fldLock="1"/>
      </w:r>
      <w:r w:rsidRPr="0008241C">
        <w:rPr>
          <w:sz w:val="22"/>
          <w:szCs w:val="22"/>
        </w:rPr>
        <w:instrText>ADDIN CSL_CITATION {"citationItems":[{"id":"ITEM-1","itemData":{"author":[{"dropping-particle":"","family":"Bhattarai","given":"N.","non-dropping-particle":"","parse-names":false,"suffix":""},{"dropping-particle":"","family":"Joshi","given":"L.","non-dropping-particle":"","parse-names":false,"suffix":""},{"dropping-particle":"","family":"Karky","given":"B.S.","non-dropping-particle":"","parse-names":false,"suffix":""},{"dropping-particle":"","family":"Windhorst","given":"K.","non-dropping-particle":"","parse-names":false,"suffix":""},{"dropping-particle":"","family":"Ning","given":"W.","non-dropping-particle":"","parse-names":false,"suffix":""}],"id":"ITEM-1","issued":{"date-parts":[["2016"]]},"number":"2016/11","publisher-place":"Kathmandu","title":"Potential synergies for agroforestry and REDD+ in the Hindu Kush Himalaya","type":"report"},"uris":["http://www.mendeley.com/documents/?uuid=8976c193-abfa-375d-9be8-0b5cca106184"]}],"mendeley":{"formattedCitation":"(Bhattarai &lt;i&gt;et al.&lt;/i&gt;, 2016)","plainTextFormattedCitation":"(Bhattarai et al., 2016)","previouslyFormattedCitation":"(Bhattara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ra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p>
    <w:p w14:paraId="2F1E1DF5" w14:textId="77777777" w:rsidR="00A01204" w:rsidRPr="0008241C" w:rsidRDefault="00A01204" w:rsidP="00A01204">
      <w:pPr>
        <w:rPr>
          <w:sz w:val="22"/>
          <w:szCs w:val="22"/>
        </w:rPr>
      </w:pPr>
    </w:p>
    <w:p w14:paraId="31700D08" w14:textId="77777777" w:rsidR="00A01204" w:rsidRPr="0008241C" w:rsidRDefault="00A01204" w:rsidP="00A01204">
      <w:pPr>
        <w:rPr>
          <w:sz w:val="22"/>
          <w:szCs w:val="22"/>
          <w:lang w:eastAsia="ja-JP"/>
        </w:rPr>
      </w:pPr>
      <w:r w:rsidRPr="0008241C">
        <w:rPr>
          <w:sz w:val="22"/>
          <w:szCs w:val="22"/>
        </w:rPr>
        <w:t xml:space="preserve">Agroforestry is being increasingly acknowledged as an advantageous route for offsetting greenhouse gases under the Kyoto Protocol, an important mechanism to enhance carbon sequestration </w:t>
      </w:r>
      <w:r w:rsidRPr="0008241C">
        <w:rPr>
          <w:sz w:val="22"/>
          <w:szCs w:val="22"/>
        </w:rPr>
        <w:fldChar w:fldCharType="begin" w:fldLock="1"/>
      </w:r>
      <w:r w:rsidRPr="0008241C">
        <w:rPr>
          <w:sz w:val="22"/>
          <w:szCs w:val="22"/>
        </w:rPr>
        <w:instrText>ADDIN CSL_CITATION {"citationItems":[{"id":"ITEM-1","itemData":{"DOI":"10.1007/978-94-007-1630-8","ISBN":"978-94-007-1629-2","collection-title":"Advances in Agroforestry","editor":[{"dropping-particle":"","family":"Kumar","given":"B. Mohan","non-dropping-particle":"","parse-names":false,"suffix":""},{"dropping-particle":"","family":"Nair","given":"P. K. Ramachandran","non-dropping-particle":"","parse-names":false,"suffix":""}],"id":"ITEM-1","issued":{"date-parts":[["2011"]]},"publisher":"Springer Netherlands","publisher-place":"Dordrecht","title":"Carbon Sequestration Potential of Agroforestry Systems: Opportunities and Challenges","type":"book","volume":"8"},"uris":["http://www.mendeley.com/documents/?uuid=287a0182-0ebe-3dff-a864-763cef342003"]}],"mendeley":{"formattedCitation":"(Kumar &amp; Nair, 2011)","manualFormatting":"(Kumar &amp; Nair, 2011)","plainTextFormattedCitation":"(Kumar &amp; Nair, 2011)","previouslyFormattedCitation":"(Kumar &amp; Nair, 2011)"},"properties":{"noteIndex":0},"schema":"https://github.com/citation-style-language/schema/raw/master/csl-citation.json"}</w:instrText>
      </w:r>
      <w:r w:rsidRPr="0008241C">
        <w:rPr>
          <w:sz w:val="22"/>
          <w:szCs w:val="22"/>
        </w:rPr>
        <w:fldChar w:fldCharType="separate"/>
      </w:r>
      <w:r w:rsidRPr="0008241C">
        <w:rPr>
          <w:noProof/>
          <w:sz w:val="22"/>
          <w:szCs w:val="22"/>
        </w:rPr>
        <w:t>(Kumar &amp; Nair, 2011)</w:t>
      </w:r>
      <w:r w:rsidRPr="0008241C">
        <w:rPr>
          <w:sz w:val="22"/>
          <w:szCs w:val="22"/>
        </w:rPr>
        <w:fldChar w:fldCharType="end"/>
      </w:r>
      <w:r w:rsidRPr="0008241C">
        <w:rPr>
          <w:sz w:val="22"/>
          <w:szCs w:val="22"/>
        </w:rPr>
        <w:t>. Even at low densities, trees aggregate carbon to help combat climate change owing to the great</w:t>
      </w:r>
      <w:r w:rsidRPr="0008241C" w:rsidDel="00846764">
        <w:rPr>
          <w:sz w:val="22"/>
          <w:szCs w:val="22"/>
        </w:rPr>
        <w:t xml:space="preserve"> </w:t>
      </w:r>
      <w:r w:rsidRPr="0008241C">
        <w:rPr>
          <w:sz w:val="22"/>
          <w:szCs w:val="22"/>
        </w:rPr>
        <w:t xml:space="preserve">spatial coverage </w:t>
      </w:r>
      <w:r w:rsidRPr="0008241C">
        <w:rPr>
          <w:sz w:val="22"/>
          <w:szCs w:val="22"/>
        </w:rPr>
        <w:fldChar w:fldCharType="begin" w:fldLock="1"/>
      </w:r>
      <w:r w:rsidRPr="0008241C">
        <w:rPr>
          <w:sz w:val="22"/>
          <w:szCs w:val="22"/>
        </w:rPr>
        <w:instrText>ADDIN CSL_CITATION {"citationItems":[{"id":"ITEM-1","itemData":{"DOI":"10.1007/s11027-007-9105-6","ISBN":"1381-2386","ISSN":"13812386","abstract":"Agriculture is the human enterprise that is most vulnerable to climate change. Tropical agriculture, particularly subsistence agriculture is particularly vulnerable, as smallholder farmers do not have adequate resources to adapt to climate change. While agroforestry may play a significant role in mitigating the atmospheric accumulation of greenhouse gases (GHG), it also has a role to play in helping smallholder farmers adapt to climate change. In this paper, we examine data on the mitigation potential of agroforestry in the humid and sub-humid tropics. We then present the scientific evidence that leads to the expectation that agroforestry also has an important role in climate change adaptation, particularly for small holder farmers. We conclude with priority research questions that need to be answered concerning the role of agroforestry in both mitigation and adaptation to climate change.","author":[{"dropping-particle":"V.","family":"Verchot","given":"Louis","non-dropping-particle":"","parse-names":false,"suffix":""},{"dropping-particle":"","family":"Noordwijk","given":"Meine","non-dropping-particle":"Van","parse-names":false,"suffix":""},{"dropping-particle":"","family":"Kandji","given":"Serigne","non-dropping-particle":"","parse-names":false,"suffix":""},{"dropping-particle":"","family":"Tomich","given":"Tom","non-dropping-particle":"","parse-names":false,"suffix":""},{"dropping-particle":"","family":"Ong","given":"Chin","non-dropping-particle":"","parse-names":false,"suffix":""},{"dropping-particle":"","family":"Albrecht","given":"Alain","non-dropping-particle":"","parse-names":false,"suffix":""},{"dropping-particle":"","family":"Mackensen","given":"Jens","non-dropping-particle":"","parse-names":false,"suffix":""},{"dropping-particle":"","family":"Bantilan","given":"Cynthia","non-dropping-particle":"","parse-names":false,"suffix":""},{"dropping-particle":"V.","family":"Anupama","given":"K.","non-dropping-particle":"","parse-names":false,"suffix":""},{"dropping-particle":"","family":"Palm","given":"Cheryl","non-dropping-particle":"","parse-names":false,"suffix":""}],"container-title":"Mitigation and Adaptation Strategies for Global Change","id":"ITEM-1","issue":"5","issued":{"date-parts":[["2007"]]},"page":"901-918","title":"Climate change: Linking adaptation and mitigation through agroforestry","type":"article-journal","volume":"12"},"uris":["http://www.mendeley.com/documents/?uuid=2c171448-f828-4507-bccc-15e2326c16e0"]}],"mendeley":{"formattedCitation":"(Verchot &lt;i&gt;et al.&lt;/i&gt;, 2007)","plainTextFormattedCitation":"(Verchot et al., 2007)","previouslyFormattedCitation":"(Verchot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Verchot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In India, the National Climate Change Action Plan through the Greening India Mission envisages 1.5 million ha of degraded agricultural lands and fallows to be brought under agroforestry </w:t>
      </w:r>
      <w:r w:rsidRPr="0008241C">
        <w:rPr>
          <w:sz w:val="22"/>
          <w:szCs w:val="22"/>
        </w:rPr>
        <w:fldChar w:fldCharType="begin" w:fldLock="1"/>
      </w:r>
      <w:r w:rsidRPr="0008241C">
        <w:rPr>
          <w:sz w:val="22"/>
          <w:szCs w:val="22"/>
        </w:rPr>
        <w:instrText>ADDIN CSL_CITATION {"citationItems":[{"id":"ITEM-1","itemData":{"author":[{"dropping-particle":"","family":"Ministry of Environment and Forests Government of India.","given":"","non-dropping-particle":"","parse-names":false,"suffix":""}],"id":"ITEM-1","issued":{"date-parts":[["2010"]]},"number-of-pages":"50","title":"National Mission for a Green India","type":"report"},"uris":["http://www.mendeley.com/documents/?uuid=5ef41ed9-3ecb-3d5f-aa54-b44ef1b0e3b3"]}],"mendeley":{"formattedCitation":"(Ministry of Environment and Forests Government of India., 2010)","manualFormatting":"(Ministry of Environment and Forests, Government of India., 2010)","plainTextFormattedCitation":"(Ministry of Environment and Forests Government of India., 2010)","previouslyFormattedCitation":"(Ministry of Environment and Forests Government of India., 2010)"},"properties":{"noteIndex":0},"schema":"https://github.com/citation-style-language/schema/raw/master/csl-citation.json"}</w:instrText>
      </w:r>
      <w:r w:rsidRPr="0008241C">
        <w:rPr>
          <w:sz w:val="22"/>
          <w:szCs w:val="22"/>
        </w:rPr>
        <w:fldChar w:fldCharType="separate"/>
      </w:r>
      <w:r w:rsidRPr="0008241C">
        <w:rPr>
          <w:noProof/>
          <w:sz w:val="22"/>
          <w:szCs w:val="22"/>
        </w:rPr>
        <w:t>(Ministry of Environment and Forests, Government of India., 2010)</w:t>
      </w:r>
      <w:r w:rsidRPr="0008241C">
        <w:rPr>
          <w:sz w:val="22"/>
          <w:szCs w:val="22"/>
        </w:rPr>
        <w:fldChar w:fldCharType="end"/>
      </w:r>
      <w:r w:rsidRPr="0008241C">
        <w:rPr>
          <w:sz w:val="22"/>
          <w:szCs w:val="22"/>
        </w:rPr>
        <w:t xml:space="preserve">. </w:t>
      </w:r>
      <w:r w:rsidRPr="0008241C">
        <w:rPr>
          <w:rFonts w:eastAsia="MS PGothic"/>
          <w:color w:val="000000"/>
          <w:sz w:val="22"/>
          <w:szCs w:val="22"/>
        </w:rPr>
        <w:t xml:space="preserve">The prospects of extending the ideas of nature and natural resources conservation that existed in Japan to other parts </w:t>
      </w:r>
      <w:r w:rsidRPr="0008241C">
        <w:rPr>
          <w:rFonts w:eastAsia="MS Mincho"/>
          <w:color w:val="000000"/>
          <w:sz w:val="22"/>
          <w:szCs w:val="22"/>
          <w:lang w:eastAsia="ja-JP"/>
        </w:rPr>
        <w:t xml:space="preserve">of </w:t>
      </w:r>
      <w:r w:rsidRPr="0008241C">
        <w:rPr>
          <w:rFonts w:eastAsia="MS PGothic"/>
          <w:color w:val="000000"/>
          <w:sz w:val="22"/>
          <w:szCs w:val="22"/>
        </w:rPr>
        <w:t xml:space="preserve">Asia and even globally are focused under the Satoyma Initiative. It </w:t>
      </w:r>
      <w:r w:rsidRPr="0008241C">
        <w:rPr>
          <w:sz w:val="22"/>
          <w:szCs w:val="22"/>
        </w:rPr>
        <w:t xml:space="preserve">is now recognized as a source of public goods e.g., scenic beauty with considerable recreational values and potential for biodiversity conservation </w:t>
      </w:r>
      <w:r w:rsidRPr="0008241C">
        <w:rPr>
          <w:sz w:val="22"/>
          <w:szCs w:val="22"/>
        </w:rPr>
        <w:fldChar w:fldCharType="begin" w:fldLock="1"/>
      </w:r>
      <w:r w:rsidRPr="0008241C">
        <w:rPr>
          <w:sz w:val="22"/>
          <w:szCs w:val="22"/>
        </w:rPr>
        <w:instrText>ADDIN CSL_CITATION {"citationItems":[{"id":"ITEM-1","itemData":{"DOI":"10.1023/A:1014464909698","ISBN":"0921-2973","ISSN":"09212973","abstract":"We focused on patterns of land use in a particular satoyama landscape (Japanese traditional rural landscape, comprised of an integral social and ecological network of a village and its surroundings, such as agricultural lands, open forestlands and forests), and the effects of human activities upon them during Japan’s economic growth of the last few decades. Changes of landscape patterns and their probable causes were traced since the beginning of the 1900s to the present, and clarified. Societal, economic and technological changes, especially those that occurred after 1970, were considered the focal points from which major landscape changes developed. We compared the spatial features, patterns of land use and landscape diversities of each land unit, defined in terms of both their natural and man-made conditions for the year 1970, to those of 1995. We found land-use diversity to be strongly related to changes in the patterns of land use, with a decrease in diversity for all land units after 1970. Diversity of forest-age distribution on the other hand, increased. These changes, with the complex, changing patterns of each land unit, could be explained by differences in accessibility from the village and variations in the topography, as well as land ownership of the land units. We selected those land units found to have responded to these factors between 1970 and 1995, and classified them into four types of pattern changes, determined mainly by accessibility and topography.","author":[{"dropping-particle":"","family":"Fukamachi","given":"Katsue","non-dropping-particle":"","parse-names":false,"suffix":""},{"dropping-particle":"","family":"Oku","given":"Hirokazu","non-dropping-particle":"","parse-names":false,"suffix":""},{"dropping-particle":"","family":"Nakashizuka","given":"Tohru","non-dropping-particle":"","parse-names":false,"suffix":""}],"container-title":"Landscape Ecology","id":"ITEM-1","issue":"8","issued":{"date-parts":[["2001"]]},"page":"703-717","title":"The change of a satoyama landscape and its causality in Kamiseya, Kyoto Prefecture, Japan between 1970 and 1995","type":"article-journal","volume":"16"},"uris":["http://www.mendeley.com/documents/?uuid=727d447e-3e9f-4869-9983-8d147da20a0e"]},{"id":"ITEM-2","itemData":{"DOI":"10.1007/s11625-009-0086-0","ISBN":"1862-4065","ISSN":"18624065","abstract":"Agroforestry in the Western Ghats (WG) of peninsular India and satoyama in rural Japan are traditional land-use systems with similar evolutionary trajectories. Some of their relevance was lost by the middle of the twentieth century, when modern agricultural technologies and urbanisation engineered shifts in emphasis towards maximising crop production. There has been, however, a resurgence of interest in traditional land-use systems recently, in view of their ability to provide ecosystem services. Both agroforestry and satoyama are thought to be harbingers of biological diversity and have the potential to serve as \"carbon forests.\" Carbon (C) stock estimates of the sampled homegardens in WG ranged from 16 to 36 Mg ha(-1). Satoyama woodlands owing to variations in tree stocking and management conditions indicated widely varying C stocks (2-279 Mg ha(-1)). Agroforestry and satoyama also differ in nature, complexity, and objectives. While agroforestry involves key productive and protective functions, and adopts 'intensive management', the satoyama woodlands are extensively managed; understorey production is seldom a consideration. Differences in canopy architecture (multi-tiered structure of agroforestry vs. the more or less unitary canopy of satoayama) and land ownership pattern (privately owned/managed agroforestry holdings vs. community or local government or privately owned and mostly abandoned satoyamas) pose other challenges in the transfer and application of knowledge gained in one system to the other. Nonetheless, lessons learnt from satoyama conservation may be suitable for common pool resource management elsewhere in Asia, and aspects relating to understorey production in agroforestry may be relevant for satoyama under certain scenarios","author":[{"dropping-particle":"","family":"Mohan Kumar","given":"B.","non-dropping-particle":"","parse-names":false,"suffix":""},{"dropping-particle":"","family":"Takeuchi","given":"K.","non-dropping-particle":"","parse-names":false,"suffix":""}],"container-title":"Sustainability Science","id":"ITEM-2","issue":"2","issued":{"date-parts":[["2009","10","17"]]},"page":"215-232","publisher":"Springer Japan","title":"Agroforestry in the Western Ghats of peninsular India and the satoyama landscapes of Japan: A comparison of two sustainable land use systems","type":"article-journal","volume":"4"},"uris":["http://www.mendeley.com/documents/?uuid=dcd1d249-c5d9-3079-ae90-cc5d03aa4bf8"]},{"id":"ITEM-3","itemData":{"DOI":"10.1007/978-4-431-67861-8","ISBN":"978-4-431-67980-6","edition":"1","editor":[{"dropping-particle":"","family":"Takeuchi","given":"Kazuhiko","non-dropping-particle":"","parse-names":false,"suffix":""},{"dropping-particle":"","family":"Brown","given":"Robert D.","non-dropping-particle":"","parse-names":false,"suffix":""},{"dropping-particle":"","family":"Washitani","given":"Izumi","non-dropping-particle":"","parse-names":false,"suffix":""},{"dropping-particle":"","family":"Tsunekawa","given":"Atsushi","non-dropping-particle":"","parse-names":false,"suffix":""},{"dropping-particle":"","family":"Yokohari","given":"Makoto","non-dropping-particle":"","parse-names":false,"suffix":""}],"id":"ITEM-3","issued":{"date-parts":[["2003"]]},"number-of-pages":"XI, 229","publisher":"Springer Japan","publisher-place":"Tokyo","title":"Satoyama","type":"book"},"uris":["http://www.mendeley.com/documents/?uuid=4361b561-5038-3cad-884d-1692b7b08fea"]},{"id":"ITEM-4","itemData":{"DOI":"10.1016/j.cosust.2015.11.001","ISBN":"18773435","ISSN":"18773435","abstract":"Many production landscapes around the world have been sustained through appropriate use and management of natural resources, but many are now facing overuse or underuse. This paper explores future perspectives on the satoyama landscape (traditional Japanese rural landscape) as a social-ecological system through an overview of its transformation. Two phases in the human-nature relationship are observed: before the fossil fuel revolution of the late 1950s, people maintained a direct relationship with nature, and the landscape was integrally managed through community cooperation to avoid overuse; then, after the late 1950s, inflow of goods and services from outside and outflow of the population resulted in underuse of natural resources, and the human-nature relationship became weakened and more indirect. Rebuilding the human-nature relationship in the present day calls for efforts that go beyond the local level toward cross-scale, connected and coupled social-ecological systems.","author":[{"dropping-particle":"","family":"Takeuchi","given":"Kazuhiko","non-dropping-particle":"","parse-names":false,"suffix":""},{"dropping-particle":"","family":"Ichikawa","given":"Kaoru","non-dropping-particle":"","parse-names":false,"suffix":""},{"dropping-particle":"","family":"Elmqvist","given":"Thomas","non-dropping-particle":"","parse-names":false,"suffix":""}],"container-title":"Current Opinion in Environmental Sustainability","id":"ITEM-4","issued":{"date-parts":[["2016"]]},"page":"30-39","publisher":"Elsevier B.V.","title":"Satoyama landscape as social-ecological system: Historical changes and future perspective","type":"article-journal","volume":"19"},"uris":["http://www.mendeley.com/documents/?uuid=744da38c-29f6-482d-b77d-67e8ea8c053a"]}],"mendeley":{"formattedCitation":"(Fukamachi &lt;i&gt;et al.&lt;/i&gt;, 2001; Mohan Kumar &amp; Takeuchi, 2009; Takeuchi &lt;i&gt;et al.&lt;/i&gt;, 2003, 2016)","plainTextFormattedCitation":"(Fukamachi et al., 2001; Mohan Kumar &amp; Takeuchi, 2009; Takeuchi et al., 2003, 2016)","previouslyFormattedCitation":"(Fukamachi &lt;i&gt;et al.&lt;/i&gt;, 2001; Mohan Kumar &amp; Takeuchi, 2009; Takeuchi &lt;i&gt;et al.&lt;/i&gt;, 2003, 2016)"},"properties":{"noteIndex":0},"schema":"https://github.com/citation-style-language/schema/raw/master/csl-citation.json"}</w:instrText>
      </w:r>
      <w:r w:rsidRPr="0008241C">
        <w:rPr>
          <w:sz w:val="22"/>
          <w:szCs w:val="22"/>
        </w:rPr>
        <w:fldChar w:fldCharType="separate"/>
      </w:r>
      <w:r w:rsidRPr="0008241C">
        <w:rPr>
          <w:noProof/>
          <w:sz w:val="22"/>
          <w:szCs w:val="22"/>
        </w:rPr>
        <w:t xml:space="preserve">(Fukamachi </w:t>
      </w:r>
      <w:r w:rsidRPr="0008241C">
        <w:rPr>
          <w:i/>
          <w:noProof/>
          <w:sz w:val="22"/>
          <w:szCs w:val="22"/>
        </w:rPr>
        <w:t>et al.</w:t>
      </w:r>
      <w:r w:rsidRPr="0008241C">
        <w:rPr>
          <w:noProof/>
          <w:sz w:val="22"/>
          <w:szCs w:val="22"/>
        </w:rPr>
        <w:t xml:space="preserve">, 2001; Mohan Kumar &amp; Takeuchi, 2009; Takeuchi </w:t>
      </w:r>
      <w:r w:rsidRPr="0008241C">
        <w:rPr>
          <w:i/>
          <w:noProof/>
          <w:sz w:val="22"/>
          <w:szCs w:val="22"/>
        </w:rPr>
        <w:t>et al.</w:t>
      </w:r>
      <w:r w:rsidRPr="0008241C">
        <w:rPr>
          <w:noProof/>
          <w:sz w:val="22"/>
          <w:szCs w:val="22"/>
        </w:rPr>
        <w:t>, 2003, 2016)</w:t>
      </w:r>
      <w:r w:rsidRPr="0008241C">
        <w:rPr>
          <w:sz w:val="22"/>
          <w:szCs w:val="22"/>
        </w:rPr>
        <w:fldChar w:fldCharType="end"/>
      </w:r>
      <w:r w:rsidRPr="0008241C">
        <w:rPr>
          <w:sz w:val="22"/>
          <w:szCs w:val="22"/>
        </w:rPr>
        <w:t xml:space="preserve">. While the traditional agroforestry systems conserving site resources and agrobiodiversity are sustainable production systems , these are not always supported by comprehensive public policies </w:t>
      </w:r>
      <w:r w:rsidRPr="0008241C">
        <w:rPr>
          <w:sz w:val="22"/>
          <w:szCs w:val="22"/>
        </w:rPr>
        <w:fldChar w:fldCharType="begin" w:fldLock="1"/>
      </w:r>
      <w:r w:rsidRPr="0008241C">
        <w:rPr>
          <w:sz w:val="22"/>
          <w:szCs w:val="22"/>
        </w:rPr>
        <w:instrText>ADDIN CSL_CITATION {"citationItems":[{"id":"ITEM-1","itemData":{"DOI":"10.1007/s00267-011-9628-1","ISBN":"0364-152X","ISSN":"0364152X","PMID":"21461959","abstract":"Agroforestry systems are fundamental features of the rural landscape of the Indian state of Kerala. Yet these mixed species systems are increasingly being replaced by monocultures. This paper explores how public policies on land tenure, agriculture, forestry and tree growing on private lands have interacted with farmer preferences in shaping land use dynamics and agroforestry practices. It argues that not only is there no specific policy for agroforestry in Kerala, but also that the existing sectoral policies of land tenure, agriculture, and forestry contributed to promoting plantation crops, even among marginal farmers. Forest policies, which impose restrictions on timber extraction from farmers' fields under the garb of protecting natural forests, have often acted as a disincentive to maintaining tree-based mixed production systems on farmlands. The paper argues that public policies interact with farmers' preferences in determining land use practices.","author":[{"dropping-particle":"","family":"Guillerme","given":"S.","non-dropping-particle":"","parse-names":false,"suffix":""},{"dropping-particle":"","family":"Mohan Kumar","given":"B.","non-dropping-particle":"","parse-names":false,"suffix":""},{"dropping-particle":"","family":"Menon","given":"A.","non-dropping-particle":"","parse-names":false,"suffix":""},{"dropping-particle":"","family":"Hinnewinkel","given":"C.","non-dropping-particle":"","parse-names":false,"suffix":""},{"dropping-particle":"","family":"Maire","given":"E.","non-dropping-particle":"","parse-names":false,"suffix":""},{"dropping-particle":"V.","family":"Santhoshkumar","given":"A.","non-dropping-particle":"","parse-names":false,"suffix":""}],"container-title":"Environmental Management","id":"ITEM-1","issue":"2","issued":{"date-parts":[["2011"]]},"page":"351-364","title":"Impacts of public policies and farmer preferences on agroforestry practices in Kerala, India","type":"article-journal","volume":"48"},"uris":["http://www.mendeley.com/documents/?uuid=c5544fd2-6649-435e-b833-fea2e6885e56"]}],"mendeley":{"formattedCitation":"(Guillerme &lt;i&gt;et al.&lt;/i&gt;, 2011)","plainTextFormattedCitation":"(Guillerme et al., 2011)","previouslyFormattedCitation":"(Guillerme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Guillerme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Indeed, the commodity-centric agricultural policies and the forestry policies favouring exotic species have negatively affected the prospects of agroforestry as a land management system </w:t>
      </w:r>
      <w:r w:rsidRPr="0008241C">
        <w:rPr>
          <w:sz w:val="22"/>
          <w:szCs w:val="22"/>
        </w:rPr>
        <w:fldChar w:fldCharType="begin" w:fldLock="1"/>
      </w:r>
      <w:r w:rsidRPr="0008241C">
        <w:rPr>
          <w:sz w:val="22"/>
          <w:szCs w:val="22"/>
        </w:rPr>
        <w:instrText>ADDIN CSL_CITATION {"citationItems":[{"id":"ITEM-1","itemData":{"DOI":"10.3389/fenvs.2014.00001","ISBN":"2296-665X","ISSN":"2296-665X","abstract":"Historically, agroecosystems the world over have responded rather resiliently to the increasing pressure for producing food for the expanding human population. Over the years, the two major strategies for producing more food were to increase the area under crops and to increase the production per unit area. The former was the main strategy until agriculture became commercialized, especially in industrial-ized nations, after World War II. With increasing understanding about the catas-trophic consequences of clearing more area for agriculture (commonly referred to as deforestation), sheer lack of additional area to be brought under agriculture in some places, and rapid increase in human population, the emphasis shifted to ways of increasing production per unit area of land. The cornerstone of that strategy was the opportunities offered by the inven-tion and/or introduction of the benefits of science and technology in agriculture by way of fertilizers and other agrochemicals, improved crop varieties capable of pro-ducing higher yields, and efficient manip-ulation of crop environment through management of resources such as soil and water. The Green Revolution, as it would become known, paid rich dividends dur-ing the latter part of the twentieth century in enhancing food production and avert-ing large-scale hunger. During the sec-ond half of the century, for example, the global grain production tripled to about 2 billion tons (2 Pg), whereas the total global area under cultivation increased by only about 10%, to 660 million ha. This remarkable achievement was brought about by the input of science and technol-ogy to agriculture (Borlaug and Dowswell, 2004). Today, however, we face a two-pronged challenge on the food-production front: increasing the production at a much rapid rate than before to cope with the demands of the ever-increasing population, and to do that sustainably. The human popula-tion is expected to grow from the cur-rent 7 billion to an estimated 9 billion by 2050 (UNPD, 2010). The impact of this population increase on the food system is much more complex than a propor-tional increase in the demand for food. Today, nearly a billion people go hungry, while another billion over-consume and increase the risks from obesity-related dis-eases. Moreover, with incomes rising fast in emerging economies, diets shift toward higher consumption of calories, fats, and animal products; at least 3 billion peo-ple move up the food chain consuming more grain-i…","author":[{"dropping-particle":"","family":"Nair","given":"P. K. Ramachandran","non-dropping-particle":"","parse-names":false,"suffix":""}],"container-title":"Frontiers in Environmental Science","id":"ITEM-1","issue":"January","issued":{"date-parts":[["2014"]]},"page":"1-4","title":"Grand challenges in agroecology and land use systems","type":"article-journal","volume":"2"},"uris":["http://www.mendeley.com/documents/?uuid=0e5dbac6-4237-4bf9-a22f-6ebe09d9db8d"]},{"id":"ITEM-2","itemData":{"DOI":"10.1016/j.agee.2016.05.013","ISSN":"01678809","abstract":"Farmers worldwide regularly plant trees to obtain provisioning and other ecosystem services. This practice has come under scrutiny by conservationists who perceive a reduction of biodiversity due to preferential planting of exotic trees. In order to reverse this preference for exotic trees it is necessary to identify the key drivers of exotic species planting and propose alternative species of interest to farmers. We examined this question in a coffee agroforestry landscape of the Western Ghats, India, a global biodiversity hotspot. We interviewed farmers regarding tree planting behaviour, preferences and constraints, and assessed the relative performance and value of native versus exotic species. Multivariate analyses were used with six species-level characteristics and four farm-level characteristics, to reveal the most significant predictors of planting frequency. The exotic species Grevillea robusta was planted 5.4 times more often than native trees. Individual species’ planting frequencies were most strongly related to their realised economic values, which was highest for G. robusta. Native trees with greater multipurpose utility value and stature were also more likely to be planted. Farm-level characteristics related to increased planting efforts were increasing climatic dryness, increased land area with native tree tenurial rights and farm size. However, farmers with a greater proportion of land under secure tree tenure planted fewer trees. We conclude that although native trees had higher multipurpose utility and potential economic value than the exotic G. robusta, the latter is grown more often due to existing legal frameworks that restrict private ownership and realising monetary value from native species. If current laws were amended to increase the economic benefits obtained from native trees, they are likely to be planted more often by farmers. We propose that our results can help in implementation of the recent National Agroforestry Policy of India, as well as inform agroforestry policies and practice elsewhere.","author":[{"dropping-particle":"","family":"Nath","given":"Cheryl D.","non-dropping-particle":"","parse-names":false,"suffix":""},{"dropping-particle":"","family":"Schroth","given":"Götz","non-dropping-particle":"","parse-names":false,"suffix":""},{"dropping-particle":"","family":"Burslem","given":"David F R P","non-dropping-particle":"","parse-names":false,"suffix":""}],"container-title":"Agriculture, Ecosystems and Environment","id":"ITEM-2","issued":{"date-parts":[["2016"]]},"page":"315-328","publisher":"Elsevier B.V.","title":"Why do farmers plant more exotic than native trees? A case study from the Western Ghats, India","type":"article-journal","volume":"230"},"uris":["http://www.mendeley.com/documents/?uuid=2704efb2-bcb9-4691-b462-d3df87c38648"]}],"mendeley":{"formattedCitation":"(P. K. Ramachandran Nair, 2014; Nath &lt;i&gt;et al.&lt;/i&gt;, 2016)","plainTextFormattedCitation":"(P. K. Ramachandran Nair, 2014; Nath et al., 2016)","previouslyFormattedCitation":"(P. K. Ramachandran Nair, 2014; Nath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P. K. Ramachandran Nair, 2014; Nath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r w:rsidRPr="0008241C">
        <w:rPr>
          <w:sz w:val="22"/>
          <w:szCs w:val="22"/>
          <w:lang w:eastAsia="ja-JP"/>
        </w:rPr>
        <w:t xml:space="preserve"> India, however, has recently launched a National Agroforestry Policy to overcome such shortcomings </w:t>
      </w:r>
      <w:r w:rsidRPr="0008241C">
        <w:rPr>
          <w:sz w:val="22"/>
          <w:szCs w:val="22"/>
          <w:lang w:eastAsia="ja-JP"/>
        </w:rPr>
        <w:fldChar w:fldCharType="begin" w:fldLock="1"/>
      </w:r>
      <w:r w:rsidRPr="0008241C">
        <w:rPr>
          <w:sz w:val="22"/>
          <w:szCs w:val="22"/>
          <w:lang w:eastAsia="ja-JP"/>
        </w:rPr>
        <w:instrText>ADDIN CSL_CITATION {"citationItems":[{"id":"ITEM-1","itemData":{"ISSN":"00113891","abstract":"Since ages agroforestry has been known as a traditional land-use system in India. The multivarious benefits and services generated are recognized as a tool to improve the livelihood status of farmers. Commercial agroforestry gained momentum in the regions where it got support from industry and assured market facilities. However, lack of policy initiatives and strict trade regulations has not supported wide adoption of agroforestry. Though prominent agroforestry models are being developed in different parts of the country, there is no clear-cut mechanism from seed procurement to marketing of the products. In this context, the National Agroforestry Policy, 2014 came in limelight to address the issues of quality planting material, tree insurance, restrictions on transit and harvesting, marketing of agroforestry produce, research and extension. This article links highlights of the policy to existing successful ground-level schemes and the challenges to focus on agroforestry not only as a successful land-use system, but also to utilize its full potential in the economic development of the country.","author":[{"dropping-particle":"","family":"Chavan","given":"S. B.","non-dropping-particle":"","parse-names":false,"suffix":""},{"dropping-particle":"","family":"Keerthika","given":"A.","non-dropping-particle":"","parse-names":false,"suffix":""},{"dropping-particle":"","family":"Dhyani","given":"S. K.","non-dropping-particle":"","parse-names":false,"suffix":""},{"dropping-particle":"","family":"Handa","given":"A. K.","non-dropping-particle":"","parse-names":false,"suffix":""},{"dropping-particle":"","family":"Newaj","given":"Ram","non-dropping-particle":"","parse-names":false,"suffix":""},{"dropping-particle":"","family":"Rajarajan","given":"K.","non-dropping-particle":"","parse-names":false,"suffix":""}],"container-title":"Current Science","id":"ITEM-1","issue":"10","issued":{"date-parts":[["2015"]]},"page":"1826-1834","title":"National Agroforestry Policy in India: A low hanging fruit","type":"article-journal","volume":"108"},"uris":["http://www.mendeley.com/documents/?uuid=d8178b95-0bcc-4362-81ee-595420a5f550"]}],"mendeley":{"formattedCitation":"(Chavan &lt;i&gt;et al.&lt;/i&gt;, 2015)","plainTextFormattedCitation":"(Chavan et al., 2015)","previouslyFormattedCitation":"(Chava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ava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p>
    <w:p w14:paraId="32B0BB42" w14:textId="77777777" w:rsidR="00A01204" w:rsidRPr="0008241C" w:rsidRDefault="00A01204" w:rsidP="00A01204">
      <w:pPr>
        <w:rPr>
          <w:sz w:val="22"/>
          <w:szCs w:val="22"/>
          <w:lang w:eastAsia="ja-JP"/>
        </w:rPr>
      </w:pPr>
    </w:p>
    <w:p w14:paraId="410C942A" w14:textId="09782DE1" w:rsidR="00A01204" w:rsidRPr="0008241C" w:rsidRDefault="00A01204" w:rsidP="00A01204">
      <w:pPr>
        <w:rPr>
          <w:sz w:val="22"/>
          <w:szCs w:val="22"/>
        </w:rPr>
      </w:pPr>
      <w:r w:rsidRPr="0008241C">
        <w:rPr>
          <w:sz w:val="22"/>
          <w:szCs w:val="22"/>
        </w:rPr>
        <w:t xml:space="preserve">Integration of crop and animal production is widespread in the farming systems of Asia, especially in small-holder agriculture </w:t>
      </w:r>
      <w:r w:rsidRPr="0008241C">
        <w:rPr>
          <w:sz w:val="22"/>
          <w:szCs w:val="22"/>
        </w:rPr>
        <w:fldChar w:fldCharType="begin" w:fldLock="1"/>
      </w:r>
      <w:r w:rsidRPr="0008241C">
        <w:rPr>
          <w:sz w:val="22"/>
          <w:szCs w:val="22"/>
        </w:rPr>
        <w:instrText>ADDIN CSL_CITATION {"citationItems":[{"id":"ITEM-1","itemData":{"DOI":"10.1016/S0308-521X(01)00034-8","ISSN":"0308521X","author":[{"dropping-particle":"","family":"Devendra","given":"C.","non-dropping-particle":"","parse-names":false,"suffix":""},{"dropping-particle":"","family":"Thomas","given":"D.","non-dropping-particle":"","parse-names":false,"suffix":""}],"container-title":"Agricultural Systems","id":"ITEM-1","issue":"1-2","issued":{"date-parts":[["2002","1"]]},"page":"27-40","title":"Crop–animal interactions in mixed farming systems in Asia","type":"article-journal","volume":"71"},"uris":["http://www.mendeley.com/documents/?uuid=4e313d6b-247f-4f96-a8c4-994f67fd8f42"]}],"mendeley":{"formattedCitation":"(Devendra &amp; Thomas, 2002)","plainTextFormattedCitation":"(Devendra &amp; Thomas, 2002)","previouslyFormattedCitation":"(Devendra &amp; Thomas, 2002)"},"properties":{"noteIndex":0},"schema":"https://github.com/citation-style-language/schema/raw/master/csl-citation.json"}</w:instrText>
      </w:r>
      <w:r w:rsidRPr="0008241C">
        <w:rPr>
          <w:sz w:val="22"/>
          <w:szCs w:val="22"/>
        </w:rPr>
        <w:fldChar w:fldCharType="separate"/>
      </w:r>
      <w:r w:rsidRPr="0008241C">
        <w:rPr>
          <w:noProof/>
          <w:sz w:val="22"/>
          <w:szCs w:val="22"/>
        </w:rPr>
        <w:t>(Devendra &amp; Thomas, 2002)</w:t>
      </w:r>
      <w:r w:rsidRPr="0008241C">
        <w:rPr>
          <w:sz w:val="22"/>
          <w:szCs w:val="22"/>
        </w:rPr>
        <w:fldChar w:fldCharType="end"/>
      </w:r>
      <w:r w:rsidRPr="0008241C">
        <w:rPr>
          <w:sz w:val="22"/>
          <w:szCs w:val="22"/>
        </w:rPr>
        <w:t xml:space="preserve">. Livestock (cattle, sheep, goats, poultry, hogs, etc.) is also intentionally combined with trees or other woody perennials. Silvopastoralism is a sustainable production system symbolized by greater biodiversity and multi-functionality, than other livestock production systems </w:t>
      </w:r>
      <w:r w:rsidRPr="0008241C">
        <w:rPr>
          <w:sz w:val="22"/>
          <w:szCs w:val="22"/>
        </w:rPr>
        <w:fldChar w:fldCharType="begin" w:fldLock="1"/>
      </w:r>
      <w:r w:rsidRPr="0008241C">
        <w:rPr>
          <w:sz w:val="22"/>
          <w:szCs w:val="22"/>
        </w:rPr>
        <w:instrText>ADDIN CSL_CITATION {"citationItems":[{"id":"ITEM-1","itemData":{"DOI":"10.1007/s10457-016-0065-2","ISSN":"0167-4366","author":[{"dropping-particle":"","family":"Jose","given":"Shibu","non-dropping-particle":"","parse-names":false,"suffix":""},{"dropping-particle":"","family":"Walter","given":"Dusty","non-dropping-particle":"","parse-names":false,"suffix":""},{"dropping-particle":"","family":"Mohan Kumar","given":"B.","non-dropping-particle":"","parse-names":false,"suffix":""}],"container-title":"Agroforestry Systems","id":"ITEM-1","issued":{"date-parts":[["2017"]]},"publisher":"Springer Netherlands","title":"Ecological considerations in sustainable silvopasture design and management.","type":"article-journal"},"uris":["http://www.mendeley.com/documents/?uuid=e02871de-597c-4da3-904d-37cc5c613558"]}],"mendeley":{"formattedCitation":"(Jose &lt;i&gt;et al.&lt;/i&gt;, 2017)","plainTextFormattedCitation":"(Jose et al., 2017)","previouslyFormattedCitation":"(Jose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Jose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lthough silvopastoralism is most commonly practiced in the developed countries </w:t>
      </w:r>
      <w:r w:rsidRPr="0008241C">
        <w:rPr>
          <w:sz w:val="22"/>
          <w:szCs w:val="22"/>
        </w:rPr>
        <w:fldChar w:fldCharType="begin" w:fldLock="1"/>
      </w:r>
      <w:r w:rsidRPr="0008241C">
        <w:rPr>
          <w:sz w:val="22"/>
          <w:szCs w:val="22"/>
        </w:rPr>
        <w:instrText>ADDIN CSL_CITATION {"citationItems":[{"id":"ITEM-1","itemData":{"author":[{"dropping-particle":"","family":"Sharrow","given":"S.H.","non-dropping-particle":"","parse-names":false,"suffix":""}],"container-title":"Agroforestry in sustainable agricultural systems","editor":[{"dropping-particle":"","family":"Buck LE","given":"Lassoie J","non-dropping-particle":"","parse-names":false,"suffix":""}],"id":"ITEM-1","issued":{"date-parts":[["1999"]]},"page":"111–130","publisher":"CRC Press","publisher-place":"Boca Raton","title":"Silvopastoralism: competition and facilitation between trees, livestock, and improved grass-clover pastures on temperate rainfed lands","type":"chapter"},"uris":["http://www.mendeley.com/documents/?uuid=d28f8735-f68e-4534-8cf2-82a0515b8560"]}],"mendeley":{"formattedCitation":"(Sharrow, 1999)","plainTextFormattedCitation":"(Sharrow, 1999)","previouslyFormattedCitation":"(Sharrow, 1999)"},"properties":{"noteIndex":0},"schema":"https://github.com/citation-style-language/schema/raw/master/csl-citation.json"}</w:instrText>
      </w:r>
      <w:r w:rsidRPr="0008241C">
        <w:rPr>
          <w:sz w:val="22"/>
          <w:szCs w:val="22"/>
        </w:rPr>
        <w:fldChar w:fldCharType="separate"/>
      </w:r>
      <w:r w:rsidRPr="0008241C">
        <w:rPr>
          <w:noProof/>
          <w:sz w:val="22"/>
          <w:szCs w:val="22"/>
        </w:rPr>
        <w:t>(Sharrow, 1999)</w:t>
      </w:r>
      <w:r w:rsidRPr="0008241C">
        <w:rPr>
          <w:sz w:val="22"/>
          <w:szCs w:val="22"/>
        </w:rPr>
        <w:fldChar w:fldCharType="end"/>
      </w:r>
      <w:r w:rsidRPr="0008241C">
        <w:rPr>
          <w:sz w:val="22"/>
          <w:szCs w:val="22"/>
        </w:rPr>
        <w:t xml:space="preserve">, it constitutes a significant land management activity in the Asia-Pacific region. For example, in South-East Asia alone, the potential for tree crop-ruminant systems exists over an estimated 210 million ha of tree crops like coconut, oil palm and rubber that could be used </w:t>
      </w:r>
      <w:r w:rsidRPr="0008241C">
        <w:rPr>
          <w:rFonts w:eastAsia="MS Mincho"/>
          <w:sz w:val="22"/>
          <w:szCs w:val="22"/>
          <w:lang w:eastAsia="ja-JP"/>
        </w:rPr>
        <w:t xml:space="preserve">also </w:t>
      </w:r>
      <w:r w:rsidRPr="0008241C">
        <w:rPr>
          <w:sz w:val="22"/>
          <w:szCs w:val="22"/>
        </w:rPr>
        <w:t xml:space="preserve">for animal production </w:t>
      </w:r>
      <w:r w:rsidRPr="0008241C">
        <w:rPr>
          <w:sz w:val="22"/>
          <w:szCs w:val="22"/>
        </w:rPr>
        <w:fldChar w:fldCharType="begin" w:fldLock="1"/>
      </w:r>
      <w:r w:rsidRPr="0008241C">
        <w:rPr>
          <w:sz w:val="22"/>
          <w:szCs w:val="22"/>
        </w:rPr>
        <w:instrText>ADDIN CSL_CITATION {"citationItems":[{"id":"ITEM-1","itemData":{"author":[{"dropping-particle":"","family":"Alexandratos","given":"N.","non-dropping-particle":"","parse-names":false,"suffix":""}],"id":"ITEM-1","issued":{"date-parts":[["1995"]]},"number-of-pages":"488","publisher-place":"Rome, Italy","title":"The world agriculture towards 2010","type":"report"},"uris":["http://www.mendeley.com/documents/?uuid=458dea21-4f61-4b5b-b71e-77dbcb4c8f24"]}],"mendeley":{"formattedCitation":"(Alexandratos, 1995)","plainTextFormattedCitation":"(Alexandratos, 1995)","previouslyFormattedCitation":"(Alexandratos, 1995)"},"properties":{"noteIndex":0},"schema":"https://github.com/citation-style-language/schema/raw/master/csl-citation.json"}</w:instrText>
      </w:r>
      <w:r w:rsidRPr="0008241C">
        <w:rPr>
          <w:sz w:val="22"/>
          <w:szCs w:val="22"/>
        </w:rPr>
        <w:fldChar w:fldCharType="separate"/>
      </w:r>
      <w:r w:rsidRPr="0008241C">
        <w:rPr>
          <w:noProof/>
          <w:sz w:val="22"/>
          <w:szCs w:val="22"/>
        </w:rPr>
        <w:t>(Alexandratos, 1995)</w:t>
      </w:r>
      <w:r w:rsidRPr="0008241C">
        <w:rPr>
          <w:sz w:val="22"/>
          <w:szCs w:val="22"/>
        </w:rPr>
        <w:fldChar w:fldCharType="end"/>
      </w:r>
      <w:r w:rsidRPr="0008241C">
        <w:rPr>
          <w:sz w:val="22"/>
          <w:szCs w:val="22"/>
        </w:rPr>
        <w:t>. In India, the rainfed agroecosystem accounts for 68</w:t>
      </w:r>
      <w:r w:rsidR="00C934E9">
        <w:rPr>
          <w:sz w:val="22"/>
          <w:szCs w:val="22"/>
        </w:rPr>
        <w:t xml:space="preserve"> per cent</w:t>
      </w:r>
      <w:r w:rsidRPr="0008241C">
        <w:rPr>
          <w:sz w:val="22"/>
          <w:szCs w:val="22"/>
        </w:rPr>
        <w:t xml:space="preserve"> of the total cultivated lands and provides support for 40 per cent of the human and 65</w:t>
      </w:r>
      <w:r w:rsidR="00C934E9">
        <w:rPr>
          <w:sz w:val="22"/>
          <w:szCs w:val="22"/>
        </w:rPr>
        <w:t xml:space="preserve"> per cent</w:t>
      </w:r>
      <w:r w:rsidRPr="0008241C">
        <w:rPr>
          <w:sz w:val="22"/>
          <w:szCs w:val="22"/>
        </w:rPr>
        <w:t xml:space="preserve"> of the livestock population </w:t>
      </w:r>
      <w:r w:rsidRPr="0008241C">
        <w:rPr>
          <w:sz w:val="22"/>
          <w:szCs w:val="22"/>
        </w:rPr>
        <w:fldChar w:fldCharType="begin" w:fldLock="1"/>
      </w:r>
      <w:r w:rsidRPr="0008241C">
        <w:rPr>
          <w:sz w:val="22"/>
          <w:szCs w:val="22"/>
        </w:rPr>
        <w:instrText>ADDIN CSL_CITATION {"citationItems":[{"id":"ITEM-1","itemData":{"author":[{"dropping-particle":"","family":"Misra","given":"A. K.","non-dropping-particle":"","parse-names":false,"suffix":""},{"dropping-particle":"","family":"Rao","given":"C. A. R.","non-dropping-particle":"","parse-names":false,"suffix":""},{"dropping-particle":"V.","family":"Subramanyam","given":"K.","non-dropping-particle":"","parse-names":false,"suffix":""},{"dropping-particle":"","family":"Ramakrishna","given":"Y. S.","non-dropping-particle":"","parse-names":false,"suffix":""}],"container-title":"Outlook Agric","id":"ITEM-1","issued":{"date-parts":[["2009"]]},"page":"284-292","title":"Improving dairy production in India’s ranfed agroecosystem: constraints and strategies","type":"article-journal","volume":"38"},"uris":["http://www.mendeley.com/documents/?uuid=0722937b-fb39-4172-8e89-b48919a66f5c"]}],"mendeley":{"formattedCitation":"(A. K. Misra &lt;i&gt;et al.&lt;/i&gt;, 2009)","plainTextFormattedCitation":"(A. K. Misra et al., 2009)","previouslyFormattedCitation":"(A. K. Misra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A. K. Misra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producing 44</w:t>
      </w:r>
      <w:r w:rsidR="00C934E9">
        <w:rPr>
          <w:sz w:val="22"/>
          <w:szCs w:val="22"/>
        </w:rPr>
        <w:t xml:space="preserve"> per cent</w:t>
      </w:r>
      <w:r w:rsidRPr="0008241C">
        <w:rPr>
          <w:sz w:val="22"/>
          <w:szCs w:val="22"/>
        </w:rPr>
        <w:t xml:space="preserve"> of dietary needs </w:t>
      </w:r>
      <w:r w:rsidRPr="0008241C">
        <w:rPr>
          <w:sz w:val="22"/>
          <w:szCs w:val="22"/>
        </w:rPr>
        <w:fldChar w:fldCharType="begin" w:fldLock="1"/>
      </w:r>
      <w:r w:rsidRPr="0008241C">
        <w:rPr>
          <w:sz w:val="22"/>
          <w:szCs w:val="22"/>
        </w:rPr>
        <w:instrText>ADDIN CSL_CITATION {"citationItems":[{"id":"ITEM-1","itemData":{"author":[{"dropping-particle":"","family":"Singh","given":"H. P.","non-dropping-particle":"","parse-names":false,"suffix":""},{"dropping-particle":"","family":"Sharma","given":"K. D.","non-dropping-particle":"","parse-names":false,"suffix":""},{"dropping-particle":"","family":"Reddy","given":"G. S.","non-dropping-particle":"","parse-names":false,"suffix":""},{"dropping-particle":"","family":"Sharma","given":"K. L.","non-dropping-particle":"","parse-names":false,"suffix":""}],"container-title":"Challenges and Strategies for Dryland Agriculture","edition":"No. 32","id":"ITEM-1","issued":{"date-parts":[["2004"]]},"page":"16","publisher":"Special Publ.","publisher-place":"Madison, USA.","title":"Dryland agriculture in India","type":"chapter"},"uris":["http://www.mendeley.com/documents/?uuid=19d08ca9-0ee8-4944-95ca-5b9eac1409d5"]}],"mendeley":{"formattedCitation":"(H. P. Singh &lt;i&gt;et al.&lt;/i&gt;, 2004)","plainTextFormattedCitation":"(H. P. Singh et al., 2004)","previouslyFormattedCitation":"(H. P. Singh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H. P. Singh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xml:space="preserve">. </w:t>
      </w:r>
    </w:p>
    <w:p w14:paraId="1A9CEA26" w14:textId="77777777" w:rsidR="00A01204" w:rsidRPr="0008241C" w:rsidRDefault="00A01204" w:rsidP="00A01204">
      <w:pPr>
        <w:rPr>
          <w:sz w:val="22"/>
          <w:szCs w:val="22"/>
        </w:rPr>
      </w:pPr>
    </w:p>
    <w:p w14:paraId="10CF73F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47" w:name="_Toc504317183"/>
      <w:bookmarkStart w:id="848" w:name="_Toc504317876"/>
      <w:bookmarkStart w:id="849" w:name="_Toc524041373"/>
      <w:r w:rsidRPr="0008241C">
        <w:rPr>
          <w:b/>
          <w:sz w:val="22"/>
          <w:szCs w:val="24"/>
        </w:rPr>
        <w:t xml:space="preserve">3.2.1.6 </w:t>
      </w:r>
      <w:r w:rsidRPr="0008241C">
        <w:rPr>
          <w:b/>
          <w:sz w:val="22"/>
          <w:szCs w:val="24"/>
        </w:rPr>
        <w:tab/>
        <w:t>Urban ecosystem and biodiversity</w:t>
      </w:r>
      <w:bookmarkEnd w:id="847"/>
      <w:bookmarkEnd w:id="848"/>
      <w:bookmarkEnd w:id="849"/>
    </w:p>
    <w:p w14:paraId="019FD0FA" w14:textId="77777777" w:rsidR="00A01204" w:rsidRPr="0008241C" w:rsidRDefault="00A01204" w:rsidP="00A01204">
      <w:pPr>
        <w:rPr>
          <w:sz w:val="22"/>
          <w:szCs w:val="22"/>
          <w:lang w:eastAsia="ja-JP"/>
        </w:rPr>
      </w:pPr>
    </w:p>
    <w:p w14:paraId="6B20B3ED" w14:textId="1F252DF3" w:rsidR="00A01204" w:rsidRPr="0008241C" w:rsidRDefault="00A01204" w:rsidP="00A01204">
      <w:pPr>
        <w:rPr>
          <w:sz w:val="22"/>
          <w:szCs w:val="22"/>
        </w:rPr>
      </w:pPr>
      <w:r w:rsidRPr="0008241C">
        <w:rPr>
          <w:sz w:val="22"/>
          <w:szCs w:val="22"/>
        </w:rPr>
        <w:t xml:space="preserve">Approximately half of the population of the Asia-Pacific region lives in urban areas, but urbanization varies greatly within and between regions </w:t>
      </w:r>
      <w:r w:rsidRPr="0008241C">
        <w:rPr>
          <w:sz w:val="22"/>
          <w:szCs w:val="22"/>
        </w:rPr>
        <w:fldChar w:fldCharType="begin" w:fldLock="1"/>
      </w:r>
      <w:r w:rsidRPr="0008241C">
        <w:rPr>
          <w:sz w:val="22"/>
          <w:szCs w:val="22"/>
        </w:rPr>
        <w:instrText>ADDIN CSL_CITATION {"citationItems":[{"id":"ITEM-1","itemData":{"ISBN":"978-92-1-151517-6","author":[{"dropping-particle":"","family":"United Nations","given":"","non-dropping-particle":"","parse-names":false,"suffix":""}],"container-title":"(ST/ESA/SER.A/366)","id":"ITEM-1","issued":{"date-parts":[["2015"]]},"number-of-pages":"493","publisher-place":"New York","title":"World Urbanization Prospects: The 2014 Revision. Report ST/ESA/SER.A/366.","type":"report"},"uris":["http://www.mendeley.com/documents/?uuid=ee90917a-64bb-30e9-ab50-7f468b387731"]}],"mendeley":{"formattedCitation":"(United Nations, 2015)","plainTextFormattedCitation":"(United Nations, 2015)","previouslyFormattedCitation":"(United Nations, 2015)"},"properties":{"noteIndex":0},"schema":"https://github.com/citation-style-language/schema/raw/master/csl-citation.json"}</w:instrText>
      </w:r>
      <w:r w:rsidRPr="0008241C">
        <w:rPr>
          <w:sz w:val="22"/>
          <w:szCs w:val="22"/>
        </w:rPr>
        <w:fldChar w:fldCharType="separate"/>
      </w:r>
      <w:r w:rsidRPr="0008241C">
        <w:rPr>
          <w:noProof/>
          <w:sz w:val="22"/>
          <w:szCs w:val="22"/>
        </w:rPr>
        <w:t>(United Nations, 2015)</w:t>
      </w:r>
      <w:r w:rsidRPr="0008241C">
        <w:rPr>
          <w:sz w:val="22"/>
          <w:szCs w:val="22"/>
        </w:rPr>
        <w:fldChar w:fldCharType="end"/>
      </w:r>
      <w:r w:rsidRPr="0008241C">
        <w:rPr>
          <w:sz w:val="22"/>
          <w:szCs w:val="22"/>
        </w:rPr>
        <w:t>. Oceania and Western Asia are currently most urbanized and Southern Asia least, while Eastern Asia has urbanized most rapidly in the last 25 years (Figure 3.4). In Australia, Israel, Japan, Republic of Korea, Lebanon, New Zealand, and several smaller countries, more than 80</w:t>
      </w:r>
      <w:r w:rsidR="00C934E9">
        <w:rPr>
          <w:sz w:val="22"/>
          <w:szCs w:val="22"/>
        </w:rPr>
        <w:t xml:space="preserve"> per cent</w:t>
      </w:r>
      <w:r w:rsidRPr="0008241C">
        <w:rPr>
          <w:sz w:val="22"/>
          <w:szCs w:val="22"/>
        </w:rPr>
        <w:t xml:space="preserve"> of the population is urban, while in Nepal, Papua New Guinea, Samoa, and Sri Lanka it is less than 20</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BN":"978-92-1-151517-6","author":[{"dropping-particle":"","family":"United Nations","given":"","non-dropping-particle":"","parse-names":false,"suffix":""}],"container-title":"(ST/ESA/SER.A/366)","id":"ITEM-1","issued":{"date-parts":[["2015"]]},"number-of-pages":"493","publisher-place":"New York","title":"World Urbanization Prospects: The 2014 Revision. Report ST/ESA/SER.A/366.","type":"report"},"uris":["http://www.mendeley.com/documents/?uuid=ee90917a-64bb-30e9-ab50-7f468b387731"]}],"mendeley":{"formattedCitation":"(United Nations, 2015)","plainTextFormattedCitation":"(United Nations, 2015)","previouslyFormattedCitation":"(United Nations, 2015)"},"properties":{"noteIndex":0},"schema":"https://github.com/citation-style-language/schema/raw/master/csl-citation.json"}</w:instrText>
      </w:r>
      <w:r w:rsidRPr="0008241C">
        <w:rPr>
          <w:sz w:val="22"/>
          <w:szCs w:val="22"/>
        </w:rPr>
        <w:fldChar w:fldCharType="separate"/>
      </w:r>
      <w:r w:rsidRPr="0008241C">
        <w:rPr>
          <w:noProof/>
          <w:sz w:val="22"/>
          <w:szCs w:val="22"/>
        </w:rPr>
        <w:t>(United Nations, 2015)</w:t>
      </w:r>
      <w:r w:rsidRPr="0008241C">
        <w:rPr>
          <w:sz w:val="22"/>
          <w:szCs w:val="22"/>
        </w:rPr>
        <w:fldChar w:fldCharType="end"/>
      </w:r>
      <w:r w:rsidRPr="0008241C">
        <w:rPr>
          <w:sz w:val="22"/>
          <w:szCs w:val="22"/>
        </w:rPr>
        <w:t xml:space="preserve">. Five countries in the Asia-Pacific region, Bhutan, China, Indonesia, Lao PDR, and Nepal, were among the ten fastest urbanizing countries in the world for 1990-2014. Of the world’s 28 biggest cities (having over 10 million population), more than half are in Asia, with six in China, three in India, two in Japan, and one each in Bangladesh, Indonesia, Pakistan, and the Philippines. The world’s three biggest cities, namely, Tokyo, Delhi, and Shanghai, are all in Asia. </w:t>
      </w:r>
    </w:p>
    <w:p w14:paraId="60A37246" w14:textId="77777777" w:rsidR="00A01204" w:rsidRPr="0008241C" w:rsidRDefault="00A01204" w:rsidP="00A01204">
      <w:pPr>
        <w:rPr>
          <w:sz w:val="22"/>
          <w:szCs w:val="22"/>
        </w:rPr>
      </w:pPr>
    </w:p>
    <w:p w14:paraId="7963D173" w14:textId="77777777" w:rsidR="00A01204" w:rsidRPr="0008241C" w:rsidRDefault="00A01204" w:rsidP="00A01204">
      <w:pPr>
        <w:rPr>
          <w:sz w:val="22"/>
          <w:szCs w:val="22"/>
        </w:rPr>
      </w:pPr>
      <w:r w:rsidRPr="0008241C">
        <w:rPr>
          <w:noProof/>
          <w:sz w:val="22"/>
          <w:szCs w:val="22"/>
        </w:rPr>
        <w:lastRenderedPageBreak/>
        <w:drawing>
          <wp:inline distT="0" distB="0" distL="0" distR="0" wp14:anchorId="1338D4D2" wp14:editId="0649413A">
            <wp:extent cx="5736590" cy="2658110"/>
            <wp:effectExtent l="0" t="0" r="0" b="889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8" cstate="email">
                      <a:extLst>
                        <a:ext uri="{28A0092B-C50C-407E-A947-70E740481C1C}">
                          <a14:useLocalDpi xmlns:a14="http://schemas.microsoft.com/office/drawing/2010/main"/>
                        </a:ext>
                      </a:extLst>
                    </a:blip>
                    <a:srcRect/>
                    <a:stretch>
                      <a:fillRect/>
                    </a:stretch>
                  </pic:blipFill>
                  <pic:spPr bwMode="auto">
                    <a:xfrm>
                      <a:off x="0" y="0"/>
                      <a:ext cx="5736590" cy="2658110"/>
                    </a:xfrm>
                    <a:prstGeom prst="rect">
                      <a:avLst/>
                    </a:prstGeom>
                    <a:noFill/>
                  </pic:spPr>
                </pic:pic>
              </a:graphicData>
            </a:graphic>
          </wp:inline>
        </w:drawing>
      </w:r>
    </w:p>
    <w:p w14:paraId="056729CF"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3.4 Trends in human populations in urban areas of the Asia-Pacific region. Source: United Nations </w:t>
      </w:r>
      <w:r w:rsidRPr="0008241C">
        <w:rPr>
          <w:b/>
          <w:i/>
          <w:kern w:val="2"/>
          <w:sz w:val="22"/>
          <w:szCs w:val="22"/>
          <w:lang w:eastAsia="ja-JP"/>
        </w:rPr>
        <w:fldChar w:fldCharType="begin" w:fldLock="1"/>
      </w:r>
      <w:r w:rsidRPr="0008241C">
        <w:rPr>
          <w:b/>
          <w:kern w:val="2"/>
          <w:sz w:val="22"/>
          <w:szCs w:val="22"/>
          <w:lang w:eastAsia="ja-JP"/>
        </w:rPr>
        <w:instrText>ADDIN CSL_CITATION {"citationItems":[{"id":"ITEM-1","itemData":{"ISBN":"978-92-1-151517-6","author":[{"dropping-particle":"","family":"United Nations","given":"","non-dropping-particle":"","parse-names":false,"suffix":""}],"container-title":"(ST/ESA/SER.A/366)","id":"ITEM-1","issued":{"date-parts":[["2015"]]},"number-of-pages":"493","publisher-place":"New York","title":"World Urbanization Prospects: The 2014 Revision. Report ST/ESA/SER.A/366.","type":"report"},"label":"part","suppress-author":1,"uris":["http://www.mendeley.com/documents/?uuid=ee90917a-64bb-30e9-ab50-7f468b387731"]}],"mendeley":{"formattedCitation":"(2015)","plainTextFormattedCitation":"(2015)","previouslyFormattedCitation":"(2015)"},"properties":{"noteIndex":0},"schema":"https://github.com/citation-style-language/schema/raw/master/csl-citation.json"}</w:instrText>
      </w:r>
      <w:r w:rsidRPr="0008241C">
        <w:rPr>
          <w:b/>
          <w:i/>
          <w:kern w:val="2"/>
          <w:sz w:val="22"/>
          <w:szCs w:val="22"/>
          <w:lang w:eastAsia="ja-JP"/>
        </w:rPr>
        <w:fldChar w:fldCharType="separate"/>
      </w:r>
      <w:r w:rsidRPr="0008241C">
        <w:rPr>
          <w:b/>
          <w:noProof/>
          <w:kern w:val="2"/>
          <w:sz w:val="22"/>
          <w:szCs w:val="22"/>
          <w:lang w:eastAsia="ja-JP"/>
        </w:rPr>
        <w:t>(2015)</w:t>
      </w:r>
      <w:r w:rsidRPr="0008241C">
        <w:rPr>
          <w:b/>
          <w:i/>
          <w:kern w:val="2"/>
          <w:sz w:val="22"/>
          <w:szCs w:val="22"/>
          <w:lang w:eastAsia="ja-JP"/>
        </w:rPr>
        <w:fldChar w:fldCharType="end"/>
      </w:r>
      <w:r w:rsidRPr="0008241C">
        <w:rPr>
          <w:b/>
          <w:kern w:val="2"/>
          <w:sz w:val="22"/>
          <w:szCs w:val="22"/>
          <w:lang w:eastAsia="ja-JP"/>
        </w:rPr>
        <w:t>.</w:t>
      </w:r>
    </w:p>
    <w:p w14:paraId="61BB9595" w14:textId="77777777" w:rsidR="00A01204" w:rsidRPr="0008241C" w:rsidRDefault="00A01204" w:rsidP="00A01204">
      <w:pPr>
        <w:rPr>
          <w:sz w:val="22"/>
          <w:szCs w:val="22"/>
        </w:rPr>
      </w:pPr>
    </w:p>
    <w:p w14:paraId="7466557C" w14:textId="7178CEEA" w:rsidR="00A01204" w:rsidRPr="0008241C" w:rsidRDefault="00A01204" w:rsidP="00A01204">
      <w:pPr>
        <w:rPr>
          <w:sz w:val="22"/>
          <w:szCs w:val="22"/>
        </w:rPr>
      </w:pPr>
      <w:r w:rsidRPr="0008241C">
        <w:rPr>
          <w:sz w:val="22"/>
          <w:szCs w:val="22"/>
        </w:rPr>
        <w:t xml:space="preserve">Unfortunately, there is no detailed regional map of urban areas in the Asia-Pacific region and the statistics on changes in urban land from different countries are based on a variety of different methodologies, making comparisons difficult. In China the total area of urban and industrial land more than doubled between 1990 and 2010, with growth concentrated in the megacities of the coastal zone </w:t>
      </w:r>
      <w:r w:rsidRPr="0008241C">
        <w:rPr>
          <w:sz w:val="22"/>
          <w:szCs w:val="22"/>
        </w:rPr>
        <w:fldChar w:fldCharType="begin" w:fldLock="1"/>
      </w:r>
      <w:r w:rsidRPr="0008241C">
        <w:rPr>
          <w:sz w:val="22"/>
          <w:szCs w:val="22"/>
        </w:rPr>
        <w:instrText>ADDIN CSL_CITATION {"citationItems":[{"id":"ITEM-1","itemData":{"DOI":"10.1016/j.landurbplan.2015.10.001","ISSN":"01692046","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author":[{"dropping-particle":"","family":"Kuang","given":"Wenhui","non-dropping-particle":"","parse-names":false,"suffix":""},{"dropping-particle":"","family":"Liu","given":"Jiyuan","non-dropping-particle":"","parse-names":false,"suffix":""},{"dropping-particle":"","family":"Dong","given":"Jinwei","non-dropping-particle":"","parse-names":false,"suffix":""},{"dropping-particle":"","family":"Chi","given":"Wenfeng","non-dropping-particle":"","parse-names":false,"suffix":""},{"dropping-particle":"","family":"Zhang","given":"Chi","non-dropping-particle":"","parse-names":false,"suffix":""}],"container-title":"Landscape and Urban Planning","id":"ITEM-1","issued":{"date-parts":[["2016"]]},"page":"21-33","publisher":"Elsevier B.V.","title":"The rapid and massive urban and industrial land expansions in China between 1990 and 2010: A CLUD-based analysis of their trajectories, patterns, and drivers","type":"article-journal","volume":"145"},"uris":["http://www.mendeley.com/documents/?uuid=e74ae9b4-f3d0-467b-b5ee-0f678624f02d"]}],"mendeley":{"formattedCitation":"(Kuang &lt;i&gt;et al.&lt;/i&gt;, 2016)","plainTextFormattedCitation":"(Kuang et al., 2016)","previouslyFormattedCitation":"(Kuan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uan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while in Vietnam the built-up area increased 880</w:t>
      </w:r>
      <w:r w:rsidR="00C934E9">
        <w:rPr>
          <w:sz w:val="22"/>
          <w:szCs w:val="22"/>
        </w:rPr>
        <w:t xml:space="preserve"> per cent</w:t>
      </w:r>
      <w:r w:rsidRPr="0008241C">
        <w:rPr>
          <w:sz w:val="22"/>
          <w:szCs w:val="22"/>
        </w:rPr>
        <w:t xml:space="preserve"> from 1992 to 2010 </w:t>
      </w:r>
      <w:r w:rsidRPr="0008241C">
        <w:rPr>
          <w:sz w:val="22"/>
          <w:szCs w:val="22"/>
        </w:rPr>
        <w:fldChar w:fldCharType="begin" w:fldLock="1"/>
      </w:r>
      <w:r w:rsidRPr="0008241C">
        <w:rPr>
          <w:sz w:val="22"/>
          <w:szCs w:val="22"/>
        </w:rPr>
        <w:instrText>ADDIN CSL_CITATION {"citationItems":[{"id":"ITEM-1","itemData":{"DOI":"10.3390/rs8100819","ISBN":"2072-4292","ISSN":"2072-4292","abstract":"Urban built-up area, one of the most important measures of an urban landscape, is an essential variable for understanding ecological and socioeconomic processes in urban systems. With an interest in urban development in transitional economies in Southeast Asia, we recognized a lack of high-to-medium resolution (&lt;60 m) built-up information for countries in the region, including Vietnam, Laos, Cambodia and Myanmar. In this study, we combined multiple remote sensing data, including Landsat, DMSP/OLS night time light, MODIS NDVI data and other ancillary spatial data, to develop a 30-m resolution urban built-up map of 2010 for the above four countries. Following the trend analysis of the DMSP/OLS time series and the 2010 urban built-up extent, we also quantified the spatiotemporal dynamics of urban built-up areas from 1992 to 2010. Among the four countries, Vietnam had the highest proportion of urban built-up area (0.91%), followed by Myanmar (0.15%), Cambodia (0.12%) and Laos (0.09%). Vietnam was also the fastest in new built-up development (increased ~8.8-times during the 18-year study period), followed by Laos, Cambodia and Myanmar, which increased at 6.0-, 3.6-and 0.24-times, respectively.","author":[{"dropping-particle":"","family":"Ouyang","given":"Zutao","non-dropping-particle":"","parse-names":false,"suffix":""},{"dropping-particle":"","family":"Fan","given":"Peilei","non-dropping-particle":"","parse-names":false,"suffix":""},{"dropping-particle":"","family":"Chen","given":"Jiquan","non-dropping-particle":"","parse-names":false,"suffix":""}],"container-title":"Remote Sensing","id":"ITEM-1","issue":"10","issued":{"date-parts":[["2016"]]},"page":"819","title":"Urban Built-up Areas in Transitional Economies of Southeast Asia: Spatial Extent and Dynamics","type":"article-journal","volume":"8"},"uris":["http://www.mendeley.com/documents/?uuid=f7a402c9-da87-4b97-847c-52d88d219994"]}],"mendeley":{"formattedCitation":"(Ouyang &lt;i&gt;et al.&lt;/i&gt;, 2016)","plainTextFormattedCitation":"(Ouyang et al., 2016)","previouslyFormattedCitation":"(Ouyan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Ouyan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India, in contrast, has seen relatively slow urban growth overall, although expansion was 4.0 and 4.9</w:t>
      </w:r>
      <w:r w:rsidR="00C934E9">
        <w:rPr>
          <w:sz w:val="22"/>
          <w:szCs w:val="22"/>
        </w:rPr>
        <w:t xml:space="preserve"> per cent</w:t>
      </w:r>
      <w:r w:rsidRPr="0008241C">
        <w:rPr>
          <w:sz w:val="22"/>
          <w:szCs w:val="22"/>
        </w:rPr>
        <w:t xml:space="preserve"> per year, respectively, in the southern cities of Hyderabad and Bangalore </w:t>
      </w:r>
      <w:r w:rsidRPr="0008241C">
        <w:rPr>
          <w:sz w:val="22"/>
          <w:szCs w:val="22"/>
        </w:rPr>
        <w:fldChar w:fldCharType="begin" w:fldLock="1"/>
      </w:r>
      <w:r w:rsidRPr="0008241C">
        <w:rPr>
          <w:sz w:val="22"/>
          <w:szCs w:val="22"/>
        </w:rPr>
        <w:instrText>ADDIN CSL_CITATION {"citationItems":[{"id":"ITEM-1","itemData":{"DOI":"10.1016/j.foodpol.2015.08.002","ISSN":"03069192","abstract":"The conversion of land to urban uses is one of the most visible changes accompanying economic development. Debate about urban expansion and its impact on food security in countries such as India often relies on dated and incomplete evidence. This paper uses satellite-detected luminosity from 1992 to 2012 to examine urban expansion in India, for 47 agglomerations that each had at least one million people at the time of the 2011 census. The trend annual expansion rate is 2.4% and was significantly faster in the decade to 2001 than in the most recent decade. Most of the land converted to urban use had been woodland, shrub, or grassland and just one-quarter was formerly cropland. Expansion rates vary across agglomerations and are fastest in the south of India and for areas with shorter growing periods.","author":[{"dropping-particle":"","family":"Gibson","given":"John","non-dropping-particle":"","parse-names":false,"suffix":""},{"dropping-particle":"","family":"Boe-Gibson","given":"Geua","non-dropping-particle":"","parse-names":false,"suffix":""},{"dropping-particle":"","family":"Stichbury","given":"Glen","non-dropping-particle":"","parse-names":false,"suffix":""}],"container-title":"Food Policy","id":"ITEM-1","issued":{"date-parts":[["2015"]]},"page":"100-113","publisher":"Elsevier Ltd","title":"Urban land expansion in India 1992-2012","type":"article-journal","volume":"56"},"uris":["http://www.mendeley.com/documents/?uuid=1ac71bab-a418-4bee-a970-fc3d4915f603"]}],"mendeley":{"formattedCitation":"(Gibson &lt;i&gt;et al.&lt;/i&gt;, 2015)","plainTextFormattedCitation":"(Gibson et al., 2015)","previouslyFormattedCitation":"(Gibso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Gibso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Even in China and Vietnam, however, the total area of urban land is still less than one per cent of the total land area </w:t>
      </w:r>
      <w:r w:rsidRPr="0008241C">
        <w:rPr>
          <w:sz w:val="22"/>
          <w:szCs w:val="22"/>
        </w:rPr>
        <w:fldChar w:fldCharType="begin" w:fldLock="1"/>
      </w:r>
      <w:r w:rsidRPr="0008241C">
        <w:rPr>
          <w:sz w:val="22"/>
          <w:szCs w:val="22"/>
        </w:rPr>
        <w:instrText>ADDIN CSL_CITATION {"citationItems":[{"id":"ITEM-1","itemData":{"DOI":"10.1016/j.landurbplan.2015.10.001","ISSN":"01692046","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author":[{"dropping-particle":"","family":"Kuang","given":"Wenhui","non-dropping-particle":"","parse-names":false,"suffix":""},{"dropping-particle":"","family":"Liu","given":"Jiyuan","non-dropping-particle":"","parse-names":false,"suffix":""},{"dropping-particle":"","family":"Dong","given":"Jinwei","non-dropping-particle":"","parse-names":false,"suffix":""},{"dropping-particle":"","family":"Chi","given":"Wenfeng","non-dropping-particle":"","parse-names":false,"suffix":""},{"dropping-particle":"","family":"Zhang","given":"Chi","non-dropping-particle":"","parse-names":false,"suffix":""}],"container-title":"Landscape and Urban Planning","id":"ITEM-1","issued":{"date-parts":[["2016"]]},"page":"21-33","publisher":"Elsevier B.V.","title":"The rapid and massive urban and industrial land expansions in China between 1990 and 2010: A CLUD-based analysis of their trajectories, patterns, and drivers","type":"article-journal","volume":"145"},"uris":["http://www.mendeley.com/documents/?uuid=e74ae9b4-f3d0-467b-b5ee-0f678624f02d"]},{"id":"ITEM-2","itemData":{"DOI":"10.3390/rs8100819","ISBN":"2072-4292","ISSN":"2072-4292","abstract":"Urban built-up area, one of the most important measures of an urban landscape, is an essential variable for understanding ecological and socioeconomic processes in urban systems. With an interest in urban development in transitional economies in Southeast Asia, we recognized a lack of high-to-medium resolution (&lt;60 m) built-up information for countries in the region, including Vietnam, Laos, Cambodia and Myanmar. In this study, we combined multiple remote sensing data, including Landsat, DMSP/OLS night time light, MODIS NDVI data and other ancillary spatial data, to develop a 30-m resolution urban built-up map of 2010 for the above four countries. Following the trend analysis of the DMSP/OLS time series and the 2010 urban built-up extent, we also quantified the spatiotemporal dynamics of urban built-up areas from 1992 to 2010. Among the four countries, Vietnam had the highest proportion of urban built-up area (0.91%), followed by Myanmar (0.15%), Cambodia (0.12%) and Laos (0.09%). Vietnam was also the fastest in new built-up development (increased ~8.8-times during the 18-year study period), followed by Laos, Cambodia and Myanmar, which increased at 6.0-, 3.6-and 0.24-times, respectively.","author":[{"dropping-particle":"","family":"Ouyang","given":"Zutao","non-dropping-particle":"","parse-names":false,"suffix":""},{"dropping-particle":"","family":"Fan","given":"Peilei","non-dropping-particle":"","parse-names":false,"suffix":""},{"dropping-particle":"","family":"Chen","given":"Jiquan","non-dropping-particle":"","parse-names":false,"suffix":""}],"container-title":"Remote Sensing","id":"ITEM-2","issue":"10","issued":{"date-parts":[["2016"]]},"page":"819","title":"Urban Built-up Areas in Transitional Economies of Southeast Asia: Spatial Extent and Dynamics","type":"article-journal","volume":"8"},"uris":["http://www.mendeley.com/documents/?uuid=f7a402c9-da87-4b97-847c-52d88d219994"]}],"mendeley":{"formattedCitation":"(Kuang &lt;i&gt;et al.&lt;/i&gt;, 2016; Ouyang &lt;i&gt;et al.&lt;/i&gt;, 2016)","plainTextFormattedCitation":"(Kuang et al., 2016; Ouyang et al., 2016)","previouslyFormattedCitation":"(Kuang &lt;i&gt;et al.&lt;/i&gt;, 2016; Ouyan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uang </w:t>
      </w:r>
      <w:r w:rsidRPr="0008241C">
        <w:rPr>
          <w:i/>
          <w:noProof/>
          <w:sz w:val="22"/>
          <w:szCs w:val="22"/>
        </w:rPr>
        <w:t>et al.</w:t>
      </w:r>
      <w:r w:rsidRPr="0008241C">
        <w:rPr>
          <w:noProof/>
          <w:sz w:val="22"/>
          <w:szCs w:val="22"/>
        </w:rPr>
        <w:t xml:space="preserve">, 2016; Ouyan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14EA6684" w14:textId="77777777" w:rsidR="00A01204" w:rsidRPr="0008241C" w:rsidRDefault="00A01204" w:rsidP="00A01204">
      <w:pPr>
        <w:rPr>
          <w:sz w:val="22"/>
          <w:szCs w:val="22"/>
        </w:rPr>
      </w:pPr>
    </w:p>
    <w:p w14:paraId="7F6BA227" w14:textId="18684FB6" w:rsidR="00A01204" w:rsidRPr="0008241C" w:rsidRDefault="00A01204" w:rsidP="00A01204">
      <w:pPr>
        <w:rPr>
          <w:sz w:val="22"/>
          <w:szCs w:val="22"/>
        </w:rPr>
      </w:pPr>
      <w:r w:rsidRPr="0008241C">
        <w:rPr>
          <w:sz w:val="22"/>
          <w:szCs w:val="22"/>
        </w:rPr>
        <w:t xml:space="preserve">Urban growth interacts with global climate change to influence urban climates. The ‘urban heat island effect’, resulting from a combination of dark heat-absorbing surfaces, heat storage by day and release at night, reduced evaporative cooling from vegetation, waste heat from machinery, and canyon-like streets that trap heat, has contributed a variable proportion to observed urban warming over recent decades. While this proportion is generally less than half, with the rest attributed to global climate change </w:t>
      </w:r>
      <w:r w:rsidRPr="0008241C">
        <w:rPr>
          <w:sz w:val="22"/>
          <w:szCs w:val="22"/>
        </w:rPr>
        <w:fldChar w:fldCharType="begin" w:fldLock="1"/>
      </w:r>
      <w:r w:rsidRPr="0008241C">
        <w:rPr>
          <w:sz w:val="22"/>
          <w:szCs w:val="22"/>
        </w:rPr>
        <w:instrText>ADDIN CSL_CITATION {"citationItems":[{"id":"ITEM-1","itemData":{"DOI":"10.1007/s10584-015-1446-7","ISSN":"0165-0009","author":[{"dropping-particle":"","family":"Jin","given":"Kai","non-dropping-particle":"","parse-names":false,"suffix":""},{"dropping-particle":"","family":"Wang","given":"Fei","non-dropping-particle":"","parse-names":false,"suffix":""},{"dropping-particle":"","family":"Chen","given":"Deliang","non-dropping-particle":"","parse-names":false,"suffix":""},{"dropping-particle":"","family":"Jiao","given":"Qiao","non-dropping-particle":"","parse-names":false,"suffix":""},{"dropping-particle":"","family":"Xia","given":"Lei","non-dropping-particle":"","parse-names":false,"suffix":""},{"dropping-particle":"","family":"Fleskens","given":"Luuk","non-dropping-particle":"","parse-names":false,"suffix":""},{"dropping-particle":"","family":"Mu","given":"Xingmin","non-dropping-particle":"","parse-names":false,"suffix":""}],"container-title":"Climatic Change","id":"ITEM-1","issue":"4","issued":{"date-parts":[["2015","10","25"]]},"page":"631-643","publisher":"Springer Netherlands","title":"Assessment of urban effect on observed warming trends during 1955–2012 over China: a case of 45 cities","type":"article-journal","volume":"132"},"uris":["http://www.mendeley.com/documents/?uuid=f5e4cf64-2097-30e0-8e17-b6374d1291da"]}],"mendeley":{"formattedCitation":"(Jin &lt;i&gt;et al.&lt;/i&gt;, 2015)","plainTextFormattedCitation":"(Jin et al., 2015)","previouslyFormattedCitation":"(Ji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Ji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it appears to have been as high as 80-85</w:t>
      </w:r>
      <w:r w:rsidR="00C934E9">
        <w:rPr>
          <w:sz w:val="22"/>
          <w:szCs w:val="22"/>
        </w:rPr>
        <w:t xml:space="preserve"> per cent</w:t>
      </w:r>
      <w:r w:rsidRPr="0008241C">
        <w:rPr>
          <w:sz w:val="22"/>
          <w:szCs w:val="22"/>
        </w:rPr>
        <w:t xml:space="preserve"> in Shenzhen, China, which was probably Asia’s fastest growing city </w:t>
      </w:r>
      <w:r w:rsidRPr="0008241C">
        <w:rPr>
          <w:sz w:val="22"/>
          <w:szCs w:val="22"/>
        </w:rPr>
        <w:fldChar w:fldCharType="begin" w:fldLock="1"/>
      </w:r>
      <w:r w:rsidRPr="0008241C">
        <w:rPr>
          <w:sz w:val="22"/>
          <w:szCs w:val="22"/>
        </w:rPr>
        <w:instrText>ADDIN CSL_CITATION {"citationItems":[{"id":"ITEM-1","itemData":{"DOI":"10.3354/cr01293","ISSN":"0936-577X","author":[{"dropping-particle":"","family":"Li","given":"L","non-dropping-particle":"","parse-names":false,"suffix":""},{"dropping-particle":"","family":"Chan","given":"PW","non-dropping-particle":"","parse-names":false,"suffix":""},{"dropping-particle":"","family":"Wang","given":"D","non-dropping-particle":"","parse-names":false,"suffix":""},{"dropping-particle":"","family":"Tan","given":"M","non-dropping-particle":"","parse-names":false,"suffix":""}],"container-title":"Climate Research","id":"ITEM-1","issue":"2","issued":{"date-parts":[["2015","4","29"]]},"page":"145-155","title":"Rapid urbanization effect on local climate: intercomparison of climate trends in Shenzhen and Hong Kong, 1968-2013","type":"article-journal","volume":"63"},"uris":["http://www.mendeley.com/documents/?uuid=26410a89-a98d-3d6e-95bf-4ea1079ad699"]}],"mendeley":{"formattedCitation":"(L. Li &lt;i&gt;et al.&lt;/i&gt;, 2015)","plainTextFormattedCitation":"(L. Li et al., 2015)","previouslyFormattedCitation":"(L. L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 L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Rapid urban warming, in turn, has resulted in increased discomfort and health risks for people </w:t>
      </w:r>
      <w:r w:rsidRPr="0008241C">
        <w:rPr>
          <w:sz w:val="22"/>
          <w:szCs w:val="22"/>
        </w:rPr>
        <w:fldChar w:fldCharType="begin" w:fldLock="1"/>
      </w:r>
      <w:r w:rsidRPr="0008241C">
        <w:rPr>
          <w:sz w:val="22"/>
          <w:szCs w:val="22"/>
        </w:rPr>
        <w:instrText>ADDIN CSL_CITATION {"citationItems":[{"id":"ITEM-1","itemData":{"DOI":"10.1016/J.ENVRES.2016.09.001","ISSN":"0013-9351","abstract":"Urban areas are particularly vulnerable to heat-related health outcomes. Simultaneous trends of climate change and urbanization may increase the urban heat-related health burden. We investigated the effects of urban vegetation on heat-related mortality, and evaluated whether different levels of vegetation and individuals’ characteristics affect the temperature-mortality associations within Seoul, Korea 2000–2009. We used Normalized Difference Vegetation Index (NDVI) to assess the urban vegetation within Seoul. We applied an overdispersed Poisson generalized linear model with interaction term between temperature and indicator of NDVI group (categorized in 3 levels) to assess the effect modification of the temperature-mortality association by urban vegetation. We conducted stratified analysis to explore whether associations are affected by individual characteristics of sex and age. The association between total mortality and a 1°C increase in temperature above the 90th percentile (25.1°C) (the “heat effect”) was the highest for gus with low NDVI. The heat effect was a 4.1% (95% confidence interval (CI) 2.3, 5.9%), 3.0% (95% CI 0.2, 5.9%), and 2.2% (95% CI −0.5, 5.0%) increase in mortality risk for low, medium, and high NDVI group, respectively. Estimated risks showed similar effects by sex and age. Our findings suggest a higher mortality effect of high temperature in areas with lower vegetation in Seoul, Korea.","author":[{"dropping-particle":"","family":"Son","given":"Ji-Young","non-dropping-particle":"","parse-names":false,"suffix":""},{"dropping-particle":"","family":"Lane","given":"Kevin J.","non-dropping-particle":"","parse-names":false,"suffix":""},{"dropping-particle":"","family":"Lee","given":"Jong-Tae","non-dropping-particle":"","parse-names":false,"suffix":""},{"dropping-particle":"","family":"Bell","given":"Michelle L.","non-dropping-particle":"","parse-names":false,"suffix":""}],"container-title":"Environmental Research","id":"ITEM-1","issued":{"date-parts":[["2016","11","1"]]},"page":"728-733","publisher":"Academic Press","title":"Urban vegetation and heat-related mortality in Seoul, Korea","type":"article-journal","volume":"151"},"uris":["http://www.mendeley.com/documents/?uuid=cdd3925e-bdae-3d7a-8761-74119dc7ca51"]}],"mendeley":{"formattedCitation":"(Son &lt;i&gt;et al.&lt;/i&gt;, 2016)","plainTextFormattedCitation":"(Son et al., 2016)","previouslyFormattedCitation":"(So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So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nd a longer growing seasons for urban plants </w:t>
      </w:r>
      <w:r w:rsidRPr="0008241C">
        <w:rPr>
          <w:sz w:val="22"/>
          <w:szCs w:val="22"/>
        </w:rPr>
        <w:fldChar w:fldCharType="begin" w:fldLock="1"/>
      </w:r>
      <w:r w:rsidRPr="0008241C">
        <w:rPr>
          <w:sz w:val="22"/>
          <w:szCs w:val="22"/>
        </w:rPr>
        <w:instrText>ADDIN CSL_CITATION {"citationItems":[{"id":"ITEM-1","itemData":{"DOI":"10.1016/J.RSE.2016.02.010","ISSN":"0034-4257","abstract":"Urbanization-induced phenological shifts may provide evidence on how vegetation will respond to global warming. However, the effects of urbanization on vegetation phenology are poorly understood in urban environments. Using MODIS data between 2007 and 2013, we investigated the trends of the phenological metrics (i.e., start, end, and length of growing season: SOS, EOS and GSL) of individual cities and across cities relative to rural areas for China's 32 major cities. We found that the effects of urbanization on phenology decayed exponentially toward rural areas, and were closely related to the land surface temperature (LST) for more than half of the cities. The phenological sensitivity to temperature were 9–11days SOS advance and 6–10days EOS delay per 1°C increase of LST. On average across all cities, the growing season started 11.9days earlier and ended 5.4days later in urban zones compared to rural counterparts. The urbanization effects increased with increasing latitudes, following the pattern of urban heat island effects in general. Our study suggests the value of urban environments in studying the phenological responses to future global change. However, the urbanization impacts are complex and need more direct observations, experimental manipulations, and cross-boundary inter-comparison studies.","author":[{"dropping-particle":"","family":"Zhou","given":"Decheng","non-dropping-particle":"","parse-names":false,"suffix":""},{"dropping-particle":"","family":"Zhao","given":"Shuqing","non-dropping-particle":"","parse-names":false,"suffix":""},{"dropping-particle":"","family":"Zhang","given":"Liangxia","non-dropping-particle":"","parse-names":false,"suffix":""},{"dropping-particle":"","family":"Liu","given":"Shuguang","non-dropping-particle":"","parse-names":false,"suffix":""}],"container-title":"Remote Sensing of Environment","id":"ITEM-1","issued":{"date-parts":[["2016","4","1"]]},"page":"272-281","publisher":"Elsevier","title":"Remotely sensed assessment of urbanization effects on vegetation phenology in China's 32 major cities","type":"article-journal","volume":"176"},"uris":["http://www.mendeley.com/documents/?uuid=1c9a8185-d790-3942-8e1c-f5f0d9c99d1e"]}],"mendeley":{"formattedCitation":"(D. Zhou &lt;i&gt;et al.&lt;/i&gt;, 2016)","plainTextFormattedCitation":"(D. Zhou et al., 2016)","previouslyFormattedCitation":"(D. Zhou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D. Zhou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5F38A7F4" w14:textId="77777777" w:rsidR="00A01204" w:rsidRPr="0008241C" w:rsidRDefault="00A01204" w:rsidP="00A01204">
      <w:pPr>
        <w:rPr>
          <w:sz w:val="22"/>
          <w:szCs w:val="22"/>
        </w:rPr>
      </w:pPr>
    </w:p>
    <w:p w14:paraId="1B902A2A" w14:textId="0695A0D9" w:rsidR="00A01204" w:rsidRPr="0008241C" w:rsidRDefault="00A01204" w:rsidP="00A01204">
      <w:pPr>
        <w:rPr>
          <w:sz w:val="22"/>
          <w:szCs w:val="22"/>
        </w:rPr>
      </w:pPr>
      <w:r w:rsidRPr="0008241C">
        <w:rPr>
          <w:sz w:val="22"/>
          <w:szCs w:val="22"/>
        </w:rPr>
        <w:t>Biodiversity in cities is concentrated in the remaining green spaces. Because urban green space can provide important ecosystem services and sometimes supports threatened species, balancing conservation and development is becoming an urgent issue</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16/j.landurbplan.2014.01.019","ISBN":"0169-2046","ISSN":"01692046","abstract":"The drastic changes in the natural environment of Singapore from the beginning of recorded settlements to the present day present numerous opportunities for understanding how urbanization has affected the ecology of the island city-state. On the one hand, the almost complete clearing of the original tropical lowland forests and the ensuing catastrophic extinction of the original biodiversity, suggest how cities ought to avoid the same developmental pathway. On the other hand, the relatively high percentage of vegetation cover that the city has achieved due to effective urban greening policies suggest that opportunities still exist to restore functions associated with a healthy urban ecosystem. This paper reviewed urban ecological research on Singapore conducted between 1991 and 2012, and summarized the key findings according to the state factors of an urban ecosystem. The review showed that the large majority of the studies were focused on biodiversity, and were on the ecology in a city. It revealed gaps in urban ecological knowledge of Singapore, especially in relation to how studies on the ecology of the city need to link urban ecological research to issues of urban sustainability. Three key strategies are suggested to advance knowledge in this area. These are, to focus on long-term ecological studies in Singapore as an example of a high-density equatorial urban ecosystem, to consciously treat the built component of the urban environment as a key component of urban ecological studies, and to leverage the strong interests in eco-city development as field experimental sites for urban ecological studies. ?? 2014 Elsevier B.V.","author":[{"dropping-particle":"","family":"Tan","given":"Puay Yok","non-dropping-particle":"","parse-names":false,"suffix":""},{"dropping-particle":"bin","family":"Abdul Hamid","given":"Abdul Rahim","non-dropping-particle":"","parse-names":false,"suffix":""}],"container-title":"Landscape and Urban Planning","id":"ITEM-1","issued":{"date-parts":[["2014"]]},"page":"271-289","publisher":"Elsevier B.V.","title":"Urban ecological research in Singapore and its relevance to the advancement of urban ecology and sustainability","type":"article-journal","volume":"125"},"uris":["http://www.mendeley.com/documents/?uuid=b8e0ccf7-8e2e-48e3-bc3c-7f82e8c248bc"]},{"id":"ITEM-2","itemData":{"ISBN":"9781486302062","author":[{"dropping-particle":"","family":"Lonsdale","given":"M.","non-dropping-particle":"","parse-names":false,"suffix":""},{"dropping-particle":"","family":"Fuller","given":"R.","non-dropping-particle":"","parse-names":false,"suffix":""}],"chapter-number":"8","container-title":"Biodiversity-Science and Solutions for Australia","editor":[{"dropping-particle":"","family":"Morton","given":"Steve","non-dropping-particle":"","parse-names":false,"suffix":""},{"dropping-particle":"","family":"Sheppard","given":"Andy","non-dropping-particle":"","parse-names":false,"suffix":""},{"dropping-particle":"","family":"Lonsdale","given":"Mark","non-dropping-particle":"","parse-names":false,"suffix":""}],"id":"ITEM-2","issued":{"date-parts":[["2005"]]},"page":"121-134","publisher":"CSIRO Publishing","publisher-place":"Collingwood, Australia","title":"Cities and towns","type":"chapter"},"uris":["http://www.mendeley.com/documents/?uuid=1e0d871e-6034-30a8-9216-dc53347a160c"]}],"mendeley":{"formattedCitation":"(Lonsdale &amp; Fuller, 2005; Tan &amp; Abdul Hamid, 2014)","plainTextFormattedCitation":"(Lonsdale &amp; Fuller, 2005; Tan &amp; Abdul Hamid, 2014)","previouslyFormattedCitation":"(Lonsdale &amp; Fuller, 2005; Tan &amp; Abdul Hamid,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onsdale &amp; Fuller, 2005; Tan &amp; Abdul Hamid, 2014)</w:t>
      </w:r>
      <w:r w:rsidRPr="0008241C">
        <w:rPr>
          <w:sz w:val="22"/>
          <w:szCs w:val="22"/>
          <w:lang w:eastAsia="ja-JP"/>
        </w:rPr>
        <w:fldChar w:fldCharType="end"/>
      </w:r>
      <w:r w:rsidRPr="0008241C">
        <w:rPr>
          <w:sz w:val="22"/>
          <w:szCs w:val="22"/>
        </w:rPr>
        <w:t>. Early urbanization sometimes destroyed primary forests in tropical and subtropical regions, but recent urban sprawl has largely converted agricultural lands into built-up area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16/j.landurbplan.2010.12.013","ISBN":"0169-2046","ISSN":"01692046","abstract":"Rapid urbanization has caused many environmental impacts associated with the reduction of green space. Having realized the important role of green space in urban ecosystems, many local governments in China have set out a series of policies to introduce green elements into urban areas. Insights into how urban green space changes in response to urbanization and greening policies are essential for guiding sustainable urban development. This paper employed integrated approaches to characterize the changing patterns and intensities of green space in Kunming, China from 1992 to 2009. Spatial variations of green space pattern were derived through concentric and directional landscape analyses integrated with landscape metrics. Change intensities of the two time periods from 1992 to 2000 and from 2000 to 2009 were calculated for the study area as a whole, the concentric belts, and the directional transects to examine the variation of the green space change rate in the city. Results revealed that both rapid urbanization and greening policies accounted for the process of green space change. Among the green space land use types, agriculture land was largely encroached and fragmented by urban sprawl, especially in the outer belts of the city. Forest land was also impacted but encountered a relatively moderate loss rate compared to agriculture land. Conversely, greening policies contributed to the recovery of grass land in the last decade. The study demonstrated the usefulness of the concentric and directional landscape analyses in characterizing the spatial-temporal variations of urban green space in cities with a concentric development form. ?? 2011 Elsevier B.V.","author":[{"dropping-particle":"","family":"Zhou","given":"Xiaolu","non-dropping-particle":"","parse-names":false,"suffix":""},{"dropping-particle":"","family":"Wang","given":"Yi Chen","non-dropping-particle":"","parse-names":false,"suffix":""}],"container-title":"Landscape and Urban Planning","id":"ITEM-1","issue":"3","issued":{"date-parts":[["2011"]]},"page":"268-277","publisher":"Elsevier B.V.","title":"Spatial-temporal dynamics of urban green space in response to rapid urbanization and greening policies","type":"article-journal","volume":"100"},"uris":["http://www.mendeley.com/documents/?uuid=226ae462-ea76-43a8-a11f-f1107e5a5efa"]},{"id":"ITEM-2","itemData":{"DOI":"10.1016/j.rse.2012.09.011","ISBN":"0034-4257","ISSN":"00344257","abstract":"Combining remote sensing data and socio-economic data to quantitatively analyze urban growth is a topic growing in importance. We used square grid cells to investigate the spatial and temporal dynamics of urban growth in the Tokyo, Japan, metropolitan area by using remote sensing imagery from 1972 to 2011 and census population data from 1970 to 2010. First, we used the subspace classification method to produce land-cover maps by using Landsat images from 1972, 1987, 2001, and 2011. Next, we integrated the land-cover maps with basic grid cell maps (using the standard 1km 2 grid cell system of Japan) to represent the proportion of each land-cover category within each 1km 2 grid cell area. Finally, we combined the proportional land-cover maps and population census data to investigate the relationship between land-cover changes and population density change based on grid cells. By using grid cells it is straightforward to (i) integrate remote sensing, geographic information system (GIS), and statistical data within the cells; (ii) quantify land-cover changes in terms of the percentage of area affected and rates of change and compare them with population census data; and (iii) analyze the spatial-temporal dynamics of urban growth patterns. Between 1972 and 2011 the rapid expansion of the urban area was accompanied by extensive shrinking of the agricultural area around the new settlements. As a result, the urban growth rate exceeded the population growth rate by more than a factor of 2.6. We used the grid cells to investigate the spatial relationship between the changes of land-cover classes and population density change, and then calculated the correlation coefficients of land-cover categories and population density changes for 3 intervals between 1972 and 2011 (1972-1987, 1987-2001, and 2001-2011). The results showed that the urban/built-up density decreased in the metropolitan inner core as the city center experienced depopulation. Spatial correlation analysis showed a strong positive correlation between urban expansion and population density change (r=0.59), and that urban expansion was strongly negatively correlated with cropland change (r=-0.77). The results also demonstrated that grid cells allow remote sensing and statistics data to be combined, improving the knowledge, understanding, and analysis of urban dynamics. ?? 2012 Elsevier Inc.","author":[{"dropping-particle":"","family":"Bagan","given":"Hasi","non-dropping-particle":"","parse-names":false,"suffix":""},{"dropping-particle":"","family":"Yamagata","given":"Yoshiki","non-dropping-particle":"","parse-names":false,"suffix":""}],"container-title":"Remote Sensing of Environment","id":"ITEM-2","issued":{"date-parts":[["2012"]]},"page":"210-222","publisher":"Elsevier Inc.","title":"Landsat analysis of urban growth: How Tokyo became the world's largest megacity during the last 40years","type":"article-journal","volume":"127"},"uris":["http://www.mendeley.com/documents/?uuid=694d872d-5be9-461c-a4ef-0312ee141aa3"]},{"id":"ITEM-3","itemData":{"DOI":"10.1061/(asce)0733-9488(2009)135:4(166)","ISBN":"0733-9488","ISSN":"07339488","abstract":"Historical patterns and driving forces of land-use change were investigated in Shanghai under the background of drastic socioeconomic transition in China. Differing from the previous researches, this paper highlights the investigation of not only the socioeconomic factors driving urban area growth, but also the physical elements affecting urban land's spatial distribution through remote sensing and multivariable regression methods. The results indicate that land-use changes have been occurring at an accelerating pace in Shanghai over the past two decades, and are characterized by a massive increase of urban land and a loss of croplands. The growth in urban land use has primarily been driven by population, economy, and transportation, and its spatial distribution has mainly been influenced by accessibility to the transport network and the city center, together with the constraints of existing land-use patterns. The implications for policy are that improvements are needed in the efficient use of resources and the layout of a more adequate transport network; simple restrictions on the migration to cities are not a long-term solution. The conservation and exploitation of agricultural land, as well as the promotion of urban green spaces, are also crucial instruments for sustainable city development.","author":[{"dropping-particle":"","family":"Han","given":"J.","non-dropping-particle":"","parse-names":false,"suffix":""},{"dropping-particle":"","family":"Hayashi","given":"Y.","non-dropping-particle":"","parse-names":false,"suffix":""},{"dropping-particle":"","family":"Cao","given":"X.","non-dropping-particle":"","parse-names":false,"suffix":""},{"dropping-particle":"","family":"Imura","given":"H.","non-dropping-particle":"","parse-names":false,"suffix":""}],"container-title":"Journal of Urban Planning and Development-Asce","id":"ITEM-3","issue":"4","issued":{"date-parts":[["2009"]]},"page":"166-171","title":"Evaluating Land-Use Change in Rapidly Urbanizing China: Case Study of Shanghai","type":"article-journal","volume":"135"},"uris":["http://www.mendeley.com/documents/?uuid=2168cb70-8bdd-494b-aa7b-d3f91f60359a"]},{"id":"ITEM-4","itemData":{"DOI":"10.1016/j.cities.2013.02.001","ISBN":"0264-2751","ISSN":"02642751","abstract":"For about five decades since the onset of rapid urbanization and industrialization, Singapore has placed significant emphasis on urban greening as a key component of its development approach, setting the foundation for its development as a \" Garden City\" Much of the original forest cover that had been lost due to urbanization and agriculture had been replaced by managed vegetation in the form of urban green spaces. This article assessed the distribution of urban green spaces in Singapore at the aggregate level and between the designated planning areas. It showed a high level of heterogeneity in the distribution of urban green spaces. Increasing population density is a key driver of lower per capita green cover and park provision ratio as reported for other cities. In particular, the park provision ratio had consistently stayed below the planning target for the past decade despite increasing land area dedicated for parks. Comparative assessment of Singapore's urban green space provision indicates that it is not significantly differentiated from other high-density cities, indicating that the physical distribution of vegetation in the urban fabric is more important than the absolute quantum of vegetation to create a perception of pervasive greenery. Given the downward pressure created by the increasing built-up area and population density, broad strategies are suggested for how Singapore can continue to upkeep its high level of urban greening. ?? 2013 Elsevier Ltd.","author":[{"dropping-particle":"","family":"Tan","given":"Puay Yok","non-dropping-particle":"","parse-names":false,"suffix":""},{"dropping-particle":"","family":"Wang","given":"James","non-dropping-particle":"","parse-names":false,"suffix":""},{"dropping-particle":"","family":"Sia","given":"Angelia","non-dropping-particle":"","parse-names":false,"suffix":""}],"container-title":"Cities","id":"ITEM-4","issued":{"date-parts":[["2013"]]},"page":"24-32","publisher":"Elsevier Ltd","title":"Perspectives on five decades of the urban greening of Singapore","type":"article-journal","volume":"32"},"uris":["http://www.mendeley.com/documents/?uuid=49368669-fdc1-4c5c-97ab-62b1bd4ac7af"]},{"id":"ITEM-5","itemData":{"DOI":"10.1890/1540-9295(2006)004[0341:ECORUE]2.0.CO;2","ISBN":"1540-9295","ISSN":"15409295","abstract":"Since China's economic reform in the late 1970s, Shanghai, the country's largest and most modem city, has experienced rapid expansion and urbanization. Here, we explore its land-use and land-cover changes, focusing on the impacts of the urbanization process on air and water quality, local climate, and biodiversity. Over the past 30 years, Shanghai's urban area and green land (eg urban parks, street trees, lawns) have increased dramatically, at the expense of cropland. Concentrations of major air pollutants (eg SO(2), NO(x), and total suspended particles) were higher in urban areas than in suburban and rural areas. Overall, however, concentrations have decreased (with the exception of NO(x)), due primarily to a decline in coal consumption by industry and in private households. Increased NOx pollution was mainly attributed to the huge increase in the number of vehicles on the roads. Water quality changes showed a pattern similar to that of air quality, with the most severe pollution occurring in urban areas. Differences in mean air temperatures between urban and rural areas also increased, in line with the rapid pace of urban expansion, indicating an accelerating \"urban heat island\" effect. Urban expansion also led to a decrease in native plant species. Despite its severe environmental problems, Shanghai has also seen major economic development. Managing the tradeoffs between urbanization and environmental protection will be a major challenge for Chinese policy makers.","author":[{"dropping-particle":"","family":"Zhao","given":"Shuqing","non-dropping-particle":"","parse-names":false,"suffix":""},{"dropping-particle":"","family":"Da","given":"Liangjun","non-dropping-particle":"","parse-names":false,"suffix":""},{"dropping-particle":"","family":"Tang","given":"Zhiyao","non-dropping-particle":"","parse-names":false,"suffix":""},{"dropping-particle":"","family":"Fang","given":"Hejun","non-dropping-particle":"","parse-names":false,"suffix":""},{"dropping-particle":"","family":"Song","given":"Kun","non-dropping-particle":"","parse-names":false,"suffix":""},{"dropping-particle":"","family":"Fang","given":"Jingyun","non-dropping-particle":"","parse-names":false,"suffix":""}],"container-title":"Frontiers in Ecology and the Environment","id":"ITEM-5","issue":"7","issued":{"date-parts":[["2006"]]},"page":"341-346","title":"Ecological consequences of rapid urban expansion: Shanghai, China","type":"article-journal","volume":"4"},"uris":["http://www.mendeley.com/documents/?uuid=045631bc-1d08-43a1-a93e-6ee0cf6fed47"]}],"mendeley":{"formattedCitation":"(Bagan &amp; Yamagata, 2012; Han &lt;i&gt;et al.&lt;/i&gt;, 2009; Tan &lt;i&gt;et al.&lt;/i&gt;, 2013; Zhao &lt;i&gt;et al.&lt;/i&gt;, 2006; X. Zhou &amp; Wang, 2011)","plainTextFormattedCitation":"(Bagan &amp; Yamagata, 2012; Han et al., 2009; Tan et al., 2013; Zhao et al., 2006; X. Zhou &amp; Wang, 2011)","previouslyFormattedCitation":"(Bagan &amp; Yamagata, 2012; Han &lt;i&gt;et al.&lt;/i&gt;, 2009; Tan &lt;i&gt;et al.&lt;/i&gt;, 2013; Zhao &lt;i&gt;et al.&lt;/i&gt;, 2006; X. Zhou &amp; Wang,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agan &amp; Yamagata, 2012; Han </w:t>
      </w:r>
      <w:r w:rsidRPr="0008241C">
        <w:rPr>
          <w:i/>
          <w:noProof/>
          <w:sz w:val="22"/>
          <w:szCs w:val="22"/>
          <w:lang w:eastAsia="ja-JP"/>
        </w:rPr>
        <w:t>et al.</w:t>
      </w:r>
      <w:r w:rsidRPr="0008241C">
        <w:rPr>
          <w:noProof/>
          <w:sz w:val="22"/>
          <w:szCs w:val="22"/>
          <w:lang w:eastAsia="ja-JP"/>
        </w:rPr>
        <w:t xml:space="preserve">, 2009; Tan </w:t>
      </w:r>
      <w:r w:rsidRPr="0008241C">
        <w:rPr>
          <w:i/>
          <w:noProof/>
          <w:sz w:val="22"/>
          <w:szCs w:val="22"/>
          <w:lang w:eastAsia="ja-JP"/>
        </w:rPr>
        <w:t>et al.</w:t>
      </w:r>
      <w:r w:rsidRPr="0008241C">
        <w:rPr>
          <w:noProof/>
          <w:sz w:val="22"/>
          <w:szCs w:val="22"/>
          <w:lang w:eastAsia="ja-JP"/>
        </w:rPr>
        <w:t xml:space="preserve">, 2013; Zhao </w:t>
      </w:r>
      <w:r w:rsidRPr="0008241C">
        <w:rPr>
          <w:i/>
          <w:noProof/>
          <w:sz w:val="22"/>
          <w:szCs w:val="22"/>
          <w:lang w:eastAsia="ja-JP"/>
        </w:rPr>
        <w:t>et al.</w:t>
      </w:r>
      <w:r w:rsidRPr="0008241C">
        <w:rPr>
          <w:noProof/>
          <w:sz w:val="22"/>
          <w:szCs w:val="22"/>
          <w:lang w:eastAsia="ja-JP"/>
        </w:rPr>
        <w:t>, 2006; X. Zhou &amp; Wang, 2011)</w:t>
      </w:r>
      <w:r w:rsidRPr="0008241C">
        <w:rPr>
          <w:sz w:val="22"/>
          <w:szCs w:val="22"/>
          <w:lang w:eastAsia="ja-JP"/>
        </w:rPr>
        <w:fldChar w:fldCharType="end"/>
      </w:r>
      <w:r w:rsidRPr="0008241C">
        <w:rPr>
          <w:sz w:val="22"/>
          <w:szCs w:val="22"/>
        </w:rPr>
        <w:t>. In the last several decades, due to maturation of urban policies, urban green space is increasing in most of the megacities, occupying occasionally up to 30</w:t>
      </w:r>
      <w:r w:rsidR="00C934E9">
        <w:rPr>
          <w:sz w:val="22"/>
          <w:szCs w:val="22"/>
        </w:rPr>
        <w:t xml:space="preserve"> per cent</w:t>
      </w:r>
      <w:r w:rsidRPr="0008241C">
        <w:rPr>
          <w:sz w:val="22"/>
          <w:szCs w:val="22"/>
        </w:rPr>
        <w:t xml:space="preserve"> of urban area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bstract":"In an era of global climate change and rapid urbanization, innovations on governance of urban systems are critically required as 50% people are now living in less than 3% of the earth’s urbanized terrestrial surface. Without careful production of knowledge, and large investments to link that knowledge to action, cities will be overwhelmed with environmental challenges. Both policy and science now emphasize the critical necessity of green areas within urban social-ecological systems. Here, we review the present status of urban forestry across the world, and draw lessons that can be applied for the governance of urban green spaces during the development of Jaipur as a world-class city in Rajasthan. We find wide variation both in coverage as well as per capita availability of green spaces. There are, however, some discernible trends emerging from cities renowned for their urban green spaces: approximately 20 to 30% coverage of the total geographical area, and 15 to 25 m2 urban green spaces per capita. World Health Organization suggests ensuring at least a minimum availability of 9 m2 green open space per city dweller. Finally, we provide strategies and lessons for connecting science to decision- making aimed at creating multifunctional landscapes to enhance urban resilience and human well-being.","author":[{"dropping-particle":"","family":"Singh","given":"V. S.","non-dropping-particle":"","parse-names":false,"suffix":""},{"dropping-particle":"","family":"Pandey","given":"D. N.","non-dropping-particle":"","parse-names":false,"suffix":""},{"dropping-particle":"","family":"Chaudhry","given":"P.","non-dropping-particle":"","parse-names":false,"suffix":""}],"container-title":"RSPCB Occasional Paper","id":"ITEM-1","issued":{"date-parts":[["2010"]]},"number":"RSPCB Occasional Paper No. 1/2010","number-of-pages":"23","publisher-place":"Jaipur, Rajasthan (IN)","title":"Urban forests and open green spaces: lessons for Jaipur, Rajasthan, India","type":"report"},"uris":["http://www.mendeley.com/documents/?uuid=de8fc9d7-b2fc-3db2-90df-a5ebbb97642d"]},{"id":"ITEM-2","itemData":{"DOI":"10.1016/j.ufug.2013.10.002","ISBN":"1618-8667","ISSN":"16188667","abstract":"Information on changes in urban green spaces and the causes of these changes is important for urban planning. In this study the trends of urban green coverage (UGC) between 1990 and 2010 in 30 major Chinese cities were studied using classified Landsat satellite images. Associations between the trends and natural and socio-economic variables were analyzed using the maximum information-based nonparametric exploration method. The results showed that, overall, the studied cities have become greener over the past two decades. Greening in old city districts and expanded built-up areas (BUAs) led to the increase of urban green coverage at a mean annual rate of 1.51%. However rapid urbanization also caused a dramatic turn-over in vegetation covers. On a regional scale, around 46.89% of original vegetation cover was converted to other land cover types. The trends of UGC cannot be attributed to any one of natural or socio-economic variables alone. The combined influences of economic growth, climate change, and urban greening policies are the most likely causes behind the detected trend. One lesson from this study is that the preservation of existing vegetation cover must be a priority in urban greening programs. ?? 2013 Elsevier GmbH.","author":[{"dropping-particle":"","family":"Yang","given":"Jun","non-dropping-particle":"","parse-names":false,"suffix":""},{"dropping-particle":"","family":"Huang","given":"Conghong","non-dropping-particle":"","parse-names":false,"suffix":""},{"dropping-particle":"","family":"Zhang","given":"Zhiyong","non-dropping-particle":"","parse-names":false,"suffix":""},{"dropping-particle":"","family":"Wang","given":"Le","non-dropping-particle":"","parse-names":false,"suffix":""}],"container-title":"Urban Forestry and Urban Greening","id":"ITEM-2","issue":"1","issued":{"date-parts":[["2014"]]},"page":"19-27","publisher":"Elsevier GmbH.","title":"The temporal trend of urban green coverage in major Chinese cities between 1990 and 2010","type":"article-journal","volume":"13"},"uris":["http://www.mendeley.com/documents/?uuid=e3c81d60-3662-4ba5-889b-1976d721c53f"]}],"mendeley":{"formattedCitation":"(V. S. Singh &lt;i&gt;et al.&lt;/i&gt;, 2010; J. Yang &lt;i&gt;et al.&lt;/i&gt;, 2014)","plainTextFormattedCitation":"(V. S. Singh et al., 2010; J. Yang et al., 2014)","previouslyFormattedCitation":"(V. S. Singh &lt;i&gt;et al.&lt;/i&gt;, 2010; J. Yang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V. S. Singh </w:t>
      </w:r>
      <w:r w:rsidRPr="0008241C">
        <w:rPr>
          <w:i/>
          <w:noProof/>
          <w:sz w:val="22"/>
          <w:szCs w:val="22"/>
          <w:lang w:eastAsia="ja-JP"/>
        </w:rPr>
        <w:t>et al.</w:t>
      </w:r>
      <w:r w:rsidRPr="0008241C">
        <w:rPr>
          <w:noProof/>
          <w:sz w:val="22"/>
          <w:szCs w:val="22"/>
          <w:lang w:eastAsia="ja-JP"/>
        </w:rPr>
        <w:t xml:space="preserve">, 2010; J. Yang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rPr>
        <w:t>. Nonetheless, per capita urban green space generally remains at low levels in megacities in Asian countries, where it is often &lt;10 m</w:t>
      </w:r>
      <w:r w:rsidRPr="0008241C">
        <w:rPr>
          <w:sz w:val="22"/>
          <w:szCs w:val="22"/>
          <w:vertAlign w:val="superscript"/>
        </w:rPr>
        <w:t xml:space="preserve">2 </w:t>
      </w:r>
      <w:r w:rsidRPr="0008241C">
        <w:rPr>
          <w:sz w:val="22"/>
          <w:szCs w:val="22"/>
          <w:vertAlign w:val="superscript"/>
        </w:rPr>
        <w:fldChar w:fldCharType="begin" w:fldLock="1"/>
      </w:r>
      <w:r w:rsidRPr="0008241C">
        <w:rPr>
          <w:sz w:val="22"/>
          <w:szCs w:val="22"/>
          <w:vertAlign w:val="superscript"/>
        </w:rPr>
        <w:instrText>ADDIN CSL_CITATION {"citationItems":[{"id":"ITEM-1","itemData":{"DOI":"10.1016/j.landurbplan.2007.09.001","author":[{"dropping-particle":"","family":"Jim","given":"C Y","non-dropping-particle":"","parse-names":false,"suffix":""},{"dropping-particle":"","family":"Chen","given":"Wendy Y","non-dropping-particle":"","parse-names":false,"suffix":""}],"container-title":"Landscape and Urban Planning","id":"ITEM-1","issued":{"date-parts":[["2008"]]},"page":"312-323","title":"Pattern and divergence of tree communities in Taipei ’ s main urban green spaces","type":"article-journal","volume":"84"},"uris":["http://www.mendeley.com/documents/?uuid=65d6a015-0561-458a-9d56-9df663d911f2"]},{"id":"ITEM-2","itemData":{"DOI":"10.1016/j.ufug.2008.03.002","ISBN":"1618-8667","ISSN":"16188667","abstract":"Three inventories were conducted to quantify Bangkok's green infrastructure for future planning and improvement in the context of a seasonal monsoonal dry climate. Total green space was quantified by extracting surface cover areas from remotely sensed data in a geographical information system (GIS) environment, and this information was used to designate suitable sites for future green spaces such as parks. Street trees were inventoried for species identification and size. Trees of heritage value were identified through a public awareness campaign, and then were subsequently surveyed for species identification, height and trunk diameter. GIS green space analysis showed that per capita park space was approximately 1.8 m2, but a master plan proposed increasing per capita park area to 4 m2 within 25 years. The increased park area will be largely in the form of lower cost, semi-naturalized tree parks. The inventoried street tree population, approximately 200,000, was skewed somewhat towards a monoculture, as 42% were the facultative evergreen Pterocarpus indicus Wild. By contrast, none of the other species exceeded 7% of the total. That most of the other species consisted of smaller trunk diameters than P. indicus, and therefore younger, suggests that Bangkok's street tree plantings are becoming more diverse. The heritage large tree inventory was dominated by evergreen tree species, particularly exceptionally large Ficus species, found largely on Buddhist temple grounds, followed by Albizia saman (Jacq.) Merr. The slower growing evergreen heritage species are worth careful appraisal and preservation because they are less likely to be commonly planted. Careful species selection balancing drought deciduous and dry evergreen species can achieve adaptation to the monsoonal dry season with diverse aesthetic quality in both Bangkok's street tree population and in its semi-naturalized tree parks. ?? 2008 Elsevier GmbH. All rights reserved.","author":[{"dropping-particle":"","family":"Thaiutsa","given":"Bunvong","non-dropping-particle":"","parse-names":false,"suffix":""},{"dropping-particle":"","family":"Puangchit","given":"Ladawan","non-dropping-particle":"","parse-names":false,"suffix":""},{"dropping-particle":"","family":"Kjelgren","given":"Roger","non-dropping-particle":"","parse-names":false,"suffix":""},{"dropping-particle":"","family":"Arunpraparut","given":"Wanchai","non-dropping-particle":"","parse-names":false,"suffix":""}],"container-title":"Urban Forestry and Urban Greening","id":"ITEM-2","issue":"3","issued":{"date-parts":[["2008"]]},"page":"219-229","title":"Urban green space, street tree and heritage large tree assessment in Bangkok, Thailand","type":"article-journal","volume":"7"},"uris":["http://www.mendeley.com/documents/?uuid=0c1232a7-3b8a-4299-92ba-87b06c0ff8af"]},{"id":"ITEM-3","itemData":{"ISSN":"2010376X","author":[{"dropping-particle":"","family":"Yamamoto","given":"Kayoko","non-dropping-particle":"","parse-names":false,"suffix":""}],"container-title":"International Journal of Advanced Computer Science","id":"ITEM-3","issue":"7","issued":{"date-parts":[["2010"]]},"page":"276-284","title":"Evaluation of the Degree of the Sufficiency of Public Green Spaces as an Indicator of Urban Density in the Chubu Metropolitan Area in Japan","type":"article-journal","volume":"4"},"uris":["http://www.mendeley.com/documents/?uuid=146a103c-b94b-447b-a8c9-b10efee4295c"]}],"mendeley":{"formattedCitation":"(Jim &amp; Chen, 2008; Thaiutsa &lt;i&gt;et al.&lt;/i&gt;, 2008; Yamamoto, 2010)","plainTextFormattedCitation":"(Jim &amp; Chen, 2008; Thaiutsa et al., 2008; Yamamoto, 2010)","previouslyFormattedCitation":"(Jim &amp; Chen, 2008; Thaiutsa &lt;i&gt;et al.&lt;/i&gt;, 2008; Yamamoto, 2010)"},"properties":{"noteIndex":0},"schema":"https://github.com/citation-style-language/schema/raw/master/csl-citation.json"}</w:instrText>
      </w:r>
      <w:r w:rsidRPr="0008241C">
        <w:rPr>
          <w:sz w:val="22"/>
          <w:szCs w:val="22"/>
          <w:vertAlign w:val="superscript"/>
        </w:rPr>
        <w:fldChar w:fldCharType="separate"/>
      </w:r>
      <w:r w:rsidRPr="0008241C">
        <w:rPr>
          <w:noProof/>
          <w:sz w:val="22"/>
          <w:szCs w:val="22"/>
        </w:rPr>
        <w:t xml:space="preserve">(Jim &amp; Chen, 2008; Thaiutsa </w:t>
      </w:r>
      <w:r w:rsidRPr="0008241C">
        <w:rPr>
          <w:i/>
          <w:noProof/>
          <w:sz w:val="22"/>
          <w:szCs w:val="22"/>
        </w:rPr>
        <w:t>et al.</w:t>
      </w:r>
      <w:r w:rsidRPr="0008241C">
        <w:rPr>
          <w:noProof/>
          <w:sz w:val="22"/>
          <w:szCs w:val="22"/>
        </w:rPr>
        <w:t>, 2008; Yamamoto, 2010)</w:t>
      </w:r>
      <w:r w:rsidRPr="0008241C">
        <w:rPr>
          <w:sz w:val="22"/>
          <w:szCs w:val="22"/>
          <w:vertAlign w:val="superscript"/>
        </w:rPr>
        <w:fldChar w:fldCharType="end"/>
      </w:r>
      <w:r w:rsidRPr="0008241C">
        <w:rPr>
          <w:sz w:val="22"/>
          <w:szCs w:val="22"/>
        </w:rPr>
        <w:t>, in comparison to the standard determined by developed countries (20 m</w:t>
      </w:r>
      <w:r w:rsidRPr="0008241C">
        <w:rPr>
          <w:sz w:val="22"/>
          <w:szCs w:val="22"/>
          <w:vertAlign w:val="superscript"/>
        </w:rPr>
        <w:t>2</w:t>
      </w:r>
      <w:r w:rsidRPr="0008241C">
        <w:rPr>
          <w:sz w:val="22"/>
          <w:szCs w:val="22"/>
        </w:rPr>
        <w:t xml:space="preserve">). Also, because of the huge expansion of built-up areas into suburbs, increasing urban green space in the middle of the cities appears to make little contribution to increasing vegetation areas at the regional scale </w:t>
      </w:r>
      <w:r w:rsidRPr="0008241C">
        <w:rPr>
          <w:sz w:val="22"/>
          <w:szCs w:val="22"/>
        </w:rPr>
        <w:fldChar w:fldCharType="begin" w:fldLock="1"/>
      </w:r>
      <w:r w:rsidRPr="0008241C">
        <w:rPr>
          <w:sz w:val="22"/>
          <w:szCs w:val="22"/>
        </w:rPr>
        <w:instrText>ADDIN CSL_CITATION {"citationItems":[{"id":"ITEM-1","itemData":{"DOI":"10.1016/j.ufug.2013.10.002","ISBN":"1618-8667","ISSN":"16188667","abstract":"Information on changes in urban green spaces and the causes of these changes is important for urban planning. In this study the trends of urban green coverage (UGC) between 1990 and 2010 in 30 major Chinese cities were studied using classified Landsat satellite images. Associations between the trends and natural and socio-economic variables were analyzed using the maximum information-based nonparametric exploration method. The results showed that, overall, the studied cities have become greener over the past two decades. Greening in old city districts and expanded built-up areas (BUAs) led to the increase of urban green coverage at a mean annual rate of 1.51%. However rapid urbanization also caused a dramatic turn-over in vegetation covers. On a regional scale, around 46.89% of original vegetation cover was converted to other land cover types. The trends of UGC cannot be attributed to any one of natural or socio-economic variables alone. The combined influences of economic growth, climate change, and urban greening policies are the most likely causes behind the detected trend. One lesson from this study is that the preservation of existing vegetation cover must be a priority in urban greening programs. ?? 2013 Elsevier GmbH.","author":[{"dropping-particle":"","family":"Yang","given":"Jun","non-dropping-particle":"","parse-names":false,"suffix":""},{"dropping-particle":"","family":"Huang","given":"Conghong","non-dropping-particle":"","parse-names":false,"suffix":""},{"dropping-particle":"","family":"Zhang","given":"Zhiyong","non-dropping-particle":"","parse-names":false,"suffix":""},{"dropping-particle":"","family":"Wang","given":"Le","non-dropping-particle":"","parse-names":false,"suffix":""}],"container-title":"Urban Forestry and Urban Greening","id":"ITEM-1","issue":"1","issued":{"date-parts":[["2014"]]},"page":"19-27","publisher":"Elsevier GmbH.","title":"The temporal trend of urban green coverage in major Chinese cities between 1990 and 2010","type":"article-journal","volume":"13"},"uris":["http://www.mendeley.com/documents/?uuid=e3c81d60-3662-4ba5-889b-1976d721c53f"]}],"mendeley":{"formattedCitation":"(J. Yang &lt;i&gt;et al.&lt;/i&gt;, 2014)","plainTextFormattedCitation":"(J. Yang et al., 2014)","previouslyFormattedCitation":"(J. Ya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J. Yan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w:t>
      </w:r>
    </w:p>
    <w:p w14:paraId="04AE3DAA" w14:textId="77777777" w:rsidR="00A01204" w:rsidRPr="0008241C" w:rsidRDefault="00A01204" w:rsidP="00A01204">
      <w:pPr>
        <w:rPr>
          <w:sz w:val="22"/>
          <w:szCs w:val="22"/>
          <w:lang w:eastAsia="ja-JP"/>
        </w:rPr>
      </w:pPr>
    </w:p>
    <w:p w14:paraId="2B806346" w14:textId="3564C9DF" w:rsidR="00A01204" w:rsidRPr="0008241C" w:rsidRDefault="00A01204" w:rsidP="00A01204">
      <w:pPr>
        <w:rPr>
          <w:sz w:val="22"/>
          <w:szCs w:val="22"/>
          <w:lang w:eastAsia="ja-JP"/>
        </w:rPr>
      </w:pPr>
      <w:r w:rsidRPr="0008241C">
        <w:rPr>
          <w:sz w:val="22"/>
          <w:szCs w:val="22"/>
        </w:rPr>
        <w:lastRenderedPageBreak/>
        <w:t>Urban green spaces also differ in quality. Non-native species make up a significant portion of total plant species richness in urban green space, sometimes reaching more than 80</w:t>
      </w:r>
      <w:r w:rsidR="00C934E9">
        <w:rPr>
          <w:sz w:val="22"/>
          <w:szCs w:val="22"/>
        </w:rPr>
        <w:t xml:space="preserve"> per cent</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07/s11284-005-0110-5","ISBN":"0912-3814","ISSN":"09123814","abstract":"Parks, as one specific type of urban open space, play important roles in the conservation of urban biodiversity and provision of recreational services for local residents. As there is a lack of specific insight into park plant species composition in relation to park features, 24 sample parks within the inner city of Beijing, the capital of China, were studied by stratified random plot sampling of their tree, shrub, and herbaceous communities, respectively, in order to investigate how human activities have influenced park green cover configuration and floristic characteristics. The quantitative correlation of species richness and the park green cover indices (patch size, shape, etc.) were studied. The importance value index for plant species (trees, shrubs, and herbaceous species) of each park was calculated. The two-way indicator species analysis approach (TWINSPAN) was applied to classify the 24 parks into different groups based on their species assemblages. Two-hundred and eighty-eight species were recorded within the 24 study parks, belonging to 184 genera and 72 families dominated by Gramineae, Compositae, and Leguminosae. Among all the recorded species, 41% are exotic. The species occurrence, abundance and diversity vary significantly among different parks. Besides the positive correlation (R=0.505, P&lt;0.05) between herbaceous species abundance and the park green cover size, no other significant relations were found between the species abundance and other indices of park green cover configuration. Remarkably, the TWINSPAN classification resulted in a good discrimination between park functional types and the variation in their species assemblage. For the parks of similar age (development history) or landscape design, their species assemblages show more similarity. The methodology adopted and results can be employed to improve baseline information on urban plant ecology and support the setting of priorities for future park management and vegetation protection. © The Ecological Society of Japan 2005.","author":[{"dropping-particle":"","family":"Li","given":"Weifeng","non-dropping-particle":"","parse-names":false,"suffix":""},{"dropping-particle":"","family":"Ouyang","given":"Zhiyun","non-dropping-particle":"","parse-names":false,"suffix":""},{"dropping-particle":"","family":"Meng","given":"Xuesong","non-dropping-particle":"","parse-names":false,"suffix":""},{"dropping-particle":"","family":"Wang","given":"Xiaoke","non-dropping-particle":"","parse-names":false,"suffix":""}],"container-title":"Ecological Research","id":"ITEM-1","issue":"2","issued":{"date-parts":[["2006"]]},"page":"221-237","title":"Plant species composition in relation to green cover configuration and function of urban parks in Beijing, China","type":"article-journal","volume":"21"},"uris":["http://www.mendeley.com/documents/?uuid=fdc098be-d3c8-445d-9da9-3051a6cf5816"]},{"id":"ITEM-2","itemData":{"DOI":"10.1007/s11252-010-0148-1","ISBN":"1083-8155","ISSN":"10838155","abstract":"Urban parks constitute critical biodiversity hotspots in crowded, concrete-dominated city environments. Despite the importance, they remain little researched. This paper assesses the biodiversity and distribution of trees in urban parks in the southern Indian city of Bangalore. 127 plots were used to survey tree distribution in parks across the city. The distribution is largely dominated by a few common species. The proportion of exotic species was very high, with 77% of trees belonging to introduced species. Park history had an impact on distribution. Old parks had fewer but larger trees, and greater species diversity compared to recently established parks. Old parks also differed in species composition, having a greater proportion of large canopy trees compared to young parks. Examination of size distributions revealed that large canopied species were gradually being phased out, and replaced by narrow and medium sized tree species which are easier to maintain, but which may not provide the same environmental and ecological benefits. Greater attention requires to be paid to the selection of trees in cities, not just with a view to easy maintenance as is currently the case, but to select an appropriate mix of trees that supports biodiversity and maximizes environmental and ecosystem services.","author":[{"dropping-particle":"","family":"Nagendra","given":"Harini","non-dropping-particle":"","parse-names":false,"suffix":""},{"dropping-particle":"","family":"Gopal","given":"Divya","non-dropping-particle":"","parse-names":false,"suffix":""}],"container-title":"Urban Ecosystems","id":"ITEM-2","issue":"2","issued":{"date-parts":[["2011"]]},"page":"211-223","title":"Tree diversity, distribution, history and change in urban parks: Studies in Bangalore, India","type":"article-journal","volume":"14"},"uris":["http://www.mendeley.com/documents/?uuid=68265e1c-a918-4d7c-a16e-ce08ae70d36e"]},{"id":"ITEM-3","itemData":{"DOI":"10.1007/s10531-007-9205-3","ISBN":"0960-3115","ISSN":"09603115","abstract":"As the capital of China, Beijing has experienced extensive urbanization in the past two decades. To explore the effect of urbanization on plant diversity, we investigated the vascular plant diversity of the whole Beijing Municipality in three different functional (urban, suburban and exurban) regions. For its geo-diversity, Beijing has a rather abundant vascular plant diversity (2,276 species), including 207 species of conservation concern such as endemic, threatened and protected species. The exurban region had not only the highest species diversity (1,998 species), but also the most species of conservation concern (194 species). Urban region possessed the maximum alien species in terms of both absolute number and proportional representation, while the suburban region had the least species diversity (1,026 species). Some problems, such as wetland shrink and biological invasions, were common in the whole Beijing Municipality. However, primary threats to biodiversity differed in the three functional regions. The urban and suburban regions mainly suffered from habitat loss and fragmentation due to urban sprawl, while the exurban region faced serious ecosystem degradation from increasing disturbance from both local and urban people. Based on our investigation, we put forward conservation strategies for the three regions: improving the structure and ecological function of green spaces in urban region, preserving as much remnant natural habitats in the suburban region, and restricting the rural tourism and establishing a biosphere reserve in the exurban region. In addition, improving public education and orientating that more to social aspects of conservation practice is strongly recommended.","author":[{"dropping-particle":"","family":"Wang","given":"Guangmei","non-dropping-particle":"","parse-names":false,"suffix":""},{"dropping-particle":"","family":"Jiang","given":"Gaoming","non-dropping-particle":"","parse-names":false,"suffix":""},{"dropping-particle":"","family":"Zhou","given":"Yunlong","non-dropping-particle":"","parse-names":false,"suffix":""},{"dropping-particle":"","family":"Liu","given":"Quanru","non-dropping-particle":"","parse-names":false,"suffix":""},{"dropping-particle":"","family":"Ji","given":"Yanshou","non-dropping-particle":"","parse-names":false,"suffix":""},{"dropping-particle":"","family":"Wang","given":"Shixiong","non-dropping-particle":"","parse-names":false,"suffix":""},{"dropping-particle":"","family":"Chen","given":"Shengbin","non-dropping-particle":"","parse-names":false,"suffix":""},{"dropping-particle":"","family":"Liu","given":"Hui","non-dropping-particle":"","parse-names":false,"suffix":""}],"container-title":"Biodiversity and Conservation","id":"ITEM-3","issue":"14","issued":{"date-parts":[["2007"]]},"page":"4025-4038","title":"Biodiversity conservation in a fast-growing metropolitan area in China: A case study of plant diversity in Beijing","type":"article-journal","volume":"16"},"uris":["http://www.mendeley.com/documents/?uuid=32377974-0d3e-43ae-a09e-51261ef353b4"]}],"mendeley":{"formattedCitation":"(W. Li &lt;i&gt;et al.&lt;/i&gt;, 2006; Nagendra &amp; Gopal, 2011; G. Wang &lt;i&gt;et al.&lt;/i&gt;, 2007)","plainTextFormattedCitation":"(W. Li et al., 2006; Nagendra &amp; Gopal, 2011; G. Wang et al., 2007)","previouslyFormattedCitation":"(W. Li &lt;i&gt;et al.&lt;/i&gt;, 2006; Nagendra &amp; Gopal, 2011; G. Wang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 Li </w:t>
      </w:r>
      <w:r w:rsidRPr="0008241C">
        <w:rPr>
          <w:i/>
          <w:noProof/>
          <w:sz w:val="22"/>
          <w:szCs w:val="22"/>
          <w:lang w:eastAsia="ja-JP"/>
        </w:rPr>
        <w:t>et al.</w:t>
      </w:r>
      <w:r w:rsidRPr="0008241C">
        <w:rPr>
          <w:noProof/>
          <w:sz w:val="22"/>
          <w:szCs w:val="22"/>
          <w:lang w:eastAsia="ja-JP"/>
        </w:rPr>
        <w:t xml:space="preserve">, 2006; Nagendra &amp; Gopal, 2011; G. Wang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rPr>
        <w:t xml:space="preserve">. Old urban parks in core city areas occasionally harbour unique native tree species </w:t>
      </w:r>
      <w:r w:rsidRPr="0008241C">
        <w:rPr>
          <w:sz w:val="22"/>
          <w:szCs w:val="22"/>
        </w:rPr>
        <w:fldChar w:fldCharType="begin" w:fldLock="1"/>
      </w:r>
      <w:r w:rsidRPr="0008241C">
        <w:rPr>
          <w:sz w:val="22"/>
          <w:szCs w:val="22"/>
        </w:rPr>
        <w:instrText>ADDIN CSL_CITATION {"citationItems":[{"id":"ITEM-1","itemData":{"DOI":"10.1007/s11252-010-0148-1","ISBN":"1083-8155","ISSN":"10838155","abstract":"Urban parks constitute critical biodiversity hotspots in crowded, concrete-dominated city environments. Despite the importance, they remain little researched. This paper assesses the biodiversity and distribution of trees in urban parks in the southern Indian city of Bangalore. 127 plots were used to survey tree distribution in parks across the city. The distribution is largely dominated by a few common species. The proportion of exotic species was very high, with 77% of trees belonging to introduced species. Park history had an impact on distribution. Old parks had fewer but larger trees, and greater species diversity compared to recently established parks. Old parks also differed in species composition, having a greater proportion of large canopy trees compared to young parks. Examination of size distributions revealed that large canopied species were gradually being phased out, and replaced by narrow and medium sized tree species which are easier to maintain, but which may not provide the same environmental and ecological benefits. Greater attention requires to be paid to the selection of trees in cities, not just with a view to easy maintenance as is currently the case, but to select an appropriate mix of trees that supports biodiversity and maximizes environmental and ecosystem services.","author":[{"dropping-particle":"","family":"Nagendra","given":"Harini","non-dropping-particle":"","parse-names":false,"suffix":""},{"dropping-particle":"","family":"Gopal","given":"Divya","non-dropping-particle":"","parse-names":false,"suffix":""}],"container-title":"Urban Ecosystems","id":"ITEM-1","issue":"2","issued":{"date-parts":[["2011"]]},"page":"211-223","title":"Tree diversity, distribution, history and change in urban parks: Studies in Bangalore, India","type":"article-journal","volume":"14"},"uris":["http://www.mendeley.com/documents/?uuid=68265e1c-a918-4d7c-a16e-ce08ae70d36e"]},{"id":"ITEM-2","itemData":{"DOI":"Doi 10.1080/13504509.2013.818590","ISBN":"1350-4509","ISSN":"1350-4509","abstract":"Intensively urbanized Hong Kong has a degraded countryside envelope with 170 years of afforestation history. This study assessed seedling quantity, species composition, native-exotic relativity, and native ecological traits in 30 years. Data were analysed by cluster analysis, two-way indicator species analysis (TWINSPAN), and principal component analysis (PCA). The plantations received 16.54 million seedlings from 209 species. Seedling profile skewed towards 142 native species (67.9%) and 9.49 million exotic seedlings (57.4%). The dominant species group had three exotic species each with &gt;1 million seedlings. The abundant group of 27 species had contained 19 natives associated with main primary forest components. The 179 species in frequent and rare groups denoted changing and diverse species selection. Analysis of start and truncation times found 50% of natives with ascending trend and 33% of exotics with descending trend. Aggregate ecological value of natives increased progressively. TWINSPAN classified native species into two groups with signature characteristics. PCA revealed scattered distribution of natives by adoption trend, start time, truncation time, and ecological value. Ecological restoration of synergistic-mutualistic associations between native plants and wildlife has gained importance. Potential pioneer and enrichment-planting arboreal species were identified to sustain the afforestation programme. Hong Kong has a rich vascular flora with about 390 native tree species, implying that around 250 native tree species had never been used in afforestation. Large-scale planting trials should be conducted to further refine species choice in future afforestation. The findings could inform afforestation and conservation efforts in Hong Kong and other degraded tropical lands.","author":[{"dropping-particle":"","family":"Zhang","given":"H","non-dropping-particle":"","parse-names":false,"suffix":""},{"dropping-particle":"","family":"Jim","given":"Chi Yung","non-dropping-particle":"","parse-names":false,"suffix":""}],"container-title":"International Journal of Sustainable Development &amp; World Ecology","id":"ITEM-2","issue":"6","issued":{"date-parts":[["2013"]]},"page":"484-503","title":"Species adoption for sustainable forestry in Hong Kong’s degraded countryside","type":"article-journal","volume":"20"},"uris":["http://www.mendeley.com/documents/?uuid=6f26db76-9bba-4521-bce8-07c6b44dc6b4"]}],"mendeley":{"formattedCitation":"(Nagendra &amp; Gopal, 2011; H. Zhang &amp; Jim, 2013)","manualFormatting":"(Nagendra &amp; Gopal, 2011; Zhang &amp; Jim, 2013)","plainTextFormattedCitation":"(Nagendra &amp; Gopal, 2011; H. Zhang &amp; Jim, 2013)","previouslyFormattedCitation":"(Nagendra &amp; Gopal, 2011; H. Zhang &amp; Jim, 2013)"},"properties":{"noteIndex":0},"schema":"https://github.com/citation-style-language/schema/raw/master/csl-citation.json"}</w:instrText>
      </w:r>
      <w:r w:rsidRPr="0008241C">
        <w:rPr>
          <w:sz w:val="22"/>
          <w:szCs w:val="22"/>
        </w:rPr>
        <w:fldChar w:fldCharType="separate"/>
      </w:r>
      <w:r w:rsidRPr="0008241C">
        <w:rPr>
          <w:noProof/>
          <w:sz w:val="22"/>
          <w:szCs w:val="22"/>
        </w:rPr>
        <w:t>(Nagendra &amp; Gopal, 2011; Zhang &amp; Jim, 2013)</w:t>
      </w:r>
      <w:r w:rsidRPr="0008241C">
        <w:rPr>
          <w:sz w:val="22"/>
          <w:szCs w:val="22"/>
        </w:rPr>
        <w:fldChar w:fldCharType="end"/>
      </w:r>
      <w:r w:rsidRPr="0008241C">
        <w:rPr>
          <w:sz w:val="22"/>
          <w:szCs w:val="22"/>
        </w:rPr>
        <w:t xml:space="preserve">, but newly established city parks located in peripheral areas often have low native species richness and highly homogeneous species compositions </w:t>
      </w:r>
      <w:r w:rsidRPr="0008241C">
        <w:rPr>
          <w:sz w:val="22"/>
          <w:szCs w:val="22"/>
        </w:rPr>
        <w:fldChar w:fldCharType="begin" w:fldLock="1"/>
      </w:r>
      <w:r w:rsidRPr="0008241C">
        <w:rPr>
          <w:sz w:val="22"/>
          <w:szCs w:val="22"/>
        </w:rPr>
        <w:instrText>ADDIN CSL_CITATION {"citationItems":[{"id":"ITEM-1","itemData":{"DOI":"10.1016/j.ufug.2008.03.002","ISBN":"1618-8667","ISSN":"16188667","abstract":"Three inventories were conducted to quantify Bangkok's green infrastructure for future planning and improvement in the context of a seasonal monsoonal dry climate. Total green space was quantified by extracting surface cover areas from remotely sensed data in a geographical information system (GIS) environment, and this information was used to designate suitable sites for future green spaces such as parks. Street trees were inventoried for species identification and size. Trees of heritage value were identified through a public awareness campaign, and then were subsequently surveyed for species identification, height and trunk diameter. GIS green space analysis showed that per capita park space was approximately 1.8 m2, but a master plan proposed increasing per capita park area to 4 m2 within 25 years. The increased park area will be largely in the form of lower cost, semi-naturalized tree parks. The inventoried street tree population, approximately 200,000, was skewed somewhat towards a monoculture, as 42% were the facultative evergreen Pterocarpus indicus Wild. By contrast, none of the other species exceeded 7% of the total. That most of the other species consisted of smaller trunk diameters than P. indicus, and therefore younger, suggests that Bangkok's street tree plantings are becoming more diverse. The heritage large tree inventory was dominated by evergreen tree species, particularly exceptionally large Ficus species, found largely on Buddhist temple grounds, followed by Albizia saman (Jacq.) Merr. The slower growing evergreen heritage species are worth careful appraisal and preservation because they are less likely to be commonly planted. Careful species selection balancing drought deciduous and dry evergreen species can achieve adaptation to the monsoonal dry season with diverse aesthetic quality in both Bangkok's street tree population and in its semi-naturalized tree parks. ?? 2008 Elsevier GmbH. All rights reserved.","author":[{"dropping-particle":"","family":"Thaiutsa","given":"Bunvong","non-dropping-particle":"","parse-names":false,"suffix":""},{"dropping-particle":"","family":"Puangchit","given":"Ladawan","non-dropping-particle":"","parse-names":false,"suffix":""},{"dropping-particle":"","family":"Kjelgren","given":"Roger","non-dropping-particle":"","parse-names":false,"suffix":""},{"dropping-particle":"","family":"Arunpraparut","given":"Wanchai","non-dropping-particle":"","parse-names":false,"suffix":""}],"container-title":"Urban Forestry and Urban Greening","id":"ITEM-1","issue":"3","issued":{"date-parts":[["2008"]]},"page":"219-229","title":"Urban green space, street tree and heritage large tree assessment in Bangkok, Thailand","type":"article-journal","volume":"7"},"uris":["http://www.mendeley.com/documents/?uuid=0c1232a7-3b8a-4299-92ba-87b06c0ff8af"]}],"mendeley":{"formattedCitation":"(Thaiutsa &lt;i&gt;et al.&lt;/i&gt;, 2008)","plainTextFormattedCitation":"(Thaiutsa et al., 2008)","previouslyFormattedCitation":"(Thaiutsa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Thaiutsa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Plant species richness in some Australian cities appears to have an extinction debt, with some existing species predicted to go extinct in the near future </w:t>
      </w:r>
      <w:r w:rsidRPr="0008241C">
        <w:rPr>
          <w:sz w:val="22"/>
          <w:szCs w:val="22"/>
        </w:rPr>
        <w:fldChar w:fldCharType="begin" w:fldLock="1"/>
      </w:r>
      <w:r w:rsidRPr="0008241C">
        <w:rPr>
          <w:sz w:val="22"/>
          <w:szCs w:val="22"/>
        </w:rPr>
        <w:instrText>ADDIN CSL_CITATION {"citationItems":[{"id":"ITEM-1","itemData":{"DOI":"10.1111/j.1461-0248.2009.01372.x","ISBN":"1461-023X","ISSN":"1461023X","PMID":"19723284","abstract":"Plant extinctions from urban areas are a growing threat to biodiversity worldwide. To minimize this threat, it is critical to understand what factors are influencing plant extinction rates. We compiled plant extinction rate data for 22 cities around the world. Two-thirds of the variation in plant extinction rates was explained by a combination of the city's historical development and the current proportion of native vegetation, with the former explaining the greatest variability. As a single variable, the amount of native vegetation remaining also influenced extinction rates, particularly in cities &gt; 200 years old. Our study demonstrates that the legacies of landscape transformations by agrarian and urban development last for hundreds of years, and modern cities potentially carry a large extinction debt. This finding highlights the importance of preserving native vegetation in urban areas and the need for mitigation to minimize potential plant extinctions in the future.","author":[{"dropping-particle":"","family":"Hahs","given":"Amy K.","non-dropping-particle":"","parse-names":false,"suffix":""},{"dropping-particle":"","family":"McDonnell","given":"Mark J.","non-dropping-particle":"","parse-names":false,"suffix":""},{"dropping-particle":"","family":"McCarthy","given":"Michael A.","non-dropping-particle":"","parse-names":false,"suffix":""},{"dropping-particle":"","family":"Vesk","given":"Peter A.","non-dropping-particle":"","parse-names":false,"suffix":""},{"dropping-particle":"","family":"Corlett","given":"Richard T.","non-dropping-particle":"","parse-names":false,"suffix":""},{"dropping-particle":"","family":"Norton","given":"Briony A.","non-dropping-particle":"","parse-names":false,"suffix":""},{"dropping-particle":"","family":"Clemants","given":"Steven E.","non-dropping-particle":"","parse-names":false,"suffix":""},{"dropping-particle":"","family":"Duncan","given":"Richard P.","non-dropping-particle":"","parse-names":false,"suffix":""},{"dropping-particle":"","family":"Thompson","given":"Ken","non-dropping-particle":"","parse-names":false,"suffix":""},{"dropping-particle":"","family":"Schwartz","given":"Mark W.","non-dropping-particle":"","parse-names":false,"suffix":""},{"dropping-particle":"","family":"Williams","given":"Nicholas S G","non-dropping-particle":"","parse-names":false,"suffix":""}],"container-title":"Ecology Letters","id":"ITEM-1","issue":"11","issued":{"date-parts":[["2009"]]},"page":"1165-1173","title":"A global synthesis of plant extinction rates in urban areas","type":"article-journal","volume":"12"},"uris":["http://www.mendeley.com/documents/?uuid=443911e2-90df-4f07-8079-1f22d8812564"]}],"mendeley":{"formattedCitation":"(Hahs &lt;i&gt;et al.&lt;/i&gt;, 2009)","plainTextFormattedCitation":"(Hahs et al., 2009)","previouslyFormattedCitation":"(Hahs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Hahs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r w:rsidRPr="0008241C">
        <w:rPr>
          <w:sz w:val="22"/>
          <w:szCs w:val="22"/>
          <w:lang w:eastAsia="ja-JP"/>
        </w:rPr>
        <w:t xml:space="preserve">Urban residents in the Asia-Pacific region also depend heavily on resources provided by biodiversity and ecosystems in distant locations around the world </w:t>
      </w:r>
      <w:r w:rsidRPr="0008241C">
        <w:rPr>
          <w:sz w:val="22"/>
          <w:szCs w:val="22"/>
          <w:lang w:eastAsia="ja-JP"/>
        </w:rPr>
        <w:fldChar w:fldCharType="begin" w:fldLock="1"/>
      </w:r>
      <w:r w:rsidRPr="0008241C">
        <w:rPr>
          <w:sz w:val="22"/>
          <w:szCs w:val="22"/>
          <w:lang w:eastAsia="ja-JP"/>
        </w:rPr>
        <w:instrText>ADDIN CSL_CITATION {"citationItems":[{"id":"ITEM-1","itemData":{"DOI":"10.1016/j.gecco.2015.06.011","ISSN":"23519894","abstract":"Forest cover loss is a major cause of both the decline in global biodiversity and the increase in carbon emissions into the atmosphere. Focusing on the effects of logging, this study introduces an index of wood production, the forest harvest index (FHI), which calculates the expected gross forest cover loss (GFCL) reflecting the demand for timber and wood products at the global scale. We examined the accuracy and precision of the index by investigating the relationship between the FHI and actual GFCL measured through remote sensing. The index incorporates wood- and climate-specific biomass expansion factors and country-specific growing stock densities to convert wood production volume to expected GFCL. We quantitatively examined the effect of data uncertainty in the growing stock density values obtain from FRA 2010 on the predicted relationship between the FHI and actual GFCL. We quantified the FHI for both industrial roundwood and wood fuel during a 5-year period (FY2000–FY2004) in each of the 139 nations considered. Results demonstrated that the FHI of industrial roundwood (18.6 million ha yr−1) corresponds well to actual GFCL (19.3 million ha yr−1) during the same period. The data uncertainty analysis suggested that increasing the frequency of forest monitoring at the national level can improve the precision and accuracy of the FHI, but discrepancies between the FHI and actual GFCL were also identified. Furthermore, to demonstrate the utility of our index as a metric of virtual GFCL of wood products, we disaggregated the FHI into export, import and domestic based on global wood trade data and compared the strength of the relationship with actual GFCL. Export FHI had a strong positive relationship with GFCL, which effect far exceeded the compensating effect of import FHI, indicating that wood trade overall increased GFCL at the global scale.","author":[{"dropping-particle":"","family":"Furukawa","given":"Takuya","non-dropping-particle":"","parse-names":false,"suffix":""},{"dropping-particle":"","family":"Kayo","given":"Chihiro","non-dropping-particle":"","parse-names":false,"suffix":""},{"dropping-particle":"","family":"Kadoya","given":"Taku","non-dropping-particle":"","parse-names":false,"suffix":""},{"dropping-particle":"","family":"Kastner","given":"Thomas","non-dropping-particle":"","parse-names":false,"suffix":""},{"dropping-particle":"","family":"Hondo","given":"Hiroki","non-dropping-particle":"","parse-names":false,"suffix":""},{"dropping-particle":"","family":"Matsuda","given":"Hiroyuki","non-dropping-particle":"","parse-names":false,"suffix":""},{"dropping-particle":"","family":"Kaneko","given":"Nobuhiro","non-dropping-particle":"","parse-names":false,"suffix":""}],"container-title":"Global Ecology and Conservation","id":"ITEM-1","issue":"November","issued":{"date-parts":[["2015"]]},"page":"150-159","publisher":"Elsevier B.V.","title":"Forest harvest index: accounting for global gross forest cover loss of wood production and an application of trade analysis","type":"article-journal","volume":"4"},"uris":["http://www.mendeley.com/documents/?uuid=025d32aa-095e-47dc-a64e-e5642ee9247d"]},{"id":"ITEM-2","itemData":{"DOI":"10.3390/su7044747","ISBN":"2071-1050","ISSN":"20711050","abstract":"The global urban transition increasingly positions cities as important influencers in determining sustainability outcomes. Urban sustainability literature tends to focus on the built environment as a solution space for reducing energy and materials demand; however, equally important is the consumption characteristics of the people who occupy the city. While size of dwelling and motor vehicle ownership are partially influenced by urban form, they are also influenced by cultural and socio-economic characteristics. Dietary choices and purchases of consumable goods are almost entirely driven by the latter. Using international field data that document urban ways of living, I develop lifestyle archetypes coupled with ecological footprint analysis to develop consumption benchmarks in the domains of: food, buildings, consumables, transportation, and water that correspond to various levels of demand on nature’s services. I also explore the dimensions of transformation that would be needed in each of these domains for the per capita consumption patterns of urban dwellers to achieve ecological sustainability. The dimensions of transformation needed commensurate with ecological carrying capacity include: a 73% reduction in household energy use, a 96% reduction in motor vehicle ownership, a 78% reduction in per capita vehicle kilometres travelled, and a 79% reduction in air kilometres travelled.","author":[{"dropping-particle":"","family":"Moore","given":"Jennie","non-dropping-particle":"","parse-names":false,"suffix":""}],"container-title":"Sustainability (Switzerland)","id":"ITEM-2","issue":"4","issued":{"date-parts":[["2015"]]},"page":"4747-4763","title":"Ecological footprints and lifestyle archetypes: Exploring dimensions of consumption and the transformation needed to achieve urban sustainability","type":"article-journal","volume":"7"},"uris":["http://www.mendeley.com/documents/?uuid=13688d51-13d7-4eaf-b45f-21bd3c1a0863"]}],"mendeley":{"formattedCitation":"(Furukawa &lt;i&gt;et al.&lt;/i&gt;, 2015; Moore, 2015)","plainTextFormattedCitation":"(Furukawa et al., 2015; Moore, 2015)","previouslyFormattedCitation":"(Furukawa &lt;i&gt;et al.&lt;/i&gt;, 2015; Moore,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urukawa </w:t>
      </w:r>
      <w:r w:rsidRPr="0008241C">
        <w:rPr>
          <w:i/>
          <w:noProof/>
          <w:sz w:val="22"/>
          <w:szCs w:val="22"/>
          <w:lang w:eastAsia="ja-JP"/>
        </w:rPr>
        <w:t>et al.</w:t>
      </w:r>
      <w:r w:rsidRPr="0008241C">
        <w:rPr>
          <w:noProof/>
          <w:sz w:val="22"/>
          <w:szCs w:val="22"/>
          <w:lang w:eastAsia="ja-JP"/>
        </w:rPr>
        <w:t>, 2015; Moore, 2015)</w:t>
      </w:r>
      <w:r w:rsidRPr="0008241C">
        <w:rPr>
          <w:sz w:val="22"/>
          <w:szCs w:val="22"/>
          <w:lang w:eastAsia="ja-JP"/>
        </w:rPr>
        <w:fldChar w:fldCharType="end"/>
      </w:r>
      <w:r w:rsidRPr="0008241C">
        <w:rPr>
          <w:sz w:val="22"/>
          <w:szCs w:val="22"/>
          <w:lang w:eastAsia="ja-JP"/>
        </w:rPr>
        <w:t xml:space="preserve">. These resources include timber and other wood products from natural forests, wild-caught fish and other aquatic animals, and products from crops dependent on wild pollinators. Efforts to reduce these "biodiversity footprints" </w:t>
      </w:r>
      <w:r w:rsidRPr="0008241C">
        <w:rPr>
          <w:sz w:val="22"/>
          <w:szCs w:val="22"/>
          <w:lang w:eastAsia="ja-JP"/>
        </w:rPr>
        <w:fldChar w:fldCharType="begin" w:fldLock="1"/>
      </w:r>
      <w:r w:rsidRPr="0008241C">
        <w:rPr>
          <w:sz w:val="22"/>
          <w:szCs w:val="22"/>
          <w:lang w:eastAsia="ja-JP"/>
        </w:rPr>
        <w:instrText>ADDIN CSL_CITATION {"citationItems":[{"id":"ITEM-1","itemData":{"DOI":"10.1038/nature11145","ISBN":"0028-0836","ISSN":"0028-0836","PMID":"22678290","abstract":"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author":[{"dropping-particle":"","family":"Lenzen","given":"M.","non-dropping-particle":"","parse-names":false,"suffix":""},{"dropping-particle":"","family":"Moran","given":"D.","non-dropping-particle":"","parse-names":false,"suffix":""},{"dropping-particle":"","family":"Kanemoto","given":"K.","non-dropping-particle":"","parse-names":false,"suffix":""},{"dropping-particle":"","family":"Foran","given":"B.","non-dropping-particle":"","parse-names":false,"suffix":""},{"dropping-particle":"","family":"Lobefaro","given":"L.","non-dropping-particle":"","parse-names":false,"suffix":""},{"dropping-particle":"","family":"Geschke","given":"a.","non-dropping-particle":"","parse-names":false,"suffix":""}],"container-title":"Nature","id":"ITEM-1","issued":{"date-parts":[["2012"]]},"page":"109-112","title":"International trade drives biodiversity threats in developing nations","type":"article-journal","volume":"486"},"uris":["http://www.mendeley.com/documents/?uuid=35783fcb-c7e1-415e-9c20-6f4ebde7839e"]}],"mendeley":{"formattedCitation":"(Lenzen &lt;i&gt;et al.&lt;/i&gt;, 2012)","plainTextFormattedCitation":"(Lenzen et al., 2012)","previouslyFormattedCitation":"(Lenzen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enzen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are required for the sustainability of global biodiversity. Species adapted to human built environments have adapted and spread around the world as urban invasive alien species and also has negative contribution to people, including direct and indirect damages to human health </w:t>
      </w:r>
      <w:r w:rsidRPr="0008241C">
        <w:rPr>
          <w:sz w:val="22"/>
          <w:szCs w:val="22"/>
          <w:lang w:eastAsia="ja-JP"/>
        </w:rPr>
        <w:fldChar w:fldCharType="begin" w:fldLock="1"/>
      </w:r>
      <w:r w:rsidRPr="0008241C">
        <w:rPr>
          <w:sz w:val="22"/>
          <w:szCs w:val="22"/>
          <w:lang w:eastAsia="ja-JP"/>
        </w:rPr>
        <w:instrText>ADDIN CSL_CITATION {"citationItems":[{"id":"ITEM-1","itemData":{"ISBN":"9782831706023","abstract":"An introduction to human dimensions of invasive alien species / Jeffrey A. McNeely -- Motivations and consequences of the human dispersal of plants / Richard N. Mack -- From ecology to politics : the human side of alien invasions / Tim Low -- Listening to the earth : a call for protection and restoration of habitats / Vivian Parker -- Kudzu's invasion into southern United States life and culture / Richard J. Blaustein -- Human dimensions in the management of invasive species in New Zealand / C.R. Veitch and M.N. Clout -- Socio-economic parameters influencing plant invasions in Europe and North Africa / Montserrat Vilà and Jordi Pujadas -- Who should pay? : economic dimensions of preventing harmful invasions through international trade and travel / Peter T. Jenkins -- Invasive alien species prevention and control : the art and science of managing people / Jamie K. Reaser -- Dealing with the human dimensions of invasive alien species within New Zealand's biosecurity system / Paula Warren -- Human dimension aspects in invasive alien species issues : the case of the failure of the grey squirrel eradication project in Italy / Piero Genovesi and Sandro Bertolino -- Putting people first in an invasive alien clearing programme : Working For Water Programme -- are we succeeding? / Simone Noemdoe -- A case study of human dimensions in invasion and control of alien plants in the personnel villages of Kruger National Park / Llewellyn C. Foxcroft -- Human dimensions of invasive alien species in Sri Lanka / Buddhi Marambe, Channa Bambaradeniya, D.K Pushpa Kumara, and Nirmalie Pallewatta -- The human dimensions of invasive woody plants / Pierre Binggeli -- Horticultural introductions of invasive plant species : a North American perspective / Sarah Hayden Reichard and Peter White -- The understorey of human dimensions in biological invasions / George W. Staples -- Human dimensions of invasive alien species in philosophical perspective : towards an ethic of conceptual responsibility / Johan Hattingh -- Scenario planning : understanding and managing biological invasions in South Africa / R. Arthur Chapman, David C. Le Maitre, and David M. Richardson -- Perception and \"human nature\" as factors in invasive alien species issues : a workshop wrap-up on problems and solutions / Maj de Poorter.","author":[{"dropping-particle":"","family":"McNeely","given":"Jeffrey A.","non-dropping-particle":"","parse-names":false,"suffix":""}],"id":"ITEM-1","issued":{"date-parts":[["2001"]]},"number-of-pages":"242","publisher":"IUCN","publisher-place":"Gland, Switzerland and Cambridge, UK","title":"The great reshuffling : human dimensions of invasive alien species","type":"book"},"uris":["http://www.mendeley.com/documents/?uuid=5e37a262-f955-3acd-a497-7dde79e91016"]}],"mendeley":{"formattedCitation":"(McNeely, 2001)","plainTextFormattedCitation":"(McNeely, 2001)","previouslyFormattedCitation":"(McNeely, 200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cNeely, 2001)</w:t>
      </w:r>
      <w:r w:rsidRPr="0008241C">
        <w:rPr>
          <w:sz w:val="22"/>
          <w:szCs w:val="22"/>
          <w:lang w:eastAsia="ja-JP"/>
        </w:rPr>
        <w:fldChar w:fldCharType="end"/>
      </w:r>
      <w:r w:rsidRPr="0008241C">
        <w:rPr>
          <w:sz w:val="22"/>
          <w:szCs w:val="22"/>
          <w:lang w:eastAsia="ja-JP"/>
        </w:rPr>
        <w:t xml:space="preserve">. </w:t>
      </w:r>
    </w:p>
    <w:p w14:paraId="776D36F7" w14:textId="77777777" w:rsidR="00A01204" w:rsidRPr="0008241C" w:rsidRDefault="00A01204" w:rsidP="00A01204">
      <w:pPr>
        <w:rPr>
          <w:sz w:val="22"/>
          <w:szCs w:val="22"/>
        </w:rPr>
      </w:pPr>
    </w:p>
    <w:p w14:paraId="33E286F6" w14:textId="77777777" w:rsidR="00A01204" w:rsidRPr="0008241C" w:rsidRDefault="00A01204" w:rsidP="00A01204">
      <w:pPr>
        <w:rPr>
          <w:sz w:val="22"/>
          <w:szCs w:val="22"/>
        </w:rPr>
      </w:pPr>
      <w:r w:rsidRPr="0008241C">
        <w:rPr>
          <w:sz w:val="22"/>
          <w:szCs w:val="22"/>
        </w:rPr>
        <w:t xml:space="preserve">Studies of urban birds have shown that open-habitat generalists and non-native species are generally common, while forest specialists are rare. Higher bird diversity in urban green spaces in the Asia-Pacific region is associated with area, complex vertical vegetation structure, native plant richness, nearness to water, and the intensity of human use </w:t>
      </w:r>
      <w:r w:rsidRPr="0008241C">
        <w:rPr>
          <w:sz w:val="22"/>
          <w:szCs w:val="22"/>
        </w:rPr>
        <w:fldChar w:fldCharType="begin" w:fldLock="1"/>
      </w:r>
      <w:r w:rsidRPr="0008241C">
        <w:rPr>
          <w:sz w:val="22"/>
          <w:szCs w:val="22"/>
        </w:rPr>
        <w:instrText>ADDIN CSL_CITATION {"citationItems":[{"id":"ITEM-1","itemData":{"DOI":"10.1007/s11252-015-0481-5","ISSN":"15731642","abstract":"We assessed bird diversity and nesting activity in 54 urban parks in the core of a highly populated East-Asian tropical city to investigate the effects of area, isolation, habitat heterogeneity, and human disturbances on avifauna. Tree density and heterogeneity were lower while isolation was greater in small than in large or medium-sized parks. Yet, park features were often interrelated, with isolation variables negatively correlated to each other, heterogeneity positively correlated to area, and habitat variables mostly positively correlated with one another but variously to disturbances; whereas pedestrian densities wee positively correlated with green area proportions (ISO3) but negatively with the distances to large green areas (ISO2). Park size played a primary role by positively affecting species richness and numbers of nesting species, thus contributing to higher total and nesting species heterogeneity, and determining the occurrence of a greatest number of species. Pedestrian density, canopy cover, and ground heterogeneity played secondary roles, whereas isolation appeared less influential at the community level. Omnivores, granivores, and aerial insectivores appeared more abundant but were dominated by several common species. Nesting was restricted to even fewer species. While species varied in the occupancy responses to these factors, tree heterogeneity positively affected the nesting of Zosterops japonicus and cavity-nesting birds, and predator density negatively affected those of Lonchura punctulata and Streptopelia doves. Improved urban land use planning and park management incorporating these effects should be implemented to enhance breeding and avoid compositional homogenization for long-term sustainability of urban avian diversity.","author":[{"dropping-particle":"","family":"Chang","given":"Hsiang Yi","non-dropping-particle":"","parse-names":false,"suffix":""},{"dropping-particle":"","family":"Lee","given":"Ya Fu","non-dropping-particle":"","parse-names":false,"suffix":""}],"container-title":"Urban Ecosystems","id":"ITEM-1","issue":"1","issued":{"date-parts":[["2016"]]},"page":"257-274","title":"Effects of area size, heterogeneity, isolation, and disturbances on urban park avifauna in a highly populated tropical city","type":"article-journal","volume":"19"},"uris":["http://www.mendeley.com/documents/?uuid=657010e3-d07f-4bd7-a68f-070f051d6132"]},{"id":"ITEM-2","itemData":{"DOI":"10.1016/j.ufug.2009.05.001","ISBN":"1618-8667","ISSN":"16188667","abstract":"Biodiversity conservation in urban areas has become significant not only because of increasing human population in urban centers but also because it is one of the innovative ways to conserve biodiversity as suggested by various global environmental conventions. The present study was conducted with the purpose of assessing diversity and density of bird and woody species in some greenspaces of Delhi, the rapidly urbanizing capital of India. The landscape of Delhi consists of a broad spectrum of environments ranging from the city forests to highly modified artificial landscapes in certain parks. We assessed bird and woody vegetation in 20 m??50 m belt transects in each of the 19 randomly selected greenspaces of varying size. Results exhibit a negative relationship between the density of exotic woody species and bird diversity. Specifically, Prosopis juliflora - an exotic, which was the most abundant tree in our samples - exhibited a negative relationship with bird diversity. Principal component analysis (PCA) reveals that forest-preferring bird species increase with increasing greenspaces size, shrub diversity and shrub density. We conclude that maintaining larger greenspaces with high structural diversity may be effective in maintaining plant and bird diversity in the study area. ?? 2009 Elsevier GmbH. All rights reserved.","author":[{"dropping-particle":"","family":"Khera","given":"N.","non-dropping-particle":"","parse-names":false,"suffix":""},{"dropping-particle":"","family":"Mehta","given":"V.","non-dropping-particle":"","parse-names":false,"suffix":""},{"dropping-particle":"","family":"Sabata","given":"B. C.","non-dropping-particle":"","parse-names":false,"suffix":""}],"container-title":"Urban Forestry and Urban Greening","id":"ITEM-2","issue":"3","issued":{"date-parts":[["2009"]]},"page":"187-196","publisher":"Elsevier","title":"Interrelationship of birds and habitat features in urban greenspaces in Delhi, India","type":"article-journal","volume":"8"},"uris":["http://www.mendeley.com/documents/?uuid=74b10246-d746-4f68-9cc3-31093949bab6"]},{"id":"ITEM-3","itemData":{"DOI":"10.1016/j.ufug.2016.03.007","ISSN":"16108167","abstract":"Birds are ecosystem service providers and excellent urban ecosystem indicators because they are sensitive to habitat structure. Light detection and ranging (LiDAR) technology is a promising tool in bird habitat characterization because it can directly acquire fine-scale 3-D information over large areas; however, most of past avian ecological studies using LiDAR were conducted in North America and Europe, and there have been no studies in Asia. The robustness of LiDAR data across different habitat types remain problematic. In this study, we set 13 plots having different canopy area percentages in a large-scale urban park in Japan, and examined the usefulness of airborne LiDAR data in modeling richness and diversity of forest bird species and the abundance of Paridae species that play an important role in the urban food web. Bird surveys were conducted eight times at each plot during the birds' breeding season, and the results were estimated using generalized linear models. In consequence, all of the response variables were explained by one or a few LiDAR variables, and the 1 ?? 1 ?? 1-m voxel-based variables were especially robust estimators. When targeting only densely-forested plots having more than 60% canopy area, the LiDAR data efficiency declined in estimation of the richness and diversity of whole forest bird species, whereas a laser penetration rate was efficient for estimating the Paridae species abundance. These results implied that the LiDAR data are useful in habitat characterization of forest birds, and even when targeting only dense forests, some LiDAR variables are effective for habitat estimation of birds preferring specific forest structures. In the future, application of LiDAR across a variety of ecosystems will greatly serve to develop adaptive conservation and management planning for urban forests.","author":[{"dropping-particle":"","family":"Sasaki","given":"Takeshi","non-dropping-particle":"","parse-names":false,"suffix":""},{"dropping-particle":"","family":"Imanishi","given":"Junichi","non-dropping-particle":"","parse-names":false,"suffix":""},{"dropping-particle":"","family":"Fukui","given":"Wataru","non-dropping-particle":"","parse-names":false,"suffix":""},{"dropping-particle":"","family":"Morimoto","given":"Yukihiro","non-dropping-particle":"","parse-names":false,"suffix":""}],"container-title":"Urban Forestry and Urban Greening","id":"ITEM-3","issued":{"date-parts":[["2016"]]},"page":"16-22","publisher":"Elsevier GmbH.","title":"Fine-scale characterization of bird habitat using airborne LiDAR in an urban park in Japan","type":"article-journal","volume":"17"},"uris":["http://www.mendeley.com/documents/?uuid=a31294af-6c51-4465-adc4-df900489c353"]},{"id":"ITEM-4","itemData":{"DOI":"10.1038/srep29350","ISSN":"20452322","abstract":"Understanding the factors that influence the characteristics of avian communities using urban parks at both the patch and landscape level is important to focus management effort towards enhancing bird diversity. Here, we investigated this issue during the breeding season across urban parks in Beijing, China, using high-resolution satellite imagery. Fifty-two bird species were recorded across 29 parks. Analysis of residence type of birds showed that passengers were the most prevalent (37%), indicating that Beijing is a major node in the East Asian–Australasian Flyway. Park size was crucial for total species abundance, but foliage height diversity was the most important factor influencing avian species diversity. Thus, optimizing the configuration of vertical vegetation structure in certain park areas is critical for supporting avian communities in urban parks. Human visitation also showed negative impact on species diversity. At the landscape level, the percentage of artificial surface and largest patch index of woodland in the buffer region significantly affected total species richness, with insectivores and granivores being more sensitive to the landscape pattern of the buffer region. In conclusion, urban birds in Beijing are influenced by various multi-scale factors; however, these effects vary with different feeding types. Human populations in urban environments are estimated to reach 5 billion by 2025, representing 65% of the world's total population 1 . Therefore, it is essential to understand and minimize the impact of the process of urban-ization on the fragmentation and islanding of urban bird habitats 2–5 , which are associated with less vegetation cover and more artificial surfaces 6,7 . Urbanization impacts urban avian communities by causing a decline in bird species richness and diversity, in parallel with an increase in overall bird density 8 . Consequently, as the level of urbanization increases, the similarity of bird species composition increases 9 . Many researchers are dedicated to investigating the mechanisms of these changes, and have identified a variety of influencing factors at different spatial scales. Local-scale factors are considered to play a more decisive role than regional factors in bird species richness 10 , particularly for species with restricted distributions that require specific habitats 11 . For example, high vegetation cover and more complex vegetation structure have a significantly positive impact on avian communi…","author":[{"dropping-particle":"","family":"Xie","given":"Shilin","non-dropping-particle":"","parse-names":false,"suffix":""},{"dropping-particle":"","family":"Lu","given":"Fei","non-dropping-particle":"","parse-names":false,"suffix":""},{"dropping-particle":"","family":"Cao","given":"Lei","non-dropping-particle":"","parse-names":false,"suffix":""},{"dropping-particle":"","family":"Zhou","given":"Weiqi","non-dropping-particle":"","parse-names":false,"suffix":""},{"dropping-particle":"","family":"Ouyang","given":"Zhiyun","non-dropping-particle":"","parse-names":false,"suffix":""}],"container-title":"Scientific Reports","id":"ITEM-4","issue":"July","issued":{"date-parts":[["2016"]]},"page":"1-9","publisher":"Nature Publishing Group","title":"Multi-scale factors influencing the characteristics of avian communities in urban parks across Beijing during the breeding season","type":"article-journal","volume":"6"},"uris":["http://www.mendeley.com/documents/?uuid=f97190da-6686-41e0-b45c-08058b41b816"]},{"id":"ITEM-5","itemData":{"DOI":"10.1016/j.ufug.2015.02.005","ISBN":"1618-8667","ISSN":"16108167","abstract":"Shanghai is the most crowded city in China and the conservation of biodiversity is essential for the health of its urban ecosystem. The best methods for quantifying and enhancing the function of urban green spaces as wild bird habitats are major concerns. This type of study may explain how the wildlife community responds to different vegetation compositions and provide important insights into urban re-vegetation with respect to biodiversity conservation in a city experiencing rapid urbanization. Thus, we studied the interactions between bird communities and the microhabitat vegetation composition in Binjiang Forest Park. Birds were surveyed at 40 sampling sites and in interconnecting habitat line transects. The bird species richness, abundance, and behavior were quantified, and these indices were related to plant species richness, density, and a vegetation structure. Among the 60 bird species observed in the three habitat types, significantly more species, i.e., 55 species, were observed in woodland with shrubs, 36 species in woodland without shrubs, but only 29 species we recorded on lawns. Multiple linear regression models confirmed that the vegetation complexity and the structure had significant positive effects on the bird community compositions. Regression tree analysis also demonstrated that the woody plant species richness and diversity were significant microhabitat variables for all of the three bird community indices (i.e., bird species richness, abundance, and diversity). Moreover, we confirmed that the vegetation horizontal coverage, particularly the horizontal shrub coverage, was essential for birds living in heavily human-disturbed areas. In addition, our data suggested that well-designed water systems may be beneficial for bird conservation in urban areas. This study highlights the importance of the microhabitat vegetation composition and structure for bird conservation in heavily urbanized areas. However, we also suggest that studies of the relationships between bird communities and urban green vegetation in Shanghai City should be performed in more urban parks in the near future based on considerations of the urban landscape context.","author":[{"dropping-particle":"","family":"Yang","given":"Gang","non-dropping-particle":"","parse-names":false,"suffix":""},{"dropping-particle":"","family":"Xu","given":"Jie","non-dropping-particle":"","parse-names":false,"suffix":""},{"dropping-particle":"","family":"Wang","given":"Yong","non-dropping-particle":"","parse-names":false,"suffix":""},{"dropping-particle":"","family":"Wang","given":"Xiaoming","non-dropping-particle":"","parse-names":false,"suffix":""},{"dropping-particle":"","family":"Pei","given":"Enle","non-dropping-particle":"","parse-names":false,"suffix":""},{"dropping-particle":"","family":"Yuan","given":"Xiao","non-dropping-particle":"","parse-names":false,"suffix":""},{"dropping-particle":"","family":"Li","given":"Hongqing","non-dropping-particle":"","parse-names":false,"suffix":""},{"dropping-particle":"","family":"Ding","given":"Youzhong","non-dropping-particle":"","parse-names":false,"suffix":""},{"dropping-particle":"","family":"Wang","given":"Zhenghuan","non-dropping-particle":"","parse-names":false,"suffix":""}],"container-title":"Urban Forestry and Urban Greening","id":"ITEM-5","issue":"2","issued":{"date-parts":[["2015"]]},"page":"246-254","publisher":"Elsevier GmbH.","title":"Evaluation of microhabitats for wild birds in a Shanghai urban area park","type":"article-journal","volume":"14"},"uris":["http://www.mendeley.com/documents/?uuid=373a33f9-043a-42ab-8412-accc5595bf0b"]},{"id":"ITEM-6","itemData":{"DOI":"10.1016/j.landurbplan.2016.04.011","ISSN":"01692046","abstract":"To balance the needs of people and biodiversity in cities, local governments are increasingly incorporating green spaces and urban greening initiatives into urban planning frameworks. Despite this, there is little information on which vegetation features or management actions are most useful in supporting biodiversity within these green spaces. We assess the effect of three vegetation management approaches that are commonly suggested to improve outcomes for urban biodiversity, including: (1) increasing the proportion of native vegetation; (2) increasing the density of trees, and (3) increasing the volume or complexity of understorey vegetation. We use a network of 39 urban green spaces (including golf courses, public parks and residential neighbourhoods) to assess how these vegetation management approaches impact urban bird and bat communities. The richness of both birds and bats increased with an increase in the proportion of native plants, bird species richness increased with increasing volume of understorey vegetation, and increasing large tree density led to increased bat activity. Our study suggests that increasing native vegetation composition and understorey vegetation volume, and the retention of large trees are practical vegetation management approaches that improve outcomes for urban birds and bats. Our data also suggests that as urbanisation and infill development proceeds, retention of large green spaces (such as golf courses) will be critical for urban biodiversity conservation, as these areas supported a component of the bird and bat fauna which was not recorded in other green space types.","author":[{"dropping-particle":"","family":"Threlfall","given":"Caragh G.","non-dropping-particle":"","parse-names":false,"suffix":""},{"dropping-particle":"","family":"Williams","given":"Nicholas S.G.","non-dropping-particle":"","parse-names":false,"suffix":""},{"dropping-particle":"","family":"Hahs","given":"Amy K.","non-dropping-particle":"","parse-names":false,"suffix":""},{"dropping-particle":"","family":"Livesley","given":"Stephen J.","non-dropping-particle":"","parse-names":false,"suffix":""}],"container-title":"Landscape and Urban Planning","id":"ITEM-6","issued":{"date-parts":[["2016","9"]]},"page":"28-39","title":"Approaches to urban vegetation management and the impacts on urban bird and bat assemblages","type":"article-journal","volume":"153"},"uris":["http://www.mendeley.com/documents/?uuid=01016ac3-f4cd-3ac6-92b0-5be924f11fa6"]}],"mendeley":{"formattedCitation":"(Chang &amp; Lee, 2016; Khera &lt;i&gt;et al.&lt;/i&gt;, 2009; Sasaki &lt;i&gt;et al.&lt;/i&gt;, 2016; Threlfall &lt;i&gt;et al.&lt;/i&gt;, 2016; Xie &lt;i&gt;et al.&lt;/i&gt;, 2016; G. Yang &lt;i&gt;et al.&lt;/i&gt;, 2015)","plainTextFormattedCitation":"(Chang &amp; Lee, 2016; Khera et al., 2009; Sasaki et al., 2016; Threlfall et al., 2016; Xie et al., 2016; G. Yang et al., 2015)","previouslyFormattedCitation":"(Chang &amp; Lee, 2016; Khera &lt;i&gt;et al.&lt;/i&gt;, 2009; Sasaki &lt;i&gt;et al.&lt;/i&gt;, 2016; Threlfall &lt;i&gt;et al.&lt;/i&gt;, 2016; Xie &lt;i&gt;et al.&lt;/i&gt;, 2016; G. Yang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Chang &amp; Lee, 2016; Khera </w:t>
      </w:r>
      <w:r w:rsidRPr="0008241C">
        <w:rPr>
          <w:i/>
          <w:noProof/>
          <w:sz w:val="22"/>
          <w:szCs w:val="22"/>
        </w:rPr>
        <w:t>et al.</w:t>
      </w:r>
      <w:r w:rsidRPr="0008241C">
        <w:rPr>
          <w:noProof/>
          <w:sz w:val="22"/>
          <w:szCs w:val="22"/>
        </w:rPr>
        <w:t xml:space="preserve">, 2009; Sasaki </w:t>
      </w:r>
      <w:r w:rsidRPr="0008241C">
        <w:rPr>
          <w:i/>
          <w:noProof/>
          <w:sz w:val="22"/>
          <w:szCs w:val="22"/>
        </w:rPr>
        <w:t>et al.</w:t>
      </w:r>
      <w:r w:rsidRPr="0008241C">
        <w:rPr>
          <w:noProof/>
          <w:sz w:val="22"/>
          <w:szCs w:val="22"/>
        </w:rPr>
        <w:t xml:space="preserve">, 2016; Threlfall </w:t>
      </w:r>
      <w:r w:rsidRPr="0008241C">
        <w:rPr>
          <w:i/>
          <w:noProof/>
          <w:sz w:val="22"/>
          <w:szCs w:val="22"/>
        </w:rPr>
        <w:t>et al.</w:t>
      </w:r>
      <w:r w:rsidRPr="0008241C">
        <w:rPr>
          <w:noProof/>
          <w:sz w:val="22"/>
          <w:szCs w:val="22"/>
        </w:rPr>
        <w:t xml:space="preserve">, 2016; Xie </w:t>
      </w:r>
      <w:r w:rsidRPr="0008241C">
        <w:rPr>
          <w:i/>
          <w:noProof/>
          <w:sz w:val="22"/>
          <w:szCs w:val="22"/>
        </w:rPr>
        <w:t>et al.</w:t>
      </w:r>
      <w:r w:rsidRPr="0008241C">
        <w:rPr>
          <w:noProof/>
          <w:sz w:val="22"/>
          <w:szCs w:val="22"/>
        </w:rPr>
        <w:t xml:space="preserve">, 2016; G. Yang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status of invertebrates in the Asia-Pacific region is less well known, but old urban parks harbour higher species richness of ants </w:t>
      </w:r>
      <w:r w:rsidRPr="0008241C">
        <w:rPr>
          <w:sz w:val="22"/>
          <w:szCs w:val="22"/>
        </w:rPr>
        <w:fldChar w:fldCharType="begin" w:fldLock="1"/>
      </w:r>
      <w:r w:rsidRPr="0008241C">
        <w:rPr>
          <w:sz w:val="22"/>
          <w:szCs w:val="22"/>
        </w:rPr>
        <w:instrText>ADDIN CSL_CITATION {"citationItems":[{"id":"ITEM-1","itemData":{"DOI":"10.1111/j.1479-8298.2005.00096.x","ISBN":"1440170320","ISSN":"13438786","abstract":"*[To study the influence of urbanization on the distribution of ant species, I compared the occurrence of several ant species in urban parks of different areas &amp; ages in Tokyo and Chiba City, Japan. Analysis of the presence or absence of 42 species revealed that the probability of occurrence in a park was significantly associated with park area for 15 species (=35.7%), with park age for 5 species (=11.9%), and with region for 7 species (=16.7%). It is likely that different species respond differently to urbanization. Species sensitive to urbanization could be good bioindicators for urban environments. To estimate the influence of underground environmental modification, Messor aciculatus was selected, because this species nests in an almost vertical shaft with many chambers, to a depth of up to 4-m. The probability of occurrence of this species in a park tended to be lower in reclaimed land &amp; banked land, than in other landforms. This suggests that M. aciculatus could be a useful bioindicator of underground modification.]","author":[{"dropping-particle":"","family":"Yamaguchi","given":"Takeshi","non-dropping-particle":"","parse-names":false,"suffix":""}],"container-title":"Entomological Science","id":"ITEM-1","issue":"1","issued":{"date-parts":[["2004"]]},"page":"17-25","title":"Influence of urbanization on ant distribution in parks of Tokyo and Chiba City, Japan II. Analysis of species","type":"article-journal","volume":"8"},"uris":["http://www.mendeley.com/documents/?uuid=ac3ddde2-70e2-4e9f-ab42-3544f4bc8365"]}],"mendeley":{"formattedCitation":"(Yamaguchi, 2004)","plainTextFormattedCitation":"(Yamaguchi, 2004)","previouslyFormattedCitation":"(Yamaguchi, 2004)"},"properties":{"noteIndex":0},"schema":"https://github.com/citation-style-language/schema/raw/master/csl-citation.json"}</w:instrText>
      </w:r>
      <w:r w:rsidRPr="0008241C">
        <w:rPr>
          <w:sz w:val="22"/>
          <w:szCs w:val="22"/>
        </w:rPr>
        <w:fldChar w:fldCharType="separate"/>
      </w:r>
      <w:r w:rsidRPr="0008241C">
        <w:rPr>
          <w:noProof/>
          <w:sz w:val="22"/>
          <w:szCs w:val="22"/>
        </w:rPr>
        <w:t>(Yamaguchi, 2004)</w:t>
      </w:r>
      <w:r w:rsidRPr="0008241C">
        <w:rPr>
          <w:sz w:val="22"/>
          <w:szCs w:val="22"/>
        </w:rPr>
        <w:fldChar w:fldCharType="end"/>
      </w:r>
      <w:r w:rsidRPr="0008241C">
        <w:rPr>
          <w:sz w:val="22"/>
          <w:szCs w:val="22"/>
        </w:rPr>
        <w:t xml:space="preserve">, and species richness of spiders is poorer in isolated urban woodlots </w:t>
      </w:r>
      <w:r w:rsidRPr="0008241C">
        <w:rPr>
          <w:sz w:val="22"/>
          <w:szCs w:val="22"/>
        </w:rPr>
        <w:fldChar w:fldCharType="begin" w:fldLock="1"/>
      </w:r>
      <w:r w:rsidRPr="0008241C">
        <w:rPr>
          <w:sz w:val="22"/>
          <w:szCs w:val="22"/>
        </w:rPr>
        <w:instrText>ADDIN CSL_CITATION {"citationItems":[{"id":"ITEM-1","itemData":{"DOI":"10.1016/S0006-3207(98)00025-1","ISBN":"0006-3207","ISSN":"00063207","abstract":"Spiders are generalist arthropod predators living in all kinds of forests. Since food limitation appears to be widespread, this group may be influenced by forest fragmentation in various ways. We examined web Spider communities in one continuous forest and 17 forest fragments surrounded by built-up areas in Yokohama and Tokyo, Japan. Smaller fragments had fewer species and lower density of individuals. For a given size fragment, those in Yokohama harbored more species than those in Tokyo, probably due to the lower degree of isolation from surrounding fragments in Yokohama. Large araneids were most sensitive to fragmentation in the sense of species loss, small araneids intermediate, and theridiids least sensitive. The body size of Nephila clavata, a common species in fragments, was smaller in smaller fragments. We propose that one important mechanism of species loss in web spiders is the lower abundance of large prey in small fragments.","author":[{"dropping-particle":"","family":"Miyashita","given":"Tadashi","non-dropping-particle":"","parse-names":false,"suffix":""},{"dropping-particle":"","family":"Shinkai","given":"Akira","non-dropping-particle":"","parse-names":false,"suffix":""},{"dropping-particle":"","family":"Chida","given":"Takafumi","non-dropping-particle":"","parse-names":false,"suffix":""}],"container-title":"Biological Conservation","id":"ITEM-1","issue":"3","issued":{"date-parts":[["1998"]]},"page":"357-364","title":"The effects of forest fragmentation on web spider communities in urban areas","type":"article-journal","volume":"86"},"uris":["http://www.mendeley.com/documents/?uuid=d04017fb-84ef-48b4-aaa1-4bd4a71d4b64"]}],"mendeley":{"formattedCitation":"(Miyashita &lt;i&gt;et al.&lt;/i&gt;, 1998)","plainTextFormattedCitation":"(Miyashita et al., 1998)","previouslyFormattedCitation":"(Miyashita &lt;i&gt;et al.&lt;/i&gt;, 1998)"},"properties":{"noteIndex":0},"schema":"https://github.com/citation-style-language/schema/raw/master/csl-citation.json"}</w:instrText>
      </w:r>
      <w:r w:rsidRPr="0008241C">
        <w:rPr>
          <w:sz w:val="22"/>
          <w:szCs w:val="22"/>
        </w:rPr>
        <w:fldChar w:fldCharType="separate"/>
      </w:r>
      <w:r w:rsidRPr="0008241C">
        <w:rPr>
          <w:noProof/>
          <w:sz w:val="22"/>
          <w:szCs w:val="22"/>
        </w:rPr>
        <w:t xml:space="preserve">(Miyashita </w:t>
      </w:r>
      <w:r w:rsidRPr="0008241C">
        <w:rPr>
          <w:i/>
          <w:noProof/>
          <w:sz w:val="22"/>
          <w:szCs w:val="22"/>
        </w:rPr>
        <w:t>et al.</w:t>
      </w:r>
      <w:r w:rsidRPr="0008241C">
        <w:rPr>
          <w:noProof/>
          <w:sz w:val="22"/>
          <w:szCs w:val="22"/>
        </w:rPr>
        <w:t>, 1998)</w:t>
      </w:r>
      <w:r w:rsidRPr="0008241C">
        <w:rPr>
          <w:sz w:val="22"/>
          <w:szCs w:val="22"/>
        </w:rPr>
        <w:fldChar w:fldCharType="end"/>
      </w:r>
      <w:r w:rsidRPr="0008241C">
        <w:rPr>
          <w:sz w:val="22"/>
          <w:szCs w:val="22"/>
        </w:rPr>
        <w:t xml:space="preserve">. Butterfly communities can be diverse in urban parks and may have some conservation value, as well as contributing to human enjoyment </w:t>
      </w:r>
      <w:r w:rsidRPr="0008241C">
        <w:rPr>
          <w:sz w:val="22"/>
          <w:szCs w:val="22"/>
        </w:rPr>
        <w:fldChar w:fldCharType="begin" w:fldLock="1"/>
      </w:r>
      <w:r w:rsidRPr="0008241C">
        <w:rPr>
          <w:sz w:val="22"/>
          <w:szCs w:val="22"/>
        </w:rPr>
        <w:instrText>ADDIN CSL_CITATION {"citationItems":[{"id":"ITEM-1","itemData":{"DOI":"10.1007/s11252-016-0542-4","ISSN":"15731642","abstract":"Rapid economic development has accelerated urbanisation and biodiversity loss in Southeast Asia. Studies of urban ecology have suggested urban parks can be effective refuges for wildlife in temperate regions, but their effectiveness as refuges in rapidly urbanising tropical regions is understudied. We examined the species diversity of butterflies in urban parks in the Federal Territory of Kuala Lumpur and investigated the relationships between butterfly species richness and three park variables: i) park size, ii) distance from the central business district and iii) park age. Standardised butterfly sampling was conducted across different microhabitat types at each park: i) groves, ii) hedges, iii) flowerbeds and iv) unmanaged areas. We recorded 572 butterflies belonging to 60 species (97 % considered common) from five families. Although species richness was positively correlated with park size and age and negatively correlated with distance from the central business district; the correlations were weak and not statistically significant. However, species richness of host-specialist species was significantly positively correlated with park size and age. The highest species richness (65 % of observed species) was recorded in the unmanaged microhabitat. It is likely that both park planting scheme and the presence of early successional plants in unmanaged microhabitat led to highest butterfly species richness in parks that contained all four microhabitat types. Whether a diverse planting scheme and increased size and number of unmanaged areas in urban parks can improve the ability of parks to sustain populations of rare butterflies in the face of future urbanisation remains to be seen. © 2016 Springer Science+Business Media New York","author":[{"dropping-particle":"","family":"Sing","given":"Kong Wah","non-dropping-particle":"","parse-names":false,"suffix":""},{"dropping-particle":"","family":"Jusoh","given":"Wan F A","non-dropping-particle":"","parse-names":false,"suffix":""},{"dropping-particle":"","family":"Hashim","given":"Nor Rasidah","non-dropping-particle":"","parse-names":false,"suffix":""},{"dropping-particle":"","family":"Wilson","given":"John James","non-dropping-particle":"","parse-names":false,"suffix":""}],"container-title":"Urban Ecosystems","id":"ITEM-1","issue":"3","issued":{"date-parts":[["2016"]]},"page":"1131-1147","title":"Urban parks: refuges for tropical butterflies in Southeast Asia?","type":"article-journal","volume":"19"},"uris":["http://www.mendeley.com/documents/?uuid=6b5bddab-8d8d-4f4f-92de-93781f354983"]},{"id":"ITEM-2","itemData":{"DOI":"10.1007/s11252-015-0484-2","ISSN":"15731642","abstract":"The conservation value of urban parks for butterfly communities remains poorly understood, particularly for tropical butterflies in Asia. We conducted point count and route transect butterfly surveys, and used them to sample four habitats located within 13 urban parks across Hong Kong. We found 1054 individuals and 58 speciesofbutterfliesrecordedin60survey hours over 6 months. This represents approximately one quarter of the entire known Hong Kong butterfly species list. Over 30 % of the individuals counted were Catospilia sp. but six of the species identified are classified locally as rare or very rare. Tree-covered habitats and grasslands showed higher butterfly diversity than open areas. The most common butterfly behavior was Bdirected flight,^ which we also found to be habitat-dependent and most common in ponds and open areas. We additionally observed the use of vegetation in urban parks, which included 40 species of nectar plant and four records of butterfly oviposition. The high butterfly diversity, presence of rare species and usage of vegetation (especially as a nectar resource) we documented in this study suggests that urban parks have some conservation value for Hong Kong. However, the use of pesticides and heavy vegeta- tion clearing may limit significant butterfly reproduction and population growth. Alto- gether these results emphasize the diversity of uses of urban parks for butterflies in Hong Kong while also providing possible directions for improvement in habitat and vegetation management that could increase urban park value for biodiversity.","author":[{"dropping-particle":"","family":"Tam","given":"Kin Chung","non-dropping-particle":"","parse-names":false,"suffix":""},{"dropping-particle":"","family":"Bonebrake","given":"Timothy C.","non-dropping-particle":"","parse-names":false,"suffix":""}],"container-title":"Urban Ecosystems","id":"ITEM-2","issue":"2","issued":{"date-parts":[["2016"]]},"page":"721-733","publisher":"Urban Ecosystems","title":"Butterfly diversity, habitat and vegetation usage in Hong Kong urban parks","type":"article-journal","volume":"19"},"uris":["http://www.mendeley.com/documents/?uuid=06771d71-3841-4e4b-aec8-7608685b3724"]},{"id":"ITEM-3","itemData":{"DOI":"10.1016/j.biocon.2016.06.034","ISSN":"00063207","abstract":"Flower-feeding ecology of tropical butterflies remains poorly studied, particularly in transformed landscapes, despite that flower availability and quality affect important life-history traits and are critical to butterfly abundance. We recorded 190 butterfly species feeding on 149 flowering plant species across forests and urban parks in Singapore. Butterflies were classified as flower generalists, intermediates or specialists by fitting a power function between the number of flower species utilized and the flower visits observed for that butterfly species. Generalized least squares models were constructed between the degree of flower specialization and traits of butterfly species. Our analysis showed that more species were flower generalists than flower specialists in both habitat types. Forty-three percent of feeding observations in forested sites were on non-native flowers. Yet, flower specialists used significantly higher proportions of native flower species in their diet than flower generalists and tended to be forest dependent. Some forest butterflies were critically dependent (&gt;??70%) on single native flower species. Out of 19 butterfly species examined for response across habitats, five expanded their diet but six contracted their diet with urbanization. The regression models revealed that adult conspicuousness, habitat breadth, proboscis length, and wingspan were most strongly associated with flower specialization when accounting for phylogenetic relatedness. Our results suggest that while landscape transformation in the tropics could benefit some flower-generalist butterflies by providing extra resources, flower-specialist butterflies could further increase dependence on few native flower sources. Such butterflies may require intervention in terms of landscape management of their preferred flower resources.","author":[{"dropping-particle":"","family":"Jain","given":"Anuj","non-dropping-particle":"","parse-names":false,"suffix":""},{"dropping-particle":"","family":"Kunte","given":"Krushnamegh","non-dropping-particle":"","parse-names":false,"suffix":""},{"dropping-particle":"","family":"Webb","given":"Edward L.","non-dropping-particle":"","parse-names":false,"suffix":""}],"container-title":"Biological Conservation","id":"ITEM-3","issued":{"date-parts":[["2016"]]},"page":"184-191","publisher":"Elsevier Ltd","title":"Flower specialization of butterflies and impacts of non-native flower use in a transformed tropical landscape","type":"article-journal","volume":"201"},"uris":["http://www.mendeley.com/documents/?uuid=7df9eb50-65e1-42d1-89fe-2cb219faa840"]}],"mendeley":{"formattedCitation":"(Jain &lt;i&gt;et al.&lt;/i&gt;, 2016; Sing &lt;i&gt;et al.&lt;/i&gt;, 2016; Tam &amp; Bonebrake, 2016)","plainTextFormattedCitation":"(Jain et al., 2016; Sing et al., 2016; Tam &amp; Bonebrake, 2016)","previouslyFormattedCitation":"(Jain &lt;i&gt;et al.&lt;/i&gt;, 2016; Sing &lt;i&gt;et al.&lt;/i&gt;, 2016; Tam &amp; Bonebrake, 2016)"},"properties":{"noteIndex":0},"schema":"https://github.com/citation-style-language/schema/raw/master/csl-citation.json"}</w:instrText>
      </w:r>
      <w:r w:rsidRPr="0008241C">
        <w:rPr>
          <w:sz w:val="22"/>
          <w:szCs w:val="22"/>
        </w:rPr>
        <w:fldChar w:fldCharType="separate"/>
      </w:r>
      <w:r w:rsidRPr="0008241C">
        <w:rPr>
          <w:noProof/>
          <w:sz w:val="22"/>
          <w:szCs w:val="22"/>
        </w:rPr>
        <w:t xml:space="preserve">(Jain </w:t>
      </w:r>
      <w:r w:rsidRPr="0008241C">
        <w:rPr>
          <w:i/>
          <w:noProof/>
          <w:sz w:val="22"/>
          <w:szCs w:val="22"/>
        </w:rPr>
        <w:t>et al.</w:t>
      </w:r>
      <w:r w:rsidRPr="0008241C">
        <w:rPr>
          <w:noProof/>
          <w:sz w:val="22"/>
          <w:szCs w:val="22"/>
        </w:rPr>
        <w:t xml:space="preserve">, 2016; Sing </w:t>
      </w:r>
      <w:r w:rsidRPr="0008241C">
        <w:rPr>
          <w:i/>
          <w:noProof/>
          <w:sz w:val="22"/>
          <w:szCs w:val="22"/>
        </w:rPr>
        <w:t>et al.</w:t>
      </w:r>
      <w:r w:rsidRPr="0008241C">
        <w:rPr>
          <w:noProof/>
          <w:sz w:val="22"/>
          <w:szCs w:val="22"/>
        </w:rPr>
        <w:t>, 2016; Tam &amp; Bonebrake, 2016)</w:t>
      </w:r>
      <w:r w:rsidRPr="0008241C">
        <w:rPr>
          <w:sz w:val="22"/>
          <w:szCs w:val="22"/>
        </w:rPr>
        <w:fldChar w:fldCharType="end"/>
      </w:r>
      <w:r w:rsidRPr="0008241C">
        <w:rPr>
          <w:sz w:val="22"/>
          <w:szCs w:val="22"/>
        </w:rPr>
        <w:t xml:space="preserve">. Evidence for an extinction debt in butterflies was found in Tokyo </w:t>
      </w:r>
      <w:r w:rsidRPr="0008241C">
        <w:rPr>
          <w:sz w:val="22"/>
          <w:szCs w:val="22"/>
        </w:rPr>
        <w:fldChar w:fldCharType="begin" w:fldLock="1"/>
      </w:r>
      <w:r w:rsidRPr="0008241C">
        <w:rPr>
          <w:sz w:val="22"/>
          <w:szCs w:val="22"/>
        </w:rPr>
        <w:instrText>ADDIN CSL_CITATION {"citationItems":[{"id":"ITEM-1","itemData":{"DOI":"10.1111/j.1469-1795.2012.00572.x","ISBN":"1469-1795","ISSN":"13679430","abstract":"Cities are expanding rapidly worldwide. Modern cities are expected to carry heavy extinction debts owing to their recent and drastic fragmentation histories. There- fore, detecting extinction debt and identifying species threatened by it in recently created cities are necessary to prevent future biodiversity losses. Here, we studied the relationship between the life-history traits of butterfly species and the extent of their extinction debts using two different methodological approaches in Tokyo, central Japan. First, we compared the effects of current and past landscape parameters on current species richness using generalized linear models. Second, we predicted species richness in unstable (i.e. high loss) habitats using a model developed for stable (i.e. low loss) habitats. The difference between predicted and observed species richness was used to estimate the extinction debt (the number of species expected to go extinct). We classified butterfly species as seasonal special- ists or generalists and as habitat specialists or generalists based on their life-history traits. With both methods, we found significant extinction debts only for specialist species. Mapping the potential extinction debts within our study area indicated that currently large patches had relatively low extinction debts, whereas small patches often had high extinction debts. These results suggested that improving patch area, connectivity and especially quality, would have more significant impacts in small patches than in large ones. Extinction debt is an important concept for setting conservation priorities in highly fragmented landscapes, especially in urban areas.","author":[{"dropping-particle":"","family":"Soga","given":"M.","non-dropping-particle":"","parse-names":false,"suffix":""},{"dropping-particle":"","family":"Koike","given":"S.","non-dropping-particle":"","parse-names":false,"suffix":""}],"container-title":"Animal Conservation","id":"ITEM-1","issue":"1","issued":{"date-parts":[["2013"]]},"page":"1-11","title":"Mapping the potential extinction debt of butterflies in a modern city: Implications for conservation priorities in urban landscapes","type":"article-journal","volume":"16"},"uris":["http://www.mendeley.com/documents/?uuid=1f78011f-296f-47ac-935b-ae61d143099c"]}],"mendeley":{"formattedCitation":"(Soga &amp; Koike, 2013)","plainTextFormattedCitation":"(Soga &amp; Koike, 2013)","previouslyFormattedCitation":"(Soga &amp; Koike, 2013)"},"properties":{"noteIndex":0},"schema":"https://github.com/citation-style-language/schema/raw/master/csl-citation.json"}</w:instrText>
      </w:r>
      <w:r w:rsidRPr="0008241C">
        <w:rPr>
          <w:sz w:val="22"/>
          <w:szCs w:val="22"/>
        </w:rPr>
        <w:fldChar w:fldCharType="separate"/>
      </w:r>
      <w:r w:rsidRPr="0008241C">
        <w:rPr>
          <w:noProof/>
          <w:sz w:val="22"/>
          <w:szCs w:val="22"/>
        </w:rPr>
        <w:t>(Soga &amp; Koike, 2013)</w:t>
      </w:r>
      <w:r w:rsidRPr="0008241C">
        <w:rPr>
          <w:sz w:val="22"/>
          <w:szCs w:val="22"/>
        </w:rPr>
        <w:fldChar w:fldCharType="end"/>
      </w:r>
      <w:r w:rsidRPr="0008241C">
        <w:rPr>
          <w:sz w:val="22"/>
          <w:szCs w:val="22"/>
        </w:rPr>
        <w:t xml:space="preserve">. </w:t>
      </w:r>
    </w:p>
    <w:p w14:paraId="14604E22" w14:textId="77777777" w:rsidR="00A01204" w:rsidRPr="0008241C" w:rsidRDefault="00A01204" w:rsidP="00A01204">
      <w:pPr>
        <w:rPr>
          <w:sz w:val="22"/>
          <w:szCs w:val="22"/>
          <w:lang w:eastAsia="ja-JP"/>
        </w:rPr>
      </w:pPr>
    </w:p>
    <w:p w14:paraId="4DA21BC2" w14:textId="77777777" w:rsidR="00A01204" w:rsidRPr="0008241C" w:rsidRDefault="00A01204" w:rsidP="00A01204">
      <w:pPr>
        <w:rPr>
          <w:sz w:val="22"/>
          <w:szCs w:val="22"/>
          <w:lang w:eastAsia="ja-JP"/>
        </w:rPr>
      </w:pPr>
      <w:r w:rsidRPr="0008241C">
        <w:rPr>
          <w:sz w:val="22"/>
          <w:szCs w:val="22"/>
          <w:lang w:eastAsia="ja-JP"/>
        </w:rPr>
        <w:t xml:space="preserve">Urban and suburban food production in farms, back-yards, community gardens, and on roof tops and balconies, can make a significant contribution to the urban food supply, as well as plant and animal habitat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Thaman","given":"R. R.","non-dropping-particle":"","parse-names":false,"suffix":""}],"container-title":"Spore","id":"ITEM-1","issued":{"date-parts":[["2005"]]},"page":"1-3","title":"Biodiversity is the key to food security","type":"article-magazine"},"uris":["http://www.mendeley.com/documents/?uuid=85c85d8f-7f85-49dd-b867-774eb8797d59"]},{"id":"ITEM-2","itemData":{"DOI":"10.1007/978-94-007-7088-1","ISBN":"978-94-007-7087-4","author":[{"dropping-particle":"","family":"Gómez-Baggethun","given":"E.","non-dropping-particle":"","parse-names":false,"suffix":""},{"dropping-particle":"","family":"Gren","given":"E.","non-dropping-particle":"","parse-names":false,"suffix":""},{"dropping-particle":"","family":"Barton","given":"N. D.","non-dropping-particle":"","parse-names":false,"suffix":""},{"dropping-particle":"","family":"Langemeyer","given":"J.","non-dropping-particle":"","parse-names":false,"suffix":""},{"dropping-particle":"","family":"Mcphearson","given":"T.","non-dropping-particle":"","parse-names":false,"suffix":""},{"dropping-particle":"","family":"O’Farrell","given":"P.","non-dropping-particle":"","parse-names":false,"suffix":""},{"dropping-particle":"","family":"Andersson","given":"E.","non-dropping-particle":"","parse-names":false,"suffix":""},{"dropping-particle":"","family":"Hamstead","given":"Z.","non-dropping-particle":"","parse-names":false,"suffix":""},{"dropping-particle":"","family":"Kremer","given":"P.","non-dropping-particle":"","parse-names":false,"suffix":""}],"chapter-number":"11","container-title":"Urbanization, Biodiversity and Ecosystem Services: Challenges and Opportunities","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2","issued":{"date-parts":[["2013"]]},"page":"175-251","publisher":"Springer Netherlands","publisher-place":"Dordrecht","title":"Urban Ecosystem Services","type":"chapter"},"uris":["http://www.mendeley.com/documents/?uuid=b84478e4-9e09-4863-8836-fcdef298239c"]}],"mendeley":{"formattedCitation":"(Gómez-Baggethun &lt;i&gt;et al.&lt;/i&gt;, 2013; Thaman, 2005)","manualFormatting":"(Gómez-Baggethun et al., 2005)","plainTextFormattedCitation":"(Gómez-Baggethun et al., 2013; Thaman, 2005)","previouslyFormattedCitation":"(Gómez-Baggethun &lt;i&gt;et al.&lt;/i&gt;, 2013; Thaman,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Gómez-Baggethun</w:t>
      </w:r>
      <w:r w:rsidRPr="0008241C">
        <w:rPr>
          <w:rFonts w:eastAsia="MS Mincho"/>
          <w:noProof/>
          <w:sz w:val="22"/>
          <w:szCs w:val="22"/>
          <w:lang w:eastAsia="ja-JP"/>
        </w:rPr>
        <w:t xml:space="preserve"> </w:t>
      </w:r>
      <w:r w:rsidRPr="0008241C">
        <w:rPr>
          <w:rFonts w:eastAsia="MS Mincho"/>
          <w:i/>
          <w:noProof/>
          <w:sz w:val="22"/>
          <w:szCs w:val="22"/>
          <w:lang w:eastAsia="ja-JP"/>
        </w:rPr>
        <w:t>et al.</w:t>
      </w:r>
      <w:r w:rsidRPr="0008241C">
        <w:rPr>
          <w:rFonts w:eastAsia="MS Mincho"/>
          <w:noProof/>
          <w:sz w:val="22"/>
          <w:szCs w:val="22"/>
          <w:lang w:eastAsia="ja-JP"/>
        </w:rPr>
        <w:t>,</w:t>
      </w:r>
      <w:r w:rsidRPr="0008241C">
        <w:rPr>
          <w:noProof/>
          <w:sz w:val="22"/>
          <w:szCs w:val="22"/>
          <w:lang w:eastAsia="ja-JP"/>
        </w:rPr>
        <w:t xml:space="preserve"> 2005)</w:t>
      </w:r>
      <w:r w:rsidRPr="0008241C">
        <w:rPr>
          <w:sz w:val="22"/>
          <w:szCs w:val="22"/>
          <w:lang w:eastAsia="ja-JP"/>
        </w:rPr>
        <w:fldChar w:fldCharType="end"/>
      </w:r>
      <w:r w:rsidRPr="0008241C">
        <w:rPr>
          <w:sz w:val="22"/>
          <w:szCs w:val="22"/>
          <w:lang w:eastAsia="ja-JP"/>
        </w:rPr>
        <w:t>. Many cities also depend on freshwater supplies from vegetated catchments on the periphery. Within cities, plants and vegetation contribute to quality of human life by moderating the urban heat island effect, reducing noise, removing atmospheric pollutants, and reducing run-off and flooding</w:t>
      </w:r>
      <w:r w:rsidRPr="0008241C">
        <w:rPr>
          <w:sz w:val="22"/>
          <w:szCs w:val="22"/>
          <w:lang w:eastAsia="ja-JP"/>
        </w:rPr>
        <w:fldChar w:fldCharType="begin" w:fldLock="1"/>
      </w:r>
      <w:r w:rsidRPr="0008241C">
        <w:rPr>
          <w:sz w:val="22"/>
          <w:szCs w:val="22"/>
          <w:lang w:eastAsia="ja-JP"/>
        </w:rPr>
        <w:instrText>ADDIN CSL_CITATION {"citationItems":[{"id":"ITEM-1","itemData":{"DOI":"10.1007/978-94-007-7088-1","ISBN":"978-94-007-7087-4","author":[{"dropping-particle":"","family":"Gómez-Baggethun","given":"E.","non-dropping-particle":"","parse-names":false,"suffix":""},{"dropping-particle":"","family":"Gren","given":"E.","non-dropping-particle":"","parse-names":false,"suffix":""},{"dropping-particle":"","family":"Barton","given":"N. D.","non-dropping-particle":"","parse-names":false,"suffix":""},{"dropping-particle":"","family":"Langemeyer","given":"J.","non-dropping-particle":"","parse-names":false,"suffix":""},{"dropping-particle":"","family":"Mcphearson","given":"T.","non-dropping-particle":"","parse-names":false,"suffix":""},{"dropping-particle":"","family":"O’Farrell","given":"P.","non-dropping-particle":"","parse-names":false,"suffix":""},{"dropping-particle":"","family":"Andersson","given":"E.","non-dropping-particle":"","parse-names":false,"suffix":""},{"dropping-particle":"","family":"Hamstead","given":"Z.","non-dropping-particle":"","parse-names":false,"suffix":""},{"dropping-particle":"","family":"Kremer","given":"P.","non-dropping-particle":"","parse-names":false,"suffix":""}],"chapter-number":"11","container-title":"Urbanization, Biodiversity and Ecosystem Services: Challenges and Opportunities","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page":"175-251","publisher":"Springer Netherlands","publisher-place":"Dordrecht","title":"Urban Ecosystem Services","type":"chapter"},"uris":["http://www.mendeley.com/documents/?uuid=b84478e4-9e09-4863-8836-fcdef298239c"]}],"mendeley":{"formattedCitation":"(Gómez-Baggethun &lt;i&gt;et al.&lt;/i&gt;, 2013)","plainTextFormattedCitation":"(Gómez-Baggethun et al., 2013)","previouslyFormattedCitation":"(Gómez-Baggethun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ómez-Baggethun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Many studies have also shown large health benefits from contact with nature in and around cities </w:t>
      </w:r>
      <w:r w:rsidRPr="0008241C">
        <w:rPr>
          <w:sz w:val="22"/>
          <w:szCs w:val="22"/>
          <w:lang w:eastAsia="ja-JP"/>
        </w:rPr>
        <w:fldChar w:fldCharType="begin" w:fldLock="1"/>
      </w:r>
      <w:r w:rsidRPr="0008241C">
        <w:rPr>
          <w:sz w:val="22"/>
          <w:szCs w:val="22"/>
          <w:lang w:eastAsia="ja-JP"/>
        </w:rPr>
        <w:instrText>ADDIN CSL_CITATION {"citationItems":[{"id":"ITEM-1","itemData":{"DOI":"10.1146/annurev-publhealth-032013-182443","ISBN":"1545-2093 (Electronic)\\n0163-7525 (Linking)","ISSN":"0163-7525","PMID":"24387090","abstract":"Urbanization, resource exploitation, and lifestyle changes have diminished possibilities for human contact with nature in many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1","issued":{"date-parts":[["2014"]]},"page":"207-228","title":"Nature and Health","type":"article-journal","volume":"35"},"uris":["http://www.mendeley.com/documents/?uuid=09e6b9bf-db61-4e07-8385-5133f9990c02"]}],"mendeley":{"formattedCitation":"(Hartig &lt;i&gt;et al.&lt;/i&gt;, 2014)","plainTextFormattedCitation":"(Hartig et al., 2014)","previouslyFormattedCitation":"(Hartig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artig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w:t>
      </w:r>
    </w:p>
    <w:p w14:paraId="5F0FBE29" w14:textId="77777777" w:rsidR="00A01204" w:rsidRPr="0008241C" w:rsidRDefault="00A01204" w:rsidP="00A01204">
      <w:pPr>
        <w:rPr>
          <w:sz w:val="22"/>
          <w:szCs w:val="22"/>
        </w:rPr>
      </w:pPr>
    </w:p>
    <w:p w14:paraId="79FF1F2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50" w:name="_Toc504317184"/>
      <w:bookmarkStart w:id="851" w:name="_Toc504317877"/>
      <w:bookmarkStart w:id="852" w:name="_Toc524041374"/>
      <w:r w:rsidRPr="0008241C">
        <w:rPr>
          <w:b/>
          <w:sz w:val="22"/>
          <w:szCs w:val="24"/>
        </w:rPr>
        <w:t xml:space="preserve">3.2.1.7 </w:t>
      </w:r>
      <w:r w:rsidRPr="0008241C">
        <w:rPr>
          <w:b/>
          <w:sz w:val="22"/>
          <w:szCs w:val="24"/>
        </w:rPr>
        <w:tab/>
        <w:t>Islands</w:t>
      </w:r>
      <w:bookmarkEnd w:id="850"/>
      <w:bookmarkEnd w:id="851"/>
      <w:bookmarkEnd w:id="852"/>
    </w:p>
    <w:p w14:paraId="4B5C2451" w14:textId="77777777" w:rsidR="00A01204" w:rsidRPr="0008241C" w:rsidRDefault="00A01204" w:rsidP="00A01204">
      <w:pPr>
        <w:rPr>
          <w:sz w:val="22"/>
          <w:szCs w:val="22"/>
          <w:lang w:eastAsia="ja-JP"/>
        </w:rPr>
      </w:pPr>
    </w:p>
    <w:p w14:paraId="28EA13F7" w14:textId="77777777" w:rsidR="00A01204" w:rsidRPr="0008241C" w:rsidRDefault="00A01204" w:rsidP="00A01204">
      <w:pPr>
        <w:rPr>
          <w:sz w:val="22"/>
          <w:szCs w:val="22"/>
        </w:rPr>
      </w:pPr>
      <w:r w:rsidRPr="0008241C">
        <w:rPr>
          <w:sz w:val="22"/>
          <w:szCs w:val="22"/>
          <w:lang w:eastAsia="ja-JP"/>
        </w:rPr>
        <w:t>The Asia-Pacific region includes tens of thousands of small islands. Most are oceanic islands in the vast Pacific Ocean</w:t>
      </w:r>
      <w:r w:rsidRPr="0008241C">
        <w:rPr>
          <w:rFonts w:eastAsia="MS Mincho"/>
          <w:sz w:val="22"/>
          <w:szCs w:val="22"/>
          <w:lang w:eastAsia="ja-JP"/>
        </w:rPr>
        <w:t xml:space="preserve"> that have</w:t>
      </w:r>
      <w:r w:rsidRPr="0008241C">
        <w:rPr>
          <w:sz w:val="22"/>
          <w:szCs w:val="22"/>
          <w:lang w:eastAsia="ja-JP"/>
        </w:rPr>
        <w:t xml:space="preserve"> never </w:t>
      </w:r>
      <w:r w:rsidRPr="0008241C">
        <w:rPr>
          <w:rFonts w:eastAsia="MS Mincho"/>
          <w:sz w:val="22"/>
          <w:szCs w:val="22"/>
          <w:lang w:eastAsia="ja-JP"/>
        </w:rPr>
        <w:t xml:space="preserve">been </w:t>
      </w:r>
      <w:r w:rsidRPr="0008241C">
        <w:rPr>
          <w:sz w:val="22"/>
          <w:szCs w:val="22"/>
          <w:lang w:eastAsia="ja-JP"/>
        </w:rPr>
        <w:t xml:space="preserve">connected to the mainland, but there are also tens of thousands in the Philippines, Indonesia and Japan, which are all island archipelagos, and in the Indian Ocean (Andaman and Nicobar Islands, Maldives, and others). The Hawaiian archipelago—3,200 km from the nearest continent—is the most isolated group of islands on earth. </w:t>
      </w:r>
      <w:r w:rsidRPr="0008241C">
        <w:rPr>
          <w:sz w:val="22"/>
          <w:szCs w:val="22"/>
        </w:rPr>
        <w:t xml:space="preserve">This Archipelago includes volcanic islands and atolls with tremendous landscape diversity endowing it with as many as 10 ecozones – from alpine systems to tropical rainforests – within a 40 km span. Some of the highest concentration of endemic species in the world is brought about by this isolation and landscape diversity. The state of Hawaii is home to approximately 1.4 million people who descend from Polynesian, Asian, and European cultures. </w:t>
      </w:r>
    </w:p>
    <w:p w14:paraId="370CAAB8" w14:textId="77777777" w:rsidR="00A01204" w:rsidRPr="0008241C" w:rsidRDefault="00A01204" w:rsidP="00A01204">
      <w:pPr>
        <w:rPr>
          <w:sz w:val="22"/>
          <w:szCs w:val="22"/>
          <w:lang w:eastAsia="ja-JP"/>
        </w:rPr>
      </w:pPr>
    </w:p>
    <w:p w14:paraId="7BFE3353" w14:textId="77777777" w:rsidR="00A01204" w:rsidRPr="0008241C" w:rsidRDefault="00A01204" w:rsidP="00A01204">
      <w:pPr>
        <w:rPr>
          <w:sz w:val="22"/>
          <w:szCs w:val="22"/>
        </w:rPr>
      </w:pPr>
      <w:r w:rsidRPr="0008241C">
        <w:rPr>
          <w:sz w:val="22"/>
          <w:szCs w:val="22"/>
          <w:lang w:eastAsia="ja-JP"/>
        </w:rPr>
        <w:t>Although the total land area of the small islands in the Asia-Pacific region is small, high rates of endemism and isolated human populations mean that they contribute disproportionately to the region’s biological and cultural diversity.</w:t>
      </w:r>
      <w:r w:rsidRPr="0008241C">
        <w:rPr>
          <w:sz w:val="22"/>
          <w:szCs w:val="22"/>
        </w:rPr>
        <w:t xml:space="preserve"> </w:t>
      </w:r>
      <w:r w:rsidRPr="0008241C">
        <w:rPr>
          <w:sz w:val="22"/>
          <w:szCs w:val="22"/>
          <w:lang w:eastAsia="ja-JP"/>
        </w:rPr>
        <w:t xml:space="preserve">Although plant diversities are lower on individual islands, endemism is higher than on continents </w:t>
      </w:r>
      <w:r w:rsidRPr="0008241C">
        <w:rPr>
          <w:sz w:val="22"/>
          <w:szCs w:val="22"/>
          <w:lang w:eastAsia="ja-JP"/>
        </w:rPr>
        <w:fldChar w:fldCharType="begin" w:fldLock="1"/>
      </w:r>
      <w:r w:rsidRPr="0008241C">
        <w:rPr>
          <w:sz w:val="22"/>
          <w:szCs w:val="22"/>
          <w:lang w:eastAsia="ja-JP"/>
        </w:rPr>
        <w:instrText>ADDIN CSL_CITATION {"citationItems":[{"id":"ITEM-1","itemData":{"DOI":"10.1073/pnas.0810306106","ISBN":"0027-8424","ISSN":"1091-6490","PMID":"19470638","abstract":"Endemism and species richness are highly relevant to the global prioritization of conservation efforts in which oceanic islands have remained relatively neglected. When compared to mainland areas, oceanic islands in general are known for their high percentage of endemic species but only moderate levels of species richness, prompting the question of their relative conservation value. Here we quantify geographic patterns of endemism-scaled richness (“endemism richness”) of vascular plants across 90 terrestrial biogeographic regions, including islands, worldwide and evaluate their congruence with terrestrial vertebrates. Endemism richness of plants and vertebrates is strongly related, and values on islands exceed those of mainland regions by a factor of 9.5 and 8.1 for plants and vertebrates, respectively. Comparisons of different measures of past and future human impact and land cover change further reveal marked differences between mainland and island regions. While island and mainland regions suffered equally from past habitat loss, we find the human impact index, a measure of current threat, to be significantly higher on islands. Projected land-cover changes for the year 2100 indicate that land-use-driven changes on islands might strongly increase in the future. Given their conservation risks, smaller land areas, and high levels of endemism richness, islands may offer particularly high returns for species conservation efforts and therefore warrant a high priority in global biodiversity conservation in this century.","author":[{"dropping-particle":"","family":"Kier","given":"Gerold","non-dropping-particle":"","parse-names":false,"suffix":""},{"dropping-particle":"","family":"Kreft","given":"Holger","non-dropping-particle":"","parse-names":false,"suffix":""},{"dropping-particle":"","family":"Lee","given":"Tien Ming","non-dropping-particle":"","parse-names":false,"suffix":""},{"dropping-particle":"","family":"Jetz","given":"Walter","non-dropping-particle":"","parse-names":false,"suffix":""},{"dropping-particle":"","family":"Ibisch","given":"Pierre L","non-dropping-particle":"","parse-names":false,"suffix":""},{"dropping-particle":"","family":"Nowicki","given":"Christoph","non-dropping-particle":"","parse-names":false,"suffix":""},{"dropping-particle":"","family":"Mutke","given":"Jens","non-dropping-particle":"","parse-names":false,"suffix":""},{"dropping-particle":"","family":"Barthlott","given":"Wilhelm","non-dropping-particle":"","parse-names":false,"suffix":""}],"container-title":"Proceedings of the National Academy of Sciences","id":"ITEM-1","issue":"23","issued":{"date-parts":[["2009"]]},"page":"9322-9327","title":"A global assessment of endemism and species richness across island and mainland regions","type":"article-journal","volume":"106"},"uris":["http://www.mendeley.com/documents/?uuid=73d77016-cfde-4b4a-8406-1be1ebb74663"]}],"mendeley":{"formattedCitation":"(Kier &lt;i&gt;et al.&lt;/i&gt;, 2009)","plainTextFormattedCitation":"(Kier et al., 2009)","previouslyFormattedCitation":"(Kier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ier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and around 50,000 species of vascular plants globally are island endemics </w:t>
      </w:r>
      <w:r w:rsidRPr="0008241C">
        <w:rPr>
          <w:sz w:val="22"/>
          <w:szCs w:val="22"/>
          <w:lang w:eastAsia="ja-JP"/>
        </w:rPr>
        <w:fldChar w:fldCharType="begin" w:fldLock="1"/>
      </w:r>
      <w:r w:rsidRPr="0008241C">
        <w:rPr>
          <w:sz w:val="22"/>
          <w:szCs w:val="22"/>
          <w:lang w:eastAsia="ja-JP"/>
        </w:rPr>
        <w:instrText>ADDIN CSL_CITATION {"citationItems":[{"id":"ITEM-1","itemData":{"ISBN":"9292255649","author":[{"dropping-particle":"","family":"Sharrock","given":"S.","non-dropping-particle":"","parse-names":false,"suffix":""},{"dropping-particle":"","family":"Oldfield","given":"S.","non-dropping-particle":"","parse-names":false,"suffix":""},{"dropping-particle":"","family":"Wilson","given":"O.","non-dropping-particle":"","parse-names":false,"suffix":""}],"container-title":"Technical Series","id":"ITEM-1","issue":"81","issued":{"date-parts":[["2014"]]},"number-of-pages":"56","title":"Plant conservation report 2014: 81","type":"report"},"uris":["http://www.mendeley.com/documents/?uuid=6b2193ab-4a80-4ba3-813f-edc8a1e38038"]}],"mendeley":{"formattedCitation":"(Sharrock &lt;i&gt;et al.&lt;/i&gt;, 2014)","plainTextFormattedCitation":"(Sharrock et al., 2014)","previouslyFormattedCitation":"(Sharrock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harrock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Moreover, despite their very low tree diversity, Pacific Island forests are similar </w:t>
      </w:r>
      <w:r w:rsidRPr="0008241C">
        <w:rPr>
          <w:rFonts w:eastAsia="MS Mincho"/>
          <w:sz w:val="22"/>
          <w:szCs w:val="22"/>
          <w:lang w:eastAsia="ja-JP"/>
        </w:rPr>
        <w:t xml:space="preserve">in density and aboveground biomass </w:t>
      </w:r>
      <w:r w:rsidRPr="0008241C">
        <w:rPr>
          <w:sz w:val="22"/>
          <w:szCs w:val="22"/>
          <w:lang w:eastAsia="ja-JP"/>
        </w:rPr>
        <w:t xml:space="preserve">to the much more diverse </w:t>
      </w:r>
      <w:r w:rsidRPr="0008241C">
        <w:rPr>
          <w:rFonts w:eastAsia="MS Mincho"/>
          <w:sz w:val="22"/>
          <w:szCs w:val="22"/>
          <w:lang w:eastAsia="ja-JP"/>
        </w:rPr>
        <w:lastRenderedPageBreak/>
        <w:t xml:space="preserve">tropical </w:t>
      </w:r>
      <w:r w:rsidRPr="0008241C">
        <w:rPr>
          <w:sz w:val="22"/>
          <w:szCs w:val="22"/>
          <w:lang w:eastAsia="ja-JP"/>
        </w:rPr>
        <w:t xml:space="preserve">forests </w:t>
      </w:r>
      <w:r w:rsidRPr="0008241C">
        <w:rPr>
          <w:rFonts w:eastAsia="MS Mincho"/>
          <w:sz w:val="22"/>
          <w:szCs w:val="22"/>
          <w:lang w:eastAsia="ja-JP"/>
        </w:rPr>
        <w:t>in other</w:t>
      </w:r>
      <w:r w:rsidRPr="0008241C">
        <w:rPr>
          <w:sz w:val="22"/>
          <w:szCs w:val="22"/>
          <w:lang w:eastAsia="ja-JP"/>
        </w:rPr>
        <w:t xml:space="preserve"> areas </w:t>
      </w:r>
      <w:r w:rsidRPr="0008241C">
        <w:rPr>
          <w:sz w:val="22"/>
          <w:szCs w:val="22"/>
          <w:lang w:eastAsia="ja-JP"/>
        </w:rPr>
        <w:fldChar w:fldCharType="begin" w:fldLock="1"/>
      </w:r>
      <w:r w:rsidRPr="0008241C">
        <w:rPr>
          <w:sz w:val="22"/>
          <w:szCs w:val="22"/>
          <w:lang w:eastAsia="ja-JP"/>
        </w:rPr>
        <w:instrText xml:space="preserve">ADDIN CSL_CITATION {"citationItems":[{"id":"ITEM-1","itemData":{"DOI":"10.1371/journal.pone.0103268","ISSN":"19326203","PMID":"25162731","abstract":"The potential influence of diversity on ecosystem structure and function remains a topic of significant debate, especially for tropical forests where diversity can range widely. We used Center for Tropical Forest Science (CTFS) methodology to establish forest dynamics plots in montane wet forest and lowland dry forest on Hawai'i Island. We compared the species diversity, tree density, basal area, biomass, and size class distributions between the two forest types. We then examined these variables across tropical forests within the CTFS network. Consistent with other island forests, the Hawai'i forests were characterized by low species richness and very high relative dominance. The two Hawai'i forests were floristically distinct, yet similar in species richness (15 vs. 21 species) and stem density (3078 vs. 3486/ha). While these forests were selected for their low invasive species cover relative to surrounding forests, both forests averaged 5-&gt;50% invasive species cover; ongoing removal will be necessary to reduce or prevent competitive impacts, especially from woody species. The montane wet forest had much larger trees, resulting in eightfold higher basal area and above-ground biomass. Across the CTFS network, the Hawaiian montane wet forest was similar to other tropical forests with respect to diameter distributions, density, and aboveground biomass, while the Hawai'i lowland dry forest was similar in density to tropical forests with much higher diversity. These findings suggest that forest structural variables can be similar across tropical forests independently of species richness. The inclusion of low-diversity Pacific Island forests in the CTFS network provides an </w:instrText>
      </w:r>
      <w:r w:rsidRPr="0008241C">
        <w:rPr>
          <w:rFonts w:ascii="Cambria Math" w:hAnsi="Cambria Math" w:cs="Cambria Math"/>
          <w:sz w:val="22"/>
          <w:szCs w:val="22"/>
          <w:lang w:eastAsia="ja-JP"/>
        </w:rPr>
        <w:instrText>∼</w:instrText>
      </w:r>
      <w:r w:rsidRPr="0008241C">
        <w:rPr>
          <w:sz w:val="22"/>
          <w:szCs w:val="22"/>
          <w:lang w:eastAsia="ja-JP"/>
        </w:rPr>
        <w:instrText>80-fold range in species richness (15-1182 species), six-fold variation in mean annual rainfall (835-5272 mm yr(-1)) and 1.8-fold variation in mean annual temperature (16.0-28.4°C). Thus, the Hawaiian forest plots expand the global forest plot network to enable testing of ecological theory for links among species diversity, environmental variation and ecosystem function.","author":[{"dropping-particle":"","family":"Ostertag","given":"Rebecca","non-dropping-particle":"","parse-names":false,"suffix":""},{"dropping-particle":"","family":"Inman-Narahari","given":"Faith","non-dropping-particle":"","parse-names":false,"suffix":""},{"dropping-particle":"","family":"Cordell","given":"Susan","non-dropping-particle":"","parse-names":false,"suffix":""},{"dropping-particle":"","family":"Giardina","given":"Christian P.","non-dropping-particle":"","parse-names":false,"suffix":""},{"dropping-particle":"","family":"Sack","given":"Lawren","non-dropping-particle":"","parse-names":false,"suffix":""}],"container-title":"PloS one","id":"ITEM-1","issue":"8","issued":{"date-parts":[["2014"]]},"page":"e103268","title":"Forest structure in low-diversity tropical forests: a study of Hawaiian wet and dry forests","type":"article-journal","volume":"9"},"uris":["http://www.mendeley.com/documents/?uuid=93d64b6b-a8ad-4125-9490-5da9fae88bf3"]}],"mendeley":{"formattedCitation":"(Ostertag &lt;i&gt;et al.&lt;/i&gt;, 2014)","plainTextFormattedCitation":"(Ostertag et al., 2014)","previouslyFormattedCitation":"(Ostertag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Ostertag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High</w:t>
      </w:r>
      <w:r w:rsidRPr="0008241C">
        <w:rPr>
          <w:sz w:val="22"/>
          <w:szCs w:val="22"/>
          <w:lang w:eastAsia="ja-JP"/>
        </w:rPr>
        <w:t xml:space="preserve"> endemism </w:t>
      </w:r>
      <w:r w:rsidRPr="0008241C">
        <w:rPr>
          <w:rFonts w:eastAsia="MS Mincho"/>
          <w:sz w:val="22"/>
          <w:szCs w:val="22"/>
          <w:lang w:eastAsia="ja-JP"/>
        </w:rPr>
        <w:t>is also</w:t>
      </w:r>
      <w:r w:rsidRPr="0008241C">
        <w:rPr>
          <w:sz w:val="22"/>
          <w:szCs w:val="22"/>
          <w:lang w:eastAsia="ja-JP"/>
        </w:rPr>
        <w:t xml:space="preserve"> shown by the animal groups that disperse</w:t>
      </w:r>
      <w:r w:rsidRPr="0008241C">
        <w:rPr>
          <w:rFonts w:eastAsia="MS Mincho"/>
          <w:sz w:val="22"/>
          <w:szCs w:val="22"/>
          <w:lang w:eastAsia="ja-JP"/>
        </w:rPr>
        <w:t>d</w:t>
      </w:r>
      <w:r w:rsidRPr="0008241C">
        <w:rPr>
          <w:sz w:val="22"/>
          <w:szCs w:val="22"/>
          <w:lang w:eastAsia="ja-JP"/>
        </w:rPr>
        <w:t xml:space="preserve"> to remote islands, including bats, birds, and many groups of invertebrat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Corlett","given":"R.T.","non-dropping-particle":"","parse-names":false,"suffix":""},{"dropping-particle":"","family":"Primack","given":"R.B.","non-dropping-particle":"","parse-names":false,"suffix":""}],"id":"ITEM-1","issued":{"date-parts":[["2011"]]},"publisher":"Wiley-Blackwell","publisher-place":"Oxford, UK.","title":"Tropical Rain Forests: An Ecological and Biogeographical Comparison, 2nd Edition","type":"book"},"uris":["http://www.mendeley.com/documents/?uuid=b96e7421-e382-464a-8d05-f9a125a5b995"]}],"mendeley":{"formattedCitation":"(R.T. Corlett &amp; Primack, 2011)","manualFormatting":"(Corlett &amp; Primack, 2011)","plainTextFormattedCitation":"(R.T. Corlett &amp; Primack, 2011)","previouslyFormattedCitation":"(R.T. Corlett &amp; Primack,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orlett &amp; Primack, 2011)</w:t>
      </w:r>
      <w:r w:rsidRPr="0008241C">
        <w:rPr>
          <w:sz w:val="22"/>
          <w:szCs w:val="22"/>
          <w:lang w:eastAsia="ja-JP"/>
        </w:rPr>
        <w:fldChar w:fldCharType="end"/>
      </w:r>
      <w:r w:rsidRPr="0008241C">
        <w:rPr>
          <w:sz w:val="22"/>
          <w:szCs w:val="22"/>
          <w:lang w:eastAsia="ja-JP"/>
        </w:rPr>
        <w:t xml:space="preserve">. </w:t>
      </w:r>
      <w:r w:rsidRPr="0008241C">
        <w:rPr>
          <w:sz w:val="22"/>
          <w:szCs w:val="22"/>
          <w:lang w:eastAsia="en-GB"/>
        </w:rPr>
        <w:fldChar w:fldCharType="begin" w:fldLock="1"/>
      </w:r>
      <w:r w:rsidRPr="0008241C">
        <w:rPr>
          <w:sz w:val="22"/>
          <w:szCs w:val="22"/>
          <w:lang w:eastAsia="en-GB"/>
        </w:rPr>
        <w:fldChar w:fldCharType="separate"/>
      </w:r>
      <w:r w:rsidRPr="0008241C">
        <w:rPr>
          <w:sz w:val="22"/>
          <w:szCs w:val="22"/>
          <w:lang w:eastAsia="ja-JP"/>
        </w:rPr>
        <w:t>{Formatting Citation}</w:t>
      </w:r>
      <w:r w:rsidRPr="0008241C">
        <w:rPr>
          <w:sz w:val="22"/>
          <w:szCs w:val="22"/>
          <w:lang w:eastAsia="ja-JP"/>
        </w:rPr>
        <w:fldChar w:fldCharType="end"/>
      </w:r>
      <w:r w:rsidRPr="0008241C">
        <w:rPr>
          <w:sz w:val="22"/>
          <w:szCs w:val="22"/>
          <w:lang w:eastAsia="en-GB"/>
        </w:rPr>
        <w:fldChar w:fldCharType="begin" w:fldLock="1"/>
      </w:r>
      <w:r w:rsidRPr="0008241C">
        <w:rPr>
          <w:sz w:val="22"/>
          <w:szCs w:val="22"/>
          <w:lang w:eastAsia="en-GB"/>
        </w:rPr>
        <w:fldChar w:fldCharType="separate"/>
      </w:r>
      <w:r w:rsidRPr="0008241C">
        <w:rPr>
          <w:sz w:val="22"/>
          <w:szCs w:val="22"/>
          <w:lang w:eastAsia="ja-JP"/>
        </w:rPr>
        <w:t>{Formatting Citation}</w:t>
      </w:r>
      <w:r w:rsidRPr="0008241C">
        <w:rPr>
          <w:sz w:val="22"/>
          <w:szCs w:val="22"/>
          <w:lang w:eastAsia="ja-JP"/>
        </w:rPr>
        <w:fldChar w:fldCharType="end"/>
      </w:r>
      <w:r w:rsidRPr="0008241C">
        <w:rPr>
          <w:sz w:val="22"/>
          <w:szCs w:val="22"/>
          <w:lang w:eastAsia="ja-JP"/>
        </w:rPr>
        <w:t xml:space="preserve">However the diversity is highly threatened with more than half of all recent extinctions occurring on islands, which are haven to over a third of all terrestrial species facing imminent extinction </w:t>
      </w:r>
      <w:r w:rsidRPr="0008241C">
        <w:rPr>
          <w:sz w:val="22"/>
          <w:szCs w:val="22"/>
          <w:lang w:eastAsia="ja-JP"/>
        </w:rPr>
        <w:fldChar w:fldCharType="begin" w:fldLock="1"/>
      </w:r>
      <w:r w:rsidRPr="0008241C">
        <w:rPr>
          <w:sz w:val="22"/>
          <w:szCs w:val="22"/>
          <w:lang w:eastAsia="ja-JP"/>
        </w:rPr>
        <w:instrText>ADDIN CSL_CITATION {"citationItems":[{"id":"ITEM-1","itemData":{"DOI":"10.1073/pnas.0509060102","ISBN":"0509060102","ISSN":"0027-8424","PMID":"16344485","abstract":"Slowing rates of global biodiversity loss requires preventing species extinctions. Here we pinpoint centers of imminent extinction, where highly threatened species are confined to single sites. Within five globally assessed taxa (i.e., mammals, birds, selected reptiles, amphibians, and conifers), we find 794 such species, three times the number recorded as having gone extinct since 1500. These species occur in 595 sites, concentrated in tropical forests, on islands, and in mountainous areas. Their taxonomic and geographical distribution differs significantly from that of historical extinctions, indicating an expansion of the current extinction episode beyond sensitive species and places toward the planet's most biodiverse mainland regions. Only one-third of the sites are legally protected, and most are surrounded by intense human development. These sites represent clear opportunities for urgent conservation action to prevent species loss.","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roceedings of the National Academy of Sciences of the United States of America","id":"ITEM-1","issue":"51","issued":{"date-parts":[["2005","12","20"]]},"page":"18497-501","publisher":"National Acad Sciences","title":"Pinpointing and preventing imminent extinctions.","type":"article-journal","volume":"102"},"uris":["http://www.mendeley.com/documents/?uuid=effff0a2-0c58-3ea2-a27b-22273f439d99"]}],"mendeley":{"formattedCitation":"(Ricketts &lt;i&gt;et al.&lt;/i&gt;, 2005)","plainTextFormattedCitation":"(Ricketts et al., 2005)","previouslyFormattedCitation":"(Ricketts &lt;i&gt;et al.&lt;/i&gt;,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icketts </w:t>
      </w:r>
      <w:r w:rsidRPr="0008241C">
        <w:rPr>
          <w:i/>
          <w:noProof/>
          <w:sz w:val="22"/>
          <w:szCs w:val="22"/>
          <w:lang w:eastAsia="ja-JP"/>
        </w:rPr>
        <w:t>et al.</w:t>
      </w:r>
      <w:r w:rsidRPr="0008241C">
        <w:rPr>
          <w:noProof/>
          <w:sz w:val="22"/>
          <w:szCs w:val="22"/>
          <w:lang w:eastAsia="ja-JP"/>
        </w:rPr>
        <w:t>, 2005)</w:t>
      </w:r>
      <w:r w:rsidRPr="0008241C">
        <w:rPr>
          <w:sz w:val="22"/>
          <w:szCs w:val="22"/>
          <w:lang w:eastAsia="ja-JP"/>
        </w:rPr>
        <w:fldChar w:fldCharType="end"/>
      </w:r>
      <w:r w:rsidRPr="0008241C">
        <w:rPr>
          <w:sz w:val="22"/>
          <w:szCs w:val="22"/>
          <w:lang w:eastAsia="ja-JP"/>
        </w:rPr>
        <w:t xml:space="preserve">. </w:t>
      </w:r>
      <w:r w:rsidRPr="0008241C">
        <w:rPr>
          <w:sz w:val="22"/>
          <w:szCs w:val="22"/>
        </w:rPr>
        <w:t>The signature tree of the Hawaiian forest is the `Ohi`a lehua (</w:t>
      </w:r>
      <w:r w:rsidRPr="0008241C">
        <w:rPr>
          <w:i/>
          <w:sz w:val="22"/>
          <w:szCs w:val="22"/>
        </w:rPr>
        <w:t>Metrosideros polymorpha</w:t>
      </w:r>
      <w:r w:rsidRPr="0008241C">
        <w:rPr>
          <w:sz w:val="22"/>
          <w:szCs w:val="22"/>
        </w:rPr>
        <w:t xml:space="preserve">) which grows from sea level to 2900 meters. Genomic analyses of the ohia taken from different environments have shown some genes leading to adaptive divergence along altitudes </w:t>
      </w:r>
      <w:r w:rsidRPr="0008241C">
        <w:rPr>
          <w:sz w:val="22"/>
          <w:szCs w:val="22"/>
        </w:rPr>
        <w:fldChar w:fldCharType="begin" w:fldLock="1"/>
      </w:r>
      <w:r w:rsidRPr="0008241C">
        <w:rPr>
          <w:sz w:val="22"/>
          <w:szCs w:val="22"/>
        </w:rPr>
        <w:instrText>ADDIN CSL_CITATION {"citationItems":[{"id":"ITEM-1","itemData":{"DOI":"10.1111/mec.14016","ISSN":"09621083","author":[{"dropping-particle":"","family":"Izuno","given":"Ayako","non-dropping-particle":"","parse-names":false,"suffix":""},{"dropping-particle":"","family":"Kitayama","given":"Kanehiro","non-dropping-particle":"","parse-names":false,"suffix":""},{"dropping-particle":"","family":"Onoda","given":"Yusuke","non-dropping-particle":"","parse-names":false,"suffix":""},{"dropping-particle":"","family":"Tsujii","given":"Yuki","non-dropping-particle":"","parse-names":false,"suffix":""},{"dropping-particle":"","family":"Hatakeyama","given":"Masaomi","non-dropping-particle":"","parse-names":false,"suffix":""},{"dropping-particle":"","family":"Nagano","given":"Atsushi J.","non-dropping-particle":"","parse-names":false,"suffix":""},{"dropping-particle":"","family":"Honjo","given":"Mie N.","non-dropping-particle":"","parse-names":false,"suffix":""},{"dropping-particle":"","family":"Shimizu-Inatsugi","given":"Rie","non-dropping-particle":"","parse-names":false,"suffix":""},{"dropping-particle":"","family":"Kudoh","given":"Hiroshi","non-dropping-particle":"","parse-names":false,"suffix":""},{"dropping-particle":"","family":"Shimizu","given":"Kentaro K.","non-dropping-particle":"","parse-names":false,"suffix":""},{"dropping-particle":"","family":"Isagi","given":"Yuji","non-dropping-particle":"","parse-names":false,"suffix":""}],"container-title":"Molecular Ecology","id":"ITEM-1","issue":"6","issued":{"date-parts":[["2017","3","1"]]},"page":"1515-1532","publisher":"Wiley/Blackwell (10.1111)","title":"The population genomic signature of environmental association and gene flow in an ecologically divergent tree species &lt;i&gt;Metrosideros polymorpha&lt;/i&gt; (Myrtaceae)","type":"article-journal","volume":"26"},"uris":["http://www.mendeley.com/documents/?uuid=92f15bef-27e5-36e5-b20c-c9f36bf9e6da"]}],"mendeley":{"formattedCitation":"(Izuno &lt;i&gt;et al.&lt;/i&gt;, 2017)","plainTextFormattedCitation":"(Izuno et al., 2017)","previouslyFormattedCitation":"(Izuno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Izuno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he forest ecosystems in most of the islands serve as reserves of freshwater and help prevention of sediment runoff that would adversely impact its coastal coral reefs. </w:t>
      </w:r>
    </w:p>
    <w:p w14:paraId="6203F93A" w14:textId="77777777" w:rsidR="00A01204" w:rsidRPr="0008241C" w:rsidRDefault="00A01204" w:rsidP="00A01204">
      <w:pPr>
        <w:rPr>
          <w:sz w:val="22"/>
          <w:szCs w:val="22"/>
        </w:rPr>
      </w:pPr>
    </w:p>
    <w:p w14:paraId="4D7D0C7F" w14:textId="34B6E740" w:rsidR="00A01204" w:rsidRPr="0008241C" w:rsidRDefault="00A01204" w:rsidP="00A01204">
      <w:pPr>
        <w:rPr>
          <w:sz w:val="22"/>
          <w:szCs w:val="22"/>
          <w:lang w:eastAsia="ja-JP"/>
        </w:rPr>
      </w:pPr>
      <w:r w:rsidRPr="0008241C">
        <w:rPr>
          <w:sz w:val="22"/>
          <w:szCs w:val="22"/>
          <w:lang w:eastAsia="ja-JP"/>
        </w:rPr>
        <w:t>Human colonization of the Pacific Islands resulted in the extinction of around 2000 bird species—about 20</w:t>
      </w:r>
      <w:r w:rsidR="00C934E9">
        <w:rPr>
          <w:sz w:val="22"/>
          <w:szCs w:val="22"/>
          <w:lang w:eastAsia="ja-JP"/>
        </w:rPr>
        <w:t xml:space="preserve"> per cent</w:t>
      </w:r>
      <w:r w:rsidRPr="0008241C">
        <w:rPr>
          <w:sz w:val="22"/>
          <w:szCs w:val="22"/>
          <w:lang w:eastAsia="ja-JP"/>
        </w:rPr>
        <w:t xml:space="preserve"> of the global avifauna, mostly due to introduced invasive alien speci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Blackburn","given":"T. M.","non-dropping-particle":"","parse-names":false,"suffix":""},{"dropping-particle":"","family":"Cassey","given":"P.","non-dropping-particle":"","parse-names":false,"suffix":""},{"dropping-particle":"","family":"Duncan","given":"R. P.","non-dropping-particle":"","parse-names":false,"suffix":""},{"dropping-particle":"","family":"Evans","given":"K. L.","non-dropping-particle":"","parse-names":false,"suffix":""},{"dropping-particle":"","family":"Gaston","given":"K. J.","non-dropping-particle":"","parse-names":false,"suffix":""}],"container-title":"Science","id":"ITEM-1","issue":"5692","issued":{"date-parts":[["2004"]]},"page":"1955-1958","title":"Avian extinction and mammalian introductions on oceanic islands","type":"article-journal","volume":"305"},"uris":["http://www.mendeley.com/documents/?uuid=fa0b2a0c-8b5c-318c-a597-326a30593f39"]}],"mendeley":{"formattedCitation":"(Blackburn &lt;i&gt;et al.&lt;/i&gt;, 2004)","plainTextFormattedCitation":"(Blackburn et al., 2004)","previouslyFormattedCitation":"(Blackburn &lt;i&gt;et al.&lt;/i&gt;, 200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lackburn </w:t>
      </w:r>
      <w:r w:rsidRPr="0008241C">
        <w:rPr>
          <w:i/>
          <w:noProof/>
          <w:sz w:val="22"/>
          <w:szCs w:val="22"/>
          <w:lang w:eastAsia="ja-JP"/>
        </w:rPr>
        <w:t>et al.</w:t>
      </w:r>
      <w:r w:rsidRPr="0008241C">
        <w:rPr>
          <w:noProof/>
          <w:sz w:val="22"/>
          <w:szCs w:val="22"/>
          <w:lang w:eastAsia="ja-JP"/>
        </w:rPr>
        <w:t>, 2004)</w:t>
      </w:r>
      <w:r w:rsidRPr="0008241C">
        <w:rPr>
          <w:sz w:val="22"/>
          <w:szCs w:val="22"/>
          <w:lang w:eastAsia="ja-JP"/>
        </w:rPr>
        <w:fldChar w:fldCharType="end"/>
      </w:r>
      <w:r w:rsidRPr="0008241C">
        <w:rPr>
          <w:sz w:val="22"/>
          <w:szCs w:val="22"/>
          <w:lang w:eastAsia="ja-JP"/>
        </w:rPr>
        <w:t xml:space="preserve"> —and extinctions are still continuing </w:t>
      </w:r>
      <w:r w:rsidRPr="0008241C">
        <w:rPr>
          <w:sz w:val="22"/>
          <w:szCs w:val="22"/>
          <w:lang w:eastAsia="ja-JP"/>
        </w:rPr>
        <w:fldChar w:fldCharType="begin" w:fldLock="1"/>
      </w:r>
      <w:r w:rsidRPr="0008241C">
        <w:rPr>
          <w:sz w:val="22"/>
          <w:szCs w:val="22"/>
          <w:lang w:eastAsia="ja-JP"/>
        </w:rPr>
        <w:instrText>ADDIN CSL_CITATION {"citationItems":[{"id":"ITEM-1","itemData":{"DOI":"10.1007/s10336-015-1256-8","ISBN":"2193-7192","ISSN":"2193-7206","abstract":"Nowhere are the negative impacts of invasive species, such as ecosystem modification, predation, para- sitism, and disease, more apparent than in the Pacific islands, where human contact triggered a massive avian extinction event that is still ongoing. Island bird species are inherently vulnerable to extinction due to their small, iso- lated populations and lack of evolved defenses against many predators. To prevent further extinctions, effective bird conservation strategies must be implemented to miti- gate invasive species’ impacts, which often interact syn- ergistically and collectively comprise some of the greatest threats to global biodiversity. At the 2014 International Ornithological Congress in Tokyo, Japan, researchers convened a symposium to address research and manage- ment of invasive species to benefit Pacific island bird conservation. Speakers presented research and conserva- tion efforts from Japan, Korea, Guam, the Gala ´pagos, and New Zealand, highlighting novel, poorly known threats to birds (e.g., mortality from invasive plant entanglement and invasive nest parasites) and providing updates on ongoing efforts to prevent island endemic species extinctions driven by invasive predators. In this paper we provide new details of research and conservation efforts on Swinhoe’s storm petrel (Oceanodroma monhris), the Okinawa rail (Galli- rallus okinawae), and the Guam rail (G. owstoni), and put this research in context by briefly reviewing and synthe- sizing other relevant, recent studies on impacts of invasive species as they affect Pacific island bird conservation. We conclude by highlighting successful management strate- gies, recommending improvements for ongoing conserva- tion efforts, and suggesting directions for future research.","author":[{"dropping-particle":"","family":"Arcilla","given":"Nicola","non-dropping-particle":"","parse-names":false,"suffix":""},{"dropping-particle":"","family":"Choi","given":"Chang-yong","non-dropping-particle":"","parse-names":false,"suffix":""},{"dropping-particle":"","family":"Ozaki","given":"Kiyoaki","non-dropping-particle":"","parse-names":false,"suffix":""},{"dropping-particle":"","family":"Lepczyk","given":"Christopher A","non-dropping-particle":"","parse-names":false,"suffix":""}],"container-title":"Journal of Ornithology","id":"ITEM-1","issue":"1","issued":{"date-parts":[["2015"]]},"page":"199-207","publisher":"Springer Berlin Heidelberg","title":"Invasive species and Pacific island bird conservation : a selective review of recent research featuring case studies of Swinhoe ’ s storm petrel and the Okinawa and Guam rail","type":"article-journal","volume":"156"},"uris":["http://www.mendeley.com/documents/?uuid=2024e6c8-66a4-409f-bd43-543781a32a0f"]}],"mendeley":{"formattedCitation":"(Arcilla &lt;i&gt;et al.&lt;/i&gt;, 2015)","plainTextFormattedCitation":"(Arcilla et al., 2015)","previouslyFormattedCitation":"(Arcilla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rcilla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Since 1500 AD, 95</w:t>
      </w:r>
      <w:r w:rsidR="00C934E9">
        <w:rPr>
          <w:sz w:val="22"/>
          <w:szCs w:val="22"/>
          <w:lang w:eastAsia="ja-JP"/>
        </w:rPr>
        <w:t xml:space="preserve"> per cent</w:t>
      </w:r>
      <w:r w:rsidRPr="0008241C">
        <w:rPr>
          <w:sz w:val="22"/>
          <w:szCs w:val="22"/>
          <w:lang w:eastAsia="ja-JP"/>
        </w:rPr>
        <w:t xml:space="preserve"> of all bird extinctions have </w:t>
      </w:r>
      <w:r w:rsidRPr="0008241C">
        <w:rPr>
          <w:rFonts w:eastAsia="MS Mincho"/>
          <w:sz w:val="22"/>
          <w:szCs w:val="22"/>
          <w:lang w:eastAsia="ja-JP"/>
        </w:rPr>
        <w:t>occurred</w:t>
      </w:r>
      <w:r w:rsidRPr="0008241C">
        <w:rPr>
          <w:sz w:val="22"/>
          <w:szCs w:val="22"/>
          <w:lang w:eastAsia="ja-JP"/>
        </w:rPr>
        <w:t xml:space="preserve"> on islands. Bird species losses on individual Pacific islands range from 15.4</w:t>
      </w:r>
      <w:r w:rsidR="00C934E9">
        <w:rPr>
          <w:sz w:val="22"/>
          <w:szCs w:val="22"/>
          <w:lang w:eastAsia="ja-JP"/>
        </w:rPr>
        <w:t xml:space="preserve"> per cent</w:t>
      </w:r>
      <w:r w:rsidRPr="0008241C">
        <w:rPr>
          <w:sz w:val="22"/>
          <w:szCs w:val="22"/>
          <w:lang w:eastAsia="ja-JP"/>
        </w:rPr>
        <w:t xml:space="preserve"> to 87.5</w:t>
      </w:r>
      <w:r w:rsidR="00C934E9">
        <w:rPr>
          <w:sz w:val="22"/>
          <w:szCs w:val="22"/>
          <w:lang w:eastAsia="ja-JP"/>
        </w:rPr>
        <w:t xml:space="preserve"> per cent</w:t>
      </w:r>
      <w:r w:rsidRPr="0008241C">
        <w:rPr>
          <w:sz w:val="22"/>
          <w:szCs w:val="22"/>
          <w:lang w:eastAsia="ja-JP"/>
        </w:rPr>
        <w:t xml:space="preserve"> for those with good fossil records, and these extinctions have resulted in the loss of many ecological functions previously performed by birds, including grazing, seed dispersal, and the pollination of endemic plants </w:t>
      </w:r>
      <w:r w:rsidRPr="0008241C">
        <w:rPr>
          <w:sz w:val="22"/>
          <w:szCs w:val="22"/>
          <w:lang w:eastAsia="ja-JP"/>
        </w:rPr>
        <w:fldChar w:fldCharType="begin" w:fldLock="1"/>
      </w:r>
      <w:r w:rsidRPr="0008241C">
        <w:rPr>
          <w:sz w:val="22"/>
          <w:szCs w:val="22"/>
          <w:lang w:eastAsia="ja-JP"/>
        </w:rPr>
        <w:instrText>ADDIN CSL_CITATION {"citationItems":[{"id":"ITEM-1","itemData":{"DOI":"10.1111/geb.12147","ISBN":"1466-8238","ISSN":"14668238","abstract":"Aim Because of the negative impact that ongoing biodiversity loss may have on ecosystem properties that are critical for humans, understanding the relationship between extinction and functional diversity over time is of critical importance for conservation. However, empirical evidence concerning the sensitivity of vertebrate community function to species loss is very limited. Here we assess documented prehistoric and historic extinctions of birds on Pacific islands in an effort to quantify the consequences of extinctions for functional structure and diversity in natural communities over broad spatial scales. Location Forty-four islands from across the Pacific. Methods We estimated functional aspects of island bird communities before and after Holocene extinctions based on body size, foraging niche, diet and activity period. We used four separate metrics to measure ecological function: functional diversity (FD), functional richness (FRic), functional evenness and functional divergence. We employed null models to separate the effects of observed extinctions from changes expected due to declining species richness. Results We find that Holocene bird extinctions led to substantial changes in community-level functional diversity. Observed declines in FD and FRic were predictable from the pre-extinction composition of communities, and did not differ from null model expectations. Across all islands, we observed non-random changes in functional trait composition, with shifts away from ground-level foraging, granivory and herbivory after extinctions. Extinctions have resulted in the loss of up to 80% of original functional diversity on some islands and caused a sharp decrease in the variety of ecological functions provided by birds. Main conclusions Our findings illustrate the significant losses of functional diversity that are already taking place on many islands and demonstrate its close connection with the loss of species. Accounting for the functional roles of species allows a more integrative understanding of ecological function and helps to bridge species and ecosystem perspectives in conservation science.","author":[{"dropping-particle":"","family":"Boyer","given":"Alison G.","non-dropping-particle":"","parse-names":false,"suffix":""},{"dropping-particle":"","family":"Jetz","given":"Walter","non-dropping-particle":"","parse-names":false,"suffix":""}],"container-title":"Global Ecology and Biogeography","id":"ITEM-1","issue":"6","issued":{"date-parts":[["2014"]]},"page":"679-688","title":"Extinctions and the loss of ecological function in island bird communities","type":"article-journal","volume":"23"},"uris":["http://www.mendeley.com/documents/?uuid=23d03a2b-a7ae-40d4-afda-9fc65dca8a77"]}],"mendeley":{"formattedCitation":"(Boyer &amp; Jetz, 2014)","plainTextFormattedCitation":"(Boyer &amp; Jetz, 2014)","previouslyFormattedCitation":"(Boyer &amp; Jetz,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Boyer &amp; Jetz, 2014)</w:t>
      </w:r>
      <w:r w:rsidRPr="0008241C">
        <w:rPr>
          <w:sz w:val="22"/>
          <w:szCs w:val="22"/>
          <w:lang w:eastAsia="ja-JP"/>
        </w:rPr>
        <w:fldChar w:fldCharType="end"/>
      </w:r>
      <w:r w:rsidRPr="0008241C">
        <w:rPr>
          <w:sz w:val="22"/>
          <w:szCs w:val="22"/>
          <w:lang w:eastAsia="ja-JP"/>
        </w:rPr>
        <w:t xml:space="preserve">. The services performed by Pacific Island fruit bats also include both pollination and seed dispersal, and studies in Fiji have shown a large overlap between the native plants serviced by bats and those valued by humans for various purposes </w:t>
      </w:r>
      <w:r w:rsidRPr="0008241C">
        <w:rPr>
          <w:sz w:val="22"/>
          <w:szCs w:val="22"/>
          <w:lang w:eastAsia="ja-JP"/>
        </w:rPr>
        <w:fldChar w:fldCharType="begin" w:fldLock="1"/>
      </w:r>
      <w:r w:rsidRPr="0008241C">
        <w:rPr>
          <w:sz w:val="22"/>
          <w:szCs w:val="22"/>
          <w:lang w:eastAsia="ja-JP"/>
        </w:rPr>
        <w:instrText>ADDIN CSL_CITATION {"citationItems":[{"id":"ITEM-1","itemData":{"DOI":"10.1016/j.biocon.2014.03.023","ISBN":"0006-3207","ISSN":"00063207","abstract":"Indigenous custodians manage important forest areas and have vital roles in biodiversity conservation in the Pacific, but their understanding of the role of bats in rainforest function is limited, and their perception of bats often negative, possibly compromising opportunities for conservation. To determine whether bat and forest conservation could be mediated by the identification of services provided by bats, we assessed similarity between bat-serviced (pollination and seed dispersal) and people-valued forest plants in Fiji. In nearly 500 diet samples from all four Fiji flying-fox species, we found 37 pollen morphospecies associated with Notopteris macdonaldi, Pteropus samoensis, and Pteropus tonganus. Thirteen morphospecies overlapped among bats, but were used in different proportions. No fruit was recorded in the diet of N. macdonaldi. Twenty-two fruit species groups (co-generic species that could not be distinguished) were recorded for Pteropus spp. A rainforest plant community represented by a survey of 2983 plants contained 75% of species groups valued by people (medicinal, cultural, economic uses), and bats serviced at least 42% of these species (96% valued by humans). The high similarity between bat and human resources (Sørensen's coefficient, SS= 0.68) increased in a sub-sample of the 30. most abundant tree genera (SS= 0.80). Plant endemism was high in the rainforest community (70%). Most endemic species were valued by people (SS= 0.78 for abundant trees) and serviced by bats (SS= 0.77). The great overlap between the plant assemblage benefiting from bat services and that valued by humans indicates that conservation approaches tailored to individual communities could be developed to promote bat conservation in traditionally-owned landscapes where negative perception of bats exists. © 2014 Elsevier Ltd.","author":[{"dropping-particle":"","family":"Scanlon","given":"Annette Therese","non-dropping-particle":"","parse-names":false,"suffix":""},{"dropping-particle":"","family":"Petit","given":"Sophie","non-dropping-particle":"","parse-names":false,"suffix":""},{"dropping-particle":"","family":"Tuiwawa","given":"Marika","non-dropping-particle":"","parse-names":false,"suffix":""},{"dropping-particle":"","family":"Naikatini","given":"Alivereti","non-dropping-particle":"","parse-names":false,"suffix":""}],"container-title":"Biological Conservation","id":"ITEM-1","issued":{"date-parts":[["2014"]]},"page":"111-119","publisher":"Elsevier Ltd","title":"High similarity between a bat-serviced plant assemblage and that used by humans","type":"article-journal","volume":"174"},"uris":["http://www.mendeley.com/documents/?uuid=3b9093a2-b0ab-4b8d-9391-099ac4b57670"]}],"mendeley":{"formattedCitation":"(Scanlon &lt;i&gt;et al.&lt;/i&gt;, 2014)","plainTextFormattedCitation":"(Scanlon et al., 2014)","previouslyFormattedCitation":"(Scanlo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canlo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highlighting the vulnerability of nature's contribution to people on small islands. Extraordinary rates of extinction have also been experienced by some endemic invertebrates, such as the partulid tree snails </w:t>
      </w:r>
      <w:r w:rsidRPr="0008241C">
        <w:rPr>
          <w:sz w:val="22"/>
          <w:szCs w:val="22"/>
          <w:lang w:eastAsia="ja-JP"/>
        </w:rPr>
        <w:fldChar w:fldCharType="begin" w:fldLock="1"/>
      </w:r>
      <w:r w:rsidRPr="0008241C">
        <w:rPr>
          <w:sz w:val="22"/>
          <w:szCs w:val="22"/>
          <w:lang w:eastAsia="ja-JP"/>
        </w:rPr>
        <w:instrText>ADDIN CSL_CITATION {"citationItems":[{"id":"ITEM-1","itemData":{"DOI":"10.1186/s12862-014-0202-3","ISSN":"1471-2148","PMID":"25249186","abstract":"Partulid tree snails are endemic to Pacific high islands and have experienced extraordinary rates of extinction in recent decades. Although they collectively range across a 10,000 km swath of Oceania, half of the family¿s total species diversity is endemic to a single Eastern Pacific hot spot archipelago (the Society Islands) and all three partulid genera display highly distinctive distributions. Our goal was to investigate broad scale (range wide) and fine scale (within¿Society Islands) molecular phylogenetic relationships of the two widespread genera, Partula and Samoana. What can such data tell us regarding the genesis of such divergent generic distribution patterns, and nominal species diversity levels across Oceania?ResultsMuseum, captive (zoo) and contemporary field specimens enabled us to genotype 54 of the ~120 recognized species, including many extinct or extirpated taxa, from 14 archipelagoes. The genera Partula and Samoana are products of very distinct diversification processes. Originating at the western edge of the familial range, the derived genus Samoana is a relatively recent arrival in the far eastern archipelagoes (Society, Austral, Marquesas) where it exhibits a stepping¿stone phylogenetic pattern and has proven adept at both intra¿and inter¿ archipelago colonization. The pronounced east¿west geographic disjunction exhibited by the genus Partula stems from a much older long-distance dispersal event and its high taxonomic diversity in the Society Islands is a product of a long history of within¿archipelago diversification.ConclusionsThe central importance of isolation for partulid lineage persistence and diversification is evident in time-calibrated phylogenetic trees that show that remote archipelagoes least impacted by continental biotas bear the oldest clades and/or the most speciose radiations. In contemporary Oceania, that isolation is being progressively undermined and these tree snails are now directly exposed to introduced continental predators throughout the family¿s range. Persistence of partulids in the wild will require proactive exclusion of alien predators in at least some designated refuge islands.","author":[{"dropping-particle":"","family":"Lee","given":"Taehwan","non-dropping-particle":"","parse-names":false,"suffix":""},{"dropping-particle":"","family":"Li","given":"Jingchun","non-dropping-particle":"","parse-names":false,"suffix":""},{"dropping-particle":"","family":"Churchill","given":"Celia","non-dropping-particle":"","parse-names":false,"suffix":""},{"dropping-particle":"","family":"Ó Foighil","given":"Diarmaid","non-dropping-particle":"","parse-names":false,"suffix":""}],"container-title":"BMC Evolutionary Biology","id":"ITEM-1","issued":{"date-parts":[["2014"]]},"page":"202","title":"Evolutionary history of a vanishing radiation: isolation-dependent persistence and diversification in Pacific Island partulid tree snails","type":"article-journal","volume":"14"},"uris":["http://www.mendeley.com/documents/?uuid=1eb38b1e-43c3-47f7-9601-9298046faaa4"]}],"mendeley":{"formattedCitation":"(T. Lee &lt;i&gt;et al.&lt;/i&gt;, 2014)","plainTextFormattedCitation":"(T. Lee et al., 2014)","previouslyFormattedCitation":"(T. Lee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 Lee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w:t>
      </w:r>
    </w:p>
    <w:p w14:paraId="51554997" w14:textId="77777777" w:rsidR="00A01204" w:rsidRPr="0008241C" w:rsidRDefault="00A01204" w:rsidP="00A01204">
      <w:pPr>
        <w:rPr>
          <w:sz w:val="22"/>
          <w:szCs w:val="22"/>
          <w:lang w:eastAsia="ja-JP"/>
        </w:rPr>
      </w:pPr>
    </w:p>
    <w:p w14:paraId="4FF4FD72" w14:textId="6480040C" w:rsidR="00A01204" w:rsidRPr="0008241C" w:rsidRDefault="00A01204" w:rsidP="00A01204">
      <w:pPr>
        <w:rPr>
          <w:sz w:val="22"/>
          <w:szCs w:val="22"/>
          <w:lang w:eastAsia="ja-JP"/>
        </w:rPr>
      </w:pPr>
      <w:r w:rsidRPr="0008241C">
        <w:rPr>
          <w:sz w:val="22"/>
          <w:szCs w:val="22"/>
          <w:lang w:eastAsia="ja-JP"/>
        </w:rPr>
        <w:t xml:space="preserve">High human population densities supported by coastal and marine resources can put extreme pressures on terrestrial island ecosystems and the services that these provide. Not surprisingly, therefore, the impacts of global change drivers (climate change, sea-level rise, invasive alien species etc.; See Chapter 4) on small island ecosystems have frequently been greater and more rapid than the impacts of the same drivers on mainland ecosystems. Major current threats include biological invasions, to which naïve island species and ecosystems show little resistance </w:t>
      </w:r>
      <w:r w:rsidRPr="0008241C">
        <w:rPr>
          <w:sz w:val="22"/>
          <w:szCs w:val="22"/>
          <w:lang w:eastAsia="ja-JP"/>
        </w:rPr>
        <w:fldChar w:fldCharType="begin" w:fldLock="1"/>
      </w:r>
      <w:r w:rsidRPr="0008241C">
        <w:rPr>
          <w:sz w:val="22"/>
          <w:szCs w:val="22"/>
          <w:lang w:eastAsia="ja-JP"/>
        </w:rPr>
        <w:instrText>ADDIN CSL_CITATION {"citationItems":[{"id":"ITEM-1","itemData":{"DOI":"10.1007/978-3-319-45121-3_10","author":[{"dropping-particle":"","family":"Pyšek","given":"Petr","non-dropping-particle":"","parse-names":false,"suffix":""},{"dropping-particle":"","family":"Blackburn","given":"Tim M.","non-dropping-particle":"","parse-names":false,"suffix":""},{"dropping-particle":"","family":"García-Berthou","given":"Emili","non-dropping-particle":"","parse-names":false,"suffix":""},{"dropping-particle":"","family":"Perglová","given":"Irena","non-dropping-particle":"","parse-names":false,"suffix":""},{"dropping-particle":"","family":"Rabitsch","given":"Wolfgang","non-dropping-particle":"","parse-names":false,"suffix":""}],"container-title":"Impact of Biological Invasions on Ecosystem Services","id":"ITEM-1","issued":{"date-parts":[["2017"]]},"page":"157-175","publisher":"Springer International Publishing","publisher-place":"Cham","title":"Displacement and Local Extinction of Native and Endemic Species","type":"chapter"},"uris":["http://www.mendeley.com/documents/?uuid=b5205840-8e8b-3bcb-8c9b-1fc28173348c"]}],"mendeley":{"formattedCitation":"(Pyšek &lt;i&gt;et al.&lt;/i&gt;, 2017)","plainTextFormattedCitation":"(Pyšek et al., 2017)","previouslyFormattedCitation":"(Pyšek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yšek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and climate change </w:t>
      </w:r>
      <w:r w:rsidRPr="0008241C">
        <w:rPr>
          <w:sz w:val="22"/>
          <w:szCs w:val="22"/>
          <w:lang w:eastAsia="ja-JP"/>
        </w:rPr>
        <w:fldChar w:fldCharType="begin" w:fldLock="1"/>
      </w:r>
      <w:r w:rsidRPr="0008241C">
        <w:rPr>
          <w:sz w:val="22"/>
          <w:szCs w:val="22"/>
          <w:lang w:eastAsia="ja-JP"/>
        </w:rPr>
        <w:instrText>ADDIN CSL_CITATION {"citationItems":[{"id":"ITEM-1","itemData":{"DOI":"10.1016/j.tree.2014.01.001","ISBN":"0169-5347","ISSN":"01695347","PMID":"24486005","abstract":"Island conservation programs have been spectacularly successful over the past five decades, yet they generally do not account for impacts of climate change. Here, we argue that the full spectrum of climate change, especially sea-level rise and loss of suitable climatic conditions, should be rapidly integrated into island biodiversity research and management. © 2014 Elsevier Ltd.","author":[{"dropping-particle":"","family":"Courchamp","given":"Franck","non-dropping-particle":"","parse-names":false,"suffix":""},{"dropping-particle":"","family":"Hoffmann","given":"Benjamin D.","non-dropping-particle":"","parse-names":false,"suffix":""},{"dropping-particle":"","family":"Russell","given":"James C.","non-dropping-particle":"","parse-names":false,"suffix":""},{"dropping-particle":"","family":"Leclerc","given":"Camille","non-dropping-particle":"","parse-names":false,"suffix":""},{"dropping-particle":"","family":"Bellard","given":"Céline","non-dropping-particle":"","parse-names":false,"suffix":""}],"container-title":"Trends in Ecology and Evolution","id":"ITEM-1","issue":"3","issued":{"date-parts":[["2014"]]},"page":"127-130","publisher":"Elsevier","title":"Climate change, sea-level rise, and conservation: Keeping island biodiversity afloat","type":"article-journal","volume":"29"},"uris":["http://www.mendeley.com/documents/?uuid=7ccbf036-aa37-4376-aca5-5067375b5963"]}],"mendeley":{"formattedCitation":"(Courchamp &lt;i&gt;et al.&lt;/i&gt;, 2014)","plainTextFormattedCitation":"(Courchamp et al., 2014)","previouslyFormattedCitation":"(Courchamp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ourchamp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Island floras are accumulating invasive plant species much more rapidly than similar sized mainland regions </w:t>
      </w:r>
      <w:r w:rsidRPr="0008241C">
        <w:rPr>
          <w:sz w:val="22"/>
          <w:szCs w:val="22"/>
          <w:lang w:eastAsia="ja-JP"/>
        </w:rPr>
        <w:fldChar w:fldCharType="begin" w:fldLock="1"/>
      </w:r>
      <w:r w:rsidRPr="0008241C">
        <w:rPr>
          <w:sz w:val="22"/>
          <w:szCs w:val="22"/>
          <w:lang w:eastAsia="ja-JP"/>
        </w:rPr>
        <w:instrText>ADDIN CSL_CITATION {"citationItems":[{"id":"ITEM-1","itemData":{"DOI":"10.1038/nature14910","ISBN":"doi:10.1038/nature14910","ISSN":"0028-0836","PMID":"26287466","abstract":"All around the globe, humans have greatly altered the abiotic and biotic environment with ever-increasing speed. One defining fea-ture of the Anthropocene epoch 1,2 is the erosion of biogeographical barriers by human-mediated dispersal of species into new regions, where they can naturalize and cause ecological, economic and social damage 3 .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The magnitude of impacts caused by alien species on native biota and human societies is increasing rapidly 3","author":[{"dropping-particle":"","family":"Kleunen","given":"Mark","non-dropping-particle":"Van","parse-names":false,"suffix":""},{"dropping-particle":"","family":"Dawson","given":"Wayne","non-dropping-particle":"","parse-names":false,"suffix":""},{"dropping-particle":"","family":"Essl","given":"Franz","non-dropping-particle":"","parse-names":false,"suffix":""},{"dropping-particle":"","family":"Pergl","given":"Jan","non-dropping-particle":"","parse-names":false,"suffix":""},{"dropping-particle":"","family":"Winter","given":"Marten","non-dropping-particle":"","parse-names":false,"suffix":""},{"dropping-particle":"","family":"Weber","given":"Ewald","non-dropping-particle":"","parse-names":false,"suffix":""},{"dropping-particle":"","family":"Kreft","given":"Holger","non-dropping-particle":"","parse-names":false,"suffix":""},{"dropping-particle":"","family":"Weigelt","given":"Patrick","non-dropping-particle":"","parse-names":false,"suffix":""},{"dropping-particle":"","family":"Kartesz","given":"John","non-dropping-particle":"","parse-names":false,"suffix":""},{"dropping-particle":"","family":"Nishino","given":"Misako","non-dropping-particle":"","parse-names":false,"suffix":""},{"dropping-particle":"","family":"Antonova","given":"Liubov A","non-dropping-particle":"","parse-names":false,"suffix":""},{"dropping-particle":"","family":"Barcelona","given":"Julie F","non-dropping-particle":"","parse-names":false,"suffix":""},{"dropping-particle":"","family":"Cabezas","given":"Francisco J","non-dropping-particle":"","parse-names":false,"suffix":""},{"dropping-particle":"","family":"Morozova","given":"Olga","non-dropping-particle":"","parse-names":false,"suffix":""},{"dropping-particle":"","family":"Moser","given":"Dietmar","non-dropping-particle":"","parse-names":false,"suffix":""},{"dropping-particle":"","family":"Nickrent","given":"Daniel L","non-dropping-particle":"","parse-names":false,"suffix":""},{"dropping-particle":"","family":"Patzelt","given":"Annette","non-dropping-particle":"","parse-names":false,"suffix":""},{"dropping-particle":"","family":"Pelser","given":"Pieter B","non-dropping-particle":"","parse-names":false,"suffix":""},{"dropping-particle":"","family":"Baptiste","given":"María P","non-dropping-particle":"","parse-names":false,"suffix":""},{"dropping-particle":"","family":"Poopath","given":"Manop","non-dropping-particle":"","parse-names":false,"suffix":""},{"dropping-particle":"","family":"Schulze","given":"Maria","non-dropping-particle":"","parse-names":false,"suffix":""},{"dropping-particle":"","family":"Seebens","given":"Hanno","non-dropping-particle":"","parse-names":false,"suffix":""},{"dropping-particle":"","family":"Shu","given":"Wen-Sheng","non-dropping-particle":"","parse-names":false,"suffix":""},{"dropping-particle":"","family":"Thomas","given":"Jacob","non-dropping-particle":"","parse-names":false,"suffix":""},{"dropping-particle":"","family":"Velayos","given":"Mauricio","non-dropping-particle":"","parse-names":false,"suffix":""},{"dropping-particle":"","family":"Wieringa","given":"Jan J","non-dropping-particle":"","parse-names":false,"suffix":""}],"container-title":"Nature","id":"ITEM-1","issued":{"date-parts":[["2015"]]},"page":"100-103","title":"Global exchange and accumulation of non-native plants","type":"article-journal","volume":"525"},"uris":["http://www.mendeley.com/documents/?uuid=f571422d-46bf-48d6-a2b3-ae0a3d436b6d"]}],"mendeley":{"formattedCitation":"(Van Kleunen &lt;i&gt;et al.&lt;/i&gt;, 2015)","plainTextFormattedCitation":"(Van Kleunen et al., 2015)","previouslyFormattedCitation":"(Van Kleune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Van Kleune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but exotic plants has caused few native plant extinctions, probably due to presence of dormant stages enabling plants to escape unfavourable conditions over time </w:t>
      </w:r>
      <w:r w:rsidRPr="0008241C">
        <w:rPr>
          <w:sz w:val="22"/>
          <w:szCs w:val="22"/>
          <w:lang w:eastAsia="ja-JP"/>
        </w:rPr>
        <w:fldChar w:fldCharType="begin" w:fldLock="1"/>
      </w:r>
      <w:r w:rsidRPr="0008241C">
        <w:rPr>
          <w:sz w:val="22"/>
          <w:szCs w:val="22"/>
          <w:lang w:eastAsia="ja-JP"/>
        </w:rPr>
        <w:instrText>ADDIN CSL_CITATION {"citationItems":[{"id":"ITEM-1","itemData":{"DOI":"10.1073/pnas.0802290105","ISBN":"0027-8424","ISSN":"0027-8424","PMID":"18695231","abstract":"Predation by exotic species has caused the extinction of many native animal species on islands, whereas competition from exotic plants has caused few native plant extinctions. Exotic plant addition to islands is highly nonrandom, with an almost perfect 1 to 1 match between the number of naturalized and native plant species on oceanic islands. Here, we evaluate several alternative implications of these findings. Does the consistency of increase in plant richness across islands imply that a saturation point in species richness has been reached? If not, should we expect total plant richness to continue to increase as new species are added? Finally, is the rarity of native plant extinctions to date a misleading measure of the impact of past invasions, one that hides an extinction debt that will be paid in the future? By analyzing historical records, we show that the number of naturalized plant species has increased linearly over time on many individual islands. Further, the mean ratio of naturalized to native plant species across islands has changed steadily for nearly two centuries. These patterns suggest that many more species will become naturalized on islands in the future. We also discuss how dynamics of invasion bear upon alternative saturation scenarios and the implications these scenarios have for the future retention or extinction of native plant species. Finally, we identify invasion-motivated research gaps (propagule pressure, time-lags to extinction, abundance shifts, and loss of area) that can aid in forecasting extinction and in developing a more comprehensive theory of species extinctions.","author":[{"dropping-particle":"","family":"Sax","given":"D. F.","non-dropping-particle":"","parse-names":false,"suffix":""},{"dropping-particle":"","family":"Gaines","given":"S. D.","non-dropping-particle":"","parse-names":false,"suffix":""}],"container-title":"Proceedings of the National Academy of Sciences","id":"ITEM-1","issued":{"date-parts":[["2008"]]},"title":"Species invasions and extinction: The future of native biodiversity on islands","type":"article-journal"},"uris":["http://www.mendeley.com/documents/?uuid=4ffde6ac-391b-39db-8e9a-45e1a71ab2f0"]},{"id":"ITEM-2","itemData":{"DOI":"10.1007/978-3-319-45121-3_10","author":[{"dropping-particle":"","family":"Pyšek","given":"Petr","non-dropping-particle":"","parse-names":false,"suffix":""},{"dropping-particle":"","family":"Blackburn","given":"Tim M.","non-dropping-particle":"","parse-names":false,"suffix":""},{"dropping-particle":"","family":"García-Berthou","given":"Emili","non-dropping-particle":"","parse-names":false,"suffix":""},{"dropping-particle":"","family":"Perglová","given":"Irena","non-dropping-particle":"","parse-names":false,"suffix":""},{"dropping-particle":"","family":"Rabitsch","given":"Wolfgang","non-dropping-particle":"","parse-names":false,"suffix":""}],"container-title":"Impact of Biological Invasions on Ecosystem Services","id":"ITEM-2","issued":{"date-parts":[["2017"]]},"page":"157-175","publisher":"Springer International Publishing","publisher-place":"Cham","title":"Displacement and Local Extinction of Native and Endemic Species","type":"chapter"},"uris":["http://www.mendeley.com/documents/?uuid=b5205840-8e8b-3bcb-8c9b-1fc28173348c"]}],"mendeley":{"formattedCitation":"(Pyšek &lt;i&gt;et al.&lt;/i&gt;, 2017; Sax &amp; Gaines, 2008)","plainTextFormattedCitation":"(Pyšek et al., 2017; Sax &amp; Gaines, 2008)","previouslyFormattedCitation":"(Pyšek &lt;i&gt;et al.&lt;/i&gt;, 2017; Sax &amp; Gaines,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yšek </w:t>
      </w:r>
      <w:r w:rsidRPr="0008241C">
        <w:rPr>
          <w:i/>
          <w:noProof/>
          <w:sz w:val="22"/>
          <w:szCs w:val="22"/>
          <w:lang w:eastAsia="ja-JP"/>
        </w:rPr>
        <w:t>et al.</w:t>
      </w:r>
      <w:r w:rsidRPr="0008241C">
        <w:rPr>
          <w:noProof/>
          <w:sz w:val="22"/>
          <w:szCs w:val="22"/>
          <w:lang w:eastAsia="ja-JP"/>
        </w:rPr>
        <w:t>, 2017; Sax &amp; Gaines, 2008)</w:t>
      </w:r>
      <w:r w:rsidRPr="0008241C">
        <w:rPr>
          <w:sz w:val="22"/>
          <w:szCs w:val="22"/>
          <w:lang w:eastAsia="ja-JP"/>
        </w:rPr>
        <w:fldChar w:fldCharType="end"/>
      </w:r>
      <w:r w:rsidRPr="0008241C">
        <w:rPr>
          <w:sz w:val="22"/>
          <w:szCs w:val="22"/>
          <w:lang w:eastAsia="ja-JP"/>
        </w:rPr>
        <w:t xml:space="preserve">. Exotic fungal pathogens in New Zealand and Hawaii are however an increasing threat to iconic native tree species on island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cott","given":"P.","non-dropping-particle":"","parse-names":false,"suffix":""},{"dropping-particle":"","family":"Williams","given":"N.","non-dropping-particle":"","parse-names":false,"suffix":""}],"container-title":"New Zealand Journal of Forestry","id":"ITEM-1","issue":"2","issued":{"date-parts":[["2014"]]},"page":"15","title":"Phytophthora diseases in New Zealand forests","type":"article-journal","volume":"59"},"uris":["http://www.mendeley.com/documents/?uuid=7e676e79-3c3b-319b-abf1-ce61ee2d3596"]},{"id":"ITEM-2","itemData":{"DOI":"10.1016/j.foreco.2016.06.026","ISSN":"03781127","abstract":"Pests or pathogens that affect trees have the potential to fundamentally alter forest composition, structure and function. Throughout the last six years, large areas of otherwise healthy ‘ōhi‘a (Metrosideros polymorpha) trees have been dying rapidly (typically within weeks) in lowland tropical wet forest on Hawai‘i Island, USA. This mortality is quite distinct from previous well-documented ‘ōhi‘a dieback episodes driven by cohort senescence. Ceratocystis fimbiata was identified and routinely found associated with rapidly dying individuals of ‘ōhi‘a, Hawai‘i's most widespread native tree. Pathogenicity of this fungus was proven and M. polymorpha was recorded as a new host for C. fimbiata. Mortality of ‘ōhi‘a at this scale is of great concern as the understory in these forests is often occupied by invasive non-native plants capable of severely limiting ‘ōhi‘a regeneration. Imagery of ‘ōhi‘a mortality obtained in 2012 revealed large expanses of greater than expected mortality (i.e., ≥10%) across 1600 ha. By 2014 ‘ōhi‘a mortality levels ≥10% had spread to 6403 ha, or 30% of total area classified as ‘ōhi‘a in our study area. Further, levels of ‘ōhi‘a mortality in field plots established within the study region averaged 39%, and mortality levels were comparable across size classes and forest compositions. Results from a subset of field plots re-inventoried one year after plot establishment revealed average annual ‘ōhi‘a mortality rates of 24% and 28% based on basal area and stem density measures, respectively; mortality rates were as high as 47% in some field plots. The dearth of ‘ōhi‘a seedling recruitment and characteristic understory dominance of non-native species documented within our research plots, coupled with the lethality of C. fimbriata to ‘ōhi‘a, suggest that these forests likely will be dominated by non-native species in the future.","author":[{"dropping-particle":"","family":"Mortenson","given":"Leif A.","non-dropping-particle":"","parse-names":false,"suffix":""},{"dropping-particle":"","family":"Flint Hughes","given":"R.","non-dropping-particle":"","parse-names":false,"suffix":""},{"dropping-particle":"","family":"Friday","given":"James B.","non-dropping-particle":"","parse-names":false,"suffix":""},{"dropping-particle":"","family":"Keith","given":"Lisa M.","non-dropping-particle":"","parse-names":false,"suffix":""},{"dropping-particle":"","family":"Barbosa","given":"Jomar M.","non-dropping-particle":"","parse-names":false,"suffix":""},{"dropping-particle":"","family":"Friday","given":"Nathanael J.","non-dropping-particle":"","parse-names":false,"suffix":""},{"dropping-particle":"","family":"Liu","given":"Zhanfeng","non-dropping-particle":"","parse-names":false,"suffix":""},{"dropping-particle":"","family":"Sowards","given":"Travis G.","non-dropping-particle":"","parse-names":false,"suffix":""}],"container-title":"Forest Ecology and Management","id":"ITEM-2","issued":{"date-parts":[["2016"]]},"title":"Assessing spatial distribution, stand impacts and rate of Ceratocystis fimbriata induced ‘ōhi‘a (Metrosideros polymorpha) mortality in a tropical wet forest, Hawai‘i Island, USA","type":"article-journal"},"uris":["http://www.mendeley.com/documents/?uuid=f8d3907a-74a3-37a2-a622-29e63bc57b22"]}],"mendeley":{"formattedCitation":"(Mortenson &lt;i&gt;et al.&lt;/i&gt;, 2016; P. Scott &amp; Williams, 2014)","plainTextFormattedCitation":"(Mortenson et al., 2016; P. Scott &amp; Williams, 2014)","previouslyFormattedCitation":"(Mortenson &lt;i&gt;et al.&lt;/i&gt;, 2016; P. Scott &amp; Williams,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rtenson </w:t>
      </w:r>
      <w:r w:rsidRPr="0008241C">
        <w:rPr>
          <w:i/>
          <w:noProof/>
          <w:sz w:val="22"/>
          <w:szCs w:val="22"/>
          <w:lang w:eastAsia="ja-JP"/>
        </w:rPr>
        <w:t>et al.</w:t>
      </w:r>
      <w:r w:rsidRPr="0008241C">
        <w:rPr>
          <w:noProof/>
          <w:sz w:val="22"/>
          <w:szCs w:val="22"/>
          <w:lang w:eastAsia="ja-JP"/>
        </w:rPr>
        <w:t>, 2016; P. Scott &amp; Williams, 2014)</w:t>
      </w:r>
      <w:r w:rsidRPr="0008241C">
        <w:rPr>
          <w:sz w:val="22"/>
          <w:szCs w:val="22"/>
          <w:lang w:eastAsia="ja-JP"/>
        </w:rPr>
        <w:fldChar w:fldCharType="end"/>
      </w:r>
      <w:r w:rsidRPr="0008241C">
        <w:rPr>
          <w:sz w:val="22"/>
          <w:szCs w:val="22"/>
        </w:rPr>
        <w:t>. Invasive alien animals are implicated in 86</w:t>
      </w:r>
      <w:r w:rsidR="00C934E9">
        <w:rPr>
          <w:sz w:val="22"/>
          <w:szCs w:val="22"/>
        </w:rPr>
        <w:t xml:space="preserve"> per cent</w:t>
      </w:r>
      <w:r w:rsidRPr="0008241C">
        <w:rPr>
          <w:sz w:val="22"/>
          <w:szCs w:val="22"/>
        </w:rPr>
        <w:t xml:space="preserve"> of island plant and vertebrate extinctions </w:t>
      </w:r>
      <w:r w:rsidRPr="0008241C">
        <w:rPr>
          <w:sz w:val="22"/>
          <w:szCs w:val="22"/>
        </w:rPr>
        <w:fldChar w:fldCharType="begin" w:fldLock="1"/>
      </w:r>
      <w:r w:rsidRPr="0008241C">
        <w:rPr>
          <w:sz w:val="22"/>
          <w:szCs w:val="22"/>
        </w:rPr>
        <w:instrText>ADDIN CSL_CITATION {"citationItems":[{"id":"ITEM-1","itemData":{"DOI":"10.1016/j.tree.2014.11.003","ISBN":"0169-5347","ISSN":"01695347","PMID":"25479764","author":[{"dropping-particle":"","family":"Bellard","given":"Céline","non-dropping-particle":"","parse-names":false,"suffix":""},{"dropping-particle":"","family":"Russell","given":"James","non-dropping-particle":"","parse-names":false,"suffix":""},{"dropping-particle":"","family":"Hoffmann","given":"Benjamin D.","non-dropping-particle":"","parse-names":false,"suffix":""},{"dropping-particle":"","family":"Leclerc","given":"Camille","non-dropping-particle":"","parse-names":false,"suffix":""},{"dropping-particle":"","family":"Courchamp","given":"Franck","non-dropping-particle":"","parse-names":false,"suffix":""}],"container-title":"Trends in Ecology and Evolution","id":"ITEM-1","issued":{"date-parts":[["2015"]]},"title":"Adapting island conservation to climate change. Response to Andréfouët et al.","type":"article"},"uris":["http://www.mendeley.com/documents/?uuid=464f9696-898c-327d-b25d-fe0a6842b81c"]},{"id":"ITEM-2","itemData":{"URL":"www.iucnredlist.org","abstract":"IUCN 2015. IUCN Red List of Threatened Species. Version 2015.1. &lt;www.iucnredlist.org&gt;.","author":[{"dropping-particle":"","family":"IUCN","given":"","non-dropping-particle":"","parse-names":false,"suffix":""}],"container-title":"Version 2015.3","id":"ITEM-2","issued":{"date-parts":[["2015"]]},"page":"www.iucnredlist.org","title":"IUCN Red List of Threatened Species","type":"webpage"},"uris":["http://www.mendeley.com/documents/?uuid=13d1888d-1086-4555-a89a-a3581afd66c8"]}],"mendeley":{"formattedCitation":"(Bellard &lt;i&gt;et al.&lt;/i&gt;, 2015; IUCN, 2015)","plainTextFormattedCitation":"(Bellard et al., 2015; IUCN, 2015)","previouslyFormattedCitation":"(Bellard &lt;i&gt;et al.&lt;/i&gt;, 2015; IUCN,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ellard </w:t>
      </w:r>
      <w:r w:rsidRPr="0008241C">
        <w:rPr>
          <w:i/>
          <w:noProof/>
          <w:sz w:val="22"/>
          <w:szCs w:val="22"/>
        </w:rPr>
        <w:t>et al.</w:t>
      </w:r>
      <w:r w:rsidRPr="0008241C">
        <w:rPr>
          <w:noProof/>
          <w:sz w:val="22"/>
          <w:szCs w:val="22"/>
        </w:rPr>
        <w:t>, 2015; IUCN, 2015)</w:t>
      </w:r>
      <w:r w:rsidRPr="0008241C">
        <w:rPr>
          <w:sz w:val="22"/>
          <w:szCs w:val="22"/>
        </w:rPr>
        <w:fldChar w:fldCharType="end"/>
      </w:r>
      <w:r w:rsidRPr="0008241C">
        <w:rPr>
          <w:sz w:val="22"/>
          <w:szCs w:val="22"/>
        </w:rPr>
        <w:t xml:space="preserve">. </w:t>
      </w:r>
      <w:r w:rsidRPr="0008241C">
        <w:rPr>
          <w:sz w:val="22"/>
          <w:szCs w:val="22"/>
          <w:lang w:eastAsia="ja-JP"/>
        </w:rPr>
        <w:t>Vulnerability to climate change is greate</w:t>
      </w:r>
      <w:r w:rsidRPr="0008241C">
        <w:rPr>
          <w:rFonts w:eastAsia="MS Mincho"/>
          <w:sz w:val="22"/>
          <w:szCs w:val="22"/>
          <w:lang w:eastAsia="ja-JP"/>
        </w:rPr>
        <w:t>r</w:t>
      </w:r>
      <w:r w:rsidRPr="0008241C">
        <w:rPr>
          <w:sz w:val="22"/>
          <w:szCs w:val="22"/>
          <w:lang w:eastAsia="ja-JP"/>
        </w:rPr>
        <w:t xml:space="preserve"> on smaller, low elevation islands with </w:t>
      </w:r>
      <w:r w:rsidRPr="0008241C">
        <w:rPr>
          <w:rFonts w:eastAsia="MS Mincho"/>
          <w:sz w:val="22"/>
          <w:szCs w:val="22"/>
          <w:lang w:eastAsia="ja-JP"/>
        </w:rPr>
        <w:t xml:space="preserve">more </w:t>
      </w:r>
      <w:r w:rsidRPr="0008241C">
        <w:rPr>
          <w:sz w:val="22"/>
          <w:szCs w:val="22"/>
          <w:lang w:eastAsia="ja-JP"/>
        </w:rPr>
        <w:t xml:space="preserve">homogenous topography, where there is literally nowhere for species to retreat to </w:t>
      </w:r>
      <w:r w:rsidRPr="0008241C">
        <w:rPr>
          <w:sz w:val="22"/>
          <w:szCs w:val="22"/>
          <w:lang w:eastAsia="ja-JP"/>
        </w:rPr>
        <w:fldChar w:fldCharType="begin" w:fldLock="1"/>
      </w:r>
      <w:r w:rsidRPr="0008241C">
        <w:rPr>
          <w:sz w:val="22"/>
          <w:szCs w:val="22"/>
          <w:lang w:eastAsia="ja-JP"/>
        </w:rPr>
        <w:instrText>ADDIN CSL_CITATION {"citationItems":[{"id":"ITEM-1","itemData":{"DOI":"10.1016/j.ppees.2015.01.003","ISBN":"1433-8319","ISSN":"16180437","abstract":"Recent climate projections indicate substantial environmental alterations in oceanic island regions during the 21st century, setting up profound threats to insular floras. Inherent characteristics of island species and ecosystems (. e.g. small population sizes, low habitat availability, isolated evolution, low functional redundancy) cause a particular vulnerability. Strong local anthropogenic pressures interact with climate change impacts and increase threats. Owing to the high degree of endemism in their floras, a disproportionally high potential for global biodiversity loss originates from climate change impacts on oceanic islands. We reviewed a growing body of research, finding evidence of emerging climate change influences as well as high potentials of future impacts on insular species and ecosystems. Threats from global climate change are not evenly distributed among the world's oceanic islands but rather vary with intrinsic (. e.g. island area, structure, age and ecological complexity) and extrinsic factors (regional character, magnitude and rate of climatic alterations, local human influences). The greatest flora vulnerabilities to climate change impacts can be expected on islands of small area, low elevation and homogeneous topography. Islands of low functional redundancies will particularly suffer from high rates of co-modifications and co-extinctions due to climate-change-driven disruptions of ecological interactions. High threat potentials come from synergistic interactions between different factors, especially between climatic changes and local anthropogenic encroachments on native species and ecosystems. In addition, human responses to climate change can cause strong indirect impacts on island floras, making highly populated islands very vulnerable to secondary (derivative) effects. We provide an integrated overview of climate change-driven processes affecting oceanic island plants and depict knowledge gaps and uncertainties. The suitability of oceanic islands and their ecosystems for potential research on the field of climate change ecology is highlighted and implications for adequate research approaches are given.","author":[{"dropping-particle":"V.","family":"Harter","given":"David E.","non-dropping-particle":"","parse-names":false,"suffix":""},{"dropping-particle":"","family":"Irl","given":"Severin D. H.","non-dropping-particle":"","parse-names":false,"suffix":""},{"dropping-particle":"","family":"Seo","given":"Bumsuk","non-dropping-particle":"","parse-names":false,"suffix":""},{"dropping-particle":"","family":"Steinbauer","given":"Manuel J.","non-dropping-particle":"","parse-names":false,"suffix":""},{"dropping-particle":"","family":"Gillespie","given":"Rosemary","non-dropping-particle":"","parse-names":false,"suffix":""},{"dropping-particle":"","family":"Triantis","given":"Kostas A.","non-dropping-particle":"","parse-names":false,"suffix":""},{"dropping-particle":"","family":"Fernandez-Palacios","given":"Jose Maria","non-dropping-particle":"","parse-names":false,"suffix":""},{"dropping-particle":"","family":"Beierkuhnlein","given":"Carl","non-dropping-particle":"","parse-names":false,"suffix":""}],"container-title":"Perspectives in Plant Ecology, Evolution and Systematics","id":"ITEM-1","issue":"2","issued":{"date-parts":[["2015"]]},"page":"160-183","title":"Impacts of global climate change on the floras of oceanic islands - Projections, implications and current knowledge","type":"article-journal","volume":"17"},"uris":["http://www.mendeley.com/documents/?uuid=853e5733-4981-493b-a227-07864a9e2727"]}],"mendeley":{"formattedCitation":"(Harter &lt;i&gt;et al.&lt;/i&gt;, 2015)","plainTextFormattedCitation":"(Harter et al., 2015)","previouslyFormattedCitation":"(Harter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arter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Recent global analyses suggest that thousands of islands are threatened with total immersion in the coming decades, while tens of thousands more risk losing over 50</w:t>
      </w:r>
      <w:r w:rsidR="00C934E9">
        <w:rPr>
          <w:sz w:val="22"/>
          <w:szCs w:val="22"/>
          <w:lang w:eastAsia="ja-JP"/>
        </w:rPr>
        <w:t xml:space="preserve"> per cent</w:t>
      </w:r>
      <w:r w:rsidRPr="0008241C">
        <w:rPr>
          <w:sz w:val="22"/>
          <w:szCs w:val="22"/>
          <w:lang w:eastAsia="ja-JP"/>
        </w:rPr>
        <w:t xml:space="preserve"> of their habitat </w:t>
      </w:r>
      <w:r w:rsidRPr="0008241C">
        <w:rPr>
          <w:sz w:val="22"/>
          <w:szCs w:val="22"/>
          <w:lang w:eastAsia="ja-JP"/>
        </w:rPr>
        <w:fldChar w:fldCharType="begin" w:fldLock="1"/>
      </w:r>
      <w:r w:rsidRPr="0008241C">
        <w:rPr>
          <w:sz w:val="22"/>
          <w:szCs w:val="22"/>
          <w:lang w:eastAsia="ja-JP"/>
        </w:rPr>
        <w:instrText>ADDIN CSL_CITATION {"citationItems":[{"id":"ITEM-1","itemData":{"DOI":"10.3897/natureconservation.5.5533","ISBN":"1314-6947","ISSN":"1314-3301","abstract":"Although sea level rise is one of the most certain consequences of global warming, yet it remains one of the least studied. Several studies strongly suggested that sea level rise will accelerate in the future with a potentially rise from 0.5 to 2 m at the end of the century. However, currently island conservation programs do not take into account the potential effects of sea level rise. Therefore, we investigated the potential consequences of sea level rise for 1,269 French islands worldwide, by assessing the total number of island that will be totally submerged for three different scenarios (1, 2 and 3 m). Under the worst scenario, up to 12% of all islands could be entirely submerged. Two regions displayed the most significant loss of island: New Caledonia and French Polynesia. Focusing on New Caledonia, we highlighted that endemic plant species that are already classified as critically endangered by the IUCN will be the most vulnerable to sea level rise. Losses of insular habitats will thus be important in the next decades for the French islands. Given that French islands covers all latitudes in the Pacific, Indian and Atlantic oceans and in the Mediterranean, our results suggested that the implications for the 180 000 islands around the world should be considerable. Therefore, decision makers are required to define island conservation priorities that will suffer of the future sea level rise.","author":[{"dropping-particle":"","family":"Bellard","given":"Céline","non-dropping-particle":"","parse-names":false,"suffix":""},{"dropping-particle":"","family":"Leclerc","given":"Camille","non-dropping-particle":"","parse-names":false,"suffix":""},{"dropping-particle":"","family":"Courchamp","given":"Franck","non-dropping-particle":"","parse-names":false,"suffix":""}],"container-title":"Nature Conservation","id":"ITEM-1","issued":{"date-parts":[["2013"]]},"page":"75-86","title":"Potential impact of sea level rise on French islands worldwide","type":"article-journal","volume":"5"},"uris":["http://www.mendeley.com/documents/?uuid=cbc23fd0-959b-4990-a925-11fea768ef49"]},{"id":"ITEM-2","itemData":{"DOI":"10.1111/geb.12093","ISBN":"1466-8238","ISSN":"1466822X","abstract":"ABSTRACT Aim Despite considerable attention to climate change, no global assessment of the consequences of sea level rise is available for insular ecosystems. Yet, over 180,000 islands world-wide contain 20% of the world’s biodiversity. We investigated the consequences of sea level rise for the 10 insular biodiversity hotspots world-wide and their endemic species. This assessment is crucial to identify areas with the highest risk of inundation and the number of endemic species at risk of potential extinction. Location Ten insular biodiversity hotspots including the Caribbean islands, the Japanese islands, the Philippines, the East Melanesian islands, Polynesia- Micronesia, Sundaland, Wallacea, New Caledonia, New Zealand and Madagascar and the Indian Ocean islands (i.e. 4447 islands). Methods We investigated four scenarios of projected sea level rise (1, 2, 3 and 6m) on these islands. For each scenario, we assessed the number of islands that would be entirely and partially submerged by overlying precise digital elevation model and island data.We estimated the number of endemic species for each taxon (i.e. plants, birds, reptiles, mammals, amphibians and fishes) potentially affected by insular habitat submersion using the endemic–area relationship. Results Between 6 and 19% of the 4447 islands would be entirely submerged under considered scenarios (1–6m of sea level rise). Three hotspots displayed the most significant loss of insular habitat: the Caribbean islands, the Philippines and Sundaland, representing a potential threat for 300 endemic species. Main conclusions With the current estimates of global sea level rise of at least 1m by 2100, large parts of ecosystems of low-lying islands are at high risk of becoming submerged, leading to significant habitat loss world-wide. Therefore, the threat posed by sea level rise requires specific policies that prioritize insular biota on islands at risk as a result of near future sea level rise. Keywords","author":[{"dropping-particle":"","family":"Bellard","given":"Céline","non-dropping-particle":"","parse-names":false,"suffix":""},{"dropping-particle":"","family":"Leclerc","given":"Camille","non-dropping-particle":"","parse-names":false,"suffix":""},{"dropping-particle":"","family":"Courchamp","given":"Franck","non-dropping-particle":"","parse-names":false,"suffix":""}],"container-title":"Global Ecology and Biogeography","id":"ITEM-2","issue":"2","issued":{"date-parts":[["2014"]]},"page":"203-212","title":"Impact of sea level rise on the 10 insular biodiversity hotspots","type":"article-journal","volume":"23"},"uris":["http://www.mendeley.com/documents/?uuid=b01890af-e29b-4b83-8e6f-f3aa858d2920"]}],"mendeley":{"formattedCitation":"(Bellard &lt;i&gt;et al.&lt;/i&gt;, 2013, 2014)","plainTextFormattedCitation":"(Bellard et al., 2013, 2014)","previouslyFormattedCitation":"(Bellard &lt;i&gt;et al.&lt;/i&gt;, 2013,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ellard </w:t>
      </w:r>
      <w:r w:rsidRPr="0008241C">
        <w:rPr>
          <w:i/>
          <w:noProof/>
          <w:sz w:val="22"/>
          <w:szCs w:val="22"/>
          <w:lang w:eastAsia="ja-JP"/>
        </w:rPr>
        <w:t>et al.</w:t>
      </w:r>
      <w:r w:rsidRPr="0008241C">
        <w:rPr>
          <w:noProof/>
          <w:sz w:val="22"/>
          <w:szCs w:val="22"/>
          <w:lang w:eastAsia="ja-JP"/>
        </w:rPr>
        <w:t>, 2013, 2014)</w:t>
      </w:r>
      <w:r w:rsidRPr="0008241C">
        <w:rPr>
          <w:sz w:val="22"/>
          <w:szCs w:val="22"/>
          <w:lang w:eastAsia="ja-JP"/>
        </w:rPr>
        <w:fldChar w:fldCharType="end"/>
      </w:r>
      <w:r w:rsidRPr="0008241C">
        <w:rPr>
          <w:sz w:val="22"/>
          <w:szCs w:val="22"/>
          <w:lang w:eastAsia="ja-JP"/>
        </w:rPr>
        <w:t xml:space="preserve">. The Asia-Pacific region has more low-lying islands and atolls vulnerable to sea-level rise than any other region e.g., Maldives, Kiribati, Tuvalu, Marshall Islands and the Tuamotu Archipelago. </w:t>
      </w:r>
    </w:p>
    <w:p w14:paraId="04ABE538" w14:textId="77777777" w:rsidR="00A01204" w:rsidRPr="0008241C" w:rsidRDefault="00A01204" w:rsidP="00A01204">
      <w:pPr>
        <w:rPr>
          <w:sz w:val="22"/>
          <w:szCs w:val="22"/>
        </w:rPr>
      </w:pPr>
    </w:p>
    <w:p w14:paraId="518550E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53" w:name="_Toc504317185"/>
      <w:bookmarkStart w:id="854" w:name="_Toc504317878"/>
      <w:bookmarkStart w:id="855" w:name="_Toc524041375"/>
      <w:r w:rsidRPr="0008241C">
        <w:rPr>
          <w:b/>
          <w:sz w:val="22"/>
          <w:szCs w:val="24"/>
        </w:rPr>
        <w:t xml:space="preserve">3.2.1.8 </w:t>
      </w:r>
      <w:r w:rsidRPr="0008241C">
        <w:rPr>
          <w:b/>
          <w:sz w:val="22"/>
          <w:szCs w:val="24"/>
        </w:rPr>
        <w:tab/>
        <w:t>Special ecosystems</w:t>
      </w:r>
      <w:bookmarkEnd w:id="853"/>
      <w:bookmarkEnd w:id="854"/>
      <w:bookmarkEnd w:id="855"/>
    </w:p>
    <w:p w14:paraId="027DE3FF" w14:textId="77777777" w:rsidR="00A01204" w:rsidRPr="0008241C" w:rsidRDefault="00A01204" w:rsidP="00A01204">
      <w:pPr>
        <w:rPr>
          <w:sz w:val="22"/>
          <w:szCs w:val="22"/>
          <w:lang w:eastAsia="ja-JP"/>
        </w:rPr>
      </w:pPr>
    </w:p>
    <w:p w14:paraId="32A06FF3" w14:textId="77777777" w:rsidR="00A01204" w:rsidRPr="0008241C" w:rsidRDefault="00A01204" w:rsidP="00A01204">
      <w:pPr>
        <w:rPr>
          <w:b/>
          <w:sz w:val="22"/>
          <w:szCs w:val="22"/>
        </w:rPr>
      </w:pPr>
      <w:r w:rsidRPr="0008241C">
        <w:rPr>
          <w:sz w:val="22"/>
          <w:szCs w:val="22"/>
        </w:rPr>
        <w:t>Terrestrial ecosystems that are distinct from the regional type expected for that particular climate, as a result of unusual and extreme geology and/or soils, can make a major contribution to the regional diversity of plants and animals. Whereas these ecosystems have often been treated as wasteland and given no protection, those are now under rapidly increasing threats due to</w:t>
      </w:r>
      <w:r w:rsidRPr="0008241C">
        <w:rPr>
          <w:sz w:val="22"/>
          <w:szCs w:val="22"/>
          <w:lang w:eastAsia="ja-JP"/>
        </w:rPr>
        <w:t xml:space="preserve"> the demand for cement and other products</w:t>
      </w:r>
      <w:r w:rsidRPr="0008241C">
        <w:rPr>
          <w:sz w:val="22"/>
          <w:szCs w:val="22"/>
        </w:rPr>
        <w:t xml:space="preserve">. </w:t>
      </w:r>
    </w:p>
    <w:p w14:paraId="4FF38D9A" w14:textId="79300C05" w:rsidR="00A01204" w:rsidRDefault="00A01204" w:rsidP="00A01204">
      <w:pPr>
        <w:rPr>
          <w:i/>
          <w:sz w:val="22"/>
          <w:szCs w:val="22"/>
          <w:lang w:eastAsia="ja-JP"/>
        </w:rPr>
      </w:pPr>
    </w:p>
    <w:p w14:paraId="434A1F77" w14:textId="669F82EA" w:rsidR="006D6CC6" w:rsidRDefault="006D6CC6" w:rsidP="00A01204">
      <w:pPr>
        <w:rPr>
          <w:i/>
          <w:sz w:val="22"/>
          <w:szCs w:val="22"/>
          <w:lang w:eastAsia="ja-JP"/>
        </w:rPr>
      </w:pPr>
    </w:p>
    <w:p w14:paraId="106E34F6" w14:textId="6EF26EB2" w:rsidR="006D6CC6" w:rsidRDefault="006D6CC6" w:rsidP="00A01204">
      <w:pPr>
        <w:rPr>
          <w:i/>
          <w:sz w:val="22"/>
          <w:szCs w:val="22"/>
          <w:lang w:eastAsia="ja-JP"/>
        </w:rPr>
      </w:pPr>
    </w:p>
    <w:p w14:paraId="658D9EBE" w14:textId="77777777" w:rsidR="006D6CC6" w:rsidRPr="0008241C" w:rsidRDefault="006D6CC6" w:rsidP="00A01204">
      <w:pPr>
        <w:rPr>
          <w:i/>
          <w:sz w:val="22"/>
          <w:szCs w:val="22"/>
          <w:lang w:eastAsia="ja-JP"/>
        </w:rPr>
      </w:pPr>
    </w:p>
    <w:p w14:paraId="4D8C32F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lastRenderedPageBreak/>
        <w:t>Limestone karsts</w:t>
      </w:r>
    </w:p>
    <w:p w14:paraId="168D499D" w14:textId="77777777" w:rsidR="00A01204" w:rsidRPr="0008241C" w:rsidRDefault="00A01204" w:rsidP="00A01204">
      <w:pPr>
        <w:rPr>
          <w:sz w:val="22"/>
          <w:szCs w:val="22"/>
          <w:lang w:eastAsia="ja-JP"/>
        </w:rPr>
      </w:pPr>
    </w:p>
    <w:p w14:paraId="454DD1DE" w14:textId="066FA0BF" w:rsidR="00A01204" w:rsidRPr="0008241C" w:rsidRDefault="00A01204" w:rsidP="00A01204">
      <w:pPr>
        <w:rPr>
          <w:sz w:val="22"/>
          <w:szCs w:val="22"/>
          <w:lang w:eastAsia="ja-JP"/>
        </w:rPr>
      </w:pPr>
      <w:r w:rsidRPr="0008241C">
        <w:rPr>
          <w:sz w:val="22"/>
          <w:szCs w:val="22"/>
          <w:lang w:eastAsia="ja-JP"/>
        </w:rPr>
        <w:t>Limestone karsts are widespread in the Asia-Pacific region, with 408,000 km</w:t>
      </w:r>
      <w:r w:rsidRPr="0008241C">
        <w:rPr>
          <w:sz w:val="22"/>
          <w:szCs w:val="22"/>
          <w:vertAlign w:val="superscript"/>
          <w:lang w:eastAsia="ja-JP"/>
        </w:rPr>
        <w:t>2</w:t>
      </w:r>
      <w:r w:rsidRPr="0008241C">
        <w:rPr>
          <w:sz w:val="22"/>
          <w:szCs w:val="22"/>
          <w:lang w:eastAsia="ja-JP"/>
        </w:rPr>
        <w:t xml:space="preserve"> in South-East Asia </w:t>
      </w:r>
      <w:r w:rsidRPr="0008241C">
        <w:rPr>
          <w:sz w:val="22"/>
          <w:szCs w:val="22"/>
          <w:lang w:eastAsia="ja-JP"/>
        </w:rPr>
        <w:fldChar w:fldCharType="begin" w:fldLock="1"/>
      </w:r>
      <w:r w:rsidRPr="0008241C">
        <w:rPr>
          <w:sz w:val="22"/>
          <w:szCs w:val="22"/>
          <w:lang w:eastAsia="ja-JP"/>
        </w:rPr>
        <w:instrText>ADDIN CSL_CITATION {"citationItems":[{"id":"ITEM-1","itemData":{"DOI":"10.1641/0006-3568(2006)56[733:LKOSAI]2.0.CO;2","ISBN":"0006-3568","ISSN":"0006-3568","PMID":"19756546","abstract":"Abstract The overexploitation of the world's biomes for natural products calls for the prioritization of biologically important ecosystems for conservation. Here we show that limestone karsts are “arks” of biodiversity and often contain high levels of endemism. ...\\n","author":[{"dropping-particle":"","family":"Clements","given":"R.","non-dropping-particle":"","parse-names":false,"suffix":""},{"dropping-particle":"","family":"Sodhi","given":"N. S.","non-dropping-particle":"","parse-names":false,"suffix":""},{"dropping-particle":"","family":"Schilthuizen","given":"M","non-dropping-particle":"","parse-names":false,"suffix":""}],"container-title":"BioScience","id":"ITEM-1","issue":"9","issued":{"date-parts":[["2006"]]},"page":"733-742","title":"Limestone Karsts of Southeast Asia : Imperiled Arks of Biodiversity","type":"article-journal","volume":"56"},"uris":["http://www.mendeley.com/documents/?uuid=fc70409d-d782-4fdd-b650-85277d193af4"]}],"mendeley":{"formattedCitation":"(Clements &lt;i&gt;et al.&lt;/i&gt;, 2006)","plainTextFormattedCitation":"(Clements et al., 2006)","previouslyFormattedCitation":"(Clements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ments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and 430,000 km</w:t>
      </w:r>
      <w:r w:rsidRPr="0008241C">
        <w:rPr>
          <w:sz w:val="22"/>
          <w:szCs w:val="22"/>
          <w:vertAlign w:val="superscript"/>
          <w:lang w:eastAsia="ja-JP"/>
        </w:rPr>
        <w:t>2</w:t>
      </w:r>
      <w:r w:rsidRPr="0008241C">
        <w:rPr>
          <w:sz w:val="22"/>
          <w:szCs w:val="22"/>
          <w:lang w:eastAsia="ja-JP"/>
        </w:rPr>
        <w:t xml:space="preserve"> in southwest China </w:t>
      </w:r>
      <w:r w:rsidRPr="0008241C">
        <w:rPr>
          <w:sz w:val="22"/>
          <w:szCs w:val="22"/>
          <w:lang w:eastAsia="ja-JP"/>
        </w:rPr>
        <w:fldChar w:fldCharType="begin" w:fldLock="1"/>
      </w:r>
      <w:r w:rsidRPr="0008241C">
        <w:rPr>
          <w:sz w:val="22"/>
          <w:szCs w:val="22"/>
          <w:lang w:eastAsia="ja-JP"/>
        </w:rPr>
        <w:instrText>ADDIN CSL_CITATION {"citationItems":[{"id":"ITEM-1","itemData":{"DOI":"10.1002/ldr.591","ISBN":"1085-3278","ISSN":"10853278","abstract":"In Southwestern China karst rocky desertification (a process of land degradation involving serious soil erosion, extensive exposure of basement rocks, drastic decrease of soil productivity and the appearance of a desert-like landscape) results from irrational land use on the fragile, thin karst soil. Soil particles in the Guizhou karst plateau were accumulated predominantly from residues left behind after the dissolution of carbonate rocks, and the thickness of the soil layer is related to the amount of argillaceous substances in the lost carbonate rock. This paper examines the spatial distribution of karst rocky desertified (KRD) land in Guizhou Province, and relates it to the different assemblages of basement carbonate rocks. Types of carbonate rock assemblages are discussed using a 1 : 500000 scale digital-distribution map. Their distribution and sensitivity to erosion are analysed, demonstrating that the occurrence of KRD land is positively correlated to homogeneous carbonate rocks. Differences in physical and chemical properties of limestone and dolomite rocks lead to differences in dissolution, accumulation rate of soil particles and relief on the surface, and these factors influence land-use potential. Copyright (C) 2004 John Wiley Sons, Ltd.","author":[{"dropping-particle":"","family":"Wang","given":"S. J.","non-dropping-particle":"","parse-names":false,"suffix":""},{"dropping-particle":"","family":"Li","given":"R. L.","non-dropping-particle":"","parse-names":false,"suffix":""},{"dropping-particle":"","family":"Sun","given":"C. X.","non-dropping-particle":"","parse-names":false,"suffix":""},{"dropping-particle":"","family":"Zhang","given":"D. F.","non-dropping-particle":"","parse-names":false,"suffix":""},{"dropping-particle":"","family":"Li","given":"F. Q.","non-dropping-particle":"","parse-names":false,"suffix":""},{"dropping-particle":"","family":"Zhou","given":"D. Q.","non-dropping-particle":"","parse-names":false,"suffix":""},{"dropping-particle":"","family":"Xiong","given":"K. N.","non-dropping-particle":"","parse-names":false,"suffix":""},{"dropping-particle":"","family":"Zhou","given":"Z. F.","non-dropping-particle":"","parse-names":false,"suffix":""}],"container-title":"Land Degradation and Development","id":"ITEM-1","issue":"2","issued":{"date-parts":[["2004"]]},"page":"123-131","title":"How types of carbonate rock assemblages constrain the disribution of karst rocky desertified land in Guizhou Province, PR China: Phenomena and mechanisms","type":"article-journal","volume":"15"},"uris":["http://www.mendeley.com/documents/?uuid=b39ff44f-bc04-44d7-b981-2f6ad2d841f5"]}],"mendeley":{"formattedCitation":"(S. J. Wang &lt;i&gt;et al.&lt;/i&gt;, 2004)","plainTextFormattedCitation":"(S. J. Wang et al., 2004)","previouslyFormattedCitation":"(S. J. Wang &lt;i&gt;et al.&lt;/i&gt;, 200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J. Wang </w:t>
      </w:r>
      <w:r w:rsidRPr="0008241C">
        <w:rPr>
          <w:i/>
          <w:noProof/>
          <w:sz w:val="22"/>
          <w:szCs w:val="22"/>
          <w:lang w:eastAsia="ja-JP"/>
        </w:rPr>
        <w:t>et al.</w:t>
      </w:r>
      <w:r w:rsidRPr="0008241C">
        <w:rPr>
          <w:noProof/>
          <w:sz w:val="22"/>
          <w:szCs w:val="22"/>
          <w:lang w:eastAsia="ja-JP"/>
        </w:rPr>
        <w:t>, 2004)</w:t>
      </w:r>
      <w:r w:rsidRPr="0008241C">
        <w:rPr>
          <w:sz w:val="22"/>
          <w:szCs w:val="22"/>
          <w:lang w:eastAsia="ja-JP"/>
        </w:rPr>
        <w:fldChar w:fldCharType="end"/>
      </w:r>
      <w:r w:rsidRPr="0008241C">
        <w:rPr>
          <w:sz w:val="22"/>
          <w:szCs w:val="22"/>
          <w:lang w:eastAsia="ja-JP"/>
        </w:rPr>
        <w:t>. In South-East Asia, approximately 13</w:t>
      </w:r>
      <w:r w:rsidR="00C934E9">
        <w:rPr>
          <w:sz w:val="22"/>
          <w:szCs w:val="22"/>
          <w:lang w:eastAsia="ja-JP"/>
        </w:rPr>
        <w:t xml:space="preserve"> per cent</w:t>
      </w:r>
      <w:r w:rsidRPr="0008241C">
        <w:rPr>
          <w:sz w:val="22"/>
          <w:szCs w:val="22"/>
          <w:lang w:eastAsia="ja-JP"/>
        </w:rPr>
        <w:t xml:space="preserve"> or 52,650 km</w:t>
      </w:r>
      <w:r w:rsidRPr="0008241C">
        <w:rPr>
          <w:sz w:val="22"/>
          <w:szCs w:val="22"/>
          <w:vertAlign w:val="superscript"/>
          <w:lang w:eastAsia="ja-JP"/>
        </w:rPr>
        <w:t>2</w:t>
      </w:r>
      <w:r w:rsidRPr="0008241C">
        <w:rPr>
          <w:sz w:val="22"/>
          <w:szCs w:val="22"/>
          <w:lang w:eastAsia="ja-JP"/>
        </w:rPr>
        <w:t xml:space="preserve"> of karsts are protected </w:t>
      </w:r>
      <w:r w:rsidRPr="0008241C">
        <w:rPr>
          <w:sz w:val="22"/>
          <w:szCs w:val="22"/>
          <w:lang w:eastAsia="ja-JP"/>
        </w:rPr>
        <w:fldChar w:fldCharType="begin" w:fldLock="1"/>
      </w:r>
      <w:r w:rsidRPr="0008241C">
        <w:rPr>
          <w:sz w:val="22"/>
          <w:szCs w:val="22"/>
          <w:lang w:eastAsia="ja-JP"/>
        </w:rPr>
        <w:instrText>ADDIN CSL_CITATION {"citationItems":[{"id":"ITEM-1","itemData":{"DOI":"10.1641/0006-3568(2006)56[733:LKOSAI]2.0.CO;2","ISBN":"0006-3568","ISSN":"0006-3568","PMID":"19756546","abstract":"Abstract The overexploitation of the world's biomes for natural products calls for the prioritization of biologically important ecosystems for conservation. Here we show that limestone karsts are “arks” of biodiversity and often contain high levels of endemism. ...\\n","author":[{"dropping-particle":"","family":"Clements","given":"R.","non-dropping-particle":"","parse-names":false,"suffix":""},{"dropping-particle":"","family":"Sodhi","given":"N. S.","non-dropping-particle":"","parse-names":false,"suffix":""},{"dropping-particle":"","family":"Schilthuizen","given":"M","non-dropping-particle":"","parse-names":false,"suffix":""}],"container-title":"BioScience","id":"ITEM-1","issue":"9","issued":{"date-parts":[["2006"]]},"page":"733-742","title":"Limestone Karsts of Southeast Asia : Imperiled Arks of Biodiversity","type":"article-journal","volume":"56"},"uris":["http://www.mendeley.com/documents/?uuid=fc70409d-d782-4fdd-b650-85277d193af4"]}],"mendeley":{"formattedCitation":"(Clements &lt;i&gt;et al.&lt;/i&gt;, 2006)","plainTextFormattedCitation":"(Clements et al., 2006)","previouslyFormattedCitation":"(Clements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ments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Karsts in this subregion are mostly found in Indonesia, Thailand and Vietnam and have interesting geological features </w:t>
      </w:r>
      <w:r w:rsidRPr="0008241C">
        <w:rPr>
          <w:sz w:val="22"/>
          <w:szCs w:val="22"/>
          <w:lang w:eastAsia="ja-JP"/>
        </w:rPr>
        <w:fldChar w:fldCharType="begin" w:fldLock="1"/>
      </w:r>
      <w:r w:rsidRPr="0008241C">
        <w:rPr>
          <w:sz w:val="22"/>
          <w:szCs w:val="22"/>
          <w:lang w:eastAsia="ja-JP"/>
        </w:rPr>
        <w:instrText>ADDIN CSL_CITATION {"citationItems":[{"id":"ITEM-1","itemData":{"DOI":"10.1641/0006-3568(2006)56[733:LKOSAI]2.0.CO;2","ISBN":"0006-3568","ISSN":"0006-3568","PMID":"19756546","abstract":"Abstract The overexploitation of the world's biomes for natural products calls for the prioritization of biologically important ecosystems for conservation. Here we show that limestone karsts are “arks” of biodiversity and often contain high levels of endemism. ...\\n","author":[{"dropping-particle":"","family":"Clements","given":"R.","non-dropping-particle":"","parse-names":false,"suffix":""},{"dropping-particle":"","family":"Sodhi","given":"N. S.","non-dropping-particle":"","parse-names":false,"suffix":""},{"dropping-particle":"","family":"Schilthuizen","given":"M","non-dropping-particle":"","parse-names":false,"suffix":""}],"container-title":"BioScience","id":"ITEM-1","issue":"9","issued":{"date-parts":[["2006"]]},"page":"733-742","title":"Limestone Karsts of Southeast Asia : Imperiled Arks of Biodiversity","type":"article-journal","volume":"56"},"uris":["http://www.mendeley.com/documents/?uuid=fc70409d-d782-4fdd-b650-85277d193af4"]}],"mendeley":{"formattedCitation":"(Clements &lt;i&gt;et al.&lt;/i&gt;, 2006)","plainTextFormattedCitation":"(Clements et al., 2006)","previouslyFormattedCitation":"(Clements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ments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Their complex structures, distinctive chemistry, and isolation </w:t>
      </w:r>
      <w:r w:rsidRPr="0008241C">
        <w:rPr>
          <w:rFonts w:eastAsia="MS Mincho"/>
          <w:sz w:val="22"/>
          <w:szCs w:val="22"/>
          <w:lang w:eastAsia="ja-JP"/>
        </w:rPr>
        <w:t>from</w:t>
      </w:r>
      <w:r w:rsidRPr="0008241C">
        <w:rPr>
          <w:sz w:val="22"/>
          <w:szCs w:val="22"/>
          <w:lang w:eastAsia="ja-JP"/>
        </w:rPr>
        <w:t xml:space="preserve"> a non-karst matrix have resulted in unique flora and fauna with high endemism. In Peninsular Malaysia alone, nearly 21</w:t>
      </w:r>
      <w:r w:rsidR="00C934E9">
        <w:rPr>
          <w:sz w:val="22"/>
          <w:szCs w:val="22"/>
          <w:lang w:eastAsia="ja-JP"/>
        </w:rPr>
        <w:t xml:space="preserve"> per cent</w:t>
      </w:r>
      <w:r w:rsidRPr="0008241C">
        <w:rPr>
          <w:sz w:val="22"/>
          <w:szCs w:val="22"/>
          <w:lang w:eastAsia="ja-JP"/>
        </w:rPr>
        <w:t xml:space="preserve"> of 1216 karst-associated plant species are endemic to limestone hill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Davison","given":"G.W.H.","non-dropping-particle":"","parse-names":false,"suffix":""},{"dropping-particle":"","family":"Kiew","given":"R.","non-dropping-particle":"","parse-names":false,"suffix":""},{"dropping-particle":"","family":"Jaffar","given":"W.A.L.W.","non-dropping-particle":"","parse-names":false,"suffix":""},{"dropping-particle":"","family":"Tan","given":"Y.","non-dropping-particle":"","parse-names":false,"suffix":""},{"dropping-particle":"","family":"Loh","given":"H.","non-dropping-particle":"","parse-names":false,"suffix":""}],"id":"ITEM-1","issued":{"date-parts":[["1991"]]},"number-of-pages":"1-201","title":"A conservation assessment of limestone hills in the Kinta Valley - Final Report MNS Project 1/90","type":"report"},"uris":["http://www.mendeley.com/documents/?uuid=effeec19-04ab-3f6e-b7e7-7efdf0903fda"]},{"id":"ITEM-2","itemData":{"author":[{"dropping-particle":"","family":"BirdLife International","given":"","non-dropping-particle":"","parse-names":false,"suffix":""},{"dropping-particle":"","family":"FFI","given":"","non-dropping-particle":"","parse-names":false,"suffix":""},{"dropping-particle":"","family":"IUCN","given":"","non-dropping-particle":"","parse-names":false,"suffix":""},{"dropping-particle":"","family":"WWF","given":"","non-dropping-particle":"","parse-names":false,"suffix":""}],"collection-title":"Joint Briefing Paper","id":"ITEM-2","issued":{"date-parts":[["2014"]]},"title":"Extraction and Biodiversity in Limestone Areas","type":"report"},"uris":["http://www.mendeley.com/documents/?uuid=8d0c26b8-4239-3040-846e-772070cf1b43"]}],"mendeley":{"formattedCitation":"(BirdLife International &lt;i&gt;et al.&lt;/i&gt;, 2014; Davison &lt;i&gt;et al.&lt;/i&gt;, 1991)","plainTextFormattedCitation":"(BirdLife International et al., 2014; Davison et al., 1991)","previouslyFormattedCitation":"(BirdLife International &lt;i&gt;et al.&lt;/i&gt;, 2014; Davison &lt;i&gt;et al.&lt;/i&gt;, 199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irdLife International </w:t>
      </w:r>
      <w:r w:rsidRPr="0008241C">
        <w:rPr>
          <w:i/>
          <w:noProof/>
          <w:sz w:val="22"/>
          <w:szCs w:val="22"/>
          <w:lang w:eastAsia="ja-JP"/>
        </w:rPr>
        <w:t>et al.</w:t>
      </w:r>
      <w:r w:rsidRPr="0008241C">
        <w:rPr>
          <w:noProof/>
          <w:sz w:val="22"/>
          <w:szCs w:val="22"/>
          <w:lang w:eastAsia="ja-JP"/>
        </w:rPr>
        <w:t xml:space="preserve">, 2014; Davison </w:t>
      </w:r>
      <w:r w:rsidRPr="0008241C">
        <w:rPr>
          <w:i/>
          <w:noProof/>
          <w:sz w:val="22"/>
          <w:szCs w:val="22"/>
          <w:lang w:eastAsia="ja-JP"/>
        </w:rPr>
        <w:t>et al.</w:t>
      </w:r>
      <w:r w:rsidRPr="0008241C">
        <w:rPr>
          <w:noProof/>
          <w:sz w:val="22"/>
          <w:szCs w:val="22"/>
          <w:lang w:eastAsia="ja-JP"/>
        </w:rPr>
        <w:t>, 1991)</w:t>
      </w:r>
      <w:r w:rsidRPr="0008241C">
        <w:rPr>
          <w:sz w:val="22"/>
          <w:szCs w:val="22"/>
          <w:lang w:eastAsia="ja-JP"/>
        </w:rPr>
        <w:fldChar w:fldCharType="end"/>
      </w:r>
      <w:r w:rsidRPr="0008241C">
        <w:rPr>
          <w:sz w:val="22"/>
          <w:szCs w:val="22"/>
          <w:lang w:eastAsia="ja-JP"/>
        </w:rPr>
        <w:t xml:space="preserve">. Caves sustain unique subterranean ecosystems including groundwater animals </w:t>
      </w:r>
      <w:r w:rsidRPr="0008241C">
        <w:rPr>
          <w:sz w:val="22"/>
          <w:szCs w:val="22"/>
          <w:lang w:eastAsia="ja-JP"/>
        </w:rPr>
        <w:fldChar w:fldCharType="begin" w:fldLock="1"/>
      </w:r>
      <w:r w:rsidRPr="0008241C">
        <w:rPr>
          <w:sz w:val="22"/>
          <w:szCs w:val="22"/>
          <w:lang w:eastAsia="ja-JP"/>
        </w:rPr>
        <w:instrText>ADDIN CSL_CITATION {"citationItems":[{"id":"ITEM-1","itemData":{"DOI":"10.1641/0006-3568(2002)052[0473:SEATFB]2.0.CO;2","ISBN":"00063568","ISSN":"0006-3568","abstract":"This article emphasizes the truncated nature of subterranean biodiversity at both the bottom (no primary producers) and the top (very few strict predators) of food webs and discusses the implications of this truncation both from functional and evolutionary prespectives.","author":[{"dropping-particle":"","family":"Gibert","given":"Janine","non-dropping-particle":"","parse-names":false,"suffix":""},{"dropping-particle":"","family":"Deharveng","given":"Louis","non-dropping-particle":"","parse-names":false,"suffix":""}],"container-title":"BioScience","id":"ITEM-1","issue":"6","issued":{"date-parts":[["2002"]]},"page":"473-481","title":"Subterranean Ecosystems: A Truncated Functional Biodiversity","type":"article-journal","volume":"52"},"uris":["http://www.mendeley.com/documents/?uuid=27907af5-f564-4cf3-ad7f-abfe276c13ff"]}],"mendeley":{"formattedCitation":"(Gibert &amp; Deharveng, 2002)","plainTextFormattedCitation":"(Gibert &amp; Deharveng, 2002)","previouslyFormattedCitation":"(Gibert &amp; Deharveng,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Gibert &amp; Deharveng, 2002)</w:t>
      </w:r>
      <w:r w:rsidRPr="0008241C">
        <w:rPr>
          <w:sz w:val="22"/>
          <w:szCs w:val="22"/>
          <w:lang w:eastAsia="ja-JP"/>
        </w:rPr>
        <w:fldChar w:fldCharType="end"/>
      </w:r>
      <w:r w:rsidRPr="0008241C">
        <w:rPr>
          <w:sz w:val="22"/>
          <w:szCs w:val="22"/>
          <w:lang w:eastAsia="ja-JP"/>
        </w:rPr>
        <w:t xml:space="preserve">. Caves also provide nature's contribution to people, such as water, guano as fertilizer, cave-roosting bats as important pollinators of many crops, and cultural and religious sites. </w:t>
      </w:r>
      <w:r w:rsidRPr="0008241C">
        <w:rPr>
          <w:sz w:val="22"/>
          <w:szCs w:val="22"/>
          <w:lang w:eastAsia="en-MY"/>
        </w:rPr>
        <w:t>Maintaining limestone karst</w:t>
      </w:r>
      <w:r w:rsidRPr="0008241C">
        <w:rPr>
          <w:rFonts w:eastAsia="MS Mincho"/>
          <w:sz w:val="22"/>
          <w:szCs w:val="22"/>
          <w:lang w:eastAsia="ja-JP"/>
        </w:rPr>
        <w:t>s</w:t>
      </w:r>
      <w:r w:rsidRPr="0008241C">
        <w:rPr>
          <w:sz w:val="22"/>
          <w:szCs w:val="22"/>
          <w:lang w:eastAsia="en-MY"/>
        </w:rPr>
        <w:t xml:space="preserve"> can also help attract more pollinators for agricultural areas </w:t>
      </w:r>
      <w:r w:rsidRPr="0008241C">
        <w:rPr>
          <w:sz w:val="22"/>
          <w:szCs w:val="22"/>
          <w:lang w:eastAsia="en-MY"/>
        </w:rPr>
        <w:fldChar w:fldCharType="begin" w:fldLock="1"/>
      </w:r>
      <w:r w:rsidRPr="0008241C">
        <w:rPr>
          <w:sz w:val="22"/>
          <w:szCs w:val="22"/>
          <w:lang w:eastAsia="en-MY"/>
        </w:rPr>
        <w:instrText>ADDIN CSL_CITATION {"citationItems":[{"id":"ITEM-1","itemData":{"DOI":"10.1017/S0266467416000353","ISSN":"0266-4674","abstract":"&lt;p&gt;Deforestation and forest fragmentation are contributing to declines in crop pollinator populations worldwide. Several studies have examined the impact of forest proximity on plant pollination ecology, but concentrated on single crop species. However, it can be more informative to investigate multiple crop and pollinator species in a community, because different pollinator groups may respond differently to forest distance. We evaluated flower visitor diversity, visitation frequency, and fruit set for three crop species (rambutan, durian and mango) in 10 pairs of mixed fruit orchards. Each pair consisted of one orchard near to (&amp;amp;lt; 1 km) and one orchard far from (&amp;amp;gt; 7 km) the forest edge. Rambutan fruit set was significantly influenced by distance to forest. The main visitors of rambutan flowers were stingless bees. In contrast, the dominant visitors to durian and mango flowers were nectarivorous bats and flies, respectively, and the fruit set of these crops were not significantly influenced by distance to forest. However, durian fruit set was negatively affected by distance to the nearest cave inhabited by nectarivorous bats. This study demonstrates that both caves and forests can be important pollinator sources for agricultural crops, and that the dispersal success of pollinators is related to isolation from source habitats. Maintaining forest patches and limestone karsts may provide stepping stones across fragmented landscapes, and attract greater numbers of pollinators to agricultural areas.&lt;/p&gt;","author":[{"dropping-particle":"","family":"Sritongchuay","given":"Tuanjit","non-dropping-particle":"","parse-names":false,"suffix":""},{"dropping-particle":"","family":"Kremen","given":"Claire","non-dropping-particle":"","parse-names":false,"suffix":""},{"dropping-particle":"","family":"Bumrungsri","given":"Sara","non-dropping-particle":"","parse-names":false,"suffix":""}],"container-title":"Journal of Tropical Ecology","id":"ITEM-1","issue":"04","issued":{"date-parts":[["2016","7","13"]]},"page":"269-279","publisher":"Cambridge University Press","title":"Effects of forest and cave proximity on fruit set of tree crops in tropical orchards in Southern Thailand","type":"article-journal","volume":"32"},"uris":["http://www.mendeley.com/documents/?uuid=df3bb09c-fd2a-3619-b0a1-816fbcd237f0"]}],"mendeley":{"formattedCitation":"(Sritongchuay &lt;i&gt;et al.&lt;/i&gt;, 2016)","plainTextFormattedCitation":"(Sritongchuay et al., 2016)","previouslyFormattedCitation":"(Sritongchuay &lt;i&gt;et al.&lt;/i&gt;, 2016)"},"properties":{"noteIndex":0},"schema":"https://github.com/citation-style-language/schema/raw/master/csl-citation.json"}</w:instrText>
      </w:r>
      <w:r w:rsidRPr="0008241C">
        <w:rPr>
          <w:sz w:val="22"/>
          <w:szCs w:val="22"/>
          <w:lang w:eastAsia="en-MY"/>
        </w:rPr>
        <w:fldChar w:fldCharType="separate"/>
      </w:r>
      <w:r w:rsidRPr="0008241C">
        <w:rPr>
          <w:noProof/>
          <w:sz w:val="22"/>
          <w:szCs w:val="22"/>
          <w:lang w:eastAsia="en-MY"/>
        </w:rPr>
        <w:t xml:space="preserve">(Sritongchuay </w:t>
      </w:r>
      <w:r w:rsidRPr="0008241C">
        <w:rPr>
          <w:i/>
          <w:noProof/>
          <w:sz w:val="22"/>
          <w:szCs w:val="22"/>
          <w:lang w:eastAsia="en-MY"/>
        </w:rPr>
        <w:t>et al.</w:t>
      </w:r>
      <w:r w:rsidRPr="0008241C">
        <w:rPr>
          <w:noProof/>
          <w:sz w:val="22"/>
          <w:szCs w:val="22"/>
          <w:lang w:eastAsia="en-MY"/>
        </w:rPr>
        <w:t>, 2016)</w:t>
      </w:r>
      <w:r w:rsidRPr="0008241C">
        <w:rPr>
          <w:sz w:val="22"/>
          <w:szCs w:val="22"/>
          <w:lang w:eastAsia="en-MY"/>
        </w:rPr>
        <w:fldChar w:fldCharType="end"/>
      </w:r>
      <w:r w:rsidRPr="0008241C">
        <w:rPr>
          <w:sz w:val="22"/>
          <w:szCs w:val="22"/>
          <w:lang w:eastAsia="en-MY"/>
        </w:rPr>
        <w:t xml:space="preserve">. Wanger </w:t>
      </w:r>
      <w:r w:rsidRPr="0008241C">
        <w:rPr>
          <w:i/>
          <w:sz w:val="22"/>
          <w:szCs w:val="22"/>
          <w:lang w:eastAsia="en-MY"/>
        </w:rPr>
        <w:t>et al</w:t>
      </w:r>
      <w:r w:rsidRPr="0008241C">
        <w:rPr>
          <w:sz w:val="22"/>
          <w:szCs w:val="22"/>
          <w:lang w:eastAsia="en-MY"/>
        </w:rPr>
        <w:t xml:space="preserve">. </w:t>
      </w:r>
      <w:r w:rsidRPr="0008241C">
        <w:rPr>
          <w:sz w:val="22"/>
          <w:szCs w:val="22"/>
          <w:lang w:eastAsia="en-MY"/>
        </w:rPr>
        <w:fldChar w:fldCharType="begin" w:fldLock="1"/>
      </w:r>
      <w:r w:rsidRPr="0008241C">
        <w:rPr>
          <w:sz w:val="22"/>
          <w:szCs w:val="22"/>
          <w:lang w:eastAsia="en-MY"/>
        </w:rPr>
        <w:instrText>ADDIN CSL_CITATION {"citationItems":[{"id":"ITEM-1","itemData":{"DOI":"10.1016/J.BIOCON.2014.01.030","ISSN":"0006-3207","abstract":"Sustainable rice production is critical to food security especially in Asia. Effective biocontrol of major rice pests such as the White-Backed Planthopper (Sogatella furcifera, Horváth; WBP) is, hence, of eminent importance. We use newly compiled data from Thailand on the Wrinkle-Lipped Bat (Tadarida plicata, Buchanan), WBP distributions and an iterative modelling approach to quantify the importance of biological pest control by a common bat species on WBP. In Thailand, this single species interaction may prevent rice loss of almost 2,900 tons per year, which translates into a national economic value of more than 1.2million USD or rice meals for almost 26,200 people annually. For the first time, our results show not only the critical importance of bat pest control services in economic terms, but also for sustaining food security. Thus, bat population decline as currently observed in Southeast Asia, will directly affect people by food and money. Functionally important populations, not just rare and endangered species, should be included in conservation management of human-dominated landscapes.","author":[{"dropping-particle":"","family":"Wanger","given":"Thomas Cherico","non-dropping-particle":"","parse-names":false,"suffix":""},{"dropping-particle":"","family":"Darras","given":"Kevin","non-dropping-particle":"","parse-names":false,"suffix":""},{"dropping-particle":"","family":"Bumrungsri","given":"Sara","non-dropping-particle":"","parse-names":false,"suffix":""},{"dropping-particle":"","family":"Tscharntke","given":"Teja","non-dropping-particle":"","parse-names":false,"suffix":""},{"dropping-particle":"","family":"Klein","given":"Alexandra-Maria","non-dropping-particle":"","parse-names":false,"suffix":""}],"container-title":"Biological Conservation","id":"ITEM-1","issued":{"date-parts":[["2014","3","1"]]},"page":"220-223","publisher":"Elsevier","title":"Bat pest control contributes to food security in Thailand","type":"article-journal","volume":"171"},"suppress-author":1,"uris":["http://www.mendeley.com/documents/?uuid=d19626e9-3119-3360-b0b1-86071f9d432d"]}],"mendeley":{"formattedCitation":"(2014)","plainTextFormattedCitation":"(2014)","previouslyFormattedCitation":"(2014)"},"properties":{"noteIndex":0},"schema":"https://github.com/citation-style-language/schema/raw/master/csl-citation.json"}</w:instrText>
      </w:r>
      <w:r w:rsidRPr="0008241C">
        <w:rPr>
          <w:sz w:val="22"/>
          <w:szCs w:val="22"/>
          <w:lang w:eastAsia="en-MY"/>
        </w:rPr>
        <w:fldChar w:fldCharType="separate"/>
      </w:r>
      <w:r w:rsidRPr="0008241C">
        <w:rPr>
          <w:noProof/>
          <w:sz w:val="22"/>
          <w:szCs w:val="22"/>
          <w:lang w:eastAsia="en-MY"/>
        </w:rPr>
        <w:t>(2014)</w:t>
      </w:r>
      <w:r w:rsidRPr="0008241C">
        <w:rPr>
          <w:sz w:val="22"/>
          <w:szCs w:val="22"/>
          <w:lang w:eastAsia="en-MY"/>
        </w:rPr>
        <w:fldChar w:fldCharType="end"/>
      </w:r>
      <w:r w:rsidRPr="0008241C">
        <w:rPr>
          <w:sz w:val="22"/>
          <w:szCs w:val="22"/>
          <w:lang w:eastAsia="en-MY"/>
        </w:rPr>
        <w:t xml:space="preserve"> quantified the importance of bats that roost in limestone caves for pest control of rice fields </w:t>
      </w:r>
      <w:r w:rsidRPr="0008241C">
        <w:rPr>
          <w:sz w:val="22"/>
          <w:szCs w:val="22"/>
          <w:shd w:val="clear" w:color="auto" w:fill="FFFFFF"/>
        </w:rPr>
        <w:t>which is crucial for sustaining food security.</w:t>
      </w:r>
      <w:r w:rsidRPr="0008241C">
        <w:rPr>
          <w:sz w:val="19"/>
          <w:szCs w:val="19"/>
          <w:lang w:eastAsia="en-MY"/>
        </w:rPr>
        <w:t xml:space="preserve"> </w:t>
      </w:r>
      <w:r w:rsidRPr="0008241C">
        <w:rPr>
          <w:sz w:val="22"/>
          <w:szCs w:val="22"/>
          <w:lang w:eastAsia="ja-JP"/>
        </w:rPr>
        <w:t xml:space="preserve">Until recently, the biodiversity of limestone karsts in the Asia-Pacific region </w:t>
      </w:r>
      <w:r w:rsidRPr="0008241C">
        <w:rPr>
          <w:rFonts w:eastAsia="MS Mincho"/>
          <w:sz w:val="22"/>
          <w:szCs w:val="22"/>
          <w:lang w:eastAsia="ja-JP"/>
        </w:rPr>
        <w:t>had been</w:t>
      </w:r>
      <w:r w:rsidRPr="0008241C">
        <w:rPr>
          <w:sz w:val="22"/>
          <w:szCs w:val="22"/>
          <w:lang w:eastAsia="ja-JP"/>
        </w:rPr>
        <w:t xml:space="preserve"> protected by the low suitability of these areas for agriculture or by default of being located within the boundaries of protected areas such as national parks or </w:t>
      </w:r>
      <w:r w:rsidRPr="0008241C">
        <w:rPr>
          <w:sz w:val="22"/>
          <w:szCs w:val="22"/>
          <w:lang w:eastAsia="en-MY"/>
        </w:rPr>
        <w:t>have been accredited World Heritage statu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177/194008291600900219","ISSN":"1940-0829","abstract":"In a world of limited resources and so many species and habitats in need of protection, informed prioritization is essential. However, we cannot prioritize effectively if historical and current information regarding a particular habitat or species remains scattered. Several good platforms have been created to help users find, use and create biodiversity information. However, good platforms for sharing habitat information for threatened ecosystems are still lacking. Limestone hills are an example of threatened ecosystems that harbor unique biodiversity, but are facing intensifying anthropogenic disturbances. As limestone is a vital resource for the construction industry, it is not possible to completely halt forest degradation and quarrying in developing countries such as Malaysia, where 445 limestone hills have been recorded in the peninsula to date. As such, there is an urgent need to identify which hills must be prioritized for conservation. To make decisions based on sound science, collating spatial an...","author":[{"dropping-particle":"","family":"Liew","given":"Thor-Seng","non-dropping-particle":"","parse-names":false,"suffix":""},{"dropping-particle":"","family":"Price","given":"Liz","non-dropping-particle":"","parse-names":false,"suffix":""},{"dropping-particle":"","family":"Clements","given":"Gopalasamy Reuben","non-dropping-particle":"","parse-names":false,"suffix":""}],"container-title":"Tropical Conservation Science","id":"ITEM-1","issue":"2","issued":{"date-parts":[["2016","6","1"]]},"page":"903-920","publisher":"SAGE PublicationsSage CA: Los Angeles, CA","title":"Using Google Earth to Improve the Management of Threatened Limestone Karst Ecosystems in Peninsular Malaysia","type":"article-journal","volume":"9"},"uris":["http://www.mendeley.com/documents/?uuid=ed209822-3d9d-357c-a06a-b8572f7f2672"]}],"mendeley":{"formattedCitation":"(Liew &lt;i&gt;et al.&lt;/i&gt;, 2016)","plainTextFormattedCitation":"(Liew et al., 2016)","previouslyFormattedCitation":"(Liew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iew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However, there has been an exponential increase in the demand for cement and marble products in recent decades which is derived largely from the karsts </w:t>
      </w:r>
      <w:r w:rsidRPr="0008241C">
        <w:rPr>
          <w:sz w:val="22"/>
          <w:szCs w:val="22"/>
          <w:lang w:eastAsia="ja-JP"/>
        </w:rPr>
        <w:fldChar w:fldCharType="begin" w:fldLock="1"/>
      </w:r>
      <w:r w:rsidRPr="0008241C">
        <w:rPr>
          <w:sz w:val="22"/>
          <w:szCs w:val="22"/>
          <w:lang w:eastAsia="ja-JP"/>
        </w:rPr>
        <w:instrText>ADDIN CSL_CITATION {"citationItems":[{"id":"ITEM-1","itemData":{"DOI":"10.1641/0006-3568(2006)56[733:LKOSAI]2.0.CO;2","ISBN":"0006-3568","ISSN":"0006-3568","PMID":"19756546","abstract":"Abstract The overexploitation of the world's biomes for natural products calls for the prioritization of biologically important ecosystems for conservation. Here we show that limestone karsts are “arks” of biodiversity and often contain high levels of endemism. ...\\n","author":[{"dropping-particle":"","family":"Clements","given":"R.","non-dropping-particle":"","parse-names":false,"suffix":""},{"dropping-particle":"","family":"Sodhi","given":"N. S.","non-dropping-particle":"","parse-names":false,"suffix":""},{"dropping-particle":"","family":"Schilthuizen","given":"M","non-dropping-particle":"","parse-names":false,"suffix":""}],"container-title":"BioScience","id":"ITEM-1","issue":"9","issued":{"date-parts":[["2006"]]},"page":"733-742","title":"Limestone Karsts of Southeast Asia : Imperiled Arks of Biodiversity","type":"article-journal","volume":"56"},"uris":["http://www.mendeley.com/documents/?uuid=fc70409d-d782-4fdd-b650-85277d193af4"]},{"id":"ITEM-2","itemData":{"DOI":"10.1177/194008291600900219","ISSN":"1940-0829","abstract":"In a world of limited resources and so many species and habitats in need of protection, informed prioritization is essential. However, we cannot prioritize effectively if historical and current information regarding a particular habitat or species remains scattered. Several good platforms have been created to help users find, use and create biodiversity information. However, good platforms for sharing habitat information for threatened ecosystems are still lacking. Limestone hills are an example of threatened ecosystems that harbor unique biodiversity, but are facing intensifying anthropogenic disturbances. As limestone is a vital resource for the construction industry, it is not possible to completely halt forest degradation and quarrying in developing countries such as Malaysia, where 445 limestone hills have been recorded in the peninsula to date. As such, there is an urgent need to identify which hills must be prioritized for conservation. To make decisions based on sound science, collating spatial an...","author":[{"dropping-particle":"","family":"Liew","given":"Thor-Seng","non-dropping-particle":"","parse-names":false,"suffix":""},{"dropping-particle":"","family":"Price","given":"Liz","non-dropping-particle":"","parse-names":false,"suffix":""},{"dropping-particle":"","family":"Clements","given":"Gopalasamy Reuben","non-dropping-particle":"","parse-names":false,"suffix":""}],"container-title":"Tropical Conservation Science","id":"ITEM-2","issue":"2","issued":{"date-parts":[["2016","6","1"]]},"page":"903-920","publisher":"SAGE PublicationsSage CA: Los Angeles, CA","title":"Using Google Earth to Improve the Management of Threatened Limestone Karst Ecosystems in Peninsular Malaysia","type":"article-journal","volume":"9"},"uris":["http://www.mendeley.com/documents/?uuid=ed209822-3d9d-357c-a06a-b8572f7f2672"]}],"mendeley":{"formattedCitation":"(Clements &lt;i&gt;et al.&lt;/i&gt;, 2006; Liew &lt;i&gt;et al.&lt;/i&gt;, 2016)","plainTextFormattedCitation":"(Clements et al., 2006; Liew et al., 2016)","previouslyFormattedCitation":"(Clements &lt;i&gt;et al.&lt;/i&gt;, 2006; Liew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ments </w:t>
      </w:r>
      <w:r w:rsidRPr="0008241C">
        <w:rPr>
          <w:i/>
          <w:noProof/>
          <w:sz w:val="22"/>
          <w:szCs w:val="22"/>
          <w:lang w:eastAsia="ja-JP"/>
        </w:rPr>
        <w:t>et al.</w:t>
      </w:r>
      <w:r w:rsidRPr="0008241C">
        <w:rPr>
          <w:noProof/>
          <w:sz w:val="22"/>
          <w:szCs w:val="22"/>
          <w:lang w:eastAsia="ja-JP"/>
        </w:rPr>
        <w:t xml:space="preserve">, 2006; Liew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In SE Asia, limestone karsts are often found in areas near development and support remnants of ecosystems which previously had wider distributions but have since been lost to development. The major threat to the survival of karst-associated species is quarrying </w:t>
      </w:r>
      <w:r w:rsidRPr="0008241C">
        <w:rPr>
          <w:sz w:val="22"/>
          <w:szCs w:val="22"/>
          <w:lang w:eastAsia="ja-JP"/>
        </w:rPr>
        <w:fldChar w:fldCharType="begin" w:fldLock="1"/>
      </w:r>
      <w:r w:rsidRPr="0008241C">
        <w:rPr>
          <w:sz w:val="22"/>
          <w:szCs w:val="22"/>
          <w:lang w:eastAsia="ja-JP"/>
        </w:rPr>
        <w:instrText>ADDIN CSL_CITATION {"citationItems":[{"id":"ITEM-1","itemData":{"ISBN":"9780521839303","abstract":"1. Dwindling habitats -- 2. Biodiversity in a hotspot -- 3. Biotic losses and other effects of habitat degradation impacts on biotas -- 4. Beyond deforestation : additional threats to Southeast Asian biodiversity -- 5. The projected future of biodiversity in Southeast Asia -- 6. Challenges and options for conservation in the region.","author":[{"dropping-particle":"","family":"Sodhi","given":"Navjot S.","non-dropping-particle":"","parse-names":false,"suffix":""},{"dropping-particle":"","family":"Brook","given":"Barry W.","non-dropping-particle":"","parse-names":false,"suffix":""}],"id":"ITEM-1","issued":{"date-parts":[["2006"]]},"number-of-pages":"190","publisher":"Cambridge University Press","title":"Southeast Asian biodiversity in crisis","type":"book"},"uris":["http://www.mendeley.com/documents/?uuid=f838aa00-6114-3978-bd49-5334b395bbed"]}],"mendeley":{"formattedCitation":"(Sodhi &amp; Brook, 2006)","plainTextFormattedCitation":"(Sodhi &amp; Brook, 2006)","previouslyFormattedCitation":"(Sodhi &amp; Brook,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odhi &amp; Brook, 2006)</w:t>
      </w:r>
      <w:r w:rsidRPr="0008241C">
        <w:rPr>
          <w:sz w:val="22"/>
          <w:szCs w:val="22"/>
          <w:lang w:eastAsia="ja-JP"/>
        </w:rPr>
        <w:fldChar w:fldCharType="end"/>
      </w:r>
      <w:r w:rsidRPr="0008241C">
        <w:rPr>
          <w:sz w:val="22"/>
          <w:szCs w:val="22"/>
          <w:lang w:eastAsia="ja-JP"/>
        </w:rPr>
        <w:t>. A conservative figure of globally threatened karst-associated species listed by IUCN as critically endangered, endangered, or vulnerable stood at 143 species and of these 31 species (ca. 21</w:t>
      </w:r>
      <w:r w:rsidR="00C934E9">
        <w:rPr>
          <w:sz w:val="22"/>
          <w:szCs w:val="22"/>
          <w:lang w:eastAsia="ja-JP"/>
        </w:rPr>
        <w:t xml:space="preserve"> per cent</w:t>
      </w:r>
      <w:r w:rsidRPr="0008241C">
        <w:rPr>
          <w:sz w:val="22"/>
          <w:szCs w:val="22"/>
          <w:lang w:eastAsia="ja-JP"/>
        </w:rPr>
        <w:t xml:space="preserve">) occur in South-East Asia </w:t>
      </w:r>
      <w:r w:rsidRPr="0008241C">
        <w:rPr>
          <w:sz w:val="22"/>
          <w:szCs w:val="22"/>
          <w:lang w:eastAsia="ja-JP"/>
        </w:rPr>
        <w:fldChar w:fldCharType="begin" w:fldLock="1"/>
      </w:r>
      <w:r w:rsidRPr="0008241C">
        <w:rPr>
          <w:sz w:val="22"/>
          <w:szCs w:val="22"/>
          <w:lang w:eastAsia="ja-JP"/>
        </w:rPr>
        <w:instrText>ADDIN CSL_CITATION {"citationItems":[{"id":"ITEM-1","itemData":{"DOI":"10.1641/0006-3568(2006)56[733:LKOSAI]2.0.CO;2","ISBN":"0006-3568","ISSN":"0006-3568","PMID":"19756546","abstract":"Abstract The overexploitation of the world's biomes for natural products calls for the prioritization of biologically important ecosystems for conservation. Here we show that limestone karsts are “arks” of biodiversity and often contain high levels of endemism. ...\\n","author":[{"dropping-particle":"","family":"Clements","given":"R.","non-dropping-particle":"","parse-names":false,"suffix":""},{"dropping-particle":"","family":"Sodhi","given":"N. S.","non-dropping-particle":"","parse-names":false,"suffix":""},{"dropping-particle":"","family":"Schilthuizen","given":"M","non-dropping-particle":"","parse-names":false,"suffix":""}],"container-title":"BioScience","id":"ITEM-1","issue":"9","issued":{"date-parts":[["2006"]]},"page":"733-742","title":"Limestone Karsts of Southeast Asia : Imperiled Arks of Biodiversity","type":"article-journal","volume":"56"},"uris":["http://www.mendeley.com/documents/?uuid=fc70409d-d782-4fdd-b650-85277d193af4"]}],"mendeley":{"formattedCitation":"(Clements &lt;i&gt;et al.&lt;/i&gt;, 2006)","plainTextFormattedCitation":"(Clements et al., 2006)","previouslyFormattedCitation":"(Clements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ments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With good financial returns from karst quarrying for cement manufacturing, it is unlikely this exploitation will be slowed down or halted, more so in some SE Asia countries where karst protection is minimal or non-existent (e.g., Myanmar, Cambodia). Current laws for the protection of limestone karst in several countries in the Asia-Pacific region, if any, are lacking, lax and ineffectiv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Kiew","given":"R.","non-dropping-particle":"","parse-names":false,"suffix":""}],"container-title":"Malayan Nature Journal","id":"ITEM-1","issued":{"date-parts":[["2001"]]},"page":"77–93","title":"Towards a limestone flora of Sabah","type":"article-journal","volume":"55"},"uris":["http://www.mendeley.com/documents/?uuid=014a31d2-4b38-44f6-819b-bd1a404a3bfd"]},{"id":"ITEM-2","itemData":{"ISBN":"983812060X","abstract":"Ecology -- Breeding biology -- Human exploitation -- Birds' nest cave management -- Conservation.","author":[{"dropping-particle":"","family":"Lim","given":"Chan Koon","non-dropping-particle":"","parse-names":false,"suffix":""},{"dropping-particle":"","family":"Cranbrook","given":"Gathorne Gathorne-Hardy","non-dropping-particle":"","parse-names":false,"suffix":""}],"id":"ITEM-2","issued":{"date-parts":[["2002"]]},"number-of-pages":"181","publisher":"Natural History Publications (Borneo)","publisher-place":"Malaysia","title":"Swiftlets of Borneo: builders of edible nests","type":"book"},"uris":["http://www.mendeley.com/documents/?uuid=76d56212-e5d2-34c9-be4a-a305abf86aa9"]}],"mendeley":{"formattedCitation":"(Kiew, 2001; Lim &amp; Cranbrook, 2002)","plainTextFormattedCitation":"(Kiew, 2001; Lim &amp; Cranbrook, 2002)","previouslyFormattedCitation":"(Kiew, 2001; Lim &amp; Cranbrook,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Kiew, 2001; Lim &amp; Cranbrook, 2002)</w:t>
      </w:r>
      <w:r w:rsidRPr="0008241C">
        <w:rPr>
          <w:sz w:val="22"/>
          <w:szCs w:val="22"/>
          <w:lang w:eastAsia="ja-JP"/>
        </w:rPr>
        <w:fldChar w:fldCharType="end"/>
      </w:r>
      <w:r w:rsidRPr="0008241C">
        <w:rPr>
          <w:sz w:val="22"/>
          <w:szCs w:val="22"/>
          <w:lang w:eastAsia="ja-JP"/>
        </w:rPr>
        <w:t xml:space="preserve">. </w:t>
      </w:r>
      <w:r w:rsidRPr="0008241C">
        <w:rPr>
          <w:sz w:val="22"/>
          <w:szCs w:val="22"/>
          <w:lang w:eastAsia="en-MY"/>
        </w:rPr>
        <w:t xml:space="preserve">An example is the case of Malaysia, where majority of the limestone hills are classified as State Forest Land and do not have protected area status hence vulnerable to anthropogenic disturbances </w:t>
      </w:r>
      <w:r w:rsidRPr="0008241C">
        <w:rPr>
          <w:sz w:val="22"/>
          <w:szCs w:val="22"/>
          <w:lang w:eastAsia="ja-JP"/>
        </w:rPr>
        <w:fldChar w:fldCharType="begin" w:fldLock="1"/>
      </w:r>
      <w:r w:rsidRPr="0008241C">
        <w:rPr>
          <w:sz w:val="22"/>
          <w:szCs w:val="22"/>
          <w:lang w:eastAsia="ja-JP"/>
        </w:rPr>
        <w:instrText>ADDIN CSL_CITATION {"citationItems":[{"id":"ITEM-1","itemData":{"DOI":"10.1641/0006-3568(2006)56[733:LKOSAI]2.0.CO;2","ISBN":"0006-3568","ISSN":"0006-3568","PMID":"19756546","abstract":"Abstract The overexploitation of the world's biomes for natural products calls for the prioritization of biologically important ecosystems for conservation. Here we show that limestone karsts are “arks” of biodiversity and often contain high levels of endemism. ...\\n","author":[{"dropping-particle":"","family":"Clements","given":"R.","non-dropping-particle":"","parse-names":false,"suffix":""},{"dropping-particle":"","family":"Sodhi","given":"N. S.","non-dropping-particle":"","parse-names":false,"suffix":""},{"dropping-particle":"","family":"Schilthuizen","given":"M","non-dropping-particle":"","parse-names":false,"suffix":""}],"container-title":"BioScience","id":"ITEM-1","issue":"9","issued":{"date-parts":[["2006"]]},"page":"733-742","title":"Limestone Karsts of Southeast Asia : Imperiled Arks of Biodiversity","type":"article-journal","volume":"56"},"uris":["http://www.mendeley.com/documents/?uuid=fc70409d-d782-4fdd-b650-85277d193af4"]},{"id":"ITEM-2","itemData":{"DOI":"10.1177/194008291600900219","ISSN":"1940-0829","abstract":"In a world of limited resources and so many species and habitats in need of protection, informed prioritization is essential. However, we cannot prioritize effectively if historical and current information regarding a particular habitat or species remains scattered. Several good platforms have been created to help users find, use and create biodiversity information. However, good platforms for sharing habitat information for threatened ecosystems are still lacking. Limestone hills are an example of threatened ecosystems that harbor unique biodiversity, but are facing intensifying anthropogenic disturbances. As limestone is a vital resource for the construction industry, it is not possible to completely halt forest degradation and quarrying in developing countries such as Malaysia, where 445 limestone hills have been recorded in the peninsula to date. As such, there is an urgent need to identify which hills must be prioritized for conservation. To make decisions based on sound science, collating spatial an...","author":[{"dropping-particle":"","family":"Liew","given":"Thor-Seng","non-dropping-particle":"","parse-names":false,"suffix":""},{"dropping-particle":"","family":"Price","given":"Liz","non-dropping-particle":"","parse-names":false,"suffix":""},{"dropping-particle":"","family":"Clements","given":"Gopalasamy Reuben","non-dropping-particle":"","parse-names":false,"suffix":""}],"container-title":"Tropical Conservation Science","id":"ITEM-2","issue":"2","issued":{"date-parts":[["2016","6","1"]]},"page":"903-920","publisher":"SAGE PublicationsSage CA: Los Angeles, CA","title":"Using Google Earth to Improve the Management of Threatened Limestone Karst Ecosystems in Peninsular Malaysia","type":"article-journal","volume":"9"},"uris":["http://www.mendeley.com/documents/?uuid=ed209822-3d9d-357c-a06a-b8572f7f2672"]}],"mendeley":{"formattedCitation":"(Clements &lt;i&gt;et al.&lt;/i&gt;, 2006; Liew &lt;i&gt;et al.&lt;/i&gt;, 2016)","plainTextFormattedCitation":"(Clements et al., 2006; Liew et al., 2016)","previouslyFormattedCitation":"(Clements &lt;i&gt;et al.&lt;/i&gt;, 2006; Liew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ments </w:t>
      </w:r>
      <w:r w:rsidRPr="0008241C">
        <w:rPr>
          <w:i/>
          <w:noProof/>
          <w:sz w:val="22"/>
          <w:szCs w:val="22"/>
          <w:lang w:eastAsia="ja-JP"/>
        </w:rPr>
        <w:t>et al.</w:t>
      </w:r>
      <w:r w:rsidRPr="0008241C">
        <w:rPr>
          <w:noProof/>
          <w:sz w:val="22"/>
          <w:szCs w:val="22"/>
          <w:lang w:eastAsia="ja-JP"/>
        </w:rPr>
        <w:t xml:space="preserve">, 2006; Liew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en-MY"/>
        </w:rPr>
        <w:t xml:space="preserve">. </w:t>
      </w:r>
    </w:p>
    <w:p w14:paraId="55791693" w14:textId="77777777" w:rsidR="00A01204" w:rsidRPr="0008241C" w:rsidRDefault="00A01204" w:rsidP="00A01204">
      <w:pPr>
        <w:shd w:val="clear" w:color="auto" w:fill="FFFFFF"/>
        <w:rPr>
          <w:sz w:val="22"/>
          <w:szCs w:val="22"/>
        </w:rPr>
      </w:pPr>
    </w:p>
    <w:p w14:paraId="2163F8F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Ultramafic outcrops</w:t>
      </w:r>
    </w:p>
    <w:p w14:paraId="135212D7" w14:textId="77777777" w:rsidR="00A01204" w:rsidRPr="0008241C" w:rsidRDefault="00A01204" w:rsidP="00A01204">
      <w:pPr>
        <w:rPr>
          <w:sz w:val="22"/>
          <w:szCs w:val="22"/>
          <w:lang w:eastAsia="ja-JP"/>
        </w:rPr>
      </w:pPr>
    </w:p>
    <w:p w14:paraId="4EA97B0D" w14:textId="722439D3" w:rsidR="00A01204" w:rsidRPr="0008241C" w:rsidRDefault="00A01204" w:rsidP="00A01204">
      <w:pPr>
        <w:rPr>
          <w:sz w:val="22"/>
          <w:szCs w:val="22"/>
          <w:lang w:eastAsia="ja-JP"/>
        </w:rPr>
      </w:pPr>
      <w:r w:rsidRPr="0008241C">
        <w:rPr>
          <w:sz w:val="22"/>
          <w:szCs w:val="22"/>
          <w:lang w:eastAsia="ja-JP"/>
        </w:rPr>
        <w:t xml:space="preserve">Other special ecosystems occur on ultramafic rock outcrops in the Asia-Pacific region, particularly in New Caledonia, where ultramafic rocks cover a third of the land area, Sulawesi, the Philippines, and Sabah, and in scattered patches throughout the Asia-Pacific region </w:t>
      </w:r>
      <w:r w:rsidRPr="0008241C">
        <w:rPr>
          <w:sz w:val="22"/>
          <w:szCs w:val="22"/>
          <w:lang w:eastAsia="ja-JP"/>
        </w:rPr>
        <w:fldChar w:fldCharType="begin" w:fldLock="1"/>
      </w:r>
      <w:r w:rsidRPr="0008241C">
        <w:rPr>
          <w:sz w:val="22"/>
          <w:szCs w:val="22"/>
          <w:lang w:eastAsia="ja-JP"/>
        </w:rPr>
        <w:instrText>ADDIN CSL_CITATION {"citationItems":[{"id":"ITEM-1","itemData":{"DOI":"10.1186/s40529-017-0167-9","ISSN":"1999-3110","author":[{"dropping-particle":"","family":"Galey","given":"M. L.","non-dropping-particle":"","parse-names":false,"suffix":""},{"dropping-particle":"","family":"Ent","given":"A.","non-dropping-particle":"van der","parse-names":false,"suffix":""},{"dropping-particle":"","family":"Iqbal","given":"M. C. M.","non-dropping-particle":"","parse-names":false,"suffix":""},{"dropping-particle":"","family":"Rajakaruna","given":"N.","non-dropping-particle":"","parse-names":false,"suffix":""}],"container-title":"Botanical Studies","id":"ITEM-1","issue":"1","issued":{"date-parts":[["2017","12","3"]]},"page":"18","publisher":"Springer Berlin Heidelberg","title":"Ultramafic geoecology of South and Southeast Asia","type":"article-journal","volume":"58"},"uris":["http://www.mendeley.com/documents/?uuid=851a8963-b54a-3f63-9d40-4e7cb9b8f65f"]}],"mendeley":{"formattedCitation":"(Galey &lt;i&gt;et al.&lt;/i&gt;, 2017)","plainTextFormattedCitation":"(Galey et al., 2017)","previouslyFormattedCitation":"(Galey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aley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Soils derived from these rocks tend to be shallow and drought prone, low in fertility, and to have high concentrations of nickel, cobalt, chromium, and magnesium </w:t>
      </w:r>
      <w:r w:rsidRPr="0008241C">
        <w:rPr>
          <w:sz w:val="22"/>
          <w:szCs w:val="22"/>
          <w:lang w:eastAsia="ja-JP"/>
        </w:rPr>
        <w:fldChar w:fldCharType="begin" w:fldLock="1"/>
      </w:r>
      <w:r w:rsidRPr="0008241C">
        <w:rPr>
          <w:sz w:val="22"/>
          <w:szCs w:val="22"/>
          <w:lang w:eastAsia="ja-JP"/>
        </w:rPr>
        <w:instrText>ADDIN CSL_CITATION {"citationItems":[{"id":"ITEM-1","itemData":{"DOI":"10.1007/s11104-016-2910-5","ISSN":"0032-079X","author":[{"dropping-particle":"","family":"Isnard","given":"Sandrine","non-dropping-particle":"","parse-names":false,"suffix":""},{"dropping-particle":"","family":"L’huillier","given":"Laurent","non-dropping-particle":"","parse-names":false,"suffix":""},{"dropping-particle":"","family":"Rigault","given":"Frédéric","non-dropping-particle":"","parse-names":false,"suffix":""},{"dropping-particle":"","family":"Jaffré","given":"Tanguy","non-dropping-particle":"","parse-names":false,"suffix":""}],"container-title":"Plant and Soil","id":"ITEM-1","issue":"1-2","issued":{"date-parts":[["2016","6","14"]]},"page":"53-76","publisher":"Springer International Publishing","title":"How did the ultramafic soils shape the flora of the New Caledonian hotspot?","type":"article-journal","volume":"403"},"uris":["http://www.mendeley.com/documents/?uuid=e2b7450e-dcb1-3984-b339-946f07b66870"]}],"mendeley":{"formattedCitation":"(Isnard &lt;i&gt;et al.&lt;/i&gt;, 2016)","plainTextFormattedCitation":"(Isnard et al., 2016)","previouslyFormattedCitation":"(Isnard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Isnard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Ultramafic rocks outcrop over less than 1</w:t>
      </w:r>
      <w:r w:rsidR="00C934E9">
        <w:rPr>
          <w:sz w:val="22"/>
          <w:szCs w:val="22"/>
          <w:lang w:eastAsia="ja-JP"/>
        </w:rPr>
        <w:t xml:space="preserve"> per cent</w:t>
      </w:r>
      <w:r w:rsidRPr="0008241C">
        <w:rPr>
          <w:sz w:val="22"/>
          <w:szCs w:val="22"/>
          <w:lang w:eastAsia="ja-JP"/>
        </w:rPr>
        <w:t xml:space="preserve"> of the Earth’s surface and their distinctive chemical and physical characteristics, coupled with their isolation, result in plant species adapted to these conditions with very high levels of endemism </w:t>
      </w:r>
      <w:r w:rsidRPr="0008241C">
        <w:rPr>
          <w:sz w:val="22"/>
          <w:szCs w:val="22"/>
          <w:lang w:eastAsia="ja-JP"/>
        </w:rPr>
        <w:fldChar w:fldCharType="begin" w:fldLock="1"/>
      </w:r>
      <w:r w:rsidRPr="0008241C">
        <w:rPr>
          <w:sz w:val="22"/>
          <w:szCs w:val="22"/>
          <w:lang w:eastAsia="ja-JP"/>
        </w:rPr>
        <w:instrText>ADDIN CSL_CITATION {"citationItems":[{"id":"ITEM-1","itemData":{"DOI":"10.1007/s11104-016-2919-9","ISSN":"15735036","author":[{"dropping-particle":"","family":"Ent","given":"Antony","non-dropping-particle":"van der","parse-names":false,"suffix":""},{"dropping-particle":"","family":"Lambers","given":"Hans","non-dropping-particle":"","parse-names":false,"suffix":""}],"container-title":"Plant and Soil","id":"ITEM-1","issue":"1-2","issued":{"date-parts":[["2016"]]},"page":"1-5","publisher":"Plant and Soil","title":"Plant-soil interactions in global biodiversity hotspots","type":"article-journal","volume":"403"},"uris":["http://www.mendeley.com/documents/?uuid=713f80e7-655f-474d-8f78-718b273e482a"]}],"mendeley":{"formattedCitation":"(van der Ent &amp; Lambers, 2016)","manualFormatting":"(van der Ent &amp; Lambers, 2016)","plainTextFormattedCitation":"(van der Ent &amp; Lambers, 2016)","previouslyFormattedCitation":"(van der Ent &amp; Lambers,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van der Ent &amp; Lambers, 2016)</w:t>
      </w:r>
      <w:r w:rsidRPr="0008241C">
        <w:rPr>
          <w:sz w:val="22"/>
          <w:szCs w:val="22"/>
          <w:lang w:eastAsia="ja-JP"/>
        </w:rPr>
        <w:fldChar w:fldCharType="end"/>
      </w:r>
      <w:r w:rsidRPr="0008241C">
        <w:rPr>
          <w:sz w:val="22"/>
          <w:szCs w:val="22"/>
          <w:lang w:eastAsia="ja-JP"/>
        </w:rPr>
        <w:t xml:space="preserve">. The presence of ultramafic outcrops contributes to the exceptional plant diversities of Mt. Kinabalu, Sabah </w:t>
      </w:r>
      <w:r w:rsidRPr="0008241C">
        <w:rPr>
          <w:sz w:val="22"/>
          <w:szCs w:val="22"/>
          <w:lang w:eastAsia="ja-JP"/>
        </w:rPr>
        <w:fldChar w:fldCharType="begin" w:fldLock="1"/>
      </w:r>
      <w:r w:rsidRPr="0008241C">
        <w:rPr>
          <w:sz w:val="22"/>
          <w:szCs w:val="22"/>
          <w:lang w:eastAsia="ja-JP"/>
        </w:rPr>
        <w:instrText>ADDIN CSL_CITATION {"citationItems":[{"id":"ITEM-1","itemData":{"DOI":"10.1007/s11104-016-2919-9","ISSN":"15735036","author":[{"dropping-particle":"","family":"Ent","given":"Antony","non-dropping-particle":"van der","parse-names":false,"suffix":""},{"dropping-particle":"","family":"Lambers","given":"Hans","non-dropping-particle":"","parse-names":false,"suffix":""}],"container-title":"Plant and Soil","id":"ITEM-1","issue":"1-2","issued":{"date-parts":[["2016"]]},"page":"1-5","publisher":"Plant and Soil","title":"Plant-soil interactions in global biodiversity hotspots","type":"article-journal","volume":"403"},"uris":["http://www.mendeley.com/documents/?uuid=713f80e7-655f-474d-8f78-718b273e482a"]}],"mendeley":{"formattedCitation":"(van der Ent &amp; Lambers, 2016)","plainTextFormattedCitation":"(van der Ent &amp; Lambers, 2016)","previouslyFormattedCitation":"(van der Ent &amp; Lambers,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van der Ent &amp; Lambers, 2016)</w:t>
      </w:r>
      <w:r w:rsidRPr="0008241C">
        <w:rPr>
          <w:sz w:val="22"/>
          <w:szCs w:val="22"/>
          <w:lang w:eastAsia="ja-JP"/>
        </w:rPr>
        <w:fldChar w:fldCharType="end"/>
      </w:r>
      <w:r w:rsidRPr="0008241C">
        <w:rPr>
          <w:sz w:val="22"/>
          <w:szCs w:val="22"/>
          <w:lang w:eastAsia="ja-JP"/>
        </w:rPr>
        <w:t xml:space="preserve">, and New Caledonia where they support around half the total flora </w:t>
      </w:r>
      <w:r w:rsidRPr="0008241C">
        <w:rPr>
          <w:sz w:val="22"/>
          <w:szCs w:val="22"/>
          <w:lang w:eastAsia="ja-JP"/>
        </w:rPr>
        <w:fldChar w:fldCharType="begin" w:fldLock="1"/>
      </w:r>
      <w:r w:rsidRPr="0008241C">
        <w:rPr>
          <w:sz w:val="22"/>
          <w:szCs w:val="22"/>
          <w:lang w:eastAsia="ja-JP"/>
        </w:rPr>
        <w:instrText>ADDIN CSL_CITATION {"citationItems":[{"id":"ITEM-1","itemData":{"DOI":"10.1007/s11104-016-2910-5","ISSN":"0032-079X","author":[{"dropping-particle":"","family":"Isnard","given":"Sandrine","non-dropping-particle":"","parse-names":false,"suffix":""},{"dropping-particle":"","family":"L’huillier","given":"Laurent","non-dropping-particle":"","parse-names":false,"suffix":""},{"dropping-particle":"","family":"Rigault","given":"Frédéric","non-dropping-particle":"","parse-names":false,"suffix":""},{"dropping-particle":"","family":"Jaffré","given":"Tanguy","non-dropping-particle":"","parse-names":false,"suffix":""}],"container-title":"Plant and Soil","id":"ITEM-1","issue":"1-2","issued":{"date-parts":[["2016","6","14"]]},"page":"53-76","publisher":"Springer International Publishing","title":"How did the ultramafic soils shape the flora of the New Caledonian hotspot?","type":"article-journal","volume":"403"},"uris":["http://www.mendeley.com/documents/?uuid=e2b7450e-dcb1-3984-b339-946f07b66870"]}],"mendeley":{"formattedCitation":"(Isnard &lt;i&gt;et al.&lt;/i&gt;, 2016)","plainTextFormattedCitation":"(Isnard et al., 2016)","previouslyFormattedCitation":"(Isnard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Isnard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As with limestone karsts, ultramafic outcrops were protected until recently by their unsuitability for agriculture, but some are now threatened by mining for nickel </w:t>
      </w:r>
      <w:r w:rsidRPr="0008241C">
        <w:rPr>
          <w:sz w:val="22"/>
          <w:szCs w:val="22"/>
          <w:lang w:eastAsia="ja-JP"/>
        </w:rPr>
        <w:fldChar w:fldCharType="begin" w:fldLock="1"/>
      </w:r>
      <w:r w:rsidRPr="0008241C">
        <w:rPr>
          <w:sz w:val="22"/>
          <w:szCs w:val="22"/>
          <w:lang w:eastAsia="ja-JP"/>
        </w:rPr>
        <w:instrText>ADDIN CSL_CITATION {"citationItems":[{"id":"ITEM-1","itemData":{"DOI":"10.1007/s11356-014-3358-x","ISSN":"09441344","PMID":"25065482","abstract":"New Caledonia is a widely recognised marine and terrestrial biodiversity hot spot. However, this unique environment is under increasing anthropogenic pressure. Major threats are related to land cover change and include fire, urban sprawling and mining. Resulting habitat loss and fragmentation end up in serious erosion of the local biodiversity. Mining is of particular concern due to its economic significance for the island. Open cast mines were exploited there since 1873, and scraping out soil to access ores wipes out flora. Resulting perturbations on water flows and dramatic soil erosion lead to metal-rich sediment transport downstream into rivers and the lagoon. Conflicting environmental and economic aspects of mining are discussed in this paper. However, mining practices are also improving, and where impacts are inescapable ecological restoration is now considered. Past and ongoing experiences in the restoration of New Caledonian terrestrial ecosystems are presented and discussed here. Economic use of the local floristic diversity could also promote conservation and restoration, while providing alternative incomes. In this regard, Ecocatalysis, an innovative approach to make use of metal hyperaccumulating plants, is of particular interest.","author":[{"dropping-particle":"","family":"Losfeld","given":"Guillaume","non-dropping-particle":"","parse-names":false,"suffix":""},{"dropping-particle":"","family":"L'Huillier","given":"Laurent","non-dropping-particle":"","parse-names":false,"suffix":""},{"dropping-particle":"","family":"Fogliani","given":"Bruno","non-dropping-particle":"","parse-names":false,"suffix":""},{"dropping-particle":"","family":"Jaffré","given":"Tanguy","non-dropping-particle":"","parse-names":false,"suffix":""},{"dropping-particle":"","family":"Grison","given":"Claude","non-dropping-particle":"","parse-names":false,"suffix":""}],"container-title":"Environmental Science and Pollution Research","id":"ITEM-1","issue":"October 2015","issued":{"date-parts":[["2014"]]},"page":"5592-5607","title":"Mining in New Caledonia: environmental stakes and restoration opportunities","type":"article-journal"},"uris":["http://www.mendeley.com/documents/?uuid=c9ad9987-c4c5-41ed-9ce9-493ecdea9a28"]}],"mendeley":{"formattedCitation":"(Losfeld &lt;i&gt;et al.&lt;/i&gt;, 2014)","plainTextFormattedCitation":"(Losfeld et al., 2014)","previouslyFormattedCitation":"(Losfeld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osfeld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w:t>
      </w:r>
    </w:p>
    <w:p w14:paraId="56E27D5C" w14:textId="77777777" w:rsidR="00A01204" w:rsidRPr="0008241C" w:rsidRDefault="00A01204" w:rsidP="00A01204">
      <w:pPr>
        <w:rPr>
          <w:sz w:val="22"/>
          <w:szCs w:val="22"/>
          <w:lang w:eastAsia="ja-JP"/>
        </w:rPr>
      </w:pPr>
    </w:p>
    <w:p w14:paraId="49F011E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Heath forests (Kerangas or white-sand forests) and scrub/heathlands (Kwongan Mediterranean Sandplains)</w:t>
      </w:r>
    </w:p>
    <w:p w14:paraId="19EACE51" w14:textId="77777777" w:rsidR="00A01204" w:rsidRPr="0008241C" w:rsidRDefault="00A01204" w:rsidP="00A01204">
      <w:pPr>
        <w:rPr>
          <w:sz w:val="22"/>
          <w:szCs w:val="22"/>
          <w:lang w:eastAsia="ja-JP"/>
        </w:rPr>
      </w:pPr>
    </w:p>
    <w:p w14:paraId="5FF9AA47" w14:textId="628A8E3C" w:rsidR="00A01204" w:rsidRPr="0008241C" w:rsidRDefault="00A01204" w:rsidP="00A01204">
      <w:pPr>
        <w:rPr>
          <w:rFonts w:eastAsia="MS Mincho"/>
          <w:noProof/>
          <w:color w:val="000000"/>
          <w:sz w:val="22"/>
          <w:szCs w:val="24"/>
        </w:rPr>
      </w:pPr>
      <w:r w:rsidRPr="0008241C">
        <w:rPr>
          <w:sz w:val="22"/>
          <w:szCs w:val="22"/>
          <w:lang w:eastAsia="ja-JP"/>
        </w:rPr>
        <w:t xml:space="preserve">Heath forests (Kerangas or white-sand forests) are forests developed on soils derived from sand or sandstone, and are most common near the coast </w:t>
      </w:r>
      <w:r w:rsidRPr="0008241C">
        <w:rPr>
          <w:sz w:val="22"/>
          <w:szCs w:val="22"/>
          <w:lang w:eastAsia="ja-JP"/>
        </w:rPr>
        <w:fldChar w:fldCharType="begin" w:fldLock="1"/>
      </w:r>
      <w:r w:rsidRPr="0008241C">
        <w:rPr>
          <w:sz w:val="22"/>
          <w:szCs w:val="22"/>
          <w:lang w:eastAsia="ja-JP"/>
        </w:rPr>
        <w:instrText>ADDIN CSL_CITATION {"citationItems":[{"id":"ITEM-1","itemData":{"DOI":"10.1093/acprof:oso/9780199681341.001.0001","ISBN":"9780199681341","author":[{"dropping-particle":"","family":"Corlett","given":"Richard T.","non-dropping-particle":"","parse-names":false,"suffix":""}],"edition":"2nd","id":"ITEM-1","issued":{"date-parts":[["2014"]]},"publisher":"Oxford University Press","title":"The Ecology of Tropical East Asia","type":"book"},"uris":["http://www.mendeley.com/documents/?uuid=fc77abbf-dffc-4fbd-aa05-3336a27fd2ce"]}],"mendeley":{"formattedCitation":"(Richard T. Corlett, 2014)","manualFormatting":"(Corlett, 2014)","plainTextFormattedCitation":"(Richard T. Corlett, 2014)","previouslyFormattedCitation":"(Richard T. Corlet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orlett, 2014)</w:t>
      </w:r>
      <w:r w:rsidRPr="0008241C">
        <w:rPr>
          <w:sz w:val="22"/>
          <w:szCs w:val="22"/>
          <w:lang w:eastAsia="ja-JP"/>
        </w:rPr>
        <w:fldChar w:fldCharType="end"/>
      </w:r>
      <w:r w:rsidRPr="0008241C">
        <w:rPr>
          <w:sz w:val="22"/>
          <w:szCs w:val="22"/>
          <w:lang w:eastAsia="ja-JP"/>
        </w:rPr>
        <w:t xml:space="preserve">. In the Asia-Pacific region they are most extensive in Borneo, but also occur scattered throughout SE Asia and, less well documented, </w:t>
      </w:r>
      <w:r w:rsidRPr="0008241C">
        <w:rPr>
          <w:sz w:val="22"/>
          <w:szCs w:val="22"/>
          <w:lang w:eastAsia="ja-JP"/>
        </w:rPr>
        <w:lastRenderedPageBreak/>
        <w:t xml:space="preserve">elsewhere. It is not clear whether susceptibility to drought or shortages of nutrients, particularly nitrogen, are the most important reason for their distinctiveness </w:t>
      </w:r>
      <w:r w:rsidRPr="0008241C">
        <w:rPr>
          <w:sz w:val="22"/>
          <w:szCs w:val="22"/>
          <w:lang w:eastAsia="ja-JP"/>
        </w:rPr>
        <w:fldChar w:fldCharType="begin" w:fldLock="1"/>
      </w:r>
      <w:r w:rsidRPr="0008241C">
        <w:rPr>
          <w:sz w:val="22"/>
          <w:szCs w:val="22"/>
          <w:lang w:eastAsia="ja-JP"/>
        </w:rPr>
        <w:instrText>ADDIN CSL_CITATION {"citationItems":[{"id":"ITEM-1","itemData":{"DOI":"10.1590/S0044-59672011000400017","ISSN":"0044-5967","abstract":"Global scale analyses of soil and foliage delta N-15 have found positive relationships between delta N-15 and ecosystem N loss (suggesting an open N cycle) and a negative relationship between delta N-15 and water availability. We show here that soils and leaves from tropical heath forests are depleted in N-15 relative to 'typical' forests suggesting that they have a tight N cycle and are therefore limited by N rather than by, often suggested, water availability.","author":[{"dropping-particle":"","family":"Brearley","given":"Francis Q","non-dropping-particle":"","parse-names":false,"suffix":""},{"dropping-particle":"","family":"Fine","given":"Paul V. a","non-dropping-particle":"","parse-names":false,"suffix":""},{"dropping-particle":"","family":"Perreijn","given":"Kristel","non-dropping-particle":"","parse-names":false,"suffix":""}],"container-title":"Acta Amazonica","id":"ITEM-1","issue":"4","issued":{"date-parts":[["2011"]]},"page":"589-592","title":"Does nitrogen availability have greater control over the formation of tropical heath forests than water stress?A hypothesis based on nitrogen isotope ratios","type":"article-journal","volume":"41"},"uris":["http://www.mendeley.com/documents/?uuid=944d3922-927d-44ea-9097-6d88afb0153a"]}],"mendeley":{"formattedCitation":"(Brearley &lt;i&gt;et al.&lt;/i&gt;, 2011)","plainTextFormattedCitation":"(Brearley et al., 2011)","previouslyFormattedCitation":"(Brearley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rearley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They are characterized by a lower, more uniform, small-leaved canopy and relatively lower tree diversity than non-Kerangas rain forests, but also harbor high tree diversity including many endemic species </w:t>
      </w:r>
      <w:r w:rsidRPr="0008241C">
        <w:rPr>
          <w:sz w:val="22"/>
          <w:szCs w:val="22"/>
          <w:lang w:eastAsia="ja-JP"/>
        </w:rPr>
        <w:fldChar w:fldCharType="begin" w:fldLock="1"/>
      </w:r>
      <w:r w:rsidRPr="0008241C">
        <w:rPr>
          <w:sz w:val="22"/>
          <w:szCs w:val="22"/>
          <w:lang w:eastAsia="ja-JP"/>
        </w:rPr>
        <w:instrText>ADDIN CSL_CITATION {"citationItems":[{"id":"ITEM-1","itemData":{"DOI":"10.1093/acprof:oso/9780199681341.001.0001","ISBN":"9780199681341","author":[{"dropping-particle":"","family":"Corlett","given":"Richard T.","non-dropping-particle":"","parse-names":false,"suffix":""}],"edition":"2nd","id":"ITEM-1","issued":{"date-parts":[["2014"]]},"publisher":"Oxford University Press","title":"The Ecology of Tropical East Asia","type":"book"},"uris":["http://www.mendeley.com/documents/?uuid=fc77abbf-dffc-4fbd-aa05-3336a27fd2ce"]}],"mendeley":{"formattedCitation":"(Richard T. Corlett, 2014)","manualFormatting":"(Corlett, 2014)","plainTextFormattedCitation":"(Richard T. Corlett, 2014)","previouslyFormattedCitation":"(Richard T. Corlet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orlett, 2014)</w:t>
      </w:r>
      <w:r w:rsidRPr="0008241C">
        <w:rPr>
          <w:sz w:val="22"/>
          <w:szCs w:val="22"/>
          <w:lang w:eastAsia="ja-JP"/>
        </w:rPr>
        <w:fldChar w:fldCharType="end"/>
      </w:r>
      <w:r w:rsidRPr="0008241C">
        <w:rPr>
          <w:sz w:val="22"/>
          <w:szCs w:val="22"/>
          <w:lang w:eastAsia="ja-JP"/>
        </w:rPr>
        <w:t xml:space="preserve">. Depending on the soil depth and variability of water and drainage heath forests can be recognised in a series of different typ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Brunig","given":"E. F.","non-dropping-particle":"","parse-names":false,"suffix":""}],"container-title":"Proceedings of the symposium of recent advances in humid tropics vegetation, 1963","editor":[{"dropping-particle":"","family":"Misra","given":"R.","non-dropping-particle":"","parse-names":false,"suffix":""},{"dropping-particle":"","family":"Gopal","given":"B.","non-dropping-particle":"","parse-names":false,"suffix":""}],"id":"ITEM-1","issued":{"date-parts":[["1965"]]},"page":"82","publisher":"UNESCO","publisher-place":"Kuching","title":"A Guide and Introduction to the Vegetation of the Kerangas Forests and the Padangs of the Bako National Park","type":"paper-conference"},"uris":["http://www.mendeley.com/documents/?uuid=ad59b099-0c86-3322-9ce1-7c300f45ee04"]},{"id":"ITEM-2","itemData":{"author":[{"dropping-particle":"","family":"Wong","given":"KM","non-dropping-particle":"","parse-names":false,"suffix":""},{"dropping-particle":"","family":"Saw","given":"LG","non-dropping-particle":"","parse-names":false,"suffix":""},{"dropping-particle":"","family":"Kochummen","given":"KM","non-dropping-particle":"","parse-names":false,"suffix":""}],"container-title":"Malayan Nature Journal","id":"ITEM-2","issue":"June 1985","issued":{"date-parts":[["1987"]]},"page":"125-144","title":"A survey of the forests of the Endau-Rompin area, Peninsular Malaysia: Principal forest types and floristic notes","type":"article-journal"},"uris":["http://www.mendeley.com/documents/?uuid=d9f51736-30ba-453c-a7c3-ed2c7345ebb2"]}],"mendeley":{"formattedCitation":"(Brunig, 1965; Wong &lt;i&gt;et al.&lt;/i&gt;, 1987)","plainTextFormattedCitation":"(Brunig, 1965; Wong et al., 1987)","previouslyFormattedCitation":"(Brunig, 1965; Wong &lt;i&gt;et al.&lt;/i&gt;, 198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runig, 1965; Wong </w:t>
      </w:r>
      <w:r w:rsidRPr="0008241C">
        <w:rPr>
          <w:i/>
          <w:noProof/>
          <w:sz w:val="22"/>
          <w:szCs w:val="22"/>
          <w:lang w:eastAsia="ja-JP"/>
        </w:rPr>
        <w:t>et al.</w:t>
      </w:r>
      <w:r w:rsidRPr="0008241C">
        <w:rPr>
          <w:noProof/>
          <w:sz w:val="22"/>
          <w:szCs w:val="22"/>
          <w:lang w:eastAsia="ja-JP"/>
        </w:rPr>
        <w:t>, 1987)</w:t>
      </w:r>
      <w:r w:rsidRPr="0008241C">
        <w:rPr>
          <w:sz w:val="22"/>
          <w:szCs w:val="22"/>
          <w:lang w:eastAsia="ja-JP"/>
        </w:rPr>
        <w:fldChar w:fldCharType="end"/>
      </w:r>
      <w:r w:rsidRPr="0008241C">
        <w:rPr>
          <w:sz w:val="22"/>
          <w:szCs w:val="22"/>
          <w:lang w:eastAsia="ja-JP"/>
        </w:rPr>
        <w:t xml:space="preserve">. Their soils are unsuitable for agriculture, but they are prone to apparently irreversible degradation by logging and/or fire, and some are being mined for sand gold. </w:t>
      </w:r>
      <w:r w:rsidRPr="0008241C">
        <w:rPr>
          <w:rFonts w:eastAsia="MS Mincho"/>
          <w:noProof/>
          <w:color w:val="000000"/>
          <w:sz w:val="22"/>
          <w:szCs w:val="24"/>
        </w:rPr>
        <w:t>The Mediterranean sandplains of Western Australia support open, species-rich “</w:t>
      </w:r>
      <w:r w:rsidRPr="0008241C">
        <w:rPr>
          <w:sz w:val="22"/>
          <w:szCs w:val="22"/>
        </w:rPr>
        <w:t>kwongan</w:t>
      </w:r>
      <w:r w:rsidRPr="0008241C">
        <w:rPr>
          <w:rFonts w:eastAsia="MS Mincho"/>
          <w:noProof/>
          <w:color w:val="000000"/>
          <w:sz w:val="22"/>
          <w:szCs w:val="24"/>
        </w:rPr>
        <w:t>” shrublands on similar nutrient-poor soils derived from eroded sandstone</w:t>
      </w:r>
      <w:r w:rsidRPr="0008241C">
        <w:rPr>
          <w:sz w:val="22"/>
          <w:szCs w:val="22"/>
        </w:rPr>
        <w:t>. These communities support over 7000 species of vascular plants with an 80</w:t>
      </w:r>
      <w:r w:rsidR="00C934E9">
        <w:rPr>
          <w:sz w:val="22"/>
          <w:szCs w:val="22"/>
        </w:rPr>
        <w:t xml:space="preserve"> per cent</w:t>
      </w:r>
      <w:r w:rsidRPr="0008241C">
        <w:rPr>
          <w:sz w:val="22"/>
          <w:szCs w:val="22"/>
        </w:rPr>
        <w:t xml:space="preserve"> rate of endemism </w:t>
      </w:r>
      <w:r w:rsidRPr="0008241C">
        <w:rPr>
          <w:sz w:val="22"/>
          <w:szCs w:val="22"/>
        </w:rPr>
        <w:fldChar w:fldCharType="begin" w:fldLock="1"/>
      </w:r>
      <w:r w:rsidRPr="0008241C">
        <w:rPr>
          <w:sz w:val="22"/>
          <w:szCs w:val="22"/>
        </w:rPr>
        <w:instrText>ADDIN CSL_CITATION {"citationItems":[{"id":"ITEM-1","itemData":{"DOI":"10.1016/j.tplants.2014.08.002","author":[{"dropping-particle":"","family":"Silva","given":"Lucas C R","non-dropping-particle":"","parse-names":false,"suffix":""}],"id":"ITEM-1","issued":{"date-parts":[["2014"]]},"title":"Natural history and evolution of the Kwongan – a global biodiversity hotspot","type":"article-journal"},"uris":["http://www.mendeley.com/documents/?uuid=8514d13f-7868-3595-af0a-1468103144fc"]}],"mendeley":{"formattedCitation":"(L. C. R. Silva, 2014)","plainTextFormattedCitation":"(L. C. R. Silva, 2014)","previouslyFormattedCitation":"(L. C. R. Silva, 2014)"},"properties":{"noteIndex":0},"schema":"https://github.com/citation-style-language/schema/raw/master/csl-citation.json"}</w:instrText>
      </w:r>
      <w:r w:rsidRPr="0008241C">
        <w:rPr>
          <w:sz w:val="22"/>
          <w:szCs w:val="22"/>
        </w:rPr>
        <w:fldChar w:fldCharType="separate"/>
      </w:r>
      <w:r w:rsidRPr="0008241C">
        <w:rPr>
          <w:noProof/>
          <w:sz w:val="22"/>
          <w:szCs w:val="22"/>
        </w:rPr>
        <w:t>(L. C. R. Silva, 2014)</w:t>
      </w:r>
      <w:r w:rsidRPr="0008241C">
        <w:rPr>
          <w:sz w:val="22"/>
          <w:szCs w:val="22"/>
        </w:rPr>
        <w:fldChar w:fldCharType="end"/>
      </w:r>
      <w:r w:rsidRPr="0008241C">
        <w:rPr>
          <w:sz w:val="22"/>
          <w:szCs w:val="22"/>
        </w:rPr>
        <w:t>. Over 80</w:t>
      </w:r>
      <w:r w:rsidR="00C934E9">
        <w:rPr>
          <w:sz w:val="22"/>
          <w:szCs w:val="22"/>
        </w:rPr>
        <w:t xml:space="preserve"> per cent</w:t>
      </w:r>
      <w:r w:rsidRPr="0008241C">
        <w:rPr>
          <w:sz w:val="22"/>
          <w:szCs w:val="22"/>
        </w:rPr>
        <w:t xml:space="preserve"> of the original ecosystem has been lost to agriculture and development, and the ecoregion is classed as endangered under the Australian Environmental Protection and Biodiversity Conservation Act. </w:t>
      </w:r>
    </w:p>
    <w:p w14:paraId="0806501F" w14:textId="77777777" w:rsidR="00A01204" w:rsidRPr="0008241C" w:rsidRDefault="00A01204" w:rsidP="00A01204">
      <w:pPr>
        <w:rPr>
          <w:sz w:val="22"/>
          <w:szCs w:val="22"/>
          <w:lang w:eastAsia="ja-JP"/>
        </w:rPr>
      </w:pPr>
    </w:p>
    <w:p w14:paraId="753C5F12" w14:textId="77777777" w:rsidR="00A01204" w:rsidRPr="0008241C" w:rsidRDefault="00A01204" w:rsidP="00A01204">
      <w:pPr>
        <w:keepNext/>
        <w:tabs>
          <w:tab w:val="clear" w:pos="1247"/>
          <w:tab w:val="left" w:pos="765"/>
        </w:tabs>
        <w:outlineLvl w:val="2"/>
        <w:rPr>
          <w:b/>
          <w:sz w:val="24"/>
          <w:szCs w:val="24"/>
        </w:rPr>
      </w:pPr>
      <w:bookmarkStart w:id="856" w:name="_Toc504317186"/>
      <w:bookmarkStart w:id="857" w:name="_Toc504317879"/>
      <w:bookmarkStart w:id="858" w:name="_Toc504320406"/>
      <w:bookmarkStart w:id="859" w:name="_Toc504320629"/>
      <w:bookmarkStart w:id="860" w:name="_Toc504320853"/>
      <w:bookmarkStart w:id="861" w:name="_Toc524041376"/>
      <w:r w:rsidRPr="0008241C">
        <w:rPr>
          <w:b/>
          <w:sz w:val="24"/>
          <w:szCs w:val="24"/>
        </w:rPr>
        <w:t xml:space="preserve">3.2.2 </w:t>
      </w:r>
      <w:r w:rsidRPr="0008241C">
        <w:rPr>
          <w:b/>
          <w:sz w:val="24"/>
          <w:szCs w:val="24"/>
        </w:rPr>
        <w:tab/>
        <w:t>Inland freshwater and wetlands</w:t>
      </w:r>
      <w:bookmarkEnd w:id="856"/>
      <w:bookmarkEnd w:id="857"/>
      <w:bookmarkEnd w:id="858"/>
      <w:bookmarkEnd w:id="859"/>
      <w:bookmarkEnd w:id="860"/>
      <w:bookmarkEnd w:id="861"/>
    </w:p>
    <w:p w14:paraId="28181D04" w14:textId="77777777" w:rsidR="00A01204" w:rsidRPr="0008241C" w:rsidRDefault="00A01204" w:rsidP="00A01204">
      <w:pPr>
        <w:rPr>
          <w:sz w:val="22"/>
          <w:szCs w:val="22"/>
          <w:lang w:eastAsia="ja-JP"/>
        </w:rPr>
      </w:pPr>
    </w:p>
    <w:p w14:paraId="401DF67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62" w:name="_Toc504317187"/>
      <w:bookmarkStart w:id="863" w:name="_Toc504317880"/>
      <w:bookmarkStart w:id="864" w:name="_Toc524041377"/>
      <w:r w:rsidRPr="0008241C">
        <w:rPr>
          <w:b/>
          <w:sz w:val="22"/>
          <w:szCs w:val="24"/>
        </w:rPr>
        <w:t xml:space="preserve">3.2.2.1 </w:t>
      </w:r>
      <w:r w:rsidRPr="0008241C">
        <w:rPr>
          <w:b/>
          <w:sz w:val="22"/>
          <w:szCs w:val="24"/>
        </w:rPr>
        <w:tab/>
        <w:t>Status and trends in fresh water biota</w:t>
      </w:r>
      <w:bookmarkEnd w:id="862"/>
      <w:bookmarkEnd w:id="863"/>
      <w:bookmarkEnd w:id="864"/>
      <w:r w:rsidRPr="0008241C">
        <w:rPr>
          <w:b/>
          <w:sz w:val="22"/>
          <w:szCs w:val="24"/>
        </w:rPr>
        <w:t xml:space="preserve"> </w:t>
      </w:r>
    </w:p>
    <w:p w14:paraId="58846501" w14:textId="77777777" w:rsidR="00A01204" w:rsidRPr="0008241C" w:rsidRDefault="00A01204" w:rsidP="00A01204">
      <w:pPr>
        <w:autoSpaceDE w:val="0"/>
        <w:autoSpaceDN w:val="0"/>
        <w:adjustRightInd w:val="0"/>
        <w:rPr>
          <w:sz w:val="22"/>
          <w:szCs w:val="22"/>
          <w:lang w:eastAsia="ja-JP"/>
        </w:rPr>
      </w:pPr>
    </w:p>
    <w:p w14:paraId="6A23BF49" w14:textId="3B5989D8" w:rsidR="00A01204" w:rsidRPr="0008241C" w:rsidRDefault="00A01204" w:rsidP="00A01204">
      <w:pPr>
        <w:autoSpaceDE w:val="0"/>
        <w:autoSpaceDN w:val="0"/>
        <w:adjustRightInd w:val="0"/>
        <w:rPr>
          <w:sz w:val="22"/>
          <w:szCs w:val="22"/>
          <w:lang w:eastAsia="ja-JP"/>
        </w:rPr>
      </w:pPr>
      <w:r w:rsidRPr="0008241C">
        <w:rPr>
          <w:sz w:val="22"/>
          <w:szCs w:val="22"/>
          <w:lang w:eastAsia="ja-JP"/>
        </w:rPr>
        <w:t xml:space="preserve">Freshwater ecosystems include lakes, ponds, rivers, streams and inland wetlands and peatlands </w:t>
      </w:r>
      <w:r w:rsidRPr="0008241C">
        <w:rPr>
          <w:sz w:val="22"/>
          <w:szCs w:val="22"/>
          <w:lang w:eastAsia="ja-JP"/>
        </w:rPr>
        <w:fldChar w:fldCharType="begin" w:fldLock="1"/>
      </w:r>
      <w:r w:rsidRPr="0008241C">
        <w:rPr>
          <w:sz w:val="22"/>
          <w:szCs w:val="22"/>
          <w:lang w:eastAsia="ja-JP"/>
        </w:rPr>
        <w:instrText>ADDIN CSL_CITATION {"citationItems":[{"id":"ITEM-1","itemData":{"URL":"http://ramsar.rgis.ch/cda/en/ramsar-documents-guidelines-classification-system/main/ramsar/1-31-105%5E21235_4000_0","author":[{"dropping-particle":"","family":"Ramsar Convention","given":"","non-dropping-particle":"","parse-names":false,"suffix":""}],"id":"ITEM-1","issued":{"date-parts":[["2012"]]},"title":"Classification System for Wetland Type: The Ramsar Convention definition of \"wetland\" and classification system for wetland type","type":"webpage"},"uris":["http://www.mendeley.com/documents/?uuid=8404a795-d3cd-4dbc-9826-0dda26fdc210"]}],"mendeley":{"formattedCitation":"(Ramsar Convention, 2012)","manualFormatting":"(Ramsar Convention, 2012","plainTextFormattedCitation":"(Ramsar Convention, 2012)","previouslyFormattedCitation":"(Ramsar Convention,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amsar Convention, 2012</w:t>
      </w:r>
      <w:r w:rsidRPr="0008241C">
        <w:rPr>
          <w:sz w:val="22"/>
          <w:szCs w:val="22"/>
          <w:lang w:eastAsia="ja-JP"/>
        </w:rPr>
        <w:fldChar w:fldCharType="end"/>
      </w:r>
      <w:r w:rsidRPr="0008241C">
        <w:rPr>
          <w:sz w:val="22"/>
          <w:szCs w:val="22"/>
          <w:lang w:eastAsia="ja-JP"/>
        </w:rPr>
        <w:t xml:space="preserve">). Freshwater ecosystems provide several services, of which some are extensively exploited </w:t>
      </w:r>
      <w:r w:rsidRPr="0008241C">
        <w:rPr>
          <w:sz w:val="22"/>
          <w:szCs w:val="22"/>
          <w:lang w:eastAsia="ja-JP"/>
        </w:rPr>
        <w:fldChar w:fldCharType="begin" w:fldLock="1"/>
      </w:r>
      <w:r w:rsidRPr="0008241C">
        <w:rPr>
          <w:sz w:val="22"/>
          <w:szCs w:val="22"/>
          <w:lang w:eastAsia="ja-JP"/>
        </w:rPr>
        <w:instrText>ADDIN CSL_CITATION {"citationItems":[{"id":"ITEM-1","itemData":{"DOI":"10.1038/nature09440","ISSN":"0028-0836","abstract":"Access to fresh water is essential for all life forms, but water security for humans and biodiversity are often seen as competing priorities. A new analysis of the threats to the world's rivers breaks new ground by accounting for a broad array of stressors and their downstream effects, from both human and biodiversity perspectives. A subsequent analysis of investments in water resources offers insights into the sources of global disparities in human water security that separate rich from poor. The authors conclude that rivers are in a state of crisis, and that nearly 80% of humanity lives in areas where threat levels are relatively high. River-dwelling species face similarly great challenges around the world. Achieving a sustainable solution to these problems, the authors say, will require creative solutions that jointly address water security for humans and biodiversity, and that treat underlying causes rather than merely symptoms.","author":[{"dropping-particle":"","family":"Vörösmarty","given":"C. J.","non-dropping-particle":"","parse-names":false,"suffix":""},{"dropping-particle":"","family":"McIntyre","given":"P. B.","non-dropping-particle":"","parse-names":false,"suffix":""},{"dropping-particle":"","family":"Gessner","given":"M. O.","non-dropping-particle":"","parse-names":false,"suffix":""},{"dropping-particle":"","family":"Dudgeon","given":"D.","non-dropping-particle":"","parse-names":false,"suffix":""},{"dropping-particle":"","family":"Prusevich","given":"A.","non-dropping-particle":"","parse-names":false,"suffix":""},{"dropping-particle":"","family":"Green","given":"P.","non-dropping-particle":"","parse-names":false,"suffix":""},{"dropping-particle":"","family":"Glidden","given":"S.","non-dropping-particle":"","parse-names":false,"suffix":""},{"dropping-particle":"","family":"Bunn","given":"S. E.","non-dropping-particle":"","parse-names":false,"suffix":""},{"dropping-particle":"","family":"Sullivan","given":"C. A.","non-dropping-particle":"","parse-names":false,"suffix":""},{"dropping-particle":"","family":"Liermann","given":"C. Reidy","non-dropping-particle":"","parse-names":false,"suffix":""},{"dropping-particle":"","family":"Davies","given":"P. M.","non-dropping-particle":"","parse-names":false,"suffix":""}],"container-title":"Nature","id":"ITEM-1","issue":"7315","issued":{"date-parts":[["2010","9","30"]]},"page":"555-561","publisher":"Nature Publishing Group","title":"Global threats to human water security and river biodiversity","type":"article-journal","volume":"467"},"uris":["http://www.mendeley.com/documents/?uuid=3020e4ca-9459-3258-afbd-0fb4161d4759"]}],"mendeley":{"formattedCitation":"(Vörösmarty &lt;i&gt;et al.&lt;/i&gt;, 2010)","plainTextFormattedCitation":"(Vörösmarty et al., 2010)","previouslyFormattedCitation":"(Vörösmarty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Vörösmarty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As a consequence of the dense human population, freshwater resources in the Asia-Pacific region is undergoing the most rapid rate of decline globally </w:t>
      </w:r>
      <w:r w:rsidRPr="0008241C">
        <w:rPr>
          <w:sz w:val="22"/>
          <w:szCs w:val="22"/>
          <w:lang w:eastAsia="ja-JP"/>
        </w:rPr>
        <w:fldChar w:fldCharType="begin" w:fldLock="1"/>
      </w:r>
      <w:r w:rsidRPr="0008241C">
        <w:rPr>
          <w:sz w:val="22"/>
          <w:szCs w:val="22"/>
          <w:lang w:eastAsia="ja-JP"/>
        </w:rPr>
        <w:instrText>ADDIN CSL_CITATION {"citationItems":[{"id":"ITEM-1","itemData":{"DOI":"/","ISBN":"9782940443871","ISSN":"1018-8665","abstract":"Species and spaces, people and places N I T 2014 REPORT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 Zoological Society of London Founded in 1826, the Zoological Society of London (ZSL) is an international scientific, conservation and educational organization. Its mission is to achieve and promote the worldwide conservation of animals and their habitats. ZSL runs ZSL London Zoo and ZSL Whipsnade Zoo; carries out scientific research in the Institute of Zoology; and is actively involved in field conservation worldwide. The ZSL manages the Living Planet Index ® in a collaborative partnership with WWF. Global Footprint Network Global Footprint Network promotes the science of sustainability by advancing the Ecological Footprint, a resource accounting tool that makes sustainability measurable. Together with its partners, the Network works to further improve and implement this science by coordinating research, developing methodological standards, and providing decision-makers with robust resource accounts to help the human economy operate within the Earth's ecological limits. Water Footprint Network The Water Footprint Network (WFN) is a multi-stakeholder network committed to the transition to fair and smart use of the world's freshwater. WFN published the Global Water Footprint Assessment Standard in 2011 and advances the use of Water Footprint Assessment through sharing knowledge, demonstrating solutions and linking communities. WFN maintains the world's most comprehensive water footprint database, WaterStat, and the Water Footprint Assessment Tool.","author":[{"dropping-particle":"","family":"McLellan (eds)","given":"Richard","non-dropping-particle":"","parse-names":false,"suffix":""}],"id":"ITEM-1","issued":{"date-parts":[["2014"]]},"number-of-pages":"173","title":"The Living planet Report, 2014","type":"book"},"uris":["http://www.mendeley.com/documents/?uuid=c60acaf9-83a2-44b3-812c-19a653f27bb2"]}],"mendeley":{"formattedCitation":"(McLellan (eds), 2014)","manualFormatting":"(McLellan, 2014)","plainTextFormattedCitation":"(McLellan (eds), 2014)","previouslyFormattedCitation":"(McLellan (eds),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cLellan, 2014)</w:t>
      </w:r>
      <w:r w:rsidRPr="0008241C">
        <w:rPr>
          <w:sz w:val="22"/>
          <w:szCs w:val="22"/>
          <w:lang w:eastAsia="ja-JP"/>
        </w:rPr>
        <w:fldChar w:fldCharType="end"/>
      </w:r>
      <w:r w:rsidRPr="0008241C">
        <w:rPr>
          <w:sz w:val="22"/>
          <w:szCs w:val="22"/>
          <w:lang w:eastAsia="ja-JP"/>
        </w:rPr>
        <w:t>. Freshwater biodiversity, which represents almost 6</w:t>
      </w:r>
      <w:r w:rsidR="00C934E9">
        <w:rPr>
          <w:sz w:val="22"/>
          <w:szCs w:val="22"/>
          <w:lang w:eastAsia="ja-JP"/>
        </w:rPr>
        <w:t xml:space="preserve"> per cent</w:t>
      </w:r>
      <w:r w:rsidRPr="0008241C">
        <w:rPr>
          <w:sz w:val="22"/>
          <w:szCs w:val="22"/>
          <w:lang w:eastAsia="ja-JP"/>
        </w:rPr>
        <w:t xml:space="preserve"> (&gt;163,000 species) of all species on earth contained in 0.01</w:t>
      </w:r>
      <w:r w:rsidR="00C934E9">
        <w:rPr>
          <w:sz w:val="22"/>
          <w:szCs w:val="22"/>
          <w:lang w:eastAsia="ja-JP"/>
        </w:rPr>
        <w:t xml:space="preserve"> per cent</w:t>
      </w:r>
      <w:r w:rsidRPr="0008241C">
        <w:rPr>
          <w:sz w:val="22"/>
          <w:szCs w:val="22"/>
          <w:lang w:eastAsia="ja-JP"/>
        </w:rPr>
        <w:t xml:space="preserve"> of the world’s water in ecosystems, appears to be disproportionately at risk </w:t>
      </w:r>
      <w:r w:rsidRPr="0008241C">
        <w:rPr>
          <w:sz w:val="22"/>
          <w:szCs w:val="22"/>
          <w:lang w:eastAsia="ja-JP"/>
        </w:rPr>
        <w:fldChar w:fldCharType="begin" w:fldLock="1"/>
      </w:r>
      <w:r w:rsidRPr="0008241C">
        <w:rPr>
          <w:sz w:val="22"/>
          <w:szCs w:val="22"/>
          <w:lang w:eastAsia="ja-JP"/>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Hélène","non-dropping-particle":"","parse-names":false,"suffix":""},{"dropping-particle":"","family":"Soto","given":"Doris","non-dropping-particle":"","parse-names":false,"suffix":""},{"dropping-particle":"","family":"Stiassny","given":"Melanie L. J.","non-dropping-particle":"","parse-names":false,"suffix":""},{"dropping-particle":"","family":"Sullivan","given":"Caroline A.","non-dropping-particle":"","parse-names":false,"suffix":""}],"container-title":"Biological Reviews of the Cambridge Philosophical Society","id":"ITEM-1","issue":"2","issued":{"date-parts":[["2006"]]},"page":"163-82","title":"Freshwater biodiversity: importance, threats, status and conservation challenges","type":"article-journal","volume":"81"},"uris":["http://www.mendeley.com/documents/?uuid=e0df6abc-0eec-48aa-ba03-5d33fb19c4f3"]}],"mendeley":{"formattedCitation":"(Dudgeon &lt;i&gt;et al.&lt;/i&gt;, 2006)","plainTextFormattedCitation":"(Dudgeon et al., 2006)","previouslyFormattedCitation":"(Dudgeon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udgeon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rPr>
        <w:t xml:space="preserve">“The paradox of freshwater biodiversity” </w:t>
      </w:r>
      <w:r w:rsidRPr="0008241C">
        <w:rPr>
          <w:rFonts w:eastAsia="MS Mincho"/>
          <w:sz w:val="22"/>
          <w:szCs w:val="22"/>
        </w:rPr>
        <w:fldChar w:fldCharType="begin" w:fldLock="1"/>
      </w:r>
      <w:r w:rsidRPr="0008241C">
        <w:rPr>
          <w:rFonts w:eastAsia="MS Mincho"/>
          <w:sz w:val="22"/>
          <w:szCs w:val="22"/>
        </w:rPr>
        <w:instrText>ADDIN CSL_CITATION {"citationItems":[{"id":"ITEM-1","itemData":{"DOI":"10.1007/s10750-009-0045-x","author":[{"dropping-particle":"","family":"Martens","given":"Koen","non-dropping-particle":"","parse-names":false,"suffix":""}],"id":"ITEM-1","issued":{"date-parts":[["2010"]]},"page":"1-2","title":"The International Year of Biodiversity","type":"article-journal"},"uris":["http://www.mendeley.com/documents/?uuid=bc7c1631-7f0e-438e-81b1-1bebb90d5676"]}],"mendeley":{"formattedCitation":"(Martens, 2010)","plainTextFormattedCitation":"(Martens, 2010)","previouslyFormattedCitation":"(Martens, 2010)"},"properties":{"noteIndex":0},"schema":"https://github.com/citation-style-language/schema/raw/master/csl-citation.json"}</w:instrText>
      </w:r>
      <w:r w:rsidRPr="0008241C">
        <w:rPr>
          <w:rFonts w:eastAsia="MS Mincho"/>
          <w:sz w:val="22"/>
          <w:szCs w:val="22"/>
        </w:rPr>
        <w:fldChar w:fldCharType="separate"/>
      </w:r>
      <w:r w:rsidRPr="0008241C">
        <w:rPr>
          <w:rFonts w:eastAsia="MS Mincho"/>
          <w:noProof/>
          <w:sz w:val="22"/>
          <w:szCs w:val="22"/>
        </w:rPr>
        <w:t>(Martens, 2010)</w:t>
      </w:r>
      <w:r w:rsidRPr="0008241C">
        <w:rPr>
          <w:rFonts w:eastAsia="MS Mincho"/>
          <w:sz w:val="22"/>
          <w:szCs w:val="22"/>
        </w:rPr>
        <w:fldChar w:fldCharType="end"/>
      </w:r>
      <w:r w:rsidRPr="0008241C">
        <w:rPr>
          <w:rFonts w:eastAsia="MS Mincho"/>
          <w:sz w:val="22"/>
          <w:szCs w:val="22"/>
        </w:rPr>
        <w:t xml:space="preserve"> is characterized by the fact that </w:t>
      </w:r>
      <w:r w:rsidRPr="0008241C">
        <w:rPr>
          <w:sz w:val="22"/>
          <w:szCs w:val="22"/>
          <w:lang w:eastAsia="ja-JP"/>
        </w:rPr>
        <w:t>freshwater habitats comprise only 0.8</w:t>
      </w:r>
      <w:r w:rsidR="00C934E9">
        <w:rPr>
          <w:sz w:val="22"/>
          <w:szCs w:val="22"/>
          <w:lang w:eastAsia="ja-JP"/>
        </w:rPr>
        <w:t xml:space="preserve"> per cent</w:t>
      </w:r>
      <w:r w:rsidRPr="0008241C">
        <w:rPr>
          <w:sz w:val="22"/>
          <w:szCs w:val="22"/>
          <w:lang w:eastAsia="ja-JP"/>
        </w:rPr>
        <w:t xml:space="preserve"> of the earth surface, but harbour </w:t>
      </w:r>
      <w:r w:rsidRPr="0008241C">
        <w:rPr>
          <w:sz w:val="22"/>
          <w:szCs w:val="22"/>
        </w:rPr>
        <w:t>9.5</w:t>
      </w:r>
      <w:r w:rsidR="00C934E9">
        <w:rPr>
          <w:sz w:val="22"/>
          <w:szCs w:val="22"/>
        </w:rPr>
        <w:t xml:space="preserve"> per cent</w:t>
      </w:r>
      <w:r w:rsidRPr="0008241C">
        <w:rPr>
          <w:sz w:val="22"/>
          <w:szCs w:val="22"/>
        </w:rPr>
        <w:t xml:space="preserve"> of all known animal species, including one third of all vertebrate species </w:t>
      </w:r>
      <w:r w:rsidRPr="0008241C">
        <w:rPr>
          <w:sz w:val="22"/>
          <w:szCs w:val="22"/>
        </w:rPr>
        <w:fldChar w:fldCharType="begin" w:fldLock="1"/>
      </w:r>
      <w:r w:rsidRPr="0008241C">
        <w:rPr>
          <w:sz w:val="22"/>
          <w:szCs w:val="22"/>
        </w:rPr>
        <w:instrText xml:space="preserve">ADDIN CSL_CITATION {"citationItems":[{"id":"ITEM-1","itemData":{"DOI":"10.1899/08-171.1","ISBN":"08873593","ISSN":"0887-3593","PMID":"987","abstract":"Abstract Freshwater habitats occupy &lt;1% of the Earth's surface, yet are hotspots that support </w:instrText>
      </w:r>
      <w:r w:rsidRPr="0008241C">
        <w:rPr>
          <w:rFonts w:ascii="Cambria Math" w:hAnsi="Cambria Math" w:cs="Cambria Math"/>
          <w:sz w:val="22"/>
          <w:szCs w:val="22"/>
        </w:rPr>
        <w:instrText>∼</w:instrText>
      </w:r>
      <w:r w:rsidRPr="0008241C">
        <w:rPr>
          <w:sz w:val="22"/>
          <w:szCs w:val="22"/>
        </w:rPr>
        <w:instrText xml:space="preserve">10% of all known species, and </w:instrText>
      </w:r>
      <w:r w:rsidRPr="0008241C">
        <w:rPr>
          <w:rFonts w:ascii="Cambria Math" w:hAnsi="Cambria Math" w:cs="Cambria Math"/>
          <w:sz w:val="22"/>
          <w:szCs w:val="22"/>
        </w:rPr>
        <w:instrText>∼</w:instrText>
      </w:r>
      <w:r w:rsidRPr="0008241C">
        <w:rPr>
          <w:sz w:val="22"/>
          <w:szCs w:val="22"/>
        </w:rPr>
        <w:instrText>⅓ of vertebrate species. Fresh waters also are hotspots for human activities that have led to widespread habitat degradation, pollution, flow regulation and water extraction, fisheries overexploitation, and alien species introductions. These impacts have caused severe declines in the range and abundance of many freshwater species, so that they are now far more imperiled than their marine or terrestrial counterparts. Here, we review progress in conservation of freshwater biodiversity, with a focus on the period since 1986, and outline key challenges for the future. Driven by rising conservation concerns, freshwater ecologists have conducted a great deal of research over the past 25 y on the status, trends, autecology, and propagation of imperiled species, threats to these species, the consequences of biodiversity loss for ecosystem functioning, metapopulation dynamics, biodiversity ...","author":[{"dropping-particle":"","family":"Strayer","given":"David L.","non-dropping-particle":"","parse-names":false,"suffix":""},{"dropping-particle":"","family":"Dudgeon","given":"David","non-dropping-particle":"","parse-names":false,"suffix":""}],"container-title":"Journal of the North American Benthological Society","id":"ITEM-1","issue":"1","issued":{"date-parts":[["2010"]]},"page":"344-358","title":"Freshwater biodiversity conservation: recent progress and future challenges","type":"article-journal","volume":"29"},"uris":["http://www.mendeley.com/documents/?uuid=673ffd38-0afe-4921-a44e-e25aae1bdd75"]}],"mendeley":{"formattedCitation":"(Strayer &amp; Dudgeon, 2010)","plainTextFormattedCitation":"(Strayer &amp; Dudgeon, 2010)","previouslyFormattedCitation":"(Strayer &amp; Dudgeon, 2010)"},"properties":{"noteIndex":0},"schema":"https://github.com/citation-style-language/schema/raw/master/csl-citation.json"}</w:instrText>
      </w:r>
      <w:r w:rsidRPr="0008241C">
        <w:rPr>
          <w:sz w:val="22"/>
          <w:szCs w:val="22"/>
        </w:rPr>
        <w:fldChar w:fldCharType="separate"/>
      </w:r>
      <w:r w:rsidRPr="0008241C">
        <w:rPr>
          <w:noProof/>
          <w:sz w:val="22"/>
          <w:szCs w:val="22"/>
        </w:rPr>
        <w:t>(Strayer &amp; Dudgeon, 2010)</w:t>
      </w:r>
      <w:r w:rsidRPr="0008241C">
        <w:rPr>
          <w:sz w:val="22"/>
          <w:szCs w:val="22"/>
        </w:rPr>
        <w:fldChar w:fldCharType="end"/>
      </w:r>
      <w:r w:rsidRPr="0008241C">
        <w:rPr>
          <w:rFonts w:eastAsia="MS Mincho"/>
          <w:sz w:val="22"/>
          <w:szCs w:val="22"/>
        </w:rPr>
        <w:t xml:space="preserve">. Furthermore, the geographic distribution range of freshwater species is often restricted to small areas, such as river and lake basins </w:t>
      </w:r>
      <w:r w:rsidRPr="0008241C">
        <w:rPr>
          <w:sz w:val="22"/>
          <w:szCs w:val="22"/>
          <w:lang w:eastAsia="ja-JP"/>
        </w:rPr>
        <w:fldChar w:fldCharType="begin" w:fldLock="1"/>
      </w:r>
      <w:r w:rsidRPr="0008241C">
        <w:rPr>
          <w:sz w:val="22"/>
          <w:szCs w:val="22"/>
          <w:lang w:eastAsia="ja-JP"/>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Hélène","non-dropping-particle":"","parse-names":false,"suffix":""},{"dropping-particle":"","family":"Soto","given":"Doris","non-dropping-particle":"","parse-names":false,"suffix":""},{"dropping-particle":"","family":"Stiassny","given":"Melanie L. J.","non-dropping-particle":"","parse-names":false,"suffix":""},{"dropping-particle":"","family":"Sullivan","given":"Caroline A.","non-dropping-particle":"","parse-names":false,"suffix":""}],"container-title":"Biological Reviews of the Cambridge Philosophical Society","id":"ITEM-1","issue":"2","issued":{"date-parts":[["2006"]]},"page":"163-82","title":"Freshwater biodiversity: importance, threats, status and conservation challenges","type":"article-journal","volume":"81"},"uris":["http://www.mendeley.com/documents/?uuid=e0df6abc-0eec-48aa-ba03-5d33fb19c4f3"]}],"mendeley":{"formattedCitation":"(Dudgeon &lt;i&gt;et al.&lt;/i&gt;, 2006)","manualFormatting":"(e.g., Dudgeon et al., 2006)","plainTextFormattedCitation":"(Dudgeon et al., 2006)","previouslyFormattedCitation":"(Dudgeon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e.g., Dudgeon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rFonts w:eastAsia="MS Mincho"/>
          <w:sz w:val="22"/>
          <w:szCs w:val="22"/>
        </w:rPr>
        <w:t xml:space="preserve">. </w:t>
      </w:r>
      <w:r w:rsidRPr="0008241C">
        <w:rPr>
          <w:sz w:val="22"/>
          <w:szCs w:val="22"/>
          <w:lang w:eastAsia="ja-JP"/>
        </w:rPr>
        <w:t xml:space="preserve">Habitat loss and fragmentation have reduced genetic diversity and variability within the declining populations (e.g., </w:t>
      </w:r>
      <w:r w:rsidRPr="0008241C">
        <w:rPr>
          <w:sz w:val="22"/>
          <w:szCs w:val="22"/>
        </w:rPr>
        <w:fldChar w:fldCharType="begin" w:fldLock="1"/>
      </w:r>
      <w:r w:rsidRPr="0008241C">
        <w:rPr>
          <w:sz w:val="22"/>
          <w:szCs w:val="22"/>
        </w:rPr>
        <w:instrText>ADDIN CSL_CITATION {"citationItems":[{"id":"ITEM-1","itemData":{"DOI":"10.1111/j.2006.0030-1299.14778.x","ISBN":"0030-1299","ISSN":"00301299","PMID":"1726","abstract":"In this study, a simple genetic model is integrated with an established method from landscape ecology to investigate the effect of habitat geometry and availability on genetic drift. Previous ecological modelling has identified a sharp threshold in habitat availability for species’ persistence, beyond which the species rapidly becomes extinct. This study demonstrates the existence of a similar threshold for fixation time of selectively neutral genotypes by genetic drift, the location of which is determined by habitat shape and spatial correlation of habitat loss. Time to fixation is greater for habitats if they are long and thin rather than square. Despite reductions in population size due to habitat loss, fixation time remains relatively constant until a pre-threshold value, beyond which there is often a substantial increase in time to fixation. Further habitat loss results in the percolation threshold being reached and beyond this point the time to fixation decreases very rapidly. This study reveals a complex relationship between habitat availability, habitat geometry and the process of genetic drift. Possible implications of our results for conservation are discussed. Further work is required to improve our understanding of the interaction between evolutionary, ecological and landscape processes. T.","author":[{"dropping-particle":"","family":"Ezard","given":"T. H. G.","non-dropping-particle":"","parse-names":false,"suffix":""},{"dropping-particle":"","family":"Travis","given":"J. M. J.","non-dropping-particle":"","parse-names":false,"suffix":""}],"container-title":"Oikos","id":"ITEM-1","issue":"2","issued":{"date-parts":[["2006"]]},"page":"367-375","title":"The impact of habitat loss and fragmentation on genetic drift and fixation time","type":"article-journal","volume":"114"},"uris":["http://www.mendeley.com/documents/?uuid=297e764e-606e-4e6a-be61-c2ef98d228d9"]}],"mendeley":{"formattedCitation":"(Ezard &amp; Travis, 2006)","manualFormatting":"Ezard &amp; Travis, 2006)","plainTextFormattedCitation":"(Ezard &amp; Travis, 2006)","previouslyFormattedCitation":"(Ezard &amp; Travis, 2006)"},"properties":{"noteIndex":0},"schema":"https://github.com/citation-style-language/schema/raw/master/csl-citation.json"}</w:instrText>
      </w:r>
      <w:r w:rsidRPr="0008241C">
        <w:rPr>
          <w:sz w:val="22"/>
          <w:szCs w:val="22"/>
        </w:rPr>
        <w:fldChar w:fldCharType="separate"/>
      </w:r>
      <w:r w:rsidRPr="0008241C">
        <w:rPr>
          <w:noProof/>
          <w:sz w:val="22"/>
          <w:szCs w:val="22"/>
        </w:rPr>
        <w:t>Ezard &amp; Travis, 2006)</w:t>
      </w:r>
      <w:r w:rsidRPr="0008241C">
        <w:rPr>
          <w:sz w:val="22"/>
          <w:szCs w:val="22"/>
        </w:rPr>
        <w:fldChar w:fldCharType="end"/>
      </w:r>
      <w:r w:rsidRPr="0008241C">
        <w:rPr>
          <w:sz w:val="22"/>
          <w:szCs w:val="22"/>
          <w:lang w:eastAsia="ja-JP"/>
        </w:rPr>
        <w:t xml:space="preserve">. Consequently, global extinction rates and extirpations (local/regional extinctions) of freshwater species are roughly twice that of terrestrial and marine ecosystems </w:t>
      </w:r>
      <w:r w:rsidRPr="0008241C">
        <w:rPr>
          <w:sz w:val="22"/>
          <w:szCs w:val="22"/>
          <w:lang w:eastAsia="ja-JP"/>
        </w:rPr>
        <w:fldChar w:fldCharType="begin" w:fldLock="1"/>
      </w:r>
      <w:r w:rsidRPr="0008241C">
        <w:rPr>
          <w:sz w:val="22"/>
          <w:szCs w:val="22"/>
          <w:lang w:eastAsia="ja-JP"/>
        </w:rPr>
        <w:instrText xml:space="preserve">ADDIN CSL_CITATION {"citationItems":[{"id":"ITEM-1","itemData":{"ISBN":"1597260401","abstract":"Our Human Planet summarizes the findings of the four working groups and serves as a reference guide to the four volumes in the Millennium Ecosystem Assessment series. It presents the key findings of each working group and meets the needs of policy-makers and other professionals. The summary also provides an overview of the framework used by the assessment, and will serve as a guide for assessment, planning, and management for the future. It also gives the nonspecialist the means of navigating the detailed findings of the Millennium Ecosystem Assessment.","author":[{"dropping-particle":"","family":"The Millennium Ecosystem Assessment","given":"","non-dropping-particle":"","parse-names":false,"suffix":""}],"id":"ITEM-1","issued":{"date-parts":[["2005"]]},"number-of-pages":"109","publisher":"Island Press","publisher-place":"Washington, DC","title":"Ecosystems and Human Well-Being Ecosystems and Human Well-Being","type":"book"},"uris":["http://www.mendeley.com/documents/?uuid=359116a3-b3b4-3cdb-a1af-8a201ec0ee0c"]},{"id":"ITEM-2","itemData":{"DOI":"10.1899/08-171.1","ISBN":"08873593","ISSN":"0887-3593","PMID":"987","abstract":"Abstract Freshwater habitats occupy &lt;1% of the Earth's surface, yet are hotspots that support </w:instrText>
      </w:r>
      <w:r w:rsidRPr="0008241C">
        <w:rPr>
          <w:rFonts w:ascii="Cambria Math" w:hAnsi="Cambria Math" w:cs="Cambria Math"/>
          <w:sz w:val="22"/>
          <w:szCs w:val="22"/>
          <w:lang w:eastAsia="ja-JP"/>
        </w:rPr>
        <w:instrText>∼</w:instrText>
      </w:r>
      <w:r w:rsidRPr="0008241C">
        <w:rPr>
          <w:sz w:val="22"/>
          <w:szCs w:val="22"/>
          <w:lang w:eastAsia="ja-JP"/>
        </w:rPr>
        <w:instrText xml:space="preserve">10% of all known species, and </w:instrText>
      </w:r>
      <w:r w:rsidRPr="0008241C">
        <w:rPr>
          <w:rFonts w:ascii="Cambria Math" w:hAnsi="Cambria Math" w:cs="Cambria Math"/>
          <w:sz w:val="22"/>
          <w:szCs w:val="22"/>
          <w:lang w:eastAsia="ja-JP"/>
        </w:rPr>
        <w:instrText>∼</w:instrText>
      </w:r>
      <w:r w:rsidRPr="0008241C">
        <w:rPr>
          <w:sz w:val="22"/>
          <w:szCs w:val="22"/>
          <w:lang w:eastAsia="ja-JP"/>
        </w:rPr>
        <w:instrText>⅓ of vertebrate species. Fresh waters also are hotspots for human activities that have led to widespread habitat degradation, pollution, flow regulation and water extraction, fisheries overexploitation, and alien species introductions. These impacts have caused severe declines in the range and abundance of many freshwater species, so that they are now far more imperiled than their marine or terrestrial counterparts. Here, we review progress in conservation of freshwater biodiversity, with a focus on the period since 1986, and outline key challenges for the future. Driven by rising conservation concerns, freshwater ecologists have conducted a great deal of research over the past 25 y on the status, trends, autecology, and propagation of imperiled species, threats to these species, the consequences of biodiversity loss for ecosystem functioning, metapopulation dynamics, biodiversity ...","author":[{"dropping-particle":"","family":"Strayer","given":"David L.","non-dropping-particle":"","parse-names":false,"suffix":""},{"dropping-particle":"","family":"Dudgeon","given":"David","non-dropping-particle":"","parse-names":false,"suffix":""}],"container-title":"Journal of the North American Benthological Society","id":"ITEM-2","issue":"1","issued":{"date-parts":[["2010"]]},"page":"344-358","title":"Freshwater biodiversity conservation: recent progress and future challenges","type":"article-journal","volume":"29"},"uris":["http://www.mendeley.com/documents/?uuid=673ffd38-0afe-4921-a44e-e25aae1bdd75"]}],"mendeley":{"formattedCitation":"(Strayer &amp; Dudgeon, 2010; The Millennium Ecosystem Assessment, 2005)","plainTextFormattedCitation":"(Strayer &amp; Dudgeon, 2010; The Millennium Ecosystem Assessment, 2005)","previouslyFormattedCitation":"(Strayer &amp; Dudgeon, 2010; The Millennium Ecosystem Assessment,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trayer &amp; Dudgeon, 2010; The Millennium Ecosystem Assessment, 2005)</w:t>
      </w:r>
      <w:r w:rsidRPr="0008241C">
        <w:rPr>
          <w:sz w:val="22"/>
          <w:szCs w:val="22"/>
          <w:lang w:eastAsia="ja-JP"/>
        </w:rPr>
        <w:fldChar w:fldCharType="end"/>
      </w:r>
      <w:r w:rsidRPr="0008241C">
        <w:rPr>
          <w:sz w:val="22"/>
          <w:szCs w:val="22"/>
          <w:lang w:eastAsia="ja-JP"/>
        </w:rPr>
        <w:t>. Some regional biodiversity data are summarised by</w:t>
      </w:r>
      <w:r w:rsidRPr="0008241C">
        <w:rPr>
          <w:sz w:val="22"/>
          <w:szCs w:val="22"/>
          <w:lang w:eastAsia="ja-JP"/>
        </w:rPr>
        <w:fldChar w:fldCharType="begin" w:fldLock="1"/>
      </w:r>
      <w:r w:rsidRPr="0008241C">
        <w:rPr>
          <w:sz w:val="22"/>
          <w:szCs w:val="22"/>
          <w:lang w:eastAsia="ja-JP"/>
        </w:rPr>
        <w:instrText>ADDIN CSL_CITATION {"citationItems":[{"id":"ITEM-1","itemData":{"DOI":"10.1038/sdata.2016.7","ISBN":"0-7803-3213-X","ISSN":"2052-4463","PMID":"26881749","abstract":"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9201b2b8-a34e-4857-b943-1e4e6a2ce6d3"]}],"mendeley":{"formattedCitation":"(T. M. Brooks &lt;i&gt;et al.&lt;/i&gt;, 2016)","manualFormatting":" Brooks et al. (2016)","plainTextFormattedCitation":"(T. M. Brooks et al., 2016)","previouslyFormattedCitation":"(T. M. Brooks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 Brooks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w:t>
      </w:r>
    </w:p>
    <w:p w14:paraId="786E513F" w14:textId="77777777" w:rsidR="00A01204" w:rsidRPr="0008241C" w:rsidRDefault="00A01204" w:rsidP="00A01204">
      <w:pPr>
        <w:rPr>
          <w:sz w:val="22"/>
          <w:szCs w:val="22"/>
          <w:lang w:eastAsia="ja-JP"/>
        </w:rPr>
      </w:pPr>
    </w:p>
    <w:p w14:paraId="3B2FD626" w14:textId="1822B596" w:rsidR="00A01204" w:rsidRPr="0008241C" w:rsidRDefault="00A01204" w:rsidP="00A01204">
      <w:pPr>
        <w:rPr>
          <w:sz w:val="22"/>
          <w:szCs w:val="22"/>
        </w:rPr>
      </w:pPr>
      <w:r w:rsidRPr="0008241C">
        <w:rPr>
          <w:sz w:val="22"/>
          <w:szCs w:val="22"/>
          <w:lang w:eastAsia="ja-JP"/>
        </w:rPr>
        <w:t>Of all animal life forms in freshwater ecosystems, arthropods (particularly insects) are by far the most diverse. More than 28</w:t>
      </w:r>
      <w:r w:rsidR="00C934E9">
        <w:rPr>
          <w:sz w:val="22"/>
          <w:szCs w:val="22"/>
          <w:lang w:eastAsia="ja-JP"/>
        </w:rPr>
        <w:t xml:space="preserve"> per cent</w:t>
      </w:r>
      <w:r w:rsidRPr="0008241C">
        <w:rPr>
          <w:sz w:val="22"/>
          <w:szCs w:val="22"/>
          <w:lang w:eastAsia="ja-JP"/>
        </w:rPr>
        <w:t xml:space="preserve"> of freshwater species (&gt;35,300) have been recorded in the Asia-Pacific [areas of the Palaearctic Realm that are part of the IPBES Asia-Pacific region are not included in this number] </w:t>
      </w:r>
      <w:r w:rsidRPr="0008241C">
        <w:rPr>
          <w:sz w:val="22"/>
          <w:szCs w:val="22"/>
          <w:lang w:eastAsia="ja-JP"/>
        </w:rPr>
        <w:fldChar w:fldCharType="begin" w:fldLock="1"/>
      </w:r>
      <w:r w:rsidRPr="0008241C">
        <w:rPr>
          <w:sz w:val="22"/>
          <w:szCs w:val="22"/>
          <w:lang w:eastAsia="ja-JP"/>
        </w:rPr>
        <w:instrText>ADDIN CSL_CITATION {"citationItems":[{"id":"ITEM-1","itemData":{"DOI":"10.1007/s10750-007-9246-3","ISBN":"0018-8158","ISSN":"00188158","abstract":"We present a summary of the results included in the different treatments in this volume. The diversity and distribution of vertebrates, insects, crustaceans, molluscs and a suite of minor phyla is compared and commented upon. Whereas the available data on vertebrates and some emblematic invertebrate groups such as Odonata (dragonflies and damselflies) allow for a credible assessment, data are deficient for many other groups. This is owing to knowledge gaps, both in geographical coverage of available data and/or lack of taxonomic information. These gaps need to be addressed urgently, either by liberating date from inaccessible repositories or by fostering taxonomic research. A similar effort is required to compile environmental and ecological information in order to enable cross-linking and analysis of these complementary data sets. Only in this way will it be possible to analyse information on freshwater biodiversity for sustainable management and conservation of the world's freshwater resources.  (PUBLICATION ABSTRACT)","author":[{"dropping-particle":"V.","family":"Balian","given":"E.","non-dropping-particle":"","parse-names":false,"suffix":""},{"dropping-particle":"","family":"Segers","given":"H.","non-dropping-particle":"","parse-names":false,"suffix":""},{"dropping-particle":"","family":"Lévèque","given":"C.","non-dropping-particle":"","parse-names":false,"suffix":""},{"dropping-particle":"","family":"Martens","given":"K.","non-dropping-particle":"","parse-names":false,"suffix":""}],"container-title":"Hydrobiologia","id":"ITEM-1","issue":"1","issued":{"date-parts":[["2008"]]},"page":"627-637","title":"The Freshwater Animal Diversity Assessment: An overview of the results","type":"article-journal","volume":"595"},"uris":["http://www.mendeley.com/documents/?uuid=a98a6bfb-9950-4564-bcfc-4bbeb35e48c9"]}],"mendeley":{"formattedCitation":"(Balian &lt;i&gt;et al.&lt;/i&gt;, 2008)","plainTextFormattedCitation":"(Balian et al., 2008)","previouslyFormattedCitation":"(Balian &lt;i&gt;et al.&lt;/i&gt;,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alian </w:t>
      </w:r>
      <w:r w:rsidRPr="0008241C">
        <w:rPr>
          <w:i/>
          <w:noProof/>
          <w:sz w:val="22"/>
          <w:szCs w:val="22"/>
          <w:lang w:eastAsia="ja-JP"/>
        </w:rPr>
        <w:t>et al.</w:t>
      </w:r>
      <w:r w:rsidRPr="0008241C">
        <w:rPr>
          <w:noProof/>
          <w:sz w:val="22"/>
          <w:szCs w:val="22"/>
          <w:lang w:eastAsia="ja-JP"/>
        </w:rPr>
        <w:t>, 2008)</w:t>
      </w:r>
      <w:r w:rsidRPr="0008241C">
        <w:rPr>
          <w:sz w:val="22"/>
          <w:szCs w:val="22"/>
          <w:lang w:eastAsia="ja-JP"/>
        </w:rPr>
        <w:fldChar w:fldCharType="end"/>
      </w:r>
      <w:r w:rsidRPr="0008241C">
        <w:rPr>
          <w:sz w:val="22"/>
          <w:szCs w:val="22"/>
          <w:lang w:eastAsia="ja-JP"/>
        </w:rPr>
        <w:t>. The true number of extant animal freshwater species is likely to be distinctly higher, for some groups by one order of magnitude. The taxonomic coverage of r</w:t>
      </w:r>
      <w:r w:rsidRPr="0008241C">
        <w:rPr>
          <w:sz w:val="22"/>
          <w:szCs w:val="22"/>
        </w:rPr>
        <w:t xml:space="preserve">esearch efforts is insufficient, including even comparably enigmatic groups such as amphibians </w:t>
      </w:r>
      <w:r w:rsidRPr="0008241C">
        <w:rPr>
          <w:sz w:val="22"/>
          <w:szCs w:val="22"/>
        </w:rPr>
        <w:fldChar w:fldCharType="begin" w:fldLock="1"/>
      </w:r>
      <w:r w:rsidRPr="0008241C">
        <w:rPr>
          <w:sz w:val="22"/>
          <w:szCs w:val="22"/>
        </w:rPr>
        <w:instrText>ADDIN CSL_CITATION {"citationItems":[{"id":"ITEM-1","itemData":{"DOI":"10.1016/j.jnc.2017.06.004","ISSN":"16171381","abstract":"Analyses of knowledge gaps can highlight imbalances in research, encouraging greater proportionality in the distribution of research efforts. In this research we used generalized linear mixed models (GLMM) with the aim to determine if research efforts for the period 2005–2015 for terrestrial vertebrates of Amphibia, Aves, Mammalia and Reptilia in the South Pacific region were correlated with conservation status (critically endangered (CR), endangered (EN), vulnerable (VU), least concern (LC) and near threatened (NT)) or population trends (increasing, stable, decreasing and unknown) through the International Union for Conservation of Nature (IUCN) database. Our results showed that research distribution was uneven across different classes. Out of 633623 investigated papers, the average number of publications per species was 43.7, 306.7, 717.6 and 115.3 for Amphibia (284 species), Aves (1306 species), Mammalia (243 species) and Reptilia (400 species), respectively. Consistently, the lower publication effort on Amphibia compared to other taxonomic classes was revealed as significant by GLMM analysis. There was no significant differences in research effort among levels of conservation status. However, we found significantly different publication efforts among population trends of all examined species in that species with “unknown” population trends gained significantly lower researchers’ attention compared to species with “decreasing” trend. Results also indicated that, although it was not significant, the highest attention is given to species with “increasing” population trend over all taxonomic classes. Using the Information Theoretic approach we also generated a set of competing models to identify most important factors influencing research efforts, revealing that the highest ranked model included taxonomic class and population trend.","author":[{"dropping-particle":"","family":"Shabani","given":"Farzin","non-dropping-particle":"","parse-names":false,"suffix":""},{"dropping-particle":"","family":"Kumar","given":"Lalit","non-dropping-particle":"","parse-names":false,"suffix":""},{"dropping-particle":"","family":"Ahmadi","given":"Mohsen","non-dropping-particle":"","parse-names":false,"suffix":""},{"dropping-particle":"","family":"Esmaeili","given":"Atefeh","non-dropping-particle":"","parse-names":false,"suffix":""}],"container-title":"Journal for Nature Conservation","id":"ITEM-1","issued":{"date-parts":[["2017"]]},"page":"1-36","title":"Are research efforts on Animalia in the South Pacific associated with the conservation status or population trends?","type":"article-journal","volume":"39"},"uris":["http://www.mendeley.com/documents/?uuid=ba838873-94f0-4dd6-8842-d2adf3d364bf"]}],"mendeley":{"formattedCitation":"(Shabani &lt;i&gt;et al.&lt;/i&gt;, 2017)","plainTextFormattedCitation":"(Shabani et al., 2017)","previouslyFormattedCitation":"(Shabani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Shabani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his applies to invertebrates in even higher extent, due to lower awareness, or even negative perception in the public and among policymakers </w:t>
      </w:r>
      <w:r w:rsidRPr="0008241C">
        <w:rPr>
          <w:sz w:val="22"/>
          <w:szCs w:val="22"/>
        </w:rPr>
        <w:fldChar w:fldCharType="begin" w:fldLock="1"/>
      </w:r>
      <w:r w:rsidRPr="0008241C">
        <w:rPr>
          <w:sz w:val="22"/>
          <w:szCs w:val="22"/>
        </w:rPr>
        <w:instrText>ADDIN CSL_CITATION {"citationItems":[{"id":"ITEM-1","itemData":{"DOI":"10.1016/j.biocon.2011.07.024","ISBN":"0006-3207","ISSN":"00063207","PMID":"17996978","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 © 2011 Elsevier Ltd.","author":[{"dropping-particle":"","family":"Cardoso","given":"Pedro","non-dropping-particle":"","parse-names":false,"suffix":""},{"dropping-particle":"","family":"Erwin","given":"Terry L.","non-dropping-particle":"","parse-names":false,"suffix":""},{"dropping-particle":"","family":"Borges","given":"Paulo A.V.","non-dropping-particle":"","parse-names":false,"suffix":""},{"dropping-particle":"","family":"New","given":"Tim R.","non-dropping-particle":"","parse-names":false,"suffix":""}],"container-title":"Biological Conservation","id":"ITEM-1","issue":"11","issued":{"date-parts":[["2011"]]},"page":"2647-2655","publisher":"Elsevier Ltd","title":"The seven impediments in invertebrate conservation and how to overcome them","type":"article-journal","volume":"144"},"uris":["http://www.mendeley.com/documents/?uuid=131eaf76-c7e3-4303-9d9f-08797a390f74"]}],"mendeley":{"formattedCitation":"(Cardoso &lt;i&gt;et al.&lt;/i&gt;, 2011)","plainTextFormattedCitation":"(Cardoso et al., 2011)","previouslyFormattedCitation":"(Cardoso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Cardoso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353737D0" w14:textId="77777777" w:rsidR="00A01204" w:rsidRPr="0008241C" w:rsidRDefault="00A01204" w:rsidP="00A01204">
      <w:pPr>
        <w:rPr>
          <w:sz w:val="22"/>
          <w:szCs w:val="22"/>
          <w:lang w:eastAsia="ja-JP"/>
        </w:rPr>
      </w:pPr>
    </w:p>
    <w:p w14:paraId="2264EF65" w14:textId="4DEFED1C" w:rsidR="00A01204" w:rsidRPr="0008241C" w:rsidRDefault="00A01204" w:rsidP="00A01204">
      <w:pPr>
        <w:rPr>
          <w:sz w:val="22"/>
          <w:szCs w:val="22"/>
          <w:lang w:eastAsia="ja-JP"/>
        </w:rPr>
      </w:pPr>
      <w:r w:rsidRPr="0008241C">
        <w:rPr>
          <w:sz w:val="22"/>
          <w:szCs w:val="22"/>
          <w:lang w:eastAsia="ja-JP"/>
        </w:rPr>
        <w:t xml:space="preserve">Hotspots of notably high species diversity of selected key freshwater taxa are: the Philippine archipelago, Sulawesi and coastal areas of China for freshwater shrimps </w:t>
      </w:r>
      <w:r w:rsidRPr="0008241C">
        <w:rPr>
          <w:sz w:val="22"/>
          <w:szCs w:val="22"/>
          <w:lang w:eastAsia="ja-JP"/>
        </w:rPr>
        <w:fldChar w:fldCharType="begin" w:fldLock="1"/>
      </w:r>
      <w:r w:rsidRPr="0008241C">
        <w:rPr>
          <w:sz w:val="22"/>
          <w:szCs w:val="22"/>
          <w:lang w:eastAsia="ja-JP"/>
        </w:rPr>
        <w:instrText>ADDIN CSL_CITATION {"citationItems":[{"id":"ITEM-1","itemData":{"DOI":"10.1371/journal.pone.0120198","ISSN":"1932-6203","abstract":"We present the first global assessment of extinction risk for a major group of freshwater invertebrates, caridean shrimps. The risk of extinction for all 763 species was assessed using the IUCN Red List criteria that include geographic ranges, habitats, ecology and past and present threats. The Indo-Malayan region holds over half of global species diversity, with a peak in Indo-China and southern China. Shrimps primarily inhabit flowing water; however, a significant subterranean component is present, which is more threatened than the surface fauna. Two species are extinct with a further 10 possibly extinct, and almost one third of species are either threatened or Near Threatened (NT). Threats to freshwater shrimps include agricultural and urban pollution impact over two-thirds of threatened and NT species. Invasive species and climate change have the greatest overall impact of all threats (based on combined timing, scope and severity of threats).","author":[{"dropping-particle":"","family":"Grave","given":"Sammy","non-dropping-particle":"De","parse-names":false,"suffix":""},{"dropping-particle":"","family":"Smith","given":"Kevin G.","non-dropping-particle":"","parse-names":false,"suffix":""},{"dropping-particle":"","family":"Adeler","given":"Nils A.","non-dropping-particle":"","parse-names":false,"suffix":""},{"dropping-particle":"","family":"Allen","given":"Dave J.","non-dropping-particle":"","parse-names":false,"suffix":""},{"dropping-particle":"","family":"Alvarez","given":"Fernando","non-dropping-particle":"","parse-names":false,"suffix":""},{"dropping-particle":"","family":"Anker","given":"Arthur","non-dropping-particle":"","parse-names":false,"suffix":""},{"dropping-particle":"","family":"Cai","given":"Yixiong","non-dropping-particle":"","parse-names":false,"suffix":""},{"dropping-particle":"","family":"Carrizo","given":"Savrina F.","non-dropping-particle":"","parse-names":false,"suffix":""},{"dropping-particle":"","family":"Klotz","given":"Werner","non-dropping-particle":"","parse-names":false,"suffix":""},{"dropping-particle":"","family":"Mantelatto","given":"Fernando L.","non-dropping-particle":"","parse-names":false,"suffix":""},{"dropping-particle":"","family":"Page","given":"Timothy J.","non-dropping-particle":"","parse-names":false,"suffix":""},{"dropping-particle":"","family":"Shy","given":"Jhy-Yun","non-dropping-particle":"","parse-names":false,"suffix":""},{"dropping-particle":"","family":"Villalobos","given":"José Luis","non-dropping-particle":"","parse-names":false,"suffix":""},{"dropping-particle":"","family":"Wowor","given":"Daisy","non-dropping-particle":"","parse-names":false,"suffix":""}],"container-title":"PLOS ONE","editor":[{"dropping-particle":"","family":"Qiu","given":"Gaofeng","non-dropping-particle":"","parse-names":false,"suffix":""}],"id":"ITEM-1","issue":"3","issued":{"date-parts":[["2015","3","25"]]},"page":"e0120198","publisher":"Public Library of Science","title":"Dead Shrimp Blues: A Global Assessment of Extinction Risk in Freshwater Shrimps (Crustacea: Decapoda: Caridea)","type":"article-journal","volume":"10"},"uris":["http://www.mendeley.com/documents/?uuid=f044b2c3-f4d1-3cde-8566-1c723fff761a"]}],"mendeley":{"formattedCitation":"(De Grave &lt;i&gt;et al.&lt;/i&gt;, 2015)","plainTextFormattedCitation":"(De Grave et al., 2015)","previouslyFormattedCitation":"(De Grave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e Grave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the Sundashelf (Indonesia, Malaysia, Brunei), the river basins of the Ganges, Brahmaputra and Irrawaddy as well as the coastal lowlands of southern China and northern Vietnam for freshwater turtles </w:t>
      </w:r>
      <w:r w:rsidRPr="0008241C">
        <w:rPr>
          <w:sz w:val="22"/>
          <w:szCs w:val="22"/>
          <w:lang w:eastAsia="ja-JP"/>
        </w:rPr>
        <w:fldChar w:fldCharType="begin" w:fldLock="1"/>
      </w:r>
      <w:r w:rsidRPr="0008241C">
        <w:rPr>
          <w:sz w:val="22"/>
          <w:szCs w:val="22"/>
          <w:lang w:eastAsia="ja-JP"/>
        </w:rPr>
        <w:instrText>ADDIN CSL_CITATION {"citationItems":[{"id":"ITEM-1","itemData":{"URL":"atlas.freshwaterbiodiversity.eu","author":[{"dropping-particle":"","family":"Carrizo","given":"S.","non-dropping-particle":"","parse-names":false,"suffix":""}],"container-title":"Global Freshwater Biodiversity Atlas","id":"ITEM-1","issued":{"date-parts":[["2016"]]},"title":"Global Freshwater Turtle Species Richness","type":"webpage"},"uris":["http://www.mendeley.com/documents/?uuid=9445e0ab-91d3-4448-9f5c-157613e34b15"]}],"mendeley":{"formattedCitation":"(Carrizo, 2016)","plainTextFormattedCitation":"(Carrizo, 2016)","previouslyFormattedCitation":"(Carrizo,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arrizo, 2016)</w:t>
      </w:r>
      <w:r w:rsidRPr="0008241C">
        <w:rPr>
          <w:sz w:val="22"/>
          <w:szCs w:val="22"/>
          <w:lang w:eastAsia="ja-JP"/>
        </w:rPr>
        <w:fldChar w:fldCharType="end"/>
      </w:r>
      <w:r w:rsidRPr="0008241C">
        <w:rPr>
          <w:sz w:val="22"/>
          <w:szCs w:val="22"/>
          <w:lang w:eastAsia="ja-JP"/>
        </w:rPr>
        <w:t xml:space="preserve">; Indo-Burma and the Sundashelf for Amphibians </w:t>
      </w:r>
      <w:r w:rsidRPr="0008241C">
        <w:rPr>
          <w:sz w:val="22"/>
          <w:szCs w:val="22"/>
          <w:highlight w:val="cyan"/>
          <w:lang w:eastAsia="ja-JP"/>
        </w:rPr>
        <w:fldChar w:fldCharType="begin" w:fldLock="1"/>
      </w:r>
      <w:r w:rsidRPr="0008241C">
        <w:rPr>
          <w:sz w:val="22"/>
          <w:szCs w:val="22"/>
          <w:lang w:eastAsia="ja-JP"/>
        </w:rPr>
        <w:instrText>ADDIN CSL_CITATION {"citationItems":[{"id":"ITEM-1","itemData":{"URL":"atlas.freshwaterbiodiversity.eu","author":[{"dropping-particle":"","family":"IUCN Global Species Programme Freshwater Biodiversity Unit","given":"","non-dropping-particle":"","parse-names":false,"suffix":""}],"container-title":"Global Freshwater Biodiversity Atlas","id":"ITEM-1","issued":{"date-parts":[["2013"]]},"title":"Global Distribution of Freshwater Dependent Amphibians. Accessed through the Global Freshwater Biodiversity Atlas.","type":"webpage"},"uris":["http://www.mendeley.com/documents/?uuid=a63959d7-015c-40af-9ff4-365e2e03aa99"]}],"mendeley":{"formattedCitation":"(IUCN Global Species Programme Freshwater Biodiversity Unit, 2013)","plainTextFormattedCitation":"(IUCN Global Species Programme Freshwater Biodiversity Unit, 2013)","previouslyFormattedCitation":"(IUCN Global Species Programme Freshwater Biodiversity Unit, 2013)"},"properties":{"noteIndex":0},"schema":"https://github.com/citation-style-language/schema/raw/master/csl-citation.json"}</w:instrText>
      </w:r>
      <w:r w:rsidRPr="0008241C">
        <w:rPr>
          <w:sz w:val="22"/>
          <w:szCs w:val="22"/>
          <w:highlight w:val="cyan"/>
          <w:lang w:eastAsia="ja-JP"/>
        </w:rPr>
        <w:fldChar w:fldCharType="separate"/>
      </w:r>
      <w:r w:rsidRPr="0008241C">
        <w:rPr>
          <w:noProof/>
          <w:sz w:val="22"/>
          <w:szCs w:val="22"/>
          <w:lang w:eastAsia="ja-JP"/>
        </w:rPr>
        <w:t>(IUCN Global Species Programme Freshwater Biodiversity Unit, 2013)</w:t>
      </w:r>
      <w:r w:rsidRPr="0008241C">
        <w:rPr>
          <w:sz w:val="22"/>
          <w:szCs w:val="22"/>
          <w:highlight w:val="cyan"/>
          <w:lang w:eastAsia="ja-JP"/>
        </w:rPr>
        <w:fldChar w:fldCharType="end"/>
      </w:r>
      <w:r w:rsidRPr="0008241C">
        <w:rPr>
          <w:sz w:val="22"/>
          <w:szCs w:val="22"/>
          <w:lang w:eastAsia="ja-JP"/>
        </w:rPr>
        <w:t>. According to the</w:t>
      </w:r>
      <w:r w:rsidRPr="0008241C">
        <w:rPr>
          <w:sz w:val="22"/>
          <w:szCs w:val="22"/>
          <w:lang w:eastAsia="ja-JP"/>
        </w:rPr>
        <w:fldChar w:fldCharType="begin" w:fldLock="1"/>
      </w:r>
      <w:r w:rsidRPr="0008241C">
        <w:rPr>
          <w:sz w:val="22"/>
          <w:szCs w:val="22"/>
          <w:lang w:eastAsia="ja-JP"/>
        </w:rPr>
        <w:instrText>ADDIN CSL_CITATION {"citationItems":[{"id":"ITEM-1","itemData":{"author":[{"dropping-particle":"","family":"IUCN","given":"","non-dropping-particle":"","parse-names":false,"suffix":""}],"container-title":"Water","id":"ITEM-1","issued":{"date-parts":[["2009"]]},"number-of-pages":"13-15","title":"The IUCN Red List of Threatened Species ™ 2009 update Freshwater Fish Facts","type":"report","volume":"104"},"uris":["http://www.mendeley.com/documents/?uuid=03f1b0dc-e673-4faa-b96a-161790293ca8"]}],"mendeley":{"formattedCitation":"(IUCN, 2009)","manualFormatting":" IUCN (2009)","plainTextFormattedCitation":"(IUCN, 2009)","previouslyFormattedCitation":"(IUCN,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 IUCN (2009)</w:t>
      </w:r>
      <w:r w:rsidRPr="0008241C">
        <w:rPr>
          <w:sz w:val="22"/>
          <w:szCs w:val="22"/>
          <w:lang w:eastAsia="ja-JP"/>
        </w:rPr>
        <w:fldChar w:fldCharType="end"/>
      </w:r>
      <w:r w:rsidRPr="0008241C">
        <w:rPr>
          <w:sz w:val="22"/>
          <w:szCs w:val="22"/>
          <w:lang w:eastAsia="ja-JP"/>
        </w:rPr>
        <w:t xml:space="preserve">, about </w:t>
      </w:r>
      <w:r w:rsidRPr="0008241C">
        <w:rPr>
          <w:rFonts w:eastAsia="MS Mincho"/>
          <w:sz w:val="22"/>
          <w:szCs w:val="22"/>
          <w:lang w:eastAsia="ja-JP"/>
        </w:rPr>
        <w:t>37</w:t>
      </w:r>
      <w:r w:rsidR="00C934E9">
        <w:rPr>
          <w:rFonts w:eastAsia="MS Mincho"/>
          <w:sz w:val="22"/>
          <w:szCs w:val="22"/>
          <w:lang w:eastAsia="ja-JP"/>
        </w:rPr>
        <w:t xml:space="preserve"> per cent</w:t>
      </w:r>
      <w:r w:rsidRPr="0008241C">
        <w:rPr>
          <w:rFonts w:eastAsia="MS Mincho"/>
          <w:sz w:val="22"/>
          <w:szCs w:val="22"/>
          <w:lang w:eastAsia="ja-JP"/>
        </w:rPr>
        <w:t xml:space="preserve"> of freshwater species are facing threats of extinction. These </w:t>
      </w:r>
      <w:r w:rsidRPr="0008241C">
        <w:rPr>
          <w:sz w:val="22"/>
          <w:szCs w:val="22"/>
        </w:rPr>
        <w:t>including ecologically important predators (e.g., key stone species) like several otters (</w:t>
      </w:r>
      <w:r w:rsidRPr="0008241C">
        <w:rPr>
          <w:i/>
          <w:sz w:val="22"/>
          <w:szCs w:val="22"/>
        </w:rPr>
        <w:t>Amblonyx cinereus, Lutra sumatrana, Lutrogale perspicillata</w:t>
      </w:r>
      <w:r w:rsidRPr="0008241C">
        <w:rPr>
          <w:sz w:val="22"/>
          <w:szCs w:val="22"/>
        </w:rPr>
        <w:t>), two wetland cat species (</w:t>
      </w:r>
      <w:r w:rsidRPr="0008241C">
        <w:rPr>
          <w:i/>
          <w:sz w:val="22"/>
          <w:szCs w:val="22"/>
        </w:rPr>
        <w:t>Prionailurus planiceps</w:t>
      </w:r>
      <w:r w:rsidRPr="0008241C">
        <w:rPr>
          <w:sz w:val="22"/>
          <w:szCs w:val="22"/>
        </w:rPr>
        <w:t xml:space="preserve">, </w:t>
      </w:r>
      <w:r w:rsidRPr="0008241C">
        <w:rPr>
          <w:i/>
          <w:sz w:val="22"/>
          <w:szCs w:val="22"/>
        </w:rPr>
        <w:t>P. viverrinus</w:t>
      </w:r>
      <w:r w:rsidRPr="0008241C">
        <w:rPr>
          <w:sz w:val="22"/>
          <w:szCs w:val="22"/>
        </w:rPr>
        <w:t>), the baiji (</w:t>
      </w:r>
      <w:r w:rsidRPr="0008241C">
        <w:rPr>
          <w:i/>
          <w:sz w:val="22"/>
          <w:szCs w:val="22"/>
        </w:rPr>
        <w:t>Lipotes vexillifer</w:t>
      </w:r>
      <w:r w:rsidRPr="0008241C">
        <w:rPr>
          <w:sz w:val="22"/>
          <w:szCs w:val="22"/>
        </w:rPr>
        <w:t>),the south Asian river dolphin (</w:t>
      </w:r>
      <w:r w:rsidRPr="0008241C">
        <w:rPr>
          <w:i/>
          <w:sz w:val="22"/>
          <w:szCs w:val="22"/>
        </w:rPr>
        <w:t>Platanista gangetica</w:t>
      </w:r>
      <w:r w:rsidRPr="0008241C">
        <w:rPr>
          <w:sz w:val="22"/>
          <w:szCs w:val="22"/>
        </w:rPr>
        <w:t>), the Chinese alligator (</w:t>
      </w:r>
      <w:r w:rsidRPr="0008241C">
        <w:rPr>
          <w:i/>
          <w:sz w:val="22"/>
          <w:szCs w:val="22"/>
        </w:rPr>
        <w:t>Alligator sinensis</w:t>
      </w:r>
      <w:r w:rsidRPr="0008241C">
        <w:rPr>
          <w:sz w:val="22"/>
          <w:szCs w:val="22"/>
        </w:rPr>
        <w:t>, the Philippine and Siamese crocodiles (</w:t>
      </w:r>
      <w:r w:rsidRPr="0008241C">
        <w:rPr>
          <w:i/>
          <w:sz w:val="22"/>
          <w:szCs w:val="22"/>
        </w:rPr>
        <w:t>Crocodylus mindorensis</w:t>
      </w:r>
      <w:r w:rsidRPr="0008241C">
        <w:rPr>
          <w:sz w:val="22"/>
          <w:szCs w:val="22"/>
        </w:rPr>
        <w:t xml:space="preserve">, </w:t>
      </w:r>
      <w:r w:rsidRPr="0008241C">
        <w:rPr>
          <w:i/>
          <w:sz w:val="22"/>
          <w:szCs w:val="22"/>
        </w:rPr>
        <w:t>C. siamensis</w:t>
      </w:r>
      <w:r w:rsidRPr="0008241C">
        <w:rPr>
          <w:sz w:val="22"/>
          <w:szCs w:val="22"/>
        </w:rPr>
        <w:t>) and the gharial (</w:t>
      </w:r>
      <w:r w:rsidRPr="0008241C">
        <w:rPr>
          <w:i/>
          <w:sz w:val="22"/>
          <w:szCs w:val="22"/>
        </w:rPr>
        <w:t>Gavialis gangeticus</w:t>
      </w:r>
      <w:r w:rsidRPr="0008241C">
        <w:rPr>
          <w:sz w:val="22"/>
          <w:szCs w:val="22"/>
        </w:rPr>
        <w:t xml:space="preserve">) </w:t>
      </w:r>
      <w:r w:rsidRPr="0008241C">
        <w:rPr>
          <w:sz w:val="22"/>
          <w:szCs w:val="22"/>
        </w:rPr>
        <w:lastRenderedPageBreak/>
        <w:fldChar w:fldCharType="begin" w:fldLock="1"/>
      </w:r>
      <w:r w:rsidRPr="0008241C">
        <w:rPr>
          <w:sz w:val="22"/>
          <w:szCs w:val="22"/>
        </w:rPr>
        <w:instrText>ADDIN CSL_CITATION {"citationItems":[{"id":"ITEM-1","itemData":{"URL":"http://dx.doi.org/10.2305/IUCN.UK.2015-2.RLTS.T12421A21936999.en.","accessed":{"date-parts":[["2017","11","7"]]},"author":[{"dropping-particle":"","family":"Aadrean","given":"A.","non-dropping-particle":"","parse-names":false,"suffix":""},{"dropping-particle":"","family":"Kanchanasaka","given":"B.","non-dropping-particle":"","parse-names":false,"suffix":""},{"dropping-particle":"","family":"Heng","given":"S.","non-dropping-particle":"","parse-names":false,"suffix":""},{"dropping-particle":"","family":"Reza Lubis","given":"I.","non-dropping-particle":"","parse-names":false,"suffix":""},{"dropping-particle":"","family":"Silva","given":"P.","non-dropping-particle":"de","parse-names":false,"suffix":""},{"dropping-particle":"","family":"Olsson","given":"A.","non-dropping-particle":"","parse-names":false,"suffix":""}],"id":"ITEM-1","issued":{"date-parts":[["2015"]]},"title":"Lutra sumatrana. The IUCN Red List of Threatened Species 2015: e.T12421A21936999","type":"webpage"},"uris":["http://www.mendeley.com/documents/?uuid=44c6af19-d1e7-328f-9cdc-7fc952ce0bf2"]},{"id":"ITEM-2","itemData":{"DOI":"http://dx.doi.org/10.2305/IUCN.UK.2012.RLTS.T5671A3048087.en","author":[{"dropping-particle":"","family":"Bezuijen","given":"M. R.","non-dropping-particle":"","parse-names":false,"suffix":""},{"dropping-particle":"","family":"Simpson","given":"B.","non-dropping-particle":"","parse-names":false,"suffix":""},{"dropping-particle":"","family":"Behler","given":"N.","non-dropping-particle":"","parse-names":false,"suffix":""},{"dropping-particle":"","family":"Daltry","given":"J.","non-dropping-particle":"","parse-names":false,"suffix":""},{"dropping-particle":"","family":"Tempsiripong","given":"Y.","non-dropping-particle":"","parse-names":false,"suffix":""}],"container-title":"The IUCN Red List of Threatened Species 2012: e.T5671A3048087","id":"ITEM-2","issued":{"date-parts":[["2012"]]},"page":"120-126","title":"Siamese Crocodile ( Crocodylus siamensis )","type":"article-journal","volume":"2"},"uris":["http://www.mendeley.com/documents/?uuid=ce451000-87c5-4d80-bb62-386f2b615e8b"]},{"id":"ITEM-3","itemData":{"author":[{"dropping-particle":"","family":"Malla","given":"G.","non-dropping-particle":"","parse-names":false,"suffix":""}],"container-title":"Proceedings of the First International Fishing Cat Conservation Symposium","editor":[{"dropping-particle":"","family":"Appel","given":"A.","non-dropping-particle":"","parse-names":false,"suffix":""},{"dropping-particle":"","family":"Duckworth.","given":"J. W.","non-dropping-particle":"","parse-names":false,"suffix":""}],"id":"ITEM-3","issued":{"date-parts":[["2015"]]},"page":"25-29","title":"Ecology and conservation of Fishing Cat in Godavari mangroves of Andhra Pradesh","type":"paper-conference"},"uris":["http://www.mendeley.com/documents/?uuid=e9002cc5-0390-41b2-ae38-bf97b1a15e99"]},{"id":"ITEM-4","itemData":{"author":[{"dropping-particle":"","family":"Mukherjee","given":"S.","non-dropping-particle":"","parse-names":false,"suffix":""},{"dropping-particle":"","family":"Appel","given":"A.","non-dropping-particle":"","parse-names":false,"suffix":""},{"dropping-particle":"","family":"Duckworth","given":"J. W.","non-dropping-particle":"","parse-names":false,"suffix":""},{"dropping-particle":"","family":"Sanderson","given":"J.","non-dropping-particle":"","parse-names":false,"suffix":""},{"dropping-particle":"","family":"Dahal","given":"S.","non-dropping-particle":"","parse-names":false,"suffix":""},{"dropping-particle":"","family":"Wilcox","given":"D. H. A.","non-dropping-particle":"","parse-names":false,"suffix":""},{"dropping-particle":"V.","family":"Herranz","given":"M.","non-dropping-particle":"","parse-names":false,"suffix":""},{"dropping-particle":"","family":"Malla","given":"G.","non-dropping-particle":"","parse-names":false,"suffix":""},{"dropping-particle":"","family":"Ratnayaka","given":"A.","non-dropping-particle":"","parse-names":false,"suffix":""},{"dropping-particle":"","family":"Kantimhanti","given":"M.","non-dropping-particle":"","parse-names":false,"suffix":""},{"dropping-particle":"","family":"Thudugala","given":"A.","non-dropping-particle":"","parse-names":false,"suffix":""},{"dropping-particle":"","family":"Thaung","given":"R.","non-dropping-particle":"","parse-names":false,"suffix":""},{"dropping-particle":"","family":"Rahman","given":"H.","non-dropping-particle":"","parse-names":false,"suffix":""}],"id":"ITEM-4","issued":{"date-parts":[["2016"]]},"page":"16","title":"Prionailurus viverrinus , Fishing Cat","type":"article-journal","volume":"8235"},"uris":["http://www.mendeley.com/documents/?uuid=24fbda2d-fe9e-4b20-95b4-28607e2a8670"]},{"id":"ITEM-5","itemData":{"URL":"http://dx.doi.org/10.2305/IUCN.UK.2012.RLTS.T41758A17355810.en","author":[{"dropping-particle":"","family":"Smith","given":"B. D.","non-dropping-particle":"","parse-names":false,"suffix":""},{"dropping-particle":"","family":"Braulik","given":"G. T.","non-dropping-particle":"","parse-names":false,"suffix":""}],"container-title":"The IUCN Red List of Threatened Species 2012:e.T41758A17355810","id":"ITEM-5","issued":{"date-parts":[["2012"]]},"title":"Platanista gangetica","type":"webpage"},"uris":["http://www.mendeley.com/documents/?uuid=337e0657-91dd-45eb-80a5-6a95d86be7fb"]},{"id":"ITEM-6","itemData":{"URL":"http://dx.doi.org/10.2305/IUCN.UK.2008.RLTS.T12119A3322533.en","author":[{"dropping-particle":"","family":"Smith","given":"B. D.","non-dropping-particle":"","parse-names":false,"suffix":""},{"dropping-particle":"","family":"Zhou","given":"K.","non-dropping-particle":"","parse-names":false,"suffix":""},{"dropping-particle":"","family":"Wang","given":"D.","non-dropping-particle":"","parse-names":false,"suffix":""},{"dropping-particle":"","family":"Reeves","given":"R. R.","non-dropping-particle":"","parse-names":false,"suffix":""},{"dropping-particle":"","family":"Barlow","given":"J.","non-dropping-particle":"","parse-names":false,"suffix":""},{"dropping-particle":"","family":"Taylor","given":"B. L.","non-dropping-particle":"","parse-names":false,"suffix":""},{"dropping-particle":"","family":"Pitman","given":"R.","non-dropping-particle":"","parse-names":false,"suffix":""}],"container-title":"The IUCN Red List of Threatened Species 2008: e.T12119A3322533","id":"ITEM-6","issued":{"date-parts":[["2008"]]},"title":"Lipotes vexillifer","type":"webpage"},"uris":["http://www.mendeley.com/documents/?uuid=1db87a59-b9fa-4028-899a-f2868d665896"]},{"id":"ITEM-7","itemData":{"DOI":"http://dx.doi.org/10.2305/IUCN.UK.2016-3.RLTS.T5672A3048281.en","author":[{"dropping-particle":"","family":"Weerd","given":"M.","non-dropping-particle":"van","parse-names":false,"suffix":""},{"dropping-particle":"","family":"C. Pomaro","given":"C.","non-dropping-particle":"","parse-names":false,"suffix":""},{"dropping-particle":"","family":"Leon","given":"J.","non-dropping-particle":"de","parse-names":false,"suffix":""},{"dropping-particle":"","family":"Antolin","given":"R.","non-dropping-particle":"","parse-names":false,"suffix":""},{"dropping-particle":"","family":"Mercado","given":"V.","non-dropping-particle":"","parse-names":false,"suffix":""}],"container-title":"The IUCN Red List of Threatened Species 2016: e.T5672A3048281","id":"ITEM-7","issued":{"date-parts":[["2016"]]},"title":"Crocodylus mindorensis","type":"webpage"},"uris":["http://www.mendeley.com/documents/?uuid=3eba142c-0793-4cee-8122-00d685842c98"]},{"id":"ITEM-8","itemData":{"author":[{"dropping-particle":"","family":"Wilting","given":"A.","non-dropping-particle":"","parse-names":false,"suffix":""},{"dropping-particle":"","family":"Duckworth","given":"J.W.","non-dropping-particle":"","parse-names":false,"suffix":""},{"dropping-particle":"","family":"Meijaard","given":"E.","non-dropping-particle":"","parse-names":false,"suffix":""},{"dropping-particle":"","family":"Ross","given":"J.","non-dropping-particle":"","parse-names":false,"suffix":""},{"dropping-particle":"","family":"Hearn","given":"A.","non-dropping-particle":"","parse-names":false,"suffix":""},{"dropping-particle":"","family":"Ario","given":"A.","non-dropping-particle":"","parse-names":false,"suffix":""}],"container-title":"The IUCN Red List of Threatened Species 2015: e.T41628A45209955.","id":"ITEM-8","issued":{"date-parts":[["2015"]]},"title":"Mydaus javanensis","type":"article-journal"},"uris":["http://www.mendeley.com/documents/?uuid=8ab20e1f-5e6f-4a12-a28a-63c6cbe9f128"]},{"id":"ITEM-9","itemData":{"author":[{"dropping-particle":"","family":"Wright","given":"L.","non-dropping-particle":"","parse-names":false,"suffix":""},{"dropping-particle":"","family":"Silva","given":"P.","non-dropping-particle":"de","parse-names":false,"suffix":""},{"dropping-particle":"","family":"Chan","given":"B.","non-dropping-particle":"","parse-names":false,"suffix":""},{"dropping-particle":"","family":"Reza Lubis","given":"I.","non-dropping-particle":"","parse-names":false,"suffix":""}],"container-title":"The IUCN Red List of Threatened Species 2015: e.T44166A21939068. ","id":"ITEM-9","issued":{"date-parts":[["2015"]]},"publisher":"IUCN Global Species Programme Red List Unit","title":"Aonyx cinereus","type":"article-journal"},"uris":["http://www.mendeley.com/documents/?uuid=7403a059-cb76-38c4-beb4-9fbc509982c8"]}],"mendeley":{"formattedCitation":"(Aadrean &lt;i&gt;et al.&lt;/i&gt;, 2015; Bezuijen &lt;i&gt;et al.&lt;/i&gt;, 2012; Malla, 2015; Mukherjee &lt;i&gt;et al.&lt;/i&gt;, 2016; B. D. Smith &lt;i&gt;et al.&lt;/i&gt;, 2008; B. D. Smith &amp; Braulik, 2012; van Weerd &lt;i&gt;et al.&lt;/i&gt;, 2016; Wilting &lt;i&gt;et al.&lt;/i&gt;, 2015; Wright &lt;i&gt;et al.&lt;/i&gt;, 2015)","plainTextFormattedCitation":"(Aadrean et al., 2015; Bezuijen et al., 2012; Malla, 2015; Mukherjee et al., 2016; B. D. Smith et al., 2008; B. D. Smith &amp; Braulik, 2012; van Weerd et al., 2016; Wilting et al., 2015; Wright et al., 2015)","previouslyFormattedCitation":"(Aadrean &lt;i&gt;et al.&lt;/i&gt;, 2015; Bezuijen &lt;i&gt;et al.&lt;/i&gt;, 2012; Malla, 2015; Mukherjee &lt;i&gt;et al.&lt;/i&gt;, 2016; B. D. Smith &lt;i&gt;et al.&lt;/i&gt;, 2008; B. D. Smith &amp; Braulik, 2012; van Weerd &lt;i&gt;et al.&lt;/i&gt;, 2016; Wilting &lt;i&gt;et al.&lt;/i&gt;, 2015; Wright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adrean </w:t>
      </w:r>
      <w:r w:rsidRPr="0008241C">
        <w:rPr>
          <w:i/>
          <w:noProof/>
          <w:sz w:val="22"/>
          <w:szCs w:val="22"/>
        </w:rPr>
        <w:t>et al.</w:t>
      </w:r>
      <w:r w:rsidRPr="0008241C">
        <w:rPr>
          <w:noProof/>
          <w:sz w:val="22"/>
          <w:szCs w:val="22"/>
        </w:rPr>
        <w:t xml:space="preserve">, 2015; Bezuijen </w:t>
      </w:r>
      <w:r w:rsidRPr="0008241C">
        <w:rPr>
          <w:i/>
          <w:noProof/>
          <w:sz w:val="22"/>
          <w:szCs w:val="22"/>
        </w:rPr>
        <w:t>et al.</w:t>
      </w:r>
      <w:r w:rsidRPr="0008241C">
        <w:rPr>
          <w:noProof/>
          <w:sz w:val="22"/>
          <w:szCs w:val="22"/>
        </w:rPr>
        <w:t xml:space="preserve">, 2012; Malla, 2015; Mukherjee </w:t>
      </w:r>
      <w:r w:rsidRPr="0008241C">
        <w:rPr>
          <w:i/>
          <w:noProof/>
          <w:sz w:val="22"/>
          <w:szCs w:val="22"/>
        </w:rPr>
        <w:t>et al.</w:t>
      </w:r>
      <w:r w:rsidRPr="0008241C">
        <w:rPr>
          <w:noProof/>
          <w:sz w:val="22"/>
          <w:szCs w:val="22"/>
        </w:rPr>
        <w:t xml:space="preserve">, 2016; B. D. Smith </w:t>
      </w:r>
      <w:r w:rsidRPr="0008241C">
        <w:rPr>
          <w:i/>
          <w:noProof/>
          <w:sz w:val="22"/>
          <w:szCs w:val="22"/>
        </w:rPr>
        <w:t>et al.</w:t>
      </w:r>
      <w:r w:rsidRPr="0008241C">
        <w:rPr>
          <w:noProof/>
          <w:sz w:val="22"/>
          <w:szCs w:val="22"/>
        </w:rPr>
        <w:t xml:space="preserve">, 2008; B. D. Smith &amp; Braulik, 2012; van Weerd </w:t>
      </w:r>
      <w:r w:rsidRPr="0008241C">
        <w:rPr>
          <w:i/>
          <w:noProof/>
          <w:sz w:val="22"/>
          <w:szCs w:val="22"/>
        </w:rPr>
        <w:t>et al.</w:t>
      </w:r>
      <w:r w:rsidRPr="0008241C">
        <w:rPr>
          <w:noProof/>
          <w:sz w:val="22"/>
          <w:szCs w:val="22"/>
        </w:rPr>
        <w:t xml:space="preserve">, 2016; Wilting </w:t>
      </w:r>
      <w:r w:rsidRPr="0008241C">
        <w:rPr>
          <w:i/>
          <w:noProof/>
          <w:sz w:val="22"/>
          <w:szCs w:val="22"/>
        </w:rPr>
        <w:t>et al.</w:t>
      </w:r>
      <w:r w:rsidRPr="0008241C">
        <w:rPr>
          <w:noProof/>
          <w:sz w:val="22"/>
          <w:szCs w:val="22"/>
        </w:rPr>
        <w:t xml:space="preserve">, 2015; Wright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r w:rsidRPr="0008241C">
        <w:rPr>
          <w:rFonts w:eastAsia="MS Mincho"/>
          <w:sz w:val="22"/>
          <w:szCs w:val="22"/>
          <w:lang w:eastAsia="ja-JP"/>
        </w:rPr>
        <w:t xml:space="preserve"> This alarming trend does probably not even fully reflect the actual decline of freshwater species, since comprehensive data are hardly available for many parts of the Asia-Pacific region. A</w:t>
      </w:r>
      <w:r w:rsidRPr="0008241C">
        <w:rPr>
          <w:sz w:val="22"/>
          <w:szCs w:val="22"/>
          <w:lang w:eastAsia="ja-JP"/>
        </w:rPr>
        <w:t xml:space="preserve">cross the Asia-Pacific region, roughly one third of freshwater fish species is threatened </w:t>
      </w:r>
      <w:r w:rsidRPr="0008241C">
        <w:rPr>
          <w:sz w:val="22"/>
          <w:szCs w:val="22"/>
          <w:lang w:eastAsia="ja-JP"/>
        </w:rPr>
        <w:fldChar w:fldCharType="begin" w:fldLock="1"/>
      </w:r>
      <w:r w:rsidRPr="0008241C">
        <w:rPr>
          <w:sz w:val="22"/>
          <w:szCs w:val="22"/>
          <w:lang w:eastAsia="ja-JP"/>
        </w:rPr>
        <w:instrText>ADDIN CSL_CITATION {"citationItems":[{"id":"ITEM-1","itemData":{"DOI":"10.1007/s10531-008-9396-2","ISBN":"1107040116","abstract":"Freshwater fish are one of the most diverse groups of vertebrates, but are also amongst the most threatened. With contributions from leaders in the field, this is the first assessment of the global state of freshwater fish diversity, synthesising the opportunities, challenges and barriers facing the conservation of freshwater fish biodiversity. The book includes the first global assessment of the number, type and distribution of threatened freshwater fish species, discussing the features of freshwater fish biology and ecology that render so many species vulnerable to extinction. Introductory chapters on why freshwater fish are so sensitive to environmental change and disturbance lead into chapters providing detailed reviews of the key threatening processes and potential solutions. A concluding chapter summarises the key issues and looks to the future for opportunities and challenges for the conservation and management of freshwater fish.","container-title":"Cambridge University Press","editor":[{"dropping-particle":"","family":"Closs","given":"G.P.","non-dropping-particle":"","parse-names":false,"suffix":""},{"dropping-particle":"","family":"Krkosek","given":"M.","non-dropping-particle":"","parse-names":false,"suffix":""},{"dropping-particle":"","family":"Olden","given":"J.D.","non-dropping-particle":"","parse-names":false,"suffix":""}],"id":"ITEM-1","issued":{"date-parts":[["2016"]]},"number-of-pages":"537 pp.","title":"Conservation of Freshwater Fishes","type":"book"},"uris":["http://www.mendeley.com/documents/?uuid=8c1087db-6710-4b01-bffe-2a0de3bc16dc"]}],"mendeley":{"formattedCitation":"(Closs &lt;i&gt;et al.&lt;/i&gt;, 2016)","plainTextFormattedCitation":"(Closs et al., 2016)","previouslyFormattedCitation":"(Closs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oss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Projected freshwater fish extinction rates are highest in (semi-)arid areas throughout the Asia-Pacific region (especially parts of Australia, Afghanistan, China, Iran, Mongolia and the Arabian Peninsula) due to increasing water ability loss </w:t>
      </w:r>
      <w:r w:rsidRPr="0008241C">
        <w:rPr>
          <w:sz w:val="22"/>
          <w:szCs w:val="22"/>
          <w:lang w:eastAsia="ja-JP"/>
        </w:rPr>
        <w:fldChar w:fldCharType="begin" w:fldLock="1"/>
      </w:r>
      <w:r w:rsidRPr="0008241C">
        <w:rPr>
          <w:sz w:val="22"/>
          <w:szCs w:val="22"/>
          <w:lang w:eastAsia="ja-JP"/>
        </w:rPr>
        <w:instrText>ADDIN CSL_CITATION {"citationItems":[{"id":"ITEM-1","itemData":{"URL":"atlas.freshwaterbiodiversity.eu","author":[{"dropping-particle":"","family":"Tedesco","given":"Pablo A.","non-dropping-particle":"","parse-names":false,"suffix":""},{"dropping-particle":"","family":"Cornu","given":"Jean-François","non-dropping-particle":"","parse-names":false,"suffix":""},{"dropping-particle":"","family":"Hugueny","given":"Bernard","non-dropping-particle":"","parse-names":false,"suffix":""},{"dropping-particle":"","family":"Oberdorff","given":"Thierry","non-dropping-particle":"","parse-names":false,"suffix":""}],"container-title":"Global Freshwater Biodiversity Atlas","id":"ITEM-1","issued":{"date-parts":[["2013"]]},"title":"Freshwater Fish Extinction Rates due to Water Availability Loss from Climate Change","type":"webpage"},"uris":["http://www.mendeley.com/documents/?uuid=387bb806-8874-4220-b8c8-94ac2cd9e9eb"]}],"mendeley":{"formattedCitation":"(Tedesco &lt;i&gt;et al.&lt;/i&gt;, 2013)","plainTextFormattedCitation":"(Tedesco et al., 2013)","previouslyFormattedCitation":"(Tedesco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edesco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shd w:val="clear" w:color="auto" w:fill="FFFFFF"/>
        </w:rPr>
        <w:t>.</w:t>
      </w:r>
      <w:r w:rsidRPr="0008241C">
        <w:rPr>
          <w:sz w:val="22"/>
          <w:szCs w:val="22"/>
        </w:rPr>
        <w:t xml:space="preserve"> </w:t>
      </w:r>
      <w:r w:rsidRPr="0008241C">
        <w:rPr>
          <w:sz w:val="22"/>
          <w:szCs w:val="22"/>
          <w:shd w:val="clear" w:color="auto" w:fill="FFFFFF"/>
        </w:rPr>
        <w:t xml:space="preserve">Land conversion without riparian forest reserves reduces fish diversity substantially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111/cobi.12483","ISBN":"1523-1739","ISSN":"15231739","PMID":"25800305","abstract":"Anthropogenic land-cover change is driving biodiversity loss worldwide. At the epicenter of this crisis lies Southeast Asia, where biodiversity-rich forests are being converted to oil-palm monocultures. As demand for palm oil increases, there is an urgent need to find strategies that maintain biodiversity in plantations. Previous studies found that retaining forest patches within plantations benefited some terrestrial taxa but not others. However, no study has focused on aquatic taxa such as fishes, despite their importance to human well-being. We assessed the efficacy of forested riparian reserves in conserving freshwater fish biodiversity in oil-palm monoculture by sampling stream fish communities in an oil-palm plantation in Central Kalimantan, Indonesia. Forested riparian reserves maintained preconversion local fish species richness and functional diversity. In contrast, local and total species richness, biomass, and functional diversity declined markedly in streams without riparian reserves. Mechanistically, riparian reserves appeared to increase local species richness by increasing leaf litter cover and maintaining coarse substrate. The loss of fishes specializing in leaf litter and coarse substrate decreased functional diversity and altered community composition in oil-palm plantation streams that lacked riparian reserves. Thus, a land-sharing strategy that incorporates the retention of forested riparian reserves may maintain the ecological integrity of fish communities in oil-palm plantations. We urge policy makers and growers to make retention of riparian reserves in oil-palm plantations standard practice, and we encourage palm-oil purchasers to source only palm oil from plantations that employ this practice.","author":[{"dropping-particle":"","family":"Giam","given":"Xingli","non-dropping-particle":"","parse-names":false,"suffix":""},{"dropping-particle":"","family":"Hadiaty","given":"Renny K.","non-dropping-particle":"","parse-names":false,"suffix":""},{"dropping-particle":"","family":"Tan","given":"Heok Hui","non-dropping-particle":"","parse-names":false,"suffix":""},{"dropping-particle":"","family":"Parenti","given":"Lynne R.","non-dropping-particle":"","parse-names":false,"suffix":""},{"dropping-particle":"","family":"Wowor","given":"Daisy","non-dropping-particle":"","parse-names":false,"suffix":""},{"dropping-particle":"","family":"Sauri","given":"Sopian","non-dropping-particle":"","parse-names":false,"suffix":""},{"dropping-particle":"","family":"Chong","given":"Kwek Yan","non-dropping-particle":"","parse-names":false,"suffix":""},{"dropping-particle":"","family":"Yeo","given":"Darren C.J.","non-dropping-particle":"","parse-names":false,"suffix":""},{"dropping-particle":"","family":"Wilcove","given":"David S.","non-dropping-particle":"","parse-names":false,"suffix":""}],"container-title":"Conservation Biology","id":"ITEM-1","issue":"5","issued":{"date-parts":[["2015"]]},"page":"1357-1367","title":"Mitigating the impact of oil-palm monoculture on freshwater fishes in Southeast Asia","type":"article-journal","volume":"29"},"uris":["http://www.mendeley.com/documents/?uuid=fa3ba178-726a-4152-9af5-c44c488b6370"]}],"mendeley":{"formattedCitation":"(Giam &lt;i&gt;et al.&lt;/i&gt;, 2015)","plainTextFormattedCitation":"(Giam et al., 2015)","previouslyFormattedCitation":"(Giam &lt;i&gt;et al.&lt;/i&gt;, 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Giam </w:t>
      </w:r>
      <w:r w:rsidRPr="0008241C">
        <w:rPr>
          <w:i/>
          <w:noProof/>
          <w:sz w:val="22"/>
          <w:szCs w:val="22"/>
          <w:shd w:val="clear" w:color="auto" w:fill="FFFFFF"/>
        </w:rPr>
        <w:t>et al.</w:t>
      </w:r>
      <w:r w:rsidRPr="0008241C">
        <w:rPr>
          <w:noProof/>
          <w:sz w:val="22"/>
          <w:szCs w:val="22"/>
          <w:shd w:val="clear" w:color="auto" w:fill="FFFFFF"/>
        </w:rPr>
        <w:t>, 2015)</w:t>
      </w:r>
      <w:r w:rsidRPr="0008241C">
        <w:rPr>
          <w:sz w:val="22"/>
          <w:szCs w:val="22"/>
          <w:shd w:val="clear" w:color="auto" w:fill="FFFFFF"/>
        </w:rPr>
        <w:fldChar w:fldCharType="end"/>
      </w:r>
      <w:r w:rsidRPr="0008241C">
        <w:rPr>
          <w:sz w:val="22"/>
          <w:szCs w:val="22"/>
          <w:shd w:val="clear" w:color="auto" w:fill="FFFFFF"/>
        </w:rPr>
        <w:t xml:space="preserve">, e.g. in Singapore, deforestation and canalization has caused extinction of 11 (out of 46) native freshwater fish specie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111/j.1365-2664.2010.01953.x","ISBN":"1365-2664","ISSN":"00218901","abstract":"1. Identifying the ecological and life-history correlates of local extinction may elucidate mechanisms by which species traits and the environment interact to result in extinctions, and will help to predict and target extinction-prone species for inclusion in conservation programmes. Freshwater habitats are known to be highly threatened in Southeast Asia but the correlates of extinction among tropical freshwater fish remains unclear. 2. To bridge this knowledge gap, we examined extinction correlates of the freshwater fish of Singapore using machine learning methods: conditional inference trees and forests. Singapore is an ideal study site as it has experienced a high degree of habitat loss and has a well-studied ichthyofauna compared with other countries in the region. 3. The local range of a species was the only significant predictor of extinctions: range-restricted species were more likely to go extinct. 4. Other traits found to be important predictors of extinction risk in temperate regions or hypothesized to predict extinctions based on theory included regional geographic distribution, vertical position, feeding guild, body size, number of congeners, air-breathing capability and habitat preference. These factors did not appear to drive extinctions of freshwater fish in Singapore, although forest-dependent species are more likely to have a restricted local range. 5. Synthesis and applications. Local extinctions of freshwater fish in Singapore are random with respect to ecological and life-history traits because habitat loss is responsible for the removal of entire populations. The fish fauna of Southeast Asia is so poorly known that intensive field surveys are required to identify hotspots of freshwater fish endemism which may be vulnerable to future extinction. These hotspots should then be incorporated into national conservation plans. Where complete habitat protection is not possible, for example, in existing logging concessions and plantations, local authorities should establish partnerships with management companies to ameliorate impacts on fish fauna. Within Singapore, the Nee Soon Swamp Forest is one such hotspot of fish endemism and must be conserved to protect the last populations of five fish species endemic to this location on the island.","author":[{"dropping-particle":"","family":"Giam","given":"Xingli","non-dropping-particle":"","parse-names":false,"suffix":""},{"dropping-particle":"","family":"Ng","given":"Ting Hui","non-dropping-particle":"","parse-names":false,"suffix":""},{"dropping-particle":"","family":"Lok","given":"Alvin F S L","non-dropping-particle":"","parse-names":false,"suffix":""},{"dropping-particle":"","family":"Ng","given":"Heok Hee","non-dropping-particle":"","parse-names":false,"suffix":""}],"container-title":"Journal of Applied Ecology","id":"ITEM-1","issue":"2","issued":{"date-parts":[["2011"]]},"page":"356-363","title":"Local geographic range predicts freshwater fish extinctions in Singapore","type":"article-journal","volume":"48"},"uris":["http://www.mendeley.com/documents/?uuid=a513a7ba-75a9-490b-9724-2fa502bc0c70"]}],"mendeley":{"formattedCitation":"(Giam &lt;i&gt;et al.&lt;/i&gt;, 2011)","plainTextFormattedCitation":"(Giam et al., 2011)","previouslyFormattedCitation":"(Giam &lt;i&gt;et al.&lt;/i&gt;, 2011)"},"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Giam </w:t>
      </w:r>
      <w:r w:rsidRPr="0008241C">
        <w:rPr>
          <w:i/>
          <w:noProof/>
          <w:sz w:val="22"/>
          <w:szCs w:val="22"/>
          <w:shd w:val="clear" w:color="auto" w:fill="FFFFFF"/>
        </w:rPr>
        <w:t>et al.</w:t>
      </w:r>
      <w:r w:rsidRPr="0008241C">
        <w:rPr>
          <w:noProof/>
          <w:sz w:val="22"/>
          <w:szCs w:val="22"/>
          <w:shd w:val="clear" w:color="auto" w:fill="FFFFFF"/>
        </w:rPr>
        <w:t>, 2011)</w:t>
      </w:r>
      <w:r w:rsidRPr="0008241C">
        <w:rPr>
          <w:sz w:val="22"/>
          <w:szCs w:val="22"/>
          <w:shd w:val="clear" w:color="auto" w:fill="FFFFFF"/>
        </w:rPr>
        <w:fldChar w:fldCharType="end"/>
      </w:r>
      <w:r w:rsidRPr="0008241C">
        <w:rPr>
          <w:sz w:val="22"/>
          <w:szCs w:val="22"/>
          <w:shd w:val="clear" w:color="auto" w:fill="FFFFFF"/>
        </w:rPr>
        <w:t xml:space="preserve">. </w:t>
      </w:r>
      <w:r w:rsidRPr="0008241C">
        <w:rPr>
          <w:sz w:val="22"/>
          <w:szCs w:val="22"/>
          <w:lang w:eastAsia="ja-JP"/>
        </w:rPr>
        <w:t xml:space="preserve"> </w:t>
      </w:r>
    </w:p>
    <w:p w14:paraId="1540BE73" w14:textId="77777777" w:rsidR="00A01204" w:rsidRPr="0008241C" w:rsidRDefault="00A01204" w:rsidP="00A01204">
      <w:pPr>
        <w:rPr>
          <w:sz w:val="22"/>
          <w:szCs w:val="22"/>
          <w:lang w:eastAsia="ja-JP"/>
        </w:rPr>
      </w:pPr>
    </w:p>
    <w:p w14:paraId="6FD70390" w14:textId="1F12EDBF" w:rsidR="00A01204" w:rsidRPr="0008241C" w:rsidRDefault="00A01204" w:rsidP="00A01204">
      <w:pPr>
        <w:rPr>
          <w:sz w:val="22"/>
          <w:szCs w:val="22"/>
          <w:lang w:eastAsia="ja-JP"/>
        </w:rPr>
      </w:pPr>
      <w:r w:rsidRPr="0008241C">
        <w:rPr>
          <w:sz w:val="22"/>
          <w:szCs w:val="22"/>
          <w:lang w:eastAsia="ja-JP"/>
        </w:rPr>
        <w:t xml:space="preserve">Recently, chytridiomycosis, an infectious disease in amphibians caused by the fungus </w:t>
      </w:r>
      <w:r w:rsidRPr="0008241C">
        <w:rPr>
          <w:i/>
          <w:sz w:val="22"/>
          <w:szCs w:val="22"/>
          <w:lang w:eastAsia="ja-JP"/>
        </w:rPr>
        <w:t>Batrachochytrium dendrobatidis</w:t>
      </w:r>
      <w:r w:rsidRPr="0008241C">
        <w:rPr>
          <w:sz w:val="22"/>
          <w:szCs w:val="22"/>
          <w:lang w:eastAsia="ja-JP"/>
        </w:rPr>
        <w:t>, has caused dramatic population declines and extinctions of amphibian species in Australia and other parts of the world. However,</w:t>
      </w:r>
      <w:r w:rsidRPr="0008241C" w:rsidDel="007269F7">
        <w:rPr>
          <w:sz w:val="22"/>
          <w:szCs w:val="22"/>
          <w:lang w:eastAsia="ja-JP"/>
        </w:rPr>
        <w:t xml:space="preserve"> </w:t>
      </w:r>
      <w:r w:rsidRPr="0008241C">
        <w:rPr>
          <w:sz w:val="22"/>
          <w:szCs w:val="22"/>
          <w:lang w:eastAsia="ja-JP"/>
        </w:rPr>
        <w:t xml:space="preserve">this has not (yet) affected Asian and New Guinean amphibians in the same extent, either because this threat is newly emerging or its impact was (2011) still at low prevalence </w:t>
      </w:r>
      <w:r w:rsidRPr="0008241C">
        <w:rPr>
          <w:sz w:val="22"/>
          <w:szCs w:val="22"/>
          <w:lang w:eastAsia="ja-JP"/>
        </w:rPr>
        <w:fldChar w:fldCharType="begin" w:fldLock="1"/>
      </w:r>
      <w:r w:rsidRPr="0008241C">
        <w:rPr>
          <w:sz w:val="22"/>
          <w:szCs w:val="22"/>
          <w:lang w:eastAsia="ja-JP"/>
        </w:rPr>
        <w:instrText>ADDIN CSL_CITATION {"citationItems":[{"id":"ITEM-1","itemData":{"DOI":"10.1371/journal.pone.0023179","ISBN":"1932-6203","ISSN":"19326203","PMID":"21887238","abstract":"The disease chytridiomycosis, caused by the fungus Batrachochytrium dendrobatidis (Bd), has caused dramatic amphibian population declines and extinctions in Australia, Central and North America, and Europe. Bd is associated with &gt;200 species extinctions of amphibians, but not all species that become infected are susceptible to the disease. Specifically, Bd has rapidly emerged in some areas of the world, such as in Australia, USA, and throughout Central and South America, causing population and species collapse. The mechanism behind the rapid global emergence of the disease is poorly understood, in part due to an incomplete picture of the global distribution of Bd. At present, there is a considerable amount of geographic bias in survey effort for Bd, with Asia being the most neglected continent. To date, Bd surveys have been published for few Asian countries, and infected amphibians have been reported only from Indonesia, South Korea, China and Japan. Thus far, there have been no substantiated reports of enigmatic or suspected disease-caused population declines of the kind that has been attributed to Bd in other areas. In order to gain a more detailed picture of the distribution of Bd in Asia, we undertook a widespread, opportunistic survey of over 3,000 amphibians for Bd throughout Asia and adjoining Papua New Guinea. Survey sites spanned 15 countries, approximately 36 latitude, 111 longitude, and over 2000 m in elevation. Bd prevalence was very low throughout our survey area (2.35% overall) and infected animals were not clumped as would be expected in epizootic events. This suggests that Bd is either newly emerging in Asia, endemic at low prevalence, or that some other ecological factor is preventing Bd from fully invading Asian amphibians. The current observed pattern in Asia differs from that in many other parts of the world.","author":[{"dropping-particle":"","family":"Swei","given":"Andrea","non-dropping-particle":"","parse-names":false,"suffix":""},{"dropping-particle":"","family":"Rowley","given":"Jodi J.L.","non-dropping-particle":"","parse-names":false,"suffix":""},{"dropping-particle":"","family":"Rödder","given":"Dennis","non-dropping-particle":"","parse-names":false,"suffix":""},{"dropping-particle":"","family":"Diesmos","given":"Mae L.L.","non-dropping-particle":"","parse-names":false,"suffix":""},{"dropping-particle":"","family":"Diesmos","given":"Arvin C.","non-dropping-particle":"","parse-names":false,"suffix":""},{"dropping-particle":"","family":"Briggs","given":"Cheryl J.","non-dropping-particle":"","parse-names":false,"suffix":""},{"dropping-particle":"","family":"Brown","given":"Rafe","non-dropping-particle":"","parse-names":false,"suffix":""},{"dropping-particle":"","family":"Cao","given":"Trung Tien","non-dropping-particle":"","parse-names":false,"suffix":""},{"dropping-particle":"","family":"Cheng","given":"Tina L.","non-dropping-particle":"","parse-names":false,"suffix":""},{"dropping-particle":"","family":"Chong","given":"Rebecca A.","non-dropping-particle":"","parse-names":false,"suffix":""},{"dropping-particle":"","family":"Han","given":"Ben","non-dropping-particle":"","parse-names":false,"suffix":""},{"dropping-particle":"","family":"Hero","given":"Jean Marc","non-dropping-particle":"","parse-names":false,"suffix":""},{"dropping-particle":"","family":"Hoang","given":"Huy Duc","non-dropping-particle":"","parse-names":false,"suffix":""},{"dropping-particle":"","family":"Kusrini","given":"Mirza D.","non-dropping-particle":"","parse-names":false,"suffix":""},{"dropping-particle":"","family":"Le","given":"Duong Thi Thuy","non-dropping-particle":"","parse-names":false,"suffix":""},{"dropping-particle":"","family":"McGuire","given":"Jimmy A.","non-dropping-particle":"","parse-names":false,"suffix":""},{"dropping-particle":"","family":"Meegaskumbura","given":"Madhava","non-dropping-particle":"","parse-names":false,"suffix":""},{"dropping-particle":"","family":"Min","given":"Mi Sook","non-dropping-particle":"","parse-names":false,"suffix":""},{"dropping-particle":"","family":"Mulcahy","given":"Daniel G.","non-dropping-particle":"","parse-names":false,"suffix":""},{"dropping-particle":"","family":"Neang","given":"Thy","non-dropping-particle":"","parse-names":false,"suffix":""},{"dropping-particle":"","family":"Phimmachak","given":"Somphouthone","non-dropping-particle":"","parse-names":false,"suffix":""},{"dropping-particle":"","family":"Rao","given":"Ding Qi","non-dropping-particle":"","parse-names":false,"suffix":""},{"dropping-particle":"","family":"Reeder","given":"Natalie M.","non-dropping-particle":"","parse-names":false,"suffix":""},{"dropping-particle":"","family":"Schoville","given":"Sean D.","non-dropping-particle":"","parse-names":false,"suffix":""},{"dropping-particle":"","family":"Sivongxay","given":"Niane","non-dropping-particle":"","parse-names":false,"suffix":""},{"dropping-particle":"","family":"Srei","given":"Narin","non-dropping-particle":"","parse-names":false,"suffix":""},{"dropping-particle":"","family":"Stöck","given":"Matthias","non-dropping-particle":"","parse-names":false,"suffix":""},{"dropping-particle":"","family":"Stuart","given":"Bryan L.","non-dropping-particle":"","parse-names":false,"suffix":""},{"dropping-particle":"","family":"Torres","given":"Lilia S.","non-dropping-particle":"","parse-names":false,"suffix":""},{"dropping-particle":"","family":"Tran","given":"Dao Thi Anh","non-dropping-particle":"","parse-names":false,"suffix":""},{"dropping-particle":"","family":"Tunstall","given":"Tate S.","non-dropping-particle":"","parse-names":false,"suffix":""},{"dropping-particle":"","family":"Vieites","given":"David","non-dropping-particle":"","parse-names":false,"suffix":""},{"dropping-particle":"","family":"Vredenburg","given":"Vance T.","non-dropping-particle":"","parse-names":false,"suffix":""}],"container-title":"PLoS ONE","id":"ITEM-1","issue":"8","issued":{"date-parts":[["2011"]]},"title":"Is chytridiomycosis an emerging infectious disease in Asia?","type":"article-journal","volume":"6"},"uris":["http://www.mendeley.com/documents/?uuid=f68b69ce-58fb-40a4-9324-feefe142ba8b"]}],"mendeley":{"formattedCitation":"(Swei &lt;i&gt;et al.&lt;/i&gt;, 2011)","plainTextFormattedCitation":"(Swei et al., 2011)","previouslyFormattedCitation":"(Swe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we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Habitat destruction through deforestation and land conversion (see Chapter 4) remains to be major threat and cause for population decline in amphibians </w:t>
      </w:r>
      <w:r w:rsidRPr="0008241C">
        <w:rPr>
          <w:sz w:val="22"/>
          <w:szCs w:val="22"/>
          <w:lang w:eastAsia="ja-JP"/>
        </w:rPr>
        <w:fldChar w:fldCharType="begin" w:fldLock="1"/>
      </w:r>
      <w:r w:rsidRPr="0008241C">
        <w:rPr>
          <w:sz w:val="22"/>
          <w:szCs w:val="22"/>
          <w:lang w:eastAsia="ja-JP"/>
        </w:rPr>
        <w:instrText>ADDIN CSL_CITATION {"citationItems":[{"id":"ITEM-1","itemData":{"DOI":"10.1126/science.1103538","ISBN":"0036-8075","ISSN":"00368075","PMID":"15486254","abstract":"The first global assessment of amphibians provides new context for the well-publicized phenomenon of amphibian declines. Amphibians are more threatened and are declining more rapidly than either birds or mammals. Although many declines are due to habitat loss and overutilization, other, unidentified processes threaten 48% of rapidly declining species and are driving species most quickly to extinction. Declines are nonrandom in terms of species' ecological preferences, geographic ranges, and taxonomic associations and are most prevalent among Neotropical montane, stream-associated species. The lack of conservation remedies for these poorly understood declines means that hundreds of amphibian species now face extinction.","author":[{"dropping-particle":"","family":"Stuart","given":"Simon N.","non-dropping-particle":"","parse-names":false,"suffix":""},{"dropping-particle":"","family":"Chanson","given":"Janice S.","non-dropping-particle":"","parse-names":false,"suffix":""},{"dropping-particle":"","family":"Cox","given":"Neil A.","non-dropping-particle":"","parse-names":false,"suffix":""},{"dropping-particle":"","family":"Young","given":"Bruce E.","non-dropping-particle":"","parse-names":false,"suffix":""},{"dropping-particle":"","family":"Rodrigues","given":"Ana S. L.","non-dropping-particle":"","parse-names":false,"suffix":""},{"dropping-particle":"","family":"Fischman","given":"Debra L.","non-dropping-particle":"","parse-names":false,"suffix":""},{"dropping-particle":"","family":"Waller","given":"Robert W.","non-dropping-particle":"","parse-names":false,"suffix":""}],"container-title":"Science","id":"ITEM-1","issue":"5702","issued":{"date-parts":[["2004"]]},"page":"1783-1786","title":"Status and trends of amphibian declines and extinctions worldwide","type":"article-journal","volume":"306"},"uris":["http://www.mendeley.com/documents/?uuid=ff00eed1-a947-4b62-a231-40e201eadf76"]}],"mendeley":{"formattedCitation":"(Stuart &lt;i&gt;et al.&lt;/i&gt;, 2004)","plainTextFormattedCitation":"(Stuart et al., 2004)","previouslyFormattedCitation":"(Stuart &lt;i&gt;et al.&lt;/i&gt;, 200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tuart </w:t>
      </w:r>
      <w:r w:rsidRPr="0008241C">
        <w:rPr>
          <w:i/>
          <w:noProof/>
          <w:sz w:val="22"/>
          <w:szCs w:val="22"/>
          <w:lang w:eastAsia="ja-JP"/>
        </w:rPr>
        <w:t>et al.</w:t>
      </w:r>
      <w:r w:rsidRPr="0008241C">
        <w:rPr>
          <w:noProof/>
          <w:sz w:val="22"/>
          <w:szCs w:val="22"/>
          <w:lang w:eastAsia="ja-JP"/>
        </w:rPr>
        <w:t>, 2004)</w:t>
      </w:r>
      <w:r w:rsidRPr="0008241C">
        <w:rPr>
          <w:sz w:val="22"/>
          <w:szCs w:val="22"/>
          <w:lang w:eastAsia="ja-JP"/>
        </w:rPr>
        <w:fldChar w:fldCharType="end"/>
      </w:r>
      <w:r w:rsidRPr="0008241C">
        <w:rPr>
          <w:sz w:val="22"/>
          <w:szCs w:val="22"/>
          <w:lang w:eastAsia="ja-JP"/>
        </w:rPr>
        <w:t xml:space="preserve">. Water bird populations show the largest decline in the Asia-Pacific region compared to the rest of the world . Freshwater inhabiting reptiles are threatened throughout the Asia-Pacific region by wildlife trade, bushmeat hunting, degradation of habitat, pollution, bycatch mortality, and persecution (e.g.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hanker","given":"K.","non-dropping-particle":"","parse-names":false,"suffix":""},{"dropping-particle":"","family":"Pilcher","given":"N. J.","non-dropping-particle":"","parse-names":false,"suffix":""}],"container-title":"Marine Turtle Newsletter","id":"ITEM-1","issued":{"date-parts":[["2003"]]},"page":"43-51","title":"Marine turtles in south and southeast Asia: hopeless cause or cause for hope?","type":"article-journal","volume":"100"},"uris":["http://www.mendeley.com/documents/?uuid=39f8d9f7-fb69-4e2c-9ecb-23493a2d14fb"]},{"id":"ITEM-2","itemData":{"DOI":"10.1016/B978-012088449-0.50008-X","ISBN":"9780120884490","abstract":"Aquatic, semi. -aquatic and terrestrial vertebrates play a very important role in energy flow, nutrient cycling, and riparian landscape engineering. The current geographic distribution of aquatic, semi-aquatic, and riparian species is a reflection of the abundance and variability of water supply in different regions. They are vulnerable to habitat degradation or alteration associated with flow regulation, irrigation schemes, and the conversion of floodplains to agriculture. Freshwater habitats provide food and shelter to a large number of vertebrates besides fish, but only a few are wholly adapted to inland waters. Semi. -aquatic reptiles are represented by some of the most ancient living vertebrate species, which include the 23 species of crocodilians, two thirds of the 250 species of modern testudinids, and a small number of freshwater snakes. Semi. -aquatic mammals such as otters and hippopotamuses display remarkable anatomical and physiological adaptations. And riparian species exhibit characteristic behavioral traits. Rivers serve as bio. -corridors for aquatic and semi. -aquatic vertebrates. The riparian mammals include some rodents and shrews, monkeys, buffaloes, antelopes, etc. © 2008 Elsevier Inc. All rights reserved.","author":[{"dropping-particle":"","family":"Pacini","given":"Nic","non-dropping-particle":"","parse-names":false,"suffix":""},{"dropping-particle":"","family":"Harper","given":"David M.","non-dropping-particle":"","parse-names":false,"suffix":""}],"container-title":"Tropical Stream Ecology","id":"ITEM-2","issued":{"date-parts":[["2008"]]},"page":"147-197","title":"Aquatic, semi-aquatic and riparian vertebrates","type":"chapter"},"uris":["http://www.mendeley.com/documents/?uuid=6c58ba3f-9bb7-455e-ad60-9be7f72b5084"]},{"id":"ITEM-3","itemData":{"DOI":"10.1007/s10531-009-9758-4","ISBN":"0960-3115","ISSN":"09603115","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author":[{"dropping-particle":"","family":"Nijman","given":"Vincent","non-dropping-particle":"","parse-names":false,"suffix":""}],"container-title":"Biodiversity and Conservation","id":"ITEM-3","issue":"4","issued":{"date-parts":[["2010"]]},"page":"1101-1114","title":"An overview of international wildlife trade from Southeast Asia","type":"article-journal","volume":"19"},"uris":["http://www.mendeley.com/documents/?uuid=5b41eb42-8bc6-4238-bcb6-d1990d3392a4"]}],"mendeley":{"formattedCitation":"(Nijman, 2010; Pacini &amp; Harper, 2008; Shanker &amp; Pilcher, 2003)","manualFormatting":"Nijman, 2010; Pacini &amp; Harper, 2008; Shanker &amp; Pilcher, 2003)","plainTextFormattedCitation":"(Nijman, 2010; Pacini &amp; Harper, 2008; Shanker &amp; Pilcher, 2003)","previouslyFormattedCitation":"(Nijman, 2010; Pacini &amp; Harper, 2008; Shanker &amp; Pilcher,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Nijman, 2010; Pacini &amp; Harper, 2008; Shanker &amp; Pilcher, 2003)</w:t>
      </w:r>
      <w:r w:rsidRPr="0008241C">
        <w:rPr>
          <w:sz w:val="22"/>
          <w:szCs w:val="22"/>
          <w:lang w:eastAsia="ja-JP"/>
        </w:rPr>
        <w:fldChar w:fldCharType="end"/>
      </w:r>
      <w:r w:rsidRPr="0008241C">
        <w:rPr>
          <w:sz w:val="22"/>
          <w:szCs w:val="22"/>
          <w:lang w:eastAsia="ja-JP"/>
        </w:rPr>
        <w:t xml:space="preserve">. A massive threat of overexploitation is evident in the South and South-East Asian subregions, were freshwater turtles and other reptiles are excessively traded for decades. Immediate actions were recommended by an expert team </w:t>
      </w:r>
      <w:r w:rsidRPr="0008241C">
        <w:rPr>
          <w:sz w:val="22"/>
          <w:szCs w:val="22"/>
          <w:lang w:eastAsia="ja-JP"/>
        </w:rPr>
        <w:fldChar w:fldCharType="begin" w:fldLock="1"/>
      </w:r>
      <w:r w:rsidRPr="0008241C">
        <w:rPr>
          <w:sz w:val="22"/>
          <w:szCs w:val="22"/>
          <w:lang w:eastAsia="ja-JP"/>
        </w:rPr>
        <w:instrText>ADDIN CSL_CITATION {"citationItems":[{"id":"ITEM-1","itemData":{"ISBN":"9789810717377","author":[{"dropping-particle":"","family":"Horne","given":"Brian D","non-dropping-particle":"","parse-names":false,"suffix":""},{"dropping-particle":"","family":"Poole","given":"Colin M","non-dropping-particle":"","parse-names":false,"suffix":""},{"dropping-particle":"","family":"Walde","given":"Andrew D","non-dropping-particle":"","parse-names":false,"suffix":""},{"dropping-particle":"","family":"Castellano","given":"Christina","non-dropping-particle":"","parse-names":false,"suffix":""},{"dropping-particle":"","family":"Chan","given":"Bosco","non-dropping-particle":"","parse-names":false,"suffix":""},{"dropping-particle":"","family":"Heng","given":"Chan Eng","non-dropping-particle":"","parse-names":false,"suffix":""},{"dropping-particle":"","family":"Chansue","given":"Nantarika","non-dropping-particle":"","parse-names":false,"suffix":""},{"dropping-particle":"","family":"Nyok","given":"Chen Pelf","non-dropping-particle":"","parse-names":false,"suffix":""},{"dropping-particle":"","family":"Tien-hsi","given":"Chen","non-dropping-particle":"","parse-names":false,"suffix":""},{"dropping-particle":"","family":"Chuaynkern","given":"Yodchaiy","non-dropping-particle":"","parse-names":false,"suffix":""},{"dropping-particle":"","family":"Georges","given":"Arthur","non-dropping-particle":"","parse-names":false,"suffix":""},{"dropping-particle":"","family":"Goode","given":"Eric","non-dropping-particle":"","parse-names":false,"suffix":""},{"dropping-particle":"","family":"Shiping","given":"Gong","non-dropping-particle":"","parse-names":false,"suffix":""},{"dropping-particle":"Van","family":"Ha","given":"Hoang","non-dropping-particle":"","parse-names":false,"suffix":""},{"dropping-particle":"","family":"Hagen","given":"Cris","non-dropping-particle":"","parse-names":false,"suffix":""},{"dropping-particle":"","family":"Heacox","given":"Scott","non-dropping-particle":"","parse-names":false,"suffix":""},{"dropping-particle":"","family":"Hendrie","given":"Doug","non-dropping-particle":"","parse-names":false,"suffix":""},{"dropping-particle":"","family":"Heng","given":"Sovannara","non-dropping-particle":"","parse-names":false,"suffix":""},{"dropping-particle":"","family":"Holloway","given":"Rohan","non-dropping-particle":"","parse-names":false,"suffix":""},{"dropping-particle":"","family":"Hudson","given":"Rick","non-dropping-particle":"","parse-names":false,"suffix":""},{"dropping-particle":"","family":"Juvik","given":"Jim","non-dropping-particle":"","parse-names":false,"suffix":""},{"dropping-particle":"","family":"Kaiser","given":"Hinrich","non-dropping-particle":"","parse-names":false,"suffix":""},{"dropping-particle":"","family":"Kamsi","given":"Mistar","non-dropping-particle":"","parse-names":false,"suffix":""},{"dropping-particle":"","family":"Kanari","given":"Kahoru","non-dropping-particle":"","parse-names":false,"suffix":""},{"dropping-particle":"","family":"Kitimasak","given":"Wachira","non-dropping-particle":"","parse-names":false,"suffix":""},{"dropping-particle":"","family":"Ko","given":"Win Ko","non-dropping-particle":"","parse-names":false,"suffix":""},{"dropping-particle":"","family":"Kuchling","given":"Gerald","non-dropping-particle":"","parse-names":false,"suffix":""},{"dropping-particle":"","family":"Lafebre","given":"Saskia","non-dropping-particle":"","parse-names":false,"suffix":""},{"dropping-particle":"","family":"Landrey","given":"Charles","non-dropping-particle":"","parse-names":false,"suffix":""},{"dropping-particle":"","family":"Lau","given":"Michael","non-dropping-particle":"","parse-names":false,"suffix":""},{"dropping-particle":"","family":"Lee","given":"Benjamin","non-dropping-particle":"","parse-names":false,"suffix":""},{"dropping-particle":"","family":"Ming","given":"Leong Tzi","non-dropping-particle":"","parse-names":false,"suffix":""},{"dropping-particle":"","family":"Shunqing","given":"Lu","non-dropping-particle":"","parse-names":false,"suffix":""},{"dropping-particle":"","family":"Maneeorn","given":"Pattarapol","non-dropping-particle":"","parse-names":false,"suffix":""},{"dropping-particle":"","family":"Mccormack","given":"Tim","non-dropping-particle":"","parse-names":false,"suffix":""},{"dropping-particle":"","family":"Mould","given":"Alistair","non-dropping-particle":"","parse-names":false,"suffix":""},{"dropping-particle":"","family":"Myo","given":"Khin Myo","non-dropping-particle":"","parse-names":false,"suffix":""},{"dropping-particle":"","family":"Pasha","given":"Khalid","non-dropping-particle":"","parse-names":false,"suffix":""},{"dropping-particle":"","family":"Pipatsawasdikul","given":"Kruwan","non-dropping-particle":"","parse-names":false,"suffix":""},{"dropping-particle":"","family":"Platt","given":"Kalyar","non-dropping-particle":"","parse-names":false,"suffix":""},{"dropping-particle":"","family":"Poole","given":"Colin","non-dropping-particle":"","parse-names":false,"suffix":""},{"dropping-particle":"","family":"Praschag","given":"Peter","non-dropping-particle":"","parse-names":false,"suffix":""},{"dropping-particle":"","family":"Raphael","given":"Bonnie","non-dropping-particle":"","parse-names":false,"suffix":""}],"container-title":"Recommendations and Conclusions from the Workshop in Singapore","id":"ITEM-1","issued":{"date-parts":[["2012"]]},"number-of-pages":"pp32","title":"Conservation of Asian Tortoises and Freshwater Turtles : Setting Priorities for the Next Ten Years","type":"book"},"uris":["http://www.mendeley.com/documents/?uuid=bbd98e66-3bd5-488c-9b71-ef0923da89d2"]}],"mendeley":{"formattedCitation":"(Horne &lt;i&gt;et al.&lt;/i&gt;, 2012)","plainTextFormattedCitation":"(Horne et al., 2012)","previouslyFormattedCitation":"(Horne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orne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to prevent the about 64 species (80</w:t>
      </w:r>
      <w:r w:rsidR="00C934E9">
        <w:rPr>
          <w:sz w:val="22"/>
          <w:szCs w:val="22"/>
          <w:lang w:eastAsia="ja-JP"/>
        </w:rPr>
        <w:t xml:space="preserve"> per cent</w:t>
      </w:r>
      <w:r w:rsidRPr="0008241C">
        <w:rPr>
          <w:sz w:val="22"/>
          <w:szCs w:val="22"/>
          <w:lang w:eastAsia="ja-JP"/>
        </w:rPr>
        <w:t xml:space="preserve"> threatened) in the region (IUCN Red List, 2017) from extinction.</w:t>
      </w:r>
    </w:p>
    <w:p w14:paraId="26B09796" w14:textId="77777777" w:rsidR="00A01204" w:rsidRPr="0008241C" w:rsidRDefault="00A01204" w:rsidP="00A01204">
      <w:pPr>
        <w:rPr>
          <w:color w:val="000000"/>
          <w:sz w:val="22"/>
          <w:szCs w:val="22"/>
        </w:rPr>
      </w:pPr>
    </w:p>
    <w:p w14:paraId="5FB41B19" w14:textId="6BF9077B" w:rsidR="00A01204" w:rsidRPr="0008241C" w:rsidRDefault="00A01204" w:rsidP="00A01204">
      <w:pPr>
        <w:rPr>
          <w:sz w:val="22"/>
          <w:szCs w:val="22"/>
          <w:lang w:eastAsia="ja-JP"/>
        </w:rPr>
      </w:pPr>
      <w:r w:rsidRPr="0008241C">
        <w:rPr>
          <w:color w:val="000000"/>
          <w:sz w:val="22"/>
          <w:szCs w:val="22"/>
        </w:rPr>
        <w:t xml:space="preserve">Threatened species data coverage across the Asia-Pacific region varies widely for freshwater invertebrates. Japan has probably the widest and longest coverage (50+ years). </w:t>
      </w:r>
      <w:r w:rsidRPr="0008241C">
        <w:rPr>
          <w:sz w:val="22"/>
          <w:szCs w:val="22"/>
          <w:lang w:eastAsia="ja-JP"/>
        </w:rPr>
        <w:t>Except for the arthropod orders Decapoda (decapods), Odonata (dragonflies &amp; damselflies), and Mollusca (mollusks), which account together for 4312 out of 4374 freshwater invertebrates assessed, almost no freshwater invertebrate taxa are listed for the Asia-Pacific region (IUCN Red List 2017). However, even for the groups mentioned, population trends are mostly unknown, 137 species of Odonata (8</w:t>
      </w:r>
      <w:r w:rsidR="00C934E9">
        <w:rPr>
          <w:sz w:val="22"/>
          <w:szCs w:val="22"/>
          <w:lang w:eastAsia="ja-JP"/>
        </w:rPr>
        <w:t xml:space="preserve"> per cent</w:t>
      </w:r>
      <w:r w:rsidRPr="0008241C">
        <w:rPr>
          <w:sz w:val="22"/>
          <w:szCs w:val="22"/>
          <w:lang w:eastAsia="ja-JP"/>
        </w:rPr>
        <w:t>), 292 Decapoda (20</w:t>
      </w:r>
      <w:r w:rsidR="00C934E9">
        <w:rPr>
          <w:sz w:val="22"/>
          <w:szCs w:val="22"/>
          <w:lang w:eastAsia="ja-JP"/>
        </w:rPr>
        <w:t xml:space="preserve"> per cent</w:t>
      </w:r>
      <w:r w:rsidRPr="0008241C">
        <w:rPr>
          <w:sz w:val="22"/>
          <w:szCs w:val="22"/>
          <w:lang w:eastAsia="ja-JP"/>
        </w:rPr>
        <w:t>), and 226 Mollusca (19</w:t>
      </w:r>
      <w:r w:rsidR="00C934E9">
        <w:rPr>
          <w:sz w:val="22"/>
          <w:szCs w:val="22"/>
          <w:lang w:eastAsia="ja-JP"/>
        </w:rPr>
        <w:t xml:space="preserve"> per cent</w:t>
      </w:r>
      <w:r w:rsidRPr="0008241C">
        <w:rPr>
          <w:sz w:val="22"/>
          <w:szCs w:val="22"/>
          <w:lang w:eastAsia="ja-JP"/>
        </w:rPr>
        <w:t>) are threatened. More than 1200 truly aquatic vascular macrophyte species (&gt; 46</w:t>
      </w:r>
      <w:r w:rsidR="00C934E9">
        <w:rPr>
          <w:sz w:val="22"/>
          <w:szCs w:val="22"/>
          <w:lang w:eastAsia="ja-JP"/>
        </w:rPr>
        <w:t xml:space="preserve"> per cent</w:t>
      </w:r>
      <w:r w:rsidRPr="0008241C">
        <w:rPr>
          <w:sz w:val="22"/>
          <w:szCs w:val="22"/>
          <w:lang w:eastAsia="ja-JP"/>
        </w:rPr>
        <w:t xml:space="preserve"> of 2614 worldwide recognized) are recorded from the Asia-Pacific region [areas of the Palaearctic Realm that are part of the IPBES Asia-Pacific region are not included in this number], with highest diversity in the Oriental realm (25</w:t>
      </w:r>
      <w:r w:rsidR="00C934E9">
        <w:rPr>
          <w:sz w:val="22"/>
          <w:szCs w:val="22"/>
          <w:lang w:eastAsia="ja-JP"/>
        </w:rPr>
        <w:t xml:space="preserve"> per cent</w:t>
      </w:r>
      <w:r w:rsidRPr="0008241C">
        <w:rPr>
          <w:sz w:val="22"/>
          <w:szCs w:val="22"/>
          <w:lang w:eastAsia="ja-JP"/>
        </w:rPr>
        <w:t xml:space="preserve"> of world diversity). Most diverse families here are Cyperaceae, Poaceae, Haloragaceae for Australasia and Araceae for the Oriental Region). Their endemism rates are lower than in aquatic animals, with an endemism of 46</w:t>
      </w:r>
      <w:r w:rsidR="00C934E9">
        <w:rPr>
          <w:sz w:val="22"/>
          <w:szCs w:val="22"/>
          <w:lang w:eastAsia="ja-JP"/>
        </w:rPr>
        <w:t xml:space="preserve"> per cent</w:t>
      </w:r>
      <w:r w:rsidRPr="0008241C">
        <w:rPr>
          <w:sz w:val="22"/>
          <w:szCs w:val="22"/>
          <w:lang w:eastAsia="ja-JP"/>
        </w:rPr>
        <w:t xml:space="preserve"> for Australia, 43</w:t>
      </w:r>
      <w:r w:rsidR="00C934E9">
        <w:rPr>
          <w:sz w:val="22"/>
          <w:szCs w:val="22"/>
          <w:lang w:eastAsia="ja-JP"/>
        </w:rPr>
        <w:t xml:space="preserve"> per cent</w:t>
      </w:r>
      <w:r w:rsidRPr="0008241C">
        <w:rPr>
          <w:sz w:val="22"/>
          <w:szCs w:val="22"/>
          <w:lang w:eastAsia="ja-JP"/>
        </w:rPr>
        <w:t xml:space="preserve"> for the Oriental region and 7.4</w:t>
      </w:r>
      <w:r w:rsidR="00C934E9">
        <w:rPr>
          <w:sz w:val="22"/>
          <w:szCs w:val="22"/>
          <w:lang w:eastAsia="ja-JP"/>
        </w:rPr>
        <w:t xml:space="preserve"> per cent</w:t>
      </w:r>
      <w:r w:rsidRPr="0008241C">
        <w:rPr>
          <w:sz w:val="22"/>
          <w:szCs w:val="22"/>
          <w:lang w:eastAsia="ja-JP"/>
        </w:rPr>
        <w:t xml:space="preserve"> for the Pacific Islands </w:t>
      </w:r>
      <w:r w:rsidRPr="0008241C">
        <w:rPr>
          <w:sz w:val="22"/>
          <w:szCs w:val="22"/>
          <w:lang w:eastAsia="ja-JP"/>
        </w:rPr>
        <w:fldChar w:fldCharType="begin" w:fldLock="1"/>
      </w:r>
      <w:r w:rsidRPr="0008241C">
        <w:rPr>
          <w:sz w:val="22"/>
          <w:szCs w:val="22"/>
          <w:lang w:eastAsia="ja-JP"/>
        </w:rPr>
        <w:instrText>ADDIN CSL_CITATION {"citationItems":[{"id":"ITEM-1","itemData":{"DOI":"10.1007/s10750-007-9154-6","ISBN":"0018-8158","ISSN":"00188158","PMID":"6632","abstract":"Aquatic macrophytes are aquatic photosynthetic organisms, large enough to see with the naked eye, that actively grow permanently or periodically submerged below, floating on, or growing up through the water surface. Aquatic macrophytes are represented in seven plant divisions: Cyanobacteria, Chlorophyta, Rhodophyta, Xanthophyta, Bryophyta, Pteridophyta and Spermatophyta. Species composition and distribution of aquatic macrophytes in the more primitive divisions are less well known than for the vascular macrophytes (Pteridophyta and Spermatophyta), which are represented by 33 orders and 88 families with about 2,614 species in c. 412 genera. These c. 2,614 aquatic species of Pteridophyta and Spermatophyta evolved from land plants and represent only a small fraction (similar to 1%) of the total number of vascular plants. Our analysis of the numbers and distribution of vascular macrophytes showed that whilst many species have broad ranges, species diversity is highest in the Neotropics, intermediate in the Oriental, Nearctic and Afrotropics, lower in the Palearctic and Australasia, lower again in the Pacific Oceanic Islands, and lowest in the Antarctic region. About 39% of the c. 412 genera containing aquatic vascular macrophytes are endemic to a single biogeographic region, with 61-64% of all aquatic vascular plant species found in the Afrotropics and Neotropics being endemic to those regions. Aquatic macrophytes play an important role in the structure and function of aquatic ecosystems and certain macrophyte species (e.g., rice) are cultivated for human consumption, yet several of the worst invasive weeds in the world are aquatic plants. Many of the threats to fresh waters (e.g., climate change, eutrophication) will result in reduced macrophyte diversity and will, in turn, threaten the faunal diversity of aquatic ecosystems and favour the establishment of exotic species, at the expense of native species","author":[{"dropping-particle":"","family":"Chambers","given":"P. A.","non-dropping-particle":"","parse-names":false,"suffix":""},{"dropping-particle":"","family":"Lacoul","given":"P.","non-dropping-particle":"","parse-names":false,"suffix":""},{"dropping-particle":"","family":"Murphy","given":"K. J.","non-dropping-particle":"","parse-names":false,"suffix":""},{"dropping-particle":"","family":"Thomaz","given":"S. M.","non-dropping-particle":"","parse-names":false,"suffix":""}],"container-title":"Hydrobiologia","id":"ITEM-1","issue":"1","issued":{"date-parts":[["2008","1","18"]]},"page":"9-26","publisher":"Springer Netherlands","title":"Global diversity of aquatic macrophytes in freshwater","type":"article-journal","volume":"595"},"uris":["http://www.mendeley.com/documents/?uuid=2334c308-106d-4a79-84aa-741f3b41af76"]}],"mendeley":{"formattedCitation":"(Chambers &lt;i&gt;et al.&lt;/i&gt;, 2008)","plainTextFormattedCitation":"(Chambers et al., 2008)","previouslyFormattedCitation":"(Chambers &lt;i&gt;et al.&lt;/i&gt;,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ambers </w:t>
      </w:r>
      <w:r w:rsidRPr="0008241C">
        <w:rPr>
          <w:i/>
          <w:noProof/>
          <w:sz w:val="22"/>
          <w:szCs w:val="22"/>
          <w:lang w:eastAsia="ja-JP"/>
        </w:rPr>
        <w:t>et al.</w:t>
      </w:r>
      <w:r w:rsidRPr="0008241C">
        <w:rPr>
          <w:noProof/>
          <w:sz w:val="22"/>
          <w:szCs w:val="22"/>
          <w:lang w:eastAsia="ja-JP"/>
        </w:rPr>
        <w:t>, 2008)</w:t>
      </w:r>
      <w:r w:rsidRPr="0008241C">
        <w:rPr>
          <w:sz w:val="22"/>
          <w:szCs w:val="22"/>
          <w:lang w:eastAsia="ja-JP"/>
        </w:rPr>
        <w:fldChar w:fldCharType="end"/>
      </w:r>
      <w:r w:rsidRPr="0008241C">
        <w:rPr>
          <w:sz w:val="22"/>
          <w:szCs w:val="22"/>
          <w:lang w:eastAsia="ja-JP"/>
        </w:rPr>
        <w:t>.</w:t>
      </w:r>
    </w:p>
    <w:p w14:paraId="1B808479" w14:textId="77777777" w:rsidR="00A01204" w:rsidRPr="0008241C" w:rsidRDefault="00A01204" w:rsidP="00A01204">
      <w:pPr>
        <w:rPr>
          <w:sz w:val="22"/>
          <w:szCs w:val="22"/>
          <w:lang w:eastAsia="ja-JP"/>
        </w:rPr>
      </w:pPr>
    </w:p>
    <w:p w14:paraId="2C66C922" w14:textId="084C3686" w:rsidR="00A01204" w:rsidRPr="0008241C" w:rsidRDefault="00A01204" w:rsidP="00A01204">
      <w:pPr>
        <w:rPr>
          <w:sz w:val="22"/>
          <w:szCs w:val="22"/>
          <w:lang w:eastAsia="ja-JP"/>
        </w:rPr>
      </w:pPr>
      <w:r w:rsidRPr="0008241C">
        <w:rPr>
          <w:sz w:val="22"/>
          <w:szCs w:val="22"/>
          <w:lang w:eastAsia="ja-JP"/>
        </w:rPr>
        <w:t>70</w:t>
      </w:r>
      <w:r w:rsidR="00C934E9">
        <w:rPr>
          <w:sz w:val="22"/>
          <w:szCs w:val="22"/>
          <w:lang w:eastAsia="ja-JP"/>
        </w:rPr>
        <w:t xml:space="preserve"> per cent</w:t>
      </w:r>
      <w:r w:rsidRPr="0008241C">
        <w:rPr>
          <w:sz w:val="22"/>
          <w:szCs w:val="22"/>
          <w:lang w:eastAsia="ja-JP"/>
        </w:rPr>
        <w:t xml:space="preserve"> of the 256 native freshwater fish species of Australia are endemic, but 37 alien freshwater fish species were introduced, the most impactful being European carp, Nile tilapia and red finned perch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mendeley":{"formattedCitation":"(Darwall &amp; Freyhof, 2015)","plainTextFormattedCitation":"(Darwall &amp; Freyhof, 2015)","previouslyFormattedCitation":"(Darwall &amp; Freyhof,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arwall &amp; Freyhof, 2015)</w:t>
      </w:r>
      <w:r w:rsidRPr="0008241C">
        <w:rPr>
          <w:sz w:val="22"/>
          <w:szCs w:val="22"/>
          <w:lang w:eastAsia="ja-JP"/>
        </w:rPr>
        <w:fldChar w:fldCharType="end"/>
      </w:r>
      <w:r w:rsidRPr="0008241C">
        <w:rPr>
          <w:sz w:val="22"/>
          <w:szCs w:val="22"/>
          <w:lang w:eastAsia="ja-JP"/>
        </w:rPr>
        <w:t>. Of 74 (29</w:t>
      </w:r>
      <w:r w:rsidR="00C934E9">
        <w:rPr>
          <w:sz w:val="22"/>
          <w:szCs w:val="22"/>
          <w:lang w:eastAsia="ja-JP"/>
        </w:rPr>
        <w:t xml:space="preserve"> per cent</w:t>
      </w:r>
      <w:r w:rsidRPr="0008241C">
        <w:rPr>
          <w:sz w:val="22"/>
          <w:szCs w:val="22"/>
          <w:lang w:eastAsia="ja-JP"/>
        </w:rPr>
        <w:t xml:space="preserve">) fish taxa listed as threatened, the Galaxiidae are the most threatened (18 of 23 described taxa)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Lintermans","given":"M.","non-dropping-particle":"","parse-names":false,"suffix":""}],"container-title":"Australian Society for Fish Biology Newsletter","id":"ITEM-1","issued":{"date-parts":[["2011"]]},"page":"94-97","title":"Conservation status of Australian Fishes","type":"article-journal","volume":"41"},"uris":["http://www.mendeley.com/documents/?uuid=fa79b15c-4672-4bba-ad0f-517135a86579"]}],"mendeley":{"formattedCitation":"(Lintermans, 2011)","manualFormatting":"(Lintermans, 2013a)","plainTextFormattedCitation":"(Lintermans, 2011)","previouslyFormattedCitation":"(Lintermans,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intermans, 2013a)</w:t>
      </w:r>
      <w:r w:rsidRPr="0008241C">
        <w:rPr>
          <w:sz w:val="22"/>
          <w:szCs w:val="22"/>
          <w:lang w:eastAsia="ja-JP"/>
        </w:rPr>
        <w:fldChar w:fldCharType="end"/>
      </w:r>
      <w:r w:rsidRPr="0008241C">
        <w:rPr>
          <w:sz w:val="22"/>
          <w:szCs w:val="22"/>
          <w:lang w:eastAsia="ja-JP"/>
        </w:rPr>
        <w:t xml:space="preserve">. Given current trends, extinctions are predicted particularly at northern Australian sites within the next 30 years </w:t>
      </w:r>
      <w:r w:rsidRPr="0008241C">
        <w:rPr>
          <w:sz w:val="22"/>
          <w:szCs w:val="22"/>
          <w:lang w:eastAsia="ja-JP"/>
        </w:rPr>
        <w:fldChar w:fldCharType="begin" w:fldLock="1"/>
      </w:r>
      <w:r w:rsidRPr="0008241C">
        <w:rPr>
          <w:sz w:val="22"/>
          <w:szCs w:val="22"/>
          <w:lang w:eastAsia="ja-JP"/>
        </w:rPr>
        <w:instrText>ADDIN CSL_CITATION {"citationItems":[{"id":"ITEM-1","itemData":{"ISBN":"9780643097438","author":[{"dropping-particle":"","family":"Lintermans","given":"M.","non-dropping-particle":"","parse-names":false,"suffix":""}],"editor":[{"dropping-particle":"","family":"Humphries, P. &amp; Walker","given":"K.","non-dropping-particle":"","parse-names":false,"suffix":""}],"id":"ITEM-1","issued":{"date-parts":[["2013"]]},"number-of-pages":"283–316","publisher":"Collingwood: CSIRO Publishing","title":"Conservation and management. In The Ecology of Australian Freshwater Fish","type":"book"},"uris":["http://www.mendeley.com/documents/?uuid=2e044f05-9f58-4c5a-ae7a-f561fe6c5ab8"]}],"mendeley":{"formattedCitation":"(Lintermans, 2013)","manualFormatting":"(Lintermans, 2013b)","plainTextFormattedCitation":"(Lintermans, 2013)","previouslyFormattedCitation":"(Lintermans,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intermans, 2013b)</w:t>
      </w:r>
      <w:r w:rsidRPr="0008241C">
        <w:rPr>
          <w:sz w:val="22"/>
          <w:szCs w:val="22"/>
          <w:lang w:eastAsia="ja-JP"/>
        </w:rPr>
        <w:fldChar w:fldCharType="end"/>
      </w:r>
      <w:r w:rsidRPr="0008241C">
        <w:rPr>
          <w:sz w:val="22"/>
          <w:szCs w:val="22"/>
          <w:lang w:eastAsia="ja-JP"/>
        </w:rPr>
        <w:t xml:space="preserve">. Roughly half of New Zealand’s distinctive fish species are threatened, including 18 endemic species </w:t>
      </w:r>
      <w:r w:rsidRPr="0008241C">
        <w:rPr>
          <w:sz w:val="22"/>
          <w:szCs w:val="22"/>
          <w:lang w:eastAsia="ja-JP"/>
        </w:rPr>
        <w:fldChar w:fldCharType="begin" w:fldLock="1"/>
      </w:r>
      <w:r w:rsidRPr="0008241C">
        <w:rPr>
          <w:sz w:val="22"/>
          <w:szCs w:val="22"/>
          <w:lang w:eastAsia="ja-JP"/>
        </w:rPr>
        <w:instrText>ADDIN CSL_CITATION {"citationItems":[{"id":"ITEM-1","itemData":{"DOI":"10.1080/00288330.2010.514346","ISBN":"0028-8330","ISSN":"0028-8330","abstract":"Abstract The threat status of 74 freshwater and estuarine fish present in New Zealand was determined. Fifty-one native taxa were ranked of which 67% were considered Threatened or At Risk. A single species was classified as Extinct, the New Zealand grayling, which has not been observed since the 1920s. Four taxa were classified in the highest threat category, Nationally Critical, and a further 10 taxa as Threatened (Nationally Endangered or Nationally Vulnerable). Twenty taxa were ranked in the At Risk group with the majority ranked as Declining. Endemic galaxiids (Galaxiidae) dominated the Threatened and At Risk taxa. The majority (68%) belonged to the Galaxias genus, comprising 81% of recognised taxa in this genus and all five species in the genus Neochanna were also ranked as Threatened or At Risk. In addition to 51 native taxa, a further three fish species were considered colonists and 20 introduced species were classified as naturalised, although two of these are considered rare. The majority of the T...","author":[{"dropping-particle":"","family":"Allibone","given":"R.","non-dropping-particle":"","parse-names":false,"suffix":""},{"dropping-particle":"","family":"David","given":"B.","non-dropping-particle":"","parse-names":false,"suffix":""},{"dropping-particle":"","family":"Hitchmough","given":"R.","non-dropping-particle":"","parse-names":false,"suffix":""},{"dropping-particle":"","family":"Jellyman","given":"D.","non-dropping-particle":"","parse-names":false,"suffix":""},{"dropping-particle":"","family":"Ling","given":"N.","non-dropping-particle":"","parse-names":false,"suffix":""},{"dropping-particle":"","family":"Ravenscroft","given":"P.","non-dropping-particle":"","parse-names":false,"suffix":""},{"dropping-particle":"","family":"Waters","given":"J.","non-dropping-particle":"","parse-names":false,"suffix":""}],"container-title":"New Zealand Journal of Marine and Freshwater Research","id":"ITEM-1","issue":"December 2011","issued":{"date-parts":[["2014"]]},"page":"12","title":"Conservation status of New Zealand freshwater fish, 2013","type":"article-journal","volume":"New Zealan"},"uris":["http://www.mendeley.com/documents/?uuid=31d45da6-22f0-4dd1-a19b-01d2fd4ce58a"]}],"mendeley":{"formattedCitation":"(Allibone &lt;i&gt;et al.&lt;/i&gt;, 2014)","plainTextFormattedCitation":"(Allibone et al., 2014)","previouslyFormattedCitation":"(Allibone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llibone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About one fourth each of the 223 Australian amphibians and of the ca. 20 freshwater inhibiting reptiles (5 turtle species) are threatened (IUCN Red List, 2017). The status of freshwater fish fauna of the Asia-Pacific region is summarised in the following Table (Table 3.2).</w:t>
      </w:r>
    </w:p>
    <w:p w14:paraId="7E3EF983" w14:textId="77777777" w:rsidR="00A01204" w:rsidRPr="0008241C" w:rsidRDefault="00A01204" w:rsidP="00A01204">
      <w:pPr>
        <w:rPr>
          <w:rFonts w:eastAsia="MS Mincho"/>
          <w:sz w:val="22"/>
          <w:szCs w:val="22"/>
          <w:lang w:eastAsia="ja-JP"/>
        </w:rPr>
      </w:pPr>
    </w:p>
    <w:p w14:paraId="50F70076" w14:textId="77777777" w:rsidR="00A01204" w:rsidRPr="0008241C" w:rsidRDefault="00A01204" w:rsidP="00A01204">
      <w:pPr>
        <w:rPr>
          <w:rFonts w:eastAsia="MS Mincho"/>
          <w:sz w:val="22"/>
          <w:szCs w:val="22"/>
          <w:lang w:eastAsia="ja-JP"/>
        </w:rPr>
      </w:pPr>
    </w:p>
    <w:p w14:paraId="2ED9A209" w14:textId="77777777" w:rsidR="00A01204" w:rsidRPr="0008241C" w:rsidRDefault="00A01204" w:rsidP="00A01204">
      <w:pPr>
        <w:rPr>
          <w:rFonts w:eastAsia="MS Mincho"/>
          <w:sz w:val="22"/>
          <w:szCs w:val="22"/>
          <w:lang w:eastAsia="ja-JP"/>
        </w:rPr>
      </w:pPr>
    </w:p>
    <w:p w14:paraId="59915308" w14:textId="77777777" w:rsidR="00A01204" w:rsidRPr="0008241C" w:rsidRDefault="00A01204" w:rsidP="00A01204">
      <w:pPr>
        <w:rPr>
          <w:rFonts w:eastAsia="MS Mincho"/>
          <w:sz w:val="22"/>
          <w:szCs w:val="22"/>
          <w:lang w:eastAsia="ja-JP"/>
        </w:rPr>
      </w:pPr>
    </w:p>
    <w:p w14:paraId="44DF7655" w14:textId="77777777" w:rsidR="00A01204" w:rsidRPr="0008241C" w:rsidRDefault="00A01204" w:rsidP="00A01204">
      <w:pPr>
        <w:rPr>
          <w:rFonts w:eastAsia="MS Mincho"/>
          <w:sz w:val="22"/>
          <w:szCs w:val="22"/>
          <w:lang w:eastAsia="ja-JP"/>
        </w:rPr>
      </w:pPr>
    </w:p>
    <w:p w14:paraId="552D20D4" w14:textId="77777777" w:rsidR="00A01204" w:rsidRPr="0008241C" w:rsidRDefault="00A01204" w:rsidP="00A01204">
      <w:pPr>
        <w:widowControl w:val="0"/>
        <w:tabs>
          <w:tab w:val="clear" w:pos="1247"/>
          <w:tab w:val="clear" w:pos="1814"/>
          <w:tab w:val="clear" w:pos="2381"/>
          <w:tab w:val="clear" w:pos="2948"/>
          <w:tab w:val="clear" w:pos="3515"/>
        </w:tabs>
        <w:rPr>
          <w:rFonts w:eastAsia="Calibri"/>
          <w:b/>
          <w:kern w:val="2"/>
          <w:sz w:val="22"/>
          <w:szCs w:val="22"/>
          <w:lang w:eastAsia="ja-JP"/>
        </w:rPr>
      </w:pPr>
      <w:r w:rsidRPr="0008241C">
        <w:rPr>
          <w:rFonts w:eastAsia="Calibri"/>
          <w:b/>
          <w:kern w:val="2"/>
          <w:sz w:val="22"/>
          <w:szCs w:val="22"/>
          <w:lang w:eastAsia="ja-JP"/>
        </w:rPr>
        <w:lastRenderedPageBreak/>
        <w:t>Table 3.2 Summary of the level of threat and state of knowledge in 2013 for freshwater fishes in the Asia-Pacific loosely ordered according to their state of coverage for the IUCN Red List</w:t>
      </w:r>
    </w:p>
    <w:p w14:paraId="3F5145E6"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 xml:space="preserve">Note: ? = unknown. </w:t>
      </w:r>
      <w:r w:rsidRPr="0008241C">
        <w:rPr>
          <w:sz w:val="22"/>
          <w:szCs w:val="22"/>
        </w:rPr>
        <w:t xml:space="preserve">Source: Darwall &amp; Freyhof </w:t>
      </w:r>
      <w:r w:rsidRPr="0008241C">
        <w:rPr>
          <w:sz w:val="22"/>
          <w:szCs w:val="22"/>
        </w:rPr>
        <w:fldChar w:fldCharType="begin" w:fldLock="1"/>
      </w:r>
      <w:r w:rsidRPr="0008241C">
        <w:rPr>
          <w:sz w:val="22"/>
          <w:szCs w:val="22"/>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label":"part","suppress-author":1,"uris":["http://www.mendeley.com/documents/?uuid=1b7646a5-f097-4aeb-a9d8-91b96b329d1a"]}],"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with updates and additions for China and the Philippines based on Froese &amp; Pauly </w:t>
      </w:r>
      <w:r w:rsidRPr="0008241C">
        <w:rPr>
          <w:sz w:val="22"/>
          <w:szCs w:val="22"/>
        </w:rPr>
        <w:fldChar w:fldCharType="begin" w:fldLock="1"/>
      </w:r>
      <w:r w:rsidRPr="0008241C">
        <w:rPr>
          <w:sz w:val="22"/>
          <w:szCs w:val="22"/>
        </w:rPr>
        <w:instrText>ADDIN CSL_CITATION {"citationItems":[{"id":"ITEM-1","itemData":{"URL":"www.fishbase.org","author":[{"dropping-particle":"","family":"Froese","given":"R.","non-dropping-particle":"","parse-names":false,"suffix":""},{"dropping-particle":"","family":"Pauly","given":"Daniel","non-dropping-particle":"","parse-names":false,"suffix":""}],"id":"ITEM-1","issued":{"date-parts":[["2017"]]},"title":"Fishbase. World Wide Web Electronic Publication. Ver. (2/2017)","type":"webpage"},"suppress-author":1,"uris":["http://www.mendeley.com/documents/?uuid=119ab494-eb95-4caa-adaf-0423098758bc"]}],"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IUCN Red List </w:t>
      </w:r>
      <w:r w:rsidRPr="0008241C">
        <w:rPr>
          <w:sz w:val="22"/>
          <w:szCs w:val="22"/>
        </w:rPr>
        <w:fldChar w:fldCharType="begin" w:fldLock="1"/>
      </w:r>
      <w:r w:rsidRPr="0008241C">
        <w:rPr>
          <w:sz w:val="22"/>
          <w:szCs w:val="22"/>
        </w:rPr>
        <w:instrText>ADDIN CSL_CITATION {"citationItems":[{"id":"ITEM-1","itemData":{"URL":"http://www.iucnredlist.org/","author":[{"dropping-particle":"","family":"IUCN","given":"","non-dropping-particle":"","parse-names":false,"suffix":""}],"id":"ITEM-1","issued":{"date-parts":[["2017"]]},"title":"IUCN Red List of Threatened Species. Version 2017.1.","type":"webpage"},"label":"part","suppress-author":1,"uris":["http://www.mendeley.com/documents/?uuid=f3421a26-3b23-46b5-b4e8-f5e6890ff339"]}],"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C. Liu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11/ddi.12541","ISSN":"14724642","abstract":"Aim Human-mediated species introductions and extirpations have resulted in the homogenization of biotas over time. However, there remains considerable uncertainty in our understanding of homogenization process for megadiverse regions of the world. Here, we investigate the consequences of widespread species invasions and extirpations for the biogeography of China's unique freshwater fish fauna. Location China. Methods By assembling a comprehensive dataset for distribution of Chinese freshwater fishes, we quantify how non-native fish species, from both overseas introductions and domestic translocations, has led to taxonomic homogenization of fish faunas at watershed, basin, ecoregion and country scales. We explore how the observed patterns in homogenization vary geographically, and identify those species most responsible for the faunal changes. Lastly, we simulate how China's fish fauna may continue to homogenize according to different scenarios of anticipated species introductions and extirpations. Results We demonstrate that species introductions and extirpations have homogenized freshwater fish faunas across China. Overall compositional similarity of watersheds increased by 7.0% (from a historical 14.9% to 21.9% in the present day; Sørensen index). Compositional similarity of 96 of 103 (93.2%) watersheds increased, with western basins exhibiting the highest magnitude. Translocated non-native species associated with aquaculture practices contributed the most to faunal homogenization when compared to alien species (7.3% and 0.4%, respectively). Furthermore, faunal homogenization is predicted to intensify an additional 0.5–4.2% with increasing numbers of new non-native species introductions and the extirpation of native species. Main conclusions Species introductions and extirpations have resulted in the significant impoverishment, and thus the loss of antiquity, of China's freshwater fish fauna over the past century. In the light of the growing realization that species composition (not richness) defines the role that biodiversity plays in maintaining ecosystem function, our study highlights the need for conservation strategies in China that consider changing patterns of β diversity.","author":[{"dropping-particle":"","family":"Liu","given":"Chunlong","non-dropping-particle":"","parse-names":false,"suffix":""},{"dropping-particle":"","family":"He","given":"Dekui","non-dropping-particle":"","parse-names":false,"suffix":""},{"dropping-particle":"","family":"Chen","given":"Yifeng","non-dropping-particle":"","parse-names":false,"suffix":""},{"dropping-particle":"","family":"Olden","given":"Julian D.","non-dropping-particle":"","parse-names":false,"suffix":""}],"container-title":"Diversity and Distributions","id":"ITEM-1","issue":"5","issued":{"date-parts":[["2017"]]},"page":"556-566","title":"Species invasions threaten the antiquity of China's freshwater fish fauna","type":"article-journal","volume":"23"},"label":"part","suppress-author":1,"uris":["http://www.mendeley.com/documents/?uuid=a7462350-766a-4df9-bda4-e577d7aa976c"]}],"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rPr>
        <w:t>(2017)</w:t>
      </w:r>
      <w:r w:rsidRPr="0008241C">
        <w:rPr>
          <w:sz w:val="22"/>
          <w:szCs w:val="22"/>
        </w:rPr>
        <w:fldChar w:fldCharType="end"/>
      </w:r>
      <w:r w:rsidRPr="0008241C">
        <w:rPr>
          <w:sz w:val="22"/>
          <w:szCs w:val="22"/>
        </w:rPr>
        <w:t xml:space="preserve">, and Xi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11/ddi.12399","ISBN":"13669516","ISSN":"14724642","abstract":"Aim To compile an inventory of freshwater fish species in China, and to investigate these data to determine spatial patterns in species richness, endemism and threatened species for the purpose of facilitating conservation. Location China Methods Literature, databases and fish collections were examined to create an inventory database of freshwater fishes of China. This list was analysed to determine species richness, endemism and threatened species. spss and origin software were used to determine relationships between these three parameters across the area and length of river basins. Coefficients of fish diversity for each major river were calculated using the Gleason Index. Results Chinese freshwater fish fauna is comprised of 1323 species; the majority of species belong to Cypriniformes and Cyprinidae. Of 877 species endemic to China, 161 of 199 threatened species are endemic, with most classified as ‘endangered’ (85 species) or ‘vulnerable’ (70). Species endemism and the number of threatened species correlate positively with species richness. River basin area and length have no direct bearing on either species richness or endemism. The Pearl River was identified as the most species-rich system. It also has the most endemic and threatened fish species. Main conclusions China's vast size, variable geography and climate influence patterns in species diversity and endemism. Its freshwater fish fauna is rich and largely endemic and a significant number of these endemic species are threatened. Dam construction, water pollution, overfishing and invasive species pose threats to native biodiversity. National assessment of threatened species is urgently needed. The Yangtze, Yellow and Pearl rivers require prioritized national protection. Environmental effects of development require serious consideration and, potentially, proactive conservation efforts and mitigation. Development on international rivers needs to consider environmental policies of all countries owning spans of the systems, particularly the wishes and concerns of nations with lower spans of a system.","author":[{"dropping-particle":"","family":"Xing","given":"Yingchun","non-dropping-particle":"","parse-names":false,"suffix":""},{"dropping-particle":"","family":"Zhang","given":"Chunguang","non-dropping-particle":"","parse-names":false,"suffix":""},{"dropping-particle":"","family":"Fan","given":"Enyuan","non-dropping-particle":"","parse-names":false,"suffix":""},{"dropping-particle":"","family":"Zhao","given":"Yahui","non-dropping-particle":"","parse-names":false,"suffix":""}],"container-title":"Diversity and Distributions","id":"ITEM-1","issue":"3","issued":{"date-parts":[["2016"]]},"page":"358-370","title":"Freshwater fishes of China: Species richness, endemism, threatened species and conservation","type":"article-journal","volume":"22"},"label":"part","suppress-author":1,"uris":["http://www.mendeley.com/documents/?uuid=80aab349-f8db-456b-805a-bef9ae962906"]}],"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p>
    <w:tbl>
      <w:tblPr>
        <w:tblStyle w:val="31"/>
        <w:tblW w:w="9214" w:type="dxa"/>
        <w:jc w:val="center"/>
        <w:tblLayout w:type="fixed"/>
        <w:tblLook w:val="04A0" w:firstRow="1" w:lastRow="0" w:firstColumn="1" w:lastColumn="0" w:noHBand="0" w:noVBand="1"/>
      </w:tblPr>
      <w:tblGrid>
        <w:gridCol w:w="1956"/>
        <w:gridCol w:w="1418"/>
        <w:gridCol w:w="1134"/>
        <w:gridCol w:w="992"/>
        <w:gridCol w:w="1134"/>
        <w:gridCol w:w="1415"/>
        <w:gridCol w:w="1165"/>
      </w:tblGrid>
      <w:tr w:rsidR="00A01204" w:rsidRPr="0008241C" w14:paraId="2996D5D4" w14:textId="77777777" w:rsidTr="00642B4F">
        <w:trPr>
          <w:jc w:val="center"/>
        </w:trPr>
        <w:tc>
          <w:tcPr>
            <w:tcW w:w="1956" w:type="dxa"/>
          </w:tcPr>
          <w:p w14:paraId="2BF35D1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jc w:val="right"/>
              <w:rPr>
                <w:rFonts w:ascii="Times New Roman" w:hAnsi="Times New Roman"/>
                <w:snapToGrid w:val="0"/>
                <w:color w:val="000000"/>
                <w:szCs w:val="19"/>
              </w:rPr>
            </w:pPr>
            <w:r w:rsidRPr="0008241C">
              <w:rPr>
                <w:rFonts w:ascii="Times New Roman" w:hAnsi="Times New Roman"/>
                <w:snapToGrid w:val="0"/>
                <w:color w:val="000000"/>
                <w:szCs w:val="19"/>
              </w:rPr>
              <w:t>Parameters</w:t>
            </w:r>
          </w:p>
          <w:p w14:paraId="3246778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p>
          <w:p w14:paraId="546500F0"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p>
          <w:p w14:paraId="41E1D12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Region</w:t>
            </w:r>
          </w:p>
        </w:tc>
        <w:tc>
          <w:tcPr>
            <w:tcW w:w="1418" w:type="dxa"/>
          </w:tcPr>
          <w:p w14:paraId="0F228AF6"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Estimated No. of Species in the region</w:t>
            </w:r>
          </w:p>
        </w:tc>
        <w:tc>
          <w:tcPr>
            <w:tcW w:w="1134" w:type="dxa"/>
          </w:tcPr>
          <w:p w14:paraId="3B39AA2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Estimated No. of Endemic species</w:t>
            </w:r>
          </w:p>
        </w:tc>
        <w:tc>
          <w:tcPr>
            <w:tcW w:w="992" w:type="dxa"/>
          </w:tcPr>
          <w:p w14:paraId="2E41692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No. of species in RL</w:t>
            </w:r>
          </w:p>
        </w:tc>
        <w:tc>
          <w:tcPr>
            <w:tcW w:w="1134" w:type="dxa"/>
          </w:tcPr>
          <w:p w14:paraId="1E6B752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No. of globally threatened species</w:t>
            </w:r>
          </w:p>
        </w:tc>
        <w:tc>
          <w:tcPr>
            <w:tcW w:w="1415" w:type="dxa"/>
          </w:tcPr>
          <w:p w14:paraId="1B7A224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No. of species thought to be extinct in the wild</w:t>
            </w:r>
          </w:p>
        </w:tc>
        <w:tc>
          <w:tcPr>
            <w:tcW w:w="1165" w:type="dxa"/>
          </w:tcPr>
          <w:p w14:paraId="3782A23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State of Coverage for IUCN Red List</w:t>
            </w:r>
          </w:p>
        </w:tc>
      </w:tr>
      <w:tr w:rsidR="00A01204" w:rsidRPr="0008241C" w14:paraId="31A2944A" w14:textId="77777777" w:rsidTr="00642B4F">
        <w:trPr>
          <w:jc w:val="center"/>
        </w:trPr>
        <w:tc>
          <w:tcPr>
            <w:tcW w:w="1956" w:type="dxa"/>
          </w:tcPr>
          <w:p w14:paraId="1A95ED6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Peninsular India</w:t>
            </w:r>
          </w:p>
        </w:tc>
        <w:tc>
          <w:tcPr>
            <w:tcW w:w="1418" w:type="dxa"/>
          </w:tcPr>
          <w:p w14:paraId="04C2260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90</w:t>
            </w:r>
          </w:p>
        </w:tc>
        <w:tc>
          <w:tcPr>
            <w:tcW w:w="1134" w:type="dxa"/>
          </w:tcPr>
          <w:p w14:paraId="273A5DB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89</w:t>
            </w:r>
          </w:p>
        </w:tc>
        <w:tc>
          <w:tcPr>
            <w:tcW w:w="992" w:type="dxa"/>
          </w:tcPr>
          <w:p w14:paraId="052A4100"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90</w:t>
            </w:r>
          </w:p>
        </w:tc>
        <w:tc>
          <w:tcPr>
            <w:tcW w:w="1134" w:type="dxa"/>
          </w:tcPr>
          <w:p w14:paraId="410C58B8"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97</w:t>
            </w:r>
          </w:p>
        </w:tc>
        <w:tc>
          <w:tcPr>
            <w:tcW w:w="1415" w:type="dxa"/>
          </w:tcPr>
          <w:p w14:paraId="11B45BC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0</w:t>
            </w:r>
          </w:p>
        </w:tc>
        <w:tc>
          <w:tcPr>
            <w:tcW w:w="1165" w:type="dxa"/>
          </w:tcPr>
          <w:p w14:paraId="4F314EA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Good</w:t>
            </w:r>
          </w:p>
        </w:tc>
      </w:tr>
      <w:tr w:rsidR="00A01204" w:rsidRPr="0008241C" w14:paraId="09DAB409" w14:textId="77777777" w:rsidTr="00642B4F">
        <w:trPr>
          <w:jc w:val="center"/>
        </w:trPr>
        <w:tc>
          <w:tcPr>
            <w:tcW w:w="1956" w:type="dxa"/>
          </w:tcPr>
          <w:p w14:paraId="451FA2E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Eastern Himalayas</w:t>
            </w:r>
          </w:p>
        </w:tc>
        <w:tc>
          <w:tcPr>
            <w:tcW w:w="1418" w:type="dxa"/>
          </w:tcPr>
          <w:p w14:paraId="69B8CDA8"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520</w:t>
            </w:r>
          </w:p>
        </w:tc>
        <w:tc>
          <w:tcPr>
            <w:tcW w:w="1134" w:type="dxa"/>
          </w:tcPr>
          <w:p w14:paraId="71B69526"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t>
            </w:r>
          </w:p>
        </w:tc>
        <w:tc>
          <w:tcPr>
            <w:tcW w:w="992" w:type="dxa"/>
          </w:tcPr>
          <w:p w14:paraId="0484BAF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520</w:t>
            </w:r>
          </w:p>
        </w:tc>
        <w:tc>
          <w:tcPr>
            <w:tcW w:w="1134" w:type="dxa"/>
          </w:tcPr>
          <w:p w14:paraId="73050F0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70</w:t>
            </w:r>
          </w:p>
        </w:tc>
        <w:tc>
          <w:tcPr>
            <w:tcW w:w="1415" w:type="dxa"/>
          </w:tcPr>
          <w:p w14:paraId="241FAC4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0</w:t>
            </w:r>
          </w:p>
        </w:tc>
        <w:tc>
          <w:tcPr>
            <w:tcW w:w="1165" w:type="dxa"/>
          </w:tcPr>
          <w:p w14:paraId="6E212D7B"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Good</w:t>
            </w:r>
          </w:p>
        </w:tc>
      </w:tr>
      <w:tr w:rsidR="00A01204" w:rsidRPr="0008241C" w14:paraId="06AEA9DC" w14:textId="77777777" w:rsidTr="00642B4F">
        <w:trPr>
          <w:jc w:val="center"/>
        </w:trPr>
        <w:tc>
          <w:tcPr>
            <w:tcW w:w="1956" w:type="dxa"/>
          </w:tcPr>
          <w:p w14:paraId="2639638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lndo-Burma</w:t>
            </w:r>
          </w:p>
        </w:tc>
        <w:tc>
          <w:tcPr>
            <w:tcW w:w="1418" w:type="dxa"/>
          </w:tcPr>
          <w:p w14:paraId="02AD37D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178</w:t>
            </w:r>
          </w:p>
        </w:tc>
        <w:tc>
          <w:tcPr>
            <w:tcW w:w="1134" w:type="dxa"/>
          </w:tcPr>
          <w:p w14:paraId="4A43491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630</w:t>
            </w:r>
          </w:p>
        </w:tc>
        <w:tc>
          <w:tcPr>
            <w:tcW w:w="992" w:type="dxa"/>
          </w:tcPr>
          <w:p w14:paraId="125783A6"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178</w:t>
            </w:r>
          </w:p>
        </w:tc>
        <w:tc>
          <w:tcPr>
            <w:tcW w:w="1134" w:type="dxa"/>
          </w:tcPr>
          <w:p w14:paraId="426239B1"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12</w:t>
            </w:r>
          </w:p>
        </w:tc>
        <w:tc>
          <w:tcPr>
            <w:tcW w:w="1415" w:type="dxa"/>
          </w:tcPr>
          <w:p w14:paraId="4D4C129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 (4 possibly)</w:t>
            </w:r>
          </w:p>
        </w:tc>
        <w:tc>
          <w:tcPr>
            <w:tcW w:w="1165" w:type="dxa"/>
          </w:tcPr>
          <w:p w14:paraId="7A721C2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Good</w:t>
            </w:r>
          </w:p>
        </w:tc>
      </w:tr>
      <w:tr w:rsidR="00A01204" w:rsidRPr="0008241C" w14:paraId="39538321" w14:textId="77777777" w:rsidTr="00642B4F">
        <w:trPr>
          <w:jc w:val="center"/>
        </w:trPr>
        <w:tc>
          <w:tcPr>
            <w:tcW w:w="1956" w:type="dxa"/>
          </w:tcPr>
          <w:p w14:paraId="75B71E7B"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New Zealand</w:t>
            </w:r>
          </w:p>
        </w:tc>
        <w:tc>
          <w:tcPr>
            <w:tcW w:w="1418" w:type="dxa"/>
          </w:tcPr>
          <w:p w14:paraId="0D19526B"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41</w:t>
            </w:r>
          </w:p>
        </w:tc>
        <w:tc>
          <w:tcPr>
            <w:tcW w:w="1134" w:type="dxa"/>
          </w:tcPr>
          <w:p w14:paraId="1F7B7E8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33</w:t>
            </w:r>
          </w:p>
        </w:tc>
        <w:tc>
          <w:tcPr>
            <w:tcW w:w="992" w:type="dxa"/>
          </w:tcPr>
          <w:p w14:paraId="5FB2E37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41</w:t>
            </w:r>
          </w:p>
        </w:tc>
        <w:tc>
          <w:tcPr>
            <w:tcW w:w="1134" w:type="dxa"/>
          </w:tcPr>
          <w:p w14:paraId="6CCCB91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0</w:t>
            </w:r>
          </w:p>
        </w:tc>
        <w:tc>
          <w:tcPr>
            <w:tcW w:w="1415" w:type="dxa"/>
          </w:tcPr>
          <w:p w14:paraId="04E6CE41"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w:t>
            </w:r>
          </w:p>
        </w:tc>
        <w:tc>
          <w:tcPr>
            <w:tcW w:w="1165" w:type="dxa"/>
          </w:tcPr>
          <w:p w14:paraId="25834DF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Good</w:t>
            </w:r>
          </w:p>
        </w:tc>
      </w:tr>
      <w:tr w:rsidR="00A01204" w:rsidRPr="0008241C" w14:paraId="594BE5E2" w14:textId="77777777" w:rsidTr="00642B4F">
        <w:trPr>
          <w:jc w:val="center"/>
        </w:trPr>
        <w:tc>
          <w:tcPr>
            <w:tcW w:w="1956" w:type="dxa"/>
          </w:tcPr>
          <w:p w14:paraId="53DA66D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estern Asia</w:t>
            </w:r>
          </w:p>
        </w:tc>
        <w:tc>
          <w:tcPr>
            <w:tcW w:w="1418" w:type="dxa"/>
          </w:tcPr>
          <w:p w14:paraId="7CA969B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300</w:t>
            </w:r>
          </w:p>
        </w:tc>
        <w:tc>
          <w:tcPr>
            <w:tcW w:w="1134" w:type="dxa"/>
          </w:tcPr>
          <w:p w14:paraId="0A48FF6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45</w:t>
            </w:r>
          </w:p>
        </w:tc>
        <w:tc>
          <w:tcPr>
            <w:tcW w:w="992" w:type="dxa"/>
          </w:tcPr>
          <w:p w14:paraId="2D7BB4C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45</w:t>
            </w:r>
          </w:p>
        </w:tc>
        <w:tc>
          <w:tcPr>
            <w:tcW w:w="1134" w:type="dxa"/>
          </w:tcPr>
          <w:p w14:paraId="7DD29792"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05</w:t>
            </w:r>
          </w:p>
        </w:tc>
        <w:tc>
          <w:tcPr>
            <w:tcW w:w="1415" w:type="dxa"/>
          </w:tcPr>
          <w:p w14:paraId="130DAA1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7</w:t>
            </w:r>
          </w:p>
        </w:tc>
        <w:tc>
          <w:tcPr>
            <w:tcW w:w="1165" w:type="dxa"/>
          </w:tcPr>
          <w:p w14:paraId="0E43C792"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Good</w:t>
            </w:r>
          </w:p>
        </w:tc>
      </w:tr>
      <w:tr w:rsidR="00A01204" w:rsidRPr="0008241C" w14:paraId="69B6DA9F" w14:textId="77777777" w:rsidTr="00642B4F">
        <w:trPr>
          <w:jc w:val="center"/>
        </w:trPr>
        <w:tc>
          <w:tcPr>
            <w:tcW w:w="1956" w:type="dxa"/>
          </w:tcPr>
          <w:p w14:paraId="4FBEF1A2"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Japan - National RL</w:t>
            </w:r>
          </w:p>
        </w:tc>
        <w:tc>
          <w:tcPr>
            <w:tcW w:w="1418" w:type="dxa"/>
          </w:tcPr>
          <w:p w14:paraId="6B48A838"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97</w:t>
            </w:r>
          </w:p>
        </w:tc>
        <w:tc>
          <w:tcPr>
            <w:tcW w:w="1134" w:type="dxa"/>
          </w:tcPr>
          <w:p w14:paraId="5D6A5A6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25</w:t>
            </w:r>
          </w:p>
        </w:tc>
        <w:tc>
          <w:tcPr>
            <w:tcW w:w="992" w:type="dxa"/>
          </w:tcPr>
          <w:p w14:paraId="541B67E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t>
            </w:r>
          </w:p>
        </w:tc>
        <w:tc>
          <w:tcPr>
            <w:tcW w:w="1134" w:type="dxa"/>
          </w:tcPr>
          <w:p w14:paraId="3A6DE920"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44</w:t>
            </w:r>
          </w:p>
        </w:tc>
        <w:tc>
          <w:tcPr>
            <w:tcW w:w="1415" w:type="dxa"/>
          </w:tcPr>
          <w:p w14:paraId="25955328"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4</w:t>
            </w:r>
          </w:p>
        </w:tc>
        <w:tc>
          <w:tcPr>
            <w:tcW w:w="1165" w:type="dxa"/>
          </w:tcPr>
          <w:p w14:paraId="6CA3F9E6"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Good</w:t>
            </w:r>
          </w:p>
        </w:tc>
      </w:tr>
      <w:tr w:rsidR="00A01204" w:rsidRPr="0008241C" w14:paraId="40D0362C" w14:textId="77777777" w:rsidTr="00642B4F">
        <w:trPr>
          <w:jc w:val="center"/>
        </w:trPr>
        <w:tc>
          <w:tcPr>
            <w:tcW w:w="1956" w:type="dxa"/>
          </w:tcPr>
          <w:p w14:paraId="26EDFF86"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Japan - IUCN RL</w:t>
            </w:r>
          </w:p>
        </w:tc>
        <w:tc>
          <w:tcPr>
            <w:tcW w:w="1418" w:type="dxa"/>
          </w:tcPr>
          <w:p w14:paraId="1370718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97</w:t>
            </w:r>
          </w:p>
        </w:tc>
        <w:tc>
          <w:tcPr>
            <w:tcW w:w="1134" w:type="dxa"/>
          </w:tcPr>
          <w:p w14:paraId="5BC00436"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25</w:t>
            </w:r>
          </w:p>
        </w:tc>
        <w:tc>
          <w:tcPr>
            <w:tcW w:w="992" w:type="dxa"/>
          </w:tcPr>
          <w:p w14:paraId="706E5FF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29</w:t>
            </w:r>
          </w:p>
        </w:tc>
        <w:tc>
          <w:tcPr>
            <w:tcW w:w="1134" w:type="dxa"/>
          </w:tcPr>
          <w:p w14:paraId="5565349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1</w:t>
            </w:r>
          </w:p>
        </w:tc>
        <w:tc>
          <w:tcPr>
            <w:tcW w:w="1415" w:type="dxa"/>
          </w:tcPr>
          <w:p w14:paraId="26A064C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4</w:t>
            </w:r>
          </w:p>
        </w:tc>
        <w:tc>
          <w:tcPr>
            <w:tcW w:w="1165" w:type="dxa"/>
          </w:tcPr>
          <w:p w14:paraId="72479FF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Medium</w:t>
            </w:r>
          </w:p>
        </w:tc>
      </w:tr>
      <w:tr w:rsidR="00A01204" w:rsidRPr="0008241C" w14:paraId="6141F440" w14:textId="77777777" w:rsidTr="00642B4F">
        <w:trPr>
          <w:jc w:val="center"/>
        </w:trPr>
        <w:tc>
          <w:tcPr>
            <w:tcW w:w="1956" w:type="dxa"/>
          </w:tcPr>
          <w:p w14:paraId="0EBB0A6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Australia</w:t>
            </w:r>
          </w:p>
        </w:tc>
        <w:tc>
          <w:tcPr>
            <w:tcW w:w="1418" w:type="dxa"/>
          </w:tcPr>
          <w:p w14:paraId="388BECA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56</w:t>
            </w:r>
          </w:p>
        </w:tc>
        <w:tc>
          <w:tcPr>
            <w:tcW w:w="1134" w:type="dxa"/>
          </w:tcPr>
          <w:p w14:paraId="6B01F86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90</w:t>
            </w:r>
          </w:p>
        </w:tc>
        <w:tc>
          <w:tcPr>
            <w:tcW w:w="992" w:type="dxa"/>
          </w:tcPr>
          <w:p w14:paraId="45A3D41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69</w:t>
            </w:r>
          </w:p>
        </w:tc>
        <w:tc>
          <w:tcPr>
            <w:tcW w:w="1134" w:type="dxa"/>
          </w:tcPr>
          <w:p w14:paraId="390D8C6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32</w:t>
            </w:r>
          </w:p>
        </w:tc>
        <w:tc>
          <w:tcPr>
            <w:tcW w:w="1415" w:type="dxa"/>
          </w:tcPr>
          <w:p w14:paraId="57CFBE1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0</w:t>
            </w:r>
          </w:p>
        </w:tc>
        <w:tc>
          <w:tcPr>
            <w:tcW w:w="1165" w:type="dxa"/>
          </w:tcPr>
          <w:p w14:paraId="57BBF8BB"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Medium</w:t>
            </w:r>
          </w:p>
        </w:tc>
      </w:tr>
      <w:tr w:rsidR="00A01204" w:rsidRPr="0008241C" w14:paraId="665E7773" w14:textId="77777777" w:rsidTr="00642B4F">
        <w:trPr>
          <w:jc w:val="center"/>
        </w:trPr>
        <w:tc>
          <w:tcPr>
            <w:tcW w:w="1956" w:type="dxa"/>
          </w:tcPr>
          <w:p w14:paraId="3A441EA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Pacific Islands</w:t>
            </w:r>
          </w:p>
        </w:tc>
        <w:tc>
          <w:tcPr>
            <w:tcW w:w="1418" w:type="dxa"/>
          </w:tcPr>
          <w:p w14:paraId="6259D47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t>
            </w:r>
          </w:p>
        </w:tc>
        <w:tc>
          <w:tcPr>
            <w:tcW w:w="1134" w:type="dxa"/>
          </w:tcPr>
          <w:p w14:paraId="2B3908F0"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t>
            </w:r>
          </w:p>
        </w:tc>
        <w:tc>
          <w:tcPr>
            <w:tcW w:w="992" w:type="dxa"/>
          </w:tcPr>
          <w:p w14:paraId="4618B701"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67</w:t>
            </w:r>
          </w:p>
        </w:tc>
        <w:tc>
          <w:tcPr>
            <w:tcW w:w="1134" w:type="dxa"/>
          </w:tcPr>
          <w:p w14:paraId="3D3176B5"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2</w:t>
            </w:r>
          </w:p>
        </w:tc>
        <w:tc>
          <w:tcPr>
            <w:tcW w:w="1415" w:type="dxa"/>
          </w:tcPr>
          <w:p w14:paraId="2DA3D35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0</w:t>
            </w:r>
          </w:p>
        </w:tc>
        <w:tc>
          <w:tcPr>
            <w:tcW w:w="1165" w:type="dxa"/>
          </w:tcPr>
          <w:p w14:paraId="00EEDB4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Medium</w:t>
            </w:r>
          </w:p>
        </w:tc>
      </w:tr>
      <w:tr w:rsidR="00A01204" w:rsidRPr="0008241C" w14:paraId="1D0056AB" w14:textId="77777777" w:rsidTr="00642B4F">
        <w:trPr>
          <w:jc w:val="center"/>
        </w:trPr>
        <w:tc>
          <w:tcPr>
            <w:tcW w:w="1956" w:type="dxa"/>
          </w:tcPr>
          <w:p w14:paraId="5119560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Central Asia</w:t>
            </w:r>
          </w:p>
        </w:tc>
        <w:tc>
          <w:tcPr>
            <w:tcW w:w="1418" w:type="dxa"/>
          </w:tcPr>
          <w:p w14:paraId="5405913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t>
            </w:r>
          </w:p>
        </w:tc>
        <w:tc>
          <w:tcPr>
            <w:tcW w:w="1134" w:type="dxa"/>
          </w:tcPr>
          <w:p w14:paraId="74A1134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w:t>
            </w:r>
          </w:p>
        </w:tc>
        <w:tc>
          <w:tcPr>
            <w:tcW w:w="992" w:type="dxa"/>
          </w:tcPr>
          <w:p w14:paraId="626D168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82</w:t>
            </w:r>
          </w:p>
        </w:tc>
        <w:tc>
          <w:tcPr>
            <w:tcW w:w="1134" w:type="dxa"/>
          </w:tcPr>
          <w:p w14:paraId="0E07335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7</w:t>
            </w:r>
          </w:p>
        </w:tc>
        <w:tc>
          <w:tcPr>
            <w:tcW w:w="1415" w:type="dxa"/>
          </w:tcPr>
          <w:p w14:paraId="454A07D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w:t>
            </w:r>
          </w:p>
        </w:tc>
        <w:tc>
          <w:tcPr>
            <w:tcW w:w="1165" w:type="dxa"/>
          </w:tcPr>
          <w:p w14:paraId="441CB95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Poor</w:t>
            </w:r>
          </w:p>
        </w:tc>
      </w:tr>
      <w:tr w:rsidR="00A01204" w:rsidRPr="0008241C" w14:paraId="61E3A37F" w14:textId="77777777" w:rsidTr="00642B4F">
        <w:trPr>
          <w:jc w:val="center"/>
        </w:trPr>
        <w:tc>
          <w:tcPr>
            <w:tcW w:w="1956" w:type="dxa"/>
          </w:tcPr>
          <w:p w14:paraId="310999D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 xml:space="preserve"> China</w:t>
            </w:r>
          </w:p>
        </w:tc>
        <w:tc>
          <w:tcPr>
            <w:tcW w:w="1418" w:type="dxa"/>
          </w:tcPr>
          <w:p w14:paraId="585F9E0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513</w:t>
            </w:r>
            <w:r w:rsidRPr="0008241C">
              <w:rPr>
                <w:rFonts w:ascii="Times New Roman" w:hAnsi="Times New Roman"/>
                <w:b/>
                <w:sz w:val="19"/>
                <w:szCs w:val="19"/>
                <w:vertAlign w:val="superscript"/>
                <w:lang w:val="en-US"/>
              </w:rPr>
              <w:t>3</w:t>
            </w:r>
          </w:p>
        </w:tc>
        <w:tc>
          <w:tcPr>
            <w:tcW w:w="1134" w:type="dxa"/>
          </w:tcPr>
          <w:p w14:paraId="673E52F9"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877</w:t>
            </w:r>
            <w:r w:rsidRPr="0008241C">
              <w:rPr>
                <w:rFonts w:ascii="Times New Roman" w:hAnsi="Times New Roman"/>
                <w:b/>
                <w:sz w:val="19"/>
                <w:szCs w:val="19"/>
                <w:vertAlign w:val="superscript"/>
                <w:lang w:val="en-US"/>
              </w:rPr>
              <w:t>4</w:t>
            </w:r>
          </w:p>
        </w:tc>
        <w:tc>
          <w:tcPr>
            <w:tcW w:w="992" w:type="dxa"/>
          </w:tcPr>
          <w:p w14:paraId="5D0211E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545</w:t>
            </w:r>
          </w:p>
        </w:tc>
        <w:tc>
          <w:tcPr>
            <w:tcW w:w="1134" w:type="dxa"/>
          </w:tcPr>
          <w:p w14:paraId="3375463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76</w:t>
            </w:r>
          </w:p>
        </w:tc>
        <w:tc>
          <w:tcPr>
            <w:tcW w:w="1415" w:type="dxa"/>
          </w:tcPr>
          <w:p w14:paraId="3512DB5C"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w:t>
            </w:r>
          </w:p>
        </w:tc>
        <w:tc>
          <w:tcPr>
            <w:tcW w:w="1165" w:type="dxa"/>
          </w:tcPr>
          <w:p w14:paraId="2F76212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Poor</w:t>
            </w:r>
          </w:p>
        </w:tc>
      </w:tr>
      <w:tr w:rsidR="00A01204" w:rsidRPr="0008241C" w14:paraId="5F0B8AFF" w14:textId="77777777" w:rsidTr="00642B4F">
        <w:trPr>
          <w:jc w:val="center"/>
        </w:trPr>
        <w:tc>
          <w:tcPr>
            <w:tcW w:w="1956" w:type="dxa"/>
          </w:tcPr>
          <w:p w14:paraId="75042B68"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Indonesia</w:t>
            </w:r>
          </w:p>
        </w:tc>
        <w:tc>
          <w:tcPr>
            <w:tcW w:w="1418" w:type="dxa"/>
          </w:tcPr>
          <w:p w14:paraId="3C0220AE"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189</w:t>
            </w:r>
          </w:p>
        </w:tc>
        <w:tc>
          <w:tcPr>
            <w:tcW w:w="1134" w:type="dxa"/>
          </w:tcPr>
          <w:p w14:paraId="38AC7C44"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25</w:t>
            </w:r>
          </w:p>
        </w:tc>
        <w:tc>
          <w:tcPr>
            <w:tcW w:w="992" w:type="dxa"/>
          </w:tcPr>
          <w:p w14:paraId="4C281A5D"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389</w:t>
            </w:r>
          </w:p>
        </w:tc>
        <w:tc>
          <w:tcPr>
            <w:tcW w:w="1134" w:type="dxa"/>
          </w:tcPr>
          <w:p w14:paraId="39883D9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72</w:t>
            </w:r>
          </w:p>
        </w:tc>
        <w:tc>
          <w:tcPr>
            <w:tcW w:w="1415" w:type="dxa"/>
          </w:tcPr>
          <w:p w14:paraId="3AAEF76F"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0</w:t>
            </w:r>
          </w:p>
        </w:tc>
        <w:tc>
          <w:tcPr>
            <w:tcW w:w="1165" w:type="dxa"/>
          </w:tcPr>
          <w:p w14:paraId="65573EA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Poor</w:t>
            </w:r>
          </w:p>
        </w:tc>
      </w:tr>
      <w:tr w:rsidR="00A01204" w:rsidRPr="0008241C" w14:paraId="1337B422" w14:textId="77777777" w:rsidTr="00642B4F">
        <w:trPr>
          <w:jc w:val="center"/>
        </w:trPr>
        <w:tc>
          <w:tcPr>
            <w:tcW w:w="1956" w:type="dxa"/>
          </w:tcPr>
          <w:p w14:paraId="58E03BEA"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Philippines</w:t>
            </w:r>
          </w:p>
        </w:tc>
        <w:tc>
          <w:tcPr>
            <w:tcW w:w="1418" w:type="dxa"/>
          </w:tcPr>
          <w:p w14:paraId="2D6773B3"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361</w:t>
            </w:r>
            <w:r w:rsidRPr="0008241C">
              <w:rPr>
                <w:rFonts w:ascii="Times New Roman" w:hAnsi="Times New Roman"/>
                <w:b/>
                <w:sz w:val="19"/>
                <w:szCs w:val="19"/>
                <w:vertAlign w:val="superscript"/>
                <w:lang w:val="en-US"/>
              </w:rPr>
              <w:t>1</w:t>
            </w:r>
          </w:p>
        </w:tc>
        <w:tc>
          <w:tcPr>
            <w:tcW w:w="1134" w:type="dxa"/>
          </w:tcPr>
          <w:p w14:paraId="74CE5EE2"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00</w:t>
            </w:r>
            <w:r w:rsidRPr="0008241C">
              <w:rPr>
                <w:rFonts w:ascii="Times New Roman" w:hAnsi="Times New Roman"/>
                <w:b/>
                <w:sz w:val="19"/>
                <w:szCs w:val="19"/>
                <w:vertAlign w:val="superscript"/>
                <w:lang w:val="en-US"/>
              </w:rPr>
              <w:t>1</w:t>
            </w:r>
          </w:p>
        </w:tc>
        <w:tc>
          <w:tcPr>
            <w:tcW w:w="992" w:type="dxa"/>
          </w:tcPr>
          <w:p w14:paraId="2C1B0188"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176</w:t>
            </w:r>
            <w:r w:rsidRPr="0008241C">
              <w:rPr>
                <w:rFonts w:ascii="Times New Roman" w:hAnsi="Times New Roman"/>
                <w:b/>
                <w:sz w:val="19"/>
                <w:szCs w:val="19"/>
                <w:vertAlign w:val="superscript"/>
                <w:lang w:val="en-US"/>
              </w:rPr>
              <w:t>2</w:t>
            </w:r>
          </w:p>
        </w:tc>
        <w:tc>
          <w:tcPr>
            <w:tcW w:w="1134" w:type="dxa"/>
          </w:tcPr>
          <w:p w14:paraId="23169AF2"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28</w:t>
            </w:r>
            <w:r w:rsidRPr="0008241C">
              <w:rPr>
                <w:rFonts w:ascii="Times New Roman" w:hAnsi="Times New Roman"/>
                <w:b/>
                <w:sz w:val="19"/>
                <w:szCs w:val="19"/>
                <w:vertAlign w:val="superscript"/>
                <w:lang w:val="en-US"/>
              </w:rPr>
              <w:t>2</w:t>
            </w:r>
          </w:p>
        </w:tc>
        <w:tc>
          <w:tcPr>
            <w:tcW w:w="1415" w:type="dxa"/>
          </w:tcPr>
          <w:p w14:paraId="3542F5E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32</w:t>
            </w:r>
            <w:r w:rsidRPr="0008241C">
              <w:rPr>
                <w:rFonts w:ascii="Times New Roman" w:hAnsi="Times New Roman"/>
                <w:b/>
                <w:sz w:val="19"/>
                <w:szCs w:val="19"/>
                <w:vertAlign w:val="superscript"/>
                <w:lang w:val="en-US"/>
              </w:rPr>
              <w:t>2</w:t>
            </w:r>
          </w:p>
        </w:tc>
        <w:tc>
          <w:tcPr>
            <w:tcW w:w="1165" w:type="dxa"/>
          </w:tcPr>
          <w:p w14:paraId="64E07D67" w14:textId="77777777" w:rsidR="00A01204" w:rsidRPr="0008241C" w:rsidRDefault="00A01204" w:rsidP="00A01204">
            <w:pPr>
              <w:widowControl w:val="0"/>
              <w:tabs>
                <w:tab w:val="clear" w:pos="1247"/>
                <w:tab w:val="clear" w:pos="1814"/>
                <w:tab w:val="clear" w:pos="2381"/>
                <w:tab w:val="clear" w:pos="2948"/>
                <w:tab w:val="clear" w:pos="3515"/>
                <w:tab w:val="left" w:pos="1924"/>
                <w:tab w:val="left" w:pos="3413"/>
                <w:tab w:val="left" w:pos="4489"/>
                <w:tab w:val="left" w:pos="5678"/>
                <w:tab w:val="left" w:pos="7007"/>
                <w:tab w:val="left" w:pos="9475"/>
                <w:tab w:val="left" w:pos="10880"/>
              </w:tabs>
              <w:autoSpaceDE w:val="0"/>
              <w:autoSpaceDN w:val="0"/>
              <w:rPr>
                <w:rFonts w:ascii="Times New Roman" w:hAnsi="Times New Roman"/>
                <w:snapToGrid w:val="0"/>
                <w:color w:val="000000"/>
                <w:szCs w:val="19"/>
              </w:rPr>
            </w:pPr>
            <w:r w:rsidRPr="0008241C">
              <w:rPr>
                <w:rFonts w:ascii="Times New Roman" w:hAnsi="Times New Roman"/>
                <w:snapToGrid w:val="0"/>
                <w:color w:val="000000"/>
                <w:szCs w:val="19"/>
              </w:rPr>
              <w:t>Medium</w:t>
            </w:r>
          </w:p>
        </w:tc>
      </w:tr>
    </w:tbl>
    <w:p w14:paraId="5B063C6A" w14:textId="77777777" w:rsidR="00A01204" w:rsidRPr="0008241C" w:rsidRDefault="00A01204" w:rsidP="00A01204">
      <w:pPr>
        <w:rPr>
          <w:color w:val="000000"/>
          <w:sz w:val="22"/>
          <w:szCs w:val="22"/>
        </w:rPr>
      </w:pPr>
    </w:p>
    <w:p w14:paraId="194893F7" w14:textId="77777777" w:rsidR="00A01204" w:rsidRPr="0008241C" w:rsidRDefault="00A01204" w:rsidP="00A01204">
      <w:pPr>
        <w:rPr>
          <w:color w:val="000000"/>
          <w:sz w:val="22"/>
          <w:szCs w:val="22"/>
        </w:rPr>
      </w:pPr>
    </w:p>
    <w:p w14:paraId="10611BF6" w14:textId="67796604" w:rsidR="00A01204" w:rsidRPr="0008241C" w:rsidRDefault="00A01204" w:rsidP="00A01204">
      <w:pPr>
        <w:rPr>
          <w:sz w:val="22"/>
          <w:szCs w:val="22"/>
          <w:lang w:eastAsia="ja-JP"/>
        </w:rPr>
      </w:pPr>
      <w:r w:rsidRPr="0008241C">
        <w:rPr>
          <w:sz w:val="22"/>
          <w:szCs w:val="22"/>
          <w:lang w:eastAsia="ja-JP"/>
        </w:rPr>
        <w:t xml:space="preserve">In South-East Asia, the Indo-Burma subregion and Indonesia have a particularly rich freshwater fish fauna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mendeley":{"formattedCitation":"(Darwall &amp; Freyhof, 2015)","plainTextFormattedCitation":"(Darwall &amp; Freyhof, 2015)","previouslyFormattedCitation":"(Darwall &amp; Freyhof,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arwall &amp; Freyhof, 2015)</w:t>
      </w:r>
      <w:r w:rsidRPr="0008241C">
        <w:rPr>
          <w:sz w:val="22"/>
          <w:szCs w:val="22"/>
          <w:lang w:eastAsia="ja-JP"/>
        </w:rPr>
        <w:fldChar w:fldCharType="end"/>
      </w:r>
      <w:r w:rsidRPr="0008241C">
        <w:rPr>
          <w:sz w:val="22"/>
          <w:szCs w:val="22"/>
          <w:lang w:eastAsia="ja-JP"/>
        </w:rPr>
        <w:t>. Indonesia harbours a very high</w:t>
      </w:r>
      <w:r w:rsidRPr="0008241C" w:rsidDel="007C28D8">
        <w:rPr>
          <w:sz w:val="22"/>
          <w:szCs w:val="22"/>
          <w:lang w:eastAsia="ja-JP"/>
        </w:rPr>
        <w:t xml:space="preserve"> </w:t>
      </w:r>
      <w:r w:rsidRPr="0008241C">
        <w:rPr>
          <w:sz w:val="22"/>
          <w:szCs w:val="22"/>
          <w:lang w:eastAsia="ja-JP"/>
        </w:rPr>
        <w:t xml:space="preserve">diversity of freshwater fishes for its land area, currently 1230 species are recognized, including 20 recently introduced </w:t>
      </w:r>
      <w:r w:rsidRPr="0008241C">
        <w:rPr>
          <w:sz w:val="22"/>
          <w:szCs w:val="22"/>
          <w:lang w:eastAsia="ja-JP"/>
        </w:rPr>
        <w:fldChar w:fldCharType="begin" w:fldLock="1"/>
      </w:r>
      <w:r w:rsidRPr="0008241C">
        <w:rPr>
          <w:sz w:val="22"/>
          <w:szCs w:val="22"/>
          <w:lang w:eastAsia="ja-JP"/>
        </w:rPr>
        <w:instrText>ADDIN CSL_CITATION {"citationItems":[{"id":"ITEM-1","itemData":{"URL":"www.fishbase.org","author":[{"dropping-particle":"","family":"Froese","given":"R.","non-dropping-particle":"","parse-names":false,"suffix":""},{"dropping-particle":"","family":"Pauly","given":"Daniel","non-dropping-particle":"","parse-names":false,"suffix":""}],"id":"ITEM-1","issued":{"date-parts":[["2014"]]},"title":"FishBase version 06/2014","type":"webpage"},"uris":["http://www.mendeley.com/documents/?uuid=8437595f-c72f-44b5-9d33-b69822aa3bd8"]}],"mendeley":{"formattedCitation":"(Froese &amp; Pauly, 2014)","plainTextFormattedCitation":"(Froese &amp; Pauly, 2014)","previouslyFormattedCitation":"(Froese &amp; Pauly,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roese &amp; Pauly, 2014)</w:t>
      </w:r>
      <w:r w:rsidRPr="0008241C">
        <w:rPr>
          <w:sz w:val="22"/>
          <w:szCs w:val="22"/>
          <w:lang w:eastAsia="ja-JP"/>
        </w:rPr>
        <w:fldChar w:fldCharType="end"/>
      </w:r>
      <w:r w:rsidRPr="0008241C">
        <w:rPr>
          <w:sz w:val="22"/>
          <w:szCs w:val="22"/>
          <w:lang w:eastAsia="ja-JP"/>
        </w:rPr>
        <w:t xml:space="preserve">. However, the freshwater fish fauna is still poorly documented, with many additional species awaiting discovery. The individual conservation status of all the species of the mega-diverse fish fauna of Indonesia remains to be assessed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mendeley":{"formattedCitation":"(Darwall &amp; Freyhof, 2015)","plainTextFormattedCitation":"(Darwall &amp; Freyhof, 2015)","previouslyFormattedCitation":"(Darwall &amp; Freyhof,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arwall &amp; Freyhof, 2015)</w:t>
      </w:r>
      <w:r w:rsidRPr="0008241C">
        <w:rPr>
          <w:sz w:val="22"/>
          <w:szCs w:val="22"/>
          <w:lang w:eastAsia="ja-JP"/>
        </w:rPr>
        <w:fldChar w:fldCharType="end"/>
      </w:r>
      <w:r w:rsidRPr="0008241C">
        <w:rPr>
          <w:sz w:val="22"/>
          <w:szCs w:val="22"/>
          <w:lang w:eastAsia="ja-JP"/>
        </w:rPr>
        <w:t>. In the Philippine archipelago, about 100 (28</w:t>
      </w:r>
      <w:r w:rsidR="00C934E9">
        <w:rPr>
          <w:sz w:val="22"/>
          <w:szCs w:val="22"/>
          <w:lang w:eastAsia="ja-JP"/>
        </w:rPr>
        <w:t xml:space="preserve"> per cent</w:t>
      </w:r>
      <w:r w:rsidRPr="0008241C">
        <w:rPr>
          <w:sz w:val="22"/>
          <w:szCs w:val="22"/>
          <w:lang w:eastAsia="ja-JP"/>
        </w:rPr>
        <w:t xml:space="preserve">) of the freshwater fish species are endemic, 50 introduced and 25 (most of them cyprinids) threatened based on the current IUCN Red List </w:t>
      </w:r>
      <w:r w:rsidRPr="0008241C">
        <w:rPr>
          <w:sz w:val="22"/>
          <w:szCs w:val="22"/>
          <w:lang w:eastAsia="ja-JP"/>
        </w:rPr>
        <w:fldChar w:fldCharType="begin" w:fldLock="1"/>
      </w:r>
      <w:r w:rsidRPr="0008241C">
        <w:rPr>
          <w:sz w:val="22"/>
          <w:szCs w:val="22"/>
          <w:lang w:eastAsia="ja-JP"/>
        </w:rPr>
        <w:instrText>ADDIN CSL_CITATION {"citationItems":[{"id":"ITEM-1","itemData":{"URL":"www.fishbase.org","author":[{"dropping-particle":"","family":"Froese","given":"R.","non-dropping-particle":"","parse-names":false,"suffix":""},{"dropping-particle":"","family":"Pauly","given":"Daniel","non-dropping-particle":"","parse-names":false,"suffix":""}],"id":"ITEM-1","issued":{"date-parts":[["2017"]]},"title":"Fishbase. World Wide Web Electronic Publication. Ver. (2/2017)","type":"webpage"},"uris":["http://www.mendeley.com/documents/?uuid=119ab494-eb95-4caa-adaf-0423098758bc"]}],"mendeley":{"formattedCitation":"(Froese &amp; Pauly, 2017)","plainTextFormattedCitation":"(Froese &amp; Pauly, 2017)","previouslyFormattedCitation":"(Froese &amp; Pauly,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roese &amp; Pauly, 2017)</w:t>
      </w:r>
      <w:r w:rsidRPr="0008241C">
        <w:rPr>
          <w:sz w:val="22"/>
          <w:szCs w:val="22"/>
          <w:lang w:eastAsia="ja-JP"/>
        </w:rPr>
        <w:fldChar w:fldCharType="end"/>
      </w:r>
      <w:r w:rsidRPr="0008241C">
        <w:rPr>
          <w:sz w:val="22"/>
          <w:szCs w:val="22"/>
          <w:lang w:eastAsia="ja-JP"/>
        </w:rPr>
        <w:t>.</w:t>
      </w:r>
    </w:p>
    <w:p w14:paraId="787A6CCD" w14:textId="77777777" w:rsidR="00A01204" w:rsidRPr="0008241C" w:rsidRDefault="00A01204" w:rsidP="00A01204">
      <w:pPr>
        <w:rPr>
          <w:sz w:val="22"/>
          <w:szCs w:val="22"/>
          <w:lang w:eastAsia="ja-JP"/>
        </w:rPr>
      </w:pPr>
    </w:p>
    <w:p w14:paraId="0BACFCC5" w14:textId="703317D1" w:rsidR="00A01204" w:rsidRPr="0008241C" w:rsidRDefault="00A01204" w:rsidP="00A01204">
      <w:pPr>
        <w:rPr>
          <w:sz w:val="22"/>
          <w:szCs w:val="22"/>
        </w:rPr>
      </w:pPr>
      <w:r w:rsidRPr="0008241C">
        <w:rPr>
          <w:sz w:val="22"/>
          <w:szCs w:val="22"/>
          <w:lang w:eastAsia="ja-JP"/>
        </w:rPr>
        <w:t xml:space="preserve">Many freshwater finfish across the SE Asian subregion are vulnerable </w:t>
      </w:r>
      <w:r w:rsidRPr="0008241C">
        <w:rPr>
          <w:sz w:val="22"/>
          <w:szCs w:val="22"/>
          <w:lang w:eastAsia="ja-JP"/>
        </w:rPr>
        <w:fldChar w:fldCharType="begin" w:fldLock="1"/>
      </w:r>
      <w:r w:rsidRPr="0008241C">
        <w:rPr>
          <w:sz w:val="22"/>
          <w:szCs w:val="22"/>
          <w:lang w:eastAsia="ja-JP"/>
        </w:rPr>
        <w:instrText>ADDIN CSL_CITATION {"citationItems":[{"id":"ITEM-1","itemData":{"DOI":"10.1111/j.1472-4642.2006.00311.x","ISBN":"6625611727","ISSN":"13669516","abstract":"Freshwater finfish species richness and level of endemism in East, and South and South-East Asia that included 17 nations were studied using available databases, and included nation-wise distribution, habitat types, and conservation status. The number of endemic finfish species in the region was 559, belonging to 47 families. Families Cyprinidae and Balitoridae accounted for 43.5% and 16.2% of the total number of endemic species in the region, respectively, followed by Sisoridae (25), Gobiidae (20), Melanotaeniidae (19), and Bagridae (16), and the other 41 families had at least one endemic species. Nation-wise the most number of endemic freshwater finfish species occur in India (191), followed by China (88), Indonesia (84), and Myanmar (60). In India, the endemic species accounted for 26.4% of the native freshwater fish fauna, followed by South Korea (16.9%), the Philippines, (16.3%) and Myanmar (15.7%).\\nStatistically significant relationships discerned between the number of indigenous and endemic species richness to land area (Xla in 103 km2) of the nations in the region were, Yin = 218.961 Ln(Xla) - 843.1 (R2 = 0.735; P &lt; 0.001) and Ye = 28.445 Ln Xla-134.47 (R2 = 0.534; P &lt; 0.01), respectively, and between indigenous and endemic species richness was Ye = 0.079Xn- 1.558 (R2 = 0.235; P &lt; 0.05).\\nThe overall conservation status of endemic finfish in Asia was satisfactory in that only 92 species were in some state of vulnerability, of which 37 species (6.6%) are endangered or critically endangered. However, the bulk of these species (83.7%) were cave- and or lake-dwelling fish. However, nation-wise, the endemic freshwater finfish fauna of the Philippines and Sri Lanka, based on the imperilment index, were found to be in a highly vulnerable state. Among river basins, the Mekong Basin had the highest number of endemic species (31.3%). The discrepancies between databases are highlighted and the need to consolidate information among databases is discussed. It is suggested that the Mekong Basin be considered as a biodiversity hotspot, and appropriate management strategies be introduced in this regard.\\n","author":[{"dropping-particle":"","family":"Silva","given":"Sena S.","non-dropping-particle":"De","parse-names":false,"suffix":""},{"dropping-particle":"","family":"Abery","given":"Nigel W.","non-dropping-particle":"","parse-names":false,"suffix":""},{"dropping-particle":"","family":"Nguyen","given":"Thuy T T","non-dropping-particle":"","parse-names":false,"suffix":""}],"container-title":"Diversity and Distributions","id":"ITEM-1","issue":"2","issued":{"date-parts":[["2007","3","2"]]},"page":"172-184","publisher":"Blackwell Publishing Ltd","title":"Endemic freshwater finfish of Asia: Distribution and conservation status: Biodiversity research","type":"article-journal","volume":"13"},"uris":["http://www.mendeley.com/documents/?uuid=1bd4500e-e600-43db-8d52-da28716ebce0"]}],"mendeley":{"formattedCitation":"(S. S. De Silva &lt;i&gt;et al.&lt;/i&gt;, 2007)","plainTextFormattedCitation":"(S. S. De Silva et al., 2007)","previouslyFormattedCitation":"(S. S. De Silva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S. De Silva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 xml:space="preserve">. </w:t>
      </w:r>
      <w:r w:rsidRPr="0008241C">
        <w:rPr>
          <w:i/>
          <w:sz w:val="22"/>
          <w:szCs w:val="22"/>
          <w:lang w:eastAsia="ja-JP"/>
        </w:rPr>
        <w:t>Platytropius siamensis</w:t>
      </w:r>
      <w:r w:rsidRPr="0008241C">
        <w:rPr>
          <w:sz w:val="22"/>
          <w:szCs w:val="22"/>
          <w:lang w:eastAsia="ja-JP"/>
        </w:rPr>
        <w:t xml:space="preserve">, the Siamese flat-barbelled catfish, is the oly species of fish from the region considered to be extinct </w:t>
      </w:r>
      <w:r w:rsidRPr="0008241C">
        <w:rPr>
          <w:sz w:val="22"/>
          <w:szCs w:val="22"/>
          <w:lang w:eastAsia="ja-JP"/>
        </w:rPr>
        <w:fldChar w:fldCharType="begin" w:fldLock="1"/>
      </w:r>
      <w:r w:rsidRPr="0008241C">
        <w:rPr>
          <w:sz w:val="22"/>
          <w:szCs w:val="22"/>
          <w:lang w:eastAsia="ja-JP"/>
        </w:rPr>
        <w:instrText>ADDIN CSL_CITATION {"citationItems":[{"id":"ITEM-1","itemData":{"DOI":"http://dx.doi.org/10.2305/IUCN.UK.2011-1.RLTS.T180996A7657156.en","author":[{"dropping-particle":"","family":"Ng","given":"H. H.","non-dropping-particle":"","parse-names":false,"suffix":""}],"container-title":"The IUCN Red List of Threatened Species 2011: e.T180996A7657156","id":"ITEM-1","issued":{"date-parts":[["2011"]]},"title":"Platytropius siamensis","type":"webpage"},"uris":["http://www.mendeley.com/documents/?uuid=9b30d936-b9ee-45f9-9841-29ddab799931"]}],"mendeley":{"formattedCitation":"(Ng, 2011)","plainTextFormattedCitation":"(Ng, 2011)","previouslyFormattedCitation":"(Ng,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Ng, 2011)</w:t>
      </w:r>
      <w:r w:rsidRPr="0008241C">
        <w:rPr>
          <w:sz w:val="22"/>
          <w:szCs w:val="22"/>
          <w:lang w:eastAsia="ja-JP"/>
        </w:rPr>
        <w:fldChar w:fldCharType="end"/>
      </w:r>
      <w:r w:rsidRPr="0008241C">
        <w:rPr>
          <w:sz w:val="22"/>
          <w:szCs w:val="22"/>
          <w:lang w:eastAsia="ja-JP"/>
        </w:rPr>
        <w:t>. Invasive alien fishes and their likely impacts have been a strong driver of the Indonesian and other governments developing a National Strategy on Invasive Alien Species (CBD COP 9).</w:t>
      </w:r>
      <w:r w:rsidRPr="0008241C">
        <w:rPr>
          <w:i/>
          <w:sz w:val="22"/>
          <w:szCs w:val="22"/>
          <w:lang w:eastAsia="ja-JP"/>
        </w:rPr>
        <w:t xml:space="preserve"> </w:t>
      </w:r>
      <w:r w:rsidRPr="0008241C">
        <w:rPr>
          <w:sz w:val="22"/>
          <w:szCs w:val="22"/>
        </w:rPr>
        <w:t>The amphibian fauna of the SE Asian archipelagoes is also particularly</w:t>
      </w:r>
      <w:r w:rsidRPr="0008241C">
        <w:rPr>
          <w:sz w:val="22"/>
          <w:szCs w:val="22"/>
          <w:lang w:eastAsia="ja-JP"/>
        </w:rPr>
        <w:t>n</w:t>
      </w:r>
      <w:r w:rsidRPr="0008241C">
        <w:rPr>
          <w:sz w:val="22"/>
          <w:szCs w:val="22"/>
        </w:rPr>
        <w:t xml:space="preserve"> diverse; e.g., there are 112 species recorded in the Philippines, 94 (84</w:t>
      </w:r>
      <w:r w:rsidR="00C934E9">
        <w:rPr>
          <w:sz w:val="22"/>
          <w:szCs w:val="22"/>
        </w:rPr>
        <w:t xml:space="preserve"> per cent</w:t>
      </w:r>
      <w:r w:rsidRPr="0008241C">
        <w:rPr>
          <w:sz w:val="22"/>
          <w:szCs w:val="22"/>
        </w:rPr>
        <w:t xml:space="preserve">) of which are endemic </w:t>
      </w:r>
      <w:r w:rsidRPr="0008241C">
        <w:rPr>
          <w:sz w:val="22"/>
          <w:szCs w:val="22"/>
        </w:rPr>
        <w:fldChar w:fldCharType="begin" w:fldLock="1"/>
      </w:r>
      <w:r w:rsidRPr="0008241C">
        <w:rPr>
          <w:sz w:val="22"/>
          <w:szCs w:val="22"/>
        </w:rPr>
        <w:instrText>ADDIN CSL_CITATION {"citationItems":[{"id":"ITEM-1","itemData":{"author":[{"dropping-particle":"","family":"Diesmos","given":"Arvin C.","non-dropping-particle":"","parse-names":false,"suffix":""},{"dropping-particle":"","family":"Watters","given":"J. L.","non-dropping-particle":"","parse-names":false,"suffix":""},{"dropping-particle":"","family":"Huron","given":"N. A.","non-dropping-particle":"","parse-names":false,"suffix":""},{"dropping-particle":"","family":"Davis","given":"D. R.","non-dropping-particle":"","parse-names":false,"suffix":""},{"dropping-particle":"","family":"Alcala","given":"A. C.","non-dropping-particle":"","parse-names":false,"suffix":""},{"dropping-particle":"","family":"Crombie","given":"R. I.","non-dropping-particle":"","parse-names":false,"suffix":""},{"dropping-particle":"","family":"Afuang","given":"L. E.","non-dropping-particle":"","parse-names":false,"suffix":""},{"dropping-particle":"","family":"Gee-Das","given":"G.","non-dropping-particle":"","parse-names":false,"suffix":""},{"dropping-particle":"V.","family":"Sison","given":"R.","non-dropping-particle":"","parse-names":false,"suffix":""},{"dropping-particle":"","family":"Sanguila","given":"M. B.","non-dropping-particle":"","parse-names":false,"suffix":""},{"dropping-particle":"","family":"Penrod","given":"M. L.","non-dropping-particle":"","parse-names":false,"suffix":""},{"dropping-particle":"","family":"Labonte","given":"M. J.","non-dropping-particle":"","parse-names":false,"suffix":""},{"dropping-particle":"","family":"Davey","given":"C. S.","non-dropping-particle":"","parse-names":false,"suffix":""},{"dropping-particle":"","family":"Leone","given":"E. A.","non-dropping-particle":"","parse-names":false,"suffix":""},{"dropping-particle":"","family":"Diesmos","given":"M. L.","non-dropping-particle":"","parse-names":false,"suffix":""},{"dropping-particle":"","family":"Sy","given":"E. Y.","non-dropping-particle":"","parse-names":false,"suffix":""},{"dropping-particle":"","family":"Welton","given":"L. J.","non-dropping-particle":"","parse-names":false,"suffix":""},{"dropping-particle":"","family":"Brown","given":"R. M.","non-dropping-particle":"","parse-names":false,"suffix":""},{"dropping-particle":"","family":"Siler","given":"C. D.","non-dropping-particle":"","parse-names":false,"suffix":""}],"container-title":"the California Academy of Sciences, Series 4. 62(3)","id":"ITEM-1","issued":{"date-parts":[["2015"]]},"page":"457–539","title":"Amphibians of the Philippines, Part I: Checklist of the Species","type":"paper-conference"},"uris":["http://www.mendeley.com/documents/?uuid=23c04aa0-0899-4b97-a30f-823badc69752"]}],"mendeley":{"formattedCitation":"(Diesmos &lt;i&gt;et al.&lt;/i&gt;, 2015)","plainTextFormattedCitation":"(Diesmos et al., 2015)","previouslyFormattedCitation":"(Diesmo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iesmo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everal of them with unique evolutionary lineages </w:t>
      </w:r>
      <w:r w:rsidRPr="0008241C">
        <w:rPr>
          <w:sz w:val="22"/>
          <w:szCs w:val="22"/>
        </w:rPr>
        <w:fldChar w:fldCharType="begin" w:fldLock="1"/>
      </w:r>
      <w:r w:rsidRPr="0008241C">
        <w:rPr>
          <w:sz w:val="22"/>
          <w:szCs w:val="22"/>
        </w:rPr>
        <w:instrText>ADDIN CSL_CITATION {"citationItems":[{"id":"ITEM-1","itemData":{"DOI":"10.1146/annurev-ecolsys-110411-160323","ISBN":"10.1146/annurev-ecolsys-110411-160323","ISSN":"1543-592X","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author":[{"dropping-particle":"","family":"Brown","given":"Rafe M.","non-dropping-particle":"","parse-names":false,"suffix":""},{"dropping-particle":"","family":"Siler","given":"Cameron D.","non-dropping-particle":"","parse-names":false,"suffix":""},{"dropping-particle":"","family":"Oliveros","given":"Carl H.","non-dropping-particle":"","parse-names":false,"suffix":""},{"dropping-particle":"","family":"Esselstyn","given":"Jacob A.","non-dropping-particle":"","parse-names":false,"suffix":""},{"dropping-particle":"","family":"Diesmos","given":"Arvin C.","non-dropping-particle":"","parse-names":false,"suffix":""},{"dropping-particle":"","family":"Hosner","given":"Peter A.","non-dropping-particle":"","parse-names":false,"suffix":""},{"dropping-particle":"","family":"Linkem","given":"Charles W.","non-dropping-particle":"","parse-names":false,"suffix":""},{"dropping-particle":"","family":"Barley","given":"Anthony J.","non-dropping-particle":"","parse-names":false,"suffix":""},{"dropping-particle":"","family":"Oaks","given":"Jamie R.","non-dropping-particle":"","parse-names":false,"suffix":""},{"dropping-particle":"","family":"Sanguila","given":"Marites B.","non-dropping-particle":"","parse-names":false,"suffix":""},{"dropping-particle":"","family":"Welton","given":"Luke J.","non-dropping-particle":"","parse-names":false,"suffix":""},{"dropping-particle":"","family":"Blackburn","given":"David C.","non-dropping-particle":"","parse-names":false,"suffix":""},{"dropping-particle":"","family":"Moyle","given":"Robert G.","non-dropping-particle":"","parse-names":false,"suffix":""},{"dropping-particle":"","family":"Townsend Peterson","given":"A.","non-dropping-particle":"","parse-names":false,"suffix":""},{"dropping-particle":"","family":"Alcala","given":"Angel C.","non-dropping-particle":"","parse-names":false,"suffix":""}],"container-title":"Annual Review of Ecology, Evolution, and Systematics","id":"ITEM-1","issue":"1","issued":{"date-parts":[["2013"]]},"page":"411-435","title":"Evolutionary Processes of Diversification in a Model Island Archipelago","type":"article-journal","volume":"44"},"uris":["http://www.mendeley.com/documents/?uuid=885a5e19-bb2d-4770-bce5-2d0384a6da90"]}],"mendeley":{"formattedCitation":"(R. M. Brown &lt;i&gt;et al.&lt;/i&gt;, 2013)","plainTextFormattedCitation":"(R. M. Brown et al., 2013)","previouslyFormattedCitation":"(R. M. Brow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R. M. Brow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About 45</w:t>
      </w:r>
      <w:r w:rsidR="00C934E9">
        <w:rPr>
          <w:sz w:val="22"/>
          <w:szCs w:val="22"/>
        </w:rPr>
        <w:t xml:space="preserve"> per cent</w:t>
      </w:r>
      <w:r w:rsidRPr="0008241C">
        <w:rPr>
          <w:sz w:val="22"/>
          <w:szCs w:val="22"/>
        </w:rPr>
        <w:t xml:space="preserve"> are threatened and their populations are suspected to be in decline </w:t>
      </w:r>
      <w:r w:rsidRPr="0008241C">
        <w:rPr>
          <w:sz w:val="22"/>
          <w:szCs w:val="22"/>
        </w:rPr>
        <w:fldChar w:fldCharType="begin" w:fldLock="1"/>
      </w:r>
      <w:r w:rsidRPr="0008241C">
        <w:rPr>
          <w:sz w:val="22"/>
          <w:szCs w:val="22"/>
        </w:rPr>
        <w:instrText>ADDIN CSL_CITATION {"citationItems":[{"id":"ITEM-1","itemData":{"author":[{"dropping-particle":"","family":"Diesmos","given":"Arvin C.","non-dropping-particle":"","parse-names":false,"suffix":""},{"dropping-particle":"","family":"Alcala","given":"Angel C.","non-dropping-particle":"","parse-names":false,"suffix":""},{"dropping-particle":"","family":"Siler","given":"Cameron D","non-dropping-particle":"","parse-names":false,"suffix":""},{"dropping-particle":"","family":"Brown","given":"Rafe M.","non-dropping-particle":"","parse-names":false,"suffix":""}],"chapter-number":"19","container-title":"Conservation Biology of Amphibians of Asia","editor":[{"dropping-particle":"","family":"Heatwole","given":"Harold","non-dropping-particle":"","parse-names":false,"suffix":""},{"dropping-particle":"","family":"Das","given":"Indraneil","non-dropping-particle":"","parse-names":false,"suffix":""}],"id":"ITEM-1","issue":"January 2014","issued":{"date-parts":[["2014"]]},"publisher":"Natural History Publications","publisher-place":"Borneo, Indonesia","title":"Status and conservation of Philippine Amphibians","type":"chapter"},"uris":["http://www.mendeley.com/documents/?uuid=0b4ab106-dea5-42d5-8684-84cd5ab06a30"]}],"mendeley":{"formattedCitation":"(Diesmos &lt;i&gt;et al.&lt;/i&gt;, 2014)","plainTextFormattedCitation":"(Diesmos et al., 2014)","previouslyFormattedCitation":"(Diesmos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Diesmo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r w:rsidRPr="0008241C">
        <w:rPr>
          <w:sz w:val="22"/>
          <w:szCs w:val="22"/>
          <w:lang w:eastAsia="ja-JP"/>
        </w:rPr>
        <w:t xml:space="preserve">A special threat has also emerged for water snakes (mostly homalopsids) which are excessively overexploited in some areas of the subregion, e.g. Tonle Sap Lake, Cambodia </w:t>
      </w:r>
      <w:r w:rsidRPr="0008241C">
        <w:rPr>
          <w:sz w:val="22"/>
          <w:szCs w:val="22"/>
          <w:lang w:eastAsia="ja-JP"/>
        </w:rPr>
        <w:fldChar w:fldCharType="begin" w:fldLock="1"/>
      </w:r>
      <w:r w:rsidRPr="0008241C">
        <w:rPr>
          <w:sz w:val="22"/>
          <w:szCs w:val="22"/>
          <w:lang w:eastAsia="ja-JP"/>
        </w:rPr>
        <w:instrText>ADDIN CSL_CITATION {"citationItems":[{"id":"ITEM-1","itemData":{"DOI":"10.1016/j.biocon.2007.07.009","ISBN":"0006-3207","ISSN":"00063207","abstract":"This paper documents the emergent snake 'fishery' occurring on Tonle Sap Lake where an estimated 6.9 million snakes (mostly homalopsids) are removed annually, representing the world's largest exploitation of a single snake assemblage. Based on interviews with hunters, we found that snake catches declined by 74-84% between 2000 and 2005, raising strong concerns about the sustainability of this hunting operation. A combination of experimental trials to estimate population sizes and extensive catch and trade monitoring programs indicated that population density varies both spatially and temporally, largely due to the seasonally fluctuating environment of Tonle Sap Lake. The quantity of snakes captured mirrors the lake's seasonal fluctuations, due to temporal changes in both catch per unit effort and the number of people hunting. Through interviews with hunters we scored the seven exploited species for perceived changes in catch size. All species were reported as declining and their scores match their predicted vulnerability based on a combination of timing of exploitation relative to breeding, proportion of catch consisting of mature females and large fecund females, fecundity, body size, size at maturity, and vulnerability to capture by gill nets. This information can inform conservation decisions for the long-term preservation of this snake assemblage. We propose emphasis should be placed on the snake skin trade that is targeting the largest, highly fecund females, and that any efforts to reduce hunting should focus on the peak in trade that occurs during the main breeding season. ?? 2007 Elsevier Ltd. All rights reserved.","author":[{"dropping-particle":"","family":"Brooks","given":"Sharon E.","non-dropping-particle":"","parse-names":false,"suffix":""},{"dropping-particle":"","family":"Allison","given":"Edward H.","non-dropping-particle":"","parse-names":false,"suffix":""},{"dropping-particle":"","family":"Reynolds","given":"John D.","non-dropping-particle":"","parse-names":false,"suffix":""}],"container-title":"Biological Conservation","id":"ITEM-1","issue":"3-4","issued":{"date-parts":[["2007"]]},"page":"401-414","title":"Vulnerability of Cambodian water snakes: Initial assessment of the impact of hunting at Tonle Sap Lake","type":"article-journal","volume":"139"},"uris":["http://www.mendeley.com/documents/?uuid=297ccdf4-1ae7-415c-9903-5a9c1e05055b"]}],"mendeley":{"formattedCitation":"(S. E. Brooks &lt;i&gt;et al.&lt;/i&gt;, 2007)","plainTextFormattedCitation":"(S. E. Brooks et al., 2007)","previouslyFormattedCitation":"(S. E. Brooks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E. Brooks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 Most freshwater turtles and top predatory reptiles in freshwaters of the subregion</w:t>
      </w:r>
      <w:r w:rsidRPr="0008241C">
        <w:rPr>
          <w:sz w:val="22"/>
          <w:szCs w:val="22"/>
        </w:rPr>
        <w:t>, such as the Philippine crocodile (</w:t>
      </w:r>
      <w:r w:rsidRPr="0008241C">
        <w:rPr>
          <w:i/>
          <w:sz w:val="22"/>
          <w:szCs w:val="22"/>
        </w:rPr>
        <w:t>Crocodylus mindorensis</w:t>
      </w:r>
      <w:r w:rsidRPr="0008241C">
        <w:rPr>
          <w:sz w:val="22"/>
          <w:szCs w:val="22"/>
        </w:rPr>
        <w:t>), the Siamese Crocodile (</w:t>
      </w:r>
      <w:r w:rsidRPr="0008241C">
        <w:rPr>
          <w:i/>
          <w:sz w:val="22"/>
          <w:szCs w:val="22"/>
        </w:rPr>
        <w:t>Crocodylus siamensis</w:t>
      </w:r>
      <w:r w:rsidRPr="0008241C">
        <w:rPr>
          <w:sz w:val="22"/>
          <w:szCs w:val="22"/>
        </w:rPr>
        <w:t>)</w:t>
      </w:r>
      <w:r w:rsidRPr="0008241C">
        <w:rPr>
          <w:sz w:val="22"/>
          <w:szCs w:val="22"/>
          <w:lang w:eastAsia="ja-JP"/>
        </w:rPr>
        <w:t xml:space="preserve"> and </w:t>
      </w:r>
      <w:r w:rsidRPr="0008241C">
        <w:rPr>
          <w:sz w:val="22"/>
          <w:szCs w:val="22"/>
        </w:rPr>
        <w:t>the false gharial (</w:t>
      </w:r>
      <w:r w:rsidRPr="0008241C">
        <w:rPr>
          <w:i/>
          <w:sz w:val="22"/>
          <w:szCs w:val="22"/>
        </w:rPr>
        <w:t>Tomistoma schlegelii</w:t>
      </w:r>
      <w:r w:rsidRPr="0008241C">
        <w:rPr>
          <w:sz w:val="22"/>
          <w:szCs w:val="22"/>
        </w:rPr>
        <w:t xml:space="preserve">) are particularly threatened and have highly fragmented populations by now </w:t>
      </w:r>
      <w:r w:rsidRPr="0008241C">
        <w:rPr>
          <w:sz w:val="22"/>
          <w:szCs w:val="22"/>
        </w:rPr>
        <w:fldChar w:fldCharType="begin" w:fldLock="1"/>
      </w:r>
      <w:r w:rsidRPr="0008241C">
        <w:rPr>
          <w:sz w:val="22"/>
          <w:szCs w:val="22"/>
        </w:rPr>
        <w:instrText>ADDIN CSL_CITATION {"citationItems":[{"id":"ITEM-1","itemData":{"DOI":"http://dx.doi.org/10.2305/IUCN.UK.2012.RLTS.T5671A3048087.en","author":[{"dropping-particle":"","family":"Bezuijen","given":"M. R.","non-dropping-particle":"","parse-names":false,"suffix":""},{"dropping-particle":"","family":"Simpson","given":"B.","non-dropping-particle":"","parse-names":false,"suffix":""},{"dropping-particle":"","family":"Behler","given":"N.","non-dropping-particle":"","parse-names":false,"suffix":""},{"dropping-particle":"","family":"Daltry","given":"J.","non-dropping-particle":"","parse-names":false,"suffix":""},{"dropping-particle":"","family":"Tempsiripong","given":"Y.","non-dropping-particle":"","parse-names":false,"suffix":""}],"container-title":"The IUCN Red List of Threatened Species 2012: e.T5671A3048087","id":"ITEM-1","issued":{"date-parts":[["2012"]]},"page":"120-126","title":"Siamese Crocodile ( Crocodylus siamensis )","type":"article-journal","volume":"2"},"uris":["http://www.mendeley.com/documents/?uuid=ce451000-87c5-4d80-bb62-386f2b615e8b"]},{"id":"ITEM-2","itemData":{"DOI":"http://dx.doi.org/10.2305/IUCN.UK.2014-1.RLTS.T21981A2780499.en","URL":"http://dx.doi.org/10.2305/IUCN.UK.2014-1.RLTS.T21981A2780499.en","author":[{"dropping-particle":"","family":"Bezuijen","given":"M. R.","non-dropping-particle":"","parse-names":false,"suffix":""},{"dropping-particle":"","family":"Shwedick","given":"B.","non-dropping-particle":"","parse-names":false,"suffix":""},{"dropping-particle":"","family":"Simpson","given":"B. K.","non-dropping-particle":"","parse-names":false,"suffix":""},{"dropping-particle":"","family":"Staniewicz","given":"A.","non-dropping-particle":"","parse-names":false,"suffix":""},{"dropping-particle":"","family":"Stuebing","given":"R.","non-dropping-particle":"","parse-names":false,"suffix":""}],"container-title":"The IUCN Red List of Threatened Species 2014: e.T21981A2780499","id":"ITEM-2","issued":{"date-parts":[["2014"]]},"title":"Tomistoma schlegelii","type":"webpage"},"uris":["http://www.mendeley.com/documents/?uuid=4d4cd4b3-3f24-4a0e-8fb9-9d4bc04520f2"]},{"id":"ITEM-3","itemData":{"DOI":"http://dx.doi.org/10.2305/IUCN.UK.2016-3.RLTS.T5672A3048281.en","author":[{"dropping-particle":"","family":"Weerd","given":"M.","non-dropping-particle":"van","parse-names":false,"suffix":""},{"dropping-particle":"","family":"C. Pomaro","given":"C.","non-dropping-particle":"","parse-names":false,"suffix":""},{"dropping-particle":"","family":"Leon","given":"J.","non-dropping-particle":"de","parse-names":false,"suffix":""},{"dropping-particle":"","family":"Antolin","given":"R.","non-dropping-particle":"","parse-names":false,"suffix":""},{"dropping-particle":"","family":"Mercado","given":"V.","non-dropping-particle":"","parse-names":false,"suffix":""}],"container-title":"The IUCN Red List of Threatened Species 2016: e.T5672A3048281","id":"ITEM-3","issued":{"date-parts":[["2016"]]},"title":"Crocodylus mindorensis","type":"webpage"},"uris":["http://www.mendeley.com/documents/?uuid=3eba142c-0793-4cee-8122-00d685842c98"]}],"mendeley":{"formattedCitation":"(Bezuijen &lt;i&gt;et al.&lt;/i&gt;, 2012, 2014; van Weerd &lt;i&gt;et al.&lt;/i&gt;, 2016)","plainTextFormattedCitation":"(Bezuijen et al., 2012, 2014; van Weerd et al., 2016)","previouslyFormattedCitation":"(Bezuijen &lt;i&gt;et al.&lt;/i&gt;, 2012, 2014; van Weerd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ezuijen </w:t>
      </w:r>
      <w:r w:rsidRPr="0008241C">
        <w:rPr>
          <w:i/>
          <w:noProof/>
          <w:sz w:val="22"/>
          <w:szCs w:val="22"/>
        </w:rPr>
        <w:t>et al.</w:t>
      </w:r>
      <w:r w:rsidRPr="0008241C">
        <w:rPr>
          <w:noProof/>
          <w:sz w:val="22"/>
          <w:szCs w:val="22"/>
        </w:rPr>
        <w:t xml:space="preserve">, 2012, 2014; van Weerd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p>
    <w:p w14:paraId="0669D4A2" w14:textId="77777777" w:rsidR="00A01204" w:rsidRPr="0008241C" w:rsidRDefault="00A01204" w:rsidP="00A01204">
      <w:pPr>
        <w:rPr>
          <w:sz w:val="22"/>
          <w:szCs w:val="22"/>
          <w:lang w:eastAsia="ja-JP"/>
        </w:rPr>
      </w:pPr>
    </w:p>
    <w:p w14:paraId="250EEDC5" w14:textId="4708715D" w:rsidR="00A01204" w:rsidRPr="0008241C" w:rsidRDefault="00A01204" w:rsidP="00A01204">
      <w:pPr>
        <w:rPr>
          <w:sz w:val="22"/>
          <w:szCs w:val="22"/>
          <w:lang w:eastAsia="ja-JP"/>
        </w:rPr>
      </w:pPr>
      <w:r w:rsidRPr="0008241C">
        <w:rPr>
          <w:color w:val="000000"/>
          <w:sz w:val="22"/>
          <w:szCs w:val="22"/>
        </w:rPr>
        <w:t xml:space="preserve">Freshwater resources across island nations in the Asia-Pacific region are limited to rainwater, limited surface waters and shallow groundwater. Freshwater ecosystems – in quantity and quality - are largely in decline due to deforestation in the headwaters, flow alteration (damming), agricultural </w:t>
      </w:r>
      <w:r w:rsidRPr="0008241C">
        <w:rPr>
          <w:color w:val="000000"/>
          <w:sz w:val="22"/>
          <w:szCs w:val="22"/>
        </w:rPr>
        <w:lastRenderedPageBreak/>
        <w:t xml:space="preserve">intensification, invasive species, and fisheries exploitation downstream (SOCO 2013). Freshwater biodiversity data are generally limited for the Pacific Islands but the overall trend is declining for native and endemic species. </w:t>
      </w:r>
      <w:r w:rsidRPr="0008241C">
        <w:rPr>
          <w:sz w:val="22"/>
          <w:szCs w:val="22"/>
          <w:lang w:eastAsia="ja-JP"/>
        </w:rPr>
        <w:t xml:space="preserve">In the Pacific Islands of Oceania (excl. the Hawaiian archipeago), most freshwater fish (91 species) are widely distributed and 12 are threatened </w:t>
      </w:r>
      <w:r w:rsidRPr="0008241C">
        <w:rPr>
          <w:sz w:val="22"/>
          <w:szCs w:val="22"/>
          <w:lang w:eastAsia="ja-JP"/>
        </w:rPr>
        <w:fldChar w:fldCharType="begin" w:fldLock="1"/>
      </w:r>
      <w:r w:rsidRPr="0008241C">
        <w:rPr>
          <w:sz w:val="22"/>
          <w:szCs w:val="22"/>
          <w:lang w:eastAsia="ja-JP"/>
        </w:rPr>
        <w:instrText>ADDIN CSL_CITATION {"citationItems":[{"id":"ITEM-1","itemData":{"ISBN":"978-2-8317-1569-8","abstract":"This report summarizes the conservation status of 167 freshwater fishes, 166 land snails and 157 reptiles native to the Pacific Islands of Oceania (Micronesia, Polynesia and Melanesia). It identifies Pacific Island species that are threatened with extinction at the global level, according to the IUCN Red List Categories and Criteria – the world’s most widely accepted methodology for measuring extinction risk. The status of species is based on evaluations made by a regional network of experts, who were trained to carry out biodiversity assessments according to the IUCN Red List Categories and Criteria. Complete assessments are freely available on the IUCN Red List website: http://www.iucnredlist.org. Major threats are identified for each taxonomic group, and recommendations for conservation action are suggested","author":[{"dropping-particle":"","family":"Pippard","given":"H","non-dropping-particle":"","parse-names":false,"suffix":""}],"id":"ITEM-1","issued":{"date-parts":[["2012"]]},"number-of-pages":"77","title":"The current status and distribution of freshwater fishes, land snails and reptiles in the Pacific Islands of Oceania.","type":"book"},"uris":["http://www.mendeley.com/documents/?uuid=aec33a4f-0944-4172-96e1-7c88a457a7d9"]}],"mendeley":{"formattedCitation":"(Pippard, 2012)","manualFormatting":"(Pippard, 2012; IUCN Red List, 2017)","plainTextFormattedCitation":"(Pippard, 2012)","previouslyFormattedCitation":"(Pippard,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Pippard, 2012; IUCN Red List, 2017)</w:t>
      </w:r>
      <w:r w:rsidRPr="0008241C">
        <w:rPr>
          <w:sz w:val="22"/>
          <w:szCs w:val="22"/>
          <w:lang w:eastAsia="ja-JP"/>
        </w:rPr>
        <w:fldChar w:fldCharType="end"/>
      </w:r>
      <w:r w:rsidRPr="0008241C">
        <w:rPr>
          <w:sz w:val="22"/>
          <w:szCs w:val="22"/>
          <w:lang w:eastAsia="ja-JP"/>
        </w:rPr>
        <w:t>. The amphibian diversity of Oceania is exceptionally low (but also data deficient); among them are three threatened frog taxa that suffer from habitat fragmentation and invasive alien species (IUCN Red List, 2017).  In New Zealand, 74</w:t>
      </w:r>
      <w:r w:rsidR="00C934E9">
        <w:rPr>
          <w:sz w:val="22"/>
          <w:szCs w:val="22"/>
          <w:lang w:eastAsia="ja-JP"/>
        </w:rPr>
        <w:t xml:space="preserve"> per cent</w:t>
      </w:r>
      <w:r w:rsidRPr="0008241C">
        <w:rPr>
          <w:sz w:val="22"/>
          <w:szCs w:val="22"/>
          <w:lang w:eastAsia="ja-JP"/>
        </w:rPr>
        <w:t xml:space="preserve"> of all native freshwater taxa and 76</w:t>
      </w:r>
      <w:r w:rsidR="00C934E9">
        <w:rPr>
          <w:sz w:val="22"/>
          <w:szCs w:val="22"/>
          <w:lang w:eastAsia="ja-JP"/>
        </w:rPr>
        <w:t xml:space="preserve"> per cent</w:t>
      </w:r>
      <w:r w:rsidRPr="0008241C">
        <w:rPr>
          <w:sz w:val="22"/>
          <w:szCs w:val="22"/>
          <w:lang w:eastAsia="ja-JP"/>
        </w:rPr>
        <w:t xml:space="preserve"> of all non-diadromous taxa (i.e. only in fresh water) are threatened.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Elston","given":"E.","non-dropping-particle":"","parse-names":false,"suffix":""},{"dropping-particle":"","family":"Anderson-Lederer","given":"R.","non-dropping-particle":"","parse-names":false,"suffix":""},{"dropping-particle":"","family":"Death","given":"R. G.","non-dropping-particle":"","parse-names":false,"suffix":""},{"dropping-particle":"","family":"Joy","given":"M. K.","non-dropping-particle":"","parse-names":false,"suffix":""}],"id":"ITEM-1","issue":"1","issued":{"date-parts":[["2015"]]},"page":"1-14","title":"The Plight of New Zealand ’ s Freshwater Biodiversity","type":"article-journal"},"uris":["http://www.mendeley.com/documents/?uuid=b3133440-0404-4901-b529-155745bd0507"]}],"mendeley":{"formattedCitation":"(Elston &lt;i&gt;et al.&lt;/i&gt;, 2015)","plainTextFormattedCitation":"(Elston et al., 2015)","previouslyFormattedCitation":"(Elsto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Elsto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w:t>
      </w:r>
    </w:p>
    <w:p w14:paraId="48C46AC5" w14:textId="77777777" w:rsidR="00A01204" w:rsidRPr="0008241C" w:rsidRDefault="00A01204" w:rsidP="00A01204">
      <w:pPr>
        <w:rPr>
          <w:sz w:val="22"/>
          <w:szCs w:val="22"/>
          <w:lang w:eastAsia="ja-JP"/>
        </w:rPr>
      </w:pPr>
      <w:r w:rsidRPr="0008241C">
        <w:rPr>
          <w:sz w:val="22"/>
          <w:szCs w:val="22"/>
          <w:lang w:eastAsia="ja-JP"/>
        </w:rPr>
        <w:t xml:space="preserve"> </w:t>
      </w:r>
    </w:p>
    <w:p w14:paraId="3240D6FE" w14:textId="243E94E4" w:rsidR="00A01204" w:rsidRPr="0008241C" w:rsidRDefault="00A01204" w:rsidP="00A01204">
      <w:pPr>
        <w:rPr>
          <w:sz w:val="22"/>
          <w:szCs w:val="22"/>
          <w:lang w:eastAsia="ja-JP"/>
        </w:rPr>
      </w:pPr>
      <w:r w:rsidRPr="0008241C">
        <w:rPr>
          <w:sz w:val="22"/>
          <w:szCs w:val="22"/>
          <w:lang w:eastAsia="ja-JP"/>
        </w:rPr>
        <w:t>In north-east Asia, there is a high degree of freshwater fish endemism. For example, endemic fish represent 16.9</w:t>
      </w:r>
      <w:r w:rsidR="00C934E9">
        <w:rPr>
          <w:sz w:val="22"/>
          <w:szCs w:val="22"/>
          <w:lang w:eastAsia="ja-JP"/>
        </w:rPr>
        <w:t xml:space="preserve"> per cent</w:t>
      </w:r>
      <w:r w:rsidRPr="0008241C">
        <w:rPr>
          <w:sz w:val="22"/>
          <w:szCs w:val="22"/>
          <w:lang w:eastAsia="ja-JP"/>
        </w:rPr>
        <w:t xml:space="preserve"> of the native freshwater species in South Korea </w:t>
      </w:r>
      <w:r w:rsidRPr="0008241C">
        <w:rPr>
          <w:sz w:val="22"/>
          <w:szCs w:val="22"/>
          <w:lang w:eastAsia="ja-JP"/>
        </w:rPr>
        <w:fldChar w:fldCharType="begin" w:fldLock="1"/>
      </w:r>
      <w:r w:rsidRPr="0008241C">
        <w:rPr>
          <w:sz w:val="22"/>
          <w:szCs w:val="22"/>
          <w:lang w:eastAsia="ja-JP"/>
        </w:rPr>
        <w:instrText>ADDIN CSL_CITATION {"citationItems":[{"id":"ITEM-1","itemData":{"DOI":"10.1111/j.1472-4642.2006.00311.x","ISBN":"6625611727","ISSN":"13669516","abstract":"Freshwater finfish species richness and level of endemism in East, and South and South-East Asia that included 17 nations were studied using available databases, and included nation-wise distribution, habitat types, and conservation status. The number of endemic finfish species in the region was 559, belonging to 47 families. Families Cyprinidae and Balitoridae accounted for 43.5% and 16.2% of the total number of endemic species in the region, respectively, followed by Sisoridae (25), Gobiidae (20), Melanotaeniidae (19), and Bagridae (16), and the other 41 families had at least one endemic species. Nation-wise the most number of endemic freshwater finfish species occur in India (191), followed by China (88), Indonesia (84), and Myanmar (60). In India, the endemic species accounted for 26.4% of the native freshwater fish fauna, followed by South Korea (16.9%), the Philippines, (16.3%) and Myanmar (15.7%).\\nStatistically significant relationships discerned between the number of indigenous and endemic species richness to land area (Xla in 103 km2) of the nations in the region were, Yin = 218.961 Ln(Xla) - 843.1 (R2 = 0.735; P &lt; 0.001) and Ye = 28.445 Ln Xla-134.47 (R2 = 0.534; P &lt; 0.01), respectively, and between indigenous and endemic species richness was Ye = 0.079Xn- 1.558 (R2 = 0.235; P &lt; 0.05).\\nThe overall conservation status of endemic finfish in Asia was satisfactory in that only 92 species were in some state of vulnerability, of which 37 species (6.6%) are endangered or critically endangered. However, the bulk of these species (83.7%) were cave- and or lake-dwelling fish. However, nation-wise, the endemic freshwater finfish fauna of the Philippines and Sri Lanka, based on the imperilment index, were found to be in a highly vulnerable state. Among river basins, the Mekong Basin had the highest number of endemic species (31.3%). The discrepancies between databases are highlighted and the need to consolidate information among databases is discussed. It is suggested that the Mekong Basin be considered as a biodiversity hotspot, and appropriate management strategies be introduced in this regard.\\n","author":[{"dropping-particle":"","family":"Silva","given":"Sena S.","non-dropping-particle":"De","parse-names":false,"suffix":""},{"dropping-particle":"","family":"Abery","given":"Nigel W.","non-dropping-particle":"","parse-names":false,"suffix":""},{"dropping-particle":"","family":"Nguyen","given":"Thuy T T","non-dropping-particle":"","parse-names":false,"suffix":""}],"container-title":"Diversity and Distributions","id":"ITEM-1","issue":"2","issued":{"date-parts":[["2007","3","2"]]},"page":"172-184","publisher":"Blackwell Publishing Ltd","title":"Endemic freshwater finfish of Asia: Distribution and conservation status: Biodiversity research","type":"article-journal","volume":"13"},"uris":["http://www.mendeley.com/documents/?uuid=1bd4500e-e600-43db-8d52-da28716ebce0"]}],"mendeley":{"formattedCitation":"(S. S. De Silva &lt;i&gt;et al.&lt;/i&gt;, 2007)","plainTextFormattedCitation":"(S. S. De Silva et al., 2007)","previouslyFormattedCitation":"(S. S. De Silva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S. De Silva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 xml:space="preserve"> with protected areas tending to have higher fish diversity than more populous regions </w:t>
      </w:r>
      <w:r w:rsidRPr="0008241C">
        <w:rPr>
          <w:sz w:val="22"/>
          <w:szCs w:val="22"/>
          <w:lang w:eastAsia="ja-JP"/>
        </w:rPr>
        <w:fldChar w:fldCharType="begin" w:fldLock="1"/>
      </w:r>
      <w:r w:rsidRPr="0008241C">
        <w:rPr>
          <w:sz w:val="22"/>
          <w:szCs w:val="22"/>
          <w:lang w:eastAsia="ja-JP"/>
        </w:rPr>
        <w:instrText>ADDIN CSL_CITATION {"citationItems":[{"id":"ITEM-1","itemData":{"DOI":"10.1016/S0006-3207(03)00016-8","ISBN":"0006-3207","ISSN":"00063207","abstract":"The fish fauna of mountain streams in the Jiri (440 km2) and Seorak (373 km2) National Park areas of South Korea was investigated from September 1998 to May 2001. A total of 5979 fish were collected and classified into 22 families and 60 species from both national parks. At Jiri, 30 species in 12 families of fishes were collected, while at Seorak there were 42 species in 17 families. Zacco temmincki [relative abundance (RA) 47.9%] was dominant at both parks. Subdominant species were Rhynchocypris kumkangensis (RA 10.8%), Zacco platypus (RA 9.4%), and Pungtungia herzi (RA 5.3%). A total of 20 species were found to be Korean endemic species, representing seven families. The relative abundance of Korean endemic species was higher at Seorak (30.5%) than Jiri (18.5%). One exotic species (Oncorhynchus mykiss) and two species translocated outside their native catchments (Hypomesus nipponensis and Coreoperca herzi) were collected. The proportion of Korean endemic freshwater fish species in both parks (33.3%) was higher than the overall proportion on the Korean peninsula (23.6%). Within the 14 South Korean mountain-area national parks as a whole, larger parks tend to have higher fish diversity. We conclude that South Korean national parks are important for conservation of the regional fish fauna, especially for endemic and endangered species. Current threats to conservation of fishes within South Korean national parks are identified and management solutions are suggested. ?? 2003 Elsevier Ltd. All rights reserved.","author":[{"dropping-particle":"","family":"Jang","given":"Min Ho","non-dropping-particle":"","parse-names":false,"suffix":""},{"dropping-particle":"","family":"Lucas","given":"Martyn C.","non-dropping-particle":"","parse-names":false,"suffix":""},{"dropping-particle":"","family":"Joo","given":"Gea Jae","non-dropping-particle":"","parse-names":false,"suffix":""}],"container-title":"Biological Conservation","id":"ITEM-1","issue":"1","issued":{"date-parts":[["2003"]]},"page":"115-126","title":"The fish fauna of mountain streams in South Korean national parks and its significance to conservation of regional freshwater fish biodiversity","type":"article-journal","volume":"114"},"uris":["http://www.mendeley.com/documents/?uuid=01d67ce4-cd6d-4799-9f31-2c7cdb89bc1c"]}],"mendeley":{"formattedCitation":"(Jang &lt;i&gt;et al.&lt;/i&gt;, 2003)","plainTextFormattedCitation":"(Jang et al., 2003)","previouslyFormattedCitation":"(Jang &lt;i&gt;et al.&lt;/i&gt;,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Jang </w:t>
      </w:r>
      <w:r w:rsidRPr="0008241C">
        <w:rPr>
          <w:i/>
          <w:noProof/>
          <w:sz w:val="22"/>
          <w:szCs w:val="22"/>
          <w:lang w:eastAsia="ja-JP"/>
        </w:rPr>
        <w:t>et al.</w:t>
      </w:r>
      <w:r w:rsidRPr="0008241C">
        <w:rPr>
          <w:noProof/>
          <w:sz w:val="22"/>
          <w:szCs w:val="22"/>
          <w:lang w:eastAsia="ja-JP"/>
        </w:rPr>
        <w:t>, 2003)</w:t>
      </w:r>
      <w:r w:rsidRPr="0008241C">
        <w:rPr>
          <w:sz w:val="22"/>
          <w:szCs w:val="22"/>
          <w:lang w:eastAsia="ja-JP"/>
        </w:rPr>
        <w:fldChar w:fldCharType="end"/>
      </w:r>
      <w:r w:rsidRPr="0008241C">
        <w:rPr>
          <w:sz w:val="22"/>
          <w:szCs w:val="22"/>
          <w:lang w:eastAsia="ja-JP"/>
        </w:rPr>
        <w:t xml:space="preserve">. In China, Yunnan Province, including the upper reaches of the Yangtze, Red, Mekong and Salween rivers, has the highest species richness (373) and country-endemic species (216), many of which are specially adapted to high-altitude habitats of this part of the world </w:t>
      </w:r>
      <w:r w:rsidRPr="0008241C">
        <w:rPr>
          <w:sz w:val="22"/>
          <w:szCs w:val="22"/>
          <w:lang w:eastAsia="ja-JP"/>
        </w:rPr>
        <w:fldChar w:fldCharType="begin" w:fldLock="1"/>
      </w:r>
      <w:r w:rsidRPr="0008241C">
        <w:rPr>
          <w:sz w:val="22"/>
          <w:szCs w:val="22"/>
          <w:lang w:eastAsia="ja-JP"/>
        </w:rPr>
        <w:instrText>ADDIN CSL_CITATION {"citationItems":[{"id":"ITEM-1","itemData":{"DOI":"10.1111/faf.12011","ISBN":"1467-2979","ISSN":"14672979","abstract":"Freshwater fishes worldwide face an array of threats from dam construction, river fragmentation, pollution, over-exploitation and interactions with introduced species. Such impacts are especially prevalent in densely populated countries undergoing rapid development, and their effects are felt most strongly where regional fish diversity is high. We reviewed studies of the distribution of freshwater fish species throughout China to map a biogeographical pattern and ascertain the environmental factors contributing to this distribution. We then linked this information to identify geographic areas to be recommended as the focus of conservation efforts. A total of 920 species in 302 genera, 54 families and 21 orders were recorded. Among the recorded species, 73% were Cypriniformes and 12% were Siluriformes. Cyprinidae was the most dominant family with 473 species, followed by Balitoridae with 157 species. The administrative division of the biogeography of China's freshwater fishes consisted of nine regions, including the Qinghai-Tibetan Plateau Region, Oriental Region, Northwest Region, South Region, Loess Plateau Region, Heilongjiang Region, Upper Yangtze Region, 3H Plain Region and Middle-Lower Yangtze Plain Region. The river system was the primary factor in determining China's freshwater fish biogeography. Under stepwise regression analysis, river discharge was found to be the most influential factor in determining richness, followed by population size and net primary productivity. The higher level of fish endemicity and sensitivity to environmental change led to the identification of Southwest China and the higher areas of Qinghai-Tibetan Plateau as the primary areas to be considered for fish conservation and potential natural reserves.","author":[{"dropping-particle":"","family":"Kang","given":"Bin","non-dropping-particle":"","parse-names":false,"suffix":""},{"dropping-particle":"","family":"Deng","given":"Junming","non-dropping-particle":"","parse-names":false,"suffix":""},{"dropping-particle":"","family":"Wu","given":"Yunfei","non-dropping-particle":"","parse-names":false,"suffix":""},{"dropping-particle":"","family":"Chen","given":"Liqiang","non-dropping-particle":"","parse-names":false,"suffix":""},{"dropping-particle":"","family":"Zhang","given":"Jie","non-dropping-particle":"","parse-names":false,"suffix":""},{"dropping-particle":"","family":"Qiu","given":"Haiyuan","non-dropping-particle":"","parse-names":false,"suffix":""},{"dropping-particle":"","family":"Lu","given":"Yin","non-dropping-particle":"","parse-names":false,"suffix":""},{"dropping-particle":"","family":"He","given":"Daming","non-dropping-particle":"","parse-names":false,"suffix":""}],"container-title":"Fish and Fisheries","id":"ITEM-1","issue":"2","issued":{"date-parts":[["2013","6"]]},"page":"209-230","title":"Mapping China's freshwater fishes: Diversity and biogeography","type":"article-journal","volume":"15"},"uris":["http://www.mendeley.com/documents/?uuid=48e02c7c-8e4f-48e7-a248-f16b934e1dd5"]}],"mendeley":{"formattedCitation":"(Kang &lt;i&gt;et al.&lt;/i&gt;, 2013)","plainTextFormattedCitation":"(Kang et al., 2013)","previouslyFormattedCitation":"(Kang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ng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409 amphibians are listed from north-east Asia by the IUCN Red List (2017) of which 30</w:t>
      </w:r>
      <w:r w:rsidR="00C934E9">
        <w:rPr>
          <w:sz w:val="22"/>
          <w:szCs w:val="22"/>
          <w:lang w:eastAsia="ja-JP"/>
        </w:rPr>
        <w:t xml:space="preserve"> per cent</w:t>
      </w:r>
      <w:r w:rsidRPr="0008241C">
        <w:rPr>
          <w:sz w:val="22"/>
          <w:szCs w:val="22"/>
          <w:lang w:eastAsia="ja-JP"/>
        </w:rPr>
        <w:t xml:space="preserve"> are considered threatened. The situation is even more dramatic for freshwater reptiles, with at least 24 threatened out of 66 assessed species (IUCN Red List, 2017). Many taxa need updates on their status. Japan’s national Red List of freshwater fishes </w:t>
      </w:r>
      <w:r w:rsidRPr="0008241C">
        <w:rPr>
          <w:sz w:val="22"/>
          <w:szCs w:val="22"/>
          <w:lang w:eastAsia="ja-JP"/>
        </w:rPr>
        <w:fldChar w:fldCharType="begin" w:fldLock="1"/>
      </w:r>
      <w:r w:rsidRPr="0008241C">
        <w:rPr>
          <w:sz w:val="22"/>
          <w:szCs w:val="22"/>
          <w:lang w:eastAsia="ja-JP"/>
        </w:rPr>
        <w:instrText>ADDIN CSL_CITATION {"citationItems":[{"id":"ITEM-1","itemData":{"URL":"https://www.env.go.jp/press/files/jp/105449.pdf","accessed":{"date-parts":[["2018","5","5"]]},"author":[{"dropping-particle":"","family":"Ministry of the Environment - Government of Japan","given":"","non-dropping-particle":"","parse-names":false,"suffix":""}],"id":"ITEM-1","issued":{"date-parts":[["2017"]]},"page":"12/131","title":"Red List of freshwater and brackish water fish (in Japanese)","type":"webpage"},"uris":["http://www.mendeley.com/documents/?uuid=46fd947f-0580-3a0d-8195-b81bee839687"]}],"mendeley":{"formattedCitation":"(Ministry of the Environment - Government of Japan, 2017)","plainTextFormattedCitation":"(Ministry of the Environment - Government of Japan, 2017)","previouslyFormattedCitation":"(Ministry of the Environment - Government of Japan,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inistry of the Environment - Government of Japan, 2017)</w:t>
      </w:r>
      <w:r w:rsidRPr="0008241C">
        <w:rPr>
          <w:sz w:val="22"/>
          <w:szCs w:val="22"/>
          <w:lang w:eastAsia="ja-JP"/>
        </w:rPr>
        <w:fldChar w:fldCharType="end"/>
      </w:r>
      <w:r w:rsidRPr="0008241C">
        <w:rPr>
          <w:sz w:val="22"/>
          <w:szCs w:val="22"/>
          <w:lang w:eastAsia="ja-JP"/>
        </w:rPr>
        <w:t xml:space="preserve"> indicates that around half of all species are threatened and three extinct. Significant losses of freshwater fish diversity have been observed between the 1950s–2010 and is projected to continue. For example, shoreline reed beds in Lake Biwa were reduced by roughly 50</w:t>
      </w:r>
      <w:r w:rsidR="00C934E9">
        <w:rPr>
          <w:sz w:val="22"/>
          <w:szCs w:val="22"/>
          <w:lang w:eastAsia="ja-JP"/>
        </w:rPr>
        <w:t xml:space="preserve"> per cent</w:t>
      </w:r>
      <w:r w:rsidRPr="0008241C">
        <w:rPr>
          <w:sz w:val="22"/>
          <w:szCs w:val="22"/>
          <w:lang w:eastAsia="ja-JP"/>
        </w:rPr>
        <w:t xml:space="preserve"> between the 1950s and the 1990s, resulting in a substantial loss of habitat for many fish species. In the Korean peninsula, a total of 213 freshwater fish species have been recorded. Of these, 61 species (28.6</w:t>
      </w:r>
      <w:r w:rsidR="00C934E9">
        <w:rPr>
          <w:sz w:val="22"/>
          <w:szCs w:val="22"/>
          <w:lang w:eastAsia="ja-JP"/>
        </w:rPr>
        <w:t xml:space="preserve"> per cent</w:t>
      </w:r>
      <w:r w:rsidRPr="0008241C">
        <w:rPr>
          <w:sz w:val="22"/>
          <w:szCs w:val="22"/>
          <w:lang w:eastAsia="ja-JP"/>
        </w:rPr>
        <w:t xml:space="preserve">) are endemic, and occur predominantly in mountain areas; there are also 12 exotic speci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Kim, I.S., Park","given":"J.Y.","non-dropping-particle":"","parse-names":false,"suffix":""}],"id":"ITEM-1","issued":{"date-parts":[["2002"]]},"publisher":"Kyo-Hak Publishing Co","publisher-place":"Seoul, Korea","title":"Freshwater Fish of Korea","type":"book"},"uris":["http://www.mendeley.com/documents/?uuid=6abf7965-58dc-4258-851a-47eb3ca79d78"]}],"mendeley":{"formattedCitation":"(Kim, I.S., Park, 2002)","manualFormatting":"(Kim &amp; Park, 2002)","plainTextFormattedCitation":"(Kim, I.S., Park, 2002)","previouslyFormattedCitation":"(Kim, I.S., Park,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Kim &amp; Park, 2002)</w:t>
      </w:r>
      <w:r w:rsidRPr="0008241C">
        <w:rPr>
          <w:sz w:val="22"/>
          <w:szCs w:val="22"/>
          <w:lang w:eastAsia="ja-JP"/>
        </w:rPr>
        <w:fldChar w:fldCharType="end"/>
      </w:r>
      <w:r w:rsidRPr="0008241C">
        <w:rPr>
          <w:sz w:val="22"/>
          <w:szCs w:val="22"/>
          <w:lang w:eastAsia="ja-JP"/>
        </w:rPr>
        <w:t>.</w:t>
      </w:r>
    </w:p>
    <w:p w14:paraId="7C84966D" w14:textId="77777777" w:rsidR="00A01204" w:rsidRPr="0008241C" w:rsidRDefault="00A01204" w:rsidP="00A01204">
      <w:pPr>
        <w:rPr>
          <w:sz w:val="22"/>
          <w:szCs w:val="22"/>
          <w:lang w:eastAsia="ja-JP"/>
        </w:rPr>
      </w:pPr>
    </w:p>
    <w:p w14:paraId="058BD0BB" w14:textId="77777777" w:rsidR="00A01204" w:rsidRPr="0008241C" w:rsidRDefault="00A01204" w:rsidP="00A01204">
      <w:pPr>
        <w:rPr>
          <w:sz w:val="22"/>
          <w:szCs w:val="22"/>
          <w:lang w:eastAsia="ja-JP"/>
        </w:rPr>
      </w:pPr>
      <w:r w:rsidRPr="0008241C">
        <w:rPr>
          <w:sz w:val="22"/>
          <w:szCs w:val="22"/>
          <w:lang w:eastAsia="ja-JP"/>
        </w:rPr>
        <w:t xml:space="preserve">In south Asia, the eastern Himalaya and adjacent flood plains including Ganges–Brahamaputra, Chinwin–Irrawaddy, and Kaladan/Kolodyne catchments represent freshwater turtle diversity hotspots </w:t>
      </w:r>
      <w:r w:rsidRPr="0008241C">
        <w:rPr>
          <w:sz w:val="22"/>
          <w:szCs w:val="22"/>
          <w:lang w:eastAsia="ja-JP"/>
        </w:rPr>
        <w:fldChar w:fldCharType="begin" w:fldLock="1"/>
      </w:r>
      <w:r w:rsidRPr="0008241C">
        <w:rPr>
          <w:sz w:val="22"/>
          <w:szCs w:val="22"/>
          <w:lang w:eastAsia="ja-JP"/>
        </w:rPr>
        <w:instrText>ADDIN CSL_CITATION {"citationItems":[{"id":"ITEM-1","itemData":{"URL":"atlas.freshwaterbiodiversity.eu","author":[{"dropping-particle":"","family":"Carrizo","given":"S.","non-dropping-particle":"","parse-names":false,"suffix":""}],"container-title":"Global Freshwater Biodiversity Atlas","id":"ITEM-1","issued":{"date-parts":[["2016"]]},"title":"Global Freshwater Turtle Species Richness","type":"webpage"},"uris":["http://www.mendeley.com/documents/?uuid=9445e0ab-91d3-4448-9f5c-157613e34b15"]}],"mendeley":{"formattedCitation":"(Carrizo, 2016)","plainTextFormattedCitation":"(Carrizo, 2016)","previouslyFormattedCitation":"(Carrizo,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arrizo, 2016)</w:t>
      </w:r>
      <w:r w:rsidRPr="0008241C">
        <w:rPr>
          <w:sz w:val="22"/>
          <w:szCs w:val="22"/>
          <w:lang w:eastAsia="ja-JP"/>
        </w:rPr>
        <w:fldChar w:fldCharType="end"/>
      </w:r>
      <w:r w:rsidRPr="0008241C">
        <w:rPr>
          <w:sz w:val="22"/>
          <w:szCs w:val="22"/>
          <w:lang w:eastAsia="ja-JP"/>
        </w:rPr>
        <w:t xml:space="preserve">. This also applies to freshwater fish </w:t>
      </w:r>
      <w:r w:rsidRPr="0008241C">
        <w:rPr>
          <w:sz w:val="22"/>
          <w:szCs w:val="22"/>
          <w:lang w:eastAsia="ja-JP"/>
        </w:rPr>
        <w:fldChar w:fldCharType="begin" w:fldLock="1"/>
      </w:r>
      <w:r w:rsidRPr="0008241C">
        <w:rPr>
          <w:sz w:val="22"/>
          <w:szCs w:val="22"/>
          <w:lang w:eastAsia="ja-JP"/>
        </w:rPr>
        <w:instrText>ADDIN CSL_CITATION {"citationItems":[{"id":"ITEM-1","itemData":{"ISBN":"978-2-8317-1324-3","author":[{"dropping-particle":"","family":"Allen","given":"D. J.","non-dropping-particle":"","parse-names":false,"suffix":""},{"dropping-particle":"","family":"Molur","given":"S.","non-dropping-particle":"","parse-names":false,"suffix":""},{"dropping-particle":"","family":"Daniel","given":"B. A.","non-dropping-particle":"","parse-names":false,"suffix":""}],"container-title":"IUCN Cambridge and Zoo Outreach Organisation, Coimbatore","id":"ITEM-1","issued":{"date-parts":[["2010"]]},"number-of-pages":"100","publisher":"Cambridge, UK and Gland, Switzerland: IUCN, and Coimbatore, India: Zoo Outreach Organisation","title":"The Status and Distribution of Freshwater Biodiversity in the Eastern Himalaya","type":"report"},"uris":["http://www.mendeley.com/documents/?uuid=3c8b0fe0-dda5-473d-af7c-79efbe991d43"]}],"mendeley":{"formattedCitation":"(Allen &lt;i&gt;et al.&lt;/i&gt;, 2010)","plainTextFormattedCitation":"(Allen et al., 2010)","previouslyFormattedCitation":"(Allen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llen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The centres of richness are the Tista, Kameng, Dikrong, Subansiri and Siang basins of the Ganges–Brahmaputra system. The critically endangered sawfishes are primarily threatened through overfishing in the marine parts of their ranges. Further critically endangered species are snow trouts (</w:t>
      </w:r>
      <w:r w:rsidRPr="0008241C">
        <w:rPr>
          <w:i/>
          <w:sz w:val="22"/>
          <w:szCs w:val="22"/>
          <w:lang w:eastAsia="ja-JP"/>
        </w:rPr>
        <w:t xml:space="preserve">Schizothorax </w:t>
      </w:r>
      <w:r w:rsidRPr="0008241C">
        <w:rPr>
          <w:sz w:val="22"/>
          <w:szCs w:val="22"/>
          <w:lang w:eastAsia="ja-JP"/>
        </w:rPr>
        <w:t xml:space="preserve">spp.), both endemic to Lake Rara in Nepal, where they are threatened by overfishing, pollution and siltation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mendeley":{"formattedCitation":"(Darwall &amp; Freyhof, 2015)","plainTextFormattedCitation":"(Darwall &amp; Freyhof, 2015)","previouslyFormattedCitation":"(Darwall &amp; Freyhof,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arwall &amp; Freyhof, 2015)</w:t>
      </w:r>
      <w:r w:rsidRPr="0008241C">
        <w:rPr>
          <w:sz w:val="22"/>
          <w:szCs w:val="22"/>
          <w:lang w:eastAsia="ja-JP"/>
        </w:rPr>
        <w:fldChar w:fldCharType="end"/>
      </w:r>
      <w:r w:rsidRPr="0008241C">
        <w:rPr>
          <w:sz w:val="22"/>
          <w:szCs w:val="22"/>
          <w:lang w:eastAsia="ja-JP"/>
        </w:rPr>
        <w:t xml:space="preserve">. </w:t>
      </w:r>
    </w:p>
    <w:p w14:paraId="5FD35698" w14:textId="77777777" w:rsidR="00A01204" w:rsidRPr="0008241C" w:rsidRDefault="00A01204" w:rsidP="00A01204">
      <w:pPr>
        <w:rPr>
          <w:sz w:val="22"/>
          <w:szCs w:val="22"/>
          <w:lang w:eastAsia="ja-JP"/>
        </w:rPr>
      </w:pPr>
    </w:p>
    <w:p w14:paraId="49ADFC0E" w14:textId="07E61491" w:rsidR="00A01204" w:rsidRPr="0008241C" w:rsidRDefault="00A01204" w:rsidP="00A01204">
      <w:pPr>
        <w:rPr>
          <w:sz w:val="22"/>
          <w:szCs w:val="22"/>
          <w:lang w:eastAsia="ja-JP"/>
        </w:rPr>
      </w:pPr>
      <w:r w:rsidRPr="0008241C">
        <w:rPr>
          <w:sz w:val="22"/>
          <w:szCs w:val="22"/>
          <w:lang w:eastAsia="ja-JP"/>
        </w:rPr>
        <w:t xml:space="preserve">India has a distinct freshwater fish fauna </w:t>
      </w:r>
      <w:r w:rsidRPr="0008241C">
        <w:rPr>
          <w:sz w:val="22"/>
          <w:szCs w:val="22"/>
          <w:lang w:eastAsia="ja-JP"/>
        </w:rPr>
        <w:fldChar w:fldCharType="begin" w:fldLock="1"/>
      </w:r>
      <w:r w:rsidRPr="0008241C">
        <w:rPr>
          <w:sz w:val="22"/>
          <w:szCs w:val="22"/>
          <w:lang w:eastAsia="ja-JP"/>
        </w:rPr>
        <w:instrText>ADDIN CSL_CITATION {"citationItems":[{"id":"ITEM-1","itemData":{"DOI":"10.1046/j.0305-0270.2003.01016.x","ISBN":"Journal of Biogeography; C:libraryJournal of BiogeographyDahanukar_etal_2004.pdf; EndNote database","ISSN":"0305027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is collaborating with JSTOR to digitize, preserve and extend access to Journal of Biogeography This content downloaded from 210.212.192.132 on Fri, 29 Jul 2016 08:42:11 UTC All use subject to http://about.jstor.org/terms ABSTRACT Aim To study (1) the large-scale distribution patterns of freshwater fishes in the Western Ghats of India; (2) the endemism and uniqueness of the fishes in various zones; and (3) the threat status of fishes by categorizing them under low risk (LR), vulnerable (VU), endangered (EN) and critically endangered (CR). Location The Western Ghats of India. Methods The scientific literature describing the freshwater fishes of the Western Ghats was reviewed. Data describing the lists of the species were extracted and complied. The species accumulation curve was plotted using Michaelis-Menten-like equation. The Western Ghats was divided into six zones and similarity of the species was calculated using Jacquard's index. Results Literature to date records 288 species belonging to 12 orders, 41 families and 109 genera, of which 118 species are endemic and 51 are unique. However, the species accumulation curve shows that there might be 345 species in this region, indicating that 16% species have not been recorded to date. An analysis of the distribution pattern of fishes in the Western Ghats suggests that the southern region is more diverse than the northern and central regions. The southern region shows high endemism and high uniqueness while the northern region shows high endemism but less uniqueness. The similarity index between the zones indicates that as the distance between the zones increases similarity decreases. The status of 105 of 288 species was not known due to data deficiency but among the remaining 183 species, 58 species were categorized as LR, 41 as VW, 54 as EN, 24 as CR while the remaining six species were introduced. Conclusions The distribution patterns of fishes in the Western Ghats are discussed in accordance with the geography of Western Ghats, its climatic conditions and 'Satpura Hypothesis'. The threat status of fishes found in Western Ghats suggests that at least 41% of fish fa…","author":[{"dropping-particle":"","family":"Dahanukar","given":"Neelesh","non-dropping-particle":"","parse-names":false,"suffix":""},{"dropping-particle":"","family":"Raut","given":"Rupesh","non-dropping-particle":"","parse-names":false,"suffix":""},{"dropping-particle":"","family":"Bhat","given":"Anuradha","non-dropping-particle":"","parse-names":false,"suffix":""}],"container-title":"Journal of Biogeography","id":"ITEM-1","issue":"1","issued":{"date-parts":[["2004"]]},"page":"123-136","title":"Distribution, Endemism and Threat Status of Freshwater Fishes in the Western Ghats of India","type":"article-journal","volume":"31"},"uris":["http://www.mendeley.com/documents/?uuid=09d930f8-08af-4428-ba86-21f8ec399ff9"]},{"id":"ITEM-2","itemData":{"DOI":"10.1596/978-0-8213-3808-7","ISBN":"0821338080","ISSN":"0253-7494","PMID":"2108479","abstract":"• Asia is home to some 3500 species of fish, hundreds of other organisms which spend their entire lives in water, and to many types of freshwater habitats. Many of these are of considerable economic value and are an important source of food for many poor people. • This freshwater biodiversity can be adversely affected by projects related to dams, flood control, water supply, mining, fisheries management, introduction of exotic species, irrigation, bridges, industrial effluent, domestic waste, waterway modification for navigation and other purposes, and forest clearance; • Current international agreements and World Bank policies support actions to consider and conserve freshwater biodiversity, which has received far less attention than biodiversity in terrestrial and marine ecosystems. Certain freshwater habitats are 'critical' in the sense of the World Bank's OP 4.04 on Natural Habitats; • Freshwater biodiversity concerns are not always wholly addressed by attention to fisheries management or wetland conservation. • The countries of Asia differ in their national capacity and expertise in freshwater biodiversity and the related fields of ecology and taxonomy, and in the quantity and quality of relevant and available information. The appropriate remedial strategy is therefore different for each country. • Straightforward and relatively inexpensive steps to ameliorate a currently serious situation are: * encouraging awareness of and attention to freshwater biodiversity issues; * acknowledging that in order to make appropriate environmental management decisions it is important to collect good and current data; * executing studies to understand the whole economic values of freshwater biodiversity; * preparing field guides and manuals, * nurturing partnerships between engineers and biodiversity specialists to achieve better project designs and more effective mitigation measures; and * encouraging the release of scientific data collected by project proponents as part of environmental assessments.","author":[{"dropping-particle":"","family":"Kottelat","given":"M.","non-dropping-particle":"","parse-names":false,"suffix":""},{"dropping-particle":"","family":"Whitten","given":"T.","non-dropping-particle":"","parse-names":false,"suffix":""}],"container-title":"World Bank Technical Paper","id":"ITEM-2","issue":"343","issued":{"date-parts":[["1996"]]},"page":"XI-55","title":"Freshwater biodiversity in Asia with special reference to fish","type":"article-journal","volume":"343"},"uris":["http://www.mendeley.com/documents/?uuid=776e257f-82ad-4573-b2b6-7babb33d9fd6"]},{"id":"ITEM-3","itemData":{"author":[{"dropping-particle":"","family":"Lal Mohan","given":"R. S.","non-dropping-particle":"","parse-names":false,"suffix":""},{"dropping-particle":"","family":"Rema Devi","given":"K.","non-dropping-particle":"","parse-names":false,"suffix":""}],"container-title":"Endemic Fish Diversity of Western Ghats","edition":"NBFGR - NA","editor":[{"dropping-particle":"","family":"Ponniah","given":"A. G.","non-dropping-particle":"","parse-names":false,"suffix":""},{"dropping-particle":"","family":"Gopalakrishnan","given":"A.","non-dropping-particle":"","parse-names":false,"suffix":""}],"id":"ITEM-3","issued":{"date-parts":[["2000"]]},"page":"155-156","publisher":"National Bureau of Fish Genetic Resources","publisher-place":"Lucknow, U.P., India","title":"Fish Fauna of the Chaliyar River, North Kerala","type":"chapter"},"uris":["http://www.mendeley.com/documents/?uuid=44d431c7-ab50-4ef9-8927-c74f4efec283"]}],"mendeley":{"formattedCitation":"(Dahanukar &lt;i&gt;et al.&lt;/i&gt;, 2004; Kottelat &amp; Whitten, 1996; Lal Mohan &amp; Rema Devi, 2000)","plainTextFormattedCitation":"(Dahanukar et al., 2004; Kottelat &amp; Whitten, 1996; Lal Mohan &amp; Rema Devi, 2000)","previouslyFormattedCitation":"(Dahanukar &lt;i&gt;et al.&lt;/i&gt;, 2004; Kottelat &amp; Whitten, 1996; Lal Mohan &amp; Rema Devi,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ahanukar </w:t>
      </w:r>
      <w:r w:rsidRPr="0008241C">
        <w:rPr>
          <w:i/>
          <w:noProof/>
          <w:sz w:val="22"/>
          <w:szCs w:val="22"/>
          <w:lang w:eastAsia="ja-JP"/>
        </w:rPr>
        <w:t>et al.</w:t>
      </w:r>
      <w:r w:rsidRPr="0008241C">
        <w:rPr>
          <w:noProof/>
          <w:sz w:val="22"/>
          <w:szCs w:val="22"/>
          <w:lang w:eastAsia="ja-JP"/>
        </w:rPr>
        <w:t>, 2004; Kottelat &amp; Whitten, 1996; Lal Mohan &amp; Rema Devi, 2000)</w:t>
      </w:r>
      <w:r w:rsidRPr="0008241C">
        <w:rPr>
          <w:sz w:val="22"/>
          <w:szCs w:val="22"/>
          <w:lang w:eastAsia="ja-JP"/>
        </w:rPr>
        <w:fldChar w:fldCharType="end"/>
      </w:r>
      <w:r w:rsidRPr="0008241C">
        <w:rPr>
          <w:sz w:val="22"/>
          <w:szCs w:val="22"/>
          <w:lang w:eastAsia="ja-JP"/>
        </w:rPr>
        <w:t xml:space="preserve">. An assessment of all known freshwater fish in peninsular India recorded 290 described speci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olur","given":"S.","non-dropping-particle":"","parse-names":false,"suffix":""},{"dropping-particle":"","family":"Smith","given":"K. G.","non-dropping-particle":"","parse-names":false,"suffix":""},{"dropping-particle":"","family":"Daniel","given":"B. A.","non-dropping-particle":"","parse-names":false,"suffix":""},{"dropping-particle":"","family":"Darwall","given":"W. R. T.","non-dropping-particle":"","parse-names":false,"suffix":""}],"id":"ITEM-1","issued":{"date-parts":[["2011"]]},"title":"The Status and Distribution of Freshwater Biodiversity in the Western Ghats, India","type":"report"},"uris":["http://www.mendeley.com/documents/?uuid=76ab48a2-80a9-4cc7-9ee6-204705a84e10"]}],"mendeley":{"formattedCitation":"(Molur &lt;i&gt;et al.&lt;/i&gt;, 2011)","plainTextFormattedCitation":"(Molur et al., 2011)","previouslyFormattedCitation":"(Molur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lur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with 37</w:t>
      </w:r>
      <w:r w:rsidR="00C934E9">
        <w:rPr>
          <w:sz w:val="22"/>
          <w:szCs w:val="22"/>
          <w:lang w:eastAsia="ja-JP"/>
        </w:rPr>
        <w:t xml:space="preserve"> per cent</w:t>
      </w:r>
      <w:r w:rsidRPr="0008241C">
        <w:rPr>
          <w:sz w:val="22"/>
          <w:szCs w:val="22"/>
          <w:lang w:eastAsia="ja-JP"/>
        </w:rPr>
        <w:t xml:space="preserve"> of 97 assessed species threatened. No species are known to have gone extinct in the recent past. However, </w:t>
      </w:r>
      <w:r w:rsidRPr="0008241C">
        <w:rPr>
          <w:i/>
          <w:sz w:val="22"/>
          <w:szCs w:val="22"/>
          <w:lang w:eastAsia="ja-JP"/>
        </w:rPr>
        <w:t>Batagur baska</w:t>
      </w:r>
      <w:r w:rsidRPr="0008241C">
        <w:rPr>
          <w:sz w:val="22"/>
          <w:szCs w:val="22"/>
          <w:lang w:eastAsia="ja-JP"/>
        </w:rPr>
        <w:t xml:space="preserve"> (northern river terrapin) has been reported only from Mechua Island and is extinct in large parts of its former rang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Bhupathy","given":"S.","non-dropping-particle":"","parse-names":false,"suffix":""}],"container-title":"Journal of The Bombay Natural History Society","id":"ITEM-1","issue":"1","issued":{"date-parts":[["1997"]]},"page":"27-35","publisher":"Bombay Natural History Society","title":"Conservation of the endangered river terrapin Batagur baska in the Sunderban of West Bengal, India","type":"article-journal","volume":"94"},"uris":["http://www.mendeley.com/documents/?uuid=7e008299-6559-3a67-b1b8-3d9325016bd0"]}],"mendeley":{"formattedCitation":"(Bhupathy, 1997)","plainTextFormattedCitation":"(Bhupathy, 1997)","previouslyFormattedCitation":"(Bhupathy, 199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Bhupathy, 1997)</w:t>
      </w:r>
      <w:r w:rsidRPr="0008241C">
        <w:rPr>
          <w:sz w:val="22"/>
          <w:szCs w:val="22"/>
          <w:lang w:eastAsia="ja-JP"/>
        </w:rPr>
        <w:fldChar w:fldCharType="end"/>
      </w:r>
      <w:r w:rsidRPr="0008241C">
        <w:rPr>
          <w:sz w:val="22"/>
          <w:szCs w:val="22"/>
          <w:lang w:eastAsia="ja-JP"/>
        </w:rPr>
        <w:t xml:space="preserve">. The Western Ghats are considered the centre of species diversity, endemism and threatened species, the area holds the highest number (7) of critically endangered species, all of which are restricted to Kerela State. Of the 96 threatened species endemic to peninsula India, 50 are endemic to the Western Ghats region. </w:t>
      </w:r>
    </w:p>
    <w:p w14:paraId="32AB8213" w14:textId="77777777" w:rsidR="00A01204" w:rsidRPr="0008241C" w:rsidRDefault="00A01204" w:rsidP="00A01204">
      <w:pPr>
        <w:rPr>
          <w:sz w:val="22"/>
          <w:szCs w:val="22"/>
          <w:lang w:eastAsia="ja-JP"/>
        </w:rPr>
      </w:pPr>
    </w:p>
    <w:p w14:paraId="78A9D656" w14:textId="623735AE" w:rsidR="00A01204" w:rsidRPr="0008241C" w:rsidRDefault="00A01204" w:rsidP="00A01204">
      <w:pPr>
        <w:rPr>
          <w:sz w:val="22"/>
          <w:szCs w:val="22"/>
          <w:lang w:eastAsia="ja-JP"/>
        </w:rPr>
      </w:pPr>
      <w:r w:rsidRPr="0008241C">
        <w:rPr>
          <w:sz w:val="22"/>
          <w:szCs w:val="22"/>
          <w:lang w:eastAsia="ja-JP"/>
        </w:rPr>
        <w:t>In Iran (and probably in surrounding countries too), the endemism rate of freshwater fish is relatively high (roughly 30</w:t>
      </w:r>
      <w:r w:rsidR="00C934E9">
        <w:rPr>
          <w:sz w:val="22"/>
          <w:szCs w:val="22"/>
          <w:lang w:eastAsia="ja-JP"/>
        </w:rPr>
        <w:t xml:space="preserve"> per cent</w:t>
      </w:r>
      <w:r w:rsidRPr="0008241C">
        <w:rPr>
          <w:sz w:val="22"/>
          <w:szCs w:val="22"/>
          <w:lang w:eastAsia="ja-JP"/>
        </w:rPr>
        <w:t xml:space="preserve">), presumably due to the isolated character of several freshwater basins </w:t>
      </w:r>
      <w:r w:rsidRPr="0008241C">
        <w:rPr>
          <w:sz w:val="22"/>
          <w:szCs w:val="22"/>
          <w:lang w:eastAsia="ja-JP"/>
        </w:rPr>
        <w:fldChar w:fldCharType="begin" w:fldLock="1"/>
      </w:r>
      <w:r w:rsidRPr="0008241C">
        <w:rPr>
          <w:sz w:val="22"/>
          <w:szCs w:val="22"/>
          <w:lang w:eastAsia="ja-JP"/>
        </w:rPr>
        <w:instrText>ADDIN CSL_CITATION {"citationItems":[{"id":"ITEM-1","itemData":{"abstract":"Iran contains 33 named endemic fish species, which together with undescribed taxa, approximates one-third of the ichthyofauna. Endemism in relatively large species such as fishes, which are better known systematically than other taxa, can often serve to indicate areas in need conservation. An analysis of endemicity is given in terms of systematics, distribution and ecology.","author":[{"dropping-particle":"","family":"Coad","given":"Brian W","non-dropping-particle":"","parse-names":false,"suffix":""}],"container-title":"Iranian Journal of Animal Biosystematics (IJAB)","id":"ITEM-1","issue":"1","issued":{"date-parts":[["2006"]]},"page":"1-13","title":"Endemicity in the Freshwater Fishes of Iran","type":"article-journal","volume":"1"},"uris":["http://www.mendeley.com/documents/?uuid=8cca0b4f-101b-483c-94b8-733213eeb4ef"]}],"mendeley":{"formattedCitation":"(Coad, 2006)","plainTextFormattedCitation":"(Coad, 2006)","previouslyFormattedCitation":"(Coad,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oad, 2006)</w:t>
      </w:r>
      <w:r w:rsidRPr="0008241C">
        <w:rPr>
          <w:sz w:val="22"/>
          <w:szCs w:val="22"/>
          <w:lang w:eastAsia="ja-JP"/>
        </w:rPr>
        <w:fldChar w:fldCharType="end"/>
      </w:r>
      <w:r w:rsidRPr="0008241C">
        <w:rPr>
          <w:sz w:val="22"/>
          <w:szCs w:val="22"/>
          <w:lang w:eastAsia="ja-JP"/>
        </w:rPr>
        <w:t>. About 17</w:t>
      </w:r>
      <w:r w:rsidR="00C934E9">
        <w:rPr>
          <w:sz w:val="22"/>
          <w:szCs w:val="22"/>
          <w:lang w:eastAsia="ja-JP"/>
        </w:rPr>
        <w:t xml:space="preserve"> per cent</w:t>
      </w:r>
      <w:r w:rsidRPr="0008241C">
        <w:rPr>
          <w:sz w:val="22"/>
          <w:szCs w:val="22"/>
          <w:lang w:eastAsia="ja-JP"/>
        </w:rPr>
        <w:t xml:space="preserve"> of the Iranian freshwater fish are threatened (IUCN Red List, 2017). </w:t>
      </w:r>
    </w:p>
    <w:p w14:paraId="26908D5E" w14:textId="77777777" w:rsidR="00A01204" w:rsidRPr="0008241C" w:rsidRDefault="00A01204" w:rsidP="00A01204">
      <w:pPr>
        <w:rPr>
          <w:sz w:val="22"/>
          <w:szCs w:val="22"/>
        </w:rPr>
      </w:pPr>
      <w:r w:rsidRPr="0008241C">
        <w:rPr>
          <w:sz w:val="22"/>
          <w:szCs w:val="22"/>
          <w:lang w:eastAsia="ja-JP"/>
        </w:rPr>
        <w:t xml:space="preserve">A high diversity of </w:t>
      </w:r>
      <w:r w:rsidRPr="0008241C">
        <w:rPr>
          <w:sz w:val="22"/>
          <w:szCs w:val="22"/>
        </w:rPr>
        <w:t xml:space="preserve">405 amphibian species is reported from India, almost half of them just described since 2000 especially from the Western Ghats </w:t>
      </w:r>
      <w:r w:rsidRPr="0008241C">
        <w:rPr>
          <w:sz w:val="22"/>
          <w:szCs w:val="22"/>
        </w:rPr>
        <w:fldChar w:fldCharType="begin" w:fldLock="1"/>
      </w:r>
      <w:r w:rsidRPr="0008241C">
        <w:rPr>
          <w:sz w:val="22"/>
          <w:szCs w:val="22"/>
        </w:rPr>
        <w:instrText>ADDIN CSL_CITATION {"citationItems":[{"id":"ITEM-1","itemData":{"author":[{"dropping-particle":"","family":"Dinesh","given":"K. P.","non-dropping-particle":"","parse-names":false,"suffix":""},{"dropping-particle":"","family":"Radhakrishnan","given":"C.","non-dropping-particle":"","parse-names":false,"suffix":""},{"dropping-particle":"","family":"Channakeshavamurthy","given":"B. H.","non-dropping-particle":"","parse-names":false,"suffix":""},{"dropping-particle":"","family":"Deepak","given":"P.","non-dropping-particle":"","parse-names":false,"suffix":""},{"dropping-particle":"","family":"Kulkarni","given":"N. U.","non-dropping-particle":"","parse-names":false,"suffix":""}],"id":"ITEM-1","issued":{"date-parts":[["2017"]]},"title":"Checklist of Amphibia of India","type":"report"},"uris":["http://www.mendeley.com/documents/?uuid=4d8e8454-aa64-42b7-a51b-e4fc2b5a86cf"]}],"mendeley":{"formattedCitation":"(Dinesh &lt;i&gt;et al.&lt;/i&gt;, 2017)","plainTextFormattedCitation":"(Dinesh et al., 2017)","previouslyFormattedCitation":"(Dines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ines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75 of those amphibians assessed are threatened, with decline in populations for very most of them (IUCN Red List, 2017). </w:t>
      </w:r>
    </w:p>
    <w:p w14:paraId="128C06D3" w14:textId="77777777" w:rsidR="00A01204" w:rsidRPr="0008241C" w:rsidRDefault="00A01204" w:rsidP="00A01204">
      <w:pPr>
        <w:rPr>
          <w:sz w:val="22"/>
          <w:szCs w:val="22"/>
          <w:lang w:eastAsia="ja-JP"/>
        </w:rPr>
      </w:pPr>
      <w:r w:rsidRPr="0008241C">
        <w:rPr>
          <w:sz w:val="22"/>
          <w:szCs w:val="22"/>
        </w:rPr>
        <w:t xml:space="preserve">Out of 24 species in Pakistan, one fourth are restricted to altitudes above 2000m </w:t>
      </w:r>
      <w:r w:rsidRPr="0008241C">
        <w:rPr>
          <w:sz w:val="22"/>
          <w:szCs w:val="22"/>
        </w:rPr>
        <w:fldChar w:fldCharType="begin" w:fldLock="1"/>
      </w:r>
      <w:r w:rsidRPr="0008241C">
        <w:rPr>
          <w:sz w:val="22"/>
          <w:szCs w:val="22"/>
        </w:rPr>
        <w:instrText>ADDIN CSL_CITATION {"citationItems":[{"id":"ITEM-1","itemData":{"ISBN":"978-983-812-154-5","abstract":"A mphibians, by virtue of their thin, moist, permeable skins, are poorly protected from harsh environments and are especially susceptible to chemical changes, desiccation and alteration of their habitat. Accordingly, it is not surprising that they have manifest proportionately high extinction rates and suffer more severe declines than most other taxa in an environment undergoing unprecedented anthropogenic change. They are especially important to study as they serve as an early-warning system portending changes that may soon engulf more resistant species, including our own. There are various websites that indicate the status of amphibians at a particular time and place. These websites change as status changes. The present book does not compete with those. Rather, it indicates the status of amphibians in Asia at the time of publication, but in addition provides an historical baseline — a sort of time-capsule. In one sense, because species of amphibians are going extinct while chapters are being written and put to press, this book will already be going out of date by the time it is published. In another sense, however, it timeless as one can return to it for information on the status at a particular time and as a baseline for assessing subsequent extents and rates of change. This work brings together 40 country specialists who contribute 22 chapters, each dealing with a specifi c country in Asia.","author":[{"dropping-particle":"","family":"Khan","given":"Muhammad Sharif","non-dropping-particle":"","parse-names":false,"suffix":""}],"chapter-number":"7","container-title":"Conservation Biology of Amphibians of Asia","editor":[{"dropping-particle":"","family":"Heatwole","given":"Harold","non-dropping-particle":"","parse-names":false,"suffix":""},{"dropping-particle":"","family":"Das","given":"Indraneil","non-dropping-particle":"","parse-names":false,"suffix":""}],"id":"ITEM-1","issued":{"date-parts":[["2014"]]},"page":"35","publisher":"Natural History Publications (Borneo)","publisher-place":"Kota Kinabalu","title":"Amphibians of Pakistan and their Conservation Status","type":"chapter"},"uris":["http://www.mendeley.com/documents/?uuid=bc3df2e1-175b-3d93-b16a-a1b4992c5983"]}],"mendeley":{"formattedCitation":"(M. S. Khan, 2014)","plainTextFormattedCitation":"(M. S. Khan, 2014)","previouslyFormattedCitation":"(M. S. Khan, 2014)"},"properties":{"noteIndex":0},"schema":"https://github.com/citation-style-language/schema/raw/master/csl-citation.json"}</w:instrText>
      </w:r>
      <w:r w:rsidRPr="0008241C">
        <w:rPr>
          <w:sz w:val="22"/>
          <w:szCs w:val="22"/>
        </w:rPr>
        <w:fldChar w:fldCharType="separate"/>
      </w:r>
      <w:r w:rsidRPr="0008241C">
        <w:rPr>
          <w:noProof/>
          <w:sz w:val="22"/>
          <w:szCs w:val="22"/>
        </w:rPr>
        <w:t>(M. S. Khan, 2014)</w:t>
      </w:r>
      <w:r w:rsidRPr="0008241C">
        <w:rPr>
          <w:sz w:val="22"/>
          <w:szCs w:val="22"/>
        </w:rPr>
        <w:fldChar w:fldCharType="end"/>
      </w:r>
      <w:r w:rsidRPr="0008241C">
        <w:rPr>
          <w:sz w:val="22"/>
          <w:szCs w:val="22"/>
        </w:rPr>
        <w:t xml:space="preserve">; 22 species are reported from Iran of which 6 are endemic and 3 critically endangered </w:t>
      </w:r>
      <w:r w:rsidRPr="0008241C">
        <w:rPr>
          <w:sz w:val="22"/>
          <w:szCs w:val="22"/>
        </w:rPr>
        <w:fldChar w:fldCharType="begin" w:fldLock="1"/>
      </w:r>
      <w:r w:rsidRPr="0008241C">
        <w:rPr>
          <w:sz w:val="22"/>
          <w:szCs w:val="22"/>
        </w:rPr>
        <w:instrText>ADDIN CSL_CITATION {"citationItems":[{"id":"ITEM-1","itemData":{"DOI":"10.16373/j.cnki.ahr.140062","abstract":"We present an annotated checklist for a total 241 reptiles and 22 amphibians including 5 frogs, 9 toads, 7 newts and salamanders, 1 crocodile, 1 worm lizard, 148 lizards, 79 snakes and 12 turtles and tortoises, includes the most scientific literature up to August 2014 and also based on several field surveys conducted in different Provinces of Iran from 2009 to 2014. We present an up-to-dated checklist of reptiles and amphibians in Iran. We provide a comprehensive listing of taxonomy, names, distribution and conservation status of all amphibians and reptiles of Iran. This checklist includes all recognized named taxa, English names for classes, orders, families, species, subspecies along with Persian names for species, including indication of native and introduced species. For the first time we report two non-native introduced reptiles from natural habitats of Iran. Of the total 22 species of amphibians in Iran, 6 (27.2%) are endemic and of the total 241 species of reptiles, 55 (22.8%) are endemic. Of the 22 amphibians species in Iran, 3 (13%) are Critically Endangered, 2 (9%) are Vulnerable and of the 241 reptile species 3 (1.2%) are Critically Endangered, 4 (1.6%) are Endangered and 10 (4.1%) are Vulnerable. Accordingly, this paper combines significant aspects of taxonomy, common names, conservation status and distribution of the Iranian herpetofauna.","author":[{"dropping-particle":"","family":"Safaei-Mahroo","given":"Barbod","non-dropping-particle":"","parse-names":false,"suffix":""},{"dropping-particle":"","family":"Ghaffari","given":"Hanyeh","non-dropping-particle":"","parse-names":false,"suffix":""},{"dropping-particle":"","family":"Fahimi","given":"Hadi","non-dropping-particle":"","parse-names":false,"suffix":""},{"dropping-particle":"","family":"Yazdanian","given":"Siamak Broomand Mahtab","non-dropping-particle":"","parse-names":false,"suffix":""},{"dropping-particle":"","family":"Majd","given":"Elnaz Najafi","non-dropping-particle":"","parse-names":false,"suffix":""},{"dropping-particle":"","family":"Rezazadeh","given":"Seyyed Saeed Hosseinian Yousefkhani Elham","non-dropping-particle":"","parse-names":false,"suffix":""},{"dropping-particle":"","family":"Hosseinzadeh","given":"Mahboubeh Sadat","non-dropping-particle":"","parse-names":false,"suffix":""},{"dropping-particle":"","family":"Nasrabadi","given":"Reza","non-dropping-particle":"","parse-names":false,"suffix":""},{"dropping-particle":"","family":"Rajabizadeh","given":"Mehdi","non-dropping-particle":"","parse-names":false,"suffix":""},{"dropping-particle":"","family":"Mashayekhi","given":"Meysam","non-dropping-particle":"","parse-names":false,"suffix":""},{"dropping-particle":"","family":"Motesharei","given":"Alireza","non-dropping-particle":"","parse-names":false,"suffix":""},{"dropping-particle":"","family":"Nader","given":"Alireza","non-dropping-particle":"","parse-names":false,"suffix":""},{"dropping-particle":"","family":"Kazemi","given":"Seyed Mahdi","non-dropping-particle":"","parse-names":false,"suffix":""}],"container-title":"Asian Herpetological Research","id":"ITEM-1","issue":"4","issued":{"date-parts":[["2015"]]},"page":"257-290","title":"The Herpetofauna of Iran: Checklist of Taxonomy, Distribution and Conservation Status","type":"article-journal","volume":"6"},"uris":["http://www.mendeley.com/documents/?uuid=09ec1dcc-dda6-40c9-abf6-c13d9dd21284"]}],"mendeley":{"formattedCitation":"(Safaei-Mahroo &lt;i&gt;et al.&lt;/i&gt;, 2015)","plainTextFormattedCitation":"(Safaei-Mahroo et al., 2015)","previouslyFormattedCitation":"(Safaei-Mahro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Safaei-Mahro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20EE7E8F" w14:textId="77777777" w:rsidR="00A01204" w:rsidRPr="0008241C" w:rsidRDefault="00A01204" w:rsidP="00A01204">
      <w:pPr>
        <w:rPr>
          <w:sz w:val="22"/>
          <w:szCs w:val="22"/>
          <w:lang w:eastAsia="ja-JP"/>
        </w:rPr>
      </w:pPr>
    </w:p>
    <w:p w14:paraId="7879E65F" w14:textId="77777777" w:rsidR="00A01204" w:rsidRPr="0008241C" w:rsidRDefault="00A01204" w:rsidP="00A01204">
      <w:pPr>
        <w:rPr>
          <w:sz w:val="22"/>
          <w:szCs w:val="22"/>
          <w:lang w:eastAsia="ja-JP"/>
        </w:rPr>
      </w:pPr>
      <w:r w:rsidRPr="0008241C">
        <w:rPr>
          <w:sz w:val="22"/>
          <w:szCs w:val="22"/>
          <w:lang w:eastAsia="ja-JP"/>
        </w:rPr>
        <w:t>In general, the freshwater biodiversity of Western Asia is poorly documented , with few exceptions such as a taxonomic inventory project in the UAE which covers several aquatic arthropods (</w:t>
      </w:r>
      <w:r w:rsidRPr="0008241C">
        <w:rPr>
          <w:sz w:val="22"/>
          <w:szCs w:val="22"/>
          <w:shd w:val="clear" w:color="auto" w:fill="FFFFFF"/>
        </w:rPr>
        <w:t>van Harten, 2008, 2009, 2010, 2011</w:t>
      </w:r>
      <w:r w:rsidRPr="0008241C">
        <w:rPr>
          <w:sz w:val="22"/>
          <w:szCs w:val="22"/>
          <w:lang w:eastAsia="ja-JP"/>
        </w:rPr>
        <w:t xml:space="preserve">), but has been discontinued. At least 100 species of freshwater fish of Western Asia, possibly many more, are still undescribed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mendeley":{"formattedCitation":"(Darwall &amp; Freyhof, 2015)","plainTextFormattedCitation":"(Darwall &amp; Freyhof, 2015)","previouslyFormattedCitation":"(Darwall &amp; Freyhof,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arwall &amp; Freyhof, 2015)</w:t>
      </w:r>
      <w:r w:rsidRPr="0008241C">
        <w:rPr>
          <w:sz w:val="22"/>
          <w:szCs w:val="22"/>
          <w:lang w:eastAsia="ja-JP"/>
        </w:rPr>
        <w:fldChar w:fldCharType="end"/>
      </w:r>
      <w:r w:rsidRPr="0008241C">
        <w:rPr>
          <w:sz w:val="22"/>
          <w:szCs w:val="22"/>
          <w:lang w:eastAsia="ja-JP"/>
        </w:rPr>
        <w:t xml:space="preserve">. As a consequence of the mainly arid character of this subregion, combined with a dense human population, the fish fauna is highly threatened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mendeley":{"formattedCitation":"(Darwall &amp; Freyhof, 2015)","plainTextFormattedCitation":"(Darwall &amp; Freyhof, 2015)","previouslyFormattedCitation":"(Darwall &amp; Freyhof,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arwall &amp; Freyhof, 2015)</w:t>
      </w:r>
      <w:r w:rsidRPr="0008241C">
        <w:rPr>
          <w:sz w:val="22"/>
          <w:szCs w:val="22"/>
          <w:lang w:eastAsia="ja-JP"/>
        </w:rPr>
        <w:fldChar w:fldCharType="end"/>
      </w:r>
      <w:r w:rsidRPr="0008241C">
        <w:rPr>
          <w:sz w:val="22"/>
          <w:szCs w:val="22"/>
          <w:lang w:eastAsia="ja-JP"/>
        </w:rPr>
        <w:t xml:space="preserve"> and at least 13 species are already thought to be extinct </w:t>
      </w:r>
      <w:r w:rsidRPr="0008241C">
        <w:rPr>
          <w:sz w:val="22"/>
          <w:szCs w:val="22"/>
          <w:lang w:eastAsia="ja-JP"/>
        </w:rPr>
        <w:fldChar w:fldCharType="begin" w:fldLock="1"/>
      </w:r>
      <w:r w:rsidRPr="0008241C">
        <w:rPr>
          <w:sz w:val="22"/>
          <w:szCs w:val="22"/>
          <w:lang w:eastAsia="ja-JP"/>
        </w:rPr>
        <w:instrText>ADDIN CSL_CITATION {"citationItems":[{"id":"ITEM-1","itemData":{"DOI":"10.1007/s10531-008-9396-2","ISBN":"1107040116","abstract":"Freshwater fish are one of the most diverse groups of vertebrates, but are also amongst the most threatened. With contributions from leaders in the field, this is the first assessment of the global state of freshwater fish diversity, synthesising the opportunities, challenges and barriers facing the conservation of freshwater fish biodiversity. The book includes the first global assessment of the number, type and distribution of threatened freshwater fish species, discussing the features of freshwater fish biology and ecology that render so many species vulnerable to extinction. Introductory chapters on why freshwater fish are so sensitive to environmental change and disturbance lead into chapters providing detailed reviews of the key threatening processes and potential solutions. A concluding chapter summarises the key issues and looks to the future for opportunities and challenges for the conservation and management of freshwater fish.","container-title":"Cambridge University Press","editor":[{"dropping-particle":"","family":"Closs","given":"G.P.","non-dropping-particle":"","parse-names":false,"suffix":""},{"dropping-particle":"","family":"Krkosek","given":"M.","non-dropping-particle":"","parse-names":false,"suffix":""},{"dropping-particle":"","family":"Olden","given":"J.D.","non-dropping-particle":"","parse-names":false,"suffix":""}],"id":"ITEM-1","issued":{"date-parts":[["2016"]]},"number-of-pages":"537 pp.","title":"Conservation of Freshwater Fishes","type":"book"},"uris":["http://www.mendeley.com/documents/?uuid=8c1087db-6710-4b01-bffe-2a0de3bc16dc"]}],"mendeley":{"formattedCitation":"(Closs &lt;i&gt;et al.&lt;/i&gt;, 2016)","plainTextFormattedCitation":"(Closs et al., 2016)","previouslyFormattedCitation":"(Closs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oss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Due to its climate, the amphibian and freshwater reptile fauna is not very diverse in western Asia, but probably also not well studied in many parts of the subregion, since many taxa are data-deficient and their status needs to be updated. The IUCN Red List (2017) regards three of the 17 assessed amphibian species and one of approximately four freshwater reptiles as threatened, including the critically endangered tree frog </w:t>
      </w:r>
      <w:r w:rsidRPr="0008241C">
        <w:rPr>
          <w:i/>
          <w:sz w:val="22"/>
          <w:szCs w:val="22"/>
          <w:lang w:eastAsia="ja-JP"/>
        </w:rPr>
        <w:t xml:space="preserve">Hyla heinzsteinitzi </w:t>
      </w:r>
      <w:r w:rsidRPr="0008241C">
        <w:rPr>
          <w:sz w:val="22"/>
          <w:szCs w:val="22"/>
          <w:lang w:eastAsia="ja-JP"/>
        </w:rPr>
        <w:t>in</w:t>
      </w:r>
      <w:r w:rsidRPr="0008241C">
        <w:rPr>
          <w:i/>
          <w:sz w:val="22"/>
          <w:szCs w:val="22"/>
          <w:lang w:eastAsia="ja-JP"/>
        </w:rPr>
        <w:t xml:space="preserve"> </w:t>
      </w:r>
      <w:r w:rsidRPr="0008241C">
        <w:rPr>
          <w:sz w:val="22"/>
          <w:szCs w:val="22"/>
          <w:lang w:eastAsia="ja-JP"/>
        </w:rPr>
        <w:t>Palestine and the endangered Euphrates Softshell Turtle (</w:t>
      </w:r>
      <w:r w:rsidRPr="0008241C">
        <w:rPr>
          <w:i/>
          <w:sz w:val="22"/>
          <w:szCs w:val="22"/>
          <w:lang w:eastAsia="ja-JP"/>
        </w:rPr>
        <w:t>Rafetus euphraticus</w:t>
      </w:r>
      <w:r w:rsidRPr="0008241C">
        <w:rPr>
          <w:sz w:val="22"/>
          <w:szCs w:val="22"/>
          <w:lang w:eastAsia="ja-JP"/>
        </w:rPr>
        <w:t>).</w:t>
      </w:r>
    </w:p>
    <w:p w14:paraId="7787D414" w14:textId="77777777" w:rsidR="00A01204" w:rsidRPr="0008241C" w:rsidRDefault="00A01204" w:rsidP="00A01204">
      <w:pPr>
        <w:rPr>
          <w:sz w:val="22"/>
          <w:szCs w:val="22"/>
          <w:lang w:eastAsia="ja-JP"/>
        </w:rPr>
      </w:pPr>
    </w:p>
    <w:p w14:paraId="30DFEFF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65" w:name="_Toc504317188"/>
      <w:bookmarkStart w:id="866" w:name="_Toc504317881"/>
      <w:bookmarkStart w:id="867" w:name="_Toc524041378"/>
      <w:r w:rsidRPr="0008241C">
        <w:rPr>
          <w:b/>
          <w:sz w:val="22"/>
          <w:szCs w:val="24"/>
        </w:rPr>
        <w:t xml:space="preserve">3.2.2.2 </w:t>
      </w:r>
      <w:r w:rsidRPr="0008241C">
        <w:rPr>
          <w:b/>
          <w:sz w:val="22"/>
          <w:szCs w:val="24"/>
        </w:rPr>
        <w:tab/>
        <w:t>Lakes and ponds</w:t>
      </w:r>
      <w:bookmarkEnd w:id="865"/>
      <w:bookmarkEnd w:id="866"/>
      <w:bookmarkEnd w:id="867"/>
      <w:r w:rsidRPr="0008241C">
        <w:rPr>
          <w:b/>
          <w:sz w:val="22"/>
          <w:szCs w:val="24"/>
        </w:rPr>
        <w:t xml:space="preserve"> </w:t>
      </w:r>
    </w:p>
    <w:p w14:paraId="1A0685F8" w14:textId="77777777" w:rsidR="00A01204" w:rsidRPr="0008241C" w:rsidRDefault="00A01204" w:rsidP="00A01204">
      <w:pPr>
        <w:rPr>
          <w:sz w:val="22"/>
          <w:szCs w:val="22"/>
          <w:lang w:eastAsia="ja-JP"/>
        </w:rPr>
      </w:pPr>
    </w:p>
    <w:p w14:paraId="074E3265" w14:textId="77777777" w:rsidR="00A01204" w:rsidRPr="0008241C" w:rsidRDefault="00A01204" w:rsidP="00A01204">
      <w:pPr>
        <w:rPr>
          <w:sz w:val="22"/>
          <w:szCs w:val="22"/>
          <w:lang w:eastAsia="ja-JP"/>
        </w:rPr>
      </w:pPr>
      <w:r w:rsidRPr="0008241C">
        <w:rPr>
          <w:sz w:val="22"/>
          <w:szCs w:val="22"/>
          <w:lang w:eastAsia="ja-JP"/>
        </w:rPr>
        <w:t xml:space="preserve">A survey of Asian lakes showed exceptional biodiversity richness (fish, crustaceans, plankton, amphibians, reptiles), especially in so-called ‘ancient lakes’; e.g. Malili, Poso, and Biwa lakes </w:t>
      </w:r>
      <w:r w:rsidRPr="0008241C">
        <w:rPr>
          <w:sz w:val="22"/>
          <w:szCs w:val="22"/>
          <w:lang w:eastAsia="ja-JP"/>
        </w:rPr>
        <w:fldChar w:fldCharType="begin" w:fldLock="1"/>
      </w:r>
      <w:r w:rsidRPr="0008241C">
        <w:rPr>
          <w:sz w:val="22"/>
          <w:szCs w:val="22"/>
          <w:lang w:eastAsia="ja-JP"/>
        </w:rPr>
        <w:instrText>ADDIN CSL_CITATION {"citationItems":[{"id":"ITEM-1","itemData":{"DOI":"10.1596/978-0-8213-3808-7","ISBN":"0821338080","ISSN":"0253-7494","PMID":"2108479","abstract":"• Asia is home to some 3500 species of fish, hundreds of other organisms which spend their entire lives in water, and to many types of freshwater habitats. Many of these are of considerable economic value and are an important source of food for many poor people. • This freshwater biodiversity can be adversely affected by projects related to dams, flood control, water supply, mining, fisheries management, introduction of exotic species, irrigation, bridges, industrial effluent, domestic waste, waterway modification for navigation and other purposes, and forest clearance; • Current international agreements and World Bank policies support actions to consider and conserve freshwater biodiversity, which has received far less attention than biodiversity in terrestrial and marine ecosystems. Certain freshwater habitats are 'critical' in the sense of the World Bank's OP 4.04 on Natural Habitats; • Freshwater biodiversity concerns are not always wholly addressed by attention to fisheries management or wetland conservation. • The countries of Asia differ in their national capacity and expertise in freshwater biodiversity and the related fields of ecology and taxonomy, and in the quantity and quality of relevant and available information. The appropriate remedial strategy is therefore different for each country. • Straightforward and relatively inexpensive steps to ameliorate a currently serious situation are: * encouraging awareness of and attention to freshwater biodiversity issues; * acknowledging that in order to make appropriate environmental management decisions it is important to collect good and current data; * executing studies to understand the whole economic values of freshwater biodiversity; * preparing field guides and manuals, * nurturing partnerships between engineers and biodiversity specialists to achieve better project designs and more effective mitigation measures; and * encouraging the release of scientific data collected by project proponents as part of environmental assessments.","author":[{"dropping-particle":"","family":"Kottelat","given":"M.","non-dropping-particle":"","parse-names":false,"suffix":""},{"dropping-particle":"","family":"Whitten","given":"T.","non-dropping-particle":"","parse-names":false,"suffix":""}],"container-title":"World Bank Technical Paper","id":"ITEM-1","issue":"343","issued":{"date-parts":[["1996"]]},"page":"XI-55","title":"Freshwater biodiversity in Asia with special reference to fish","type":"article-journal","volume":"343"},"uris":["http://www.mendeley.com/documents/?uuid=776e257f-82ad-4573-b2b6-7babb33d9fd6"]}],"mendeley":{"formattedCitation":"(Kottelat &amp; Whitten, 1996)","plainTextFormattedCitation":"(Kottelat &amp; Whitten, 1996)","previouslyFormattedCitation":"(Kottelat &amp; Whitten, 199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Kottelat &amp; Whitten, 1996)</w:t>
      </w:r>
      <w:r w:rsidRPr="0008241C">
        <w:rPr>
          <w:sz w:val="22"/>
          <w:szCs w:val="22"/>
          <w:lang w:eastAsia="ja-JP"/>
        </w:rPr>
        <w:fldChar w:fldCharType="end"/>
      </w:r>
      <w:r w:rsidRPr="0008241C">
        <w:rPr>
          <w:sz w:val="22"/>
          <w:szCs w:val="22"/>
          <w:lang w:eastAsia="ja-JP"/>
        </w:rPr>
        <w:t>. Major threats for lakes are pollution by domestic and industrial waste, unsustainable quantities of aquaculture (fish cages), and introduction of exotic, or even invasive species, e.g. Nile tilapia</w:t>
      </w:r>
      <w:r w:rsidRPr="0008241C">
        <w:rPr>
          <w:i/>
          <w:sz w:val="22"/>
          <w:szCs w:val="22"/>
          <w:lang w:eastAsia="ja-JP"/>
        </w:rPr>
        <w:t xml:space="preserve"> </w:t>
      </w:r>
      <w:r w:rsidRPr="0008241C">
        <w:rPr>
          <w:sz w:val="22"/>
          <w:szCs w:val="22"/>
          <w:lang w:eastAsia="ja-JP"/>
        </w:rPr>
        <w:t>(</w:t>
      </w:r>
      <w:r w:rsidRPr="0008241C">
        <w:rPr>
          <w:i/>
          <w:sz w:val="22"/>
          <w:szCs w:val="22"/>
          <w:lang w:eastAsia="ja-JP"/>
        </w:rPr>
        <w:t>Oreochromis niloticus</w:t>
      </w:r>
      <w:r w:rsidRPr="0008241C">
        <w:rPr>
          <w:sz w:val="22"/>
          <w:szCs w:val="22"/>
          <w:lang w:eastAsia="ja-JP"/>
        </w:rPr>
        <w:t>). Invasive aquatic macrophytes like water hyacinth</w:t>
      </w:r>
      <w:r w:rsidRPr="0008241C">
        <w:rPr>
          <w:i/>
          <w:sz w:val="22"/>
          <w:szCs w:val="22"/>
          <w:lang w:eastAsia="ja-JP"/>
        </w:rPr>
        <w:t xml:space="preserve"> </w:t>
      </w:r>
      <w:r w:rsidRPr="0008241C">
        <w:rPr>
          <w:sz w:val="22"/>
          <w:szCs w:val="22"/>
          <w:lang w:eastAsia="ja-JP"/>
        </w:rPr>
        <w:t>(</w:t>
      </w:r>
      <w:r w:rsidRPr="0008241C">
        <w:rPr>
          <w:i/>
          <w:sz w:val="22"/>
          <w:szCs w:val="22"/>
          <w:lang w:eastAsia="ja-JP"/>
        </w:rPr>
        <w:t>Eichhornia crassipes</w:t>
      </w:r>
      <w:r w:rsidRPr="0008241C">
        <w:rPr>
          <w:sz w:val="22"/>
          <w:szCs w:val="22"/>
          <w:lang w:eastAsia="ja-JP"/>
        </w:rPr>
        <w:t>) are a serious threat for shallow lakes over most of the region. The status in various subregions is summarized below:</w:t>
      </w:r>
    </w:p>
    <w:p w14:paraId="5DF0021D" w14:textId="77777777" w:rsidR="00A01204" w:rsidRPr="0008241C" w:rsidRDefault="00A01204" w:rsidP="00A01204">
      <w:pPr>
        <w:rPr>
          <w:sz w:val="22"/>
          <w:szCs w:val="22"/>
          <w:lang w:eastAsia="ja-JP"/>
        </w:rPr>
      </w:pPr>
    </w:p>
    <w:p w14:paraId="5B8DFFEE" w14:textId="545DF772" w:rsidR="00A01204" w:rsidRPr="0008241C" w:rsidRDefault="00A01204" w:rsidP="00A01204">
      <w:pPr>
        <w:rPr>
          <w:sz w:val="22"/>
          <w:szCs w:val="22"/>
        </w:rPr>
      </w:pPr>
      <w:r w:rsidRPr="0008241C">
        <w:rPr>
          <w:sz w:val="22"/>
          <w:szCs w:val="22"/>
          <w:lang w:eastAsia="ja-JP"/>
        </w:rPr>
        <w:t>In New Zealand, over 32</w:t>
      </w:r>
      <w:r w:rsidR="00C934E9">
        <w:rPr>
          <w:sz w:val="22"/>
          <w:szCs w:val="22"/>
          <w:lang w:eastAsia="ja-JP"/>
        </w:rPr>
        <w:t xml:space="preserve"> per cent</w:t>
      </w:r>
      <w:r w:rsidRPr="0008241C">
        <w:rPr>
          <w:sz w:val="22"/>
          <w:szCs w:val="22"/>
          <w:lang w:eastAsia="ja-JP"/>
        </w:rPr>
        <w:t xml:space="preserve"> of the lakes larger than 1 ha in area (n=4000) are reported to have undergone rapid eutrophication resulting in poor water quality </w:t>
      </w:r>
      <w:r w:rsidRPr="0008241C">
        <w:rPr>
          <w:sz w:val="22"/>
          <w:szCs w:val="22"/>
          <w:lang w:eastAsia="ja-JP"/>
        </w:rPr>
        <w:fldChar w:fldCharType="begin" w:fldLock="1"/>
      </w:r>
      <w:r w:rsidRPr="0008241C">
        <w:rPr>
          <w:sz w:val="22"/>
          <w:szCs w:val="22"/>
          <w:lang w:eastAsia="ja-JP"/>
        </w:rPr>
        <w:instrText>ADDIN CSL_CITATION {"citationItems":[{"id":"ITEM-1","itemData":{"ISBN":"NIWA Client Report HAM2010-107","author":[{"dropping-particle":"","family":"Verburg","given":"P.","non-dropping-particle":"","parse-names":false,"suffix":""},{"dropping-particle":"","family":"Hamill","given":"K.","non-dropping-particle":"","parse-names":false,"suffix":""},{"dropping-particle":"","family":"Unwin","given":"M.","non-dropping-particle":"","parse-names":false,"suffix":""},{"dropping-particle":"","family":"Abell","given":"J.","non-dropping-particle":"","parse-names":false,"suffix":""}],"container-title":"NIWA Client report HAM2010","id":"ITEM-1","issue":"August","issued":{"date-parts":[["2010"]]},"title":"Lake water quality in New Zealand 2010: Status and trends","type":"article-journal"},"uris":["http://www.mendeley.com/documents/?uuid=c8618106-d904-4b5e-9b5f-669c9ed4f7cc"]}],"mendeley":{"formattedCitation":"(Verburg &lt;i&gt;et al.&lt;/i&gt;, 2010)","plainTextFormattedCitation":"(Verburg et al., 2010)","previouslyFormattedCitation":"(Verburg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Verburg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w:t>
      </w:r>
      <w:r w:rsidRPr="0008241C">
        <w:rPr>
          <w:sz w:val="22"/>
          <w:szCs w:val="22"/>
        </w:rPr>
        <w:t>Trends were assessed for 30 lakes, located mainly in Northland and Bay of Plenty. From 2004 to 2013, the eutrophication status increased significantly for 11 lakes (37</w:t>
      </w:r>
      <w:r w:rsidR="00C934E9">
        <w:rPr>
          <w:sz w:val="22"/>
          <w:szCs w:val="22"/>
        </w:rPr>
        <w:t xml:space="preserve"> per cent</w:t>
      </w:r>
      <w:r w:rsidRPr="0008241C">
        <w:rPr>
          <w:sz w:val="22"/>
          <w:szCs w:val="22"/>
        </w:rPr>
        <w:t>), but decreased only for four lakes (13</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tats NZ","given":"","non-dropping-particle":"","parse-names":false,"suffix":""}],"id":"ITEM-1","issued":{"date-parts":[["2017"]]},"title":"Lake water quality","type":"report"},"uris":["http://www.mendeley.com/documents/?uuid=87c23b3e-5f85-4e63-baf9-fd055c1fbc3b"]}],"mendeley":{"formattedCitation":"(Stats NZ, 2017)","plainTextFormattedCitation":"(Stats NZ, 2017)","previouslyFormattedCitation":"(Stats NZ, 2017)"},"properties":{"noteIndex":0},"schema":"https://github.com/citation-style-language/schema/raw/master/csl-citation.json"}</w:instrText>
      </w:r>
      <w:r w:rsidRPr="0008241C">
        <w:rPr>
          <w:sz w:val="22"/>
          <w:szCs w:val="22"/>
        </w:rPr>
        <w:fldChar w:fldCharType="separate"/>
      </w:r>
      <w:r w:rsidRPr="0008241C">
        <w:rPr>
          <w:noProof/>
          <w:sz w:val="22"/>
          <w:szCs w:val="22"/>
        </w:rPr>
        <w:t>(Stats NZ, 2017)</w:t>
      </w:r>
      <w:r w:rsidRPr="0008241C">
        <w:rPr>
          <w:sz w:val="22"/>
          <w:szCs w:val="22"/>
        </w:rPr>
        <w:fldChar w:fldCharType="end"/>
      </w:r>
      <w:r w:rsidRPr="0008241C">
        <w:rPr>
          <w:sz w:val="22"/>
          <w:szCs w:val="22"/>
        </w:rPr>
        <w:t xml:space="preserve">. In Australia inland lakes include </w:t>
      </w:r>
      <w:hyperlink r:id="rId129" w:tooltip="Coast" w:history="1">
        <w:r w:rsidRPr="0008241C">
          <w:rPr>
            <w:sz w:val="22"/>
            <w:szCs w:val="22"/>
          </w:rPr>
          <w:t>coastal</w:t>
        </w:r>
      </w:hyperlink>
      <w:r w:rsidRPr="0008241C">
        <w:rPr>
          <w:sz w:val="22"/>
          <w:szCs w:val="22"/>
        </w:rPr>
        <w:t xml:space="preserve"> lakes and </w:t>
      </w:r>
      <w:hyperlink r:id="rId130" w:tooltip="Lagoons" w:history="1">
        <w:r w:rsidRPr="0008241C">
          <w:rPr>
            <w:sz w:val="22"/>
            <w:szCs w:val="22"/>
          </w:rPr>
          <w:t>lagoons</w:t>
        </w:r>
      </w:hyperlink>
      <w:r w:rsidRPr="0008241C">
        <w:rPr>
          <w:sz w:val="22"/>
          <w:szCs w:val="22"/>
        </w:rPr>
        <w:t xml:space="preserve"> including </w:t>
      </w:r>
      <w:hyperlink r:id="rId131" w:tooltip="Perched lake" w:history="1">
        <w:r w:rsidRPr="0008241C">
          <w:rPr>
            <w:sz w:val="22"/>
            <w:szCs w:val="22"/>
          </w:rPr>
          <w:t>perched lakes</w:t>
        </w:r>
      </w:hyperlink>
      <w:r w:rsidRPr="0008241C">
        <w:rPr>
          <w:sz w:val="22"/>
          <w:szCs w:val="22"/>
        </w:rPr>
        <w:t xml:space="preserve">; freshwater inland lakes, often </w:t>
      </w:r>
      <w:hyperlink r:id="rId132" w:tooltip="Ephemeral" w:history="1">
        <w:r w:rsidRPr="0008241C">
          <w:rPr>
            <w:sz w:val="22"/>
            <w:szCs w:val="22"/>
          </w:rPr>
          <w:t>ephemeral</w:t>
        </w:r>
      </w:hyperlink>
      <w:r w:rsidRPr="0008241C">
        <w:rPr>
          <w:sz w:val="22"/>
          <w:szCs w:val="22"/>
        </w:rPr>
        <w:t xml:space="preserve"> or swamp areas; </w:t>
      </w:r>
      <w:hyperlink r:id="rId133" w:tooltip="Glacial lake" w:history="1">
        <w:r w:rsidRPr="0008241C">
          <w:rPr>
            <w:sz w:val="22"/>
            <w:szCs w:val="22"/>
          </w:rPr>
          <w:t>glacial lakes</w:t>
        </w:r>
      </w:hyperlink>
      <w:r w:rsidRPr="0008241C">
        <w:rPr>
          <w:sz w:val="22"/>
          <w:szCs w:val="22"/>
        </w:rPr>
        <w:t xml:space="preserve">; natural lakes (mainly </w:t>
      </w:r>
      <w:hyperlink r:id="rId134" w:tooltip="Tasmania" w:history="1">
        <w:r w:rsidRPr="0008241C">
          <w:rPr>
            <w:sz w:val="22"/>
            <w:szCs w:val="22"/>
          </w:rPr>
          <w:t>Tasmania</w:t>
        </w:r>
      </w:hyperlink>
      <w:r w:rsidRPr="0008241C">
        <w:rPr>
          <w:sz w:val="22"/>
          <w:szCs w:val="22"/>
        </w:rPr>
        <w:t xml:space="preserve">); dry, </w:t>
      </w:r>
      <w:hyperlink r:id="rId135" w:tooltip="Salt lake (geography)" w:history="1">
        <w:r w:rsidRPr="0008241C">
          <w:rPr>
            <w:sz w:val="22"/>
            <w:szCs w:val="22"/>
          </w:rPr>
          <w:t>salt lakes</w:t>
        </w:r>
      </w:hyperlink>
      <w:r w:rsidRPr="0008241C">
        <w:rPr>
          <w:sz w:val="22"/>
          <w:szCs w:val="22"/>
        </w:rPr>
        <w:t xml:space="preserve"> in central regions; and old volcanic lakes. Much of northern and remote areas, such as the lake Eyre Basin systems are relatively intact </w:t>
      </w:r>
      <w:r w:rsidRPr="0008241C">
        <w:rPr>
          <w:sz w:val="22"/>
          <w:szCs w:val="22"/>
        </w:rPr>
        <w:fldChar w:fldCharType="begin" w:fldLock="1"/>
      </w:r>
      <w:r w:rsidRPr="0008241C">
        <w:rPr>
          <w:sz w:val="22"/>
          <w:szCs w:val="22"/>
        </w:rPr>
        <w:instrText>ADDIN CSL_CITATION {"citationItems":[{"id":"ITEM-1","itemData":{"author":[{"dropping-particle":"","family":"Cresswell","given":"I.D.","non-dropping-particle":"","parse-names":false,"suffix":""},{"dropping-particle":"","family":"Murphy","given":"H.","non-dropping-particle":"","parse-names":false,"suffix":""}],"id":"ITEM-1","issued":{"date-parts":[["2017"]]},"number-of-pages":"209","publisher-place":"Canberra, Australia","title":"Australia State of the Environment 2016: BiodiAustralia state of the environment 2016: biodiversity, independent report to the Australian Government Minister for the Environment and Energy","type":"report"},"uris":["http://www.mendeley.com/documents/?uuid=9d69d00f-2160-4feb-bd1d-9562e484e946"]}],"mendeley":{"formattedCitation":"(Cresswell &amp; Murphy, 2017)","plainTextFormattedCitation":"(Cresswell &amp; Murphy, 2017)","previouslyFormattedCitation":"(Cresswell &amp; Murphy, 2017)"},"properties":{"noteIndex":0},"schema":"https://github.com/citation-style-language/schema/raw/master/csl-citation.json"}</w:instrText>
      </w:r>
      <w:r w:rsidRPr="0008241C">
        <w:rPr>
          <w:sz w:val="22"/>
          <w:szCs w:val="22"/>
        </w:rPr>
        <w:fldChar w:fldCharType="separate"/>
      </w:r>
      <w:r w:rsidRPr="0008241C">
        <w:rPr>
          <w:noProof/>
          <w:sz w:val="22"/>
          <w:szCs w:val="22"/>
        </w:rPr>
        <w:t>(Cresswell &amp; Murphy, 2017)</w:t>
      </w:r>
      <w:r w:rsidRPr="0008241C">
        <w:rPr>
          <w:sz w:val="22"/>
          <w:szCs w:val="22"/>
        </w:rPr>
        <w:fldChar w:fldCharType="end"/>
      </w:r>
      <w:r w:rsidRPr="0008241C">
        <w:rPr>
          <w:sz w:val="22"/>
          <w:szCs w:val="22"/>
        </w:rPr>
        <w:t xml:space="preserve">. </w:t>
      </w:r>
    </w:p>
    <w:p w14:paraId="71A02ECA" w14:textId="77777777" w:rsidR="00A01204" w:rsidRPr="0008241C" w:rsidRDefault="00A01204" w:rsidP="00A01204">
      <w:pPr>
        <w:rPr>
          <w:sz w:val="22"/>
          <w:szCs w:val="22"/>
        </w:rPr>
      </w:pPr>
    </w:p>
    <w:p w14:paraId="292FF9B7" w14:textId="77777777" w:rsidR="00A01204" w:rsidRPr="0008241C" w:rsidRDefault="00A01204" w:rsidP="00A01204">
      <w:pPr>
        <w:rPr>
          <w:sz w:val="22"/>
          <w:szCs w:val="22"/>
          <w:lang w:eastAsia="ja-JP"/>
        </w:rPr>
      </w:pPr>
      <w:r w:rsidRPr="0008241C">
        <w:rPr>
          <w:sz w:val="22"/>
          <w:szCs w:val="22"/>
          <w:lang w:eastAsia="ja-JP"/>
        </w:rPr>
        <w:t xml:space="preserve">The biodiversity of lakes and ponds in Indo-Burma is affected by pollution, overexploitation, habitat modifications that threaten fish, mollusk, crustacean and insect species. However, the indirect impact of habitat loss and degradation in the catchments through logging and land conversion are the major threats for lentic water bodies </w:t>
      </w:r>
      <w:r w:rsidRPr="0008241C">
        <w:rPr>
          <w:sz w:val="22"/>
          <w:szCs w:val="22"/>
          <w:lang w:eastAsia="ja-JP"/>
        </w:rPr>
        <w:fldChar w:fldCharType="begin" w:fldLock="1"/>
      </w:r>
      <w:r w:rsidRPr="0008241C">
        <w:rPr>
          <w:sz w:val="22"/>
          <w:szCs w:val="22"/>
          <w:lang w:eastAsia="ja-JP"/>
        </w:rPr>
        <w:instrText>ADDIN CSL_CITATION {"citationItems":[{"id":"ITEM-1","itemData":{"ISBN":"978-2-8317-1424-0","author":[{"dropping-particle":"","family":"Allen","given":"D. J.","non-dropping-particle":"","parse-names":false,"suffix":""},{"dropping-particle":"","family":"Smith","given":"K. G.","non-dropping-particle":"","parse-names":false,"suffix":""},{"dropping-particle":"","family":"Darwall","given":"W. R. T.","non-dropping-particle":"","parse-names":false,"suffix":""}],"container-title":"The Status and Distribution of Freshwater Biodiversity in Indo-Burma","editor":[{"dropping-particle":"","family":"Allen, D. J., Smith, K. G. &amp; Darwall","given":"W. R. T.","non-dropping-particle":"","parse-names":false,"suffix":""}],"id":"ITEM-1","issued":{"date-parts":[["2012"]]},"page":"38-65","publisher":"IUCN","publisher-place":"Cambridge, UK and Gland, Switzerland","title":"The status and distribution of freshwater biodiversity in Indo-Burma","type":"chapter"},"uris":["http://www.mendeley.com/documents/?uuid=ae6a4281-2a42-44be-972b-1a63e241eb9a"]}],"mendeley":{"formattedCitation":"(Allen &lt;i&gt;et al.&lt;/i&gt;, 2012)","plainTextFormattedCitation":"(Allen et al., 2012)","previouslyFormattedCitation":"(Allen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llen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The same applies to insular south-east Asia, where land conversion into oil palm plantation is a major current threat. Ponds in such converted landscapes are reported to support only anuran communities of mainly wide-spread and common taxa </w:t>
      </w:r>
      <w:r w:rsidRPr="0008241C">
        <w:rPr>
          <w:sz w:val="22"/>
          <w:szCs w:val="22"/>
          <w:lang w:eastAsia="ja-JP"/>
        </w:rPr>
        <w:fldChar w:fldCharType="begin" w:fldLock="1"/>
      </w:r>
      <w:r w:rsidRPr="0008241C">
        <w:rPr>
          <w:sz w:val="22"/>
          <w:szCs w:val="22"/>
          <w:lang w:eastAsia="ja-JP"/>
        </w:rPr>
        <w:instrText>ADDIN CSL_CITATION {"citationItems":[{"id":"ITEM-1","itemData":{"DOI":"10.1111/btp.12248","ISSN":"00063606","abstract":"The conversion of tropical rain forests to oil palm plantations is a major threat to Southeast Asia’s rich biodiversity. Fostering forest spe- cies communities in secondary forests, agroforestry systems, and plantations is therefore increasingly becoming a conservation focus. This study uses standardized transect-based sampling to compare species richness, density and community composition of stream anu- ran assemblages among primary forests, repeatedly logged forests and oil palm plantations in northern Borneo. In primary forest streams, we recorded an average of 19 frog species, compared to 15 species in logged forests and 11 species in oil palm plantation streams. However, the high percentage of canopy cover above the plantation streams mitigated this loss to some extent. This study cor- roborates numerous studies that oil palm plantations have mainly negative effects on the region’s biodiversity. However, our results also demonstrate the high conservation value of logged forests for Bornean stream-dependent anurans. We conclude that palm plantations have a largely unused potential to promote regional anuran biodiversity","author":[{"dropping-particle":"","family":"Konopik","given":"Oliver","non-dropping-particle":"","parse-names":false,"suffix":""},{"dropping-particle":"","family":"Steffan-dewenter","given":"Ingolf","non-dropping-particle":"","parse-names":false,"suffix":""},{"dropping-particle":"","family":"Grafe","given":"T. Ulmar","non-dropping-particle":"","parse-names":false,"suffix":""}],"container-title":"Biotropica","id":"ITEM-1","issue":"5","issued":{"date-parts":[["2015"]]},"page":"636-643","title":"Effects of Logging and Oil Palm Expansion on Stream Frog Communities on Borneo , Southeast Asia","type":"article-journal","volume":"47"},"uris":["http://www.mendeley.com/documents/?uuid=75a5ed02-b029-4c1a-9d39-e1f0613f2afb"]}],"mendeley":{"formattedCitation":"(Konopik &lt;i&gt;et al.&lt;/i&gt;, 2015)","plainTextFormattedCitation":"(Konopik et al., 2015)","previouslyFormattedCitation":"(Konopik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onopik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p>
    <w:p w14:paraId="308B9E8C" w14:textId="77777777" w:rsidR="00A01204" w:rsidRPr="0008241C" w:rsidRDefault="00A01204" w:rsidP="00A01204">
      <w:pPr>
        <w:rPr>
          <w:sz w:val="22"/>
          <w:szCs w:val="22"/>
          <w:lang w:eastAsia="ja-JP"/>
        </w:rPr>
      </w:pPr>
    </w:p>
    <w:p w14:paraId="774E3C1E" w14:textId="77777777" w:rsidR="00A01204" w:rsidRPr="0008241C" w:rsidRDefault="00A01204" w:rsidP="00A01204">
      <w:pPr>
        <w:rPr>
          <w:sz w:val="22"/>
          <w:szCs w:val="22"/>
          <w:lang w:eastAsia="ja-JP"/>
        </w:rPr>
      </w:pPr>
      <w:r w:rsidRPr="0008241C">
        <w:rPr>
          <w:sz w:val="22"/>
          <w:szCs w:val="22"/>
          <w:lang w:eastAsia="ja-JP"/>
        </w:rPr>
        <w:t xml:space="preserve">The Sulawesian Lakes viz., Malili and Poso are known to harbour a high number of endemic taxa such as 53 species of </w:t>
      </w:r>
      <w:r w:rsidRPr="0008241C">
        <w:rPr>
          <w:i/>
          <w:sz w:val="22"/>
          <w:szCs w:val="22"/>
          <w:lang w:eastAsia="ja-JP"/>
        </w:rPr>
        <w:t>Tylomelania</w:t>
      </w:r>
      <w:r w:rsidRPr="0008241C">
        <w:rPr>
          <w:sz w:val="22"/>
          <w:szCs w:val="22"/>
          <w:lang w:eastAsia="ja-JP"/>
        </w:rPr>
        <w:t xml:space="preserve"> (endemic snails), 8 Gecarcinucidae (crabs), 18 Caridina (shrimps), 31 Telmatherinidae (sailfin silverside fish) and several freshwater sponges e.g., </w:t>
      </w:r>
      <w:r w:rsidRPr="0008241C">
        <w:rPr>
          <w:i/>
          <w:sz w:val="22"/>
          <w:szCs w:val="22"/>
          <w:lang w:eastAsia="ja-JP"/>
        </w:rPr>
        <w:t>Pachydictyum globosum</w:t>
      </w:r>
      <w:r w:rsidRPr="0008241C">
        <w:rPr>
          <w:sz w:val="22"/>
          <w:szCs w:val="22"/>
          <w:lang w:eastAsia="ja-JP"/>
        </w:rPr>
        <w:t xml:space="preserve">, </w:t>
      </w:r>
      <w:r w:rsidRPr="0008241C">
        <w:rPr>
          <w:i/>
          <w:sz w:val="22"/>
          <w:szCs w:val="22"/>
          <w:lang w:eastAsia="ja-JP"/>
        </w:rPr>
        <w:t>Nudospongilla vasta</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16/j.ympev.2007.09.007","ISBN":"1055-7903 (Print)\\r1055-7903 (Linking)","ISSN":"10557903","PMID":"17959393","abstract":"Morphologic and phylogenetic analysis of freshwater sponges endemic to lakes in Central Sulawesi, Siberia and South-East Europe is presented. We also analyzed several cosmopolitan sponge species from Eurasia and North America and included sponge sequences from public databases. In agreement with previous reports [Addis, J.S., Peterson, K.J., 2005. Phylogenetic relationships of freshwater sponges (Porifera, Spongillina) inferred from analyses of 18S rDNA, COI mtDNA, and ITS2 rDNA sequences. Zool. Scr. 34, 549-557], the metaniid sponge Corvomeyenia sp. was the most deeply branching species within a monophyletic lineage of the suborder Spongillina. Pachydictyum globosum (Malawispongiidae) and Nudospongilla vasta (Spongillidae), two morphologically quite distinct species from Sulawesi were found in a joint clade with Trochospongilla (Spongillidae) rendering Trochospongilla paraphyletic. Furthermore, Ochridaspongia sp., another Malawispongiidae, clustered far away from that clade, together with Ephydatia fluviatilis, making the latter family polyphyletic. The Lubomirskiidae endemic to Lake Baikal, Lubomirskia abietina, Baikalospongia bacillifera, B. intermedia, and Swartschewskia papyracea formed a well-supported clade that was most closely linked to the genus Ephydatia (99.9% identity over a total length of 2169 concatenated nucleotide positions). Our study indicates the frequent and independent origin of sponge species endemic to different freshwater ecosystems from a few cosmopolitan founder species. The highly specific primer sets newly developed here facilitate work on the molecular phylogeny and DNA barcoding of sponges. © 2007 Elsevier Inc. All rights reserved.","author":[{"dropping-particle":"","family":"Meixner","given":"Martin J.","non-dropping-particle":"","parse-names":false,"suffix":""},{"dropping-particle":"","family":"Lüter","given":"Carsten","non-dropping-particle":"","parse-names":false,"suffix":""},{"dropping-particle":"","family":"Eckert","given":"Carsten","non-dropping-particle":"","parse-names":false,"suffix":""},{"dropping-particle":"","family":"Itskovich","given":"Valeria","non-dropping-particle":"","parse-names":false,"suffix":""},{"dropping-particle":"","family":"Janussen","given":"Dorte","non-dropping-particle":"","parse-names":false,"suffix":""},{"dropping-particle":"","family":"Rintelen","given":"Thomas","non-dropping-particle":"von","parse-names":false,"suffix":""},{"dropping-particle":"V.","family":"Bohne","given":"Alexandra","non-dropping-particle":"","parse-names":false,"suffix":""},{"dropping-particle":"","family":"Meixner","given":"Johannes M.","non-dropping-particle":"","parse-names":false,"suffix":""},{"dropping-particle":"","family":"Hess","given":"Wolfgang R.","non-dropping-particle":"","parse-names":false,"suffix":""}],"container-title":"Molecular Phylogenetics and Evolution","id":"ITEM-1","issue":"3","issued":{"date-parts":[["2007"]]},"page":"875-886","title":"Phylogenetic analysis of freshwater sponges provide evidence for endemism and radiation in ancient lakes","type":"article-journal","volume":"45"},"uris":["http://www.mendeley.com/documents/?uuid=aa8430ea-4607-431f-8503-8d9002a2137d"]},{"id":"ITEM-2","itemData":{"author":[{"dropping-particle":"","family":"Rintelen","given":"Thomas","non-dropping-particle":"von","parse-names":false,"suffix":""},{"dropping-particle":"","family":"Rintelen","given":"Kristina","non-dropping-particle":"von","parse-names":false,"suffix":""},{"dropping-particle":"","family":"Glaubrecht","given":"Matthias","non-dropping-particle":"","parse-names":false,"suffix":""},{"dropping-particle":"","family":"Schubart","given":"Christoph D","non-dropping-particle":"","parse-names":false,"suffix":""},{"dropping-particle":"","family":"Herder","given":"Fabian","non-dropping-particle":"","parse-names":false,"suffix":""}],"container-title":"Biotic evolution and environmental change in Southeast Asia","id":"ITEM-2","issued":{"date-parts":[["2012"]]},"page":"290-315","title":"Aquatic biodiversity hotspots in Wallacea: the species flocks in the ancient lakes of Sulawesi, Indonesia","type":"article-journal"},"uris":["http://www.mendeley.com/documents/?uuid=8519addd-c5da-4958-bdca-e0a219f56ad9"]}],"mendeley":{"formattedCitation":"(Meixner &lt;i&gt;et al.&lt;/i&gt;, 2007; von Rintelen &lt;i&gt;et al.&lt;/i&gt;, 2012)","plainTextFormattedCitation":"(Meixner et al., 2007; von Rintelen et al., 2012)","previouslyFormattedCitation":"(Meixner &lt;i&gt;et al.&lt;/i&gt;, 2007; von Rintelen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val="de-DE" w:eastAsia="ja-JP"/>
        </w:rPr>
        <w:t xml:space="preserve">(Meixner </w:t>
      </w:r>
      <w:r w:rsidRPr="0008241C">
        <w:rPr>
          <w:i/>
          <w:noProof/>
          <w:sz w:val="22"/>
          <w:szCs w:val="22"/>
          <w:lang w:val="de-DE" w:eastAsia="ja-JP"/>
        </w:rPr>
        <w:t>et al.</w:t>
      </w:r>
      <w:r w:rsidRPr="0008241C">
        <w:rPr>
          <w:noProof/>
          <w:sz w:val="22"/>
          <w:szCs w:val="22"/>
          <w:lang w:val="de-DE" w:eastAsia="ja-JP"/>
        </w:rPr>
        <w:t xml:space="preserve">, 2007; von Rintelen </w:t>
      </w:r>
      <w:r w:rsidRPr="0008241C">
        <w:rPr>
          <w:i/>
          <w:noProof/>
          <w:sz w:val="22"/>
          <w:szCs w:val="22"/>
          <w:lang w:val="de-DE" w:eastAsia="ja-JP"/>
        </w:rPr>
        <w:t>et al.</w:t>
      </w:r>
      <w:r w:rsidRPr="0008241C">
        <w:rPr>
          <w:noProof/>
          <w:sz w:val="22"/>
          <w:szCs w:val="22"/>
          <w:lang w:val="de-DE" w:eastAsia="ja-JP"/>
        </w:rPr>
        <w:t>, 2012)</w:t>
      </w:r>
      <w:r w:rsidRPr="0008241C">
        <w:rPr>
          <w:sz w:val="22"/>
          <w:szCs w:val="22"/>
          <w:lang w:eastAsia="ja-JP"/>
        </w:rPr>
        <w:fldChar w:fldCharType="end"/>
      </w:r>
      <w:r w:rsidRPr="0008241C">
        <w:rPr>
          <w:sz w:val="22"/>
          <w:szCs w:val="22"/>
          <w:lang w:val="de-DE" w:eastAsia="ja-JP"/>
        </w:rPr>
        <w:t xml:space="preserve">. </w:t>
      </w:r>
      <w:r w:rsidRPr="0008241C">
        <w:rPr>
          <w:sz w:val="22"/>
          <w:szCs w:val="22"/>
          <w:lang w:eastAsia="ja-JP"/>
        </w:rPr>
        <w:t xml:space="preserve">In the Philippines, several animal species are locally endemic in lakes, especially cyprinid fish </w:t>
      </w:r>
      <w:r w:rsidRPr="0008241C">
        <w:rPr>
          <w:sz w:val="22"/>
          <w:szCs w:val="22"/>
          <w:lang w:eastAsia="ja-JP"/>
        </w:rPr>
        <w:fldChar w:fldCharType="begin" w:fldLock="1"/>
      </w:r>
      <w:r w:rsidRPr="0008241C">
        <w:rPr>
          <w:sz w:val="22"/>
          <w:szCs w:val="22"/>
          <w:lang w:eastAsia="ja-JP"/>
        </w:rPr>
        <w:instrText>ADDIN CSL_CITATION {"citationItems":[{"id":"ITEM-1","itemData":{"URL":"www.fishbase.org","author":[{"dropping-particle":"","family":"Froese","given":"R.","non-dropping-particle":"","parse-names":false,"suffix":""},{"dropping-particle":"","family":"Pauly","given":"Daniel","non-dropping-particle":"","parse-names":false,"suffix":""}],"id":"ITEM-1","issued":{"date-parts":[["2017"]]},"title":"Fishbase. World Wide Web Electronic Publication. Ver. (2/2017)","type":"webpage"},"uris":["http://www.mendeley.com/documents/?uuid=119ab494-eb95-4caa-adaf-0423098758bc"]}],"mendeley":{"formattedCitation":"(Froese &amp; Pauly, 2017)","plainTextFormattedCitation":"(Froese &amp; Pauly, 2017)","previouslyFormattedCitation":"(Froese &amp; Pauly,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roese &amp; Pauly, 2017)</w:t>
      </w:r>
      <w:r w:rsidRPr="0008241C">
        <w:rPr>
          <w:sz w:val="22"/>
          <w:szCs w:val="22"/>
          <w:lang w:eastAsia="ja-JP"/>
        </w:rPr>
        <w:fldChar w:fldCharType="end"/>
      </w:r>
      <w:r w:rsidRPr="0008241C">
        <w:rPr>
          <w:sz w:val="22"/>
          <w:szCs w:val="22"/>
          <w:lang w:eastAsia="ja-JP"/>
        </w:rPr>
        <w:t>. These endemics, also including the Garman's sea snake (</w:t>
      </w:r>
      <w:r w:rsidRPr="0008241C">
        <w:rPr>
          <w:i/>
          <w:sz w:val="22"/>
          <w:szCs w:val="22"/>
          <w:lang w:eastAsia="ja-JP"/>
        </w:rPr>
        <w:t>Hydrophis semperi</w:t>
      </w:r>
      <w:r w:rsidRPr="0008241C">
        <w:rPr>
          <w:sz w:val="22"/>
          <w:szCs w:val="22"/>
          <w:lang w:eastAsia="ja-JP"/>
        </w:rPr>
        <w:t xml:space="preserve">), one of only two sea snake species known to live in freshwater, are reported to be under pressure by unsustainable fish aquaculture and eutrophication, such as in Lake Taal </w:t>
      </w:r>
      <w:r w:rsidRPr="0008241C">
        <w:rPr>
          <w:sz w:val="22"/>
          <w:szCs w:val="22"/>
          <w:lang w:eastAsia="ja-JP"/>
        </w:rPr>
        <w:fldChar w:fldCharType="begin" w:fldLock="1"/>
      </w:r>
      <w:r w:rsidRPr="0008241C">
        <w:rPr>
          <w:sz w:val="22"/>
          <w:szCs w:val="22"/>
          <w:lang w:eastAsia="ja-JP"/>
        </w:rPr>
        <w:instrText>ADDIN CSL_CITATION {"citationItems":[{"id":"ITEM-1","itemData":{"DOI":"http://dx.doi.org/10.2305/IUCN.UK.2010-4.RLTS.T176747A7296443.en","URL":"http://www.iucnredlist.org/details/full/176747/0","author":[{"dropping-particle":"","family":"Gatus","given":"J.","non-dropping-particle":"","parse-names":false,"suffix":""}],"container-title":"The IUCN Red List of Threatened Species 2010: e.T176747A7296443","id":"ITEM-1","issued":{"date-parts":[["2010"]]},"title":"Hydrophis semperi","type":"webpage"},"uris":["http://www.mendeley.com/documents/?uuid=815978f6-5339-4d9f-a7e0-21d1fd0e6f3e"]}],"mendeley":{"formattedCitation":"(Gatus, 2010)","plainTextFormattedCitation":"(Gatus, 2010)","previouslyFormattedCitation":"(Gatus,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Gatus, 2010)</w:t>
      </w:r>
      <w:r w:rsidRPr="0008241C">
        <w:rPr>
          <w:sz w:val="22"/>
          <w:szCs w:val="22"/>
          <w:lang w:eastAsia="ja-JP"/>
        </w:rPr>
        <w:fldChar w:fldCharType="end"/>
      </w:r>
      <w:r w:rsidRPr="0008241C">
        <w:rPr>
          <w:sz w:val="22"/>
          <w:szCs w:val="22"/>
          <w:lang w:eastAsia="ja-JP"/>
        </w:rPr>
        <w:t xml:space="preserve">. </w:t>
      </w:r>
    </w:p>
    <w:p w14:paraId="0F65543F" w14:textId="77777777" w:rsidR="00A01204" w:rsidRPr="0008241C" w:rsidRDefault="00A01204" w:rsidP="00A01204">
      <w:pPr>
        <w:rPr>
          <w:sz w:val="22"/>
          <w:szCs w:val="22"/>
          <w:lang w:eastAsia="ja-JP"/>
        </w:rPr>
      </w:pPr>
    </w:p>
    <w:p w14:paraId="3D5DA66A" w14:textId="77777777" w:rsidR="00A01204" w:rsidRPr="0008241C" w:rsidRDefault="00A01204" w:rsidP="00A01204">
      <w:pPr>
        <w:rPr>
          <w:sz w:val="22"/>
          <w:szCs w:val="22"/>
          <w:lang w:eastAsia="ja-JP"/>
        </w:rPr>
      </w:pPr>
      <w:r w:rsidRPr="0008241C">
        <w:rPr>
          <w:sz w:val="22"/>
          <w:szCs w:val="22"/>
          <w:lang w:eastAsia="ja-JP"/>
        </w:rPr>
        <w:t>The ancient Lake Biwa (c. 4m years old), the largest lake in Japan (670km</w:t>
      </w:r>
      <w:r w:rsidRPr="0008241C">
        <w:rPr>
          <w:sz w:val="22"/>
          <w:szCs w:val="22"/>
          <w:vertAlign w:val="superscript"/>
          <w:lang w:eastAsia="ja-JP"/>
        </w:rPr>
        <w:t>2</w:t>
      </w:r>
      <w:r w:rsidRPr="0008241C">
        <w:rPr>
          <w:sz w:val="22"/>
          <w:szCs w:val="22"/>
          <w:lang w:eastAsia="ja-JP"/>
        </w:rPr>
        <w:t xml:space="preserve">), not only supports the lives of 14 million people, but also provides a variety of nature's contribution to people. It harbors about 2400 aquatic species, 61 of them endemic including 29 mollusks and 16 fish species (44 species are on Red Lists </w:t>
      </w:r>
      <w:r w:rsidRPr="0008241C">
        <w:rPr>
          <w:sz w:val="22"/>
          <w:szCs w:val="22"/>
          <w:lang w:eastAsia="ja-JP"/>
        </w:rPr>
        <w:fldChar w:fldCharType="begin" w:fldLock="1"/>
      </w:r>
      <w:r w:rsidRPr="0008241C">
        <w:rPr>
          <w:sz w:val="22"/>
          <w:szCs w:val="22"/>
          <w:lang w:eastAsia="ja-JP"/>
        </w:rPr>
        <w:instrText>ADDIN CSL_CITATION {"citationItems":[{"id":"ITEM-1","itemData":{"DOI":"10.1007/978-94-007-1783-1","ISBN":"9789400717831","abstract":"During the Jomon Period, people actively conducted fishing, hunting, and plant gathering in swamps along the shores of Lake Biwa; and they migrated from one place to another in response to the availability of food. Then, they gradually advanced to alluvial plains along the rivers, and they developed the ability to settle in one place due to the advancement of food storing technology. Wetpaddy rice cultivation was later introduced, and it served as the foundation of Yayoi communities, which developed in the swamps near Lake Biwa shores or attached lakes. However, as population growth and community expansion gradually progressed, people started opening up the alluvial plains along the major rivers and moderate uplands. In each basin, a main community led by a chief emerged. These communities were highly skilled with production of metallurgy and farming tools, and such technologies were introduced from mainland China and the Korean Peninsula. Japan entered into the Kofun Period, as the rulers of waterside areas started building square mound burials and larger-scale burials called zenpokohofun . Water transportation on Lake Biwa, its attached lakes, and associated rivers played an indispensable role in post- Yayoi history.","author":[{"dropping-particle":"","family":"Nishino","given":"M.","non-dropping-particle":"","parse-names":false,"suffix":""}],"container-title":"Lake Biwa: Interactions between Nature and People","editor":[{"dropping-particle":"","family":"Kawanabe H, Nishino M","given":"Maehata M","non-dropping-particle":"","parse-names":false,"suffix":""}],"id":"ITEM-1","issued":{"date-parts":[["2012"]]},"page":"31–35","publisher":"Springer","title":"Biodiversity of Lake Biwa","type":"chapter"},"uris":["http://www.mendeley.com/documents/?uuid=1c45a275-0f6d-4c6b-8488-b9bfb77b1e79"]}],"mendeley":{"formattedCitation":"(Nishino, 2012)","plainTextFormattedCitation":"(Nishino, 2012)","previouslyFormattedCitation":"(Nishino,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Nishino, 2012)</w:t>
      </w:r>
      <w:r w:rsidRPr="0008241C">
        <w:rPr>
          <w:sz w:val="22"/>
          <w:szCs w:val="22"/>
          <w:lang w:eastAsia="ja-JP"/>
        </w:rPr>
        <w:fldChar w:fldCharType="end"/>
      </w:r>
      <w:r w:rsidRPr="0008241C">
        <w:rPr>
          <w:sz w:val="22"/>
          <w:szCs w:val="22"/>
          <w:lang w:eastAsia="ja-JP"/>
        </w:rPr>
        <w:t xml:space="preserve">. It is estimated that 45 introduced exotic species are major threats to </w:t>
      </w:r>
      <w:r w:rsidRPr="0008241C">
        <w:rPr>
          <w:sz w:val="22"/>
          <w:szCs w:val="22"/>
          <w:lang w:eastAsia="ja-JP"/>
        </w:rPr>
        <w:lastRenderedPageBreak/>
        <w:t xml:space="preserve">the endemic fauna and flora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Nakai","given":"K.","non-dropping-particle":"","parse-names":false,"suffix":""},{"dropping-particle":"","family":"Kaneko","given":"Y.","non-dropping-particle":"","parse-names":false,"suffix":""}],"container-title":"Lake Biwa: Interactions between Nature and People","editor":[{"dropping-particle":"","family":"Kawanabe H, Nishino M","given":"Maehata M","non-dropping-particle":"","parse-names":false,"suffix":""}],"id":"ITEM-1","issued":{"date-parts":[["2012"]]},"page":"179-187","publisher":"Springer","title":"Non-indigenous species in and around Lake Biwa","type":"chapter"},"uris":["http://www.mendeley.com/documents/?uuid=cc74b7d7-610c-413d-bcc6-258d301c21a0"]}],"mendeley":{"formattedCitation":"(Nakai &amp; Kaneko, 2012)","plainTextFormattedCitation":"(Nakai &amp; Kaneko, 2012)","previouslyFormattedCitation":"(Nakai &amp; Kaneko,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Nakai &amp; Kaneko, 2012)</w:t>
      </w:r>
      <w:r w:rsidRPr="0008241C">
        <w:rPr>
          <w:sz w:val="22"/>
          <w:szCs w:val="22"/>
          <w:lang w:eastAsia="ja-JP"/>
        </w:rPr>
        <w:fldChar w:fldCharType="end"/>
      </w:r>
      <w:r w:rsidRPr="0008241C">
        <w:rPr>
          <w:sz w:val="22"/>
          <w:szCs w:val="22"/>
          <w:lang w:eastAsia="ja-JP"/>
        </w:rPr>
        <w:t xml:space="preserve">. Global warming is likely to impact the endemic bottom dwelling fauna through reduced dissolved oxygen levels </w:t>
      </w:r>
      <w:r w:rsidRPr="0008241C">
        <w:rPr>
          <w:sz w:val="22"/>
          <w:szCs w:val="22"/>
          <w:lang w:eastAsia="ja-JP"/>
        </w:rPr>
        <w:fldChar w:fldCharType="begin" w:fldLock="1"/>
      </w:r>
      <w:r w:rsidRPr="0008241C">
        <w:rPr>
          <w:sz w:val="22"/>
          <w:szCs w:val="22"/>
          <w:lang w:eastAsia="ja-JP"/>
        </w:rPr>
        <w:instrText>ADDIN CSL_CITATION {"citationItems":[{"id":"ITEM-1","itemData":{"DOI":"10.1007/978-94-007-1783-1_3","ISBN":"9789400717831","author":[{"dropping-particle":"","family":"Ishikawa","given":"Toshiyuki","non-dropping-particle":"","parse-names":false,"suffix":""},{"dropping-particle":"","family":"Kumagai","given":"Michio","non-dropping-particle":"","parse-names":false,"suffix":""}],"container-title":"Lake Biwa: Interactions between Nature and People","editor":[{"dropping-particle":"","family":"Kawanabe H, Nishino M","given":"Maehata M","non-dropping-particle":"","parse-names":false,"suffix":""}],"id":"ITEM-1","issued":{"date-parts":[["2012"]]},"page":"211-216","publisher":"Springer","title":"Warming and hypoxia in Lake Biwa","type":"chapter"},"uris":["http://www.mendeley.com/documents/?uuid=59f2f3d7-889f-4f62-9830-969712d546b6"]}],"mendeley":{"formattedCitation":"(Ishikawa &amp; Kumagai, 2012)","plainTextFormattedCitation":"(Ishikawa &amp; Kumagai, 2012)","previouslyFormattedCitation":"(Ishikawa &amp; Kumagai,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Ishikawa &amp; Kumagai, 2012)</w:t>
      </w:r>
      <w:r w:rsidRPr="0008241C">
        <w:rPr>
          <w:sz w:val="22"/>
          <w:szCs w:val="22"/>
          <w:lang w:eastAsia="ja-JP"/>
        </w:rPr>
        <w:fldChar w:fldCharType="end"/>
      </w:r>
      <w:r w:rsidRPr="0008241C">
        <w:rPr>
          <w:sz w:val="22"/>
          <w:szCs w:val="22"/>
          <w:lang w:eastAsia="ja-JP"/>
        </w:rPr>
        <w:t xml:space="preserve">. Fish stock and fish species richness has declined over 50 years in lakes of Japan. Invasion of exotic piscivore species is one of the most influential drivers of this decline </w:t>
      </w:r>
      <w:r w:rsidRPr="0008241C">
        <w:rPr>
          <w:sz w:val="22"/>
          <w:szCs w:val="22"/>
          <w:lang w:eastAsia="ja-JP"/>
        </w:rPr>
        <w:fldChar w:fldCharType="begin" w:fldLock="1"/>
      </w:r>
      <w:r w:rsidRPr="0008241C">
        <w:rPr>
          <w:sz w:val="22"/>
          <w:szCs w:val="22"/>
          <w:lang w:eastAsia="ja-JP"/>
        </w:rPr>
        <w:instrText>ADDIN CSL_CITATION {"citationItems":[{"id":"ITEM-1","itemData":{"DOI":"10.1890/13-2182.1.sm","ISBN":"1939-5582","ISSN":"10510761","abstract":"Although many studies have focused on marine resources, few studies have considered the resources of inland fisheries. Inland fishery resources are typically either monitored on the basis of catch data alone or are not assessed quantitatively at all, despite their social, economic, and ecological importance. Because freshwater ecosystems have been severely degraded by human activities, evaluating the trends and current status of fishery resources and assessing their drivers are urgent tasks. We compiled long-term data on the annual catch, fishing effort, and fishing power of 23 Japanese lakes, using two sets of government statistics that date back to the 1950s, which were previously neglected because of the large number of missing values. Using Bayesian state-space models, we examined the trajectories of the catch per unit effort (CPUE) of entire communities, considering changes in fishing effort and fishing power, and quantified both changes in the CPUE over the 10-, 20-, and 30-year periods preceding 2008 and the temporal detrended stability of the CPUE over the three periods. We also investigated the relationships among the CPUE changes and stability, anthropogenic drivers, and lake morphometric characteristics. The CPUE declined in 17, 19, and 15 of the 23 lakes over the past 10-, 20-, and 30-year periods, respectively. Our macroecological analyses demonstrate that the functional group richness of exotic piscivores was the most important predictor of changes in the CPUE among the drivers we considered. The stability of the CPUE was positively related to lake area; larger lakes have more stable CPUE. The functional group richness of exotic piscivores also negatively affected the stability of the CPUE. The effect of overfishing was considered to be small because both fishing effort and power declined in almost all of the lakes. Thus, our findings suggest that increasing exotic piscivore species may diminish the resources and their stability, particularly in Japanese lakes where native piscivores are rare. This might lead to a substantial decline in ecosystem services. Our study highlights the importance of assessing inland fishery resources in a comprehensive manner and the need for restoration strategies to mitigate the effects of exotic piscivores.","author":[{"dropping-particle":"","family":"Matsuzaki","given":"Shin Ichiro S","non-dropping-particle":"","parse-names":false,"suffix":""},{"dropping-particle":"","family":"Kadoya","given":"Taku","non-dropping-particle":"","parse-names":false,"suffix":""}],"container-title":"Ecological Applications","id":"ITEM-1","issue":"5","issued":{"date-parts":[["2015"]]},"page":"1420-1432","publisher":"Ecological Society of America","title":"Trends and stability of inland fishery resources in Japanese lakes: Introduction of exotic piscivores as a driver","type":"article-journal","volume":"25"},"uris":["http://www.mendeley.com/documents/?uuid=bf7943fc-2cf8-439b-bf91-eaf2cee68237"]},{"id":"ITEM-2","itemData":{"DOI":"10.1111/fwb.12774","ISSN":"13652427","abstract":"* Human activities affect not only species richness (SR) but also functional diversity (FD), but the consequences of species loss on FD may vary among communities. The loss of functionally unique species can result in a greater loss of FD, undermining the long-term persistence of ecosystems.   * We quantified the temporal changes in the SR and FD of native fish communities at the lake and drainage basin scales (N = 45), and investigated the relationships among these declines in SR and FD, anthropogenic drivers, and lake morphometric characteristics. We also simulated random species loss and compared the observed FD to the expected FD to examine whether losses of functionally unique species from the lakes and drainage basins had occurred.   * Overall, SR and FD at the lake scale decreased by 72.1 and 75.5% from historical to current (since 2000) time periods, respectively, but the loss rates were mitigated at the drainage basin scale because some of the species that have disappeared from lakes persist in the surrounding waterbodies. Of the drivers we considered, the richness of exotic piscivores was the most important predictor of changes in both SR and FD. Increases in exotic piscivore richness reduced the SR and FD.   * The consequences of species loss on FD varied among the lakes. Loss of functionally unique species at the lake scale occurred in 18 lakes and tended to be associated with increased exotic piscivore richness. In 5 of the 18 lakes, however, functionally unique species persist in the surrounding waterbodies. The persistence of these species may have the potential to increase the FD of lake fish communities.   * Our findings suggest the importance of the strategic management of exotic piscivores and interconnections between lakes and their surrounding waterbodies to ensure the persistence of native fish assemblages and associated ecological functionality.","author":[{"dropping-particle":"","family":"Matsuzaki","given":"Shin ichiro S","non-dropping-particle":"","parse-names":false,"suffix":""},{"dropping-particle":"","family":"Sasaki","given":"Takehiro","non-dropping-particle":"","parse-names":false,"suffix":""},{"dropping-particle":"","family":"Akasaka","given":"Munemitsu","non-dropping-particle":"","parse-names":false,"suffix":""}],"container-title":"Freshwater Biology","id":"ITEM-2","issue":"7","issued":{"date-parts":[["2016"]]},"page":"1128-1142","title":"Invasion of exotic piscivores causes losses of functional diversity and functionally unique species in Japanese lakes","type":"article-journal","volume":"61"},"uris":["http://www.mendeley.com/documents/?uuid=fe4d68cc-2f9e-4d6a-952e-b275accddf27"]}],"mendeley":{"formattedCitation":"(S. I. S. Matsuzaki &amp; Kadoya, 2015; S. ichiro S. Matsuzaki &lt;i&gt;et al.&lt;/i&gt;, 2016)","plainTextFormattedCitation":"(S. I. S. Matsuzaki &amp; Kadoya, 2015; S. ichiro S. Matsuzaki et al., 2016)","previouslyFormattedCitation":"(S. I. S. Matsuzaki &amp; Kadoya, 2015; S. ichiro S. Matsuzaki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I. S. Matsuzaki &amp; Kadoya, 2015; S. ichiro S. Matsuzaki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Most of the ponds that were still present in Japan in the 1950s have disappeared due to land conversion and many of the remaining ponds are affected by eutrophication, concrete obstructions, and the invasion of the exotic blue-gill </w:t>
      </w:r>
      <w:r w:rsidRPr="0008241C">
        <w:rPr>
          <w:i/>
          <w:sz w:val="22"/>
          <w:szCs w:val="22"/>
          <w:lang w:eastAsia="ja-JP"/>
        </w:rPr>
        <w:t>Lepomis macrochirus</w:t>
      </w:r>
      <w:r w:rsidRPr="0008241C">
        <w:rPr>
          <w:sz w:val="22"/>
          <w:szCs w:val="22"/>
          <w:lang w:eastAsia="ja-JP"/>
        </w:rPr>
        <w:t xml:space="preserve"> causing continuous loss of biodiversity in these habitats </w:t>
      </w:r>
      <w:r w:rsidRPr="0008241C">
        <w:rPr>
          <w:sz w:val="22"/>
          <w:szCs w:val="22"/>
          <w:lang w:eastAsia="ja-JP"/>
        </w:rPr>
        <w:fldChar w:fldCharType="begin" w:fldLock="1"/>
      </w:r>
      <w:r w:rsidRPr="0008241C">
        <w:rPr>
          <w:sz w:val="22"/>
          <w:szCs w:val="22"/>
          <w:lang w:eastAsia="ja-JP"/>
        </w:rPr>
        <w:instrText>ADDIN CSL_CITATION {"citationItems":[{"id":"ITEM-1","itemData":{"DOI":"10.1016/j.ecolind.2011.03.001","ISBN":"1470-160X","ISSN":"1470160X","abstract":"One of the promising approaches to monitoring biodiversity is assessing the status of pressures driving the biodiversity state. To achieve this, we need to identify the principal pressures that cause simultaneous biodiversity loss across taxonomic groups and clarify how multiple pressures act synergistically or at least simultaneously to decrease biodiversity in the focal ecosystem. Here, we used a series of 64 ponds as a case study and we developed a framework for an integrated biodiversity indicator that took into consideration the estimated relative importance of multiple pressures. The indicator is defined as a function of the pressure(s) and is parameterized to explain a number of individual indicators of biodiversity, such as richness, abundance, and functional diversity of focal taxa. We selected aquatic macrophytes, Odonata, and benthic macroinvertebrates as the focal taxa. In addition, we focused on three types of pressure: eutrophication (represented by total phosphorus, total nitrogen, suspended solids, chlorophyll a, and density of cyanobacteria of pond water), habitat destruction (land-use type around the pond and pond bank protection), and invasive alien species (abundance of bluegill, largemouth bass, red swamp crayfish, and American bullfrog). We then evaluated the relationships among direct pressures and the individual biodiversity indicators and used a hierarchical Bayesian approach to calculate the integrated biodiversity indicator. Using this framework, we demonstrated that eutrophication had greater effects on the state of biodiversity of the agricultural ponds than did habitat destruction or the presence of invasive alien species. We also showed that the integrated indicator could well explain the behaviors of several individual biodiversity indicators, including total richness, endangered species richness, and functional diversity of focal taxa. These results demonstrate the advantages of the framework in providing a more practical method for assessing biodiversity, and quantifying the relative importance of the major threats to biodiversity to prioritize strategies in conservation planning and policy making. ?? 2011 Elsevier Ltd.","author":[{"dropping-particle":"","family":"Kadoya","given":"Taku","non-dropping-particle":"","parse-names":false,"suffix":""},{"dropping-particle":"","family":"Akasaka","given":"Munemitsu","non-dropping-particle":"","parse-names":false,"suffix":""},{"dropping-particle":"","family":"Aoki","given":"Takashi","non-dropping-particle":"","parse-names":false,"suffix":""},{"dropping-particle":"","family":"Takamura","given":"Noriko","non-dropping-particle":"","parse-names":false,"suffix":""}],"container-title":"Ecological Indicators","id":"ITEM-1","issue":"5","issued":{"date-parts":[["2011"]]},"page":"1396-1402","title":"A proposal of framework to obtain an integrated biodiversity indicator for agricultural ponds incorporating the simultaneous effects of multiple pressures","type":"article-journal","volume":"11"},"uris":["http://www.mendeley.com/documents/?uuid=0be6c6e5-fb66-4d9d-b063-f464c8242aec"]}],"mendeley":{"formattedCitation":"(Kadoya &lt;i&gt;et al.&lt;/i&gt;, 2011)","plainTextFormattedCitation":"(Kadoya et al., 2011)","previouslyFormattedCitation":"(Kadoya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doya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The demand for sport fishing has increased the spread of invasive fishes in Japan </w:t>
      </w:r>
      <w:r w:rsidRPr="0008241C">
        <w:rPr>
          <w:sz w:val="22"/>
          <w:szCs w:val="22"/>
          <w:lang w:eastAsia="ja-JP"/>
        </w:rPr>
        <w:fldChar w:fldCharType="begin" w:fldLock="1"/>
      </w:r>
      <w:r w:rsidRPr="0008241C">
        <w:rPr>
          <w:sz w:val="22"/>
          <w:szCs w:val="22"/>
          <w:lang w:eastAsia="ja-JP"/>
        </w:rPr>
        <w:instrText>ADDIN CSL_CITATION {"citationItems":[{"id":"ITEM-1","itemData":{"DOI":"10.1371/journal.pone.0099709","ISSN":"19326203","PMID":"24923423","abstract":"Propagule pressure and habitat characteristics are important factors used to predict the distribution of invasive alien species. For species exhibiting strong propagule pressure because of human-mediated introduction of species, indicators of introduction potential must represent the behavioral characteristics of humans. This study examined 64 agricultural ponds to assess the visibility of ponds from surrounding roads and its value as a surrogate of propagule pressure to explain the presence and absence of two invasive fish species. A three-dimensional viewshed analysis using a geographic information system quantified the visual exposure of respective ponds to humans. Binary classification trees were developed as a function of their visibility from roads, as well as five environmental factors: river density, connectivity with upstream dam reservoirs, pond area, chlorophyll a concentration, and pond drainage. Traditional indicators of human-mediated introduction (road density and proportion of urban land-use area) were alternatively included for comparison instead of visual exposure. The presence of Bluegill (Lepomis macrochirus) was predicted by the ponds' higher visibility from roads and pond connection with upstream dam reservoirs. Results suggest that fish stocking into ponds and their dispersal from upstream sources facilitated species establishment. Largemouth bass (Micropterus salmoides) distribution was constrained by chlorophyll a concentration, suggesting their lower adaptability to various environments than that of Bluegill. Based on misclassifications from classification trees for Bluegill, pond visual exposure to roads showed greater predictive capability than traditional indicators of human-mediated introduction. Pond visibility is an effective predictor of invasive species distribution. Its wider use might improve management and mitigate further invasion. The visual exposure of recipient ecosystems to humans is important for many invasive species that spread with frequent instances of human-mediated introduction.","author":[{"dropping-particle":"","family":"Kizuka","given":"Toshikazu","non-dropping-particle":"","parse-names":false,"suffix":""},{"dropping-particle":"","family":"Akasaka","given":"Munemitsu","non-dropping-particle":"","parse-names":false,"suffix":""},{"dropping-particle":"","family":"Kadoya","given":"Taku","non-dropping-particle":"","parse-names":false,"suffix":""},{"dropping-particle":"","family":"Takamura","given":"Noriko","non-dropping-particle":"","parse-names":false,"suffix":""}],"container-title":"PLoS ONE","id":"ITEM-1","issue":"6","issued":{"date-parts":[["2014"]]},"title":"Visibility from roads predict the distribution of invasive fishes in agricultural ponds","type":"article-journal","volume":"9"},"uris":["http://www.mendeley.com/documents/?uuid=3ec12950-f291-457f-95fc-17927a94b516"]}],"mendeley":{"formattedCitation":"(Kizuka &lt;i&gt;et al.&lt;/i&gt;, 2014)","plainTextFormattedCitation":"(Kizuka et al., 2014)","previouslyFormattedCitation":"(Kizuka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izuka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w:t>
      </w:r>
    </w:p>
    <w:p w14:paraId="4CC60CD2" w14:textId="77777777" w:rsidR="00A01204" w:rsidRPr="0008241C" w:rsidRDefault="00A01204" w:rsidP="00A01204">
      <w:pPr>
        <w:rPr>
          <w:sz w:val="22"/>
          <w:szCs w:val="22"/>
          <w:lang w:eastAsia="ja-JP"/>
        </w:rPr>
      </w:pPr>
    </w:p>
    <w:p w14:paraId="64E6A5BC" w14:textId="77777777" w:rsidR="00A01204" w:rsidRPr="0008241C" w:rsidRDefault="00A01204" w:rsidP="00A01204">
      <w:pPr>
        <w:rPr>
          <w:sz w:val="22"/>
          <w:szCs w:val="22"/>
          <w:lang w:eastAsia="ja-JP"/>
        </w:rPr>
      </w:pPr>
      <w:r w:rsidRPr="0008241C">
        <w:rPr>
          <w:sz w:val="22"/>
          <w:szCs w:val="22"/>
          <w:lang w:eastAsia="ja-JP"/>
        </w:rPr>
        <w:t xml:space="preserve">In China, thousands of lakes alone were originally found along the Yangtze River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Zeng","given":"X.","non-dropping-particle":"","parse-names":false,"suffix":""}],"id":"ITEM-1","issued":{"date-parts":[["1990"]]},"note":"(in Chinese)","publisher":"Marine Press","publisher-place":"Beijing, China","title":"Fishery resources of the Yangtze River basin","type":"book"},"uris":["http://www.mendeley.com/documents/?uuid=fc58aa93-6e12-49bf-8dd8-09a2d4dcef90"]}],"mendeley":{"formattedCitation":"(X. Zeng, 1990)","manualFormatting":"(Zeng, 1990)","plainTextFormattedCitation":"(X. Zeng, 1990)","previouslyFormattedCitation":"(X. Zeng, 199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Zeng, 1990)</w:t>
      </w:r>
      <w:r w:rsidRPr="0008241C">
        <w:rPr>
          <w:sz w:val="22"/>
          <w:szCs w:val="22"/>
          <w:lang w:eastAsia="ja-JP"/>
        </w:rPr>
        <w:fldChar w:fldCharType="end"/>
      </w:r>
      <w:r w:rsidRPr="0008241C">
        <w:rPr>
          <w:sz w:val="22"/>
          <w:szCs w:val="22"/>
          <w:lang w:eastAsia="ja-JP"/>
        </w:rPr>
        <w:t xml:space="preserve">, but their number and extent has undergone a dramatic reduction since the 1950s due to imploding for reclamation of additional agricultural land </w:t>
      </w:r>
      <w:r w:rsidRPr="0008241C">
        <w:rPr>
          <w:sz w:val="22"/>
          <w:szCs w:val="22"/>
          <w:lang w:eastAsia="ja-JP"/>
        </w:rPr>
        <w:fldChar w:fldCharType="begin" w:fldLock="1"/>
      </w:r>
      <w:r w:rsidRPr="0008241C">
        <w:rPr>
          <w:sz w:val="22"/>
          <w:szCs w:val="22"/>
          <w:lang w:eastAsia="ja-JP"/>
        </w:rPr>
        <w:instrText>ADDIN CSL_CITATION {"citationItems":[{"id":"ITEM-1","itemData":{"DOI":"10.1890/1540-9295(2006)004[0369:BCITLO]2.0.CO;2","ISBN":"1540-9295","ISSN":"15409295","abstract":"The Central Yangtze ecoregion in China includes a number of lakes, but these have been greatly affected by human activities over the past several decades, resulting in severe loss of biodiversity. In this paper, we document the present distribution of the major lakes and the changes in size that have taken place over the past 50 years, using remote sensing data and historical observations of land cover in the region. We also provide an overview of the changes in species richness, community composition, population size and age structure, and individual body size of aquatic plants, fishes, and waterfowl in these lakes. The overall species richness of aquatic plants found in eight major lakes has decreased substantially during the study period. Community composition has also been greatly altered, as have population size and age and individual body size in some species. These changes are largely attributed to the integrated effects of lake degradation, the construction of large hydroelectric dams, the establishment of nature reserves, and lake restoration practices.","author":[{"dropping-particle":"","family":"Fang","given":"Jingyun","non-dropping-particle":"","parse-names":false,"suffix":""},{"dropping-particle":"","family":"Wang","given":"Zhiheng","non-dropping-particle":"","parse-names":false,"suffix":""},{"dropping-particle":"","family":"Zhao","given":"Shuqing","non-dropping-particle":"","parse-names":false,"suffix":""},{"dropping-particle":"","family":"Li","given":"Yongke","non-dropping-particle":"","parse-names":false,"suffix":""},{"dropping-particle":"","family":"Tang","given":"Zhiyao","non-dropping-particle":"","parse-names":false,"suffix":""},{"dropping-particle":"","family":"Yu","given":"Dan","non-dropping-particle":"","parse-names":false,"suffix":""},{"dropping-particle":"","family":"Ni","given":"Leyi","non-dropping-particle":"","parse-names":false,"suffix":""},{"dropping-particle":"","family":"Liu","given":"Huanzhang","non-dropping-particle":"","parse-names":false,"suffix":""},{"dropping-particle":"","family":"Xie","given":"Ping","non-dropping-particle":"","parse-names":false,"suffix":""},{"dropping-particle":"","family":"Da","given":"Liangjun","non-dropping-particle":"","parse-names":false,"suffix":""},{"dropping-particle":"","family":"Li","given":"Zhongqiang","non-dropping-particle":"","parse-names":false,"suffix":""},{"dropping-particle":"","family":"Zheng","given":"Chengyang","non-dropping-particle":"","parse-names":false,"suffix":""}],"container-title":"Frontiers in Ecology and the Environment","id":"ITEM-1","issue":"7","issued":{"date-parts":[["2006"]]},"page":"369-377","title":"Biodiversity changes in the lakes of the Central Yangtze","type":"article-journal","volume":"4"},"uris":["http://www.mendeley.com/documents/?uuid=7b997dee-3a51-4c32-9f6b-aceb10449dc4"]}],"mendeley":{"formattedCitation":"(Fang &lt;i&gt;et al.&lt;/i&gt;, 2006)","plainTextFormattedCitation":"(Fang et al., 2006)","previouslyFormattedCitation":"(Fang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ang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Contemporaneously, biodiversity of aquatic plants, fish, and waterfowl decreased substantially at community, population, and species levels, attributed to the integrated effects of habitat degradation, water pollution, eutrophication, and overfishing, as well as the disconnection of rivers and lakes </w:t>
      </w:r>
      <w:r w:rsidRPr="0008241C">
        <w:rPr>
          <w:sz w:val="22"/>
          <w:szCs w:val="22"/>
          <w:lang w:eastAsia="ja-JP"/>
        </w:rPr>
        <w:fldChar w:fldCharType="begin" w:fldLock="1"/>
      </w:r>
      <w:r w:rsidRPr="0008241C">
        <w:rPr>
          <w:sz w:val="22"/>
          <w:szCs w:val="22"/>
          <w:lang w:eastAsia="ja-JP"/>
        </w:rPr>
        <w:instrText>ADDIN CSL_CITATION {"citationItems":[{"id":"ITEM-1","itemData":{"DOI":"10.1890/1540-9295(2006)004[0369:BCITLO]2.0.CO;2","ISBN":"1540-9295","ISSN":"15409295","abstract":"The Central Yangtze ecoregion in China includes a number of lakes, but these have been greatly affected by human activities over the past several decades, resulting in severe loss of biodiversity. In this paper, we document the present distribution of the major lakes and the changes in size that have taken place over the past 50 years, using remote sensing data and historical observations of land cover in the region. We also provide an overview of the changes in species richness, community composition, population size and age structure, and individual body size of aquatic plants, fishes, and waterfowl in these lakes. The overall species richness of aquatic plants found in eight major lakes has decreased substantially during the study period. Community composition has also been greatly altered, as have population size and age and individual body size in some species. These changes are largely attributed to the integrated effects of lake degradation, the construction of large hydroelectric dams, the establishment of nature reserves, and lake restoration practices.","author":[{"dropping-particle":"","family":"Fang","given":"Jingyun","non-dropping-particle":"","parse-names":false,"suffix":""},{"dropping-particle":"","family":"Wang","given":"Zhiheng","non-dropping-particle":"","parse-names":false,"suffix":""},{"dropping-particle":"","family":"Zhao","given":"Shuqing","non-dropping-particle":"","parse-names":false,"suffix":""},{"dropping-particle":"","family":"Li","given":"Yongke","non-dropping-particle":"","parse-names":false,"suffix":""},{"dropping-particle":"","family":"Tang","given":"Zhiyao","non-dropping-particle":"","parse-names":false,"suffix":""},{"dropping-particle":"","family":"Yu","given":"Dan","non-dropping-particle":"","parse-names":false,"suffix":""},{"dropping-particle":"","family":"Ni","given":"Leyi","non-dropping-particle":"","parse-names":false,"suffix":""},{"dropping-particle":"","family":"Liu","given":"Huanzhang","non-dropping-particle":"","parse-names":false,"suffix":""},{"dropping-particle":"","family":"Xie","given":"Ping","non-dropping-particle":"","parse-names":false,"suffix":""},{"dropping-particle":"","family":"Da","given":"Liangjun","non-dropping-particle":"","parse-names":false,"suffix":""},{"dropping-particle":"","family":"Li","given":"Zhongqiang","non-dropping-particle":"","parse-names":false,"suffix":""},{"dropping-particle":"","family":"Zheng","given":"Chengyang","non-dropping-particle":"","parse-names":false,"suffix":""}],"container-title":"Frontiers in Ecology and the Environment","id":"ITEM-1","issue":"7","issued":{"date-parts":[["2006"]]},"page":"369-377","title":"Biodiversity changes in the lakes of the Central Yangtze","type":"article-journal","volume":"4"},"uris":["http://www.mendeley.com/documents/?uuid=7b997dee-3a51-4c32-9f6b-aceb10449dc4"]}],"mendeley":{"formattedCitation":"(Fang &lt;i&gt;et al.&lt;/i&gt;, 2006)","plainTextFormattedCitation":"(Fang et al., 2006)","previouslyFormattedCitation":"(Fang &lt;i&gt;et al.&lt;/i&gt;, 200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ang </w:t>
      </w:r>
      <w:r w:rsidRPr="0008241C">
        <w:rPr>
          <w:i/>
          <w:noProof/>
          <w:sz w:val="22"/>
          <w:szCs w:val="22"/>
          <w:lang w:eastAsia="ja-JP"/>
        </w:rPr>
        <w:t>et al.</w:t>
      </w:r>
      <w:r w:rsidRPr="0008241C">
        <w:rPr>
          <w:noProof/>
          <w:sz w:val="22"/>
          <w:szCs w:val="22"/>
          <w:lang w:eastAsia="ja-JP"/>
        </w:rPr>
        <w:t>, 2006)</w:t>
      </w:r>
      <w:r w:rsidRPr="0008241C">
        <w:rPr>
          <w:sz w:val="22"/>
          <w:szCs w:val="22"/>
          <w:lang w:eastAsia="ja-JP"/>
        </w:rPr>
        <w:fldChar w:fldCharType="end"/>
      </w:r>
      <w:r w:rsidRPr="0008241C">
        <w:rPr>
          <w:sz w:val="22"/>
          <w:szCs w:val="22"/>
          <w:lang w:eastAsia="ja-JP"/>
        </w:rPr>
        <w:t xml:space="preserve">. In India, the freshwater systems of the Western Ghats, such as the Periyar Lake-Stream System and small lakes in Maharashtra, have been assessed by IUCN standards a decade ago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olur","given":"S.","non-dropping-particle":"","parse-names":false,"suffix":""},{"dropping-particle":"","family":"Smith","given":"K. G.","non-dropping-particle":"","parse-names":false,"suffix":""},{"dropping-particle":"","family":"Daniel","given":"B. A.","non-dropping-particle":"","parse-names":false,"suffix":""},{"dropping-particle":"","family":"Darwall","given":"W. R. T.","non-dropping-particle":"","parse-names":false,"suffix":""}],"id":"ITEM-1","issued":{"date-parts":[["2011"]]},"title":"The Status and Distribution of Freshwater Biodiversity in the Western Ghats, India","type":"report"},"uris":["http://www.mendeley.com/documents/?uuid=76ab48a2-80a9-4cc7-9ee6-204705a84e10"]}],"mendeley":{"formattedCitation":"(Molur &lt;i&gt;et al.&lt;/i&gt;, 2011)","plainTextFormattedCitation":"(Molur et al., 2011)","previouslyFormattedCitation":"(Molur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lur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Effects of household and agricultural effluents, tourism, fisheries, and particularly introduced and invasive fish species are serious threats to endemic fish species, among them the Critically Endangered species, the Deccan Barb (</w:t>
      </w:r>
      <w:r w:rsidRPr="0008241C">
        <w:rPr>
          <w:i/>
          <w:sz w:val="22"/>
          <w:szCs w:val="22"/>
          <w:lang w:eastAsia="ja-JP"/>
        </w:rPr>
        <w:t>Puntius deccanensi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Raghavan","given":"R.","non-dropping-particle":"","parse-names":false,"suffix":""},{"dropping-particle":"","family":"Ali","given":"A.","non-dropping-particle":"","parse-names":false,"suffix":""}],"container-title":"The IUCN Red List of Threatened Species 2013: e.T172345A6872881.","id":"ITEM-1","issued":{"date-parts":[["2013"]]},"title":"Puntius deccanensis","type":"article-journal"},"uris":["http://www.mendeley.com/documents/?uuid=0b7e712c-9152-445a-a16d-8661c175c9ca"]}],"mendeley":{"formattedCitation":"(Raghavan &amp; Ali, 2013)","plainTextFormattedCitation":"(Raghavan &amp; Ali, 2013)","previouslyFormattedCitation":"(Raghavan &amp; Ali,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aghavan &amp; Ali, 2013)</w:t>
      </w:r>
      <w:r w:rsidRPr="0008241C">
        <w:rPr>
          <w:sz w:val="22"/>
          <w:szCs w:val="22"/>
          <w:lang w:eastAsia="ja-JP"/>
        </w:rPr>
        <w:fldChar w:fldCharType="end"/>
      </w:r>
      <w:r w:rsidRPr="0008241C">
        <w:rPr>
          <w:sz w:val="22"/>
          <w:szCs w:val="22"/>
          <w:lang w:eastAsia="ja-JP"/>
        </w:rPr>
        <w:t xml:space="preserve">. Though data deficient, the macrophyte </w:t>
      </w:r>
      <w:r w:rsidRPr="0008241C">
        <w:rPr>
          <w:i/>
          <w:sz w:val="22"/>
          <w:szCs w:val="22"/>
          <w:lang w:eastAsia="ja-JP"/>
        </w:rPr>
        <w:t xml:space="preserve">Bonnayodes limnophiloides </w:t>
      </w:r>
      <w:r w:rsidRPr="0008241C">
        <w:rPr>
          <w:sz w:val="22"/>
          <w:szCs w:val="22"/>
          <w:lang w:eastAsia="ja-JP"/>
        </w:rPr>
        <w:t xml:space="preserve">endemic to Lake Bhushi may already be extinct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olur","given":"S.","non-dropping-particle":"","parse-names":false,"suffix":""},{"dropping-particle":"","family":"Smith","given":"K. G.","non-dropping-particle":"","parse-names":false,"suffix":""},{"dropping-particle":"","family":"Daniel","given":"B. A.","non-dropping-particle":"","parse-names":false,"suffix":""},{"dropping-particle":"","family":"Darwall","given":"W. R. T.","non-dropping-particle":"","parse-names":false,"suffix":""}],"id":"ITEM-1","issued":{"date-parts":[["2011"]]},"title":"The Status and Distribution of Freshwater Biodiversity in the Western Ghats, India","type":"report"},"uris":["http://www.mendeley.com/documents/?uuid=76ab48a2-80a9-4cc7-9ee6-204705a84e10"]}],"mendeley":{"formattedCitation":"(Molur &lt;i&gt;et al.&lt;/i&gt;, 2011)","plainTextFormattedCitation":"(Molur et al., 2011)","previouslyFormattedCitation":"(Molur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olur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w:t>
      </w:r>
    </w:p>
    <w:p w14:paraId="7F710824" w14:textId="77777777" w:rsidR="00A01204" w:rsidRPr="0008241C" w:rsidRDefault="00A01204" w:rsidP="00A01204">
      <w:pPr>
        <w:rPr>
          <w:sz w:val="22"/>
          <w:szCs w:val="22"/>
          <w:lang w:eastAsia="ja-JP"/>
        </w:rPr>
      </w:pPr>
    </w:p>
    <w:p w14:paraId="2E524E08" w14:textId="77777777" w:rsidR="00A01204" w:rsidRPr="0008241C" w:rsidRDefault="00A01204" w:rsidP="00A01204">
      <w:pPr>
        <w:rPr>
          <w:sz w:val="22"/>
          <w:szCs w:val="22"/>
          <w:lang w:eastAsia="ja-JP"/>
        </w:rPr>
      </w:pPr>
      <w:r w:rsidRPr="0008241C">
        <w:rPr>
          <w:sz w:val="22"/>
          <w:szCs w:val="22"/>
          <w:lang w:eastAsia="ja-JP"/>
        </w:rPr>
        <w:t xml:space="preserve">The genetic and species diversity of endemic freshwater invertebrates in glacial lakes of the Tibetan Plateau (and possibly other alpine freshwater habitats in the Asia-Pacific region) is presumed to be fostered by historic separation in glacial freshwater refugia and sub-refugia </w:t>
      </w:r>
      <w:r w:rsidRPr="0008241C">
        <w:rPr>
          <w:sz w:val="22"/>
          <w:szCs w:val="22"/>
          <w:lang w:eastAsia="ja-JP"/>
        </w:rPr>
        <w:fldChar w:fldCharType="begin" w:fldLock="1"/>
      </w:r>
      <w:r w:rsidRPr="0008241C">
        <w:rPr>
          <w:sz w:val="22"/>
          <w:szCs w:val="22"/>
          <w:lang w:eastAsia="ja-JP"/>
        </w:rPr>
        <w:instrText>ADDIN CSL_CITATION {"citationItems":[{"id":"ITEM-1","itemData":{"DOI":"10.1371/journal.pone.0160286","ISSN":"19326203","abstract":"Although only relatively few freshwater invertebrate families are reported from the Tibetan Plateau, the degree of endemism may be high. Many endemic lineages occur within permafrost areas, raising questions about the existence of isolated intra-plateau glacial refugia. Moreover, if such refugia existed, it might be instructive to learn whether they were associated with lakes or with more dynamic ecosystems such as ponds, wetlands, or springs. To study these hypotheses, we used pulmonate snails of the plateau-wide distributed genus Radix as model group and the Lake Donggi Cona drainage system, located in the north-eastern part of the plateau, as model site. First, we performed plateau-wide phylogenetic analyses using mtDNA data to assess the overall relationships of Radix populations inhabiting the Lake Donggi Cona system for revealing refugial lineages. We then conducted regional phylogeographical analyses applying a combination of mtDNA and nuclear AFLP markers to infer the local structure and demographic history of the most abundant endemic Radix clade for identifying location and type of (sub-)refugia within the drainage system. Our phylogenetic analysis showed a high diversity of Radix lineages in the Lake Donggi Cona system. Subsequent phylogeographical analyses of the most abundant endemic clade indicated a habitat-related clustering of genotypes and several Late Pleistocene spatial/demographic expansion events. The most parsimonious explanation for these patterns would be a scenario of an intra-plateau glacial refugium in the Lake Donggi Cona drainage system, which might have consisted of isolated sub-refugia. Though the underlying processes remain unknown, an initial separation of lake and watershed populations could have been triggered by lake-level fluctuations before and during the Last Glacial Maximum. This study inferred the first intra-plateau refugium for freshwater animals on the Tibetan Plateau. It thus sheds new light on the evolutionary history of its endemic taxa and provides important insights into the complex refugial history of a high-altitude ecosystem.","author":[{"dropping-particle":"","family":"Clewing","given":"Catharina","non-dropping-particle":"","parse-names":false,"suffix":""},{"dropping-particle":"","family":"Albrecht","given":"Christian","non-dropping-particle":"","parse-names":false,"suffix":""},{"dropping-particle":"","family":"Wilke","given":"Thomas","non-dropping-particle":"","parse-names":false,"suffix":""}],"container-title":"PLoS ONE","id":"ITEM-1","issue":"8","issued":{"date-parts":[["2016"]]},"page":"e0160286","title":"A complex system of glacial sub-refugia drives endemic freshwater biodiversity on the Tibetan Plateau","type":"article-journal","volume":"11"},"uris":["http://www.mendeley.com/documents/?uuid=cc4e1cea-770f-431b-876f-294355a25f9c"]}],"mendeley":{"formattedCitation":"(Clewing &lt;i&gt;et al.&lt;/i&gt;, 2016)","plainTextFormattedCitation":"(Clewing et al., 2016)","previouslyFormattedCitation":"(Clewing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lewing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w:t>
      </w:r>
    </w:p>
    <w:p w14:paraId="2688539D" w14:textId="77777777" w:rsidR="00A01204" w:rsidRPr="0008241C" w:rsidRDefault="00A01204" w:rsidP="00A01204">
      <w:pPr>
        <w:rPr>
          <w:sz w:val="22"/>
          <w:szCs w:val="22"/>
          <w:lang w:eastAsia="ja-JP"/>
        </w:rPr>
      </w:pPr>
    </w:p>
    <w:p w14:paraId="56FC652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68" w:name="_Toc504317189"/>
      <w:bookmarkStart w:id="869" w:name="_Toc504317882"/>
      <w:bookmarkStart w:id="870" w:name="_Toc524041379"/>
      <w:r w:rsidRPr="0008241C">
        <w:rPr>
          <w:b/>
          <w:sz w:val="22"/>
          <w:szCs w:val="24"/>
        </w:rPr>
        <w:t xml:space="preserve">3.2.2.3 </w:t>
      </w:r>
      <w:r w:rsidRPr="0008241C">
        <w:rPr>
          <w:b/>
          <w:sz w:val="22"/>
          <w:szCs w:val="24"/>
        </w:rPr>
        <w:tab/>
        <w:t>Rivers and streams</w:t>
      </w:r>
      <w:bookmarkEnd w:id="868"/>
      <w:bookmarkEnd w:id="869"/>
      <w:bookmarkEnd w:id="870"/>
      <w:r w:rsidRPr="0008241C">
        <w:rPr>
          <w:b/>
          <w:sz w:val="22"/>
          <w:szCs w:val="24"/>
        </w:rPr>
        <w:t xml:space="preserve"> </w:t>
      </w:r>
    </w:p>
    <w:p w14:paraId="2BC289ED" w14:textId="77777777" w:rsidR="00A01204" w:rsidRPr="0008241C" w:rsidRDefault="00A01204" w:rsidP="00A01204">
      <w:pPr>
        <w:rPr>
          <w:sz w:val="22"/>
          <w:szCs w:val="22"/>
          <w:lang w:eastAsia="ja-JP"/>
        </w:rPr>
      </w:pPr>
    </w:p>
    <w:p w14:paraId="6132185F" w14:textId="77777777" w:rsidR="00A01204" w:rsidRPr="0008241C" w:rsidRDefault="00A01204" w:rsidP="00A01204">
      <w:pPr>
        <w:rPr>
          <w:rFonts w:eastAsia="MS Mincho"/>
          <w:sz w:val="22"/>
          <w:szCs w:val="22"/>
        </w:rPr>
      </w:pPr>
      <w:r w:rsidRPr="0008241C">
        <w:rPr>
          <w:sz w:val="22"/>
          <w:szCs w:val="22"/>
          <w:lang w:eastAsia="ja-JP"/>
        </w:rPr>
        <w:t xml:space="preserve">Rivers and streams across the Asia-Pacific region are under heavy anthropogenic pressure due to excessive diversion of water, pollution, habitat degradation and loss </w:t>
      </w:r>
      <w:r w:rsidRPr="0008241C">
        <w:rPr>
          <w:sz w:val="22"/>
          <w:szCs w:val="22"/>
          <w:lang w:eastAsia="ja-JP"/>
        </w:rPr>
        <w:fldChar w:fldCharType="begin" w:fldLock="1"/>
      </w:r>
      <w:r w:rsidRPr="0008241C">
        <w:rPr>
          <w:sz w:val="22"/>
          <w:szCs w:val="22"/>
          <w:lang w:eastAsia="ja-JP"/>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Hélène","non-dropping-particle":"","parse-names":false,"suffix":""},{"dropping-particle":"","family":"Soto","given":"Doris","non-dropping-particle":"","parse-names":false,"suffix":""},{"dropping-particle":"","family":"Stiassny","given":"Melanie L. J.","non-dropping-particle":"","parse-names":false,"suffix":""},{"dropping-particle":"","family":"Sullivan","given":"Caroline A.","non-dropping-particle":"","parse-names":false,"suffix":""}],"container-title":"Biological Reviews of the Cambridge Philosophical Society","id":"ITEM-1","issue":"2","issued":{"date-parts":[["2006"]]},"page":"163-82","title":"Freshwater biodiversity: importance, threats, status and conservation challenges","type":"article-journal","volume":"81"},"uris":["http://www.mendeley.com/documents/?uuid=e0df6abc-0eec-48aa-ba03-5d33fb19c4f3"]},{"id":"ITEM-2","itemData":{"DOI":"10.1071/MF09065","ISBN":"13231650 (ISSN)","ISSN":"13231650","abstract":"The impact of pollution on the trophic ecology of the Kelian River (Borneo, Indonesia) was studied by comparing food webs (on the basis of gut analysis and field and laboratory observations) at six sites. The upper sites were in pristine rainforest but the river became increasingly polluted downstream, largely owing to sedimentation from alluvial gold mining activities. Four previous studies all showed a downstream decrease in macroinvertebrates (mean abundance: 272 per 400 cm2 at Site 1 dropped to 2.6 at Site 6; mean number of taxa: 37.6 at Site 1 down to 1.6 at Site 6), and this was highly correlated with suspended solids. Food webs also reflected the effect of pollution. Cleaner sites had more complex food webs, with more elements, links, higher linkage density and higher complexity than did downstream polluted sites, which lacked grazers, shredders and filterers. Several taxa that were grazers at clean sites became collector-gatherers at polluted sites. Despite the enormous impact of pollution, cessation of alluvial mining activities resulted in some recovery. The resilience of the fauna is likely to be enhanced by the tropical conditions with high rainfall, rapid flow rates and high temperatures, coupled with rapid life cycles. Fish distribution and diets did not appear to be affected by pollution.","author":[{"dropping-particle":"","family":"Yule","given":"Catherine M.","non-dropping-particle":"","parse-names":false,"suffix":""},{"dropping-particle":"","family":"Boyero","given":"Luz","non-dropping-particle":"","parse-names":false,"suffix":""},{"dropping-particle":"","family":"Marchant","given":"Richard","non-dropping-particle":"","parse-names":false,"suffix":""}],"container-title":"Marine and Freshwater Research","id":"ITEM-2","issue":"2","issued":{"date-parts":[["2010"]]},"page":"204-213","title":"Effects of sediment pollution on food webs in a tropical river (Borneo, Indonesia)","type":"article-journal","volume":"61"},"uris":["http://www.mendeley.com/documents/?uuid=2b8b05fe-4014-462b-92ff-3ec31cb23d13"]}],"mendeley":{"formattedCitation":"(Dudgeon &lt;i&gt;et al.&lt;/i&gt;, 2006; Yule &lt;i&gt;et al.&lt;/i&gt;, 2010)","plainTextFormattedCitation":"(Dudgeon et al., 2006; Yule et al., 2010)","previouslyFormattedCitation":"(Dudgeon &lt;i&gt;et al.&lt;/i&gt;, 2006; Yule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udgeon </w:t>
      </w:r>
      <w:r w:rsidRPr="0008241C">
        <w:rPr>
          <w:i/>
          <w:noProof/>
          <w:sz w:val="22"/>
          <w:szCs w:val="22"/>
          <w:lang w:eastAsia="ja-JP"/>
        </w:rPr>
        <w:t>et al.</w:t>
      </w:r>
      <w:r w:rsidRPr="0008241C">
        <w:rPr>
          <w:noProof/>
          <w:sz w:val="22"/>
          <w:szCs w:val="22"/>
          <w:lang w:eastAsia="ja-JP"/>
        </w:rPr>
        <w:t xml:space="preserve">, 2006; Yule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rPr>
        <w:t xml:space="preserve">The distribution of historic (Pleistocene) and current river basins has shaped the genetic and species diversity of freshwater organisms </w:t>
      </w:r>
      <w:r w:rsidRPr="0008241C">
        <w:rPr>
          <w:rFonts w:eastAsia="MS Mincho"/>
          <w:sz w:val="22"/>
          <w:szCs w:val="22"/>
        </w:rPr>
        <w:fldChar w:fldCharType="begin" w:fldLock="1"/>
      </w:r>
      <w:r w:rsidRPr="0008241C">
        <w:rPr>
          <w:rFonts w:eastAsia="MS Mincho"/>
          <w:sz w:val="22"/>
          <w:szCs w:val="22"/>
        </w:rPr>
        <w:instrText>ADDIN CSL_CITATION {"citationItems":[{"id":"ITEM-1","itemData":{"DOI":"DOI 10.1111/j.1365-2427.2010.02420.x","ISBN":"0046-5070","abstract":"SUMMARY 1. The freshwater crayfish Cherax dispar (Decapoda: Parastacidae) inhabits coastal regions and islands of South East Queensland, Australia.  We hypothesised that populations of C. dispar on different islands would be more genetically divergent from each other than populations from different drainages within the same island or on the mainland. 2. Phylogenetic and phylogeographic analyses were conducted on two mitochondrial genes (cytochrome oxidase subunit I &amp; 16S ribosomal DNA) and one nuclear gene (Internal Transcribed Spacer region 2).  Phylogeographic patterns were compared with those for other freshwater organisms in the area. 3. Deep genetic divergences were found within C. dispar, including four highly divergent (up to 20%) clades.  The geographic distribution of each of the clades revealed strong latitudinal structuring along the coast rather than structuring among the islands.  The high genetic divergence observed among the C. dispar clades was estimated to have pre-dated island formation and may represent ancient river drainage patterns. 4. A restricted distribution was observed for the most divergent clade, which was discovered only on two of the sand islands (North Stradbroke Island and Moreton Island).  Furthermore, strong phylogeographic structuring was observed within this clade on North Stradbroke Island, where no haplotypes were shared between samples from opposite sides of the island.  This low connectivity within the island supports the idea that C. dispar rarely disperse terrestrially (i.e. across watersheds).","author":[{"dropping-particle":"","family":"Bentley","given":"A I","non-dropping-particle":"","parse-names":false,"suffix":""},{"dropping-particle":"","family":"Schmidt","given":"D J","non-dropping-particle":"","parse-names":false,"suffix":""},{"dropping-particle":"","family":"Hughes","given":"J M","non-dropping-particle":"","parse-names":false,"suffix":""}],"container-title":"Freshwater Biology","id":"ITEM-1","issued":{"date-parts":[["2010"]]},"page":"1861-1873","title":"Extensive intraspecific genetic diversity of a freshwater crayfish in a biodiversity hotspot","type":"article-journal","volume":"55"},"uris":["http://www.mendeley.com/documents/?uuid=b57a9f6d-8294-480a-a8f0-8d4d61072547"]},{"id":"ITEM-2","itemData":{"DOI":"10.1038/s41598-017-02312-z","ISSN":"20452322","abstract":"The concept of long-lived (ancient) lakes has had a great influence on the development of evolutionary biogeography. According to this insight, a number of lakes on Earth have existed for several million years (e.g., Baikal and Tanganyika) and represent unique evolutionary hotspots with multiple intra-basin radiations. In contrast, rivers are usually considered to be variable systems, and the possibility of their long-term existence during geological epochs has never been tested. In this study, we reconstruct the history of freshwater basin interactions across continents based on the multi-locus fossil-calibrated phylogeny of freshwater mussels (Unionidae). These mussels most likely originated in Southeast and East Asia in the Jurassic, with the earliest expansions into North America and Africa (since the mid-Cretaceous) following the colonization of Europe and India (since the Paleocene). We discovered two ancient monophyletic mussel radiations (mean age ~51–55 Ma) within the paleo-Mekong catchment (i.e., the Mekong, Siam, and Malacca Straits paleo-river drainage basins). Our findings reveal that the Mekong may be considered a long-lived river that has existed throughout the entire Cenozoic epoch.","author":[{"dropping-particle":"","family":"Bolotov","given":"Ivan N.","non-dropping-particle":"","parse-names":false,"suffix":""},{"dropping-particle":"V.","family":"Kondakov","given":"Alexander","non-dropping-particle":"","parse-names":false,"suffix":""},{"dropping-particle":"V.","family":"Vikhrev","given":"Ilya","non-dropping-particle":"","parse-names":false,"suffix":""},{"dropping-particle":"V.","family":"Aksenova","given":"Olga","non-dropping-particle":"","parse-names":false,"suffix":""},{"dropping-particle":"V.","family":"Bespalaya","given":"Yulia","non-dropping-particle":"","parse-names":false,"suffix":""},{"dropping-particle":"","family":"Gofarov","given":"Mikhail Yu","non-dropping-particle":"","parse-names":false,"suffix":""},{"dropping-particle":"","family":"Kolosova","given":"Yulia S.","non-dropping-particle":"","parse-names":false,"suffix":""},{"dropping-particle":"","family":"Konopleva","given":"Ekaterina S.","non-dropping-particle":"","parse-names":false,"suffix":""},{"dropping-particle":"","family":"Spitsyn","given":"Vitaly M.","non-dropping-particle":"","parse-names":false,"suffix":""},{"dropping-particle":"","family":"Tanmuangpak","given":"Kitti","non-dropping-particle":"","parse-names":false,"suffix":""},{"dropping-particle":"","family":"Tumpeesuwan","given":"Sakboworn","non-dropping-particle":"","parse-names":false,"suffix":""}],"container-title":"Scientific Reports","id":"ITEM-2","issue":"1","issued":{"date-parts":[["2017"]]},"page":"1-14","publisher":"Springer US","title":"Ancient River Inference Explains Exceptional Oriental Freshwater Mussel Radiations","type":"article-journal","volume":"7"},"uris":["http://www.mendeley.com/documents/?uuid=b1c65283-ec4a-403e-8c3f-0e65f95aa1f7"]},{"id":"ITEM-3","itemData":{"author":[{"dropping-particle":"","family":"Qing","given":"N.","non-dropping-particle":"","parse-names":false,"suffix":""},{"dropping-particle":"","family":"Qiu","given":"C. F.","non-dropping-particle":"","parse-names":false,"suffix":""},{"dropping-particle":"","family":"Liao","given":"W. Q.","non-dropping-particle":"","parse-names":false,"suffix":""},{"dropping-particle":"","family":"Ma","given":"T. F.","non-dropping-particle":"","parse-names":false,"suffix":""},{"dropping-particle":"","family":"Liang","given":"X. X.","non-dropping-particle":"","parse-names":false,"suffix":""},{"dropping-particle":"","family":"Lie","given":"J. N.","non-dropping-particle":"","parse-names":false,"suffix":""}],"container-title":"Acta Ecologica Sinica","id":"ITEM-3","issue":"1","issued":{"date-parts":[["2010"]]},"page":"258-264","title":"Population genetic variations and phylogeography of Micronoemacheilus pulcher Nichols based on mtDNA control region","type":"article-journal","volume":"30"},"uris":["http://www.mendeley.com/documents/?uuid=7c26b88e-df70-3c56-a2f0-3d99df6b2192"]}],"mendeley":{"formattedCitation":"(Bentley &lt;i&gt;et al.&lt;/i&gt;, 2010; Bolotov &lt;i&gt;et al.&lt;/i&gt;, 2017; Qing &lt;i&gt;et al.&lt;/i&gt;, 2010)","plainTextFormattedCitation":"(Bentley et al., 2010; Bolotov et al., 2017; Qing et al., 2010)","previouslyFormattedCitation":"(Bentley &lt;i&gt;et al.&lt;/i&gt;, 2010; Bolotov &lt;i&gt;et al.&lt;/i&gt;, 2017; Qing &lt;i&gt;et al.&lt;/i&gt;, 2010)"},"properties":{"noteIndex":0},"schema":"https://github.com/citation-style-language/schema/raw/master/csl-citation.json"}</w:instrText>
      </w:r>
      <w:r w:rsidRPr="0008241C">
        <w:rPr>
          <w:rFonts w:eastAsia="MS Mincho"/>
          <w:sz w:val="22"/>
          <w:szCs w:val="22"/>
        </w:rPr>
        <w:fldChar w:fldCharType="separate"/>
      </w:r>
      <w:r w:rsidRPr="0008241C">
        <w:rPr>
          <w:rFonts w:eastAsia="MS Mincho"/>
          <w:noProof/>
          <w:sz w:val="22"/>
          <w:szCs w:val="22"/>
        </w:rPr>
        <w:t xml:space="preserve">(Bentley </w:t>
      </w:r>
      <w:r w:rsidRPr="0008241C">
        <w:rPr>
          <w:rFonts w:eastAsia="MS Mincho"/>
          <w:i/>
          <w:noProof/>
          <w:sz w:val="22"/>
          <w:szCs w:val="22"/>
        </w:rPr>
        <w:t>et al.</w:t>
      </w:r>
      <w:r w:rsidRPr="0008241C">
        <w:rPr>
          <w:rFonts w:eastAsia="MS Mincho"/>
          <w:noProof/>
          <w:sz w:val="22"/>
          <w:szCs w:val="22"/>
        </w:rPr>
        <w:t xml:space="preserve">, 2010; Bolotov </w:t>
      </w:r>
      <w:r w:rsidRPr="0008241C">
        <w:rPr>
          <w:rFonts w:eastAsia="MS Mincho"/>
          <w:i/>
          <w:noProof/>
          <w:sz w:val="22"/>
          <w:szCs w:val="22"/>
        </w:rPr>
        <w:t>et al.</w:t>
      </w:r>
      <w:r w:rsidRPr="0008241C">
        <w:rPr>
          <w:rFonts w:eastAsia="MS Mincho"/>
          <w:noProof/>
          <w:sz w:val="22"/>
          <w:szCs w:val="22"/>
        </w:rPr>
        <w:t xml:space="preserve">, 2017; Qing </w:t>
      </w:r>
      <w:r w:rsidRPr="0008241C">
        <w:rPr>
          <w:rFonts w:eastAsia="MS Mincho"/>
          <w:i/>
          <w:noProof/>
          <w:sz w:val="22"/>
          <w:szCs w:val="22"/>
        </w:rPr>
        <w:t>et al.</w:t>
      </w:r>
      <w:r w:rsidRPr="0008241C">
        <w:rPr>
          <w:rFonts w:eastAsia="MS Mincho"/>
          <w:noProof/>
          <w:sz w:val="22"/>
          <w:szCs w:val="22"/>
        </w:rPr>
        <w:t>, 2010)</w:t>
      </w:r>
      <w:r w:rsidRPr="0008241C">
        <w:rPr>
          <w:rFonts w:eastAsia="MS Mincho"/>
          <w:sz w:val="22"/>
          <w:szCs w:val="22"/>
        </w:rPr>
        <w:fldChar w:fldCharType="end"/>
      </w:r>
      <w:r w:rsidRPr="0008241C">
        <w:rPr>
          <w:rFonts w:eastAsia="MS Mincho"/>
          <w:sz w:val="22"/>
          <w:szCs w:val="22"/>
        </w:rPr>
        <w:t xml:space="preserve"> and contributed to the high biodiversity in various areas of the Asia-Pacific region. </w:t>
      </w:r>
      <w:r w:rsidRPr="0008241C">
        <w:rPr>
          <w:sz w:val="22"/>
          <w:szCs w:val="22"/>
          <w:lang w:eastAsia="ja-JP"/>
        </w:rPr>
        <w:t xml:space="preserve">Allopatric speciation processes and thus species diversity and endemism are usually high in riverine freshwater habitats </w:t>
      </w:r>
      <w:r w:rsidRPr="0008241C">
        <w:rPr>
          <w:sz w:val="22"/>
          <w:szCs w:val="22"/>
          <w:lang w:eastAsia="ja-JP"/>
        </w:rPr>
        <w:fldChar w:fldCharType="begin" w:fldLock="1"/>
      </w:r>
      <w:r w:rsidRPr="0008241C">
        <w:rPr>
          <w:sz w:val="22"/>
          <w:szCs w:val="22"/>
          <w:lang w:eastAsia="ja-JP"/>
        </w:rPr>
        <w:instrText>ADDIN CSL_CITATION {"citationItems":[{"id":"ITEM-1","itemData":{"DOI":"10.1006/bijl.1999.0412","ISBN":"0024-4066","ISSN":"00244066","abstract":"Species differ in the size of their geographical ranges, but it is unclear how this is affected by the intrinsic properties of various habitat types. Using data on range sizes for 490 species of aquatic Coleoptera from the Iberian Peninsula we show that running-water (lotic) species have much smaller distributional ranges than those occurring in standing water (lentic). This robust association of habitat type and range size has independently arisen in at least four monophyletic coleopteran lineages, in Hydradephaga, Hydrophiloidea, Hydraenidae and Byrrhoidea, and several more times within these main groups. We propose that this pattern is due to different evolutionary dynamics of both habitat types: stagnant water bodies arc more likely to completely disappear, requiring frequent migration of resident populations. Rivers and streams, on the contrary, have more temporal and spatial continuity, and therefore permit the long-term persistence of local populations. In less permanent habitats species will require a greater geographical mobility, which indirectly results in a larger size range. The less dispersive populations of running water should also have reduced gene flow, increasing the probability of allopatric speciation, and thus reducing the average range of more widespread ancestral species. These differences in population parameters, and the frequency of transitions between the two habitat types, may have strong macroevolutionary consequences, in particular regarding speciation rates and possible morphological specializations. (C) 2000 The Linnean Society of London.","author":[{"dropping-particle":"","family":"Ribera","given":"Ignacio","non-dropping-particle":"","parse-names":false,"suffix":""},{"dropping-particle":"","family":"Vogler","given":"Alfried P.","non-dropping-particle":"","parse-names":false,"suffix":""}],"container-title":"Biological Journal of the Linnean Society","id":"ITEM-1","issue":"1","issued":{"date-parts":[["2000"]]},"page":"33-52","title":"Habitat type as a determinant of species range sizes: The example of lotic-lentic differences in aquatic Coleoptera","type":"article-journal","volume":"71"},"uris":["http://www.mendeley.com/documents/?uuid=0eaebb76-1c68-40bb-a1a0-5bde9e827bc3"]}],"mendeley":{"formattedCitation":"(Ribera &amp; Vogler, 2000)","plainTextFormattedCitation":"(Ribera &amp; Vogler, 2000)","previouslyFormattedCitation":"(Ribera &amp; Vogler,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ibera &amp; Vogler, 2000)</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rPr>
        <w:t xml:space="preserve">due to reduced gene flow as a consequence of temporal and spatial continuity. </w:t>
      </w:r>
    </w:p>
    <w:p w14:paraId="59DDD518" w14:textId="77777777" w:rsidR="00A01204" w:rsidRPr="0008241C" w:rsidRDefault="00A01204" w:rsidP="00A01204">
      <w:pPr>
        <w:rPr>
          <w:rFonts w:eastAsia="MS Mincho"/>
          <w:sz w:val="22"/>
          <w:szCs w:val="22"/>
        </w:rPr>
      </w:pPr>
    </w:p>
    <w:p w14:paraId="2E44D8BB" w14:textId="77777777" w:rsidR="00A01204" w:rsidRPr="0008241C" w:rsidRDefault="00A01204" w:rsidP="00A01204">
      <w:pPr>
        <w:rPr>
          <w:rFonts w:eastAsia="MS Mincho"/>
          <w:sz w:val="22"/>
          <w:szCs w:val="22"/>
        </w:rPr>
      </w:pPr>
      <w:r w:rsidRPr="0008241C">
        <w:rPr>
          <w:rFonts w:eastAsia="MS Mincho"/>
          <w:sz w:val="22"/>
          <w:szCs w:val="22"/>
        </w:rPr>
        <w:t xml:space="preserve">A large fraction of the freshwater-associated large mammals and reptiles, but also endemic fish species, are native to river systems of the Asia-Pacific region and many of them are highly endangered. </w:t>
      </w:r>
    </w:p>
    <w:p w14:paraId="223B3DB3" w14:textId="77777777" w:rsidR="00A01204" w:rsidRPr="0008241C" w:rsidRDefault="00A01204" w:rsidP="00A01204">
      <w:pPr>
        <w:rPr>
          <w:rFonts w:eastAsia="MS Mincho"/>
          <w:sz w:val="22"/>
          <w:szCs w:val="22"/>
        </w:rPr>
      </w:pPr>
    </w:p>
    <w:p w14:paraId="55BAC59B" w14:textId="77777777" w:rsidR="00A01204" w:rsidRPr="0008241C" w:rsidRDefault="00A01204" w:rsidP="00A01204">
      <w:pPr>
        <w:rPr>
          <w:sz w:val="22"/>
          <w:szCs w:val="22"/>
          <w:lang w:eastAsia="ja-JP"/>
        </w:rPr>
      </w:pPr>
      <w:r w:rsidRPr="0008241C">
        <w:rPr>
          <w:rFonts w:eastAsia="MS Mincho"/>
          <w:sz w:val="22"/>
          <w:szCs w:val="22"/>
        </w:rPr>
        <w:t xml:space="preserve">Aquatic insects, especially mayflies (Ephemeroptera), stoneflies (Plecoptera), caddisflies (Trichoptera), beetles (Coleoptera), and dipterans (Diptera) are important biodiversity components in streams and rivers and commonly used as indicators of ecosystem health in lotic freshwaters (e.g., </w:t>
      </w:r>
      <w:r w:rsidRPr="0008241C">
        <w:rPr>
          <w:rFonts w:eastAsia="MS Mincho"/>
          <w:sz w:val="22"/>
          <w:szCs w:val="22"/>
        </w:rPr>
        <w:fldChar w:fldCharType="begin" w:fldLock="1"/>
      </w:r>
      <w:r w:rsidRPr="0008241C">
        <w:rPr>
          <w:rFonts w:eastAsia="MS Mincho"/>
          <w:sz w:val="22"/>
          <w:szCs w:val="22"/>
        </w:rPr>
        <w:instrText>ADDIN CSL_CITATION {"citationItems":[{"id":"ITEM-1","itemData":{"DOI":"10.1023/A:1021055926316","ISBN":"0018-8158","ISSN":"00188158","abstract":"The performance of the BMWP biotic score, which is based on macroinvertebrates, in accurately classifying 23 sites on the River Ping system in northern Thailand, was assessed through comparison with physical and chemical data. Sites were located on the main River Ping, a highly polluted tributary (Kha Canal), a relatively unpolluted tributary (River Taeng) and an upland stream tributary system (River Klang). Data were collected between December 1990 and September 1993. The purpose of the research was to determine whether the BMWP score, originally developed in the U. K., could be employed successfully in Thailand and potentially also in other subtropical and tropical developing countries. Biological monitoring techniques such as the BMWP score are low-tech, rapid means of assessing water quality, and involve significantly lower financial costs than chemical monitoring techniques. The BMWP score was capable of distinguishing between sites that were heavily impacted by organic pollution and relatively unpolluted sites, and showed some potential to identify lower levels of pollution. The overall performance was considered to be similar to that recorded in the U. K. It was noted during the study that several of the taxa used in the BMWP score were absent in Thailand and that other taxa were present that would potentially be useful indicators. The BMWP score was therefore modified by removing 15 taxa not present in Thailand and adding 11 replacement taxa. Also, in the modified score, 6 sets of families were combined due to taxonomic difficulties and 7 odonatan families were allocated lower scores. The modified procedure, named the BMWPTHAI score, did not significantly alter the way in which sites were classified, but was easier to use. There is strong potential for application of the BMWPTHAI score in Thailand and other developing countries, although some further testing is first recommended.","author":[{"dropping-particle":"","family":"Mustow","given":"Stephen E.","non-dropping-particle":"","parse-names":false,"suffix":""}],"container-title":"Hydrobiologia","id":"ITEM-1","issued":{"date-parts":[["2002"]]},"page":"191-229","title":"Biological monitoring of rivers in Thailand: Use and adaptation of the BMWP score","type":"article-journal","volume":"479"},"uris":["http://www.mendeley.com/documents/?uuid=2c04a6b1-75f5-466d-90c8-8f6923dc0754"]},{"id":"ITEM-2","itemData":{"DOI":"10.1016/j.limno.2009.10.002","ISBN":"8415683111","ISSN":"00759511","abstract":"Benthic macroinvertebrate communities from the middle of Zayandeh Rud River were analyzed monthly during 1 year at 8 stations, in order to assess changes in their diversity and richness in relation to water quality. Two major groups of sites based on similarity between macroinvertebrate communities were identified by cluster analysis. The performances of the original and revised BMWP score systems were assessed by comparing the community structure indices of benthic macroinvertebrates along with physico-chemical parameters of the water. The biotic indices (BMWP, ASPT, revised BMWP and ASPT) showed better correlation with water quality parameters than that of the richness and diversity indices. The revised ASPT had the highest correlation with water quality parameters. It seems that the application of the revised BMWP score system could be useful for assessment of the water quality in Zayandeh Rud River. © 2009 Elsevier GmbH.","author":[{"dropping-particle":"","family":"Varnosfaderany","given":"Mohammad Nemati","non-dropping-particle":"","parse-names":false,"suffix":""},{"dropping-particle":"","family":"Ebrahimi","given":"Esa","non-dropping-particle":"","parse-names":false,"suffix":""},{"dropping-particle":"","family":"Mirghaffary","given":"Noorolla","non-dropping-particle":"","parse-names":false,"suffix":""},{"dropping-particle":"","family":"Safyanian","given":"Alireza","non-dropping-particle":"","parse-names":false,"suffix":""}],"container-title":"Limnologica","id":"ITEM-2","issue":"3","issued":{"date-parts":[["2010"]]},"page":"226-232","title":"Biological assessment of the Zayandeh Rud River, Iran, using benthic macroinvertebrates","type":"article-journal","volume":"40"},"uris":["http://www.mendeley.com/documents/?uuid=61ebcd98-0f89-49f1-a738-0b3cf36b8c2c"]},{"id":"ITEM-3","itemData":{"author":[{"dropping-particle":"","family":"Ofenböck","given":"T.","non-dropping-particle":"","parse-names":false,"suffix":""},{"dropping-particle":"","family":"Moog","given":"O.","non-dropping-particle":"","parse-names":false,"suffix":""},{"dropping-particle":"","family":"Sharma","given":"S.","non-dropping-particle":"","parse-names":false,"suffix":""}],"container-title":"ASSESS-HKH: Proceeding of the Scientific Conference “Rivers in the Hindu Kush-Himalaya-Ecology &amp; Environmental Assessment","id":"ITEM-3","issued":{"date-parts":[["2008"]]},"page":"25-32","publisher":"Springer","title":"Development and application of the HKH Biotic Score to assess the river quality in the Hindu Kush-Himalaya","type":"paper-conference"},"uris":["http://www.mendeley.com/documents/?uuid=e6f6fdb0-bcbf-44b0-94f3-d2e9728a252d"]},{"id":"ITEM-4","itemData":{"author":[{"dropping-particle":"","family":"Blakely","given":"Tanya J.","non-dropping-particle":"","parse-names":false,"suffix":""},{"dropping-particle":"","family":"Eikaas","given":"Hans","non-dropping-particle":"","parse-names":false,"suffix":""},{"dropping-particle":"","family":"Harding","given":"Jon","non-dropping-particle":"","parse-names":false,"suffix":""}],"container-title":"The Raffles bulletin of zoology","id":"ITEM-4","issued":{"date-parts":[["2014"]]},"page":"540-548","title":"The Singscore: A macroinvertebrate biotic index for assessing the health of Singapore's streams and canals","type":"article-journal","volume":"62"},"uris":["http://www.mendeley.com/documents/?uuid=814617b7-dda6-4855-8d82-0bafbe49be7a"]}],"mendeley":{"formattedCitation":"(Blakely &lt;i&gt;et al.&lt;/i&gt;, 2014; Mustow, 2002; Ofenböck &lt;i&gt;et al.&lt;/i&gt;, 2008; Varnosfaderany &lt;i&gt;et al.&lt;/i&gt;, 2010)","manualFormatting":"Blakely et al., 2014; Mustow, 2002; Ofenböck et al., 2008; Varnosfaderany et al., 2010)","plainTextFormattedCitation":"(Blakely et al., 2014; Mustow, 2002; Ofenböck et al., 2008; Varnosfaderany et al., 2010)","previouslyFormattedCitation":"(Blakely &lt;i&gt;et al.&lt;/i&gt;, 2014; Mustow, 2002; Ofenböck &lt;i&gt;et al.&lt;/i&gt;, 2008; Varnosfaderany &lt;i&gt;et al.&lt;/i&gt;, 2010)"},"properties":{"noteIndex":0},"schema":"https://github.com/citation-style-language/schema/raw/master/csl-citation.json"}</w:instrText>
      </w:r>
      <w:r w:rsidRPr="0008241C">
        <w:rPr>
          <w:rFonts w:eastAsia="MS Mincho"/>
          <w:sz w:val="22"/>
          <w:szCs w:val="22"/>
        </w:rPr>
        <w:fldChar w:fldCharType="separate"/>
      </w:r>
      <w:r w:rsidRPr="0008241C">
        <w:rPr>
          <w:rFonts w:eastAsia="MS Mincho"/>
          <w:noProof/>
          <w:sz w:val="22"/>
          <w:szCs w:val="22"/>
        </w:rPr>
        <w:t xml:space="preserve">Blakely </w:t>
      </w:r>
      <w:r w:rsidRPr="0008241C">
        <w:rPr>
          <w:rFonts w:eastAsia="MS Mincho"/>
          <w:i/>
          <w:noProof/>
          <w:sz w:val="22"/>
          <w:szCs w:val="22"/>
        </w:rPr>
        <w:t>et al</w:t>
      </w:r>
      <w:r w:rsidRPr="0008241C">
        <w:rPr>
          <w:rFonts w:eastAsia="MS Mincho"/>
          <w:noProof/>
          <w:sz w:val="22"/>
          <w:szCs w:val="22"/>
        </w:rPr>
        <w:t xml:space="preserve">., 2014; Mustow, 2002; Ofenböck </w:t>
      </w:r>
      <w:r w:rsidRPr="0008241C">
        <w:rPr>
          <w:rFonts w:eastAsia="MS Mincho"/>
          <w:i/>
          <w:noProof/>
          <w:sz w:val="22"/>
          <w:szCs w:val="22"/>
        </w:rPr>
        <w:t>et al</w:t>
      </w:r>
      <w:r w:rsidRPr="0008241C">
        <w:rPr>
          <w:rFonts w:eastAsia="MS Mincho"/>
          <w:noProof/>
          <w:sz w:val="22"/>
          <w:szCs w:val="22"/>
        </w:rPr>
        <w:t xml:space="preserve">., 2008; Varnosfaderany </w:t>
      </w:r>
      <w:r w:rsidRPr="0008241C">
        <w:rPr>
          <w:rFonts w:eastAsia="MS Mincho"/>
          <w:i/>
          <w:noProof/>
          <w:sz w:val="22"/>
          <w:szCs w:val="22"/>
        </w:rPr>
        <w:t>et al</w:t>
      </w:r>
      <w:r w:rsidRPr="0008241C">
        <w:rPr>
          <w:rFonts w:eastAsia="MS Mincho"/>
          <w:noProof/>
          <w:sz w:val="22"/>
          <w:szCs w:val="22"/>
        </w:rPr>
        <w:t>., 2010)</w:t>
      </w:r>
      <w:r w:rsidRPr="0008241C">
        <w:rPr>
          <w:rFonts w:eastAsia="MS Mincho"/>
          <w:sz w:val="22"/>
          <w:szCs w:val="22"/>
        </w:rPr>
        <w:fldChar w:fldCharType="end"/>
      </w:r>
      <w:r w:rsidRPr="0008241C">
        <w:rPr>
          <w:rFonts w:eastAsia="MS Mincho"/>
          <w:sz w:val="22"/>
          <w:szCs w:val="22"/>
        </w:rPr>
        <w:t xml:space="preserve">. However, aquatic insects are not assessed herein in detail, due to vast data gaps within the region, except for north-east Asia and Australia (e.g., </w:t>
      </w:r>
      <w:r w:rsidRPr="0008241C">
        <w:rPr>
          <w:rFonts w:eastAsia="MS Mincho"/>
          <w:sz w:val="22"/>
          <w:szCs w:val="22"/>
        </w:rPr>
        <w:fldChar w:fldCharType="begin" w:fldLock="1"/>
      </w:r>
      <w:r w:rsidRPr="0008241C">
        <w:rPr>
          <w:rFonts w:eastAsia="MS Mincho"/>
          <w:sz w:val="22"/>
          <w:szCs w:val="22"/>
        </w:rPr>
        <w:instrText>ADDIN CSL_CITATION {"citationItems":[{"id":"ITEM-1","itemData":{"author":[{"dropping-particle":"","family":"Bae","given":"Y.J.","non-dropping-particle":"","parse-names":false,"suffix":""}],"container-title":"Trends in research in Ephemeroptera and Plecoptera (Proc. IX Int. Conf. on Ephemeroptera &amp; XIII Int. Symp. on Plecoptera, 16–23 Aug. 1998, Tafi de Valle, Tucuman, Argentina)","id":"ITEM-1","issued":{"date-parts":[["2001"]]},"page":"3-6","title":"No Title","type":"paper-conference"},"uris":["http://www.mendeley.com/documents/?uuid=4947841d-2324-412b-b4e1-cfc88dc4f215"]},{"id":"ITEM-2","itemData":{"author":[{"dropping-particle":"","family":"Jäch","given":"M. A.","non-dropping-particle":"","parse-names":false,"suffix":""},{"dropping-particle":"","family":"Ji","given":"L.","non-dropping-particle":"","parse-names":false,"suffix":""}],"id":"ITEM-2","issued":{"date-parts":[["1995"]]},"number-of-pages":"1-410","publisher":"Zoologisch-Botanische Gesellschaft in Österreich and Wiener Coleopterologenverein","publisher-place":"Wien","title":"Water Beetles of China. Vol. I,","type":"book"},"uris":["http://www.mendeley.com/documents/?uuid=d6eb69a6-9ab3-4733-84c0-35a354d80a33"]},{"id":"ITEM-3","itemData":{"author":[{"dropping-particle":"","family":"Jäch","given":"M.A.","non-dropping-particle":"","parse-names":false,"suffix":""},{"dropping-particle":"","family":"Ji","given":"L.","non-dropping-particle":"","parse-names":false,"suffix":""}],"id":"ITEM-3","issued":{"date-parts":[["1998"]]},"number-of-pages":"1-371","publisher":"Zoologisch-Botanische Gesellschaft in Österreich and Wiener Coleopterologenverein","publisher-place":"Wien","title":"Water Beetles of China. Vol. II","type":"book"},"uris":["http://www.mendeley.com/documents/?uuid=de25a78e-b9ed-478f-8e05-fb0440ca33ff"]},{"id":"ITEM-4","itemData":{"author":[{"dropping-particle":"","family":"Jäch","given":"M. A.","non-dropping-particle":"","parse-names":false,"suffix":""},{"dropping-particle":"","family":"Ji","given":"L.","non-dropping-particle":"","parse-names":false,"suffix":""}],"id":"ITEM-4","issued":{"date-parts":[["2003"]]},"number-of-pages":"1-572","publisher":"Zoologisch-Botanische Gesellschaft in Österreich and Wiener Coleopterologenverein","publisher-place":"Wien","title":"Water Beetles of China. Vol. III","type":"book"},"uris":["http://www.mendeley.com/documents/?uuid=3f326e1f-4394-416f-871f-4be5dfdb45f0"]},{"id":"ITEM-5","itemData":{"author":[{"dropping-particle":"","family":"Neboiss","given":"A.","non-dropping-particle":"","parse-names":false,"suffix":""}],"id":"ITEM-5","issued":{"date-parts":[["1986"]]},"publisher":"Springer Netherlands","publisher-place":"Dordrecht","title":"Atlas of Trichoptera of the SW Pacific — Australian Region","type":"book"},"uris":["http://www.mendeley.com/documents/?uuid=1743e0c5-13f7-4535-910e-3da14dbbb991"]}],"mendeley":{"formattedCitation":"(Bae, 2001; Jäch &amp; Ji, 1995, 1998, 2003; Neboiss, 1986)","manualFormatting":"Bae, 2001; Jäch &amp; Ji, 1995, 1998, 2003; Neboiss, 1986)","plainTextFormattedCitation":"(Bae, 2001; Jäch &amp; Ji, 1995, 1998, 2003; Neboiss, 1986)","previouslyFormattedCitation":"(Bae, 2001; Jäch &amp; Ji, 1995, 1998, 2003; Neboiss, 1986)"},"properties":{"noteIndex":0},"schema":"https://github.com/citation-style-language/schema/raw/master/csl-citation.json"}</w:instrText>
      </w:r>
      <w:r w:rsidRPr="0008241C">
        <w:rPr>
          <w:rFonts w:eastAsia="MS Mincho"/>
          <w:sz w:val="22"/>
          <w:szCs w:val="22"/>
        </w:rPr>
        <w:fldChar w:fldCharType="separate"/>
      </w:r>
      <w:r w:rsidRPr="0008241C">
        <w:rPr>
          <w:rFonts w:eastAsia="MS Mincho"/>
          <w:noProof/>
          <w:sz w:val="22"/>
          <w:szCs w:val="22"/>
        </w:rPr>
        <w:t>Bae, 2001; Jäch &amp; Ji, 1995, 1998, 2003; Neboiss, 1986)</w:t>
      </w:r>
      <w:r w:rsidRPr="0008241C">
        <w:rPr>
          <w:rFonts w:eastAsia="MS Mincho"/>
          <w:sz w:val="22"/>
          <w:szCs w:val="22"/>
        </w:rPr>
        <w:fldChar w:fldCharType="end"/>
      </w:r>
      <w:r w:rsidRPr="0008241C">
        <w:rPr>
          <w:rFonts w:eastAsia="MS Mincho"/>
          <w:sz w:val="22"/>
          <w:szCs w:val="22"/>
        </w:rPr>
        <w:t xml:space="preserve"> and some exceptions in tropical countries and subregions of the Asia-Pacific region (e.g.,</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1650424.2016.1210814","ISSN":"0165-0424","author":[{"dropping-particle":"","family":"Freitag","given":"Hendrik","non-dropping-particle":"","parse-names":false,"suffix":""},{"dropping-particle":"","family":"Jäch","given":"Manfred A.","non-dropping-particle":"","parse-names":false,"suffix":""},{"dropping-particle":"","family":"Wewalka","given":"Günther","non-dropping-particle":"","parse-names":false,"suffix":""}],"container-title":"Aquatic Insects","id":"ITEM-1","issued":{"date-parts":[["2016"]]},"page":"1-37","title":"Diversity of aquatic and riparian Coleoptera of the Philippines: checklist, state of knowledge, priorities for future research and conservation","type":"article-journal"},"uris":["http://www.mendeley.com/documents/?uuid=1bed0467-6cf3-4757-9843-c7edfc0843d5"]},{"id":"ITEM-2","itemData":{"container-title":"Monographs on Coleoptera, 3","editor":[{"dropping-particle":"","family":"Jäch","given":"M. A.","non-dropping-particle":"","parse-names":false,"suffix":""},{"dropping-particle":"","family":"Balke","given":"M.","non-dropping-particle":"","parse-names":false,"suffix":""}],"id":"ITEM-2","issued":{"date-parts":[["2010"]]},"number-of-pages":"1-449","title":"Water beetles of New Caledonia (part 1)","type":"book"},"uris":["http://www.mendeley.com/documents/?uuid=e0bfb3a9-93ac-4f7b-a74a-4c8b7a65f2e0"]},{"id":"ITEM-3","itemData":{"author":[{"dropping-particle":"","family":"Malicky","given":"H.","non-dropping-particle":"","parse-names":false,"suffix":""}],"id":"ITEM-3","issued":{"date-parts":[["2010"]]},"publisher":"Biology Department, Faculty of Science, Chiang Mai University","publisher-place":"Chiang Mai","title":"Atlas of Southeast Asian Trichoptera","type":"book"},"uris":["http://www.mendeley.com/documents/?uuid=014f40bf-dedc-4dac-bbf3-c011302c7f66"]}],"mendeley":{"formattedCitation":"(Freitag &lt;i&gt;et al.&lt;/i&gt;, 2016; Jäch &amp; Balke, 2010; Malicky, 2010)","manualFormatting":"Freitag et al., 2016; Jäch, M. A., &amp; Balke, 2010; Malicky, 2010)","plainTextFormattedCitation":"(Freitag et al., 2016; Jäch &amp; Balke, 2010; Malicky, 2010)","previouslyFormattedCitation":"(Freitag &lt;i&gt;et al.&lt;/i&gt;, 2016; Jäch &amp; Balke, 2010; Malicky, 2010)"},"properties":{"noteIndex":0},"schema":"https://github.com/citation-style-language/schema/raw/master/csl-citation.json"}</w:instrText>
      </w:r>
      <w:r w:rsidRPr="0008241C">
        <w:rPr>
          <w:sz w:val="22"/>
          <w:szCs w:val="22"/>
        </w:rPr>
        <w:fldChar w:fldCharType="separate"/>
      </w:r>
      <w:r w:rsidRPr="0008241C">
        <w:rPr>
          <w:noProof/>
          <w:sz w:val="22"/>
          <w:szCs w:val="22"/>
        </w:rPr>
        <w:t xml:space="preserve">Freitag </w:t>
      </w:r>
      <w:r w:rsidRPr="0008241C">
        <w:rPr>
          <w:i/>
          <w:noProof/>
          <w:sz w:val="22"/>
          <w:szCs w:val="22"/>
        </w:rPr>
        <w:t>et al</w:t>
      </w:r>
      <w:r w:rsidRPr="0008241C">
        <w:rPr>
          <w:noProof/>
          <w:sz w:val="22"/>
          <w:szCs w:val="22"/>
        </w:rPr>
        <w:t>., 2016; Jäch, M. A., &amp; Balke, 2010; Malicky, 2010)</w:t>
      </w:r>
      <w:r w:rsidRPr="0008241C">
        <w:rPr>
          <w:sz w:val="22"/>
          <w:szCs w:val="22"/>
        </w:rPr>
        <w:fldChar w:fldCharType="end"/>
      </w:r>
      <w:r w:rsidRPr="0008241C">
        <w:rPr>
          <w:rFonts w:eastAsia="MS Mincho"/>
          <w:sz w:val="22"/>
          <w:szCs w:val="22"/>
        </w:rPr>
        <w:t>. Figure 3.5 depicts the cumulative impacts of various drivers on the inland freshwater ecosystems in South-East Asia.</w:t>
      </w:r>
    </w:p>
    <w:p w14:paraId="793BB361" w14:textId="77777777" w:rsidR="00A01204" w:rsidRPr="0008241C" w:rsidRDefault="00A01204" w:rsidP="00A01204">
      <w:pPr>
        <w:rPr>
          <w:sz w:val="22"/>
          <w:szCs w:val="22"/>
          <w:lang w:eastAsia="ja-JP"/>
        </w:rPr>
      </w:pPr>
    </w:p>
    <w:p w14:paraId="025D9BE9" w14:textId="77777777" w:rsidR="00A01204" w:rsidRPr="0008241C" w:rsidRDefault="00A01204" w:rsidP="00A01204">
      <w:pPr>
        <w:rPr>
          <w:sz w:val="22"/>
          <w:szCs w:val="22"/>
          <w:lang w:eastAsia="ja-JP"/>
        </w:rPr>
      </w:pPr>
      <w:r w:rsidRPr="0008241C">
        <w:rPr>
          <w:noProof/>
          <w:sz w:val="22"/>
          <w:szCs w:val="22"/>
          <w:lang w:val="en-US" w:eastAsia="ja-JP"/>
        </w:rPr>
        <w:lastRenderedPageBreak/>
        <w:drawing>
          <wp:inline distT="0" distB="0" distL="0" distR="0" wp14:anchorId="435805BE" wp14:editId="22E1224B">
            <wp:extent cx="5682889" cy="4476466"/>
            <wp:effectExtent l="0" t="0" r="0" b="635"/>
            <wp:docPr id="22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94524" cy="4485631"/>
                    </a:xfrm>
                    <a:prstGeom prst="rect">
                      <a:avLst/>
                    </a:prstGeom>
                    <a:noFill/>
                    <a:ln>
                      <a:noFill/>
                    </a:ln>
                    <a:extLst/>
                  </pic:spPr>
                </pic:pic>
              </a:graphicData>
            </a:graphic>
          </wp:inline>
        </w:drawing>
      </w:r>
    </w:p>
    <w:p w14:paraId="5C32DCEF"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3.5 Cumulative impacts of various drivers on freshwater fish diversity in the Mekong Basin. Source: Kano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371/journal.pone.0160151","ISSN":"19326203","PMID":"27532150","abstract":"&lt;p&gt;Both hydropower dams and global warming pose threats to freshwater fish diversity. While the extent of global warming may be reduced by a shift towards energy generation by large dams in order to reduce fossil-fuel use, such dams profoundly modify riverine habitats. Furthermore, the threats posed by dams and global warming will interact: for example, dams constrain range adjustments by fishes that might compensate for warming temperatures. Evaluation of their combined or synergistic effects is thus essential for adequate assessment of the consequences of planned water-resource developments. We made projections of the responses of 363 fish species within the Indo-Burma global biodiversity hotspot to the separate and joint impacts of dams and global warming. The hotspot encompasses the Lower Mekong Basin, which is the world’s largest freshwater capture fishery. Projections for 81 dam-building scenarios revealed progressive impacts upon projected species richness, habitable area, and the proportion of threatened species as generating capacity increased. Projections from 126 global-warming scenarios included a rise in species richness, a reduction in habitable area, and an increase in the proportion of threatened species; however, there was substantial variation in the extent of these changes among warming projections. Projections from scenarios that combined the effects of dams and global warming were derived either by simply adding the two threats, or by combining them in a synergistic manner that took account of the likelihood that habitat shifts under global warming would be constrained by river fragmentation. Impacts on fish diversity under the synergistic projections were 10–20% higher than those attributable to additive scenarios, and were exacerbated as generating capacity increased—particularly if CO&lt;sub&gt;2&lt;/sub&gt; emissions remained high. The impacts of dams, especially those on river mainstreams, are likely to be greater, more predictable and more immediately pressing for fishes than the consequences of global warming. Limits upon dam construction should therefore be a priority action for conserving fish biodiversity in the Indo-Burma hotspot. This would minimize synergistic impacts attributable to dams plus global warming, and help ensure the continued provision of ecosystem services represented by the Lower Mekong fishery.&lt;/p&gt;","author":[{"dropping-particle":"","family":"Kano","given":"Yuichi","non-dropping-particle":"","parse-names":false,"suffix":""},{"dropping-particle":"","family":"Dudgeon","given":"David","non-dropping-particle":"","parse-names":false,"suffix":""},{"dropping-particle":"","family":"Nam","given":"So","non-dropping-particle":"","parse-names":false,"suffix":""},{"dropping-particle":"","family":"Samejima","given":"Hiromitsu","non-dropping-particle":"","parse-names":false,"suffix":""},{"dropping-particle":"","family":"Watanabe","given":"Katsutoshi","non-dropping-particle":"","parse-names":false,"suffix":""},{"dropping-particle":"","family":"Grudpan","given":"Chaiwut","non-dropping-particle":"","parse-names":false,"suffix":""},{"dropping-particle":"","family":"Grudpan","given":"Jarungjit","non-dropping-particle":"","parse-names":false,"suffix":""},{"dropping-particle":"","family":"Magtoon","given":"Wichan","non-dropping-particle":"","parse-names":false,"suffix":""},{"dropping-particle":"","family":"Musikasinthorn","given":"Prachya","non-dropping-particle":"","parse-names":false,"suffix":""},{"dropping-particle":"","family":"Nguyen","given":"Phuong Thanh","non-dropping-particle":"","parse-names":false,"suffix":""},{"dropping-particle":"","family":"Praxaysonbath","given":"Bounthob","non-dropping-particle":"","parse-names":false,"suffix":""},{"dropping-particle":"","family":"Sato","given":"Tomoyuki","non-dropping-particle":"","parse-names":false,"suffix":""},{"dropping-particle":"","family":"Shibukawa","given":"Koichi","non-dropping-particle":"","parse-names":false,"suffix":""},{"dropping-particle":"","family":"Shimatani","given":"Yukihiro","non-dropping-particle":"","parse-names":false,"suffix":""},{"dropping-particle":"","family":"Suvarnaraksha","given":"Apinun","non-dropping-particle":"","parse-names":false,"suffix":""},{"dropping-particle":"","family":"Tanaka","given":"Wataru","non-dropping-particle":"","parse-names":false,"suffix":""},{"dropping-particle":"","family":"Thach","given":"Phanara","non-dropping-particle":"","parse-names":false,"suffix":""},{"dropping-particle":"","family":"Tran","given":"Dac Dinh","non-dropping-particle":"","parse-names":false,"suffix":""},{"dropping-particle":"","family":"Yamashita","given":"Tomomi","non-dropping-particle":"","parse-names":false,"suffix":""},{"dropping-particle":"","family":"Utsugi","given":"Kenzo","non-dropping-particle":"","parse-names":false,"suffix":""}],"container-title":"PLoS ONE","id":"ITEM-1","issue":"8","issued":{"date-parts":[["2016"]]},"page":"1-21","title":"Impacts of dams and global warming on fish biodiversity in the Indo-Burma hotspot","type":"article-journal","volume":"11"},"suppress-author":1,"uris":["http://www.mendeley.com/documents/?uuid=e79eaf98-2b6d-456e-b0d6-34d879044394"]}],"mendeley":{"formattedCitation":"(2016)","plainTextFormattedCitation":"(2016)","previouslyFormattedCitation":"(2016)"},"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6)</w:t>
      </w:r>
      <w:r w:rsidRPr="0008241C">
        <w:rPr>
          <w:b/>
          <w:kern w:val="2"/>
          <w:sz w:val="22"/>
          <w:szCs w:val="22"/>
          <w:lang w:eastAsia="ja-JP"/>
        </w:rPr>
        <w:fldChar w:fldCharType="end"/>
      </w:r>
      <w:r w:rsidRPr="0008241C">
        <w:rPr>
          <w:b/>
          <w:kern w:val="2"/>
          <w:sz w:val="22"/>
          <w:szCs w:val="22"/>
          <w:lang w:eastAsia="ja-JP"/>
        </w:rPr>
        <w:t>.</w:t>
      </w:r>
    </w:p>
    <w:p w14:paraId="2652ABDF" w14:textId="77777777" w:rsidR="00A01204" w:rsidRPr="0008241C" w:rsidRDefault="00A01204" w:rsidP="00A01204">
      <w:pPr>
        <w:rPr>
          <w:rFonts w:eastAsia="MS Mincho"/>
          <w:sz w:val="22"/>
          <w:szCs w:val="22"/>
          <w:lang w:eastAsia="ja-JP"/>
        </w:rPr>
      </w:pPr>
    </w:p>
    <w:p w14:paraId="4C985BD5" w14:textId="77777777" w:rsidR="00A01204" w:rsidRPr="0008241C" w:rsidRDefault="00A01204" w:rsidP="00A01204">
      <w:pPr>
        <w:rPr>
          <w:rFonts w:eastAsia="MS Mincho"/>
          <w:sz w:val="22"/>
          <w:szCs w:val="22"/>
          <w:lang w:eastAsia="ja-JP"/>
        </w:rPr>
      </w:pPr>
    </w:p>
    <w:p w14:paraId="0C07E1B5" w14:textId="77777777" w:rsidR="00A01204" w:rsidRPr="0008241C" w:rsidRDefault="00A01204" w:rsidP="00A01204">
      <w:pPr>
        <w:rPr>
          <w:sz w:val="22"/>
          <w:szCs w:val="22"/>
          <w:lang w:eastAsia="ja-JP"/>
        </w:rPr>
      </w:pPr>
      <w:r w:rsidRPr="0008241C">
        <w:rPr>
          <w:sz w:val="22"/>
          <w:szCs w:val="22"/>
          <w:lang w:eastAsia="ja-JP"/>
        </w:rPr>
        <w:t>General status and trends in various subregions are as follows:</w:t>
      </w:r>
    </w:p>
    <w:p w14:paraId="256AA2BD" w14:textId="77777777" w:rsidR="00A01204" w:rsidRPr="0008241C" w:rsidRDefault="00A01204" w:rsidP="00A01204">
      <w:pPr>
        <w:rPr>
          <w:sz w:val="22"/>
          <w:szCs w:val="22"/>
          <w:lang w:eastAsia="ja-JP"/>
        </w:rPr>
      </w:pPr>
    </w:p>
    <w:p w14:paraId="06F1F92A" w14:textId="77777777" w:rsidR="00A01204" w:rsidRPr="0008241C" w:rsidRDefault="00A01204" w:rsidP="00A01204">
      <w:pPr>
        <w:rPr>
          <w:sz w:val="22"/>
          <w:szCs w:val="22"/>
          <w:lang w:eastAsia="ja-JP"/>
        </w:rPr>
      </w:pPr>
      <w:r w:rsidRPr="0008241C">
        <w:rPr>
          <w:sz w:val="22"/>
          <w:szCs w:val="22"/>
          <w:lang w:eastAsia="ja-JP"/>
        </w:rPr>
        <w:t xml:space="preserve">The largest threats to rivers and streams in Australia, New Zealand and the Pacific islands include water diversion, animal translocations and invasive speci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Jenkins","given":"K M","non-dropping-particle":"","parse-names":false,"suffix":""},{"dropping-particle":"","family":"Kingsford","given":"R T","non-dropping-particle":"","parse-names":false,"suffix":""},{"dropping-particle":"","family":"Closs","given":"G P","non-dropping-particle":"","parse-names":false,"suffix":""},{"dropping-particle":"","family":"Wolfenden","given":"B J","non-dropping-particle":"","parse-names":false,"suffix":""},{"dropping-particle":"","family":"Matthaei","given":"C D","non-dropping-particle":"","parse-names":false,"suffix":""},{"dropping-particle":"","family":"Hay","given":"S E","non-dropping-particle":"","parse-names":false,"suffix":""}],"container-title":"Pacific Conservation Biology","id":"ITEM-1","issue":"3","issued":{"date-parts":[["2011"]]},"page":"201-219","title":"Climate change and freshwater systems in Oceania: an assessment of vulnerability and adaptation opportunities","type":"article-journal","volume":"17"},"uris":["http://www.mendeley.com/documents/?uuid=dda09870-15b6-417d-8b58-cb7fae00662e"]}],"mendeley":{"formattedCitation":"(Jenkins &lt;i&gt;et al.&lt;/i&gt;, 2011)","plainTextFormattedCitation":"(Jenkins et al., 2011)","previouslyFormattedCitation":"(Jenkins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Jenkins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As with other regions in the Asia-Pacific region, there is a significant impact of dams on biodiversity and nature's contribution to people (e.g., </w:t>
      </w:r>
      <w:r w:rsidRPr="0008241C">
        <w:rPr>
          <w:sz w:val="22"/>
          <w:szCs w:val="22"/>
          <w:lang w:eastAsia="ja-JP"/>
        </w:rPr>
        <w:fldChar w:fldCharType="begin" w:fldLock="1"/>
      </w:r>
      <w:r w:rsidRPr="0008241C">
        <w:rPr>
          <w:sz w:val="22"/>
          <w:szCs w:val="22"/>
          <w:lang w:eastAsia="ja-JP"/>
        </w:rPr>
        <w:instrText>ADDIN CSL_CITATION {"citationItems":[{"id":"ITEM-1","itemData":{"DOI":"10.2307/1312557","ISBN":"0006-3568","ISSN":"00063568","PMID":"2443","abstract":"First Paragaph: The damming of a river has been called a cataclysmic event in the life of a riverine ecosystem (Gup 1994). By changing the flow of water, sediment, nutrients, energy, and biota, dams interrupt and alter most of a river's important ecological processes. The goal of this article is to illustrate a geomorphically based approach to understanding and reducing some of the cataclysmic effects of dams on downstream riverine ecosystems. Additionally, we hope to provoke debate on the merits of different approaches to river conservation.","author":[{"dropping-particle":"","family":"Ligon","given":"Franklin K","non-dropping-particle":"","parse-names":false,"suffix":""},{"dropping-particle":"","family":"Dietrich","given":"William E","non-dropping-particle":"","parse-names":false,"suffix":""},{"dropping-particle":"","family":"Trush","given":"William J","non-dropping-particle":"","parse-names":false,"suffix":""}],"container-title":"BioScience","id":"ITEM-1","issue":"3","issued":{"date-parts":[["1995"]]},"page":"183-192","title":"Downstream Ecological Effects of Dams: A geomorphic perspective","type":"article-journal","volume":"45"},"uris":["http://www.mendeley.com/documents/?uuid=7de6706c-50b8-4235-be7a-a45da61b07d1"]}],"mendeley":{"formattedCitation":"(Ligon &lt;i&gt;et al.&lt;/i&gt;, 1995)","manualFormatting":"Ligon et al., 1995)","plainTextFormattedCitation":"(Ligon et al., 1995)","previouslyFormattedCitation":"(Ligon &lt;i&gt;et al.&lt;/i&gt;, 199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igon </w:t>
      </w:r>
      <w:r w:rsidRPr="0008241C">
        <w:rPr>
          <w:i/>
          <w:noProof/>
          <w:sz w:val="22"/>
          <w:szCs w:val="22"/>
          <w:lang w:eastAsia="ja-JP"/>
        </w:rPr>
        <w:t>et al</w:t>
      </w:r>
      <w:r w:rsidRPr="0008241C">
        <w:rPr>
          <w:noProof/>
          <w:sz w:val="22"/>
          <w:szCs w:val="22"/>
          <w:lang w:eastAsia="ja-JP"/>
        </w:rPr>
        <w:t>., 1995)</w:t>
      </w:r>
      <w:r w:rsidRPr="0008241C">
        <w:rPr>
          <w:sz w:val="22"/>
          <w:szCs w:val="22"/>
          <w:lang w:eastAsia="ja-JP"/>
        </w:rPr>
        <w:fldChar w:fldCharType="end"/>
      </w:r>
      <w:r w:rsidRPr="0008241C">
        <w:rPr>
          <w:sz w:val="22"/>
          <w:szCs w:val="22"/>
          <w:lang w:eastAsia="ja-JP"/>
        </w:rPr>
        <w:t xml:space="preserve">. Globally, New Zealand is reported to have the highest percentage of threatened specie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Elston","given":"E.","non-dropping-particle":"","parse-names":false,"suffix":""},{"dropping-particle":"","family":"Anderson-Lederer","given":"R.","non-dropping-particle":"","parse-names":false,"suffix":""},{"dropping-particle":"","family":"Death","given":"R. G.","non-dropping-particle":"","parse-names":false,"suffix":""},{"dropping-particle":"","family":"Joy","given":"M. K.","non-dropping-particle":"","parse-names":false,"suffix":""}],"id":"ITEM-1","issue":"1","issued":{"date-parts":[["2015"]]},"page":"1-14","title":"The Plight of New Zealand ’ s Freshwater Biodiversity","type":"article-journal"},"uris":["http://www.mendeley.com/documents/?uuid=b3133440-0404-4901-b529-155745bd0507"]}],"mendeley":{"formattedCitation":"(Elston &lt;i&gt;et al.&lt;/i&gt;, 2015)","plainTextFormattedCitation":"(Elston et al., 2015)","previouslyFormattedCitation":"(Elsto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Elsto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The side-effects of rapid development, IAS and increasing demand for water are the common drivers responsible for the decline. </w:t>
      </w:r>
    </w:p>
    <w:p w14:paraId="0BF08532" w14:textId="77777777" w:rsidR="00A01204" w:rsidRPr="0008241C" w:rsidRDefault="00A01204" w:rsidP="00A01204">
      <w:pPr>
        <w:rPr>
          <w:sz w:val="22"/>
          <w:szCs w:val="22"/>
        </w:rPr>
      </w:pPr>
    </w:p>
    <w:p w14:paraId="253286D6" w14:textId="4CA41030" w:rsidR="00A01204" w:rsidRPr="0008241C" w:rsidRDefault="00A01204" w:rsidP="00A01204">
      <w:pPr>
        <w:rPr>
          <w:sz w:val="22"/>
          <w:szCs w:val="22"/>
          <w:lang w:eastAsia="ja-JP"/>
        </w:rPr>
      </w:pPr>
      <w:r w:rsidRPr="0008241C">
        <w:rPr>
          <w:sz w:val="22"/>
          <w:szCs w:val="22"/>
        </w:rPr>
        <w:t>Australia might have the most complete data coverage including states and trends for key rivers. For example, the Murray-Darling basin is of high concern for freshwater biodiversity with 40</w:t>
      </w:r>
      <w:r w:rsidR="00C934E9">
        <w:rPr>
          <w:sz w:val="22"/>
          <w:szCs w:val="22"/>
        </w:rPr>
        <w:t xml:space="preserve"> per cent</w:t>
      </w:r>
      <w:r w:rsidRPr="0008241C">
        <w:rPr>
          <w:sz w:val="22"/>
          <w:szCs w:val="22"/>
        </w:rPr>
        <w:t xml:space="preserve"> of the river length being impaired, 10</w:t>
      </w:r>
      <w:r w:rsidR="00C934E9">
        <w:rPr>
          <w:sz w:val="22"/>
          <w:szCs w:val="22"/>
        </w:rPr>
        <w:t xml:space="preserve"> per cent</w:t>
      </w:r>
      <w:r w:rsidRPr="0008241C">
        <w:rPr>
          <w:sz w:val="22"/>
          <w:szCs w:val="22"/>
        </w:rPr>
        <w:t xml:space="preserve"> of river length being severely impaired with 50</w:t>
      </w:r>
      <w:r w:rsidR="00C934E9">
        <w:rPr>
          <w:sz w:val="22"/>
          <w:szCs w:val="22"/>
        </w:rPr>
        <w:t xml:space="preserve"> per cent</w:t>
      </w:r>
      <w:r w:rsidRPr="0008241C">
        <w:rPr>
          <w:sz w:val="22"/>
          <w:szCs w:val="22"/>
        </w:rPr>
        <w:t xml:space="preserve"> of species lost. Most rivers have low biodiversity compared to baseline conditions. Despite local trends, there is no overall trend over a ten-year period </w:t>
      </w:r>
      <w:r w:rsidRPr="0008241C">
        <w:rPr>
          <w:sz w:val="22"/>
          <w:szCs w:val="22"/>
        </w:rPr>
        <w:fldChar w:fldCharType="begin" w:fldLock="1"/>
      </w:r>
      <w:r w:rsidRPr="0008241C">
        <w:rPr>
          <w:sz w:val="22"/>
          <w:szCs w:val="22"/>
        </w:rPr>
        <w:instrText>ADDIN CSL_CITATION {"citationItems":[{"id":"ITEM-1","itemData":{"author":[{"dropping-particle":"","family":"Cresswell","given":"I.D.","non-dropping-particle":"","parse-names":false,"suffix":""},{"dropping-particle":"","family":"Murphy","given":"H.","non-dropping-particle":"","parse-names":false,"suffix":""}],"id":"ITEM-1","issued":{"date-parts":[["2017"]]},"number-of-pages":"209","publisher-place":"Canberra, Australia","title":"Australia State of the Environment 2016: BiodiAustralia state of the environment 2016: biodiversity, independent report to the Australian Government Minister for the Environment and Energy","type":"report"},"uris":["http://www.mendeley.com/documents/?uuid=9d69d00f-2160-4feb-bd1d-9562e484e946"]}],"mendeley":{"formattedCitation":"(Cresswell &amp; Murphy, 2017)","plainTextFormattedCitation":"(Cresswell &amp; Murphy, 2017)","previouslyFormattedCitation":"(Cresswell &amp; Murphy, 2017)"},"properties":{"noteIndex":0},"schema":"https://github.com/citation-style-language/schema/raw/master/csl-citation.json"}</w:instrText>
      </w:r>
      <w:r w:rsidRPr="0008241C">
        <w:rPr>
          <w:sz w:val="22"/>
          <w:szCs w:val="22"/>
        </w:rPr>
        <w:fldChar w:fldCharType="separate"/>
      </w:r>
      <w:r w:rsidRPr="0008241C">
        <w:rPr>
          <w:noProof/>
          <w:sz w:val="22"/>
          <w:szCs w:val="22"/>
        </w:rPr>
        <w:t>(Cresswell &amp; Murphy, 2017)</w:t>
      </w:r>
      <w:r w:rsidRPr="0008241C">
        <w:rPr>
          <w:sz w:val="22"/>
          <w:szCs w:val="22"/>
        </w:rPr>
        <w:fldChar w:fldCharType="end"/>
      </w:r>
      <w:r w:rsidRPr="0008241C">
        <w:rPr>
          <w:sz w:val="22"/>
          <w:szCs w:val="22"/>
        </w:rPr>
        <w:t xml:space="preserve">. </w:t>
      </w:r>
      <w:r w:rsidRPr="0008241C">
        <w:rPr>
          <w:sz w:val="22"/>
          <w:szCs w:val="22"/>
          <w:lang w:eastAsia="ja-JP"/>
        </w:rPr>
        <w:t xml:space="preserve">Non-arid zone northern Australian rivers are in good condition, while cattle, large feral animals have led to endemic fish and invertebrate losses in the arid zone. In southern Australia where water has been extracted for agricultural or urban use and natural river flows have been altered, significant biodiversity declines have occurred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ater management for increasing environmental flow benefits is actively managed in the Murray Darling basin from 2012, following major condition decline (1996-2010), but benefits are not systematically assessed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Grafton","given":"R. Q.","non-dropping-particle":"","parse-names":false,"suffix":""},{"dropping-particle":"","family":"Connell","given":"D.","non-dropping-particle":"","parse-names":false,"suffix":""}],"id":"ITEM-1","issued":{"date-parts":[["2013"]]},"publisher":"Canberra: ANU Press","title":"Basin futures: water reform in the Murray-Darling basin. Canberra: ANU Press.","type":"book"},"uris":["http://www.mendeley.com/documents/?uuid=e15927d9-8fc5-48e5-bc29-c699199a0b1f"]}],"mendeley":{"formattedCitation":"(Grafton &amp; Connell, 2013)","plainTextFormattedCitation":"(Grafton &amp; Connell, 2013)","previouslyFormattedCitation":"(Grafton &amp; Connell,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Grafton &amp; Connell, 2013)</w:t>
      </w:r>
      <w:r w:rsidRPr="0008241C">
        <w:rPr>
          <w:sz w:val="22"/>
          <w:szCs w:val="22"/>
          <w:lang w:eastAsia="ja-JP"/>
        </w:rPr>
        <w:fldChar w:fldCharType="end"/>
      </w:r>
      <w:r w:rsidRPr="0008241C">
        <w:rPr>
          <w:sz w:val="22"/>
          <w:szCs w:val="22"/>
          <w:lang w:eastAsia="ja-JP"/>
        </w:rPr>
        <w:t>. Native fish are found in only 43</w:t>
      </w:r>
      <w:r w:rsidR="00C934E9">
        <w:rPr>
          <w:sz w:val="22"/>
          <w:szCs w:val="22"/>
          <w:lang w:eastAsia="ja-JP"/>
        </w:rPr>
        <w:t xml:space="preserve"> per cent</w:t>
      </w:r>
      <w:r w:rsidRPr="0008241C">
        <w:rPr>
          <w:sz w:val="22"/>
          <w:szCs w:val="22"/>
          <w:lang w:eastAsia="ja-JP"/>
        </w:rPr>
        <w:t xml:space="preserve"> of the rivers where they previously occured </w:t>
      </w:r>
      <w:r w:rsidRPr="0008241C">
        <w:rPr>
          <w:sz w:val="22"/>
          <w:szCs w:val="22"/>
          <w:lang w:eastAsia="ja-JP"/>
        </w:rPr>
        <w:fldChar w:fldCharType="begin" w:fldLock="1"/>
      </w:r>
      <w:r w:rsidRPr="0008241C">
        <w:rPr>
          <w:sz w:val="22"/>
          <w:szCs w:val="22"/>
          <w:lang w:eastAsia="ja-JP"/>
        </w:rPr>
        <w:instrText>ADDIN CSL_CITATION {"citationItems":[{"id":"ITEM-1","itemData":{"DOI":"10.1177/135","ISBN":"9780642568","ISSN":"01633864","PMID":"1959","URL":"http://www.environment.gov.au/biodiversity/abrs/publications/other/species-numbers/2009/06-references.html","abstract":"In Australia and around the world, biodiversity is under huge and growing pressure. The pressures are pervasive and chronic in many places invasive species, habitat loss and climate change in particular. But theres also good news. Every day we are making exciting new discoveries about the breadth and depth of Australias biodiversity. Since the first edition of the Numbers of Living Species in Australia and the World was produced in 2006, weve discovered 48 reptiles, about 200 new fish species and 1,184 flowering plants. Understanding of the global significance of Australias biodiversity is also on the increase. This comprehensive review of the endemism of Australias plants and animals shows that a greater percentage of our plants and animals are found nowhere else in the world. Reptile endemism has jumped from 89 to 93 per cent, mammals from 83 to 87 and frogs from 93 to 94. And close to 92 per cent of our vascular plants, up from 90 per cent, are unique to Australia. It is vital that we forge new and innovative ways of conserving and protecting this unique biodiversity at a landscape level. Harnessing core science and knowledge bases, like this report, will be key to creating new ways of meeting Australias biodiversity challenges. Importantly, they provide a benchmark for assessing and monitoring the future effects of climate change on Australias biodiversity. As we move into the International Year of Biodiversity in 2010, Australia has the opportunity to show global leadership in biodiversity conservation. This report, the only one of its kind in the world, is a positive start.","author":[{"dropping-particle":"","family":"Chapman","given":"Arthur D","non-dropping-particle":"","parse-names":false,"suffix":""}],"container-title":"Heritage","id":"ITEM-1","issue":"September","issued":{"date-parts":[["2009"]]},"page":"84","title":"Numbers of Living Species in Australia and the World","type":"webpage","volume":"2nd"},"uris":["http://www.mendeley.com/documents/?uuid=d8ee0e5c-35b8-4564-a5c0-df027c3cd312"]}],"mendeley":{"formattedCitation":"(Chapman, 2009)","manualFormatting":"(Chapman, 2009","plainTextFormattedCitation":"(Chapman, 2009)","previouslyFormattedCitation":"(Chapman,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hapman, 2009</w:t>
      </w:r>
      <w:r w:rsidRPr="0008241C">
        <w:rPr>
          <w:sz w:val="22"/>
          <w:szCs w:val="22"/>
          <w:lang w:eastAsia="ja-JP"/>
        </w:rPr>
        <w:fldChar w:fldCharType="end"/>
      </w:r>
      <w:r w:rsidRPr="0008241C">
        <w:rPr>
          <w:sz w:val="22"/>
          <w:szCs w:val="22"/>
          <w:lang w:eastAsia="ja-JP"/>
        </w:rPr>
        <w:t xml:space="preserve">). </w:t>
      </w:r>
    </w:p>
    <w:p w14:paraId="1E6B9803" w14:textId="77777777" w:rsidR="00A01204" w:rsidRPr="0008241C" w:rsidRDefault="00A01204" w:rsidP="00A01204">
      <w:pPr>
        <w:rPr>
          <w:sz w:val="22"/>
          <w:szCs w:val="22"/>
          <w:lang w:eastAsia="ja-JP"/>
        </w:rPr>
      </w:pPr>
    </w:p>
    <w:p w14:paraId="20B35D85" w14:textId="29AD2CEE" w:rsidR="00A01204" w:rsidRPr="0008241C" w:rsidRDefault="00A01204" w:rsidP="00A01204">
      <w:pPr>
        <w:rPr>
          <w:sz w:val="22"/>
          <w:szCs w:val="22"/>
          <w:lang w:eastAsia="ja-JP"/>
        </w:rPr>
      </w:pPr>
      <w:r w:rsidRPr="0008241C">
        <w:rPr>
          <w:sz w:val="22"/>
          <w:szCs w:val="22"/>
          <w:lang w:eastAsia="ja-JP"/>
        </w:rPr>
        <w:lastRenderedPageBreak/>
        <w:t xml:space="preserve">The Mekong river system is particularly diverse in fish (898 indigenous species) and </w:t>
      </w:r>
      <w:r w:rsidRPr="0008241C">
        <w:rPr>
          <w:sz w:val="22"/>
          <w:szCs w:val="22"/>
        </w:rPr>
        <w:t>gastropod mollusks (Lower Mekong: ca. 140 species, 79</w:t>
      </w:r>
      <w:r w:rsidR="00C934E9">
        <w:rPr>
          <w:sz w:val="22"/>
          <w:szCs w:val="22"/>
        </w:rPr>
        <w:t xml:space="preserve"> per cent</w:t>
      </w:r>
      <w:r w:rsidRPr="0008241C">
        <w:rPr>
          <w:sz w:val="22"/>
          <w:szCs w:val="22"/>
        </w:rPr>
        <w:t xml:space="preserve"> endemic)</w:t>
      </w:r>
      <w:r w:rsidRPr="0008241C">
        <w:rPr>
          <w:sz w:val="22"/>
          <w:szCs w:val="22"/>
          <w:lang w:eastAsia="ja-JP"/>
        </w:rPr>
        <w:t xml:space="preserve">, but increasingly fragmented, causing severe biodiversity loss </w:t>
      </w:r>
      <w:r w:rsidRPr="0008241C">
        <w:rPr>
          <w:sz w:val="22"/>
          <w:szCs w:val="22"/>
          <w:lang w:eastAsia="ja-JP"/>
        </w:rPr>
        <w:fldChar w:fldCharType="begin" w:fldLock="1"/>
      </w:r>
      <w:r w:rsidRPr="0008241C">
        <w:rPr>
          <w:sz w:val="22"/>
          <w:szCs w:val="22"/>
          <w:lang w:eastAsia="ja-JP"/>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page":"1","title":"Lost fishes, who is counting? The extent of the threat to freshwater fish biodiversity.","type":"article-journal"},"uris":["http://www.mendeley.com/documents/?uuid=1b7646a5-f097-4aeb-a9d8-91b96b329d1a"]},{"id":"ITEM-2","itemData":{"DOI":"10.1007/s10750-007-9012-6","ISSN":"0018-8158","author":[{"dropping-particle":"","family":"Strong","given":"Ellen E.","non-dropping-particle":"","parse-names":false,"suffix":""},{"dropping-particle":"","family":"Gargominy","given":"Olivier","non-dropping-particle":"","parse-names":false,"suffix":""},{"dropping-particle":"","family":"Ponder","given":"Winston F.","non-dropping-particle":"","parse-names":false,"suffix":""},{"dropping-particle":"","family":"Bouchet","given":"Philippe","non-dropping-particle":"","parse-names":false,"suffix":""}],"container-title":"Hydrobiologia","id":"ITEM-2","issue":"1","issued":{"date-parts":[["2008","1","18"]]},"page":"149-166","publisher":"Springer Netherlands","title":"Global diversity of gastropods (Gastropoda; Mollusca) in freshwater","type":"article-journal","volume":"595"},"uris":["http://www.mendeley.com/documents/?uuid=c2f99aca-aa5d-3e78-8593-de632182168b"]},{"id":"ITEM-3","itemData":{"DOI":"http://dx.doi.org/10.1016/B978-0-12-374026-7.00008-5","ISBN":"978-0-12-374026-7","abstract":"Publisher Summary The Mekong Fish Database developed by the Mekong River Commission provides the most comprehensive data source on Mekong fishes, although it does not include any information on species from areas upstream of Yunnan and in Myanmar. Current speed and channel morphology change as the Mekong River flows downstream affect the species that favor specific parts of the river, and the upper and lower reaches of the Mekong harbor different fish faunas. The Mekong River mainstream and the lowland sections of tributaries are highly turbid during the flood season because of the heavy sediment load. Catfishes are well adapted to this environment with their sensitive barbels that allow them to locate food without the help of their eyes. The threadfins use their filamentous pectoral fins in a similar way and both groups are well adapted to an environment with almost no light penetration. Some species that show preference for certain parts of the mainstream are the endemic Mekongina erythrospila and Labeo dyocheilus that have a preference for fast-flowing water and are rare or absent downstream of Kratie where there are no rapids.","author":[{"dropping-particle":"","family":"Valbo-Jørgensen","given":"John","non-dropping-particle":"","parse-names":false,"suffix":""},{"dropping-particle":"","family":"Coates","given":"David","non-dropping-particle":"","parse-names":false,"suffix":""},{"dropping-particle":"","family":"Hortle","given":"Kent","non-dropping-particle":"","parse-names":false,"suffix":""}],"container-title":"The Mekong","id":"ITEM-3","issued":{"date-parts":[["2009"]]},"page":"161-196","title":"Chapter 8 - Fish Diversity in the Mekong River Basin","type":"chapter"},"uris":["http://www.mendeley.com/documents/?uuid=ad8bc15f-7963-40f7-9b2a-6389e60f0639"]}],"mendeley":{"formattedCitation":"(Darwall &amp; Freyhof, 2015; Strong &lt;i&gt;et al.&lt;/i&gt;, 2008; Valbo-Jørgensen &lt;i&gt;et al.&lt;/i&gt;, 2009)","plainTextFormattedCitation":"(Darwall &amp; Freyhof, 2015; Strong et al., 2008; Valbo-Jørgensen et al., 2009)","previouslyFormattedCitation":"(Darwall &amp; Freyhof, 2015; Strong &lt;i&gt;et al.&lt;/i&gt;, 2008; Valbo-Jørgensen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arwall &amp; Freyhof, 2015; Strong </w:t>
      </w:r>
      <w:r w:rsidRPr="0008241C">
        <w:rPr>
          <w:i/>
          <w:noProof/>
          <w:sz w:val="22"/>
          <w:szCs w:val="22"/>
          <w:lang w:eastAsia="ja-JP"/>
        </w:rPr>
        <w:t>et al.</w:t>
      </w:r>
      <w:r w:rsidRPr="0008241C">
        <w:rPr>
          <w:noProof/>
          <w:sz w:val="22"/>
          <w:szCs w:val="22"/>
          <w:lang w:eastAsia="ja-JP"/>
        </w:rPr>
        <w:t xml:space="preserve">, 2008; Valbo-Jørgensen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The creation of 78 dams across the Mekong River Basin has negatively impacted fish productivity and biodiversity </w:t>
      </w:r>
      <w:r w:rsidRPr="0008241C">
        <w:rPr>
          <w:sz w:val="22"/>
          <w:szCs w:val="22"/>
          <w:lang w:eastAsia="ja-JP"/>
        </w:rPr>
        <w:fldChar w:fldCharType="begin" w:fldLock="1"/>
      </w:r>
      <w:r w:rsidRPr="0008241C">
        <w:rPr>
          <w:sz w:val="22"/>
          <w:szCs w:val="22"/>
          <w:lang w:eastAsia="ja-JP"/>
        </w:rPr>
        <w:instrText>ADDIN CSL_CITATION {"citationItems":[{"id":"ITEM-1","itemData":{"DOI":"10.1073/pnas.1201423109","ISBN":"0027-8424","ISSN":"0027-8424","PMID":"22393001","abstract":"The Mekong River Basin, site of the biggest inlandfishery in the; ; world, is undergoing massive hydropower development. Planned; ; dams will block criticalfish migration routes between the river’s; ; downstreamfloodplains and upstream tributaries. Here we estimatefish biomass and biodiversity losses in numerous damming; ; scenarios using a simple ecological model offish migration. Our; ; framework allows detailing trade-offs between dam locations,; ; power production, and impacts onfish resources. We find that; ; the completion of 78 dams on tributaries, which have not previously been subject to strategic analysis, would have catastrophic; ; impacts onfish productivity and biodiversity. Our results argue for; ; reassessment of several dams planned, and call for a new regional; ; agreement on tributary development of the Mekong River Basin.","author":[{"dropping-particle":"","family":"Ziv","given":"Guy","non-dropping-particle":"","parse-names":false,"suffix":""},{"dropping-particle":"","family":"Baran","given":"Eric","non-dropping-particle":"","parse-names":false,"suffix":""},{"dropping-particle":"","family":"Nam","given":"So","non-dropping-particle":"","parse-names":false,"suffix":""},{"dropping-particle":"","family":"Rodríguez-Iturbe","given":"Ignacio","non-dropping-particle":"","parse-names":false,"suffix":""},{"dropping-particle":"","family":"Levin","given":"Simon A.","non-dropping-particle":"","parse-names":false,"suffix":""}],"container-title":"Proceedings of the National Academy of Sciences","id":"ITEM-1","issue":"15","issued":{"date-parts":[["2011"]]},"page":"5609–5614","title":"Trading-off fish biodiversity, food security, and hydropower in the Mekong River Basin","type":"article-journal","volume":"109"},"uris":["http://www.mendeley.com/documents/?uuid=9b11a8d6-4302-4289-b40b-39fd08551abf"]}],"mendeley":{"formattedCitation":"(Ziv &lt;i&gt;et al.&lt;/i&gt;, 2011)","plainTextFormattedCitation":"(Ziv et al., 2011)","previouslyFormattedCitation":"(Ziv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Ziv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Furthermore, habitat shifts associated with dam creation  synergistically enhances the impacts on fish diversity when coupled with global warming </w:t>
      </w:r>
      <w:r w:rsidRPr="0008241C">
        <w:rPr>
          <w:sz w:val="22"/>
          <w:szCs w:val="22"/>
          <w:lang w:eastAsia="ja-JP"/>
        </w:rPr>
        <w:fldChar w:fldCharType="begin" w:fldLock="1"/>
      </w:r>
      <w:r w:rsidRPr="0008241C">
        <w:rPr>
          <w:sz w:val="22"/>
          <w:szCs w:val="22"/>
          <w:lang w:eastAsia="ja-JP"/>
        </w:rPr>
        <w:instrText>ADDIN CSL_CITATION {"citationItems":[{"id":"ITEM-1","itemData":{"DOI":"10.1371/journal.pone.0160151","ISSN":"19326203","PMID":"27532150","abstract":"&lt;p&gt;Both hydropower dams and global warming pose threats to freshwater fish diversity. While the extent of global warming may be reduced by a shift towards energy generation by large dams in order to reduce fossil-fuel use, such dams profoundly modify riverine habitats. Furthermore, the threats posed by dams and global warming will interact: for example, dams constrain range adjustments by fishes that might compensate for warming temperatures. Evaluation of their combined or synergistic effects is thus essential for adequate assessment of the consequences of planned water-resource developments. We made projections of the responses of 363 fish species within the Indo-Burma global biodiversity hotspot to the separate and joint impacts of dams and global warming. The hotspot encompasses the Lower Mekong Basin, which is the world’s largest freshwater capture fishery. Projections for 81 dam-building scenarios revealed progressive impacts upon projected species richness, habitable area, and the proportion of threatened species as generating capacity increased. Projections from 126 global-warming scenarios included a rise in species richness, a reduction in habitable area, and an increase in the proportion of threatened species; however, there was substantial variation in the extent of these changes among warming projections. Projections from scenarios that combined the effects of dams and global warming were derived either by simply adding the two threats, or by combining them in a synergistic manner that took account of the likelihood that habitat shifts under global warming would be constrained by river fragmentation. Impacts on fish diversity under the synergistic projections were 10–20% higher than those attributable to additive scenarios, and were exacerbated as generating capacity increased—particularly if CO&lt;sub&gt;2&lt;/sub&gt; emissions remained high. The impacts of dams, especially those on river mainstreams, are likely to be greater, more predictable and more immediately pressing for fishes than the consequences of global warming. Limits upon dam construction should therefore be a priority action for conserving fish biodiversity in the Indo-Burma hotspot. This would minimize synergistic impacts attributable to dams plus global warming, and help ensure the continued provision of ecosystem services represented by the Lower Mekong fishery.&lt;/p&gt;","author":[{"dropping-particle":"","family":"Kano","given":"Yuichi","non-dropping-particle":"","parse-names":false,"suffix":""},{"dropping-particle":"","family":"Dudgeon","given":"David","non-dropping-particle":"","parse-names":false,"suffix":""},{"dropping-particle":"","family":"Nam","given":"So","non-dropping-particle":"","parse-names":false,"suffix":""},{"dropping-particle":"","family":"Samejima","given":"Hiromitsu","non-dropping-particle":"","parse-names":false,"suffix":""},{"dropping-particle":"","family":"Watanabe","given":"Katsutoshi","non-dropping-particle":"","parse-names":false,"suffix":""},{"dropping-particle":"","family":"Grudpan","given":"Chaiwut","non-dropping-particle":"","parse-names":false,"suffix":""},{"dropping-particle":"","family":"Grudpan","given":"Jarungjit","non-dropping-particle":"","parse-names":false,"suffix":""},{"dropping-particle":"","family":"Magtoon","given":"Wichan","non-dropping-particle":"","parse-names":false,"suffix":""},{"dropping-particle":"","family":"Musikasinthorn","given":"Prachya","non-dropping-particle":"","parse-names":false,"suffix":""},{"dropping-particle":"","family":"Nguyen","given":"Phuong Thanh","non-dropping-particle":"","parse-names":false,"suffix":""},{"dropping-particle":"","family":"Praxaysonbath","given":"Bounthob","non-dropping-particle":"","parse-names":false,"suffix":""},{"dropping-particle":"","family":"Sato","given":"Tomoyuki","non-dropping-particle":"","parse-names":false,"suffix":""},{"dropping-particle":"","family":"Shibukawa","given":"Koichi","non-dropping-particle":"","parse-names":false,"suffix":""},{"dropping-particle":"","family":"Shimatani","given":"Yukihiro","non-dropping-particle":"","parse-names":false,"suffix":""},{"dropping-particle":"","family":"Suvarnaraksha","given":"Apinun","non-dropping-particle":"","parse-names":false,"suffix":""},{"dropping-particle":"","family":"Tanaka","given":"Wataru","non-dropping-particle":"","parse-names":false,"suffix":""},{"dropping-particle":"","family":"Thach","given":"Phanara","non-dropping-particle":"","parse-names":false,"suffix":""},{"dropping-particle":"","family":"Tran","given":"Dac Dinh","non-dropping-particle":"","parse-names":false,"suffix":""},{"dropping-particle":"","family":"Yamashita","given":"Tomomi","non-dropping-particle":"","parse-names":false,"suffix":""},{"dropping-particle":"","family":"Utsugi","given":"Kenzo","non-dropping-particle":"","parse-names":false,"suffix":""}],"container-title":"PLoS ONE","id":"ITEM-1","issue":"8","issued":{"date-parts":[["2016"]]},"page":"1-21","title":"Impacts of dams and global warming on fish biodiversity in the Indo-Burma hotspot","type":"article-journal","volume":"11"},"uris":["http://www.mendeley.com/documents/?uuid=e79eaf98-2b6d-456e-b0d6-34d879044394"]}],"mendeley":{"formattedCitation":"(Kano &lt;i&gt;et al.&lt;/i&gt;, 2016)","plainTextFormattedCitation":"(Kano et al., 2016)","previouslyFormattedCitation":"(Kano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no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In most of south-east Asia, agricultural and mining run-offs, untreated municipal and industrial wastes pose additional threats to river biodiversity (e.g. </w:t>
      </w:r>
      <w:r w:rsidRPr="0008241C">
        <w:rPr>
          <w:sz w:val="22"/>
          <w:szCs w:val="22"/>
          <w:lang w:eastAsia="ja-JP"/>
        </w:rPr>
        <w:fldChar w:fldCharType="begin" w:fldLock="1"/>
      </w:r>
      <w:r w:rsidRPr="0008241C">
        <w:rPr>
          <w:sz w:val="22"/>
          <w:szCs w:val="22"/>
          <w:lang w:eastAsia="ja-JP"/>
        </w:rPr>
        <w:instrText>ADDIN CSL_CITATION {"citationItems":[{"id":"ITEM-1","itemData":{"DOI":"10.1071/MF09065","ISBN":"13231650 (ISSN)","ISSN":"13231650","abstract":"The impact of pollution on the trophic ecology of the Kelian River (Borneo, Indonesia) was studied by comparing food webs (on the basis of gut analysis and field and laboratory observations) at six sites. The upper sites were in pristine rainforest but the river became increasingly polluted downstream, largely owing to sedimentation from alluvial gold mining activities. Four previous studies all showed a downstream decrease in macroinvertebrates (mean abundance: 272 per 400 cm2 at Site 1 dropped to 2.6 at Site 6; mean number of taxa: 37.6 at Site 1 down to 1.6 at Site 6), and this was highly correlated with suspended solids. Food webs also reflected the effect of pollution. Cleaner sites had more complex food webs, with more elements, links, higher linkage density and higher complexity than did downstream polluted sites, which lacked grazers, shredders and filterers. Several taxa that were grazers at clean sites became collector-gatherers at polluted sites. Despite the enormous impact of pollution, cessation of alluvial mining activities resulted in some recovery. The resilience of the fauna is likely to be enhanced by the tropical conditions with high rainfall, rapid flow rates and high temperatures, coupled with rapid life cycles. Fish distribution and diets did not appear to be affected by pollution.","author":[{"dropping-particle":"","family":"Yule","given":"Catherine M.","non-dropping-particle":"","parse-names":false,"suffix":""},{"dropping-particle":"","family":"Boyero","given":"Luz","non-dropping-particle":"","parse-names":false,"suffix":""},{"dropping-particle":"","family":"Marchant","given":"Richard","non-dropping-particle":"","parse-names":false,"suffix":""}],"container-title":"Marine and Freshwater Research","id":"ITEM-1","issue":"2","issued":{"date-parts":[["2010"]]},"page":"204-213","title":"Effects of sediment pollution on food webs in a tropical river (Borneo, Indonesia)","type":"article-journal","volume":"61"},"uris":["http://www.mendeley.com/documents/?uuid=2b8b05fe-4014-462b-92ff-3ec31cb23d13"]},{"id":"ITEM-2","itemData":{"author":[{"dropping-particle":"","family":"Thailand State of Pollution Report Group","given":"","non-dropping-particle":"","parse-names":false,"suffix":""}],"id":"ITEM-2","issued":{"date-parts":[["2011"]]},"publisher":"BTS Press","publisher-place":"Bangkok","title":"Thailand State of Pollution Report 2009","type":"book"},"uris":["http://www.mendeley.com/documents/?uuid=e1b0c898-a2cf-4ed2-b95b-b86c5ea68eb6"]}],"mendeley":{"formattedCitation":"(Thailand State of Pollution Report Group, 2011; Yule &lt;i&gt;et al.&lt;/i&gt;, 2010)","manualFormatting":"Thailand State of Pollution Report Group, 2011; Yule et al., 2010","plainTextFormattedCitation":"(Thailand State of Pollution Report Group, 2011; Yule et al., 2010)","previouslyFormattedCitation":"(Thailand State of Pollution Report Group, 2011; Yule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hailand State of Pollution Report Group, 2011; Yule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Iwata </w:t>
      </w:r>
      <w:r w:rsidRPr="0008241C">
        <w:rPr>
          <w:i/>
          <w:sz w:val="22"/>
          <w:szCs w:val="22"/>
          <w:lang w:eastAsia="ja-JP"/>
        </w:rPr>
        <w:t>et al</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Iwata","given":"T.","non-dropping-particle":"","parse-names":false,"suffix":""},{"dropping-particle":"","family":"Nakano","given":"S.","non-dropping-particle":"","parse-names":false,"suffix":""},{"dropping-particle":"","family":"Inoue","given":"M.","non-dropping-particle":"","parse-names":false,"suffix":""}],"container-title":"Ecological Applications","id":"ITEM-1","issue":"2","issued":{"date-parts":[["2003"]]},"page":"461-473","title":"Impacts of past Riparian Deforestation on Stream Communities in a Tropical Rain Forest in Borneo Published by : Ecological Society of America IMPACTS OF PAST RIPARIAN DEFORESTATION ON STREAM COMMUNITIES IN A TROPICAL RAIN FOREST IN BORNEO","type":"article-journal","volume":"13"},"suppress-author":1,"uris":["http://www.mendeley.com/documents/?uuid=cf83aeb3-a24c-4a21-9e98-f0cd3b862dcd"]}],"mendeley":{"formattedCitation":"(2003)","plainTextFormattedCitation":"(2003)","previouslyFormattedCitation":"(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03)</w:t>
      </w:r>
      <w:r w:rsidRPr="0008241C">
        <w:rPr>
          <w:sz w:val="22"/>
          <w:szCs w:val="22"/>
          <w:lang w:eastAsia="ja-JP"/>
        </w:rPr>
        <w:fldChar w:fldCharType="end"/>
      </w:r>
      <w:r w:rsidRPr="0008241C">
        <w:rPr>
          <w:sz w:val="22"/>
          <w:szCs w:val="22"/>
          <w:lang w:eastAsia="ja-JP"/>
        </w:rPr>
        <w:t xml:space="preserve"> reported increased sedimentation and declines in benthic biodiversity (periphyton, invertebrates and fish) associated with riparian deforestation due intensive slash-and-burn agricultural practices. </w:t>
      </w:r>
    </w:p>
    <w:p w14:paraId="1C177429" w14:textId="77777777" w:rsidR="00A01204" w:rsidRPr="0008241C" w:rsidRDefault="00A01204" w:rsidP="00A01204">
      <w:pPr>
        <w:rPr>
          <w:sz w:val="22"/>
          <w:szCs w:val="22"/>
          <w:lang w:eastAsia="ja-JP"/>
        </w:rPr>
      </w:pPr>
      <w:r w:rsidRPr="0008241C">
        <w:rPr>
          <w:sz w:val="22"/>
          <w:szCs w:val="22"/>
          <w:lang w:eastAsia="ja-JP"/>
        </w:rPr>
        <w:t xml:space="preserve"> </w:t>
      </w:r>
    </w:p>
    <w:p w14:paraId="4AD00F40" w14:textId="77777777" w:rsidR="00A01204" w:rsidRPr="0008241C" w:rsidRDefault="00A01204" w:rsidP="00A01204">
      <w:pPr>
        <w:rPr>
          <w:sz w:val="22"/>
          <w:szCs w:val="22"/>
          <w:lang w:eastAsia="ja-JP"/>
        </w:rPr>
      </w:pPr>
      <w:r w:rsidRPr="0008241C">
        <w:rPr>
          <w:sz w:val="22"/>
          <w:szCs w:val="22"/>
          <w:lang w:eastAsia="ja-JP"/>
        </w:rPr>
        <w:t xml:space="preserve">With exceptional riverine fish diversity and endemism, China has at least 717 freshwater fish species in 33 families inhabiting rivers </w:t>
      </w:r>
      <w:r w:rsidRPr="0008241C">
        <w:rPr>
          <w:sz w:val="22"/>
          <w:szCs w:val="22"/>
          <w:lang w:eastAsia="ja-JP"/>
        </w:rPr>
        <w:fldChar w:fldCharType="begin" w:fldLock="1"/>
      </w:r>
      <w:r w:rsidRPr="0008241C">
        <w:rPr>
          <w:sz w:val="22"/>
          <w:szCs w:val="22"/>
          <w:lang w:eastAsia="ja-JP"/>
        </w:rPr>
        <w:instrText>ADDIN CSL_CITATION {"citationItems":[{"id":"ITEM-1","itemData":{"DOI":"10.1146/annurev.ecolsys.31.1.239","ISSN":"0066-4162","author":[{"dropping-particle":"","family":"Dudgeon","given":"David","non-dropping-particle":"","parse-names":false,"suffix":""}],"container-title":"Annual Review of Ecology and Systematics","id":"ITEM-1","issue":"1","issued":{"date-parts":[["2000","11"]]},"page":"239-263","title":"The Ecology of Tropical Asian Rivers and Streams in Relation to Biodiversity Conservation","type":"article-journal","volume":"31"},"uris":["http://www.mendeley.com/documents/?uuid=23b2fcb0-97da-4725-a7a4-d12d0d6459fb"]}],"mendeley":{"formattedCitation":"(Dudgeon, 2000)","plainTextFormattedCitation":"(Dudgeon, 2000)","previouslyFormattedCitation":"(Dudgeon,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udgeon, 2000)</w:t>
      </w:r>
      <w:r w:rsidRPr="0008241C">
        <w:rPr>
          <w:sz w:val="22"/>
          <w:szCs w:val="22"/>
          <w:lang w:eastAsia="ja-JP"/>
        </w:rPr>
        <w:fldChar w:fldCharType="end"/>
      </w:r>
      <w:r w:rsidRPr="0008241C">
        <w:rPr>
          <w:sz w:val="22"/>
          <w:szCs w:val="22"/>
          <w:lang w:eastAsia="ja-JP"/>
        </w:rPr>
        <w:t xml:space="preserve">. At the Yangtze River Basin, which is globally significant for aquatic biodiversity with 419 native and 322 endemic fish species </w:t>
      </w:r>
      <w:r w:rsidRPr="0008241C">
        <w:rPr>
          <w:sz w:val="22"/>
          <w:szCs w:val="22"/>
          <w:lang w:eastAsia="ja-JP"/>
        </w:rPr>
        <w:fldChar w:fldCharType="begin" w:fldLock="1"/>
      </w:r>
      <w:r w:rsidRPr="0008241C">
        <w:rPr>
          <w:sz w:val="22"/>
          <w:szCs w:val="22"/>
          <w:lang w:eastAsia="ja-JP"/>
        </w:rPr>
        <w:instrText>ADDIN CSL_CITATION {"citationItems":[{"id":"ITEM-1","itemData":{"DOI":"10.1111/ddi.12541","ISSN":"14724642","abstract":"Aim Human-mediated species introductions and extirpations have resulted in the homogenization of biotas over time. However, there remains considerable uncertainty in our understanding of homogenization process for megadiverse regions of the world. Here, we investigate the consequences of widespread species invasions and extirpations for the biogeography of China's unique freshwater fish fauna. Location China. Methods By assembling a comprehensive dataset for distribution of Chinese freshwater fishes, we quantify how non-native fish species, from both overseas introductions and domestic translocations, has led to taxonomic homogenization of fish faunas at watershed, basin, ecoregion and country scales. We explore how the observed patterns in homogenization vary geographically, and identify those species most responsible for the faunal changes. Lastly, we simulate how China's fish fauna may continue to homogenize according to different scenarios of anticipated species introductions and extirpations. Results We demonstrate that species introductions and extirpations have homogenized freshwater fish faunas across China. Overall compositional similarity of watersheds increased by 7.0% (from a historical 14.9% to 21.9% in the present day; Sørensen index). Compositional similarity of 96 of 103 (93.2%) watersheds increased, with western basins exhibiting the highest magnitude. Translocated non-native species associated with aquaculture practices contributed the most to faunal homogenization when compared to alien species (7.3% and 0.4%, respectively). Furthermore, faunal homogenization is predicted to intensify an additional 0.5–4.2% with increasing numbers of new non-native species introductions and the extirpation of native species. Main conclusions Species introductions and extirpations have resulted in the significant impoverishment, and thus the loss of antiquity, of China's freshwater fish fauna over the past century. In the light of the growing realization that species composition (not richness) defines the role that biodiversity plays in maintaining ecosystem function, our study highlights the need for conservation strategies in China that consider changing patterns of β diversity.","author":[{"dropping-particle":"","family":"Liu","given":"Chunlong","non-dropping-particle":"","parse-names":false,"suffix":""},{"dropping-particle":"","family":"He","given":"Dekui","non-dropping-particle":"","parse-names":false,"suffix":""},{"dropping-particle":"","family":"Chen","given":"Yifeng","non-dropping-particle":"","parse-names":false,"suffix":""},{"dropping-particle":"","family":"Olden","given":"Julian D.","non-dropping-particle":"","parse-names":false,"suffix":""}],"container-title":"Diversity and Distributions","id":"ITEM-1","issue":"5","issued":{"date-parts":[["2017"]]},"page":"556-566","title":"Species invasions threaten the antiquity of China's freshwater fish fauna","type":"article-journal","volume":"23"},"uris":["http://www.mendeley.com/documents/?uuid=a7462350-766a-4df9-bda4-e577d7aa976c"]},{"id":"ITEM-2","itemData":{"DOI":"10.1111/ddi.12399","ISBN":"13669516","ISSN":"14724642","abstract":"Aim To compile an inventory of freshwater fish species in China, and to investigate these data to determine spatial patterns in species richness, endemism and threatened species for the purpose of facilitating conservation. Location China Methods Literature, databases and fish collections were examined to create an inventory database of freshwater fishes of China. This list was analysed to determine species richness, endemism and threatened species. spss and origin software were used to determine relationships between these three parameters across the area and length of river basins. Coefficients of fish diversity for each major river were calculated using the Gleason Index. Results Chinese freshwater fish fauna is comprised of 1323 species; the majority of species belong to Cypriniformes and Cyprinidae. Of 877 species endemic to China, 161 of 199 threatened species are endemic, with most classified as ‘endangered’ (85 species) or ‘vulnerable’ (70). Species endemism and the number of threatened species correlate positively with species richness. River basin area and length have no direct bearing on either species richness or endemism. The Pearl River was identified as the most species-rich system. It also has the most endemic and threatened fish species. Main conclusions China's vast size, variable geography and climate influence patterns in species diversity and endemism. Its freshwater fish fauna is rich and largely endemic and a significant number of these endemic species are threatened. Dam construction, water pollution, overfishing and invasive species pose threats to native biodiversity. National assessment of threatened species is urgently needed. The Yangtze, Yellow and Pearl rivers require prioritized national protection. Environmental effects of development require serious consideration and, potentially, proactive conservation efforts and mitigation. Development on international rivers needs to consider environmental policies of all countries owning spans of the systems, particularly the wishes and concerns of nations with lower spans of a system.","author":[{"dropping-particle":"","family":"Xing","given":"Yingchun","non-dropping-particle":"","parse-names":false,"suffix":""},{"dropping-particle":"","family":"Zhang","given":"Chunguang","non-dropping-particle":"","parse-names":false,"suffix":""},{"dropping-particle":"","family":"Fan","given":"Enyuan","non-dropping-particle":"","parse-names":false,"suffix":""},{"dropping-particle":"","family":"Zhao","given":"Yahui","non-dropping-particle":"","parse-names":false,"suffix":""}],"container-title":"Diversity and Distributions","id":"ITEM-2","issue":"3","issued":{"date-parts":[["2016"]]},"page":"358-370","title":"Freshwater fishes of China: Species richness, endemism, threatened species and conservation","type":"article-journal","volume":"22"},"uris":["http://www.mendeley.com/documents/?uuid=80aab349-f8db-456b-805a-bef9ae962906"]}],"mendeley":{"formattedCitation":"(C. Liu &lt;i&gt;et al.&lt;/i&gt;, 2017; Xing &lt;i&gt;et al.&lt;/i&gt;, 2016)","plainTextFormattedCitation":"(C. Liu et al., 2017; Xing et al., 2016)","previouslyFormattedCitation":"(C. Liu &lt;i&gt;et al.&lt;/i&gt;, 2017; Xing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 Liu </w:t>
      </w:r>
      <w:r w:rsidRPr="0008241C">
        <w:rPr>
          <w:i/>
          <w:noProof/>
          <w:sz w:val="22"/>
          <w:szCs w:val="22"/>
          <w:lang w:eastAsia="ja-JP"/>
        </w:rPr>
        <w:t>et al.</w:t>
      </w:r>
      <w:r w:rsidRPr="0008241C">
        <w:rPr>
          <w:noProof/>
          <w:sz w:val="22"/>
          <w:szCs w:val="22"/>
          <w:lang w:eastAsia="ja-JP"/>
        </w:rPr>
        <w:t xml:space="preserve">, 2017; Xing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of which 65 are threatened and included in the China Species Red List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Wang","given":"S.","non-dropping-particle":"","parse-names":false,"suffix":""},{"dropping-particle":"","family":"Xie","given":"Y.","non-dropping-particle":"","parse-names":false,"suffix":""}],"id":"ITEM-1","issue":"C part 1","issued":{"date-parts":[["2009"]]},"publisher":"High Education Press","publisher-place":"Beijing","title":"China species red list.","type":"book","volume":"2"},"uris":["http://www.mendeley.com/documents/?uuid=d752f56d-3d81-40b1-995c-09671e7219f3"]}],"mendeley":{"formattedCitation":"(S. Wang &amp; Xie, 2009)","plainTextFormattedCitation":"(S. Wang &amp; Xie, 2009)","previouslyFormattedCitation":"(S. Wang &amp; Xie,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 Wang &amp; Xie, 2009)</w:t>
      </w:r>
      <w:r w:rsidRPr="0008241C">
        <w:rPr>
          <w:sz w:val="22"/>
          <w:szCs w:val="22"/>
          <w:lang w:eastAsia="ja-JP"/>
        </w:rPr>
        <w:fldChar w:fldCharType="end"/>
      </w:r>
      <w:r w:rsidRPr="0008241C">
        <w:rPr>
          <w:sz w:val="22"/>
          <w:szCs w:val="22"/>
          <w:lang w:eastAsia="ja-JP"/>
        </w:rPr>
        <w:t xml:space="preserve">. Along with anthropogenic disturbance in water pollution, overexploitation, invasive species and habitat degradation, hydrological alterations (such as damming and river-lake disconnection) are the largest threat to fish diversity in Yangtze River Basin </w:t>
      </w:r>
      <w:r w:rsidRPr="0008241C">
        <w:rPr>
          <w:sz w:val="22"/>
          <w:szCs w:val="22"/>
          <w:lang w:eastAsia="ja-JP"/>
        </w:rPr>
        <w:fldChar w:fldCharType="begin" w:fldLock="1"/>
      </w:r>
      <w:r w:rsidRPr="0008241C">
        <w:rPr>
          <w:sz w:val="22"/>
          <w:szCs w:val="22"/>
          <w:lang w:eastAsia="ja-JP"/>
        </w:rPr>
        <w:instrText>ADDIN CSL_CITATION {"citationItems":[{"id":"ITEM-1","itemData":{"DOI":"10.1007/s11160-015-9395-9","ISBN":"1116001593959","ISSN":"15735184","abstract":"Construction of hydroelectric dams affect\\r\\nriver ecosystems, fish diversity, and fisheries yields.\\r\\nHowever, there are no studies assessing the combined\\r\\neffects on fish caused by several adjacent dams and\\r\\ntheir reservoirs, as in a ‘dam cascade’. This study\\r\\npredicts the potential effects that a cascade of ten dams\\r\\ncurrently under construction in the upper Yangtze\\r\\nRiver in China will have on local fishes, and uses such\\r\\npredictions to assess the effectiveness of possible fish\\r\\nconservation measures. We found that the dam\\r\\ncascade will have serious combined effects on fishes\\r\\nmainly due to impoundment, habitat fragmentation\\r\\nand blocking, flow regime modification, and hypolim-\\r\\nnetic discharges. The impoundments will cause loss of\\r\\ncritical habitats for 46 endemic species. The dams will\\r\\nfragment the populations of 134 species and will block\\r\\nmigration  routes  for  35  potamodromous  fishes","author":[{"dropping-particle":"","family":"Cheng","given":"Fei","non-dropping-particle":"","parse-names":false,"suffix":""},{"dropping-particle":"","family":"Li","given":"Wei","non-dropping-particle":"","parse-names":false,"suffix":""},{"dropping-particle":"","family":"Castello","given":"Leandro","non-dropping-particle":"","parse-names":false,"suffix":""},{"dropping-particle":"","family":"Murphy","given":"Brian R.","non-dropping-particle":"","parse-names":false,"suffix":""},{"dropping-particle":"","family":"Xie","given":"Songguang","non-dropping-particle":"","parse-names":false,"suffix":""}],"container-title":"Reviews in Fish Biology and Fisheries","id":"ITEM-1","issue":"3","issued":{"date-parts":[["2015"]]},"page":"569-585","title":"Potential effects of dam cascade on fish: lessons from the Yangtze River","type":"article-journal","volume":"25"},"uris":["http://www.mendeley.com/documents/?uuid=2c050b45-ec71-499e-becc-d8eddef85d45"]},{"id":"ITEM-2","itemData":{"DOI":"10.3844/ajessp.2016.86.93","ISSN":"1553345X","abstract":"© 2016 Chun-Jiao Lu, Jin-Jing Duan, Muhammad Junaid, Tuan-Wu Cao, Shi-Min Ding and De-Sheng Pei. The Yangtze River, ranking behind the Nile and the Amazon rivers, is the third longest river in the world. The Three Gorges Dam constructed on the Yangtze River dramatically altered the ecological environment in the surroundings. In this review, we integrated the published data about the Three Gorges Project and systematically analyzed the status of fish population in the Three Gorges Reservoir for recent fifteen years (2000~2014). Meanwhile, Fish Index of Biotic Integrity (F-IBI) system was used to assess the health risks to the ecological environment in the Three Gorges Reservoir Basin. This review indicated that the yields of natural fish catch decreased in the Yangtze River Basin (Dongting Lake, Poyang Lake, the downstream of the Three Gorges Dam and the Three Gorges Reservoir) during the recent fifteen years (2000~2014). The overall trends of natural fishing catch for Dongting Lake, Poyang Lake and the Three Gorges Reservoir went down. The fry runoff volume of four major Chinese carps in Jianli section decreased by about 80% from 2002 to 2003. In addition, the construction of the Three Gorges Dam left significant impacts on the populations of endemic fish and rare fish on the upper reaches of the Yangtze River. The F-IBI scores for the upstream Yangtze River gradually went down after 2003, but still maintained in general level. Our findings about the status of fish population and the ecological risk assessment of the Yangtze River, which will be helpful for Chinese government in decision making for the sustainable development of the Three Gorges Reservoir Area and comprehensive ecosystem management in the Yangtze River Basin.","author":[{"dropping-particle":"","family":"Lu","given":"Chun Jiao","non-dropping-particle":"","parse-names":false,"suffix":""},{"dropping-particle":"","family":"Duan","given":"Jin Jing","non-dropping-particle":"","parse-names":false,"suffix":""},{"dropping-particle":"","family":"Junaid","given":"Muhammad","non-dropping-particle":"","parse-names":false,"suffix":""},{"dropping-particle":"","family":"Cao","given":"Tuan Wu","non-dropping-particle":"","parse-names":false,"suffix":""},{"dropping-particle":"","family":"Ding","given":"Shi Min","non-dropping-particle":"","parse-names":false,"suffix":""},{"dropping-particle":"","family":"Pei","given":"De Sheng","non-dropping-particle":"","parse-names":false,"suffix":""}],"container-title":"American Journal of Environmental Sciences","id":"ITEM-2","issue":"2","issued":{"date-parts":[["2016"]]},"page":"86-93","title":"Recent status of fishes in the Yangtze river and its ecological health assessment","type":"article","volume":"12"},"uris":["http://www.mendeley.com/documents/?uuid=72c70133-6a7e-4347-8ef3-2079ea96f1ec"]},{"id":"ITEM-3","itemData":{"DOI":"10.1007/978-981-10-0780-4_2","author":[{"dropping-particle":"","family":"Huang","given":"Liangliang","non-dropping-particle":"","parse-names":false,"suffix":""},{"dropping-particle":"","family":"Li","given":"Jianhua","non-dropping-particle":"","parse-names":false,"suffix":""}],"container-title":"Aquatic Biodiversity Conservation and Ecosystem Services. Ecological Research Monographs. ","editor":[{"dropping-particle":"","family":"Nakano S.","given":"","non-dropping-particle":"","parse-names":false,"suffix":""},{"dropping-particle":"","family":"Yahara T.","given":"","non-dropping-particle":"","parse-names":false,"suffix":""},{"dropping-particle":"","family":"Nakashizuka T.","given":"","non-dropping-particle":"","parse-names":false,"suffix":""}],"id":"ITEM-3","issued":{"date-parts":[["2016"]]},"page":"13-30","publisher":"Springer, Singapore","title":"Status of Freshwater Fish Biodiversity in the Yangtze River Basin, China","type":"chapter"},"uris":["http://www.mendeley.com/documents/?uuid=51b03401-ef74-3a71-8b0f-dda53fcea8bd"]}],"mendeley":{"formattedCitation":"(Cheng &lt;i&gt;et al.&lt;/i&gt;, 2015; L. Huang &amp; Li, 2016; Lu &lt;i&gt;et al.&lt;/i&gt;, 2016)","plainTextFormattedCitation":"(Cheng et al., 2015; L. Huang &amp; Li, 2016; Lu et al., 2016)","previouslyFormattedCitation":"(Cheng &lt;i&gt;et al.&lt;/i&gt;, 2015; L. Huang &amp; Li, 2016; Lu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eng </w:t>
      </w:r>
      <w:r w:rsidRPr="0008241C">
        <w:rPr>
          <w:i/>
          <w:noProof/>
          <w:sz w:val="22"/>
          <w:szCs w:val="22"/>
          <w:lang w:eastAsia="ja-JP"/>
        </w:rPr>
        <w:t>et al.</w:t>
      </w:r>
      <w:r w:rsidRPr="0008241C">
        <w:rPr>
          <w:noProof/>
          <w:sz w:val="22"/>
          <w:szCs w:val="22"/>
          <w:lang w:eastAsia="ja-JP"/>
        </w:rPr>
        <w:t xml:space="preserve">, 2015; L. Huang &amp; Li, 2016; Lu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The Chinese government is making efforts to the ecological restoration of the Three Gorges Reservoir, as well paying salvaging endeavor for aquatic biodiversity protection and conservation </w:t>
      </w:r>
      <w:r w:rsidRPr="0008241C">
        <w:rPr>
          <w:sz w:val="22"/>
          <w:szCs w:val="22"/>
          <w:lang w:eastAsia="ja-JP"/>
        </w:rPr>
        <w:fldChar w:fldCharType="begin" w:fldLock="1"/>
      </w:r>
      <w:r w:rsidRPr="0008241C">
        <w:rPr>
          <w:sz w:val="22"/>
          <w:szCs w:val="22"/>
          <w:lang w:eastAsia="ja-JP"/>
        </w:rPr>
        <w:instrText>ADDIN CSL_CITATION {"citationItems":[{"id":"ITEM-1","itemData":{"DOI":"10.1177/0309133310370286","ISBN":"0309-1333","ISSN":"03091333","abstract":"The Three Gorges Project has been subject to intense debates regarding its benefits and costs. The environmental impacts of this huge project have been an important focus of these debates since the project planning stage. After the operation of the Three Gorges Dam at full capacity at the end of 2008, new environmental and ecological issues are emerging. This paper gives a brief description of the Three Gorges Project and its environmental impact assessment process, as well as major efforts to control environmental problems brought about by the project. From the long and complicated evaluation process, it is clear that there are large uncertainties and competing opinions regarding the benefits and costs, especially the ecological and environmental ones, of the project even after great research effort. Emphasis here is given to the environmental challenges including: (1) water quality control; (2) water and sediment regulation; (3) biodiversity conservation in the riparian and aquatic ecosystems; (4) environmentally friendly dam operation and regional sustainable development. Opportunities often grow out of the challenges. The Three Gorges Project provides opportunities for grand-scale experiments on the environmental, ecological, and socio-economic impacts of large dams. Local, national, and international concerted efforts and concrete actions should be directed to the mitigation and control of the negative impacts as well as securing the positive contributions of the project across scales.","author":[{"dropping-particle":"","family":"Fu","given":"Bo Jie","non-dropping-particle":"","parse-names":false,"suffix":""},{"dropping-particle":"","family":"Wu","given":"Bing Fang","non-dropping-particle":"","parse-names":false,"suffix":""},{"dropping-particle":"","family":"Lü","given":"Yi He","non-dropping-particle":"","parse-names":false,"suffix":""},{"dropping-particle":"","family":"Xu","given":"Zhi Hong","non-dropping-particle":"","parse-names":false,"suffix":""},{"dropping-particle":"","family":"Cao","given":"Jing Hua","non-dropping-particle":"","parse-names":false,"suffix":""},{"dropping-particle":"","family":"Niu","given":"Dong","non-dropping-particle":"","parse-names":false,"suffix":""},{"dropping-particle":"","family":"Yang","given":"Gui Shan","non-dropping-particle":"","parse-names":false,"suffix":""},{"dropping-particle":"","family":"Zhou","given":"Yue Min","non-dropping-particle":"","parse-names":false,"suffix":""}],"container-title":"Progress in Physical Geography","id":"ITEM-1","issue":"6","issued":{"date-parts":[["2010"]]},"page":"741-754","title":"Three Gorges Project: Efforts and challenges for the environment","type":"article-journal","volume":"34"},"uris":["http://www.mendeley.com/documents/?uuid=5f6bab2c-fe23-4f6e-a443-be218e6d125b"]}],"mendeley":{"formattedCitation":"(Fu &lt;i&gt;et al.&lt;/i&gt;, 2010)","plainTextFormattedCitation":"(Fu et al., 2010)","previouslyFormattedCitation":"(Fu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u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Japan has the fourth highest dam density in the world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Gleick","given":"P. H.","non-dropping-particle":"","parse-names":false,"suffix":""},{"dropping-particle":"","family":"Burns","given":"W. C. G.","non-dropping-particle":"","parse-names":false,"suffix":""},{"dropping-particle":"","family":"Chalecki","given":"E. L.","non-dropping-particle":"","parse-names":false,"suffix":""},{"dropping-particle":"","family":"Cohen","given":"M.","non-dropping-particle":"","parse-names":false,"suffix":""},{"dropping-particle":"","family":"Cushing","given":"K. K.","non-dropping-particle":"","parse-names":false,"suffix":""},{"dropping-particle":"","family":"Mann","given":"A. S.","non-dropping-particle":"","parse-names":false,"suffix":""},{"dropping-particle":"","family":"Reyes","given":"R. R.","non-dropping-particle":"","parse-names":false,"suffix":""},{"dropping-particle":"","family":"Wolff","given":"G. H.","non-dropping-particle":"","parse-names":false,"suffix":""},{"dropping-particle":"","family":"Wong","given":"A. K.","non-dropping-particle":"","parse-names":false,"suffix":""}],"container-title":"The World’s Water 2002–2003: The Biennial Report on Freshwater Resources","editor":[{"dropping-particle":"","family":"PH","given":"Gleick","non-dropping-particle":"","parse-names":false,"suffix":""}],"id":"ITEM-1","issued":{"date-parts":[["2002"]]},"publisher":"Island Press","publisher-place":"Washington (DC)","title":"Number of dams, by country. Pages 296–299","type":"chapter"},"uris":["http://www.mendeley.com/documents/?uuid=1e880142-0795-4f82-a5e0-e8bb83b645fc"]}],"mendeley":{"formattedCitation":"(Gleick &lt;i&gt;et al.&lt;/i&gt;, 2002)","plainTextFormattedCitation":"(Gleick et al., 2002)","previouslyFormattedCitation":"(Gleick &lt;i&gt;et al.&lt;/i&gt;,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leick </w:t>
      </w:r>
      <w:r w:rsidRPr="0008241C">
        <w:rPr>
          <w:i/>
          <w:noProof/>
          <w:sz w:val="22"/>
          <w:szCs w:val="22"/>
          <w:lang w:eastAsia="ja-JP"/>
        </w:rPr>
        <w:t>et al.</w:t>
      </w:r>
      <w:r w:rsidRPr="0008241C">
        <w:rPr>
          <w:noProof/>
          <w:sz w:val="22"/>
          <w:szCs w:val="22"/>
          <w:lang w:eastAsia="ja-JP"/>
        </w:rPr>
        <w:t>, 2002)</w:t>
      </w:r>
      <w:r w:rsidRPr="0008241C">
        <w:rPr>
          <w:sz w:val="22"/>
          <w:szCs w:val="22"/>
          <w:lang w:eastAsia="ja-JP"/>
        </w:rPr>
        <w:fldChar w:fldCharType="end"/>
      </w:r>
      <w:r w:rsidRPr="0008241C">
        <w:rPr>
          <w:sz w:val="22"/>
          <w:szCs w:val="22"/>
          <w:lang w:eastAsia="ja-JP"/>
        </w:rPr>
        <w:t xml:space="preserve">. However, the Government of Japan has initiated an ambitious project “River Works for Fish Migration” to restore habitat contiguity </w:t>
      </w:r>
      <w:r w:rsidRPr="0008241C">
        <w:rPr>
          <w:sz w:val="22"/>
          <w:szCs w:val="22"/>
          <w:lang w:eastAsia="ja-JP"/>
        </w:rPr>
        <w:fldChar w:fldCharType="begin" w:fldLock="1"/>
      </w:r>
      <w:r w:rsidRPr="0008241C">
        <w:rPr>
          <w:sz w:val="22"/>
          <w:szCs w:val="22"/>
          <w:lang w:eastAsia="ja-JP"/>
        </w:rPr>
        <w:instrText>ADDIN CSL_CITATION {"citationItems":[{"id":"ITEM-1","itemData":{"DOI":"citeulike-article-id:9333622","author":[{"dropping-particle":"","family":"Ikeuchi","given":"K.","non-dropping-particle":"","parse-names":false,"suffix":""},{"dropping-particle":"","family":"Kanao","given":"K.","non-dropping-particle":"","parse-names":false,"suffix":""}],"container-title":"Ecology and Civil Engineering","id":"ITEM-1","issued":{"date-parts":[["2003"]]},"page":"205–216","title":"The approach and the issue to conservation and restoration for river environment in Japan [in Japanese with English abstract]","type":"article-journal","volume":"5"},"uris":["http://www.mendeley.com/documents/?uuid=2e0ab67a-2ba2-46e6-968e-095a90208904"]}],"mendeley":{"formattedCitation":"(Ikeuchi &amp; Kanao, 2003)","plainTextFormattedCitation":"(Ikeuchi &amp; Kanao, 2003)","previouslyFormattedCitation":"(Ikeuchi &amp; Kanao,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Ikeuchi &amp; Kanao, 2003)</w:t>
      </w:r>
      <w:r w:rsidRPr="0008241C">
        <w:rPr>
          <w:sz w:val="22"/>
          <w:szCs w:val="22"/>
          <w:lang w:eastAsia="ja-JP"/>
        </w:rPr>
        <w:fldChar w:fldCharType="end"/>
      </w:r>
      <w:r w:rsidRPr="0008241C">
        <w:rPr>
          <w:sz w:val="22"/>
          <w:szCs w:val="22"/>
          <w:lang w:eastAsia="ja-JP"/>
        </w:rPr>
        <w:t xml:space="preserve">. </w:t>
      </w:r>
    </w:p>
    <w:p w14:paraId="2AE5F998" w14:textId="77777777" w:rsidR="00A01204" w:rsidRPr="0008241C" w:rsidRDefault="00A01204" w:rsidP="00A01204">
      <w:pPr>
        <w:rPr>
          <w:sz w:val="22"/>
          <w:szCs w:val="22"/>
          <w:lang w:eastAsia="ja-JP"/>
        </w:rPr>
      </w:pPr>
    </w:p>
    <w:p w14:paraId="53A512E9" w14:textId="77777777" w:rsidR="00A01204" w:rsidRPr="0008241C" w:rsidRDefault="00A01204" w:rsidP="00A01204">
      <w:pPr>
        <w:rPr>
          <w:sz w:val="22"/>
          <w:szCs w:val="22"/>
          <w:lang w:eastAsia="ja-JP"/>
        </w:rPr>
      </w:pPr>
      <w:r w:rsidRPr="0008241C">
        <w:rPr>
          <w:sz w:val="22"/>
          <w:szCs w:val="22"/>
          <w:lang w:eastAsia="ja-JP"/>
        </w:rPr>
        <w:t xml:space="preserve">The Himalayan mountain ranges are characterised by glacier-fed river systems and the largest river run-off from a single location </w:t>
      </w:r>
      <w:r w:rsidRPr="0008241C">
        <w:rPr>
          <w:sz w:val="22"/>
          <w:szCs w:val="22"/>
          <w:lang w:eastAsia="ja-JP"/>
        </w:rPr>
        <w:fldChar w:fldCharType="begin" w:fldLock="1"/>
      </w:r>
      <w:r w:rsidRPr="0008241C">
        <w:rPr>
          <w:sz w:val="22"/>
          <w:szCs w:val="22"/>
          <w:lang w:eastAsia="ja-JP"/>
        </w:rPr>
        <w:instrText>ADDIN CSL_CITATION {"citationItems":[{"id":"ITEM-1","itemData":{"URL":"http://maps.grida.no/go/graphic/water-towers-of-asia-glaciers-water-and-populationin-the-greater-himalayas-hindu-kush-tien-shan-tib","abstract":"Water towers of Asia - glaciers, water and population in the greater Himalayas-Hindu Kush-Tien Shan-Tibet region. The Himalayas–Hindu Kush, Kunlun Shan, Pamir and Tien Shan mountain ranges function as water towers, providing water to people through much of Asia. The glacier-fed rivers originating from the Himalaya mountain ranges surrounding the Tibetan Plateau comprise the largest river run-off from any single location in the world. While the mountains are homes to some 170 million people, the rivers that drain these mountains influence the lives of about 40 per cent of the world’s population. The rivers provide household water, food, fisheries, power, jobs and are at the heart of cultural traditions. The rivers shape the landscape and ecosystems and are important in terms of biodiversity. The water towers of Asia While mountains traditionally have been considered the major water sources of the region, there is great diversity in the hydrological significance of mountains and glaciers for downstream water supply, particularly between the dry north-western region and the monsoon-influenced south-eastern regions. In spite of the vast water supply, seasonal water scarcity is a major issue.","accessed":{"date-parts":[["2010","12","8"]]},"author":[{"dropping-particle":"","family":"UNEP/GRID-Arendal","given":"","non-dropping-particle":"","parse-names":false,"suffix":""}],"container-title":"UNEP/GRID-Arendal Maps and Graphics Library","id":"ITEM-1","issued":{"date-parts":[["2007"]]},"title":"Water towers of Asia - glaciers, water and population in the greater Himalayas-Hindu Kush-Tien Shan-Tibet region","type":"webpage"},"uris":["http://www.mendeley.com/documents/?uuid=a987cebf-f816-4ad5-b5dd-208b5fe2dc88"]}],"mendeley":{"formattedCitation":"(UNEP/GRID-Arendal, 2007)","plainTextFormattedCitation":"(UNEP/GRID-Arendal, 2007)","previouslyFormattedCitation":"(UNEP/GRID-Arendal,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P/GRID-Arendal, 2007)</w:t>
      </w:r>
      <w:r w:rsidRPr="0008241C">
        <w:rPr>
          <w:sz w:val="22"/>
          <w:szCs w:val="22"/>
          <w:lang w:eastAsia="ja-JP"/>
        </w:rPr>
        <w:fldChar w:fldCharType="end"/>
      </w:r>
      <w:r w:rsidRPr="0008241C">
        <w:rPr>
          <w:sz w:val="22"/>
          <w:szCs w:val="22"/>
          <w:lang w:eastAsia="ja-JP"/>
        </w:rPr>
        <w:t>.</w:t>
      </w:r>
      <w:r w:rsidRPr="0008241C">
        <w:rPr>
          <w:sz w:val="22"/>
          <w:szCs w:val="22"/>
        </w:rPr>
        <w:t xml:space="preserve"> Here, </w:t>
      </w:r>
      <w:r w:rsidRPr="0008241C">
        <w:rPr>
          <w:sz w:val="22"/>
          <w:szCs w:val="22"/>
          <w:lang w:eastAsia="ja-JP"/>
        </w:rPr>
        <w:t xml:space="preserve">biodiversity across freshwater ecosystems of the Eastern Himalaya region is especially diverse and of great importance to local communities.  Development pressures in this region are likely to underestimate biodiversity values in planning process due to a lack of readily available information on the status and distribution of freshwater biodiversity, their ecological significance and connection to human health and well-being </w:t>
      </w:r>
      <w:r w:rsidRPr="0008241C">
        <w:rPr>
          <w:sz w:val="22"/>
          <w:szCs w:val="22"/>
          <w:lang w:eastAsia="ja-JP"/>
        </w:rPr>
        <w:fldChar w:fldCharType="begin" w:fldLock="1"/>
      </w:r>
      <w:r w:rsidRPr="0008241C">
        <w:rPr>
          <w:sz w:val="22"/>
          <w:szCs w:val="22"/>
          <w:lang w:eastAsia="ja-JP"/>
        </w:rPr>
        <w:instrText>ADDIN CSL_CITATION {"citationItems":[{"id":"ITEM-1","itemData":{"ISBN":"978-2-8317-1324-3","author":[{"dropping-particle":"","family":"Allen","given":"D. J.","non-dropping-particle":"","parse-names":false,"suffix":""},{"dropping-particle":"","family":"Molur","given":"S.","non-dropping-particle":"","parse-names":false,"suffix":""},{"dropping-particle":"","family":"Daniel","given":"B. A.","non-dropping-particle":"","parse-names":false,"suffix":""}],"container-title":"IUCN Cambridge and Zoo Outreach Organisation, Coimbatore","id":"ITEM-1","issued":{"date-parts":[["2010"]]},"number-of-pages":"100","publisher":"Cambridge, UK and Gland, Switzerland: IUCN, and Coimbatore, India: Zoo Outreach Organisation","title":"The Status and Distribution of Freshwater Biodiversity in the Eastern Himalaya","type":"report"},"uris":["http://www.mendeley.com/documents/?uuid=3c8b0fe0-dda5-473d-af7c-79efbe991d43"]}],"mendeley":{"formattedCitation":"(Allen &lt;i&gt;et al.&lt;/i&gt;, 2010)","plainTextFormattedCitation":"(Allen et al., 2010)","previouslyFormattedCitation":"(Allen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llen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w:t>
      </w:r>
    </w:p>
    <w:p w14:paraId="7ED3548D" w14:textId="77777777" w:rsidR="00A01204" w:rsidRPr="0008241C" w:rsidRDefault="00A01204" w:rsidP="00A01204">
      <w:pPr>
        <w:rPr>
          <w:sz w:val="22"/>
          <w:szCs w:val="22"/>
          <w:lang w:eastAsia="ja-JP"/>
        </w:rPr>
      </w:pPr>
    </w:p>
    <w:p w14:paraId="0C5F923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71" w:name="_Toc504317190"/>
      <w:bookmarkStart w:id="872" w:name="_Toc504317883"/>
      <w:bookmarkStart w:id="873" w:name="_Toc524041380"/>
      <w:r w:rsidRPr="0008241C">
        <w:rPr>
          <w:b/>
          <w:sz w:val="22"/>
          <w:szCs w:val="24"/>
        </w:rPr>
        <w:t xml:space="preserve">3.2.2.4 </w:t>
      </w:r>
      <w:r w:rsidRPr="0008241C">
        <w:rPr>
          <w:b/>
          <w:sz w:val="22"/>
          <w:szCs w:val="24"/>
        </w:rPr>
        <w:tab/>
        <w:t>Inland wetlands</w:t>
      </w:r>
      <w:bookmarkEnd w:id="871"/>
      <w:bookmarkEnd w:id="872"/>
      <w:bookmarkEnd w:id="873"/>
    </w:p>
    <w:p w14:paraId="497A3974" w14:textId="77777777" w:rsidR="00A01204" w:rsidRPr="0008241C" w:rsidRDefault="00A01204" w:rsidP="00A01204">
      <w:pPr>
        <w:rPr>
          <w:sz w:val="22"/>
          <w:szCs w:val="22"/>
          <w:lang w:eastAsia="ja-JP"/>
        </w:rPr>
      </w:pPr>
    </w:p>
    <w:p w14:paraId="70FAE450" w14:textId="6A336A72" w:rsidR="00A01204" w:rsidRPr="0008241C" w:rsidRDefault="00A01204" w:rsidP="00A01204">
      <w:pPr>
        <w:rPr>
          <w:sz w:val="22"/>
          <w:szCs w:val="22"/>
        </w:rPr>
      </w:pPr>
      <w:r w:rsidRPr="0008241C">
        <w:rPr>
          <w:sz w:val="22"/>
          <w:szCs w:val="22"/>
        </w:rPr>
        <w:t xml:space="preserve">Inland freshwater wetlands </w:t>
      </w:r>
      <w:r w:rsidRPr="0008241C">
        <w:rPr>
          <w:sz w:val="22"/>
          <w:szCs w:val="22"/>
          <w:lang w:eastAsia="ja-JP"/>
        </w:rPr>
        <w:t xml:space="preserve">such as marshes, fens and peatlands </w:t>
      </w:r>
      <w:r w:rsidRPr="0008241C">
        <w:rPr>
          <w:sz w:val="22"/>
          <w:szCs w:val="22"/>
        </w:rPr>
        <w:t xml:space="preserve">are found across the Asia-Pacific region in lowlands and mountainous regions. Due to climate change, land conversion, and other human drivers, wetland habitats are disappearing worldwide (globally </w:t>
      </w:r>
      <w:r w:rsidRPr="0008241C">
        <w:rPr>
          <w:sz w:val="22"/>
          <w:szCs w:val="22"/>
          <w:lang w:eastAsia="ja-JP"/>
        </w:rPr>
        <w:t>69-75</w:t>
      </w:r>
      <w:r w:rsidR="00C934E9">
        <w:rPr>
          <w:sz w:val="22"/>
          <w:szCs w:val="22"/>
          <w:lang w:eastAsia="ja-JP"/>
        </w:rPr>
        <w:t xml:space="preserve"> per cent</w:t>
      </w:r>
      <w:r w:rsidRPr="0008241C">
        <w:rPr>
          <w:sz w:val="22"/>
          <w:szCs w:val="22"/>
          <w:lang w:eastAsia="ja-JP"/>
        </w:rPr>
        <w:t xml:space="preserve"> lost in the past century;</w:t>
      </w:r>
      <w:r w:rsidRPr="0008241C">
        <w:rPr>
          <w:noProof/>
          <w:sz w:val="22"/>
          <w:szCs w:val="22"/>
          <w:lang w:eastAsia="ja-JP"/>
        </w:rPr>
        <w:t xml:space="preserve"> </w:t>
      </w:r>
      <w:r w:rsidRPr="0008241C">
        <w:rPr>
          <w:noProof/>
          <w:sz w:val="22"/>
          <w:szCs w:val="22"/>
          <w:lang w:eastAsia="ja-JP"/>
        </w:rPr>
        <w:fldChar w:fldCharType="begin" w:fldLock="1"/>
      </w:r>
      <w:r w:rsidRPr="0008241C">
        <w:rPr>
          <w:noProof/>
          <w:sz w:val="22"/>
          <w:szCs w:val="22"/>
          <w:lang w:eastAsia="ja-JP"/>
        </w:rPr>
        <w:instrText>ADDIN CSL_CITATION {"citationItems":[{"id":"ITEM-1","itemData":{"DOI":"10.1071/MF14173","ISBN":"0002-7863","ISSN":"13231650","PMID":"17636916","abstract":"It has been frequently stated, but without provision of supporting evidence, that the world has lost 50% of its wetlands (or 50% since 1900 AD). This review of 189 reports of change in wetland area finds that the reported long-term loss of natural wetlands averages between54–57% but lossmayhave been as high as87%since 1700AD.There has been a much (3.7 times) faster rate of wetland loss during the 20th and early 21st centuries, with a loss of 64–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author":[{"dropping-particle":"","family":"Davidson","given":"Nick C.","non-dropping-particle":"","parse-names":false,"suffix":""}],"container-title":"Marine and Freshwater Research","id":"ITEM-1","issue":"10","issued":{"date-parts":[["2014"]]},"page":"934-941","title":"How much wetland has the world lost? Long-term and recent trends in global wetland area","type":"article-journal","volume":"65"},"uris":["http://www.mendeley.com/documents/?uuid=9a52ca5c-8c78-4979-8336-94f20632291f"]}],"mendeley":{"formattedCitation":"(Davidson, 2014)","plainTextFormattedCitation":"(Davidson, 2014)","previouslyFormattedCitation":"(Davidson, 2014)"},"properties":{"noteIndex":0},"schema":"https://github.com/citation-style-language/schema/raw/master/csl-citation.json"}</w:instrText>
      </w:r>
      <w:r w:rsidRPr="0008241C">
        <w:rPr>
          <w:noProof/>
          <w:sz w:val="22"/>
          <w:szCs w:val="22"/>
          <w:lang w:eastAsia="ja-JP"/>
        </w:rPr>
        <w:fldChar w:fldCharType="separate"/>
      </w:r>
      <w:r w:rsidRPr="0008241C">
        <w:rPr>
          <w:noProof/>
          <w:sz w:val="22"/>
          <w:szCs w:val="22"/>
          <w:lang w:eastAsia="ja-JP"/>
        </w:rPr>
        <w:t>(Davidson, 2014)</w:t>
      </w:r>
      <w:r w:rsidRPr="0008241C">
        <w:rPr>
          <w:noProof/>
          <w:sz w:val="22"/>
          <w:szCs w:val="22"/>
          <w:lang w:eastAsia="ja-JP"/>
        </w:rPr>
        <w:fldChar w:fldCharType="end"/>
      </w:r>
      <w:r w:rsidRPr="0008241C">
        <w:rPr>
          <w:sz w:val="22"/>
          <w:szCs w:val="22"/>
          <w:lang w:eastAsia="ja-JP"/>
        </w:rPr>
        <w:t>)</w:t>
      </w:r>
      <w:r w:rsidRPr="0008241C">
        <w:rPr>
          <w:sz w:val="22"/>
          <w:szCs w:val="22"/>
        </w:rPr>
        <w:t xml:space="preserve">. Unsurprisingly, wetland biodiversity and nature's contribution to people are declining globally and the trend is similar for the Asia-Pacific region </w:t>
      </w:r>
      <w:r w:rsidRPr="0008241C">
        <w:rPr>
          <w:sz w:val="22"/>
          <w:szCs w:val="22"/>
        </w:rPr>
        <w:fldChar w:fldCharType="begin" w:fldLock="1"/>
      </w:r>
      <w:r w:rsidRPr="0008241C">
        <w:rPr>
          <w:sz w:val="22"/>
          <w:szCs w:val="22"/>
        </w:rPr>
        <w:instrText>ADDIN CSL_CITATION {"citationItems":[{"id":"ITEM-1","itemData":{"author":[{"dropping-particle":"","family":"WWAP","given":"","non-dropping-particle":"","parse-names":false,"suffix":""}],"id":"ITEM-1","issued":{"date-parts":[["2015"]]},"number-of-pages":"139","publisher-place":"Paris, UNESCO","title":"The United Nations World Water Development Report 2015: Water for a Sustainable World.","type":"report"},"uris":["http://www.mendeley.com/documents/?uuid=63b0d22c-f503-30ff-bb84-c84543d2e3c1"]}],"mendeley":{"formattedCitation":"(WWAP, 2015)","plainTextFormattedCitation":"(WWAP, 2015)","previouslyFormattedCitation":"(WWAP, 2015)"},"properties":{"noteIndex":0},"schema":"https://github.com/citation-style-language/schema/raw/master/csl-citation.json"}</w:instrText>
      </w:r>
      <w:r w:rsidRPr="0008241C">
        <w:rPr>
          <w:sz w:val="22"/>
          <w:szCs w:val="22"/>
        </w:rPr>
        <w:fldChar w:fldCharType="separate"/>
      </w:r>
      <w:r w:rsidRPr="0008241C">
        <w:rPr>
          <w:noProof/>
          <w:sz w:val="22"/>
          <w:szCs w:val="22"/>
        </w:rPr>
        <w:t>(WWAP, 2015)</w:t>
      </w:r>
      <w:r w:rsidRPr="0008241C">
        <w:rPr>
          <w:sz w:val="22"/>
          <w:szCs w:val="22"/>
        </w:rPr>
        <w:fldChar w:fldCharType="end"/>
      </w:r>
      <w:r w:rsidRPr="0008241C">
        <w:rPr>
          <w:sz w:val="22"/>
          <w:szCs w:val="22"/>
        </w:rPr>
        <w:t xml:space="preserve">. </w:t>
      </w:r>
      <w:r w:rsidRPr="0008241C">
        <w:rPr>
          <w:sz w:val="22"/>
          <w:szCs w:val="22"/>
          <w:lang w:eastAsia="ja-JP"/>
        </w:rPr>
        <w:t xml:space="preserve">Shallow lentic water bodies of the Asia-Pacific region are mostly prone to conversion into farmland, loss of ecological connectivity, eutrophication, and resulting degradation. </w:t>
      </w:r>
      <w:r w:rsidRPr="0008241C">
        <w:rPr>
          <w:sz w:val="22"/>
          <w:szCs w:val="22"/>
        </w:rPr>
        <w:t xml:space="preserve">For some wetland types (e.g., alpine wetlands) biodiversity is highly related to wetland size so any losses in wetlands will result in a loss of species. </w:t>
      </w:r>
      <w:r w:rsidRPr="0008241C">
        <w:rPr>
          <w:sz w:val="22"/>
          <w:szCs w:val="22"/>
          <w:lang w:eastAsia="ja-JP"/>
        </w:rPr>
        <w:t xml:space="preserve">Inland wetlands in general support aquatic and wetland-adapted plant communities and lentic animal communities, including endangered water birds and fish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Wetlands International","given":"","non-dropping-particle":"","parse-names":false,"suffix":""}],"container-title":"Wetlands International","id":"ITEM-1","issued":{"date-parts":[["2012"]]},"publisher-place":"Wageningen, The Netherlands","title":"Waterbird Population Estimates, Fifth Edition. Summary Report","type":"report"},"uris":["http://www.mendeley.com/documents/?uuid=1f92202e-7c25-4287-b213-ff7c53a74b2d"]}],"mendeley":{"formattedCitation":"(Wetlands International, 2012)","plainTextFormattedCitation":"(Wetlands International, 2012)","previouslyFormattedCitation":"(Wetlands International,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Wetlands International, 2012)</w:t>
      </w:r>
      <w:r w:rsidRPr="0008241C">
        <w:rPr>
          <w:sz w:val="22"/>
          <w:szCs w:val="22"/>
          <w:lang w:eastAsia="ja-JP"/>
        </w:rPr>
        <w:fldChar w:fldCharType="end"/>
      </w:r>
      <w:r w:rsidRPr="0008241C">
        <w:rPr>
          <w:sz w:val="22"/>
          <w:szCs w:val="22"/>
          <w:lang w:eastAsia="ja-JP"/>
        </w:rPr>
        <w:t>, some of them exclusively</w:t>
      </w:r>
      <w:r w:rsidRPr="0008241C">
        <w:rPr>
          <w:sz w:val="22"/>
          <w:szCs w:val="22"/>
        </w:rPr>
        <w:t xml:space="preserve"> associated with wetland habitats (e.g., 46</w:t>
      </w:r>
      <w:r w:rsidR="00C934E9">
        <w:rPr>
          <w:sz w:val="22"/>
          <w:szCs w:val="22"/>
        </w:rPr>
        <w:t xml:space="preserve"> per cent</w:t>
      </w:r>
      <w:r w:rsidRPr="0008241C">
        <w:rPr>
          <w:sz w:val="22"/>
          <w:szCs w:val="22"/>
        </w:rPr>
        <w:t xml:space="preserve"> of all aquatic macrophyte species are found in wetlands)</w:t>
      </w:r>
      <w:r w:rsidRPr="0008241C">
        <w:rPr>
          <w:sz w:val="22"/>
          <w:szCs w:val="22"/>
          <w:lang w:eastAsia="ja-JP"/>
        </w:rPr>
        <w:t>. Rice species and varieties (</w:t>
      </w:r>
      <w:r w:rsidRPr="0008241C">
        <w:rPr>
          <w:i/>
          <w:sz w:val="22"/>
          <w:szCs w:val="22"/>
          <w:lang w:eastAsia="ja-JP"/>
        </w:rPr>
        <w:t>Oryza</w:t>
      </w:r>
      <w:r w:rsidRPr="0008241C">
        <w:rPr>
          <w:sz w:val="22"/>
          <w:szCs w:val="22"/>
          <w:lang w:eastAsia="ja-JP"/>
        </w:rPr>
        <w:t xml:space="preserve"> spp.) have high economic importance in wetlands converted into paddy fields </w:t>
      </w:r>
      <w:r w:rsidRPr="0008241C">
        <w:rPr>
          <w:sz w:val="22"/>
          <w:szCs w:val="22"/>
          <w:lang w:eastAsia="ja-JP"/>
        </w:rPr>
        <w:fldChar w:fldCharType="begin" w:fldLock="1"/>
      </w:r>
      <w:r w:rsidRPr="0008241C">
        <w:rPr>
          <w:sz w:val="22"/>
          <w:szCs w:val="22"/>
          <w:lang w:eastAsia="ja-JP"/>
        </w:rPr>
        <w:instrText>ADDIN CSL_CITATION {"citationItems":[{"id":"ITEM-1","itemData":{"DOI":"10.1007/s10750-007-9154-6","ISBN":"0018-8158","ISSN":"00188158","PMID":"6632","abstract":"Aquatic macrophytes are aquatic photosynthetic organisms, large enough to see with the naked eye, that actively grow permanently or periodically submerged below, floating on, or growing up through the water surface. Aquatic macrophytes are represented in seven plant divisions: Cyanobacteria, Chlorophyta, Rhodophyta, Xanthophyta, Bryophyta, Pteridophyta and Spermatophyta. Species composition and distribution of aquatic macrophytes in the more primitive divisions are less well known than for the vascular macrophytes (Pteridophyta and Spermatophyta), which are represented by 33 orders and 88 families with about 2,614 species in c. 412 genera. These c. 2,614 aquatic species of Pteridophyta and Spermatophyta evolved from land plants and represent only a small fraction (similar to 1%) of the total number of vascular plants. Our analysis of the numbers and distribution of vascular macrophytes showed that whilst many species have broad ranges, species diversity is highest in the Neotropics, intermediate in the Oriental, Nearctic and Afrotropics, lower in the Palearctic and Australasia, lower again in the Pacific Oceanic Islands, and lowest in the Antarctic region. About 39% of the c. 412 genera containing aquatic vascular macrophytes are endemic to a single biogeographic region, with 61-64% of all aquatic vascular plant species found in the Afrotropics and Neotropics being endemic to those regions. Aquatic macrophytes play an important role in the structure and function of aquatic ecosystems and certain macrophyte species (e.g., rice) are cultivated for human consumption, yet several of the worst invasive weeds in the world are aquatic plants. Many of the threats to fresh waters (e.g., climate change, eutrophication) will result in reduced macrophyte diversity and will, in turn, threaten the faunal diversity of aquatic ecosystems and favour the establishment of exotic species, at the expense of native species","author":[{"dropping-particle":"","family":"Chambers","given":"P. A.","non-dropping-particle":"","parse-names":false,"suffix":""},{"dropping-particle":"","family":"Lacoul","given":"P.","non-dropping-particle":"","parse-names":false,"suffix":""},{"dropping-particle":"","family":"Murphy","given":"K. J.","non-dropping-particle":"","parse-names":false,"suffix":""},{"dropping-particle":"","family":"Thomaz","given":"S. M.","non-dropping-particle":"","parse-names":false,"suffix":""}],"container-title":"Hydrobiologia","id":"ITEM-1","issue":"1","issued":{"date-parts":[["2008","1","18"]]},"page":"9-26","publisher":"Springer Netherlands","title":"Global diversity of aquatic macrophytes in freshwater","type":"article-journal","volume":"595"},"uris":["http://www.mendeley.com/documents/?uuid=2334c308-106d-4a79-84aa-741f3b41af76"]}],"mendeley":{"formattedCitation":"(Chambers &lt;i&gt;et al.&lt;/i&gt;, 2008)","plainTextFormattedCitation":"(Chambers et al., 2008)","previouslyFormattedCitation":"(Chambers &lt;i&gt;et al.&lt;/i&gt;,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ambers </w:t>
      </w:r>
      <w:r w:rsidRPr="0008241C">
        <w:rPr>
          <w:i/>
          <w:noProof/>
          <w:sz w:val="22"/>
          <w:szCs w:val="22"/>
          <w:lang w:eastAsia="ja-JP"/>
        </w:rPr>
        <w:t>et al.</w:t>
      </w:r>
      <w:r w:rsidRPr="0008241C">
        <w:rPr>
          <w:noProof/>
          <w:sz w:val="22"/>
          <w:szCs w:val="22"/>
          <w:lang w:eastAsia="ja-JP"/>
        </w:rPr>
        <w:t>, 2008)</w:t>
      </w:r>
      <w:r w:rsidRPr="0008241C">
        <w:rPr>
          <w:sz w:val="22"/>
          <w:szCs w:val="22"/>
          <w:lang w:eastAsia="ja-JP"/>
        </w:rPr>
        <w:fldChar w:fldCharType="end"/>
      </w:r>
      <w:r w:rsidRPr="0008241C">
        <w:rPr>
          <w:sz w:val="22"/>
          <w:szCs w:val="22"/>
          <w:lang w:eastAsia="ja-JP"/>
        </w:rPr>
        <w:t xml:space="preserve">. </w:t>
      </w:r>
    </w:p>
    <w:p w14:paraId="6415D4B6" w14:textId="77777777" w:rsidR="00A01204" w:rsidRPr="0008241C" w:rsidRDefault="00A01204" w:rsidP="00A01204">
      <w:pPr>
        <w:rPr>
          <w:sz w:val="22"/>
          <w:szCs w:val="22"/>
        </w:rPr>
      </w:pPr>
    </w:p>
    <w:p w14:paraId="348E2980" w14:textId="77777777" w:rsidR="00A01204" w:rsidRPr="0008241C" w:rsidRDefault="00A01204" w:rsidP="00A01204">
      <w:pPr>
        <w:rPr>
          <w:sz w:val="22"/>
          <w:szCs w:val="22"/>
        </w:rPr>
      </w:pPr>
      <w:r w:rsidRPr="0008241C">
        <w:rPr>
          <w:sz w:val="22"/>
          <w:szCs w:val="22"/>
        </w:rPr>
        <w:t xml:space="preserve">Across the Asia-Pacific region, trends in biodiversity and ecosystem functioning are following a similar pattern. In the Pacific Islands, tropical freshwater wetlands are often located upland of mangrove forests and under threat from climate change and human activities. Examples of wetland biodiversity and ecosystem service losses have been reported for Kosrae in Micronesia </w:t>
      </w:r>
      <w:r w:rsidRPr="0008241C">
        <w:rPr>
          <w:sz w:val="22"/>
          <w:szCs w:val="22"/>
        </w:rPr>
        <w:fldChar w:fldCharType="begin" w:fldLock="1"/>
      </w:r>
      <w:r w:rsidRPr="0008241C">
        <w:rPr>
          <w:sz w:val="22"/>
          <w:szCs w:val="22"/>
        </w:rPr>
        <w:instrText>ADDIN CSL_CITATION {"citationItems":[{"id":"ITEM-1","itemData":{"DOI":"10.1007/s11273-005-0966-8","ISBN":"0923-4861","ISSN":"09234861","abstract":"Understanding the economic value of a wetland as well as how people perceive its role in providing goods and services can provide insight into the wetland's actual role and the kinds of policies needed to ensure sustainable use. On the island of Kosrae, Federated States of Micronesia, freshwater forested wetlands dominated by Terminalia carolinensis (hereafter called Terminalia) are often found just upslope from mangrove forests, which appear to be hydrologically connected to them. Many of these Terminalia forests have been converted into agroforests. A survey of 10% of the households on Kosrae showed that 89% owned some Terminalia land. Most grew taro, bananas, and sugar cane, either in or immediately adjacent to Terminalia forests. Most owned canoes constructed of Terminalia logs, and nearly half had harvested trees from these forests during the past year: 64% to clear land for agricultural purposes, 36% for building canoes, and 31% for other uses. Terminalia forests provided over $3.1 million worth of goods to Kosraeans, primarily from agricultural production. Approximately 2/3 of those surveyed understood that Terminalia grows best in a wetland setting. Most thought that Terminalia forests provide erosion protection and improve water quality. However, very few were cognizant of the ecological links between Terminalia and mangrove forests. Kosraeans attached little importance to the fact that Terminalia is endemic to the eastern Caroline Islands. If human dependence on these wetlands increases, the integrity of Terminalia forests, as well as adjacent mangrove forests, could be at risk. Springer 2005.","author":[{"dropping-particle":"","family":"Drew","given":"W. Mark","non-dropping-particle":"","parse-names":false,"suffix":""},{"dropping-particle":"","family":"Ewel","given":"Katherine C.","non-dropping-particle":"","parse-names":false,"suffix":""},{"dropping-particle":"","family":"Naylor","given":"Rosamond L.","non-dropping-particle":"","parse-names":false,"suffix":""},{"dropping-particle":"","family":"Sigrah","given":"Asher","non-dropping-particle":"","parse-names":false,"suffix":""}],"container-title":"Wetlands Ecology and Management","id":"ITEM-1","issue":"6","issued":{"date-parts":[["2005"]]},"page":"685-693","title":"A tropical freshwater wetland: III. Direct use values and other goods and services","type":"article-journal","volume":"13"},"uris":["http://www.mendeley.com/documents/?uuid=07819546-65a1-479a-a88e-02b4e3d40eae"]}],"mendeley":{"formattedCitation":"(Drew &lt;i&gt;et al.&lt;/i&gt;, 2005)","plainTextFormattedCitation":"(Drew et al., 2005)","previouslyFormattedCitation":"(Drew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Drew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As a result, losses in upland forested wetlands may also impact coastal mangrove forests and the biodiversity therein. In Western Asia, water scarcity, climate change, political instability and </w:t>
      </w:r>
      <w:r w:rsidRPr="0008241C">
        <w:rPr>
          <w:sz w:val="22"/>
          <w:szCs w:val="22"/>
        </w:rPr>
        <w:lastRenderedPageBreak/>
        <w:t xml:space="preserve">human/land-use modifications in the region are threatening wetland habitats. Despite this instability, UAE established their first Wetland Protected Area and RAMSAR site, Wadi Wurayah National Park, which has helped to protect the endemic and endangered native fish </w:t>
      </w:r>
      <w:r w:rsidRPr="0008241C">
        <w:rPr>
          <w:i/>
          <w:sz w:val="22"/>
          <w:szCs w:val="22"/>
        </w:rPr>
        <w:t>Garra barreimiae</w:t>
      </w:r>
      <w:r w:rsidRPr="0008241C">
        <w:rPr>
          <w:sz w:val="22"/>
          <w:szCs w:val="22"/>
        </w:rPr>
        <w:t xml:space="preserve"> found there </w:t>
      </w:r>
      <w:r w:rsidRPr="0008241C">
        <w:rPr>
          <w:sz w:val="22"/>
          <w:szCs w:val="22"/>
        </w:rPr>
        <w:fldChar w:fldCharType="begin" w:fldLock="1"/>
      </w:r>
      <w:r w:rsidRPr="0008241C">
        <w:rPr>
          <w:sz w:val="22"/>
          <w:szCs w:val="22"/>
        </w:rPr>
        <w:instrText>ADDIN CSL_CITATION {"citationItems":[{"id":"ITEM-1","itemData":{"author":[{"dropping-particle":"","family":"UNEP-WCMC","given":"","non-dropping-particle":"","parse-names":false,"suffix":""}],"id":"ITEM-1","issued":{"date-parts":[["2016"]]},"publisher":"UNEP-WCMC","publisher-place":"Cambridge, U.K.","title":"The State of Biodiversity in West Asia: A mid-term review of progress towards the Aichi Biodiversity Targets.","type":"book"},"uris":["http://www.mendeley.com/documents/?uuid=70da263f-2c24-4ed6-ad7c-056109e101d6"]}],"mendeley":{"formattedCitation":"(UNEP-WCMC, 2016a)","plainTextFormattedCitation":"(UNEP-WCMC, 2016a)","previouslyFormattedCitation":"(UNEP-WCMC, 2016a)"},"properties":{"noteIndex":0},"schema":"https://github.com/citation-style-language/schema/raw/master/csl-citation.json"}</w:instrText>
      </w:r>
      <w:r w:rsidRPr="0008241C">
        <w:rPr>
          <w:sz w:val="22"/>
          <w:szCs w:val="22"/>
        </w:rPr>
        <w:fldChar w:fldCharType="separate"/>
      </w:r>
      <w:r w:rsidRPr="0008241C">
        <w:rPr>
          <w:noProof/>
          <w:sz w:val="22"/>
          <w:szCs w:val="22"/>
        </w:rPr>
        <w:t>(UNEP-WCMC, 2016a)</w:t>
      </w:r>
      <w:r w:rsidRPr="0008241C">
        <w:rPr>
          <w:sz w:val="22"/>
          <w:szCs w:val="22"/>
        </w:rPr>
        <w:fldChar w:fldCharType="end"/>
      </w:r>
      <w:r w:rsidRPr="0008241C">
        <w:rPr>
          <w:sz w:val="22"/>
          <w:szCs w:val="22"/>
        </w:rPr>
        <w:t xml:space="preserve">. </w:t>
      </w:r>
    </w:p>
    <w:p w14:paraId="4CDAF61B" w14:textId="77777777" w:rsidR="00A01204" w:rsidRPr="0008241C" w:rsidRDefault="00A01204" w:rsidP="00A01204">
      <w:pPr>
        <w:rPr>
          <w:sz w:val="22"/>
          <w:szCs w:val="22"/>
        </w:rPr>
      </w:pPr>
    </w:p>
    <w:p w14:paraId="07204526" w14:textId="77777777" w:rsidR="00A01204" w:rsidRPr="0008241C" w:rsidRDefault="00A01204" w:rsidP="00A01204">
      <w:pPr>
        <w:rPr>
          <w:sz w:val="22"/>
          <w:szCs w:val="22"/>
        </w:rPr>
      </w:pPr>
    </w:p>
    <w:tbl>
      <w:tblPr>
        <w:tblStyle w:val="TableGrid3"/>
        <w:tblW w:w="0" w:type="auto"/>
        <w:tblLook w:val="04A0" w:firstRow="1" w:lastRow="0" w:firstColumn="1" w:lastColumn="0" w:noHBand="0" w:noVBand="1"/>
      </w:tblPr>
      <w:tblGrid>
        <w:gridCol w:w="9017"/>
      </w:tblGrid>
      <w:tr w:rsidR="00A01204" w:rsidRPr="0008241C" w14:paraId="31504DDB" w14:textId="77777777" w:rsidTr="00642B4F">
        <w:tc>
          <w:tcPr>
            <w:tcW w:w="9225" w:type="dxa"/>
          </w:tcPr>
          <w:p w14:paraId="7C098663"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Box 3.1 Alpine wetlands of the Asia-Pacific region</w:t>
            </w:r>
          </w:p>
          <w:p w14:paraId="14757E07" w14:textId="77777777" w:rsidR="00A01204" w:rsidRPr="0008241C" w:rsidRDefault="00A01204" w:rsidP="00A01204">
            <w:pPr>
              <w:rPr>
                <w:rFonts w:ascii="Times New Roman" w:hAnsi="Times New Roman"/>
              </w:rPr>
            </w:pPr>
          </w:p>
          <w:p w14:paraId="7A7081F8" w14:textId="77777777" w:rsidR="00A01204" w:rsidRPr="0008241C" w:rsidRDefault="00A01204" w:rsidP="00A01204">
            <w:pPr>
              <w:rPr>
                <w:rFonts w:ascii="Times New Roman" w:hAnsi="Times New Roman"/>
              </w:rPr>
            </w:pPr>
            <w:r w:rsidRPr="0008241C">
              <w:rPr>
                <w:rFonts w:ascii="Times New Roman" w:hAnsi="Times New Roman"/>
              </w:rPr>
              <w:t xml:space="preserve">Alpine wetlands are found in the mountainous regions across the Asia-Pacific region and biodiversity attributes have been reported for the Qinghai-Tibetan Plateau, China </w:t>
            </w:r>
            <w:r w:rsidRPr="0008241C">
              <w:fldChar w:fldCharType="begin" w:fldLock="1"/>
            </w:r>
            <w:r w:rsidRPr="0008241C">
              <w:rPr>
                <w:rFonts w:ascii="Times New Roman" w:hAnsi="Times New Roman"/>
              </w:rPr>
              <w:instrText>ADDIN CSL_CITATION {"citationItems":[{"id":"ITEM-1","itemData":{"DOI":"10.1016/J.GLOPLACHA.2014.10.012","ISSN":"0921-8181","abstract":"Wetlands are vulnerable ecosystems to climate change for they would normally adapt slowly to keep pace with changing environmental conditions especially wetlands located at high altitudes which are under threat of severe warming. In this paper, we used distribution data of four types of wetlands in the Qinghai-Tibetan Plateau (QTP) and ensemble habitat distribution models (HDMs) to assess the potential impacts of climate change under three IPCC scenarios. The baseline year was 2000s and the scenarios were used for 3 periods (2020s, 2050s and 2080s) at a spatial resolution of 1×1km. The simulation results show that severe warming will happen in mid-21st century and annual average temperature will be above 0°C. Areas climatically suitable for alpine wetlands tend to shift and shrink generally in the QTP in the future. Even under the optimistic scenario, the total area of wetland is predicted to decline by 35.7%. Nearly all wet meadow and saltmarsh will disappear under all scenarios in the Qiangtang basin. Vital functions of alpine wetlands such as carbon sequestration, water maintain, and habitats provide will be at severe risk. This research provides valuable information for the future conservation of the alpine wetlands within the QTP.","author":[{"dropping-particle":"","family":"Xue","given":"Zhenshan","non-dropping-particle":"","parse-names":false,"suffix":""},{"dropping-particle":"","family":"Zhang","given":"Zhongsheng","non-dropping-particle":"","parse-names":false,"suffix":""},{"dropping-particle":"","family":"Lu","given":"Xianguo","non-dropping-particle":"","parse-names":false,"suffix":""},{"dropping-particle":"","family":"Zou","given":"Yuanchun","non-dropping-particle":"","parse-names":false,"suffix":""},{"dropping-particle":"","family":"Lu","given":"Yonglei","non-dropping-particle":"","parse-names":false,"suffix":""},{"dropping-particle":"","family":"Jiang","given":"Ming","non-dropping-particle":"","parse-names":false,"suffix":""},{"dropping-particle":"","family":"Tong","given":"Shouzheng","non-dropping-particle":"","parse-names":false,"suffix":""},{"dropping-particle":"","family":"Zhang","given":"Kun","non-dropping-particle":"","parse-names":false,"suffix":""}],"container-title":"Global and Planetary Change","id":"ITEM-1","issued":{"date-parts":[["2014","12","1"]]},"page":"77-85","publisher":"Elsevier","title":"Predicted areas of potential distributions of alpine wetlands under different scenarios in the Qinghai-Tibetan Plateau, China","type":"article-journal","volume":"123"},"uris":["http://www.mendeley.com/documents/?uuid=39c54b5a-92a8-3128-8f5a-586853786d38"]}],"mendeley":{"formattedCitation":"(Xue &lt;i&gt;et al.&lt;/i&gt;, 2014)","plainTextFormattedCitation":"(Xue et al., 2014)","previouslyFormattedCitation":"(Xue &lt;i&gt;et al.&lt;/i&gt;, 2014)"},"properties":{"noteIndex":0},"schema":"https://github.com/citation-style-language/schema/raw/master/csl-citation.json"}</w:instrText>
            </w:r>
            <w:r w:rsidRPr="0008241C">
              <w:fldChar w:fldCharType="separate"/>
            </w:r>
            <w:r w:rsidRPr="0008241C">
              <w:rPr>
                <w:rFonts w:ascii="Times New Roman" w:hAnsi="Times New Roman"/>
                <w:noProof/>
              </w:rPr>
              <w:t xml:space="preserve">(Xue </w:t>
            </w:r>
            <w:r w:rsidRPr="0008241C">
              <w:rPr>
                <w:rFonts w:ascii="Times New Roman" w:hAnsi="Times New Roman"/>
                <w:i/>
                <w:noProof/>
              </w:rPr>
              <w:t>et al.</w:t>
            </w:r>
            <w:r w:rsidRPr="0008241C">
              <w:rPr>
                <w:rFonts w:ascii="Times New Roman" w:hAnsi="Times New Roman"/>
                <w:noProof/>
              </w:rPr>
              <w:t>, 2014)</w:t>
            </w:r>
            <w:r w:rsidRPr="0008241C">
              <w:fldChar w:fldCharType="end"/>
            </w:r>
            <w:r w:rsidRPr="0008241C">
              <w:rPr>
                <w:rFonts w:ascii="Times New Roman" w:hAnsi="Times New Roman"/>
                <w:noProof/>
              </w:rPr>
              <w:t xml:space="preserve">, Yunnan Region of China </w:t>
            </w:r>
            <w:r w:rsidRPr="0008241C">
              <w:rPr>
                <w:noProof/>
              </w:rPr>
              <w:fldChar w:fldCharType="begin" w:fldLock="1"/>
            </w:r>
            <w:r w:rsidRPr="0008241C">
              <w:rPr>
                <w:rFonts w:ascii="Times New Roman" w:hAnsi="Times New Roman"/>
                <w:noProof/>
              </w:rPr>
              <w:instrText>ADDIN CSL_CITATION {"citationItems":[{"id":"ITEM-1","itemData":{"DOI":"10.1023/B:BIOC.0000011728.46362.3c","ISBN":"0960-3115, 0960-3115","ISSN":"09603115","abstract":"Yunnan, an inland province at a low latitude and high elevation, lying between 21°09'–29°15' N and 97°32'–106°12' E in southwestern China, has a vast territory with diversified and unique nature resources. There are more than 18 000 high plant species (51.6% of China’s total) and 1836 vertebrate species (54.8% of China’s total) living in Yunnan on a land area of 39.4 × 104 km2, i.e., only 4.1% of China’s total. Among 15000 seed plants found in Yunnan there are 151 rare and endangered plant species (42.6% of China’s protected plants). Out of 335 China priority protected wild animals, Yunnan has 243 species, accounting for 72.5% of China’s total, 15% of which are species endemic to Yunnan. However, Yunnan’s biodiversity is faced with the menace of excessive exploitation of resources and changes in environmental conditions caused by the activities of an expanding human population. This paper discusses the background, the composition, and the structure of Yunnan’s biodiversity. Its biodiversity fragility and the threatened situation are also discussed. Suggestions and recommendations on the strategy and actions of Yunnan biodiversity conservation and sustainable development are proposed.","author":[{"dropping-particle":"","family":"Yang","given":"Yuming","non-dropping-particle":"","parse-names":false,"suffix":""},{"dropping-particle":"","family":"Tian","given":"Kun","non-dropping-particle":"","parse-names":false,"suffix":""},{"dropping-particle":"","family":"Hao","given":"Jiming","non-dropping-particle":"","parse-names":false,"suffix":""},{"dropping-particle":"","family":"Pei","given":"Shengji","non-dropping-particle":"","parse-names":false,"suffix":""},{"dropping-particle":"","family":"Yang","given":"Yongxing","non-dropping-particle":"","parse-names":false,"suffix":""}],"container-title":"Biodiversity and Conservation","id":"ITEM-1","issue":"4","issued":{"date-parts":[["2004"]]},"page":"813-826","title":"Biodiversity and biodiversity conservation in Yunnan, China","type":"article","volume":"13"},"uris":["http://www.mendeley.com/documents/?uuid=85391980-c88a-43c3-ae91-9582d318ad8e"]}],"mendeley":{"formattedCitation":"(Y. Yang &lt;i&gt;et al.&lt;/i&gt;, 2004)","plainTextFormattedCitation":"(Y. Yang et al., 2004)","previouslyFormattedCitation":"(Y. Yang &lt;i&gt;et al.&lt;/i&gt;, 2004)"},"properties":{"noteIndex":0},"schema":"https://github.com/citation-style-language/schema/raw/master/csl-citation.json"}</w:instrText>
            </w:r>
            <w:r w:rsidRPr="0008241C">
              <w:rPr>
                <w:noProof/>
              </w:rPr>
              <w:fldChar w:fldCharType="separate"/>
            </w:r>
            <w:r w:rsidRPr="0008241C">
              <w:rPr>
                <w:rFonts w:ascii="Times New Roman" w:hAnsi="Times New Roman"/>
                <w:noProof/>
              </w:rPr>
              <w:t xml:space="preserve">(Y. Yang </w:t>
            </w:r>
            <w:r w:rsidRPr="0008241C">
              <w:rPr>
                <w:rFonts w:ascii="Times New Roman" w:hAnsi="Times New Roman"/>
                <w:i/>
                <w:noProof/>
              </w:rPr>
              <w:t>et al.</w:t>
            </w:r>
            <w:r w:rsidRPr="0008241C">
              <w:rPr>
                <w:rFonts w:ascii="Times New Roman" w:hAnsi="Times New Roman"/>
                <w:noProof/>
              </w:rPr>
              <w:t>, 2004)</w:t>
            </w:r>
            <w:r w:rsidRPr="0008241C">
              <w:rPr>
                <w:noProof/>
              </w:rPr>
              <w:fldChar w:fldCharType="end"/>
            </w:r>
            <w:r w:rsidRPr="0008241C">
              <w:rPr>
                <w:rFonts w:ascii="Times New Roman" w:hAnsi="Times New Roman"/>
                <w:noProof/>
              </w:rPr>
              <w:t xml:space="preserve">, northern India </w:t>
            </w:r>
            <w:r w:rsidRPr="0008241C">
              <w:rPr>
                <w:noProof/>
              </w:rPr>
              <w:fldChar w:fldCharType="begin" w:fldLock="1"/>
            </w:r>
            <w:r w:rsidRPr="0008241C">
              <w:rPr>
                <w:rFonts w:ascii="Times New Roman" w:hAnsi="Times New Roman"/>
                <w:noProof/>
              </w:rPr>
              <w:instrText>ADDIN CSL_CITATION {"citationItems":[{"id":"ITEM-1","itemData":{"DOI":"10.1016/B978-0-444-52734-9.50009-8","ISBN":"978-952-99401-1-0","ISSN":"2169-267X","PMID":"15003161","abstract":"Our goal is to review the current knowledge about the climatic impacts of peatland forestry. We review the silvicultural practices used on peatlands in different bioclimatic zones and consider the ecological impacts and the possible changes in C stores and GHG","container-title":"Advances in Remote Sensing","editor":[{"dropping-particle":"","family":"Panigrahy","given":"S","non-dropping-particle":"","parse-names":false,"suffix":""},{"dropping-particle":"","family":"Patel","given":"J G","non-dropping-particle":"","parse-names":false,"suffix":""},{"dropping-particle":"","family":"Parihar","given":"J S","non-dropping-particle":"","parse-names":false,"suffix":""}],"id":"ITEM-1","issue":"October","issued":{"date-parts":[["2012"]]},"number-of-pages":"14-18","title":"National Wetland Atlas. High Altitude Lakes on India","type":"book","volume":"18"},"uris":["http://www.mendeley.com/documents/?uuid=b06927b9-2e3e-4127-bb31-7d0297081196"]}],"mendeley":{"formattedCitation":"(Panigrahy &lt;i&gt;et al.&lt;/i&gt;, 2012)","plainTextFormattedCitation":"(Panigrahy et al., 2012)","previouslyFormattedCitation":"(Panigrahy &lt;i&gt;et al.&lt;/i&gt;, 2012)"},"properties":{"noteIndex":0},"schema":"https://github.com/citation-style-language/schema/raw/master/csl-citation.json"}</w:instrText>
            </w:r>
            <w:r w:rsidRPr="0008241C">
              <w:rPr>
                <w:noProof/>
              </w:rPr>
              <w:fldChar w:fldCharType="separate"/>
            </w:r>
            <w:r w:rsidRPr="0008241C">
              <w:rPr>
                <w:rFonts w:ascii="Times New Roman" w:hAnsi="Times New Roman"/>
                <w:noProof/>
              </w:rPr>
              <w:t xml:space="preserve">(Panigrahy </w:t>
            </w:r>
            <w:r w:rsidRPr="0008241C">
              <w:rPr>
                <w:rFonts w:ascii="Times New Roman" w:hAnsi="Times New Roman"/>
                <w:i/>
                <w:noProof/>
              </w:rPr>
              <w:t>et al.</w:t>
            </w:r>
            <w:r w:rsidRPr="0008241C">
              <w:rPr>
                <w:rFonts w:ascii="Times New Roman" w:hAnsi="Times New Roman"/>
                <w:noProof/>
              </w:rPr>
              <w:t>, 2012)</w:t>
            </w:r>
            <w:r w:rsidRPr="0008241C">
              <w:rPr>
                <w:noProof/>
              </w:rPr>
              <w:fldChar w:fldCharType="end"/>
            </w:r>
            <w:r w:rsidRPr="0008241C">
              <w:rPr>
                <w:rFonts w:ascii="Times New Roman" w:hAnsi="Times New Roman"/>
                <w:noProof/>
              </w:rPr>
              <w:t xml:space="preserve">, the </w:t>
            </w:r>
            <w:r w:rsidRPr="0008241C">
              <w:rPr>
                <w:rFonts w:ascii="Times New Roman" w:hAnsi="Times New Roman"/>
              </w:rPr>
              <w:t xml:space="preserve">upper Yarkund Valley, </w:t>
            </w:r>
            <w:r w:rsidRPr="0008241C">
              <w:rPr>
                <w:rFonts w:ascii="Times New Roman" w:hAnsi="Times New Roman"/>
                <w:noProof/>
              </w:rPr>
              <w:t xml:space="preserve">Pakistan </w:t>
            </w:r>
            <w:r w:rsidRPr="0008241C">
              <w:rPr>
                <w:noProof/>
              </w:rPr>
              <w:fldChar w:fldCharType="begin" w:fldLock="1"/>
            </w:r>
            <w:r w:rsidRPr="0008241C">
              <w:rPr>
                <w:rFonts w:ascii="Times New Roman" w:hAnsi="Times New Roman"/>
                <w:noProof/>
              </w:rPr>
              <w:instrText>ADDIN CSL_CITATION {"citationItems":[{"id":"ITEM-1","itemData":{"DOI":"10.1007/s13157-016-0868-y","ISSN":"19436246","abstract":"Abstract This review paper reports on current information about the physical and biological diversity of high altitude wetlands in the Hindu Kush-Himalayan (HKH) mountains of northern Pakistan. It also highlights the major reported threats, points out existing deficiencies in knowledge and conservation strategies, and identifies crucial avenues of future research and approaches for long-term conservation. It is hoped that gaps highlighted and recommendations set forth will spur effective research and conservation strategies regarding these important ecosystems. High altitude wetlands of northern Pakistan are a vital link in the mountain ecology of the broader HKH region spanning southern Asia. In recent years, they have come under increasing threat of human interference and potential climate change. There is an urgent need to document their biodiversity, understand their natural processes and functions, identify threats and launch concerted conservation efforts. The review shows that existing research, except in some categories of biodiversity, is quite inadequate. Efforts have been limited to one-time baseline surveys and mapping of lakes only. And although some climate change studies have been undertaken, none have focussed on the nature and extent of climate change impact on these wetlands. Conservation initiatives have also been sporadic.","author":[{"dropping-particle":"","family":"Khan","given":"Humaira","non-dropping-particle":"","parse-names":false,"suffix":""},{"dropping-particle":"","family":"Baig","given":"Siddique","non-dropping-particle":"","parse-names":false,"suffix":""}],"container-title":"Wetlands","id":"ITEM-1","issue":"2","issued":{"date-parts":[["2017","4","21"]]},"page":"371-380","publisher":"Springer Netherlands","title":"High Altitude Wetlands of the HKH Region of Northern Pakistan – Status of Current Knowledge, Challenges and Research Opportunities","type":"bill","volume":"37"},"uris":["http://www.mendeley.com/documents/?uuid=164e44da-b190-4d7b-acac-2d516bf70fcd"]}],"mendeley":{"formattedCitation":"(H. Khan &amp; Baig, 2017)","plainTextFormattedCitation":"(H. Khan &amp; Baig, 2017)","previouslyFormattedCitation":"(H. Khan &amp; Baig, 2017)"},"properties":{"noteIndex":0},"schema":"https://github.com/citation-style-language/schema/raw/master/csl-citation.json"}</w:instrText>
            </w:r>
            <w:r w:rsidRPr="0008241C">
              <w:rPr>
                <w:noProof/>
              </w:rPr>
              <w:fldChar w:fldCharType="separate"/>
            </w:r>
            <w:r w:rsidRPr="0008241C">
              <w:rPr>
                <w:rFonts w:ascii="Times New Roman" w:hAnsi="Times New Roman"/>
                <w:noProof/>
              </w:rPr>
              <w:t>(H. Khan &amp; Baig, 2017)</w:t>
            </w:r>
            <w:r w:rsidRPr="0008241C">
              <w:rPr>
                <w:noProof/>
              </w:rPr>
              <w:fldChar w:fldCharType="end"/>
            </w:r>
            <w:r w:rsidRPr="0008241C">
              <w:rPr>
                <w:rFonts w:ascii="Times New Roman" w:hAnsi="Times New Roman"/>
                <w:noProof/>
              </w:rPr>
              <w:t xml:space="preserve">, southeastern Australia and alpine valleys of New Zealand </w:t>
            </w:r>
            <w:r w:rsidRPr="0008241C">
              <w:rPr>
                <w:noProof/>
              </w:rPr>
              <w:fldChar w:fldCharType="begin" w:fldLock="1"/>
            </w:r>
            <w:r w:rsidRPr="0008241C">
              <w:rPr>
                <w:rFonts w:ascii="Times New Roman" w:hAnsi="Times New Roman"/>
                <w:noProof/>
              </w:rPr>
              <w:instrText>ADDIN CSL_CITATION {"citationItems":[{"id":"ITEM-1","itemData":{"DOI":"10.1017/S0376892902000085","ISBN":"03768929 (ISSN)","ISSN":"03768929","PMID":"291","abstract":"This review examines the status of temperate-zone freshwater wetlands and makes projections of how changes over the 2025 time horizon might affect their biodiversity. The six geographic regions addressed are temperate areas of North America, South America, northern Europe, northern Mediterranean, temperate Russia, Mongolia, north-east China, Korea and Japan, and southern Australia and New Zealand. Information from the recent technical literature, general accounts in books, and some first-hand experience provided the basis for describing major wetland types, their status and major threats. Loss of biodiversity is a consequence both of a reduction in area and deterioration in condition. The information base for either change is highly variable geographically. Many countries lack accurate inventories, and for those with inventories, classifications differ, thus making comparisons difficult. Factors responsible for losses and degradation include diversions and damming of river flows, disconnecting floodplain wetlands from flood flows, eutrophication, contamination, grazing, harvests of plants and animals, global warming, invasions of exotics, and the practices of filling, dyking and draining. In humid regions, drainage of depressions and flats has eliminated large areas of wetlands. In arid regions, irrigated agriculture directly competes with wetlands for water. Eutrophication is widespread, which, together with effects of invasive species, reduces biotic complexity. In northern Europe and the northern Mediterranean, losses have been ongoing for hundreds of years, while losses in North America accelerated during the 1950s through to the 1970s. In contrast, areas such as China appear to be on the cusp of expanding drainage projects and building impoundments that will eliminate and degrade freshwater wetlands. Generalizations and trends gleaned from this paper should be considered only as a starting point for developing world-scale data sets. One trend is that the more industrialized countries are likely to conserve their already impacted, remaining wetlands, while nations with less industrialization are now experiencing accelerated losses, and may continue to do so for the next several decades. Another observation is that countries with both protection and restoration programmes do not necessarily enjoy a net increase in area and improvement in condition. Consequently, both reductions in the rates of wetland loss and increases in the rates of restoration ar…","author":[{"dropping-particle":"","family":"Brinson","given":"Mark M.","non-dropping-particle":"","parse-names":false,"suffix":""},{"dropping-particle":"","family":"Malvárez","given":"Ana Inés","non-dropping-particle":"","parse-names":false,"suffix":""}],"container-title":"Environmental Conservation","id":"ITEM-1","issue":"2","issued":{"date-parts":[["2002"]]},"page":"115-133","title":"Temperate freshwater wetlands: Types, status, and threats","type":"article-journal","volume":"29"},"uris":["http://www.mendeley.com/documents/?uuid=60d40a19-3617-4df9-9a2d-bb42320b38a1"]},{"id":"ITEM-2","itemData":{"DOI":"10.1007/978-3-319-24978-0_3","ISBN":"9783319249780","abstract":"Describes the invertebrates of diverse wetlands around the world Provides a primer on freshwater wetland invertebrates, including how they are uniquely adapted for life in wetland environments and how they contribute to important ecological functions in wetland ecosystems Features chapters from authors across Europe, North and South America, Australia, and Asia","author":[{"dropping-particle":"","family":"Wissinger","given":"Scott A.","non-dropping-particle":"","parse-names":false,"suffix":""},{"dropping-particle":"","family":"Oertli","given":"Beat","non-dropping-particle":"","parse-names":false,"suffix":""},{"dropping-particle":"","family":"Rosset","given":"Véronique","non-dropping-particle":"","parse-names":false,"suffix":""}],"container-title":"Invertebrates in Freshwater Wetlands: An International Perspective on Their Ecology","id":"ITEM-2","issued":{"date-parts":[["2016"]]},"page":"55-103","title":"Invertebrate communities of alpine ponds","type":"chapter"},"uris":["http://www.mendeley.com/documents/?uuid=3c658884-c32b-4aef-8a0b-5131b860756e"]}],"mendeley":{"formattedCitation":"(Brinson &amp; Malvárez, 2002; Wissinger &lt;i&gt;et al.&lt;/i&gt;, 2016)","plainTextFormattedCitation":"(Brinson &amp; Malvárez, 2002; Wissinger et al., 2016)","previouslyFormattedCitation":"(Brinson &amp; Malvárez, 2002; Wissinger &lt;i&gt;et al.&lt;/i&gt;, 2016)"},"properties":{"noteIndex":0},"schema":"https://github.com/citation-style-language/schema/raw/master/csl-citation.json"}</w:instrText>
            </w:r>
            <w:r w:rsidRPr="0008241C">
              <w:rPr>
                <w:noProof/>
              </w:rPr>
              <w:fldChar w:fldCharType="separate"/>
            </w:r>
            <w:r w:rsidRPr="0008241C">
              <w:rPr>
                <w:rFonts w:ascii="Times New Roman" w:hAnsi="Times New Roman"/>
                <w:noProof/>
              </w:rPr>
              <w:t xml:space="preserve">(Brinson &amp; Malvárez, 2002; Wissinger </w:t>
            </w:r>
            <w:r w:rsidRPr="0008241C">
              <w:rPr>
                <w:rFonts w:ascii="Times New Roman" w:hAnsi="Times New Roman"/>
                <w:i/>
                <w:noProof/>
              </w:rPr>
              <w:t>et al.</w:t>
            </w:r>
            <w:r w:rsidRPr="0008241C">
              <w:rPr>
                <w:rFonts w:ascii="Times New Roman" w:hAnsi="Times New Roman"/>
                <w:noProof/>
              </w:rPr>
              <w:t>, 2016)</w:t>
            </w:r>
            <w:r w:rsidRPr="0008241C">
              <w:rPr>
                <w:noProof/>
              </w:rPr>
              <w:fldChar w:fldCharType="end"/>
            </w:r>
            <w:r w:rsidRPr="0008241C">
              <w:rPr>
                <w:rFonts w:ascii="Times New Roman" w:hAnsi="Times New Roman"/>
              </w:rPr>
              <w:t xml:space="preserve">. Though typically small in size, they represent swamps, marsh - meadows, fen or peat. Many alpine wetlands across the Asia-Pacific region are of International Importance and identified RAMSAR sites (e.g. Bitahai wetland, Yunnan Province and Gansu Gahai Wetlands Nature Reserve, Xizang, China). The alpine wetlands are also hydrologically significant as major rivers in South-East Asia originate here. </w:t>
            </w:r>
          </w:p>
          <w:p w14:paraId="49370679" w14:textId="77777777" w:rsidR="00A01204" w:rsidRPr="0008241C" w:rsidRDefault="00A01204" w:rsidP="00A01204">
            <w:pPr>
              <w:rPr>
                <w:rFonts w:ascii="Times New Roman" w:hAnsi="Times New Roman"/>
              </w:rPr>
            </w:pPr>
            <w:r w:rsidRPr="0008241C">
              <w:rPr>
                <w:rFonts w:ascii="Times New Roman" w:hAnsi="Times New Roman"/>
              </w:rPr>
              <w:t xml:space="preserve"> </w:t>
            </w:r>
          </w:p>
          <w:p w14:paraId="5F0021B4" w14:textId="477172AE" w:rsidR="00A01204" w:rsidRPr="0008241C" w:rsidRDefault="00A01204" w:rsidP="00A01204">
            <w:pPr>
              <w:rPr>
                <w:rFonts w:ascii="Times New Roman" w:hAnsi="Times New Roman"/>
              </w:rPr>
            </w:pPr>
            <w:r w:rsidRPr="0008241C">
              <w:rPr>
                <w:rFonts w:ascii="Times New Roman" w:hAnsi="Times New Roman"/>
              </w:rPr>
              <w:t>The high altitude lakes in Ladakh, India are the only known breeding grounds for some waterfowl such as the Black-necked Crane (</w:t>
            </w:r>
            <w:r w:rsidRPr="0008241C">
              <w:rPr>
                <w:rFonts w:ascii="Times New Roman" w:hAnsi="Times New Roman"/>
                <w:i/>
                <w:lang w:val="en-CA"/>
              </w:rPr>
              <w:t>Grus nigricollis</w:t>
            </w:r>
            <w:r w:rsidRPr="0008241C">
              <w:rPr>
                <w:rFonts w:ascii="Times New Roman" w:hAnsi="Times New Roman"/>
                <w:lang w:val="en-CA"/>
              </w:rPr>
              <w:t>)</w:t>
            </w:r>
            <w:r w:rsidRPr="0008241C">
              <w:rPr>
                <w:rFonts w:ascii="Times New Roman" w:hAnsi="Times New Roman"/>
              </w:rPr>
              <w:t xml:space="preserve"> and Bar-headed Goose (</w:t>
            </w:r>
            <w:r w:rsidRPr="0008241C">
              <w:rPr>
                <w:rFonts w:ascii="Times New Roman" w:hAnsi="Times New Roman"/>
                <w:i/>
              </w:rPr>
              <w:t>Anser indicus</w:t>
            </w:r>
            <w:r w:rsidRPr="0008241C">
              <w:rPr>
                <w:rFonts w:ascii="Times New Roman" w:hAnsi="Times New Roman"/>
              </w:rPr>
              <w:t>). The lakes and wetlands themselves contribute to local socioeconomies of both settled and nomadic populations in the region with pasture lands surrounding wetlands used for grazing.  Nomadic communities generate as much as 90</w:t>
            </w:r>
            <w:r w:rsidR="00C934E9">
              <w:rPr>
                <w:rFonts w:ascii="Times New Roman" w:hAnsi="Times New Roman"/>
              </w:rPr>
              <w:t xml:space="preserve"> per cent</w:t>
            </w:r>
            <w:r w:rsidRPr="0008241C">
              <w:rPr>
                <w:rFonts w:ascii="Times New Roman" w:hAnsi="Times New Roman"/>
              </w:rPr>
              <w:t xml:space="preserve"> of their livelyhood from grazing sheep, horses and yak on these wetland pastures. Unfortunately,</w:t>
            </w:r>
            <w:r w:rsidRPr="0008241C" w:rsidDel="004950B3">
              <w:rPr>
                <w:rFonts w:ascii="Times New Roman" w:hAnsi="Times New Roman"/>
              </w:rPr>
              <w:t xml:space="preserve"> </w:t>
            </w:r>
            <w:r w:rsidRPr="0008241C">
              <w:rPr>
                <w:rFonts w:ascii="Times New Roman" w:hAnsi="Times New Roman"/>
              </w:rPr>
              <w:t xml:space="preserve"> multiple stressors are threatening these alpine wetland habitats and their biodiversity.  Threats include climate change, grazing, eutrophication and introduced fishes. Elsewhere in the </w:t>
            </w:r>
            <w:r w:rsidRPr="0008241C">
              <w:rPr>
                <w:rFonts w:ascii="Times New Roman" w:hAnsi="Times New Roman"/>
                <w:lang w:val="en-CA"/>
              </w:rPr>
              <w:t xml:space="preserve">Tibetan Plateau, alpine wetlands have high biodiversity values comprised of high rates of endemism spanning fish, birds, amphibian and mammal taxa. </w:t>
            </w:r>
            <w:r w:rsidRPr="0008241C">
              <w:rPr>
                <w:rFonts w:ascii="Times New Roman" w:hAnsi="Times New Roman"/>
              </w:rPr>
              <w:t xml:space="preserve">Alpine wetlands are the most vulnerable freshwater ecosystem to climate change with impacts to water quality, biological productivity and ecosystem functioning </w:t>
            </w:r>
            <w:r w:rsidRPr="0008241C">
              <w:fldChar w:fldCharType="begin" w:fldLock="1"/>
            </w:r>
            <w:r w:rsidRPr="0008241C">
              <w:rPr>
                <w:rFonts w:ascii="Times New Roman" w:hAnsi="Times New Roman"/>
              </w:rPr>
              <w:instrText>ADDIN CSL_CITATION {"citationItems":[{"id":"ITEM-1","itemData":{"DOI":"10.1659/MRD-JOURNAL-D-09-00091.1","ISBN":"0276-4741","ISSN":"0276-4741","author":[{"dropping-particle":"","family":"Chatterjee","given":"Archna","non-dropping-particle":"","parse-names":false,"suffix":""},{"dropping-particle":"","family":"Blom","given":"Esther","non-dropping-particle":"","parse-names":false,"suffix":""},{"dropping-particle":"","family":"Gujja","given":"Biksham","non-dropping-particle":"","parse-names":false,"suffix":""},{"dropping-particle":"","family":"Jacimovic","given":"Ruzica","non-dropping-particle":"","parse-names":false,"suffix":""},{"dropping-particle":"","family":"Beevers","given":"Lindsay","non-dropping-particle":"","parse-names":false,"suffix":""},{"dropping-particle":"","family":"O'Keeffe","given":"Jay","non-dropping-particle":"","parse-names":false,"suffix":""},{"dropping-particle":"","family":"Beland","given":"Michael","non-dropping-particle":"","parse-names":false,"suffix":""},{"dropping-particle":"","family":"Biggs","given":"Trent","non-dropping-particle":"","parse-names":false,"suffix":""}],"container-title":"Mountain Research and Development","id":"ITEM-1","issue":"1","issued":{"date-parts":[["2010"]]},"page":"42-52","title":"WWF Initiatives to Study the Impact of Climate Change on Himalayan High-altitude Wetlands (HAWs)","type":"article-journal","volume":"30"},"uris":["http://www.mendeley.com/documents/?uuid=c53aa777-433c-4b3f-aa56-623be8c54ef2"]},{"id":"ITEM-2","itemData":{"author":[{"dropping-particle":"","family":"WWF","given":"","non-dropping-particle":"","parse-names":false,"suffix":""}],"id":"ITEM-2","issued":{"date-parts":[["2006"]]},"publisher-place":"New Dehli","title":"Conservation of High Altitude Wetlands In the Himalayas – Report of the Fourth Regional Workshop","type":"report"},"uris":["http://www.mendeley.com/documents/?uuid=1e10e72f-3765-4bcc-9213-83a8483d7322"]}],"mendeley":{"formattedCitation":"(Chatterjee &lt;i&gt;et al.&lt;/i&gt;, 2010; WWF, 2006)","plainTextFormattedCitation":"(Chatterjee et al., 2010; WWF, 2006)","previouslyFormattedCitation":"(Chatterjee &lt;i&gt;et al.&lt;/i&gt;, 2010; WWF, 2006)"},"properties":{"noteIndex":0},"schema":"https://github.com/citation-style-language/schema/raw/master/csl-citation.json"}</w:instrText>
            </w:r>
            <w:r w:rsidRPr="0008241C">
              <w:fldChar w:fldCharType="separate"/>
            </w:r>
            <w:r w:rsidRPr="0008241C">
              <w:rPr>
                <w:rFonts w:ascii="Times New Roman" w:hAnsi="Times New Roman"/>
                <w:noProof/>
              </w:rPr>
              <w:t xml:space="preserve">(Chatterjee </w:t>
            </w:r>
            <w:r w:rsidRPr="0008241C">
              <w:rPr>
                <w:rFonts w:ascii="Times New Roman" w:hAnsi="Times New Roman"/>
                <w:i/>
                <w:noProof/>
              </w:rPr>
              <w:t>et al.</w:t>
            </w:r>
            <w:r w:rsidRPr="0008241C">
              <w:rPr>
                <w:rFonts w:ascii="Times New Roman" w:hAnsi="Times New Roman"/>
                <w:noProof/>
              </w:rPr>
              <w:t>, 2010; WWF, 2006)</w:t>
            </w:r>
            <w:r w:rsidRPr="0008241C">
              <w:fldChar w:fldCharType="end"/>
            </w:r>
            <w:r w:rsidRPr="0008241C">
              <w:rPr>
                <w:rFonts w:ascii="Times New Roman" w:hAnsi="Times New Roman"/>
              </w:rPr>
              <w:t>. For example, alpine wetlands of the Tibetan Plateau are predicted to decline by 37.5</w:t>
            </w:r>
            <w:r w:rsidR="00C934E9">
              <w:rPr>
                <w:rFonts w:ascii="Times New Roman" w:hAnsi="Times New Roman"/>
              </w:rPr>
              <w:t xml:space="preserve"> per cent</w:t>
            </w:r>
            <w:r w:rsidRPr="0008241C">
              <w:rPr>
                <w:rFonts w:ascii="Times New Roman" w:hAnsi="Times New Roman"/>
              </w:rPr>
              <w:t xml:space="preserve"> with all wet meadow and saltmarsh habitats predicted to disappear completely </w:t>
            </w:r>
            <w:r w:rsidRPr="0008241C">
              <w:fldChar w:fldCharType="begin" w:fldLock="1"/>
            </w:r>
            <w:r w:rsidRPr="0008241C">
              <w:rPr>
                <w:rFonts w:ascii="Times New Roman" w:hAnsi="Times New Roman"/>
              </w:rPr>
              <w:instrText>ADDIN CSL_CITATION {"citationItems":[{"id":"ITEM-1","itemData":{"DOI":"10.1016/J.GLOPLACHA.2014.10.012","ISSN":"0921-8181","abstract":"Wetlands are vulnerable ecosystems to climate change for they would normally adapt slowly to keep pace with changing environmental conditions especially wetlands located at high altitudes which are under threat of severe warming. In this paper, we used distribution data of four types of wetlands in the Qinghai-Tibetan Plateau (QTP) and ensemble habitat distribution models (HDMs) to assess the potential impacts of climate change under three IPCC scenarios. The baseline year was 2000s and the scenarios were used for 3 periods (2020s, 2050s and 2080s) at a spatial resolution of 1×1km. The simulation results show that severe warming will happen in mid-21st century and annual average temperature will be above 0°C. Areas climatically suitable for alpine wetlands tend to shift and shrink generally in the QTP in the future. Even under the optimistic scenario, the total area of wetland is predicted to decline by 35.7%. Nearly all wet meadow and saltmarsh will disappear under all scenarios in the Qiangtang basin. Vital functions of alpine wetlands such as carbon sequestration, water maintain, and habitats provide will be at severe risk. This research provides valuable information for the future conservation of the alpine wetlands within the QTP.","author":[{"dropping-particle":"","family":"Xue","given":"Zhenshan","non-dropping-particle":"","parse-names":false,"suffix":""},{"dropping-particle":"","family":"Zhang","given":"Zhongsheng","non-dropping-particle":"","parse-names":false,"suffix":""},{"dropping-particle":"","family":"Lu","given":"Xianguo","non-dropping-particle":"","parse-names":false,"suffix":""},{"dropping-particle":"","family":"Zou","given":"Yuanchun","non-dropping-particle":"","parse-names":false,"suffix":""},{"dropping-particle":"","family":"Lu","given":"Yonglei","non-dropping-particle":"","parse-names":false,"suffix":""},{"dropping-particle":"","family":"Jiang","given":"Ming","non-dropping-particle":"","parse-names":false,"suffix":""},{"dropping-particle":"","family":"Tong","given":"Shouzheng","non-dropping-particle":"","parse-names":false,"suffix":""},{"dropping-particle":"","family":"Zhang","given":"Kun","non-dropping-particle":"","parse-names":false,"suffix":""}],"container-title":"Global and Planetary Change","id":"ITEM-1","issued":{"date-parts":[["2014","12","1"]]},"page":"77-85","publisher":"Elsevier","title":"Predicted areas of potential distributions of alpine wetlands under different scenarios in the Qinghai-Tibetan Plateau, China","type":"article-journal","volume":"123"},"uris":["http://www.mendeley.com/documents/?uuid=39c54b5a-92a8-3128-8f5a-586853786d38"]}],"mendeley":{"formattedCitation":"(Xue &lt;i&gt;et al.&lt;/i&gt;, 2014)","plainTextFormattedCitation":"(Xue et al., 2014)","previouslyFormattedCitation":"(Xue &lt;i&gt;et al.&lt;/i&gt;, 2014)"},"properties":{"noteIndex":0},"schema":"https://github.com/citation-style-language/schema/raw/master/csl-citation.json"}</w:instrText>
            </w:r>
            <w:r w:rsidRPr="0008241C">
              <w:fldChar w:fldCharType="separate"/>
            </w:r>
            <w:r w:rsidRPr="0008241C">
              <w:rPr>
                <w:rFonts w:ascii="Times New Roman" w:hAnsi="Times New Roman"/>
                <w:noProof/>
              </w:rPr>
              <w:t xml:space="preserve">(Xue </w:t>
            </w:r>
            <w:r w:rsidRPr="0008241C">
              <w:rPr>
                <w:rFonts w:ascii="Times New Roman" w:hAnsi="Times New Roman"/>
                <w:i/>
                <w:noProof/>
              </w:rPr>
              <w:t>et al.</w:t>
            </w:r>
            <w:r w:rsidRPr="0008241C">
              <w:rPr>
                <w:rFonts w:ascii="Times New Roman" w:hAnsi="Times New Roman"/>
                <w:noProof/>
              </w:rPr>
              <w:t>, 2014)</w:t>
            </w:r>
            <w:r w:rsidRPr="0008241C">
              <w:fldChar w:fldCharType="end"/>
            </w:r>
            <w:r w:rsidRPr="0008241C">
              <w:rPr>
                <w:rFonts w:ascii="Times New Roman" w:hAnsi="Times New Roman"/>
              </w:rPr>
              <w:t xml:space="preserve">. This has implications for flora and fauna that are highly-specialised to these specific climatic conditions, and the ecosystem functions, such as carbon sequestration, water and habitat provisioning which are critical for the wider region. Migratory waterfowl that use these habitats and endemic plants and animals are at risk. A combination of pressures including human activities, cattle grazing, agricultural development, mining and climate change are all contributing to loss of habitat and biodiversity. </w:t>
            </w:r>
          </w:p>
          <w:p w14:paraId="2319D6C0" w14:textId="77777777" w:rsidR="00A01204" w:rsidRPr="0008241C" w:rsidRDefault="00A01204" w:rsidP="00A01204">
            <w:pPr>
              <w:rPr>
                <w:rFonts w:ascii="Times New Roman" w:hAnsi="Times New Roman"/>
              </w:rPr>
            </w:pPr>
          </w:p>
        </w:tc>
      </w:tr>
    </w:tbl>
    <w:p w14:paraId="70C796AF" w14:textId="77777777" w:rsidR="00A01204" w:rsidRPr="0008241C" w:rsidRDefault="00A01204" w:rsidP="00A01204">
      <w:pPr>
        <w:rPr>
          <w:sz w:val="22"/>
          <w:szCs w:val="22"/>
        </w:rPr>
      </w:pPr>
    </w:p>
    <w:p w14:paraId="33ECA665" w14:textId="77777777" w:rsidR="00A01204" w:rsidRPr="0008241C" w:rsidRDefault="00A01204" w:rsidP="00A01204">
      <w:pPr>
        <w:rPr>
          <w:sz w:val="22"/>
          <w:szCs w:val="22"/>
          <w:lang w:eastAsia="ja-JP"/>
        </w:rPr>
      </w:pPr>
      <w:r w:rsidRPr="0008241C">
        <w:rPr>
          <w:sz w:val="22"/>
          <w:szCs w:val="22"/>
          <w:lang w:eastAsia="ja-JP"/>
        </w:rPr>
        <w:t xml:space="preserve">The review of wetlands as defined by the Ramsar Convention on Wetlands of the Pacific Islands region revealed that the natural species diversity is highest in the western Pacific region (e.g. Papua New Guinea), and declines towards the eastern Pacific Islands, French Polynesia (Figure 3.6). However, there are still large gaps in the knowledge on drivers of freshwater biodiversity declines. Nevertheless, the community structure is unique in each island nation, with endemic species due to the habitat isolation that is characteristic of Oceania. The Red List Index shows that extinction risk has increased after 2010 in this subregion. Accordingly, biodiversity in freshwater ecosystem of the Pacific islands has experienced drastic decline </w:t>
      </w:r>
      <w:r w:rsidRPr="0008241C">
        <w:rPr>
          <w:sz w:val="22"/>
          <w:szCs w:val="22"/>
          <w:lang w:eastAsia="ja-JP"/>
        </w:rPr>
        <w:fldChar w:fldCharType="begin" w:fldLock="1"/>
      </w:r>
      <w:r w:rsidRPr="0008241C">
        <w:rPr>
          <w:sz w:val="22"/>
          <w:szCs w:val="22"/>
          <w:lang w:eastAsia="ja-JP"/>
        </w:rPr>
        <w:instrText>ADDIN CSL_CITATION {"citationItems":[{"id":"ITEM-1","itemData":{"DOI":"10.1007/s11273-008-9097-3","ISBN":"0923-4861","ISSN":"09234861","abstract":"The wetlands of 21 countries and territo- ries of the Pacific Islands region are reviewed: American Samoa, Cook Islands, Federated States of Micronesia, Fiji, French Polynesia, Guam, Kiribati, Marshall Islands, Nauru, New Caledonia, Niue, Northern Mariana Islands, Palau, Papua New Guinea, Samoa, Solomon Islands, Tokelau, Tonga, Tuvalu, Vanuatu, and Wallis and Futuna. The regions’ wet- lands are classified into seven systems: coral reefs, seagrass beds, mangrove swamps, riverine, lacustrine, freshwater swamp forests and marshes. The diversity of species in each of these groups is at near global maxima at the west of the region, with decline towards the east with increasing isolation, and decreasing island size and age. The community structure is unique in each country, and many have endemic species with the habitat isolation that epitomises this island region. There remain, however, some serious gaps in basic inventory, particularly in freshwater biodiversity. Threats to wetlands include introduced freshwater species, loss of wetlands adjacent to urban growth, downstream effects of mining and land clearance, and over-use of mangrove, seagrass and coral reef resources by predominant subsistence economies that J. C. Ellison (&amp;) School of Geography and Environmental Studies, University of Tasmania, Locked Bag 1376, Launceston, Tasmania 7250, Australia e-mail: Joanna.Ellison@utas.edu.au remain in this region. Only five countries are signato- ries to the Ramsar convention on wetlands, and this only recently with seven sites. Wetland managers have identified the need for community education, baseline surveys and monitoring, better legislation and policy for wetland management, and improved capacity of local communities to allow the wise use of their wetlands. Keywords","author":[{"dropping-particle":"","family":"Ellison","given":"Joanna C.","non-dropping-particle":"","parse-names":false,"suffix":""}],"container-title":"Wetlands Ecology and Management","id":"ITEM-1","issue":"3","issued":{"date-parts":[["2009"]]},"page":"169-206","title":"Wetlands of the pacific island region","type":"article-journal","volume":"17"},"uris":["http://www.mendeley.com/documents/?uuid=ebf41f9f-b18c-42bc-b6fa-9193dbfbd4db"]}],"mendeley":{"formattedCitation":"(Ellison, 2009)","plainTextFormattedCitation":"(Ellison, 2009)","previouslyFormattedCitation":"(Ellison,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Ellison, 2009)</w:t>
      </w:r>
      <w:r w:rsidRPr="0008241C">
        <w:rPr>
          <w:sz w:val="22"/>
          <w:szCs w:val="22"/>
          <w:lang w:eastAsia="ja-JP"/>
        </w:rPr>
        <w:fldChar w:fldCharType="end"/>
      </w:r>
      <w:r w:rsidRPr="0008241C">
        <w:rPr>
          <w:sz w:val="22"/>
          <w:szCs w:val="22"/>
          <w:lang w:eastAsia="ja-JP"/>
        </w:rPr>
        <w:t xml:space="preserve">. </w:t>
      </w:r>
    </w:p>
    <w:p w14:paraId="18B83D0C" w14:textId="77777777" w:rsidR="00A01204" w:rsidRPr="0008241C" w:rsidRDefault="00A01204" w:rsidP="00A01204">
      <w:pPr>
        <w:rPr>
          <w:sz w:val="22"/>
          <w:szCs w:val="22"/>
          <w:lang w:eastAsia="ja-JP"/>
        </w:rPr>
      </w:pPr>
    </w:p>
    <w:p w14:paraId="6F0AAC5B" w14:textId="77777777" w:rsidR="00A01204" w:rsidRPr="0008241C" w:rsidRDefault="00A01204" w:rsidP="00A01204">
      <w:pPr>
        <w:rPr>
          <w:rFonts w:eastAsia="MS Mincho"/>
          <w:sz w:val="22"/>
          <w:szCs w:val="22"/>
          <w:lang w:eastAsia="ja-JP"/>
        </w:rPr>
      </w:pPr>
    </w:p>
    <w:p w14:paraId="07830557" w14:textId="77777777" w:rsidR="00A01204" w:rsidRPr="0008241C" w:rsidRDefault="00A01204" w:rsidP="00A01204">
      <w:pPr>
        <w:rPr>
          <w:rFonts w:eastAsia="MS Mincho"/>
          <w:sz w:val="22"/>
          <w:szCs w:val="22"/>
          <w:lang w:eastAsia="ja-JP"/>
        </w:rPr>
      </w:pPr>
      <w:r w:rsidRPr="0008241C">
        <w:rPr>
          <w:rFonts w:eastAsia="MS Mincho"/>
          <w:noProof/>
          <w:sz w:val="22"/>
          <w:szCs w:val="22"/>
          <w:lang w:eastAsia="ja-JP"/>
        </w:rPr>
        <w:lastRenderedPageBreak/>
        <w:drawing>
          <wp:inline distT="0" distB="0" distL="0" distR="0" wp14:anchorId="31ED49AD" wp14:editId="77302EB0">
            <wp:extent cx="5736590" cy="2304415"/>
            <wp:effectExtent l="0" t="0" r="0" b="63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7" cstate="email">
                      <a:extLst>
                        <a:ext uri="{28A0092B-C50C-407E-A947-70E740481C1C}">
                          <a14:useLocalDpi xmlns:a14="http://schemas.microsoft.com/office/drawing/2010/main"/>
                        </a:ext>
                      </a:extLst>
                    </a:blip>
                    <a:srcRect/>
                    <a:stretch>
                      <a:fillRect/>
                    </a:stretch>
                  </pic:blipFill>
                  <pic:spPr bwMode="auto">
                    <a:xfrm>
                      <a:off x="0" y="0"/>
                      <a:ext cx="5736590" cy="2304415"/>
                    </a:xfrm>
                    <a:prstGeom prst="rect">
                      <a:avLst/>
                    </a:prstGeom>
                    <a:noFill/>
                  </pic:spPr>
                </pic:pic>
              </a:graphicData>
            </a:graphic>
          </wp:inline>
        </w:drawing>
      </w:r>
    </w:p>
    <w:p w14:paraId="48708BD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3.6 Trends in Ramsar site designation in the Asia-Pacific region during the past 40 years. Source: Ramsar Convention Secretariat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s://rsis.ramsar.org/","author":[{"dropping-particle":"","family":"Ramsar Convention Secretariat","given":"","non-dropping-particle":"","parse-names":false,"suffix":""}],"id":"ITEM-1","issued":{"date-parts":[["2017"]]},"title":"The Ramsar Sites Information Service","type":"webpage"},"label":"part","suppress-author":1,"uris":["http://www.mendeley.com/documents/?uuid=a7632b25-c7c1-4a02-827a-21c6e9b92daf"]}],"mendeley":{"formattedCitation":"(2017)","plainTextFormattedCitation":"(2017)","previouslyFormattedCitation":"(2017)"},"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7)</w:t>
      </w:r>
      <w:r w:rsidRPr="0008241C">
        <w:rPr>
          <w:b/>
          <w:kern w:val="2"/>
          <w:sz w:val="22"/>
          <w:szCs w:val="22"/>
          <w:lang w:eastAsia="ja-JP"/>
        </w:rPr>
        <w:fldChar w:fldCharType="end"/>
      </w:r>
      <w:r w:rsidRPr="0008241C">
        <w:rPr>
          <w:b/>
          <w:kern w:val="2"/>
          <w:sz w:val="22"/>
          <w:szCs w:val="22"/>
          <w:lang w:eastAsia="ja-JP"/>
        </w:rPr>
        <w:t>.</w:t>
      </w:r>
    </w:p>
    <w:p w14:paraId="20B1512F" w14:textId="77777777" w:rsidR="00A01204" w:rsidRPr="0008241C" w:rsidRDefault="00A01204" w:rsidP="00A01204">
      <w:pPr>
        <w:rPr>
          <w:sz w:val="22"/>
          <w:szCs w:val="22"/>
          <w:lang w:eastAsia="ja-JP"/>
        </w:rPr>
      </w:pPr>
    </w:p>
    <w:p w14:paraId="4D8433A4" w14:textId="0A1A11A6" w:rsidR="00A01204" w:rsidRPr="0008241C" w:rsidRDefault="00A01204" w:rsidP="00A01204">
      <w:pPr>
        <w:rPr>
          <w:sz w:val="22"/>
          <w:szCs w:val="22"/>
          <w:lang w:eastAsia="ja-JP"/>
        </w:rPr>
      </w:pPr>
      <w:r w:rsidRPr="0008241C">
        <w:rPr>
          <w:sz w:val="22"/>
          <w:szCs w:val="22"/>
        </w:rPr>
        <w:t>Sixty five Australian wetlands</w:t>
      </w:r>
      <w:hyperlink r:id="rId138" w:history="1">
        <w:r w:rsidRPr="0008241C">
          <w:rPr>
            <w:sz w:val="22"/>
            <w:szCs w:val="22"/>
          </w:rPr>
          <w:t xml:space="preserve"> are Ramsar </w:t>
        </w:r>
      </w:hyperlink>
      <w:r w:rsidRPr="0008241C">
        <w:rPr>
          <w:sz w:val="22"/>
          <w:szCs w:val="22"/>
        </w:rPr>
        <w:t xml:space="preserve">listed covering &gt;8.3 million hectares. The condition of Australian wetlands has deteriorated due to increased water regulation and extraction for increasing levels irrigation agriculture, urban and industrial use. Two wetland ecosystems were listed as endangered and critically endangered since 2011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rPr>
        <w:t xml:space="preserve">. Water bird communities are a good indicator of their condition </w:t>
      </w:r>
      <w:r w:rsidRPr="0008241C">
        <w:rPr>
          <w:sz w:val="22"/>
          <w:szCs w:val="22"/>
        </w:rPr>
        <w:fldChar w:fldCharType="begin" w:fldLock="1"/>
      </w:r>
      <w:r w:rsidRPr="0008241C">
        <w:rPr>
          <w:sz w:val="22"/>
          <w:szCs w:val="22"/>
        </w:rPr>
        <w:instrText>ADDIN CSL_CITATION {"citationItems":[{"id":"ITEM-1","itemData":{"author":[{"dropping-particle":"","family":"Kingsford","given":"Richard T.","non-dropping-particle":"","parse-names":false,"suffix":""},{"dropping-particle":"","family":"Bino","given":"Gilad","non-dropping-particle":"","parse-names":false,"suffix":""},{"dropping-particle":"","family":"Porter","given":"John L.","non-dropping-particle":"","parse-names":false,"suffix":""},{"dropping-particle":"","family":"Brandis","given":"Kate","non-dropping-particle":"","parse-names":false,"suffix":""}],"id":"ITEM-1","issued":{"date-parts":[["2013"]]},"title":"Waterbird Communities in the Murray-Darling Basin (1983-2012)","type":"article-journal"},"uris":["http://www.mendeley.com/documents/?uuid=7a046506-9bea-498c-95b1-63ff21131091"]}],"mendeley":{"formattedCitation":"(Kingsford &lt;i&gt;et al.&lt;/i&gt;, 2013)","plainTextFormattedCitation":"(Kingsford et al., 2013)","previouslyFormattedCitation":"(Kingsford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Kingsford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these have been in decline for 33 years and are concentrated in few sites </w:t>
      </w:r>
      <w:r w:rsidRPr="0008241C">
        <w:rPr>
          <w:sz w:val="22"/>
          <w:szCs w:val="22"/>
        </w:rPr>
        <w:fldChar w:fldCharType="begin" w:fldLock="1"/>
      </w:r>
      <w:r w:rsidRPr="0008241C">
        <w:rPr>
          <w:sz w:val="22"/>
          <w:szCs w:val="22"/>
        </w:rPr>
        <w:instrText>ADDIN CSL_CITATION {"citationItems":[{"id":"ITEM-1","itemData":{"author":[{"dropping-particle":"","family":"Cresswell","given":"I.D.","non-dropping-particle":"","parse-names":false,"suffix":""},{"dropping-particle":"","family":"Murphy","given":"H.","non-dropping-particle":"","parse-names":false,"suffix":""}],"id":"ITEM-1","issued":{"date-parts":[["2017"]]},"number-of-pages":"209","publisher-place":"Canberra, Australia","title":"Australia State of the Environment 2016: BiodiAustralia state of the environment 2016: biodiversity, independent report to the Australian Government Minister for the Environment and Energy","type":"report"},"uris":["http://www.mendeley.com/documents/?uuid=9d69d00f-2160-4feb-bd1d-9562e484e946"]}],"mendeley":{"formattedCitation":"(Cresswell &amp; Murphy, 2017)","plainTextFormattedCitation":"(Cresswell &amp; Murphy, 2017)","previouslyFormattedCitation":"(Cresswell &amp; Murphy, 2017)"},"properties":{"noteIndex":0},"schema":"https://github.com/citation-style-language/schema/raw/master/csl-citation.json"}</w:instrText>
      </w:r>
      <w:r w:rsidRPr="0008241C">
        <w:rPr>
          <w:sz w:val="22"/>
          <w:szCs w:val="22"/>
        </w:rPr>
        <w:fldChar w:fldCharType="separate"/>
      </w:r>
      <w:r w:rsidRPr="0008241C">
        <w:rPr>
          <w:noProof/>
          <w:sz w:val="22"/>
          <w:szCs w:val="22"/>
        </w:rPr>
        <w:t>(Cresswell &amp; Murphy, 2017)</w:t>
      </w:r>
      <w:r w:rsidRPr="0008241C">
        <w:rPr>
          <w:sz w:val="22"/>
          <w:szCs w:val="22"/>
        </w:rPr>
        <w:fldChar w:fldCharType="end"/>
      </w:r>
      <w:r w:rsidRPr="0008241C">
        <w:rPr>
          <w:sz w:val="22"/>
          <w:szCs w:val="22"/>
        </w:rPr>
        <w:t>. The cause of decline and deterioration of wetland condition and biodiversity is driven increased water use and extraction for intensifying irrigation agriculture, urban and industrial use across the country.  For example, in 2001 almost one-third of the 851 nationally important wetlands were threatened by altered flow regimes.  This resulted in the loss of floodplain wetlands in the Murray-Darling Basin (90</w:t>
      </w:r>
      <w:r w:rsidR="00C934E9">
        <w:rPr>
          <w:sz w:val="22"/>
          <w:szCs w:val="22"/>
        </w:rPr>
        <w:t xml:space="preserve"> per cent</w:t>
      </w:r>
      <w:r w:rsidRPr="0008241C">
        <w:rPr>
          <w:sz w:val="22"/>
          <w:szCs w:val="22"/>
        </w:rPr>
        <w:t xml:space="preserve"> loss), coastal wetlands in New South Wales (50</w:t>
      </w:r>
      <w:r w:rsidR="00C934E9">
        <w:rPr>
          <w:sz w:val="22"/>
          <w:szCs w:val="22"/>
        </w:rPr>
        <w:t xml:space="preserve"> per cent</w:t>
      </w:r>
      <w:r w:rsidRPr="0008241C">
        <w:rPr>
          <w:sz w:val="22"/>
          <w:szCs w:val="22"/>
        </w:rPr>
        <w:t>) and Swan Coastal Plain wetlands in southwest Western Australia (75</w:t>
      </w:r>
      <w:r w:rsidR="00C934E9">
        <w:rPr>
          <w:sz w:val="22"/>
          <w:szCs w:val="22"/>
        </w:rPr>
        <w:t xml:space="preserve"> per cent</w:t>
      </w:r>
      <w:r w:rsidRPr="0008241C">
        <w:rPr>
          <w:sz w:val="22"/>
          <w:szCs w:val="22"/>
        </w:rPr>
        <w:t xml:space="preserve"> loss).  Unsurprisingly, extensive losses in habitat wetland extent have reduced flood frequency and biodiversity in remaining ones. Waterbirds have been especially impacted (1.1 million 1983 to 0.2 million in 2004) as both population numbers and breeding success of native species are highly dependent on flooding events and associated replenishment of the wetlands. Declines in population numbers and species ranges for </w:t>
      </w:r>
      <w:r w:rsidRPr="0008241C">
        <w:rPr>
          <w:sz w:val="22"/>
          <w:szCs w:val="22"/>
          <w:lang w:eastAsia="ja-JP"/>
        </w:rPr>
        <w:t xml:space="preserve">macroinvertebrates, freshwater fish and amphibians have also been reported </w:t>
      </w:r>
      <w:r w:rsidRPr="0008241C">
        <w:rPr>
          <w:sz w:val="22"/>
          <w:szCs w:val="22"/>
          <w:lang w:eastAsia="ja-JP"/>
        </w:rPr>
        <w:fldChar w:fldCharType="begin" w:fldLock="1"/>
      </w:r>
      <w:r w:rsidRPr="0008241C">
        <w:rPr>
          <w:sz w:val="22"/>
          <w:szCs w:val="22"/>
          <w:lang w:eastAsia="ja-JP"/>
        </w:rPr>
        <w:instrText>ADDIN CSL_CITATION {"citationItems":[{"id":"ITEM-1","itemData":{"ISBN":"0642547688","author":[{"dropping-particle":"","family":"Davis","given":"J.","non-dropping-particle":"","parse-names":false,"suffix":""},{"dropping-particle":"","family":"Froend","given":"R.","non-dropping-particle":"","parse-names":false,"suffix":""},{"dropping-particle":"","family":"Hamilton","given":"D.","non-dropping-particle":"","parse-names":false,"suffix":""},{"dropping-particle":"","family":"Horwitz","given":"P.","non-dropping-particle":"","parse-names":false,"suffix":""},{"dropping-particle":"","family":"McComb","given":"A.","non-dropping-particle":"","parse-names":false,"suffix":""},{"dropping-particle":"","family":"Oldham","given":"C.","non-dropping-particle":"","parse-names":false,"suffix":""}],"id":"ITEM-1","issue":"1","issued":{"date-parts":[["2001"]]},"publisher-place":"Commonwealth of Australia, Canberra","title":"Environmental Water Requirements to Maintain Wetlands of National and International Importance, Environmental Flows Initiative Technical Report No. 1","type":"book"},"uris":["http://www.mendeley.com/documents/?uuid=a21f7721-97f1-462a-9f34-dc0d71fd9964"]}],"mendeley":{"formattedCitation":"(Davis &lt;i&gt;et al.&lt;/i&gt;, 2001)","plainTextFormattedCitation":"(Davis et al., 2001)","previouslyFormattedCitation":"(Davis &lt;i&gt;et al.&lt;/i&gt;, 200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avis </w:t>
      </w:r>
      <w:r w:rsidRPr="0008241C">
        <w:rPr>
          <w:i/>
          <w:noProof/>
          <w:sz w:val="22"/>
          <w:szCs w:val="22"/>
          <w:lang w:eastAsia="ja-JP"/>
        </w:rPr>
        <w:t>et al.</w:t>
      </w:r>
      <w:r w:rsidRPr="0008241C">
        <w:rPr>
          <w:noProof/>
          <w:sz w:val="22"/>
          <w:szCs w:val="22"/>
          <w:lang w:eastAsia="ja-JP"/>
        </w:rPr>
        <w:t>, 2001)</w:t>
      </w:r>
      <w:r w:rsidRPr="0008241C">
        <w:rPr>
          <w:sz w:val="22"/>
          <w:szCs w:val="22"/>
          <w:lang w:eastAsia="ja-JP"/>
        </w:rPr>
        <w:fldChar w:fldCharType="end"/>
      </w:r>
      <w:r w:rsidRPr="0008241C">
        <w:rPr>
          <w:sz w:val="22"/>
          <w:szCs w:val="22"/>
          <w:lang w:eastAsia="ja-JP"/>
        </w:rPr>
        <w:t>.</w:t>
      </w:r>
    </w:p>
    <w:p w14:paraId="63BE03ED" w14:textId="77777777" w:rsidR="00A01204" w:rsidRPr="0008241C" w:rsidRDefault="00A01204" w:rsidP="00A01204">
      <w:pPr>
        <w:rPr>
          <w:sz w:val="22"/>
          <w:szCs w:val="22"/>
          <w:lang w:eastAsia="ja-JP"/>
        </w:rPr>
      </w:pPr>
    </w:p>
    <w:p w14:paraId="0BA983C7" w14:textId="0C5A5664" w:rsidR="00A01204" w:rsidRPr="0008241C" w:rsidRDefault="00A01204" w:rsidP="00A01204">
      <w:pPr>
        <w:rPr>
          <w:b/>
          <w:sz w:val="22"/>
          <w:szCs w:val="22"/>
          <w:lang w:eastAsia="ja-JP"/>
        </w:rPr>
      </w:pPr>
      <w:r w:rsidRPr="0008241C">
        <w:rPr>
          <w:sz w:val="22"/>
          <w:szCs w:val="22"/>
          <w:lang w:eastAsia="ja-JP"/>
        </w:rPr>
        <w:t>Peatlands such as those in South-East Asia are responsible for storing considerable amounts of carbon while also providing habitat for flora and fauna that include vulnerable taxa such as the false gharial (</w:t>
      </w:r>
      <w:r w:rsidRPr="0008241C">
        <w:rPr>
          <w:i/>
          <w:sz w:val="22"/>
          <w:szCs w:val="22"/>
        </w:rPr>
        <w:t>Tomistoma schlegelii</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525/bio.2011.61.1.10","ISBN":"0006-3568","ISSN":"00063568","abstract":"Tropical peat swamp forest is a unique ecosystem that is most extensive in Southeast Asia, where it is under enormous threat from logging, fire, and land conversion. Recent research has shown this ecosystem's significance as a global carbon store, but its value for biodiversity remains poorly understood. We review the current status and biological knowledge of tropical peat swamp forests, as well as the impacts of human disturbances. We demonstrate that these forests have distinct floral compositions, provide habitat for a considerable proportion of the region's fauna, and are important for the conservation of threatened taxa, particularly specialized freshwater fishes. However, we estimate that only 36% of the historical peat swamp forest area remains, with only 9% currently in designated protected areas. Given that peat swamp forests are more vulnerable to synergies between human disturbances than other forest ecosystems, their protection and restoration are conservation priorities that require urgent action. on their flora and fauna. In this article, we summarize current knowledge on (a) the development and biogeography of peat swamp forests in Southeast Asia, (b) their current geographic extent and conservation status, (c) peat swamp forest biodiver-sity, and (d) threats and their impact on flora and fauna. We restrict our review to the biogeographical region of Southeast Asia and exclude the island of New Guinea because of the paucity of information regarding the apparently extensive peat swamp forests there. Our aim is to galvanize research and emphasize the urgent need to afford more protection to this neglected yet extremely valuable ecosystem. Formation and biogeography of tropical peat swamps In the tropical lowlands of Southeast Asia, peat soil is formed from woody plant debris under high-rainfall and high-temperature conditions, in contrast with temperate and boreal regions where peat originates mainly from mosses and herbs (Andriesse 1988, Chimner and Ewel 2005). In areas with poor drainage, such as basins and valleys, peat can accumulate over long periods of time until it is above the groundwater level. This process eventually creates dome-shaped \" ombrog-enous \" raised bogs that are fed only by rainwater and possess their own perched water table, with the peat acting as a reser-voir holding water by capillary forces (Andriesse 1988). Some highly developed domes have peat depths of up to 20 meters (m) and their centers may be dry (Anderson…","author":[{"dropping-particle":"","family":"Rose","given":"Mary","non-dropping-particle":"","parse-names":false,"suffix":""},{"dropping-particle":"","family":"Posa","given":"C","non-dropping-particle":"","parse-names":false,"suffix":""},{"dropping-particle":"","family":"Wijedasa","given":"Lahiru S","non-dropping-particle":"","parse-names":false,"suffix":""},{"dropping-particle":"","family":"Corlett","given":"Richard T","non-dropping-particle":"","parse-names":false,"suffix":""}],"container-title":"BioScience","id":"ITEM-1","issue":"49","issued":{"date-parts":[["2011","1"]]},"page":"49-57","publisher":"[American Institute of Biological Sciences, Oxford University Press]","title":"Biodiversity and Conservation of Tropical Peat Swamp Forests","type":"article-journal","volume":"61"},"uris":["http://www.mendeley.com/documents/?uuid=0a3b39ee-ad21-4662-bbdc-bbb32ccb8869"]},{"id":"ITEM-2","itemData":{"DOI":"http://dx.doi.org/10.2305/IUCN.UK.2014-1.RLTS.T21981A2780499.en","URL":"http://dx.doi.org/10.2305/IUCN.UK.2014-1.RLTS.T21981A2780499.en","author":[{"dropping-particle":"","family":"Bezuijen","given":"M. R.","non-dropping-particle":"","parse-names":false,"suffix":""},{"dropping-particle":"","family":"Shwedick","given":"B.","non-dropping-particle":"","parse-names":false,"suffix":""},{"dropping-particle":"","family":"Simpson","given":"B. K.","non-dropping-particle":"","parse-names":false,"suffix":""},{"dropping-particle":"","family":"Staniewicz","given":"A.","non-dropping-particle":"","parse-names":false,"suffix":""},{"dropping-particle":"","family":"Stuebing","given":"R.","non-dropping-particle":"","parse-names":false,"suffix":""}],"container-title":"The IUCN Red List of Threatened Species 2014: e.T21981A2780499","id":"ITEM-2","issued":{"date-parts":[["2014"]]},"title":"Tomistoma schlegelii","type":"webpage"},"uris":["http://www.mendeley.com/documents/?uuid=4d4cd4b3-3f24-4a0e-8fb9-9d4bc04520f2"]}],"mendeley":{"formattedCitation":"(Bezuijen &lt;i&gt;et al.&lt;/i&gt;, 2014; Rose &lt;i&gt;et al.&lt;/i&gt;, 2011)","plainTextFormattedCitation":"(Bezuijen et al., 2014; Rose et al., 2011)","previouslyFormattedCitation":"(Bezuijen &lt;i&gt;et al.&lt;/i&gt;, 2014; Rose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zuijen </w:t>
      </w:r>
      <w:r w:rsidRPr="0008241C">
        <w:rPr>
          <w:i/>
          <w:noProof/>
          <w:sz w:val="22"/>
          <w:szCs w:val="22"/>
        </w:rPr>
        <w:t>et al.</w:t>
      </w:r>
      <w:r w:rsidRPr="0008241C">
        <w:rPr>
          <w:noProof/>
          <w:sz w:val="22"/>
          <w:szCs w:val="22"/>
        </w:rPr>
        <w:t xml:space="preserve">, 2014; Rose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lang w:eastAsia="ja-JP"/>
        </w:rPr>
        <w:t xml:space="preserve">. Wetlands of the Philippines (e.g. Naujan Lake, Mindoro; Candava Swamp, Luzon; Agusan Marsh, Mindanao), are important resting and wintering areas for migratory and domestic bird population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Republic of the Philippines","given":"","non-dropping-particle":"","parse-names":false,"suffix":""}],"id":"ITEM-1","issued":{"date-parts":[["2014"]]},"title":"The Fifth National Report to the Convention on Biological Diversity - Republic of the Philippines","type":"article-journal"},"uris":["http://www.mendeley.com/documents/?uuid=938d1530-e3e9-4a1f-a9a7-9e386deb7fe6"]}],"mendeley":{"formattedCitation":"(Republic of the Philippines, 2014)","plainTextFormattedCitation":"(Republic of the Philippines, 2014)","previouslyFormattedCitation":"(Republic of the Philippines,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epublic of the Philippines, 2014)</w:t>
      </w:r>
      <w:r w:rsidRPr="0008241C">
        <w:rPr>
          <w:sz w:val="22"/>
          <w:szCs w:val="22"/>
          <w:lang w:eastAsia="ja-JP"/>
        </w:rPr>
        <w:fldChar w:fldCharType="end"/>
      </w:r>
      <w:r w:rsidRPr="0008241C">
        <w:rPr>
          <w:sz w:val="22"/>
          <w:szCs w:val="22"/>
          <w:lang w:eastAsia="ja-JP"/>
        </w:rPr>
        <w:t xml:space="preserve">. Peat swamp forests (PSFs) are inhabited by a highly unique and endemic fish and insect fauna, adapted to the acidic blackwater </w:t>
      </w:r>
      <w:r w:rsidRPr="0008241C">
        <w:rPr>
          <w:sz w:val="22"/>
          <w:szCs w:val="22"/>
          <w:lang w:eastAsia="ja-JP"/>
        </w:rPr>
        <w:fldChar w:fldCharType="begin" w:fldLock="1"/>
      </w:r>
      <w:r w:rsidRPr="0008241C">
        <w:rPr>
          <w:sz w:val="22"/>
          <w:szCs w:val="22"/>
          <w:lang w:eastAsia="ja-JP"/>
        </w:rPr>
        <w:instrText>ADDIN CSL_CITATION {"citationItems":[{"id":"ITEM-1","itemData":{"DOI":"10.1890/110182","ISBN":"1540-9295","ISSN":"15409295","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author":[{"dropping-particle":"","family":"Giam","given":"Xingli","non-dropping-particle":"","parse-names":false,"suffix":""},{"dropping-particle":"","family":"Koh","given":"Lian Pin","non-dropping-particle":"","parse-names":false,"suffix":""},{"dropping-particle":"","family":"Tan","given":"Heok Hui","non-dropping-particle":"","parse-names":false,"suffix":""},{"dropping-particle":"","family":"Miettinen","given":"Jukka","non-dropping-particle":"","parse-names":false,"suffix":""},{"dropping-particle":"","family":"Tan","given":"Hugh T. W.","non-dropping-particle":"","parse-names":false,"suffix":""},{"dropping-particle":"","family":"Ng","given":"Peter K. L.","non-dropping-particle":"","parse-names":false,"suffix":""}],"container-title":"Frontiers in Ecology and the Environment","id":"ITEM-1","issue":"9","issued":{"date-parts":[["2012"]]},"page":"465-470","title":"Global extinctions of freshwater fishes follow peatland conversion in Sundaland","type":"article-journal","volume":"10"},"uris":["http://www.mendeley.com/documents/?uuid=05068681-1119-418f-954b-8210d3cae170"]},{"id":"ITEM-2","itemData":{"DOI":"10.1525/bio.2011.61.1.10","ISBN":"0006-3568","ISSN":"00063568","abstract":"Tropical peat swamp forest is a unique ecosystem that is most extensive in Southeast Asia, where it is under enormous threat from logging, fire, and land conversion. Recent research has shown this ecosystem's significance as a global carbon store, but its value for biodiversity remains poorly understood. We review the current status and biological knowledge of tropical peat swamp forests, as well as the impacts of human disturbances. We demonstrate that these forests have distinct floral compositions, provide habitat for a considerable proportion of the region's fauna, and are important for the conservation of threatened taxa, particularly specialized freshwater fishes. However, we estimate that only 36% of the historical peat swamp forest area remains, with only 9% currently in designated protected areas. Given that peat swamp forests are more vulnerable to synergies between human disturbances than other forest ecosystems, their protection and restoration are conservation priorities that require urgent action. on their flora and fauna. In this article, we summarize current knowledge on (a) the development and biogeography of peat swamp forests in Southeast Asia, (b) their current geographic extent and conservation status, (c) peat swamp forest biodiver-sity, and (d) threats and their impact on flora and fauna. We restrict our review to the biogeographical region of Southeast Asia and exclude the island of New Guinea because of the paucity of information regarding the apparently extensive peat swamp forests there. Our aim is to galvanize research and emphasize the urgent need to afford more protection to this neglected yet extremely valuable ecosystem. Formation and biogeography of tropical peat swamps In the tropical lowlands of Southeast Asia, peat soil is formed from woody plant debris under high-rainfall and high-temperature conditions, in contrast with temperate and boreal regions where peat originates mainly from mosses and herbs (Andriesse 1988, Chimner and Ewel 2005). In areas with poor drainage, such as basins and valleys, peat can accumulate over long periods of time until it is above the groundwater level. This process eventually creates dome-shaped \" ombrog-enous \" raised bogs that are fed only by rainwater and possess their own perched water table, with the peat acting as a reser-voir holding water by capillary forces (Andriesse 1988). Some highly developed domes have peat depths of up to 20 meters (m) and their centers may be dry (Anderson…","author":[{"dropping-particle":"","family":"Rose","given":"Mary","non-dropping-particle":"","parse-names":false,"suffix":""},{"dropping-particle":"","family":"Posa","given":"C","non-dropping-particle":"","parse-names":false,"suffix":""},{"dropping-particle":"","family":"Wijedasa","given":"Lahiru S","non-dropping-particle":"","parse-names":false,"suffix":""},{"dropping-particle":"","family":"Corlett","given":"Richard T","non-dropping-particle":"","parse-names":false,"suffix":""}],"container-title":"BioScience","id":"ITEM-2","issue":"49","issued":{"date-parts":[["2011","1"]]},"page":"49-57","publisher":"[American Institute of Biological Sciences, Oxford University Press]","title":"Biodiversity and Conservation of Tropical Peat Swamp Forests","type":"article-journal","volume":"61"},"uris":["http://www.mendeley.com/documents/?uuid=0a3b39ee-ad21-4662-bbdc-bbb32ccb8869"]}],"mendeley":{"formattedCitation":"(Giam &lt;i&gt;et al.&lt;/i&gt;, 2012; Rose &lt;i&gt;et al.&lt;/i&gt;, 2011)","plainTextFormattedCitation":"(Giam et al., 2012; Rose et al., 2011)","previouslyFormattedCitation":"(Giam &lt;i&gt;et al.&lt;/i&gt;, 2012; Rose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iam </w:t>
      </w:r>
      <w:r w:rsidRPr="0008241C">
        <w:rPr>
          <w:i/>
          <w:noProof/>
          <w:sz w:val="22"/>
          <w:szCs w:val="22"/>
          <w:lang w:eastAsia="ja-JP"/>
        </w:rPr>
        <w:t>et al.</w:t>
      </w:r>
      <w:r w:rsidRPr="0008241C">
        <w:rPr>
          <w:noProof/>
          <w:sz w:val="22"/>
          <w:szCs w:val="22"/>
          <w:lang w:eastAsia="ja-JP"/>
        </w:rPr>
        <w:t xml:space="preserve">, 2012; Rose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However, PSFs are deforested at a higher rate (–3.7</w:t>
      </w:r>
      <w:r w:rsidR="00C934E9">
        <w:rPr>
          <w:sz w:val="22"/>
          <w:szCs w:val="22"/>
          <w:lang w:eastAsia="ja-JP"/>
        </w:rPr>
        <w:t xml:space="preserve"> per cent</w:t>
      </w:r>
      <w:r w:rsidRPr="0008241C">
        <w:rPr>
          <w:sz w:val="22"/>
          <w:szCs w:val="22"/>
          <w:lang w:eastAsia="ja-JP"/>
        </w:rPr>
        <w:t xml:space="preserve"> per year) than other forests, with highest rates of loss in Sarawak (-8.1</w:t>
      </w:r>
      <w:r w:rsidR="00C934E9">
        <w:rPr>
          <w:sz w:val="22"/>
          <w:szCs w:val="22"/>
          <w:lang w:eastAsia="ja-JP"/>
        </w:rPr>
        <w:t xml:space="preserve"> per cent</w:t>
      </w:r>
      <w:r w:rsidRPr="0008241C">
        <w:rPr>
          <w:sz w:val="22"/>
          <w:szCs w:val="22"/>
          <w:lang w:eastAsia="ja-JP"/>
        </w:rPr>
        <w:t xml:space="preserve"> per year) and Sumatra (-5.2</w:t>
      </w:r>
      <w:r w:rsidR="00C934E9">
        <w:rPr>
          <w:sz w:val="22"/>
          <w:szCs w:val="22"/>
          <w:lang w:eastAsia="ja-JP"/>
        </w:rPr>
        <w:t xml:space="preserve"> per cent</w:t>
      </w:r>
      <w:r w:rsidRPr="0008241C">
        <w:rPr>
          <w:sz w:val="22"/>
          <w:szCs w:val="22"/>
          <w:lang w:eastAsia="ja-JP"/>
        </w:rPr>
        <w:t xml:space="preserve"> per year) </w:t>
      </w:r>
      <w:r w:rsidRPr="0008241C">
        <w:rPr>
          <w:sz w:val="22"/>
          <w:szCs w:val="22"/>
          <w:lang w:eastAsia="ja-JP"/>
        </w:rPr>
        <w:fldChar w:fldCharType="begin" w:fldLock="1"/>
      </w:r>
      <w:r w:rsidRPr="0008241C">
        <w:rPr>
          <w:sz w:val="22"/>
          <w:szCs w:val="22"/>
          <w:lang w:eastAsia="ja-JP"/>
        </w:rPr>
        <w:instrText>ADDIN CSL_CITATION {"citationItems":[{"id":"ITEM-1","itemData":{"DOI":"10.1111/j.1365-2486.2011.02398.x","ISBN":"1365-2486","ISSN":"13541013","abstract":"Abstract Insular Southeast Asia experienced the highest level of deforestation among all humid tropical regions of the world during the 1990's. Due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ám spatial resolution land cover maps produced with regional methodology and classifi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 per yea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author":[{"dropping-particle":"","family":"Miettinen","given":"Jukka","non-dropping-particle":"","parse-names":false,"suffix":""},{"dropping-particle":"","family":"Shi","given":"Chenghua","non-dropping-particle":"","parse-names":false,"suffix":""},{"dropping-particle":"","family":"Liew","given":"Soo Chin","non-dropping-particle":"","parse-names":false,"suffix":""}],"container-title":"Global Change Biology","id":"ITEM-1","issue":"7","issued":{"date-parts":[["2011"]]},"page":"2261-2270","title":"Deforestation rates in insular Southeast Asia between 2000 and 2010","type":"article-journal","volume":"17"},"uris":["http://www.mendeley.com/documents/?uuid=2e6da3d0-f851-4faa-a774-864edd690a64"]},{"id":"ITEM-2","itemData":{"DOI":"10.1016/j.tree.2013.04.005","ISSN":"0169-5347","author":[{"dropping-particle":"","family":"Wilcove","given":"David S","non-dropping-particle":"","parse-names":false,"suffix":""},{"dropping-particle":"","family":"Giam","given":"Xingli","non-dropping-particle":"","parse-names":false,"suffix":""},{"dropping-particle":"","family":"Edwards","given":"David P","non-dropping-particle":"","parse-names":false,"suffix":""},{"dropping-particle":"","family":"Fisher","given":"Brendan","non-dropping-particle":"","parse-names":false,"suffix":""},{"dropping-particle":"","family":"Koh","given":"Lian Pin","non-dropping-particle":"","parse-names":false,"suffix":""}],"container-title":"Trends in ecology &amp; evolution","id":"ITEM-2","issue":"JUNE","issued":{"date-parts":[["2013"]]},"page":"531-540","publisher":"Elsevier","title":"Navjot ' s nightmare revisited : Logging , agriculture , and biodiversity in Southeast Asia Navjot ’ s nightmare revisited : logging , agriculture , and biodiversity in Southeast Asia","type":"article-journal","volume":"28"},"uris":["http://www.mendeley.com/documents/?uuid=f8216fef-26b5-4076-a360-fcf0cbe17281"]}],"mendeley":{"formattedCitation":"(Miettinen &lt;i&gt;et al.&lt;/i&gt;, 2011; Wilcove &lt;i&gt;et al.&lt;/i&gt;, 2013)","plainTextFormattedCitation":"(Miettinen et al., 2011; Wilcove et al., 2013)","previouslyFormattedCitation":"(Miettinen &lt;i&gt;et al.&lt;/i&gt;, 2011; Wilcove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iettinen </w:t>
      </w:r>
      <w:r w:rsidRPr="0008241C">
        <w:rPr>
          <w:i/>
          <w:noProof/>
          <w:sz w:val="22"/>
          <w:szCs w:val="22"/>
          <w:lang w:eastAsia="ja-JP"/>
        </w:rPr>
        <w:t>et al.</w:t>
      </w:r>
      <w:r w:rsidRPr="0008241C">
        <w:rPr>
          <w:noProof/>
          <w:sz w:val="22"/>
          <w:szCs w:val="22"/>
          <w:lang w:eastAsia="ja-JP"/>
        </w:rPr>
        <w:t xml:space="preserve">, 2011; Wilcove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Only 36</w:t>
      </w:r>
      <w:r w:rsidR="00C934E9">
        <w:rPr>
          <w:sz w:val="22"/>
          <w:szCs w:val="22"/>
          <w:lang w:eastAsia="ja-JP"/>
        </w:rPr>
        <w:t xml:space="preserve"> per cent</w:t>
      </w:r>
      <w:r w:rsidRPr="0008241C">
        <w:rPr>
          <w:sz w:val="22"/>
          <w:szCs w:val="22"/>
          <w:lang w:eastAsia="ja-JP"/>
        </w:rPr>
        <w:t xml:space="preserve"> of the original PSF area has remained in South-East Asia. Conversion of low land swamp forests into banana and oil palm plantations in Peninsular Malaysia is a major concern. If current rates of peat swamp forest conversion in Sundaland continues, it is projected that by 2050, 16</w:t>
      </w:r>
      <w:r w:rsidR="00C934E9">
        <w:rPr>
          <w:sz w:val="22"/>
          <w:szCs w:val="22"/>
          <w:lang w:eastAsia="ja-JP"/>
        </w:rPr>
        <w:t xml:space="preserve"> per cent</w:t>
      </w:r>
      <w:r w:rsidRPr="0008241C">
        <w:rPr>
          <w:sz w:val="22"/>
          <w:szCs w:val="22"/>
          <w:lang w:eastAsia="ja-JP"/>
        </w:rPr>
        <w:t xml:space="preserve"> of PSF fish species are likely to go extinct </w:t>
      </w:r>
      <w:r w:rsidRPr="0008241C">
        <w:rPr>
          <w:sz w:val="22"/>
          <w:szCs w:val="22"/>
          <w:lang w:eastAsia="ja-JP"/>
        </w:rPr>
        <w:fldChar w:fldCharType="begin" w:fldLock="1"/>
      </w:r>
      <w:r w:rsidRPr="0008241C">
        <w:rPr>
          <w:sz w:val="22"/>
          <w:szCs w:val="22"/>
          <w:lang w:eastAsia="ja-JP"/>
        </w:rPr>
        <w:instrText>ADDIN CSL_CITATION {"citationItems":[{"id":"ITEM-1","itemData":{"DOI":"10.1525/bio.2011.61.1.10","ISBN":"0006-3568","ISSN":"00063568","abstract":"Tropical peat swamp forest is a unique ecosystem that is most extensive in Southeast Asia, where it is under enormous threat from logging, fire, and land conversion. Recent research has shown this ecosystem's significance as a global carbon store, but its value for biodiversity remains poorly understood. We review the current status and biological knowledge of tropical peat swamp forests, as well as the impacts of human disturbances. We demonstrate that these forests have distinct floral compositions, provide habitat for a considerable proportion of the region's fauna, and are important for the conservation of threatened taxa, particularly specialized freshwater fishes. However, we estimate that only 36% of the historical peat swamp forest area remains, with only 9% currently in designated protected areas. Given that peat swamp forests are more vulnerable to synergies between human disturbances than other forest ecosystems, their protection and restoration are conservation priorities that require urgent action. on their flora and fauna. In this article, we summarize current knowledge on (a) the development and biogeography of peat swamp forests in Southeast Asia, (b) their current geographic extent and conservation status, (c) peat swamp forest biodiver-sity, and (d) threats and their impact on flora and fauna. We restrict our review to the biogeographical region of Southeast Asia and exclude the island of New Guinea because of the paucity of information regarding the apparently extensive peat swamp forests there. Our aim is to galvanize research and emphasize the urgent need to afford more protection to this neglected yet extremely valuable ecosystem. Formation and biogeography of tropical peat swamps In the tropical lowlands of Southeast Asia, peat soil is formed from woody plant debris under high-rainfall and high-temperature conditions, in contrast with temperate and boreal regions where peat originates mainly from mosses and herbs (Andriesse 1988, Chimner and Ewel 2005). In areas with poor drainage, such as basins and valleys, peat can accumulate over long periods of time until it is above the groundwater level. This process eventually creates dome-shaped \" ombrog-enous \" raised bogs that are fed only by rainwater and possess their own perched water table, with the peat acting as a reser-voir holding water by capillary forces (Andriesse 1988). Some highly developed domes have peat depths of up to 20 meters (m) and their centers may be dry (Anderson…","author":[{"dropping-particle":"","family":"Rose","given":"Mary","non-dropping-particle":"","parse-names":false,"suffix":""},{"dropping-particle":"","family":"Posa","given":"C","non-dropping-particle":"","parse-names":false,"suffix":""},{"dropping-particle":"","family":"Wijedasa","given":"Lahiru S","non-dropping-particle":"","parse-names":false,"suffix":""},{"dropping-particle":"","family":"Corlett","given":"Richard T","non-dropping-particle":"","parse-names":false,"suffix":""}],"container-title":"BioScience","id":"ITEM-1","issue":"49","issued":{"date-parts":[["2011","1"]]},"page":"49-57","publisher":"[American Institute of Biological Sciences, Oxford University Press]","title":"Biodiversity and Conservation of Tropical Peat Swamp Forests","type":"article-journal","volume":"61"},"uris":["http://www.mendeley.com/documents/?uuid=0a3b39ee-ad21-4662-bbdc-bbb32ccb8869"]},{"id":"ITEM-2","itemData":{"DOI":"10.1016/j.tree.2013.04.005","ISSN":"0169-5347","author":[{"dropping-particle":"","family":"Wilcove","given":"David S","non-dropping-particle":"","parse-names":false,"suffix":""},{"dropping-particle":"","family":"Giam","given":"Xingli","non-dropping-particle":"","parse-names":false,"suffix":""},{"dropping-particle":"","family":"Edwards","given":"David P","non-dropping-particle":"","parse-names":false,"suffix":""},{"dropping-particle":"","family":"Fisher","given":"Brendan","non-dropping-particle":"","parse-names":false,"suffix":""},{"dropping-particle":"","family":"Koh","given":"Lian Pin","non-dropping-particle":"","parse-names":false,"suffix":""}],"container-title":"Trends in ecology &amp; evolution","id":"ITEM-2","issue":"JUNE","issued":{"date-parts":[["2013"]]},"page":"531-540","publisher":"Elsevier","title":"Navjot ' s nightmare revisited : Logging , agriculture , and biodiversity in Southeast Asia Navjot ’ s nightmare revisited : logging , agriculture , and biodiversity in Southeast Asia","type":"article-journal","volume":"28"},"uris":["http://www.mendeley.com/documents/?uuid=f8216fef-26b5-4076-a360-fcf0cbe17281"]}],"mendeley":{"formattedCitation":"(Rose &lt;i&gt;et al.&lt;/i&gt;, 2011; Wilcove &lt;i&gt;et al.&lt;/i&gt;, 2013)","plainTextFormattedCitation":"(Rose et al., 2011; Wilcove et al., 2013)","previouslyFormattedCitation":"(Rose &lt;i&gt;et al.&lt;/i&gt;, 2011; Wilcove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ose </w:t>
      </w:r>
      <w:r w:rsidRPr="0008241C">
        <w:rPr>
          <w:i/>
          <w:noProof/>
          <w:sz w:val="22"/>
          <w:szCs w:val="22"/>
          <w:lang w:eastAsia="ja-JP"/>
        </w:rPr>
        <w:t>et al.</w:t>
      </w:r>
      <w:r w:rsidRPr="0008241C">
        <w:rPr>
          <w:noProof/>
          <w:sz w:val="22"/>
          <w:szCs w:val="22"/>
          <w:lang w:eastAsia="ja-JP"/>
        </w:rPr>
        <w:t xml:space="preserve">, 2011; Wilcove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186/1750-0680-5-7","ISBN":"1750-0680","ISSN":"1750-0680","PMID":"21092321","abstract":"Deforestation and forest degradation in the tropics is a major source of global greenhouse gas (GHG) emissions. The tropics also harbour more than half the world's threatened species, raising the possibility that reducing GHG emissions by curtailing tropical deforestation could provide substantial co-benefits for biodiversity conservation. Here we explore the potential for such co-benefits in Indonesia, a leading source of GHG emissions from land cover and land use change, and among the most species-rich countries in the world. We show that focal ecosystems for interventions to reduce emissions from deforestation and forest degradation in Indonesia do not coincide with areas supporting the most species-rich communities or highest concentration of threatened species. We argue that inherent trade-offs among ecosystems in emission reduction potential, opportunity cost of foregone development and biodiversity values will require a regulatory framework to balance emission reduction interventions with biodiversity co-benefit targets. We discuss how such a regulatory framework might function, and caution that pursuing emission reduction strategies without such a framework may undermine, not enhance, long-term prospects for biodiversity conservation in the tropics.","author":[{"dropping-particle":"","family":"Paoli","given":"Gary D","non-dropping-particle":"","parse-names":false,"suffix":""},{"dropping-particle":"","family":"Wells","given":"Philip L","non-dropping-particle":"","parse-names":false,"suffix":""},{"dropping-particle":"","family":"Meijaard","given":"Erik","non-dropping-particle":"","parse-names":false,"suffix":""},{"dropping-particle":"","family":"Struebig","given":"Matthew J","non-dropping-particle":"","parse-names":false,"suffix":""},{"dropping-particle":"","family":"Marshall","given":"Andrew J","non-dropping-particle":"","parse-names":false,"suffix":""},{"dropping-particle":"","family":"Obidzinski","given":"Krystof","non-dropping-particle":"","parse-names":false,"suffix":""},{"dropping-particle":"","family":"Tan","given":"Aseng","non-dropping-particle":"","parse-names":false,"suffix":""},{"dropping-particle":"","family":"Rafiastanto","given":"Andjar","non-dropping-particle":"","parse-names":false,"suffix":""},{"dropping-particle":"","family":"Yaap","given":"Betsy","non-dropping-particle":"","parse-names":false,"suffix":""},{"dropping-particle":"","family":"Ferry Slik","given":"Jw","non-dropping-particle":"","parse-names":false,"suffix":""},{"dropping-particle":"","family":"Morel","given":"Alexandra","non-dropping-particle":"","parse-names":false,"suffix":""},{"dropping-particle":"","family":"Perumal","given":"Balu","non-dropping-particle":"","parse-names":false,"suffix":""},{"dropping-particle":"","family":"Wielaard","given":"Niels","non-dropping-particle":"","parse-names":false,"suffix":""},{"dropping-particle":"","family":"Husson","given":"Simon","non-dropping-particle":"","parse-names":false,"suffix":""},{"dropping-particle":"","family":"D'Arcy","given":"Laura","non-dropping-particle":"","parse-names":false,"suffix":""}],"container-title":"Carbon balance and management","id":"ITEM-1","issue":"1","issued":{"date-parts":[["2010"]]},"page":"9","title":"Biodiversity Conservation in the REDD.","type":"article-journal","volume":"5"},"uris":["http://www.mendeley.com/documents/?uuid=5c2c50eb-c274-4297-8692-2930056d930c"]}],"mendeley":{"formattedCitation":"(Paoli &lt;i&gt;et al.&lt;/i&gt;, 2010)","manualFormatting":"Paoli et al. (2010)","plainTextFormattedCitation":"(Paoli et al., 2010)","previouslyFormattedCitation":"(Paoli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aoli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have recommended that Indonesian peatlands must be managed and protected under post-Kyoto framework which will in turn help conservation of many endangered vertebrates. The extant peatlands which are still intact in these areas are likely to be logged and drained in the next few decades </w:t>
      </w:r>
      <w:r w:rsidRPr="0008241C">
        <w:rPr>
          <w:sz w:val="22"/>
          <w:szCs w:val="22"/>
          <w:lang w:eastAsia="ja-JP"/>
        </w:rPr>
        <w:fldChar w:fldCharType="begin" w:fldLock="1"/>
      </w:r>
      <w:r w:rsidRPr="0008241C">
        <w:rPr>
          <w:sz w:val="22"/>
          <w:szCs w:val="22"/>
          <w:lang w:eastAsia="ja-JP"/>
        </w:rPr>
        <w:instrText>ADDIN CSL_CITATION {"citationItems":[{"id":"ITEM-1","itemData":{"DOI":"10.1093/aob/mcp172","ISBN":"1095-8290 (Electronic)\\r0305-7364 (Linking)","ISSN":"03057364","PMID":"19700447","abstract":"BACKGROUND: Wetlands are species-rich habitats performing valuable ecosystem services such as flood protection, water quality enhancement, food chain support and carbon sequestration. Worldwide, wetlands have been drained to convert them into agricultural land or industrial and urban areas. A realistic estimate is that 50 % of the world's wetlands have been lost.\\n\\nSCOPE: This paper reviews the relationship between wetlands and agriculture with the aim to identify the successes and failures of agricultural use in different types of wetlands, with reference to short-term and long-term benefits and issues of sustainability. It also addresses a number of recent developments which will lead to pressure to reclaim and destroy natural wetlands, i.e. the continuous need for higher production to feed an increasing world population and the increasing cultivation of energy crops. Finally, attention is paid to the development of more flood-tolerant crop cultivars.\\n\\nCONCLUSIONS: Agriculture has been carried out in several types of (former) wetlands for millennia, with crop fields on river floodplain soils and rice fields as major examples. However, intensive agricultural use of drained/reclaimed peatlands has been shown to lead to major problems because of the oxidation and subsidence of the peat soil. This does not only lead to severe carbon dioxide emissions, but also results in low-lying land which needs to be protected against flooding. Developments in South-East Asia, where vast areas of tropical peatlands are being converted into oil palm plantations, are of great concern in this respect. Although more flood-tolerant cultivars of commercial crop species are being developed, these are certainly not suitable for cultivation in wetlands with prolonged flooding periods, but rather will survive relatively short periods of waterlogging in normally improved agricultural soils. From a sustainability perspective, reclamation of peatlands for agriculture should be strongly discouraged. The opportunities for agriculture in naturally functioning floodplains should be further investigated. The development and use of crop cultivars with an even stronger flood tolerance could form part of the sustainable use of such floodplain systems. Extensive use of wetlands without drastic reclamation measures and without fertilizer and pesticides might result in combinations of food production with other wetland services, with biodiversity remaining more or less intact. There is a n…","author":[{"dropping-particle":"","family":"Verhoeven","given":"Jos T A","non-dropping-particle":"","parse-names":false,"suffix":""},{"dropping-particle":"","family":"Setter","given":"Tim L.","non-dropping-particle":"","parse-names":false,"suffix":""}],"container-title":"Annals of Botany","id":"ITEM-1","issue":"1","issued":{"date-parts":[["2010"]]},"page":"155-163","title":"Agricultural use of wetlands: Opportunities and limitations","type":"article-journal","volume":"105"},"uris":["http://www.mendeley.com/documents/?uuid=f631efda-c914-46d9-a52a-3094709be17f"]}],"mendeley":{"formattedCitation":"(Verhoeven &amp; Setter, 2010)","plainTextFormattedCitation":"(Verhoeven &amp; Setter, 2010)","previouslyFormattedCitation":"(Verhoeven &amp; Setter,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Verhoeven &amp; Setter, 2010)</w:t>
      </w:r>
      <w:r w:rsidRPr="0008241C">
        <w:rPr>
          <w:sz w:val="22"/>
          <w:szCs w:val="22"/>
          <w:lang w:eastAsia="ja-JP"/>
        </w:rPr>
        <w:fldChar w:fldCharType="end"/>
      </w:r>
      <w:r w:rsidRPr="0008241C">
        <w:rPr>
          <w:sz w:val="22"/>
          <w:szCs w:val="22"/>
          <w:lang w:eastAsia="ja-JP"/>
        </w:rPr>
        <w:t>. Likewise, peatlands of inland Central Asia and Tibetan plateau are facing serious threats due to climate change and intensive land use (Box 3.2).</w:t>
      </w:r>
      <w:r w:rsidRPr="0008241C">
        <w:rPr>
          <w:b/>
          <w:sz w:val="22"/>
          <w:szCs w:val="22"/>
          <w:lang w:eastAsia="ja-JP"/>
        </w:rPr>
        <w:t xml:space="preserve"> </w:t>
      </w:r>
    </w:p>
    <w:p w14:paraId="01311342" w14:textId="77777777" w:rsidR="00A01204" w:rsidRPr="0008241C" w:rsidRDefault="00A01204" w:rsidP="00A01204">
      <w:pPr>
        <w:rPr>
          <w:b/>
          <w:sz w:val="22"/>
          <w:szCs w:val="22"/>
          <w:lang w:eastAsia="ja-JP"/>
        </w:rPr>
      </w:pPr>
    </w:p>
    <w:p w14:paraId="52BC73A9" w14:textId="303D7186" w:rsidR="00A01204" w:rsidRPr="0008241C" w:rsidRDefault="00A01204" w:rsidP="00A01204">
      <w:pPr>
        <w:rPr>
          <w:sz w:val="22"/>
          <w:szCs w:val="22"/>
          <w:lang w:eastAsia="ja-JP"/>
        </w:rPr>
      </w:pPr>
      <w:r w:rsidRPr="0008241C">
        <w:rPr>
          <w:sz w:val="22"/>
          <w:szCs w:val="22"/>
          <w:lang w:eastAsia="ja-JP"/>
        </w:rPr>
        <w:lastRenderedPageBreak/>
        <w:t>In Japan, 61.1</w:t>
      </w:r>
      <w:r w:rsidR="00C934E9">
        <w:rPr>
          <w:sz w:val="22"/>
          <w:szCs w:val="22"/>
          <w:lang w:eastAsia="ja-JP"/>
        </w:rPr>
        <w:t xml:space="preserve"> per cent</w:t>
      </w:r>
      <w:r w:rsidRPr="0008241C">
        <w:rPr>
          <w:sz w:val="22"/>
          <w:szCs w:val="22"/>
          <w:lang w:eastAsia="ja-JP"/>
        </w:rPr>
        <w:t xml:space="preserve"> of wetlands (not including paddy fields) had been lost from 1920 to 2000 </w:t>
      </w:r>
      <w:r w:rsidRPr="0008241C">
        <w:rPr>
          <w:sz w:val="22"/>
          <w:szCs w:val="22"/>
          <w:lang w:eastAsia="ja-JP"/>
        </w:rPr>
        <w:fldChar w:fldCharType="begin" w:fldLock="1"/>
      </w:r>
      <w:r w:rsidRPr="0008241C">
        <w:rPr>
          <w:sz w:val="22"/>
          <w:szCs w:val="22"/>
          <w:lang w:eastAsia="ja-JP"/>
        </w:rPr>
        <w:instrText>ADDIN CSL_CITATION {"citationItems":[{"id":"ITEM-1","itemData":{"URL":"http://www.gsi.go.jp/kankyochiri/shicchimenseki2.html","accessed":{"date-parts":[["2018","5","8"]]},"author":[{"dropping-particle":"","family":"Geospatial Information Authority of Japan","given":"","non-dropping-particle":"","parse-names":false,"suffix":""}],"id":"ITEM-1","issued":{"date-parts":[["2000"]]},"title":"Changes in wetland area of Japan","type":"webpage"},"uris":["http://www.mendeley.com/documents/?uuid=f56188d6-8640-396c-a1ce-bcbe43bafe5d"]}],"mendeley":{"formattedCitation":"(Geospatial Information Authority of Japan, 2000)","plainTextFormattedCitation":"(Geospatial Information Authority of Japan, 2000)","previouslyFormattedCitation":"(Geospatial Information Authority of Japan,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Geospatial Information Authority of Japan, 2000)</w:t>
      </w:r>
      <w:r w:rsidRPr="0008241C">
        <w:rPr>
          <w:sz w:val="22"/>
          <w:szCs w:val="22"/>
          <w:lang w:eastAsia="ja-JP"/>
        </w:rPr>
        <w:fldChar w:fldCharType="end"/>
      </w:r>
      <w:r w:rsidRPr="0008241C">
        <w:rPr>
          <w:sz w:val="22"/>
          <w:szCs w:val="22"/>
          <w:lang w:eastAsia="ja-JP"/>
        </w:rPr>
        <w:t xml:space="preserve"> as a result of human activities. Irrigation ponds, mostly constructed in 17-19 centuries became refuge for many lentic endangered species </w:t>
      </w:r>
      <w:r w:rsidRPr="0008241C">
        <w:rPr>
          <w:sz w:val="22"/>
          <w:szCs w:val="22"/>
          <w:lang w:eastAsia="ja-JP"/>
        </w:rPr>
        <w:fldChar w:fldCharType="begin" w:fldLock="1"/>
      </w:r>
      <w:r w:rsidRPr="0008241C">
        <w:rPr>
          <w:sz w:val="22"/>
          <w:szCs w:val="22"/>
          <w:lang w:eastAsia="ja-JP"/>
        </w:rPr>
        <w:instrText>ADDIN CSL_CITATION {"citationItems":[{"id":"ITEM-1","itemData":{"DOI":"10.1007/978-4-431-54032-8","ISBN":"978-4-431-54031-1","author":[{"dropping-particle":"","family":"Takamura","given":"N.","non-dropping-particle":"","parse-names":false,"suffix":""}],"container-title":"The Biodiversity Observation Network in the Asia-Pacific region: Towards further development of monitoring","editor":[{"dropping-particle":"","family":"S.Nakano","given":"T.Yahara and T.Nakashizuka","non-dropping-particle":"","parse-names":false,"suffix":""}],"id":"ITEM-1","issued":{"date-parts":[["2012"]]},"page":"133-148","publisher":"Springer","publisher-place":"Tokyo","title":"Status of biodiversity loss in lakes and ponds in Japan","type":"chapter"},"uris":["http://www.mendeley.com/documents/?uuid=9133a5af-376b-467d-b3b5-a50422927745"]}],"mendeley":{"formattedCitation":"(Takamura, 2012)","plainTextFormattedCitation":"(Takamura, 2012)","previouslyFormattedCitation":"(Takamura,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Takamura, 2012)</w:t>
      </w:r>
      <w:r w:rsidRPr="0008241C">
        <w:rPr>
          <w:sz w:val="22"/>
          <w:szCs w:val="22"/>
          <w:lang w:eastAsia="ja-JP"/>
        </w:rPr>
        <w:fldChar w:fldCharType="end"/>
      </w:r>
      <w:r w:rsidRPr="0008241C">
        <w:rPr>
          <w:sz w:val="22"/>
          <w:szCs w:val="22"/>
          <w:lang w:eastAsia="ja-JP"/>
        </w:rPr>
        <w:t>. Most of the wetlands on Hokkaido Island, Japan are peat-forming mires of which more than 70</w:t>
      </w:r>
      <w:r w:rsidR="00C934E9">
        <w:rPr>
          <w:sz w:val="22"/>
          <w:szCs w:val="22"/>
          <w:lang w:eastAsia="ja-JP"/>
        </w:rPr>
        <w:t xml:space="preserve"> per cent</w:t>
      </w:r>
      <w:r w:rsidRPr="0008241C">
        <w:rPr>
          <w:sz w:val="22"/>
          <w:szCs w:val="22"/>
          <w:lang w:eastAsia="ja-JP"/>
        </w:rPr>
        <w:t xml:space="preserve"> have been lost due to drainage and receiving eutrophic water from rivers and agricultural lands. Mire vegetation has undergone retrogressive succession, affecting further biodiversity component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Fujita","given":"Hiroko","non-dropping-particle":"","parse-names":false,"suffix":""}],"container-title":"Global Enviromental Research","id":"ITEM-1","issue":"1961","issued":{"date-parts":[["2007"]]},"page":"187-194","title":"Outline of Mires in Hokkaido , Japan , and Their Ecosystem Conservation and Restoration","type":"article-journal","volume":"11"},"uris":["http://www.mendeley.com/documents/?uuid=59e923da-e9c9-473c-a05a-0873fc17e19a"]}],"mendeley":{"formattedCitation":"(Fujita, 2007)","plainTextFormattedCitation":"(Fujita, 2007)","previouslyFormattedCitation":"(Fujita,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ujita, 2007)</w:t>
      </w:r>
      <w:r w:rsidRPr="0008241C">
        <w:rPr>
          <w:sz w:val="22"/>
          <w:szCs w:val="22"/>
          <w:lang w:eastAsia="ja-JP"/>
        </w:rPr>
        <w:fldChar w:fldCharType="end"/>
      </w:r>
      <w:r w:rsidRPr="0008241C">
        <w:rPr>
          <w:sz w:val="22"/>
          <w:szCs w:val="22"/>
          <w:lang w:eastAsia="ja-JP"/>
        </w:rPr>
        <w:t>. In Arabian Peninsula, of the 17.5</w:t>
      </w:r>
      <w:r w:rsidR="00C934E9">
        <w:rPr>
          <w:sz w:val="22"/>
          <w:szCs w:val="22"/>
          <w:lang w:eastAsia="ja-JP"/>
        </w:rPr>
        <w:t xml:space="preserve"> per cent</w:t>
      </w:r>
      <w:r w:rsidRPr="0008241C">
        <w:rPr>
          <w:sz w:val="22"/>
          <w:szCs w:val="22"/>
          <w:lang w:eastAsia="ja-JP"/>
        </w:rPr>
        <w:t xml:space="preserve"> of assessed species, 8 species of fish, 15 species of Odonata, 5 molluscs and 23 species of aquatic plants are reported to be threatened. Here one species of damselfly is Regionally Extinct due to habitat loss </w:t>
      </w:r>
      <w:r w:rsidRPr="0008241C">
        <w:rPr>
          <w:sz w:val="22"/>
          <w:szCs w:val="22"/>
          <w:lang w:eastAsia="ja-JP"/>
        </w:rPr>
        <w:fldChar w:fldCharType="begin" w:fldLock="1"/>
      </w:r>
      <w:r w:rsidRPr="0008241C">
        <w:rPr>
          <w:sz w:val="22"/>
          <w:szCs w:val="22"/>
          <w:lang w:eastAsia="ja-JP"/>
        </w:rPr>
        <w:instrText>ADDIN CSL_CITATION {"citationItems":[{"id":"ITEM-1","itemData":{"ISBN":"9782831717067","abstract":"The Arabian Peninsula includes three freshwater ecoregions, as defined by Abell et al. (2008): the Southwest Arabian coast, the Oman Mountains and the Arabian Interior ecoregions (see Chapter 1 and Fig. 1). The region includes Socotra, although this is not recognized as part of an ecoregion (see Chapter 1). All fishes found in the freshwaters of Socotra are estuarine or marine species entering the streams and estuaries for foraging, and are not assessed here","author":[{"dropping-particle":"","family":"García","given":"N.","non-dropping-particle":"","parse-names":false,"suffix":""},{"dropping-particle":"","family":"Harrison","given":"I.","non-dropping-particle":"","parse-names":false,"suffix":""},{"dropping-particle":"","family":"Cox","given":"N.","non-dropping-particle":"","parse-names":false,"suffix":""},{"dropping-particle":"","family":"Tognelli","given":"M. F.","non-dropping-particle":"","parse-names":false,"suffix":""}],"id":"ITEM-1","issue":"January","issued":{"date-parts":[["2015"]]},"number-of-pages":"124","publisher":"Cambridge, UK and Gland, Switzerland: IUCN, and Coimbatore, India: Zoo Outreach Organisation.","title":"The Status and Distribution of Freshwater Biodiversity in the Arabian Peninsula","type":"book"},"uris":["http://www.mendeley.com/documents/?uuid=2a13f7c1-c15e-4ce1-8d1e-89d13f7cb5f6"]}],"mendeley":{"formattedCitation":"(García &lt;i&gt;et al.&lt;/i&gt;, 2015)","plainTextFormattedCitation":"(García et al., 2015)","previouslyFormattedCitation":"(García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arcía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p>
    <w:p w14:paraId="22AE0C70" w14:textId="77777777" w:rsidR="00A01204" w:rsidRPr="0008241C" w:rsidRDefault="00A01204" w:rsidP="00A01204">
      <w:pPr>
        <w:rPr>
          <w:b/>
          <w:sz w:val="22"/>
          <w:szCs w:val="22"/>
          <w:lang w:eastAsia="ja-JP"/>
        </w:rPr>
      </w:pPr>
    </w:p>
    <w:tbl>
      <w:tblPr>
        <w:tblStyle w:val="TableGrid3"/>
        <w:tblW w:w="0" w:type="auto"/>
        <w:tblLook w:val="04A0" w:firstRow="1" w:lastRow="0" w:firstColumn="1" w:lastColumn="0" w:noHBand="0" w:noVBand="1"/>
      </w:tblPr>
      <w:tblGrid>
        <w:gridCol w:w="9017"/>
      </w:tblGrid>
      <w:tr w:rsidR="00A01204" w:rsidRPr="0008241C" w14:paraId="49F44818" w14:textId="77777777" w:rsidTr="00642B4F">
        <w:tc>
          <w:tcPr>
            <w:tcW w:w="9225" w:type="dxa"/>
          </w:tcPr>
          <w:p w14:paraId="0A1FF52A"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 xml:space="preserve">Box 3.2 Peatlands of </w:t>
            </w:r>
            <w:r w:rsidRPr="0008241C">
              <w:rPr>
                <w:rFonts w:ascii="Times New Roman" w:eastAsia="Calibri" w:hAnsi="Times New Roman"/>
                <w:b/>
                <w:kern w:val="2"/>
                <w:lang w:eastAsia="ja-JP"/>
              </w:rPr>
              <w:t>continental highland Asia</w:t>
            </w:r>
          </w:p>
          <w:p w14:paraId="070D02E2" w14:textId="77777777" w:rsidR="00A01204" w:rsidRPr="0008241C" w:rsidRDefault="00A01204" w:rsidP="00A01204">
            <w:pPr>
              <w:rPr>
                <w:rFonts w:ascii="Times New Roman" w:hAnsi="Times New Roman"/>
              </w:rPr>
            </w:pPr>
          </w:p>
          <w:p w14:paraId="19345B8A" w14:textId="643E58B0" w:rsidR="00A01204" w:rsidRPr="0008241C" w:rsidRDefault="00A01204" w:rsidP="00A01204">
            <w:pPr>
              <w:rPr>
                <w:rFonts w:ascii="Times New Roman" w:hAnsi="Times New Roman"/>
              </w:rPr>
            </w:pPr>
            <w:r w:rsidRPr="0008241C">
              <w:rPr>
                <w:rFonts w:ascii="Times New Roman" w:hAnsi="Times New Roman"/>
              </w:rPr>
              <w:t xml:space="preserve">Peatlands occur in a variety of wetlands and comprise accumulated surface peat with incompletely decomposed plant matter </w:t>
            </w:r>
            <w:r w:rsidRPr="0008241C">
              <w:fldChar w:fldCharType="begin" w:fldLock="1"/>
            </w:r>
            <w:r w:rsidRPr="0008241C">
              <w:rPr>
                <w:rFonts w:ascii="Times New Roman" w:hAnsi="Times New Roman"/>
              </w:rPr>
              <w:instrText>ADDIN CSL_CITATION {"citationItems":[{"id":"ITEM-1","itemData":{"author":[{"dropping-particle":"","family":"Joosten","given":"H.","non-dropping-particle":"","parse-names":false,"suffix":""},{"dropping-particle":"","family":"Clarke","given":"D.","non-dropping-particle":"","parse-names":false,"suffix":""}],"id":"ITEM-1","issued":{"date-parts":[["2002"]]},"number-of-pages":"304","title":"Wise Use of Mires and Peatlands","type":"report"},"uris":["http://www.mendeley.com/documents/?uuid=b45058cf-03e1-41aa-bd9c-f005b6df7fa5"]},{"id":"ITEM-2","itemData":{"author":[{"dropping-particle":"","family":"Parish","given":"F.","non-dropping-particle":"","parse-names":false,"suffix":""},{"dropping-particle":"","family":"Sirin","given":"A.","non-dropping-particle":"","parse-names":false,"suffix":""},{"dropping-particle":"","family":"Charman","given":"D.","non-dropping-particle":"","parse-names":false,"suffix":""},{"dropping-particle":"","family":"Joosten","given":"H.","non-dropping-particle":"","parse-names":false,"suffix":""},{"dropping-particle":"","family":"Minayeva","given":"T.","non-dropping-particle":"","parse-names":false,"suffix":""},{"dropping-particle":"","family":"Silvius","given":"M.","non-dropping-particle":"","parse-names":false,"suffix":""}],"id":"ITEM-2","issued":{"date-parts":[["2008"]]},"number-of-pages":"179","publisher-place":"Wageningen","title":"Assessment of Peatlands, Biodiversity and Climate Change: Main Report","type":"report"},"uris":["http://www.mendeley.com/documents/?uuid=48a1d2ff-a91d-4e92-925b-883317715a98"]},{"id":"ITEM-3","itemData":{"author":[{"dropping-particle":"","family":"Rydin","given":"H.","non-dropping-particle":"","parse-names":false,"suffix":""},{"dropping-particle":"","family":"Jeglum","given":"J.","non-dropping-particle":"","parse-names":false,"suffix":""}],"edition":"2nd","editor":[{"dropping-particle":"","family":"Press.","given":"Oxford Univ.","non-dropping-particle":"","parse-names":false,"suffix":""}],"id":"ITEM-3","issued":{"date-parts":[["2013"]]},"number-of-pages":"382","publisher-place":"Oxford","title":"The Biology of Peatlands","type":"book"},"uris":["http://www.mendeley.com/documents/?uuid=7c0679c3-f940-43ba-be87-64e8a06b485e"]}],"mendeley":{"formattedCitation":"(Joosten &amp; Clarke, 2002; Parish &lt;i&gt;et al.&lt;/i&gt;, 2008; Rydin &amp; Jeglum, 2013)","plainTextFormattedCitation":"(Joosten &amp; Clarke, 2002; Parish et al., 2008; Rydin &amp; Jeglum, 2013)","previouslyFormattedCitation":"(Joosten &amp; Clarke, 2002; Parish &lt;i&gt;et al.&lt;/i&gt;, 2008; Rydin &amp; Jeglum, 2013)"},"properties":{"noteIndex":0},"schema":"https://github.com/citation-style-language/schema/raw/master/csl-citation.json"}</w:instrText>
            </w:r>
            <w:r w:rsidRPr="0008241C">
              <w:fldChar w:fldCharType="separate"/>
            </w:r>
            <w:r w:rsidRPr="0008241C">
              <w:rPr>
                <w:rFonts w:ascii="Times New Roman" w:hAnsi="Times New Roman"/>
                <w:noProof/>
              </w:rPr>
              <w:t xml:space="preserve">(Joosten &amp; Clarke, 2002; Parish </w:t>
            </w:r>
            <w:r w:rsidRPr="0008241C">
              <w:rPr>
                <w:rFonts w:ascii="Times New Roman" w:hAnsi="Times New Roman"/>
                <w:i/>
                <w:noProof/>
              </w:rPr>
              <w:t>et al.</w:t>
            </w:r>
            <w:r w:rsidRPr="0008241C">
              <w:rPr>
                <w:rFonts w:ascii="Times New Roman" w:hAnsi="Times New Roman"/>
                <w:noProof/>
              </w:rPr>
              <w:t>, 2008; Rydin &amp; Jeglum, 2013)</w:t>
            </w:r>
            <w:r w:rsidRPr="0008241C">
              <w:fldChar w:fldCharType="end"/>
            </w:r>
            <w:r w:rsidRPr="0008241C">
              <w:rPr>
                <w:rFonts w:ascii="Times New Roman" w:hAnsi="Times New Roman"/>
              </w:rPr>
              <w:t xml:space="preserve">. Peats generally contain at least </w:t>
            </w:r>
            <w:r w:rsidRPr="0008241C">
              <w:rPr>
                <w:rFonts w:ascii="Times New Roman" w:hAnsi="Times New Roman"/>
                <w:lang w:val="en-US"/>
              </w:rPr>
              <w:t>30</w:t>
            </w:r>
            <w:r w:rsidR="00C934E9">
              <w:rPr>
                <w:rFonts w:ascii="Times New Roman" w:hAnsi="Times New Roman"/>
                <w:lang w:val="en-US"/>
              </w:rPr>
              <w:t xml:space="preserve"> per cent</w:t>
            </w:r>
            <w:r w:rsidRPr="0008241C">
              <w:rPr>
                <w:rFonts w:ascii="Times New Roman" w:hAnsi="Times New Roman"/>
                <w:lang w:val="en-US"/>
              </w:rPr>
              <w:t xml:space="preserve"> dead organic matter (by mass) with a minimum depth of 30cm. </w:t>
            </w:r>
            <w:r w:rsidRPr="0008241C">
              <w:rPr>
                <w:rFonts w:ascii="Times New Roman" w:hAnsi="Times New Roman"/>
              </w:rPr>
              <w:t xml:space="preserve">A peatland with actively accumulating peat is termed as mire. </w:t>
            </w:r>
            <w:r w:rsidRPr="0008241C">
              <w:rPr>
                <w:rFonts w:ascii="Times New Roman" w:eastAsia="Calibri" w:hAnsi="Times New Roman"/>
              </w:rPr>
              <w:t>The</w:t>
            </w:r>
            <w:r w:rsidRPr="0008241C">
              <w:rPr>
                <w:rFonts w:ascii="Times New Roman" w:hAnsi="Times New Roman"/>
              </w:rPr>
              <w:t xml:space="preserve">y </w:t>
            </w:r>
            <w:r w:rsidRPr="0008241C">
              <w:rPr>
                <w:rFonts w:ascii="Times New Roman" w:eastAsia="Calibri" w:hAnsi="Times New Roman"/>
              </w:rPr>
              <w:t>play a vital role in regulating hydrology, supporting biodiversity and liveliho</w:t>
            </w:r>
            <w:r w:rsidRPr="0008241C">
              <w:rPr>
                <w:rFonts w:ascii="Times New Roman" w:hAnsi="Times New Roman"/>
              </w:rPr>
              <w:t xml:space="preserve">ods, ecosystem functioning and climate regulation </w:t>
            </w:r>
            <w:r w:rsidRPr="0008241C">
              <w:fldChar w:fldCharType="begin" w:fldLock="1"/>
            </w:r>
            <w:r w:rsidRPr="0008241C">
              <w:rPr>
                <w:rFonts w:ascii="Times New Roman" w:hAnsi="Times New Roman"/>
              </w:rPr>
              <w:instrText>ADDIN CSL_CITATION {"citationItems":[{"id":"ITEM-1","itemData":{"author":[{"dropping-particle":"","family":"Joosten","given":"H.","non-dropping-particle":"","parse-names":false,"suffix":""},{"dropping-particle":"","family":"Sirin","given":"A.","non-dropping-particle":"","parse-names":false,"suffix":""},{"dropping-particle":"","family":"Couwenberg","given":"J.","non-dropping-particle":"","parse-names":false,"suffix":""},{"dropping-particle":"","family":"Laine","given":"J.","non-dropping-particle":"","parse-names":false,"suffix":""},{"dropping-particle":"","family":"Smith","given":"P.","non-dropping-particle":"","parse-names":false,"suffix":""}],"container-title":"Peatland Restoration and Ecosystem Services: Science, Policy and Practice","id":"ITEM-1","issued":{"date-parts":[["2016"]]},"page":"66-79","publisher":"Cambridge University Press","title":"The role of peatlands in climate regulation","type":"chapter"},"uris":["http://www.mendeley.com/documents/?uuid=a1d6ce86-276c-4950-8842-1bdb9a27b3df"]}],"mendeley":{"formattedCitation":"(Joosten &lt;i&gt;et al.&lt;/i&gt;, 2016)","plainTextFormattedCitation":"(Joosten et al., 2016)","previouslyFormattedCitation":"(Joosten &lt;i&gt;et al.&lt;/i&gt;, 2016)"},"properties":{"noteIndex":0},"schema":"https://github.com/citation-style-language/schema/raw/master/csl-citation.json"}</w:instrText>
            </w:r>
            <w:r w:rsidRPr="0008241C">
              <w:fldChar w:fldCharType="separate"/>
            </w:r>
            <w:r w:rsidRPr="0008241C">
              <w:rPr>
                <w:rFonts w:ascii="Times New Roman" w:hAnsi="Times New Roman"/>
                <w:noProof/>
              </w:rPr>
              <w:t xml:space="preserve">(Joosten </w:t>
            </w:r>
            <w:r w:rsidRPr="0008241C">
              <w:rPr>
                <w:rFonts w:ascii="Times New Roman" w:hAnsi="Times New Roman"/>
                <w:i/>
                <w:noProof/>
              </w:rPr>
              <w:t>et al.</w:t>
            </w:r>
            <w:r w:rsidRPr="0008241C">
              <w:rPr>
                <w:rFonts w:ascii="Times New Roman" w:hAnsi="Times New Roman"/>
                <w:noProof/>
              </w:rPr>
              <w:t>, 2016)</w:t>
            </w:r>
            <w:r w:rsidRPr="0008241C">
              <w:fldChar w:fldCharType="end"/>
            </w:r>
            <w:r w:rsidRPr="0008241C">
              <w:rPr>
                <w:rFonts w:ascii="Times New Roman" w:hAnsi="Times New Roman"/>
              </w:rPr>
              <w:t>. Other functions include buffering microclimate of adjacent areas</w:t>
            </w:r>
            <w:r w:rsidRPr="0008241C">
              <w:rPr>
                <w:rFonts w:ascii="Times New Roman" w:hAnsi="Times New Roman"/>
                <w:lang w:val="en-US"/>
              </w:rPr>
              <w:t xml:space="preserve">, </w:t>
            </w:r>
            <w:r w:rsidRPr="0008241C">
              <w:rPr>
                <w:rFonts w:ascii="Times New Roman" w:hAnsi="Times New Roman"/>
              </w:rPr>
              <w:t xml:space="preserve">accumulation and carbon storage and providing unique habitats to several species of fauna especially resident and migratory birds </w:t>
            </w:r>
            <w:r w:rsidRPr="0008241C">
              <w:fldChar w:fldCharType="begin" w:fldLock="1"/>
            </w:r>
            <w:r w:rsidRPr="0008241C">
              <w:rPr>
                <w:rFonts w:ascii="Times New Roman" w:hAnsi="Times New Roman"/>
              </w:rPr>
              <w:instrText>ADDIN CSL_CITATION {"citationItems":[{"id":"ITEM-1","itemData":{"author":[{"dropping-particle":"","family":"Parish","given":"F.","non-dropping-particle":"","parse-names":false,"suffix":""},{"dropping-particle":"","family":"Sirin","given":"A.","non-dropping-particle":"","parse-names":false,"suffix":""},{"dropping-particle":"","family":"Charman","given":"D.","non-dropping-particle":"","parse-names":false,"suffix":""},{"dropping-particle":"","family":"Joosten","given":"H.","non-dropping-particle":"","parse-names":false,"suffix":""},{"dropping-particle":"","family":"Minayeva","given":"T.","non-dropping-particle":"","parse-names":false,"suffix":""},{"dropping-particle":"","family":"Silvius","given":"M.","non-dropping-particle":"","parse-names":false,"suffix":""}],"id":"ITEM-1","issued":{"date-parts":[["2008"]]},"number-of-pages":"179","publisher-place":"Wageningen","title":"Assessment of Peatlands, Biodiversity and Climate Change: Main Report","type":"report"},"uris":["http://www.mendeley.com/documents/?uuid=48a1d2ff-a91d-4e92-925b-883317715a98"]},{"id":"ITEM-2","itemData":{"author":[{"dropping-particle":"","family":"Minayeva","given":"T.","non-dropping-particle":"","parse-names":false,"suffix":""},{"dropping-particle":"","family":"Bragg","given":"O.M.","non-dropping-particle":"","parse-names":false,"suffix":""},{"dropping-particle":"","family":"Sirin","given":"A.","non-dropping-particle":"","parse-names":false,"suffix":""}],"container-title":"Mires and Peat","id":"ITEM-2","issue":"1","issued":{"date-parts":[["2017"]]},"page":"1-36","title":"Towards ecosystem-based restoration of peatland biodiversity","type":"article-journal","volume":"19"},"uris":["http://www.mendeley.com/documents/?uuid=98921082-2858-438c-9118-f6111a8f2c69"]}],"mendeley":{"formattedCitation":"(Minayeva &lt;i&gt;et al.&lt;/i&gt;, 2017; Parish &lt;i&gt;et al.&lt;/i&gt;, 2008)","plainTextFormattedCitation":"(Minayeva et al., 2017; Parish et al., 2008)","previouslyFormattedCitation":"(Minayeva &lt;i&gt;et al.&lt;/i&gt;, 2017; Parish &lt;i&gt;et al.&lt;/i&gt;, 2008)"},"properties":{"noteIndex":0},"schema":"https://github.com/citation-style-language/schema/raw/master/csl-citation.json"}</w:instrText>
            </w:r>
            <w:r w:rsidRPr="0008241C">
              <w:fldChar w:fldCharType="separate"/>
            </w:r>
            <w:r w:rsidRPr="0008241C">
              <w:rPr>
                <w:rFonts w:ascii="Times New Roman" w:hAnsi="Times New Roman"/>
                <w:noProof/>
              </w:rPr>
              <w:t xml:space="preserve">(Minayeva </w:t>
            </w:r>
            <w:r w:rsidRPr="0008241C">
              <w:rPr>
                <w:rFonts w:ascii="Times New Roman" w:hAnsi="Times New Roman"/>
                <w:i/>
                <w:noProof/>
              </w:rPr>
              <w:t>et al.</w:t>
            </w:r>
            <w:r w:rsidRPr="0008241C">
              <w:rPr>
                <w:rFonts w:ascii="Times New Roman" w:hAnsi="Times New Roman"/>
                <w:noProof/>
              </w:rPr>
              <w:t xml:space="preserve">, 2017; Parish </w:t>
            </w:r>
            <w:r w:rsidRPr="0008241C">
              <w:rPr>
                <w:rFonts w:ascii="Times New Roman" w:hAnsi="Times New Roman"/>
                <w:i/>
                <w:noProof/>
              </w:rPr>
              <w:t>et al.</w:t>
            </w:r>
            <w:r w:rsidRPr="0008241C">
              <w:rPr>
                <w:rFonts w:ascii="Times New Roman" w:hAnsi="Times New Roman"/>
                <w:noProof/>
              </w:rPr>
              <w:t>, 2008)</w:t>
            </w:r>
            <w:r w:rsidRPr="0008241C">
              <w:fldChar w:fldCharType="end"/>
            </w:r>
            <w:r w:rsidRPr="0008241C">
              <w:rPr>
                <w:rFonts w:ascii="Times New Roman" w:hAnsi="Times New Roman"/>
              </w:rPr>
              <w:t>. The Global Peatland Database</w:t>
            </w:r>
            <w:r w:rsidRPr="0008241C">
              <w:rPr>
                <w:rFonts w:ascii="Times New Roman" w:hAnsi="Times New Roman"/>
                <w:szCs w:val="18"/>
                <w:vertAlign w:val="superscript"/>
              </w:rPr>
              <w:footnoteReference w:id="60"/>
            </w:r>
            <w:r w:rsidRPr="0008241C">
              <w:rPr>
                <w:rFonts w:ascii="Times New Roman" w:hAnsi="Times New Roman"/>
              </w:rPr>
              <w:t xml:space="preserve"> reveals that Mongolia, the Tibetan Plateau, and other parts of China have extensive peatlands. Despite an arid climate, </w:t>
            </w:r>
            <w:r w:rsidRPr="0008241C">
              <w:rPr>
                <w:rFonts w:ascii="Times New Roman" w:hAnsi="Times New Roman"/>
                <w:color w:val="000000"/>
              </w:rPr>
              <w:t xml:space="preserve">Mongolia has diverse and extensive peatlands covering an area of about </w:t>
            </w:r>
            <w:r w:rsidRPr="0008241C">
              <w:rPr>
                <w:rFonts w:ascii="Times New Roman" w:hAnsi="Times New Roman"/>
                <w:color w:val="000000"/>
                <w:lang w:val="en-US"/>
              </w:rPr>
              <w:t>27,000 km</w:t>
            </w:r>
            <w:r w:rsidRPr="0008241C">
              <w:rPr>
                <w:rFonts w:ascii="Times New Roman" w:hAnsi="Times New Roman"/>
                <w:color w:val="000000"/>
                <w:vertAlign w:val="superscript"/>
                <w:lang w:val="en-US"/>
              </w:rPr>
              <w:t>2</w:t>
            </w:r>
            <w:r w:rsidRPr="0008241C">
              <w:rPr>
                <w:rFonts w:ascii="Times New Roman" w:hAnsi="Times New Roman"/>
                <w:color w:val="000000"/>
                <w:lang w:val="en-US"/>
              </w:rPr>
              <w:t xml:space="preserve"> or over 1.7 per cent of the country </w:t>
            </w:r>
            <w:r w:rsidRPr="0008241C">
              <w:rPr>
                <w:color w:val="000000"/>
                <w:lang w:val="en-US"/>
              </w:rPr>
              <w:fldChar w:fldCharType="begin" w:fldLock="1"/>
            </w:r>
            <w:r w:rsidRPr="0008241C">
              <w:rPr>
                <w:rFonts w:ascii="Times New Roman" w:hAnsi="Times New Roman"/>
                <w:color w:val="000000"/>
                <w:lang w:val="en-US"/>
              </w:rPr>
              <w:instrText>ADDIN CSL_CITATION {"citationItems":[{"id":"ITEM-1","itemData":{"author":[{"dropping-particle":"","family":"Minayeva","given":"T.","non-dropping-particle":"","parse-names":false,"suffix":""},{"dropping-particle":"","family":"Gunin","given":"P.","non-dropping-particle":"","parse-names":false,"suffix":""},{"dropping-particle":"","family":"Sirin","given":"A.","non-dropping-particle":"","parse-names":false,"suffix":""},{"dropping-particle":"","family":"Dugardzhav","given":"C","non-dropping-particle":"","parse-names":false,"suffix":""},{"dropping-particle":"","family":"Bazha","given":"S.","non-dropping-particle":"","parse-names":false,"suffix":""}],"container-title":"Peatlands International","id":"ITEM-1","issued":{"date-parts":[["2004"]]},"number-of-pages":"44-47","title":"Peatlands in Mongolia: The typical and disappearing landscape","type":"report","volume":"N2"},"uris":["http://www.mendeley.com/documents/?uuid=79cf7681-9139-433b-aa38-e3436d8598ef"]},{"id":"ITEM-2","itemData":{"author":[{"dropping-particle":"","family":"Minayeva","given":"T.","non-dropping-particle":"","parse-names":false,"suffix":""},{"dropping-particle":"","family":"Sirin","given":"A.","non-dropping-particle":"","parse-names":false,"suffix":""},{"dropping-particle":"","family":"Dorofeyuk","given":"N.","non-dropping-particle":"","parse-names":false,"suffix":""},{"dropping-particle":"","family":"Smagin","given":"V.","non-dropping-particle":"","parse-names":false,"suffix":""},{"dropping-particle":"","family":"Bayasgalan","given":"D.","non-dropping-particle":"","parse-names":false,"suffix":""},{"dropping-particle":"","family":"Gunin","given":"P.","non-dropping-particle":"","parse-names":false,"suffix":""},{"dropping-particle":"","family":"Dugardzhav","given":"C.","non-dropping-particle":"","parse-names":false,"suffix":""},{"dropping-particle":"","family":"Bazha","given":"S.","non-dropping-particle":"","parse-names":false,"suffix":""},{"dropping-particle":"","family":"Tsedendash","given":"G.","non-dropping-particle":"","parse-names":false,"suffix":""},{"dropping-particle":"","family":"Zoyo","given":"D.","non-dropping-particle":"","parse-names":false,"suffix":""}],"container-title":"Landesmuseen Neue Series","id":"ITEM-2","issued":{"date-parts":[["2005"]]},"number-of-pages":"335-352","title":"Mongolian Mires: from taiga to desert / Mires – from Siberia to Tierra del Fuego. Stapfia 85, zugleich Kataloge der OÖ.","type":"report","volume":"35"},"uris":["http://www.mendeley.com/documents/?uuid=161ececf-8937-448e-a91b-a03099ad7906"]},{"id":"ITEM-3","itemData":{"author":[{"dropping-particle":"","family":"Minayeva","given":"T.","non-dropping-particle":"","parse-names":false,"suffix":""},{"dropping-particle":"","family":"Bragg","given":"O.M.","non-dropping-particle":"","parse-names":false,"suffix":""},{"dropping-particle":"","family":"Sirin","given":"A.","non-dropping-particle":"","parse-names":false,"suffix":""}],"container-title":"Mires and Peat","id":"ITEM-3","issue":"1","issued":{"date-parts":[["2017"]]},"page":"1-36","title":"Towards ecosystem-based restoration of peatland biodiversity","type":"article-journal","volume":"19"},"uris":["http://www.mendeley.com/documents/?uuid=98921082-2858-438c-9118-f6111a8f2c69"]}],"mendeley":{"formattedCitation":"(Minayeva &lt;i&gt;et al.&lt;/i&gt;, 2004, 2005, 2017)","plainTextFormattedCitation":"(Minayeva et al., 2004, 2005, 2017)","previouslyFormattedCitation":"(Minayeva &lt;i&gt;et al.&lt;/i&gt;, 2004, 2005, 2017)"},"properties":{"noteIndex":0},"schema":"https://github.com/citation-style-language/schema/raw/master/csl-citation.json"}</w:instrText>
            </w:r>
            <w:r w:rsidRPr="0008241C">
              <w:rPr>
                <w:color w:val="000000"/>
                <w:lang w:val="en-US"/>
              </w:rPr>
              <w:fldChar w:fldCharType="separate"/>
            </w:r>
            <w:r w:rsidRPr="0008241C">
              <w:rPr>
                <w:rFonts w:ascii="Times New Roman" w:hAnsi="Times New Roman"/>
                <w:noProof/>
                <w:color w:val="000000"/>
                <w:lang w:val="en-US"/>
              </w:rPr>
              <w:t xml:space="preserve">(Minayeva </w:t>
            </w:r>
            <w:r w:rsidRPr="0008241C">
              <w:rPr>
                <w:rFonts w:ascii="Times New Roman" w:hAnsi="Times New Roman"/>
                <w:i/>
                <w:noProof/>
                <w:color w:val="000000"/>
                <w:lang w:val="en-US"/>
              </w:rPr>
              <w:t>et al.</w:t>
            </w:r>
            <w:r w:rsidRPr="0008241C">
              <w:rPr>
                <w:rFonts w:ascii="Times New Roman" w:hAnsi="Times New Roman"/>
                <w:noProof/>
                <w:color w:val="000000"/>
                <w:lang w:val="en-US"/>
              </w:rPr>
              <w:t>, 2004, 2005, 2017)</w:t>
            </w:r>
            <w:r w:rsidRPr="0008241C">
              <w:rPr>
                <w:color w:val="000000"/>
                <w:lang w:val="en-US"/>
              </w:rPr>
              <w:fldChar w:fldCharType="end"/>
            </w:r>
            <w:r w:rsidRPr="0008241C">
              <w:rPr>
                <w:rFonts w:ascii="Times New Roman" w:hAnsi="Times New Roman"/>
                <w:color w:val="000000"/>
                <w:lang w:val="fr-FR"/>
              </w:rPr>
              <w:t xml:space="preserve">. </w:t>
            </w:r>
            <w:r w:rsidRPr="0008241C">
              <w:rPr>
                <w:rFonts w:ascii="Times New Roman" w:hAnsi="Times New Roman"/>
                <w:color w:val="000000"/>
                <w:lang w:val="en-US"/>
              </w:rPr>
              <w:t>They are susceptible to desertification due to low annual precipitation and high summer temperatures. Originally formed in cooler climatic conditions, peatlands in the upland and forest steppe zones have undergone rapid degradation over recent decades. They are also prone to soil erosion and CO</w:t>
            </w:r>
            <w:r w:rsidRPr="0008241C">
              <w:rPr>
                <w:rFonts w:ascii="Times New Roman" w:hAnsi="Times New Roman"/>
                <w:color w:val="000000"/>
                <w:vertAlign w:val="subscript"/>
                <w:lang w:val="en-US"/>
              </w:rPr>
              <w:t xml:space="preserve">2 </w:t>
            </w:r>
            <w:r w:rsidRPr="0008241C">
              <w:rPr>
                <w:rFonts w:ascii="Times New Roman" w:hAnsi="Times New Roman"/>
                <w:color w:val="000000"/>
                <w:lang w:val="en-US"/>
              </w:rPr>
              <w:t xml:space="preserve">emission due to grazing, mining and other human activities </w:t>
            </w:r>
            <w:r w:rsidRPr="0008241C">
              <w:fldChar w:fldCharType="begin" w:fldLock="1"/>
            </w:r>
            <w:r w:rsidRPr="0008241C">
              <w:rPr>
                <w:rFonts w:ascii="Times New Roman" w:hAnsi="Times New Roman"/>
              </w:rPr>
              <w:instrText>ADDIN CSL_CITATION {"citationItems":[{"id":"ITEM-1","itemData":{"author":[{"dropping-particle":"","family":"Minayeva","given":"T.","non-dropping-particle":"","parse-names":false,"suffix":""},{"dropping-particle":"","family":"Bragg","given":"O.M.","non-dropping-particle":"","parse-names":false,"suffix":""},{"dropping-particle":"","family":"Sirin","given":"A.","non-dropping-particle":"","parse-names":false,"suffix":""}],"container-title":"Mires and Peat","id":"ITEM-1","issue":"1","issued":{"date-parts":[["2017"]]},"page":"1-36","title":"Towards ecosystem-based restoration of peatland biodiversity","type":"article-journal","volume":"19"},"uris":["http://www.mendeley.com/documents/?uuid=98921082-2858-438c-9118-f6111a8f2c69"]}],"mendeley":{"formattedCitation":"(Minayeva &lt;i&gt;et al.&lt;/i&gt;, 2017)","plainTextFormattedCitation":"(Minayeva et al., 2017)","previouslyFormattedCitation":"(Minayeva &lt;i&gt;et al.&lt;/i&gt;, 2017)"},"properties":{"noteIndex":0},"schema":"https://github.com/citation-style-language/schema/raw/master/csl-citation.json"}</w:instrText>
            </w:r>
            <w:r w:rsidRPr="0008241C">
              <w:fldChar w:fldCharType="separate"/>
            </w:r>
            <w:r w:rsidRPr="0008241C">
              <w:rPr>
                <w:rFonts w:ascii="Times New Roman" w:hAnsi="Times New Roman"/>
                <w:noProof/>
              </w:rPr>
              <w:t xml:space="preserve">(Minayeva </w:t>
            </w:r>
            <w:r w:rsidRPr="0008241C">
              <w:rPr>
                <w:rFonts w:ascii="Times New Roman" w:hAnsi="Times New Roman"/>
                <w:i/>
                <w:noProof/>
              </w:rPr>
              <w:t>et al.</w:t>
            </w:r>
            <w:r w:rsidRPr="0008241C">
              <w:rPr>
                <w:rFonts w:ascii="Times New Roman" w:hAnsi="Times New Roman"/>
                <w:noProof/>
              </w:rPr>
              <w:t>, 2017)</w:t>
            </w:r>
            <w:r w:rsidRPr="0008241C">
              <w:fldChar w:fldCharType="end"/>
            </w:r>
            <w:r w:rsidRPr="0008241C">
              <w:rPr>
                <w:rFonts w:ascii="Times New Roman" w:hAnsi="Times New Roman"/>
                <w:color w:val="000000"/>
                <w:lang w:val="en-US"/>
              </w:rPr>
              <w:t xml:space="preserve">. </w:t>
            </w:r>
            <w:r w:rsidRPr="0008241C">
              <w:rPr>
                <w:rFonts w:ascii="Times New Roman" w:hAnsi="Times New Roman"/>
              </w:rPr>
              <w:t xml:space="preserve">Land use changes, infrastructure development and pollution especially of water greatly affect their resilience. </w:t>
            </w:r>
          </w:p>
          <w:p w14:paraId="08A882E5" w14:textId="77777777" w:rsidR="00A01204" w:rsidRPr="0008241C" w:rsidRDefault="00A01204" w:rsidP="00A01204">
            <w:pPr>
              <w:rPr>
                <w:rFonts w:ascii="Times New Roman" w:hAnsi="Times New Roman"/>
              </w:rPr>
            </w:pPr>
            <w:r w:rsidRPr="0008241C">
              <w:rPr>
                <w:rFonts w:ascii="Times New Roman" w:hAnsi="Times New Roman"/>
              </w:rPr>
              <w:t xml:space="preserve"> </w:t>
            </w:r>
          </w:p>
          <w:p w14:paraId="43B242CA" w14:textId="77777777" w:rsidR="00A01204" w:rsidRPr="0008241C" w:rsidRDefault="00A01204" w:rsidP="00A01204">
            <w:pPr>
              <w:rPr>
                <w:rFonts w:ascii="Times New Roman" w:hAnsi="Times New Roman"/>
              </w:rPr>
            </w:pPr>
            <w:r w:rsidRPr="0008241C">
              <w:rPr>
                <w:rFonts w:ascii="Times New Roman" w:hAnsi="Times New Roman"/>
              </w:rPr>
              <w:t xml:space="preserve">Increasing aridity in many parts of Mongolia and Central Asia is likely to exert more pressure on moist and peat rich habitats in future especially due to greater concentration of domestic livestock in such areas </w:t>
            </w:r>
            <w:r w:rsidRPr="0008241C">
              <w:fldChar w:fldCharType="begin" w:fldLock="1"/>
            </w:r>
            <w:r w:rsidRPr="0008241C">
              <w:rPr>
                <w:rFonts w:ascii="Times New Roman" w:hAnsi="Times New Roman"/>
              </w:rPr>
              <w:instrText>ADDIN CSL_CITATION {"citationItems":[{"id":"ITEM-1","itemData":{"DOI":"10.1016/j.agee.2011.05.009","ISBN":"0167-8809","ISSN":"01678809","author":[{"dropping-particle":"","family":"Liu","given":"Yunhui","non-dropping-particle":"","parse-names":false,"suffix":""},{"dropping-particle":"","family":"Duan","given":"Meichun","non-dropping-particle":"","parse-names":false,"suffix":""},{"dropping-particle":"","family":"Yu","given":"Zhenrong","non-dropping-particle":"","parse-names":false,"suffix":""}],"container-title":"Agriculture, Ecosystems &amp; Environment","id":"ITEM-1","issued":{"date-parts":[["2013","2"]]},"page":"46-54","publisher":"Elsevier B.V.","title":"Agricultural landscapes and biodiversity in China","type":"article-journal","volume":"166"},"uris":["http://www.mendeley.com/documents/?uuid=be5c2390-62e5-4bb3-8665-8ac93a6e46e2"]}],"mendeley":{"formattedCitation":"(Y. Liu &lt;i&gt;et al.&lt;/i&gt;, 2013)","plainTextFormattedCitation":"(Y. Liu et al., 2013)","previouslyFormattedCitation":"(Y. Liu &lt;i&gt;et al.&lt;/i&gt;, 2013)"},"properties":{"noteIndex":0},"schema":"https://github.com/citation-style-language/schema/raw/master/csl-citation.json"}</w:instrText>
            </w:r>
            <w:r w:rsidRPr="0008241C">
              <w:fldChar w:fldCharType="separate"/>
            </w:r>
            <w:r w:rsidRPr="0008241C">
              <w:rPr>
                <w:rFonts w:ascii="Times New Roman" w:hAnsi="Times New Roman"/>
                <w:noProof/>
              </w:rPr>
              <w:t xml:space="preserve">(Y. Liu </w:t>
            </w:r>
            <w:r w:rsidRPr="0008241C">
              <w:rPr>
                <w:rFonts w:ascii="Times New Roman" w:hAnsi="Times New Roman"/>
                <w:i/>
                <w:noProof/>
              </w:rPr>
              <w:t>et al.</w:t>
            </w:r>
            <w:r w:rsidRPr="0008241C">
              <w:rPr>
                <w:rFonts w:ascii="Times New Roman" w:hAnsi="Times New Roman"/>
                <w:noProof/>
              </w:rPr>
              <w:t>, 2013)</w:t>
            </w:r>
            <w:r w:rsidRPr="0008241C">
              <w:fldChar w:fldCharType="end"/>
            </w:r>
            <w:r w:rsidRPr="0008241C">
              <w:rPr>
                <w:rFonts w:ascii="Times New Roman" w:hAnsi="Times New Roman"/>
              </w:rPr>
              <w:t xml:space="preserve">.  Conversely, intensive use of other habitats such as steppe and woodland, excessive use and diversion of water would make the peatlands more vulnerable. Some areas have become devoid of vegetation and are rapidly losing peat. Adequate attention is required in terms of raising conservation awareness and long term monitoring of peatlands. Other important adaptation measures could be introduction of nature-friendly tools and techniques, excluding of peatlands from economic use and restoration of damaged peatlands </w:t>
            </w:r>
            <w:r w:rsidRPr="0008241C">
              <w:fldChar w:fldCharType="begin" w:fldLock="1"/>
            </w:r>
            <w:r w:rsidRPr="0008241C">
              <w:rPr>
                <w:rFonts w:ascii="Times New Roman" w:hAnsi="Times New Roman"/>
              </w:rPr>
              <w:instrText>ADDIN CSL_CITATION {"citationItems":[{"id":"ITEM-1","itemData":{"container-title":"Mitigation of Climate Change in Agriculture Series","editor":[{"dropping-particle":"","family":"Biancalani","given":"R.","non-dropping-particle":"","parse-names":false,"suffix":""},{"dropping-particle":"","family":"Avagyan","given":"A.","non-dropping-particle":"","parse-names":false,"suffix":""}],"id":"ITEM-1","issued":{"date-parts":[["2014"]]},"number-of-pages":"100","title":"Toward climate-responsible peatlands management","type":"report","volume":"9"},"uris":["http://www.mendeley.com/documents/?uuid=82d26e8a-8f4e-48df-a2b6-02dfc8e3d446"]}],"mendeley":{"formattedCitation":"(Biancalani &amp; Avagyan, 2014)","plainTextFormattedCitation":"(Biancalani &amp; Avagyan, 2014)","previouslyFormattedCitation":"(Biancalani &amp; Avagyan, 2014)"},"properties":{"noteIndex":0},"schema":"https://github.com/citation-style-language/schema/raw/master/csl-citation.json"}</w:instrText>
            </w:r>
            <w:r w:rsidRPr="0008241C">
              <w:fldChar w:fldCharType="separate"/>
            </w:r>
            <w:r w:rsidRPr="0008241C">
              <w:rPr>
                <w:rFonts w:ascii="Times New Roman" w:hAnsi="Times New Roman"/>
                <w:noProof/>
              </w:rPr>
              <w:t>(Biancalani &amp; Avagyan, 2014)</w:t>
            </w:r>
            <w:r w:rsidRPr="0008241C">
              <w:fldChar w:fldCharType="end"/>
            </w:r>
            <w:r w:rsidRPr="0008241C">
              <w:rPr>
                <w:rFonts w:ascii="Times New Roman" w:hAnsi="Times New Roman"/>
              </w:rPr>
              <w:t xml:space="preserve">. </w:t>
            </w:r>
          </w:p>
          <w:p w14:paraId="28B910AF" w14:textId="77777777" w:rsidR="00A01204" w:rsidRPr="0008241C" w:rsidRDefault="00A01204" w:rsidP="00A01204">
            <w:pPr>
              <w:rPr>
                <w:rFonts w:ascii="Times New Roman" w:hAnsi="Times New Roman"/>
              </w:rPr>
            </w:pPr>
          </w:p>
          <w:p w14:paraId="5EC1C01F" w14:textId="77777777" w:rsidR="00A01204" w:rsidRPr="0008241C" w:rsidRDefault="00A01204" w:rsidP="00A01204">
            <w:pPr>
              <w:jc w:val="right"/>
              <w:rPr>
                <w:rFonts w:ascii="Times New Roman" w:hAnsi="Times New Roman"/>
                <w:lang w:eastAsia="ja-JP"/>
              </w:rPr>
            </w:pPr>
            <w:r w:rsidRPr="0008241C">
              <w:rPr>
                <w:rFonts w:ascii="Times New Roman" w:hAnsi="Times New Roman"/>
                <w:lang w:eastAsia="ja-JP"/>
              </w:rPr>
              <w:t>Contributed by Andrey Sirin, Tatiana Minayeva, &amp; Chultemin Dugardzhav</w:t>
            </w:r>
          </w:p>
        </w:tc>
      </w:tr>
    </w:tbl>
    <w:p w14:paraId="3B7E8A99" w14:textId="77777777" w:rsidR="00A01204" w:rsidRPr="0008241C" w:rsidRDefault="00A01204" w:rsidP="00A01204">
      <w:pPr>
        <w:rPr>
          <w:rFonts w:eastAsia="MS Mincho"/>
          <w:sz w:val="22"/>
          <w:szCs w:val="22"/>
          <w:lang w:eastAsia="ja-JP"/>
        </w:rPr>
      </w:pPr>
    </w:p>
    <w:p w14:paraId="0097ED2C" w14:textId="77777777" w:rsidR="00A01204" w:rsidRPr="0008241C" w:rsidRDefault="00A01204" w:rsidP="00A01204">
      <w:pPr>
        <w:rPr>
          <w:rFonts w:eastAsia="MS Mincho"/>
          <w:sz w:val="22"/>
          <w:szCs w:val="22"/>
          <w:lang w:eastAsia="ja-JP"/>
        </w:rPr>
      </w:pPr>
    </w:p>
    <w:p w14:paraId="5F725F70" w14:textId="77777777" w:rsidR="00A01204" w:rsidRPr="0008241C" w:rsidRDefault="00A01204" w:rsidP="00A01204">
      <w:pPr>
        <w:keepNext/>
        <w:tabs>
          <w:tab w:val="clear" w:pos="1247"/>
          <w:tab w:val="left" w:pos="765"/>
        </w:tabs>
        <w:outlineLvl w:val="2"/>
        <w:rPr>
          <w:b/>
          <w:sz w:val="24"/>
          <w:szCs w:val="24"/>
        </w:rPr>
      </w:pPr>
      <w:bookmarkStart w:id="874" w:name="_Toc504317191"/>
      <w:bookmarkStart w:id="875" w:name="_Toc504317884"/>
      <w:bookmarkStart w:id="876" w:name="_Toc504320407"/>
      <w:bookmarkStart w:id="877" w:name="_Toc504320630"/>
      <w:bookmarkStart w:id="878" w:name="_Toc504320854"/>
      <w:bookmarkStart w:id="879" w:name="_Toc524041381"/>
      <w:r w:rsidRPr="0008241C">
        <w:rPr>
          <w:b/>
          <w:sz w:val="24"/>
          <w:szCs w:val="24"/>
        </w:rPr>
        <w:t xml:space="preserve">3.2.3 </w:t>
      </w:r>
      <w:r w:rsidRPr="0008241C">
        <w:rPr>
          <w:b/>
          <w:sz w:val="24"/>
          <w:szCs w:val="24"/>
        </w:rPr>
        <w:tab/>
        <w:t>Coastal</w:t>
      </w:r>
      <w:bookmarkEnd w:id="874"/>
      <w:bookmarkEnd w:id="875"/>
      <w:bookmarkEnd w:id="876"/>
      <w:bookmarkEnd w:id="877"/>
      <w:bookmarkEnd w:id="878"/>
      <w:bookmarkEnd w:id="879"/>
      <w:r w:rsidRPr="0008241C">
        <w:rPr>
          <w:b/>
          <w:sz w:val="24"/>
          <w:szCs w:val="24"/>
        </w:rPr>
        <w:t xml:space="preserve"> </w:t>
      </w:r>
    </w:p>
    <w:p w14:paraId="41C43D35" w14:textId="77777777" w:rsidR="00A01204" w:rsidRPr="0008241C" w:rsidRDefault="00A01204" w:rsidP="00A01204">
      <w:pPr>
        <w:rPr>
          <w:sz w:val="22"/>
          <w:szCs w:val="22"/>
          <w:lang w:eastAsia="ja-JP"/>
        </w:rPr>
      </w:pPr>
    </w:p>
    <w:p w14:paraId="206CE050" w14:textId="2F0D8DFE" w:rsidR="00A01204" w:rsidRPr="0008241C" w:rsidRDefault="00A01204" w:rsidP="00A01204">
      <w:pPr>
        <w:rPr>
          <w:sz w:val="22"/>
          <w:szCs w:val="22"/>
        </w:rPr>
      </w:pPr>
      <w:r w:rsidRPr="0008241C">
        <w:rPr>
          <w:sz w:val="22"/>
          <w:szCs w:val="22"/>
          <w:lang w:eastAsia="ja-JP"/>
        </w:rPr>
        <w:t>Though the biodiversity of nearshore coastal and shelf zones is relatively well understood in the Asia-Pacific region, even in the well-known areas of Japan, Australia and New Zealand, more than 70</w:t>
      </w:r>
      <w:r w:rsidR="00C934E9">
        <w:rPr>
          <w:sz w:val="22"/>
          <w:szCs w:val="22"/>
          <w:lang w:eastAsia="ja-JP"/>
        </w:rPr>
        <w:t xml:space="preserve"> per cent</w:t>
      </w:r>
      <w:r w:rsidRPr="0008241C">
        <w:rPr>
          <w:sz w:val="22"/>
          <w:szCs w:val="22"/>
          <w:lang w:eastAsia="ja-JP"/>
        </w:rPr>
        <w:t xml:space="preserve"> of estimated biodiversity remains un-described </w:t>
      </w:r>
      <w:r w:rsidRPr="0008241C">
        <w:rPr>
          <w:sz w:val="22"/>
          <w:szCs w:val="22"/>
          <w:lang w:eastAsia="ja-JP"/>
        </w:rPr>
        <w:fldChar w:fldCharType="begin" w:fldLock="1"/>
      </w:r>
      <w:r w:rsidRPr="0008241C">
        <w:rPr>
          <w:sz w:val="22"/>
          <w:szCs w:val="22"/>
          <w:lang w:eastAsia="ja-JP"/>
        </w:rPr>
        <w:instrText>ADDIN CSL_CITATION {"citationItems":[{"id":"ITEM-1","itemData":{"DOI":"10.1371/journal.pone.0011831","ISBN":"1932-6203 (Electronic)\\r1932-6203 (Linking)","ISSN":"19326203","PMID":"20689847","abstract":"The entire Australian marine jurisdictional area, including offshore and sub-Antarctic islands, is considered in this paper. Most records, however, come from the Exclusive Economic Zone (EEZ) around the continent of Australia itself. The counts of species have been obtained from four primary databases (the Australian Faunal Directory, Codes for Australian Aquatic Biota, Online Zoological Collections of Australian Museums, and the Australian node of the Ocean Biogeographic Information System), but even these are an underestimate of described species. In addition, some partially completed databases for particular taxonomic groups, and specialized databases (for introduced and threatened species) have been used. Experts also provided estimates of the number of known species not yet in the major databases. For only some groups could we obtain an (expert opinion) estimate of undiscovered species. The databases provide patchy information about endemism, levels of threat, and introductions. We conclude that there are about 33,000 marine species (mainly animals) in the major databases, of which 130 are introduced, 58 listed as threatened and an unknown percentage endemic. An estimated 17,000 more named species are either known from the Australian EEZ but not in the present databases, or potentially occur there. It is crudely estimated that there may be as many as 250,000 species (known and yet to be discovered) in the Australian EEZ. For 17 higher taxa, there is sufficient detail for subdivision by Large Marine Domains, for comparison with other National and Regional Implementation Committees of the Census of Marine Life. Taxonomic expertise in Australia is unevenly distributed across taxa, and declining. Comments are given briefly on biodiversity management measures in Australia, including but not limited to marine protected areas.","author":[{"dropping-particle":"","family":"Butler","given":"Alan J.","non-dropping-particle":"","parse-names":false,"suffix":""},{"dropping-particle":"","family":"Rees","given":"Tony","non-dropping-particle":"","parse-names":false,"suffix":""},{"dropping-particle":"","family":"Beesley","given":"Pam","non-dropping-particle":"","parse-names":false,"suffix":""},{"dropping-particle":"","family":"Bax","given":"Nicholas J.","non-dropping-particle":"","parse-names":false,"suffix":""}],"container-title":"PLoS ONE","id":"ITEM-1","issue":"8","issued":{"date-parts":[["2010"]]},"title":"Marine biodiversity in the Australian region","type":"article-journal","volume":"5"},"uris":["http://www.mendeley.com/documents/?uuid=94ec8442-d23e-4193-864b-8253a5eb0aba"]},{"id":"ITEM-2","itemData":{"DOI":"10.1371/journal.pone.0011836","ISBN":"1932-6203","ISSN":"19326203","PMID":"20689840","abstract":"To understand marine biodiversity in Japanese waters, we have compiled information on the marine biota in Japanese waters, including the number of described species (species richness), the history of marine biology research in Japan, the state of knowledge, the number of endemic species, the number of identified but undescribed species, the number of known introduced species, and the number of taxonomic experts and identification guides, with consideration of the general ocean environmental background, such as the physical and geological settings. A total of 33,629 species have been reported to occur in Japanese waters. The state of knowledge was extremely variable, with taxa containing many inconspicuous, smaller species tending to be less well known. The total number of identified but undescribed species was at least 121,913. The total number of described species combined with the number of identified but undescribed species reached 155,542. This is the best estimate of the total number of species in Japanese waters and indicates that more than 70% of Japan's marine biodiversity remains un-described. The number of species reported as introduced into Japanese waters was 39. This is the first attempt to estimate species richness for all marine species in Japanese waters. Although its marine biota can be considered relatively well known, at least within the Asian-Pacific region, considering the vast number of different marine environments such as coral reefs, ocean trenches, ice-bound waters, methane seeps, and hydrothermal vents, much work remains to be done. We expect global change to have a tremendous impact on marine biodiversity and ecosystems. Japan is in a particularly suitable geographic situation and has a lot of facilities for conducting marine science research. Japan has an important responsibility to contribute to our understanding of life in the oceans.","author":[{"dropping-particle":"","family":"Fujikura","given":"Katsunori","non-dropping-particle":"","parse-names":false,"suffix":""},{"dropping-particle":"","family":"Lindsay","given":"Dhugal","non-dropping-particle":"","parse-names":false,"suffix":""},{"dropping-particle":"","family":"Kitazato","given":"Hiroshi","non-dropping-particle":"","parse-names":false,"suffix":""},{"dropping-particle":"","family":"Nishida","given":"Shuhei","non-dropping-particle":"","parse-names":false,"suffix":""},{"dropping-particle":"","family":"Shirayama","given":"Yoshihisa","non-dropping-particle":"","parse-names":false,"suffix":""}],"container-title":"PLoS ONE","id":"ITEM-2","issue":"8","issued":{"date-parts":[["2010"]]},"title":"Marine biodiversity in Japanese waters","type":"article-journal","volume":"5"},"uris":["http://www.mendeley.com/documents/?uuid=781c2827-ebdc-49c9-9699-546a037b4100"]},{"id":"ITEM-3","itemData":{"DOI":"10.1371/journal.pone.0010905","ISBN":"19326203","ISSN":"19326203","PMID":"20689846","abstract":"The marine-biodiversity assessment of New Zealand (Aotearoa as known to Māori) is confined to the 200 nautical-mile boundary of the Exclusive Economic Zone, which, at 4.2 million km(2), is one of the largest in the world. It spans 30 degrees of latitude and includes a high diversity of seafloor relief, including a trench 10 km deep. Much of this region remains unexplored biologically, especially the 50% of the EEZ deeper than 2,000 m. Knowledge of the marine biota is based on more than 200 years of marine exploration in the region. The major oceanographic data repository is the National Institute of Water and Atmospheric Research (NIWA), which is involved in several Census of Marine Life field projects and is the location of the Southwestern Pacific Regional OBIS Node; NIWA is also data manager and custodian for fisheries research data owned by the Ministry of Fisheries. Related data sources cover alien species, environmental measures, and historical information. Museum collections in New Zealand hold more than 800,000 registered lots representing several million specimens. During the past decade, 220 taxonomic specialists (85 marine) from 18 countries have been engaged in a project to review New Zealand's entire biodiversity. The above-mentioned marine information sources, published literature, and reports were scrutinized to give the results summarized here for the first time (current to 2010), including data on endemism and invasive species. There are 17,135 living species in the EEZ. This diversity includes 4,315 known undescribed species in collections. Species diversity for the most intensively studied phylum-level taxa (Porifera, Cnidaria, Mollusca, Brachiopoda, Bryozoa, Kinorhyncha, Echinodermata, Chordata) is more or less equivalent to that in the ERMS (European Register of Marine Species) region, which is 5.5 times larger in area than the New Zealand EEZ. The implication is that, when all other New Zealand phyla are equally well studied, total marine diversity in the EEZ may be expected to equal that in the ERMS region. This equivalence invites testable hypotheses to explain it. There are 177 naturalized alien species in New Zealand coastal waters, mostly in ports and harbours. Marine-taxonomic expertise in New Zealand covers a broad number of taxa but is, proportionately, at or near its lowest level since the Second World War. Nevertheless, collections are well supported by funding and are continually added to. Threats and protection measures…","author":[{"dropping-particle":"","family":"Gordon","given":"Dennis P.","non-dropping-particle":"","parse-names":false,"suffix":""},{"dropping-particle":"","family":"Beaumont","given":"Jennifer","non-dropping-particle":"","parse-names":false,"suffix":""},{"dropping-particle":"","family":"MacDiarmid","given":"Alison","non-dropping-particle":"","parse-names":false,"suffix":""},{"dropping-particle":"","family":"Robertson","given":"Donald A.","non-dropping-particle":"","parse-names":false,"suffix":""},{"dropping-particle":"","family":"Ahyong","given":"Shane T.","non-dropping-particle":"","parse-names":false,"suffix":""}],"container-title":"PLoS ONE","id":"ITEM-3","issue":"8","issued":{"date-parts":[["2010"]]},"title":"Marine biodiversity of Aotearoa New Zealand","type":"article-journal","volume":"5"},"uris":["http://www.mendeley.com/documents/?uuid=886a9053-b601-4b85-96bf-c91f3873371b"]},{"id":"ITEM-4","itemData":{"DOI":"10.1016/j.agee.2011.05.009","ISBN":"0167-8809","ISSN":"01678809","author":[{"dropping-particle":"","family":"Liu","given":"Yunhui","non-dropping-particle":"","parse-names":false,"suffix":""},{"dropping-particle":"","family":"Duan","given":"Meichun","non-dropping-particle":"","parse-names":false,"suffix":""},{"dropping-particle":"","family":"Yu","given":"Zhenrong","non-dropping-particle":"","parse-names":false,"suffix":""}],"container-title":"Agriculture, Ecosystems &amp; Environment","id":"ITEM-4","issued":{"date-parts":[["2013","2"]]},"page":"46-54","publisher":"Elsevier B.V.","title":"Agricultural landscapes and biodiversity in China","type":"article-journal","volume":"166"},"uris":["http://www.mendeley.com/documents/?uuid=be5c2390-62e5-4bb3-8665-8ac93a6e46e2"]}],"mendeley":{"formattedCitation":"(Butler &lt;i&gt;et al.&lt;/i&gt;, 2010; Fujikura &lt;i&gt;et al.&lt;/i&gt;, 2010; Gordon &lt;i&gt;et al.&lt;/i&gt;, 2010; Y. Liu &lt;i&gt;et al.&lt;/i&gt;, 2013)","plainTextFormattedCitation":"(Butler et al., 2010; Fujikura et al., 2010; Gordon et al., 2010; Y. Liu et al., 2013)","previouslyFormattedCitation":"(Butler &lt;i&gt;et al.&lt;/i&gt;, 2010; Fujikura &lt;i&gt;et al.&lt;/i&gt;, 2010; Gordon &lt;i&gt;et al.&lt;/i&gt;, 2010; Y. Liu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utler </w:t>
      </w:r>
      <w:r w:rsidRPr="0008241C">
        <w:rPr>
          <w:i/>
          <w:noProof/>
          <w:sz w:val="22"/>
          <w:szCs w:val="22"/>
          <w:lang w:eastAsia="ja-JP"/>
        </w:rPr>
        <w:t>et al.</w:t>
      </w:r>
      <w:r w:rsidRPr="0008241C">
        <w:rPr>
          <w:noProof/>
          <w:sz w:val="22"/>
          <w:szCs w:val="22"/>
          <w:lang w:eastAsia="ja-JP"/>
        </w:rPr>
        <w:t xml:space="preserve">, 2010; Fujikura </w:t>
      </w:r>
      <w:r w:rsidRPr="0008241C">
        <w:rPr>
          <w:i/>
          <w:noProof/>
          <w:sz w:val="22"/>
          <w:szCs w:val="22"/>
          <w:lang w:eastAsia="ja-JP"/>
        </w:rPr>
        <w:t>et al.</w:t>
      </w:r>
      <w:r w:rsidRPr="0008241C">
        <w:rPr>
          <w:noProof/>
          <w:sz w:val="22"/>
          <w:szCs w:val="22"/>
          <w:lang w:eastAsia="ja-JP"/>
        </w:rPr>
        <w:t xml:space="preserve">, 2010; Gordon </w:t>
      </w:r>
      <w:r w:rsidRPr="0008241C">
        <w:rPr>
          <w:i/>
          <w:noProof/>
          <w:sz w:val="22"/>
          <w:szCs w:val="22"/>
          <w:lang w:eastAsia="ja-JP"/>
        </w:rPr>
        <w:t>et al.</w:t>
      </w:r>
      <w:r w:rsidRPr="0008241C">
        <w:rPr>
          <w:noProof/>
          <w:sz w:val="22"/>
          <w:szCs w:val="22"/>
          <w:lang w:eastAsia="ja-JP"/>
        </w:rPr>
        <w:t xml:space="preserve">, 2010; Y. Liu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Three coastal ecosystems have been listed as threatened doubling the number in Australia since 2011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t>
      </w:r>
      <w:r w:rsidRPr="0008241C">
        <w:rPr>
          <w:sz w:val="22"/>
          <w:szCs w:val="22"/>
        </w:rPr>
        <w:t xml:space="preserve">However, one of the important and distinctive landforms that remains least documented along coastal areas of the Asia-Pacific region is ‘Beaches and Rocky Shores’. They include rick shingle beaches and sandbars, rocky headlands and cliffs along subtidal and intertidal habitats. These habitats are reported to be more </w:t>
      </w:r>
      <w:r w:rsidRPr="0008241C">
        <w:rPr>
          <w:sz w:val="22"/>
          <w:szCs w:val="22"/>
        </w:rPr>
        <w:lastRenderedPageBreak/>
        <w:t xml:space="preserve">threatened due to sand and gravel mining compared to others </w:t>
      </w:r>
      <w:r w:rsidRPr="0008241C">
        <w:rPr>
          <w:sz w:val="22"/>
          <w:szCs w:val="22"/>
        </w:rPr>
        <w:fldChar w:fldCharType="begin" w:fldLock="1"/>
      </w:r>
      <w:r w:rsidRPr="0008241C">
        <w:rPr>
          <w:sz w:val="22"/>
          <w:szCs w:val="22"/>
        </w:rPr>
        <w:instrText>ADDIN CSL_CITATION {"citationItems":[{"id":"ITEM-1","itemData":{"author":[{"dropping-particle":"","family":"Thaman","given":"R. R.","non-dropping-particle":"","parse-names":false,"suffix":""}],"container-title":"2013 Proceedings of the IGU Commission on Islands International Conference on Island Development: Local Economy, Culture, Innovation and Sustainability.","editor":[{"dropping-particle":"","family":"Tsai","given":"H.‐M.","non-dropping-particle":"","parse-names":false,"suffix":""}],"id":"ITEM-1","issue":"July","issued":{"date-parts":[["2013"]]},"page":"3‐H‐1‐1 ‐ 10","publisher":"National Penghu University","publisher-place":"Makong, Penghu Archipelago Taiwan","title":"Islands on the frontline against the winds and waves of global change: emerging environmental issues and actions to build resilience in pacific small island developing states (PSIDS)","type":"paper-conference"},"uris":["http://www.mendeley.com/documents/?uuid=833e7b33-2d40-3a24-99cf-47b821bf0d0f"]},{"id":"ITEM-2","itemData":{"DOI":"10.1371/journal.pone.0011831","author":[{"dropping-particle":"","family":"Butler","given":"Alan J.","non-dropping-particle":"","parse-names":false,"suffix":""},{"dropping-particle":"","family":"Bax","given":"Nicholas J.","non-dropping-particle":"","parse-names":false,"suffix":""}],"chapter-number":"8","container-title":"Ten commitments revisited : securing Australia's future environment","id":"ITEM-2","issued":{"date-parts":[["2014"]]},"page":"71-82","publisher":"CSIRO Publishing","publisher-place":"Collingwood, Australia","title":"Temperate marine ecosystems","type":"chapter"},"uris":["http://www.mendeley.com/documents/?uuid=c68f7170-5feb-3e8b-b385-5faa6d398ffa"]},{"id":"ITEM-3","itemData":{"DOI":"10.1016/j.envdev.2014.04.001","ISSN":"2211-4645/","abstract":"Sand and gravel are mined world-wide and account for the largest volume of solid material extracted globally. Formed by erosive processes over thousands of years they are now being extracted at a rate far greater than their renewal. Furthermore, the volume being extracted is having a major impact on rivers, deltas and coastal and marine ecosystems results in loss of land through river or coastal erosion, lowering of the water table and decreases in the amount of sediment supply. Despite the colossal quantities of sand and gravel being used, our increasing dependence on them and the significant impact that their extraction has on the environment, this issue has been mostly ignored by policy makers and remains largely unknown by the general public.","author":[{"dropping-particle":"","family":"Peduzzi","given":"Pascal","non-dropping-particle":"","parse-names":false,"suffix":""}],"container-title":"Environmental Development","id":"ITEM-3","issued":{"date-parts":[["2014"]]},"page":"208-218","title":"Sand, rarer than one thinks. Article reproduced from United Nations Environment Programme (UNEP) Global Environmental Alert Service (GEAS)","type":"article-journal","volume":"11"},"uris":["http://www.mendeley.com/documents/?uuid=6e8c85c4-95f0-4b26-a760-ed99ac76c6e9"]},{"id":"ITEM-4","itemData":{"ISBN":"978-92-807-3391-4","author":[{"dropping-particle":"","family":"UNEP/UNCTAD","given":"","non-dropping-particle":"","parse-names":false,"suffix":""}],"id":"ITEM-4","issued":{"date-parts":[["2014"]]},"number-of-pages":"55","publisher-place":"Nairobi, Kenya","title":"Emerging Issues for Small Island Developing States: Results of the UNEP Foresight Process","type":"report"},"uris":["http://www.mendeley.com/documents/?uuid=afe1298d-9102-32b1-970a-11c06458f5e6"]}],"mendeley":{"formattedCitation":"(Butler &amp; Bax, 2014; Peduzzi, 2014; Thaman, 2013; UNEP/UNCTAD, 2014)","manualFormatting":"(Butler &amp; Bax, 2014; Peduzzi, 2014; Thaman, 2013; UNEP/UNCTAD, 2014)","plainTextFormattedCitation":"(Butler &amp; Bax, 2014; Peduzzi, 2014; Thaman, 2013; UNEP/UNCTAD, 2014)","previouslyFormattedCitation":"(Butler &amp; Bax, 2014; Peduzzi, 2014; Thaman, 2013; UNEP/UNCTAD, 2014)"},"properties":{"noteIndex":0},"schema":"https://github.com/citation-style-language/schema/raw/master/csl-citation.json"}</w:instrText>
      </w:r>
      <w:r w:rsidRPr="0008241C">
        <w:rPr>
          <w:sz w:val="22"/>
          <w:szCs w:val="22"/>
        </w:rPr>
        <w:fldChar w:fldCharType="separate"/>
      </w:r>
      <w:r w:rsidRPr="0008241C">
        <w:rPr>
          <w:noProof/>
          <w:sz w:val="22"/>
          <w:szCs w:val="22"/>
        </w:rPr>
        <w:t>(Butler &amp; Bax, 2014; Peduzzi, 2014; Thaman, 2013; UNEP/UNCTAD, 2014)</w:t>
      </w:r>
      <w:r w:rsidRPr="0008241C">
        <w:rPr>
          <w:sz w:val="22"/>
          <w:szCs w:val="22"/>
        </w:rPr>
        <w:fldChar w:fldCharType="end"/>
      </w:r>
      <w:r w:rsidRPr="0008241C">
        <w:rPr>
          <w:sz w:val="22"/>
          <w:szCs w:val="22"/>
        </w:rPr>
        <w:t>.</w:t>
      </w:r>
    </w:p>
    <w:p w14:paraId="0BE63089" w14:textId="77777777" w:rsidR="00A01204" w:rsidRPr="0008241C" w:rsidRDefault="00A01204" w:rsidP="00A01204">
      <w:pPr>
        <w:rPr>
          <w:sz w:val="22"/>
          <w:szCs w:val="22"/>
        </w:rPr>
      </w:pPr>
    </w:p>
    <w:p w14:paraId="18E0B896" w14:textId="77777777" w:rsidR="00A01204" w:rsidRPr="0008241C" w:rsidRDefault="00A01204" w:rsidP="00A01204">
      <w:pPr>
        <w:rPr>
          <w:sz w:val="22"/>
          <w:szCs w:val="22"/>
        </w:rPr>
      </w:pPr>
      <w:r w:rsidRPr="0008241C">
        <w:rPr>
          <w:sz w:val="22"/>
          <w:szCs w:val="22"/>
          <w:lang w:eastAsia="ja-JP"/>
        </w:rPr>
        <w:t xml:space="preserve">A strong indicator of coastal habitat loss and condition are shore bird communities and these are considered to be in a poor state in Australia declining over the last 5 years. Marine and Estuarine IAS continue to increase in diversity and abundance across the region, with evidence of continued expansion, however the baseline knowledge in parts of Oceania (Australia, New Zealand, Guam and North Asia) is higher than other subregions of the Asia-Pacific region. Marine and Estuarine IAS have highest diversity in temperate regions with lower recognised diversity in the tropics </w:t>
      </w:r>
      <w:r w:rsidRPr="0008241C">
        <w:rPr>
          <w:sz w:val="22"/>
          <w:szCs w:val="22"/>
          <w:lang w:eastAsia="ja-JP"/>
        </w:rPr>
        <w:fldChar w:fldCharType="begin" w:fldLock="1"/>
      </w:r>
      <w:r w:rsidRPr="0008241C">
        <w:rPr>
          <w:sz w:val="22"/>
          <w:szCs w:val="22"/>
          <w:lang w:eastAsia="ja-JP"/>
        </w:rPr>
        <w:instrText>ADDIN CSL_CITATION {"citationItems":[{"id":"ITEM-1","itemData":{"DOI":"10.1038/srep12436","ISSN":"2045-2322","PMID":"26227803","abstract":"Strategies for managing biological invasions are often based on the premise that characteristics of invading species and the invaded environment are key predictors of the invader's distribution. Yet, for either biological traits or environmental characteristics to explain distribution, adequate time must have elapsed for species to spread to all potential habitats. We compiled and analyzed a database of natural history and ecological traits of 138 coastal marine invertebrate species, the environmental conditions at sites to which they have been introduced, and their date of first introduction. We found that time since introduction explained the largest fraction (20%) of the variability in non-native range size, while traits of the species and environmental variables had significant, but minimal, influence on non-native range size. The positive relationship between time since introduction and range size indicates that non-native marine invertebrate species are not at equilibrium and are still spreading, posing a major challenge for management of coastal ecosystems.","author":[{"dropping-particle":"","family":"Byers","given":"James E.","non-dropping-particle":"","parse-names":false,"suffix":""},{"dropping-particle":"","family":"Smith","given":"Rachel S.","non-dropping-particle":"","parse-names":false,"suffix":""},{"dropping-particle":"","family":"Pringle","given":"James M.","non-dropping-particle":"","parse-names":false,"suffix":""},{"dropping-particle":"","family":"Clark","given":"Graeme F.","non-dropping-particle":"","parse-names":false,"suffix":""},{"dropping-particle":"","family":"Gribben","given":"Paul E.","non-dropping-particle":"","parse-names":false,"suffix":""},{"dropping-particle":"","family":"Hewitt","given":"Chad L.","non-dropping-particle":"","parse-names":false,"suffix":""},{"dropping-particle":"","family":"Inglis","given":"Graeme J.","non-dropping-particle":"","parse-names":false,"suffix":""},{"dropping-particle":"","family":"Johnston","given":"Emma L.","non-dropping-particle":"","parse-names":false,"suffix":""},{"dropping-particle":"","family":"Ruiz","given":"Gregory M.","non-dropping-particle":"","parse-names":false,"suffix":""},{"dropping-particle":"","family":"Stachowicz","given":"John J.","non-dropping-particle":"","parse-names":false,"suffix":""},{"dropping-particle":"","family":"Bishop","given":"Melanie J.","non-dropping-particle":"","parse-names":false,"suffix":""}],"container-title":"Scientific reports","id":"ITEM-1","issued":{"date-parts":[["2015"]]},"page":"12436","publisher":"Nature Publishing Group","title":"Invasion Expansion: Time since introduction best predicts global ranges of marine invaders.","type":"article-journal","volume":"5"},"uris":["http://www.mendeley.com/documents/?uuid=8d9e273a-26ca-44c5-9c0a-b92eba27426e"]},{"id":"ITEM-2","itemData":{"DOI":"10.1016/j.marpolbul.2007.01.015","ISBN":"0025-326X (Print)\\r0025-326x","ISSN":"0025326X","PMID":"17391713","abstract":"Countries need to know what species are present within their waters to effectively manage the issue of non-indigenous marine species. Five survey methods are currently employed to detect introduced marine species: the Hewitt and Martin protocols (66% of effort; 73 ports, 12 countries); Rapid Assessment Surveys (7% of effort; 8 regions, 4 countries); the Bishop Museum protocols (7% of effort; 8 ports, 3 countries); the Chilean aquaculture surveys (1% of effort; numerous regions; 1 country); and Passive Sampling protocols (18% of effort; 20 ports, 2 countries). These methods use either quantitative, qualitative, or a mixture of the two sampling techniques and tend to target locations that are potential inoculation sites (i.e., such as ports, marinas and aquaculture facilities). To date, introduced marine species surveys have been implemented in 19 countries and have detected more than 1185 non-indigenous, 735 cryptogenic and 15,315 native species. ?? 2007 Elsevier Ltd. All rights reserved.","author":[{"dropping-particle":"","family":"Campbell","given":"Marnie L.","non-dropping-particle":"","parse-names":false,"suffix":""},{"dropping-particle":"","family":"Gould","given":"Brendan","non-dropping-particle":"","parse-names":false,"suffix":""},{"dropping-particle":"","family":"Hewitt","given":"Chad L.","non-dropping-particle":"","parse-names":false,"suffix":""}],"container-title":"Marine Pollution Bulletin","id":"ITEM-2","issue":"7-9","issued":{"date-parts":[["2007"]]},"page":"360-378","title":"Survey evaluations to assess marine bioinvasions","type":"article-journal","volume":"55"},"uris":["http://www.mendeley.com/documents/?uuid=88644fb5-24bc-45ba-9434-ddfd1e0f3a24"]},{"id":"ITEM-3","itemData":{"DOI":"10.1353/psc.2002.0016","ISBN":"0030-8870","ISSN":"1534-6188","abstract":"Marine invasions have been identified in virtually all regions of the world, yet relatively few introductions have been detected in the Tropics. This has been attributed at least in part to an increase in intrinsic native community resistance at lower latitudes resulting from strongly interacting food webs in high(er) diversity systems. However, recent evidence from surveys in Australia and elsewhere indicate that tropical systems are also susceptible to invasions, though detection ability may be constrained by taxonomic limitations. Preliminary analyses of data from surveys designed to detect introduced species do not support a pattern of decreased invasion success in higher diversity systems but do indicate a strong latitudinal gradient at the mesoscale of Australia. This cannot be attributed to disparities in search effort (controlled for by consistency in survey effort) or taxonomic knowledge. The original hypothesis of a decreased relative susceptibility of tropical versus temperate biota to invasions may remain viable, but be scale dependent. Additional confounding factors may include differing vector strengths and availability of source bioregions.","author":[{"dropping-particle":"","family":"Hewitt","given":"Chad L.","non-dropping-particle":"","parse-names":false,"suffix":""}],"container-title":"Pacific Science","id":"ITEM-3","issue":"1","issued":{"date-parts":[["2002"]]},"page":"213-222","title":"Distribution and Biodiversity of Australian Tropical Marine Bioinvasions","type":"article-journal","volume":"56"},"uris":["http://www.mendeley.com/documents/?uuid=171f4fca-9a8c-4e3b-807a-79df1b922fe8"]}],"mendeley":{"formattedCitation":"(Byers &lt;i&gt;et al.&lt;/i&gt;, 2015; M. L. Campbell &lt;i&gt;et al.&lt;/i&gt;, 2007; Hewitt, 2002)","plainTextFormattedCitation":"(Byers et al., 2015; M. L. Campbell et al., 2007; Hewitt, 2002)","previouslyFormattedCitation":"(Byers &lt;i&gt;et al.&lt;/i&gt;, 2015; M. L. Campbell &lt;i&gt;et al.&lt;/i&gt;, 2007; Hewitt,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yers </w:t>
      </w:r>
      <w:r w:rsidRPr="0008241C">
        <w:rPr>
          <w:i/>
          <w:noProof/>
          <w:sz w:val="22"/>
          <w:szCs w:val="22"/>
          <w:lang w:eastAsia="ja-JP"/>
        </w:rPr>
        <w:t>et al.</w:t>
      </w:r>
      <w:r w:rsidRPr="0008241C">
        <w:rPr>
          <w:noProof/>
          <w:sz w:val="22"/>
          <w:szCs w:val="22"/>
          <w:lang w:eastAsia="ja-JP"/>
        </w:rPr>
        <w:t xml:space="preserve">, 2015; M. L. Campbell </w:t>
      </w:r>
      <w:r w:rsidRPr="0008241C">
        <w:rPr>
          <w:i/>
          <w:noProof/>
          <w:sz w:val="22"/>
          <w:szCs w:val="22"/>
          <w:lang w:eastAsia="ja-JP"/>
        </w:rPr>
        <w:t>et al.</w:t>
      </w:r>
      <w:r w:rsidRPr="0008241C">
        <w:rPr>
          <w:noProof/>
          <w:sz w:val="22"/>
          <w:szCs w:val="22"/>
          <w:lang w:eastAsia="ja-JP"/>
        </w:rPr>
        <w:t>, 2007; Hewitt, 2002)</w:t>
      </w:r>
      <w:r w:rsidRPr="0008241C">
        <w:rPr>
          <w:sz w:val="22"/>
          <w:szCs w:val="22"/>
          <w:lang w:eastAsia="ja-JP"/>
        </w:rPr>
        <w:fldChar w:fldCharType="end"/>
      </w:r>
      <w:r w:rsidRPr="0008241C">
        <w:rPr>
          <w:sz w:val="22"/>
          <w:szCs w:val="22"/>
          <w:lang w:eastAsia="ja-JP"/>
        </w:rPr>
        <w:t xml:space="preserve">. </w:t>
      </w:r>
      <w:r w:rsidRPr="0008241C">
        <w:rPr>
          <w:sz w:val="22"/>
          <w:szCs w:val="22"/>
        </w:rPr>
        <w:t>Coastal littoral deforestation including loss of mangroves due to overexploitation or conversion to agricultural, aquaculture and urbanization and industrial uses are major concerns in the region. The following sections deal with the current status of biodiversity and nature's contribution to people in coastal and nearshores.</w:t>
      </w:r>
    </w:p>
    <w:p w14:paraId="00160A8B" w14:textId="77777777" w:rsidR="00A01204" w:rsidRPr="0008241C" w:rsidRDefault="00A01204" w:rsidP="00A01204">
      <w:pPr>
        <w:rPr>
          <w:sz w:val="22"/>
          <w:szCs w:val="22"/>
        </w:rPr>
      </w:pPr>
    </w:p>
    <w:p w14:paraId="689F24E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80" w:name="_Toc504317192"/>
      <w:bookmarkStart w:id="881" w:name="_Toc504317885"/>
      <w:bookmarkStart w:id="882" w:name="_Toc524041382"/>
      <w:r w:rsidRPr="0008241C">
        <w:rPr>
          <w:b/>
          <w:sz w:val="22"/>
          <w:szCs w:val="24"/>
        </w:rPr>
        <w:t xml:space="preserve">3.2.3.1 </w:t>
      </w:r>
      <w:r w:rsidRPr="0008241C">
        <w:rPr>
          <w:b/>
          <w:sz w:val="22"/>
          <w:szCs w:val="24"/>
        </w:rPr>
        <w:tab/>
        <w:t>Mangroves</w:t>
      </w:r>
      <w:bookmarkEnd w:id="880"/>
      <w:bookmarkEnd w:id="881"/>
      <w:bookmarkEnd w:id="882"/>
      <w:r w:rsidRPr="0008241C">
        <w:rPr>
          <w:b/>
          <w:sz w:val="22"/>
          <w:szCs w:val="24"/>
        </w:rPr>
        <w:t xml:space="preserve"> </w:t>
      </w:r>
    </w:p>
    <w:p w14:paraId="3C568FED" w14:textId="77777777" w:rsidR="00A01204" w:rsidRPr="0008241C" w:rsidRDefault="00A01204" w:rsidP="00A01204">
      <w:pPr>
        <w:rPr>
          <w:sz w:val="22"/>
          <w:szCs w:val="22"/>
          <w:lang w:eastAsia="ja-JP"/>
        </w:rPr>
      </w:pPr>
    </w:p>
    <w:p w14:paraId="5FDC4373" w14:textId="3349A41C" w:rsidR="00A01204" w:rsidRPr="0008241C" w:rsidRDefault="00A01204" w:rsidP="00A01204">
      <w:pPr>
        <w:rPr>
          <w:sz w:val="22"/>
          <w:szCs w:val="22"/>
        </w:rPr>
      </w:pPr>
      <w:r w:rsidRPr="0008241C">
        <w:rPr>
          <w:sz w:val="22"/>
          <w:szCs w:val="22"/>
        </w:rPr>
        <w:t xml:space="preserve">Mangroves represent a unique ecosystem in coastal area supporting a rich biodiversity and providing a range of nature's contribution to people including provisioning, regulating and supporting, crucial for the sustenance of local communities </w:t>
      </w:r>
      <w:r w:rsidRPr="0008241C">
        <w:rPr>
          <w:sz w:val="22"/>
          <w:szCs w:val="22"/>
        </w:rPr>
        <w:fldChar w:fldCharType="begin" w:fldLock="1"/>
      </w:r>
      <w:r w:rsidRPr="0008241C">
        <w:rPr>
          <w:sz w:val="22"/>
          <w:szCs w:val="22"/>
        </w:rPr>
        <w:instrText>ADDIN CSL_CITATION {"citationItems":[{"id":"ITEM-1","itemData":{"DOI":"10.1016/j.ecss.2006.08.007","ISBN":"0272-7714","ISSN":"02727714","abstract":"Because shrimp culture in the Mekong Delta develops rapidly, it has negatively impacted the environment, socio-economics and natural resources. In particular, mangrove forests have been altered by the shrimp culture. The area of mangrove forests in the region has been reduced and this is seen especially in Tra Vinh province. The results obtained from GIS (Geography Information System) and RS (Remote Sensing) show the status of mangrove forests in Tra Vinh province in 1965, 1995 (Northeastern part of Tra Vinh Province) and 2001. In 1965, the area of mangrove forests was 21,221 ha making up 56% of total land-use, while in 2001 it was 12,797 ha making up 37% of total land-use. Also based on GIS analysis, over the 36 years (1965-2001), the total coverage of mangrove forests have decreased by 50% since 1965. However, the speed of mangrove forest destruction in the period from 1965 to 1995 was much less than that in the period from 1995 to 2001. The average annual reduction in mangrove forest coverage in the first period (1965-1995) was 0.2% whereas it was 13.1% in the later period (1995-2001). For the long time, mangrove deforestation has been caused by war, collection of firewood and clearing for agriculture, and recently, shrimp farming has significantly contributed rate of mangrove destruction. ?? 2006 Elsevier Ltd. All rights reserved.","author":[{"dropping-particle":"","family":"Thu","given":"Phan Minh","non-dropping-particle":"","parse-names":false,"suffix":""},{"dropping-particle":"","family":"Populus","given":"Jacques","non-dropping-particle":"","parse-names":false,"suffix":""}],"container-title":"Estuarine, Coastal and Shelf Science","id":"ITEM-1","issue":"1-2","issued":{"date-parts":[["2007","1"]]},"page":"98-109","title":"Status and changes of mangrove forest in Mekong Delta: Case study in Tra Vinh, Vietnam","type":"article-journal","volume":"71"},"uris":["http://www.mendeley.com/documents/?uuid=f046920c-df14-4b0b-afb9-aee31e8635ef"]}],"mendeley":{"formattedCitation":"(Thu &amp; Populus, 2007)","plainTextFormattedCitation":"(Thu &amp; Populus, 2007)","previouslyFormattedCitation":"(Thu &amp; Populus, 2007)"},"properties":{"noteIndex":0},"schema":"https://github.com/citation-style-language/schema/raw/master/csl-citation.json"}</w:instrText>
      </w:r>
      <w:r w:rsidRPr="0008241C">
        <w:rPr>
          <w:sz w:val="22"/>
          <w:szCs w:val="22"/>
        </w:rPr>
        <w:fldChar w:fldCharType="separate"/>
      </w:r>
      <w:r w:rsidRPr="0008241C">
        <w:rPr>
          <w:noProof/>
          <w:sz w:val="22"/>
          <w:szCs w:val="22"/>
        </w:rPr>
        <w:t>(Thu &amp; Populus, 2007)</w:t>
      </w:r>
      <w:r w:rsidRPr="0008241C">
        <w:rPr>
          <w:sz w:val="22"/>
          <w:szCs w:val="22"/>
        </w:rPr>
        <w:fldChar w:fldCharType="end"/>
      </w:r>
      <w:r w:rsidRPr="0008241C">
        <w:rPr>
          <w:sz w:val="22"/>
          <w:szCs w:val="22"/>
        </w:rPr>
        <w:t xml:space="preserve">. South-East Asian mangroves are among the most species diverse in the world, having 268 plant species including 52 taxa growing exclusively in mangrove habitat </w:t>
      </w:r>
      <w:r w:rsidRPr="0008241C">
        <w:rPr>
          <w:sz w:val="22"/>
          <w:szCs w:val="22"/>
        </w:rPr>
        <w:fldChar w:fldCharType="begin" w:fldLock="1"/>
      </w:r>
      <w:r w:rsidRPr="0008241C">
        <w:rPr>
          <w:sz w:val="22"/>
          <w:szCs w:val="22"/>
        </w:rPr>
        <w:instrText>ADDIN CSL_CITATION {"citationItems":[{"id":"ITEM-1","itemData":{"author":[{"dropping-particle":"","family":"Giesen","given":"W","non-dropping-particle":"","parse-names":false,"suffix":""},{"dropping-particle":"","family":"Wulffraat","given":"S","non-dropping-particle":"","parse-names":false,"suffix":""}],"container-title":"Tropical Biodiversity","id":"ITEM-1","issue":"2","issued":{"date-parts":[["1998"]]},"page":"11-23","title":" Indonesian mangroves part I: Plant diversity and vegetation","type":"article-journal","volume":" 5(2)"},"uris":["http://www.mendeley.com/documents/?uuid=f256f832-7bd5-4ba4-b72e-dd9486157e9d"]},{"id":"ITEM-2","itemData":{"DOI":"10.1086/346169","ISBN":"9747946858","ISSN":"1058-5893","abstract":"Various guidebooks exist for mangroves of Southeast Asia, but all have a limited geographic scope covering only one country. An even more severe limitation of these guidebooks is that they focus almost exclusively on so-called true mangrove species i.e. species that occur in the mangrove habitat only and are not found in other habitats. While this is an approach that is common worldwide, the disadvantage is that many plant species found in the mangrove habitat are not dealt with. Another disadvantage of most existing guidebooks is that they tend to ignore species other than trees and shrubs. This book represents the first attempt at covering all mangrove plant species in Southeast Asia, and aims at providing those involved with the management and conservation of mangroves in Southeast Asia with a guidebook for identifying mangrove plants. At the same time, the book gives a brief introduction to mangroves in general and Southeast Asias mangroves in particular, useful to students and interested lay persons. Accordingly, the book has been split into two parts: part one deals with the mangrove habitat in Southeast Asia, while part two focuses on the mangrove plants themselves. The core of the book is formed by the skilfully drawn black-and-white drawings of the mangrove plants. These illustrations greatly enhance the usefulness of this book.","author":[{"dropping-particle":"","family":"Giesen","given":"W.","non-dropping-particle":"","parse-names":false,"suffix":""},{"dropping-particle":"","family":"Wulffraat","given":"S.","non-dropping-particle":"","parse-names":false,"suffix":""},{"dropping-particle":"","family":"Zieren","given":"M.","non-dropping-particle":"","parse-names":false,"suffix":""},{"dropping-particle":"","family":"Scholten","given":"L.","non-dropping-particle":"","parse-names":false,"suffix":""}],"collection-title":"RAP PUBLICATION 2006/07","container-title":"Mangrove guidebook for Southeast Asia","id":"ITEM-2","issued":{"date-parts":[["2007"]]},"number-of-pages":"186","publisher":"Food and Agriculture Organization of the United Nations, Regional Office for Asia and the Pacific","publisher-place":"Bangkok, Thailand","title":"Mangrove Guidebook for Southeast Asia","type":"book"},"uris":["http://www.mendeley.com/documents/?uuid=d69f8444-77a6-3222-b5c2-67e72d3450bf"]}],"mendeley":{"formattedCitation":"(Giesen &lt;i&gt;et al.&lt;/i&gt;, 2007; Giesen &amp; Wulffraat, 1998)","plainTextFormattedCitation":"(Giesen et al., 2007; Giesen &amp; Wulffraat, 1998)","previouslyFormattedCitation":"(Giesen &lt;i&gt;et al.&lt;/i&gt;, 2007; Giesen &amp; Wulffraat, 1998)"},"properties":{"noteIndex":0},"schema":"https://github.com/citation-style-language/schema/raw/master/csl-citation.json"}</w:instrText>
      </w:r>
      <w:r w:rsidRPr="0008241C">
        <w:rPr>
          <w:sz w:val="22"/>
          <w:szCs w:val="22"/>
        </w:rPr>
        <w:fldChar w:fldCharType="separate"/>
      </w:r>
      <w:r w:rsidRPr="0008241C">
        <w:rPr>
          <w:noProof/>
          <w:sz w:val="22"/>
          <w:szCs w:val="22"/>
        </w:rPr>
        <w:t xml:space="preserve">(Giesen </w:t>
      </w:r>
      <w:r w:rsidRPr="0008241C">
        <w:rPr>
          <w:i/>
          <w:noProof/>
          <w:sz w:val="22"/>
          <w:szCs w:val="22"/>
        </w:rPr>
        <w:t>et al.</w:t>
      </w:r>
      <w:r w:rsidRPr="0008241C">
        <w:rPr>
          <w:noProof/>
          <w:sz w:val="22"/>
          <w:szCs w:val="22"/>
        </w:rPr>
        <w:t>, 2007; Giesen &amp; Wulffraat, 1998)</w:t>
      </w:r>
      <w:r w:rsidRPr="0008241C">
        <w:rPr>
          <w:sz w:val="22"/>
          <w:szCs w:val="22"/>
        </w:rPr>
        <w:fldChar w:fldCharType="end"/>
      </w:r>
      <w:r w:rsidRPr="0008241C">
        <w:rPr>
          <w:sz w:val="22"/>
          <w:szCs w:val="22"/>
        </w:rPr>
        <w:t>. Recent changes in land use primarily for aquaculture has led to transformation of mangroves (up to 75</w:t>
      </w:r>
      <w:r w:rsidR="00C934E9">
        <w:rPr>
          <w:sz w:val="22"/>
          <w:szCs w:val="22"/>
        </w:rPr>
        <w:t xml:space="preserve"> per cent</w:t>
      </w:r>
      <w:r w:rsidRPr="0008241C">
        <w:rPr>
          <w:sz w:val="22"/>
          <w:szCs w:val="22"/>
        </w:rPr>
        <w:t xml:space="preserve"> in last 3 decades </w:t>
      </w:r>
      <w:r w:rsidRPr="0008241C">
        <w:rPr>
          <w:sz w:val="22"/>
          <w:szCs w:val="22"/>
        </w:rPr>
        <w:fldChar w:fldCharType="begin" w:fldLock="1"/>
      </w:r>
      <w:r w:rsidRPr="0008241C">
        <w:rPr>
          <w:sz w:val="22"/>
          <w:szCs w:val="22"/>
        </w:rPr>
        <w:instrText>ADDIN CSL_CITATION {"citationItems":[{"id":"ITEM-1","itemData":{"DOI":"10.1111/j.1365-2109.1997.tb01006.x","ISBN":"1355-557X","ISSN":"1355-557X","abstract":"Farmed shrimp contributed 27% of total world shrimp production in 1995 with a volume of 712 000 tonnes. Undoubtedly, the shrimp culture industry earns valuable foreign exchange for developing countries and generates jobs across the industry from fry gatherers to growers and processors. However, grave socio-economic consequences - including conversion, expropriation and privatization of mangroves and other lands; salinization of water and soil; decline in food security; marginalization of coastal communities, unemployment and urban migration; and social conflicts - have followed in the wake of shrimp farm development in the Philippines and other tropical countries. The paper focuses on mangrove ecosystems: the valuation and cost-benefit analysis of their goods and services, and the mangrove-offshore fisheries connection. Research gaps in these areas and the need to internalize the ecological and socio-economic costs ('externalities') of shrimp farming are highlighted. Other recommendations include mangrove conservation and rehabilitation, enforcement of existing legislation, and introduction of environment-friendly aquaculture within the broader framework of community-based, integrated coastal area management, e.g. the traditional, extensive polyculture ponds in Indonesia.","author":[{"dropping-particle":"","family":"Primavera","given":"J H","non-dropping-particle":"","parse-names":false,"suffix":""}],"container-title":"Aquaculture Research","id":"ITEM-1","issue":"10","issued":{"date-parts":[["1997"]]},"page":"815-827","title":"Socio-economic impacts of shrimp culture","type":"article-journal","volume":"28"},"uris":["http://www.mendeley.com/documents/?uuid=15572d1e-d22b-4b0b-b83f-a0f4224a709d"]},{"id":"ITEM-2","itemData":{"ISBN":"0165-0009","abstract":"NB authors are Joel B. Smith (USA) Lead Authors: S. Fankhauser (Switzerland) L. Ogallo (Kenya) Contributing Authors: W. Bond (South Africa) Review Editors: C. Hope (United Kingdom) and S.K. Sinha (India)","author":[{"dropping-particle":"","family":"Smith","given":"Joel B.","non-dropping-particle":"","parse-names":false,"suffix":""},{"dropping-particle":"","family":"Schellnhuber","given":"H J","non-dropping-particle":"","parse-names":false,"suffix":""},{"dropping-particle":"","family":"Mirza","given":"M M Q","non-dropping-particle":"","parse-names":false,"suffix":""}],"chapter-number":"19","container-title":"Climate Change 2001: Impacts: Adaptation and Vulnerability","editor":[{"dropping-particle":"","family":"McCarthy, J","given":"J.","non-dropping-particle":"","parse-names":false,"suffix":""},{"dropping-particle":"","family":"Canziani, O","given":"F.","non-dropping-particle":"","parse-names":false,"suffix":""},{"dropping-particle":"","family":"Leary, N","given":"A.","non-dropping-particle":"","parse-names":false,"suffix":""},{"dropping-particle":"","family":"Dokken, D","given":"J.","non-dropping-particle":"","parse-names":false,"suffix":""},{"dropping-particle":"","family":"White, K","given":"S.","non-dropping-particle":"","parse-names":false,"suffix":""}],"id":"ITEM-2","issued":{"date-parts":[["2001"]]},"page":"913-970","publisher":"Cambridge University Press","publisher-place":"Cambridge, U.K.","title":"Vulnerability to Climate Change and Reasons for Concern: A Synthesis","type":"chapter"},"uris":["http://www.mendeley.com/documents/?uuid=cca49a4c-21b8-3f76-93c0-a6fcb847a058"]}],"mendeley":{"formattedCitation":"(Primavera, 1997; J. B. Smith &lt;i&gt;et al.&lt;/i&gt;, 2001)","plainTextFormattedCitation":"(Primavera, 1997; J. B. Smith et al., 2001)","previouslyFormattedCitation":"(Primavera, 1997; J. B. Smith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Primavera, 1997; J. B. Smith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In Oceania alone, there has been a decrease in mangrove area by 9.5 per cent during last 25 years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container-title":"FAO Forestry Paper 153","id":"ITEM-1","issued":{"date-parts":[["2007"]]},"number-of-pages":"153","publisher-place":"Rome, Italy","title":"The world’s mangroves 1980–2005: a thematic study prepared in the framework of the Global Forest Resource Assessment 2005","type":"report"},"uris":["http://www.mendeley.com/documents/?uuid=49502684-11d3-4cdd-add4-3c34aa4bc48f"]}],"mendeley":{"formattedCitation":"(FAO, 2007)","plainTextFormattedCitation":"(FAO, 2007)","previouslyFormattedCitation":"(FAO, 2007)"},"properties":{"noteIndex":0},"schema":"https://github.com/citation-style-language/schema/raw/master/csl-citation.json"}</w:instrText>
      </w:r>
      <w:r w:rsidRPr="0008241C">
        <w:rPr>
          <w:sz w:val="22"/>
          <w:szCs w:val="22"/>
        </w:rPr>
        <w:fldChar w:fldCharType="separate"/>
      </w:r>
      <w:r w:rsidRPr="0008241C">
        <w:rPr>
          <w:noProof/>
          <w:sz w:val="22"/>
          <w:szCs w:val="22"/>
        </w:rPr>
        <w:t>(FAO, 2007)</w:t>
      </w:r>
      <w:r w:rsidRPr="0008241C">
        <w:rPr>
          <w:sz w:val="22"/>
          <w:szCs w:val="22"/>
        </w:rPr>
        <w:fldChar w:fldCharType="end"/>
      </w:r>
      <w:r w:rsidRPr="0008241C">
        <w:rPr>
          <w:sz w:val="22"/>
          <w:szCs w:val="22"/>
        </w:rPr>
        <w:t xml:space="preserve">. Most of the mangroves have suffered due to rapid urbanization especially in Philippines, Thailand and Vietnam </w:t>
      </w:r>
      <w:r w:rsidRPr="0008241C">
        <w:rPr>
          <w:sz w:val="22"/>
          <w:szCs w:val="22"/>
        </w:rPr>
        <w:fldChar w:fldCharType="begin" w:fldLock="1"/>
      </w:r>
      <w:r w:rsidRPr="0008241C">
        <w:rPr>
          <w:sz w:val="22"/>
          <w:szCs w:val="22"/>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page":"154-159","title":"Status and distribution of mangrove forests of the world using earth observation satellite data","type":"article-journal","volume":"20"},"uris":["http://www.mendeley.com/documents/?uuid=376fa5f8-b5bc-49af-8864-4b873dcc960f"]},{"id":"ITEM-2","itemData":{"DOI":"10.1017/S0266467498300528","ISBN":"4-906584-03-9","ISSN":"02664674","PMID":"21735127","abstract":"The World Mangrove Atlas is the first significant attempt to provide\\nan overview of the distribution of mangroves worldwide. Mapped data\\nwere gathered from a wide range of sources and synthesised into a\\nseries of regional maps. Related texts describe the species, areal\\nextent and other summary information on the currently known status\\nof mangroves in each country. Produced in association with the International\\nSociety for Mangrove Ecosystems (ISME) and the International Tropical\\nTimber Organization (ITTO), The World Mangrove Atlas presents a baseline\\ninventory of mangroves at the end of the twentieth century.","author":[{"dropping-particle":"","family":"Spalding","given":"M.D.","non-dropping-particle":"","parse-names":false,"suffix":""},{"dropping-particle":"","family":"Blasco","given":"E","non-dropping-particle":"","parse-names":false,"suffix":""},{"dropping-particle":"","family":"Field","given":"C. D.","non-dropping-particle":"","parse-names":false,"suffix":""}],"container-title":"The International Society for Mangrove Ecosystems","id":"ITEM-2","issued":{"date-parts":[["1997"]]},"number-of-pages":"pp 178","publisher":"International Society for Mangrove Ecosystems","publisher-place":"Okinawa, Japan","title":"World Mangrove Atlas","type":"book"},"uris":["http://www.mendeley.com/documents/?uuid=2a63bffe-1b02-3bee-b36e-18bd84f042a2"]}],"mendeley":{"formattedCitation":"(Giri &lt;i&gt;et al.&lt;/i&gt;, 2011; Spalding &lt;i&gt;et al.&lt;/i&gt;, 1997)","plainTextFormattedCitation":"(Giri et al., 2011; Spalding et al., 1997)","previouslyFormattedCitation":"(Giri &lt;i&gt;et al.&lt;/i&gt;, 2011; Spalding &lt;i&gt;et al.&lt;/i&gt;, 1997)"},"properties":{"noteIndex":0},"schema":"https://github.com/citation-style-language/schema/raw/master/csl-citation.json"}</w:instrText>
      </w:r>
      <w:r w:rsidRPr="0008241C">
        <w:rPr>
          <w:sz w:val="22"/>
          <w:szCs w:val="22"/>
        </w:rPr>
        <w:fldChar w:fldCharType="separate"/>
      </w:r>
      <w:r w:rsidRPr="0008241C">
        <w:rPr>
          <w:noProof/>
          <w:sz w:val="22"/>
          <w:szCs w:val="22"/>
        </w:rPr>
        <w:t xml:space="preserve">(Giri </w:t>
      </w:r>
      <w:r w:rsidRPr="0008241C">
        <w:rPr>
          <w:i/>
          <w:noProof/>
          <w:sz w:val="22"/>
          <w:szCs w:val="22"/>
        </w:rPr>
        <w:t>et al.</w:t>
      </w:r>
      <w:r w:rsidRPr="0008241C">
        <w:rPr>
          <w:noProof/>
          <w:sz w:val="22"/>
          <w:szCs w:val="22"/>
        </w:rPr>
        <w:t xml:space="preserve">, 2011; Spalding </w:t>
      </w:r>
      <w:r w:rsidRPr="0008241C">
        <w:rPr>
          <w:i/>
          <w:noProof/>
          <w:sz w:val="22"/>
          <w:szCs w:val="22"/>
        </w:rPr>
        <w:t>et al.</w:t>
      </w:r>
      <w:r w:rsidRPr="0008241C">
        <w:rPr>
          <w:noProof/>
          <w:sz w:val="22"/>
          <w:szCs w:val="22"/>
        </w:rPr>
        <w:t>, 1997)</w:t>
      </w:r>
      <w:r w:rsidRPr="0008241C">
        <w:rPr>
          <w:sz w:val="22"/>
          <w:szCs w:val="22"/>
        </w:rPr>
        <w:fldChar w:fldCharType="end"/>
      </w:r>
      <w:r w:rsidRPr="0008241C">
        <w:rPr>
          <w:sz w:val="22"/>
          <w:szCs w:val="22"/>
        </w:rPr>
        <w:t xml:space="preserve">. In other areas anthropogenic pressures as well as changing climate continue to affect the mangrove </w:t>
      </w:r>
      <w:r w:rsidRPr="0008241C">
        <w:rPr>
          <w:sz w:val="22"/>
          <w:szCs w:val="22"/>
        </w:rPr>
        <w:fldChar w:fldCharType="begin" w:fldLock="1"/>
      </w:r>
      <w:r w:rsidRPr="0008241C">
        <w:rPr>
          <w:sz w:val="22"/>
          <w:szCs w:val="22"/>
        </w:rPr>
        <w:instrText>ADDIN CSL_CITATION {"citationItems":[{"id":"ITEM-1","itemData":{"DOI":"10.1023/a:1011169025815","ISBN":"0923-4861","ISSN":"0923-4861","abstract":"The mangroves located around the Bay of Bengal and along the coast of South China Sea are of special interest for many reasons. This coastline receives three major tropical rivers (Ganges, Irrawaddy, Mekong) and it has the world’s largest mangrove stands in a single block (the Sunderbans). The contrasted climatic conditions from sub- arid (southeastern India), to moist (coastal Cambodia), and the extreme diversity of human impacts in one of the world’s highest population densities (West Bengal in India and Bangladesh), have created a mosaic of mangrove types that are floristically rich and with different histories, different ecological frameworks and distinct evolutionary trends. For the first time, we draw together remote sensing data along with essential structural and physiognomic para- meters of mangrove forest areas.We have devised a sufficiently accurate coastal mapping methodology providing statistics on the actual areal extent of mangrove types and sub-types, both at local and continental scales. Some results are entirely new, and others provide comparison with existing data. The exact extent of mangroves in Myanmar was previously unknown. Using remote sensing we also demonstrate the magnitude of the ongoing deforestation in this country. The current location and status of mangrove forests in the affected area are described using the methodology which is also being applied in other sites around the world","author":[{"dropping-particle":"","family":"Blasco","given":"F","non-dropping-particle":"","parse-names":false,"suffix":""},{"dropping-particle":"","family":"Aizpuru","given":"M","non-dropping-particle":"","parse-names":false,"suffix":""},{"dropping-particle":"","family":"Gers","given":"C","non-dropping-particle":"","parse-names":false,"suffix":""}],"container-title":"Wetlands Ecology and Management","id":"ITEM-1","issued":{"date-parts":[["2001"]]},"page":"245-256","title":"Depletion of the mangroves of Continental Asia","type":"article-journal","volume":"9"},"uris":["http://www.mendeley.com/documents/?uuid=c47b70a4-1394-4972-8a92-a682135fd1f2"]}],"mendeley":{"formattedCitation":"(Blasco &lt;i&gt;et al.&lt;/i&gt;, 2001)","plainTextFormattedCitation":"(Blasco et al., 2001)","previouslyFormattedCitation":"(Blasco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Blasco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During the period 2000-2012, South-East Asia lost its mangrove forests at an average rate of 0.18</w:t>
      </w:r>
      <w:r w:rsidR="00C934E9">
        <w:rPr>
          <w:sz w:val="22"/>
          <w:szCs w:val="22"/>
        </w:rPr>
        <w:t xml:space="preserve"> per cent</w:t>
      </w:r>
      <w:r w:rsidRPr="0008241C">
        <w:rPr>
          <w:sz w:val="22"/>
          <w:szCs w:val="22"/>
        </w:rPr>
        <w:t xml:space="preserve"> per year </w:t>
      </w:r>
      <w:r w:rsidRPr="0008241C">
        <w:rPr>
          <w:sz w:val="22"/>
          <w:szCs w:val="22"/>
        </w:rPr>
        <w:fldChar w:fldCharType="begin" w:fldLock="1"/>
      </w:r>
      <w:r w:rsidRPr="0008241C">
        <w:rPr>
          <w:sz w:val="22"/>
          <w:szCs w:val="22"/>
        </w:rPr>
        <w:instrText>ADDIN CSL_CITATION {"citationItems":[{"id":"ITEM-1","itemData":{"DOI":"10.1073/pnas.1510272113","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 forest loss | aquaculture | oil palm | Myanmar | Indonesia","author":[{"dropping-particle":"","family":"Richards","given":"Daniel R","non-dropping-particle":"","parse-names":false,"suffix":""},{"dropping-particle":"","family":"Friess","given":"Daniel A","non-dropping-particle":"","parse-names":false,"suffix":""},{"dropping-particle":"","family":"Hansen","given":"Matthew C","non-dropping-particle":"","parse-names":false,"suffix":""}],"container-title":"PNAS","id":"ITEM-1","issue":"2","issued":{"date-parts":[["2016"]]},"page":"344-349","title":"Rates and drivers of mangrove deforestation in Southeast Asia, 2000–2012","type":"article-journal","volume":"113"},"uris":["http://www.mendeley.com/documents/?uuid=60b698f3-4536-42f4-8867-6e586e2fdfe8"]}],"mendeley":{"formattedCitation":"(Richards &lt;i&gt;et al.&lt;/i&gt;, 2016)","plainTextFormattedCitation":"(Richards et al., 2016)","previouslyFormattedCitation":"(Richard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Richard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ith 30</w:t>
      </w:r>
      <w:r w:rsidR="00C934E9">
        <w:rPr>
          <w:sz w:val="22"/>
          <w:szCs w:val="22"/>
        </w:rPr>
        <w:t xml:space="preserve"> per cent</w:t>
      </w:r>
      <w:r w:rsidRPr="0008241C">
        <w:rPr>
          <w:sz w:val="22"/>
          <w:szCs w:val="22"/>
        </w:rPr>
        <w:t xml:space="preserve"> loss due to aquaculture. Other drivers causing the decline in mangrove forests include paddy farming along the coastal habitats of Myanmar and the expansion of oil palm in Malaysia and Indonesia (</w:t>
      </w:r>
      <w:r w:rsidRPr="0008241C">
        <w:rPr>
          <w:sz w:val="22"/>
          <w:szCs w:val="22"/>
        </w:rPr>
        <w:fldChar w:fldCharType="begin"/>
      </w:r>
      <w:r w:rsidRPr="0008241C">
        <w:rPr>
          <w:sz w:val="22"/>
          <w:szCs w:val="22"/>
        </w:rPr>
        <w:instrText xml:space="preserve"> REF _Ref480634205 \h  \* MERGEFORMAT </w:instrText>
      </w:r>
      <w:r w:rsidRPr="0008241C">
        <w:rPr>
          <w:sz w:val="22"/>
          <w:szCs w:val="22"/>
        </w:rPr>
      </w:r>
      <w:r w:rsidRPr="0008241C">
        <w:rPr>
          <w:sz w:val="22"/>
          <w:szCs w:val="22"/>
        </w:rPr>
        <w:fldChar w:fldCharType="separate"/>
      </w:r>
      <w:r w:rsidR="00D74032" w:rsidRPr="00D74032">
        <w:rPr>
          <w:sz w:val="22"/>
          <w:szCs w:val="22"/>
        </w:rPr>
        <w:t>Figure 3.</w:t>
      </w:r>
      <w:r w:rsidRPr="0008241C">
        <w:rPr>
          <w:sz w:val="22"/>
          <w:szCs w:val="22"/>
        </w:rPr>
        <w:fldChar w:fldCharType="end"/>
      </w:r>
      <w:r w:rsidRPr="0008241C">
        <w:rPr>
          <w:sz w:val="22"/>
          <w:szCs w:val="22"/>
        </w:rPr>
        <w:t xml:space="preserve">7). Oil palm is expected to threat the mangrove forests more with new frontiers opening up in Papua, Indonesia </w:t>
      </w:r>
      <w:r w:rsidRPr="0008241C">
        <w:rPr>
          <w:sz w:val="22"/>
          <w:szCs w:val="22"/>
        </w:rPr>
        <w:fldChar w:fldCharType="begin" w:fldLock="1"/>
      </w:r>
      <w:r w:rsidRPr="0008241C">
        <w:rPr>
          <w:sz w:val="22"/>
          <w:szCs w:val="22"/>
        </w:rPr>
        <w:instrText>ADDIN CSL_CITATION {"citationItems":[{"id":"ITEM-1","itemData":{"DOI":"10.1073/pnas.1510272113","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 forest loss | aquaculture | oil palm | Myanmar | Indonesia","author":[{"dropping-particle":"","family":"Richards","given":"Daniel R","non-dropping-particle":"","parse-names":false,"suffix":""},{"dropping-particle":"","family":"Friess","given":"Daniel A","non-dropping-particle":"","parse-names":false,"suffix":""},{"dropping-particle":"","family":"Hansen","given":"Matthew C","non-dropping-particle":"","parse-names":false,"suffix":""}],"container-title":"PNAS","id":"ITEM-1","issue":"2","issued":{"date-parts":[["2016"]]},"page":"344-349","title":"Rates and drivers of mangrove deforestation in Southeast Asia, 2000–2012","type":"article-journal","volume":"113"},"uris":["http://www.mendeley.com/documents/?uuid=60b698f3-4536-42f4-8867-6e586e2fdfe8"]}],"mendeley":{"formattedCitation":"(Richards &lt;i&gt;et al.&lt;/i&gt;, 2016)","plainTextFormattedCitation":"(Richards et al., 2016)","previouslyFormattedCitation":"(Richard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Richard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die-back of some 7000 hectares of mangroves in the Gulf of Carpentaria, Australia, in November-December 2016 is most likely caused by an extended drought period </w:t>
      </w:r>
      <w:r w:rsidRPr="0008241C">
        <w:rPr>
          <w:sz w:val="22"/>
          <w:szCs w:val="22"/>
        </w:rPr>
        <w:fldChar w:fldCharType="begin" w:fldLock="1"/>
      </w:r>
      <w:r w:rsidRPr="0008241C">
        <w:rPr>
          <w:sz w:val="22"/>
          <w:szCs w:val="22"/>
        </w:rPr>
        <w:instrText>ADDIN CSL_CITATION {"citationItems":[{"id":"ITEM-1","itemData":{"DOI":"10.1071/MF16322","ISSN":"1323-1650","abstract":"This study records and documents the most severe and notable instance ever reported of sudden and widespread dieback of mangrove vegetation. Between late 2015 and early 2016, extensive areas of mangrove tidal wetland vegetation died back along 1000km of the shoreline of Australia’s remote Gulf of Carpentaria. The cause is not fully explained, but the timing was coincident with an extreme weather event; notably one of high temperatures and low precipitation lacking storm winds. The dieback was severe and widespread, affecting more than 7400ha or 6% of mangrove vegetation in the affected area from Roper River estuary in the Northern Territory, east to Karumba in Queensland. At the time, there was an unusually lengthy period of severe drought conditions, unprecedented high temperatures and a temporary drop in sea level. Although consequential moisture stress appears to have contributed to the cause, this occurrence was further coincidental with heat-stressed coral bleaching. This article describes the effect and diagnostic features of this severe dieback event in the Gulf, and considers potential causal factors.","author":[{"dropping-particle":"","family":"Duke","given":"Norman C.","non-dropping-particle":"","parse-names":false,"suffix":""},{"dropping-particle":"","family":"Kovacs","given":"John M.","non-dropping-particle":"","parse-names":false,"suffix":""},{"dropping-particle":"","family":"Griffiths","given":"Anthony D.","non-dropping-particle":"","parse-names":false,"suffix":""},{"dropping-particle":"","family":"Preece","given":"Luke","non-dropping-particle":"","parse-names":false,"suffix":""},{"dropping-particle":"","family":"Hill","given":"Duncan J. E.","non-dropping-particle":"","parse-names":false,"suffix":""},{"dropping-particle":"","family":"Oosterzee","given":"Penny","non-dropping-particle":"van","parse-names":false,"suffix":""},{"dropping-particle":"","family":"Mackenzie","given":"Jock","non-dropping-particle":"","parse-names":false,"suffix":""},{"dropping-particle":"","family":"Morning","given":"Hailey S.","non-dropping-particle":"","parse-names":false,"suffix":""},{"dropping-particle":"","family":"Burrows","given":"Damien","non-dropping-particle":"","parse-names":false,"suffix":""}],"container-title":"Marine and Freshwater Research","id":"ITEM-1","issue":"10","issued":{"date-parts":[["2017","10","18"]]},"page":"1816","publisher":"CSIRO PUBLISHING","title":"Large-scale dieback of mangroves in Australia","type":"article-journal","volume":"68"},"uris":["http://www.mendeley.com/documents/?uuid=a5c2fe9b-bd5b-3cfd-839e-3ef4af8f6abb"]}],"mendeley":{"formattedCitation":"(Duke &lt;i&gt;et al.&lt;/i&gt;, 2017)","plainTextFormattedCitation":"(Duke et al., 2017)","previouslyFormattedCitation":"(Duke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uke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It is projected that rise in sea level due to global warming could pose biggest threat to mangroves especially in Bangladesh, New Zealand, Viet Nam and China </w:t>
      </w:r>
      <w:r w:rsidRPr="0008241C">
        <w:rPr>
          <w:sz w:val="22"/>
          <w:szCs w:val="22"/>
        </w:rPr>
        <w:fldChar w:fldCharType="begin" w:fldLock="1"/>
      </w:r>
      <w:r w:rsidRPr="0008241C">
        <w:rPr>
          <w:sz w:val="22"/>
          <w:szCs w:val="22"/>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page":"154-159","title":"Status and distribution of mangrove forests of the world using earth observation satellite data","type":"article-journal","volume":"20"},"uris":["http://www.mendeley.com/documents/?uuid=376fa5f8-b5bc-49af-8864-4b873dcc960f"]},{"id":"ITEM-2","itemData":{"DOI":"10.1371/journal.pone.0010095","ISBN":"1932-6203","ISSN":"19326203","PMID":"20386710","abstract":"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author":[{"dropping-particle":"","family":"Polidoro","given":"Beth A.","non-dropping-particle":"","parse-names":false,"suffix":""},{"dropping-particle":"","family":"Carpenter","given":"Kent E.","non-dropping-particle":"","parse-names":false,"suffix":""},{"dropping-particle":"","family":"Collins","given":"Lorna","non-dropping-particle":"","parse-names":false,"suffix":""},{"dropping-particle":"","family":"Duke","given":"Norman C.","non-dropping-particle":"","parse-names":false,"suffix":""},{"dropping-particle":"","family":"Ellison","given":"Aaron M.","non-dropping-particle":"","parse-names":false,"suffix":""},{"dropping-particle":"","family":"Ellison","given":"Joanna C.","non-dropping-particle":"","parse-names":false,"suffix":""},{"dropping-particle":"","family":"Farnsworth","given":"Elizabeth J.","non-dropping-particle":"","parse-names":false,"suffix":""},{"dropping-particle":"","family":"Fernando","given":"Edwino S.","non-dropping-particle":"","parse-names":false,"suffix":""},{"dropping-particle":"","family":"Kathiresan","given":"Kandasamy","non-dropping-particle":"","parse-names":false,"suffix":""},{"dropping-particle":"","family":"Koedam","given":"Nico E.","non-dropping-particle":"","parse-names":false,"suffix":""},{"dropping-particle":"","family":"Livingstone","given":"Suzanne R.","non-dropping-particle":"","parse-names":false,"suffix":""},{"dropping-particle":"","family":"Miyagi","given":"Toyohiko","non-dropping-particle":"","parse-names":false,"suffix":""},{"dropping-particle":"","family":"Moore","given":"Gregg E.","non-dropping-particle":"","parse-names":false,"suffix":""},{"dropping-particle":"","family":"Nam","given":"Vien Ngoc","non-dropping-particle":"","parse-names":false,"suffix":""},{"dropping-particle":"","family":"Ong","given":"Jin Eong","non-dropping-particle":"","parse-names":false,"suffix":""},{"dropping-particle":"","family":"Primavera","given":"Jurgenne H.","non-dropping-particle":"","parse-names":false,"suffix":""},{"dropping-particle":"","family":"Salmo","given":"Severino G.","non-dropping-particle":"","parse-names":false,"suffix":""},{"dropping-particle":"","family":"Sanciangco","given":"Jonnell C.","non-dropping-particle":"","parse-names":false,"suffix":""},{"dropping-particle":"","family":"Sukardjo","given":"Sukristijono","non-dropping-particle":"","parse-names":false,"suffix":""},{"dropping-particle":"","family":"Wang","given":"Yamin","non-dropping-particle":"","parse-names":false,"suffix":""},{"dropping-particle":"","family":"Yong","given":"Jean Wan Hong","non-dropping-particle":"","parse-names":false,"suffix":""}],"container-title":"PLoS ONE","id":"ITEM-2","issue":"4","issued":{"date-parts":[["2010"]]},"title":"The loss of species: Mangrove extinction risk and geographic areas of global concern","type":"article-journal","volume":"5"},"uris":["http://www.mendeley.com/documents/?uuid=ca7ba60f-a218-4d07-865c-5286dbfa11e0"]}],"mendeley":{"formattedCitation":"(Giri &lt;i&gt;et al.&lt;/i&gt;, 2011; Polidoro &lt;i&gt;et al.&lt;/i&gt;, 2010)","plainTextFormattedCitation":"(Giri et al., 2011; Polidoro et al., 2010)","previouslyFormattedCitation":"(Giri &lt;i&gt;et al.&lt;/i&gt;, 2011; Polidoro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Giri </w:t>
      </w:r>
      <w:r w:rsidRPr="0008241C">
        <w:rPr>
          <w:i/>
          <w:noProof/>
          <w:sz w:val="22"/>
          <w:szCs w:val="22"/>
        </w:rPr>
        <w:t>et al.</w:t>
      </w:r>
      <w:r w:rsidRPr="0008241C">
        <w:rPr>
          <w:noProof/>
          <w:sz w:val="22"/>
          <w:szCs w:val="22"/>
        </w:rPr>
        <w:t xml:space="preserve">, 2011; Polidoro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Although several efforts of conservation and recovery have been conducted recently, the conservation agencies have achieved partial success in Sri Lanka and New Zealand </w:t>
      </w:r>
      <w:r w:rsidRPr="0008241C">
        <w:rPr>
          <w:sz w:val="22"/>
          <w:szCs w:val="22"/>
        </w:rPr>
        <w:fldChar w:fldCharType="begin" w:fldLock="1"/>
      </w:r>
      <w:r w:rsidRPr="0008241C">
        <w:rPr>
          <w:sz w:val="22"/>
          <w:szCs w:val="22"/>
        </w:rPr>
        <w:instrText>ADDIN CSL_CITATION {"citationItems":[{"id":"ITEM-1","itemData":{"ISBN":"9780478347364","author":[{"dropping-particle":"","family":"Thrush","given":"Simon F.","non-dropping-particle":"","parse-names":false,"suffix":""},{"dropping-particle":"","family":"Townsend","given":"Michael","non-dropping-particle":"","parse-names":false,"suffix":""},{"dropping-particle":"","family":"Hewitt","given":"Judi E.","non-dropping-particle":"","parse-names":false,"suffix":""},{"dropping-particle":"","family":"Davies","given":"Kate","non-dropping-particle":"","parse-names":false,"suffix":""},{"dropping-particle":"","family":"Lohrer","given":"Andrew M.","non-dropping-particle":"","parse-names":false,"suffix":""},{"dropping-particle":"","family":"Lundquist","given":"Carolyn","non-dropping-particle":"","parse-names":false,"suffix":""},{"dropping-particle":"","family":"Cartner","given":"Katie","non-dropping-particle":"","parse-names":false,"suffix":""}],"container-title":"Ecosystem services in New Zealand – conditions and trends","editor":[{"dropping-particle":"","family":"Dymond","given":"J. R.","non-dropping-particle":"","parse-names":false,"suffix":""}],"id":"ITEM-1","issued":{"date-parts":[["2013"]]},"page":"226-237","publisher":"Manaaki Whenua Press","publisher-place":"Lincoln, New Zealand","title":"The many uses and values of estuarine ecosystems","type":"chapter"},"uris":["http://www.mendeley.com/documents/?uuid=1b0118c5-8b87-399a-84fd-1f6326a5cbab"]}],"mendeley":{"formattedCitation":"(Thrush &lt;i&gt;et al.&lt;/i&gt;, 2013)","plainTextFormattedCitation":"(Thrush et al., 2013)","previouslyFormattedCitation":"(Thrush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Thrush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w:t>
      </w:r>
    </w:p>
    <w:p w14:paraId="20147024" w14:textId="77777777" w:rsidR="00A01204" w:rsidRPr="0008241C" w:rsidRDefault="00A01204" w:rsidP="00A01204">
      <w:pPr>
        <w:rPr>
          <w:sz w:val="22"/>
          <w:szCs w:val="22"/>
        </w:rPr>
      </w:pPr>
    </w:p>
    <w:p w14:paraId="4B1ED4FE"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0E7C02A9" wp14:editId="467ED673">
            <wp:extent cx="5698609" cy="4046561"/>
            <wp:effectExtent l="0" t="0" r="0" b="0"/>
            <wp:docPr id="3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16157" cy="4059022"/>
                    </a:xfrm>
                    <a:prstGeom prst="rect">
                      <a:avLst/>
                    </a:prstGeom>
                    <a:noFill/>
                    <a:ln>
                      <a:noFill/>
                    </a:ln>
                  </pic:spPr>
                </pic:pic>
              </a:graphicData>
            </a:graphic>
          </wp:inline>
        </w:drawing>
      </w:r>
    </w:p>
    <w:p w14:paraId="78DDEBC9" w14:textId="77777777" w:rsidR="00A01204" w:rsidRPr="0008241C" w:rsidRDefault="00A01204" w:rsidP="00A01204">
      <w:pPr>
        <w:rPr>
          <w:sz w:val="22"/>
          <w:szCs w:val="22"/>
          <w:lang w:eastAsia="ja-JP"/>
        </w:rPr>
      </w:pPr>
      <w:bookmarkStart w:id="883" w:name="_Ref480634205"/>
      <w:r w:rsidRPr="0008241C">
        <w:rPr>
          <w:b/>
          <w:sz w:val="22"/>
          <w:szCs w:val="22"/>
        </w:rPr>
        <w:t>Figure 3.</w:t>
      </w:r>
      <w:bookmarkEnd w:id="883"/>
      <w:r w:rsidRPr="0008241C">
        <w:rPr>
          <w:b/>
          <w:sz w:val="22"/>
          <w:szCs w:val="22"/>
        </w:rPr>
        <w:t>7</w:t>
      </w:r>
      <w:r w:rsidRPr="0008241C">
        <w:rPr>
          <w:b/>
          <w:bCs/>
          <w:sz w:val="22"/>
          <w:szCs w:val="22"/>
          <w:lang w:val="en-MY" w:eastAsia="ja-JP"/>
        </w:rPr>
        <w:t xml:space="preserve"> Mangrove deforestation between 2000 and 2012. </w:t>
      </w:r>
      <w:r w:rsidRPr="0008241C">
        <w:rPr>
          <w:b/>
          <w:sz w:val="22"/>
          <w:szCs w:val="22"/>
          <w:lang w:val="en-MY" w:eastAsia="ja-JP"/>
        </w:rPr>
        <w:t>Source:</w:t>
      </w:r>
      <w:r w:rsidRPr="0008241C">
        <w:rPr>
          <w:b/>
          <w:sz w:val="22"/>
          <w:szCs w:val="22"/>
        </w:rPr>
        <w:t xml:space="preserve"> </w:t>
      </w:r>
      <w:r w:rsidRPr="0008241C">
        <w:rPr>
          <w:b/>
          <w:sz w:val="22"/>
          <w:szCs w:val="22"/>
          <w:lang w:val="en-MY" w:eastAsia="ja-JP"/>
        </w:rPr>
        <w:t xml:space="preserve">Richards </w:t>
      </w:r>
      <w:r w:rsidRPr="0008241C">
        <w:rPr>
          <w:b/>
          <w:i/>
          <w:sz w:val="22"/>
          <w:szCs w:val="22"/>
          <w:lang w:val="en-MY" w:eastAsia="ja-JP"/>
        </w:rPr>
        <w:t>et al</w:t>
      </w:r>
      <w:r w:rsidRPr="0008241C">
        <w:rPr>
          <w:b/>
          <w:sz w:val="22"/>
          <w:szCs w:val="22"/>
          <w:lang w:val="en-MY" w:eastAsia="ja-JP"/>
        </w:rPr>
        <w:t xml:space="preserve">. </w:t>
      </w:r>
      <w:r w:rsidRPr="0008241C">
        <w:rPr>
          <w:b/>
          <w:sz w:val="22"/>
          <w:szCs w:val="22"/>
          <w:lang w:val="en-MY" w:eastAsia="ja-JP"/>
        </w:rPr>
        <w:fldChar w:fldCharType="begin" w:fldLock="1"/>
      </w:r>
      <w:r w:rsidRPr="0008241C">
        <w:rPr>
          <w:b/>
          <w:sz w:val="22"/>
          <w:szCs w:val="22"/>
          <w:lang w:val="en-MY" w:eastAsia="ja-JP"/>
        </w:rPr>
        <w:instrText>ADDIN CSL_CITATION {"citationItems":[{"id":"ITEM-1","itemData":{"DOI":"10.1073/pnas.1510272113","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 forest loss | aquaculture | oil palm | Myanmar | Indonesia","author":[{"dropping-particle":"","family":"Richards","given":"Daniel R","non-dropping-particle":"","parse-names":false,"suffix":""},{"dropping-particle":"","family":"Friess","given":"Daniel A","non-dropping-particle":"","parse-names":false,"suffix":""},{"dropping-particle":"","family":"Hansen","given":"Matthew C","non-dropping-particle":"","parse-names":false,"suffix":""}],"container-title":"PNAS","id":"ITEM-1","issue":"2","issued":{"date-parts":[["2016"]]},"page":"344-349","title":"Rates and drivers of mangrove deforestation in Southeast Asia, 2000–2012","type":"article-journal","volume":"113"},"suppress-author":1,"uris":["http://www.mendeley.com/documents/?uuid=60b698f3-4536-42f4-8867-6e586e2fdfe8"]}],"mendeley":{"formattedCitation":"(2016)","plainTextFormattedCitation":"(2016)","previouslyFormattedCitation":"(2016)"},"properties":{"noteIndex":0},"schema":"https://github.com/citation-style-language/schema/raw/master/csl-citation.json"}</w:instrText>
      </w:r>
      <w:r w:rsidRPr="0008241C">
        <w:rPr>
          <w:b/>
          <w:sz w:val="22"/>
          <w:szCs w:val="22"/>
          <w:lang w:val="en-MY" w:eastAsia="ja-JP"/>
        </w:rPr>
        <w:fldChar w:fldCharType="separate"/>
      </w:r>
      <w:r w:rsidRPr="0008241C">
        <w:rPr>
          <w:b/>
          <w:noProof/>
          <w:sz w:val="22"/>
          <w:szCs w:val="22"/>
          <w:lang w:val="en-MY" w:eastAsia="ja-JP"/>
        </w:rPr>
        <w:t>(2016)</w:t>
      </w:r>
      <w:r w:rsidRPr="0008241C">
        <w:rPr>
          <w:b/>
          <w:sz w:val="22"/>
          <w:szCs w:val="22"/>
          <w:lang w:val="en-MY" w:eastAsia="ja-JP"/>
        </w:rPr>
        <w:fldChar w:fldCharType="end"/>
      </w:r>
      <w:r w:rsidRPr="0008241C">
        <w:rPr>
          <w:b/>
          <w:sz w:val="22"/>
          <w:szCs w:val="22"/>
          <w:lang w:val="en-MY" w:eastAsia="ja-JP"/>
        </w:rPr>
        <w:t>.</w:t>
      </w:r>
    </w:p>
    <w:p w14:paraId="74AB8437" w14:textId="77777777" w:rsidR="00A01204" w:rsidRPr="0008241C" w:rsidRDefault="00A01204" w:rsidP="00A01204">
      <w:pPr>
        <w:rPr>
          <w:sz w:val="22"/>
          <w:szCs w:val="22"/>
        </w:rPr>
      </w:pPr>
    </w:p>
    <w:p w14:paraId="72FC181B" w14:textId="77777777" w:rsidR="00A01204" w:rsidRPr="0008241C" w:rsidRDefault="00A01204" w:rsidP="00A01204">
      <w:pPr>
        <w:rPr>
          <w:sz w:val="22"/>
          <w:szCs w:val="22"/>
        </w:rPr>
      </w:pPr>
    </w:p>
    <w:p w14:paraId="4C35B3D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84" w:name="_Toc504317193"/>
      <w:bookmarkStart w:id="885" w:name="_Toc504317886"/>
      <w:bookmarkStart w:id="886" w:name="_Toc524041383"/>
      <w:r w:rsidRPr="0008241C">
        <w:rPr>
          <w:b/>
          <w:sz w:val="22"/>
          <w:szCs w:val="24"/>
        </w:rPr>
        <w:t xml:space="preserve">3.2.3.2 </w:t>
      </w:r>
      <w:r w:rsidRPr="0008241C">
        <w:rPr>
          <w:b/>
          <w:sz w:val="22"/>
          <w:szCs w:val="24"/>
        </w:rPr>
        <w:tab/>
        <w:t>Other intertidal habitats</w:t>
      </w:r>
      <w:bookmarkEnd w:id="884"/>
      <w:bookmarkEnd w:id="885"/>
      <w:bookmarkEnd w:id="886"/>
    </w:p>
    <w:p w14:paraId="434094C5" w14:textId="77777777" w:rsidR="00A01204" w:rsidRPr="0008241C" w:rsidRDefault="00A01204" w:rsidP="00A01204">
      <w:pPr>
        <w:rPr>
          <w:sz w:val="22"/>
          <w:szCs w:val="22"/>
          <w:lang w:eastAsia="ja-JP"/>
        </w:rPr>
      </w:pPr>
    </w:p>
    <w:p w14:paraId="1F9831B8" w14:textId="6B5FB319" w:rsidR="00A01204" w:rsidRPr="0008241C" w:rsidRDefault="00A01204" w:rsidP="00A01204">
      <w:pPr>
        <w:rPr>
          <w:rFonts w:eastAsia="Gulim"/>
          <w:bCs/>
          <w:color w:val="000000"/>
          <w:sz w:val="22"/>
          <w:szCs w:val="22"/>
        </w:rPr>
      </w:pPr>
      <w:r w:rsidRPr="0008241C">
        <w:rPr>
          <w:sz w:val="22"/>
          <w:szCs w:val="22"/>
          <w:lang w:eastAsia="ja-JP"/>
        </w:rPr>
        <w:t>Both intertidal habitats and mangroves not only provide spawning areas and nurseries for numerous species of fish and crustaceans that provide seafood to the coastal and inland population but also  consolidate sediments into fertile new lands protecting offshore coral reefs from siltation and hence increasing the productivity of reefs and inland seas. The intertidal zones along the coasts are very narrow and  fragile yet rapidly deteriorating and vanishing due to various anthropogenic factors. Many migrant bird species that travel annually along the East Asian-Australasian Flyway inhabit intertidal habitats. There are indications of serious problems along the Flyway as 89</w:t>
      </w:r>
      <w:r w:rsidR="00C934E9">
        <w:rPr>
          <w:sz w:val="22"/>
          <w:szCs w:val="22"/>
          <w:lang w:eastAsia="ja-JP"/>
        </w:rPr>
        <w:t xml:space="preserve"> per cent</w:t>
      </w:r>
      <w:r w:rsidRPr="0008241C">
        <w:rPr>
          <w:sz w:val="22"/>
          <w:szCs w:val="22"/>
          <w:lang w:eastAsia="ja-JP"/>
        </w:rPr>
        <w:t xml:space="preserve"> of all monitored populations of Arctic breeding shorebirds in north eastern Russia now show a decline. Monitoring on beaches of Australia There is a decline in the numbers of  monitored Flyway migrant shorebirds wintering on the beaches of Australia </w:t>
      </w:r>
      <w:r w:rsidRPr="0008241C">
        <w:rPr>
          <w:sz w:val="22"/>
          <w:szCs w:val="22"/>
          <w:lang w:eastAsia="ja-JP"/>
        </w:rPr>
        <w:fldChar w:fldCharType="begin" w:fldLock="1"/>
      </w:r>
      <w:r w:rsidRPr="0008241C">
        <w:rPr>
          <w:sz w:val="22"/>
          <w:szCs w:val="22"/>
          <w:lang w:eastAsia="ja-JP"/>
        </w:rPr>
        <w:instrText>ADDIN CSL_CITATION {"citationItems":[{"id":"ITEM-1","itemData":{"DOI":"10.1071/MU10024","ISBN":"0158-4197","ISSN":"01584197","abstract":"We monitored numbers of Red Knots (Calidris canutus) staging in Bohai Bay, China (39o02'N, 118o15'E) on northward migration. Knots were identified to subspecies, and we systematically searched for colour-banded birds from the non-breeding grounds. We modelled migratory turnover, and revised estimates of flyway population using recently published counts from the non-breeding grounds. Two Russian-breeding subspecies occurred at our study site: C. c. rogersi (migrating to Chukotka), and C. c. piersmai (migrating to the New Siberian Islands); they co-occur on non-breeding grounds in Australia and New Zealand, but differ markedly in timing of migration. We conservatively estimate that our study site, comprising only 20 km of coastline, was used by over 45% of the combined world population of adult C. c. rogersi and C. c. piersmai – a conclusion supported by the independent data on frequency of resighting of colour-banded birds from north-western Australia and New Zealand. Much of this vital staging area is now being destroyed through construction of the Caofedian Industrial Zone and more westerly developments, which comprise only some of the many tidal flat ‘reclamation’ projects in the region. Preservation of the remaining tidal flats of Bohai Bay is essential to the conservation of Red Knots in the East Asian–Australasian Flyway.","author":[{"dropping-particle":"","family":"Rogers","given":"Danny I.","non-dropping-particle":"","parse-names":false,"suffix":""},{"dropping-particle":"","family":"Yang","given":"Hong Yan","non-dropping-particle":"","parse-names":false,"suffix":""},{"dropping-particle":"","family":"Hassell","given":"Chris J.","non-dropping-particle":"","parse-names":false,"suffix":""},{"dropping-particle":"","family":"Boyle","given":"Adrian N.","non-dropping-particle":"","parse-names":false,"suffix":""},{"dropping-particle":"","family":"Rogers","given":"Ken G.","non-dropping-particle":"","parse-names":false,"suffix":""},{"dropping-particle":"","family":"Chen","given":"Bing","non-dropping-particle":"","parse-names":false,"suffix":""},{"dropping-particle":"","family":"Zhang","given":"Zheng Wang","non-dropping-particle":"","parse-names":false,"suffix":""},{"dropping-particle":"","family":"Piersma","given":"Theunis","non-dropping-particle":"","parse-names":false,"suffix":""}],"container-title":"Emu","id":"ITEM-1","issue":"4","issued":{"date-parts":[["2010"]]},"page":"307-315","title":"Red Knots (Calidris canutus piersmai and C. c. rogersi) depend on a small threatened staging area in Bohai Bay, China","type":"article-journal","volume":"110"},"uris":["http://www.mendeley.com/documents/?uuid=5cb0c522-2a9a-4ec9-b640-25c84da44204"]}],"mendeley":{"formattedCitation":"(D. I. Rogers &lt;i&gt;et al.&lt;/i&gt;, 2010)","plainTextFormattedCitation":"(D. I. Rogers et al., 2010)","previouslyFormattedCitation":"(D. I. Rogers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 I. Rogers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Japanese shorebirds between 1975 to 2008 also show declines in most species but interestingly a much higher proportion among species that are dependent on Yellow Sea stopover sites </w:t>
      </w:r>
      <w:r w:rsidRPr="0008241C">
        <w:rPr>
          <w:sz w:val="22"/>
          <w:szCs w:val="22"/>
          <w:lang w:eastAsia="ja-JP"/>
        </w:rPr>
        <w:fldChar w:fldCharType="begin" w:fldLock="1"/>
      </w:r>
      <w:r w:rsidRPr="0008241C">
        <w:rPr>
          <w:sz w:val="22"/>
          <w:szCs w:val="22"/>
          <w:lang w:eastAsia="ja-JP"/>
        </w:rPr>
        <w:instrText>ADDIN CSL_CITATION {"citationItems":[{"id":"ITEM-1","itemData":{"DOI":"10.1016/j.biocon.2010.06.010","ISBN":"0006-3207","ISSN":"00063207","abstract":"The loss of biodiversity is an ongoing problem and it is essential that a framework is established for revealing the status, identifying threats and monitoring future changes of populations. This study focuses on wader populations in the East Asian-Australasian flyway, and aims to develop a three-step framework for monitoring the status of populations. First, population changes of waders are quantified by estimating population indices from nationwide survey data in Japan between 1975 and 2008. Second, species characteristics shared by declining waders are identified using a phylogenetic comparative method. Finally, based on the revealed characteristics of declining species, composite indices are created for monitoring changes in wader communities in the East Asian-Australasian flyway. The estimated population indices revealed that 12 species out of 41, and 16 out of 42 have declined significantly during spring and autumn migration, respectively, in at least one of the past 10, 20 or 30 year-periods. Phylogenetic comparative analysis revealed that both the use of rice fields and dependence on the Yellow Sea negatively affected the population trends of waders. These results are consistent with the hypothesized negative impact of agricultural intensification caused by land consolidation in Japanese rice fields, and habitat loss and/or degradation in the Yellow Sea caused by the rapid growth of populations and economies in China and South Korea. The framework developed in this study can be applied to a wide range of species, and should play an important role in monitoring population trends and identifying threats to those species in future. ?? 2010 Elsevier Ltd.","author":[{"dropping-particle":"","family":"Amano","given":"Tatsuya","non-dropping-particle":"","parse-names":false,"suffix":""},{"dropping-particle":"","family":"Székely","given":"T.","non-dropping-particle":"","parse-names":false,"suffix":""},{"dropping-particle":"","family":"Koyama","given":"Kazuo","non-dropping-particle":"","parse-names":false,"suffix":""},{"dropping-particle":"","family":"Amano","given":"Hitoha","non-dropping-particle":"","parse-names":false,"suffix":""},{"dropping-particle":"","family":"Sutherland","given":"William J.","non-dropping-particle":"","parse-names":false,"suffix":""}],"container-title":"Biological Conservation","id":"ITEM-1","issue":"9","issued":{"date-parts":[["2010"]]},"page":"2238-2247","publisher":"Elsevier Ltd","title":"A framework for monitoring the status of populations: An example from wader populations in the East Asian-Australasian flyway","type":"article-journal","volume":"143"},"uris":["http://www.mendeley.com/documents/?uuid=94c66693-3a40-4b97-948b-a9cc1f6d4c66"]}],"mendeley":{"formattedCitation":"(Amano &lt;i&gt;et al.&lt;/i&gt;, 2010)","plainTextFormattedCitation":"(Amano et al., 2010)","previouslyFormattedCitation":"(Amano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mano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Two extreme habitat specialists: Red Knot </w:t>
      </w:r>
      <w:r w:rsidRPr="0008241C">
        <w:rPr>
          <w:sz w:val="22"/>
          <w:szCs w:val="22"/>
          <w:lang w:eastAsia="ja-JP"/>
        </w:rPr>
        <w:fldChar w:fldCharType="begin" w:fldLock="1"/>
      </w:r>
      <w:r w:rsidRPr="0008241C">
        <w:rPr>
          <w:sz w:val="22"/>
          <w:szCs w:val="22"/>
          <w:lang w:eastAsia="ja-JP"/>
        </w:rPr>
        <w:instrText>ADDIN CSL_CITATION {"citationItems":[{"id":"ITEM-1","itemData":{"DOI":"10.1016/j.biocon.2010.06.010","ISBN":"0006-3207","ISSN":"00063207","abstract":"The loss of biodiversity is an ongoing problem and it is essential that a framework is established for revealing the status, identifying threats and monitoring future changes of populations. This study focuses on wader populations in the East Asian-Australasian flyway, and aims to develop a three-step framework for monitoring the status of populations. First, population changes of waders are quantified by estimating population indices from nationwide survey data in Japan between 1975 and 2008. Second, species characteristics shared by declining waders are identified using a phylogenetic comparative method. Finally, based on the revealed characteristics of declining species, composite indices are created for monitoring changes in wader communities in the East Asian-Australasian flyway. The estimated population indices revealed that 12 species out of 41, and 16 out of 42 have declined significantly during spring and autumn migration, respectively, in at least one of the past 10, 20 or 30 year-periods. Phylogenetic comparative analysis revealed that both the use of rice fields and dependence on the Yellow Sea negatively affected the population trends of waders. These results are consistent with the hypothesized negative impact of agricultural intensification caused by land consolidation in Japanese rice fields, and habitat loss and/or degradation in the Yellow Sea caused by the rapid growth of populations and economies in China and South Korea. The framework developed in this study can be applied to a wide range of species, and should play an important role in monitoring population trends and identifying threats to those species in future. ?? 2010 Elsevier Ltd.","author":[{"dropping-particle":"","family":"Amano","given":"Tatsuya","non-dropping-particle":"","parse-names":false,"suffix":""},{"dropping-particle":"","family":"Székely","given":"T.","non-dropping-particle":"","parse-names":false,"suffix":""},{"dropping-particle":"","family":"Koyama","given":"Kazuo","non-dropping-particle":"","parse-names":false,"suffix":""},{"dropping-particle":"","family":"Amano","given":"Hitoha","non-dropping-particle":"","parse-names":false,"suffix":""},{"dropping-particle":"","family":"Sutherland","given":"William J.","non-dropping-particle":"","parse-names":false,"suffix":""}],"container-title":"Biological Conservation","id":"ITEM-1","issue":"9","issued":{"date-parts":[["2010"]]},"page":"2238-2247","publisher":"Elsevier Ltd","title":"A framework for monitoring the status of populations: An example from wader populations in the East Asian-Australasian flyway","type":"article-journal","volume":"143"},"uris":["http://www.mendeley.com/documents/?uuid=94c66693-3a40-4b97-948b-a9cc1f6d4c66"]},{"id":"ITEM-2","itemData":{"DOI":"10.1111/j.1523-1739.2011.01670.x","ISBN":"0888-8892","ISSN":"08888892","PMID":"21480993","abstract":"Estimating the abundance of migratory species is difficult because sources of variability differ substantially among species and populations. Recently developed state-space models address this variability issue by directly modeling both environmental and measurement error, although their efficacy in detecting declines is relatively untested for empirical data. We applied state-space modeling, generalized least squares (with autoregression error structure), and standard linear regression to data on abundance of wetland birds (shorebirds and terns) at Moreton Bay in southeast Queensland, Australia. There are internationally significant numbers of 8 species of waterbirds in the bay, and it is a major terminus of the large East Asian-Australasian Flyway. In our analyses, we considered 22 migrant and 8 resident species. State-space models identified abundances of 7 species of migrants as significantly declining and abundance of one species as significantly increasing. Declines in migrant abundance over 15 years were 43-79%. Generalized least squares with an autoregressive error structure showed abundance changes in 11 species, and standard linear regression showed abundance changes in 15 species. The higher power of the regression models meant they detected more declines, but they also were associated with a higher rate of false detections. If the declines in Moreton Bay are consistent with trends from other sites across the flyway as a whole, then a large number of species are in significant decline.","author":[{"dropping-particle":"","family":"Wilson","given":"Howard B.","non-dropping-particle":"","parse-names":false,"suffix":""},{"dropping-particle":"","family":"Kendall","given":"Bruce E.","non-dropping-particle":"","parse-names":false,"suffix":""},{"dropping-particle":"","family":"Fuller","given":"Richard A.","non-dropping-particle":"","parse-names":false,"suffix":""},{"dropping-particle":"","family":"Milton","given":"David A.","non-dropping-particle":"","parse-names":false,"suffix":""},{"dropping-particle":"","family":"Possingham","given":"Hugh P.","non-dropping-particle":"","parse-names":false,"suffix":""}],"container-title":"Conservation Biology","id":"ITEM-2","issue":"4","issued":{"date-parts":[["2011"]]},"page":"758-766","title":"Analyzing Variability and the Rate of Decline of Migratory Shorebirds in Moreton Bay, Australia","type":"article-journal","volume":"25"},"uris":["http://www.mendeley.com/documents/?uuid=f45fb1a7-0ad4-4e43-9b42-b00e972dde06"]}],"mendeley":{"formattedCitation":"(Amano &lt;i&gt;et al.&lt;/i&gt;, 2010; Wilson &lt;i&gt;et al.&lt;/i&gt;, 2011)","plainTextFormattedCitation":"(Amano et al., 2010; Wilson et al., 2011)","previouslyFormattedCitation":"(Amano &lt;i&gt;et al.&lt;/i&gt;, 2010; Wilso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mano </w:t>
      </w:r>
      <w:r w:rsidRPr="0008241C">
        <w:rPr>
          <w:i/>
          <w:noProof/>
          <w:sz w:val="22"/>
          <w:szCs w:val="22"/>
          <w:lang w:eastAsia="ja-JP"/>
        </w:rPr>
        <w:t>et al.</w:t>
      </w:r>
      <w:r w:rsidRPr="0008241C">
        <w:rPr>
          <w:noProof/>
          <w:sz w:val="22"/>
          <w:szCs w:val="22"/>
          <w:lang w:eastAsia="ja-JP"/>
        </w:rPr>
        <w:t xml:space="preserve">, 2010; Wilso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and Spoon-billed Sandpiper </w:t>
      </w:r>
      <w:r w:rsidRPr="0008241C">
        <w:rPr>
          <w:sz w:val="22"/>
          <w:szCs w:val="22"/>
          <w:lang w:eastAsia="ja-JP"/>
        </w:rPr>
        <w:fldChar w:fldCharType="begin" w:fldLock="1"/>
      </w:r>
      <w:r w:rsidRPr="0008241C">
        <w:rPr>
          <w:sz w:val="22"/>
          <w:szCs w:val="22"/>
          <w:lang w:eastAsia="ja-JP"/>
        </w:rPr>
        <w:instrText>ADDIN CSL_CITATION {"citationItems":[{"id":"ITEM-1","itemData":{"DOI":"10.1017/S0959270910000316","ISBN":"0959-2709","ISSN":"0959-2709","abstract":"The Spoon-billed Sandpiper Eurynorhynchus pygmeus (IUCN Category: Critically Endangered) is in rapid decline. Data from across the entire breeding range (Chukotka and Koryakya in the Russian far north-east) and especially from the well-studied southern core breeding area at Meinypilgyno, confirm the continuing strong decline. At four breeding sites, where more than two counts were available for analysis, the decline was estimated at 26% per annum between 2002 and 2009, or an 88% decline over this period. Allowing for unsurveyed areas, this equates to a decline from a total population of approximately 1,000 breeding pairs in 2000 to 120–220 in 2009. Breeding studies at Meinypilgyno in 2003–2007 (not 2006) showed that the proportion of nests hatching at least one chick was 0.65 and once chicks left the nest, the mean brood size of chicks up to one week old was 1.99. Where it was possible to follow broods, 0.61 chicks fledged per nesting attempt. Survival and recruitment analysis of birds ringed at Meinypilgyno indicated that annual adult survival did not significantly differ over the 2003–2009 study but that recruitment in to the adult breeding population was effectively zero in all but one year of the study (2005). Resighting data for the last two years of the study were sparse due to very low numbers of marked adults being recorded and survival rates over the last 2–3 years of the study must therefore be treated with caution. The analysis therefore indicated that after fledging, survival during immaturity must be very low, leading to a low (or no) recruitment into an ageing population. Recent observations collated from the non-breeding areas confirm the declining trend observed in the breeding areas and imply that the main threats to the population lie along the migration route or in the wintering areas. These are poorly known although hunting in the wintering areas has been identified as a major mortality factor. Other threats include major loss of their intertidal habitats, and collection of birds on the breeding areas by specimen collectors. Improved monitoring in both the breeding and non-breeding areas as well as research on juvenile survival is recommended. Concerted international conservation action is essential if this species is to avoid extinction. This requires (i) improved understanding of the main wintering and staging areas and associated threats; (ii) addressing those threats that can be tackled with immediate effect, such as hunting; (ii…","author":[{"dropping-particle":"","family":"Zöckler","given":"Christoph","non-dropping-particle":"","parse-names":false,"suffix":""},{"dropping-particle":"","family":"Syroechkovskiy","given":"Evgeny E.","non-dropping-particle":"","parse-names":false,"suffix":""},{"dropping-particle":"","family":"Atkinson","given":"Philip W.","non-dropping-particle":"","parse-names":false,"suffix":""}],"container-title":"Bird Conservation International","id":"ITEM-1","issue":"02","issued":{"date-parts":[["2010"]]},"page":"95-111","title":"Rapid and continued population decline in the Spoon-billed Sandpiper Eurynorhynchus pygmeus indicates imminent extinction unless conservation action is taken","type":"article-journal","volume":"20"},"uris":["http://www.mendeley.com/documents/?uuid=16a840c8-0a89-47c1-8345-5f7751912952"]}],"mendeley":{"formattedCitation":"(Zöckler &lt;i&gt;et al.&lt;/i&gt;, 2010)","plainTextFormattedCitation":"(Zöckler et al., 2010)","previouslyFormattedCitation":"(Zöckler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Zöckler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are the fastest declining migratory shorebirds in the Flyway.  With the current rates it is projected that for every 100 Red Knots migrating along the Flyway in 1992, only seven will be left in 2020.  Despite the ongoing conservation action, Spoon-billed Sandpipers will likely go extinct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Pain","given":"Debbie","non-dropping-particle":"","parse-names":false,"suffix":""},{"dropping-particle":"","family":"Green","given":"Rhys","non-dropping-particle":"","parse-names":false,"suffix":""},{"dropping-particle":"","family":"Clark","given":"Nigel","non-dropping-particle":"","parse-names":false,"suffix":""}],"container-title":"BirdingASIA","id":"ITEM-1","issue":"July 2005","issued":{"date-parts":[["2011"]]},"page":"26-35","title":"On the edge : can the Spoon-billed Sandpiper Eurynorhynchus pygmeus be saved ?","type":"article-journal","volume":"15"},"uris":["http://www.mendeley.com/documents/?uuid=5a92b6cc-2211-4036-a19c-d6d657040d55"]}],"mendeley":{"formattedCitation":"(Pain &lt;i&gt;et al.&lt;/i&gt;, 2011)","plainTextFormattedCitation":"(Pain et al., 2011)","previouslyFormattedCitation":"(Pai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ai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The rate of intertidal habitat loss in Asia are equal to or greater than recorded losses of mangroves </w:t>
      </w:r>
      <w:r w:rsidRPr="0008241C">
        <w:rPr>
          <w:sz w:val="22"/>
          <w:szCs w:val="22"/>
          <w:lang w:eastAsia="ja-JP"/>
        </w:rPr>
        <w:fldChar w:fldCharType="begin" w:fldLock="1"/>
      </w:r>
      <w:r w:rsidRPr="0008241C">
        <w:rPr>
          <w:sz w:val="22"/>
          <w:szCs w:val="22"/>
          <w:lang w:eastAsia="ja-JP"/>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page":"154-159","title":"Status and distribution of mangrove forests of the world using earth observation satellite data","type":"article-journal","volume":"20"},"uris":["http://www.mendeley.com/documents/?uuid=376fa5f8-b5bc-49af-8864-4b873dcc960f"]}],"mendeley":{"formattedCitation":"(Giri &lt;i&gt;et al.&lt;/i&gt;, 2011)","plainTextFormattedCitation":"(Giri et al., 2011)","previouslyFormattedCitation":"(Gir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ir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tropical forest </w:t>
      </w:r>
      <w:r w:rsidRPr="0008241C">
        <w:rPr>
          <w:sz w:val="22"/>
          <w:szCs w:val="22"/>
          <w:lang w:eastAsia="ja-JP"/>
        </w:rPr>
        <w:fldChar w:fldCharType="begin" w:fldLock="1"/>
      </w:r>
      <w:r w:rsidRPr="0008241C">
        <w:rPr>
          <w:sz w:val="22"/>
          <w:szCs w:val="22"/>
          <w:lang w:eastAsia="ja-JP"/>
        </w:rPr>
        <w:instrText>ADDIN CSL_CITATION {"citationItems":[{"id":"ITEM-1","itemData":{"DOI":"10.1126/science.1070656","ISBN":"0036-8075","ISSN":"00368075","PMID":"12169731","abstract":"A recently completed research program (TREES) employing the global imaging capabilities of Earth-observing satellites provides updated information on the sta- tus of the world’s humid tropical forest cover. Between 1990 and 1997, 5.81.4 million hectares of humid tropical forest were lost each year, with a further 2.3 0.7 million hectares of forest visibly degraded. These figures indicate that the global net rate of change in forest cover for the humid tropics is 23% lower than the generally accepted rate. This result affects the calculation of carbon fluxes in the global budget andmeansthat the terrestrial sink is smaller than previously inferred.","author":[{"dropping-particle":"","family":"Achard","given":"Fréderic","non-dropping-particle":"","parse-names":false,"suffix":""}],"container-title":"Science","id":"ITEM-1","issue":"5583","issued":{"date-parts":[["2002"]]},"page":"999-1002","title":"Determination of Deforestation Rates of the World's Humid Tropical Forests","type":"article-journal","volume":"297"},"uris":["http://www.mendeley.com/documents/?uuid=96d0a733-ce10-483e-82ed-76b24cadaf82"]}],"mendeley":{"formattedCitation":"(Achard, 2002)","plainTextFormattedCitation":"(Achard, 2002)","previouslyFormattedCitation":"(Achard,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Achard, 2002)</w:t>
      </w:r>
      <w:r w:rsidRPr="0008241C">
        <w:rPr>
          <w:sz w:val="22"/>
          <w:szCs w:val="22"/>
          <w:lang w:eastAsia="ja-JP"/>
        </w:rPr>
        <w:fldChar w:fldCharType="end"/>
      </w:r>
      <w:r w:rsidRPr="0008241C">
        <w:rPr>
          <w:sz w:val="22"/>
          <w:szCs w:val="22"/>
          <w:lang w:eastAsia="ja-JP"/>
        </w:rPr>
        <w:t xml:space="preserve"> and sea grasses </w:t>
      </w:r>
      <w:r w:rsidRPr="0008241C">
        <w:rPr>
          <w:sz w:val="22"/>
          <w:szCs w:val="22"/>
          <w:lang w:eastAsia="ja-JP"/>
        </w:rPr>
        <w:fldChar w:fldCharType="begin" w:fldLock="1"/>
      </w:r>
      <w:r w:rsidRPr="0008241C">
        <w:rPr>
          <w:sz w:val="22"/>
          <w:szCs w:val="22"/>
          <w:lang w:eastAsia="ja-JP"/>
        </w:rPr>
        <w:instrText>ADDIN CSL_CITATION {"citationItems":[{"id":"ITEM-1","itemData":{"DOI":"10.1073/pnas.0905620106","ISBN":"0027-8424","ISSN":"1091-6490","PMID":"19587236","abstract":"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1 since 1980 and that 29%of the known areal extent has disappeared since seagrass areas were initially recorded in 1879. Furthermore,rates of decline have accelerated from a median of 0.9%yr−1 before 1940 to 7%yr−1 since 1990. Seagrass loss rates are comparable to those reported for mangroves,coral reefs,and tropical rainforests and place seagrass meadows among the most threatened ecosystems on earth.","author":[{"dropping-particle":"","family":"Waycott","given":"Michelle","non-dropping-particle":"","parse-names":false,"suffix":""},{"dropping-particle":"","family":"Duarte","given":"Carlos M.","non-dropping-particle":"","parse-names":false,"suffix":""},{"dropping-particle":"","family":"Carruthers","given":"Tim J. B.","non-dropping-particle":"","parse-names":false,"suffix":""},{"dropping-particle":"","family":"Orth","given":"Robert J.","non-dropping-particle":"","parse-names":false,"suffix":""},{"dropping-particle":"","family":"Dennison","given":"William C.","non-dropping-particle":"","parse-names":false,"suffix":""},{"dropping-particle":"","family":"Olyarnik","given":"Suzanne","non-dropping-particle":"","parse-names":false,"suffix":""},{"dropping-particle":"","family":"Calladine","given":"Ainsley","non-dropping-particle":"","parse-names":false,"suffix":""},{"dropping-particle":"","family":"Fourqurean","given":"James W.","non-dropping-particle":"","parse-names":false,"suffix":""},{"dropping-particle":"","family":"Heck","given":"Kenneth L.","non-dropping-particle":"","parse-names":false,"suffix":""},{"dropping-particle":"","family":"Hughes","given":"A. Randall","non-dropping-particle":"","parse-names":false,"suffix":""},{"dropping-particle":"","family":"Kendrick","given":"Gary A.","non-dropping-particle":"","parse-names":false,"suffix":""},{"dropping-particle":"","family":"Kenworthy","given":"W. Judson","non-dropping-particle":"","parse-names":false,"suffix":""},{"dropping-particle":"","family":"Short","given":"Frederick T.","non-dropping-particle":"","parse-names":false,"suffix":""},{"dropping-particle":"","family":"Williams","given":"Susan L.","non-dropping-particle":"","parse-names":false,"suffix":""}],"container-title":"Proceedings of the National Academy of Sciences of the United States of America","id":"ITEM-1","issue":"30","issued":{"date-parts":[["2009"]]},"page":"12377-81","title":"Accelerating loss of seagrasses across the globe threatens coastal ecosystems","type":"article-journal","volume":"106"},"uris":["http://www.mendeley.com/documents/?uuid=dcfd8899-c931-43c1-84fb-b675f13fca26"]}],"mendeley":{"formattedCitation":"(Waycott &lt;i&gt;et al.&lt;/i&gt;, 2009)","plainTextFormattedCitation":"(Waycott et al., 2009)","previouslyFormattedCitation":"(Waycott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aycott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For </w:t>
      </w:r>
      <w:r w:rsidRPr="0008241C">
        <w:rPr>
          <w:rFonts w:eastAsia="휴먼명조"/>
          <w:bCs/>
          <w:color w:val="000000"/>
          <w:sz w:val="22"/>
          <w:szCs w:val="22"/>
        </w:rPr>
        <w:t>example, some 51</w:t>
      </w:r>
      <w:r w:rsidR="00C934E9">
        <w:rPr>
          <w:rFonts w:eastAsia="휴먼명조"/>
          <w:bCs/>
          <w:color w:val="000000"/>
          <w:sz w:val="22"/>
          <w:szCs w:val="22"/>
        </w:rPr>
        <w:t xml:space="preserve"> per cent</w:t>
      </w:r>
      <w:r w:rsidRPr="0008241C">
        <w:rPr>
          <w:rFonts w:eastAsia="휴먼명조"/>
          <w:bCs/>
          <w:color w:val="000000"/>
          <w:sz w:val="22"/>
          <w:szCs w:val="22"/>
        </w:rPr>
        <w:t xml:space="preserve"> of coastal wetlands including marshes in China was lost over the past 50 years </w:t>
      </w:r>
      <w:r w:rsidRPr="0008241C">
        <w:rPr>
          <w:rFonts w:eastAsia="휴먼명조"/>
          <w:bCs/>
          <w:color w:val="000000"/>
          <w:sz w:val="22"/>
          <w:szCs w:val="22"/>
        </w:rPr>
        <w:fldChar w:fldCharType="begin" w:fldLock="1"/>
      </w:r>
      <w:r w:rsidRPr="0008241C">
        <w:rPr>
          <w:rFonts w:eastAsia="휴먼명조"/>
          <w:bCs/>
          <w:color w:val="000000"/>
          <w:sz w:val="22"/>
          <w:szCs w:val="22"/>
        </w:rPr>
        <w:instrText>ADDIN CSL_CITATION {"citationItems":[{"id":"ITEM-1","itemData":{"DOI":"10.1579/0044-7447(2007)36[335:CNWPPC]2.0.CO;2","ISBN":"0044-7447","ISSN":"0044-7447","PMID":"17626472","abstract":"Natural wetlands, occupying 3.8% of China's land and providing 54.9% of ecosystem services, are unevenly distributed among eight wetland regions. Natural wetlands in China suffered great loss and degradation (e.g., 23.0% freshwater swamps, 51.2% costal wetlands) because of the wetland reclamation during China's long history of civilization, and the population pressure and the misguided policies over the last 50 years. Recently, with an improved understanding that healthy wetland ecosystems play a vital role in her sustainable economic development, China started major efforts in wetland conservation, as signified by the policy to return reclaimed croplands to wetlands, the funding of billions of dollars to restore degraded wetlands, and the national plan to place 90% of natural wetlands under protection by 2030. This paper describes the current status of the natural wetlands in China, reviews past problems, and discusses current efforts and future challenges in protecting China's natural wetlands.","author":[{"dropping-particle":"","family":"An","given":"Shuqing","non-dropping-particle":"","parse-names":false,"suffix":""},{"dropping-particle":"","family":"Li","given":"Harbin","non-dropping-particle":"","parse-names":false,"suffix":""},{"dropping-particle":"","family":"Guan","given":"Baohua","non-dropping-particle":"","parse-names":false,"suffix":""},{"dropping-particle":"","family":"Zhou","given":"Changfang","non-dropping-particle":"","parse-names":false,"suffix":""},{"dropping-particle":"","family":"Wang","given":"Zhongsheng","non-dropping-particle":"","parse-names":false,"suffix":""},{"dropping-particle":"","family":"Deng","given":"Zifa","non-dropping-particle":"","parse-names":false,"suffix":""},{"dropping-particle":"","family":"Zhi","given":"Yingbiao","non-dropping-particle":"","parse-names":false,"suffix":""},{"dropping-particle":"","family":"Liu","given":"Yuhong","non-dropping-particle":"","parse-names":false,"suffix":""},{"dropping-particle":"","family":"Xu","given":"Chi","non-dropping-particle":"","parse-names":false,"suffix":""},{"dropping-particle":"","family":"Fang","given":"Shubo","non-dropping-particle":"","parse-names":false,"suffix":""},{"dropping-particle":"","family":"Jiang","given":"Jinhui","non-dropping-particle":"","parse-names":false,"suffix":""},{"dropping-particle":"","family":"Li","given":"Hongli","non-dropping-particle":"","parse-names":false,"suffix":""}],"container-title":"Ambio","id":"ITEM-1","issue":"4","issued":{"date-parts":[["2007","6"]]},"page":"335-342","publisher":"Royal Swedish Academy of Sciences","title":"China's natural wetlands: Past problems, current status, and future challenges","type":"article-journal","volume":"36"},"uris":["http://www.mendeley.com/documents/?uuid=84aa1887-4bdb-4876-ba1d-bd1c31abfcfc"]}],"mendeley":{"formattedCitation":"(An &lt;i&gt;et al.&lt;/i&gt;, 2007)","plainTextFormattedCitation":"(An et al., 2007)","previouslyFormattedCitation":"(An &lt;i&gt;et al.&lt;/i&gt;, 2007)"},"properties":{"noteIndex":0},"schema":"https://github.com/citation-style-language/schema/raw/master/csl-citation.json"}</w:instrText>
      </w:r>
      <w:r w:rsidRPr="0008241C">
        <w:rPr>
          <w:rFonts w:eastAsia="휴먼명조"/>
          <w:bCs/>
          <w:color w:val="000000"/>
          <w:sz w:val="22"/>
          <w:szCs w:val="22"/>
        </w:rPr>
        <w:fldChar w:fldCharType="separate"/>
      </w:r>
      <w:r w:rsidRPr="0008241C">
        <w:rPr>
          <w:rFonts w:eastAsia="휴먼명조"/>
          <w:bCs/>
          <w:noProof/>
          <w:color w:val="000000"/>
          <w:sz w:val="22"/>
          <w:szCs w:val="22"/>
        </w:rPr>
        <w:t xml:space="preserve">(An </w:t>
      </w:r>
      <w:r w:rsidRPr="0008241C">
        <w:rPr>
          <w:rFonts w:eastAsia="휴먼명조"/>
          <w:bCs/>
          <w:i/>
          <w:noProof/>
          <w:color w:val="000000"/>
          <w:sz w:val="22"/>
          <w:szCs w:val="22"/>
        </w:rPr>
        <w:t>et al.</w:t>
      </w:r>
      <w:r w:rsidRPr="0008241C">
        <w:rPr>
          <w:rFonts w:eastAsia="휴먼명조"/>
          <w:bCs/>
          <w:noProof/>
          <w:color w:val="000000"/>
          <w:sz w:val="22"/>
          <w:szCs w:val="22"/>
        </w:rPr>
        <w:t>, 2007)</w:t>
      </w:r>
      <w:r w:rsidRPr="0008241C">
        <w:rPr>
          <w:rFonts w:eastAsia="휴먼명조"/>
          <w:bCs/>
          <w:color w:val="000000"/>
          <w:sz w:val="22"/>
          <w:szCs w:val="22"/>
        </w:rPr>
        <w:fldChar w:fldCharType="end"/>
      </w:r>
      <w:r w:rsidRPr="0008241C">
        <w:rPr>
          <w:rFonts w:eastAsia="휴먼명조"/>
          <w:bCs/>
          <w:color w:val="000000"/>
          <w:sz w:val="22"/>
          <w:szCs w:val="22"/>
        </w:rPr>
        <w:t>, 40</w:t>
      </w:r>
      <w:r w:rsidR="00C934E9">
        <w:rPr>
          <w:rFonts w:eastAsia="휴먼명조"/>
          <w:bCs/>
          <w:color w:val="000000"/>
          <w:sz w:val="22"/>
          <w:szCs w:val="22"/>
        </w:rPr>
        <w:t xml:space="preserve"> per cent</w:t>
      </w:r>
      <w:r w:rsidRPr="0008241C">
        <w:rPr>
          <w:rFonts w:eastAsia="휴먼명조"/>
          <w:bCs/>
          <w:color w:val="000000"/>
          <w:sz w:val="22"/>
          <w:szCs w:val="22"/>
        </w:rPr>
        <w:t xml:space="preserve"> in Japan, more than 70</w:t>
      </w:r>
      <w:r w:rsidR="00C934E9">
        <w:rPr>
          <w:rFonts w:eastAsia="휴먼명조"/>
          <w:bCs/>
          <w:color w:val="000000"/>
          <w:sz w:val="22"/>
          <w:szCs w:val="22"/>
        </w:rPr>
        <w:t xml:space="preserve"> per cent</w:t>
      </w:r>
      <w:r w:rsidRPr="0008241C">
        <w:rPr>
          <w:rFonts w:eastAsia="휴먼명조"/>
          <w:bCs/>
          <w:color w:val="000000"/>
          <w:sz w:val="22"/>
          <w:szCs w:val="22"/>
        </w:rPr>
        <w:t xml:space="preserve"> in Singapore </w:t>
      </w:r>
      <w:r w:rsidRPr="0008241C">
        <w:rPr>
          <w:rFonts w:eastAsia="휴먼명조"/>
          <w:bCs/>
          <w:color w:val="000000"/>
          <w:sz w:val="22"/>
          <w:szCs w:val="22"/>
        </w:rPr>
        <w:fldChar w:fldCharType="begin" w:fldLock="1"/>
      </w:r>
      <w:r w:rsidRPr="0008241C">
        <w:rPr>
          <w:rFonts w:eastAsia="휴먼명조"/>
          <w:bCs/>
          <w:color w:val="000000"/>
          <w:sz w:val="22"/>
          <w:szCs w:val="22"/>
        </w:rPr>
        <w:instrText>ADDIN CSL_CITATION {"citationItems":[{"id":"ITEM-1","itemData":{"DOI":"10.1017/S0376892900034883","ISBN":"0376-8929","ISSN":"0376-8929","abstract":"The Republic of Singapore, a small island state lying at the southern extremity of Peninsular Malaysia has, along with other ASEAN nations, stated its commitment to the principle of 'sustainable development' and ecological sustainability. This paper presents an assessment of the impact of post World War II development on the extent and quality of intertidal coastal ecosystems and ecocomplexes in Singapore specifically on coral reefs, mangroves, and intertidal sand and mud flats and hence an evaluation of Singapore's commitment to maintaining coastal ecosystems and coastal biodiversity. The extent of these habitats was mapped from topographic and hydrographic maps, and estimates of their future area was derived from the Singapore Concept Plan for the year 'x' (AD c. 2030). In 1953 Singapore contained totals of 63.34 km(2) of mangroves, 30.47 km(2) of intertidal coral reef flats, and 32.75 km(2) of intertidal sand and mud areas. By 1993, only 6.5% of the mangrove, 24.0% of the intertidal coral reed, remained. The principal post World War II impacts on these habitats are attributed to 'reclamation' of areas for other purposes and increased turbidity of coastal waters, and these causes of stress are continuing. The Government of Singapore's primary initiative in coastal conservation, the Singapore Green Plan, will not halt the trend of coastal ecological destruction, and it is projected that by AD 2030 only 4.20% of the mangrove, 12.18% of the intertidal sediments, and 22.16% of the intertidal coral reef habitat that was present in 1922 will remain mostly in a degraded and fragmented condition. Several misconceptions hinder the adoption of strategies that might facilitate ecological sustainability, including the beliefs that Singapore has no natural resources, that Singapore is constrained in introducing more imaginative development strategies by its small land area, that environmental management equals pollution control, and that ecological destruction was and is inevitable. Accordingly, Singapore's present approach to resource management is far from being consistent with its stated commitment to the protection of biodiversity and to ecologically sustainable development.","author":[{"dropping-particle":"","family":"Hilton","given":"Michael J.","non-dropping-particle":"","parse-names":false,"suffix":""},{"dropping-particle":"","family":"Manning","given":"Sarah S.","non-dropping-particle":"","parse-names":false,"suffix":""}],"container-title":"Environmental Conservation","id":"ITEM-1","issue":"4","issued":{"date-parts":[["1995"]]},"page":"307-322","title":"Conversion of Coastal Habitats in Singapore: Indications of Unsustainable Development","type":"article-journal","volume":"22"},"uris":["http://www.mendeley.com/documents/?uuid=314d2493-ec2d-4752-bd4b-7d9bf608dee8"]}],"mendeley":{"formattedCitation":"(Hilton &amp; Manning, 1995)","plainTextFormattedCitation":"(Hilton &amp; Manning, 1995)","previouslyFormattedCitation":"(Hilton &amp; Manning, 1995)"},"properties":{"noteIndex":0},"schema":"https://github.com/citation-style-language/schema/raw/master/csl-citation.json"}</w:instrText>
      </w:r>
      <w:r w:rsidRPr="0008241C">
        <w:rPr>
          <w:rFonts w:eastAsia="휴먼명조"/>
          <w:bCs/>
          <w:color w:val="000000"/>
          <w:sz w:val="22"/>
          <w:szCs w:val="22"/>
        </w:rPr>
        <w:fldChar w:fldCharType="separate"/>
      </w:r>
      <w:r w:rsidRPr="0008241C">
        <w:rPr>
          <w:rFonts w:eastAsia="휴먼명조"/>
          <w:bCs/>
          <w:noProof/>
          <w:color w:val="000000"/>
          <w:sz w:val="22"/>
          <w:szCs w:val="22"/>
        </w:rPr>
        <w:t>(Hilton &amp; Manning, 1995)</w:t>
      </w:r>
      <w:r w:rsidRPr="0008241C">
        <w:rPr>
          <w:rFonts w:eastAsia="휴먼명조"/>
          <w:bCs/>
          <w:color w:val="000000"/>
          <w:sz w:val="22"/>
          <w:szCs w:val="22"/>
        </w:rPr>
        <w:fldChar w:fldCharType="end"/>
      </w:r>
      <w:r w:rsidRPr="0008241C">
        <w:rPr>
          <w:rFonts w:eastAsia="휴먼명조"/>
          <w:bCs/>
          <w:color w:val="000000"/>
          <w:sz w:val="22"/>
          <w:szCs w:val="22"/>
        </w:rPr>
        <w:t>, and at least 40</w:t>
      </w:r>
      <w:r w:rsidR="00C934E9">
        <w:rPr>
          <w:rFonts w:eastAsia="휴먼명조"/>
          <w:bCs/>
          <w:color w:val="000000"/>
          <w:sz w:val="22"/>
          <w:szCs w:val="22"/>
        </w:rPr>
        <w:t xml:space="preserve"> per cent</w:t>
      </w:r>
      <w:r w:rsidRPr="0008241C">
        <w:rPr>
          <w:rFonts w:eastAsia="휴먼명조"/>
          <w:bCs/>
          <w:color w:val="000000"/>
          <w:sz w:val="22"/>
          <w:szCs w:val="22"/>
        </w:rPr>
        <w:t xml:space="preserve"> in the Republic of Korea </w:t>
      </w:r>
      <w:r w:rsidRPr="0008241C">
        <w:rPr>
          <w:rFonts w:eastAsia="휴먼명조"/>
          <w:bCs/>
          <w:color w:val="000000"/>
          <w:sz w:val="22"/>
          <w:szCs w:val="22"/>
        </w:rPr>
        <w:fldChar w:fldCharType="begin" w:fldLock="1"/>
      </w:r>
      <w:r w:rsidRPr="0008241C">
        <w:rPr>
          <w:rFonts w:eastAsia="휴먼명조"/>
          <w:bCs/>
          <w:color w:val="000000"/>
          <w:sz w:val="22"/>
          <w:szCs w:val="22"/>
        </w:rPr>
        <w:instrText>ADDIN CSL_CITATION {"citationItems":[{"id":"ITEM-1","itemData":{"DOI":"10.1016/j.ocecoaman.2014.07.008","ISSN":"09645691","abstract":"The present article provides a regional overview of the Korean tidal flat extensively developed along the West Sea of Korea, encompassing oceanographic features, geology, and biology. In particular, the Korean tidal flat was fully described in the aspects of spatial scale (viz. size), geographical distribution, biodiversity, and local culture. A particular emphasis was given to explain the framework of the coastal management in Korea, in terms of a legal aspect, by highlighting reclamation versus protection issues. First, we described the Yellow Sea by sketching the boundary, ocean and tidal currents, discharges from the major rivers, sedimentology, and the cooperative surveys between Korea and China. Next, the West Sea of Korea, where the offshore boundary often neighbored rather close to coastal zone because of the associating traditional livelihoods, was described to point out certain characteristics of hydrography, coastal landscape, tidal channels, tide, and sedimentary process. Then the Korean tidal flat which is the main topic of this article was introduced by highlighting the geographical distribution, biodiversity of benthic diatoms and macrozoobenthos, artisanal fisheries, and local culture in aspect of ecosystem services in tidal flats. Meantime, the issue of reclamation was mini-reviewed by tracking the chronicle development, aerial coverage, and deteriorated environmental impacts on the coastal ecosystem. Herein, the untiring efforts towards protection of the Korean tidal flat are also included in viewpoints of legal framework and the designation of protected areas. Overall, the present collective description aims an introductory guidance for the individual papers of the special issue on the Korean tidal flat, with provisioning several key maps to be cross-utilized or referred.","author":[{"dropping-particle":"","family":"Koh","given":"Chul Hwan","non-dropping-particle":"","parse-names":false,"suffix":""},{"dropping-particle":"","family":"Khim","given":"Jong Seong","non-dropping-particle":"","parse-names":false,"suffix":""}],"container-title":"Ocean and Coastal Management","id":"ITEM-1","issue":"PB","issued":{"date-parts":[["2014"]]},"page":"398-414","publisher":"Elsevier Ltd","title":"The Korean tidal flat of the Yellow Sea: Physical setting, ecosystem and management","type":"article-journal","volume":"102"},"uris":["http://www.mendeley.com/documents/?uuid=5540077b-2e6b-4151-b4bc-19861bc36c1e"]}],"mendeley":{"formattedCitation":"(Koh &amp; Khim, 2014)","plainTextFormattedCitation":"(Koh &amp; Khim, 2014)","previouslyFormattedCitation":"(Koh &amp; Khim, 2014)"},"properties":{"noteIndex":0},"schema":"https://github.com/citation-style-language/schema/raw/master/csl-citation.json"}</w:instrText>
      </w:r>
      <w:r w:rsidRPr="0008241C">
        <w:rPr>
          <w:rFonts w:eastAsia="휴먼명조"/>
          <w:bCs/>
          <w:color w:val="000000"/>
          <w:sz w:val="22"/>
          <w:szCs w:val="22"/>
        </w:rPr>
        <w:fldChar w:fldCharType="separate"/>
      </w:r>
      <w:r w:rsidRPr="0008241C">
        <w:rPr>
          <w:rFonts w:eastAsia="휴먼명조"/>
          <w:bCs/>
          <w:noProof/>
          <w:color w:val="000000"/>
          <w:sz w:val="22"/>
          <w:szCs w:val="22"/>
        </w:rPr>
        <w:t>(Koh &amp; Khim, 2014)</w:t>
      </w:r>
      <w:r w:rsidRPr="0008241C">
        <w:rPr>
          <w:rFonts w:eastAsia="휴먼명조"/>
          <w:bCs/>
          <w:color w:val="000000"/>
          <w:sz w:val="22"/>
          <w:szCs w:val="22"/>
        </w:rPr>
        <w:fldChar w:fldCharType="end"/>
      </w:r>
      <w:r w:rsidRPr="0008241C">
        <w:rPr>
          <w:rFonts w:eastAsia="휴먼명조"/>
          <w:bCs/>
          <w:color w:val="000000"/>
          <w:sz w:val="22"/>
          <w:szCs w:val="22"/>
        </w:rPr>
        <w:t>.</w:t>
      </w:r>
    </w:p>
    <w:p w14:paraId="2CB825C1" w14:textId="5166C2E9" w:rsidR="00A01204" w:rsidRDefault="00A01204" w:rsidP="00A01204">
      <w:pPr>
        <w:rPr>
          <w:sz w:val="22"/>
          <w:szCs w:val="22"/>
          <w:lang w:eastAsia="ja-JP"/>
        </w:rPr>
      </w:pPr>
    </w:p>
    <w:p w14:paraId="6E505629" w14:textId="77777777" w:rsidR="00C934E9" w:rsidRPr="0008241C" w:rsidRDefault="00C934E9" w:rsidP="00A01204">
      <w:pPr>
        <w:rPr>
          <w:sz w:val="22"/>
          <w:szCs w:val="22"/>
          <w:lang w:eastAsia="ja-JP"/>
        </w:rPr>
      </w:pPr>
    </w:p>
    <w:p w14:paraId="2F8D22A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87" w:name="_Toc504317194"/>
      <w:bookmarkStart w:id="888" w:name="_Toc504317887"/>
      <w:bookmarkStart w:id="889" w:name="_Toc524041384"/>
      <w:r w:rsidRPr="0008241C">
        <w:rPr>
          <w:b/>
          <w:sz w:val="22"/>
          <w:szCs w:val="24"/>
        </w:rPr>
        <w:lastRenderedPageBreak/>
        <w:t xml:space="preserve">3.2.3.3 </w:t>
      </w:r>
      <w:r w:rsidRPr="0008241C">
        <w:rPr>
          <w:b/>
          <w:sz w:val="22"/>
          <w:szCs w:val="24"/>
        </w:rPr>
        <w:tab/>
        <w:t>Seagrass beds</w:t>
      </w:r>
      <w:bookmarkEnd w:id="887"/>
      <w:bookmarkEnd w:id="888"/>
      <w:bookmarkEnd w:id="889"/>
      <w:r w:rsidRPr="0008241C">
        <w:rPr>
          <w:b/>
          <w:sz w:val="22"/>
          <w:szCs w:val="24"/>
        </w:rPr>
        <w:t xml:space="preserve"> </w:t>
      </w:r>
    </w:p>
    <w:p w14:paraId="5477035C" w14:textId="77777777" w:rsidR="00A01204" w:rsidRPr="0008241C" w:rsidRDefault="00A01204" w:rsidP="00A01204">
      <w:pPr>
        <w:jc w:val="both"/>
        <w:rPr>
          <w:sz w:val="22"/>
          <w:szCs w:val="22"/>
          <w:lang w:eastAsia="ja-JP"/>
        </w:rPr>
      </w:pPr>
    </w:p>
    <w:p w14:paraId="74C8BE14" w14:textId="77777777" w:rsidR="00A01204" w:rsidRPr="0008241C" w:rsidRDefault="00A01204" w:rsidP="00A01204">
      <w:pPr>
        <w:rPr>
          <w:sz w:val="22"/>
          <w:szCs w:val="22"/>
          <w:lang w:eastAsia="ja-JP"/>
        </w:rPr>
      </w:pPr>
      <w:r w:rsidRPr="0008241C">
        <w:rPr>
          <w:sz w:val="22"/>
          <w:szCs w:val="22"/>
          <w:lang w:eastAsia="ja-JP"/>
        </w:rPr>
        <w:t xml:space="preserve">Many of the  seagrasses in the Asia-Pacific regions are confined to sheltered areas in the shallow intertidal associated ecosystems, semi-enclosed lagoons and subtidal zones, between mangrove and coral reef ecosystems. Seagrasses are also found around offshore islands with fringing reefs. The seagrass beds measure  several hundred metres in width and up to several  kilometres long along the coast </w:t>
      </w:r>
      <w:r w:rsidRPr="0008241C">
        <w:rPr>
          <w:sz w:val="22"/>
          <w:szCs w:val="22"/>
          <w:lang w:eastAsia="ja-JP"/>
        </w:rPr>
        <w:fldChar w:fldCharType="begin" w:fldLock="1"/>
      </w:r>
      <w:r w:rsidRPr="0008241C">
        <w:rPr>
          <w:sz w:val="22"/>
          <w:szCs w:val="22"/>
          <w:lang w:eastAsia="ja-JP"/>
        </w:rPr>
        <w:instrText>ADDIN CSL_CITATION {"citationItems":[{"id":"ITEM-1","itemData":{"abstract":"Introduction. Global distribution. A generalised picture of global seagrass distribution has long been known (Den Hartog, 1970). Spalding et al., (2001), however, give the most updated geographical distribution of the seagrass flora of 115 countries. Their work indicates that, a focus for distribution lies in the seas of East Asia reaching north to southern Japan, with a second focus in the Red Sea and East Africa. Some species have clearly restricted ranges whilst others are endemic to single countries. This review demonstrates that seagrass distribution extends further north and into the temperate waters of Japan, showing a global distribution much wider than previously known. The resulting pattern is remarkably similar to the global distribution of coral reefs and mangroves. The recently published World Atlas of Seagrasses (Green and Short, 2003) provides information on the world{ï}¾'s seagrass habitats globally, incorporating their status in the face of environmental change. This is part of an ongoing initiative of the United Nations Environment Programme-World Conservation Monitoring Centre (UNEP-WCMC) to develop a comprehensive global GIS dataset with data coming from multiple sources. However, there are still substantial information gaps to be filled, and for the South China Sea region this project will help to fill those gaps.","author":[{"dropping-particle":"","family":"UNEP","given":"","non-dropping-particle":"","parse-names":false,"suffix":""}],"collection-title":"UNEP/GEF/SCS Technical Publication","container-title":"Otro","id":"ITEM-1","issued":{"date-parts":[["2008"]]},"number":"12","publisher-place":"Bangkok, Thailand","title":"National Reports on Seagrass in the South China Sea (UNEP/GEF/SCS Technical Publication No. 12)","type":"report"},"uris":["http://www.mendeley.com/documents/?uuid=9cdd302e-6662-38b7-b555-e7d08cc19a8d"]}],"mendeley":{"formattedCitation":"(UNEP, 2008)","plainTextFormattedCitation":"(UNEP, 2008)","previouslyFormattedCitation":"(UNEP,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P, 2008)</w:t>
      </w:r>
      <w:r w:rsidRPr="0008241C">
        <w:rPr>
          <w:sz w:val="22"/>
          <w:szCs w:val="22"/>
          <w:lang w:eastAsia="ja-JP"/>
        </w:rPr>
        <w:fldChar w:fldCharType="end"/>
      </w:r>
      <w:r w:rsidRPr="0008241C">
        <w:rPr>
          <w:sz w:val="22"/>
          <w:szCs w:val="22"/>
          <w:lang w:eastAsia="ja-JP"/>
        </w:rPr>
        <w:t>.</w:t>
      </w:r>
      <w:r w:rsidRPr="0008241C">
        <w:rPr>
          <w:sz w:val="22"/>
          <w:szCs w:val="22"/>
        </w:rPr>
        <w:t xml:space="preserve"> </w:t>
      </w:r>
      <w:r w:rsidRPr="0008241C">
        <w:rPr>
          <w:sz w:val="22"/>
          <w:szCs w:val="22"/>
          <w:lang w:eastAsia="ja-JP"/>
        </w:rPr>
        <w:t xml:space="preserve">The highest seagrass diversity in the world with 24 species is found in Tropical Indo-Pacific </w:t>
      </w:r>
      <w:r w:rsidRPr="0008241C">
        <w:rPr>
          <w:sz w:val="22"/>
          <w:szCs w:val="22"/>
          <w:shd w:val="clear" w:color="auto" w:fill="FFFFFF"/>
        </w:rPr>
        <w:t>(East Africa, south Asia and tropical Australia to the eastern Pacific)</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Fortes","given":"M. D.","non-dropping-particle":"","parse-names":false,"suffix":""}],"container-title":"Proceedings of the Horiba International Conference. Coastal Marine Science","id":"ITEM-1","issued":{"date-parts":[["2012"]]},"page":"178-181","title":"Historical review of seagrass research in the Philippines - Section II. Historical review of coastal research in Southeast Asia","type":"paper-conference"},"uris":["http://www.mendeley.com/documents/?uuid=2fa1021e-06a2-4fcd-9352-7dfda4dd03ed"]},{"id":"ITEM-2","itemData":{"DOI":"10.1016/j.jembe.2007.06.012","ISBN":"0022-0981","ISSN":"00220981","PMID":"356","abstract":"Seagrasses, marine flowering plants, are widely distributed along temperate and tropical coastlines of the world. Seagrasses have key ecological roles in coastal ecosystems and can form extensive meadows supporting high biodiversity. The global species diversity of seagrasses is low (&lt; 60 species), but species can have ranges that extend for thousands of kilometers of coastline. Seagrass bioregions are defined here, based on species assemblages, species distributional ranges, and tropical and temperate influences. Six global bioregions are presented: four temperate and two tropical. The temperate bioregions include the Temperate North Atlantic, the Temperate North Pacific, the Mediterranean, and the Temperate Southern Oceans. The Temperate North Atlantic has low seagrass diversity, the major species being Zostera marina, typically occurring in estuaries and lagoons. The Temperate North Pacific has high seagrass diversity with Zostera spp. in estuaries and lagoons as well as Phyllospadix spp. in the surf zone. The Mediterranean region has clear water with vast meadows of moderate diversity of both temperate and tropical seagrasses, dominated by deep-growing Posidonia oceanica. The Temperate Southern Oceans bioregion includes the temperate southern coastlines of Australia, Africa and South America. Extensive meadows of low-to-high diversity temperate seagrasses are found in this bioregion, dominated by various species of Posidonia and Zostera. The tropical bioregions are the Tropical Atlantic and the Tropical Indo-Pacific, both supporting mega-herbivore grazers, including sea turtles and sirenia. The Tropical Atlantic bioregion has clear water with a high diversity of seagrasses on reefs and shallow banks, dominated by Thalassia testudinum. The vast Tropical Indo-Pacific has the highest seagrass diversity in the world, with as many as 14 species growing together on reef flats although seagrasses also occur in very deep waters. The global distribution of seagrass genera is remarkably consistent north and south of the equator; the northern and southern hemispheres share ten seagrass genera and only have one unique genus each. Some genera are much more speciose than others, with the genus Halophila having the most seagrass species. There are roughly the same number of temperate and tropical seagrass genera as well as species. The most widely distributed seagrass is Ruppia maritima, which occurs in tropical and temperate zones in a wide variety of habitats. S…","author":[{"dropping-particle":"","family":"Short","given":"F.","non-dropping-particle":"","parse-names":false,"suffix":""},{"dropping-particle":"","family":"Carruthers","given":"T.","non-dropping-particle":"","parse-names":false,"suffix":""},{"dropping-particle":"","family":"Dennison","given":"W.","non-dropping-particle":"","parse-names":false,"suffix":""},{"dropping-particle":"","family":"Waycott","given":"M.","non-dropping-particle":"","parse-names":false,"suffix":""}],"container-title":"Journal of Experimental Marine Biology and Ecology","id":"ITEM-2","issue":"1-2","issued":{"date-parts":[["2007"]]},"page":"3-20","title":"Global seagrass distribution and diversity: A bioregional model","type":"article-journal","volume":"350"},"uris":["http://www.mendeley.com/documents/?uuid=7a292664-e0aa-41f1-9186-968cbf1e8ffa"]},{"id":"ITEM-3","itemData":{"abstract":"Introduction. Global distribution. A generalised picture of global seagrass distribution has long been known (Den Hartog, 1970). Spalding et al., (2001), however, give the most updated geographical distribution of the seagrass flora of 115 countries. Their work indicates that, a focus for distribution lies in the seas of East Asia reaching north to southern Japan, with a second focus in the Red Sea and East Africa. Some species have clearly restricted ranges whilst others are endemic to single countries. This review demonstrates that seagrass distribution extends further north and into the temperate waters of Japan, showing a global distribution much wider than previously known. The resulting pattern is remarkably similar to the global distribution of coral reefs and mangroves. The recently published World Atlas of Seagrasses (Green and Short, 2003) provides information on the world{ï}¾'s seagrass habitats globally, incorporating their status in the face of environmental change. This is part of an ongoing initiative of the United Nations Environment Programme-World Conservation Monitoring Centre (UNEP-WCMC) to develop a comprehensive global GIS dataset with data coming from multiple sources. However, there are still substantial information gaps to be filled, and for the South China Sea region this project will help to fill those gaps.","author":[{"dropping-particle":"","family":"UNEP","given":"","non-dropping-particle":"","parse-names":false,"suffix":""}],"collection-title":"UNEP/GEF/SCS Technical Publication","container-title":"Otro","id":"ITEM-3","issued":{"date-parts":[["2008"]]},"number":"12","publisher-place":"Bangkok, Thailand","title":"National Reports on Seagrass in the South China Sea (UNEP/GEF/SCS Technical Publication No. 12)","type":"report"},"uris":["http://www.mendeley.com/documents/?uuid=9cdd302e-6662-38b7-b555-e7d08cc19a8d"]}],"mendeley":{"formattedCitation":"(Fortes, 2012; Short &lt;i&gt;et al.&lt;/i&gt;, 2007; UNEP, 2008)","plainTextFormattedCitation":"(Fortes, 2012; Short et al., 2007; UNEP, 2008)","previouslyFormattedCitation":"(Fortes, 2012; Short &lt;i&gt;et al.&lt;/i&gt;, 2007; UNEP,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ortes, 2012; Short </w:t>
      </w:r>
      <w:r w:rsidRPr="0008241C">
        <w:rPr>
          <w:i/>
          <w:noProof/>
          <w:sz w:val="22"/>
          <w:szCs w:val="22"/>
          <w:lang w:eastAsia="ja-JP"/>
        </w:rPr>
        <w:t>et al.</w:t>
      </w:r>
      <w:r w:rsidRPr="0008241C">
        <w:rPr>
          <w:noProof/>
          <w:sz w:val="22"/>
          <w:szCs w:val="22"/>
          <w:lang w:eastAsia="ja-JP"/>
        </w:rPr>
        <w:t>, 2007; UNEP, 2008)</w:t>
      </w:r>
      <w:r w:rsidRPr="0008241C">
        <w:rPr>
          <w:sz w:val="22"/>
          <w:szCs w:val="22"/>
          <w:lang w:eastAsia="ja-JP"/>
        </w:rPr>
        <w:fldChar w:fldCharType="end"/>
      </w:r>
      <w:r w:rsidRPr="0008241C">
        <w:rPr>
          <w:sz w:val="22"/>
          <w:szCs w:val="22"/>
          <w:lang w:eastAsia="ja-JP"/>
        </w:rPr>
        <w:t>.</w:t>
      </w:r>
    </w:p>
    <w:p w14:paraId="5431076A" w14:textId="77777777" w:rsidR="00A01204" w:rsidRPr="0008241C" w:rsidRDefault="00A01204" w:rsidP="00A01204">
      <w:pPr>
        <w:rPr>
          <w:sz w:val="22"/>
          <w:szCs w:val="22"/>
          <w:lang w:eastAsia="ja-JP"/>
        </w:rPr>
      </w:pPr>
    </w:p>
    <w:p w14:paraId="77F65AFA" w14:textId="5A65DDD5" w:rsidR="00A01204" w:rsidRPr="0008241C" w:rsidRDefault="00A01204" w:rsidP="00A01204">
      <w:pPr>
        <w:rPr>
          <w:sz w:val="22"/>
          <w:szCs w:val="22"/>
          <w:lang w:eastAsia="ja-JP"/>
        </w:rPr>
      </w:pPr>
      <w:r w:rsidRPr="0008241C">
        <w:rPr>
          <w:sz w:val="22"/>
          <w:szCs w:val="22"/>
          <w:lang w:eastAsia="ja-JP"/>
        </w:rPr>
        <w:t xml:space="preserve">Loss of the seagrass beds are recorded in many areas, especially in Oceania and South East Asia </w:t>
      </w:r>
      <w:r w:rsidRPr="0008241C">
        <w:rPr>
          <w:sz w:val="22"/>
          <w:szCs w:val="22"/>
          <w:lang w:eastAsia="ja-JP"/>
        </w:rPr>
        <w:fldChar w:fldCharType="begin" w:fldLock="1"/>
      </w:r>
      <w:r w:rsidRPr="0008241C">
        <w:rPr>
          <w:sz w:val="22"/>
          <w:szCs w:val="22"/>
          <w:lang w:eastAsia="ja-JP"/>
        </w:rPr>
        <w:instrText>ADDIN CSL_CITATION {"citationItems":[{"id":"ITEM-1","itemData":{"abstract":"degradation of sound coastal habitats. Such actions are: 1) Instruction of native young researchers and/or students on the basic methodology of ecological and taxonomical studies in each member coun-try, because it needs a long time for us to know the changes of coastal environment and marine biodiversity through seaweeds and sea grasses. 2) Establishment of more advanced methodology for exactly moni-toring the changes of seaweed and sea grass communities. 3) Lectures on how to identify seaweeds and sea grasses, espe-cially focusing on several important groups. 4) Improvement of our knowledge on seaweed and sea grass ecology and tax-onomy through the workshops. 5) Clarifi-cation of local floras by diligent collection of seaweed and sea grass specimens in the field. By these actions under the multilateral co-operation of Japan and five countries, Thailand, Malaysia, Indonesia, Philip-pines, and Vietnam, we endeavored to con-tribute to the preservation of sound coastal environment and in turn marine biodiversity in East and Southeast Asian regions.","author":[{"dropping-particle":"","family":"Kawaguchi","given":"Shigeo","non-dropping-particle":"","parse-names":false,"suffix":""},{"dropping-particle":"","family":"Hayashizaki","given":"Ken-Ichi","non-dropping-particle":"","parse-names":false,"suffix":""}],"chapter-number":"4","container-title":"Coastal Marine Science in Southeast Asia —Synthesis Report of the Core University Program of the Japan Society for the Promotion of Science: Coastal Marine Science (2001–2010)","editor":[{"dropping-particle":"","family":"Nishida","given":"S.","non-dropping-particle":"","parse-names":false,"suffix":""},{"dropping-particle":"","family":"Fortes","given":"M. D.","non-dropping-particle":"","parse-names":false,"suffix":""},{"dropping-particle":"","family":"Miyazaki","given":"N.","non-dropping-particle":"","parse-names":false,"suffix":""}],"id":"ITEM-1","issued":{"date-parts":[["2011"]]},"page":"49–57","publisher":"TERRAPUB","title":"Biodiversity studies on seaweeds and sea grasses in the coastal waters of Southeast Asia (Project-3: Seaweed/ seagrass Group)","type":"chapter"},"uris":["http://www.mendeley.com/documents/?uuid=f18370c6-6767-37ae-82eb-639337a2e863"]},{"id":"ITEM-2","itemData":{"DOI":"10.1073/pnas.0905620106","ISBN":"0027-8424","ISSN":"1091-6490","PMID":"19587236","abstract":"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1 since 1980 and that 29%of the known areal extent has disappeared since seagrass areas were initially recorded in 1879. Furthermore,rates of decline have accelerated from a median of 0.9%yr−1 before 1940 to 7%yr−1 since 1990. Seagrass loss rates are comparable to those reported for mangroves,coral reefs,and tropical rainforests and place seagrass meadows among the most threatened ecosystems on earth.","author":[{"dropping-particle":"","family":"Waycott","given":"Michelle","non-dropping-particle":"","parse-names":false,"suffix":""},{"dropping-particle":"","family":"Duarte","given":"Carlos M.","non-dropping-particle":"","parse-names":false,"suffix":""},{"dropping-particle":"","family":"Carruthers","given":"Tim J. B.","non-dropping-particle":"","parse-names":false,"suffix":""},{"dropping-particle":"","family":"Orth","given":"Robert J.","non-dropping-particle":"","parse-names":false,"suffix":""},{"dropping-particle":"","family":"Dennison","given":"William C.","non-dropping-particle":"","parse-names":false,"suffix":""},{"dropping-particle":"","family":"Olyarnik","given":"Suzanne","non-dropping-particle":"","parse-names":false,"suffix":""},{"dropping-particle":"","family":"Calladine","given":"Ainsley","non-dropping-particle":"","parse-names":false,"suffix":""},{"dropping-particle":"","family":"Fourqurean","given":"James W.","non-dropping-particle":"","parse-names":false,"suffix":""},{"dropping-particle":"","family":"Heck","given":"Kenneth L.","non-dropping-particle":"","parse-names":false,"suffix":""},{"dropping-particle":"","family":"Hughes","given":"A. Randall","non-dropping-particle":"","parse-names":false,"suffix":""},{"dropping-particle":"","family":"Kendrick","given":"Gary A.","non-dropping-particle":"","parse-names":false,"suffix":""},{"dropping-particle":"","family":"Kenworthy","given":"W. Judson","non-dropping-particle":"","parse-names":false,"suffix":""},{"dropping-particle":"","family":"Short","given":"Frederick T.","non-dropping-particle":"","parse-names":false,"suffix":""},{"dropping-particle":"","family":"Williams","given":"Susan L.","non-dropping-particle":"","parse-names":false,"suffix":""}],"container-title":"Proceedings of the National Academy of Sciences of the United States of America","id":"ITEM-2","issue":"30","issued":{"date-parts":[["2009"]]},"page":"12377-81","title":"Accelerating loss of seagrasses across the globe threatens coastal ecosystems","type":"article-journal","volume":"106"},"uris":["http://www.mendeley.com/documents/?uuid=dcfd8899-c931-43c1-84fb-b675f13fca26"]}],"mendeley":{"formattedCitation":"(Kawaguchi &amp; Hayashizaki, 2011; Waycott &lt;i&gt;et al.&lt;/i&gt;, 2009)","plainTextFormattedCitation":"(Kawaguchi &amp; Hayashizaki, 2011; Waycott et al., 2009)","previouslyFormattedCitation":"(Kawaguchi &amp; Hayashizaki, 2011; Waycott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waguchi &amp; Hayashizaki, 2011; Waycott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The rate of decrease was over 20</w:t>
      </w:r>
      <w:r w:rsidR="00C934E9">
        <w:rPr>
          <w:sz w:val="22"/>
          <w:szCs w:val="22"/>
          <w:lang w:eastAsia="ja-JP"/>
        </w:rPr>
        <w:t xml:space="preserve"> per cent</w:t>
      </w:r>
      <w:r w:rsidRPr="0008241C">
        <w:rPr>
          <w:sz w:val="22"/>
          <w:szCs w:val="22"/>
          <w:lang w:eastAsia="ja-JP"/>
        </w:rPr>
        <w:t xml:space="preserve"> in Vietnam and the Philippines, due to human activities as well as natural disasters such as typhoon, storm, and Tsunami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Coles","given":"R.","non-dropping-particle":"","parse-names":false,"suffix":""},{"dropping-particle":"","family":"McKenzie","given":"L.","non-dropping-particle":"","parse-names":false,"suffix":""},{"dropping-particle":"","family":"Campbell","given":"S","non-dropping-particle":"","parse-names":false,"suffix":""}],"container-title":"World atlas of seagrasses","editor":[{"dropping-particle":"","family":"Green, E","given":"P.","non-dropping-particle":"","parse-names":false,"suffix":""},{"dropping-particle":"","family":"Short, F","given":"T","non-dropping-particle":"","parse-names":false,"suffix":""}],"id":"ITEM-1","issued":{"date-parts":[["2003"]]},"page":"119-133","publisher":"University of California Press","publisher-place":"Berkeley, California.","title":"The seagrasses of eastern Australia","type":"chapter"},"uris":["http://www.mendeley.com/documents/?uuid=f5b96b35-6e6d-3ecd-b15c-6447c66a2e9c"]},{"id":"ITEM-2","itemData":{"DOI":"10.1016/S0304-3770(99)00080-7","ISBN":"0304-3770","ISSN":"03043770","abstract":"A major dieback of seagrass occurred in South Australia where 12,717 ha of intertidal and shallow subtidal seagrasses were lost along the north eastern coast of Spencer Gulf. This was a rapid decline, occurring toward the end of summer in January or early February of 1993. The extent and location of the dieback was mapped from aerial photographs taken before (1987) and after the event (1994). Eight habitat categories were represented including sand, dieback (severe and moderate) and seagrass (dense, intermediate and sparse). Of the total area of loss, the majority (8269 ha) was classified as severe dieback. It is significant that most of the dieback was previously dense seagrass (7523 ha) compared with the smaller areas of sparse (1044 ha) and intermediate (1600 ha) seagrass which were subsequently identified as dieback. Presence of seagrass remnants and data from previous surveys indicated that subtidal Amphibolis antarctica and intertidal Zostera spp were the main species that died back. The pattern of the dieback, restricted to shallow subtidal and intertidal areas, in combination with extreme conditions associated with a hot El Nino summer, strongly suggest the loss resulted from environmental causes. Anthropogenic factors are unlikely as the sources of pollution along this sparsely populated coast cannot account for such a wide geographic impact or the pattern of loss. (C) 2000 Elsevier Science B.V.","author":[{"dropping-particle":"","family":"Seddon","given":"S.","non-dropping-particle":"","parse-names":false,"suffix":""},{"dropping-particle":"","family":"Connolly","given":"R. M.","non-dropping-particle":"","parse-names":false,"suffix":""},{"dropping-particle":"","family":"Edyvane","given":"K. S.","non-dropping-particle":"","parse-names":false,"suffix":""}],"container-title":"Aquatic Botany","id":"ITEM-2","issue":"4","issued":{"date-parts":[["2000"]]},"page":"297-310","title":"Large-scale seagrass dieback in northern Spencer Gulf, South Australia","type":"article-journal","volume":"66"},"uris":["http://www.mendeley.com/documents/?uuid=a488d097-704f-4f4f-bbb2-0d31d103061f"]},{"id":"ITEM-3","itemData":{"author":[{"dropping-particle":"","family":"Thangaradjou","given":"T","non-dropping-particle":"","parse-names":false,"suffix":""},{"dropping-particle":"","family":"Sivakumar","given":"K.","non-dropping-particle":"","parse-names":false,"suffix":""},{"dropping-particle":"","family":"Nobi","given":"E.P.","non-dropping-particle":"","parse-names":false,"suffix":""},{"dropping-particle":"","family":"Dilipan","given":"E.","non-dropping-particle":"","parse-names":false,"suffix":""}],"container-title":"Recent Trends in Biodiversity of Andaman and Nicobar Islands","id":"ITEM-3","issued":{"date-parts":[["2010"]]},"page":"157-160","title":"Distribution of seagrasses along the Andaman and Nicobar Islands: A post Tsunami Survey","type":"article-journal"},"uris":["http://www.mendeley.com/documents/?uuid=7aae8bd4-84a9-4c74-9a57-611041f73176"]}],"mendeley":{"formattedCitation":"(Coles &lt;i&gt;et al.&lt;/i&gt;, 2003; Seddon &lt;i&gt;et al.&lt;/i&gt;, 2000; Thangaradjou &lt;i&gt;et al.&lt;/i&gt;, 2010)","plainTextFormattedCitation":"(Coles et al., 2003; Seddon et al., 2000; Thangaradjou et al., 2010)","previouslyFormattedCitation":"(Coles &lt;i&gt;et al.&lt;/i&gt;, 2003; Seddon &lt;i&gt;et al.&lt;/i&gt;, 2000; Thangaradjou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oles </w:t>
      </w:r>
      <w:r w:rsidRPr="0008241C">
        <w:rPr>
          <w:i/>
          <w:noProof/>
          <w:sz w:val="22"/>
          <w:szCs w:val="22"/>
          <w:lang w:eastAsia="ja-JP"/>
        </w:rPr>
        <w:t>et al.</w:t>
      </w:r>
      <w:r w:rsidRPr="0008241C">
        <w:rPr>
          <w:noProof/>
          <w:sz w:val="22"/>
          <w:szCs w:val="22"/>
          <w:lang w:eastAsia="ja-JP"/>
        </w:rPr>
        <w:t xml:space="preserve">, 2003; Seddon </w:t>
      </w:r>
      <w:r w:rsidRPr="0008241C">
        <w:rPr>
          <w:i/>
          <w:noProof/>
          <w:sz w:val="22"/>
          <w:szCs w:val="22"/>
          <w:lang w:eastAsia="ja-JP"/>
        </w:rPr>
        <w:t>et al.</w:t>
      </w:r>
      <w:r w:rsidRPr="0008241C">
        <w:rPr>
          <w:noProof/>
          <w:sz w:val="22"/>
          <w:szCs w:val="22"/>
          <w:lang w:eastAsia="ja-JP"/>
        </w:rPr>
        <w:t xml:space="preserve">, 2000; Thangaradjou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In case of temperate regions of Japan a considerable decrease has been reported during last 30 years </w:t>
      </w:r>
      <w:r w:rsidRPr="0008241C">
        <w:rPr>
          <w:sz w:val="22"/>
          <w:szCs w:val="22"/>
          <w:lang w:eastAsia="ja-JP"/>
        </w:rPr>
        <w:fldChar w:fldCharType="begin" w:fldLock="1"/>
      </w:r>
      <w:r w:rsidRPr="0008241C">
        <w:rPr>
          <w:sz w:val="22"/>
          <w:szCs w:val="22"/>
          <w:lang w:eastAsia="ja-JP"/>
        </w:rPr>
        <w:instrText>ADDIN CSL_CITATION {"citationItems":[{"id":"ITEM-1","itemData":{"DOI":"10.1111/j.1600-0587.2010.06490.x","ISBN":"1600-0587","ISSN":"09067590","abstract":"It is known that asynchronous temporal variations in local populations can contribute to the stability of metapopulations. However, studies evaluating the hierarchical organization of multiple spatial scales are rare for continuous marine landscapes, especially for marine vegetation such as seagrass beds. In this study, long-term observation (26 yr) of temporal changes and nested spatial analyses were combined for an extensive seagrass meadow in Tokyo Bay, Japan, using remote sensing and geographic information system technologies. We examined how the dynamics at the whole-bed scale ({~}1 km2) are related to those at a local scale (0.04 km2), and investigated the relationship between the seagrass dynamics and long-term changes in environmental conditions using data on oceanography, water quality, and sediment dynamics. The seagrass bed size fluctuated between a maximum of 1.28 km2 (in 1987) and a minimum of 0.39 km2 (in 2001), with an average of 0.90 km2. The temporal variation in seagrass bed size at the whole-bed scale correlated with sand movement within the seagrass bed related to changes in the position of a sandbar. Seagrass bed size fluctuated asynchronously at a local scale. Multivariate analyses recognized clusters of local areas showing similar patterns of fluctuation. Temporal patterns in the various clusters responded differently to changes in environmental factors, e.g. the position of the sandbar was highly correlated with seagrass bed size in shallow habitats but not in deeper areas. The magnitudes of the temporal variations for the local clusters were greater than that of the entire bed, suggesting that asynchronous fluctuation in different areas of the bed plays an important role in the overall stability of the seagrass bed. The results of the present study also highlight the importance of physical processes in regulating the temporal dynamics of seagrass beds in shallow sedimentary landscapes.","author":[{"dropping-particle":"","family":"Yamakita","given":"Takehisa","non-dropping-particle":"","parse-names":false,"suffix":""},{"dropping-particle":"","family":"Watanabe","given":"Kentaro","non-dropping-particle":"","parse-names":false,"suffix":""},{"dropping-particle":"","family":"Nakaoka","given":"Masahiro","non-dropping-particle":"","parse-names":false,"suffix":""}],"container-title":"Ecography","id":"ITEM-1","issue":"3","issued":{"date-parts":[["2011"]]},"page":"519-528","title":"Asynchronous local dynamics contributes to stability of a seagrass bed in Tokyo Bay","type":"article-journal","volume":"34"},"uris":["http://www.mendeley.com/documents/?uuid=cef8896b-294a-49cd-9f16-ac7f7e9b71ed"]}],"mendeley":{"formattedCitation":"(Takehisa Yamakita &lt;i&gt;et al.&lt;/i&gt;, 2011)","plainTextFormattedCitation":"(Takehisa Yamakita et al., 2011)","previouslyFormattedCitation":"(Takehisa Yamakita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akehisa Yamakita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Associated with these habitats are the dugong populations in the Southern Great Barrier Reef, which have to very lowest levels in the last 50 years (in the year 2011) along with other species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t>
      </w:r>
    </w:p>
    <w:p w14:paraId="410D111F" w14:textId="77777777" w:rsidR="00A01204" w:rsidRPr="0008241C" w:rsidRDefault="00A01204" w:rsidP="00A01204">
      <w:pPr>
        <w:rPr>
          <w:sz w:val="22"/>
          <w:szCs w:val="22"/>
          <w:lang w:eastAsia="ja-JP"/>
        </w:rPr>
      </w:pPr>
    </w:p>
    <w:p w14:paraId="2D56A61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90" w:name="_Toc504317195"/>
      <w:bookmarkStart w:id="891" w:name="_Toc504317888"/>
      <w:bookmarkStart w:id="892" w:name="_Toc524041385"/>
      <w:r w:rsidRPr="0008241C">
        <w:rPr>
          <w:b/>
          <w:sz w:val="22"/>
          <w:szCs w:val="24"/>
        </w:rPr>
        <w:t xml:space="preserve">3.2.3.4 </w:t>
      </w:r>
      <w:r w:rsidRPr="0008241C">
        <w:rPr>
          <w:b/>
          <w:sz w:val="22"/>
          <w:szCs w:val="24"/>
        </w:rPr>
        <w:tab/>
        <w:t>Kelp forests and other algal communities</w:t>
      </w:r>
      <w:bookmarkEnd w:id="890"/>
      <w:bookmarkEnd w:id="891"/>
      <w:bookmarkEnd w:id="892"/>
      <w:r w:rsidRPr="0008241C">
        <w:rPr>
          <w:b/>
          <w:sz w:val="22"/>
          <w:szCs w:val="24"/>
        </w:rPr>
        <w:t xml:space="preserve"> </w:t>
      </w:r>
    </w:p>
    <w:p w14:paraId="702F3D76" w14:textId="77777777" w:rsidR="00A01204" w:rsidRPr="0008241C" w:rsidRDefault="00A01204" w:rsidP="00A01204">
      <w:pPr>
        <w:rPr>
          <w:sz w:val="22"/>
          <w:szCs w:val="22"/>
          <w:lang w:eastAsia="ja-JP"/>
        </w:rPr>
      </w:pPr>
    </w:p>
    <w:p w14:paraId="5F55C809" w14:textId="77777777" w:rsidR="00A01204" w:rsidRPr="0008241C" w:rsidRDefault="00A01204" w:rsidP="00A01204">
      <w:pPr>
        <w:rPr>
          <w:sz w:val="22"/>
          <w:szCs w:val="22"/>
          <w:lang w:eastAsia="ja-JP"/>
        </w:rPr>
      </w:pPr>
      <w:r w:rsidRPr="0008241C">
        <w:rPr>
          <w:sz w:val="22"/>
          <w:szCs w:val="22"/>
          <w:lang w:eastAsia="ja-JP"/>
        </w:rPr>
        <w:t>Kelp forests are distributed from temperate to arctic zones and are commercially important especially in north East Asia, both as edible Kelp and fish habitat. Although local sustainable management are on-going in northern pacific side of East Asia (Hokkaido Japan), decreasing trend was recorded from 2080 km</w:t>
      </w:r>
      <w:r w:rsidRPr="0008241C">
        <w:rPr>
          <w:sz w:val="22"/>
          <w:szCs w:val="22"/>
          <w:vertAlign w:val="superscript"/>
          <w:lang w:eastAsia="ja-JP"/>
        </w:rPr>
        <w:t>2</w:t>
      </w:r>
      <w:r w:rsidRPr="0008241C">
        <w:rPr>
          <w:sz w:val="22"/>
          <w:szCs w:val="22"/>
          <w:lang w:eastAsia="ja-JP"/>
        </w:rPr>
        <w:t xml:space="preserve"> in 1978 ha to 1250 km</w:t>
      </w:r>
      <w:r w:rsidRPr="0008241C">
        <w:rPr>
          <w:sz w:val="22"/>
          <w:szCs w:val="22"/>
          <w:vertAlign w:val="superscript"/>
          <w:lang w:eastAsia="ja-JP"/>
        </w:rPr>
        <w:t>2</w:t>
      </w:r>
      <w:r w:rsidRPr="0008241C">
        <w:rPr>
          <w:sz w:val="22"/>
          <w:szCs w:val="22"/>
          <w:lang w:eastAsia="ja-JP"/>
        </w:rPr>
        <w:t xml:space="preserve"> in 2007 in Japan. North east Asia, especially west pacific side of Japan and urban areas of Australia exhibit drastic decrease in Kelp forests </w:t>
      </w:r>
      <w:r w:rsidRPr="0008241C">
        <w:rPr>
          <w:sz w:val="22"/>
          <w:szCs w:val="22"/>
          <w:lang w:eastAsia="ja-JP"/>
        </w:rPr>
        <w:fldChar w:fldCharType="begin" w:fldLock="1"/>
      </w:r>
      <w:r w:rsidRPr="0008241C">
        <w:rPr>
          <w:sz w:val="22"/>
          <w:szCs w:val="22"/>
          <w:lang w:eastAsia="ja-JP"/>
        </w:rPr>
        <w:instrText>ADDIN CSL_CITATION {"citationItems":[{"id":"ITEM-1","itemData":{"URL":"http://www.jfa.maff.go.jp/j/gyoko_gyozyo/g_hourei/pdf/sub7941.pdf","author":[{"dropping-particle":"","family":"FRA Japan","given":"","non-dropping-particle":"","parse-names":false,"suffix":""}],"id":"ITEM-1","issued":{"date-parts":[["2009"]]},"title":"Guideline to protect algal bed resource","type":"webpage"},"uris":["http://www.mendeley.com/documents/?uuid=03c498c0-ca93-48f8-9542-fb10d7424d6b"]},{"id":"ITEM-2","itemData":{"DOI":"10.1016/j.jembe.2011.02.021","ISBN":"0022-0981","ISSN":"00220981","abstract":"Temperate Australia is a global hotspot for marine biodiversity and its waters have experienced well-above global average rates of ocean warming. We review the observed impacts of climate change (e.g. warming, ocean acidification, changes in storm patterns) on subtidal temperate coasts in Australia and assess how these systems are likely to respond to further change. Observed impacts are region specific with the greatest number of species responses attributable to climate change reported in south-eastern Australia, where recent ocean warming has been most pronounced. Here, a decline of giant kelp (Macrocystis pyrifera) and poleward range extension of a key herbivore (sea urchin) and other trophically important reef organisms has occurred. Although, evidence of changes on other coastlines around Australia is limited, we suggest that this is due to a lack of data rather than lack of change. Because of the east-west orientation of the south coast, most of Australia's temperate waters are found within a narrow latitudinal band, where any southward movement of isotherms is likely to affect species across very large areas. Future increases in temperature are likely to result in further range shifts of macroalgae and associated species, with range contractions and local extinctions to be expected for species that have their northern limits along the southern coastline. While there is currently no evidence of changes attributable to non-temperature related climate impacts, potentially due to a lack of long-term observational data, experimental evidence suggests that ocean acidification will result in negative effects on calcifying algae and animals. More importantly, recent experiments suggest the combined effects of climate change and non-climate stressors (overharvesting, reduced water quality) will lower the resilience of temperate marine communities to perturbations (e.g. storms, diseases, and introduced species), many of which are also predicted to increase in frequency and/or severity. Thus climate change is likely to, both by itself and in synergy with other stressors, impose change to southern Australian coastal species, including important habitat-forming algae and the associated ecological functioning of temperate coasts. Management of local and regional-scale stresses may increase the resistance of temperate marine communities to climate stressors and as such, provides an attractive tool for building resilience in temperate systems. ?? 2011 Elsevier …","author":[{"dropping-particle":"","family":"Wernberg","given":"Thomas","non-dropping-particle":"","parse-names":false,"suffix":""},{"dropping-particle":"","family":"Russell","given":"Bayden D.","non-dropping-particle":"","parse-names":false,"suffix":""},{"dropping-particle":"","family":"Moore","given":"Pippa J.","non-dropping-particle":"","parse-names":false,"suffix":""},{"dropping-particle":"","family":"Ling","given":"Scott D.","non-dropping-particle":"","parse-names":false,"suffix":""},{"dropping-particle":"","family":"Smale","given":"Daniel A.","non-dropping-particle":"","parse-names":false,"suffix":""},{"dropping-particle":"","family":"Campbell","given":"Alex","non-dropping-particle":"","parse-names":false,"suffix":""},{"dropping-particle":"","family":"Coleman","given":"Melinda A.","non-dropping-particle":"","parse-names":false,"suffix":""},{"dropping-particle":"","family":"Steinberg","given":"Peter D.","non-dropping-particle":"","parse-names":false,"suffix":""},{"dropping-particle":"","family":"Kendrick","given":"Gary A.","non-dropping-particle":"","parse-names":false,"suffix":""},{"dropping-particle":"","family":"Connell","given":"Sean D.","non-dropping-particle":"","parse-names":false,"suffix":""}],"container-title":"Journal of Experimental Marine Biology and Ecology","id":"ITEM-2","issue":"1-2","issued":{"date-parts":[["2011"]]},"page":"7-16","title":"Impacts of climate change in a global hotspot for temperate marine biodiversity and ocean warming","type":"article-journal","volume":"400"},"uris":["http://www.mendeley.com/documents/?uuid=b436a80b-cfc5-44d7-a417-04c1493e2ecf"]}],"mendeley":{"formattedCitation":"(FRA Japan, 2009; Wernberg &lt;i&gt;et al.&lt;/i&gt;, 2011)","plainTextFormattedCitation":"(FRA Japan, 2009; Wernberg et al., 2011)","previouslyFormattedCitation":"(FRA Japan, 2009; Wernberg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RA Japan, 2009; Wernberg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In addition, the distribution of Kelp forest is expanding northward, probably due to global warming </w:t>
      </w:r>
      <w:r w:rsidRPr="0008241C">
        <w:rPr>
          <w:sz w:val="22"/>
          <w:szCs w:val="22"/>
          <w:lang w:eastAsia="ja-JP"/>
        </w:rPr>
        <w:fldChar w:fldCharType="begin" w:fldLock="1"/>
      </w:r>
      <w:r w:rsidRPr="0008241C">
        <w:rPr>
          <w:sz w:val="22"/>
          <w:szCs w:val="22"/>
          <w:lang w:eastAsia="ja-JP"/>
        </w:rPr>
        <w:instrText>ADDIN CSL_CITATION {"citationItems":[{"id":"ITEM-1","itemData":{"DOI":"10.1016/j.jembe.2011.02.021","ISBN":"0022-0981","ISSN":"00220981","abstract":"Temperate Australia is a global hotspot for marine biodiversity and its waters have experienced well-above global average rates of ocean warming. We review the observed impacts of climate change (e.g. warming, ocean acidification, changes in storm patterns) on subtidal temperate coasts in Australia and assess how these systems are likely to respond to further change. Observed impacts are region specific with the greatest number of species responses attributable to climate change reported in south-eastern Australia, where recent ocean warming has been most pronounced. Here, a decline of giant kelp (Macrocystis pyrifera) and poleward range extension of a key herbivore (sea urchin) and other trophically important reef organisms has occurred. Although, evidence of changes on other coastlines around Australia is limited, we suggest that this is due to a lack of data rather than lack of change. Because of the east-west orientation of the south coast, most of Australia's temperate waters are found within a narrow latitudinal band, where any southward movement of isotherms is likely to affect species across very large areas. Future increases in temperature are likely to result in further range shifts of macroalgae and associated species, with range contractions and local extinctions to be expected for species that have their northern limits along the southern coastline. While there is currently no evidence of changes attributable to non-temperature related climate impacts, potentially due to a lack of long-term observational data, experimental evidence suggests that ocean acidification will result in negative effects on calcifying algae and animals. More importantly, recent experiments suggest the combined effects of climate change and non-climate stressors (overharvesting, reduced water quality) will lower the resilience of temperate marine communities to perturbations (e.g. storms, diseases, and introduced species), many of which are also predicted to increase in frequency and/or severity. Thus climate change is likely to, both by itself and in synergy with other stressors, impose change to southern Australian coastal species, including important habitat-forming algae and the associated ecological functioning of temperate coasts. Management of local and regional-scale stresses may increase the resistance of temperate marine communities to climate stressors and as such, provides an attractive tool for building resilience in temperate systems. ?? 2011 Elsevier …","author":[{"dropping-particle":"","family":"Wernberg","given":"Thomas","non-dropping-particle":"","parse-names":false,"suffix":""},{"dropping-particle":"","family":"Russell","given":"Bayden D.","non-dropping-particle":"","parse-names":false,"suffix":""},{"dropping-particle":"","family":"Moore","given":"Pippa J.","non-dropping-particle":"","parse-names":false,"suffix":""},{"dropping-particle":"","family":"Ling","given":"Scott D.","non-dropping-particle":"","parse-names":false,"suffix":""},{"dropping-particle":"","family":"Smale","given":"Daniel A.","non-dropping-particle":"","parse-names":false,"suffix":""},{"dropping-particle":"","family":"Campbell","given":"Alex","non-dropping-particle":"","parse-names":false,"suffix":""},{"dropping-particle":"","family":"Coleman","given":"Melinda A.","non-dropping-particle":"","parse-names":false,"suffix":""},{"dropping-particle":"","family":"Steinberg","given":"Peter D.","non-dropping-particle":"","parse-names":false,"suffix":""},{"dropping-particle":"","family":"Kendrick","given":"Gary A.","non-dropping-particle":"","parse-names":false,"suffix":""},{"dropping-particle":"","family":"Connell","given":"Sean D.","non-dropping-particle":"","parse-names":false,"suffix":""}],"container-title":"Journal of Experimental Marine Biology and Ecology","id":"ITEM-1","issue":"1-2","issued":{"date-parts":[["2011"]]},"page":"7-16","title":"Impacts of climate change in a global hotspot for temperate marine biodiversity and ocean warming","type":"article-journal","volume":"400"},"uris":["http://www.mendeley.com/documents/?uuid=b436a80b-cfc5-44d7-a417-04c1493e2ecf"]}],"mendeley":{"formattedCitation":"(Wernberg &lt;i&gt;et al.&lt;/i&gt;, 2011)","plainTextFormattedCitation":"(Wernberg et al., 2011)","previouslyFormattedCitation":"(Wernberg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ernberg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Other algal beds are also reported from temperate to tropical areas and most of them are important both culturally as well as commercially </w:t>
      </w:r>
      <w:r w:rsidRPr="0008241C">
        <w:rPr>
          <w:sz w:val="22"/>
          <w:szCs w:val="22"/>
          <w:lang w:eastAsia="ja-JP"/>
        </w:rPr>
        <w:fldChar w:fldCharType="begin" w:fldLock="1"/>
      </w:r>
      <w:r w:rsidRPr="0008241C">
        <w:rPr>
          <w:sz w:val="22"/>
          <w:szCs w:val="22"/>
          <w:lang w:eastAsia="ja-JP"/>
        </w:rPr>
        <w:instrText>ADDIN CSL_CITATION {"citationItems":[{"id":"ITEM-1","itemData":{"ISSN":"13493000","abstract":"This historical review of the seagrass research in Malaysia before 2001 includes the results of the effort for nearly one hundred years in the country. As an inventory of seagrasses and their diversity, total 14 seagrass species (belonging 8 genera from 3 families) have been recognized. Although seagrass biomass data are not much, an example of data set including several species at one locality is shown and compared to those of Indonesia. The other information on the 80 seagrass locations high- lighting habitats and species composition, the associated fauna and flora, the utilization seagrasses and seagrass beds, etc. is summarized and tabulated.","author":[{"dropping-particle":"","family":"Japar Sidik","given":"Bujang","non-dropping-particle":"","parse-names":false,"suffix":""},{"dropping-particle":"","family":"Muta Harah","given":"Zakaria","non-dropping-particle":"","parse-names":false,"suffix":""},{"dropping-particle":"","family":"Kawaguchi","given":"Shigeo","non-dropping-particle":"","parse-names":false,"suffix":""}],"container-title":"Coastal Marine Science","id":"ITEM-1","issue":"1","issued":{"date-parts":[["2012"]]},"page":"157-168","title":"Historical review of seagrass research in Malaysia before 2001","type":"article-journal","volume":"35"},"uris":["http://www.mendeley.com/documents/?uuid=901f9898-fddc-3aa2-acc3-016fe318a84b"]},{"id":"ITEM-2","itemData":{"abstract":"degradation of sound coastal habitats. Such actions are: 1) Instruction of native young researchers and/or students on the basic methodology of ecological and taxonomical studies in each member coun-try, because it needs a long time for us to know the changes of coastal environment and marine biodiversity through seaweeds and sea grasses. 2) Establishment of more advanced methodology for exactly moni-toring the changes of seaweed and sea grass communities. 3) Lectures on how to identify seaweeds and sea grasses, espe-cially focusing on several important groups. 4) Improvement of our knowledge on seaweed and sea grass ecology and tax-onomy through the workshops. 5) Clarifi-cation of local floras by diligent collection of seaweed and sea grass specimens in the field. By these actions under the multilateral co-operation of Japan and five countries, Thailand, Malaysia, Indonesia, Philip-pines, and Vietnam, we endeavored to con-tribute to the preservation of sound coastal environment and in turn marine biodiversity in East and Southeast Asian regions.","author":[{"dropping-particle":"","family":"Kawaguchi","given":"Shigeo","non-dropping-particle":"","parse-names":false,"suffix":""},{"dropping-particle":"","family":"Hayashizaki","given":"Ken-Ichi","non-dropping-particle":"","parse-names":false,"suffix":""}],"chapter-number":"4","container-title":"Coastal Marine Science in Southeast Asia —Synthesis Report of the Core University Program of the Japan Society for the Promotion of Science: Coastal Marine Science (2001–2010)","editor":[{"dropping-particle":"","family":"Nishida","given":"S.","non-dropping-particle":"","parse-names":false,"suffix":""},{"dropping-particle":"","family":"Fortes","given":"M. D.","non-dropping-particle":"","parse-names":false,"suffix":""},{"dropping-particle":"","family":"Miyazaki","given":"N.","non-dropping-particle":"","parse-names":false,"suffix":""}],"id":"ITEM-2","issued":{"date-parts":[["2011"]]},"page":"49–57","publisher":"TERRAPUB","title":"Biodiversity studies on seaweeds and sea grasses in the coastal waters of Southeast Asia (Project-3: Seaweed/ seagrass Group)","type":"chapter"},"uris":["http://www.mendeley.com/documents/?uuid=f18370c6-6767-37ae-82eb-639337a2e863"]}],"mendeley":{"formattedCitation":"(Japar Sidik &lt;i&gt;et al.&lt;/i&gt;, 2012; Kawaguchi &amp; Hayashizaki, 2011)","plainTextFormattedCitation":"(Japar Sidik et al., 2012; Kawaguchi &amp; Hayashizaki, 2011)","previouslyFormattedCitation":"(Japar Sidik &lt;i&gt;et al.&lt;/i&gt;, 2012; Kawaguchi &amp; Hayashizaki,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Japar Sidik </w:t>
      </w:r>
      <w:r w:rsidRPr="0008241C">
        <w:rPr>
          <w:i/>
          <w:noProof/>
          <w:sz w:val="22"/>
          <w:szCs w:val="22"/>
          <w:lang w:eastAsia="ja-JP"/>
        </w:rPr>
        <w:t>et al.</w:t>
      </w:r>
      <w:r w:rsidRPr="0008241C">
        <w:rPr>
          <w:noProof/>
          <w:sz w:val="22"/>
          <w:szCs w:val="22"/>
          <w:lang w:eastAsia="ja-JP"/>
        </w:rPr>
        <w:t>, 2012; Kawaguchi &amp; Hayashizaki, 2011)</w:t>
      </w:r>
      <w:r w:rsidRPr="0008241C">
        <w:rPr>
          <w:sz w:val="22"/>
          <w:szCs w:val="22"/>
          <w:lang w:eastAsia="ja-JP"/>
        </w:rPr>
        <w:fldChar w:fldCharType="end"/>
      </w:r>
      <w:r w:rsidRPr="0008241C">
        <w:rPr>
          <w:sz w:val="22"/>
          <w:szCs w:val="22"/>
          <w:lang w:eastAsia="ja-JP"/>
        </w:rPr>
        <w:t xml:space="preserve">. In Australia a recent assessment of giant kelp forests was done in South-East part. These are reported to be suffering from increased sea temperatures and it is projected that in future the kelp forests will become increasingly concentrated away from equator in any remaining suitable habitats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t>
      </w:r>
    </w:p>
    <w:p w14:paraId="78E7D7F5" w14:textId="77777777" w:rsidR="00A01204" w:rsidRPr="0008241C" w:rsidRDefault="00A01204" w:rsidP="00A01204">
      <w:pPr>
        <w:rPr>
          <w:sz w:val="22"/>
          <w:szCs w:val="22"/>
          <w:lang w:eastAsia="ja-JP"/>
        </w:rPr>
      </w:pPr>
    </w:p>
    <w:p w14:paraId="7154D84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93" w:name="_Toc504317196"/>
      <w:bookmarkStart w:id="894" w:name="_Toc504317889"/>
      <w:bookmarkStart w:id="895" w:name="_Toc524041386"/>
      <w:r w:rsidRPr="0008241C">
        <w:rPr>
          <w:b/>
          <w:sz w:val="22"/>
          <w:szCs w:val="24"/>
        </w:rPr>
        <w:t xml:space="preserve">3.2.3.5 </w:t>
      </w:r>
      <w:r w:rsidRPr="0008241C">
        <w:rPr>
          <w:b/>
          <w:sz w:val="22"/>
          <w:szCs w:val="24"/>
        </w:rPr>
        <w:tab/>
        <w:t>Coral and other reefs</w:t>
      </w:r>
      <w:bookmarkEnd w:id="893"/>
      <w:bookmarkEnd w:id="894"/>
      <w:bookmarkEnd w:id="895"/>
      <w:r w:rsidRPr="0008241C">
        <w:rPr>
          <w:b/>
          <w:sz w:val="22"/>
          <w:szCs w:val="24"/>
        </w:rPr>
        <w:t xml:space="preserve"> </w:t>
      </w:r>
    </w:p>
    <w:p w14:paraId="5EF9E273" w14:textId="77777777" w:rsidR="00A01204" w:rsidRPr="0008241C" w:rsidRDefault="00A01204" w:rsidP="00A01204">
      <w:pPr>
        <w:rPr>
          <w:sz w:val="22"/>
          <w:szCs w:val="22"/>
        </w:rPr>
      </w:pPr>
    </w:p>
    <w:p w14:paraId="33713AB5" w14:textId="77777777" w:rsidR="00A01204" w:rsidRPr="0008241C" w:rsidRDefault="00A01204" w:rsidP="00A01204">
      <w:pPr>
        <w:rPr>
          <w:sz w:val="22"/>
          <w:szCs w:val="22"/>
          <w:lang w:eastAsia="ja-JP"/>
        </w:rPr>
      </w:pPr>
      <w:r w:rsidRPr="0008241C">
        <w:rPr>
          <w:sz w:val="22"/>
          <w:szCs w:val="22"/>
        </w:rPr>
        <w:t xml:space="preserve">Coral reefs are the most diverse </w:t>
      </w:r>
      <w:r w:rsidRPr="0008241C">
        <w:rPr>
          <w:rFonts w:eastAsia="MS Mincho"/>
          <w:sz w:val="22"/>
          <w:szCs w:val="22"/>
          <w:lang w:eastAsia="ja-JP"/>
        </w:rPr>
        <w:t>coastal</w:t>
      </w:r>
      <w:r w:rsidRPr="0008241C">
        <w:rPr>
          <w:sz w:val="22"/>
          <w:szCs w:val="22"/>
        </w:rPr>
        <w:t xml:space="preserve"> ecosystems on earth and of disproportionate ecological, economic and food security importance to the Asia-Pacific region which has an inordinate proportion of the world’s healthy coral reefs (Chapter 1). The death of reef-forming corals undermines resilience of coastal communities, and can lead to the collapse of important </w:t>
      </w:r>
      <w:r w:rsidRPr="0008241C">
        <w:rPr>
          <w:rFonts w:eastAsia="MS Mincho"/>
          <w:sz w:val="22"/>
          <w:szCs w:val="22"/>
          <w:lang w:eastAsia="ja-JP"/>
        </w:rPr>
        <w:t>coastal</w:t>
      </w:r>
      <w:r w:rsidRPr="0008241C">
        <w:rPr>
          <w:sz w:val="22"/>
          <w:szCs w:val="22"/>
        </w:rPr>
        <w:t xml:space="preserve"> ecosystems. According to a recent assessment </w:t>
      </w:r>
      <w:r w:rsidRPr="0008241C">
        <w:rPr>
          <w:sz w:val="22"/>
          <w:szCs w:val="22"/>
        </w:rPr>
        <w:fldChar w:fldCharType="begin" w:fldLock="1"/>
      </w:r>
      <w:r w:rsidRPr="0008241C">
        <w:rPr>
          <w:sz w:val="22"/>
          <w:szCs w:val="22"/>
        </w:rPr>
        <w:instrText>ADDIN CSL_CITATION {"citationItems":[{"id":"ITEM-1","itemData":{"DOI":"10.1098/rstb.2014.0010","ISBN":"10.1098/rstb.2014.0010","ISSN":"1471-2970","PMID":"25561671","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author":[{"dropping-particle":"","family":"Huang","given":"Danwei","non-dropping-particle":"","parse-names":false,"suffix":""},{"dropping-particle":"","family":"Roy","given":"Kaustuv","non-dropping-particle":"","parse-names":false,"suffix":""}],"container-title":"Philosophical transactions of the Royal Society of London. Series B, Biological sciences","id":"ITEM-1","issue":"1662","issued":{"date-parts":[["2015"]]},"page":"20140010","title":"The future of evolutionary diversity in reef corals.","type":"article-journal","volume":"370"},"uris":["http://www.mendeley.com/documents/?uuid=75cf6fd3-0b54-4ef5-9b89-4d08b04a1709"]}],"mendeley":{"formattedCitation":"(D. Huang &amp; Roy, 2015)","manualFormatting":"(Huang &amp; Roy, 2015)","plainTextFormattedCitation":"(D. Huang &amp; Roy, 2015)","previouslyFormattedCitation":"(D. Huang &amp; Roy, 2015)"},"properties":{"noteIndex":0},"schema":"https://github.com/citation-style-language/schema/raw/master/csl-citation.json"}</w:instrText>
      </w:r>
      <w:r w:rsidRPr="0008241C">
        <w:rPr>
          <w:sz w:val="22"/>
          <w:szCs w:val="22"/>
        </w:rPr>
        <w:fldChar w:fldCharType="separate"/>
      </w:r>
      <w:r w:rsidRPr="0008241C">
        <w:rPr>
          <w:noProof/>
          <w:sz w:val="22"/>
          <w:szCs w:val="22"/>
        </w:rPr>
        <w:t>(Huang &amp; Roy, 2015)</w:t>
      </w:r>
      <w:r w:rsidRPr="0008241C">
        <w:rPr>
          <w:sz w:val="22"/>
          <w:szCs w:val="22"/>
        </w:rPr>
        <w:fldChar w:fldCharType="end"/>
      </w:r>
      <w:r w:rsidRPr="0008241C">
        <w:rPr>
          <w:sz w:val="22"/>
          <w:szCs w:val="22"/>
        </w:rPr>
        <w:t xml:space="preserve"> one third of reef-building corals in the region are threatened, with serious evolutionary consequences.</w:t>
      </w:r>
      <w:r w:rsidRPr="0008241C">
        <w:rPr>
          <w:sz w:val="22"/>
          <w:szCs w:val="22"/>
          <w:lang w:eastAsia="ja-JP"/>
        </w:rPr>
        <w:t xml:space="preserve"> Coral diversity is highest in the Asia-Pacific region, with unique genetic diversity </w:t>
      </w:r>
      <w:r w:rsidRPr="0008241C">
        <w:rPr>
          <w:sz w:val="22"/>
          <w:szCs w:val="22"/>
          <w:lang w:eastAsia="ja-JP"/>
        </w:rPr>
        <w:fldChar w:fldCharType="begin" w:fldLock="1"/>
      </w:r>
      <w:r w:rsidRPr="0008241C">
        <w:rPr>
          <w:sz w:val="22"/>
          <w:szCs w:val="22"/>
          <w:lang w:eastAsia="ja-JP"/>
        </w:rPr>
        <w:instrText>ADDIN CSL_CITATION {"citationItems":[{"id":"ITEM-1","itemData":{"DOI":"10.1098/rstb.2014.0010","ISBN":"10.1098/rstb.2014.0010","ISSN":"1471-2970","PMID":"25561671","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author":[{"dropping-particle":"","family":"Huang","given":"Danwei","non-dropping-particle":"","parse-names":false,"suffix":""},{"dropping-particle":"","family":"Roy","given":"Kaustuv","non-dropping-particle":"","parse-names":false,"suffix":""}],"container-title":"Philosophical transactions of the Royal Society of London. Series B, Biological sciences","id":"ITEM-1","issue":"1662","issued":{"date-parts":[["2015"]]},"page":"20140010","title":"The future of evolutionary diversity in reef corals.","type":"article-journal","volume":"370"},"uris":["http://www.mendeley.com/documents/?uuid=75cf6fd3-0b54-4ef5-9b89-4d08b04a1709"]}],"mendeley":{"formattedCitation":"(D. Huang &amp; Roy, 2015)","plainTextFormattedCitation":"(D. Huang &amp; Roy, 2015)","previouslyFormattedCitation":"(D. Huang &amp; Roy,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 Huang &amp; Roy, 2015)</w:t>
      </w:r>
      <w:r w:rsidRPr="0008241C">
        <w:rPr>
          <w:sz w:val="22"/>
          <w:szCs w:val="22"/>
          <w:lang w:eastAsia="ja-JP"/>
        </w:rPr>
        <w:fldChar w:fldCharType="end"/>
      </w:r>
      <w:r w:rsidRPr="0008241C">
        <w:rPr>
          <w:sz w:val="22"/>
          <w:szCs w:val="22"/>
          <w:lang w:eastAsia="ja-JP"/>
        </w:rPr>
        <w:t xml:space="preserve">. Loss of habitat quality, heavy damage to entire reefs are major threats in the region </w:t>
      </w:r>
      <w:r w:rsidRPr="0008241C">
        <w:rPr>
          <w:sz w:val="22"/>
          <w:szCs w:val="22"/>
          <w:lang w:eastAsia="ja-JP"/>
        </w:rPr>
        <w:fldChar w:fldCharType="begin" w:fldLock="1"/>
      </w:r>
      <w:r w:rsidRPr="0008241C">
        <w:rPr>
          <w:sz w:val="22"/>
          <w:szCs w:val="22"/>
          <w:lang w:eastAsia="ja-JP"/>
        </w:rPr>
        <w:instrText>ADDIN CSL_CITATION {"citationItems":[{"id":"ITEM-1","itemData":{"DOI":"10.1038/nature02691","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6994","issued":{"date-parts":[["2004"]]},"page":"827-833","title":"Confronting the coral reef crisis.","type":"article-journal","volume":"429"},"uris":["http://www.mendeley.com/documents/?uuid=95ffa906-2689-41a4-872c-4b08a7846e73"]},{"id":"ITEM-2","itemData":{"DOI":"10.1371/journal.pone.0000711","ISBN":"1932-6203","ISSN":"19326203","PMID":"17684557","abstract":"&lt;sec&gt;&lt;title&gt;Background&lt;/title&gt;&lt;p&gt;A number of factors have recently caused mass coral mortality events in all of the world's tropical oceans. However, little is known about the timing, rate or spatial variability of the loss of reef-building corals, especially in the Indo-Pacific, which contains 75% of the world's coral reefs.&lt;/p&gt;&lt;/sec&gt;&lt;sec&gt;&lt;title&gt;Methodology/Principle Findings&lt;/title&gt;&lt;p&gt;We compiled and analyzed a coral cover database of 6001 quantitative surveys of 2667 Indo-Pacific coral reefs performed between 1968 and 2004. Surveys conducted during 2003 indicated that coral cover averaged only 22.1% (95% CI: 20.7, 23.4) and just 7 of 390 reefs surveyed that year had coral cover &amp;gt;60%. Estimated yearly coral cover loss based on annually pooled survey data was approximately 1% over the last twenty years and 2% between 1997 and 2003 (or 3,168 km&lt;sup&gt;2&lt;/sup&gt; per year). The annual loss based on repeated measures regression analysis of a subset of reefs that were monitored for multiple years from 1997 to 2004 was 0.72 % (n?=?476 reefs, 95% CI: 0.36, 1.08).&lt;/p&gt;&lt;/sec&gt;&lt;sec&gt;&lt;title&gt;Conclusions/Significance&lt;/title&gt;&lt;p&gt;The rate and extent of coral loss in the Indo-Pacific are greater than expected. Coral cover was also surprisingly uniform among subregions and declined decades earlier than previously assumed, even on some of the Pacific's most intensely managed reefs. These results have significant implications for policy makers and resource managers as they search for successful models to reverse coral loss.&lt;/p&gt;&lt;/sec&gt;","author":[{"dropping-particle":"","family":"Bruno","given":"John F.","non-dropping-particle":"","parse-names":false,"suffix":""},{"dropping-particle":"","family":"Selig","given":"Elizabeth R.","non-dropping-particle":"","parse-names":false,"suffix":""}],"container-title":"PLoS ONE","id":"ITEM-2","issue":"8","issued":{"date-parts":[["2007"]]},"title":"Regional decline of coral cover in the Indo-Pacific: Timing, extent, and subregional comparisons","type":"article-journal","volume":"2"},"uris":["http://www.mendeley.com/documents/?uuid=24b4c8b5-2dcc-4ff7-a571-ec0ba269ab52"]},{"id":"ITEM-3","itemData":{"DOI":"10.1098/rstb.2004.1591","ISBN":"0962-8436 (Print)\\r0962-8436 (Linking)","ISSN":"0962-8436","PMID":"15814352","abstract":"Coral reef ecosystems are in decline worldwide, owing to a variety of anthropogenic and natural causes. One of the most obvious signals of reef degradation is a reduction in live coral cover. Past and current rates of loss of coral are known for many individual reefs; however, until recently, no large-scale estimate was available. In this paper, we show how meta-analysis can be used to integrate existing small-scale estimates of change in coral and macroalgal cover, derived from in situ surveys of reefs, to generate a robust assessment of long-term patterns of large-scale ecological change. Using a large dataset from Caribbean reefs, we examine the possible biases inherent in meta-analytical studies and the sensitivity of the method to patchiness in data availability. Despite the fact that our meta-analysis included studies that used a variety of sampling methods, the regional estimate of change in coral cover we obtained is similar to that generated by a standardized survey programme that was implemented in 1991 in the Caribbean. We argue that for habitat types that are regularly and reasonably well surveyed in the course of ecological or conservation research, meta-analysis offers a cost-effective and rapid method for generating robust estimates of past and current states.","author":[{"dropping-particle":"","family":"Côté","given":"I. M.","non-dropping-particle":"","parse-names":false,"suffix":""},{"dropping-particle":"","family":"Gill","given":"J. A.","non-dropping-particle":"","parse-names":false,"suffix":""},{"dropping-particle":"","family":"Gardner","given":"T. A.","non-dropping-particle":"","parse-names":false,"suffix":""},{"dropping-particle":"","family":"Watkinson","given":"A. R.","non-dropping-particle":"","parse-names":false,"suffix":""}],"container-title":"Philosophical transactions of the Royal Society of London. Series B, Biological sciences","id":"ITEM-3","issue":"February","issued":{"date-parts":[["2005"]]},"page":"385-395","title":"Measuring coral reef decline through meta-analyses.","type":"article-journal","volume":"360"},"uris":["http://www.mendeley.com/documents/?uuid=d0976096-ecf4-4957-b17e-f08ff93c7838"]},{"id":"ITEM-4","itemData":{"DOI":"10.1073/pnas.1208909109","ISBN":"1091-6490 (Electronic)\\r0027-8424 (Linking)","ISSN":"1091-6490","PMID":"23027961","abstract":"The world's coral reefs are being degraded, and the need to reduce local pressures to offset the effects of increasing global pressures is now widely recognized. This study investigates the spatial and temporal dynamics of coral cover, identifies the main drivers of coral mortality, and quantifies the rates of potential recovery of the Great Barrier Reef. Based on the world's most extensive time series data on reef condition (2,258 surveys of 214 reefs over 1985-2012), we show a major decline in coral cover from 28.0% to 13.8% (0.53% y(-1)), a loss of 50.7% of initial coral cover. Tropical cyclones, coral predation by crown-of-thorns starfish (COTS), and coral bleaching accounted for 48%, 42%, and 10% of the respective estimated losses, amounting to 3.38% y(-1) mortality rate. Importantly, the relatively pristine northern region showed no overall decline. The estimated rate of increase in coral cover in the absence of cyclones, COTS, and bleaching was 2.85% y(-1), demonstrating substantial capacity for recovery of reefs. In the absence of COTS, coral cover would increase at 0.89% y(-1), despite ongoing losses due to cyclones and bleaching. Thus, reducing COTS populations, by improving water quality and developing alternative control measures, could prevent further coral decline and improve the outlook for the Great Barrier Reef. Such strategies can, however, only be successful if climatic conditions are stabilized, as losses due to bleaching and cyclones will otherwise increase.","author":[{"dropping-particle":"","family":"De'ath","given":"Glenn","non-dropping-particle":"","parse-names":false,"suffix":""},{"dropping-particle":"","family":"Fabricius","given":"Katharina E","non-dropping-particle":"","parse-names":false,"suffix":""},{"dropping-particle":"","family":"Sweatman","given":"Hugh","non-dropping-particle":"","parse-names":false,"suffix":""},{"dropping-particle":"","family":"Puotinen","given":"Marji","non-dropping-particle":"","parse-names":false,"suffix":""}],"container-title":"Proceedings of the National Academy of Sciences of the United States of America","id":"ITEM-4","issue":"44","issued":{"date-parts":[["2012"]]},"page":"17995-9","title":"The 27-year decline of coral cover on the Great Barrier Reef and its causes.","type":"article-journal","volume":"109"},"uris":["http://www.mendeley.com/documents/?uuid=94d2a199-0dbe-4b83-b7cf-91d3dea130ce"]},{"id":"ITEM-5","itemData":{"author":[{"dropping-particle":"","family":"UNISDR/UNDP","given":"","non-dropping-particle":"","parse-names":false,"suffix":""}],"container-title":"Inputs of the South Asian Consultative Workshop on “ Integration of Disaster Risk Reduction and Climate Change Adaptation into Biodiversity and Ecosystem Management of Coastal and Marine Areas in South Asia” held in New Delhi on 6 and 7 March 2012","id":"ITEM-5","issued":{"date-parts":[["2012"]]},"page":"173","publisher":"UNDP","publisher-place":"New Delhi","title":"Review Paper – Status of Coastal and Marine Ecosystem Management in South Asia","type":"paper-conference"},"uris":["http://www.mendeley.com/documents/?uuid=2c48a93d-64b6-339b-900a-b35befb68846"]},{"id":"ITEM-6","itemData":{"author":[{"dropping-particle":"","family":"Wilkinson","given":"Clive","non-dropping-particle":"","parse-names":false,"suffix":""}],"id":"ITEM-6","issued":{"date-parts":[["2008"]]},"number-of-pages":"296","publisher-place":"Townsville, Australia","title":"Status of Coral Reefs of the World :","type":"report"},"uris":["http://www.mendeley.com/documents/?uuid=0117b144-966a-30c7-959b-aaf49626a574"]}],"mendeley":{"formattedCitation":"(Bellwood &lt;i&gt;et al.&lt;/i&gt;, 2004; Bruno &amp; Selig, 2007; Côté &lt;i&gt;et al.&lt;/i&gt;, 2005; De’ath &lt;i&gt;et al.&lt;/i&gt;, 2012; UNISDR/UNDP, 2012; Wilkinson, 2008)","plainTextFormattedCitation":"(Bellwood et al., 2004; Bruno &amp; Selig, 2007; Côté et al., 2005; De’ath et al., 2012; UNISDR/UNDP, 2012; Wilkinson, 2008)","previouslyFormattedCitation":"(Bellwood &lt;i&gt;et al.&lt;/i&gt;, 2004; Bruno &amp; Selig, 2007; Côté &lt;i&gt;et al.&lt;/i&gt;, 2005; De’ath &lt;i&gt;et al.&lt;/i&gt;, 2012; UNISDR/UNDP, 2012; Wilkinson,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ellwood </w:t>
      </w:r>
      <w:r w:rsidRPr="0008241C">
        <w:rPr>
          <w:i/>
          <w:noProof/>
          <w:sz w:val="22"/>
          <w:szCs w:val="22"/>
          <w:lang w:eastAsia="ja-JP"/>
        </w:rPr>
        <w:t>et al.</w:t>
      </w:r>
      <w:r w:rsidRPr="0008241C">
        <w:rPr>
          <w:noProof/>
          <w:sz w:val="22"/>
          <w:szCs w:val="22"/>
          <w:lang w:eastAsia="ja-JP"/>
        </w:rPr>
        <w:t xml:space="preserve">, 2004; Bruno &amp; Selig, 2007; Côté </w:t>
      </w:r>
      <w:r w:rsidRPr="0008241C">
        <w:rPr>
          <w:i/>
          <w:noProof/>
          <w:sz w:val="22"/>
          <w:szCs w:val="22"/>
          <w:lang w:eastAsia="ja-JP"/>
        </w:rPr>
        <w:t>et al.</w:t>
      </w:r>
      <w:r w:rsidRPr="0008241C">
        <w:rPr>
          <w:noProof/>
          <w:sz w:val="22"/>
          <w:szCs w:val="22"/>
          <w:lang w:eastAsia="ja-JP"/>
        </w:rPr>
        <w:t xml:space="preserve">, 2005; De’ath </w:t>
      </w:r>
      <w:r w:rsidRPr="0008241C">
        <w:rPr>
          <w:i/>
          <w:noProof/>
          <w:sz w:val="22"/>
          <w:szCs w:val="22"/>
          <w:lang w:eastAsia="ja-JP"/>
        </w:rPr>
        <w:t>et al.</w:t>
      </w:r>
      <w:r w:rsidRPr="0008241C">
        <w:rPr>
          <w:noProof/>
          <w:sz w:val="22"/>
          <w:szCs w:val="22"/>
          <w:lang w:eastAsia="ja-JP"/>
        </w:rPr>
        <w:t>, 2012; UNISDR/UNDP, 2012; Wilkinson, 2008)</w:t>
      </w:r>
      <w:r w:rsidRPr="0008241C">
        <w:rPr>
          <w:sz w:val="22"/>
          <w:szCs w:val="22"/>
          <w:lang w:eastAsia="ja-JP"/>
        </w:rPr>
        <w:fldChar w:fldCharType="end"/>
      </w:r>
      <w:r w:rsidRPr="0008241C">
        <w:rPr>
          <w:sz w:val="22"/>
          <w:szCs w:val="22"/>
          <w:lang w:eastAsia="ja-JP"/>
        </w:rPr>
        <w:t xml:space="preserve">. In the case of El Niño event in 1998, 16 per cent of the world’s coral reefs and 50 per cent of those in the Indian Ocean were destroyed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UNISDR/UNDP","given":"","non-dropping-particle":"","parse-names":false,"suffix":""}],"container-title":"Inputs of the South Asian Consultative Workshop on “ Integration of Disaster Risk Reduction and Climate Change Adaptation into Biodiversity and Ecosystem Management of Coastal and Marine Areas in South Asia” held in New Delhi on 6 and 7 March 2012","id":"ITEM-1","issued":{"date-parts":[["2012"]]},"page":"173","publisher":"UNDP","publisher-place":"New Delhi","title":"Review Paper – Status of Coastal and Marine Ecosystem Management in South Asia","type":"paper-conference"},"uris":["http://www.mendeley.com/documents/?uuid=2c48a93d-64b6-339b-900a-b35befb68846"]}],"mendeley":{"formattedCitation":"(UNISDR/UNDP, 2012)","plainTextFormattedCitation":"(UNISDR/UNDP, 2012)","previouslyFormattedCitation":"(UNISDR/UNDP,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ISDR/UNDP, 2012)</w:t>
      </w:r>
      <w:r w:rsidRPr="0008241C">
        <w:rPr>
          <w:sz w:val="22"/>
          <w:szCs w:val="22"/>
          <w:lang w:eastAsia="ja-JP"/>
        </w:rPr>
        <w:fldChar w:fldCharType="end"/>
      </w:r>
      <w:r w:rsidRPr="0008241C">
        <w:rPr>
          <w:sz w:val="22"/>
          <w:szCs w:val="22"/>
          <w:lang w:eastAsia="ja-JP"/>
        </w:rPr>
        <w:t xml:space="preserve">. Increase in sea temperature and ocean acidification have been projected as major drivers of change along coastal environments which may lead to decline in coral reefs </w:t>
      </w:r>
      <w:r w:rsidRPr="0008241C">
        <w:rPr>
          <w:sz w:val="22"/>
          <w:szCs w:val="22"/>
          <w:lang w:eastAsia="ja-JP"/>
        </w:rPr>
        <w:fldChar w:fldCharType="begin" w:fldLock="1"/>
      </w:r>
      <w:r w:rsidRPr="0008241C">
        <w:rPr>
          <w:sz w:val="22"/>
          <w:szCs w:val="22"/>
          <w:lang w:eastAsia="ja-JP"/>
        </w:rPr>
        <w:instrText>ADDIN CSL_CITATION {"citationItems":[{"id":"ITEM-1","itemData":{"DOI":"10.1016/0022-0981(79)90136-9","ISBN":"9781569737620","ISSN":"0162-6337","PMID":"12322541","abstract":"This report presents the first-ever detailed, map-based assessment of potential threats to coral reef ecosystems around the world. “Reefs at Risk” draws on 14 data sets (including maps of land cover, ports, settlements, and shipping lanes), information on 800 sites known to be degraded by people, and scientific expertise to model areas where reef degradation is predicted to occur, given existing human pressures on these areas. Results are an indicator of potential threat (risk), not a measure of actual condition. In some places, particularly where good management is practiced, reefs may be at risk but remain relatively healthy. In others, this indicator underestimates the degree to which reefs are threatened and degraded. Our results indicate that: ■ Fifty-eight percent of the world’s reefs are potentially threatened by human activity —ranging from coastal development and destructive fishing practices to overexploitation of resources, marine pollution, and runoff from inland deforestation and farming.\\n■ Coral reefs of Southeast Asia, the most species- rich on earth, are the most threatened of any region. More than 80 percent are at risk (under medium and high potential threat), and over half are at high risk, primarily from coastal development and fishing-related pressures.\\n■ Overexploitation and coastal development pose the greatest potential threat of the four risk cate- gories considered in this study. Each, individually, affects a third of all reefs.\\n■ The Pacific, which houses more reef area than any other region, is also the least threatened. About 60 percent of reefs here are at low risk.\\n■ Outside of the Pacific, 70 percent of all reefs are at risk.\\n■ At least 11 percent of the world’s coral reefs contain high levels of reef fish biodiversity and are under high threat from human activities. These “hot spot” areas include almost all Philippine reefs, and coral communities off the coasts of Indonesia, Tanzania, the Comoros, and the Lesser Antilles in the Caribbean.\\n■ Almost half a billion people—8 percent of the total global population—live within 100 kilometers of a coral reef.\\n■ Globally, more than 400 marine parks, sanctuar- ies, and reserves (marine protected areas) contain coral reefs. Most of these sites are very small— more than 150 are under one square kilometer in size.\\n■ At least 40 countries lack any marine protected areas for conserving their coral reef systems.\\n","author":[{"dropping-particle":"","family":"Burke","given":"L","non-dropping-particle":"","parse-names":false,"suffix":""},{"dropping-particle":"","family":"Reytar","given":"Kathleen","non-dropping-particle":"","parse-names":false,"suffix":""},{"dropping-particle":"","family":"Spalding","given":"M","non-dropping-particle":"","parse-names":false,"suffix":""},{"dropping-particle":"","family":"Perry","given":"Allison","non-dropping-particle":"","parse-names":false,"suffix":""}],"container-title":"Reefs at Risk Revisited","id":"ITEM-1","issued":{"date-parts":[["2011"]]},"number-of-pages":"58pp","publisher-place":"Washington, DC","title":"Reefs at Risk Revisited Executive Summary","type":"report"},"uris":["http://www.mendeley.com/documents/?uuid=dadaf379-9d14-343c-92a7-e0720a89cea1"]},{"id":"ITEM-2","itemData":{"ISBN":"0 642 322228 7","abstract":"Acknowledgements This report is based on the information collected by hard working scientists, managers, conservation organisations and non-governmental organisations working tirelessly across the Pacific. We owe a debt of gratitude to those people who have collected information about coral reefs, their use and management. This project has also benefited greatly from the efforts of those who have collected, managed and synthesised a huge range of information so that we could locate and retrieve this information. We say \" thank you \" to the authors of the previous synthesis reports and risk assessments, and also to the custodians of this knowledge in libraries and data systems such as ReefBase Pacific and the Pacific Environmental Information Network. Special thanks go to Chiara Pisapa for her assistance in pulling information together during the final stages of the project. We gratefully acknowledge Jaclyn Davies for preparing the early drafts of the Hawaiian Islands chapter, which included input from Ivor Williams, Jill Zimzow and Bob Shroeder. We thank staff of the Great Barrier Reef Marine Park Authority for their advice in developing this report, and acknowledge the Great Barrier Reef Outlook Report 2009 as an excellent model and approach for future efforts to synthesis knowledge and assess the risks facing coral reef ecosystems. We eventually thank Carole Manry, Enelio Liufau and Atoloto Malau from the 'Service de l'Environnement de Wallis et Futuna' for their central contribution to the Wallis and Futuna chapter.","author":[{"dropping-particle":"","family":"Chin","given":"Andrew","non-dropping-particle":"","parse-names":false,"suffix":""},{"dropping-particle":"","family":"Lison De Loma","given":"Thierry","non-dropping-particle":"","parse-names":false,"suffix":""},{"dropping-particle":"","family":"Reytar","given":"Katie","non-dropping-particle":"","parse-names":false,"suffix":""},{"dropping-particle":"","family":"Planes","given":"Serge","non-dropping-particle":"","parse-names":false,"suffix":""},{"dropping-particle":"","family":"Gerhardt","given":"Karin","non-dropping-particle":"","parse-names":false,"suffix":""},{"dropping-particle":"","family":"Clua","given":"Eric","non-dropping-particle":"","parse-names":false,"suffix":""},{"dropping-particle":"","family":"Burke","given":"Lauretta","non-dropping-particle":"","parse-names":false,"suffix":""},{"dropping-particle":"","family":"Wilkinson","given":"Clive","non-dropping-particle":"","parse-names":false,"suffix":""},{"dropping-particle":"","family":"Adams","given":"Tim","non-dropping-particle":"","parse-names":false,"suffix":""},{"dropping-particle":"","family":"Berger","given":"Maria","non-dropping-particle":"","parse-names":false,"suffix":""},{"dropping-particle":"","family":"Clark","given":"Tim","non-dropping-particle":"","parse-names":false,"suffix":""},{"dropping-particle":"","family":"Depaune","given":"Monte","non-dropping-particle":"","parse-names":false,"suffix":""},{"dropping-particle":"","family":"Fenner","given":"Doug","non-dropping-particle":"","parse-names":false,"suffix":""},{"dropping-particle":"","family":"Goldberg","given":"Jeremy","non-dropping-particle":"","parse-names":false,"suffix":""},{"dropping-particle":"","family":"Golbuu","given":"Yimnang","non-dropping-particle":"","parse-names":false,"suffix":""},{"dropping-particle":"","family":"Halstead","given":"Bob","non-dropping-particle":"","parse-names":false,"suffix":""},{"dropping-particle":"","family":"Henry","given":"Marion","non-dropping-particle":"","parse-names":false,"suffix":""},{"dropping-particle":"","family":"Morris","given":"Cherie","non-dropping-particle":"","parse-names":false,"suffix":""},{"dropping-particle":"","family":"Pascal","given":"Nicolas","non-dropping-particle":"","parse-names":false,"suffix":""},{"dropping-particle":"","family":"Passfield","given":"Kelvin","non-dropping-particle":"","parse-names":false,"suffix":""},{"dropping-particle":"","family":"Sykes","given":"Helen","non-dropping-particle":"","parse-names":false,"suffix":""}],"id":"ITEM-2","issued":{"date-parts":[["2011"]]},"number-of-pages":"260 ","title":"Status of Coral reefs of the Pacific and Outlook: 2011","type":"report"},"uris":["http://www.mendeley.com/documents/?uuid=7227767f-6bb0-3457-8cb2-afc4d9b6435c"]}],"mendeley":{"formattedCitation":"(Burke &lt;i&gt;et al.&lt;/i&gt;, 2011; Chin &lt;i&gt;et al.&lt;/i&gt;, 2011)","plainTextFormattedCitation":"(Burke et al., 2011; Chin et al., 2011)","previouslyFormattedCitation":"(Burke &lt;i&gt;et al.&lt;/i&gt;, 2011; Chi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urke </w:t>
      </w:r>
      <w:r w:rsidRPr="0008241C">
        <w:rPr>
          <w:i/>
          <w:noProof/>
          <w:sz w:val="22"/>
          <w:szCs w:val="22"/>
          <w:lang w:eastAsia="ja-JP"/>
        </w:rPr>
        <w:t>et al.</w:t>
      </w:r>
      <w:r w:rsidRPr="0008241C">
        <w:rPr>
          <w:noProof/>
          <w:sz w:val="22"/>
          <w:szCs w:val="22"/>
          <w:lang w:eastAsia="ja-JP"/>
        </w:rPr>
        <w:t xml:space="preserve">, 2011; Chi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In the north western Pacific, distribution of reef-building coral species is expanding toward poleward </w:t>
      </w:r>
      <w:r w:rsidRPr="0008241C">
        <w:rPr>
          <w:sz w:val="22"/>
          <w:szCs w:val="22"/>
          <w:lang w:eastAsia="ja-JP"/>
        </w:rPr>
        <w:fldChar w:fldCharType="begin" w:fldLock="1"/>
      </w:r>
      <w:r w:rsidRPr="0008241C">
        <w:rPr>
          <w:sz w:val="22"/>
          <w:szCs w:val="22"/>
          <w:lang w:eastAsia="ja-JP"/>
        </w:rPr>
        <w:instrText>ADDIN CSL_CITATION {"citationItems":[{"id":"ITEM-1","itemData":{"DOI":"10.1029/2010GL046474","ISBN":"0094-8276","ISSN":"00948276","abstract":"Rising temperatures caused by climatic warming may cause poleward range shifts and/or expansions in species distribution. Tropical reef corals (hereafter corals) are some of the world’s most important species, being not only primary producers, but also habitat‐forming species, and thus fundamental ecosystem modification is expected according to changes in their distribution. Although most studies of climate change effects on corals have focused on temperatureinduced coral bleaching in tropical areas, poleward range shifts and/or expansions may also occur in temperate areas. We show the first large‐scale evidence of the poleward range expansion of modern corals, based on 80 years of national records from the temperate areas of Japan, where centurylong measurements of in situ sea‐surface temperatures have shown statistically significant rises. Four major coral species categories, including two key species for reef formation in tropical areas, showed poleward range expansions since the 1930s, whereas no species demonstrated southward range shrinkage or local extinction. The speed of these expansions reached up to 14 km/year, which is far greater than that for other species. Our results, in combination with recent findings suggesting range expansions of tropical coral‐reef associated organisms, strongly suggest that rapid, fundamental modifications of temperate coastal ecosystems could be in progress. Citation: Yamano, H., K. Sugihara, and K. Nomura (2011), Rapid poleward range expansion of tropical reef corals in response to rising sea surface temperatures, Geophys. Res. Lett., 38, L04601, doi:10.1029/2010GL046474","author":[{"dropping-particle":"","family":"Yamano","given":"Hiroya","non-dropping-particle":"","parse-names":false,"suffix":""},{"dropping-particle":"","family":"Sugihara","given":"Kaoru","non-dropping-particle":"","parse-names":false,"suffix":""},{"dropping-particle":"","family":"Nomura","given":"Keiichi","non-dropping-particle":"","parse-names":false,"suffix":""}],"container-title":"Geophysical Research Letters","id":"ITEM-1","issue":"4","issued":{"date-parts":[["2011"]]},"title":"Rapid poleward range expansion of tropical reef corals in response to rising sea surface temperatures","type":"article-journal","volume":"38"},"uris":["http://www.mendeley.com/documents/?uuid=eb0f8848-c1e4-4799-94aa-761a48be9cb6"]}],"mendeley":{"formattedCitation":"(Hiroya Yamano &lt;i&gt;et al.&lt;/i&gt;, 2011)","plainTextFormattedCitation":"(Hiroya Yamano et al., 2011)","previouslyFormattedCitation":"(Hiroya Yamano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iroya Yamano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Species associated with corals also expand their distribution with expansion of distribution of their host corals </w:t>
      </w:r>
      <w:r w:rsidRPr="0008241C">
        <w:rPr>
          <w:sz w:val="22"/>
          <w:szCs w:val="22"/>
          <w:lang w:eastAsia="ja-JP"/>
        </w:rPr>
        <w:fldChar w:fldCharType="begin" w:fldLock="1"/>
      </w:r>
      <w:r w:rsidRPr="0008241C">
        <w:rPr>
          <w:sz w:val="22"/>
          <w:szCs w:val="22"/>
          <w:lang w:eastAsia="ja-JP"/>
        </w:rPr>
        <w:instrText>ADDIN CSL_CITATION {"citationItems":[{"id":"ITEM-1","itemData":{"DOI":"10.1007/s00338-012-0893-0","ISBN":"0094-8276","ISSN":"07224028","author":[{"dropping-particle":"","family":"Yamano","given":"H.","non-dropping-particle":"","parse-names":false,"suffix":""},{"dropping-particle":"","family":"Sugihara","given":"K.","non-dropping-particle":"","parse-names":false,"suffix":""},{"dropping-particle":"","family":"Goto","given":"K.","non-dropping-particle":"","parse-names":false,"suffix":""},{"dropping-particle":"","family":"Kazama","given":"T.","non-dropping-particle":"","parse-names":false,"suffix":""},{"dropping-particle":"","family":"Yokoyama","given":"K.","non-dropping-particle":"","parse-names":false,"suffix":""},{"dropping-particle":"","family":"Okuno","given":"J.","non-dropping-particle":"","parse-names":false,"suffix":""}],"container-title":"Coral Reefs","id":"ITEM-1","issue":"3","issued":{"date-parts":[["2012"]]},"page":"663","title":"Ranges of obligate coral-dwelling crabs extend northward as their hosts move north","type":"article-journal","volume":"31"},"uris":["http://www.mendeley.com/documents/?uuid=e61f6912-bf9a-491a-873f-caa461e8852d"]}],"mendeley":{"formattedCitation":"(H. Yamano &lt;i&gt;et al.&lt;/i&gt;, 2012)","plainTextFormattedCitation":"(H. Yamano et al., 2012)","previouslyFormattedCitation":"(H. Yamano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 Yamano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However, ocean acidification (OA) may limits its poleward expansion as the cold water regions are strongly affected by OA </w:t>
      </w:r>
      <w:r w:rsidRPr="0008241C">
        <w:rPr>
          <w:sz w:val="22"/>
          <w:szCs w:val="22"/>
          <w:lang w:eastAsia="ja-JP"/>
        </w:rPr>
        <w:fldChar w:fldCharType="begin" w:fldLock="1"/>
      </w:r>
      <w:r w:rsidRPr="0008241C">
        <w:rPr>
          <w:sz w:val="22"/>
          <w:szCs w:val="22"/>
          <w:lang w:eastAsia="ja-JP"/>
        </w:rPr>
        <w:instrText>ADDIN CSL_CITATION {"citationItems":[{"id":"ITEM-1","itemData":{"DOI":"10.5194/bg-9-4955-2012","ISBN":"1810-6285","ISSN":"17264170","abstract":"Using results from four coupled global carbon cycle-climate models combined with in situ observations, we estimate the combined effects of future global warming and ocean acidification on potential habitats for tropical/subtropical and temperate coral communities in the seas around Japan. The suitability of the coral habitats are identified primarily on the basis of the currently observed ranges for temperature and saturation states Ω with regard to aragonite (Ωarag). We find that under the \"business as usual\" SRES A2 scenario, coral habitats will expand northward by several hundred kilometers by the end of this century. At the same time, coral habitats are projected to become sandwiched between the tropical regions, where the frequency of coral bleaching will increase, and the temperate-to-subpolar latitudes, where Ωarag will become too low to support sufficiently high calcification rates. As a result, the area of coral habitats around Japan that is suitable to tropical-subtropical communities will be reduced by half by the 2020s to 2030s, and is projected to disappear by the 2030s to 2040s. The suitable habitats for the temperate coral communities are also becoming smaller, although at a less pronounced rate due to their higher tolerance for low Ωarag.","author":[{"dropping-particle":"","family":"Yara","given":"Y.","non-dropping-particle":"","parse-names":false,"suffix":""},{"dropping-particle":"","family":"Vogt","given":"M.","non-dropping-particle":"","parse-names":false,"suffix":""},{"dropping-particle":"","family":"Fujii","given":"M.","non-dropping-particle":"","parse-names":false,"suffix":""},{"dropping-particle":"","family":"Yamano","given":"H.","non-dropping-particle":"","parse-names":false,"suffix":""},{"dropping-particle":"","family":"Hauri","given":"C.","non-dropping-particle":"","parse-names":false,"suffix":""},{"dropping-particle":"","family":"Steinacher","given":"M.","non-dropping-particle":"","parse-names":false,"suffix":""},{"dropping-particle":"","family":"Gruber","given":"N.","non-dropping-particle":"","parse-names":false,"suffix":""},{"dropping-particle":"","family":"Yamanaka","given":"Y.","non-dropping-particle":"","parse-names":false,"suffix":""}],"container-title":"Biogeosciences","id":"ITEM-1","issue":"12","issued":{"date-parts":[["2012"]]},"page":"4955-4968","title":"Ocean acidification limits temperature-induced poleward expansion of coral habitats around Japan","type":"article-journal","volume":"9"},"uris":["http://www.mendeley.com/documents/?uuid=35923fee-fb62-4fe7-998d-1f5eb4af9473"]}],"mendeley":{"formattedCitation":"(Yara &lt;i&gt;et al.&lt;/i&gt;, 2012)","plainTextFormattedCitation":"(Yara et al., 2012)","previouslyFormattedCitation":"(Yara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Yara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w:t>
      </w:r>
    </w:p>
    <w:p w14:paraId="19E5FEEF" w14:textId="77777777" w:rsidR="00A01204" w:rsidRPr="0008241C" w:rsidRDefault="00A01204" w:rsidP="00A01204">
      <w:pPr>
        <w:rPr>
          <w:sz w:val="22"/>
          <w:szCs w:val="22"/>
          <w:lang w:eastAsia="ja-JP"/>
        </w:rPr>
      </w:pPr>
    </w:p>
    <w:p w14:paraId="2771CDC0" w14:textId="3191E251" w:rsidR="00A01204" w:rsidRPr="0008241C" w:rsidRDefault="00A01204" w:rsidP="00A01204">
      <w:pPr>
        <w:rPr>
          <w:sz w:val="22"/>
          <w:szCs w:val="22"/>
          <w:lang w:eastAsia="ja-JP"/>
        </w:rPr>
      </w:pPr>
      <w:r w:rsidRPr="0008241C">
        <w:rPr>
          <w:sz w:val="22"/>
          <w:szCs w:val="22"/>
          <w:lang w:eastAsia="ja-JP"/>
        </w:rPr>
        <w:lastRenderedPageBreak/>
        <w:t>In the Philippines, patterns of coral reef fish disappearances revealed as much as 88</w:t>
      </w:r>
      <w:r w:rsidR="00C934E9">
        <w:rPr>
          <w:sz w:val="22"/>
          <w:szCs w:val="22"/>
          <w:lang w:eastAsia="ja-JP"/>
        </w:rPr>
        <w:t xml:space="preserve"> per cent</w:t>
      </w:r>
      <w:r w:rsidRPr="0008241C">
        <w:rPr>
          <w:sz w:val="22"/>
          <w:szCs w:val="22"/>
          <w:lang w:eastAsia="ja-JP"/>
        </w:rPr>
        <w:t xml:space="preserve"> decline in catch per unit effort since the 1950s for large reef fishes like bumphead parrotfish, humbhead wrasse and giant grouper. Aside from being significant target fish, these fishes are ecologically important. For example, Bumphead parrotfish is very important species to keep coral reefs healthy. While this study is at the country level, but the reef fish species covered are widely distributed within the Indo-Pacific region </w:t>
      </w:r>
      <w:r w:rsidRPr="0008241C">
        <w:rPr>
          <w:sz w:val="22"/>
          <w:szCs w:val="22"/>
          <w:lang w:eastAsia="ja-JP"/>
        </w:rPr>
        <w:fldChar w:fldCharType="begin" w:fldLock="1"/>
      </w:r>
      <w:r w:rsidRPr="0008241C">
        <w:rPr>
          <w:sz w:val="22"/>
          <w:szCs w:val="22"/>
          <w:lang w:eastAsia="ja-JP"/>
        </w:rPr>
        <w:instrText>ADDIN CSL_CITATION {"citationItems":[{"id":"ITEM-1","itemData":{"DOI":"10.1371/journal.pone.0155752","ISSN":"1932-6203","abstract":"In the Philippines, very high fishing pressure coincides with the globally greatest number of shorefish species, yet no long-term fisheries data are available to explore species-level changes that may have occurred widely in the most species rich and vulnerable marine ecosystem, namely coral reefs. Through 2655 face-to-face interviews conducted between August 2012 and July 2014, we used fishers’ recall of past catch rates of reef-associated finfish to infer species disappearances from catches in five marine key biodiversity areas (Lanuza Bay, Danajon Bank, Verde Island Passage, Polillo Islands and Honda Bay). We modeled temporal trends in perceived catch per unit effort (CPUE) based on fishers’ reports of typical good days’ catches using Generalized Linear Mixed Modelling. Fifty-nine different finfish disappeared from catches between the 1950s and 2014; 42 fish were identified to species level, two to genus, seven to family and eight to local name only. Five species occurring at all sites with the greatest number of fishers reporting zero catches were the green bumphead parrotfish (Bolbometopon muricatum), humphead wrasse (Cheilinus undulatus), African pompano (Alectis ciliaris), giant grouper (Epinephelus lanceolatus) and mangrove red snapper (Lutjanus argentimaculatus). Between the 1950s and 2014, the mean perceived CPUE of bumphead parrotfish declined by 88%, that of humphead wrasse by 82%, African pompano by 66%, giant grouper by 74% and mangrove red snapper by 64%. These declines were mainly associated with excess and uncontrolled fishing, fish life-history traits like maximum body size and socio-economic factors like access to market infrastructure and services, and overpopulation. The fishers’ knowledge is indicative of extirpations where evidence for these losses was otherwise lacking. Our models provide information as basis for area-based conservation and regional resource management particularly for the more vulnerable, once common, large, yet wide-ranging reef finfish species.","author":[{"dropping-particle":"","family":"Lavides","given":"Margarita N.","non-dropping-particle":"","parse-names":false,"suffix":""},{"dropping-particle":"V.","family":"Molina","given":"Erina Pauline","non-dropping-particle":"","parse-names":false,"suffix":""},{"dropping-particle":"","family":"la Rosa","given":"Gregorio E.","non-dropping-particle":"de","parse-names":false,"suffix":""},{"dropping-particle":"","family":"Mill","given":"Aileen C.","non-dropping-particle":"","parse-names":false,"suffix":""},{"dropping-particle":"","family":"Rushton","given":"Stephen P.","non-dropping-particle":"","parse-names":false,"suffix":""},{"dropping-particle":"","family":"Stead","given":"Selina M.","non-dropping-particle":"","parse-names":false,"suffix":""},{"dropping-particle":"","family":"Polunin","given":"Nicholas V. C.","non-dropping-particle":"","parse-names":false,"suffix":""}],"container-title":"PLOS ONE","editor":[{"dropping-particle":"","family":"Patterson","given":"Heather M.","non-dropping-particle":"","parse-names":false,"suffix":""}],"id":"ITEM-1","issue":"5","issued":{"date-parts":[["2016","5","18"]]},"page":"e0155752","publisher":"Public Library of Science","title":"Patterns of Coral-Reef Finfish Species Disappearances Inferred from Fishers’ Knowledge in Global Epicentre of Marine Shorefish Diversity","type":"article-journal","volume":"11"},"uris":["http://www.mendeley.com/documents/?uuid=811e5787-855a-3a39-aff8-dfa86bc7b904"]}],"mendeley":{"formattedCitation":"(Lavides &lt;i&gt;et al.&lt;/i&gt;, 2016)","plainTextFormattedCitation":"(Lavides et al., 2016)","previouslyFormattedCitation":"(Lavides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avides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Increasing outbreaks of crown of thorns starfish, a native predator that has boom bust cycles linked to environmental pollution from farm lined estuaries affected The Great Barrier Reef  </w:t>
      </w:r>
      <w:r w:rsidRPr="0008241C">
        <w:rPr>
          <w:sz w:val="22"/>
          <w:szCs w:val="22"/>
          <w:lang w:eastAsia="ja-JP"/>
        </w:rPr>
        <w:fldChar w:fldCharType="begin" w:fldLock="1"/>
      </w:r>
      <w:r w:rsidRPr="0008241C">
        <w:rPr>
          <w:sz w:val="22"/>
          <w:szCs w:val="22"/>
          <w:lang w:eastAsia="ja-JP"/>
        </w:rPr>
        <w:instrText>ADDIN CSL_CITATION {"citationItems":[{"id":"ITEM-1","itemData":{"DOI":"10.1016/j.marpolbul.2015.08.049","ISBN":"0025-326X","ISSN":"18793363","PMID":"26460182","abstract":"In this paper, we postulate a unique environmental triggering sequence for primary outbreaks of crown-of-thorns starfish (COTS, Acanthaster planci) on the central Great Barrier Reef (GBR, Australia). Notably, we extend the previous terrestrial runoffhypothesis, viz. nutrient-enriched terrestrial runoff. →. elevated phytoplankton 'bloom' concentrations. →. enhanced COTS larval survival, to include the additional importance of strong larvae retention around reefs or within reef groups (clusters) that share enhanced phytoplankton concentrations. For the central GBR, this scenario is shown to occur when El Niño-Southern Oscillation (ENSO) linked hydrodynamic conditions cause the 'regional' larval connectivity network to fragment into smaller 'local' reef clusters due to low ocean current velocities. As inter-annual variations in hydrodynamic circulation patterns are not amenable to direct management intervention, the ability to reduce the future frequency of COTS outbreaks on the central GBR is shown to be contingent on reducing terrestrial bioavailable nutrient loads ~. 20-40%.","author":[{"dropping-particle":"","family":"Wooldridge","given":"Scott A.","non-dropping-particle":"","parse-names":false,"suffix":""},{"dropping-particle":"","family":"Brodie","given":"Jon E.","non-dropping-particle":"","parse-names":false,"suffix":""}],"container-title":"Marine Pollution Bulletin","id":"ITEM-1","issued":{"date-parts":[["2015"]]},"title":"Environmental triggers for primary outbreaks of crown-of-thorns starfish on the Great Barrier Reef, Australia","type":"article-journal"},"uris":["http://www.mendeley.com/documents/?uuid=f9930fbd-a710-3fbc-a7a5-b8418a94f803"]}],"mendeley":{"formattedCitation":"(Wooldridge &amp; Brodie, 2015)","plainTextFormattedCitation":"(Wooldridge &amp; Brodie, 2015)","previouslyFormattedCitation":"(Wooldridge &amp; Brodie,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Wooldridge &amp; Brodie, 2015)</w:t>
      </w:r>
      <w:r w:rsidRPr="0008241C">
        <w:rPr>
          <w:sz w:val="22"/>
          <w:szCs w:val="22"/>
          <w:lang w:eastAsia="ja-JP"/>
        </w:rPr>
        <w:fldChar w:fldCharType="end"/>
      </w:r>
      <w:r w:rsidRPr="0008241C">
        <w:rPr>
          <w:sz w:val="22"/>
          <w:szCs w:val="22"/>
        </w:rPr>
        <w:t xml:space="preserve">. Coral bleaching events are also increasingly devastating to the northern two thirds of the reef over the last few years where coral-algae associations are disrupted by high sea temperature </w:t>
      </w:r>
      <w:r w:rsidRPr="0008241C">
        <w:rPr>
          <w:sz w:val="22"/>
          <w:szCs w:val="22"/>
        </w:rPr>
        <w:fldChar w:fldCharType="begin" w:fldLock="1"/>
      </w:r>
      <w:r w:rsidRPr="0008241C">
        <w:rPr>
          <w:sz w:val="22"/>
          <w:szCs w:val="22"/>
        </w:rPr>
        <w:instrText>ADDIN CSL_CITATION {"citationItems":[{"id":"ITEM-1","itemData":{"DOI":"10.1126/science.aac7125","ISBN":"9788578110796","ISSN":"0036-8075","PMID":"25246403","abstract":"Coral bleaching events threaten the sustainability of the Great Barrier Reef (GBR). Here we show that bleaching events of the past three decades have been mitigated by induced thermal tolerance of reef-building corals, and this protective mechanism is likely to be lost under near-future climate change scenarios.We show that 75% of past thermal stress events have been characterized by a temperature trajectory that subjects corals to a protective, sub-bleaching stress, before reaching temperatures that cause bleaching. Such conditions confer thermal tolerance, decreasing coral cell mortality and symbiont loss during bleaching by over 50%. We find that near-future increases in local temperature of as little as 0.5°C result in this protective mechanism being lost, which may increase the rate of degradation of the GBR","author":[{"dropping-particle":"","family":"Ainsworth","given":"Tracy D.","non-dropping-particle":"","parse-names":false,"suffix":""},{"dropping-particle":"","family":"Heron","given":"Scott F.","non-dropping-particle":"","parse-names":false,"suffix":""},{"dropping-particle":"","family":"Ortiz","given":"Juan Carlos","non-dropping-particle":"","parse-names":false,"suffix":""},{"dropping-particle":"","family":"Mumby","given":"Peter J.","non-dropping-particle":"","parse-names":false,"suffix":""},{"dropping-particle":"","family":"Grech","given":"Alana","non-dropping-particle":"","parse-names":false,"suffix":""},{"dropping-particle":"","family":"Ogawa","given":"Daisie","non-dropping-particle":"","parse-names":false,"suffix":""},{"dropping-particle":"","family":"Eakin","given":"C. Mark","non-dropping-particle":"","parse-names":false,"suffix":""},{"dropping-particle":"","family":"Leggat","given":"William","non-dropping-particle":"","parse-names":false,"suffix":""}],"container-title":"Science","id":"ITEM-1","issue":"6283","issued":{"date-parts":[["2016","4","15"]]},"page":"338-342","title":"Climate change disables coral bleaching protection on the Great Barrier Reef","type":"article-journal","volume":"352"},"uris":["http://www.mendeley.com/documents/?uuid=a7c3bea6-70cb-4d26-9677-2ed93d8d9c37"]}],"mendeley":{"formattedCitation":"(Ainsworth &lt;i&gt;et al.&lt;/i&gt;, 2016)","plainTextFormattedCitation":"(Ainsworth et al., 2016)","previouslyFormattedCitation":"(Ainsworth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Ainsworth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r w:rsidRPr="0008241C">
        <w:rPr>
          <w:sz w:val="22"/>
          <w:szCs w:val="22"/>
          <w:lang w:eastAsia="ja-JP"/>
        </w:rPr>
        <w:t xml:space="preserve">Prior to recent bleaching in Australia, there has been an increase of coral reef area which is attributed to establishment of several protected areas </w:t>
      </w:r>
      <w:r w:rsidRPr="0008241C">
        <w:rPr>
          <w:sz w:val="22"/>
          <w:szCs w:val="22"/>
          <w:lang w:eastAsia="ja-JP"/>
        </w:rPr>
        <w:fldChar w:fldCharType="begin" w:fldLock="1"/>
      </w:r>
      <w:r w:rsidRPr="0008241C">
        <w:rPr>
          <w:sz w:val="22"/>
          <w:szCs w:val="22"/>
          <w:lang w:eastAsia="ja-JP"/>
        </w:rPr>
        <w:instrText>ADDIN CSL_CITATION {"citationItems":[{"id":"ITEM-1","itemData":{"DOI":"10.1073/pnas.0905620106","ISBN":"0027-8424","ISSN":"1091-6490","PMID":"19587236","abstract":"Coastal ecosystems and the services they provide are adversely affected by a wide variety of human activities. In particular,seagrass meadows are negatively affected by impacts accruing from the billion or more people who live within 50 km of them. Seagrass meadows provide important ecosystem services,including an estimated1.9 trillion per year in the form of nutrient cycling; an order of magnitude enhancement of coral reef fish productivity; a habitat for thousands of fish,bird,and invertebrate species; and a major food source for endangered dugong,manatee,and green turtle. Although individual impacts from coastal development,degraded water quality,and climate change have been documented,there has been no quantitative global assessment of seagrass loss until now. Our comprehensive global assessment of 215 studies found that seagrasses have been disappearing at a rate of 110 km2 yr−1 since 1980 and that 29%of the known areal extent has disappeared since seagrass areas were initially recorded in 1879. Furthermore,rates of decline have accelerated from a median of 0.9%yr−1 before 1940 to 7%yr−1 since 1990. Seagrass loss rates are comparable to those reported for mangroves,coral reefs,and tropical rainforests and place seagrass meadows among the most threatened ecosystems on earth.","author":[{"dropping-particle":"","family":"Waycott","given":"Michelle","non-dropping-particle":"","parse-names":false,"suffix":""},{"dropping-particle":"","family":"Duarte","given":"Carlos M.","non-dropping-particle":"","parse-names":false,"suffix":""},{"dropping-particle":"","family":"Carruthers","given":"Tim J. B.","non-dropping-particle":"","parse-names":false,"suffix":""},{"dropping-particle":"","family":"Orth","given":"Robert J.","non-dropping-particle":"","parse-names":false,"suffix":""},{"dropping-particle":"","family":"Dennison","given":"William C.","non-dropping-particle":"","parse-names":false,"suffix":""},{"dropping-particle":"","family":"Olyarnik","given":"Suzanne","non-dropping-particle":"","parse-names":false,"suffix":""},{"dropping-particle":"","family":"Calladine","given":"Ainsley","non-dropping-particle":"","parse-names":false,"suffix":""},{"dropping-particle":"","family":"Fourqurean","given":"James W.","non-dropping-particle":"","parse-names":false,"suffix":""},{"dropping-particle":"","family":"Heck","given":"Kenneth L.","non-dropping-particle":"","parse-names":false,"suffix":""},{"dropping-particle":"","family":"Hughes","given":"A. Randall","non-dropping-particle":"","parse-names":false,"suffix":""},{"dropping-particle":"","family":"Kendrick","given":"Gary A.","non-dropping-particle":"","parse-names":false,"suffix":""},{"dropping-particle":"","family":"Kenworthy","given":"W. Judson","non-dropping-particle":"","parse-names":false,"suffix":""},{"dropping-particle":"","family":"Short","given":"Frederick T.","non-dropping-particle":"","parse-names":false,"suffix":""},{"dropping-particle":"","family":"Williams","given":"Susan L.","non-dropping-particle":"","parse-names":false,"suffix":""}],"container-title":"Proceedings of the National Academy of Sciences of the United States of America","id":"ITEM-1","issue":"30","issued":{"date-parts":[["2009"]]},"page":"12377-81","title":"Accelerating loss of seagrasses across the globe threatens coastal ecosystems","type":"article-journal","volume":"106"},"uris":["http://www.mendeley.com/documents/?uuid=dcfd8899-c931-43c1-84fb-b675f13fca26"]}],"mendeley":{"formattedCitation":"(Waycott &lt;i&gt;et al.&lt;/i&gt;, 2009)","plainTextFormattedCitation":"(Waycott et al., 2009)","previouslyFormattedCitation":"(Waycott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aycott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w:t>
      </w:r>
      <w:r w:rsidRPr="0008241C">
        <w:rPr>
          <w:sz w:val="22"/>
          <w:szCs w:val="22"/>
        </w:rPr>
        <w:t xml:space="preserve">Habitats and communities in the Great Barrier Reef ranged from poor to worsening at the end of 2015, although some species like green turtle populations improved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rPr>
        <w:t xml:space="preserve">. </w:t>
      </w:r>
      <w:r w:rsidRPr="0008241C">
        <w:rPr>
          <w:sz w:val="22"/>
          <w:szCs w:val="22"/>
          <w:lang w:eastAsia="ja-JP"/>
        </w:rPr>
        <w:t xml:space="preserve"> </w:t>
      </w:r>
    </w:p>
    <w:p w14:paraId="53EEF7B2" w14:textId="77777777" w:rsidR="00A01204" w:rsidRPr="0008241C" w:rsidRDefault="00A01204" w:rsidP="00A01204">
      <w:pPr>
        <w:rPr>
          <w:sz w:val="22"/>
          <w:szCs w:val="22"/>
          <w:lang w:eastAsia="ja-JP"/>
        </w:rPr>
      </w:pPr>
    </w:p>
    <w:p w14:paraId="11A1434E" w14:textId="65B8C1E6" w:rsidR="00A01204" w:rsidRPr="0008241C" w:rsidRDefault="00A01204" w:rsidP="00A01204">
      <w:pPr>
        <w:rPr>
          <w:sz w:val="22"/>
          <w:szCs w:val="22"/>
        </w:rPr>
      </w:pPr>
      <w:r w:rsidRPr="0008241C">
        <w:rPr>
          <w:rFonts w:eastAsia="Calibri"/>
          <w:bCs/>
          <w:sz w:val="22"/>
          <w:szCs w:val="22"/>
        </w:rPr>
        <w:t xml:space="preserve">Among the most serious emerging threats to coral reefs are coral diseases, which have </w:t>
      </w:r>
      <w:r w:rsidRPr="0008241C">
        <w:rPr>
          <w:rFonts w:eastAsia="Calibri"/>
          <w:sz w:val="22"/>
          <w:szCs w:val="22"/>
        </w:rPr>
        <w:t xml:space="preserve">devastated coral populations throughout the Caribbean since the 1980s and accompanied the mass coral bleaching there in 2005 and 2006 </w:t>
      </w:r>
      <w:r w:rsidRPr="0008241C">
        <w:rPr>
          <w:rFonts w:eastAsia="Calibri"/>
          <w:sz w:val="22"/>
          <w:szCs w:val="22"/>
        </w:rPr>
        <w:fldChar w:fldCharType="begin" w:fldLock="1"/>
      </w:r>
      <w:r w:rsidRPr="0008241C">
        <w:rPr>
          <w:rFonts w:eastAsia="Calibri"/>
          <w:sz w:val="22"/>
          <w:szCs w:val="22"/>
        </w:rPr>
        <w:instrText>ADDIN CSL_CITATION {"citationItems":[{"id":"ITEM-1","itemData":{"author":[{"dropping-particle":"","family":"Wilkinson","given":"Clive","non-dropping-particle":"","parse-names":false,"suffix":""}],"id":"ITEM-1","issued":{"date-parts":[["2008"]]},"number-of-pages":"296","publisher-place":"Townsville, Australia","title":"Status of Coral Reefs of the World :","type":"report"},"uris":["http://www.mendeley.com/documents/?uuid=0117b144-966a-30c7-959b-aaf49626a574"]}],"mendeley":{"formattedCitation":"(Wilkinson, 2008)","plainTextFormattedCitation":"(Wilkinson, 2008)","previouslyFormattedCitation":"(Wilkinson, 2008)"},"properties":{"noteIndex":0},"schema":"https://github.com/citation-style-language/schema/raw/master/csl-citation.json"}</w:instrText>
      </w:r>
      <w:r w:rsidRPr="0008241C">
        <w:rPr>
          <w:rFonts w:eastAsia="Calibri"/>
          <w:sz w:val="22"/>
          <w:szCs w:val="22"/>
        </w:rPr>
        <w:fldChar w:fldCharType="separate"/>
      </w:r>
      <w:r w:rsidRPr="0008241C">
        <w:rPr>
          <w:rFonts w:eastAsia="Calibri"/>
          <w:noProof/>
          <w:sz w:val="22"/>
          <w:szCs w:val="22"/>
        </w:rPr>
        <w:t>(Wilkinson, 2008)</w:t>
      </w:r>
      <w:r w:rsidRPr="0008241C">
        <w:rPr>
          <w:rFonts w:eastAsia="Calibri"/>
          <w:sz w:val="22"/>
          <w:szCs w:val="22"/>
        </w:rPr>
        <w:fldChar w:fldCharType="end"/>
      </w:r>
      <w:r w:rsidRPr="0008241C">
        <w:rPr>
          <w:rFonts w:eastAsia="Calibri"/>
          <w:sz w:val="22"/>
          <w:szCs w:val="22"/>
        </w:rPr>
        <w:t>. Over</w:t>
      </w:r>
      <w:r w:rsidRPr="0008241C">
        <w:rPr>
          <w:sz w:val="22"/>
          <w:szCs w:val="22"/>
        </w:rPr>
        <w:t xml:space="preserve"> 90</w:t>
      </w:r>
      <w:r w:rsidR="00C934E9">
        <w:rPr>
          <w:sz w:val="22"/>
          <w:szCs w:val="22"/>
        </w:rPr>
        <w:t xml:space="preserve"> per cent</w:t>
      </w:r>
      <w:r w:rsidRPr="0008241C">
        <w:rPr>
          <w:sz w:val="22"/>
          <w:szCs w:val="22"/>
        </w:rPr>
        <w:t xml:space="preserve"> of the main reef forming corals in the Caribbean have now died due to coral disease</w:t>
      </w:r>
      <w:r w:rsidRPr="0008241C">
        <w:rPr>
          <w:rFonts w:eastAsia="Calibri"/>
          <w:sz w:val="22"/>
          <w:szCs w:val="22"/>
        </w:rPr>
        <w:t xml:space="preserve"> with the severity of disease outbreaks commonly correlated with corals stressed by bleaching </w:t>
      </w:r>
      <w:r w:rsidRPr="0008241C">
        <w:rPr>
          <w:rFonts w:eastAsia="Calibri"/>
          <w:sz w:val="22"/>
          <w:szCs w:val="22"/>
        </w:rPr>
        <w:fldChar w:fldCharType="begin" w:fldLock="1"/>
      </w:r>
      <w:r w:rsidRPr="0008241C">
        <w:rPr>
          <w:rFonts w:eastAsia="Calibri"/>
          <w:sz w:val="22"/>
          <w:szCs w:val="22"/>
        </w:rPr>
        <w:instrText>ADDIN CSL_CITATION {"citationItems":[{"id":"ITEM-1","itemData":{"author":[{"dropping-particle":"","family":"Wilkinson","given":"Clive","non-dropping-particle":"","parse-names":false,"suffix":""}],"id":"ITEM-1","issued":{"date-parts":[["2008"]]},"number-of-pages":"296","publisher-place":"Townsville, Australia","title":"Status of Coral Reefs of the World :","type":"report"},"uris":["http://www.mendeley.com/documents/?uuid=0117b144-966a-30c7-959b-aaf49626a574"]}],"mendeley":{"formattedCitation":"(Wilkinson, 2008)","plainTextFormattedCitation":"(Wilkinson, 2008)","previouslyFormattedCitation":"(Wilkinson, 2008)"},"properties":{"noteIndex":0},"schema":"https://github.com/citation-style-language/schema/raw/master/csl-citation.json"}</w:instrText>
      </w:r>
      <w:r w:rsidRPr="0008241C">
        <w:rPr>
          <w:rFonts w:eastAsia="Calibri"/>
          <w:sz w:val="22"/>
          <w:szCs w:val="22"/>
        </w:rPr>
        <w:fldChar w:fldCharType="separate"/>
      </w:r>
      <w:r w:rsidRPr="0008241C">
        <w:rPr>
          <w:rFonts w:eastAsia="Calibri"/>
          <w:noProof/>
          <w:sz w:val="22"/>
          <w:szCs w:val="22"/>
        </w:rPr>
        <w:t>(Wilkinson, 2008)</w:t>
      </w:r>
      <w:r w:rsidRPr="0008241C">
        <w:rPr>
          <w:rFonts w:eastAsia="Calibri"/>
          <w:sz w:val="22"/>
          <w:szCs w:val="22"/>
        </w:rPr>
        <w:fldChar w:fldCharType="end"/>
      </w:r>
      <w:r w:rsidRPr="0008241C">
        <w:rPr>
          <w:rFonts w:eastAsia="Calibri"/>
          <w:sz w:val="22"/>
          <w:szCs w:val="22"/>
        </w:rPr>
        <w:t>. Coral diseases are also being observed more frequently on Indo-Pacific reefs in</w:t>
      </w:r>
      <w:r w:rsidRPr="0008241C">
        <w:rPr>
          <w:sz w:val="22"/>
          <w:szCs w:val="22"/>
        </w:rPr>
        <w:t xml:space="preserve"> heretofore unrecorded places such the Great Barrier Reef, areas of Marovo Lagoon in the Solomon Islands and the Northwestern Hawaiian Islands. The outbreaks seem to be related to bacterial infections and other introduced disease organisms, increasing pollution, human disturbance and increasing sea temperature, all of which have put reef-forming corals at serious risk. </w:t>
      </w:r>
    </w:p>
    <w:p w14:paraId="729FC06E" w14:textId="77777777" w:rsidR="00A01204" w:rsidRPr="0008241C" w:rsidRDefault="00A01204" w:rsidP="00A01204">
      <w:pPr>
        <w:rPr>
          <w:sz w:val="22"/>
          <w:szCs w:val="22"/>
        </w:rPr>
      </w:pPr>
    </w:p>
    <w:p w14:paraId="75A62588" w14:textId="77777777" w:rsidR="00A01204" w:rsidRPr="0008241C" w:rsidRDefault="00A01204" w:rsidP="00A01204">
      <w:pPr>
        <w:rPr>
          <w:sz w:val="22"/>
          <w:szCs w:val="22"/>
          <w:lang w:eastAsia="ja-JP"/>
        </w:rPr>
      </w:pPr>
      <w:r w:rsidRPr="0008241C">
        <w:rPr>
          <w:sz w:val="22"/>
          <w:szCs w:val="22"/>
          <w:lang w:eastAsia="ja-JP"/>
        </w:rPr>
        <w:t xml:space="preserve">Several studies have demonstrated that mussels play an important role in building the reefs and ecosystem functioning in reef area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Dittmann","given":"Sabine","non-dropping-particle":"","parse-names":false,"suffix":""}],"container-title":"Helgoländer Meeresuntersuchungen","id":"ITEM-1","issue":"3","issued":{"date-parts":[["1990"]]},"page":"335-352","title":"Mussel beds—amensalism or amelioration for intertidal fauna?","type":"article-journal","volume":"352"},"uris":["http://www.mendeley.com/documents/?uuid=8d637841-485b-41a9-982c-a6d10b9b2e0a"]},{"id":"ITEM-2","itemData":{"DOI":"10.1007/s10530-009-9425-4","ISBN":"1387-3547","ISSN":"13873547","abstract":"Since 1998 the non-indigenous Pacific oyster Crassostrea gigas (Thunberg 1793) has been invading the Wadden Sea of Lower Saxony, southern German Bight. C. gigas settles predominantly on intertidal Mytilus-beds (M. edulis L.) and subsequently create rigid reef-like structures. Both bivalve species are ecosystem engineers in sedimentary tidal flats. They provide hard substrate for sessile species, mobile organisms find refuge within the habitat matrix of dense suspension feeders, and biodeposits enrich the sediments with organic matter. The transformation of Mytilus-beds into Crassostrea-reefs gives rise to the question whether the invader may affect the native community. We investigated two parts of a changing bivalve bed in the backbarrier area of the island of Juist in March 2005. One part was still dominated by M. edulis whereas the other part was already densely colonized by C. gigas. Crassostrea-reefs compensate for the conceivable loss of Mytilus-beds in the intertidal of the Wadden Sea by replacing the ecological function of M. edulis. There was no indication of a suppression of indigenous species. This even applied to M. edulis, which persisted at the site invaded by C. gigas. The associated macrofaunal community showed increased species richness, abundance, biomass, and diversity in the Crassostrea-reef. The latter particularly favored sessile species like anthozoans, hydrozoans, and barnacles. Higher abundance and biomass for vagile epizoic species like the shore crab Carcinus maenas and the periwinkle Littorina littorea also occurred among oysters. Abundance of deposit feeding oligochaetes was enhanced by oysters as well. More opportunistic, facultative filter-feeding polychaetes occurred in the Crassostrea-reef.","author":[{"dropping-particle":"","family":"Markert","given":"Alexandra","non-dropping-particle":"","parse-names":false,"suffix":""},{"dropping-particle":"","family":"Wehrmann","given":"Achim","non-dropping-particle":"","parse-names":false,"suffix":""},{"dropping-particle":"","family":"Kroncke","given":"Ingrid","non-dropping-particle":"","parse-names":false,"suffix":""}],"container-title":"Biological Invasions","id":"ITEM-2","issue":"1","issued":{"date-parts":[["2009","1","30"]]},"page":"15-32","title":"Recently established Crassostrea-reefs versus native Mytilus-beds: Differences in ecosystem engineering affects the macrofaunal communities (Wadden Sea of Lower Saxony, southern German Bight)","type":"article-journal","volume":"12"},"uris":["http://www.mendeley.com/documents/?uuid=1b8b6171-4a0d-46f9-917a-e399b033d63d"]},{"id":"ITEM-3","itemData":{"DOI":"10.3354/ab00096","ISBN":"1864-7790","ISSN":"18647782","abstract":"Mytilus sp. is a habitat-modifying species that can influence biodiversity by facilitation and inhibition of species. We investigated the relationship between size of Mytilus patches, sediment characteristics and species richness of associated macrofauna, meiofauna and macroalgae on sandy sediments at 7 m depth in the Askö area, northern Baltic proper. A total of 24 associated macrofauna species were identified, 11 of which were not present on bare sediment outside the patches. The bare sediment had on average 5 species, which increased to 6 associated species at a mussel patch size of 5 cm2 and 17 species at 314 cm2, which was &gt;85% of the associated species in a nearby large mussel bed. The diversity of macro-infauna was higher in mussel patches compared to sediment. Macroal-gae, being dependent on mussel shell as substrate or on attachment by byssus threads, were not found outside patches. Sediment contents of total carbon and nitrogen were significantly higher within patches than outside, mainly due to the mussels' filtration and biodeposition of small nutrient-rich particles. Diversity of meiofauna did not change with patch size, but total abundance of Nema-toda was higher within patches. As patch size increased, the effects of Mytilus on the sediment characteristics became stronger, but few negative effects of increased biodeposition were seen on species richness. The results show that mussel patches represent islands of high biodiversity in sediment areas and belong to the most species-rich habitats in the Baltic Sea, due to structural and functional effects. © Inter-Research 2008.","author":[{"dropping-particle":"","family":"Norling","given":"Pia","non-dropping-particle":"","parse-names":false,"suffix":""},{"dropping-particle":"","family":"Kautsky","given":"Nils","non-dropping-particle":"","parse-names":false,"suffix":""}],"container-title":"Aquatic Biology","id":"ITEM-3","issue":"1","issued":{"date-parts":[["2008"]]},"page":"75-87","title":"Patches of the mussel Mytilus sp. are islands of high biodiversity in subtidal sediment habitats in the Baltic sea","type":"article-journal","volume":"4"},"uris":["http://www.mendeley.com/documents/?uuid=f1b2688a-5874-4410-b2c4-fe9c1ed90665"]}],"mendeley":{"formattedCitation":"(Dittmann, 1990; Markert &lt;i&gt;et al.&lt;/i&gt;, 2009; Norling &amp; Kautsky, 2008)","plainTextFormattedCitation":"(Dittmann, 1990; Markert et al., 2009; Norling &amp; Kautsky, 2008)","previouslyFormattedCitation":"(Dittmann, 1990; Markert &lt;i&gt;et al.&lt;/i&gt;, 2009; Norling &amp; Kautsky,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ittmann, 1990; Markert </w:t>
      </w:r>
      <w:r w:rsidRPr="0008241C">
        <w:rPr>
          <w:i/>
          <w:noProof/>
          <w:sz w:val="22"/>
          <w:szCs w:val="22"/>
          <w:lang w:eastAsia="ja-JP"/>
        </w:rPr>
        <w:t>et al.</w:t>
      </w:r>
      <w:r w:rsidRPr="0008241C">
        <w:rPr>
          <w:noProof/>
          <w:sz w:val="22"/>
          <w:szCs w:val="22"/>
          <w:lang w:eastAsia="ja-JP"/>
        </w:rPr>
        <w:t>, 2009; Norling &amp; Kautsky, 2008)</w:t>
      </w:r>
      <w:r w:rsidRPr="0008241C">
        <w:rPr>
          <w:sz w:val="22"/>
          <w:szCs w:val="22"/>
          <w:lang w:eastAsia="ja-JP"/>
        </w:rPr>
        <w:fldChar w:fldCharType="end"/>
      </w:r>
      <w:r w:rsidRPr="0008241C">
        <w:rPr>
          <w:sz w:val="22"/>
          <w:szCs w:val="22"/>
          <w:lang w:eastAsia="ja-JP"/>
        </w:rPr>
        <w:t xml:space="preserve">. Reefs themselves are important foraging grounds for avian species </w:t>
      </w:r>
      <w:r w:rsidRPr="0008241C">
        <w:rPr>
          <w:sz w:val="22"/>
          <w:szCs w:val="22"/>
          <w:lang w:eastAsia="ja-JP"/>
        </w:rPr>
        <w:fldChar w:fldCharType="begin" w:fldLock="1"/>
      </w:r>
      <w:r w:rsidRPr="0008241C">
        <w:rPr>
          <w:sz w:val="22"/>
          <w:szCs w:val="22"/>
          <w:lang w:eastAsia="ja-JP"/>
        </w:rPr>
        <w:instrText>ADDIN CSL_CITATION {"citationItems":[{"id":"ITEM-1","itemData":{"DOI":"10.3354/meps259173","ISBN":"0171-8630","ISSN":"01718630","abstract":"http://dx.doi.org/10.3354/meps259173","author":[{"dropping-particle":"","family":"Caldow","given":"R. W G","non-dropping-particle":"","parse-names":false,"suffix":""},{"dropping-particle":"","family":"Beadman","given":"H. A.","non-dropping-particle":"","parse-names":false,"suffix":""},{"dropping-particle":"","family":"McGrorty","given":"S.","non-dropping-particle":"","parse-names":false,"suffix":""},{"dropping-particle":"","family":"Kaiser","given":"M. J.","non-dropping-particle":"","parse-names":false,"suffix":""},{"dropping-particle":"","family":"Goss-Custard","given":"J. D.","non-dropping-particle":"","parse-names":false,"suffix":""},{"dropping-particle":"","family":"Mould","given":"K.","non-dropping-particle":"","parse-names":false,"suffix":""},{"dropping-particle":"","family":"Wilson","given":"A.","non-dropping-particle":"","parse-names":false,"suffix":""}],"container-title":"Marine Ecology Progress Series","id":"ITEM-1","issued":{"date-parts":[["2003"]]},"page":"173-183","title":"Effects of intertidal mussel cultivation on bird assemblages","type":"article-journal","volume":"259"},"uris":["http://www.mendeley.com/documents/?uuid=28333c52-bdeb-4c2f-a310-e255caa5c7b2"]},{"id":"ITEM-2","itemData":{"DOI":"10.1007/BF02908720","ISSN":"0174-3597","abstract":"Abstract&amp;nbsp;&amp;nbsp;Predation by eiders, oystercatchers and herring gulls on natural mssel bedsMytilus edulis was studied in the Königshafen, a sheltered bay in the Wadden Sea. About 15 ha (2.5%) of the Königshafen were covered with mussel patches of a biomass of about 1300 g AFDW m−2. The biomass on the mussel beds was dominated by old mussels and found to be constant over several years. Birds annually removed 30% of the standing stock. Eiders were by far the most important predators and consumed 346 g AFDW m−2, followed by oystercatchers with 28 g AFDW m−2 and herring gulls with 3.6 g AFDW m−2. Birds consumed a substantial part of the annual production of the mussel beds which was estimated from literature data to be approx. 500 to 600 g AFDW m−2. As other predators were absent, the production of the mussels was sufficient to sustain the high predation rate by birds. Stable mussel beds form a short and efficient link between primary production and bird predation which is unusual for the Wadden Sea, where the main part of primary food supply is thought to be unavailable for higher trophic levels.","author":[{"dropping-particle":"","family":"Nehls","given":"G.","non-dropping-particle":"","parse-names":false,"suffix":""},{"dropping-particle":"","family":"Hertzler","given":"I.","non-dropping-particle":"","parse-names":false,"suffix":""},{"dropping-particle":"","family":"Scheiffarth","given":"G.","non-dropping-particle":"","parse-names":false,"suffix":""}],"container-title":"Helgoländer Meeresuntersuchungen","id":"ITEM-2","issued":{"date-parts":[["1997"]]},"page":"361-372","title":"Stable mussel Mytilus edulis beds in the Wadden Sea—They're just for the birds","type":"article-journal","volume":"51"},"uris":["http://www.mendeley.com/documents/?uuid=70dc32cf-41b0-4342-bb48-f688cea05540"]}],"mendeley":{"formattedCitation":"(Caldow &lt;i&gt;et al.&lt;/i&gt;, 2003; Nehls &lt;i&gt;et al.&lt;/i&gt;, 1997)","plainTextFormattedCitation":"(Caldow et al., 2003; Nehls et al., 1997)","previouslyFormattedCitation":"(Caldow &lt;i&gt;et al.&lt;/i&gt;, 2003; Nehls &lt;i&gt;et al.&lt;/i&gt;, 199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aldow </w:t>
      </w:r>
      <w:r w:rsidRPr="0008241C">
        <w:rPr>
          <w:i/>
          <w:noProof/>
          <w:sz w:val="22"/>
          <w:szCs w:val="22"/>
          <w:lang w:eastAsia="ja-JP"/>
        </w:rPr>
        <w:t>et al.</w:t>
      </w:r>
      <w:r w:rsidRPr="0008241C">
        <w:rPr>
          <w:noProof/>
          <w:sz w:val="22"/>
          <w:szCs w:val="22"/>
          <w:lang w:eastAsia="ja-JP"/>
        </w:rPr>
        <w:t xml:space="preserve">, 2003; Nehls </w:t>
      </w:r>
      <w:r w:rsidRPr="0008241C">
        <w:rPr>
          <w:i/>
          <w:noProof/>
          <w:sz w:val="22"/>
          <w:szCs w:val="22"/>
          <w:lang w:eastAsia="ja-JP"/>
        </w:rPr>
        <w:t>et al.</w:t>
      </w:r>
      <w:r w:rsidRPr="0008241C">
        <w:rPr>
          <w:noProof/>
          <w:sz w:val="22"/>
          <w:szCs w:val="22"/>
          <w:lang w:eastAsia="ja-JP"/>
        </w:rPr>
        <w:t>, 1997)</w:t>
      </w:r>
      <w:r w:rsidRPr="0008241C">
        <w:rPr>
          <w:sz w:val="22"/>
          <w:szCs w:val="22"/>
          <w:lang w:eastAsia="ja-JP"/>
        </w:rPr>
        <w:fldChar w:fldCharType="end"/>
      </w:r>
      <w:r w:rsidRPr="0008241C">
        <w:rPr>
          <w:sz w:val="22"/>
          <w:szCs w:val="22"/>
          <w:lang w:eastAsia="ja-JP"/>
        </w:rPr>
        <w:t>, blue mussel (</w:t>
      </w:r>
      <w:r w:rsidRPr="0008241C">
        <w:rPr>
          <w:i/>
          <w:sz w:val="22"/>
          <w:szCs w:val="22"/>
          <w:lang w:eastAsia="ja-JP"/>
        </w:rPr>
        <w:t>Mytilus edulis</w:t>
      </w:r>
      <w:r w:rsidRPr="0008241C">
        <w:rPr>
          <w:sz w:val="22"/>
          <w:szCs w:val="22"/>
          <w:lang w:eastAsia="ja-JP"/>
        </w:rPr>
        <w:t>), and Pacific oysters (</w:t>
      </w:r>
      <w:r w:rsidRPr="0008241C">
        <w:rPr>
          <w:i/>
          <w:sz w:val="22"/>
          <w:szCs w:val="22"/>
          <w:lang w:eastAsia="ja-JP"/>
        </w:rPr>
        <w:t>Crassostrea gigas</w:t>
      </w:r>
      <w:r w:rsidRPr="0008241C">
        <w:rPr>
          <w:sz w:val="22"/>
          <w:szCs w:val="22"/>
          <w:lang w:eastAsia="ja-JP"/>
        </w:rPr>
        <w:t xml:space="preserve">) which are sensitive to changes in habitat conditions </w:t>
      </w:r>
      <w:r w:rsidRPr="0008241C">
        <w:rPr>
          <w:sz w:val="22"/>
          <w:szCs w:val="22"/>
          <w:lang w:eastAsia="ja-JP"/>
        </w:rPr>
        <w:fldChar w:fldCharType="begin" w:fldLock="1"/>
      </w:r>
      <w:r w:rsidRPr="0008241C">
        <w:rPr>
          <w:sz w:val="22"/>
          <w:szCs w:val="22"/>
          <w:lang w:eastAsia="ja-JP"/>
        </w:rPr>
        <w:instrText>ADDIN CSL_CITATION {"citationItems":[{"id":"ITEM-1","itemData":{"DOI":"10.1034/j.1600-0706.2003.12322.x","ISBN":"1600-0706","ISSN":"0030-1299","abstract":"Mollusk shells are abundant, persistent, ubiquitous physical structures in aquatic habitats. Using an ecosystem engineering perspective, we identify general roles of mollusk shell production in aquatic ecosystems. Shells are substrata for attachment of epibionts, provide refuges from predation, physical or physiological stress, and control transport of solutes and particles in the benthic environment. Changes in availability of these resources caused by shell production have important conse- quences for other organisms. Colonization of shelled habitat depends on individual shell traits and spatial arrangement of shells, which determine access of organisms to resources and the degree to which biotic or abiotic forces are modulated. Shell production will increase species richness at the landscape level if shells create resources that are not otherwise available and species are present that use these resources. Changes in the availability of resources caused by shells and the resulting effects on other organisms have both positive and negative feedbacks to these engineers. Positive feedbacks appear to be most frequently mediated by changes in resource availability, whereas negative feedbacks appear to be most frequently mediated by organisms. Given the diversity of species that depend upon resources controlled by shells and rapid changes in global shell production that are occurring due to human activities, we suggest that shell producers should not be neglected as a targets of conservation, restoration and habitat management.","author":[{"dropping-particle":"","family":"Gutiérrez","given":"Jorge L.","non-dropping-particle":"","parse-names":false,"suffix":""},{"dropping-particle":"","family":"Jones","given":"Clive G.","non-dropping-particle":"","parse-names":false,"suffix":""},{"dropping-particle":"","family":"Strayer","given":"David L.","non-dropping-particle":"","parse-names":false,"suffix":""},{"dropping-particle":"","family":"Iribarne","given":"Oscar O.","non-dropping-particle":"","parse-names":false,"suffix":""}],"container-title":"Oikos","id":"ITEM-1","issue":"1","issued":{"date-parts":[["2003"]]},"page":"79-90","title":"Mollusks as ecosystem engineers: the role of shell production in aquatic habitats","type":"article-journal","volume":"101"},"uris":["http://www.mendeley.com/documents/?uuid=d8dfac49-74a2-4585-b2ff-6596ce8556b0"]},{"id":"ITEM-2","itemData":{"DOI":"10.1016/j.jembe.2008.05.015","ISBN":"0022-0981","ISSN":"00220981","PMID":"260190200001","abstract":"Blue mussel (Mytilus edulis) beds in the intertidal Wadden Sea (coastal North Sea) have been replaced by introduced Pacific oysters (Crassostrea gigas). To test the effects of these habitat-generating suspension feeders on associated macrozoobenthos, a field experiment was designed. Circular plots ('rings') were composed either of oysters, mussels, both together or none at all. These four treatments were arranged in June 2006 in 5 blocks along low tide line. Rings enclose 3??m2 of bare muddy sand surrounded by a 1-m-wide belt (10??m2) of the densely packed epibenthic suspension feeders. Sediment, infauna, mobile epifauna and settling sessile epifauna were sampled. Epibenthic suspension feeders caused an accumulation of fine particles and organic content in the sediment. This was particularly true for mixed treatments indicating interactive effects of both bivalves on sediment characteristics. Mussels caused finer sediment grain-size composition compared to bare sediment. This did not occur among oysters but both bivalves increased organic content. The presence of mussels and oysters increased the abundance of infaunal and epibenthic mobile species differently. The polychaete Lanice conchilega was more abundant on oyster rings and the oligochaete Tubificoides benedeni on mussel rings. Densities of juvenile shore crabs Carcinus maenas and young periwinkles Littorina littorea (&lt; 10??mm shell height) were higher on mussel rings; while abundance of L. littorea ??? 10??mm shell height was higher on oyster rings. Juveniles of the barnacle Elminius modestus and of mussels showed no preference while oyster spat preferentially settled on conspecifics. We conclude that a shift in dominance from mussels to oysters alters habitat structures which entail differential abundances of associated organisms. This exchange of suspension feeder species is not neutral to community structure because resident mussels and alien oysters function differently as ecosystem engineers. ?? 2008 Elsevier B.V. All rights reserved.","author":[{"dropping-particle":"","family":"Kochmann","given":"Judith","non-dropping-particle":"","parse-names":false,"suffix":""},{"dropping-particle":"","family":"Buschbaum","given":"Christian","non-dropping-particle":"","parse-names":false,"suffix":""},{"dropping-particle":"","family":"Volkenborn","given":"Nils","non-dropping-particle":"","parse-names":false,"suffix":""},{"dropping-particle":"","family":"Reise","given":"Karsten","non-dropping-particle":"","parse-names":false,"suffix":""}],"container-title":"Journal of Experimental Marine Biology and Ecology","id":"ITEM-2","issue":"1","issued":{"date-parts":[["2008"]]},"page":"1-10","title":"Shift from native mussels to alien oysters: Differential effects of ecosystem engineers","type":"article-journal","volume":"364"},"uris":["http://www.mendeley.com/documents/?uuid=1f92715c-2859-42c5-bf5d-46e12414161a"]},{"id":"ITEM-3","itemData":{"DOI":"10.1111/j.1439-0485.1996.tb00497.x","ISBN":"1439-0485","ISSN":"1439-0485","abstract":"This investigation deals with the changes in macrofaunal communities in intertidal sandflats caused by the input of organic material via biodeposition produced by mussel beds. The area of investigation was the back barrier tidal flat system behind the East Frisian Island of Spiekeroog. Due to erosion by the ebb current a plume of biodeposits extended from an area of mussel beds (Mytilus edulis) towards the adjacent sandy sediments. This plume represented a gradient of decreasing contents of organic material. Five stations were installed along this gradient to analyse the effects of this organic input on the macrofaunal communities; a control station was placed on sandy sediments. The macrofaunal communities differed along the transect. In the mussel patches oligochaetes dominated, whereas deposit-feeding polychaetes increased along the transect. These polychaetes were different from the communities of the sand flats. The changes in the macrofaunal communities discussed in the framework of the organic carbon contents of sediments and interspecific relationships. After a cover of green algae during summer and after a cold winter, the mussels were almost completely eliminated from the area of investigation and reaggregated in another area of the flat. The layer of biodeposits eroded as well. After the decrease in contents of organic matter, the macrofaunal communities no longer followed the transitional distribution but showed a diffuse and seasonally influenced distribution. The results indicate that biodeposits changed the quality of the sediment structure of the sand flats and that the amount of organic matter (TOC) is a main structuring factor for the macrofaunal communities.","author":[{"dropping-particle":"","family":"Kröncke","given":"I.","non-dropping-particle":"","parse-names":false,"suffix":""}],"container-title":"Marine Ecology","id":"ITEM-3","issued":{"date-parts":[["1996"]]},"page":"159-174","title":"Impact of biodeposition on macrofaunal communities in intertidal sandflats","type":"article-journal","volume":"17"},"uris":["http://www.mendeley.com/documents/?uuid=f5503ff3-537c-4b27-84c1-e0b9a5a538c4"]}],"mendeley":{"formattedCitation":"(J. L. Gutiérrez &lt;i&gt;et al.&lt;/i&gt;, 2003; Kochmann &lt;i&gt;et al.&lt;/i&gt;, 2008; Kröncke, 1996)","plainTextFormattedCitation":"(J. L. Gutiérrez et al., 2003; Kochmann et al., 2008; Kröncke, 1996)","previouslyFormattedCitation":"(J. L. Gutiérrez &lt;i&gt;et al.&lt;/i&gt;, 2003; Kochmann &lt;i&gt;et al.&lt;/i&gt;, 2008; Kröncke, 199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J. L. Gutiérrez </w:t>
      </w:r>
      <w:r w:rsidRPr="0008241C">
        <w:rPr>
          <w:i/>
          <w:noProof/>
          <w:sz w:val="22"/>
          <w:szCs w:val="22"/>
          <w:lang w:eastAsia="ja-JP"/>
        </w:rPr>
        <w:t>et al.</w:t>
      </w:r>
      <w:r w:rsidRPr="0008241C">
        <w:rPr>
          <w:noProof/>
          <w:sz w:val="22"/>
          <w:szCs w:val="22"/>
          <w:lang w:eastAsia="ja-JP"/>
        </w:rPr>
        <w:t xml:space="preserve">, 2003; Kochmann </w:t>
      </w:r>
      <w:r w:rsidRPr="0008241C">
        <w:rPr>
          <w:i/>
          <w:noProof/>
          <w:sz w:val="22"/>
          <w:szCs w:val="22"/>
          <w:lang w:eastAsia="ja-JP"/>
        </w:rPr>
        <w:t>et al.</w:t>
      </w:r>
      <w:r w:rsidRPr="0008241C">
        <w:rPr>
          <w:noProof/>
          <w:sz w:val="22"/>
          <w:szCs w:val="22"/>
          <w:lang w:eastAsia="ja-JP"/>
        </w:rPr>
        <w:t>, 2008; Kröncke, 1996)</w:t>
      </w:r>
      <w:r w:rsidRPr="0008241C">
        <w:rPr>
          <w:sz w:val="22"/>
          <w:szCs w:val="22"/>
          <w:lang w:eastAsia="ja-JP"/>
        </w:rPr>
        <w:fldChar w:fldCharType="end"/>
      </w:r>
      <w:r w:rsidRPr="0008241C">
        <w:rPr>
          <w:sz w:val="22"/>
          <w:szCs w:val="22"/>
          <w:lang w:eastAsia="ja-JP"/>
        </w:rPr>
        <w:t>. At a regional scale effects of climate change and other drivers have not been assessed. The black mussel (</w:t>
      </w:r>
      <w:r w:rsidRPr="0008241C">
        <w:rPr>
          <w:i/>
          <w:sz w:val="22"/>
          <w:szCs w:val="22"/>
          <w:lang w:eastAsia="ja-JP"/>
        </w:rPr>
        <w:t>Mytilus crassitesta</w:t>
      </w:r>
      <w:r w:rsidRPr="0008241C">
        <w:rPr>
          <w:sz w:val="22"/>
          <w:szCs w:val="22"/>
          <w:lang w:eastAsia="ja-JP"/>
        </w:rPr>
        <w:t xml:space="preserve">) is also an important bivalve species actively cultured in Korea with a highest annual production of 69,375 MT in 1980. However, from 1981 to 1987 the output had been gradually decreasing and only 29,813 MT was produced in 1987 </w:t>
      </w:r>
      <w:r w:rsidRPr="0008241C">
        <w:rPr>
          <w:sz w:val="22"/>
          <w:szCs w:val="22"/>
          <w:lang w:eastAsia="ja-JP"/>
        </w:rPr>
        <w:fldChar w:fldCharType="begin" w:fldLock="1"/>
      </w:r>
      <w:r w:rsidRPr="0008241C">
        <w:rPr>
          <w:sz w:val="22"/>
          <w:szCs w:val="22"/>
          <w:lang w:eastAsia="ja-JP"/>
        </w:rPr>
        <w:instrText>ADDIN CSL_CITATION {"citationItems":[{"id":"ITEM-1","itemData":{"URL":"http://www.fao.org/fishery/statistics/en","accessed":{"date-parts":[["2015","11","4"]]},"author":[{"dropping-particle":"","family":"FAO","given":"","non-dropping-particle":"","parse-names":false,"suffix":""}],"id":"ITEM-1","issued":{"date-parts":[["2015"]]},"title":"FAO - Fisheries and Aquaculture Information and Statistics Branch. http://www.fao.org/fishery/statistics/global-aquaculture-production/query/en","type":"webpage"},"uris":["http://www.mendeley.com/documents/?uuid=541bdea7-4868-3847-b9c0-76773d635ebc"]}],"mendeley":{"formattedCitation":"(FAO, 2015b)","plainTextFormattedCitation":"(FAO, 2015b)","previouslyFormattedCitation":"(FAO, 2015b)"},"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FAO, 2015b)</w:t>
      </w:r>
      <w:r w:rsidRPr="0008241C">
        <w:rPr>
          <w:sz w:val="22"/>
          <w:szCs w:val="22"/>
          <w:lang w:eastAsia="ja-JP"/>
        </w:rPr>
        <w:fldChar w:fldCharType="end"/>
      </w:r>
      <w:r w:rsidRPr="0008241C">
        <w:rPr>
          <w:sz w:val="22"/>
          <w:szCs w:val="22"/>
          <w:lang w:eastAsia="ja-JP"/>
        </w:rPr>
        <w:t xml:space="preserve">. Highest diversity of species among mussel beds have been reported along western part of Pacific Ocean </w:t>
      </w:r>
      <w:r w:rsidRPr="0008241C">
        <w:rPr>
          <w:sz w:val="22"/>
          <w:szCs w:val="22"/>
          <w:lang w:eastAsia="ja-JP"/>
        </w:rPr>
        <w:fldChar w:fldCharType="begin" w:fldLock="1"/>
      </w:r>
      <w:r w:rsidRPr="0008241C">
        <w:rPr>
          <w:sz w:val="22"/>
          <w:szCs w:val="22"/>
          <w:lang w:eastAsia="ja-JP"/>
        </w:rPr>
        <w:instrText>ADDIN CSL_CITATION {"citationItems":[{"id":"ITEM-1","itemData":{"DOI":"10.1016/j.jembe.2008.05.015","ISBN":"0022-0981","ISSN":"00220981","PMID":"260190200001","abstract":"Blue mussel (Mytilus edulis) beds in the intertidal Wadden Sea (coastal North Sea) have been replaced by introduced Pacific oysters (Crassostrea gigas). To test the effects of these habitat-generating suspension feeders on associated macrozoobenthos, a field experiment was designed. Circular plots ('rings') were composed either of oysters, mussels, both together or none at all. These four treatments were arranged in June 2006 in 5 blocks along low tide line. Rings enclose 3??m2 of bare muddy sand surrounded by a 1-m-wide belt (10??m2) of the densely packed epibenthic suspension feeders. Sediment, infauna, mobile epifauna and settling sessile epifauna were sampled. Epibenthic suspension feeders caused an accumulation of fine particles and organic content in the sediment. This was particularly true for mixed treatments indicating interactive effects of both bivalves on sediment characteristics. Mussels caused finer sediment grain-size composition compared to bare sediment. This did not occur among oysters but both bivalves increased organic content. The presence of mussels and oysters increased the abundance of infaunal and epibenthic mobile species differently. The polychaete Lanice conchilega was more abundant on oyster rings and the oligochaete Tubificoides benedeni on mussel rings. Densities of juvenile shore crabs Carcinus maenas and young periwinkles Littorina littorea (&lt; 10??mm shell height) were higher on mussel rings; while abundance of L. littorea ??? 10??mm shell height was higher on oyster rings. Juveniles of the barnacle Elminius modestus and of mussels showed no preference while oyster spat preferentially settled on conspecifics. We conclude that a shift in dominance from mussels to oysters alters habitat structures which entail differential abundances of associated organisms. This exchange of suspension feeder species is not neutral to community structure because resident mussels and alien oysters function differently as ecosystem engineers. ?? 2008 Elsevier B.V. All rights reserved.","author":[{"dropping-particle":"","family":"Kochmann","given":"Judith","non-dropping-particle":"","parse-names":false,"suffix":""},{"dropping-particle":"","family":"Buschbaum","given":"Christian","non-dropping-particle":"","parse-names":false,"suffix":""},{"dropping-particle":"","family":"Volkenborn","given":"Nils","non-dropping-particle":"","parse-names":false,"suffix":""},{"dropping-particle":"","family":"Reise","given":"Karsten","non-dropping-particle":"","parse-names":false,"suffix":""}],"container-title":"Journal of Experimental Marine Biology and Ecology","id":"ITEM-1","issue":"1","issued":{"date-parts":[["2008"]]},"page":"1-10","title":"Shift from native mussels to alien oysters: Differential effects of ecosystem engineers","type":"article-journal","volume":"364"},"uris":["http://www.mendeley.com/documents/?uuid=1f92715c-2859-42c5-bf5d-46e12414161a"]}],"mendeley":{"formattedCitation":"(Kochmann &lt;i&gt;et al.&lt;/i&gt;, 2008)","plainTextFormattedCitation":"(Kochmann et al., 2008)","previouslyFormattedCitation":"(Kochmann &lt;i&gt;et al.&lt;/i&gt;, 200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ochmann </w:t>
      </w:r>
      <w:r w:rsidRPr="0008241C">
        <w:rPr>
          <w:i/>
          <w:noProof/>
          <w:sz w:val="22"/>
          <w:szCs w:val="22"/>
          <w:lang w:eastAsia="ja-JP"/>
        </w:rPr>
        <w:t>et al.</w:t>
      </w:r>
      <w:r w:rsidRPr="0008241C">
        <w:rPr>
          <w:noProof/>
          <w:sz w:val="22"/>
          <w:szCs w:val="22"/>
          <w:lang w:eastAsia="ja-JP"/>
        </w:rPr>
        <w:t>, 2008)</w:t>
      </w:r>
      <w:r w:rsidRPr="0008241C">
        <w:rPr>
          <w:sz w:val="22"/>
          <w:szCs w:val="22"/>
          <w:lang w:eastAsia="ja-JP"/>
        </w:rPr>
        <w:fldChar w:fldCharType="end"/>
      </w:r>
      <w:r w:rsidRPr="0008241C">
        <w:rPr>
          <w:sz w:val="22"/>
          <w:szCs w:val="22"/>
          <w:lang w:eastAsia="ja-JP"/>
        </w:rPr>
        <w:t xml:space="preserve">. Though the decline of black mussel, an increase in population of green mussel has been reported from temperate region of Japanese Pacific water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Ohgaki","given":"S.","non-dropping-particle":"","parse-names":false,"suffix":""},{"dropping-particle":"","family":"Komemoto","given":"K.","non-dropping-particle":"","parse-names":false,"suffix":""},{"dropping-particle":"","family":"Funayama","given":"N.","non-dropping-particle":"","parse-names":false,"suffix":""}],"container-title":"Publications of the Seto Marine Biological Laboratory. Special publication series","id":"ITEM-1","issued":{"date-parts":[["2011"]]},"publisher":"Seto Marine Biological Laboratory","title":"A record of the intertidal malacofauna of Cape Bansho, Wakayama, Japan, from 1985 to 2010","type":"book","volume":"11"},"uris":["http://www.mendeley.com/documents/?uuid=eeb4bcab-80f9-300d-b8f5-18af7e498ab0"]}],"mendeley":{"formattedCitation":"(Ohgaki &lt;i&gt;et al.&lt;/i&gt;, 2011)","plainTextFormattedCitation":"(Ohgaki et al., 2011)","previouslyFormattedCitation":"(Ohgak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Ohgak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w:t>
      </w:r>
    </w:p>
    <w:p w14:paraId="01FAD011" w14:textId="77777777" w:rsidR="00A01204" w:rsidRPr="0008241C" w:rsidRDefault="00A01204" w:rsidP="00A01204">
      <w:pPr>
        <w:rPr>
          <w:sz w:val="22"/>
          <w:szCs w:val="22"/>
          <w:lang w:eastAsia="ja-JP"/>
        </w:rPr>
      </w:pPr>
    </w:p>
    <w:p w14:paraId="0E0CC0D2" w14:textId="189B291B" w:rsidR="00A01204" w:rsidRPr="0008241C" w:rsidRDefault="00A01204" w:rsidP="00A01204">
      <w:pPr>
        <w:rPr>
          <w:sz w:val="22"/>
          <w:szCs w:val="22"/>
          <w:lang w:eastAsia="ja-JP"/>
        </w:rPr>
      </w:pPr>
      <w:r w:rsidRPr="0008241C">
        <w:rPr>
          <w:sz w:val="22"/>
          <w:szCs w:val="22"/>
          <w:lang w:eastAsia="ja-JP"/>
        </w:rPr>
        <w:t xml:space="preserve">Oysters play important role in regulating the food chain and nutrient cycling in coastal areas </w:t>
      </w:r>
      <w:r w:rsidRPr="0008241C">
        <w:rPr>
          <w:sz w:val="22"/>
          <w:szCs w:val="22"/>
          <w:lang w:eastAsia="ja-JP"/>
        </w:rPr>
        <w:fldChar w:fldCharType="begin" w:fldLock="1"/>
      </w:r>
      <w:r w:rsidRPr="0008241C">
        <w:rPr>
          <w:sz w:val="22"/>
          <w:szCs w:val="22"/>
          <w:lang w:eastAsia="ja-JP"/>
        </w:rPr>
        <w:instrText>ADDIN CSL_CITATION {"citationItems":[{"id":"ITEM-1","itemData":{"DOI":"10.1126/science.1176516","ISBN":"0036-8075","ISSN":"1095-9203","PMID":"19644073","abstract":"Native oyster species were once vital ecosystem engineers, but their populations have collapsed worldwide because of overfishing and habitat destruction. In 2004, we initiated a vast (35-hectare) field experiment by constructing native oyster reefs of three types (high-relief, low-relief, and unrestored) in nine protected sanctuaries throughout the Great Wicomico River in Virginia, United States. Upon sampling in 2007 and 2009, we found a thriving metapopulation comprising 185 million oysters of various age classes. Oyster density was fourfold greater on high-relief than on low-relief reefs, explaining the failure of past attempts. Juvenile recruitment and reef accretion correlated with oyster density, facilitating reef development and population persistence. This reestablished metapopulation is the largest of any native oyster worldwide and validates ecological restoration of native oyster species.","author":[{"dropping-particle":"","family":"Schulte","given":"David M.","non-dropping-particle":"","parse-names":false,"suffix":""},{"dropping-particle":"","family":"Burke","given":"Russell P.","non-dropping-particle":"","parse-names":false,"suffix":""},{"dropping-particle":"","family":"Lipcius","given":"Romuald N.","non-dropping-particle":"","parse-names":false,"suffix":""}],"container-title":"Science","id":"ITEM-1","issue":"5944","issued":{"date-parts":[["2009"]]},"page":"1124-8","title":"Unprecedented restoration of a native oyster metapopulation","type":"article-journal","volume":"325"},"uris":["http://www.mendeley.com/documents/?uuid=92045c88-ab9e-41d0-8084-cc936d208ec1"]}],"mendeley":{"formattedCitation":"(Schulte &lt;i&gt;et al.&lt;/i&gt;, 2009)","plainTextFormattedCitation":"(Schulte et al., 2009)","previouslyFormattedCitation":"(Schulte &lt;i&gt;et al.&lt;/i&gt;, 2009)"},"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chulte </w:t>
      </w:r>
      <w:r w:rsidRPr="0008241C">
        <w:rPr>
          <w:i/>
          <w:noProof/>
          <w:sz w:val="22"/>
          <w:szCs w:val="22"/>
          <w:lang w:eastAsia="ja-JP"/>
        </w:rPr>
        <w:t>et al.</w:t>
      </w:r>
      <w:r w:rsidRPr="0008241C">
        <w:rPr>
          <w:noProof/>
          <w:sz w:val="22"/>
          <w:szCs w:val="22"/>
          <w:lang w:eastAsia="ja-JP"/>
        </w:rPr>
        <w:t>, 2009)</w:t>
      </w:r>
      <w:r w:rsidRPr="0008241C">
        <w:rPr>
          <w:sz w:val="22"/>
          <w:szCs w:val="22"/>
          <w:lang w:eastAsia="ja-JP"/>
        </w:rPr>
        <w:fldChar w:fldCharType="end"/>
      </w:r>
      <w:r w:rsidRPr="0008241C">
        <w:rPr>
          <w:sz w:val="22"/>
          <w:szCs w:val="22"/>
          <w:lang w:eastAsia="ja-JP"/>
        </w:rPr>
        <w:t xml:space="preserve">. They have supported civilizations for millennia, from Romans to California railroad workers </w:t>
      </w:r>
      <w:r w:rsidRPr="0008241C">
        <w:rPr>
          <w:sz w:val="22"/>
          <w:szCs w:val="22"/>
          <w:lang w:eastAsia="ja-JP"/>
        </w:rPr>
        <w:fldChar w:fldCharType="begin" w:fldLock="1"/>
      </w:r>
      <w:r w:rsidRPr="0008241C">
        <w:rPr>
          <w:sz w:val="22"/>
          <w:szCs w:val="22"/>
          <w:lang w:eastAsia="ja-JP"/>
        </w:rPr>
        <w:instrText>ADDIN CSL_CITATION {"citationItems":[{"id":"ITEM-1","itemData":{"ISBN":"NMFS 128","author":[{"dropping-particle":"","family":"MacKenzie","given":"Clyde L.Jr.","non-dropping-particle":"","parse-names":false,"suffix":""},{"dropping-particle":"","family":"Victor G. Burrell","given":"Jr.","non-dropping-particle":"","parse-names":false,"suffix":""},{"dropping-particle":"","family":"Aaron Rosenfield","given":"","non-dropping-particle":"","parse-names":false,"suffix":""},{"dropping-particle":"","family":"Hobart","given":"Willis L","non-dropping-particle":"","parse-names":false,"suffix":""}],"collection-title":"NOAA Technical Report NMFS 129","container-title":"Technical report of the Fishery Bulletin","editor":[{"dropping-particle":"","family":"MacKenzie","given":"Clyde L Jr.","non-dropping-particle":"","parse-names":false,"suffix":""},{"dropping-particle":"","family":"Burrell","given":"Victor G Jr.","non-dropping-particle":"","parse-names":false,"suffix":""},{"dropping-particle":"","family":"Rosenfield","given":"Aaron","non-dropping-particle":"","parse-names":false,"suffix":""},{"dropping-particle":"","family":"Hobart","given":"Willis","non-dropping-particle":"","parse-names":false,"suffix":""}],"id":"ITEM-1","issued":{"date-parts":[["1997"]]},"number-of-pages":"41-55","publisher-place":"Seattle, Washington","title":"The History, Present Condition, and Future of the molluscan Fisheries of North and Central America and Europe","type":"report"},"uris":["http://www.mendeley.com/documents/?uuid=d2476c84-b41d-3bee-932b-e432b2ade83d"]}],"mendeley":{"formattedCitation":"(MacKenzie &lt;i&gt;et al.&lt;/i&gt;, 1997)","plainTextFormattedCitation":"(MacKenzie et al., 1997)","previouslyFormattedCitation":"(MacKenzie &lt;i&gt;et al.&lt;/i&gt;, 199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acKenzie </w:t>
      </w:r>
      <w:r w:rsidRPr="0008241C">
        <w:rPr>
          <w:i/>
          <w:noProof/>
          <w:sz w:val="22"/>
          <w:szCs w:val="22"/>
          <w:lang w:eastAsia="ja-JP"/>
        </w:rPr>
        <w:t>et al.</w:t>
      </w:r>
      <w:r w:rsidRPr="0008241C">
        <w:rPr>
          <w:noProof/>
          <w:sz w:val="22"/>
          <w:szCs w:val="22"/>
          <w:lang w:eastAsia="ja-JP"/>
        </w:rPr>
        <w:t>, 1997)</w:t>
      </w:r>
      <w:r w:rsidRPr="0008241C">
        <w:rPr>
          <w:sz w:val="22"/>
          <w:szCs w:val="22"/>
          <w:lang w:eastAsia="ja-JP"/>
        </w:rPr>
        <w:fldChar w:fldCharType="end"/>
      </w:r>
      <w:r w:rsidRPr="0008241C">
        <w:rPr>
          <w:sz w:val="22"/>
          <w:szCs w:val="22"/>
          <w:lang w:eastAsia="ja-JP"/>
        </w:rPr>
        <w:t>.  Oyster reefs have experienced the largest global loss of any marine habitat type, and are expected to decrease by 85</w:t>
      </w:r>
      <w:r w:rsidR="00C934E9">
        <w:rPr>
          <w:sz w:val="22"/>
          <w:szCs w:val="22"/>
          <w:lang w:eastAsia="ja-JP"/>
        </w:rPr>
        <w:t xml:space="preserve"> per cent</w:t>
      </w:r>
      <w:r w:rsidRPr="0008241C">
        <w:rPr>
          <w:sz w:val="22"/>
          <w:szCs w:val="22"/>
          <w:lang w:eastAsia="ja-JP"/>
        </w:rPr>
        <w:t xml:space="preserve">  compared to their historic extent </w:t>
      </w:r>
      <w:r w:rsidRPr="0008241C">
        <w:rPr>
          <w:sz w:val="22"/>
          <w:szCs w:val="22"/>
          <w:lang w:eastAsia="ja-JP"/>
        </w:rPr>
        <w:fldChar w:fldCharType="begin" w:fldLock="1"/>
      </w:r>
      <w:r w:rsidRPr="0008241C">
        <w:rPr>
          <w:sz w:val="22"/>
          <w:szCs w:val="22"/>
          <w:lang w:eastAsia="ja-JP"/>
        </w:rPr>
        <w:instrText>ADDIN CSL_CITATION {"citationItems":[{"id":"ITEM-1","itemData":{"DOI":"10.1525/bio.2011.61.2.5","ISBN":"00063568\\r15253244","ISSN":"00063568","abstract":"Native oyster reefs once dominated many estuaries, ecologically and economically. Centuries of resource extraction exacerbated by coastal degradation have pushed oyster reefs to the brink of functional extinction worldwide. We examined the condition of oyster reefs across 144 bays and 44 ecoregions; our comparisons of past with present abundances indicate that more than 90% of them have been lost in bays (70%) and ecoregions (63%). In many bays, more than 99% of oyster reefs have been lost and are functionally extinct. Overall, we estimate that 85% of oyster reefs have been lost globally. Most of the world's remaining wild capture of native oysters 75%) comes from just five ecoregions in North America, yet the condition of reefs in these ecoregions is poor at best, except in the Gulf of Mexico. We identify many cost-effective solutions for conservation, restoration, and the management of fisheries and nonnative species that could reverse these oyster losses and restore reef ecosystem services.","author":[{"dropping-particle":"","family":"Beck","given":"Michael W.","non-dropping-particle":"","parse-names":false,"suffix":""},{"dropping-particle":"","family":"Brumbaugh","given":"Robert D.","non-dropping-particle":"","parse-names":false,"suffix":""},{"dropping-particle":"","family":"Airoldi","given":"Laura","non-dropping-particle":"","parse-names":false,"suffix":""},{"dropping-particle":"","family":"Carranza","given":"Alvar","non-dropping-particle":"","parse-names":false,"suffix":""},{"dropping-particle":"","family":"Coen","given":"Loren D.","non-dropping-particle":"","parse-names":false,"suffix":""},{"dropping-particle":"","family":"Crawford","given":"Christine","non-dropping-particle":"","parse-names":false,"suffix":""},{"dropping-particle":"","family":"Defeo","given":"Omar","non-dropping-particle":"","parse-names":false,"suffix":""},{"dropping-particle":"","family":"Edgar","given":"Graham J.","non-dropping-particle":"","parse-names":false,"suffix":""},{"dropping-particle":"","family":"Hancock","given":"Boze","non-dropping-particle":"","parse-names":false,"suffix":""},{"dropping-particle":"","family":"Kay","given":"Matthew C.","non-dropping-particle":"","parse-names":false,"suffix":""},{"dropping-particle":"","family":"Lenihan","given":"Hunter S.","non-dropping-particle":"","parse-names":false,"suffix":""},{"dropping-particle":"","family":"Luckenbach","given":"Mark W.","non-dropping-particle":"","parse-names":false,"suffix":""},{"dropping-particle":"","family":"Toropova","given":"Caitlyn L.","non-dropping-particle":"","parse-names":false,"suffix":""},{"dropping-particle":"","family":"Zhang","given":"Guofan","non-dropping-particle":"","parse-names":false,"suffix":""},{"dropping-particle":"","family":"Guo","given":"Ximing","non-dropping-particle":"","parse-names":false,"suffix":""}],"container-title":"BioScience","id":"ITEM-1","issue":"2","issued":{"date-parts":[["2011"]]},"page":"107-116","title":"Oyster Reefs at Risk and Recommendations for Conservation, Restoration, and Management","type":"article-journal","volume":"61"},"uris":["http://www.mendeley.com/documents/?uuid=9bbd4bae-1da9-4b56-bf48-8f19259cd1c4"]}],"mendeley":{"formattedCitation":"(Beck &lt;i&gt;et al.&lt;/i&gt;, 2011)","plainTextFormattedCitation":"(Beck et al., 2011)","previouslyFormattedCitation":"(Beck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eck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Harmful fishing techniques  affected the oysters negatively </w:t>
      </w:r>
      <w:r w:rsidRPr="0008241C">
        <w:rPr>
          <w:sz w:val="22"/>
          <w:szCs w:val="22"/>
          <w:lang w:eastAsia="ja-JP"/>
        </w:rPr>
        <w:fldChar w:fldCharType="begin" w:fldLock="1"/>
      </w:r>
      <w:r w:rsidRPr="0008241C">
        <w:rPr>
          <w:sz w:val="22"/>
          <w:szCs w:val="22"/>
          <w:lang w:eastAsia="ja-JP"/>
        </w:rPr>
        <w:instrText>ADDIN CSL_CITATION {"citationItems":[{"id":"ITEM-1","itemData":{"DOI":"10.1371/journal.pone.0040839","ISBN":"1932-6203","ISSN":"19326203","PMID":"22792410","abstract":"Oyster reefs are one of the most threatened marine habitats on earth, with habitat loss resulting from water quality degradation, coastal development, destructive fishing practices, overfishing, and storm impacts. For successful and sustainable oyster reef restoration efforts, it is necessary to choose sites that support long-term growth and survival of oysters. Selection of suitable sites is critically important as it can greatly influence mortality factors and may largely determine the ultimate success of the restoration project. The application of Geographic Information Systems (GIS) provides an effective methodology for identifying suitable sites for oyster reef restoration and removes much of the uncertainty involved in the sometimes trial and error selection process. This approach also provides an objective and quantitative tool for planning future oyster reef restoration efforts. The aim of this study was to develop a restoration suitability index model and reef quality index model to characterize locations based on their potential for successful reef restoration within the Mission-Aransas Estuary, Texas, USA. The restoration suitability index model focuses on salinity, temperature, turbidity, dissolved oxygen, and depth, while the reef quality index model focuses on abundance of live oysters, dead shell, and spat. Size-specific Perkinsus marinus infection levels were mapped to illustrate general disease trends. This application was effective in identifying suitable sites for oyster reef restoration, is flexible in its use, and provides a mechanism for considering alternative approaches. The end product is a practical decision-support tool that can be used by coastal resource managers to improve oyster restoration efforts. As oyster reef restoration activities continue at small and large-scales, site selection criteria are critical for assisting stakeholders and managers and for maximizing long-term sustainability of oyster resources.","author":[{"dropping-particle":"","family":"Pollack","given":"Jennifer Beseres","non-dropping-particle":"","parse-names":false,"suffix":""},{"dropping-particle":"","family":"Cleveland","given":"Andrew","non-dropping-particle":"","parse-names":false,"suffix":""},{"dropping-particle":"","family":"Palmer","given":"Terence A.","non-dropping-particle":"","parse-names":false,"suffix":""},{"dropping-particle":"","family":"Reisinger","given":"Anthony S.","non-dropping-particle":"","parse-names":false,"suffix":""},{"dropping-particle":"","family":"Montagna","given":"Paul A.","non-dropping-particle":"","parse-names":false,"suffix":""}],"container-title":"PLoS ONE","id":"ITEM-1","issue":"7","issued":{"date-parts":[["2012"]]},"title":"A restoration suitability index model for the Eastern Oyster (Crassostrea virginica) in the Mission-Aransas Estuary, TX, USA","type":"article-journal","volume":"7"},"uris":["http://www.mendeley.com/documents/?uuid=1b5fa13b-1a97-4b0b-b647-ef342e997b0e"]}],"mendeley":{"formattedCitation":"(Pollack &lt;i&gt;et al.&lt;/i&gt;, 2012)","plainTextFormattedCitation":"(Pollack et al., 2012)","previouslyFormattedCitation":"(Pollack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Pollack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besides overharvesting, water pollution, invasions of commercial hybrids, and other factors </w:t>
      </w:r>
      <w:r w:rsidRPr="0008241C">
        <w:rPr>
          <w:sz w:val="22"/>
          <w:szCs w:val="22"/>
          <w:lang w:eastAsia="ja-JP"/>
        </w:rPr>
        <w:fldChar w:fldCharType="begin" w:fldLock="1"/>
      </w:r>
      <w:r w:rsidRPr="0008241C">
        <w:rPr>
          <w:sz w:val="22"/>
          <w:szCs w:val="22"/>
          <w:lang w:eastAsia="ja-JP"/>
        </w:rPr>
        <w:instrText>ADDIN CSL_CITATION {"citationItems":[{"id":"ITEM-1","itemData":{"DOI":"10.1111/rec.12071","ISBN":"1061-2971","ISSN":"10612971","abstract":"In the northern Gulf of Mexico (GOM), reefs built by eastern oysters, Crassostrea virginica, provide critical habitat within shallow estuaries, and recent efforts have focused on restoring reefs to benefit nekton and benthic macroinvertebrates. We compared nekton and benthic macroinvertebrate assemblages at historic, newly created (&lt;5 years) and old (&gt;6 years) shell and rock substrate reefs. Using crab traps, gill-nets, otter trawls, cast nets, and benthic macroinvertebrate collectors, 20 shallow reefs (&lt;5 m) in the northern GOM were sampled throughout the summer of 2011. We compared nekton and benthic assemblage abundance, diversity and composition across reef types. Except for benthic macroinvertebrate abundance, which was significantly higher on old rock reefs as compared to historic reefs, all reefs were similar to historic reefs, suggesting created reefs provide similar support of nekton and benthic assemblages as historic reefs. To determine refuge value of oyster structure for benthic macroinvertebrates compared to bare bottom, we tested preferences of juvenile crabs across depth and refuge complexity in the presence and absence of adult blue crabs (Callinectes sapidus). Juveniles were more likely to use deep water with predators present only when provided oyster structure. Provision of structural material to support and sustain development of benthic and mobile reef communities may be the most important factor in determining reef value to these assemblages, with biophysical characteristics related to reef location influencing assemblage patterns in areas with structure; if so, appropriately locating created reefs is critical.","author":[{"dropping-particle":"","family":"Brown","given":"Laura A.","non-dropping-particle":"","parse-names":false,"suffix":""},{"dropping-particle":"","family":"Furlong","given":"Jessica N.","non-dropping-particle":"","parse-names":false,"suffix":""},{"dropping-particle":"","family":"Brown","given":"Kenneth M.","non-dropping-particle":"","parse-names":false,"suffix":""},{"dropping-particle":"","family":"Peyre","given":"Megan K.","non-dropping-particle":"La","parse-names":false,"suffix":""}],"container-title":"Restoration Ecology","id":"ITEM-1","issue":"2","issued":{"date-parts":[["2014"]]},"page":"214-222","title":"Oyster reef restoration in the northern gulf of Mexico: Effect of artificial substrate and age on nekton and benthic macroinvertebrate assemblage use","type":"article-journal","volume":"22"},"uris":["http://www.mendeley.com/documents/?uuid=f61b4c89-a6c2-49b1-bd40-8f5953432f3a"]}],"mendeley":{"formattedCitation":"(L. A. Brown &lt;i&gt;et al.&lt;/i&gt;, 2014)","plainTextFormattedCitation":"(L. A. Brown et al., 2014)","previouslyFormattedCitation":"(L. A. Brow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 A. Brown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Extensive cultivation of oysters is considered one of the drivers that may affect the biodiversity and nature's contribution to people in these areas and reported in at least 60 countries </w:t>
      </w:r>
      <w:r w:rsidRPr="0008241C">
        <w:rPr>
          <w:sz w:val="22"/>
          <w:szCs w:val="22"/>
          <w:lang w:eastAsia="ja-JP"/>
        </w:rPr>
        <w:fldChar w:fldCharType="begin" w:fldLock="1"/>
      </w:r>
      <w:r w:rsidRPr="0008241C">
        <w:rPr>
          <w:sz w:val="22"/>
          <w:szCs w:val="22"/>
          <w:lang w:eastAsia="ja-JP"/>
        </w:rPr>
        <w:instrText>ADDIN CSL_CITATION {"citationItems":[{"id":"ITEM-1","itemData":{"DOI":"10.1146/annurev.ecolsys.36.102003.152638","ISBN":"1543-592X\\n978-0-8243-1436-1","ISSN":"1543-592X","PMID":"219533179","abstract":"Oysters have been introduced worldwide to 73 countries, but the eco- logical consequences of the introductions are not fully understood. Economically, introduced oysters compose a majority of oyster harvests in many areas. Oysters are ecosystem engineers that inﬂuence many ecological processes, such as maintenance of biodiversity, population and food web dynamics, and nutrient cycling. Consequently, both their loss, through interaction of overharvest, habitat degradation, disease, poor waterquality,anddetrimentalspeciesinteractions,andtheirgain,throughintroduc- tions, can cause complex changes in coastal ecosystems. Introductions can greatly enhance oyster population abundance and production, as well as populations of as- sociated native species. However, introduced oysters are also vectors for non-native species, including disease-causing organisms. Thus, substantial population, commu- nity, and habitat changes have accompanied new oysters. In contrast, ecosystem-level consequences of oyster introductions, such as impacts on ﬂow patterns, sediment and nutrient dynamics, and native bioengineering species, are not well understood. Eco- logical risk assessments for future introductions must emphasize probabilities of es- tablishment, spread, and impacts on vulnerable species, communities, and ecosystem properties. Many characteristics of oysters lead to predictions that they would be suc- cessful, high-impact members of recipient ecosystems. This conclusion leaves open the discussion of whether such impacts are desirable in terms of restoration of coastal ecosystems, especially where restoration of native oysters is possible.","author":[{"dropping-particle":"","family":"Ruesink","given":"Jennifer L.","non-dropping-particle":"","parse-names":false,"suffix":""},{"dropping-particle":"","family":"Lenihan","given":"Hunter S.","non-dropping-particle":"","parse-names":false,"suffix":""},{"dropping-particle":"","family":"Trimble","given":"Alan C.","non-dropping-particle":"","parse-names":false,"suffix":""},{"dropping-particle":"","family":"Heiman","given":"Kimberly W.","non-dropping-particle":"","parse-names":false,"suffix":""},{"dropping-particle":"","family":"Micheli","given":"Fiorenza","non-dropping-particle":"","parse-names":false,"suffix":""},{"dropping-particle":"","family":"Byers","given":"James E.","non-dropping-particle":"","parse-names":false,"suffix":""},{"dropping-particle":"","family":"Kay","given":"Matthew C.","non-dropping-particle":"","parse-names":false,"suffix":""}],"container-title":"Annual Review of Ecology, Evolution, and Systematics","id":"ITEM-1","issue":"1","issued":{"date-parts":[["2005"]]},"page":"643-689","title":"INTRODUCTION OF NON-NATIVE OYSTERS: Ecosystem Effects and Restoration Implications","type":"article-journal","volume":"36"},"uris":["http://www.mendeley.com/documents/?uuid=d59a3e68-6141-4c00-b211-72147b0b1058"]}],"mendeley":{"formattedCitation":"(Ruesink &lt;i&gt;et al.&lt;/i&gt;, 2005)","plainTextFormattedCitation":"(Ruesink et al., 2005)","previouslyFormattedCitation":"(Ruesink &lt;i&gt;et al.&lt;/i&gt;,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uesink </w:t>
      </w:r>
      <w:r w:rsidRPr="0008241C">
        <w:rPr>
          <w:i/>
          <w:noProof/>
          <w:sz w:val="22"/>
          <w:szCs w:val="22"/>
          <w:lang w:eastAsia="ja-JP"/>
        </w:rPr>
        <w:t>et al.</w:t>
      </w:r>
      <w:r w:rsidRPr="0008241C">
        <w:rPr>
          <w:noProof/>
          <w:sz w:val="22"/>
          <w:szCs w:val="22"/>
          <w:lang w:eastAsia="ja-JP"/>
        </w:rPr>
        <w:t>, 2005)</w:t>
      </w:r>
      <w:r w:rsidRPr="0008241C">
        <w:rPr>
          <w:sz w:val="22"/>
          <w:szCs w:val="22"/>
          <w:lang w:eastAsia="ja-JP"/>
        </w:rPr>
        <w:fldChar w:fldCharType="end"/>
      </w:r>
      <w:r w:rsidRPr="0008241C">
        <w:rPr>
          <w:sz w:val="22"/>
          <w:szCs w:val="22"/>
          <w:lang w:eastAsia="ja-JP"/>
        </w:rPr>
        <w:t>. Despite being highly important locally, introduced oyster only contributed 6</w:t>
      </w:r>
      <w:r w:rsidR="00C934E9">
        <w:rPr>
          <w:sz w:val="22"/>
          <w:szCs w:val="22"/>
          <w:lang w:eastAsia="ja-JP"/>
        </w:rPr>
        <w:t xml:space="preserve"> per cent</w:t>
      </w:r>
      <w:r w:rsidRPr="0008241C">
        <w:rPr>
          <w:sz w:val="22"/>
          <w:szCs w:val="22"/>
          <w:lang w:eastAsia="ja-JP"/>
        </w:rPr>
        <w:t xml:space="preserve"> of the world’s annual oyster harvest which is approximately   3.3 million tons </w:t>
      </w:r>
      <w:r w:rsidRPr="0008241C">
        <w:rPr>
          <w:sz w:val="22"/>
          <w:szCs w:val="22"/>
          <w:lang w:eastAsia="ja-JP"/>
        </w:rPr>
        <w:fldChar w:fldCharType="begin" w:fldLock="1"/>
      </w:r>
      <w:r w:rsidRPr="0008241C">
        <w:rPr>
          <w:sz w:val="22"/>
          <w:szCs w:val="22"/>
          <w:lang w:eastAsia="ja-JP"/>
        </w:rPr>
        <w:instrText>ADDIN CSL_CITATION {"citationItems":[{"id":"ITEM-1","itemData":{"DOI":"10.1146/annurev.ecolsys.36.102003.152638","ISBN":"1543-592X\\n978-0-8243-1436-1","ISSN":"1543-592X","PMID":"219533179","abstract":"Oysters have been introduced worldwide to 73 countries, but the eco- logical consequences of the introductions are not fully understood. Economically, introduced oysters compose a majority of oyster harvests in many areas. Oysters are ecosystem engineers that inﬂuence many ecological processes, such as maintenance of biodiversity, population and food web dynamics, and nutrient cycling. Consequently, both their loss, through interaction of overharvest, habitat degradation, disease, poor waterquality,anddetrimentalspeciesinteractions,andtheirgain,throughintroduc- tions, can cause complex changes in coastal ecosystems. Introductions can greatly enhance oyster population abundance and production, as well as populations of as- sociated native species. However, introduced oysters are also vectors for non-native species, including disease-causing organisms. Thus, substantial population, commu- nity, and habitat changes have accompanied new oysters. In contrast, ecosystem-level consequences of oyster introductions, such as impacts on ﬂow patterns, sediment and nutrient dynamics, and native bioengineering species, are not well understood. Eco- logical risk assessments for future introductions must emphasize probabilities of es- tablishment, spread, and impacts on vulnerable species, communities, and ecosystem properties. Many characteristics of oysters lead to predictions that they would be suc- cessful, high-impact members of recipient ecosystems. This conclusion leaves open the discussion of whether such impacts are desirable in terms of restoration of coastal ecosystems, especially where restoration of native oysters is possible.","author":[{"dropping-particle":"","family":"Ruesink","given":"Jennifer L.","non-dropping-particle":"","parse-names":false,"suffix":""},{"dropping-particle":"","family":"Lenihan","given":"Hunter S.","non-dropping-particle":"","parse-names":false,"suffix":""},{"dropping-particle":"","family":"Trimble","given":"Alan C.","non-dropping-particle":"","parse-names":false,"suffix":""},{"dropping-particle":"","family":"Heiman","given":"Kimberly W.","non-dropping-particle":"","parse-names":false,"suffix":""},{"dropping-particle":"","family":"Micheli","given":"Fiorenza","non-dropping-particle":"","parse-names":false,"suffix":""},{"dropping-particle":"","family":"Byers","given":"James E.","non-dropping-particle":"","parse-names":false,"suffix":""},{"dropping-particle":"","family":"Kay","given":"Matthew C.","non-dropping-particle":"","parse-names":false,"suffix":""}],"container-title":"Annual Review of Ecology, Evolution, and Systematics","id":"ITEM-1","issue":"1","issued":{"date-parts":[["2005"]]},"page":"643-689","title":"INTRODUCTION OF NON-NATIVE OYSTERS: Ecosystem Effects and Restoration Implications","type":"article-journal","volume":"36"},"uris":["http://www.mendeley.com/documents/?uuid=d59a3e68-6141-4c00-b211-72147b0b1058"]}],"mendeley":{"formattedCitation":"(Ruesink &lt;i&gt;et al.&lt;/i&gt;, 2005)","plainTextFormattedCitation":"(Ruesink et al., 2005)","previouslyFormattedCitation":"(Ruesink &lt;i&gt;et al.&lt;/i&gt;,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uesink </w:t>
      </w:r>
      <w:r w:rsidRPr="0008241C">
        <w:rPr>
          <w:i/>
          <w:noProof/>
          <w:sz w:val="22"/>
          <w:szCs w:val="22"/>
          <w:lang w:eastAsia="ja-JP"/>
        </w:rPr>
        <w:t>et al.</w:t>
      </w:r>
      <w:r w:rsidRPr="0008241C">
        <w:rPr>
          <w:noProof/>
          <w:sz w:val="22"/>
          <w:szCs w:val="22"/>
          <w:lang w:eastAsia="ja-JP"/>
        </w:rPr>
        <w:t>, 2005)</w:t>
      </w:r>
      <w:r w:rsidRPr="0008241C">
        <w:rPr>
          <w:sz w:val="22"/>
          <w:szCs w:val="22"/>
          <w:lang w:eastAsia="ja-JP"/>
        </w:rPr>
        <w:fldChar w:fldCharType="end"/>
      </w:r>
      <w:r w:rsidRPr="0008241C">
        <w:rPr>
          <w:sz w:val="22"/>
          <w:szCs w:val="22"/>
          <w:lang w:eastAsia="ja-JP"/>
        </w:rPr>
        <w:t xml:space="preserve">. Some commercial oyster farms have been affected by introduced pathogens such as </w:t>
      </w:r>
      <w:r w:rsidRPr="0008241C">
        <w:rPr>
          <w:i/>
          <w:sz w:val="22"/>
          <w:szCs w:val="22"/>
          <w:lang w:eastAsia="ja-JP"/>
        </w:rPr>
        <w:t>Bonamia ostreae</w:t>
      </w:r>
      <w:r w:rsidRPr="0008241C">
        <w:rPr>
          <w:sz w:val="22"/>
          <w:szCs w:val="22"/>
          <w:lang w:eastAsia="ja-JP"/>
        </w:rPr>
        <w:t xml:space="preserve"> (New South Wales and Tasmania in Australia, and New Zealand), but native oysters are less affected </w:t>
      </w:r>
      <w:r w:rsidRPr="0008241C">
        <w:rPr>
          <w:sz w:val="22"/>
          <w:szCs w:val="22"/>
          <w:lang w:eastAsia="ja-JP"/>
        </w:rPr>
        <w:fldChar w:fldCharType="begin" w:fldLock="1"/>
      </w:r>
      <w:r w:rsidRPr="0008241C">
        <w:rPr>
          <w:sz w:val="22"/>
          <w:szCs w:val="22"/>
          <w:lang w:eastAsia="ja-JP"/>
        </w:rPr>
        <w:instrText>ADDIN CSL_CITATION {"citationItems":[{"id":"ITEM-1","itemData":{"DOI":"10.1071/MA16043","author":[{"dropping-particle":"","family":"Whittington","given":"R.","non-dropping-particle":"","parse-names":false,"suffix":""},{"dropping-particle":"","family":"Hick","given":"P.","non-dropping-particle":"","parse-names":false,"suffix":""},{"dropping-particle":"","family":"Evans","given":"O.","non-dropping-particle":"","parse-names":false,"suffix":""},{"dropping-particle":"","family":"Rubio","given":"A.","non-dropping-particle":"","parse-names":false,"suffix":""},{"dropping-particle":"","family":"Dhand","given":"N.","non-dropping-particle":"","parse-names":false,"suffix":""},{"dropping-particle":"","family":"Paul-Pont","given":"I.","non-dropping-particle":"","parse-names":false,"suffix":""}],"container-title":"Microbiology Australia","id":"ITEM-1","issue":"3","issued":{"date-parts":[["2016"]]},"page":"126-128","title":"Pacific oyster mortality syndrome: a marine herpesvirus active in Australia","type":"article-journal","volume":"37"},"uris":["http://www.mendeley.com/documents/?uuid=2e24513d-4038-3642-a3e2-a435411cf0ab"]}],"mendeley":{"formattedCitation":"(Whittington &lt;i&gt;et al.&lt;/i&gt;, 2016)","plainTextFormattedCitation":"(Whittington et al., 2016)","previouslyFormattedCitation":"(Whittington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hittington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w:t>
      </w:r>
    </w:p>
    <w:p w14:paraId="1A4DE4F4" w14:textId="050FD770" w:rsidR="00A01204" w:rsidRDefault="00A01204" w:rsidP="00A01204">
      <w:pPr>
        <w:rPr>
          <w:sz w:val="22"/>
          <w:szCs w:val="22"/>
        </w:rPr>
      </w:pPr>
    </w:p>
    <w:p w14:paraId="4BC89331" w14:textId="68C39EC8" w:rsidR="006D6CC6" w:rsidRDefault="006D6CC6" w:rsidP="00A01204">
      <w:pPr>
        <w:rPr>
          <w:sz w:val="22"/>
          <w:szCs w:val="22"/>
        </w:rPr>
      </w:pPr>
    </w:p>
    <w:p w14:paraId="33AF52A5" w14:textId="77777777" w:rsidR="006D6CC6" w:rsidRPr="0008241C" w:rsidRDefault="006D6CC6" w:rsidP="00A01204">
      <w:pPr>
        <w:rPr>
          <w:sz w:val="22"/>
          <w:szCs w:val="22"/>
        </w:rPr>
      </w:pPr>
    </w:p>
    <w:p w14:paraId="395512A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896" w:name="_Toc504317197"/>
      <w:bookmarkStart w:id="897" w:name="_Toc504317890"/>
      <w:bookmarkStart w:id="898" w:name="_Toc524041387"/>
      <w:r w:rsidRPr="0008241C">
        <w:rPr>
          <w:b/>
          <w:sz w:val="22"/>
          <w:szCs w:val="24"/>
        </w:rPr>
        <w:lastRenderedPageBreak/>
        <w:t xml:space="preserve">3.2.3.6 </w:t>
      </w:r>
      <w:r w:rsidRPr="0008241C">
        <w:rPr>
          <w:b/>
          <w:sz w:val="22"/>
          <w:szCs w:val="24"/>
        </w:rPr>
        <w:tab/>
        <w:t>Aquaculture and other artificial substrata</w:t>
      </w:r>
      <w:bookmarkEnd w:id="896"/>
      <w:bookmarkEnd w:id="897"/>
      <w:bookmarkEnd w:id="898"/>
    </w:p>
    <w:p w14:paraId="0FB93204" w14:textId="77777777" w:rsidR="00A01204" w:rsidRPr="0008241C" w:rsidRDefault="00A01204" w:rsidP="00A01204">
      <w:pPr>
        <w:rPr>
          <w:sz w:val="22"/>
          <w:szCs w:val="22"/>
          <w:lang w:eastAsia="ja-JP"/>
        </w:rPr>
      </w:pPr>
    </w:p>
    <w:p w14:paraId="4EC07069" w14:textId="3DE7F795" w:rsidR="00A01204" w:rsidRPr="0008241C" w:rsidRDefault="00A01204" w:rsidP="00A01204">
      <w:pPr>
        <w:rPr>
          <w:sz w:val="22"/>
          <w:szCs w:val="22"/>
          <w:lang w:eastAsia="ja-JP"/>
        </w:rPr>
      </w:pPr>
      <w:r w:rsidRPr="0008241C">
        <w:rPr>
          <w:sz w:val="22"/>
          <w:szCs w:val="22"/>
          <w:lang w:eastAsia="ja-JP"/>
        </w:rPr>
        <w:t xml:space="preserve">About ninety per cent of world Aquaculture production is from the Asia-Pacific region </w:t>
      </w:r>
      <w:r w:rsidRPr="0008241C">
        <w:rPr>
          <w:sz w:val="22"/>
          <w:szCs w:val="22"/>
          <w:lang w:eastAsia="ja-JP"/>
        </w:rPr>
        <w:fldChar w:fldCharType="begin" w:fldLock="1"/>
      </w:r>
      <w:r w:rsidRPr="0008241C">
        <w:rPr>
          <w:sz w:val="22"/>
          <w:szCs w:val="22"/>
          <w:lang w:eastAsia="ja-JP"/>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id":"ITEM-1","issued":{"date-parts":[["2012"]]},"number-of-pages":"139","publisher-place":"Bangkok, Thailand","title":"Regional overview of fisheries and aquaculture in Asia and the Pacific 2012","type":"report"},"uris":["http://www.mendeley.com/documents/?uuid=be1e7c70-f2c9-3ab2-9be7-f92a5eda3696"]}],"mendeley":{"formattedCitation":"(Funge-Smith &lt;i&gt;et al.&lt;/i&gt;, 2012)","plainTextFormattedCitation":"(Funge-Smith et al., 2012)","previouslyFormattedCitation":"(Funge-Smith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unge-Smith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and the top 10 countries of the world in aquaculture production belongs to this region </w:t>
      </w:r>
      <w:r w:rsidRPr="0008241C">
        <w:rPr>
          <w:sz w:val="22"/>
          <w:szCs w:val="22"/>
          <w:lang w:eastAsia="ja-JP"/>
        </w:rPr>
        <w:fldChar w:fldCharType="begin" w:fldLock="1"/>
      </w:r>
      <w:r w:rsidRPr="0008241C">
        <w:rPr>
          <w:sz w:val="22"/>
          <w:szCs w:val="22"/>
          <w:lang w:eastAsia="ja-JP"/>
        </w:rPr>
        <w:instrText>ADDIN CSL_CITATION {"citationItems":[{"id":"ITEM-1","itemData":{"ISBN":"9789251067215","abstract":"A P F I C m e m b e r R e s t o f t h e w o r l d","author":[{"dropping-particle":"","family":"Lymer","given":"D.","non-dropping-particle":"","parse-names":false,"suffix":""},{"dropping-particle":"","family":"Funge-Smith","given":"S.","non-dropping-particle":"","parse-names":false,"suffix":""},{"dropping-particle":"","family":"Miao","given":"W.","non-dropping-particle":"","parse-names":false,"suffix":""}],"collection-title":"RAP Publication 2010/17.","id":"ITEM-1","issued":{"date-parts":[["2010"]]},"number-of-pages":"85","publisher":"FAO Regional Office for Asia and the Pacific","publisher-place":"Bangkok","title":"Status and potential of fisheries and aquaculture in Asia and the Pacific 2010","type":"book"},"uris":["http://www.mendeley.com/documents/?uuid=d319d888-92fc-3cd0-a02c-d2ce2d0922cd"]}],"mendeley":{"formattedCitation":"(Lymer &lt;i&gt;et al.&lt;/i&gt;, 2010)","plainTextFormattedCitation":"(Lymer et al., 2010)","previouslyFormattedCitation":"(Lymer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ymer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The major targeted aquaculture species belongs to the fin fishes (fresh water species: 60</w:t>
      </w:r>
      <w:r w:rsidR="00C934E9">
        <w:rPr>
          <w:sz w:val="22"/>
          <w:szCs w:val="22"/>
          <w:lang w:eastAsia="ja-JP"/>
        </w:rPr>
        <w:t xml:space="preserve"> per cent</w:t>
      </w:r>
      <w:r w:rsidRPr="0008241C">
        <w:rPr>
          <w:sz w:val="22"/>
          <w:szCs w:val="22"/>
          <w:lang w:eastAsia="ja-JP"/>
        </w:rPr>
        <w:t>; Marine species: 32</w:t>
      </w:r>
      <w:r w:rsidR="00C934E9">
        <w:rPr>
          <w:sz w:val="22"/>
          <w:szCs w:val="22"/>
          <w:lang w:eastAsia="ja-JP"/>
        </w:rPr>
        <w:t xml:space="preserve"> per cent</w:t>
      </w:r>
      <w:r w:rsidRPr="0008241C">
        <w:rPr>
          <w:sz w:val="22"/>
          <w:szCs w:val="22"/>
          <w:lang w:eastAsia="ja-JP"/>
        </w:rPr>
        <w:t xml:space="preserve"> and Brackish water species: 8</w:t>
      </w:r>
      <w:r w:rsidR="00C934E9">
        <w:rPr>
          <w:sz w:val="22"/>
          <w:szCs w:val="22"/>
          <w:lang w:eastAsia="ja-JP"/>
        </w:rPr>
        <w:t xml:space="preserve"> per cent</w:t>
      </w:r>
      <w:r w:rsidRPr="0008241C">
        <w:rPr>
          <w:sz w:val="22"/>
          <w:szCs w:val="22"/>
          <w:lang w:eastAsia="ja-JP"/>
        </w:rPr>
        <w:t xml:space="preserve"> of total production) accounts about 49</w:t>
      </w:r>
      <w:r w:rsidR="00C934E9">
        <w:rPr>
          <w:sz w:val="22"/>
          <w:szCs w:val="22"/>
          <w:lang w:eastAsia="ja-JP"/>
        </w:rPr>
        <w:t xml:space="preserve"> per cent</w:t>
      </w:r>
      <w:r w:rsidRPr="0008241C">
        <w:rPr>
          <w:sz w:val="22"/>
          <w:szCs w:val="22"/>
          <w:lang w:eastAsia="ja-JP"/>
        </w:rPr>
        <w:t xml:space="preserve"> of the total aquaculture production ; molluscs about 19</w:t>
      </w:r>
      <w:r w:rsidR="00C934E9">
        <w:rPr>
          <w:sz w:val="22"/>
          <w:szCs w:val="22"/>
          <w:lang w:eastAsia="ja-JP"/>
        </w:rPr>
        <w:t xml:space="preserve"> per cent</w:t>
      </w:r>
      <w:r w:rsidRPr="0008241C">
        <w:rPr>
          <w:sz w:val="22"/>
          <w:szCs w:val="22"/>
          <w:lang w:eastAsia="ja-JP"/>
        </w:rPr>
        <w:t>; crustaceans about 7</w:t>
      </w:r>
      <w:r w:rsidR="00C934E9">
        <w:rPr>
          <w:sz w:val="22"/>
          <w:szCs w:val="22"/>
          <w:lang w:eastAsia="ja-JP"/>
        </w:rPr>
        <w:t xml:space="preserve"> per cent</w:t>
      </w:r>
      <w:r w:rsidRPr="0008241C">
        <w:rPr>
          <w:sz w:val="22"/>
          <w:szCs w:val="22"/>
          <w:lang w:eastAsia="ja-JP"/>
        </w:rPr>
        <w:t>, echinoderms (Sea cucumbers) in trace and Aquatic plants about 22</w:t>
      </w:r>
      <w:r w:rsidR="00C934E9">
        <w:rPr>
          <w:sz w:val="22"/>
          <w:szCs w:val="22"/>
          <w:lang w:eastAsia="ja-JP"/>
        </w:rPr>
        <w:t xml:space="preserve"> per cent</w:t>
      </w:r>
      <w:r w:rsidRPr="0008241C">
        <w:rPr>
          <w:sz w:val="22"/>
          <w:szCs w:val="22"/>
          <w:lang w:eastAsia="ja-JP"/>
        </w:rPr>
        <w:t xml:space="preserve"> by production of total aquaculture in this regions. The species used for aquaculture are very limited in comparison to the available species in the region. The major stake of marine and brackish water aquaculture is from China, Indonesia, Philippines, Japan, Viet Nam, Republic of Korea and Bangladesh in this region. The marine and brackish water aquaculture in this region is intensive and the production from the Brackish water and marine sector is growing in rate of 3</w:t>
      </w:r>
      <w:r w:rsidR="00C934E9">
        <w:rPr>
          <w:sz w:val="22"/>
          <w:szCs w:val="22"/>
          <w:lang w:eastAsia="ja-JP"/>
        </w:rPr>
        <w:t xml:space="preserve"> per cent</w:t>
      </w:r>
      <w:r w:rsidRPr="0008241C">
        <w:rPr>
          <w:sz w:val="22"/>
          <w:szCs w:val="22"/>
          <w:lang w:eastAsia="ja-JP"/>
        </w:rPr>
        <w:t xml:space="preserve"> per annum and all together the Aquaculture growth in this region is about 6.7</w:t>
      </w:r>
      <w:r w:rsidR="00C934E9">
        <w:rPr>
          <w:sz w:val="22"/>
          <w:szCs w:val="22"/>
          <w:lang w:eastAsia="ja-JP"/>
        </w:rPr>
        <w:t xml:space="preserve"> per cent</w:t>
      </w:r>
      <w:r w:rsidRPr="0008241C">
        <w:rPr>
          <w:sz w:val="22"/>
          <w:szCs w:val="22"/>
          <w:lang w:eastAsia="ja-JP"/>
        </w:rPr>
        <w:t>, whereas, some countries like India, Indonesia, Vietnam, Myanmar the production growth rate is about 9-24</w:t>
      </w:r>
      <w:r w:rsidR="00C934E9">
        <w:rPr>
          <w:sz w:val="22"/>
          <w:szCs w:val="22"/>
          <w:lang w:eastAsia="ja-JP"/>
        </w:rPr>
        <w:t xml:space="preserve"> per cent</w:t>
      </w:r>
      <w:r w:rsidRPr="0008241C">
        <w:rPr>
          <w:sz w:val="22"/>
          <w:szCs w:val="22"/>
          <w:lang w:eastAsia="ja-JP"/>
        </w:rPr>
        <w:t>. The major challenges for Aquaculture in the management of Biodiversity of the subregions due to introduction of Invasive/Alien species for profitable over production, improper management of Bio-security measures, diseases etc.</w:t>
      </w:r>
    </w:p>
    <w:p w14:paraId="47A54562" w14:textId="77777777" w:rsidR="00A01204" w:rsidRPr="0008241C" w:rsidRDefault="00A01204" w:rsidP="00A01204">
      <w:pPr>
        <w:rPr>
          <w:sz w:val="22"/>
          <w:szCs w:val="22"/>
          <w:lang w:eastAsia="ja-JP"/>
        </w:rPr>
      </w:pPr>
    </w:p>
    <w:p w14:paraId="2A63A741" w14:textId="77777777" w:rsidR="00A01204" w:rsidRPr="0008241C" w:rsidRDefault="00A01204" w:rsidP="00A01204">
      <w:pPr>
        <w:rPr>
          <w:sz w:val="22"/>
          <w:szCs w:val="22"/>
          <w:lang w:eastAsia="ja-JP"/>
        </w:rPr>
      </w:pPr>
      <w:r w:rsidRPr="0008241C">
        <w:rPr>
          <w:sz w:val="22"/>
          <w:szCs w:val="22"/>
          <w:lang w:eastAsia="ja-JP"/>
        </w:rPr>
        <w:t xml:space="preserve">In addition, increasing urbanization in coastal area and resultant modification of habitats (e.g., shift from soft sediment to hard benthos) is likely to change the biodiversity and nature's contribution to people in the area. </w:t>
      </w:r>
    </w:p>
    <w:p w14:paraId="4C143C9C" w14:textId="77777777" w:rsidR="00A01204" w:rsidRPr="0008241C" w:rsidRDefault="00A01204" w:rsidP="00A01204">
      <w:pPr>
        <w:rPr>
          <w:sz w:val="22"/>
          <w:szCs w:val="22"/>
          <w:lang w:eastAsia="ja-JP"/>
        </w:rPr>
      </w:pPr>
    </w:p>
    <w:p w14:paraId="3F65F7E6" w14:textId="77777777" w:rsidR="00A01204" w:rsidRPr="0008241C" w:rsidRDefault="00A01204" w:rsidP="00A01204">
      <w:pPr>
        <w:keepNext/>
        <w:tabs>
          <w:tab w:val="clear" w:pos="1247"/>
          <w:tab w:val="left" w:pos="765"/>
        </w:tabs>
        <w:outlineLvl w:val="2"/>
        <w:rPr>
          <w:b/>
          <w:sz w:val="24"/>
          <w:szCs w:val="24"/>
        </w:rPr>
      </w:pPr>
      <w:bookmarkStart w:id="899" w:name="_Toc504317198"/>
      <w:bookmarkStart w:id="900" w:name="_Toc504317891"/>
      <w:bookmarkStart w:id="901" w:name="_Toc504320408"/>
      <w:bookmarkStart w:id="902" w:name="_Toc504320631"/>
      <w:bookmarkStart w:id="903" w:name="_Toc504320855"/>
      <w:bookmarkStart w:id="904" w:name="_Toc524041388"/>
      <w:r w:rsidRPr="0008241C">
        <w:rPr>
          <w:b/>
          <w:sz w:val="24"/>
          <w:szCs w:val="24"/>
        </w:rPr>
        <w:t xml:space="preserve">3.2.4 </w:t>
      </w:r>
      <w:r w:rsidRPr="0008241C">
        <w:rPr>
          <w:b/>
          <w:sz w:val="24"/>
          <w:szCs w:val="24"/>
        </w:rPr>
        <w:tab/>
        <w:t>Marine</w:t>
      </w:r>
      <w:bookmarkEnd w:id="899"/>
      <w:bookmarkEnd w:id="900"/>
      <w:bookmarkEnd w:id="901"/>
      <w:bookmarkEnd w:id="902"/>
      <w:bookmarkEnd w:id="903"/>
      <w:bookmarkEnd w:id="904"/>
    </w:p>
    <w:p w14:paraId="45E41A7B" w14:textId="77777777" w:rsidR="00A01204" w:rsidRPr="0008241C" w:rsidRDefault="00A01204" w:rsidP="00A01204">
      <w:pPr>
        <w:rPr>
          <w:sz w:val="22"/>
          <w:szCs w:val="22"/>
          <w:lang w:eastAsia="ja-JP"/>
        </w:rPr>
      </w:pPr>
    </w:p>
    <w:p w14:paraId="5AD8B80C" w14:textId="77777777" w:rsidR="00A01204" w:rsidRPr="0008241C" w:rsidRDefault="00A01204" w:rsidP="00A01204">
      <w:pPr>
        <w:rPr>
          <w:sz w:val="22"/>
          <w:szCs w:val="22"/>
          <w:lang w:eastAsia="ja-JP"/>
        </w:rPr>
      </w:pPr>
      <w:r w:rsidRPr="0008241C">
        <w:rPr>
          <w:sz w:val="22"/>
          <w:szCs w:val="22"/>
          <w:lang w:eastAsia="ja-JP"/>
        </w:rPr>
        <w:t>In this assessment, marine area means the area both in the euphotic and aphotic zones. It is however very difficult to separate status and trends of biodiversity and ecosystem service in the coastal and marine areas. Therefore, in this assessment, the distinction is not rigid.</w:t>
      </w:r>
    </w:p>
    <w:p w14:paraId="47199C9F" w14:textId="77777777" w:rsidR="00A01204" w:rsidRPr="0008241C" w:rsidRDefault="00A01204" w:rsidP="00A01204">
      <w:pPr>
        <w:rPr>
          <w:sz w:val="22"/>
          <w:szCs w:val="22"/>
          <w:lang w:eastAsia="ja-JP"/>
        </w:rPr>
      </w:pPr>
    </w:p>
    <w:p w14:paraId="3C9A47B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05" w:name="_Toc504317199"/>
      <w:bookmarkStart w:id="906" w:name="_Toc504317892"/>
      <w:bookmarkStart w:id="907" w:name="_Toc524041389"/>
      <w:r w:rsidRPr="0008241C">
        <w:rPr>
          <w:b/>
          <w:sz w:val="22"/>
          <w:szCs w:val="24"/>
        </w:rPr>
        <w:t xml:space="preserve">3.2.4.1 </w:t>
      </w:r>
      <w:r w:rsidRPr="0008241C">
        <w:rPr>
          <w:b/>
          <w:sz w:val="22"/>
          <w:szCs w:val="24"/>
        </w:rPr>
        <w:tab/>
        <w:t>Pelagic (euphotic)</w:t>
      </w:r>
      <w:bookmarkEnd w:id="905"/>
      <w:bookmarkEnd w:id="906"/>
      <w:bookmarkEnd w:id="907"/>
      <w:r w:rsidRPr="0008241C">
        <w:rPr>
          <w:b/>
          <w:sz w:val="22"/>
          <w:szCs w:val="24"/>
        </w:rPr>
        <w:t xml:space="preserve"> </w:t>
      </w:r>
    </w:p>
    <w:p w14:paraId="05BD3988" w14:textId="77777777" w:rsidR="00A01204" w:rsidRPr="0008241C" w:rsidRDefault="00A01204" w:rsidP="00A01204">
      <w:pPr>
        <w:rPr>
          <w:sz w:val="22"/>
          <w:szCs w:val="22"/>
          <w:lang w:eastAsia="ja-JP"/>
        </w:rPr>
      </w:pPr>
    </w:p>
    <w:p w14:paraId="4754BCEB" w14:textId="77777777" w:rsidR="00A01204" w:rsidRPr="0008241C" w:rsidRDefault="00A01204" w:rsidP="00A01204">
      <w:pPr>
        <w:rPr>
          <w:sz w:val="22"/>
          <w:szCs w:val="22"/>
          <w:lang w:eastAsia="ja-JP"/>
        </w:rPr>
      </w:pPr>
      <w:r w:rsidRPr="0008241C">
        <w:rPr>
          <w:sz w:val="22"/>
          <w:szCs w:val="22"/>
          <w:lang w:eastAsia="ja-JP"/>
        </w:rPr>
        <w:t xml:space="preserve">The primary production and the total biomass supported by it in the pelagic ecosystem (&lt;200m depth in euphotic zone) are not uniform in the marine area. It is mostly regulated by the supply of nutrients. In the marine areas, upwelling and vertical mixing play the most important role as a supplying mechanism of nutrients to the pelagic area, and the status has been continuously monitored using satellite for decades. The status of pelagic ecosystem is influenced largely by the large scale status change of ocean, e.g. El Niño, La Niña, Indian Dipole, decadal oscillation and “regime shift” </w:t>
      </w:r>
      <w:r w:rsidRPr="0008241C">
        <w:rPr>
          <w:sz w:val="22"/>
          <w:szCs w:val="22"/>
          <w:lang w:eastAsia="ja-JP"/>
        </w:rPr>
        <w:fldChar w:fldCharType="begin" w:fldLock="1"/>
      </w:r>
      <w:r w:rsidRPr="0008241C">
        <w:rPr>
          <w:sz w:val="22"/>
          <w:szCs w:val="22"/>
          <w:lang w:eastAsia="ja-JP"/>
        </w:rPr>
        <w:instrText>ADDIN CSL_CITATION {"citationItems":[{"id":"ITEM-1","itemData":{"DOI":"10.1111/gcb.12373","ISBN":"1354-1013","ISSN":"13541013","PMID":"23996901","abstract":"In areas of the North Pacific that are largely free of overfishing, climate regime shifts - abrupt changes in modes of low-frequency climate variability - are seen as the dominant drivers of decadal-scale ecological variability. We assessed the ability of leading modes of climate variability [Pacific Decadal Oscillation (PDO), North Pacific Gyre Oscillation (NPGO), Arctic Oscillation (AO), Pacific-North American Pattern (PNA), North Pacific Index (NPI), El Nino-Southern Oscillation (ENSO)] to explain decadal-scale (1965-2008) patterns of climatic and biological variability across two North Pacific ecosystems (Gulf of Alaska and Bering Sea). Our response variables were the first principle component (PC1) of four regional climate parameters [sea surface temperature (SST), sea level pressure (SLP), freshwater input, ice cover], and PCs 1-2 of 36 biological time series [production or abundance for populations of salmon (Oncorhynchus spp.), groundfish, herring (Clupea pallasii), shrimp, and jellyfish]. We found that the climate modes alone could not explain ecological variability in the study region. Both linear models (for climate PC1) and generalized additive models (for biology PC1-2) invoking only the climate modes produced residuals with significant temporal trends, indicating that the models failed to capture coherent patterns of ecological variability. However, when the residual climate trend and a time series of commercial fishery catches were used as additional candidate variables, resulting models of biology PC1-2 satisfied assumptions of independent residuals and out-performed models constructed from the climate modes alone in terms of predictive power. As measured by effect size and Akaike weights, the residual climate trend was the most important variable for explaining biology PC1 variability, and commercial catch the most important variable for biology PC2. Patterns of climate sensitivity and exploitation history for taxa strongly associated with biology PC1-2 suggest plausible mechanistic explanations for these modeling results. Our findings suggest that, even in the absence of overfishing and in areas strongly influenced by internal climate variability, climate regime shift effects can only be understood in the context of other ecosystem perturbations.","author":[{"dropping-particle":"","family":"Litzow","given":"Michael A.","non-dropping-particle":"","parse-names":false,"suffix":""},{"dropping-particle":"","family":"Mueter","given":"Franz J.","non-dropping-particle":"","parse-names":false,"suffix":""},{"dropping-particle":"","family":"Hobday","given":"Alistair J.","non-dropping-particle":"","parse-names":false,"suffix":""}],"container-title":"Global Change Biology","id":"ITEM-1","issue":"1","issued":{"date-parts":[["2014"]]},"page":"38-50","title":"Reassessing regime shifts in the North Pacific: Incremental climate change and commercial fishing are necessary for explaining decadal-scale biological variability","type":"article-journal","volume":"20"},"uris":["http://www.mendeley.com/documents/?uuid=52bd190a-3bc0-4678-aad8-b138a59534f7"]}],"mendeley":{"formattedCitation":"(Litzow &lt;i&gt;et al.&lt;/i&gt;, 2014)","plainTextFormattedCitation":"(Litzow et al., 2014)","previouslyFormattedCitation":"(Litzow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itzow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Recently, primary production of marine area measured by Chlorophyll </w:t>
      </w:r>
      <w:r w:rsidRPr="0008241C">
        <w:rPr>
          <w:i/>
          <w:sz w:val="22"/>
          <w:szCs w:val="22"/>
          <w:lang w:eastAsia="ja-JP"/>
        </w:rPr>
        <w:t>a</w:t>
      </w:r>
      <w:r w:rsidRPr="0008241C">
        <w:rPr>
          <w:sz w:val="22"/>
          <w:szCs w:val="22"/>
          <w:lang w:eastAsia="ja-JP"/>
        </w:rPr>
        <w:t xml:space="preserve"> concentration abundance is decreasing is various parts of marine area such as Indian Ocean and Western Pacific </w:t>
      </w:r>
      <w:r w:rsidRPr="0008241C">
        <w:rPr>
          <w:sz w:val="22"/>
          <w:szCs w:val="22"/>
          <w:lang w:eastAsia="ja-JP"/>
        </w:rPr>
        <w:fldChar w:fldCharType="begin" w:fldLock="1"/>
      </w:r>
      <w:r w:rsidRPr="0008241C">
        <w:rPr>
          <w:sz w:val="22"/>
          <w:szCs w:val="22"/>
          <w:lang w:eastAsia="ja-JP"/>
        </w:rPr>
        <w:instrText>ADDIN CSL_CITATION {"citationItems":[{"id":"ITEM-1","itemData":{"DOI":"10.1038/nature09268","ISBN":"1476-4687 (Electronic)\\r0028-0836 (Linking)","ISSN":"1476-4687","PMID":"20671703","abstract":"In the oceans, ubiquitous microscopic phototrophs (phytoplankton) account for approximately half the production of organic matter on Earth. Analyses of satellite-derived phytoplankton concentration (available since 1979) have suggested decadal-scale fluctuations linked to climate forcing, but the length of this record is insufficient to resolve longer-term trends. Here we combine available ocean transparency measurements and in situ chlorophyll observations to estimate the time dependence of phytoplankton biomass at local, regional and global scales since 1899. We observe declines in eight out of ten ocean regions, and estimate a global rate of decline of approximately 1% of the global median per year. Our analyses further reveal interannual to decadal phytoplankton fluctuations superimposed on long-term trends. These fluctuations are strongly correlated with basin-scale climate indices, whereas long-term declining trends are related to increasing sea surface temperatures. We conclude that global phytoplankton concentration has declined over the past century; this decline will need to be considered in future studies of marine ecosystems, geochemical cycling, ocean circulation and fisheries.","author":[{"dropping-particle":"","family":"Boyce","given":"Daniel G","non-dropping-particle":"","parse-names":false,"suffix":""},{"dropping-particle":"","family":"Lewis","given":"Marlon R","non-dropping-particle":"","parse-names":false,"suffix":""},{"dropping-particle":"","family":"Worm","given":"Boris","non-dropping-particle":"","parse-names":false,"suffix":""}],"container-title":"Nature","id":"ITEM-1","issue":"7306","issued":{"date-parts":[["2010"]]},"page":"591-596","publisher":"Nature Publishing Group","title":"Global phytoplankton decline over the past century.","type":"article-journal","volume":"466"},"uris":["http://www.mendeley.com/documents/?uuid=6f44b414-b5bd-47d6-ad22-0c466a31f81e"]}],"mendeley":{"formattedCitation":"(Boyce &lt;i&gt;et al.&lt;/i&gt;, 2010)","plainTextFormattedCitation":"(Boyce et al., 2010)","previouslyFormattedCitation":"(Boyce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oyce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w:t>
      </w:r>
    </w:p>
    <w:p w14:paraId="18E06B26" w14:textId="77777777" w:rsidR="00A01204" w:rsidRPr="0008241C" w:rsidRDefault="00A01204" w:rsidP="00A01204">
      <w:pPr>
        <w:rPr>
          <w:sz w:val="22"/>
          <w:szCs w:val="22"/>
          <w:lang w:eastAsia="ja-JP"/>
        </w:rPr>
      </w:pPr>
    </w:p>
    <w:p w14:paraId="747B5A3B" w14:textId="77777777" w:rsidR="00A01204" w:rsidRPr="0008241C" w:rsidRDefault="00A01204" w:rsidP="00A01204">
      <w:pPr>
        <w:rPr>
          <w:sz w:val="22"/>
          <w:szCs w:val="22"/>
          <w:lang w:eastAsia="ja-JP"/>
        </w:rPr>
      </w:pPr>
      <w:r w:rsidRPr="0008241C">
        <w:rPr>
          <w:sz w:val="22"/>
          <w:szCs w:val="22"/>
          <w:lang w:eastAsia="ja-JP"/>
        </w:rPr>
        <w:t xml:space="preserve">Species composition of marine pelagic animals has changed dramatically in the North and South western pacific areas. This change is characterized by increase of gelatinous zooplankton such as jelly fishes and planktonic tunicates </w:t>
      </w:r>
      <w:r w:rsidRPr="0008241C">
        <w:rPr>
          <w:sz w:val="22"/>
          <w:szCs w:val="22"/>
          <w:lang w:eastAsia="ja-JP"/>
        </w:rPr>
        <w:fldChar w:fldCharType="begin" w:fldLock="1"/>
      </w:r>
      <w:r w:rsidRPr="0008241C">
        <w:rPr>
          <w:sz w:val="22"/>
          <w:szCs w:val="22"/>
          <w:lang w:eastAsia="ja-JP"/>
        </w:rPr>
        <w:instrText>ADDIN CSL_CITATION {"citationItems":[{"id":"ITEM-1","itemData":{"DOI":"10.1007/s00227-011-1744-1","ISBN":"0022701117","ISSN":"00253162","abstract":"There is concern that overfishing may lead to a proliferation of jellyfish through a process known as fishing down the food web. However, there has been no global synthesis of patterns of gelatinous zooplankton biomass (GZB), an important first step in determining any future trends. A meta-analysis of epipelagic-GZB patterns was undertaken, encompassing 58 locations on a global scale, and spanning the years 1967–2009. Epipelagic-GZB decreased strongly with increasing total water column depth (r2 = 0.543, p\\0.001, n = 58): in shallow (\\50 m) coastal waters, epipelagic-GZB was typically 7429 the levels in deep ocean ([2,000 m) sites. However, the ratio of GZB to primary productivity showed high values across a range of depths, i.e. this measure of the relative abundance of gelatinous zooplankton did not covary with depth.","author":[{"dropping-particle":"","family":"Lilley","given":"M. K S","non-dropping-particle":"","parse-names":false,"suffix":""},{"dropping-particle":"","family":"Beggs","given":"S. E.","non-dropping-particle":"","parse-names":false,"suffix":""},{"dropping-particle":"","family":"Doyle","given":"T. K.","non-dropping-particle":"","parse-names":false,"suffix":""},{"dropping-particle":"","family":"Hobson","given":"V. J.","non-dropping-particle":"","parse-names":false,"suffix":""},{"dropping-particle":"","family":"Stromberg","given":"K. H P","non-dropping-particle":"","parse-names":false,"suffix":""},{"dropping-particle":"","family":"Hays","given":"G. C.","non-dropping-particle":"","parse-names":false,"suffix":""}],"container-title":"Marine Biology","id":"ITEM-1","issue":"11","issued":{"date-parts":[["2011"]]},"page":"2429-2436","title":"Global patterns of epipelagic gelatinous zooplankton biomass","type":"article-journal","volume":"158"},"uris":["http://www.mendeley.com/documents/?uuid=b4cc3982-ed26-42c3-a8bb-394ea88f67b3"]}],"mendeley":{"formattedCitation":"(Lilley &lt;i&gt;et al.&lt;/i&gt;, 2011)","plainTextFormattedCitation":"(Lilley et al., 2011)","previouslyFormattedCitation":"(Lilley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illey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Typical events has been observed in the north western Pacific region, where big blooms of huge Nomura's Jellyfish were observed and it impacted fisheries activity </w:t>
      </w:r>
      <w:r w:rsidRPr="0008241C">
        <w:rPr>
          <w:sz w:val="22"/>
          <w:szCs w:val="22"/>
          <w:lang w:eastAsia="ja-JP"/>
        </w:rPr>
        <w:fldChar w:fldCharType="begin" w:fldLock="1"/>
      </w:r>
      <w:r w:rsidRPr="0008241C">
        <w:rPr>
          <w:sz w:val="22"/>
          <w:szCs w:val="22"/>
          <w:lang w:eastAsia="ja-JP"/>
        </w:rPr>
        <w:instrText>ADDIN CSL_CITATION {"citationItems":[{"id":"ITEM-1","itemData":{"DOI":"10.1007/978-94-007-7015-7_8","ISBN":"9789400770157","ISSN":"18808247","author":[{"dropping-particle":"","family":"Uye","given":"Shin Ichi","non-dropping-particle":"","parse-names":false,"suffix":""}],"container-title":"Jellyfish Blooms","editor":[{"dropping-particle":"","family":"Pitt","given":"Kylie A.","non-dropping-particle":"","parse-names":false,"suffix":""},{"dropping-particle":"","family":"Lucas","given":"Cathy H.","non-dropping-particle":"","parse-names":false,"suffix":""}],"id":"ITEM-1","issued":{"date-parts":[["2014"]]},"page":"185-205","publisher":"Springer Netherlands","publisher-place":"Dordrecht","title":"The giant jellyfish nemopilema nomurai in east asian marginal seas","type":"chapter","volume":"9789400770"},"uris":["http://www.mendeley.com/documents/?uuid=d72c751b-2251-3a3d-a669-7c2ceda5314a"]},{"id":"ITEM-2","itemData":{"DOI":"10.4319/lo.2008.53.5.2040","ISBN":"0024-3590","ISSN":"0024-3590","PMID":"21141034","abstract":"Ocean acidification may negatively affect calcifying plankton, opening ecological space for non-calcifying species. Recently, a study of climate-forcing of jellyfish reported the first analysis suggesting that there were more jellyfish (generally considered a noncalcifying group) when conditions were more acidic (lower pH) from one area within the North Sea. We examine this suggestion for a number of areas in the North Sea and beyond in the Northeast Atlantic using coelenterate records from the Continuous Plankton Recorder and pH data from the International Council for the Exploration of the Sea for the period 1946-2003. We could find no significant relationships between jellyfish abundance and acidic conditions in any of the regions investigated. We conclude that the role of pH in structuring zooplankton communities in the North Sea and further afield at present is tenuous.","author":[{"dropping-particle":"","family":"Richardson","given":"Anthony J.","non-dropping-particle":"","parse-names":false,"suffix":""},{"dropping-particle":"","family":"Gibbons","given":"Mark J.","non-dropping-particle":"","parse-names":false,"suffix":""}],"container-title":"Limnology and Oceanography","id":"ITEM-2","issue":"5","issued":{"date-parts":[["2008"]]},"page":"2040-2045","title":"Are jellyfish increasing in response to ocean acidification?","type":"article-journal","volume":"53"},"uris":["http://www.mendeley.com/documents/?uuid=cac11d71-d023-4807-8eba-6ee95d571114"]}],"mendeley":{"formattedCitation":"(A. J. Richardson &amp; Gibbons, 2008; Uye, 2014)","plainTextFormattedCitation":"(A. J. Richardson &amp; Gibbons, 2008; Uye, 2014)","previouslyFormattedCitation":"(A. J. Richardson &amp; Gibbons, 2008; Uye,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A. J. Richardson &amp; Gibbons, 2008; Uye, 2014)</w:t>
      </w:r>
      <w:r w:rsidRPr="0008241C">
        <w:rPr>
          <w:sz w:val="22"/>
          <w:szCs w:val="22"/>
          <w:lang w:eastAsia="ja-JP"/>
        </w:rPr>
        <w:fldChar w:fldCharType="end"/>
      </w:r>
      <w:r w:rsidRPr="0008241C">
        <w:rPr>
          <w:sz w:val="22"/>
          <w:szCs w:val="22"/>
          <w:lang w:eastAsia="ja-JP"/>
        </w:rPr>
        <w:t xml:space="preserve">. Harmful Algal blooms are also warned issues in highly populated area especially in a bay </w:t>
      </w:r>
      <w:r w:rsidRPr="0008241C">
        <w:rPr>
          <w:sz w:val="22"/>
          <w:szCs w:val="22"/>
          <w:lang w:eastAsia="ja-JP"/>
        </w:rPr>
        <w:fldChar w:fldCharType="begin" w:fldLock="1"/>
      </w:r>
      <w:r w:rsidRPr="0008241C">
        <w:rPr>
          <w:sz w:val="22"/>
          <w:szCs w:val="22"/>
          <w:lang w:eastAsia="ja-JP"/>
        </w:rPr>
        <w:instrText>ADDIN CSL_CITATION {"citationItems":[{"id":"ITEM-1","itemData":{"DOI":"10.1146/annurev-marine-120308-081121","ISBN":"1941-1405; 978-0-8243-4504-4","ISSN":"1941-1405","PMID":"22457972","abstract":"The public health, tourism, fisheries, and ecosystem impacts from harmful algal blooms (HABs) have all increased over the past few decades. This has led to heightened scientific and regulatory attention, and the development of many new technologies and approaches for research and management. This, in turn, is leading to significant paradigm shifts with regard to, e.g., our interpretation of the phytoplankton species concept (strain variation), the dogma of their apparent cosmopolitanism, the role of bacteria and zooplank-ton grazing in HABs, and our approaches to investigating the ecological and genetic basis for the production of toxins and allelochemicals. Increasingly, eutrophication and climate change are viewed and managed as multifactorial environmental stressors that will further challenge managers of coastal re-sources and those responsible for protecting human health. Here we review HAB science with an eye toward new concepts and approaches, emphasizing, where possible, the unexpected yet promising new directions that research has taken in this diverse field.","author":[{"dropping-particle":"","family":"Anderson","given":"Donald M.","non-dropping-particle":"","parse-names":false,"suffix":""},{"dropping-particle":"","family":"Cembella","given":"Allan D.","non-dropping-particle":"","parse-names":false,"suffix":""},{"dropping-particle":"","family":"Hallegraeff","given":"Gustaaf M.","non-dropping-particle":"","parse-names":false,"suffix":""}],"container-title":"Annu. Rev. Mar. Sci","id":"ITEM-1","issue":"1","issued":{"date-parts":[["2012"]]},"page":"143-76","title":"Progress in Understanding Harmful Algal Blooms: Paradigm Shifts and New Technologies for Research, Monitoring, and Management","type":"article-journal","volume":"4"},"uris":["http://www.mendeley.com/documents/?uuid=037cee2d-ba50-4675-bf12-105aac521cf1"]}],"mendeley":{"formattedCitation":"(Anderson &lt;i&gt;et al.&lt;/i&gt;, 2012)","plainTextFormattedCitation":"(Anderson et al., 2012)","previouslyFormattedCitation":"(Anderson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nderson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w:t>
      </w:r>
    </w:p>
    <w:p w14:paraId="3B4189F0" w14:textId="77777777" w:rsidR="00A01204" w:rsidRPr="0008241C" w:rsidRDefault="00A01204" w:rsidP="00A01204">
      <w:pPr>
        <w:rPr>
          <w:sz w:val="22"/>
          <w:szCs w:val="22"/>
          <w:lang w:eastAsia="ja-JP"/>
        </w:rPr>
      </w:pPr>
    </w:p>
    <w:p w14:paraId="5C55837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08" w:name="_Toc504317200"/>
      <w:bookmarkStart w:id="909" w:name="_Toc504317893"/>
      <w:bookmarkStart w:id="910" w:name="_Toc524041390"/>
      <w:r w:rsidRPr="0008241C">
        <w:rPr>
          <w:b/>
          <w:sz w:val="22"/>
          <w:szCs w:val="24"/>
        </w:rPr>
        <w:t xml:space="preserve">3.2.4.2 </w:t>
      </w:r>
      <w:r w:rsidRPr="0008241C">
        <w:rPr>
          <w:b/>
          <w:sz w:val="22"/>
          <w:szCs w:val="24"/>
        </w:rPr>
        <w:tab/>
        <w:t>Pelagic (aphotic) and benthic</w:t>
      </w:r>
      <w:bookmarkEnd w:id="908"/>
      <w:bookmarkEnd w:id="909"/>
      <w:bookmarkEnd w:id="910"/>
    </w:p>
    <w:p w14:paraId="57A07C49" w14:textId="77777777" w:rsidR="00A01204" w:rsidRPr="0008241C" w:rsidRDefault="00A01204" w:rsidP="00A01204">
      <w:pPr>
        <w:rPr>
          <w:sz w:val="22"/>
          <w:szCs w:val="22"/>
          <w:lang w:eastAsia="ja-JP"/>
        </w:rPr>
      </w:pPr>
    </w:p>
    <w:p w14:paraId="42CCEE7C" w14:textId="5584FF5E" w:rsidR="00A01204" w:rsidRPr="0008241C" w:rsidRDefault="00A01204" w:rsidP="00A01204">
      <w:pPr>
        <w:rPr>
          <w:sz w:val="22"/>
          <w:szCs w:val="22"/>
          <w:lang w:eastAsia="ja-JP"/>
        </w:rPr>
      </w:pPr>
      <w:r w:rsidRPr="0008241C">
        <w:rPr>
          <w:sz w:val="22"/>
          <w:szCs w:val="22"/>
          <w:lang w:eastAsia="ja-JP"/>
        </w:rPr>
        <w:t xml:space="preserve">The aphotic zone includes the areas which are more than 200m deep in the ocean, including the ocean shelf and slope, abyssal zone (sea floor), trench, and trough. There are significant information gaps regarding status and trends of marine biodiversity and ecosystems in the Asia-Pacific region </w:t>
      </w:r>
      <w:r w:rsidRPr="0008241C">
        <w:rPr>
          <w:sz w:val="22"/>
          <w:szCs w:val="22"/>
          <w:lang w:eastAsia="ja-JP"/>
        </w:rPr>
        <w:fldChar w:fldCharType="begin" w:fldLock="1"/>
      </w:r>
      <w:r w:rsidRPr="0008241C">
        <w:rPr>
          <w:sz w:val="22"/>
          <w:szCs w:val="22"/>
          <w:lang w:eastAsia="ja-JP"/>
        </w:rPr>
        <w:instrText>ADDIN CSL_CITATION {"citationItems":[{"id":"ITEM-1","itemData":{"DOI":"10.1371/journal.pone.0010223","ISBN":"1932-6203","ISSN":"19326203","PMID":"20689845","abstract":"BACKGROUND: Understanding the distribution of marine biodiversity is a crucial first step towards the effective and sustainable management of marine ecosystems. Recent efforts to collate location records from marine surveys enable us to assemble a global picture of recorded marine biodiversity. They also effectively highlight gaps in our knowledge of particular marine regions. In particular, the deep pelagic ocean--the largest biome on Earth--is chronically under-represented in global databases of marine biodiversity. METHODOLOGY/PRINCIPAL FINDINGS: We use data from the Ocean Biogeographic Information System to plot the position in the water column of ca 7 million records of marine species occurrences. Records from relatively shallow waters dominate this global picture of recorded marine biodiversity. In addition, standardising the number of records from regions of the ocean differing in depth reveals that regardless of ocean depth, most records come either from surface waters or the sea bed. Midwater biodiversity is drastically under-represented. CONCLUSIONS/SIGNIFICANCE: The deep pelagic ocean is the largest habitat by volume on Earth, yet it remains biodiversity's big wet secret, as it is hugely under-represented in global databases of marine biological records. Given both its value in the provision of a range of ecosystem services, and its vulnerability to threats including overfishing and climate change, there is a pressing need to increase our knowledge of Earth's largest ecosystem.","author":[{"dropping-particle":"","family":"Webb","given":"Thomas J.","non-dropping-particle":"","parse-names":false,"suffix":""},{"dropping-particle":"","family":"Berghe","given":"Edward","non-dropping-particle":"vanden","parse-names":false,"suffix":""},{"dropping-particle":"","family":"O'Dor","given":"Ron","non-dropping-particle":"","parse-names":false,"suffix":""}],"container-title":"PLoS ONE","id":"ITEM-1","issue":"8","issued":{"date-parts":[["2010"]]},"page":"1-6","title":"Biodiversity's big wet secret: The global distribution of marine biological records reveals chronic under-exploration of the deep pelagic ocean","type":"article-journal","volume":"5"},"uris":["http://www.mendeley.com/documents/?uuid=70c30420-7b3d-40f9-96e2-1fb5af9cb944"]}],"mendeley":{"formattedCitation":"(Webb &lt;i&gt;et al.&lt;/i&gt;, 2010)","plainTextFormattedCitation":"(Webb et al., 2010)","previouslyFormattedCitation":"(Webb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ebb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Figure 3.8 shows the </w:t>
      </w:r>
      <w:r w:rsidRPr="0008241C">
        <w:rPr>
          <w:rFonts w:eastAsia="MS Mincho"/>
          <w:sz w:val="22"/>
          <w:szCs w:val="22"/>
          <w:lang w:eastAsia="ja-JP"/>
        </w:rPr>
        <w:t xml:space="preserve">number of records and </w:t>
      </w:r>
      <w:r w:rsidRPr="0008241C">
        <w:rPr>
          <w:sz w:val="22"/>
          <w:szCs w:val="22"/>
          <w:lang w:eastAsia="ja-JP"/>
        </w:rPr>
        <w:t xml:space="preserve">completeness of information existing in the Ocean Biogeography Information System (OBIS) regarding marine biodiversity </w:t>
      </w:r>
      <w:r w:rsidRPr="0008241C">
        <w:rPr>
          <w:sz w:val="22"/>
          <w:szCs w:val="22"/>
          <w:lang w:eastAsia="ja-JP"/>
        </w:rPr>
        <w:lastRenderedPageBreak/>
        <w:t>(http://www.iobis.org). In the Asia-Pacific region, areas in the western Pacific are comparatively well surveyed, but the knowledge of biodiversity remains below 50</w:t>
      </w:r>
      <w:r w:rsidR="00C934E9">
        <w:rPr>
          <w:sz w:val="22"/>
          <w:szCs w:val="22"/>
          <w:lang w:eastAsia="ja-JP"/>
        </w:rPr>
        <w:t xml:space="preserve"> per cent</w:t>
      </w:r>
      <w:r w:rsidRPr="0008241C">
        <w:rPr>
          <w:sz w:val="22"/>
          <w:szCs w:val="22"/>
          <w:lang w:eastAsia="ja-JP"/>
        </w:rPr>
        <w:t xml:space="preserve"> in most areas of the Indian Ocean. Nevertheless, it is obvious that tropical to temperate western Pacific areas and the eastern Indian Ocean area are hotspots of marine biodiversity </w:t>
      </w:r>
      <w:r w:rsidRPr="0008241C">
        <w:rPr>
          <w:sz w:val="22"/>
          <w:szCs w:val="22"/>
          <w:lang w:eastAsia="ja-JP"/>
        </w:rPr>
        <w:fldChar w:fldCharType="begin" w:fldLock="1"/>
      </w:r>
      <w:r w:rsidRPr="0008241C">
        <w:rPr>
          <w:sz w:val="22"/>
          <w:szCs w:val="22"/>
          <w:lang w:eastAsia="ja-JP"/>
        </w:rPr>
        <w:instrText>ADDIN CSL_CITATION {"citationItems":[{"id":"ITEM-1","itemData":{"DOI":"10.1038/nature09329","ISBN":"1476-4687 (Electronic) 0028-0836 (Linking)","ISSN":"1476-4687","PMID":"20668450","abstract":"Global patterns of species richness and their structuring forces have fascinated biologists since Darwin and provide critical context for contemporary studies in ecology, evolution and conservation. Anthropogenic impacts and the need for systematic conservation planning have further motivated the analysis of diversity patterns and processes at regional to global scales. Whereas land diversity patterns and their predictors are known for numerous taxa, our understanding of global marine diversity has been more limited, with recent findings revealing some striking contrasts to widely held terrestrial paradigms. Here we examine global patterns and predictors of species richness across 13 major species groups ranging from zooplankton to marine mammals. Two major patterns emerged: coastal species showed maximum diversity in the Western Pacific, whereas oceanic groups consistently peaked across broad mid-latitudinal bands in all oceans. Spatial regression analyses revealed sea surface temperature as the only environmental predictor highly related to diversity across all 13 taxa. Habitat availability and historical factors were also important for coastal species, whereas other predictors had less significance. Areas of high species richness were disproportionately concentrated in regions with medium or higher human impacts. Our findings indicate a fundamental role of temperature or kinetic energy in structuring cross-taxon marine biodiversity, and indicate that changes in ocean temperature, in conjunction with other human impacts, may ultimately rearrange the global distribution of life in the ocean.","author":[{"dropping-particle":"","family":"Tittensor","given":"D. P.","non-dropping-particle":"","parse-names":false,"suffix":""},{"dropping-particle":"","family":"Mora","given":"Camilo","non-dropping-particle":"","parse-names":false,"suffix":""},{"dropping-particle":"","family":"Jetz","given":"Walter","non-dropping-particle":"","parse-names":false,"suffix":""},{"dropping-particle":"","family":"Lotze","given":"H. K.","non-dropping-particle":"","parse-names":false,"suffix":""}],"container-title":"Nature","id":"ITEM-1","issue":"7310","issued":{"date-parts":[["2010"]]},"page":"1098-1101","publisher":"Nature Publishing Group","title":"Global patterns and predictors of marine biodiversity across taxa","type":"article-journal","volume":"466"},"uris":["http://www.mendeley.com/documents/?uuid=b370f97d-48ae-4dc5-b0b4-aeaaea2991a0"]}],"mendeley":{"formattedCitation":"(Tittensor &lt;i&gt;et al.&lt;/i&gt;, 2010)","plainTextFormattedCitation":"(Tittensor et al., 2010)","previouslyFormattedCitation":"(Tittensor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ittensor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w:t>
      </w:r>
    </w:p>
    <w:p w14:paraId="4AE5EF73" w14:textId="77777777" w:rsidR="00A01204" w:rsidRPr="0008241C" w:rsidRDefault="00A01204" w:rsidP="00A01204">
      <w:pPr>
        <w:rPr>
          <w:sz w:val="22"/>
          <w:szCs w:val="22"/>
          <w:lang w:eastAsia="ja-JP"/>
        </w:rPr>
      </w:pPr>
    </w:p>
    <w:p w14:paraId="721FF7E6" w14:textId="77777777" w:rsidR="00A01204" w:rsidRPr="0008241C" w:rsidRDefault="00A01204" w:rsidP="00A01204">
      <w:pPr>
        <w:rPr>
          <w:sz w:val="22"/>
          <w:szCs w:val="22"/>
          <w:lang w:eastAsia="ja-JP"/>
        </w:rPr>
      </w:pPr>
      <w:r w:rsidRPr="0008241C">
        <w:rPr>
          <w:sz w:val="22"/>
          <w:szCs w:val="22"/>
          <w:lang w:eastAsia="ja-JP"/>
        </w:rPr>
        <w:t xml:space="preserve">It has been known that biodiversity and body structure of benthic animals has a specific pattern (known as mid-slope diversity hypothesis) with depth in the marine environment </w:t>
      </w:r>
      <w:r w:rsidRPr="0008241C">
        <w:rPr>
          <w:sz w:val="22"/>
          <w:szCs w:val="22"/>
          <w:lang w:eastAsia="ja-JP"/>
        </w:rPr>
        <w:fldChar w:fldCharType="begin" w:fldLock="1"/>
      </w:r>
      <w:r w:rsidRPr="0008241C">
        <w:rPr>
          <w:sz w:val="22"/>
          <w:szCs w:val="22"/>
          <w:lang w:eastAsia="ja-JP"/>
        </w:rPr>
        <w:instrText>ADDIN CSL_CITATION {"citationItems":[{"id":"ITEM-1","itemData":{"DOI":"10.1146/annurev.ecolsys.32.081501.114002","ISBN":"0066-4162","ISSN":"0066-4162","PMID":"1653","abstract":"? Abstract?Most of our knowledge of biodiversity and its causes in the deep-sea benthos derives from regional-scale sampling studies of the macrofauna. Improved sampling methods and the expansion of investigations into a wide variety of habitats have revolutionized our understanding of the deep sea. Local species diversity shows clear geographic variation on spatial scales of 100?1000 km. Recent sampling programs have revealed unexpected complexity in community structure at the landscape level that is associated with large-scale oceanographic processes and their environmental consequences. We review the relationships between variation in local species diversity and the regional-scale phenomena of boundary constraints, gradients of productivity, sediment heterogeneity, oxygen availability, hydrodynamic regimes, and catastrophic physical disturbance. We present a conceptual model of how these interdependent environmental factors shape regional-scale variation in local diversity. Local communities in the deep sea may be composed of species that exist as metapopulations whose regional distribution depends on a balance among global-scale, landscape-scale, and small-scale dynamics. Environmental gradients may form geographic patterns of diversity by influencing local processes such as predation, resource partitioning, competitive exclusion, and facilitation that determine species coexistence. The measurement of deep-sea species diversity remains a vital issue in comparing geographic patterns and evaluating their potential causes. Recent assessments of diversity using species accumulation curves with randomly pooled samples confirm the often-disputed claim that the deep sea supports higher diversity than the continental shelf. However, more intensive quantitative sampling is required to fully characterize the diversity of deep-sea sediments, the most extensive habitat on Earth. Once considered to be constant, spatially uniform, and isolated, deep-sea sediments are now recognized as a dynamic, richly textured environment that is inextricably linked to the global biosphere. Regional studies of the last two decades provide the empirical background necessary to formulate and test specific hypotheses of causality by controlled sampling designs and experimental approaches.","author":[{"dropping-particle":"","family":"Levin","given":"Lisa A.","non-dropping-particle":"","parse-names":false,"suffix":""},{"dropping-particle":"","family":"Etter","given":"Ron J.","non-dropping-particle":"","parse-names":false,"suffix":""},{"dropping-particle":"","family":"Rex","given":"Michael A.","non-dropping-particle":"","parse-names":false,"suffix":""},{"dropping-particle":"","family":"Gooday","given":"Andrew J.","non-dropping-particle":"","parse-names":false,"suffix":""},{"dropping-particle":"","family":"Smith","given":"Craig R.","non-dropping-particle":"","parse-names":false,"suffix":""},{"dropping-particle":"","family":"Pineda","given":"Jesús","non-dropping-particle":"","parse-names":false,"suffix":""},{"dropping-particle":"","family":"Stuart","given":"Carol T.","non-dropping-particle":"","parse-names":false,"suffix":""},{"dropping-particle":"","family":"Hessler","given":"Robert R.","non-dropping-particle":"","parse-names":false,"suffix":""},{"dropping-particle":"","family":"Pawson","given":"David","non-dropping-particle":"","parse-names":false,"suffix":""}],"container-title":"Annual Review of Ecology and Systematics","id":"ITEM-1","issue":"1","issued":{"date-parts":[["2001"]]},"page":"51-93","title":"Environmental Influences on Regional Deep-Sea Species Diversity","type":"article-journal","volume":"32"},"uris":["http://www.mendeley.com/documents/?uuid=543f3f81-044f-45fc-9951-330f73fccd40"]},{"id":"ITEM-2","itemData":{"DOI":"10.1016/S0967-0645(97)00082-9","ISBN":"0967-0645","ISSN":"09670645","PMID":"8","abstract":"The evolution of body size is a problem of fundamental interest, and one that has an important bearing on community structure and conservation of biodiversity. The most obvious and pervasive characteristic of the deep-sea benthos is the small size of most species. The numerous attempts to document and explain geographic patterns of body size in the deep-sea benthos have focused on variation among species or whole faunal components, and have led to conflicting and contradictory results. It is important to recognize that studying size as an adaptation to the deep-sea environment should include analyses within species using measures of size that are standardized to common growth stages. An analysis within eight species of deep-sea benthic gastropods presented here reveals a clear trend for size to increase with depth in both larval and adult shells. An ANCOVA with multiple comparison tests showed that, in general, size-depth relationships for both adult and larval shells are more pronounced in the bathyal region than in the abyss. This result reinforces the notion that steepness of the bathymetric selective gradient decreases with depth, and that the bathyal region is an evolutionary hotspot that promotes diversification. Bathymetric size clines in gastropods support neither the predictions of optimality models nor earlier arguments based on tradeoffs among scaling factors. As in other environments, body size is inversely related to both abundance and species density. We suggest that the decrease in nutrient input with depth may select for larger size because of its metabolic or competitive advantages, and that larger size plays a role in limiting diversity. Adaptation is an important evolutionary driving force of biological diversity, and geographic patterns of body size could help unify ecological and historical theories of deep-sea biodiversity.","author":[{"dropping-particle":"","family":"Rex","given":"Michael A.","non-dropping-particle":"","parse-names":false,"suffix":""},{"dropping-particle":"","family":"Etter","given":"Ron J.","non-dropping-particle":"","parse-names":false,"suffix":""}],"container-title":"Deep-Sea Research Part II: Topical Studies in Oceanography","id":"ITEM-2","issue":"1-3","issued":{"date-parts":[["1998"]]},"page":"103-127","title":"Bathymetric patterns of body size: Implications for deep-sea biodiversity","type":"article-journal","volume":"45"},"uris":["http://www.mendeley.com/documents/?uuid=2325611b-f9eb-4a20-9ed7-0494d4b01856"]}],"mendeley":{"formattedCitation":"(Levin &lt;i&gt;et al.&lt;/i&gt;, 2001; Rex &amp; Etter, 1998)","plainTextFormattedCitation":"(Levin et al., 2001; Rex &amp; Etter, 1998)","previouslyFormattedCitation":"(Levin &lt;i&gt;et al.&lt;/i&gt;, 2001; Rex &amp; Etter, 199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evin </w:t>
      </w:r>
      <w:r w:rsidRPr="0008241C">
        <w:rPr>
          <w:i/>
          <w:noProof/>
          <w:sz w:val="22"/>
          <w:szCs w:val="22"/>
          <w:lang w:eastAsia="ja-JP"/>
        </w:rPr>
        <w:t>et al.</w:t>
      </w:r>
      <w:r w:rsidRPr="0008241C">
        <w:rPr>
          <w:noProof/>
          <w:sz w:val="22"/>
          <w:szCs w:val="22"/>
          <w:lang w:eastAsia="ja-JP"/>
        </w:rPr>
        <w:t>, 2001; Rex &amp; Etter, 1998)</w:t>
      </w:r>
      <w:r w:rsidRPr="0008241C">
        <w:rPr>
          <w:sz w:val="22"/>
          <w:szCs w:val="22"/>
          <w:lang w:eastAsia="ja-JP"/>
        </w:rPr>
        <w:fldChar w:fldCharType="end"/>
      </w:r>
      <w:r w:rsidRPr="0008241C">
        <w:rPr>
          <w:sz w:val="22"/>
          <w:szCs w:val="22"/>
          <w:lang w:eastAsia="ja-JP"/>
        </w:rPr>
        <w:t xml:space="preserve">. This pattern has well been known in the Atlantic but same pattern has been known from Western Pacific </w:t>
      </w:r>
      <w:r w:rsidRPr="0008241C">
        <w:rPr>
          <w:sz w:val="22"/>
          <w:szCs w:val="22"/>
          <w:lang w:eastAsia="ja-JP"/>
        </w:rPr>
        <w:fldChar w:fldCharType="begin" w:fldLock="1"/>
      </w:r>
      <w:r w:rsidRPr="0008241C">
        <w:rPr>
          <w:sz w:val="22"/>
          <w:szCs w:val="22"/>
          <w:lang w:eastAsia="ja-JP"/>
        </w:rPr>
        <w:instrText>ADDIN CSL_CITATION {"citationItems":[{"id":"ITEM-1","itemData":{"DOI":"10.1007/BF02233860","ISSN":"09168370","author":[{"dropping-particle":"","family":"Shirayama","given":"Yoshihisa","non-dropping-particle":"","parse-names":false,"suffix":""},{"dropping-particle":"","family":"Kojima","given":"Shigeaki","non-dropping-particle":"","parse-names":false,"suffix":""}],"container-title":"Journal of Oceanography","id":"ITEM-1","issue":"1","issued":{"date-parts":[["1994"]]},"page":"109-117","title":"Abundance of deep-sea meiobenthos off Sanriku, Northeastern Japan","type":"article-journal","volume":"50"},"uris":["http://www.mendeley.com/documents/?uuid=17170f89-b547-4be3-8234-863f055fe4ab"]}],"mendeley":{"formattedCitation":"(Shirayama &amp; Kojima, 1994)","plainTextFormattedCitation":"(Shirayama &amp; Kojima, 1994)","previouslyFormattedCitation":"(Shirayama &amp; Kojima, 199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hirayama &amp; Kojima, 1994)</w:t>
      </w:r>
      <w:r w:rsidRPr="0008241C">
        <w:rPr>
          <w:sz w:val="22"/>
          <w:szCs w:val="22"/>
          <w:lang w:eastAsia="ja-JP"/>
        </w:rPr>
        <w:fldChar w:fldCharType="end"/>
      </w:r>
      <w:r w:rsidRPr="0008241C">
        <w:rPr>
          <w:sz w:val="22"/>
          <w:szCs w:val="22"/>
          <w:lang w:eastAsia="ja-JP"/>
        </w:rPr>
        <w:t xml:space="preserve"> and Indian Ocean area too </w:t>
      </w:r>
      <w:r w:rsidRPr="0008241C">
        <w:rPr>
          <w:sz w:val="22"/>
          <w:szCs w:val="22"/>
          <w:lang w:eastAsia="ja-JP"/>
        </w:rPr>
        <w:fldChar w:fldCharType="begin" w:fldLock="1"/>
      </w:r>
      <w:r w:rsidRPr="0008241C">
        <w:rPr>
          <w:sz w:val="22"/>
          <w:szCs w:val="22"/>
          <w:lang w:eastAsia="ja-JP"/>
        </w:rPr>
        <w:instrText>ADDIN CSL_CITATION {"citationItems":[{"id":"ITEM-1","itemData":{"DOI":"10.1111/maec.12176","ISSN":"14390485","abstract":"The Bay of Bengal remains one of the least studied of the world's oxygen minimum zones (OMZs). Here we offer a detailed investigation of the macrobenthos relative to oxygen minimum zone [OMZ - DO (dissolved oxygen), concentration &lt;0.5 ml·1-1] at 110 stations off the North East Indian margin (160 and 200 N) featuring coastal, shelf and slope settings (10-1004 m). Macrobenthos (&gt;0.5 mm) composition, abundance and diversity were studied in relation to variations in depth, dissolved oxygen, sediment texture and organic carbon. Using multivariate procedures powered by SIMPROF analysis we identified distinct OMZ core sites (depth 150-280 m; DO 0.37 ml·1-1) that exhibited dense populations of surface-feeding polychaetes (mean 2188 ind. m-2) represented by spionids and cossurids (96%). Molluscs and crustaceans were poorly represented except for ampeliscid amphipods. The lower OMZ sites (DO &gt; 0.55 ml·l-1) supported a different assemblage of polychaetes (cirratulids, amphinomids, eunicids, orbinids, paraonids), crustaceans and molluscs, albeit with low population densities (mean 343 ind. m-2). Species richness [E(S&lt;inf&gt;100&lt;/inf&gt;)], diversity (Margalef d; H') and evenness (J') were lower and dominance was higher within the OMZ core region. Multiple regression analysis showed that a combination of sand, clay, organic carbon, and dissolved oxygen explained 62-78% of the observed variance in macrobenthos species richness and diversity: E(S&lt;inf&gt;100&lt;/inf&gt;) and H'. For polychaetes, clay and oxygen proved important. At low oxygen sites (DO &lt;1 ml·l-1), depth accounted for most variance. Residual analysis (after removing depth effects) revealed that dissolved oxygen and sediment organic matter influenced 50-62% of residual variation in E(S&lt;inf&gt;100&lt;/inf&gt;), H' and d for total macrofauna. Of this, oxygen alone influenced up to ~50-62%. When only polychaetes were evaluated, oxygen and organic matter explained up to 58-63%. For low oxygen sites, organic matter alone had the explanatory power when dominance among polychaetes was considered. Overall, macrobenthic patterns in the Bay of Bengal were consistent with those reported for other upwelling margins. However, the compression of faunal gradients at shallower depths was most similar to the Chile/Peru margin, and different from the Arabian Sea, where the depth range of the OMZ is two times greater. The Bay of Bengal patterns may take on added significance as OMZs shoal globally. © 2014 Blackwell Verlag GmbH.","author":[{"dropping-particle":"V.","family":"Raman","given":"Akkur","non-dropping-particle":"","parse-names":false,"suffix":""},{"dropping-particle":"","family":"Damodaran","given":"Rayaroth","non-dropping-particle":"","parse-names":false,"suffix":""},{"dropping-particle":"","family":"Levin","given":"Lisa A.","non-dropping-particle":"","parse-names":false,"suffix":""},{"dropping-particle":"","family":"Ganesh","given":"Thiruchitrambalam","non-dropping-particle":"","parse-names":false,"suffix":""},{"dropping-particle":"V","family":"Rao","given":"Yannamani K","non-dropping-particle":"","parse-names":false,"suffix":""},{"dropping-particle":"","family":"Nanduri","given":"Sateesh","non-dropping-particle":"","parse-names":false,"suffix":""},{"dropping-particle":"","family":"Madhusoodhanan","given":"Rakhesh","non-dropping-particle":"","parse-names":false,"suffix":""}],"container-title":"Marine Ecology","id":"ITEM-1","issue":"3","issued":{"date-parts":[["2015"]]},"page":"679-700","title":"Macrobenthos relative to the oxygen minimum zone on the East Indian margin, Bay of Bengal","type":"article-journal","volume":"36"},"uris":["http://www.mendeley.com/documents/?uuid=7336e880-9fc1-4c09-9bfa-dca909af2261"]}],"mendeley":{"formattedCitation":"(Raman &lt;i&gt;et al.&lt;/i&gt;, 2015)","plainTextFormattedCitation":"(Raman et al., 2015)","previouslyFormattedCitation":"(Raman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aman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Sediment grain size, productivity and water flow is hypothesized cause of this pattern. Submarine canyons are typically incident in the continental slope. Increase in geographical heterogeneity and their effect to the current and other material flow are considered to increase diversity and productivity </w:t>
      </w:r>
      <w:r w:rsidRPr="0008241C">
        <w:rPr>
          <w:sz w:val="22"/>
          <w:szCs w:val="22"/>
          <w:lang w:eastAsia="ja-JP"/>
        </w:rPr>
        <w:fldChar w:fldCharType="begin" w:fldLock="1"/>
      </w:r>
      <w:r w:rsidRPr="0008241C">
        <w:rPr>
          <w:sz w:val="22"/>
          <w:szCs w:val="22"/>
          <w:lang w:eastAsia="ja-JP"/>
        </w:rPr>
        <w:instrText>ADDIN CSL_CITATION {"citationItems":[{"id":"ITEM-1","itemData":{"DOI":"10.1146/annurev-marine-120709-142714","ISSN":"1941-1405","abstract":"Until recently, the deep continental margins (200–4,000 m) were perceived as monotonous mud slopes of limited ecological or environmental concern. Progress in seafloor mapping and direct observation now reveals unexpected heterogeneity, with a mosaic of habitats and ecosystems linked to geomorphological, geochemical, and hydrographic features that influence biotic diversity. Interactions among water masses, terrestrial inputs, sediment diagenesis, and tectonic activity create a multitude of ecological settings supporting distinct communities that populate canyons and seamounts, high-stress oxygen minimum zones, and methane seeps, as well as vast reefs of cold corals and sponges. This high regional biodiversity is fundamental to the production of valuable fisheries, energy, and mineral resources, and performs critical ecological services (nutrient cycling, carbon sequestration, nursery and habitat support). It is under significant threat from climate change and human resource extraction activities. Serious...","author":[{"dropping-particle":"","family":"Levin","given":"Lisa A.","non-dropping-particle":"","parse-names":false,"suffix":""},{"dropping-particle":"","family":"Sibuet","given":"Myriam","non-dropping-particle":"","parse-names":false,"suffix":""}],"container-title":"Annual Review of Marine Science","id":"ITEM-1","issue":"1","issued":{"date-parts":[["2012","1","15"]]},"page":"79-112","publisher":" Annual Reviews ","title":"Understanding Continental Margin Biodiversity: A New Imperative","type":"article-journal","volume":"4"},"uris":["http://www.mendeley.com/documents/?uuid=709759ac-d4f1-3f15-af0f-7d2167d1e370"]}],"mendeley":{"formattedCitation":"(Levin &amp; Sibuet, 2012)","plainTextFormattedCitation":"(Levin &amp; Sibuet, 2012)","previouslyFormattedCitation":"(Levin &amp; Sibue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evin &amp; Sibuet, 2012)</w:t>
      </w:r>
      <w:r w:rsidRPr="0008241C">
        <w:rPr>
          <w:sz w:val="22"/>
          <w:szCs w:val="22"/>
          <w:lang w:eastAsia="ja-JP"/>
        </w:rPr>
        <w:fldChar w:fldCharType="end"/>
      </w:r>
      <w:r w:rsidRPr="0008241C">
        <w:rPr>
          <w:sz w:val="22"/>
          <w:szCs w:val="22"/>
          <w:lang w:eastAsia="ja-JP"/>
        </w:rPr>
        <w:t xml:space="preserve">. Terrestrial input of organic materials also affects this area however artificial debris also accumulated. The Asia-Pacific region is characterized by the highest species richness of brittle stars in the world. It is the frequently dominant species of muddy plains and also present in hard substrates. Among depth gradient bathyal zones, the highest number of brittle star species are observed in the Asia-Pacific region </w:t>
      </w:r>
      <w:r w:rsidRPr="0008241C">
        <w:rPr>
          <w:sz w:val="22"/>
          <w:szCs w:val="22"/>
          <w:lang w:eastAsia="ja-JP"/>
        </w:rPr>
        <w:fldChar w:fldCharType="begin" w:fldLock="1"/>
      </w:r>
      <w:r w:rsidRPr="0008241C">
        <w:rPr>
          <w:sz w:val="22"/>
          <w:szCs w:val="22"/>
          <w:lang w:eastAsia="ja-JP"/>
        </w:rPr>
        <w:instrText>ADDIN CSL_CITATION {"citationItems":[{"id":"ITEM-1","itemData":{"DOI":"10.1371/journal.pone.0046913","ISBN":"1932-6203 (Electronic)\\r1932-6203 (Linking)","ISSN":"19326203","PMID":"23071660","abstract":"The origin and possible antiquity of the spectacularly diverse modern deep-sea fauna has been debated since the beginning of deep-sea research in the mid-nineteenth century. Recent hypotheses, based on biogeographic patterns and molecular clock estimates, support a latest Mesozoic or early Cenozoic date for the origin of key groups of the present deep-sea fauna (echinoids, octopods). This relatively young age is consistent with hypotheses that argue for extensive extinction during Jurassic and Cretaceous Oceanic Anoxic Events (OAEs) and the mid-Cenozoic cooling of deep-water masses, implying repeated re-colonization by immigration of taxa from shallow-water habitats. Here we report on a well-preserved echinoderm assemblage from deep-sea (1000-1500 m paleodepth) sediments of the NE-Atlantic of Early Cretaceous age (114 Ma). The assemblage is strikingly similar to that of extant bathyal echinoderm communities in composition, including families and genera found exclusively in modern deep-sea habitats. A number of taxa found in the assemblage have no fossil record at shelf depths postdating the assemblage, which precludes the possibility of deep-sea recolonization from shallow habitats following episodic extinction at least for those groups. Our discovery provides the first key fossil evidence that a significant part of the modern deep-sea fauna is considerably older than previously assumed. As a consequence, most major paleoceanographic events had far less impact on the diversity of deep-sea faunas than has been implied. It also suggests that deep-sea biota are more resilient to extinction events than shallow-water forms, and that the unusual deep-sea environment, indeed, provides evolutionary stability which is very rarely punctuated on macroevolutionary time scales.","author":[{"dropping-particle":"","family":"Thuy","given":"Ben","non-dropping-particle":"","parse-names":false,"suffix":""},{"dropping-particle":"","family":"Gale","given":"Andy S.","non-dropping-particle":"","parse-names":false,"suffix":""},{"dropping-particle":"","family":"Kroh","given":"Andreas","non-dropping-particle":"","parse-names":false,"suffix":""},{"dropping-particle":"","family":"Kucera","given":"Michal","non-dropping-particle":"","parse-names":false,"suffix":""},{"dropping-particle":"","family":"Numberger-Thuy","given":"Lea D.","non-dropping-particle":"","parse-names":false,"suffix":""},{"dropping-particle":"","family":"Reich","given":"Mike","non-dropping-particle":"","parse-names":false,"suffix":""},{"dropping-particle":"","family":"Stöhr","given":"Sabine","non-dropping-particle":"","parse-names":false,"suffix":""}],"container-title":"PLoS ONE","id":"ITEM-1","issue":"10","issued":{"date-parts":[["2012"]]},"page":"1-11","title":"Ancient Origin of the Modern Deep-Sea Fauna","type":"article-journal","volume":"7"},"uris":["http://www.mendeley.com/documents/?uuid=dddf1552-7edf-4c52-94c7-6c628c32a4c2"]}],"mendeley":{"formattedCitation":"(Thuy &lt;i&gt;et al.&lt;/i&gt;, 2012)","plainTextFormattedCitation":"(Thuy et al., 2012)","previouslyFormattedCitation":"(Thuy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huy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In the case of the southern hemisphere, the distribution of brittle stars are separated into latitudinal clusters. Dispersal limitation was also an important factor to differentiate species </w:t>
      </w:r>
      <w:r w:rsidRPr="0008241C">
        <w:rPr>
          <w:sz w:val="22"/>
          <w:szCs w:val="22"/>
          <w:lang w:eastAsia="ja-JP"/>
        </w:rPr>
        <w:fldChar w:fldCharType="begin" w:fldLock="1"/>
      </w:r>
      <w:r w:rsidRPr="0008241C">
        <w:rPr>
          <w:sz w:val="22"/>
          <w:szCs w:val="22"/>
          <w:lang w:eastAsia="ja-JP"/>
        </w:rPr>
        <w:instrText>ADDIN CSL_CITATION {"citationItems":[{"id":"ITEM-1","itemData":{"DOI":"10.1016/j.cub.2011.01.002","ISBN":"0960-9822","ISSN":"09609822","PMID":"21256017","abstract":"The large-scale spatial distribution of seafloor fauna is still poorly understood. In particular, the bathyal zone has been identified as the key depth stratum requiring further macroecological research [1], particularly in the Southern Hemisphere [2]. Here we analyze a large biological data set derived from 295 research expeditions, across an equator-to-pole sector of the Indian, Pacific, and Southern oceans, to show that the bathyal ophiuroid fauna is distributed in three broad latitudinal bands and not primarily differentiated by oceanic basins as previously assumed. Adjacent faunas form transitional ecoclines rather than biogeographical breaks. This pattern is similar to that in shallow water despite the order-of-magnitude reduction in the variability of environmental parameters at bathyal depths. A reliable biogeography is fundamental to establishing a representative network of marine reserves across the world's oceans [1, 3]. © 2011 Elsevier Ltd.","author":[{"dropping-particle":"","family":"O'Hara","given":"Timothy D.","non-dropping-particle":"","parse-names":false,"suffix":""},{"dropping-particle":"","family":"Rowden","given":"Ashley A.","non-dropping-particle":"","parse-names":false,"suffix":""},{"dropping-particle":"","family":"Bax","given":"Nicholas J.","non-dropping-particle":"","parse-names":false,"suffix":""}],"container-title":"Current Biology","id":"ITEM-1","issue":"3","issued":{"date-parts":[["2011"]]},"page":"226-230","publisher":"Elsevier Ltd","title":"A Southern Hemisphere bathyal fauna is distributed in latitudinal bands","type":"article-journal","volume":"21"},"uris":["http://www.mendeley.com/documents/?uuid=14b6aeb1-cf36-4a95-b83b-d13ddd0877fb"]}],"mendeley":{"formattedCitation":"(O’Hara &lt;i&gt;et al.&lt;/i&gt;, 2011)","plainTextFormattedCitation":"(O’Hara et al., 2011)","previouslyFormattedCitation":"(O’Hara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O’Hara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w:t>
      </w:r>
    </w:p>
    <w:p w14:paraId="4F762CB0" w14:textId="77777777" w:rsidR="00A01204" w:rsidRPr="0008241C" w:rsidRDefault="00A01204" w:rsidP="00A01204">
      <w:pPr>
        <w:rPr>
          <w:sz w:val="22"/>
          <w:szCs w:val="22"/>
          <w:lang w:eastAsia="ja-JP"/>
        </w:rPr>
      </w:pPr>
    </w:p>
    <w:p w14:paraId="039D38C7" w14:textId="77777777" w:rsidR="00A01204" w:rsidRPr="0008241C" w:rsidRDefault="00A01204" w:rsidP="00A01204">
      <w:pPr>
        <w:rPr>
          <w:rFonts w:eastAsia="MS Mincho"/>
          <w:sz w:val="22"/>
          <w:szCs w:val="22"/>
          <w:lang w:eastAsia="ja-JP"/>
        </w:rPr>
      </w:pPr>
      <w:r w:rsidRPr="0008241C">
        <w:rPr>
          <w:noProof/>
          <w:sz w:val="22"/>
          <w:szCs w:val="22"/>
          <w:lang w:val="en-US" w:eastAsia="ja-JP"/>
        </w:rPr>
        <w:lastRenderedPageBreak/>
        <w:drawing>
          <wp:inline distT="0" distB="0" distL="0" distR="0" wp14:anchorId="0AF5D771" wp14:editId="1456BF7A">
            <wp:extent cx="5452281" cy="5962480"/>
            <wp:effectExtent l="0" t="0" r="0" b="635"/>
            <wp:docPr id="3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4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478017" cy="5990624"/>
                    </a:xfrm>
                    <a:prstGeom prst="rect">
                      <a:avLst/>
                    </a:prstGeom>
                    <a:noFill/>
                    <a:ln>
                      <a:noFill/>
                    </a:ln>
                    <a:extLst/>
                  </pic:spPr>
                </pic:pic>
              </a:graphicData>
            </a:graphic>
          </wp:inline>
        </w:drawing>
      </w:r>
    </w:p>
    <w:p w14:paraId="4197DFCB" w14:textId="77777777" w:rsidR="00A01204" w:rsidRPr="0008241C" w:rsidRDefault="00A01204" w:rsidP="00A01204">
      <w:pPr>
        <w:widowControl w:val="0"/>
        <w:tabs>
          <w:tab w:val="clear" w:pos="1247"/>
          <w:tab w:val="clear" w:pos="1814"/>
          <w:tab w:val="clear" w:pos="2381"/>
          <w:tab w:val="clear" w:pos="2948"/>
          <w:tab w:val="clear" w:pos="3515"/>
        </w:tabs>
        <w:rPr>
          <w:rFonts w:eastAsia="MS Mincho"/>
          <w:b/>
          <w:kern w:val="2"/>
          <w:sz w:val="22"/>
          <w:szCs w:val="22"/>
          <w:lang w:eastAsia="ja-JP"/>
        </w:rPr>
      </w:pPr>
      <w:r w:rsidRPr="0008241C">
        <w:rPr>
          <w:rFonts w:eastAsia="MS Mincho"/>
          <w:b/>
          <w:kern w:val="2"/>
          <w:sz w:val="22"/>
          <w:szCs w:val="22"/>
          <w:lang w:eastAsia="ja-JP"/>
        </w:rPr>
        <w:t xml:space="preserve">Figure 3.8 Number of records (A) and completeness of data (B) in the coastal and marine biomes of the Asia-Pacific region in the Ocean Biogeography Information System (OBIS). </w:t>
      </w:r>
    </w:p>
    <w:p w14:paraId="7A713CBE" w14:textId="77777777" w:rsidR="00A01204" w:rsidRPr="0008241C" w:rsidRDefault="00A01204" w:rsidP="00A01204">
      <w:pPr>
        <w:widowControl w:val="0"/>
        <w:tabs>
          <w:tab w:val="clear" w:pos="1247"/>
          <w:tab w:val="clear" w:pos="1814"/>
          <w:tab w:val="clear" w:pos="2381"/>
          <w:tab w:val="clear" w:pos="2948"/>
          <w:tab w:val="clear" w:pos="3515"/>
        </w:tabs>
        <w:rPr>
          <w:rFonts w:eastAsia="MS Mincho"/>
          <w:kern w:val="2"/>
          <w:sz w:val="22"/>
          <w:szCs w:val="22"/>
          <w:lang w:eastAsia="ja-JP"/>
        </w:rPr>
      </w:pPr>
      <w:r w:rsidRPr="0008241C">
        <w:rPr>
          <w:rFonts w:eastAsia="MS Mincho"/>
          <w:kern w:val="2"/>
          <w:sz w:val="22"/>
          <w:szCs w:val="22"/>
          <w:lang w:eastAsia="ja-JP"/>
        </w:rPr>
        <w:t xml:space="preserve">Good records exist in Oceania and some parts of North-East Asia, but data in the remaining subregions are incomplete. Source: OBIS </w:t>
      </w:r>
      <w:r w:rsidRPr="0008241C">
        <w:rPr>
          <w:rFonts w:eastAsia="MS Mincho"/>
          <w:kern w:val="2"/>
          <w:sz w:val="22"/>
          <w:szCs w:val="22"/>
          <w:lang w:eastAsia="ja-JP"/>
        </w:rPr>
        <w:fldChar w:fldCharType="begin" w:fldLock="1"/>
      </w:r>
      <w:r w:rsidRPr="0008241C">
        <w:rPr>
          <w:rFonts w:eastAsia="MS Mincho"/>
          <w:kern w:val="2"/>
          <w:sz w:val="22"/>
          <w:szCs w:val="22"/>
          <w:lang w:eastAsia="ja-JP"/>
        </w:rPr>
        <w:instrText>ADDIN CSL_CITATION {"citationItems":[{"id":"ITEM-1","itemData":{"URL":"http://iobis.org/data/maps/","accessed":{"date-parts":[["2017","9","18"]]},"author":[{"dropping-particle":"","family":"OBIS","given":"","non-dropping-particle":"","parse-names":false,"suffix":""}],"container-title":"Ocean Biogeographic Information System. Intergovernmental Oceanographic Commission of UNESCO","id":"ITEM-1","issued":{"date-parts":[["2017"]]},"title":"Map showing \"Completeness for Biota\" in 1 degree cells in the Robinson sphere projection with a Pacific Central Meridian","type":"webpage"},"label":"part","suppress-author":1,"uris":["http://www.mendeley.com/documents/?uuid=20b2c03c-02c3-3248-a522-6f20aeadd3e3"]},{"id":"ITEM-2","itemData":{"URL":"http://iobis.org/data/maps/","accessed":{"date-parts":[["2017","9","18"]]},"author":[{"dropping-particle":"","family":"OBIS","given":"","non-dropping-particle":"","parse-names":false,"suffix":""}],"container-title":"Ocean Biogeographic Information System. Intergovernmental Oceanographic Commission of UNESCO","id":"ITEM-2","issued":{"date-parts":[["2017"]]},"title":"Map showing \"Number of records\" in 1 degree cells in the Robinson sphere projection with a Pacific Central Meridian","type":"webpage"},"label":"part","suppress-author":1,"uris":["http://www.mendeley.com/documents/?uuid=0272cba1-593b-3613-b440-edb0920da7ff"]}],"mendeley":{"formattedCitation":"(2017a, 2017b)","plainTextFormattedCitation":"(2017a, 2017b)","previouslyFormattedCitation":"(2017a, 2017b)"},"properties":{"noteIndex":0},"schema":"https://github.com/citation-style-language/schema/raw/master/csl-citation.json"}</w:instrText>
      </w:r>
      <w:r w:rsidRPr="0008241C">
        <w:rPr>
          <w:rFonts w:eastAsia="MS Mincho"/>
          <w:kern w:val="2"/>
          <w:sz w:val="22"/>
          <w:szCs w:val="22"/>
          <w:lang w:eastAsia="ja-JP"/>
        </w:rPr>
        <w:fldChar w:fldCharType="separate"/>
      </w:r>
      <w:r w:rsidRPr="0008241C">
        <w:rPr>
          <w:rFonts w:eastAsia="MS Mincho"/>
          <w:noProof/>
          <w:kern w:val="2"/>
          <w:sz w:val="22"/>
          <w:szCs w:val="22"/>
          <w:lang w:eastAsia="ja-JP"/>
        </w:rPr>
        <w:t>(2017a, 2017b)</w:t>
      </w:r>
      <w:r w:rsidRPr="0008241C">
        <w:rPr>
          <w:rFonts w:eastAsia="MS Mincho"/>
          <w:kern w:val="2"/>
          <w:sz w:val="22"/>
          <w:szCs w:val="22"/>
          <w:lang w:eastAsia="ja-JP"/>
        </w:rPr>
        <w:fldChar w:fldCharType="end"/>
      </w:r>
      <w:r w:rsidRPr="0008241C">
        <w:rPr>
          <w:rFonts w:eastAsia="MS Mincho"/>
          <w:kern w:val="2"/>
          <w:sz w:val="22"/>
          <w:szCs w:val="22"/>
          <w:lang w:eastAsia="ja-JP"/>
        </w:rPr>
        <w:t>.</w:t>
      </w:r>
    </w:p>
    <w:p w14:paraId="65344898" w14:textId="77777777" w:rsidR="00A01204" w:rsidRPr="0008241C" w:rsidRDefault="00A01204" w:rsidP="00A01204">
      <w:pPr>
        <w:rPr>
          <w:rFonts w:eastAsia="MS Mincho"/>
          <w:sz w:val="22"/>
          <w:szCs w:val="22"/>
          <w:lang w:eastAsia="ja-JP"/>
        </w:rPr>
      </w:pPr>
    </w:p>
    <w:p w14:paraId="12C2232A" w14:textId="77777777" w:rsidR="006D6CC6" w:rsidRDefault="006D6CC6" w:rsidP="00A01204">
      <w:pPr>
        <w:rPr>
          <w:rFonts w:eastAsia="MS Mincho"/>
          <w:sz w:val="22"/>
          <w:szCs w:val="22"/>
          <w:lang w:eastAsia="ja-JP"/>
        </w:rPr>
      </w:pPr>
    </w:p>
    <w:p w14:paraId="21D1EDED" w14:textId="4072E4D9" w:rsidR="00A01204" w:rsidRPr="0008241C" w:rsidRDefault="00A01204" w:rsidP="00A01204">
      <w:pPr>
        <w:rPr>
          <w:sz w:val="22"/>
          <w:szCs w:val="22"/>
          <w:lang w:eastAsia="ja-JP"/>
        </w:rPr>
      </w:pPr>
      <w:r w:rsidRPr="0008241C">
        <w:rPr>
          <w:rFonts w:eastAsia="MS Mincho"/>
          <w:sz w:val="22"/>
          <w:szCs w:val="22"/>
          <w:lang w:eastAsia="ja-JP"/>
        </w:rPr>
        <w:t xml:space="preserve">Good records exist in Oceania and some parts of North-East Asia, but data in the remaining subregions are incomplete. </w:t>
      </w:r>
      <w:r w:rsidRPr="0008241C">
        <w:rPr>
          <w:sz w:val="22"/>
          <w:szCs w:val="22"/>
          <w:lang w:eastAsia="ja-JP"/>
        </w:rPr>
        <w:t xml:space="preserve">The abyssal zone is the most common habitat in bottom marine environments and the abundance and diversity of macro benthic organisms are very low in this area. However, research on meiofauna and microbial organisms has revealed their high endemism, diversity, and distribution (e.g.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hirayama","given":"Yoshihisa","non-dropping-particle":"","parse-names":false,"suffix":""}],"container-title":"Oceanologica Acta","id":"ITEM-1","issued":{"date-parts":[["1984"]]},"page":"113-121","title":"The abundance of deep sea meiobenthos in the Western Pacific in relatoin to environmentral factors","type":"article-journal","volume":"7"},"uris":["http://www.mendeley.com/documents/?uuid=9628a8e9-696e-418d-ba78-62d9925078a7"]}],"mendeley":{"formattedCitation":"(Shirayama, 1984)","manualFormatting":"Shirayama, 1984)","plainTextFormattedCitation":"(Shirayama, 1984)","previouslyFormattedCitation":"(Shirayama, 198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hirayama, 1984)</w:t>
      </w:r>
      <w:r w:rsidRPr="0008241C">
        <w:rPr>
          <w:sz w:val="22"/>
          <w:szCs w:val="22"/>
          <w:lang w:eastAsia="ja-JP"/>
        </w:rPr>
        <w:fldChar w:fldCharType="end"/>
      </w:r>
      <w:r w:rsidRPr="0008241C">
        <w:rPr>
          <w:sz w:val="22"/>
          <w:szCs w:val="22"/>
          <w:lang w:eastAsia="ja-JP"/>
        </w:rPr>
        <w:t xml:space="preserve">. Trench areas have higher benthic biomass compared to abyssal zones (e.g. </w:t>
      </w:r>
      <w:r w:rsidRPr="0008241C">
        <w:rPr>
          <w:sz w:val="22"/>
          <w:szCs w:val="22"/>
          <w:lang w:eastAsia="ja-JP"/>
        </w:rPr>
        <w:fldChar w:fldCharType="begin" w:fldLock="1"/>
      </w:r>
      <w:r w:rsidRPr="0008241C">
        <w:rPr>
          <w:sz w:val="22"/>
          <w:szCs w:val="22"/>
          <w:lang w:eastAsia="ja-JP"/>
        </w:rPr>
        <w:instrText>ADDIN CSL_CITATION {"citationItems":[{"id":"ITEM-1","itemData":{"DOI":"10.1016/j.dsr.2010.12.004","ISBN":"0967-0637","ISSN":"09670637","abstract":"The abundance and biomass of metazoan meiofauna and their relationships with environmental factors [chloroplastic pigment equivalents (CPE) and sediment characteristics] were studied quantitatively around and within the Kuril Trench (560-7090. m) and the Ryukyu Trench (1290-7150. m), which are located in eutrophic and oligotrophic regions, respectively, of the western North Pacific. Faunal abundance and biomass, as well as the CPE content of sediments, were considerably higher in the Kuril region than in the Ryukyu region. In both cases, CPE tended to decrease with water depth, but relatively high values were found in the deepest areas, suggesting that organic matter has accumulated in both trenches. Meiofaunal abundance and biomass were lower than expected from sediment CPE values at hadal stations below 6000. m. Differences in the density and biomass of meiofauna between these two trenches appeared to reflect differences in overall ocean productivity above them. When the analysis was restricted to each region, however, no association was found between the abundance and biomass of meiofauna and food availability. Furthermore, the factors regulating the bathymetric patterns in these meiofaunal parameters appeared to differ between the two trenches. ?? 2010 Elsevier Ltd.","author":[{"dropping-particle":"","family":"Itoh","given":"Makoto","non-dropping-particle":"","parse-names":false,"suffix":""},{"dropping-particle":"","family":"Kawamura","given":"Kiichiro","non-dropping-particle":"","parse-names":false,"suffix":""},{"dropping-particle":"","family":"Kitahashi","given":"Tomo","non-dropping-particle":"","parse-names":false,"suffix":""},{"dropping-particle":"","family":"Kojima","given":"Shigeaki","non-dropping-particle":"","parse-names":false,"suffix":""},{"dropping-particle":"","family":"Katagiri","given":"Hideki","non-dropping-particle":"","parse-names":false,"suffix":""},{"dropping-particle":"","family":"Shimanaga","given":"Motohiro","non-dropping-particle":"","parse-names":false,"suffix":""}],"container-title":"Deep-Sea Research Part I: Oceanographic Research Papers","id":"ITEM-1","issue":"1","issued":{"date-parts":[["2011"]]},"page":"86-97","publisher":"Elsevier","title":"Bathymetric patterns of meiofaunal abundance and biomass associated with the Kuril and Ryukyu trenches, western North Pacific Ocean","type":"article-journal","volume":"58"},"uris":["http://www.mendeley.com/documents/?uuid=45f30ec5-6662-4da4-8aa3-a6696c33a4a1"]}],"mendeley":{"formattedCitation":"(Itoh &lt;i&gt;et al.&lt;/i&gt;, 2011)","manualFormatting":"Itoh et al., 2011)","plainTextFormattedCitation":"(Itoh et al., 2011)","previouslyFormattedCitation":"(Itoh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Itoh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Recently, pelagic ecosystems, especially for the microbial community, have also been found to have a vertical pattern </w:t>
      </w:r>
      <w:r w:rsidRPr="0008241C">
        <w:rPr>
          <w:sz w:val="22"/>
          <w:szCs w:val="22"/>
          <w:lang w:eastAsia="ja-JP"/>
        </w:rPr>
        <w:fldChar w:fldCharType="begin" w:fldLock="1"/>
      </w:r>
      <w:r w:rsidRPr="0008241C">
        <w:rPr>
          <w:sz w:val="22"/>
          <w:szCs w:val="22"/>
          <w:lang w:eastAsia="ja-JP"/>
        </w:rPr>
        <w:instrText xml:space="preserve">ADDIN CSL_CITATION {"citationItems":[{"id":"ITEM-1","itemData":{"DOI":"10.1073/pnas.1421816112","ISBN":"1091-6490 (Electronic)\\r0027-8424 (Linking)","ISSN":"1091-6490","PMID":"25713387","abstract":"Hadal oceans at water depths below 6,000 m are the least-explored aquatic biosphere. The Challenger Deep, located in the western equatorial Pacific, with a water depth of </w:instrText>
      </w:r>
      <w:r w:rsidRPr="0008241C">
        <w:rPr>
          <w:rFonts w:ascii="Cambria Math" w:hAnsi="Cambria Math" w:cs="Cambria Math"/>
          <w:sz w:val="22"/>
          <w:szCs w:val="22"/>
          <w:lang w:eastAsia="ja-JP"/>
        </w:rPr>
        <w:instrText>∼</w:instrText>
      </w:r>
      <w:r w:rsidRPr="0008241C">
        <w:rPr>
          <w:sz w:val="22"/>
          <w:szCs w:val="22"/>
          <w:lang w:eastAsia="ja-JP"/>
        </w:rPr>
        <w:instrText xml:space="preserve">11 km, is the deepest ocean on Earth. Microbial communities associated with waters from the sea surface to the trench bottom (0 </w:instrText>
      </w:r>
      <w:r w:rsidRPr="0008241C">
        <w:rPr>
          <w:rFonts w:ascii="Cambria Math" w:hAnsi="Cambria Math" w:cs="Cambria Math"/>
          <w:sz w:val="22"/>
          <w:szCs w:val="22"/>
          <w:lang w:eastAsia="ja-JP"/>
        </w:rPr>
        <w:instrText>∼</w:instrText>
      </w:r>
      <w:r w:rsidRPr="0008241C">
        <w:rPr>
          <w:sz w:val="22"/>
          <w:szCs w:val="22"/>
          <w:lang w:eastAsia="ja-JP"/>
        </w:rPr>
        <w:instrText xml:space="preserve">10,257 m) in the Challenger Deep were analyzed, and unprecedented trench microbial communities were identified in the hadal waters (6,000 </w:instrText>
      </w:r>
      <w:r w:rsidRPr="0008241C">
        <w:rPr>
          <w:rFonts w:ascii="Cambria Math" w:hAnsi="Cambria Math" w:cs="Cambria Math"/>
          <w:sz w:val="22"/>
          <w:szCs w:val="22"/>
          <w:lang w:eastAsia="ja-JP"/>
        </w:rPr>
        <w:instrText>∼</w:instrText>
      </w:r>
      <w:r w:rsidRPr="0008241C">
        <w:rPr>
          <w:sz w:val="22"/>
          <w:szCs w:val="22"/>
          <w:lang w:eastAsia="ja-JP"/>
        </w:rPr>
        <w:instrText>10,257 m) that were distinct from the abyssal microbial communities. The potentially chemolithotrophic populations were less abundant in the hadal water than those in the upper abyssal waters. The emerging members of chemolithotrophic nitrifiers in the hadal water that likely adapt to the higher flux of electron donors were also different from those in the abyssal waters that adapt to the lower flux of electron donors. Species-level niche separation in most of the dominant taxa was also found between the hadal and abyssal microbial communities. Considering the geomorphology and the isolated hydrotopographical nature of the Mariana Trench, we hypothesized that the distinct hadal microbial ecosystem was driven by the endogenous recycling of organic matter in the hadal waters associated with the trench geomorphology.","author":[{"dropping-particle":"","family":"Nunoura","given":"Takuro","non-dropping-particle":"","parse-names":false,"suffix":""},{"dropping-particle":"","family":"Takaki","given":"Yoshihiro","non-dropping-particle":"","parse-names":false,"suffix":""},{"dropping-particle":"","family":"Hirai","given":"Miho","non-dropping-particle":"","parse-names":false,"suffix":""},{"dropping-particle":"","family":"Shimamura","given":"Shigeru","non-dropping-particle":"","parse-names":false,"suffix":""},{"dropping-particle":"","family":"Makabe","given":"Akiko","non-dropping-particle":"","parse-names":false,"suffix":""},{"dropping-particle":"","family":"Koide","given":"Osamu","non-dropping-particle":"","parse-names":false,"suffix":""},{"dropping-particle":"","family":"Kikuchi","given":"Tohru","non-dropping-particle":"","parse-names":false,"suffix":""},{"dropping-particle":"","family":"Miyazaki","given":"Junichi","non-dropping-particle":"","parse-names":false,"suffix":""},{"dropping-particle":"","family":"Koba","given":"Keisuke","non-dropping-particle":"","parse-names":false,"suffix":""},{"dropping-particle":"","family":"Yoshida","given":"Naohiro","non-dropping-particle":"","parse-names":false,"suffix":""},{"dropping-particle":"","family":"Sunamura","given":"Michinari","non-dropping-particle":"","parse-names":false,"suffix":""},{"dropping-particle":"","family":"Takai","given":"Ken","non-dropping-particle":"","parse-names":false,"suffix":""}],"container-title":"Proceedings of the National Academy of Sciences of the United States of America","id":"ITEM-1","issue":"11","issued":{"date-parts":[["2015"]]},"page":"E1230-1236","title":"Hadal biosphere: Insight into the microbial ecosystem in the deepest ocean on Earth.","type":"article-journal","volume":"112"},"uris":["http://www.mendeley.com/documents/?uuid=a718568b-e42d-43fa-998a-1a90b2859792"]}],"mendeley":{"formattedCitation":"(Nunoura &lt;i&gt;et al.&lt;/i&gt;, 2015)","plainTextFormattedCitation":"(Nunoura et al., 2015)","previouslyFormattedCitation":"(Nunoura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unoura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The biodiversity of deep pelagic zones in the world’s oceans remains largely unknown despite the significant provision of a range of nature's contribution to people </w:t>
      </w:r>
      <w:r w:rsidRPr="0008241C">
        <w:rPr>
          <w:sz w:val="22"/>
          <w:szCs w:val="22"/>
          <w:lang w:eastAsia="ja-JP"/>
        </w:rPr>
        <w:fldChar w:fldCharType="begin" w:fldLock="1"/>
      </w:r>
      <w:r w:rsidRPr="0008241C">
        <w:rPr>
          <w:sz w:val="22"/>
          <w:szCs w:val="22"/>
          <w:lang w:eastAsia="ja-JP"/>
        </w:rPr>
        <w:instrText>ADDIN CSL_CITATION {"citationItems":[{"id":"ITEM-1","itemData":{"DOI":"10.3989/scimar.2005.69s1181","ISBN":"0214-8358","ISSN":"0214-8358","PMID":"37","abstract":"field projects will extend our understanding of ocean diversity, distribution and abundance from the nearshore to the abyssal plains. In nearshore, coastal and the upper ocean zones where diversity is reasonably well known it will add details about ranges, migrations and population size, but in the deep ocean there are still likely millions of new species to be described. Global coverage with standard, economical protocols is the goal in the shallow zones, but demon- strating and calibrating efficient new technologies in the deeps may be all that is possible in the 10 year life of the program. Representative sampling from such challenging habitats as the continental margins, abyssal plains, seamounts, deep sea vents, ice-covered oceans and kilometers deep mid-waters is planned. There is even a plan to reveal the four billion years of evolution in the microbial oceans, but strong global cooperation, participation and investment will be require to make the these vast hidden realms as well know as the human edges. There is great interest and international teams supporting the COML now and its legacy in Ocean Biogeographic Information System (OBIS) and Global Biodiversity Information Facility (GBIF) will be the foundation of future monitoring and assessment of ocean life.","author":[{"dropping-particle":"","family":"O'Dor","given":"Ron","non-dropping-particle":"","parse-names":false,"suffix":""},{"dropping-particle":"","family":"Gallardo","given":"Victor Ariel","non-dropping-particle":"","parse-names":false,"suffix":""}],"container-title":"Scientia Marina","id":"ITEM-1","issue":"1","issued":{"date-parts":[["2005"]]},"page":"181-199","title":"How to Census Marine Life : ocean realm field projects","type":"article-journal","volume":"69"},"uris":["http://www.mendeley.com/documents/?uuid=b7ed91ec-40f5-4ce3-9213-b65e8c60c734"]}],"mendeley":{"formattedCitation":"(O’Dor &amp; Gallardo, 2005)","plainTextFormattedCitation":"(O’Dor &amp; Gallardo, 2005)","previouslyFormattedCitation":"(O’Dor &amp; Gallardo,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O’Dor &amp; Gallardo, 2005)</w:t>
      </w:r>
      <w:r w:rsidRPr="0008241C">
        <w:rPr>
          <w:sz w:val="22"/>
          <w:szCs w:val="22"/>
          <w:lang w:eastAsia="ja-JP"/>
        </w:rPr>
        <w:fldChar w:fldCharType="end"/>
      </w:r>
      <w:r w:rsidRPr="0008241C">
        <w:rPr>
          <w:sz w:val="22"/>
          <w:szCs w:val="22"/>
          <w:lang w:eastAsia="ja-JP"/>
        </w:rPr>
        <w:t xml:space="preserve">. </w:t>
      </w:r>
    </w:p>
    <w:p w14:paraId="0DA1567F" w14:textId="3CCBBCED" w:rsidR="00A01204" w:rsidRDefault="00A01204" w:rsidP="00A01204">
      <w:pPr>
        <w:rPr>
          <w:sz w:val="22"/>
          <w:szCs w:val="22"/>
          <w:lang w:eastAsia="ja-JP"/>
        </w:rPr>
      </w:pPr>
    </w:p>
    <w:p w14:paraId="6F1BB28D" w14:textId="6A95F479" w:rsidR="006D6CC6" w:rsidRDefault="006D6CC6" w:rsidP="00A01204">
      <w:pPr>
        <w:rPr>
          <w:sz w:val="22"/>
          <w:szCs w:val="22"/>
          <w:lang w:eastAsia="ja-JP"/>
        </w:rPr>
      </w:pPr>
    </w:p>
    <w:p w14:paraId="15D0C4F7" w14:textId="77777777" w:rsidR="006D6CC6" w:rsidRPr="0008241C" w:rsidRDefault="006D6CC6" w:rsidP="00A01204">
      <w:pPr>
        <w:rPr>
          <w:sz w:val="22"/>
          <w:szCs w:val="22"/>
          <w:lang w:eastAsia="ja-JP"/>
        </w:rPr>
      </w:pPr>
    </w:p>
    <w:p w14:paraId="017FFED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11" w:name="_Toc504317201"/>
      <w:bookmarkStart w:id="912" w:name="_Toc504317894"/>
      <w:bookmarkStart w:id="913" w:name="_Toc524041391"/>
      <w:r w:rsidRPr="0008241C">
        <w:rPr>
          <w:b/>
          <w:sz w:val="22"/>
          <w:szCs w:val="24"/>
        </w:rPr>
        <w:lastRenderedPageBreak/>
        <w:t xml:space="preserve">3.2.4.3 </w:t>
      </w:r>
      <w:r w:rsidRPr="0008241C">
        <w:rPr>
          <w:b/>
          <w:sz w:val="22"/>
          <w:szCs w:val="24"/>
        </w:rPr>
        <w:tab/>
        <w:t>Shipwrecks, debris and other substrates</w:t>
      </w:r>
      <w:bookmarkEnd w:id="911"/>
      <w:bookmarkEnd w:id="912"/>
      <w:bookmarkEnd w:id="913"/>
    </w:p>
    <w:p w14:paraId="266104A8" w14:textId="77777777" w:rsidR="00A01204" w:rsidRPr="0008241C" w:rsidRDefault="00A01204" w:rsidP="00A01204">
      <w:pPr>
        <w:rPr>
          <w:sz w:val="22"/>
          <w:szCs w:val="22"/>
          <w:lang w:eastAsia="ja-JP"/>
        </w:rPr>
      </w:pPr>
    </w:p>
    <w:p w14:paraId="72FC667D" w14:textId="77777777" w:rsidR="00A01204" w:rsidRPr="0008241C" w:rsidRDefault="00A01204" w:rsidP="00A01204">
      <w:pPr>
        <w:rPr>
          <w:sz w:val="22"/>
          <w:szCs w:val="22"/>
          <w:lang w:eastAsia="ja-JP"/>
        </w:rPr>
      </w:pPr>
      <w:r w:rsidRPr="0008241C">
        <w:rPr>
          <w:sz w:val="22"/>
          <w:szCs w:val="22"/>
          <w:lang w:eastAsia="ja-JP"/>
        </w:rPr>
        <w:t xml:space="preserve">Shipwrecks accumulated at the ocean floors eventually serve as special 3D habitat for a number of marine species. These sites function as fish aggregators and thereby increase the local biodiversity. Such artificial habitats are prominent in southern oceans especially closer to Australia </w:t>
      </w:r>
      <w:r w:rsidRPr="0008241C">
        <w:rPr>
          <w:sz w:val="22"/>
          <w:szCs w:val="22"/>
          <w:lang w:eastAsia="ja-JP"/>
        </w:rPr>
        <w:fldChar w:fldCharType="begin" w:fldLock="1"/>
      </w:r>
      <w:r w:rsidRPr="0008241C">
        <w:rPr>
          <w:sz w:val="22"/>
          <w:szCs w:val="22"/>
          <w:lang w:eastAsia="ja-JP"/>
        </w:rPr>
        <w:instrText>ADDIN CSL_CITATION {"citationItems":[{"id":"ITEM-1","itemData":{"DOI":"10.1016/B978-0-12-385140-6.00016-5","ISBN":"9780123851406","abstract":"The wreck of the Yongala is one of Australia's most famous wreck-diving sites, attracting thousands of recreational divers each year. Both the hull and the superstructure provide a habitat for a large range of sessile and mobile marine species, in diversity similar to coral reefs in the region. Large-scale systematic bioturbation is documented in 30 m of water depth around the Yongala shipwreck in the Great Barrier Reef. The \"Halo of Holes\" contains over 1,200 individual depressions with diameters of up to 10 m, tightly packed in a concentric, three-quarter ring around the wreck. Two distinct zones in this halo consist of either only shallow or only deep holes. Deep holes show signs of ongoing bioturbation. Shallow holes support diverse sessile faunal assemblages of sponges, soft corals, and hard corals in an otherwise flat seafloor dominated by marine plants. The holes are most likely of biogenic origin, but the animals responsible for these earthworks are unknown to date. The bioturbators are ecosystem engineers, creating a habitat for assemblages that are absent elsewhere on the adjacent seafloor. The observations at the Yongala indicate the potential for large artificial reefs such as wrecks to impact on the surrounding seascape. The systematic disturbance of the seabed around the wreck provides a habitat for benthic organisms that is distinctly different in morphology from the surrounding flat seafloor. The animals responsible for the earthworks are thus allogenic ecosystem engineers, transforming a habitat from one state into another. Their activity ultimately results in a significant change in epibenthic assemblage composition and biomass over small spatial scales. ?? 2012 Elsevier Inc. All rights reserved.","author":[{"dropping-particle":"","family":"Stieglitz","given":"Thomas C.","non-dropping-particle":"","parse-names":false,"suffix":""}],"chapter-number":"16","container-title":"Seafloor Geomorphology as Benthic Habitat","editor":[{"dropping-particle":"","family":"Harris","given":"Peter T.","non-dropping-particle":"","parse-names":false,"suffix":""},{"dropping-particle":"","family":"Baker","given":"Elaine K.","non-dropping-particle":"","parse-names":false,"suffix":""}],"id":"ITEM-1","issued":{"date-parts":[["2012"]]},"page":"277-287","publisher":"Elsevier Inc.","title":"The yongala's \"Halo of Holes\"-Systematic Bioturbation Close to a Shipwreck","type":"chapter"},"uris":["http://www.mendeley.com/documents/?uuid=0524cfd9-590a-3113-a766-006e22651719"]}],"mendeley":{"formattedCitation":"(Stieglitz, 2012)","plainTextFormattedCitation":"(Stieglitz, 2012)","previouslyFormattedCitation":"(Stieglitz,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tieglitz, 2012)</w:t>
      </w:r>
      <w:r w:rsidRPr="0008241C">
        <w:rPr>
          <w:sz w:val="22"/>
          <w:szCs w:val="22"/>
          <w:lang w:eastAsia="ja-JP"/>
        </w:rPr>
        <w:fldChar w:fldCharType="end"/>
      </w:r>
      <w:r w:rsidRPr="0008241C">
        <w:rPr>
          <w:sz w:val="22"/>
          <w:szCs w:val="22"/>
          <w:lang w:eastAsia="ja-JP"/>
        </w:rPr>
        <w:t xml:space="preserve">. Likewise, other marine debris accumulated near shores and between islands especially at the junctions of oceanic currents and underwater valleys greatly influence the marine habitats </w:t>
      </w:r>
      <w:r w:rsidRPr="0008241C">
        <w:rPr>
          <w:sz w:val="22"/>
          <w:szCs w:val="22"/>
          <w:lang w:eastAsia="ja-JP"/>
        </w:rPr>
        <w:fldChar w:fldCharType="begin" w:fldLock="1"/>
      </w:r>
      <w:r w:rsidRPr="0008241C">
        <w:rPr>
          <w:sz w:val="22"/>
          <w:szCs w:val="22"/>
          <w:lang w:eastAsia="ja-JP"/>
        </w:rPr>
        <w:instrText>ADDIN CSL_CITATION {"citationItems":[{"id":"ITEM-1","itemData":{"DOI":"10.1016/j.marpolbul.2011.10.027","ISBN":"0025-326X","ISSN":"0025326X","PMID":"22264500","abstract":"A global ocean circulation model is coupled to a Lagrangian particle tracking model to simulate 30. years of input, transport and accumulation of floating debris in the world ocean. Using both terrestrial and maritime inputs, the modelling results clearly show the formation of five accumulation zones in the subtropical latitudes of the major ocean basins. The relative size and concentration of each clearly illustrate the dominance of the accumulation zones in the northern hemisphere, while smaller seas surrounded by densely populated areas are also shown to have a high concentration of floating debris. We also determine the relative contribution of different source regions to the total amount of material in a particular accumulation zone. This study provides a framework for describing the transport, distribution and accumulation of floating marine debris and can be continuously updated and adapted to assess scenarios reflecting changes in the production and disposal of plastic worldwide. ?? 2012 Elsevier Ltd.","author":[{"dropping-particle":"","family":"Lebreton","given":"L. C M","non-dropping-particle":"","parse-names":false,"suffix":""},{"dropping-particle":"","family":"Greer","given":"S. D.","non-dropping-particle":"","parse-names":false,"suffix":""},{"dropping-particle":"","family":"Borrero","given":"J. C.","non-dropping-particle":"","parse-names":false,"suffix":""}],"container-title":"Marine Pollution Bulletin","id":"ITEM-1","issue":"3","issued":{"date-parts":[["2012"]]},"page":"653-661","publisher":"Elsevier Ltd","title":"Numerical modelling of floating debris in the world's oceans","type":"article-journal","volume":"64"},"uris":["http://www.mendeley.com/documents/?uuid=d319ca81-7ed1-4890-aeed-1e5275ac6f7d"]},{"id":"ITEM-2","itemData":{"DOI":"10.1016/j.ocecoaman.2011.05.007","ISBN":"0964-5691","ISSN":"09645691","abstract":"Oceans in the Asia-Pacific region are being impacted by increasing levels of marine debris, with many governments unaware of the extent that marine debris damages marine industries, the economy and the marine environment. We examine the economic costs associated with marine debris and present a simple marine debris cycle model to discuss the costs and benefits of prevention, clean-up and the benefits of using biodegradable materials. For the 21 economies of the Asia- Pacific rim we estimate that marine debris-related damage to marine industries costs US$1.26bn per annum in 2008 terms. Marine debris imposes an avoidable cost that can be reduced through policy implementation to economically optimal levels. Options to control debris, using regulations, technical intervention and market based instruments, may have a role. In this pollution policy area, additional economic cost data are required to inform governments on the most economical ways to control levels of marine debris.","author":[{"dropping-particle":"","family":"McIlgorm","given":"Alistair","non-dropping-particle":"","parse-names":false,"suffix":""},{"dropping-particle":"","family":"Campbell","given":"Harry F.","non-dropping-particle":"","parse-names":false,"suffix":""},{"dropping-particle":"","family":"Rule","given":"Michael J.","non-dropping-particle":"","parse-names":false,"suffix":""}],"container-title":"Ocean &amp; Coastal Management","id":"ITEM-2","issue":"9","issued":{"date-parts":[["2011"]]},"page":"643-651","publisher":"Elsevier Ltd","title":"The economic cost and control of marine debris damage in the Asia-Pacific region","type":"article-journal","volume":"54"},"uris":["http://www.mendeley.com/documents/?uuid=dbfd6fa7-4512-41bb-a6a3-2aabaccb23e8"]}],"mendeley":{"formattedCitation":"(Lebreton &lt;i&gt;et al.&lt;/i&gt;, 2012; McIlgorm &lt;i&gt;et al.&lt;/i&gt;, 2011)","plainTextFormattedCitation":"(Lebreton et al., 2012; McIlgorm et al., 2011)","previouslyFormattedCitation":"(Lebreton &lt;i&gt;et al.&lt;/i&gt;, 2012; McIlgorm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Lebreton </w:t>
      </w:r>
      <w:r w:rsidRPr="0008241C">
        <w:rPr>
          <w:i/>
          <w:noProof/>
          <w:sz w:val="22"/>
          <w:szCs w:val="22"/>
          <w:lang w:eastAsia="ja-JP"/>
        </w:rPr>
        <w:t>et al.</w:t>
      </w:r>
      <w:r w:rsidRPr="0008241C">
        <w:rPr>
          <w:noProof/>
          <w:sz w:val="22"/>
          <w:szCs w:val="22"/>
          <w:lang w:eastAsia="ja-JP"/>
        </w:rPr>
        <w:t xml:space="preserve">, 2012; McIlgorm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Although such artificial habitats play positive role in marine environments, increase in inorganic substances and toxic plastic based pollutants is a major concern </w:t>
      </w:r>
      <w:r w:rsidRPr="0008241C">
        <w:rPr>
          <w:sz w:val="22"/>
          <w:szCs w:val="22"/>
          <w:lang w:eastAsia="ja-JP"/>
        </w:rPr>
        <w:fldChar w:fldCharType="begin" w:fldLock="1"/>
      </w:r>
      <w:r w:rsidRPr="0008241C">
        <w:rPr>
          <w:sz w:val="22"/>
          <w:szCs w:val="22"/>
          <w:lang w:eastAsia="ja-JP"/>
        </w:rPr>
        <w:instrText>ADDIN CSL_CITATION {"citationItems":[{"id":"ITEM-1","itemData":{"DOI":"10.1016/j.marpolbul.2014.01.057","ISBN":"0025-326X","ISSN":"18793363","PMID":"24559735","abstract":"Large quantities of plastic litter are expected to wash ashore along the beaches of the East Asian marginal seas in the coming decade. Litter quantities were predicted using three techniques: a particle tracking model (PTM) used in conjunction with two-way PTM experiments designed to reveal litter sources, an inverse method used to compute litter outflows at each source, and a sequential monitoring system designed to monitor existing beach litter using webcams. Modeled year-to-year variation in litter quantities indicated that the amount of litter would continue to increase in the East Asian marginal seas if the level of outflow remains constant in the coming decade. The study confirms that about 3% of all East Asian beaches may potentially experience a 250-fold increase in the amount of plastic beach litter washed ashore in the next 10. years. ?? 2014 Elsevier Ltd.","author":[{"dropping-particle":"","family":"Kako","given":"Shin'ichiro","non-dropping-particle":"","parse-names":false,"suffix":""},{"dropping-particle":"","family":"Isobe","given":"Atsuhiko","non-dropping-particle":"","parse-names":false,"suffix":""},{"dropping-particle":"","family":"Kataoka","given":"Tomoya","non-dropping-particle":"","parse-names":false,"suffix":""},{"dropping-particle":"","family":"Hinata","given":"Hirofumi","non-dropping-particle":"","parse-names":false,"suffix":""}],"container-title":"Marine Pollution Bulletin","id":"ITEM-1","issue":"1","issued":{"date-parts":[["2014"]]},"page":"174-184","title":"A decadal prediction of the quantity of plastic marine debris littered on beaches of the East Asian marginal seas","type":"article-journal","volume":"81"},"uris":["http://www.mendeley.com/documents/?uuid=e4ac0343-d372-49dd-82d6-35ab1ae6d5b5"]}],"mendeley":{"formattedCitation":"(Kako &lt;i&gt;et al.&lt;/i&gt;, 2014)","plainTextFormattedCitation":"(Kako et al., 2014)","previouslyFormattedCitation":"(Kako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ko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Massive pulses of labile organic matter to the deep-sea floor was due to falls of large whales. The interest in whale fall ecology began with the discovery of a chemoautotrophic assemblage on a whale skeleton in the North-East Pacific in 1989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Smith","given":"Craig R.","non-dropping-particle":"","parse-names":false,"suffix":""}],"container-title":"Oceanus","id":"ITEM-1","issue":"3","issued":{"date-parts":[["1992"]]},"page":"74-79","title":"Whale falls: Chemosynthesis on the deep seafloor","type":"article-journal","volume":"35"},"uris":["http://www.mendeley.com/documents/?uuid=938b99a6-d1cd-4baa-8c9f-78a5a6cefb2f"]}],"mendeley":{"formattedCitation":"(C. R. Smith, 1992)","plainTextFormattedCitation":"(C. R. Smith, 1992)","previouslyFormattedCitation":"(C. R. Smith, 199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 R. Smith, 1992)</w:t>
      </w:r>
      <w:r w:rsidRPr="0008241C">
        <w:rPr>
          <w:sz w:val="22"/>
          <w:szCs w:val="22"/>
          <w:lang w:eastAsia="ja-JP"/>
        </w:rPr>
        <w:fldChar w:fldCharType="end"/>
      </w:r>
      <w:r w:rsidRPr="0008241C">
        <w:rPr>
          <w:sz w:val="22"/>
          <w:szCs w:val="22"/>
          <w:lang w:eastAsia="ja-JP"/>
        </w:rPr>
        <w:t xml:space="preserve">. It has been observed that whale falls share 11 species with hydrothermal vents and 20 species with cold seeps, and thus may provide dispersal stepping stones for a subset of the vent and seep faunas </w:t>
      </w:r>
      <w:r w:rsidRPr="0008241C">
        <w:rPr>
          <w:sz w:val="22"/>
          <w:szCs w:val="22"/>
          <w:lang w:eastAsia="ja-JP"/>
        </w:rPr>
        <w:fldChar w:fldCharType="begin" w:fldLock="1"/>
      </w:r>
      <w:r w:rsidRPr="0008241C">
        <w:rPr>
          <w:sz w:val="22"/>
          <w:szCs w:val="22"/>
          <w:lang w:eastAsia="ja-JP"/>
        </w:rPr>
        <w:instrText>ADDIN CSL_CITATION {"citationItems":[{"id":"ITEM-1","itemData":{"abstract":"The falls of large whales (30–160 t adult body weight) yield massive pulses of labile organic matter to the deep-sea floor. While scientists have long speculated on the ecological roles of such concentrated food inputs, observations have accumulated since the 1850s to suggest that deep-sea whale falls support a widespread, characteristic fauna. Interest in whale-fall ecology heightened with the discovery in 1989 of a chemoautotrophic assemblage on a whale skeleton in the northeast Pacific; related communities were soon reported from whale falls in other bathyal and abyssal Pacific and Atlantic sites, and from 30 mya (million years ago) in the northeast Pacific fossil record. Recent time-series studies of natural and implanted deep-sea whale falls off California, USA indicate that bathyal carcasses pass through at least three successional stages: (1) a mobile-scavenger stage lasting months to years, during which aggregations of sleeper sharks, hagfish, rat-tails and invertebrate scavengers remove whale soft tissue at high rates (40–60 kg d Ϫ1); (2) an enrichment opportunist stage (duration of months to years) during which organi-cally enriched sediments and exposed bones are colonised by dense assemblages (up to 40 000 m Ϫ2) of opportunistic polychaetes and crustaceans; (3) a sulphophilic (\" or sulphur-loving \") stage lasting for decades, during which a large, species-rich, trophically complex assemblage lives on the skeleton as it emits sul-phide from anaerobic breakdown of bone lipids; this stage includes a chemoau-totrophic component deriving nutrition from sulphur-oxidising bacteria. Local species diversity on large whale skeletons during the sulphophilic stage (mean of 185 macrofaunal species) is higher than in any other deep-sea hard substratum community. Global species richness on whale falls (407 species) is also high compared with cold seeps and rivals that of hydrothermal vents, even though whale-fall habitats are very poorly sampled. Population-level calculations suggest that whale falls are relatively common on the deep-sea floor, potentially allowing macrofaunal species to specialise on these habitat islands; to date, 21 macrofaunal species are known only from whale falls and may be whale-fall specialists. Nonetheless, whale falls also share 11 species with hydrothermal vents and 20 species with cold seeps, and thus may provide dispersal stepping stones for a subset of the vent and seep faunas. Molecular evidence also suggests that whale fal…","author":[{"dropping-particle":"","family":"Smith","given":"Craig R.","non-dropping-particle":"","parse-names":false,"suffix":""},{"dropping-particle":"","family":"Baco","given":"Amy R.","non-dropping-particle":"","parse-names":false,"suffix":""}],"container-title":"Oceanography and Marine Biology: an Annual Review","id":"ITEM-1","issued":{"date-parts":[["2003"]]},"page":"311-354","title":"Ecology of whale falls at the deep-sea floor","type":"article-journal","volume":"41"},"uris":["http://www.mendeley.com/documents/?uuid=be46b4c4-630e-30ef-995b-5e221c3b6016"]}],"mendeley":{"formattedCitation":"(C. R. Smith &amp; Baco, 2003)","plainTextFormattedCitation":"(C. R. Smith &amp; Baco, 2003)","previouslyFormattedCitation":"(C. R. Smith &amp; Baco,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C. R. Smith &amp; Baco, 2003)</w:t>
      </w:r>
      <w:r w:rsidRPr="0008241C">
        <w:rPr>
          <w:sz w:val="22"/>
          <w:szCs w:val="22"/>
          <w:lang w:eastAsia="ja-JP"/>
        </w:rPr>
        <w:fldChar w:fldCharType="end"/>
      </w:r>
      <w:r w:rsidRPr="0008241C">
        <w:rPr>
          <w:sz w:val="22"/>
          <w:szCs w:val="22"/>
          <w:lang w:eastAsia="ja-JP"/>
        </w:rPr>
        <w:t xml:space="preserve">.  </w:t>
      </w:r>
    </w:p>
    <w:p w14:paraId="57F4BD5C" w14:textId="77777777" w:rsidR="00A01204" w:rsidRPr="0008241C" w:rsidRDefault="00A01204" w:rsidP="00A01204">
      <w:pPr>
        <w:rPr>
          <w:sz w:val="22"/>
          <w:szCs w:val="22"/>
          <w:lang w:eastAsia="ja-JP"/>
        </w:rPr>
      </w:pPr>
    </w:p>
    <w:p w14:paraId="631162E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14" w:name="_Toc504317202"/>
      <w:bookmarkStart w:id="915" w:name="_Toc504317895"/>
      <w:bookmarkStart w:id="916" w:name="_Toc524041392"/>
      <w:r w:rsidRPr="0008241C">
        <w:rPr>
          <w:b/>
          <w:sz w:val="22"/>
          <w:szCs w:val="24"/>
        </w:rPr>
        <w:t xml:space="preserve">3.2.4.4 </w:t>
      </w:r>
      <w:r w:rsidRPr="0008241C">
        <w:rPr>
          <w:b/>
          <w:sz w:val="22"/>
          <w:szCs w:val="24"/>
        </w:rPr>
        <w:tab/>
        <w:t>Seamount and rise</w:t>
      </w:r>
      <w:bookmarkEnd w:id="914"/>
      <w:bookmarkEnd w:id="915"/>
      <w:bookmarkEnd w:id="916"/>
    </w:p>
    <w:p w14:paraId="2D0B90F5" w14:textId="77777777" w:rsidR="00A01204" w:rsidRPr="0008241C" w:rsidRDefault="00A01204" w:rsidP="00A01204">
      <w:pPr>
        <w:rPr>
          <w:sz w:val="22"/>
          <w:szCs w:val="22"/>
          <w:lang w:eastAsia="ja-JP"/>
        </w:rPr>
      </w:pPr>
    </w:p>
    <w:p w14:paraId="2FC4CF76" w14:textId="0C132F57" w:rsidR="00A01204" w:rsidRPr="0008241C" w:rsidRDefault="00A01204" w:rsidP="00A01204">
      <w:pPr>
        <w:rPr>
          <w:sz w:val="22"/>
          <w:szCs w:val="22"/>
          <w:lang w:eastAsia="ja-JP"/>
        </w:rPr>
      </w:pPr>
      <w:r w:rsidRPr="0008241C">
        <w:rPr>
          <w:sz w:val="22"/>
          <w:szCs w:val="22"/>
          <w:lang w:eastAsia="ja-JP"/>
        </w:rPr>
        <w:t xml:space="preserve">Survey of seamounts was carried out extensively in the Asia-Pacific region during the project of Census of marine life </w:t>
      </w:r>
      <w:r w:rsidRPr="0008241C">
        <w:rPr>
          <w:sz w:val="22"/>
          <w:szCs w:val="22"/>
          <w:lang w:eastAsia="ja-JP"/>
        </w:rPr>
        <w:fldChar w:fldCharType="begin" w:fldLock="1"/>
      </w:r>
      <w:r w:rsidRPr="0008241C">
        <w:rPr>
          <w:sz w:val="22"/>
          <w:szCs w:val="22"/>
          <w:lang w:eastAsia="ja-JP"/>
        </w:rPr>
        <w:instrText>ADDIN CSL_CITATION {"citationItems":[{"id":"ITEM-1","itemData":{"DOI":"10.1371/journal.pone.0032031","ISBN":"1932-6203","ISSN":"19326203","PMID":"22312448","abstract":"In 2005 the Census of Marine Life launched “A Global Census of Marine Life on Seamounts” (CenSeam), an international science project to increase our knowledge of the ecology of seamounts. Specifically, the mission of CenSeam was to determine the role of seamounts in the biogeography, biodiversity, productivity, and evolution of marine organisms, and to evaluate the effects of human impacts on seamounts. Here we overview the history, goals, activities and programmatic outcomes of CenSeam, with recommendations for improving similar programs in the future. Effective components of the project included mini-grants of generally less than US$10,000 to fund proposal development or difficult-to-fund research, or to expand the scope of an expedition; travel funds for data analysis working groups to meet, several times if needed, to address a targeted research question; advanced training workshops for both young researchers and established scientists; staff support for organizing books, special issues in journals, and review papers; and advising conservation and management initiatives on seamount science. From a programmatic perspective, the lessons learned include the importance of: having the science community develop and endorse the key programmatic and scientific goals; in-person meetings and workshops to foster new collaborations; promoting open data sharing; funding salary time for critical work; and establishing and actively managing open communication mechanisms to allow scientists to develop a consensus opinion on science topics, which could then be conveyed to conservation and management organizations.","author":[{"dropping-particle":"","family":"Stocks","given":"Karen I.","non-dropping-particle":"","parse-names":false,"suffix":""},{"dropping-particle":"","family":"Clark","given":"Malcolm R.","non-dropping-particle":"","parse-names":false,"suffix":""},{"dropping-particle":"","family":"Rowden","given":"Ashley A.","non-dropping-particle":"","parse-names":false,"suffix":""},{"dropping-particle":"","family":"Consalvey","given":"Mireille","non-dropping-particle":"","parse-names":false,"suffix":""},{"dropping-particle":"","family":"Schlacher","given":"Thomas A.","non-dropping-particle":"","parse-names":false,"suffix":""}],"container-title":"PLoS ONE","id":"ITEM-1","issue":"2","issued":{"date-parts":[["2012"]]},"title":"CenSeam, an international program on seamounts within the census of marine life: Achievements and lessons learned","type":"article-journal","volume":"7"},"uris":["http://www.mendeley.com/documents/?uuid=ecb33c97-105f-440d-a7ed-bf2766871b43"]}],"mendeley":{"formattedCitation":"(Stocks &lt;i&gt;et al.&lt;/i&gt;, 2012)","plainTextFormattedCitation":"(Stocks et al., 2012)","previouslyFormattedCitation":"(Stocks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tocks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There are thousands of  seamounts in the Asia-Pacific region and they are the focus of exploration for seabed minerals, especially polymetallic sulphides in the Southwest Pacific </w:t>
      </w:r>
      <w:r w:rsidRPr="0008241C">
        <w:rPr>
          <w:sz w:val="22"/>
          <w:szCs w:val="22"/>
          <w:lang w:eastAsia="ja-JP"/>
        </w:rPr>
        <w:fldChar w:fldCharType="begin" w:fldLock="1"/>
      </w:r>
      <w:r w:rsidRPr="0008241C">
        <w:rPr>
          <w:sz w:val="22"/>
          <w:szCs w:val="22"/>
          <w:lang w:eastAsia="ja-JP"/>
        </w:rPr>
        <w:instrText>ADDIN CSL_CITATION {"citationItems":[{"id":"ITEM-1","itemData":{"abstract":"Hot springs (\"black smokers\") on the deep ocean floor are accumulating economic concentrations of copper, zinc, lead and silver sulfides, together with gold. Mining of these deposits is on the verge of becoming a reality, driven by the ever increasing need for raw resources, especially copper. Two entrepreneurial companies have exploration licenses covering vast areas of the seabed in the western Pacific targeting seafloor massive sulfide deposits. A third company is being established. Technological and financial challenges for recovery of seafloor sulfide deposits are not insurmountable and mining these may be less environmentally deleterious than mining on land.","author":[{"dropping-particle":"","family":"Scott","given":"Steven D","non-dropping-particle":"","parse-names":false,"suffix":""}],"container-title":"Proceedings of The Seventh (2007) ISOPE Ocean Mining Symposium, July 1-6, 2007","id":"ITEM-1","issued":{"date-parts":[["2007"]]},"publisher":"The International Society of Offshore and Polar Engineers (ISOPE)","publisher-place":"Lisbon, Portugal","title":"The Dawning of Deep Sea Mining of Metallic Sulfides: The Geologic Perspective","type":"paper-conference"},"uris":["http://www.mendeley.com/documents/?uuid=b2a6feda-0377-38b9-9ac2-11e7dd9d12cf"]}],"mendeley":{"formattedCitation":"(S. D. Scott, 2007)","plainTextFormattedCitation":"(S. D. Scott, 2007)","previouslyFormattedCitation":"(S. D. Scot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 D. Scott, 2007)</w:t>
      </w:r>
      <w:r w:rsidRPr="0008241C">
        <w:rPr>
          <w:sz w:val="22"/>
          <w:szCs w:val="22"/>
          <w:lang w:eastAsia="ja-JP"/>
        </w:rPr>
        <w:fldChar w:fldCharType="end"/>
      </w:r>
      <w:r w:rsidRPr="0008241C">
        <w:rPr>
          <w:sz w:val="22"/>
          <w:szCs w:val="22"/>
          <w:lang w:eastAsia="ja-JP"/>
        </w:rPr>
        <w:t xml:space="preserve"> and cobalt-rich crusts in the central Pacific Ocean </w:t>
      </w:r>
      <w:r w:rsidRPr="0008241C">
        <w:rPr>
          <w:sz w:val="22"/>
          <w:szCs w:val="22"/>
          <w:lang w:eastAsia="ja-JP"/>
        </w:rPr>
        <w:fldChar w:fldCharType="begin" w:fldLock="1"/>
      </w:r>
      <w:r w:rsidRPr="0008241C">
        <w:rPr>
          <w:sz w:val="22"/>
          <w:szCs w:val="22"/>
          <w:lang w:eastAsia="ja-JP"/>
        </w:rPr>
        <w:instrText>ADDIN CSL_CITATION {"citationItems":[{"id":"ITEM-1","itemData":{"ISBN":"976-610-647-9","author":[{"dropping-particle":"","family":"Hein","given":"J.","non-dropping-particle":"","parse-names":false,"suffix":""}],"container-title":"ISA Technical Study","id":"ITEM-1","issued":{"date-parts":[["2002"]]},"title":"Cobalt-rich ferromanganese crusts: Global distribution, composition, origin and research activities","type":"article-journal"},"uris":["http://www.mendeley.com/documents/?uuid=ac404942-0d14-41aa-91f5-caa13af3c2e5"]}],"mendeley":{"formattedCitation":"(Hein, 2002)","plainTextFormattedCitation":"(Hein, 2002)","previouslyFormattedCitation":"(Hein, 200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Hein, 2002)</w:t>
      </w:r>
      <w:r w:rsidRPr="0008241C">
        <w:rPr>
          <w:sz w:val="22"/>
          <w:szCs w:val="22"/>
          <w:lang w:eastAsia="ja-JP"/>
        </w:rPr>
        <w:fldChar w:fldCharType="end"/>
      </w:r>
      <w:r w:rsidRPr="0008241C">
        <w:rPr>
          <w:sz w:val="22"/>
          <w:szCs w:val="22"/>
          <w:lang w:eastAsia="ja-JP"/>
        </w:rPr>
        <w:t xml:space="preserve">. There are significant differences in the structural complexity of benthic habitats, species numbers and abundance, and the composition and structure of assemblages between fished and unfished seamounts off Australia and New Zealand </w:t>
      </w:r>
      <w:r w:rsidRPr="0008241C">
        <w:rPr>
          <w:sz w:val="22"/>
          <w:szCs w:val="22"/>
          <w:lang w:eastAsia="ja-JP"/>
        </w:rPr>
        <w:fldChar w:fldCharType="begin" w:fldLock="1"/>
      </w:r>
      <w:r w:rsidRPr="0008241C">
        <w:rPr>
          <w:sz w:val="22"/>
          <w:szCs w:val="22"/>
          <w:lang w:eastAsia="ja-JP"/>
        </w:rPr>
        <w:instrText>ADDIN CSL_CITATION {"citationItems":[{"id":"ITEM-1","itemData":{"DOI":"10.3354/meps213111","ISSN":"0171-8630","author":[{"dropping-particle":"","family":"Koslow","given":"J. A.","non-dropping-particle":"","parse-names":false,"suffix":""},{"dropping-particle":"","family":"Gowlett-Holmes","given":"K.","non-dropping-particle":"","parse-names":false,"suffix":""},{"dropping-particle":"","family":"Lowry","given":"J. K.","non-dropping-particle":"","parse-names":false,"suffix":""},{"dropping-particle":"","family":"O'Hara","given":"T.","non-dropping-particle":"","parse-names":false,"suffix":""},{"dropping-particle":"","family":"Poore","given":"G. C. B.","non-dropping-particle":"","parse-names":false,"suffix":""},{"dropping-particle":"","family":"Williams","given":"A.","non-dropping-particle":"","parse-names":false,"suffix":""}],"container-title":"Marine Ecology Progress Series","id":"ITEM-1","issued":{"date-parts":[["2001","4","4"]]},"page":"111-125","title":"Seamount benthic macrofauna off southern Tasmania: community structure and impacts of trawling","type":"article-journal","volume":"213"},"uris":["http://www.mendeley.com/documents/?uuid=081f22b2-b09e-3939-ac60-901734082f7f"]}],"mendeley":{"formattedCitation":"(Koslow &lt;i&gt;et al.&lt;/i&gt;, 2001)","plainTextFormattedCitation":"(Koslow et al., 2001)","previouslyFormattedCitation":"(Koslow &lt;i&gt;et al.&lt;/i&gt;, 200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oslow </w:t>
      </w:r>
      <w:r w:rsidRPr="0008241C">
        <w:rPr>
          <w:i/>
          <w:noProof/>
          <w:sz w:val="22"/>
          <w:szCs w:val="22"/>
          <w:lang w:eastAsia="ja-JP"/>
        </w:rPr>
        <w:t>et al.</w:t>
      </w:r>
      <w:r w:rsidRPr="0008241C">
        <w:rPr>
          <w:noProof/>
          <w:sz w:val="22"/>
          <w:szCs w:val="22"/>
          <w:lang w:eastAsia="ja-JP"/>
        </w:rPr>
        <w:t>, 2001)</w:t>
      </w:r>
      <w:r w:rsidRPr="0008241C">
        <w:rPr>
          <w:sz w:val="22"/>
          <w:szCs w:val="22"/>
          <w:lang w:eastAsia="ja-JP"/>
        </w:rPr>
        <w:fldChar w:fldCharType="end"/>
      </w:r>
      <w:r w:rsidRPr="0008241C">
        <w:rPr>
          <w:sz w:val="22"/>
          <w:szCs w:val="22"/>
          <w:lang w:eastAsia="ja-JP"/>
        </w:rPr>
        <w:t>.  Especially information from South-East to Western Asia is very limited. Same situation occurred on the species identification. In some area, 30</w:t>
      </w:r>
      <w:r w:rsidR="00C934E9">
        <w:rPr>
          <w:sz w:val="22"/>
          <w:szCs w:val="22"/>
          <w:lang w:eastAsia="ja-JP"/>
        </w:rPr>
        <w:t xml:space="preserve"> per cent</w:t>
      </w:r>
      <w:r w:rsidRPr="0008241C">
        <w:rPr>
          <w:sz w:val="22"/>
          <w:szCs w:val="22"/>
          <w:lang w:eastAsia="ja-JP"/>
        </w:rPr>
        <w:t xml:space="preserve"> of species are newly recorded and most of them are expected to have any specialty to seamount habitat </w:t>
      </w:r>
      <w:r w:rsidRPr="0008241C">
        <w:rPr>
          <w:sz w:val="22"/>
          <w:szCs w:val="22"/>
          <w:lang w:eastAsia="ja-JP"/>
        </w:rPr>
        <w:fldChar w:fldCharType="begin" w:fldLock="1"/>
      </w:r>
      <w:r w:rsidRPr="0008241C">
        <w:rPr>
          <w:sz w:val="22"/>
          <w:szCs w:val="22"/>
          <w:lang w:eastAsia="ja-JP"/>
        </w:rPr>
        <w:instrText>ADDIN CSL_CITATION {"citationItems":[{"id":"ITEM-1","itemData":{"DOI":"10.1038/35016066","ISBN":"0028-0836","ISSN":"0028-0836","PMID":"10879534","abstract":"Seamounts comprise a unique deep-sea environment, characterized by substantially enhanced currents and a fauna that is dominated by suspension feeders, such as corals. The potential importance of these steep-sided undersea mountains, which are generally of volcanic origin, to ocean biogeography and diversity was recognized over 40 years ago, but this environment has remained very poorly explored. A review of seamount biota and biogeography reported a total of 597 invertebrate species recorded from seamounts worldwide since the Challenger expedition of 1872. Most reports, based on a single taxonomic group, were extremely limited: 5 seamounts of the estimated more than 30,000 seamounts in the world's oceans accounted for 72% of the species recorded. Only 15% of the species occurring on seamounts were considered potential seamount endemics. Here we report the discovery of more than 850 macro- and megafaunal species from seamounts in the Tasman Sea and southeast Coral Sea, of which 29-34% are new to science and potential seamount endemics. Low species overlap between seamounts in different portions of the region indicates that the seamounts in clusters or along ridge systems function as 'island groups' or 'chains' leading to highly localized species distributions and apparent speciation between groups or ridge systems that is exceptional for the deep sea. These results have substantial implications for the conservation of this fauna, which is threatened by fishing activity.","author":[{"dropping-particle":"","family":"Forges","given":"B. R.","non-dropping-particle":"de","parse-names":false,"suffix":""},{"dropping-particle":"","family":"Koslow","given":"J. A.","non-dropping-particle":"","parse-names":false,"suffix":""},{"dropping-particle":"","family":"Poore","given":"G. C.","non-dropping-particle":"","parse-names":false,"suffix":""}],"container-title":"Nature","id":"ITEM-1","issue":"June","issued":{"date-parts":[["2000"]]},"page":"944-947","title":"Diversity and endemism of the benthic seamount fauna in the southwest Pacific.","type":"article-journal","volume":"405"},"uris":["http://www.mendeley.com/documents/?uuid=56ed4a8a-75f7-485c-a818-11992eaa62f9"]}],"mendeley":{"formattedCitation":"(de Forges &lt;i&gt;et al.&lt;/i&gt;, 2000)","plainTextFormattedCitation":"(de Forges et al., 2000)","previouslyFormattedCitation":"(de Forges &lt;i&gt;et al.&lt;/i&gt;,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e Forges </w:t>
      </w:r>
      <w:r w:rsidRPr="0008241C">
        <w:rPr>
          <w:i/>
          <w:noProof/>
          <w:sz w:val="22"/>
          <w:szCs w:val="22"/>
          <w:lang w:eastAsia="ja-JP"/>
        </w:rPr>
        <w:t>et al.</w:t>
      </w:r>
      <w:r w:rsidRPr="0008241C">
        <w:rPr>
          <w:noProof/>
          <w:sz w:val="22"/>
          <w:szCs w:val="22"/>
          <w:lang w:eastAsia="ja-JP"/>
        </w:rPr>
        <w:t>, 2000)</w:t>
      </w:r>
      <w:r w:rsidRPr="0008241C">
        <w:rPr>
          <w:sz w:val="22"/>
          <w:szCs w:val="22"/>
          <w:lang w:eastAsia="ja-JP"/>
        </w:rPr>
        <w:fldChar w:fldCharType="end"/>
      </w:r>
      <w:r w:rsidRPr="0008241C">
        <w:rPr>
          <w:sz w:val="22"/>
          <w:szCs w:val="22"/>
          <w:lang w:eastAsia="ja-JP"/>
        </w:rPr>
        <w:t>.</w:t>
      </w:r>
    </w:p>
    <w:p w14:paraId="2C57AE25" w14:textId="77777777" w:rsidR="00A01204" w:rsidRPr="0008241C" w:rsidRDefault="00A01204" w:rsidP="00A01204">
      <w:pPr>
        <w:rPr>
          <w:sz w:val="22"/>
          <w:szCs w:val="22"/>
          <w:lang w:eastAsia="ja-JP"/>
        </w:rPr>
      </w:pPr>
    </w:p>
    <w:p w14:paraId="3AC097D6" w14:textId="77777777" w:rsidR="00A01204" w:rsidRPr="0008241C" w:rsidRDefault="00A01204" w:rsidP="00A01204">
      <w:pPr>
        <w:rPr>
          <w:sz w:val="22"/>
          <w:szCs w:val="22"/>
          <w:lang w:eastAsia="ja-JP"/>
        </w:rPr>
      </w:pPr>
      <w:r w:rsidRPr="0008241C">
        <w:rPr>
          <w:sz w:val="22"/>
          <w:szCs w:val="22"/>
          <w:lang w:eastAsia="ja-JP"/>
        </w:rPr>
        <w:t xml:space="preserve">Higher production and diversity have been recorded in some seamounts compared to surrounding habitats </w:t>
      </w:r>
      <w:r w:rsidRPr="0008241C">
        <w:rPr>
          <w:sz w:val="22"/>
          <w:szCs w:val="22"/>
          <w:lang w:eastAsia="ja-JP"/>
        </w:rPr>
        <w:fldChar w:fldCharType="begin" w:fldLock="1"/>
      </w:r>
      <w:r w:rsidRPr="0008241C">
        <w:rPr>
          <w:sz w:val="22"/>
          <w:szCs w:val="22"/>
          <w:lang w:eastAsia="ja-JP"/>
        </w:rPr>
        <w:instrText>ADDIN CSL_CITATION {"citationItems":[{"id":"ITEM-1","itemData":{"DOI":"10.1038/35016066","ISBN":"0028-0836","ISSN":"0028-0836","PMID":"10879534","abstract":"Seamounts comprise a unique deep-sea environment, characterized by substantially enhanced currents and a fauna that is dominated by suspension feeders, such as corals. The potential importance of these steep-sided undersea mountains, which are generally of volcanic origin, to ocean biogeography and diversity was recognized over 40 years ago, but this environment has remained very poorly explored. A review of seamount biota and biogeography reported a total of 597 invertebrate species recorded from seamounts worldwide since the Challenger expedition of 1872. Most reports, based on a single taxonomic group, were extremely limited: 5 seamounts of the estimated more than 30,000 seamounts in the world's oceans accounted for 72% of the species recorded. Only 15% of the species occurring on seamounts were considered potential seamount endemics. Here we report the discovery of more than 850 macro- and megafaunal species from seamounts in the Tasman Sea and southeast Coral Sea, of which 29-34% are new to science and potential seamount endemics. Low species overlap between seamounts in different portions of the region indicates that the seamounts in clusters or along ridge systems function as 'island groups' or 'chains' leading to highly localized species distributions and apparent speciation between groups or ridge systems that is exceptional for the deep sea. These results have substantial implications for the conservation of this fauna, which is threatened by fishing activity.","author":[{"dropping-particle":"","family":"Forges","given":"B. R.","non-dropping-particle":"de","parse-names":false,"suffix":""},{"dropping-particle":"","family":"Koslow","given":"J. A.","non-dropping-particle":"","parse-names":false,"suffix":""},{"dropping-particle":"","family":"Poore","given":"G. C.","non-dropping-particle":"","parse-names":false,"suffix":""}],"container-title":"Nature","id":"ITEM-1","issue":"June","issued":{"date-parts":[["2000"]]},"page":"944-947","title":"Diversity and endemism of the benthic seamount fauna in the southwest Pacific.","type":"article-journal","volume":"405"},"uris":["http://www.mendeley.com/documents/?uuid=56ed4a8a-75f7-485c-a818-11992eaa62f9"]}],"mendeley":{"formattedCitation":"(de Forges &lt;i&gt;et al.&lt;/i&gt;, 2000)","plainTextFormattedCitation":"(de Forges et al., 2000)","previouslyFormattedCitation":"(de Forges &lt;i&gt;et al.&lt;/i&gt;,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e Forges </w:t>
      </w:r>
      <w:r w:rsidRPr="0008241C">
        <w:rPr>
          <w:i/>
          <w:noProof/>
          <w:sz w:val="22"/>
          <w:szCs w:val="22"/>
          <w:lang w:eastAsia="ja-JP"/>
        </w:rPr>
        <w:t>et al.</w:t>
      </w:r>
      <w:r w:rsidRPr="0008241C">
        <w:rPr>
          <w:noProof/>
          <w:sz w:val="22"/>
          <w:szCs w:val="22"/>
          <w:lang w:eastAsia="ja-JP"/>
        </w:rPr>
        <w:t>, 2000)</w:t>
      </w:r>
      <w:r w:rsidRPr="0008241C">
        <w:rPr>
          <w:sz w:val="22"/>
          <w:szCs w:val="22"/>
          <w:lang w:eastAsia="ja-JP"/>
        </w:rPr>
        <w:fldChar w:fldCharType="end"/>
      </w:r>
      <w:r w:rsidRPr="0008241C">
        <w:rPr>
          <w:sz w:val="22"/>
          <w:szCs w:val="22"/>
          <w:lang w:eastAsia="ja-JP"/>
        </w:rPr>
        <w:t xml:space="preserve">. Lower rate of the overlap on the species composition was observed between different cramps of the seamount </w:t>
      </w:r>
      <w:r w:rsidRPr="0008241C">
        <w:rPr>
          <w:sz w:val="22"/>
          <w:szCs w:val="22"/>
          <w:lang w:eastAsia="ja-JP"/>
        </w:rPr>
        <w:fldChar w:fldCharType="begin" w:fldLock="1"/>
      </w:r>
      <w:r w:rsidRPr="0008241C">
        <w:rPr>
          <w:sz w:val="22"/>
          <w:szCs w:val="22"/>
          <w:lang w:eastAsia="ja-JP"/>
        </w:rPr>
        <w:instrText>ADDIN CSL_CITATION {"citationItems":[{"id":"ITEM-1","itemData":{"DOI":"10.1017/S0376892903000225","ISBN":"0376-8929","ISSN":"03768929","PMID":"21829635","abstract":"The goal of this paper is to review current impacts of human activities on the deep-sea floor ecosystem, and to predict anthropogenic changes to this ecosystem by the year 2025. The deep-sea floor ecosystem is one of the largest on the planet, covering roughly 60% of the Earth's solid surface. Despite this vast size, our knowledge of the deep sea is poor relative to other marine ecosystems, and future human threats are difficult to predict. Low productivity, low physical energy, low biological rates, and the vastness of the soft-sediment deep sea create an unusual suite of conservation challenges relative to shallow water. The numerous, but widely spaced, island habitats of the deep ocean (for example seamounts, hydrothermal vents and submarine canyons) differ from typical deep-sea soft sediments in substrate type (hard) and levels of productivity (often high); these habitats will respond differently to anthropogenic impacts and climate change. The principal human threats to the deep sea are the disposal of wastes (structures, radioactive wastes, munitions and carbon dioxide), deep-sea fishing, oil and gas extraction, marine mineral extraction, and climate change. Current international regulations prohibit deep-sea dumping of structures, radioactive waste and munitions. Future disposal activities that could be significant by 2025 include deep-sea carbon-dioxide sequestration, sewage-sludge emplacement and dredge-spoil disposal. As fish stocks dwindle in the upper ocean, deep-sea fisheries are increasingly targeted. Most (perhaps all) of these deep-sea fisheries are not sustainable in the long term given current management practices; deep-sea fish are long-lived, slow growing and very slow to recruit in the face of sustained fishing pressure. Oil and gas exploitation has begun, and will continue, in deep water, creating significant localized impacts resulting mainly from accumulation of contaminated drill cuttings. Marine mineral extraction, in particular manganese nodule mining, represents one of the most significant conservation challenges in the deep sea. The vast spatial scales planned for nodule mining dwarf other potential direct human impacts. Nodule-mining disturbance will likely affect tens to hundreds of thousands of square kilometres with ecosystem recovery requiring many decades to millions of years (for nodule regrowth). Limited knowledge of the taxonomy, species structure, biogeography and basic natural history of deep-sea animals prevents …","author":[{"dropping-particle":"","family":"Glover","given":"A. G.","non-dropping-particle":"","parse-names":false,"suffix":""},{"dropping-particle":"","family":"Smith","given":"Craig R.","non-dropping-particle":"","parse-names":false,"suffix":""}],"container-title":"Environmental Conservation","id":"ITEM-1","issue":"3","issued":{"date-parts":[["2003"]]},"page":"219-241","title":"The deep-sea floor ecosystem: current status and prospects of anthropogenic change by the year 2025","type":"article-journal","volume":"30"},"uris":["http://www.mendeley.com/documents/?uuid=2bfd81e8-519e-4f0a-a775-a8c18591fc73"]}],"mendeley":{"formattedCitation":"(Glover &amp; Smith, 2003)","plainTextFormattedCitation":"(Glover &amp; Smith, 2003)","previouslyFormattedCitation":"(Glover &amp; Smith,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Glover &amp; Smith, 2003)</w:t>
      </w:r>
      <w:r w:rsidRPr="0008241C">
        <w:rPr>
          <w:sz w:val="22"/>
          <w:szCs w:val="22"/>
          <w:lang w:eastAsia="ja-JP"/>
        </w:rPr>
        <w:fldChar w:fldCharType="end"/>
      </w:r>
      <w:r w:rsidRPr="0008241C">
        <w:rPr>
          <w:sz w:val="22"/>
          <w:szCs w:val="22"/>
          <w:lang w:eastAsia="ja-JP"/>
        </w:rPr>
        <w:t xml:space="preserve">. Changes of the productivity of the seamounts can be evaluated by fishery survey. However, there is limited published information on seamounts except a few survey reports from Australia and New Zealand. Expansion of the oxygen minimum zone in the east tropical Pacific and Indian Oceans has also been recorded with limited information on biological response </w:t>
      </w:r>
      <w:r w:rsidRPr="0008241C">
        <w:rPr>
          <w:sz w:val="22"/>
          <w:szCs w:val="22"/>
          <w:lang w:eastAsia="ja-JP"/>
        </w:rPr>
        <w:fldChar w:fldCharType="begin" w:fldLock="1"/>
      </w:r>
      <w:r w:rsidRPr="0008241C">
        <w:rPr>
          <w:sz w:val="22"/>
          <w:szCs w:val="22"/>
          <w:lang w:eastAsia="ja-JP"/>
        </w:rPr>
        <w:instrText>ADDIN CSL_CITATION {"citationItems":[{"id":"ITEM-1","itemData":{"DOI":"10.1016/j.dsr.2010.01.005","ISBN":"0967-0637","ISSN":"09670637","abstract":"Climate models with biogeochemical components predict declines in oceanic dissolved oxygen with global warming. In coastal regimes oxygen deficits represent acute ecosystem perturbations. Here, we estimate dissolved oxygen differences across the global tropical and subtropical oceans within the oxygen minimum zone (200-700-dbar depth) between 1960-1974 (an early period with reliable data) and 1990-2008 (a recent period capturing ocean response to planetary warming). In most regions of the tropical Pacific, Atlantic, and Indian Oceans the oxygen content in the 200-700-dbar layer has declined. Furthermore, at 200 dbar, the area with O2 &lt;70 μmol kg-1, where some large mobile macro-organisms are unable to abide, has increased by 4.5 million km2. The tropical low oxygen zones have expanded horizontally and vertically. Subsurface oxygen has decreased adjacent to most continental shelves. However, oxygen has increased in some regions in the subtropical gyres at the depths analyzed. According to literature discussed below, fishing pressure is strong in the open ocean, which may make it difficult to isolate the impact of declining oxygen on fisheries. At shallower depths we predict habitat compression will occur for hypoxia-intolerant taxa, with eventual loss of biodiversity. Should past trends in observed oxygen differences continue into the future, shifts in animal distributions and changes in ecosystem structure could accelerate. © 2010 Elsevier Ltd.","author":[{"dropping-particle":"","family":"Stramma","given":"Lothar","non-dropping-particle":"","parse-names":false,"suffix":""},{"dropping-particle":"","family":"Schmidtko","given":"Sunke","non-dropping-particle":"","parse-names":false,"suffix":""},{"dropping-particle":"","family":"Levin","given":"Lisa A.","non-dropping-particle":"","parse-names":false,"suffix":""},{"dropping-particle":"","family":"Johnson","given":"Gregory C.","non-dropping-particle":"","parse-names":false,"suffix":""}],"container-title":"Deep-Sea Research Part I: Oceanographic Research Papers","id":"ITEM-1","issue":"4","issued":{"date-parts":[["2010"]]},"page":"587-595","publisher":"Elsevier","title":"Ocean oxygen minima expansions and their biological impacts","type":"article-journal","volume":"57"},"uris":["http://www.mendeley.com/documents/?uuid=47526388-7acd-4856-b897-f64c250d2fcc"]}],"mendeley":{"formattedCitation":"(Stramma &lt;i&gt;et al.&lt;/i&gt;, 2010)","plainTextFormattedCitation":"(Stramma et al., 2010)","previouslyFormattedCitation":"(Stramma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tramma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w:t>
      </w:r>
    </w:p>
    <w:p w14:paraId="098DB0C8" w14:textId="77777777" w:rsidR="00A01204" w:rsidRPr="0008241C" w:rsidRDefault="00A01204" w:rsidP="00A01204">
      <w:pPr>
        <w:rPr>
          <w:sz w:val="22"/>
          <w:szCs w:val="22"/>
          <w:lang w:eastAsia="ja-JP"/>
        </w:rPr>
      </w:pPr>
    </w:p>
    <w:p w14:paraId="1BC3997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17" w:name="_Toc504317203"/>
      <w:bookmarkStart w:id="918" w:name="_Toc504317896"/>
      <w:bookmarkStart w:id="919" w:name="_Toc524041393"/>
      <w:r w:rsidRPr="0008241C">
        <w:rPr>
          <w:b/>
          <w:sz w:val="22"/>
          <w:szCs w:val="24"/>
        </w:rPr>
        <w:t xml:space="preserve">3.2.4.5 </w:t>
      </w:r>
      <w:r w:rsidRPr="0008241C">
        <w:rPr>
          <w:b/>
          <w:sz w:val="22"/>
          <w:szCs w:val="24"/>
        </w:rPr>
        <w:tab/>
        <w:t>Chemosynthetic ecosystem</w:t>
      </w:r>
      <w:bookmarkEnd w:id="917"/>
      <w:bookmarkEnd w:id="918"/>
      <w:bookmarkEnd w:id="919"/>
    </w:p>
    <w:p w14:paraId="39E21AAE" w14:textId="77777777" w:rsidR="00A01204" w:rsidRPr="0008241C" w:rsidRDefault="00A01204" w:rsidP="00A01204">
      <w:pPr>
        <w:rPr>
          <w:sz w:val="22"/>
          <w:szCs w:val="22"/>
          <w:lang w:eastAsia="ja-JP"/>
        </w:rPr>
      </w:pPr>
    </w:p>
    <w:p w14:paraId="32265982" w14:textId="77777777" w:rsidR="00A01204" w:rsidRPr="0008241C" w:rsidRDefault="00A01204" w:rsidP="00A01204">
      <w:pPr>
        <w:rPr>
          <w:sz w:val="22"/>
          <w:szCs w:val="22"/>
          <w:lang w:eastAsia="ja-JP"/>
        </w:rPr>
      </w:pPr>
      <w:r w:rsidRPr="0008241C">
        <w:rPr>
          <w:sz w:val="22"/>
          <w:szCs w:val="22"/>
          <w:lang w:eastAsia="ja-JP"/>
        </w:rPr>
        <w:t>Chemosynthetic ecosystem is the generic term of the ecosystem based on bacteria which using the oxidation of Inorganic compound as a source of energy.</w:t>
      </w:r>
      <w:r w:rsidRPr="0008241C">
        <w:rPr>
          <w:sz w:val="22"/>
          <w:szCs w:val="22"/>
        </w:rPr>
        <w:t xml:space="preserve"> Hydrothermal vents, cold seeps or gas hydrates </w:t>
      </w:r>
      <w:r w:rsidRPr="0008241C">
        <w:rPr>
          <w:sz w:val="22"/>
          <w:szCs w:val="22"/>
          <w:lang w:eastAsia="ja-JP"/>
        </w:rPr>
        <w:t xml:space="preserve">are abundant in both Pacific and Indian oceans of the Asia-Pacific region. These ecosystems have been  studied extensively under the Census of Marine Life project </w:t>
      </w:r>
      <w:r w:rsidRPr="0008241C">
        <w:rPr>
          <w:sz w:val="22"/>
          <w:szCs w:val="22"/>
          <w:lang w:eastAsia="ja-JP"/>
        </w:rPr>
        <w:fldChar w:fldCharType="begin" w:fldLock="1"/>
      </w:r>
      <w:r w:rsidRPr="0008241C">
        <w:rPr>
          <w:sz w:val="22"/>
          <w:szCs w:val="22"/>
          <w:lang w:eastAsia="ja-JP"/>
        </w:rPr>
        <w:instrText>ADDIN CSL_CITATION {"citationItems":[{"id":"ITEM-1","itemData":{"DOI":"10.1371/journal.pone.0023259","ISBN":"1932-6203","ISSN":"19326203","PMID":"21829722","abstract":"The ChEss project of the Census of Marine Life (2002-2010) helped foster internationally-coordinated studies worldwide focusing on exploration for, and characterization of new deep-sea chemosynthetic ecosystem sites. This work has advanced our understanding of the nature and factors controlling the biogeography and biodiversity of these ecosystems in four geographic locations: the Atlantic Equatorial Belt (AEB), the New Zealand region, the Arctic and Antarctic and the SE Pacific off Chile. In the AEB, major discoveries include hydrothermal seeps on the Costa Rica margin, deepest vents found on the Mid-Cayman Rise and the hottest vents found on the Southern Mid-Atlantic Ridge. It was also shown that the major fracture zones on the MAR do not create barriers for the dispersal but may act as trans-Atlantic conduits for larvae. In New Zealand, investigations of a newly found large cold-seep area suggest that this region may be a new biogeographic province. In the Arctic, the newly discovered sites on the Mohns Ridge (71°N) showed extensive mats of sulfur-oxidisng bacteria, but only one gastropod potentially bears chemosynthetic symbionts, while cold seeps on the Haakon Mossby Mud Volcano (72°N) are dominated by siboglinid worms. In the Antarctic region, the first hydrothermal vents south of the Polar Front were located and biological results indicate that they may represent a new biogeographic province. The recent exploration of the South Pacific region has provided evidence for a sediment hosted hydrothermal source near a methane-rich cold-seep area. Based on our 8 years of investigations of deep-water chemosynthetic ecosystems worldwide, we suggest highest priorities for future research: (i) continued exploration of the deep-ocean ridge-crest; (ii) increased focus on anthropogenic impacts; (iii) concerted effort to coordinate a major investigation of the deep South Pacific Ocean - the largest contiguous habitat for life within Earth's biosphere, but also the world's least investigated deep-ocean basin.","author":[{"dropping-particle":"","family":"German","given":"Christopher R.","non-dropping-particle":"","parse-names":false,"suffix":""},{"dropping-particle":"","family":"Ramirez-Llodra","given":"Eva","non-dropping-particle":"","parse-names":false,"suffix":""},{"dropping-particle":"","family":"Baker","given":"Maria C.","non-dropping-particle":"","parse-names":false,"suffix":""},{"dropping-particle":"","family":"Tyler","given":"Paul A.","non-dropping-particle":"","parse-names":false,"suffix":""}],"container-title":"PLoS ONE","id":"ITEM-1","issue":"8","issued":{"date-parts":[["2011"]]},"title":"Deep-water chemosynthetic ecosystem research during the census of marine life decade and beyond: A proposed deep-ocean road map","type":"article-journal","volume":"6"},"uris":["http://www.mendeley.com/documents/?uuid=ee15925d-a62c-44cb-abad-eedf19ee5c7f"]}],"mendeley":{"formattedCitation":"(German &lt;i&gt;et al.&lt;/i&gt;, 2011)","plainTextFormattedCitation":"(German et al., 2011)","previouslyFormattedCitation":"(German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erman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Chemosynthetic sites have also been recorded  for each curie </w:t>
      </w:r>
      <w:r w:rsidRPr="0008241C">
        <w:rPr>
          <w:sz w:val="22"/>
          <w:szCs w:val="22"/>
          <w:lang w:eastAsia="ja-JP"/>
        </w:rPr>
        <w:fldChar w:fldCharType="begin" w:fldLock="1"/>
      </w:r>
      <w:r w:rsidRPr="0008241C">
        <w:rPr>
          <w:sz w:val="22"/>
          <w:szCs w:val="22"/>
          <w:lang w:eastAsia="ja-JP"/>
        </w:rPr>
        <w:instrText>ADDIN CSL_CITATION {"citationItems":[{"id":"ITEM-1","itemData":{"DOI":"10.1007/s10872-011-0065-9","ISBN":"0916-8370","ISSN":"09168370","abstract":"Spatial patterns and morphology of hydrothermal vents and the occurrence of vent-associated megafauna were investigated in the back-arc basin system of the Okinawa Trough, western Pacific. Amongst hydrothermal vent fields located on the rising slopes to the NE and S of the basin, the Iheya North area has been subjected to a series of intensive diving surveys. Hydrothermal vents demonstrated concentrated patterns of distribution on different spatial scales. In Iheya North, the majority of vents occurred in lines parallel to the NE to W/SW alignment of the spreading axis, within a radius of ca. 200 m around the most active sulphide structure with the highest recorded fluid temperature of over 300A degrees C. The morphology of hydrothermal vents varied greatly from an incipient flat rock with crevices to a 20- to 30-m-tall, multi-flanged structure with concomitant variation in the distribution and abundance of vent-associated megafauna, particularly a galatheid Shinkaia crosnieri and Bathymodiolus mussels. Comparison of active and inactive vents revealed that the spatial extent of Shinkaia 'aggregation' (a group of individuals with short nearest-neighbour distances) effectively defined a habitat unit of this species, and active hydrothermal chimneys contained more of these units, leading to greater spatial occupancy by Shinkaia. Given the temporally unstable nature of vent structures as recognised by repeated surveys, vent assemblages are thought to be closely dictated by the spatio-temporal dynamics of vents in the Okinawa Trough back-arc system.","author":[{"dropping-particle":"","family":"Tokeshi","given":"M.","non-dropping-particle":"","parse-names":false,"suffix":""}],"container-title":"Journal of Oceanography","id":"ITEM-1","issue":"5","issued":{"date-parts":[["2011"]]},"page":"651-665","title":"Spatial structures of hydrothermal vents and vent-associated megafauna in the back-arc basin system of the Okinawa Trough, western Pacific","type":"article-journal","volume":"67"},"uris":["http://www.mendeley.com/documents/?uuid=1776f88a-160a-4d27-b0bb-fa4eaafb7ac6"]}],"mendeley":{"formattedCitation":"(Tokeshi, 2011)","plainTextFormattedCitation":"(Tokeshi, 2011)","previouslyFormattedCitation":"(Tokeshi,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Tokeshi, 2011)</w:t>
      </w:r>
      <w:r w:rsidRPr="0008241C">
        <w:rPr>
          <w:sz w:val="22"/>
          <w:szCs w:val="22"/>
          <w:lang w:eastAsia="ja-JP"/>
        </w:rPr>
        <w:fldChar w:fldCharType="end"/>
      </w:r>
      <w:r w:rsidRPr="0008241C">
        <w:rPr>
          <w:sz w:val="22"/>
          <w:szCs w:val="22"/>
          <w:lang w:eastAsia="ja-JP"/>
        </w:rPr>
        <w:t xml:space="preserve">. However, the number of the newly found chemosynthetic sites has been increasing. Research about temporal observation or geographical comparison on this habitat is rare in the Asia-Pacific region. By the geographical comparison, endemism of the chemosynthetic sites are high and it is decided in the local scale </w:t>
      </w:r>
      <w:r w:rsidRPr="0008241C">
        <w:rPr>
          <w:sz w:val="22"/>
          <w:szCs w:val="22"/>
          <w:lang w:eastAsia="ja-JP"/>
        </w:rPr>
        <w:fldChar w:fldCharType="begin" w:fldLock="1"/>
      </w:r>
      <w:r w:rsidRPr="0008241C">
        <w:rPr>
          <w:sz w:val="22"/>
          <w:szCs w:val="22"/>
          <w:lang w:eastAsia="ja-JP"/>
        </w:rPr>
        <w:instrText>ADDIN CSL_CITATION {"citationItems":[{"id":"ITEM-1","itemData":{"DOI":"10.1111/ddi.12204","ISSN":"14724642","abstract":"Aim To characterize the species richness, endemism and community structure of benthic macro-/megafauna in the deep-sea chemosynthetic ecosystems around the Japanese archipelago and determine the conservation priority for deep-sea chemosynthetic habitats. Location Twenty-seven methane seeps from the Kuril–Japan Trench, Nankai Trough, Ryukyu Trench and Sagami Bay as well as 15 hydrothermal vents from the Izu–Bonin Arc and Okinawa Trough around the Japanese archipelago. Methods Species richness and the number of endemic species from 42 vents and seeps were examined using the distributional data of 155 mollusc, annelid and arthropod species. Multivariate analyses were performed to identify groups of sites with similar assemblage composition. Complementarity analysis was performed to determine the minimum number of sites required to conserve at least one population of all species for all 42 sites and for groups of sites detected by the multivariate analyses. Results The species richness of the deep-sea chemosynthetic sites around the Jap- anese archipelago was higher in the Okinawa Trough and Sagami Bay where higher methane concentrations were observed. Eight distinct biogeographic regions were detected at the community level, and the community structure was classified according to the geological variables of depth and latitude. Complementarity analysis for all 42 sites indicated 21 sites for conservation, while that for each distinct biogeographic region indicated 30 sites for conservation. Main conclusions As unique communities exist in each geographically isolated region around the Japanese archipelago, priority areas should be identified for each type of bioregion for effective conservation. At least 30 (17 seeps and 13 vents) of 42 sites should be conserved to avoid the extinction of the local pop- ulations of deep-sea chemosynthetic macro-/megabenthos.","author":[{"dropping-particle":"","family":"Nakajima","given":"Ryota","non-dropping-particle":"","parse-names":false,"suffix":""},{"dropping-particle":"","family":"Yamakita","given":"Takehisa","non-dropping-particle":"","parse-names":false,"suffix":""},{"dropping-particle":"","family":"Watanabe","given":"Hiromi","non-dropping-particle":"","parse-names":false,"suffix":""},{"dropping-particle":"","family":"Fujikura","given":"Katsunori","non-dropping-particle":"","parse-names":false,"suffix":""},{"dropping-particle":"","family":"Tanaka","given":"Katsuhiko","non-dropping-particle":"","parse-names":false,"suffix":""},{"dropping-particle":"","family":"Yamamoto","given":"Hiroyuki","non-dropping-particle":"","parse-names":false,"suffix":""},{"dropping-particle":"","family":"Shirayama","given":"Yoshihisa","non-dropping-particle":"","parse-names":false,"suffix":""}],"container-title":"Diversity and Distributions","id":"ITEM-1","issue":"10","issued":{"date-parts":[["2014"]]},"page":"1160-1172","title":"Species richness and community structure of benthic macrofauna and megafauna in the deep-sea chemosynthetic ecosystems around the Japanese archipelago: An attempt to identify priority areas for conservation","type":"article-journal","volume":"20"},"uris":["http://www.mendeley.com/documents/?uuid=a48ac593-ec8f-496a-bce3-82e413cd291f"]}],"mendeley":{"formattedCitation":"(Nakajima &lt;i&gt;et al.&lt;/i&gt;, 2014)","plainTextFormattedCitation":"(Nakajima et al., 2014)","previouslyFormattedCitation":"(Nakajima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akajima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Similarity of the macro benthos community is distance dependent and might be affected by the chemical composition of the vent </w:t>
      </w:r>
      <w:r w:rsidRPr="0008241C">
        <w:rPr>
          <w:sz w:val="22"/>
          <w:szCs w:val="22"/>
          <w:lang w:eastAsia="ja-JP"/>
        </w:rPr>
        <w:fldChar w:fldCharType="begin" w:fldLock="1"/>
      </w:r>
      <w:r w:rsidRPr="0008241C">
        <w:rPr>
          <w:sz w:val="22"/>
          <w:szCs w:val="22"/>
          <w:lang w:eastAsia="ja-JP"/>
        </w:rPr>
        <w:instrText>ADDIN CSL_CITATION {"citationItems":[{"id":"ITEM-1","itemData":{"DOI":"10.1111/ddi.12204","ISSN":"14724642","abstract":"Aim To characterize the species richness, endemism and community structure of benthic macro-/megafauna in the deep-sea chemosynthetic ecosystems around the Japanese archipelago and determine the conservation priority for deep-sea chemosynthetic habitats. Location Twenty-seven methane seeps from the Kuril–Japan Trench, Nankai Trough, Ryukyu Trench and Sagami Bay as well as 15 hydrothermal vents from the Izu–Bonin Arc and Okinawa Trough around the Japanese archipelago. Methods Species richness and the number of endemic species from 42 vents and seeps were examined using the distributional data of 155 mollusc, annelid and arthropod species. Multivariate analyses were performed to identify groups of sites with similar assemblage composition. Complementarity analysis was performed to determine the minimum number of sites required to conserve at least one population of all species for all 42 sites and for groups of sites detected by the multivariate analyses. Results The species richness of the deep-sea chemosynthetic sites around the Jap- anese archipelago was higher in the Okinawa Trough and Sagami Bay where higher methane concentrations were observed. Eight distinct biogeographic regions were detected at the community level, and the community structure was classified according to the geological variables of depth and latitude. Complementarity analysis for all 42 sites indicated 21 sites for conservation, while that for each distinct biogeographic region indicated 30 sites for conservation. Main conclusions As unique communities exist in each geographically isolated region around the Japanese archipelago, priority areas should be identified for each type of bioregion for effective conservation. At least 30 (17 seeps and 13 vents) of 42 sites should be conserved to avoid the extinction of the local pop- ulations of deep-sea chemosynthetic macro-/megabenthos.","author":[{"dropping-particle":"","family":"Nakajima","given":"Ryota","non-dropping-particle":"","parse-names":false,"suffix":""},{"dropping-particle":"","family":"Yamakita","given":"Takehisa","non-dropping-particle":"","parse-names":false,"suffix":""},{"dropping-particle":"","family":"Watanabe","given":"Hiromi","non-dropping-particle":"","parse-names":false,"suffix":""},{"dropping-particle":"","family":"Fujikura","given":"Katsunori","non-dropping-particle":"","parse-names":false,"suffix":""},{"dropping-particle":"","family":"Tanaka","given":"Katsuhiko","non-dropping-particle":"","parse-names":false,"suffix":""},{"dropping-particle":"","family":"Yamamoto","given":"Hiroyuki","non-dropping-particle":"","parse-names":false,"suffix":""},{"dropping-particle":"","family":"Shirayama","given":"Yoshihisa","non-dropping-particle":"","parse-names":false,"suffix":""}],"container-title":"Diversity and Distributions","id":"ITEM-1","issue":"10","issued":{"date-parts":[["2014"]]},"page":"1160-1172","title":"Species richness and community structure of benthic macrofauna and megafauna in the deep-sea chemosynthetic ecosystems around the Japanese archipelago: An attempt to identify priority areas for conservation","type":"article-journal","volume":"20"},"uris":["http://www.mendeley.com/documents/?uuid=a48ac593-ec8f-496a-bce3-82e413cd291f"]}],"mendeley":{"formattedCitation":"(Nakajima &lt;i&gt;et al.&lt;/i&gt;, 2014)","plainTextFormattedCitation":"(Nakajima et al., 2014)","previouslyFormattedCitation":"(Nakajima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akajima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The effect of the chemical of the vent was especially true for smaller species </w:t>
      </w:r>
      <w:r w:rsidRPr="0008241C">
        <w:rPr>
          <w:sz w:val="22"/>
          <w:szCs w:val="22"/>
          <w:lang w:eastAsia="ja-JP"/>
        </w:rPr>
        <w:fldChar w:fldCharType="begin" w:fldLock="1"/>
      </w:r>
      <w:r w:rsidRPr="0008241C">
        <w:rPr>
          <w:sz w:val="22"/>
          <w:szCs w:val="22"/>
          <w:lang w:eastAsia="ja-JP"/>
        </w:rPr>
        <w:instrText>ADDIN CSL_CITATION {"citationItems":[{"id":"ITEM-1","itemData":{"DOI":"10.1007/978-4-431-54865-2_1","ISBN":"9784431548652","author":[{"dropping-particle":"","family":"Urabe","given":"Tetsuro","non-dropping-particle":"","parse-names":false,"suffix":""},{"dropping-particle":"","family":"Ishibashi","given":"Jun Ichiro","non-dropping-particle":"","parse-names":false,"suffix":""},{"dropping-particle":"","family":"Sunamura","given":"Michinari","non-dropping-particle":"","parse-names":false,"suffix":""},{"dropping-particle":"","family":"Okino","given":"Kyoko","non-dropping-particle":"","parse-names":false,"suffix":""},{"dropping-particle":"","family":"Takai","given":"Ken","non-dropping-particle":"","parse-names":false,"suffix":""},{"dropping-particle":"","family":"Suzuki","given":"Katsuhiko","non-dropping-particle":"","parse-names":false,"suffix":""}],"container-title":"Subseafloor Biosphere Linked to Hydrothermal Systems: TAIGA Concept","editor":[{"dropping-particle":"","family":"Ishibashi","given":"J. (Junichiro)","non-dropping-particle":"","parse-names":false,"suffix":""},{"dropping-particle":"","family":"Okino","given":"Kyoko","non-dropping-particle":"","parse-names":false,"suffix":""},{"dropping-particle":"","family":"Sunamura","given":"Michinari","non-dropping-particle":"","parse-names":false,"suffix":""}],"id":"ITEM-1","issued":{"date-parts":[["2015"]]},"page":"1-10","publisher":"Springer Japan","publisher-place":"Tokyo","title":"Interdisciplinary studies: Introduction of TAIGA concept","type":"chapter"},"uris":["http://www.mendeley.com/documents/?uuid=0a16dad3-986e-3ae9-b3b5-3200490e2271"]}],"mendeley":{"formattedCitation":"(Urabe &lt;i&gt;et al.&lt;/i&gt;, 2015)","plainTextFormattedCitation":"(Urabe et al., 2015)","previouslyFormattedCitation":"(Urabe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Urabe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The characterization of deep-sea vent communities in Manus Basin (Bismarck Sea, Papua New Guinea) was made to test the hypothesis whether there was any  difference in macrofaunal community structure between the sites using macrofaunal data sets from a proposed reference site (South Su) and a proposed mine site (Solwara 1) </w:t>
      </w:r>
      <w:r w:rsidRPr="0008241C">
        <w:rPr>
          <w:sz w:val="22"/>
          <w:szCs w:val="22"/>
          <w:lang w:eastAsia="ja-JP"/>
        </w:rPr>
        <w:fldChar w:fldCharType="begin" w:fldLock="1"/>
      </w:r>
      <w:r w:rsidRPr="0008241C">
        <w:rPr>
          <w:sz w:val="22"/>
          <w:szCs w:val="22"/>
          <w:lang w:eastAsia="ja-JP"/>
        </w:rPr>
        <w:instrText>ADDIN CSL_CITATION {"citationItems":[{"id":"ITEM-1","itemData":{"DOI":"10.2307/24875944","abstract":"ABSTRACT: Strategies for mitigation of seafloor massive sulphide (SMS) extraction in the deep sea include establishment of suitable reference sites that allow for studies of natural environmental variability and that can serve as sources of larvae for re-colonisation of extracted hydrothermal fields. In this study, we characterize deep-sea vent communities in Manus Basin (Bismarck Sea, Papua New Guinea) and use macrofaunal data sets from a proposed reference site (South Su) and a proposed mine site (Solwara 1) to test the hypothesis that there was no difference in macrofaunal community structure between the sites. We used dispersion weighting to adjust taxa-abundance matrices to down-weight the contribution of contagious distributions of numerically abundant taxa. Faunal assemblages of 3 habitat types defined by biogenic taxa (2 provannid snails, Alviniconcha spp. and Ifremeria nautilei; and a sessile barnacle, Eochionelasmus ohtai) were distinct from one another and from the vent peripheral assemblage, but were not differentiable from mound-to-mound within a site or between sites. Mussel and tubeworm populations at South Su but not at Solwara 1 enhance the taxonomic and habitat diversity of the proposed reference site.","author":[{"dropping-particle":"","family":"Collins","given":"P. C.","non-dropping-particle":"","parse-names":false,"suffix":""},{"dropping-particle":"","family":"Kennedy","given":"R.","non-dropping-particle":"","parse-names":false,"suffix":""},{"dropping-particle":"","family":"Dover","given":"C. L.","non-dropping-particle":"Van","parse-names":false,"suffix":""}],"container-title":"Marine Ecology Progress Series","id":"ITEM-1","issued":{"date-parts":[["2012"]]},"page":"89-107","publisher":"Inter-Research Science Center","title":"A biological survey method applied to seafloor massive sulphides (SMS) with contagiously distributed hydrothermal-vent fauna","type":"article","volume":"452"},"uris":["http://www.mendeley.com/documents/?uuid=7fdc5741-8750-314d-8ef3-31a800378e21"]}],"mendeley":{"formattedCitation":"(Collins &lt;i&gt;et al.&lt;/i&gt;, 2012)","plainTextFormattedCitation":"(Collins et al., 2012)","previouslyFormattedCitation":"(Collins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ollins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w:t>
      </w:r>
    </w:p>
    <w:p w14:paraId="044490F8" w14:textId="77777777" w:rsidR="00A01204" w:rsidRPr="0008241C" w:rsidRDefault="00A01204" w:rsidP="00A01204">
      <w:pPr>
        <w:rPr>
          <w:sz w:val="22"/>
          <w:szCs w:val="22"/>
          <w:lang w:eastAsia="ja-JP"/>
        </w:rPr>
      </w:pPr>
      <w:r w:rsidRPr="0008241C">
        <w:rPr>
          <w:sz w:val="22"/>
          <w:szCs w:val="22"/>
          <w:lang w:eastAsia="ja-JP"/>
        </w:rPr>
        <w:t xml:space="preserve"> </w:t>
      </w:r>
    </w:p>
    <w:p w14:paraId="557A2B2C" w14:textId="77777777" w:rsidR="00A01204" w:rsidRPr="0008241C" w:rsidRDefault="00A01204" w:rsidP="00A01204">
      <w:pPr>
        <w:rPr>
          <w:sz w:val="22"/>
          <w:szCs w:val="22"/>
          <w:lang w:eastAsia="ja-JP"/>
        </w:rPr>
      </w:pPr>
      <w:r w:rsidRPr="0008241C">
        <w:rPr>
          <w:sz w:val="22"/>
          <w:szCs w:val="22"/>
          <w:lang w:eastAsia="ja-JP"/>
        </w:rPr>
        <w:lastRenderedPageBreak/>
        <w:t xml:space="preserve">By the global comparison, importance of the consideration of the geographical event (such as eruption from vent) is pointed as near future trend in some active vent site </w:t>
      </w:r>
      <w:r w:rsidRPr="0008241C">
        <w:rPr>
          <w:sz w:val="22"/>
          <w:szCs w:val="22"/>
          <w:lang w:eastAsia="ja-JP"/>
        </w:rPr>
        <w:fldChar w:fldCharType="begin" w:fldLock="1"/>
      </w:r>
      <w:r w:rsidRPr="0008241C">
        <w:rPr>
          <w:sz w:val="22"/>
          <w:szCs w:val="22"/>
          <w:lang w:eastAsia="ja-JP"/>
        </w:rPr>
        <w:instrText>ADDIN CSL_CITATION {"citationItems":[{"id":"ITEM-1","itemData":{"DOI":"10.1016/B978-0-12-381015-1.00001-0","ISBN":"0065-2881","ISSN":"00652881","PMID":"20959156","abstract":"Societal concerns over the potential impacts of recent global change have prompted renewed interest in the long-term ecological monitoring of large ecosystems. The deep sea is the largest ecosystem on the planet, the least accessible, and perhaps the least understood. Nevertheless, deep-sea data collected over the last few decades are now being synthesised with a view to both measuring global change and predicting the future impacts of further rises in atmospheric carbon dioxide concentrations. For many years, it was assumed by many that the deep sea is a stable habitat, buffered from short-term changes in the atmosphere or upper ocean. However, recent studies suggest that deep-seafloor ecosystems may respond relatively quickly to seasonal, inter-annual and decadal-scale shifts in upper-ocean variables. In this review, we assess the evidence for these long-term (i.e. inter-annual to decadal-scale) changes both in biologically driven, sedimented, deep-sea ecosystems (e.g. abyssal plains) and in chemosynthetic ecosystems that are partially geologically driven, such as hydrothermal vents and cold seeps. We have identified 11 deep-sea sedimented ecosystems for which published analyses of long-term biological data exist. At three of these, we have found evidence for a progressive trend that could be potentially linked to recent climate change, although the evidence is not conclusive. At the other sites, we have concluded that the changes were either not significant, or were stochastically variable without being clearly linked to climate change or climate variability indices. For chemosynthetic ecosystems, we have identified 14 sites for which there are some published long-term data. Data for temporal changes at chemosynthetic ecosystems are scarce, with few sites being subjected to repeated visits. However, the limited evidence from hydrothermal vents suggests that at fast-spreading centres such as the East Pacific Rise, vent communities are impacted on decadal scales by stochastic events such as volcanic eruptions, with associated fauna showing complex patterns of community succession. For the slow-spreading centres such as the Mid-Atlantic Ridge, vent sites appear to be stable over the time periods measured, with no discernable long-term trend. At cold seeps, inferences based on spatial studies in the Gulf of Mexico, and data on organism longevity, suggest that these sites are stable over many hundreds of years. However, at the Haakon Mosby mud volcano, a …","author":[{"dropping-particle":"","family":"Glover","given":"A. G.","non-dropping-particle":"","parse-names":false,"suffix":""},{"dropping-particle":"","family":"Gooday","given":"A. J.","non-dropping-particle":"","parse-names":false,"suffix":""},{"dropping-particle":"","family":"Bailey","given":"D. M.","non-dropping-particle":"","parse-names":false,"suffix":""},{"dropping-particle":"","family":"Billett","given":"D. S M","non-dropping-particle":"","parse-names":false,"suffix":""},{"dropping-particle":"","family":"Chevaldonné","given":"P.","non-dropping-particle":"","parse-names":false,"suffix":""},{"dropping-particle":"","family":"Colaco","given":"A.","non-dropping-particle":"","parse-names":false,"suffix":""},{"dropping-particle":"","family":"Copley","given":"J.","non-dropping-particle":"","parse-names":false,"suffix":""},{"dropping-particle":"","family":"Cuvelier","given":"D.","non-dropping-particle":"","parse-names":false,"suffix":""},{"dropping-particle":"","family":"Desbruyeres","given":"D.","non-dropping-particle":"","parse-names":false,"suffix":""},{"dropping-particle":"","family":"Kalogeropoulou","given":"V.","non-dropping-particle":"","parse-names":false,"suffix":""},{"dropping-particle":"","family":"Klages","given":"M.","non-dropping-particle":"","parse-names":false,"suffix":""},{"dropping-particle":"","family":"Lampadariou","given":"N.","non-dropping-particle":"","parse-names":false,"suffix":""},{"dropping-particle":"","family":"Lejeusne","given":"C.","non-dropping-particle":"","parse-names":false,"suffix":""},{"dropping-particle":"","family":"Mestre","given":"N. C.","non-dropping-particle":"","parse-names":false,"suffix":""},{"dropping-particle":"","family":"Paterson","given":"G. L J","non-dropping-particle":"","parse-names":false,"suffix":""},{"dropping-particle":"","family":"Perez","given":"T.","non-dropping-particle":"","parse-names":false,"suffix":""},{"dropping-particle":"","family":"Ruhl","given":"H.","non-dropping-particle":"","parse-names":false,"suffix":""},{"dropping-particle":"","family":"Sarrazin","given":"J.","non-dropping-particle":"","parse-names":false,"suffix":""},{"dropping-particle":"","family":"Soltwedel","given":"T.","non-dropping-particle":"","parse-names":false,"suffix":""},{"dropping-particle":"","family":"Soto","given":"E. H.","non-dropping-particle":"","parse-names":false,"suffix":""},{"dropping-particle":"","family":"Thatje","given":"S.","non-dropping-particle":"","parse-names":false,"suffix":""},{"dropping-particle":"","family":"Tselepides","given":"A.","non-dropping-particle":"","parse-names":false,"suffix":""},{"dropping-particle":"","family":"Gaever","given":"S.","non-dropping-particle":"Van","parse-names":false,"suffix":""},{"dropping-particle":"","family":"Vanreusel","given":"A.","non-dropping-particle":"","parse-names":false,"suffix":""}],"container-title":"Advances in Marine Biology","id":"ITEM-1","issue":"C","issued":{"date-parts":[["2010"]]},"page":"1-95","title":"Temporal Change in Deep-Sea Benthic Ecosystems. A Review of the Evidence From Recent Time-Series Studies","type":"article-journal","volume":"58"},"uris":["http://www.mendeley.com/documents/?uuid=6d024c77-92c0-4c2d-9622-68bdfb1053b9"]}],"mendeley":{"formattedCitation":"(Glover &lt;i&gt;et al.&lt;/i&gt;, 2010)","plainTextFormattedCitation":"(Glover et al., 2010)","previouslyFormattedCitation":"(Glover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lover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Researches related to the impact assessment for the drilling resources are also getting increase but not yet summarized as integrated way </w:t>
      </w:r>
      <w:r w:rsidRPr="0008241C">
        <w:rPr>
          <w:sz w:val="22"/>
          <w:szCs w:val="22"/>
          <w:lang w:eastAsia="ja-JP"/>
        </w:rPr>
        <w:fldChar w:fldCharType="begin" w:fldLock="1"/>
      </w:r>
      <w:r w:rsidRPr="0008241C">
        <w:rPr>
          <w:sz w:val="22"/>
          <w:szCs w:val="22"/>
          <w:lang w:eastAsia="ja-JP"/>
        </w:rPr>
        <w:instrText>ADDIN CSL_CITATION {"citationItems":[{"id":"ITEM-1","itemData":{"DOI":"10.1146/annurev-marine-120308-081109","ISSN":"1941-1405","PMID":"21141665","abstract":"In this review of seamount ecology, we address a number of key scientific issues concerning the structure and function of benthic communities, human impacts, and seamount management and conservation. We consider whether community composition and diversity differ between seamounts and continental slopes, how important dispersal capabilities are in seamount connectivity, what environmental factors drive species composition and diversity, whether seamounts are centers of enhanced biological productivity, and whether they have unique trophic architecture. We discuss how vulnerable seamount communities are to fishing and mining, and how we can balance exploitation of resources and conservation of habitat. Despite considerable advances in recent years, there remain many questions about seamount ecosystems that need closer integration of molecular, oceanographic, and ecological research.","author":[{"dropping-particle":"","family":"Clark","given":"M. R.","non-dropping-particle":"","parse-names":false,"suffix":""},{"dropping-particle":"","family":"Rowden","given":"A. A.","non-dropping-particle":"","parse-names":false,"suffix":""},{"dropping-particle":"","family":"Schlacher","given":"T.","non-dropping-particle":"","parse-names":false,"suffix":""},{"dropping-particle":"","family":"Williams","given":"A.","non-dropping-particle":"","parse-names":false,"suffix":""},{"dropping-particle":"","family":"Consalvey","given":"M.","non-dropping-particle":"","parse-names":false,"suffix":""},{"dropping-particle":"","family":"Stocks","given":"K. I.","non-dropping-particle":"","parse-names":false,"suffix":""},{"dropping-particle":"","family":"Rogers","given":"A. D.","non-dropping-particle":"","parse-names":false,"suffix":""},{"dropping-particle":"","family":"O'Hara","given":"T. D.","non-dropping-particle":"","parse-names":false,"suffix":""},{"dropping-particle":"","family":"White","given":"M.","non-dropping-particle":"","parse-names":false,"suffix":""},{"dropping-particle":"","family":"Shank","given":"T. M.","non-dropping-particle":"","parse-names":false,"suffix":""},{"dropping-particle":"","family":"Hall-Spencer","given":"J. M.","non-dropping-particle":"","parse-names":false,"suffix":""}],"container-title":"Annual Review of Marine Science","id":"ITEM-1","issue":"1","issued":{"date-parts":[["2010"]]},"page":"253-278","title":"The ecology of seamounts: Structure, function, and human impacts","type":"article-journal","volume":"2"},"uris":["http://www.mendeley.com/documents/?uuid=8c10f07d-b395-4cba-9722-8eabaa415590"]}],"mendeley":{"formattedCitation":"(M. R. Clark &lt;i&gt;et al.&lt;/i&gt;, 2010)","plainTextFormattedCitation":"(M. R. Clark et al., 2010)","previouslyFormattedCitation":"(M. R. Clark &lt;i&gt;et al.&lt;/i&gt;,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 R. Clark </w:t>
      </w:r>
      <w:r w:rsidRPr="0008241C">
        <w:rPr>
          <w:i/>
          <w:noProof/>
          <w:sz w:val="22"/>
          <w:szCs w:val="22"/>
          <w:lang w:eastAsia="ja-JP"/>
        </w:rPr>
        <w:t>et al.</w:t>
      </w:r>
      <w:r w:rsidRPr="0008241C">
        <w:rPr>
          <w:noProof/>
          <w:sz w:val="22"/>
          <w:szCs w:val="22"/>
          <w:lang w:eastAsia="ja-JP"/>
        </w:rPr>
        <w:t>, 2010)</w:t>
      </w:r>
      <w:r w:rsidRPr="0008241C">
        <w:rPr>
          <w:sz w:val="22"/>
          <w:szCs w:val="22"/>
          <w:lang w:eastAsia="ja-JP"/>
        </w:rPr>
        <w:fldChar w:fldCharType="end"/>
      </w:r>
      <w:r w:rsidRPr="0008241C">
        <w:rPr>
          <w:sz w:val="22"/>
          <w:szCs w:val="22"/>
          <w:lang w:eastAsia="ja-JP"/>
        </w:rPr>
        <w:t xml:space="preserve">. </w:t>
      </w:r>
    </w:p>
    <w:p w14:paraId="4AD70FD9" w14:textId="77777777" w:rsidR="00A01204" w:rsidRPr="0008241C" w:rsidRDefault="00A01204" w:rsidP="00A01204">
      <w:pPr>
        <w:rPr>
          <w:sz w:val="22"/>
          <w:szCs w:val="22"/>
          <w:lang w:eastAsia="ja-JP"/>
        </w:rPr>
      </w:pPr>
    </w:p>
    <w:p w14:paraId="3787E20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20" w:name="_Toc504317204"/>
      <w:bookmarkStart w:id="921" w:name="_Toc504317897"/>
      <w:bookmarkStart w:id="922" w:name="_Toc524041394"/>
      <w:r w:rsidRPr="0008241C">
        <w:rPr>
          <w:b/>
          <w:sz w:val="22"/>
          <w:szCs w:val="24"/>
        </w:rPr>
        <w:t xml:space="preserve">3.2.4.6 </w:t>
      </w:r>
      <w:r w:rsidRPr="0008241C">
        <w:rPr>
          <w:b/>
          <w:sz w:val="22"/>
          <w:szCs w:val="24"/>
        </w:rPr>
        <w:tab/>
      </w:r>
      <w:bookmarkEnd w:id="920"/>
      <w:bookmarkEnd w:id="921"/>
      <w:r w:rsidRPr="0008241C">
        <w:rPr>
          <w:b/>
          <w:sz w:val="22"/>
          <w:szCs w:val="24"/>
        </w:rPr>
        <w:t>Status and trends of Asia-Pacific fisheries</w:t>
      </w:r>
      <w:bookmarkEnd w:id="922"/>
    </w:p>
    <w:p w14:paraId="72F628F6" w14:textId="77777777" w:rsidR="00A01204" w:rsidRPr="0008241C" w:rsidRDefault="00A01204" w:rsidP="00A01204">
      <w:pPr>
        <w:rPr>
          <w:sz w:val="22"/>
          <w:szCs w:val="22"/>
          <w:lang w:eastAsia="ja-JP"/>
        </w:rPr>
      </w:pPr>
    </w:p>
    <w:p w14:paraId="688E5515" w14:textId="77777777" w:rsidR="00A01204" w:rsidRPr="0008241C" w:rsidRDefault="00A01204" w:rsidP="00A01204">
      <w:pPr>
        <w:rPr>
          <w:sz w:val="22"/>
          <w:szCs w:val="22"/>
          <w:lang w:eastAsia="ja-JP"/>
        </w:rPr>
      </w:pPr>
      <w:r w:rsidRPr="0008241C">
        <w:rPr>
          <w:sz w:val="22"/>
          <w:szCs w:val="22"/>
          <w:lang w:eastAsia="ja-JP"/>
        </w:rPr>
        <w:t>There are several hotspots of faunal diversity in the coastal and marine areas of the Asia-Pacific region. Such hotspots are mainly located in the tropical western Pacific and eastern Indian ocean</w:t>
      </w:r>
      <w:r w:rsidRPr="0008241C">
        <w:rPr>
          <w:szCs w:val="18"/>
          <w:vertAlign w:val="superscript"/>
          <w:lang w:eastAsia="ja-JP"/>
        </w:rPr>
        <w:footnoteReference w:id="61"/>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Yamakita","given":"T.","non-dropping-particle":"","parse-names":false,"suffix":""},{"dropping-particle":"","family":"Sudo","given":"K.","non-dropping-particle":"","parse-names":false,"suffix":""},{"dropping-particle":"","family":"Jintsu-Uchifune, Y. Yamamoto","given":"H.","non-dropping-particle":"","parse-names":false,"suffix":""},{"dropping-particle":"","family":"Shirayama","given":"Y.","non-dropping-particle":"","parse-names":false,"suffix":""}],"id":"ITEM-1","issued":{"date-parts":[["2017"]]},"title":"Identification of important marine areas using ecologically or biologically significant areas (EBSAs) criteria in the East to Southeast Asia region and comparison with existing registered areas for the purpose of conservation Marine Policy in press","type":"article-journal"},"uris":["http://www.mendeley.com/documents/?uuid=3f28489f-ea4f-4a19-a9d2-b4f638ce9140"]}],"mendeley":{"formattedCitation":"(T. Yamakita &lt;i&gt;et al.&lt;/i&gt;, 2017)","plainTextFormattedCitation":"(T. Yamakita et al., 2017)","previouslyFormattedCitation":"(T. Yamakita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 Yamakita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According to the distribution of potentially extinct species in the Asia-Pacific region, threats to the marine biodiversity is high in the coasts of South Asia and central Indian Ocean. Biodiversity and abundance of large predators, such as tuna species, is reported to have decreased constantly in the Asia-Pacific region over the past 50 years </w:t>
      </w:r>
      <w:r w:rsidRPr="0008241C">
        <w:rPr>
          <w:sz w:val="22"/>
          <w:szCs w:val="22"/>
          <w:lang w:eastAsia="ja-JP"/>
        </w:rPr>
        <w:fldChar w:fldCharType="begin" w:fldLock="1"/>
      </w:r>
      <w:r w:rsidRPr="0008241C">
        <w:rPr>
          <w:sz w:val="22"/>
          <w:szCs w:val="22"/>
          <w:lang w:eastAsia="ja-JP"/>
        </w:rPr>
        <w:instrText>ADDIN CSL_CITATION {"citationItems":[{"id":"ITEM-1","itemData":{"DOI":"10.1038/nature01610","ISBN":"0028-0836 (Print)\\r0028-0836 (Linking)","ISSN":"0028-0836","PMID":"12748640","abstract":"Serious concerns have been raised about the ecological effects of industrialized fishing, spurring a United Nations resolution on restoring fisheries and marine ecosystems to healthy levels. However, a prerequisite for restoration is a general understanding of the composition and abundance of unexploited fish communities, relative to contemporary ones. We constructed trajectories of community biomass and composition of large predatory fishes in four continental shelf and nine oceanic systems, using all available data from the beginning of exploitation. Industrialized fisheries typically reduced community biomass by 80% within 15 years of exploitation. Compensatory increases in fast-growing species were observed, but often reversed within a decade. Using a meta-analytic approach, we estimate that large predatory fish biomass today is only about 10% of pre-industrial levels. We conclude that declines of large predators in coastal regions have extended throughout the global ocean, with potentially serious consequences for ecosystems. Our analysis suggests that management based on recent data alone may be misleading, and provides minimum estimates for unexploited communities, which could serve as the 'missing baseline' needed for future restoration efforts.","author":[{"dropping-particle":"","family":"Myers","given":"Ransom A.","non-dropping-particle":"","parse-names":false,"suffix":""},{"dropping-particle":"","family":"Worm","given":"Boris","non-dropping-particle":"","parse-names":false,"suffix":""}],"container-title":"Nature","id":"ITEM-1","issue":"6937","issued":{"date-parts":[["2003"]]},"page":"280-283","title":"Rapid worldwide depletion of predatory fish communities.","type":"article-journal","volume":"423"},"uris":["http://www.mendeley.com/documents/?uuid=6b65d071-920e-4151-bb4c-eb711b1780c4"]},{"id":"ITEM-2","itemData":{"DOI":"10.1073/pnas.1333941100","ISBN":"0027-8424","ISSN":"0027-8424","PMID":"12907699","abstract":"Concentrations of biodiversity, or hotspots, represent conservation priorities in terrestrial ecosystems but remain largely unexplored in marine habitats. In the open ocean, many large predators such as tunas, sharks, billfishes, and sea turtles are of current conservation concern because of their vulnerability to overfishing and ecosystem role. Here we use scientific-observer records from pelagic longline fisheries in the Atlantic and Pacific Oceans to show that oceanic predators concentrate in distinct diversity hotspots. Predator diversity consistently peaks at intermediate latitudes (20??0</w:instrText>
      </w:r>
      <w:r w:rsidRPr="0008241C">
        <w:rPr>
          <w:rFonts w:ascii="MS Mincho" w:eastAsia="MS Mincho" w:hAnsi="MS Mincho" w:cs="MS Mincho" w:hint="eastAsia"/>
          <w:sz w:val="22"/>
          <w:szCs w:val="22"/>
          <w:lang w:eastAsia="ja-JP"/>
        </w:rPr>
        <w:instrText>簞</w:instrText>
      </w:r>
      <w:r w:rsidRPr="0008241C">
        <w:rPr>
          <w:sz w:val="22"/>
          <w:szCs w:val="22"/>
          <w:lang w:eastAsia="ja-JP"/>
        </w:rPr>
        <w:instrText xml:space="preserve"> N and S), where tropical and temperate species ranges overlap. Individual hotspots are found close to prominent habitat features such as reefs, shelf breaks, or seamounts and often coincide with zooplankton and coral reef hotspots. Closed-area models in the northwest Atlantic predict that protection of hotspots outperforms other area closures in safeguarding threatened pelagic predators from ecological extinction. We conclude that the seemingly monotonous landscape of the open ocean shows rich structure in species diversity and that these features should be used to focus future conservation efforts.","author":[{"dropping-particle":"","family":"Worm","given":"Boris","non-dropping-particle":"","parse-names":false,"suffix":""},{"dropping-particle":"","family":"Lotze","given":"Heike K.","non-dropping-particle":"","parse-names":false,"suffix":""},{"dropping-particle":"","family":"Myers","given":"Ransom A.","non-dropping-particle":"","parse-names":false,"suffix":""}],"container-title":"Proceedings of the National Academy of Sciences of the United States of America","id":"ITEM-2","issue":"17","issued":{"date-parts":[["2003"]]},"page":"9884-9888","title":"Predator diversity hotspots in the blue ocean","type":"article-journal","volume":"100"},"uris":["http://www.mendeley.com/documents/?uuid=4652bf3d-98e9-45ad-95c3-93a7764bf6b2"]}],"mendeley":{"formattedCitation":"(R. A. Myers &amp; Worm, 2003; Worm &lt;i&gt;et al.&lt;/i&gt;, 2003)","plainTextFormattedCitation":"(R. A. Myers &amp; Worm, 2003; Worm et al., 2003)","previouslyFormattedCitation":"(R. A. Myers &amp; Worm, 2003; Worm &lt;i&gt;et al.&lt;/i&gt;,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 A. Myers &amp; Worm, 2003; Worm </w:t>
      </w:r>
      <w:r w:rsidRPr="0008241C">
        <w:rPr>
          <w:i/>
          <w:noProof/>
          <w:sz w:val="22"/>
          <w:szCs w:val="22"/>
          <w:lang w:eastAsia="ja-JP"/>
        </w:rPr>
        <w:t>et al.</w:t>
      </w:r>
      <w:r w:rsidRPr="0008241C">
        <w:rPr>
          <w:noProof/>
          <w:sz w:val="22"/>
          <w:szCs w:val="22"/>
          <w:lang w:eastAsia="ja-JP"/>
        </w:rPr>
        <w:t>, 2003)</w:t>
      </w:r>
      <w:r w:rsidRPr="0008241C">
        <w:rPr>
          <w:sz w:val="22"/>
          <w:szCs w:val="22"/>
          <w:lang w:eastAsia="ja-JP"/>
        </w:rPr>
        <w:fldChar w:fldCharType="end"/>
      </w:r>
      <w:r w:rsidRPr="0008241C">
        <w:rPr>
          <w:sz w:val="22"/>
          <w:szCs w:val="22"/>
          <w:lang w:eastAsia="ja-JP"/>
        </w:rPr>
        <w:t xml:space="preserve">. This trend is especially strong in the Indian ocean and the southern Pacific ocean around Australia and New Zealand. It is known to have resulted in increase of cawnose ray that consequently impacts the fisheries of shell fishes </w:t>
      </w:r>
      <w:r w:rsidRPr="0008241C">
        <w:rPr>
          <w:sz w:val="22"/>
          <w:szCs w:val="22"/>
          <w:lang w:eastAsia="ja-JP"/>
        </w:rPr>
        <w:fldChar w:fldCharType="begin" w:fldLock="1"/>
      </w:r>
      <w:r w:rsidRPr="0008241C">
        <w:rPr>
          <w:sz w:val="22"/>
          <w:szCs w:val="22"/>
          <w:lang w:eastAsia="ja-JP"/>
        </w:rPr>
        <w:instrText>ADDIN CSL_CITATION {"citationItems":[{"id":"ITEM-1","itemData":{"DOI":"10.1126/science.1138657","ISBN":"0036-8075","ISSN":"0036-8075","PMID":"17395829","abstract":"Impacts of chronic overfishing are evident in population depletions worldwide, yet indirect ecosystem effects induced by predator removal from oceanic food webs remain unpredictable. As abundances of all 11 great sharks that consume other elasmobranchs (rays, skates, and small sharks) fell over the past 35 years, 12 of 14 of these prey species increased in coastal northwest Atlantic ecosystems. Effects of this community restructuring have cascaded downward from the cownose ray, whose enhanced predation on its bay scallop prey was sufficient to terminate a century-long scallop fishery. Analogous top-down effects may be a predictable consequence of eliminating entire functional groups of predators.","author":[{"dropping-particle":"","family":"Myers","given":"Ransom A.","non-dropping-particle":"","parse-names":false,"suffix":""},{"dropping-particle":"","family":"Baum","given":"Julia K.","non-dropping-particle":"","parse-names":false,"suffix":""},{"dropping-particle":"","family":"Shepherd","given":"Travis D.","non-dropping-particle":"","parse-names":false,"suffix":""},{"dropping-particle":"","family":"Powers","given":"Sean P.","non-dropping-particle":"","parse-names":false,"suffix":""},{"dropping-particle":"","family":"Peterson","given":"Charles H.","non-dropping-particle":"","parse-names":false,"suffix":""}],"container-title":"Science","id":"ITEM-1","issue":"2007","issued":{"date-parts":[["2007"]]},"page":"1846-1850","title":"Cascading effects of the loss of apex predatory sharks from a coastal ocean","type":"article-journal","volume":"315"},"uris":["http://www.mendeley.com/documents/?uuid=eda1c3f0-8acf-4ec3-b71e-cd60f09f0f22"]}],"mendeley":{"formattedCitation":"(R. A. Myers &lt;i&gt;et al.&lt;/i&gt;, 2007)","plainTextFormattedCitation":"(R. A. Myers et al., 2007)","previouslyFormattedCitation":"(R. A. Myers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 A. Myers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 xml:space="preserve">. Diversity of predators such as sharks, tunas and turtles are reported to be highest between 20–30° N and S latitudes, where tropical and temperate species ranges overlap in the south-western Pacific Ocean </w:t>
      </w:r>
      <w:r w:rsidRPr="0008241C">
        <w:rPr>
          <w:sz w:val="22"/>
          <w:szCs w:val="22"/>
          <w:lang w:eastAsia="ja-JP"/>
        </w:rPr>
        <w:fldChar w:fldCharType="begin" w:fldLock="1"/>
      </w:r>
      <w:r w:rsidRPr="0008241C">
        <w:rPr>
          <w:sz w:val="22"/>
          <w:szCs w:val="22"/>
          <w:lang w:eastAsia="ja-JP"/>
        </w:rPr>
        <w:instrText>ADDIN CSL_CITATION {"citationItems":[{"id":"ITEM-1","itemData":{"DOI":"10.1073/pnas.1333941100","ISBN":"0027-8424","ISSN":"0027-8424","PMID":"12907699","abstract":"Concentrations of biodiversity, or hotspots, represent conservation priorities in terrestrial ecosystems but remain largely unexplored in marine habitats. In the open ocean, many large predators such as tunas, sharks, billfishes, and sea turtles are of current conservation concern because of their vulnerability to overfishing and ecosystem role. Here we use scientific-observer records from pelagic longline fisheries in the Atlantic and Pacific Oceans to show that oceanic predators concentrate in distinct diversity hotspots. Predator diversity consistently peaks at intermediate latitudes (20??0</w:instrText>
      </w:r>
      <w:r w:rsidRPr="0008241C">
        <w:rPr>
          <w:rFonts w:ascii="MS Mincho" w:eastAsia="MS Mincho" w:hAnsi="MS Mincho" w:cs="MS Mincho" w:hint="eastAsia"/>
          <w:sz w:val="22"/>
          <w:szCs w:val="22"/>
          <w:lang w:eastAsia="ja-JP"/>
        </w:rPr>
        <w:instrText>簞</w:instrText>
      </w:r>
      <w:r w:rsidRPr="0008241C">
        <w:rPr>
          <w:sz w:val="22"/>
          <w:szCs w:val="22"/>
          <w:lang w:eastAsia="ja-JP"/>
        </w:rPr>
        <w:instrText xml:space="preserve"> N and S), where tropical and temperate species ranges overlap. Individual hotspots are found close to prominent habitat features such as reefs, shelf breaks, or seamounts and often coincide with zooplankton and coral reef hotspots. Closed-area models in the northwest Atlantic predict that protection of hotspots outperforms other area closures in safeguarding threatened pelagic predators from ecological extinction. We conclude that the seemingly monotonous landscape of the open ocean shows rich structure in species diversity and that these features should be used to focus future conservation efforts.","author":[{"dropping-particle":"","family":"Worm","given":"Boris","non-dropping-particle":"","parse-names":false,"suffix":""},{"dropping-particle":"","family":"Lotze","given":"Heike K.","non-dropping-particle":"","parse-names":false,"suffix":""},{"dropping-particle":"","family":"Myers","given":"Ransom A.","non-dropping-particle":"","parse-names":false,"suffix":""}],"container-title":"Proceedings of the National Academy of Sciences of the United States of America","id":"ITEM-1","issue":"17","issued":{"date-parts":[["2003"]]},"page":"9884-9888","title":"Predator diversity hotspots in the blue ocean","type":"article-journal","volume":"100"},"uris":["http://www.mendeley.com/documents/?uuid=4652bf3d-98e9-45ad-95c3-93a7764bf6b2"]}],"mendeley":{"formattedCitation":"(Worm &lt;i&gt;et al.&lt;/i&gt;, 2003)","plainTextFormattedCitation":"(Worm et al., 2003)","previouslyFormattedCitation":"(Worm &lt;i&gt;et al.&lt;/i&gt;,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Worm </w:t>
      </w:r>
      <w:r w:rsidRPr="0008241C">
        <w:rPr>
          <w:i/>
          <w:noProof/>
          <w:sz w:val="22"/>
          <w:szCs w:val="22"/>
          <w:lang w:eastAsia="ja-JP"/>
        </w:rPr>
        <w:t>et al.</w:t>
      </w:r>
      <w:r w:rsidRPr="0008241C">
        <w:rPr>
          <w:noProof/>
          <w:sz w:val="22"/>
          <w:szCs w:val="22"/>
          <w:lang w:eastAsia="ja-JP"/>
        </w:rPr>
        <w:t>, 2003)</w:t>
      </w:r>
      <w:r w:rsidRPr="0008241C">
        <w:rPr>
          <w:sz w:val="22"/>
          <w:szCs w:val="22"/>
          <w:lang w:eastAsia="ja-JP"/>
        </w:rPr>
        <w:fldChar w:fldCharType="end"/>
      </w:r>
      <w:r w:rsidRPr="0008241C">
        <w:rPr>
          <w:sz w:val="22"/>
          <w:szCs w:val="22"/>
          <w:lang w:eastAsia="ja-JP"/>
        </w:rPr>
        <w:t xml:space="preserve">. </w:t>
      </w:r>
      <w:r w:rsidRPr="0008241C">
        <w:rPr>
          <w:rFonts w:eastAsia="MS Mincho"/>
          <w:sz w:val="22"/>
          <w:szCs w:val="22"/>
          <w:lang w:eastAsia="ja-JP"/>
        </w:rPr>
        <w:t>Figure 3.9 shows the pattern of marine and coastal biodiversity and threats on it. It is noteworthy that biodiversity of coastal region is high in Oceania, South East Asia, North East Asia and Indian Ocean. On the other hand, threats on biodiversity is especially high in Oceania, South Asia and Central Indian Ocean.</w:t>
      </w:r>
    </w:p>
    <w:p w14:paraId="3763003D" w14:textId="77777777" w:rsidR="00A01204" w:rsidRPr="0008241C" w:rsidRDefault="00A01204" w:rsidP="00A01204">
      <w:pPr>
        <w:rPr>
          <w:sz w:val="22"/>
          <w:szCs w:val="22"/>
          <w:lang w:eastAsia="ja-JP"/>
        </w:rPr>
      </w:pPr>
    </w:p>
    <w:p w14:paraId="6C0CF66E" w14:textId="7E2BA56A" w:rsidR="00A01204" w:rsidRPr="0008241C" w:rsidRDefault="00A01204" w:rsidP="00A01204">
      <w:pPr>
        <w:rPr>
          <w:sz w:val="22"/>
          <w:szCs w:val="22"/>
        </w:rPr>
      </w:pPr>
      <w:r w:rsidRPr="0008241C">
        <w:rPr>
          <w:sz w:val="22"/>
          <w:szCs w:val="22"/>
          <w:lang w:eastAsia="ja-JP"/>
        </w:rPr>
        <w:t xml:space="preserve">In South-East Asia Humpbacked whale populations have increased recently in Australian waters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t>
      </w:r>
      <w:r w:rsidRPr="0008241C">
        <w:rPr>
          <w:sz w:val="22"/>
          <w:szCs w:val="22"/>
        </w:rPr>
        <w:t xml:space="preserve">Another species of major conservation concern in the Asia-Pacific region is the Dugong which are found in  tropical and sub-tropical waters of the Indo-Pacific region.  Dugong occurs  in more than 40 countries but many  are developing countries that have limited capacity to contain impacts on dugongs within sustainable levels that lead to population declines and local extinction  from a number of areas within their range </w:t>
      </w:r>
      <w:r w:rsidRPr="0008241C">
        <w:rPr>
          <w:sz w:val="22"/>
          <w:szCs w:val="22"/>
        </w:rPr>
        <w:fldChar w:fldCharType="begin" w:fldLock="1"/>
      </w:r>
      <w:r w:rsidRPr="0008241C">
        <w:rPr>
          <w:sz w:val="22"/>
          <w:szCs w:val="22"/>
        </w:rPr>
        <w:instrText>ADDIN CSL_CITATION {"citationItems":[{"id":"ITEM-1","itemData":{"ISBN":"9780521888288","author":[{"dropping-particle":"","family":"Marsh","given":"Helene","non-dropping-particle":"","parse-names":false,"suffix":""},{"dropping-particle":"","family":"O'Shea","given":"Thomas J.","non-dropping-particle":"","parse-names":false,"suffix":""},{"dropping-particle":"","family":"Reynolds III","given":"John E.","non-dropping-particle":"","parse-names":false,"suffix":""}],"collection-title":"Conservation Biology No. 18","id":"ITEM-1","issued":{"date-parts":[["2011"]]},"number-of-pages":"536","publisher":"Cambridge University Press","publisher-place":"Cambridge, United Kingdom","title":"Ecology and Conservation of the Sirenia: Dungons and Manatees","type":"book"},"uris":["http://www.mendeley.com/documents/?uuid=ea23c2b9-2f3c-37af-be25-a77c6d4cd144"]}],"mendeley":{"formattedCitation":"(Helene Marsh &lt;i&gt;et al.&lt;/i&gt;, 2011)","plainTextFormattedCitation":"(Helene Marsh et al., 2011)","previouslyFormattedCitation":"(Helene Mars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Helene Mars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pproximately 85,000 of the world’s dugongs are found in the inshore waters of northern Australia </w:t>
      </w:r>
      <w:r w:rsidRPr="0008241C">
        <w:rPr>
          <w:sz w:val="22"/>
          <w:szCs w:val="22"/>
        </w:rPr>
        <w:fldChar w:fldCharType="begin" w:fldLock="1"/>
      </w:r>
      <w:r w:rsidRPr="0008241C">
        <w:rPr>
          <w:sz w:val="22"/>
          <w:szCs w:val="22"/>
        </w:rPr>
        <w:instrText>ADDIN CSL_CITATION {"citationItems":[{"id":"ITEM-1","itemData":{"abstract":"T h e O r d e r S i r e n i a i s r e p r e s e n t e d b y o n l y f o u r l i v i n g s p e c i e s : t h r e e s p e c i e s o f m a n a t e e a n d t h e d u g o n g . A 1 1 a r e l i s t e d a s v u l n e r a b l e t o e x t i n c t i o n b y t h e I U C N I U C N 1 9 9 0 ) . T h e t h r e e s p e c i e s o f m a n a t e e s a l l b e l o n g t o t h e f a m i l y t r i c h e c h i d a e : t h e Amazonian manatee, Trichechus inunguis, the West African manatee, Trichechus senegalensis, and the West lndian manatee, Trichechus manatus. There a r e t w o s u b s p e c i e s o f t h e W e s t I n d i a n m a n a t e e : the Antillean manatee, Trichechus manatus, and the F l o r i d a m a n a t e e , T r i c h e c h u s m a n a t u s l a t i r o s t r i s . The dugong, Dugong dugon, rs the only extant s p e c i e s o f t h e f a m i l y d u g o n g i d a e . T h e s t a t u s o f m a n a t e e s a n d d u g o n g s i s g e n e r a l l y p o o r l y k n o w n o u t s i d e F l o r i d a a n d A u s t r a l i a . T h i s r e v i e w p r o - v i d e s a n o v e r v i e w o f c u r r e n t e s t i m a t i o n o n t h e r r d i s t r i b u t i o n a n d a b u n d a n c e a n d h i g h l i g h t s r e c e n t c o n s e r v a t i o n a c t i v i t i e s","author":[{"dropping-particle":"","family":"Marsh","given":"H","non-dropping-particle":"","parse-names":false,"suffix":""},{"dropping-particle":"","family":"Lefebvre","given":"L. W.","non-dropping-particle":"","parse-names":false,"suffix":""}],"container-title":"Aquatic Mammals","id":"ITEM-1","issue":"3","issued":{"date-parts":[["1994"]]},"page":"150-170","title":"Sirenian Status and Conservation Efforts","type":"article","volume":"20"},"uris":["http://www.mendeley.com/documents/?uuid=ca06cd9b-7052-4b31-8ca0-f47a5d2046bd"]}],"mendeley":{"formattedCitation":"(H Marsh &amp; Lefebvre, 1994)","plainTextFormattedCitation":"(H Marsh &amp; Lefebvre, 1994)","previouslyFormattedCitation":"(H Marsh &amp; Lefebvre, 1994)"},"properties":{"noteIndex":0},"schema":"https://github.com/citation-style-language/schema/raw/master/csl-citation.json"}</w:instrText>
      </w:r>
      <w:r w:rsidRPr="0008241C">
        <w:rPr>
          <w:sz w:val="22"/>
          <w:szCs w:val="22"/>
        </w:rPr>
        <w:fldChar w:fldCharType="separate"/>
      </w:r>
      <w:r w:rsidRPr="0008241C">
        <w:rPr>
          <w:noProof/>
          <w:sz w:val="22"/>
          <w:szCs w:val="22"/>
        </w:rPr>
        <w:t>(H Marsh &amp; Lefebvre, 1994)</w:t>
      </w:r>
      <w:r w:rsidRPr="0008241C">
        <w:rPr>
          <w:sz w:val="22"/>
          <w:szCs w:val="22"/>
        </w:rPr>
        <w:fldChar w:fldCharType="end"/>
      </w:r>
      <w:r w:rsidRPr="0008241C">
        <w:rPr>
          <w:sz w:val="22"/>
          <w:szCs w:val="22"/>
        </w:rPr>
        <w:t xml:space="preserve"> and accounts for at least three quarters of the global population, perhaps more </w:t>
      </w:r>
      <w:r w:rsidRPr="0008241C">
        <w:rPr>
          <w:sz w:val="22"/>
          <w:szCs w:val="22"/>
        </w:rPr>
        <w:fldChar w:fldCharType="begin" w:fldLock="1"/>
      </w:r>
      <w:r w:rsidRPr="0008241C">
        <w:rPr>
          <w:sz w:val="22"/>
          <w:szCs w:val="22"/>
        </w:rPr>
        <w:instrText>ADDIN CSL_CITATION {"citationItems":[{"id":"ITEM-1","itemData":{"ISBN":"92-807-2130-5","abstract":"no abstract, excutive summary, which is very long","author":[{"dropping-particle":"","family":"Marsh","given":"Helene","non-dropping-particle":"","parse-names":false,"suffix":""}],"container-title":"Early warning and report series","id":"ITEM-1","issued":{"date-parts":[["2002"]]},"number-of-pages":"162","title":"Dugong. Status report and action plans for countries and territories. UNEDP/DEWA/RS.02/1","type":"report"},"uris":["http://www.mendeley.com/documents/?uuid=d0984f31-cf2a-4c1c-a661-26027825a7a5"]}],"mendeley":{"formattedCitation":"(Helene Marsh, 2002)","plainTextFormattedCitation":"(Helene Marsh, 2002)","previouslyFormattedCitation":"(Helene Marsh, 2002)"},"properties":{"noteIndex":0},"schema":"https://github.com/citation-style-language/schema/raw/master/csl-citation.json"}</w:instrText>
      </w:r>
      <w:r w:rsidRPr="0008241C">
        <w:rPr>
          <w:sz w:val="22"/>
          <w:szCs w:val="22"/>
        </w:rPr>
        <w:fldChar w:fldCharType="separate"/>
      </w:r>
      <w:r w:rsidRPr="0008241C">
        <w:rPr>
          <w:noProof/>
          <w:sz w:val="22"/>
          <w:szCs w:val="22"/>
        </w:rPr>
        <w:t>(Helene Marsh, 2002)</w:t>
      </w:r>
      <w:r w:rsidRPr="0008241C">
        <w:rPr>
          <w:sz w:val="22"/>
          <w:szCs w:val="22"/>
        </w:rPr>
        <w:fldChar w:fldCharType="end"/>
      </w:r>
      <w:r w:rsidRPr="0008241C">
        <w:rPr>
          <w:sz w:val="22"/>
          <w:szCs w:val="22"/>
        </w:rPr>
        <w:t>. The International Union for the Conservation of Nature (IUCN) rates their extinction risk as Vulnerable on a global scale based on an inferred or suspected reduction of  30-50</w:t>
      </w:r>
      <w:r w:rsidR="00C934E9">
        <w:rPr>
          <w:sz w:val="22"/>
          <w:szCs w:val="22"/>
        </w:rPr>
        <w:t xml:space="preserve"> per cent</w:t>
      </w:r>
      <w:r w:rsidRPr="0008241C">
        <w:rPr>
          <w:sz w:val="22"/>
          <w:szCs w:val="22"/>
        </w:rPr>
        <w:t xml:space="preserve"> over the last three generations (90 years; </w:t>
      </w:r>
      <w:r w:rsidRPr="0008241C">
        <w:rPr>
          <w:sz w:val="22"/>
          <w:szCs w:val="22"/>
        </w:rPr>
        <w:fldChar w:fldCharType="begin" w:fldLock="1"/>
      </w:r>
      <w:r w:rsidRPr="0008241C">
        <w:rPr>
          <w:sz w:val="22"/>
          <w:szCs w:val="22"/>
        </w:rPr>
        <w:instrText>ADDIN CSL_CITATION {"citationItems":[{"id":"ITEM-1","itemData":{"abstract":"Dugongs live in the shallow waters of at least 37 countries and territories around the world. Throughout their range which runs from east Africa to Vanuatu between about 26 o north and south of the Equator, dugongs are threatened by rising pollution from the land, coastal development, boat traffic, entanglement in fishing nets, and hunting and poaching for their meat and trophies. Dugongs are not in imminent danger of disappearing but it is likely that they will vanish from parts of their range. The World Conservation Union (IUCN) has listed dugongs as vulnerable to extinction on a global scale because the numbers of dugongs worldwide appear to have declined by at least 20% over the last 90 years (about three dugong generations).","author":[{"dropping-particle":"","family":"Lawler","given":"I.","non-dropping-particle":"","parse-names":false,"suffix":""},{"dropping-particle":"","family":"Marsh","given":"Helene","non-dropping-particle":"","parse-names":false,"suffix":""},{"dropping-particle":"","family":"McDonald","given":"B.","non-dropping-particle":"","parse-names":false,"suffix":""},{"dropping-particle":"","family":"Stokes","given":"T.","non-dropping-particle":"","parse-names":false,"suffix":""}],"id":"ITEM-1","issued":{"date-parts":[["2002"]]},"page":"6","publisher-place":"Queensland, Australia","title":"Dugongs in the Great Barrier Reef: Current state of knowledge April 2002","type":"article"},"uris":["http://www.mendeley.com/documents/?uuid=0d773f07-3828-3ffa-b610-374d105966b1"]}],"mendeley":{"formattedCitation":"(Lawler &lt;i&gt;et al.&lt;/i&gt;, 2002)","manualFormatting":"Lawler, et al., 2002)","plainTextFormattedCitation":"(Lawler et al., 2002)","previouslyFormattedCitation":"(Lawler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Lawler,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This classification describes a taxon that faces a moderate risk of extinction in the wild within 50 years </w:t>
      </w:r>
      <w:r w:rsidRPr="0008241C">
        <w:rPr>
          <w:sz w:val="22"/>
          <w:szCs w:val="22"/>
        </w:rPr>
        <w:fldChar w:fldCharType="begin" w:fldLock="1"/>
      </w:r>
      <w:r w:rsidRPr="0008241C">
        <w:rPr>
          <w:sz w:val="22"/>
          <w:szCs w:val="22"/>
        </w:rPr>
        <w:instrText>ADDIN CSL_CITATION {"citationItems":[{"id":"ITEM-1","itemData":{"DOI":"http://dx.doi.org/10.2305/IUCN.UK.2015-4.RLTS.T6909A43792211.en.","author":[{"dropping-particle":"","family":"Marsh","given":"Helene","non-dropping-particle":"","parse-names":false,"suffix":""},{"dropping-particle":"","family":"Sobtzick","given":"S.","non-dropping-particle":"","parse-names":false,"suffix":""}],"container-title":"The IUCN Red List of Threatened Species 2015: e.T6909A43792211","id":"ITEM-1","issued":{"date-parts":[["2015"]]},"title":"Dugong dugon","type":"webpage","volume":"8235"},"uris":["http://www.mendeley.com/documents/?uuid=a75989f6-f9a7-37c6-ab95-e574e7f0b6af"]}],"mendeley":{"formattedCitation":"(Helene Marsh &amp; Sobtzick, 2015)","manualFormatting":"(Marsh &amp; Sobtzick, 2015)","plainTextFormattedCitation":"(Helene Marsh &amp; Sobtzick, 2015)","previouslyFormattedCitation":"(Helene Marsh &amp; Sobtzick, 2015)"},"properties":{"noteIndex":0},"schema":"https://github.com/citation-style-language/schema/raw/master/csl-citation.json"}</w:instrText>
      </w:r>
      <w:r w:rsidRPr="0008241C">
        <w:rPr>
          <w:sz w:val="22"/>
          <w:szCs w:val="22"/>
        </w:rPr>
        <w:fldChar w:fldCharType="separate"/>
      </w:r>
      <w:r w:rsidRPr="0008241C">
        <w:rPr>
          <w:noProof/>
          <w:sz w:val="22"/>
          <w:szCs w:val="22"/>
        </w:rPr>
        <w:t>(Marsh &amp; Sobtzick, 2015)</w:t>
      </w:r>
      <w:r w:rsidRPr="0008241C">
        <w:rPr>
          <w:sz w:val="22"/>
          <w:szCs w:val="22"/>
        </w:rPr>
        <w:fldChar w:fldCharType="end"/>
      </w:r>
      <w:r w:rsidRPr="0008241C">
        <w:rPr>
          <w:sz w:val="22"/>
          <w:szCs w:val="22"/>
        </w:rPr>
        <w:t>. A</w:t>
      </w:r>
      <w:r w:rsidRPr="0008241C">
        <w:rPr>
          <w:color w:val="000000"/>
          <w:sz w:val="22"/>
          <w:szCs w:val="22"/>
          <w:shd w:val="clear" w:color="auto" w:fill="FFFFFF"/>
        </w:rPr>
        <w:t xml:space="preserve"> regional assessment of the Dugong </w:t>
      </w:r>
      <w:r w:rsidRPr="0008241C">
        <w:rPr>
          <w:color w:val="000000"/>
          <w:sz w:val="22"/>
          <w:szCs w:val="22"/>
          <w:shd w:val="clear" w:color="auto" w:fill="FFFFFF"/>
        </w:rPr>
        <w:fldChar w:fldCharType="begin" w:fldLock="1"/>
      </w:r>
      <w:r w:rsidRPr="0008241C">
        <w:rPr>
          <w:color w:val="000000"/>
          <w:sz w:val="22"/>
          <w:szCs w:val="22"/>
          <w:shd w:val="clear" w:color="auto" w:fill="FFFFFF"/>
        </w:rPr>
        <w:instrText>ADDIN CSL_CITATION {"citationItems":[{"id":"ITEM-1","itemData":{"ISBN":"9780521888288","author":[{"dropping-particle":"","family":"Marsh","given":"Helene","non-dropping-particle":"","parse-names":false,"suffix":""},{"dropping-particle":"","family":"O'Shea","given":"Thomas J.","non-dropping-particle":"","parse-names":false,"suffix":""},{"dropping-particle":"","family":"Reynolds III","given":"John E.","non-dropping-particle":"","parse-names":false,"suffix":""}],"collection-title":"Conservation Biology No. 18","id":"ITEM-1","issued":{"date-parts":[["2011"]]},"number-of-pages":"536","publisher":"Cambridge University Press","publisher-place":"Cambridge, United Kingdom","title":"Ecology and Conservation of the Sirenia: Dungons and Manatees","type":"book"},"uris":["http://www.mendeley.com/documents/?uuid=ea23c2b9-2f3c-37af-be25-a77c6d4cd144"]}],"mendeley":{"formattedCitation":"(Helene Marsh &lt;i&gt;et al.&lt;/i&gt;, 2011)","plainTextFormattedCitation":"(Helene Marsh et al., 2011)","previouslyFormattedCitation":"(Helene Marsh &lt;i&gt;et al.&lt;/i&gt;, 2011)"},"properties":{"noteIndex":0},"schema":"https://github.com/citation-style-language/schema/raw/master/csl-citation.json"}</w:instrText>
      </w:r>
      <w:r w:rsidRPr="0008241C">
        <w:rPr>
          <w:color w:val="000000"/>
          <w:sz w:val="22"/>
          <w:szCs w:val="22"/>
          <w:shd w:val="clear" w:color="auto" w:fill="FFFFFF"/>
        </w:rPr>
        <w:fldChar w:fldCharType="separate"/>
      </w:r>
      <w:r w:rsidRPr="0008241C">
        <w:rPr>
          <w:noProof/>
          <w:color w:val="000000"/>
          <w:sz w:val="22"/>
          <w:szCs w:val="22"/>
          <w:shd w:val="clear" w:color="auto" w:fill="FFFFFF"/>
        </w:rPr>
        <w:t xml:space="preserve">(Helene Marsh </w:t>
      </w:r>
      <w:r w:rsidRPr="0008241C">
        <w:rPr>
          <w:i/>
          <w:noProof/>
          <w:color w:val="000000"/>
          <w:sz w:val="22"/>
          <w:szCs w:val="22"/>
          <w:shd w:val="clear" w:color="auto" w:fill="FFFFFF"/>
        </w:rPr>
        <w:t>et al.</w:t>
      </w:r>
      <w:r w:rsidRPr="0008241C">
        <w:rPr>
          <w:noProof/>
          <w:color w:val="000000"/>
          <w:sz w:val="22"/>
          <w:szCs w:val="22"/>
          <w:shd w:val="clear" w:color="auto" w:fill="FFFFFF"/>
        </w:rPr>
        <w:t>, 2011)</w:t>
      </w:r>
      <w:r w:rsidRPr="0008241C">
        <w:rPr>
          <w:color w:val="000000"/>
          <w:sz w:val="22"/>
          <w:szCs w:val="22"/>
          <w:shd w:val="clear" w:color="auto" w:fill="FFFFFF"/>
        </w:rPr>
        <w:fldChar w:fldCharType="end"/>
      </w:r>
      <w:r w:rsidRPr="0008241C">
        <w:rPr>
          <w:color w:val="000000"/>
          <w:sz w:val="22"/>
          <w:szCs w:val="22"/>
          <w:shd w:val="clear" w:color="auto" w:fill="FFFFFF"/>
        </w:rPr>
        <w:t xml:space="preserve"> has concluded that the populations of Indian sub-continent (Andaman and Nicobar Islands) and East African populations fall under ‘Endangered’ category. Further, according to this assessment, populations of Palau and the Japan (Ryukyus) are said to be ‘Critically Endangered’ while those of Red Sea, Gulf of Aden, Arabians Gulf, archipelagic East and South East Asia, and Western Pacific Islands are ‘Data Deficient’. </w:t>
      </w:r>
      <w:r w:rsidRPr="0008241C">
        <w:rPr>
          <w:noProof/>
          <w:color w:val="000000"/>
          <w:sz w:val="22"/>
          <w:szCs w:val="22"/>
          <w:shd w:val="clear" w:color="auto" w:fill="FFFFFF"/>
        </w:rPr>
        <w:t xml:space="preserve">According to more </w:t>
      </w:r>
      <w:r w:rsidRPr="0008241C">
        <w:rPr>
          <w:color w:val="000000"/>
          <w:sz w:val="22"/>
          <w:szCs w:val="22"/>
          <w:shd w:val="clear" w:color="auto" w:fill="FFFFFF"/>
        </w:rPr>
        <w:t xml:space="preserve">recent assessment, Dugong population of Australia is ‘Near Threatened’ </w:t>
      </w:r>
      <w:r w:rsidRPr="0008241C">
        <w:rPr>
          <w:color w:val="000000"/>
          <w:sz w:val="22"/>
          <w:szCs w:val="22"/>
          <w:shd w:val="clear" w:color="auto" w:fill="FFFFFF"/>
        </w:rPr>
        <w:fldChar w:fldCharType="begin" w:fldLock="1"/>
      </w:r>
      <w:r w:rsidRPr="0008241C">
        <w:rPr>
          <w:color w:val="000000"/>
          <w:sz w:val="22"/>
          <w:szCs w:val="22"/>
          <w:shd w:val="clear" w:color="auto" w:fill="FFFFFF"/>
        </w:rPr>
        <w:instrText>ADDIN CSL_CITATION {"citationItems":[{"id":"ITEM-1","itemData":{"ISBN":"9780643108738","abstract":"1. Introduction -- 2. A list of native Australian mammal species and subspecies / A.A. Burbidge, M.D.B. Eldridge, C. Groves, P.L. Harrison, S.M. Jackson, T.B. Reardon, M. Westerman and J.C.Z. Woinarski -- 3. Evaluation of taxa that have translocated to islands and 'mainland islands' -- 4. Conservation status assigned to all Australian mammals species and subspecies -- 5. Taxon profiles -- 6. Analysis : the status and trends of Australian mammals -- 7. Conclusions -- Appendix A. Accounts for taxa that are Not evaluated -- Appendix B. Calculation of taxonomic distinctiveness scores for species and subspecies.","author":[{"dropping-particle":"","family":"Woinarski","given":"John","non-dropping-particle":"","parse-names":false,"suffix":""},{"dropping-particle":"","family":"Burbidge","given":"Andrew A.","non-dropping-particle":"","parse-names":false,"suffix":""},{"dropping-particle":"","family":"Harrison","given":"Peter","non-dropping-particle":"","parse-names":false,"suffix":""}],"id":"ITEM-1","issued":{"date-parts":[["2014"]]},"publisher":"CSIRO Publishing","publisher-place":"Collingwood, Victoria","title":"The action plan for Australian mammals 2012","type":"book"},"uris":["http://www.mendeley.com/documents/?uuid=4566e7c2-aca3-35f9-abd4-d35e6eaa1fd8"]}],"mendeley":{"formattedCitation":"(J. Woinarski &lt;i&gt;et al.&lt;/i&gt;, 2014)","plainTextFormattedCitation":"(J. Woinarski et al., 2014)","previouslyFormattedCitation":"(J. Woinarski &lt;i&gt;et al.&lt;/i&gt;, 2014)"},"properties":{"noteIndex":0},"schema":"https://github.com/citation-style-language/schema/raw/master/csl-citation.json"}</w:instrText>
      </w:r>
      <w:r w:rsidRPr="0008241C">
        <w:rPr>
          <w:color w:val="000000"/>
          <w:sz w:val="22"/>
          <w:szCs w:val="22"/>
          <w:shd w:val="clear" w:color="auto" w:fill="FFFFFF"/>
        </w:rPr>
        <w:fldChar w:fldCharType="separate"/>
      </w:r>
      <w:r w:rsidRPr="0008241C">
        <w:rPr>
          <w:noProof/>
          <w:color w:val="000000"/>
          <w:sz w:val="22"/>
          <w:szCs w:val="22"/>
          <w:shd w:val="clear" w:color="auto" w:fill="FFFFFF"/>
        </w:rPr>
        <w:t xml:space="preserve">(J. Woinarski </w:t>
      </w:r>
      <w:r w:rsidRPr="0008241C">
        <w:rPr>
          <w:i/>
          <w:noProof/>
          <w:color w:val="000000"/>
          <w:sz w:val="22"/>
          <w:szCs w:val="22"/>
          <w:shd w:val="clear" w:color="auto" w:fill="FFFFFF"/>
        </w:rPr>
        <w:t>et al.</w:t>
      </w:r>
      <w:r w:rsidRPr="0008241C">
        <w:rPr>
          <w:noProof/>
          <w:color w:val="000000"/>
          <w:sz w:val="22"/>
          <w:szCs w:val="22"/>
          <w:shd w:val="clear" w:color="auto" w:fill="FFFFFF"/>
        </w:rPr>
        <w:t>, 2014)</w:t>
      </w:r>
      <w:r w:rsidRPr="0008241C">
        <w:rPr>
          <w:color w:val="000000"/>
          <w:sz w:val="22"/>
          <w:szCs w:val="22"/>
          <w:shd w:val="clear" w:color="auto" w:fill="FFFFFF"/>
        </w:rPr>
        <w:fldChar w:fldCharType="end"/>
      </w:r>
      <w:r w:rsidRPr="0008241C">
        <w:rPr>
          <w:color w:val="000000"/>
          <w:sz w:val="22"/>
          <w:szCs w:val="22"/>
          <w:shd w:val="clear" w:color="auto" w:fill="FFFFFF"/>
        </w:rPr>
        <w:t xml:space="preserve">. </w:t>
      </w:r>
      <w:r w:rsidRPr="0008241C">
        <w:rPr>
          <w:sz w:val="22"/>
          <w:szCs w:val="22"/>
        </w:rPr>
        <w:t xml:space="preserve">Dugongs are vulnerable to two broad classes of threats viz., direct persecution by netting, traditional hunting or large-scale losses of seagrass, and those that decrease the calving rate by reducing feeding opportunities due to habitat degradation and boat traffic </w:t>
      </w:r>
      <w:r w:rsidRPr="0008241C">
        <w:rPr>
          <w:sz w:val="22"/>
          <w:szCs w:val="22"/>
        </w:rPr>
        <w:fldChar w:fldCharType="begin" w:fldLock="1"/>
      </w:r>
      <w:r w:rsidRPr="0008241C">
        <w:rPr>
          <w:sz w:val="22"/>
          <w:szCs w:val="22"/>
        </w:rPr>
        <w:instrText>ADDIN CSL_CITATION {"citationItems":[{"id":"ITEM-1","itemData":{"ISBN":"9780521888288","author":[{"dropping-particle":"","family":"Marsh","given":"Helene","non-dropping-particle":"","parse-names":false,"suffix":""},{"dropping-particle":"","family":"O'Shea","given":"Thomas J.","non-dropping-particle":"","parse-names":false,"suffix":""},{"dropping-particle":"","family":"Reynolds III","given":"John E.","non-dropping-particle":"","parse-names":false,"suffix":""}],"collection-title":"Conservation Biology No. 18","id":"ITEM-1","issued":{"date-parts":[["2011"]]},"number-of-pages":"536","publisher":"Cambridge University Press","publisher-place":"Cambridge, United Kingdom","title":"Ecology and Conservation of the Sirenia: Dungons and Manatees","type":"book"},"uris":["http://www.mendeley.com/documents/?uuid=ea23c2b9-2f3c-37af-be25-a77c6d4cd144"]}],"mendeley":{"formattedCitation":"(Helene Marsh &lt;i&gt;et al.&lt;/i&gt;, 2011)","plainTextFormattedCitation":"(Helene Marsh et al., 2011)","previouslyFormattedCitation":"(Helene Mars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Helene Mars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Globally dugongs are included in Appendix I of CITES </w:t>
      </w:r>
      <w:r w:rsidRPr="0008241C">
        <w:rPr>
          <w:sz w:val="22"/>
          <w:szCs w:val="22"/>
        </w:rPr>
        <w:fldChar w:fldCharType="begin" w:fldLock="1"/>
      </w:r>
      <w:r w:rsidRPr="0008241C">
        <w:rPr>
          <w:sz w:val="22"/>
          <w:szCs w:val="22"/>
        </w:rPr>
        <w:instrText>ADDIN CSL_CITATION {"citationItems":[{"id":"ITEM-1","itemData":{"DOI":"http://dx.doi.org/10.2305/IUCN.UK.2015-4.RLTS.T6909A43792211.en.","author":[{"dropping-particle":"","family":"Marsh","given":"Helene","non-dropping-particle":"","parse-names":false,"suffix":""},{"dropping-particle":"","family":"Sobtzick","given":"S.","non-dropping-particle":"","parse-names":false,"suffix":""}],"container-title":"The IUCN Red List of Threatened Species 2015: e.T6909A43792211","id":"ITEM-1","issued":{"date-parts":[["2015"]]},"title":"Dugong dugon","type":"webpage","volume":"8235"},"uris":["http://www.mendeley.com/documents/?uuid=a75989f6-f9a7-37c6-ab95-e574e7f0b6af"]}],"mendeley":{"formattedCitation":"(Helene Marsh &amp; Sobtzick, 2015)","plainTextFormattedCitation":"(Helene Marsh &amp; Sobtzick, 2015)","previouslyFormattedCitation":"(Helene Marsh &amp; Sobtzick, 2015)"},"properties":{"noteIndex":0},"schema":"https://github.com/citation-style-language/schema/raw/master/csl-citation.json"}</w:instrText>
      </w:r>
      <w:r w:rsidRPr="0008241C">
        <w:rPr>
          <w:sz w:val="22"/>
          <w:szCs w:val="22"/>
        </w:rPr>
        <w:fldChar w:fldCharType="separate"/>
      </w:r>
      <w:r w:rsidRPr="0008241C">
        <w:rPr>
          <w:noProof/>
          <w:sz w:val="22"/>
          <w:szCs w:val="22"/>
        </w:rPr>
        <w:t>(Helene Marsh &amp; Sobtzick, 2015)</w:t>
      </w:r>
      <w:r w:rsidRPr="0008241C">
        <w:rPr>
          <w:sz w:val="22"/>
          <w:szCs w:val="22"/>
        </w:rPr>
        <w:fldChar w:fldCharType="end"/>
      </w:r>
      <w:r w:rsidRPr="0008241C">
        <w:rPr>
          <w:sz w:val="22"/>
          <w:szCs w:val="22"/>
        </w:rPr>
        <w:t>.</w:t>
      </w:r>
    </w:p>
    <w:p w14:paraId="4856C4BC" w14:textId="77777777" w:rsidR="00A01204" w:rsidRPr="0008241C" w:rsidRDefault="00A01204" w:rsidP="00A01204">
      <w:pPr>
        <w:rPr>
          <w:sz w:val="22"/>
          <w:szCs w:val="22"/>
        </w:rPr>
      </w:pPr>
    </w:p>
    <w:p w14:paraId="43C633FE"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EFC725A" wp14:editId="15BBC808">
            <wp:extent cx="5627695" cy="6212916"/>
            <wp:effectExtent l="0" t="0" r="0" b="0"/>
            <wp:docPr id="23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40386" cy="6226926"/>
                    </a:xfrm>
                    <a:prstGeom prst="rect">
                      <a:avLst/>
                    </a:prstGeom>
                    <a:noFill/>
                    <a:ln>
                      <a:noFill/>
                    </a:ln>
                    <a:extLst/>
                  </pic:spPr>
                </pic:pic>
              </a:graphicData>
            </a:graphic>
          </wp:inline>
        </w:drawing>
      </w:r>
    </w:p>
    <w:p w14:paraId="25C56CFE" w14:textId="77777777" w:rsidR="00A01204" w:rsidRPr="0008241C" w:rsidRDefault="00A01204" w:rsidP="00A01204">
      <w:pPr>
        <w:widowControl w:val="0"/>
        <w:tabs>
          <w:tab w:val="clear" w:pos="1247"/>
          <w:tab w:val="clear" w:pos="1814"/>
          <w:tab w:val="clear" w:pos="2381"/>
          <w:tab w:val="clear" w:pos="2948"/>
          <w:tab w:val="clear" w:pos="3515"/>
        </w:tabs>
        <w:rPr>
          <w:rFonts w:eastAsia="Calibri"/>
          <w:b/>
          <w:kern w:val="2"/>
          <w:sz w:val="22"/>
          <w:szCs w:val="22"/>
          <w:lang w:eastAsia="en-GB"/>
        </w:rPr>
      </w:pPr>
      <w:r w:rsidRPr="0008241C">
        <w:rPr>
          <w:rFonts w:eastAsia="MS Mincho"/>
          <w:b/>
          <w:kern w:val="2"/>
          <w:sz w:val="22"/>
          <w:szCs w:val="22"/>
          <w:lang w:eastAsia="ja-JP"/>
        </w:rPr>
        <w:t xml:space="preserve">Figure 3.9 Distribution of marine and coastal biodiversity (A: Shannon Index) and threats to it (B: number of Red List species) in the Asia-Pacific region. </w:t>
      </w:r>
      <w:r w:rsidRPr="0008241C">
        <w:rPr>
          <w:b/>
          <w:kern w:val="2"/>
          <w:sz w:val="22"/>
          <w:szCs w:val="22"/>
          <w:lang w:eastAsia="ja-JP"/>
        </w:rPr>
        <w:t xml:space="preserve">Source: OBIS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iobis.org/data/maps/","accessed":{"date-parts":[["2017","9","18"]]},"author":[{"dropping-particle":"","family":"OBIS","given":"","non-dropping-particle":"","parse-names":false,"suffix":""}],"container-title":"Ocean Biogeographic Information System. Intergovernmental Oceanographic Commission of UNESCO","id":"ITEM-1","issued":{"date-parts":[["2017"]]},"title":"Map showing \"Shannon index\" in 1 degree cells in the Robinson sphere projection with a Pacific Central Meridian","type":"webpage"},"label":"part","suppress-author":1,"uris":["http://www.mendeley.com/documents/?uuid=380425aa-612e-369f-9c57-8a05e52884a5"]},{"id":"ITEM-2","itemData":{"URL":"http://iobis.org/data/maps/","accessed":{"date-parts":[["2017","9","18"]]},"author":[{"dropping-particle":"","family":"OBIS","given":"","non-dropping-particle":"","parse-names":false,"suffix":""}],"container-title":"Ocean Biogeographic Information System. Intergovernmental Oceanographic Commission of UNESCO","id":"ITEM-2","issued":{"date-parts":[["2017"]]},"title":"Map showing \"Red List species\" in 1 degree cells in the Robinson sphere projection with a Pacific Central Meridian","type":"webpage"},"label":"part","suppress-author":1,"uris":["http://www.mendeley.com/documents/?uuid=1329c36f-096b-3f02-98e5-875d9307941e"]}],"mendeley":{"formattedCitation":"(2017d, 2017c)","plainTextFormattedCitation":"(2017d, 2017c)","previouslyFormattedCitation":"(2017d, 2017c)"},"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7d, 2017c)</w:t>
      </w:r>
      <w:r w:rsidRPr="0008241C">
        <w:rPr>
          <w:b/>
          <w:kern w:val="2"/>
          <w:sz w:val="22"/>
          <w:szCs w:val="22"/>
          <w:lang w:eastAsia="ja-JP"/>
        </w:rPr>
        <w:fldChar w:fldCharType="end"/>
      </w:r>
    </w:p>
    <w:p w14:paraId="21F31E52" w14:textId="27881B98" w:rsidR="00A01204" w:rsidRDefault="00A01204" w:rsidP="00A01204">
      <w:pPr>
        <w:rPr>
          <w:sz w:val="22"/>
          <w:szCs w:val="22"/>
        </w:rPr>
      </w:pPr>
    </w:p>
    <w:p w14:paraId="2B974D84" w14:textId="77777777" w:rsidR="006D6CC6" w:rsidRPr="0008241C" w:rsidRDefault="006D6CC6" w:rsidP="00A01204">
      <w:pPr>
        <w:rPr>
          <w:sz w:val="22"/>
          <w:szCs w:val="22"/>
        </w:rPr>
      </w:pPr>
    </w:p>
    <w:p w14:paraId="06DF05A9" w14:textId="77777777" w:rsidR="00A01204" w:rsidRPr="0008241C" w:rsidRDefault="00A01204" w:rsidP="00A01204">
      <w:pPr>
        <w:rPr>
          <w:sz w:val="22"/>
          <w:szCs w:val="22"/>
        </w:rPr>
      </w:pPr>
      <w:r w:rsidRPr="0008241C">
        <w:rPr>
          <w:sz w:val="22"/>
          <w:szCs w:val="22"/>
        </w:rPr>
        <w:t xml:space="preserve">To date, the Asia-Pacific region has been among the top producers of global fisheries </w:t>
      </w:r>
      <w:r w:rsidRPr="0008241C">
        <w:rPr>
          <w:sz w:val="22"/>
          <w:szCs w:val="22"/>
        </w:rPr>
        <w:fldChar w:fldCharType="begin" w:fldLock="1"/>
      </w:r>
      <w:r w:rsidRPr="0008241C">
        <w:rPr>
          <w:sz w:val="22"/>
          <w:szCs w:val="22"/>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id":"ITEM-1","issued":{"date-parts":[["2012"]]},"number-of-pages":"139","publisher-place":"Bangkok, Thailand","title":"Regional overview of fisheries and aquaculture in Asia and the Pacific 2012","type":"report"},"uris":["http://www.mendeley.com/documents/?uuid=be1e7c70-f2c9-3ab2-9be7-f92a5eda3696"]},{"id":"ITEM-2","itemData":{"DOI":"https://doi.org/10.1016/j.marpol.2017.01.006","ISSN":"0308-597X","author":[{"dropping-particle":"","family":"Pauly","given":"Daniel","non-dropping-particle":"","parse-names":false,"suffix":""},{"dropping-particle":"","family":"Zeller","given":"Dirk","non-dropping-particle":"","parse-names":false,"suffix":""}],"container-title":"Marine Policy","id":"ITEM-2","issued":{"date-parts":[["2017"]]},"page":"176-181","title":"Comments on FAOs State of World Fisheries and Aquaculture (SOFIA 2016)","type":"article-journal","volume":"77"},"uris":["http://www.mendeley.com/documents/?uuid=d9bfea30-1c10-4c18-b9cb-131b3eb7cdfe"]}],"mendeley":{"formattedCitation":"(Funge-Smith &lt;i&gt;et al.&lt;/i&gt;, 2012; Pauly &amp; Zeller, 2017)","plainTextFormattedCitation":"(Funge-Smith et al., 2012; Pauly &amp; Zeller, 2017)","previouslyFormattedCitation":"(Funge-Smith &lt;i&gt;et al.&lt;/i&gt;, 2012; Pauly &amp; Zeller,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unge-Smith </w:t>
      </w:r>
      <w:r w:rsidRPr="0008241C">
        <w:rPr>
          <w:i/>
          <w:noProof/>
          <w:sz w:val="22"/>
          <w:szCs w:val="22"/>
        </w:rPr>
        <w:t>et al.</w:t>
      </w:r>
      <w:r w:rsidRPr="0008241C">
        <w:rPr>
          <w:noProof/>
          <w:sz w:val="22"/>
          <w:szCs w:val="22"/>
        </w:rPr>
        <w:t>, 2012; Pauly &amp; Zeller, 2017)</w:t>
      </w:r>
      <w:r w:rsidRPr="0008241C">
        <w:rPr>
          <w:sz w:val="22"/>
          <w:szCs w:val="22"/>
        </w:rPr>
        <w:fldChar w:fldCharType="end"/>
      </w:r>
      <w:r w:rsidRPr="0008241C">
        <w:rPr>
          <w:sz w:val="22"/>
          <w:szCs w:val="22"/>
        </w:rPr>
        <w:t xml:space="preserve">. However, detailed analyses of fisheries production in the region have shown severe declines in recent decades </w:t>
      </w:r>
      <w:r w:rsidRPr="0008241C">
        <w:rPr>
          <w:sz w:val="22"/>
          <w:szCs w:val="22"/>
        </w:rPr>
        <w:fldChar w:fldCharType="begin" w:fldLock="1"/>
      </w:r>
      <w:r w:rsidRPr="0008241C">
        <w:rPr>
          <w:sz w:val="22"/>
          <w:szCs w:val="22"/>
        </w:rPr>
        <w:instrText>ADDIN CSL_CITATION {"citationItems":[{"id":"ITEM-1","itemData":{"abstract":"ISSN 1025-7497 This contribution briefly reviews the various forms of overfishing, with emphasis on their implications for tropical coastal fisheries, e.g. the coral reef fisheries of the South Pacific. Addressed are : growth overfishing and its relationship to the study of growth and mortality of fish, and of gear characteristics; recruitment overfishing and its links with parental biomasses, as well as \"biological\" and ecosystem ovefishing. Classical economic overfishing is then defined, along with its younger relative, Malthusian overfishing, which leads to a form of resources destruction not resolvable by interventions solely within the fisheries sector, and requiring alternative, land-based livelihood opportunities.","author":[{"dropping-particle":"","family":"Pauly","given":"Daniel","non-dropping-particle":"","parse-names":false,"suffix":""}],"container-title":"Traditional Marine Resource Management and Knowledge Information Bulletin 3","id":"ITEM-1","issued":{"date-parts":[["1994"]]},"page":"7-14","publisher-place":"Nouméa","title":"From growth to Malthusian overfishing: stages of fisheries resources misuse","type":"article-journal"},"uris":["http://www.mendeley.com/documents/?uuid=2801b859-550b-4ecb-b287-b92d2f33c4ae"]},{"id":"ITEM-2","itemData":{"DOI":"10.1007/s003380050248","ISBN":"0722-4028","ISSN":"0722-4028","PMID":"475","abstract":"Rapidly growing human population and eco-nomic inequities are placing increasing demands on tropi-cal marine fisheries. Coral reef fisheries constitute an im-portant source of food and livelihood on a global scale. However, destructive fishing is a major cause of coral reef degradation and is often associated with Malthusian overfishing, a condition related to poverty and coastal crowding. Studies based on the Gordon-Schaefer bio-economic model indicate that for many coral reef areas, suggest a return to optimal resource use will require a reduction of fishing effort by approximately 60%. Trawling for fish and shrimp has been the cause of wide-spread damage to coral communities on tropical shelves. The precautionary principle and the code of responsible fishing are intended to reduce such problems. Coral reef fishery management is promoted in the International Coral Reef Initiative in its emphasis on integrated coastal zone management. The scientific basis for the latter should be a primary focus of further scientific research.","author":[{"dropping-particle":"","family":"McManus","given":"J. W.","non-dropping-particle":"","parse-names":false,"suffix":""}],"container-title":"Coral Reefs","id":"ITEM-2","issue":"5","issued":{"date-parts":[["1997"]]},"page":"S121-S127","title":"Tropical marine fisheries and the future of coral reefs: a brief review with emphasis on Southeast Asia","type":"article-journal","volume":"16"},"uris":["http://www.mendeley.com/documents/?uuid=9e5b2020-67dc-4fa3-b8d9-81569784a31d"]},{"id":"ITEM-3","itemData":{"DOI":"10.1007/s003380050144","ISBN":"0722-4028","ISSN":"07224028","PMID":"129","abstract":"This study examined the effect of fishing on the density, biomass, species richness and overall struc- ture of the reef fish community at two islands (Sumilon and Apo) in the Philippines from 1983 to 1993. A series of natural fishing experiments over this period involv- ing marine reserves were monitored at each island, where estimates of fishing intensity and selectivity were available. Fishing intensity (15% and 25% of biomass removed per year at Sumilon and Apo, respectively) was high enough to affect total community biomass, but not density, significantly. Species richness was not affected significantly by fishing, except at Sumilon re- serve. The fishery was relatively non-selective with most families/trophic groups caught roughly in pro- portion to their contribution to community biomass. Thus fishing did not alter the relative abundance of the major families/trophic groups significantly, except dur- ing a period of use of explosives and drive nets in the Sumilon reserve. At the level of family/trophic group the community displayed strong resilience of structure. There was little evidence of secondary effects e.g. de- clines in abundance of large predators resulting in measurable increases in abundance of their prey. This resilience of the community to the effects of fishing most likely results from three important community attributes (open nature of the component populations, likely maintenance of upstream recruitment supply and apparent lack of any obvious ‘‘keystone’’ species or families) and one important characteristic of the fishery (relatively non-selective with respect to the components of the community).","author":[{"dropping-particle":"","family":"Russ","given":"G. R.","non-dropping-particle":"","parse-names":false,"suffix":""},{"dropping-particle":"","family":"Alcala","given":"A. C.","non-dropping-particle":"","parse-names":false,"suffix":""}],"container-title":"Coral Reefs","id":"ITEM-3","issue":"4","issued":{"date-parts":[["1998"]]},"page":"383-397","title":"Natural fishing experiments in marine reserves 1983-1993: Community and trophic responses","type":"article-journal","volume":"17"},"uris":["http://www.mendeley.com/documents/?uuid=6be6947b-7b7d-4c3c-a060-e34db5a45c04"]},{"id":"ITEM-4","itemData":{"DOI":"10.1038/35107050","ISBN":"0028-0836","ISSN":"00280836","PMID":"11734851","abstract":"Over 75% of the world marine fisheries catch (over 80 million tonnes per year) is sold on international markets, in contrast to other food commodities (such as rice). At present, only one institution, the Food and Agriculture Organization of the United Nations (FAO) maintains global fisheries statistics. As an intergovernmental organization, however, FAO must generally rely on the statistics provided by member countries, even if it is doubtful that these correspond to reality. Here we show that misreporting by countries with large fisheries, combined with the large and widely fluctuating catch of species such as the Peruvian anchoveta, can cause globally spurious trends. Such trends influence unwise investment decisions by firms in the fishing sector and by banks, and prevent the effective management of international fisheries.","author":[{"dropping-particle":"","family":"Watson","given":"R.","non-dropping-particle":"","parse-names":false,"suffix":""},{"dropping-particle":"","family":"Pauly","given":"D.","non-dropping-particle":"","parse-names":false,"suffix":""}],"container-title":"Nature","id":"ITEM-4","issue":"6863","issued":{"date-parts":[["2001"]]},"page":"534-536","title":"Systematic distortions in world fisheries catch trends","type":"article-journal","volume":"414"},"uris":["http://www.mendeley.com/documents/?uuid=7b384a6f-b7c4-42ab-8960-e949ececf4fb"]},{"id":"ITEM-5","itemData":{"DOI":"10.1016/j.fishres.2006.02.002","ISBN":"0165-7836","ISSN":"01657836","abstract":"Asia is an important region in terms of fish trade supplying nearly 60% of global fish production. The region's coastal fisheries play a critical role in ensuring food security and providing livelihoods, particularly for poorer sections of the community. This paper introduces a regional initiative in which eight Asian countries (Bangladesh, India, Indonesia, Malaysia, the Philippines, Sri Lanka, Thailand and Vietnam) undertook simultaneous, multi-disciplinary assessments of their coastal fisheries. The outputs of this initiative are presented in the next four papers of this volume of Fisheries Research. The assessments have highlighted two disturbing regional trends: coastal fisheries resources are severely depleted, biological and economic overfishing is occurring throughout the region. These are symptoms of the lack of effective management of fishing capacity in the region. This overview paper highlights the urgent need to reduce fishing capacity in the region. Only through such capacity reduction strategies can fish stocks be rebuilt to more productive and sustainable levels so that potential economic and social benefits from fisheries can be realized. Strategies need to be country- and fishery-specific and should focus on the development of effective access and property-rights regimes. For instance, countries need to explicitly allocate rights between small-scale and industrial fisheries, where resources are shared. This will require an understanding of the overlap between the sectors in terms of resource use and also the relative economic and social benefits from each sector. © 2006 Elsevier B.V. All rights reserved.","author":[{"dropping-particle":"","family":"Stobutzki","given":"Ilona C.","non-dropping-particle":"","parse-names":false,"suffix":""},{"dropping-particle":"","family":"Silvestre","given":"Geronimo T.","non-dropping-particle":"","parse-names":false,"suffix":""},{"dropping-particle":"","family":"Garces","given":"Len R.","non-dropping-particle":"","parse-names":false,"suffix":""}],"container-title":"Fisheries Research","id":"ITEM-5","issue":"2-3","issued":{"date-parts":[["2006"]]},"page":"109-118","title":"Key issues in coastal fisheries in South and Southeast Asia, outcomes of a regional initiative","type":"article-journal","volume":"78"},"uris":["http://www.mendeley.com/documents/?uuid=fe9c88a1-7451-486a-b305-6b3def1874a5"]},{"id":"ITEM-6","itemData":{"DOI":"https://doi.org/10.1016/j.marpol.2017.01.006","ISSN":"0308-597X","author":[{"dropping-particle":"","family":"Pauly","given":"Daniel","non-dropping-particle":"","parse-names":false,"suffix":""},{"dropping-particle":"","family":"Zeller","given":"Dirk","non-dropping-particle":"","parse-names":false,"suffix":""}],"container-title":"Marine Policy","id":"ITEM-6","issued":{"date-parts":[["2017"]]},"page":"176-181","title":"Comments on FAOs State of World Fisheries and Aquaculture (SOFIA 2016)","type":"article-journal","volume":"77"},"uris":["http://www.mendeley.com/documents/?uuid=d9bfea30-1c10-4c18-b9cb-131b3eb7cdfe"]},{"id":"ITEM-7","itemData":{"DOI":"10.1098/rstb.2004.1574","ISSN":"0962-8436","PMID":"15713585","abstract":"This contribution, which reviews some broad trends in human history and in the history of fishing, argues that sustainability, however defined, rarely if ever occurred as a result of an explicit policy, but as result of our inability to access a major part of exploited stocks. With the development of industrial fishing, and the resulting invasion of the refuges previously provided by distance and depth, our interactions with fisheries resources have come to resemble the wars of extermination that newly arrived hunters conducted 40,000-50,000 years ago in Australia, and 11,000-13,000 years ago against large terrestrial mammals arrived in North America. These broad trends are documented here through a map of change in fish sizes, which displays characteristic declines, first in the nearshore waters of industrialized countries of the Northern Hemisphere, then spread offshore and to the Southern Hemisphere. This geographical extension met its natural limit in the late 1980s, when the catches from newly accessed stocks ceased to compensate for the collapse in areas accessed earlier, hence leading to a gradual decline of global landing. These trends affect developing countries more than the developed world, which have been able to meet the shortfall by increasing imports from developing countries. These trends, however, together with the rapid growth of farming of carnivorous fishes, which consumes other fishes suited for human consumption, have led to serious food security issues. This promotes urgency to the implementation of the remedies traditionally proposed to alleviate overfishing (reduction of overcapacity, enforcement of conservative total allowable catches, etc.), and to the implementation of non-conventional approaches, notably the re-establishment of the refuges (also known as marine reserves), which made possible the apparent sustainability of pre-industrial fisheries.","author":[{"dropping-particle":"","family":"Pauly","given":"Daniel","non-dropping-particle":"","parse-names":false,"suffix":""},{"dropping-particle":"","family":"Watson","given":"Reg","non-dropping-particle":"","parse-names":false,"suffix":""},{"dropping-particle":"","family":"Alder","given":"Jackie","non-dropping-particle":"","parse-names":false,"suffix":""}],"container-title":"Philosophical transactions of the Royal Society of London. Series B, Biological sciences","id":"ITEM-7","issue":"1453","issued":{"date-parts":[["2005","1","29"]]},"page":"5-12","publisher":"The Royal Society","title":"Global trends in world fisheries: impacts on marine ecosystems and food security.","type":"article-journal","volume":"360"},"uris":["http://www.mendeley.com/documents/?uuid=d4290ff8-c347-3955-8feb-050ac7b0c7b9"]},{"id":"ITEM-8","itemData":{"DOI":"10.1016/J.FISHRES.2009.08.011","ISSN":"0165-7836","abstract":"A reef finfishing pressure risk assessment model was developed to predict the status of reef and lagoon fisheries in terms of the current likelihood for sustainable or unsustainable finfishing for any given rural coastal community and its associated reef area in the Pacific Island countries and territories (PICTs). The prediction model aimed at developing a robust system that allows planners to confidently classify any coastal rural site within PICTs with a minimum and relatively easy-to-obtain dataset as being exposed to four classes of low to high finfishing pressure. This model is a response to limitations on data regarding current resource and user status in PICTs that make it difficult to ascertain fish supply for food security and livelihood of coastal communities. The model is based on the latest reef productivity scenarios developed based on a global review of currently known landing data and ecological footprints, reported likelihood of reduced reef productivity in PICTs due to ecological and human factors, and the use of current finfish catch rates collected as a proxy for fishing pressure. The prediction model was developed on the basis of a regional dataset including 63 study sites in 17 PICTs using linear discriminant analysis. The smallest feasible model with a leave-one-out error rate of 14.3% demands nine input variables that can be easily obtained and require only a minimum survey effort. Statistically significant response of decreasing fish length in six fish families important to artisanal fisheries in PICTs (Acanthuridae, Lethrinidae, Mullidae, Scaridae, Serranidae and Siganidae) to increasing catch rates or increasing fishing pressure proxies was used as an independent external factor to validate our hypothesis and the model developed. The reported catch length for Acanthuridae, Scaridae and Serranidae was statistically significantly different between the four finfishing pressure risk groups defined. Due to the lack of data on the natural status and productivity of the coral reefs in question and their historic use, care should be taken in interpretation of current catch rate figures. Classification of sites at low current finfishing pressure risk may reflect catch rates that are adapted to low stocks, either caused by previous depletion or due to natural unfavorable conditions. At the same time, sites classified as being at potentially high finfishing pressure risk may indeed be subject to current overfishing, but may as well featu…","author":[{"dropping-particle":"","family":"Kronen","given":"M.","non-dropping-particle":"","parse-names":false,"suffix":""},{"dropping-particle":"","family":"Magron","given":"F.","non-dropping-particle":"","parse-names":false,"suffix":""},{"dropping-particle":"","family":"McArdle","given":"B.","non-dropping-particle":"","parse-names":false,"suffix":""},{"dropping-particle":"","family":"Vunisea","given":"A.","non-dropping-particle":"","parse-names":false,"suffix":""}],"container-title":"Fisheries Research","id":"ITEM-8","issue":"1-2","issued":{"date-parts":[["2010","1","5"]]},"page":"1-10","publisher":"Elsevier","title":"Reef finfishing pressure risk model for Pacific Island countries and territories","type":"article-journal","volume":"101"},"uris":["http://www.mendeley.com/documents/?uuid=5ccfd310-5b99-3a46-993c-f051e0214668"]},{"id":"ITEM-9","itemData":{"DOI":"10.1016/J.MARPOL.2007.01.001","ISSN":"0308-597X","abstract":"We assess, based on fisheries and interview data collected on-site, whether Malthusian overfishing is occurring in Pulau Banggi, Sabah. Fisheries resources in Pulau Banggi have been perceived to be declining over the past 20 years, and characteristics of Malthusian overfishing are evident, although not at a magnitude comparable with other more heavily exploited artisanal fisheries in the Philippines. It appears that Pulau Banggi's reef fisheries are at an early stage of Malthusian overfishing, and this is therefore a critical time for addressing and mitigating drivers of overfishing to prevent inevitable and further decline of Pulau Banggi's reef fisheries.","author":[{"dropping-particle":"","family":"Teh","given":"Louise S. L.","non-dropping-particle":"","parse-names":false,"suffix":""},{"dropping-particle":"","family":"Sumaila","given":"U. Rashid","non-dropping-particle":"","parse-names":false,"suffix":""}],"container-title":"Marine Policy","id":"ITEM-9","issue":"4","issued":{"date-parts":[["2007","7","1"]]},"page":"451-457","publisher":"Pergamon","title":"Malthusian overfishing in Pulau Banggi?","type":"article-journal","volume":"31"},"uris":["http://www.mendeley.com/documents/?uuid=384b7932-e40a-38d1-8140-e831c5d1aa32"]}],"mendeley":{"formattedCitation":"(Kronen &lt;i&gt;et al.&lt;/i&gt;, 2010; McManus, 1997; Pauly, 1994; Pauly &lt;i&gt;et al.&lt;/i&gt;, 2005; Pauly &amp; Zeller, 2017; Russ &amp; Alcala, 1998; Stobutzki &lt;i&gt;et al.&lt;/i&gt;, 2006; Teh &amp; Sumaila, 2007; R. Watson &amp; Pauly, 2001)","plainTextFormattedCitation":"(Kronen et al., 2010; McManus, 1997; Pauly, 1994; Pauly et al., 2005; Pauly &amp; Zeller, 2017; Russ &amp; Alcala, 1998; Stobutzki et al., 2006; Teh &amp; Sumaila, 2007; R. Watson &amp; Pauly, 2001)","previouslyFormattedCitation":"(Kronen &lt;i&gt;et al.&lt;/i&gt;, 2010; McManus, 1997; Pauly, 1994; Pauly &lt;i&gt;et al.&lt;/i&gt;, 2005; Pauly &amp; Zeller, 2017; Russ &amp; Alcala, 1998; Stobutzki &lt;i&gt;et al.&lt;/i&gt;, 2006; Teh &amp; Sumaila, 2007; R. Watson &amp; Pauly, 2001)"},"properties":{"noteIndex":0},"schema":"https://github.com/citation-style-language/schema/raw/master/csl-citation.json"}</w:instrText>
      </w:r>
      <w:r w:rsidRPr="0008241C">
        <w:rPr>
          <w:sz w:val="22"/>
          <w:szCs w:val="22"/>
        </w:rPr>
        <w:fldChar w:fldCharType="separate"/>
      </w:r>
      <w:r w:rsidRPr="0008241C">
        <w:rPr>
          <w:noProof/>
          <w:sz w:val="22"/>
          <w:szCs w:val="22"/>
        </w:rPr>
        <w:t xml:space="preserve">(Kronen </w:t>
      </w:r>
      <w:r w:rsidRPr="0008241C">
        <w:rPr>
          <w:i/>
          <w:noProof/>
          <w:sz w:val="22"/>
          <w:szCs w:val="22"/>
        </w:rPr>
        <w:t>et al.</w:t>
      </w:r>
      <w:r w:rsidRPr="0008241C">
        <w:rPr>
          <w:noProof/>
          <w:sz w:val="22"/>
          <w:szCs w:val="22"/>
        </w:rPr>
        <w:t xml:space="preserve">, 2010; McManus, 1997; Pauly, 1994; Pauly </w:t>
      </w:r>
      <w:r w:rsidRPr="0008241C">
        <w:rPr>
          <w:i/>
          <w:noProof/>
          <w:sz w:val="22"/>
          <w:szCs w:val="22"/>
        </w:rPr>
        <w:t>et al.</w:t>
      </w:r>
      <w:r w:rsidRPr="0008241C">
        <w:rPr>
          <w:noProof/>
          <w:sz w:val="22"/>
          <w:szCs w:val="22"/>
        </w:rPr>
        <w:t xml:space="preserve">, 2005; Pauly &amp; Zeller, 2017; Russ &amp; Alcala, 1998; Stobutzki </w:t>
      </w:r>
      <w:r w:rsidRPr="0008241C">
        <w:rPr>
          <w:i/>
          <w:noProof/>
          <w:sz w:val="22"/>
          <w:szCs w:val="22"/>
        </w:rPr>
        <w:t>et al.</w:t>
      </w:r>
      <w:r w:rsidRPr="0008241C">
        <w:rPr>
          <w:noProof/>
          <w:sz w:val="22"/>
          <w:szCs w:val="22"/>
        </w:rPr>
        <w:t>, 2006; Teh &amp; Sumaila, 2007; R. Watson &amp; Pauly, 2001)</w:t>
      </w:r>
      <w:r w:rsidRPr="0008241C">
        <w:rPr>
          <w:sz w:val="22"/>
          <w:szCs w:val="22"/>
        </w:rPr>
        <w:fldChar w:fldCharType="end"/>
      </w:r>
      <w:r w:rsidRPr="0008241C">
        <w:rPr>
          <w:sz w:val="22"/>
          <w:szCs w:val="22"/>
        </w:rPr>
        <w:t xml:space="preserve">. Evidence shows that the level of commercial fishing in the Asia-Pacific region has increased leading to steady declines in fish stocks </w:t>
      </w:r>
      <w:r w:rsidRPr="0008241C">
        <w:rPr>
          <w:sz w:val="22"/>
          <w:szCs w:val="22"/>
        </w:rPr>
        <w:fldChar w:fldCharType="begin" w:fldLock="1"/>
      </w:r>
      <w:r w:rsidRPr="0008241C">
        <w:rPr>
          <w:sz w:val="22"/>
          <w:szCs w:val="22"/>
        </w:rPr>
        <w:instrText>ADDIN CSL_CITATION {"citationItems":[{"id":"ITEM-1","itemData":{"DOI":"10.1016/j.fishres.2010.10.016","ISBN":"0165-7836","ISSN":"01657836","abstract":"According to a recent World Bank report, the intensification of global fishing effort and the ensuing depletion of marine fish stocks causes economic losses of 50. billion US dollars annually. Data deficiencies, however, currently hamper analysis of global fishing effort. We analyzed data from the Food and Agricultural Organization of the United Nations (FAO), the EUROPA fishing fleet registry, and peer-reviewed and other publications, to determine the global trends in fishing effort from 1950 to 2006. Our results show that global fishing effort, expressed as total engine power and the number of fishing days in a year (kilowatt. days), was roughly constant from 1950 to 1970, and then steadily increased up to the present. Europe dominated global fishing effort, followed by Asia. Projecting current trends suggests that Asia will soon surpass Europe. Trawlers contribute a major fraction of global fishing effort, as do vessels greater than 100 gross registered tons. Current estimates of global fishing effort, the number of vessels, and total vessel tonnage are, however, underestimates given the data gaps that we have identified. Our results are useful in the following ways: (1) they may encourage researchers in academia and government to improve global fishing effort databases; (2) they allow deeper global analyses of the impact of fishing on marine ecosystems; (3) they induce caution in accepting current underestimates of economic losses of global fisheries; and (4) they reinforce calls for a reduction in global fishing effort. © 2010 Elsevier B.V.","author":[{"dropping-particle":"","family":"Anticamara","given":"Jonathan A.","non-dropping-particle":"","parse-names":false,"suffix":""},{"dropping-particle":"","family":"Watson","given":"R.","non-dropping-particle":"","parse-names":false,"suffix":""},{"dropping-particle":"","family":"Gelchu","given":"A.","non-dropping-particle":"","parse-names":false,"suffix":""},{"dropping-particle":"","family":"Pauly","given":"D.","non-dropping-particle":"","parse-names":false,"suffix":""}],"container-title":"Fisheries Research","id":"ITEM-1","issue":"1-3","issued":{"date-parts":[["2011"]]},"page":"131-136","publisher":"Elsevier B.V.","title":"Global fishing effort (1950-2010): Trends, gaps, and implications","type":"article-journal","volume":"107"},"uris":["http://www.mendeley.com/documents/?uuid=66246e63-113c-4e5b-a463-ed5af0796e7a"]},{"id":"ITEM-2","itemData":{"DOI":"10.1111/j.1467-2979.2012.00483.x","ISBN":"1467-2979","ISSN":"14672960","PMID":"91615555","abstract":"There is widespread concern and debate about the state of global marine resources and the ecosystems supporting them, notably global fisheries, as catches now generally stagnate or decline. Many fisheries are not assessed by standard stock assessment methods including many in the world's most biodiverse areas. Though simpler methods using widely available catch data are available, these are often discounted largely because data on fishing effort that contributed to the changes in catches are mostly not considered. We analyse spatial and temporal patterns of global fishing effort and its relationship with catch to assess the status of the world's fisheries. The study reveals that fleets now fish all of the world's oceans and have increased in power by an average of 10-fold (25-fold for Asia) since the 1950s. Significantly, for the equivalent fishing power expended, landings from global fisheries are now half what they were a half-century ago, indicating profound changes to supporting marine environments. This study provides another dimension to understand the global status of fisheries.","author":[{"dropping-particle":"","family":"Watson","given":"Reg A.","non-dropping-particle":"","parse-names":false,"suffix":""},{"dropping-particle":"","family":"Cheung","given":"William W.L.","non-dropping-particle":"","parse-names":false,"suffix":""},{"dropping-particle":"","family":"Anticamara","given":"Jonathan A.","non-dropping-particle":"","parse-names":false,"suffix":""},{"dropping-particle":"","family":"Sumaila","given":"Rashid U.","non-dropping-particle":"","parse-names":false,"suffix":""},{"dropping-particle":"","family":"Zeller","given":"Dirk","non-dropping-particle":"","parse-names":false,"suffix":""},{"dropping-particle":"","family":"Pauly","given":"Daniel","non-dropping-particle":"","parse-names":false,"suffix":""}],"container-title":"Fish and Fisheries","id":"ITEM-2","issue":"4","issued":{"date-parts":[["2013"]]},"page":"493-503","title":"Global marine yield halved as fishing intensity redoubles","type":"article-journal","volume":"14"},"uris":["http://www.mendeley.com/documents/?uuid=8a6ad427-3234-4b7c-801a-c1097f1cbcb9"]},{"id":"ITEM-3","itemData":{"DOI":"10.1111/faf.12187","ISSN":"14672960","author":[{"dropping-particle":"","family":"Bell","given":"Justin D","non-dropping-particle":"","parse-names":false,"suffix":""},{"dropping-particle":"","family":"Watson","given":"Reg A","non-dropping-particle":"","parse-names":false,"suffix":""},{"dropping-particle":"","family":"Ye","given":"Yimin","non-dropping-particle":"","parse-names":false,"suffix":""}],"container-title":"Fish and Fisheries","id":"ITEM-3","issue":"3","issued":{"date-parts":[["2017","5"]]},"page":"489-505","publisher":"Wiley/Blackwell (10.1111)","title":"Global fishing capacity and fishing effort from 1950 to 2012","type":"article-journal","volume":"18"},"uris":["http://www.mendeley.com/documents/?uuid=9e3d7157-4975-3fb9-ac72-4743488f2931"]}],"mendeley":{"formattedCitation":"(Anticamara &lt;i&gt;et al.&lt;/i&gt;, 2011; Bell &lt;i&gt;et al.&lt;/i&gt;, 2017; R. A. Watson &lt;i&gt;et al.&lt;/i&gt;, 2013)","plainTextFormattedCitation":"(Anticamara et al., 2011; Bell et al., 2017; R. A. Watson et al., 2013)","previouslyFormattedCitation":"(Anticamara &lt;i&gt;et al.&lt;/i&gt;, 2011; Bell &lt;i&gt;et al.&lt;/i&gt;, 2017; R. A. Watso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nticamara </w:t>
      </w:r>
      <w:r w:rsidRPr="0008241C">
        <w:rPr>
          <w:i/>
          <w:noProof/>
          <w:sz w:val="22"/>
          <w:szCs w:val="22"/>
        </w:rPr>
        <w:t>et al.</w:t>
      </w:r>
      <w:r w:rsidRPr="0008241C">
        <w:rPr>
          <w:noProof/>
          <w:sz w:val="22"/>
          <w:szCs w:val="22"/>
        </w:rPr>
        <w:t xml:space="preserve">, 2011; Bell </w:t>
      </w:r>
      <w:r w:rsidRPr="0008241C">
        <w:rPr>
          <w:i/>
          <w:noProof/>
          <w:sz w:val="22"/>
          <w:szCs w:val="22"/>
        </w:rPr>
        <w:t>et al.</w:t>
      </w:r>
      <w:r w:rsidRPr="0008241C">
        <w:rPr>
          <w:noProof/>
          <w:sz w:val="22"/>
          <w:szCs w:val="22"/>
        </w:rPr>
        <w:t xml:space="preserve">, 2017; R. A. Watso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Local extirpation of a few highly sought after species, such as Groupers (Epinephelinae) (about 20 species at risk of extinction and another 22 species near threatened) and Humphead wrasse (</w:t>
      </w:r>
      <w:r w:rsidRPr="0008241C">
        <w:rPr>
          <w:i/>
          <w:sz w:val="22"/>
          <w:szCs w:val="22"/>
        </w:rPr>
        <w:t>Cheilinus undulatus</w:t>
      </w:r>
      <w:r w:rsidRPr="0008241C">
        <w:rPr>
          <w:sz w:val="22"/>
          <w:szCs w:val="22"/>
        </w:rPr>
        <w:t xml:space="preserve">) has already been observed in the region </w:t>
      </w:r>
      <w:r w:rsidRPr="0008241C">
        <w:rPr>
          <w:sz w:val="22"/>
          <w:szCs w:val="22"/>
        </w:rPr>
        <w:fldChar w:fldCharType="begin" w:fldLock="1"/>
      </w:r>
      <w:r w:rsidRPr="0008241C">
        <w:rPr>
          <w:sz w:val="22"/>
          <w:szCs w:val="22"/>
        </w:rPr>
        <w:instrText>ADDIN CSL_CITATION {"citationItems":[{"id":"ITEM-1","itemData":{"DOI":"10.1023/B:RFBF.0000033122.90679.97","ISSN":"0960-3166","author":[{"dropping-particle":"","family":"Sadovy","given":"Y.","non-dropping-particle":"","parse-names":false,"suffix":""},{"dropping-particle":"","family":"Kulbicki","given":"M.","non-dropping-particle":"","parse-names":false,"suffix":""},{"dropping-particle":"","family":"Labrosse","given":"P.","non-dropping-particle":"","parse-names":false,"suffix":""},{"dropping-particle":"","family":"Letourneur","given":"Y.","non-dropping-particle":"","parse-names":false,"suffix":""},{"dropping-particle":"","family":"Lokani","given":"P.","non-dropping-particle":"","parse-names":false,"suffix":""},{"dropping-particle":"","family":"Donaldson","given":"T.J.","non-dropping-particle":"","parse-names":false,"suffix":""}],"container-title":"Reviews in Fish Biology and Fisheries","id":"ITEM-1","issue":"3","issued":{"date-parts":[["2003"]]},"page":"327-364","publisher":"Kluwer Academic Publishers","title":"The Humphead Wrasse, Cheilinus Undulatus: Synopsis of a Threatened and Poorly Known Giant Coral Reef Fish","type":"article-journal","volume":"13"},"uris":["http://www.mendeley.com/documents/?uuid=43f693d5-eb28-3fcb-bf3d-4c704adf7ae8"]},{"id":"ITEM-2","itemData":{"DOI":"10.1111/j.1467-2979.2005.00186.x","ISSN":"1467-2960","author":[{"dropping-particle":"","family":"Sadovy","given":"Yvonne","non-dropping-particle":"","parse-names":false,"suffix":""}],"container-title":"Fish and Fisheries","id":"ITEM-2","issue":"3","issued":{"date-parts":[["2005","9"]]},"page":"167-185","publisher":"Wiley/Blackwell (10.1111)","title":"Trouble on the reef: the imperative for managing vulnerable and valuable fisheries","type":"article-journal","volume":"6"},"uris":["http://www.mendeley.com/documents/?uuid=d4fc21d5-c586-3822-8ea0-96ad545ade0c"]},{"id":"ITEM-3","itemData":{"DOI":"10.1579/0044-7447-38.2.122","author":[{"dropping-particle":"","family":"Chen","given":"Julia","non-dropping-particle":"","parse-names":false,"suffix":""},{"dropping-particle":"","family":"Ng","given":"Su","non-dropping-particle":"","parse-names":false,"suffix":""}],"container-title":"AMBIO: A Journal of the Human Environment","id":"ITEM-3","issue":"2","issued":{"date-parts":[["2009","3","9"]]},"page":"123-125","publisher":"The Royal Swedish Academy of Sciences","title":"Regulating the Humphead Wrasse (&lt;i&gt;Cheilinus undulatus&lt;/i&gt;) Trade in Sabah, Malaysia","type":"article-journal","volume":"38"},"uris":["http://www.mendeley.com/documents/?uuid=6cee1d85-5b68-308c-95a3-f162294ad981"]},{"id":"ITEM-4","itemData":{"DOI":"10.1111/j.1467-2979.2011.00455.x","ISBN":"1467-2979","ISSN":"14672960","abstract":"Groupers are a valuable fishery resource of reef ecosystems and are among those species most vulnerable to fishing pressure because of life history characteristics including longevity, late sexual maturation and aggregation spawning. Despite their economic importance, few grouper fisheries are regularly monitored or managed at the species level, and many are reported to be undergoing declines. To identify major threats to groupers, the International Union for Conservation of Nature (IUCN) Red List criteria were applied to all 163 species. Red List assessments show that 20 species (12%) risk extinction if current trends continue, and an additional 22 species (13%) are considered to be Near Threatened. The Caribbean Sea, coastal Brazil and Southeast Asia contain a disproportionate number of Threatened species, while numerous poorly documented and Near Threatened species occur in many regions. In all, 30% of all species are considered to be Data Deficient. Given that the major threat is overfishing, accompanied by a general absence and/or poor application of fishery management, the prognosis for restoration and successful conservation of Threatened species is poor. We believe that few refuges remain for recovery and that key biological processes (e.g. spawning aggregations) continue to be compromised by uncontrolled fishing. Mariculture, through hatchery-rearing, increases production of a few species and contributes to satisfying high market demand, but many such operations depend heavily on wild-caught juveniles with resultant growth and recruitment overfishing. Better management of fishing and other conservation efforts are urgently needed, and we provide examples of possible actions and constraints.","author":[{"dropping-particle":"","family":"Sadovy de Mitcheson","given":"Yvonne","non-dropping-particle":"","parse-names":false,"suffix":""},{"dropping-particle":"","family":"Craig","given":"Matthew T.","non-dropping-particle":"","parse-names":false,"suffix":""},{"dropping-particle":"","family":"Bertoncini","given":"Athila A.","non-dropping-particle":"","parse-names":false,"suffix":""},{"dropping-particle":"","family":"Carpenter","given":"Kent E.","non-dropping-particle":"","parse-names":false,"suffix":""},{"dropping-particle":"","family":"Cheung","given":"William W.L.","non-dropping-particle":"","parse-names":false,"suffix":""},{"dropping-particle":"","family":"Choat","given":"John H.","non-dropping-particle":"","parse-names":false,"suffix":""},{"dropping-particle":"","family":"Cornish","given":"Andrew S.","non-dropping-particle":"","parse-names":false,"suffix":""},{"dropping-particle":"","family":"Fennessy","given":"Sean T.","non-dropping-particle":"","parse-names":false,"suffix":""},{"dropping-particle":"","family":"Ferreira","given":"Beatrice P.","non-dropping-particle":"","parse-names":false,"suffix":""},{"dropping-particle":"","family":"Heemstra","given":"Philip C.","non-dropping-particle":"","parse-names":false,"suffix":""},{"dropping-particle":"","family":"Liu","given":"Min","non-dropping-particle":"","parse-names":false,"suffix":""},{"dropping-particle":"","family":"Myers","given":"Robert F.","non-dropping-particle":"","parse-names":false,"suffix":""},{"dropping-particle":"","family":"Pollard","given":"David A.","non-dropping-particle":"","parse-names":false,"suffix":""},{"dropping-particle":"","family":"Rhodes","given":"Kevin L.","non-dropping-particle":"","parse-names":false,"suffix":""},{"dropping-particle":"","family":"Rocha","given":"Luiz A.","non-dropping-particle":"","parse-names":false,"suffix":""},{"dropping-particle":"","family":"Russell","given":"Barry C.","non-dropping-particle":"","parse-names":false,"suffix":""},{"dropping-particle":"","family":"Samoilys","given":"Melita A.","non-dropping-particle":"","parse-names":false,"suffix":""},{"dropping-particle":"","family":"Sanciangco","given":"Jonnell","non-dropping-particle":"","parse-names":false,"suffix":""}],"container-title":"Fish and Fisheries","id":"ITEM-4","issue":"2","issued":{"date-parts":[["2013"]]},"page":"119-136","title":"Fishing groupers towards extinction: A global assessment of threats and extinction risks in a billion dollar fishery","type":"article-journal","volume":"14"},"uris":["http://www.mendeley.com/documents/?uuid=25f18dfa-8302-4823-b880-ebf5cc67c207"]}],"mendeley":{"formattedCitation":"(Chen &amp; Ng, 2009; Sadovy de Mitcheson &lt;i&gt;et al.&lt;/i&gt;, 2013; Y. Sadovy &lt;i&gt;et al.&lt;/i&gt;, 2003; Yvonne Sadovy, 2005)","plainTextFormattedCitation":"(Chen &amp; Ng, 2009; Sadovy de Mitcheson et al., 2013; Y. Sadovy et al., 2003; Yvonne Sadovy, 2005)","previouslyFormattedCitation":"(Chen &amp; Ng, 2009; Sadovy de Mitcheson &lt;i&gt;et al.&lt;/i&gt;, 2013; Y. Sadovy &lt;i&gt;et al.&lt;/i&gt;, 2003; Yvonne Sadovy, 2005)"},"properties":{"noteIndex":0},"schema":"https://github.com/citation-style-language/schema/raw/master/csl-citation.json"}</w:instrText>
      </w:r>
      <w:r w:rsidRPr="0008241C">
        <w:rPr>
          <w:sz w:val="22"/>
          <w:szCs w:val="22"/>
        </w:rPr>
        <w:fldChar w:fldCharType="separate"/>
      </w:r>
      <w:r w:rsidRPr="0008241C">
        <w:rPr>
          <w:noProof/>
          <w:sz w:val="22"/>
          <w:szCs w:val="22"/>
        </w:rPr>
        <w:t xml:space="preserve">(Chen &amp; Ng, 2009; Sadovy de Mitcheson </w:t>
      </w:r>
      <w:r w:rsidRPr="0008241C">
        <w:rPr>
          <w:i/>
          <w:noProof/>
          <w:sz w:val="22"/>
          <w:szCs w:val="22"/>
        </w:rPr>
        <w:t>et al.</w:t>
      </w:r>
      <w:r w:rsidRPr="0008241C">
        <w:rPr>
          <w:noProof/>
          <w:sz w:val="22"/>
          <w:szCs w:val="22"/>
        </w:rPr>
        <w:t xml:space="preserve">, 2013; Y. Sadovy </w:t>
      </w:r>
      <w:r w:rsidRPr="0008241C">
        <w:rPr>
          <w:i/>
          <w:noProof/>
          <w:sz w:val="22"/>
          <w:szCs w:val="22"/>
        </w:rPr>
        <w:t>et al.</w:t>
      </w:r>
      <w:r w:rsidRPr="0008241C">
        <w:rPr>
          <w:noProof/>
          <w:sz w:val="22"/>
          <w:szCs w:val="22"/>
        </w:rPr>
        <w:t>, 2003; Yvonne Sadovy, 2005)</w:t>
      </w:r>
      <w:r w:rsidRPr="0008241C">
        <w:rPr>
          <w:sz w:val="22"/>
          <w:szCs w:val="22"/>
        </w:rPr>
        <w:fldChar w:fldCharType="end"/>
      </w:r>
      <w:r w:rsidRPr="0008241C">
        <w:rPr>
          <w:sz w:val="22"/>
          <w:szCs w:val="22"/>
        </w:rPr>
        <w:t xml:space="preserve">. Similarly, systematic assessments of fisheries and fish densities in some countries within the region </w:t>
      </w:r>
      <w:r w:rsidRPr="0008241C">
        <w:rPr>
          <w:sz w:val="22"/>
          <w:szCs w:val="22"/>
        </w:rPr>
        <w:lastRenderedPageBreak/>
        <w:t xml:space="preserve">have shown severely depleted status </w:t>
      </w:r>
      <w:r w:rsidRPr="0008241C">
        <w:rPr>
          <w:sz w:val="22"/>
          <w:szCs w:val="22"/>
        </w:rPr>
        <w:fldChar w:fldCharType="begin" w:fldLock="1"/>
      </w:r>
      <w:r w:rsidRPr="0008241C">
        <w:rPr>
          <w:sz w:val="22"/>
          <w:szCs w:val="22"/>
        </w:rPr>
        <w:instrText>ADDIN CSL_CITATION {"citationItems":[{"id":"ITEM-1","itemData":{"DOI":"10.1016/J.MARPOL.2007.01.001","ISSN":"0308-597X","abstract":"We assess, based on fisheries and interview data collected on-site, whether Malthusian overfishing is occurring in Pulau Banggi, Sabah. Fisheries resources in Pulau Banggi have been perceived to be declining over the past 20 years, and characteristics of Malthusian overfishing are evident, although not at a magnitude comparable with other more heavily exploited artisanal fisheries in the Philippines. It appears that Pulau Banggi's reef fisheries are at an early stage of Malthusian overfishing, and this is therefore a critical time for addressing and mitigating drivers of overfishing to prevent inevitable and further decline of Pulau Banggi's reef fisheries.","author":[{"dropping-particle":"","family":"Teh","given":"Louise S. L.","non-dropping-particle":"","parse-names":false,"suffix":""},{"dropping-particle":"","family":"Sumaila","given":"U. Rashid","non-dropping-particle":"","parse-names":false,"suffix":""}],"container-title":"Marine Policy","id":"ITEM-1","issue":"4","issued":{"date-parts":[["2007","7","1"]]},"page":"451-457","publisher":"Pergamon","title":"Malthusian overfishing in Pulau Banggi?","type":"article-journal","volume":"31"},"uris":["http://www.mendeley.com/documents/?uuid=384b7932-e40a-38d1-8140-e831c5d1aa32"]},{"id":"ITEM-2","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id":"ITEM-2","issued":{"date-parts":[["2012"]]},"number-of-pages":"139","publisher-place":"Bangkok, Thailand","title":"Regional overview of fisheries and aquaculture in Asia and the Pacific 2012","type":"report"},"uris":["http://www.mendeley.com/documents/?uuid=be1e7c70-f2c9-3ab2-9be7-f92a5eda3696"]},{"id":"ITEM-3","itemData":{"DOI":"10.3389/fmars.2016.00021","ISSN":"2296-7745","abstract":"© 2016 Anticamara and Go.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author":[{"dropping-particle":"","family":"Anticamara","given":"Jonathan A.","non-dropping-particle":"","parse-names":false,"suffix":""},{"dropping-particle":"","family":"Go","given":"Kevin T. B.","non-dropping-particle":"","parse-names":false,"suffix":""}],"container-title":"Frontiers in Marine Science","id":"ITEM-3","issue":"March","issued":{"date-parts":[["2016"]]},"page":"1-10","title":"Spatio-Temporal Declines in Philippine Fisheries and its Implications to Coastal Municipal Fishers' Catch and Income","type":"article-journal","volume":"3"},"uris":["http://www.mendeley.com/documents/?uuid=279b046c-2522-42b4-a4d8-bbb79c6eb190"]},{"id":"ITEM-4","itemData":{"DOI":"10.1007/s10531-015-0938-0","ISSN":"0960-3115","author":[{"dropping-particle":"","family":"Go","given":"Kevin Thomas B.","non-dropping-particle":"","parse-names":false,"suffix":""},{"dropping-particle":"","family":"Anticamara","given":"Jonathan A.","non-dropping-particle":"","parse-names":false,"suffix":""},{"dropping-particle":"","family":"Ramos","given":"Justin Albert J.","non-dropping-particle":"de","parse-names":false,"suffix":""},{"dropping-particle":"","family":"Gabona","given":"Saula F.","non-dropping-particle":"","parse-names":false,"suffix":""},{"dropping-particle":"","family":"Agao","given":"Daizy F.","non-dropping-particle":"","parse-names":false,"suffix":""},{"dropping-particle":"","family":"Hererra","given":"Ebenezer C.","non-dropping-particle":"","parse-names":false,"suffix":""},{"dropping-particle":"","family":"Bitara","given":"Arselene U.","non-dropping-particle":"","parse-names":false,"suffix":""}],"container-title":"Biodiversity and Conservation","id":"ITEM-4","issue":"10","issued":{"date-parts":[["2015","9","4"]]},"page":"2475-2495","publisher":"Springer Netherlands","title":"Species richness and abundance of non-cryptic fish species in the Philippines: a global center of reef fish diversity","type":"article-journal","volume":"24"},"uris":["http://www.mendeley.com/documents/?uuid=fc9e8d62-32a1-35b3-91d8-8399c8fbc7d6"]}],"mendeley":{"formattedCitation":"(Anticamara &amp; Go, 2016; Funge-Smith &lt;i&gt;et al.&lt;/i&gt;, 2012; Go &lt;i&gt;et al.&lt;/i&gt;, 2015; Teh &amp; Sumaila, 2007)","plainTextFormattedCitation":"(Anticamara &amp; Go, 2016; Funge-Smith et al., 2012; Go et al., 2015; Teh &amp; Sumaila, 2007)","previouslyFormattedCitation":"(Anticamara &amp; Go, 2016; Funge-Smith &lt;i&gt;et al.&lt;/i&gt;, 2012; Go &lt;i&gt;et al.&lt;/i&gt;, 2015; Teh &amp; Sumaila,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nticamara &amp; Go, 2016; Funge-Smith </w:t>
      </w:r>
      <w:r w:rsidRPr="0008241C">
        <w:rPr>
          <w:i/>
          <w:noProof/>
          <w:sz w:val="22"/>
          <w:szCs w:val="22"/>
        </w:rPr>
        <w:t>et al.</w:t>
      </w:r>
      <w:r w:rsidRPr="0008241C">
        <w:rPr>
          <w:noProof/>
          <w:sz w:val="22"/>
          <w:szCs w:val="22"/>
        </w:rPr>
        <w:t xml:space="preserve">, 2012; Go </w:t>
      </w:r>
      <w:r w:rsidRPr="0008241C">
        <w:rPr>
          <w:i/>
          <w:noProof/>
          <w:sz w:val="22"/>
          <w:szCs w:val="22"/>
        </w:rPr>
        <w:t>et al.</w:t>
      </w:r>
      <w:r w:rsidRPr="0008241C">
        <w:rPr>
          <w:noProof/>
          <w:sz w:val="22"/>
          <w:szCs w:val="22"/>
        </w:rPr>
        <w:t>, 2015; Teh &amp; Sumaila, 2007)</w:t>
      </w:r>
      <w:r w:rsidRPr="0008241C">
        <w:rPr>
          <w:sz w:val="22"/>
          <w:szCs w:val="22"/>
        </w:rPr>
        <w:fldChar w:fldCharType="end"/>
      </w:r>
      <w:r w:rsidRPr="0008241C">
        <w:rPr>
          <w:sz w:val="22"/>
          <w:szCs w:val="22"/>
        </w:rPr>
        <w:t>.</w:t>
      </w:r>
    </w:p>
    <w:p w14:paraId="34E8DE04" w14:textId="77777777" w:rsidR="00A01204" w:rsidRPr="0008241C" w:rsidRDefault="00A01204" w:rsidP="00A01204">
      <w:pPr>
        <w:rPr>
          <w:sz w:val="22"/>
          <w:szCs w:val="22"/>
        </w:rPr>
      </w:pPr>
    </w:p>
    <w:p w14:paraId="649A0D14" w14:textId="6429FD89" w:rsidR="00A01204" w:rsidRPr="0008241C" w:rsidRDefault="00A01204" w:rsidP="00A01204">
      <w:pPr>
        <w:rPr>
          <w:sz w:val="22"/>
          <w:szCs w:val="22"/>
        </w:rPr>
      </w:pPr>
      <w:r w:rsidRPr="0008241C">
        <w:rPr>
          <w:sz w:val="22"/>
          <w:szCs w:val="22"/>
        </w:rPr>
        <w:t xml:space="preserve">In addition to overfishing, the Asia-Pacific region has also experienced high levels of habitat degradation from destructive fishing </w:t>
      </w:r>
      <w:r w:rsidRPr="0008241C">
        <w:rPr>
          <w:sz w:val="22"/>
          <w:szCs w:val="22"/>
        </w:rPr>
        <w:fldChar w:fldCharType="begin" w:fldLock="1"/>
      </w:r>
      <w:r w:rsidRPr="0008241C">
        <w:rPr>
          <w:sz w:val="22"/>
          <w:szCs w:val="22"/>
        </w:rPr>
        <w:instrText>ADDIN CSL_CITATION {"citationItems":[{"id":"ITEM-1","itemData":{"DOI":"10.1111/j.1939-7445.1989.tb00084.x","ISSN":"08908575","abstract":"Some features of underdevelopment in Third World countries are reviewed with emphasis on their impact on fisheries and fisheries management. Poverty in rural communities is highlighted as the key issue preventing rational management of tropical inshore fisheries and shown to be - along with (misguided) export-oriented development strategies - the root cause for destructive fishing techniques and environmental degradation. Some implications for modelling are outlined.A reorientation of investments towards job creation in fish-erfolk and other rural communities is advocated as the key aspect of any solution of fisheries problems in Third World countries.","author":[{"dropping-particle":"","family":"Pauly","given":"Daniel","non-dropping-particle":"","parse-names":false,"suffix":""},{"dropping-particle":"","family":"Silvestre","given":"Geronimo","non-dropping-particle":"","parse-names":false,"suffix":""},{"dropping-particle":"","family":"Smith","given":"Ian R.","non-dropping-particle":"","parse-names":false,"suffix":""}],"container-title":"Natural Resource Modeling","id":"ITEM-1","issue":"3","issued":{"date-parts":[["1989"]]},"page":"307-329","title":"On Development, Fisheries and Dynamite: a Brief Review of Tropical Fisheries Management","type":"article-journal","volume":"3"},"uris":["http://www.mendeley.com/documents/?uuid=aba9716d-563e-4595-81bd-47e668aa3361"]},{"id":"ITEM-2","itemData":{"DOI":"10.3354/meps11352","ISSN":"0171-8630","author":[{"dropping-particle":"","family":"Bailey","given":"M","non-dropping-particle":"","parse-names":false,"suffix":""},{"dropping-particle":"","family":"Sumaila","given":"UR","non-dropping-particle":"","parse-names":false,"suffix":""}],"container-title":"Marine Ecology Progress Series","id":"ITEM-2","issued":{"date-parts":[["2015","6","18"]]},"page":"195-211","title":"Destructive fishing and fisheries enforcement in eastern Indonesia","type":"article-journal","volume":"530"},"uris":["http://www.mendeley.com/documents/?uuid=9282881e-d54e-334b-a9a0-2ce300082b1b"]}],"mendeley":{"formattedCitation":"(Bailey &amp; Sumaila, 2015; Pauly &lt;i&gt;et al.&lt;/i&gt;, 1989)","plainTextFormattedCitation":"(Bailey &amp; Sumaila, 2015; Pauly et al., 1989)","previouslyFormattedCitation":"(Bailey &amp; Sumaila, 2015; Pauly &lt;i&gt;et al.&lt;/i&gt;, 1989)"},"properties":{"noteIndex":0},"schema":"https://github.com/citation-style-language/schema/raw/master/csl-citation.json"}</w:instrText>
      </w:r>
      <w:r w:rsidRPr="0008241C">
        <w:rPr>
          <w:sz w:val="22"/>
          <w:szCs w:val="22"/>
        </w:rPr>
        <w:fldChar w:fldCharType="separate"/>
      </w:r>
      <w:r w:rsidRPr="0008241C">
        <w:rPr>
          <w:noProof/>
          <w:sz w:val="22"/>
          <w:szCs w:val="22"/>
        </w:rPr>
        <w:t xml:space="preserve">(Bailey &amp; Sumaila, 2015; Pauly </w:t>
      </w:r>
      <w:r w:rsidRPr="0008241C">
        <w:rPr>
          <w:i/>
          <w:noProof/>
          <w:sz w:val="22"/>
          <w:szCs w:val="22"/>
        </w:rPr>
        <w:t>et al.</w:t>
      </w:r>
      <w:r w:rsidRPr="0008241C">
        <w:rPr>
          <w:noProof/>
          <w:sz w:val="22"/>
          <w:szCs w:val="22"/>
        </w:rPr>
        <w:t>, 1989)</w:t>
      </w:r>
      <w:r w:rsidRPr="0008241C">
        <w:rPr>
          <w:sz w:val="22"/>
          <w:szCs w:val="22"/>
        </w:rPr>
        <w:fldChar w:fldCharType="end"/>
      </w:r>
      <w:r w:rsidRPr="0008241C">
        <w:rPr>
          <w:sz w:val="22"/>
          <w:szCs w:val="22"/>
        </w:rPr>
        <w:t>, crown-of-thorns starfish (</w:t>
      </w:r>
      <w:r w:rsidRPr="0008241C">
        <w:rPr>
          <w:i/>
          <w:sz w:val="22"/>
          <w:szCs w:val="22"/>
        </w:rPr>
        <w:t>Acanthaster planci</w:t>
      </w:r>
      <w:r w:rsidRPr="0008241C">
        <w:rPr>
          <w:sz w:val="22"/>
          <w:szCs w:val="22"/>
        </w:rPr>
        <w:t xml:space="preserve">) population explosions </w:t>
      </w:r>
      <w:r w:rsidRPr="0008241C">
        <w:rPr>
          <w:sz w:val="22"/>
          <w:szCs w:val="22"/>
        </w:rPr>
        <w:fldChar w:fldCharType="begin" w:fldLock="1"/>
      </w:r>
      <w:r w:rsidRPr="0008241C">
        <w:rPr>
          <w:sz w:val="22"/>
          <w:szCs w:val="22"/>
        </w:rPr>
        <w:instrText>ADDIN CSL_CITATION {"citationItems":[{"id":"ITEM-1","itemData":{"DOI":"10.1007/BF00298083","ISSN":"0722-4028","author":[{"dropping-particle":"","family":"Hutchings","given":"P. A.","non-dropping-particle":"","parse-names":false,"suffix":""}],"container-title":"Coral Reefs","id":"ITEM-1","issue":"4","issued":{"date-parts":[["1986","5"]]},"page":"239-252","publisher":"Springer-Verlag","title":"Biological destruction of coral reefs","type":"article-journal","volume":"4"},"uris":["http://www.mendeley.com/documents/?uuid=7481e86c-c0aa-3bb9-b947-78397f6ad065"]},{"id":"ITEM-2","itemData":{"DOI":"10.1007/BF00300972","ISSN":"0722-4028","author":[{"dropping-particle":"","family":"Moran","given":"P. J.","non-dropping-particle":"","parse-names":false,"suffix":""},{"dropping-particle":"","family":"Bradbury","given":"R. H.","non-dropping-particle":"","parse-names":false,"suffix":""},{"dropping-particle":"","family":"Reichelt","given":"R. E.","non-dropping-particle":"","parse-names":false,"suffix":""}],"container-title":"Coral Reefs","id":"ITEM-2","issue":"3","issued":{"date-parts":[["1988","12"]]},"page":"125-137","publisher":"Springer-Verlag","title":"Distribution of recent outbreaks of the crown-of-thorns starfish (Acanthaster planci) along the Great Barrier Reef: 1985?1986","type":"article-journal","volume":"7"},"uris":["http://www.mendeley.com/documents/?uuid=4d6b28fe-dbaa-349d-8df7-7821179438b1"]},{"id":"ITEM-3","itemData":{"DOI":"10.1007/BF01787452","ISSN":"0722-4028","author":[{"dropping-particle":"","family":"Lane","given":"D. J. W.","non-dropping-particle":"","parse-names":false,"suffix":""}],"container-title":"Coral Reefs","id":"ITEM-3","issue":"4","issued":{"date-parts":[["1996","11"]]},"page":"209-210","publisher":"Springer-Verlag","title":"A crown-of-thorns outbreak in the eastern Indonesian Archipelago, February 1996","type":"article-journal","volume":"15"},"uris":["http://www.mendeley.com/documents/?uuid=f3f42719-f1c0-3040-90fa-d42c392411cf"]}],"mendeley":{"formattedCitation":"(Hutchings, 1986; Lane, 1996; Moran &lt;i&gt;et al.&lt;/i&gt;, 1988)","plainTextFormattedCitation":"(Hutchings, 1986; Lane, 1996; Moran et al., 1988)","previouslyFormattedCitation":"(Hutchings, 1986; Lane, 1996; Moran &lt;i&gt;et al.&lt;/i&gt;, 1988)"},"properties":{"noteIndex":0},"schema":"https://github.com/citation-style-language/schema/raw/master/csl-citation.json"}</w:instrText>
      </w:r>
      <w:r w:rsidRPr="0008241C">
        <w:rPr>
          <w:sz w:val="22"/>
          <w:szCs w:val="22"/>
        </w:rPr>
        <w:fldChar w:fldCharType="separate"/>
      </w:r>
      <w:r w:rsidRPr="0008241C">
        <w:rPr>
          <w:noProof/>
          <w:sz w:val="22"/>
          <w:szCs w:val="22"/>
        </w:rPr>
        <w:t xml:space="preserve">(Hutchings, 1986; Lane, 1996; Moran </w:t>
      </w:r>
      <w:r w:rsidRPr="0008241C">
        <w:rPr>
          <w:i/>
          <w:noProof/>
          <w:sz w:val="22"/>
          <w:szCs w:val="22"/>
        </w:rPr>
        <w:t>et al.</w:t>
      </w:r>
      <w:r w:rsidRPr="0008241C">
        <w:rPr>
          <w:noProof/>
          <w:sz w:val="22"/>
          <w:szCs w:val="22"/>
        </w:rPr>
        <w:t>, 1988)</w:t>
      </w:r>
      <w:r w:rsidRPr="0008241C">
        <w:rPr>
          <w:sz w:val="22"/>
          <w:szCs w:val="22"/>
        </w:rPr>
        <w:fldChar w:fldCharType="end"/>
      </w:r>
      <w:r w:rsidRPr="0008241C">
        <w:rPr>
          <w:sz w:val="22"/>
          <w:szCs w:val="22"/>
        </w:rPr>
        <w:t xml:space="preserve">, super-typhoons </w:t>
      </w:r>
      <w:r w:rsidRPr="0008241C">
        <w:rPr>
          <w:sz w:val="22"/>
          <w:szCs w:val="22"/>
        </w:rPr>
        <w:fldChar w:fldCharType="begin" w:fldLock="1"/>
      </w:r>
      <w:r w:rsidRPr="0008241C">
        <w:rPr>
          <w:sz w:val="22"/>
          <w:szCs w:val="22"/>
        </w:rPr>
        <w:instrText>ADDIN CSL_CITATION {"citationItems":[{"id":"ITEM-1","itemData":{"DOI":"10.3354/meps11518","ISSN":"0171-8630","author":[{"dropping-particle":"","family":"Gouezo","given":"M.","non-dropping-particle":"","parse-names":false,"suffix":""},{"dropping-particle":"","family":"Golbuu","given":"Y.","non-dropping-particle":"","parse-names":false,"suffix":""},{"dropping-particle":"","family":"Woesik","given":"R.","non-dropping-particle":"van","parse-names":false,"suffix":""},{"dropping-particle":"","family":"Rehm","given":"L.","non-dropping-particle":"","parse-names":false,"suffix":""},{"dropping-particle":"","family":"Koshiba","given":"S.","non-dropping-particle":"","parse-names":false,"suffix":""},{"dropping-particle":"","family":"Doropoulos","given":"C.","non-dropping-particle":"","parse-names":false,"suffix":""}],"container-title":"Marine Ecology Progress Series","id":"ITEM-1","issued":{"date-parts":[["2015","11","26"]]},"page":"73-85","title":"Impact of two sequential super typhoons on coral reef communities in Palau","type":"article-journal","volume":"540"},"uris":["http://www.mendeley.com/documents/?uuid=7a563942-0d7b-3021-8653-0135e61831fe"]},{"id":"ITEM-2","itemData":{"DOI":"10.1007/s00338-015-1259-1","ISSN":"0722-4028","author":[{"dropping-particle":"","family":"Reyes","given":"Michelle","non-dropping-particle":"","parse-names":false,"suffix":""},{"dropping-particle":"","family":"Engel","given":"Max","non-dropping-particle":"","parse-names":false,"suffix":""},{"dropping-particle":"","family":"May","given":"Simon Matthias","non-dropping-particle":"","parse-names":false,"suffix":""},{"dropping-particle":"","family":"Brill","given":"Dominik","non-dropping-particle":"","parse-names":false,"suffix":""},{"dropping-particle":"","family":"Brueckner","given":"Helmut","non-dropping-particle":"","parse-names":false,"suffix":""}],"container-title":"Coral Reefs","id":"ITEM-2","issue":"2","issued":{"date-parts":[["2015","6","17"]]},"page":"419-419","publisher":"Springer Berlin Heidelberg","title":"Life and death after super typhoon Haiyan","type":"article-journal","volume":"34"},"uris":["http://www.mendeley.com/documents/?uuid=7c4e8cd2-eb8a-352d-b67f-0eacbad1aff3"]},{"id":"ITEM-3","itemData":{"DOI":"10.1007/s10113-016-1062-8","ISSN":"1436-3798","author":[{"dropping-particle":"","family":"Anticamara","given":"Jonathan A.","non-dropping-particle":"","parse-names":false,"suffix":""},{"dropping-particle":"","family":"Go","given":"Kevin Thomas B.","non-dropping-particle":"","parse-names":false,"suffix":""}],"container-title":"Regional Environmental Change","id":"ITEM-3","issue":"3","issued":{"date-parts":[["2017","3","13"]]},"page":"703-713","publisher":"Springer Berlin Heidelberg","title":"Impacts of super-typhoon Yolanda on Philippine reefs and communities","type":"article-journal","volume":"17"},"uris":["http://www.mendeley.com/documents/?uuid=c45852f1-7488-3d2c-900e-403898510c14"]}],"mendeley":{"formattedCitation":"(Anticamara &amp; Go, 2017; Gouezo &lt;i&gt;et al.&lt;/i&gt;, 2015; Reyes &lt;i&gt;et al.&lt;/i&gt;, 2015)","plainTextFormattedCitation":"(Anticamara &amp; Go, 2017; Gouezo et al., 2015; Reyes et al., 2015)","previouslyFormattedCitation":"(Anticamara &amp; Go, 2017; Gouezo &lt;i&gt;et al.&lt;/i&gt;, 2015; Reye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nticamara &amp; Go, 2017; Gouezo </w:t>
      </w:r>
      <w:r w:rsidRPr="0008241C">
        <w:rPr>
          <w:i/>
          <w:noProof/>
          <w:sz w:val="22"/>
          <w:szCs w:val="22"/>
        </w:rPr>
        <w:t>et al.</w:t>
      </w:r>
      <w:r w:rsidRPr="0008241C">
        <w:rPr>
          <w:noProof/>
          <w:sz w:val="22"/>
          <w:szCs w:val="22"/>
        </w:rPr>
        <w:t xml:space="preserve">, 2015; Reye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ea-filling of land reclamation </w:t>
      </w:r>
      <w:r w:rsidRPr="0008241C">
        <w:rPr>
          <w:sz w:val="22"/>
          <w:szCs w:val="22"/>
        </w:rPr>
        <w:fldChar w:fldCharType="begin" w:fldLock="1"/>
      </w:r>
      <w:r w:rsidRPr="0008241C">
        <w:rPr>
          <w:sz w:val="22"/>
          <w:szCs w:val="22"/>
        </w:rPr>
        <w:instrText>ADDIN CSL_CITATION {"citationItems":[{"id":"ITEM-1","itemData":{"author":[{"dropping-particle":"","family":"Madin","given":"Elizabeth M P","non-dropping-particle":"","parse-names":false,"suffix":""}],"container-title":"Nature","id":"ITEM-1","issued":{"date-parts":[["2015","8","19"]]},"page":"291","publisher":"Nature Publishing Group, a division of Macmillan Publishers Limited. All Rights Reserved.","title":"Land reclamation: Halt reef destruction in South China Sea","type":"article-journal","volume":"524"},"uris":["http://www.mendeley.com/documents/?uuid=15e6235c-59a0-4123-a262-ccde37e44d91"]}],"mendeley":{"formattedCitation":"(Madin, 2015)","plainTextFormattedCitation":"(Madin, 2015)","previouslyFormattedCitation":"(Madin, 2015)"},"properties":{"noteIndex":0},"schema":"https://github.com/citation-style-language/schema/raw/master/csl-citation.json"}</w:instrText>
      </w:r>
      <w:r w:rsidRPr="0008241C">
        <w:rPr>
          <w:sz w:val="22"/>
          <w:szCs w:val="22"/>
        </w:rPr>
        <w:fldChar w:fldCharType="separate"/>
      </w:r>
      <w:r w:rsidRPr="0008241C">
        <w:rPr>
          <w:noProof/>
          <w:sz w:val="22"/>
          <w:szCs w:val="22"/>
        </w:rPr>
        <w:t>(Madin, 2015)</w:t>
      </w:r>
      <w:r w:rsidRPr="0008241C">
        <w:rPr>
          <w:sz w:val="22"/>
          <w:szCs w:val="22"/>
        </w:rPr>
        <w:fldChar w:fldCharType="end"/>
      </w:r>
      <w:r w:rsidRPr="0008241C">
        <w:rPr>
          <w:sz w:val="22"/>
          <w:szCs w:val="22"/>
        </w:rPr>
        <w:t xml:space="preserve">, pollution </w:t>
      </w:r>
      <w:r w:rsidRPr="0008241C">
        <w:rPr>
          <w:sz w:val="22"/>
          <w:szCs w:val="22"/>
        </w:rPr>
        <w:fldChar w:fldCharType="begin" w:fldLock="1"/>
      </w:r>
      <w:r w:rsidRPr="0008241C">
        <w:rPr>
          <w:sz w:val="22"/>
          <w:szCs w:val="22"/>
        </w:rPr>
        <w:instrText>ADDIN CSL_CITATION {"citationItems":[{"id":"ITEM-1","itemData":{"DOI":"10.1016/J.MARPOLBUL.2009.04.024","ISSN":"0025-326X","abstract":"Against a backdrop of rising sea temperatures and ocean acidification which pose global threats to coral reefs, excess nutrients and turbidity continue to be significant stressors at regional and local scales. Because interventions usually require local data on pollution impacts, we measured ecological responses to sewage discharges in Surin Marine Park, Thailand. Wastewater disposal significantly increased inorganic nutrients and turbidity levels, and this degradation in water quality resulted in substantial ecological shifts in the form of (i) increased macroalgal density and species richness, (ii) lower cover of hard corals, and (iii) significant declines in fish abundance. Thus, the effects of nutrient pollution and turbidity can cascade across several levels of ecological organization to change key properties of the benthos and fish on coral reefs. Maintenance or restoration of ecological reef health requires improved wastewater management and run-off control for reefs to deliver their valuable ecosystems services.","author":[{"dropping-particle":"","family":"Reopanichkul","given":"Pasinee","non-dropping-particle":"","parse-names":false,"suffix":""},{"dropping-particle":"","family":"Schlacher","given":"Thomas A.","non-dropping-particle":"","parse-names":false,"suffix":""},{"dropping-particle":"","family":"Carter","given":"R.W.","non-dropping-particle":"","parse-names":false,"suffix":""},{"dropping-particle":"","family":"Worachananant","given":"Suchai","non-dropping-particle":"","parse-names":false,"suffix":""}],"container-title":"Marine Pollution Bulletin","id":"ITEM-1","issue":"9","issued":{"date-parts":[["2009","9","1"]]},"page":"1356-1362","publisher":"Pergamon","title":"Sewage impacts coral reefs at multiple levels of ecological organization","type":"article-journal","volume":"58"},"uris":["http://www.mendeley.com/documents/?uuid=4eaa0cda-d4d9-3511-b71d-e18206c0861a"]},{"id":"ITEM-2","itemData":{"DOI":"10.1007/s10531-010-9778-0","ISSN":"0960-3115","author":[{"dropping-particle":"","family":"Todd","given":"Peter A.","non-dropping-particle":"","parse-names":false,"suffix":""},{"dropping-particle":"","family":"Ong","given":"Xueyuan","non-dropping-particle":"","parse-names":false,"suffix":""},{"dropping-particle":"","family":"Chou","given":"Loke Ming","non-dropping-particle":"","parse-names":false,"suffix":""}],"container-title":"Biodiversity and Conservation","id":"ITEM-2","issue":"4","issued":{"date-parts":[["2010","4","2"]]},"page":"1063-1082","publisher":"Springer Netherlands","title":"Impacts of pollution on marine life in Southeast Asia","type":"article-journal","volume":"19"},"uris":["http://www.mendeley.com/documents/?uuid=f24c1784-da19-3fc2-91b7-39dce0303c70"]}],"mendeley":{"formattedCitation":"(Reopanichkul &lt;i&gt;et al.&lt;/i&gt;, 2009; Todd &lt;i&gt;et al.&lt;/i&gt;, 2010)","plainTextFormattedCitation":"(Reopanichkul et al., 2009; Todd et al., 2010)","previouslyFormattedCitation":"(Reopanichkul &lt;i&gt;et al.&lt;/i&gt;, 2009; Todd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Reopanichkul </w:t>
      </w:r>
      <w:r w:rsidRPr="0008241C">
        <w:rPr>
          <w:i/>
          <w:noProof/>
          <w:sz w:val="22"/>
          <w:szCs w:val="22"/>
        </w:rPr>
        <w:t>et al.</w:t>
      </w:r>
      <w:r w:rsidRPr="0008241C">
        <w:rPr>
          <w:noProof/>
          <w:sz w:val="22"/>
          <w:szCs w:val="22"/>
        </w:rPr>
        <w:t xml:space="preserve">, 2009; Todd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and climate-change related coral bleaching and erosion events </w:t>
      </w:r>
      <w:r w:rsidRPr="0008241C">
        <w:rPr>
          <w:sz w:val="22"/>
          <w:szCs w:val="22"/>
        </w:rPr>
        <w:fldChar w:fldCharType="begin" w:fldLock="1"/>
      </w:r>
      <w:r w:rsidRPr="0008241C">
        <w:rPr>
          <w:sz w:val="22"/>
          <w:szCs w:val="22"/>
        </w:rPr>
        <w:instrText>ADDIN CSL_CITATION {"citationItems":[{"id":"ITEM-1","itemData":{"DOI":"10.1111/j.1467-2979.2008.00281.x","ISBN":"1467-2960","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author":[{"dropping-particle":"","family":"Munday","given":"P L","non-dropping-particle":"","parse-names":false,"suffix":""},{"dropping-particle":"","family":"Jones","given":"G P","non-dropping-particle":"","parse-names":false,"suffix":""},{"dropping-particle":"","family":"Pratchett","given":"M S","non-dropping-particle":"","parse-names":false,"suffix":""},{"dropping-particle":"","family":"Williams","given":"A J","non-dropping-particle":"","parse-names":false,"suffix":""}],"container-title":"Fish and Fisheries","id":"ITEM-1","issue":"3","issued":{"date-parts":[["2008"]]},"page":"261-285","title":"Climate change and the future for coral reef fishes","type":"article-journal","volume":"9"},"uris":["http://www.mendeley.com/documents/?uuid=53322e46-6e94-49e2-8ce5-20a2fb547e21"]},{"id":"ITEM-2","itemData":{"DOI":"10.1126/science.1165283","ISSN":"1095-9203","PMID":"19119230","abstract":"Reef-building corals are under increasing physiological stress from a changing climate and ocean absorption of increasing atmospheric carbon dioxide. We investigated 328 colonies of massive Porites corals from 69 reefs of the Great Barrier Reef (GBR) in Australia. Their skeletal records show that throughout the GBR, calcification has declined by 14.2% since 1990, predominantly because extension (linear growth) has declined by 13.3%. The data suggest that such a severe and sudden decline in calcification is unprecedented in at least the past 400 years. Calcification increases linearly with increasing large-scale sea surface temperature but responds nonlinearly to annual temperature anomalies. The causes of the decline remain unknown; however, this study suggests that increasing temperature stress and a declining saturation state of seawater aragonite may be diminishing the ability of GBR corals to deposit calcium carbonate.","author":[{"dropping-particle":"","family":"De'ath","given":"Glenn","non-dropping-particle":"","parse-names":false,"suffix":""},{"dropping-particle":"","family":"Lough","given":"Janice M","non-dropping-particle":"","parse-names":false,"suffix":""},{"dropping-particle":"","family":"Fabricius","given":"Katharina E","non-dropping-particle":"","parse-names":false,"suffix":""}],"container-title":"Science (New York, N.Y.)","id":"ITEM-2","issue":"5910","issued":{"date-parts":[["2009","1","2"]]},"page":"116-9","publisher":"American Association for the Advancement of Science","title":"Declining coral calcification on the Great Barrier Reef.","type":"article-journal","volume":"323"},"uris":["http://www.mendeley.com/documents/?uuid=96f1ed27-6dcc-3187-9ca7-5fbd11caf5c1"]},{"id":"ITEM-3","itemData":{"DOI":"10.1126/science.aac7125","ISBN":"9788578110796","ISSN":"0036-8075","PMID":"25246403","abstract":"Coral bleaching events threaten the sustainability of the Great Barrier Reef (GBR). Here we show that bleaching events of the past three decades have been mitigated by induced thermal tolerance of reef-building corals, and this protective mechanism is likely to be lost under near-future climate change scenarios.We show that 75% of past thermal stress events have been characterized by a temperature trajectory that subjects corals to a protective, sub-bleaching stress, before reaching temperatures that cause bleaching. Such conditions confer thermal tolerance, decreasing coral cell mortality and symbiont loss during bleaching by over 50%. We find that near-future increases in local temperature of as little as 0.5°C result in this protective mechanism being lost, which may increase the rate of degradation of the GBR","author":[{"dropping-particle":"","family":"Ainsworth","given":"Tracy D.","non-dropping-particle":"","parse-names":false,"suffix":""},{"dropping-particle":"","family":"Heron","given":"Scott F.","non-dropping-particle":"","parse-names":false,"suffix":""},{"dropping-particle":"","family":"Ortiz","given":"Juan Carlos","non-dropping-particle":"","parse-names":false,"suffix":""},{"dropping-particle":"","family":"Mumby","given":"Peter J.","non-dropping-particle":"","parse-names":false,"suffix":""},{"dropping-particle":"","family":"Grech","given":"Alana","non-dropping-particle":"","parse-names":false,"suffix":""},{"dropping-particle":"","family":"Ogawa","given":"Daisie","non-dropping-particle":"","parse-names":false,"suffix":""},{"dropping-particle":"","family":"Eakin","given":"C. Mark","non-dropping-particle":"","parse-names":false,"suffix":""},{"dropping-particle":"","family":"Leggat","given":"William","non-dropping-particle":"","parse-names":false,"suffix":""}],"container-title":"Science","id":"ITEM-3","issue":"6283","issued":{"date-parts":[["2016","4","15"]]},"page":"338-342","title":"Climate change disables coral bleaching protection on the Great Barrier Reef","type":"article-journal","volume":"352"},"uris":["http://www.mendeley.com/documents/?uuid=a7c3bea6-70cb-4d26-9677-2ed93d8d9c37"]}],"mendeley":{"formattedCitation":"(Ainsworth &lt;i&gt;et al.&lt;/i&gt;, 2016; De’ath &lt;i&gt;et al.&lt;/i&gt;, 2009; Munday &lt;i&gt;et al.&lt;/i&gt;, 2008)","plainTextFormattedCitation":"(Ainsworth et al., 2016; De’ath et al., 2009; Munday et al., 2008)","previouslyFormattedCitation":"(Ainsworth &lt;i&gt;et al.&lt;/i&gt;, 2016; De’ath &lt;i&gt;et al.&lt;/i&gt;, 2009; Munday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Ainsworth </w:t>
      </w:r>
      <w:r w:rsidRPr="0008241C">
        <w:rPr>
          <w:i/>
          <w:noProof/>
          <w:sz w:val="22"/>
          <w:szCs w:val="22"/>
        </w:rPr>
        <w:t>et al.</w:t>
      </w:r>
      <w:r w:rsidRPr="0008241C">
        <w:rPr>
          <w:noProof/>
          <w:sz w:val="22"/>
          <w:szCs w:val="22"/>
        </w:rPr>
        <w:t xml:space="preserve">, 2016; De’ath </w:t>
      </w:r>
      <w:r w:rsidRPr="0008241C">
        <w:rPr>
          <w:i/>
          <w:noProof/>
          <w:sz w:val="22"/>
          <w:szCs w:val="22"/>
        </w:rPr>
        <w:t>et al.</w:t>
      </w:r>
      <w:r w:rsidRPr="0008241C">
        <w:rPr>
          <w:noProof/>
          <w:sz w:val="22"/>
          <w:szCs w:val="22"/>
        </w:rPr>
        <w:t xml:space="preserve">, 2009; Munday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Based on these continuing threats and trends it is projected that at the current level of extraction, most, if not all, of the exploitable fish stocks in the region could be lost by 2048 </w:t>
      </w:r>
      <w:r w:rsidRPr="0008241C">
        <w:rPr>
          <w:sz w:val="22"/>
          <w:szCs w:val="22"/>
        </w:rPr>
        <w:fldChar w:fldCharType="begin" w:fldLock="1"/>
      </w:r>
      <w:r w:rsidRPr="0008241C">
        <w:rPr>
          <w:sz w:val="22"/>
          <w:szCs w:val="22"/>
        </w:rPr>
        <w:instrText>ADDIN CSL_CITATION {"citationItems":[{"id":"ITEM-1","itemData":{"DOI":"10.1126/science.1132294","ISBN":"1095-9203 (Electronic)\\r0036-8075 (Linking)","ISSN":"00368075","PMID":"17082450","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author":[{"dropping-particle":"","family":"Worm","given":"Boris","non-dropping-particle":"","parse-names":false,"suffix":""},{"dropping-particle":"","family":"Barbier","given":"Edward B.","non-dropping-particle":"","parse-names":false,"suffix":""},{"dropping-particle":"","family":"Beaumont","given":"Nicola","non-dropping-particle":"","parse-names":false,"suffix":""},{"dropping-particle":"","family":"Duffy","given":"J. Emmett","non-dropping-particle":"","parse-names":false,"suffix":""},{"dropping-particle":"","family":"Folke","given":"Carl","non-dropping-particle":"","parse-names":false,"suffix":""},{"dropping-particle":"","family":"Halpern","given":"Benjamin S.","non-dropping-particle":"","parse-names":false,"suffix":""},{"dropping-particle":"","family":"Jackson","given":"Jeremy B. C.","non-dropping-particle":"","parse-names":false,"suffix":""},{"dropping-particle":"","family":"Lotze","given":"Heike K.","non-dropping-particle":"","parse-names":false,"suffix":""},{"dropping-particle":"","family":"Micheli","given":"Fiorenza","non-dropping-particle":"","parse-names":false,"suffix":""},{"dropping-particle":"","family":"Palumbi","given":"Stephen R.","non-dropping-particle":"","parse-names":false,"suffix":""},{"dropping-particle":"","family":"Sala","given":"Enric","non-dropping-particle":"","parse-names":false,"suffix":""},{"dropping-particle":"","family":"Selkoe","given":"Kimberley A.","non-dropping-particle":"","parse-names":false,"suffix":""},{"dropping-particle":"","family":"Stachowicz","given":"John J.","non-dropping-particle":"","parse-names":false,"suffix":""},{"dropping-particle":"","family":"Watson","given":"Reg","non-dropping-particle":"","parse-names":false,"suffix":""}],"container-title":"Science","id":"ITEM-1","issue":"5800","issued":{"date-parts":[["2006"]]},"page":"787-790","title":"Impacts of biodiversity loss on ocean ecosystem services","type":"article-journal","volume":"314"},"uris":["http://www.mendeley.com/documents/?uuid=d12364fb-9c1a-4aa4-b7b5-494a715d821e"]},{"id":"ITEM-2","itemData":{"URL":"http://www.guardian.co.uk/books/2008/jul/13/scienceandnature.features","author":[{"dropping-particle":"","family":"Renton","given":"Alex","non-dropping-particle":"","parse-names":false,"suffix":""}],"container-title":"The Observer","id":"ITEM-2","issued":{"date-parts":[["2008","7"]]},"title":"No net gain from empty seas","type":"webpage"},"uris":["http://www.mendeley.com/documents/?uuid=d96487a3-bb3a-3e64-a1de-e1eaeb9ef475"]},{"id":"ITEM-3","itemData":{"DOI":"10.1016/j.tree.2012.07.005","ISBN":"0169-5347","ISSN":"01695347","PMID":"22877983","abstract":"Recently, the global state of marine fisheries and its effects on ecosystems have received much scientific (and public) scrutiny. There is little doubt that global limits to exploitation have been reached and that recovery of depleted stocks must become a cornerstone of fisheries management. Yet, current trends appear to be diverging between well-assessed regions showing stabilization of fish biomass and other regions continuing to decline. This divergence can be explained by improved controls on exploitation rates in several wealthy countries, but low management capacity elsewhere. Here, we identify an urgent need to direct priorities towards 'fisheries-conservation hotspots' of increasing exploitation rates, high biodiversity, and poor management capacity, and conclude that the future of fish depends, at least in part, on redoubling science, co-management and conservation efforts in those regions. © 2012 Elsevier Ltd.","author":[{"dropping-particle":"","family":"Worm","given":"Boris","non-dropping-particle":"","parse-names":false,"suffix":""},{"dropping-particle":"","family":"Branch","given":"Trevor A.","non-dropping-particle":"","parse-names":false,"suffix":""}],"container-title":"Trends in Ecology and Evolution","id":"ITEM-3","issue":"11","issued":{"date-parts":[["2012"]]},"page":"594-599","publisher":"Elsevier Ltd","title":"The future of fish","type":"article-journal","volume":"27"},"uris":["http://www.mendeley.com/documents/?uuid=15ecd3b1-cb29-450f-a704-1c67e81f7ca7"]},{"id":"ITEM-4","itemData":{"DOI":"10.1111/j.1467-2979.2012.00483.x","ISBN":"1467-2979","ISSN":"14672960","PMID":"91615555","abstract":"There is widespread concern and debate about the state of global marine resources and the ecosystems supporting them, notably global fisheries, as catches now generally stagnate or decline. Many fisheries are not assessed by standard stock assessment methods including many in the world's most biodiverse areas. Though simpler methods using widely available catch data are available, these are often discounted largely because data on fishing effort that contributed to the changes in catches are mostly not considered. We analyse spatial and temporal patterns of global fishing effort and its relationship with catch to assess the status of the world's fisheries. The study reveals that fleets now fish all of the world's oceans and have increased in power by an average of 10-fold (25-fold for Asia) since the 1950s. Significantly, for the equivalent fishing power expended, landings from global fisheries are now half what they were a half-century ago, indicating profound changes to supporting marine environments. This study provides another dimension to understand the global status of fisheries.","author":[{"dropping-particle":"","family":"Watson","given":"Reg A.","non-dropping-particle":"","parse-names":false,"suffix":""},{"dropping-particle":"","family":"Cheung","given":"William W.L.","non-dropping-particle":"","parse-names":false,"suffix":""},{"dropping-particle":"","family":"Anticamara","given":"Jonathan A.","non-dropping-particle":"","parse-names":false,"suffix":""},{"dropping-particle":"","family":"Sumaila","given":"Rashid U.","non-dropping-particle":"","parse-names":false,"suffix":""},{"dropping-particle":"","family":"Zeller","given":"Dirk","non-dropping-particle":"","parse-names":false,"suffix":""},{"dropping-particle":"","family":"Pauly","given":"Daniel","non-dropping-particle":"","parse-names":false,"suffix":""}],"container-title":"Fish and Fisheries","id":"ITEM-4","issue":"4","issued":{"date-parts":[["2013"]]},"page":"493-503","title":"Global marine yield halved as fishing intensity redoubles","type":"article-journal","volume":"14"},"uris":["http://www.mendeley.com/documents/?uuid=8a6ad427-3234-4b7c-801a-c1097f1cbcb9"]},{"id":"ITEM-5","itemData":{"DOI":"10.1007/s00338-014-1219-1","ISSN":"0722-4028","author":[{"dropping-particle":"","family":"Zeller","given":"D.","non-dropping-particle":"","parse-names":false,"suffix":""},{"dropping-particle":"","family":"Harper","given":"S.","non-dropping-particle":"","parse-names":false,"suffix":""},{"dropping-particle":"","family":"Zylich","given":"K.","non-dropping-particle":"","parse-names":false,"suffix":""},{"dropping-particle":"","family":"Pauly","given":"D.","non-dropping-particle":"","parse-names":false,"suffix":""}],"container-title":"Coral Reefs","id":"ITEM-5","issue":"1","issued":{"date-parts":[["2015","3","5"]]},"page":"25-39","publisher":"Springer Berlin Heidelberg","title":"Synthesis of underreported small-scale fisheries catch in Pacific island waters","type":"article-journal","volume":"34"},"uris":["http://www.mendeley.com/documents/?uuid=94248bfc-62cd-36e9-a46a-891ec312e2ba"]},{"id":"ITEM-6","itemData":{"DOI":"10.1073/pnas.1604008113","ISSN":"0027-8424","author":[{"dropping-particle":"","family":"Worm","given":"Boris","non-dropping-particle":"","parse-names":false,"suffix":""}],"container-title":"Proceedings of the National Academy of Sciences","id":"ITEM-6","issue":"18","issued":{"date-parts":[["2016"]]},"page":"4895-4897","publisher":"National Academy of Sciences","title":"Averting a global fisheries disaster","type":"article-journal","volume":"113"},"uris":["http://www.mendeley.com/documents/?uuid=192c8831-ec60-42e1-ad6f-0a1656a34216"]}],"mendeley":{"formattedCitation":"(Renton, 2008; R. A. Watson &lt;i&gt;et al.&lt;/i&gt;, 2013; Worm, 2016; Worm &lt;i&gt;et al.&lt;/i&gt;, 2006; Worm &amp; Branch, 2012; Zeller &lt;i&gt;et al.&lt;/i&gt;, 2015)","plainTextFormattedCitation":"(Renton, 2008; R. A. Watson et al., 2013; Worm, 2016; Worm et al., 2006; Worm &amp; Branch, 2012; Zeller et al., 2015)","previouslyFormattedCitation":"(Renton, 2008; R. A. Watson &lt;i&gt;et al.&lt;/i&gt;, 2013; Worm, 2016; Worm &lt;i&gt;et al.&lt;/i&gt;, 2006; Worm &amp; Branch, 2012; Zeller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Renton, 2008; R. A. Watson </w:t>
      </w:r>
      <w:r w:rsidRPr="0008241C">
        <w:rPr>
          <w:i/>
          <w:noProof/>
          <w:sz w:val="22"/>
          <w:szCs w:val="22"/>
        </w:rPr>
        <w:t>et al.</w:t>
      </w:r>
      <w:r w:rsidRPr="0008241C">
        <w:rPr>
          <w:noProof/>
          <w:sz w:val="22"/>
          <w:szCs w:val="22"/>
        </w:rPr>
        <w:t xml:space="preserve">, 2013; Worm, 2016; Worm </w:t>
      </w:r>
      <w:r w:rsidRPr="0008241C">
        <w:rPr>
          <w:i/>
          <w:noProof/>
          <w:sz w:val="22"/>
          <w:szCs w:val="22"/>
        </w:rPr>
        <w:t>et al.</w:t>
      </w:r>
      <w:r w:rsidRPr="0008241C">
        <w:rPr>
          <w:noProof/>
          <w:sz w:val="22"/>
          <w:szCs w:val="22"/>
        </w:rPr>
        <w:t xml:space="preserve">, 2006; Worm &amp; Branch, 2012; Zeller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lthough, the plausibility of losing commercial fisheries by 2048 is widely debated </w:t>
      </w:r>
      <w:r w:rsidRPr="0008241C">
        <w:rPr>
          <w:sz w:val="22"/>
          <w:szCs w:val="22"/>
        </w:rPr>
        <w:fldChar w:fldCharType="begin" w:fldLock="1"/>
      </w:r>
      <w:r w:rsidRPr="0008241C">
        <w:rPr>
          <w:sz w:val="22"/>
          <w:szCs w:val="22"/>
        </w:rPr>
        <w:instrText>ADDIN CSL_CITATION {"citationItems":[{"id":"ITEM-1","itemData":{"DOI":"10.1016/j.marpol.2007.04.001","ISBN":"0308597X","ISSN":"0308597X","abstract":"In a recently published paper, Worm et al. [Impacts of biodiversity loss on ocean ecosystem services. Science 2006;314:787-90.] project \"the global collapse of all taxa currently fished\" by 2048. Using their criteria and data, this paper shows that the number of not-collapsed fisheries actually increased over time to a plateau of about 5600 in 1985-2003. Furthermore, if trends are projected into the future, more than half of the world's fisheries would always be in a recovered state. © 2007 Elsevier Ltd. All rights reserved.","author":[{"dropping-particle":"","family":"Branch","given":"Trevor A.","non-dropping-particle":"","parse-names":false,"suffix":""}],"container-title":"Marine Policy","id":"ITEM-1","issue":"1","issued":{"date-parts":[["2008"]]},"page":"38-39","title":"Not all fisheries will be collapsed in 2048","type":"article-journal","volume":"32"},"uris":["http://www.mendeley.com/documents/?uuid=47340ad2-2fef-4805-9efb-fda81eb53a0a"]},{"id":"ITEM-2","itemData":{"DOI":"10.1007/s10021-007-9100-5","ISBN":"1432-9840","ISSN":"14329840","PMID":"853","abstract":"A series of recent high-profile papers in Science and Nature have led readers to believe that most fish- eries worldwide are overexploited and that current fisheries management practices have universally failed. In reality, current fisheries management is working well to achieve the legislated objective of MSY in some countries but is failing in others. Here, I present three interpretations about the status of fisheries management that are widely accepted and for each consider an alternative interpretation of the data. I propose that, rather than abandoning current approaches to fisheries management, we should expand the use of the management tools used in fisheries that currently achieve biological and economic sustainability.","author":[{"dropping-particle":"","family":"Hilborn","given":"Ray","non-dropping-particle":"","parse-names":false,"suffix":""}],"container-title":"Ecosystems","id":"ITEM-2","issue":"8","issued":{"date-parts":[["2007"]]},"page":"1362-1369","title":"Reinterpreting the state of fisheries and their management","type":"article-journal","volume":"10"},"uris":["http://www.mendeley.com/documents/?uuid=45733553-495d-4292-bfd5-50c822b962eb"]},{"id":"ITEM-3","itemData":{"author":[{"dropping-particle":"","family":"Hilborn","given":"Ray","non-dropping-particle":"","parse-names":false,"suffix":""}],"container-title":"The Science Chronicles","id":"ITEM-3","issued":{"date-parts":[["2010"]]},"title":"Apocalypse Forestalled: Why All the World’s Fisheries Aren’t Collapsing","type":"article-journal"},"uris":["http://www.mendeley.com/documents/?uuid=1830b21a-6c2f-36d3-9bb4-8950c16e4489"]}],"mendeley":{"formattedCitation":"(Branch, 2008; Hilborn, 2007, 2010)","plainTextFormattedCitation":"(Branch, 2008; Hilborn, 2007, 2010)","previouslyFormattedCitation":"(Branch, 2008; Hilborn, 2007, 2010)"},"properties":{"noteIndex":0},"schema":"https://github.com/citation-style-language/schema/raw/master/csl-citation.json"}</w:instrText>
      </w:r>
      <w:r w:rsidRPr="0008241C">
        <w:rPr>
          <w:sz w:val="22"/>
          <w:szCs w:val="22"/>
        </w:rPr>
        <w:fldChar w:fldCharType="separate"/>
      </w:r>
      <w:r w:rsidRPr="0008241C">
        <w:rPr>
          <w:noProof/>
          <w:sz w:val="22"/>
          <w:szCs w:val="22"/>
        </w:rPr>
        <w:t>(Branch, 2008; Hilborn, 2007, 2010)</w:t>
      </w:r>
      <w:r w:rsidRPr="0008241C">
        <w:rPr>
          <w:sz w:val="22"/>
          <w:szCs w:val="22"/>
        </w:rPr>
        <w:fldChar w:fldCharType="end"/>
      </w:r>
      <w:r w:rsidRPr="0008241C">
        <w:rPr>
          <w:sz w:val="22"/>
          <w:szCs w:val="22"/>
        </w:rPr>
        <w:t xml:space="preserve">, the overall scenario of fisheries in the Asia-Pacific region, especially in the South East Asia and South Asia </w:t>
      </w:r>
      <w:r w:rsidR="00C01691">
        <w:rPr>
          <w:sz w:val="22"/>
          <w:szCs w:val="22"/>
        </w:rPr>
        <w:t>subregion</w:t>
      </w:r>
      <w:r w:rsidRPr="0008241C">
        <w:rPr>
          <w:sz w:val="22"/>
          <w:szCs w:val="22"/>
        </w:rPr>
        <w:t>s is bleak due to cumulative effects of (a) illegal, unreported, and unregulated fishery; (b) use of big nets and trawlers, (c) damming of rivers, (d) use of explosives such as dynamites, (e) climate change induced ocean warming and acidification, and (f) coastal pollution .</w:t>
      </w:r>
      <w:r w:rsidRPr="0008241C">
        <w:rPr>
          <w:sz w:val="22"/>
          <w:szCs w:val="22"/>
        </w:rPr>
        <w:fldChar w:fldCharType="begin" w:fldLock="1"/>
      </w:r>
      <w:r w:rsidRPr="0008241C">
        <w:rPr>
          <w:sz w:val="22"/>
          <w:szCs w:val="22"/>
        </w:rPr>
        <w:instrText>ADDIN CSL_CITATION {"citationItems":[{"id":"ITEM-1","itemData":{"DOI":"10.1007/s13280-016-0819-0","ISSN":"0044-7447","PMID":"27663231","abstract":"Governance of South China Sea (SCS) fisheries remains weak despite acknowledgement of their widespread overexploitation for the past few decades. This review incorporates unreported fish catches to provide an improved baseline of the current status and societal contribution of SCS marine fisheries, so that the socio-economic and ecological consequences of continued fisheries unsustainability may be understood. Potential fisheries contribution to food and livelihoods include 11–17 million t in fisheries catch and USD 12–22 × 109 in fisheries landed value annually in the 2000s, and close to 3 million jobs. However, overfishing has resulted in biodiversity and habitat loss, and altered ecosystem trophic structures to a ‘fished down’ state. The present situation reiterates the urgency for fisheries policies that simultaneously address multiple political, social, economic, and biological dimensions at regional, national, and local scales. Importantly, improved cooperation between SCS nations, particularly in overcoming territorial disputes, is essential for effective regional fisheries governance.","author":[{"dropping-particle":"","family":"Teh","given":"Louise S. L.","non-dropping-particle":"","parse-names":false,"suffix":""},{"dropping-particle":"","family":"Witter","given":"Allison","non-dropping-particle":"","parse-names":false,"suffix":""},{"dropping-particle":"","family":"Cheung","given":"William W. L.","non-dropping-particle":"","parse-names":false,"suffix":""},{"dropping-particle":"","family":"Sumaila","given":"U. Rashid","non-dropping-particle":"","parse-names":false,"suffix":""},{"dropping-particle":"","family":"Yin","given":"Xueying","non-dropping-particle":"","parse-names":false,"suffix":""}],"container-title":"Ambio","id":"ITEM-1","issue":"1","issued":{"date-parts":[["2017"]]},"page":"57-72","publisher":"Springer Netherlands","title":"What is at stake? Status and threats to South China Sea marine fisheries","type":"article-journal","volume":"46"},"uris":["http://www.mendeley.com/documents/?uuid=6ba44c5a-11c5-490b-af7e-9ac82069506b"]},{"id":"ITEM-2","itemData":{"DOI":"10.1016/J.DSR2.2014.10.027","ISSN":"0967-0645","abstract":"Assessment of the current status of marine ecosystems is necessary for the sustainable utilization of ecosystem services through fisheries and other human activities under changing environmental conditions. Understanding of historical changes in marine ecosystems can help us to assess their current status. In this study, we analyzed Japanese commercial fishery catch data and scientific survey data of the diet of northern fur seal (Callorhinus ursinus, NFS) to investigate potential long-term ecosystem changes in the western North Pacific Ocean off northeastern Japan over the past 60 years. Total commercial catches experienced peaks around 1960 and during the 1980s, decreasing to low levels around 1970 and after 1990. Catches were substantively impacted by the Tohoku earthquake and tsunami in 2011. Species composition of the commercial catch changed over time, resulting in changes in the mean trophic level (MTL) of the catches. Trends in observed commercial catches were affected by many factors, including species population fluctuations potentially related to large-scale environmental shifts, migration and distribution patterns of species related to local oceanography, changes in fishing technology, and the introduction of fishery management frameworks. The composition of NFS diet also changed over time: although overall changes were small, MTL derived from NFS stomach contents declined from the early 1970s to the late 1980s. This fall in the MTL of the diet of NFS is suggestive of a shift in pelagic fish fauna from a “mackerel-dominant regime” to a “sardine-dominant regime”. Inconsistencies between changes in species composition and MTLs of the commercial catch and NFS diet resulted from differences in commercial fishing targeting and NFS foraging behavior strategies. Although commercial catch is a valuable source of information for investigating historical changes in fisheries, biological resources, and ecosystems, catch data should be interpreted carefully and other relevant information available should also be considered.","author":[{"dropping-particle":"","family":"Yonezaki","given":"Shiroh","non-dropping-particle":"","parse-names":false,"suffix":""},{"dropping-particle":"","family":"Kiyota","given":"Masashi","non-dropping-particle":"","parse-names":false,"suffix":""},{"dropping-particle":"","family":"Okamura","given":"Hiroshi","non-dropping-particle":"","parse-names":false,"suffix":""}],"container-title":"Deep Sea Research Part II: Topical Studies in Oceanography","id":"ITEM-2","issued":{"date-parts":[["2015","3","1"]]},"page":"91-101","publisher":"Pergamon","title":"Long-term ecosystem change in the western North Pacific inferred from commercial fisheries and top predator diet","type":"article-journal","volume":"113"},"uris":["http://www.mendeley.com/documents/?uuid=a1c39989-9c20-306a-840c-19e23440b665"]},{"id":"ITEM-3","itemData":{"DOI":"10.23849/npafcb6/279.296","abstract":"We analyzed the 1976–2014 time series of in-river Japanese pink salmon catch from 22 stocks along the Sea of Okhotsk coast to identify regional variability in abundance and to examine the eff ects of sea surface temperature (SST) on regional variability. Residuals from regressions of catch between parental and off spring generations for the 22 stocks were integrated into fi ve regional groups by principal components analysis. Each of the principal components was associated with coastal SSTs, particularly during early ocean residency of juveniles and/or adult spawning migrations. Negative SST anomalies in spring have increased abruptly during summer since the mid-2000s, which is probably related to the decrease in pink salmon survival in recent years. The catch period decreased in all regions during the study, accompanied by an earlier peak in some regions. Catch diversity in southern stocks was negatively correlated with mean coastal SSTs during April–September. Although the loss of diversity was possibly associated with the recently higher SSTs, we could not deny that artifi cial hatchery selection for early migrants, which has occurred for more than a decade, may have signifi cantly altered migration timing.","author":[{"dropping-particle":"","family":"Saito","given":"Toshihiko","non-dropping-particle":"","parse-names":false,"suffix":""},{"dropping-particle":"","family":"Hirabayashi","given":"Yukihiro","non-dropping-particle":"","parse-names":false,"suffix":""},{"dropping-particle":"","family":"Suzuki","given":"Kengo","non-dropping-particle":"","parse-names":false,"suffix":""},{"dropping-particle":"","family":"Watanabe","given":"Kyuji","non-dropping-particle":"","parse-names":false,"suffix":""},{"dropping-particle":"","family":"Saito","given":"Hiromi","non-dropping-particle":"","parse-names":false,"suffix":""}],"container-title":"North Pacific Anadromous Fish Commission Bulletin","id":"ITEM-3","issue":"6","issued":{"date-parts":[["2016"]]},"page":"279-296","title":"Recent Decline of Pink Salmon (Oncorhynchus gorbuscha) Abundance in Japan","type":"article-journal"},"uris":["http://www.mendeley.com/documents/?uuid=4ade6814-5a38-4e7d-8486-5357bfe39d19"]},{"id":"ITEM-4","itemData":{"abstract":"Asari clam is one of the most important fishery resources in Japan. The clam has been utilized as not only a food but also a recreational harvestable species. Main habitat of the asari extends from tidal area to shallow subtidal area of sandy soft bottom. Asari is harvested by hand raking or short-handled basket raking in tidal areas and long-handled basket raking, dredging, helmet diving in subtidal areas. Major areas of asari harvest are Tokyo Bay, Mikawa Bay, Ise Bay, Suo Nada and Ariake Bay. Annual harvest of the asari in the major areas, however, decreased largely after late 1980s except Mikawa Bay. Stock decline of natural asari is remarkable and seriously problematic for coastal fisheries in Japan. Along with application of the various countermeasures intended to restore the natural stocks of asari, a number of factors have been discussed to be responsible for the asari decline. Some of these are decrease of suitable habitat areas, deterioration of water and substrate quality, erosion of the clams by strong wave disturbance, new predators and parasites, oligotrophication, and excess harvesting. We still have not determined significant factors responsible for the asari decline in Japan. In the discussed factors, we compared the effect of five factors; blue tide, river flood, strong wave disturbance, infection of sea spider, and hypoxia on clam larvae, based on the studies in Tokyo Bay. The impacts (mortalities) of the factors for the total asari stock by the blue tide in Sanbanze in 2008, the river flood in Sanbanze in 2007, winter wave mortality in the three areas in 2009–2010, and infection of sea spider in Kisarazu in 2009 were calculated to be 0.16</w:instrText>
      </w:r>
      <w:r w:rsidRPr="0008241C">
        <w:rPr>
          <w:rFonts w:ascii="MS Mincho" w:eastAsia="MS Mincho" w:hAnsi="MS Mincho" w:cs="MS Mincho" w:hint="eastAsia"/>
          <w:sz w:val="22"/>
          <w:szCs w:val="22"/>
        </w:rPr>
        <w:instrText>，</w:instrText>
      </w:r>
      <w:r w:rsidRPr="0008241C">
        <w:rPr>
          <w:sz w:val="22"/>
          <w:szCs w:val="22"/>
        </w:rPr>
        <w:instrText>0.07</w:instrText>
      </w:r>
      <w:r w:rsidRPr="0008241C">
        <w:rPr>
          <w:rFonts w:ascii="MS Mincho" w:eastAsia="MS Mincho" w:hAnsi="MS Mincho" w:cs="MS Mincho" w:hint="eastAsia"/>
          <w:sz w:val="22"/>
          <w:szCs w:val="22"/>
        </w:rPr>
        <w:instrText>，</w:instrText>
      </w:r>
      <w:r w:rsidRPr="0008241C">
        <w:rPr>
          <w:sz w:val="22"/>
          <w:szCs w:val="22"/>
        </w:rPr>
        <w:instrText>0.95</w:instrText>
      </w:r>
      <w:r w:rsidRPr="0008241C">
        <w:rPr>
          <w:rFonts w:ascii="MS Mincho" w:eastAsia="MS Mincho" w:hAnsi="MS Mincho" w:cs="MS Mincho" w:hint="eastAsia"/>
          <w:sz w:val="22"/>
          <w:szCs w:val="22"/>
        </w:rPr>
        <w:instrText>，</w:instrText>
      </w:r>
      <w:r w:rsidRPr="0008241C">
        <w:rPr>
          <w:sz w:val="22"/>
          <w:szCs w:val="22"/>
        </w:rPr>
        <w:instrText>0.30, respectively. Among these factors, winter wave mortality showed the most significant effect on the asari stock in Tokyo Bay. Comparing the properties of the estimated factors, the factors that affected wider areas and longer period with higher mortality were supposed to give severer impact for the asari stock. In order to take effective countermeasures for the decline of asari stock in Japan, further assessment of the impact of the suspected factors is required to be progressed.","author":[{"dropping-particle":"","family":"Toba","given":"Mitsuharu","non-dropping-particle":"","parse-names":false,"suffix":""},{"dropping-particle":"","family":"Kobayashi","given":"Yutaka","non-dropping-particle":"","parse-names":false,"suffix":""},{"dropping-particle":"","family":"Kakino","given":"Jun","non-dropping-particle":"","parse-names":false,"suffix":""},{"dropping-particle":"","family":"Yamakaw","given":"Hiroshi","non-dropping-particle":"","parse-names":false,"suffix":""},{"dropping-particle":"","family":"Ishii","given":"Ryo","non-dropping-particle":"","parse-names":false,"suffix":""},{"dropping-particle":"","family":"Okamoto","given":"Ryu","non-dropping-particle":"","parse-names":false,"suffix":""}],"container-title":"Bulletin of Japan Fisheries Research and Education Agency","id":"ITEM-4","issued":{"date-parts":[["2016"]]},"page":"9-21","title":"Stocks and fisheries of asari in Japan","type":"article-journal","volume":"42"},"uris":["http://www.mendeley.com/documents/?uuid=a63d3733-cafd-4c88-beed-72cff6721a1f"]}],"mendeley":{"formattedCitation":"(Saito &lt;i&gt;et al.&lt;/i&gt;, 2016; Teh &lt;i&gt;et al.&lt;/i&gt;, 2017; Toba &lt;i&gt;et al.&lt;/i&gt;, 2016; Yonezaki &lt;i&gt;et al.&lt;/i&gt;, 2015)","plainTextFormattedCitation":"(Saito et al., 2016; Teh et al., 2017; Toba et al., 2016; Yonezaki et al., 2015)","previouslyFormattedCitation":"(Saito &lt;i&gt;et al.&lt;/i&gt;, 2016; Teh &lt;i&gt;et al.&lt;/i&gt;, 2017; Toba &lt;i&gt;et al.&lt;/i&gt;, 2016; Yonezak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Saito </w:t>
      </w:r>
      <w:r w:rsidRPr="0008241C">
        <w:rPr>
          <w:i/>
          <w:noProof/>
          <w:sz w:val="22"/>
          <w:szCs w:val="22"/>
        </w:rPr>
        <w:t>et al.</w:t>
      </w:r>
      <w:r w:rsidRPr="0008241C">
        <w:rPr>
          <w:noProof/>
          <w:sz w:val="22"/>
          <w:szCs w:val="22"/>
        </w:rPr>
        <w:t xml:space="preserve">, 2016; Teh </w:t>
      </w:r>
      <w:r w:rsidRPr="0008241C">
        <w:rPr>
          <w:i/>
          <w:noProof/>
          <w:sz w:val="22"/>
          <w:szCs w:val="22"/>
        </w:rPr>
        <w:t>et al.</w:t>
      </w:r>
      <w:r w:rsidRPr="0008241C">
        <w:rPr>
          <w:noProof/>
          <w:sz w:val="22"/>
          <w:szCs w:val="22"/>
        </w:rPr>
        <w:t xml:space="preserve">, 2017; Toba </w:t>
      </w:r>
      <w:r w:rsidRPr="0008241C">
        <w:rPr>
          <w:i/>
          <w:noProof/>
          <w:sz w:val="22"/>
          <w:szCs w:val="22"/>
        </w:rPr>
        <w:t>et al.</w:t>
      </w:r>
      <w:r w:rsidRPr="0008241C">
        <w:rPr>
          <w:noProof/>
          <w:sz w:val="22"/>
          <w:szCs w:val="22"/>
        </w:rPr>
        <w:t xml:space="preserve">, 2016; Yonezak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It should also be considered that even after management interventions are put in place, recovery of depleted stocks may take a significant period of time. </w:t>
      </w:r>
      <w:r w:rsidRPr="0008241C">
        <w:rPr>
          <w:sz w:val="22"/>
          <w:szCs w:val="22"/>
        </w:rPr>
        <w:fldChar w:fldCharType="begin" w:fldLock="1"/>
      </w:r>
      <w:r w:rsidRPr="0008241C">
        <w:rPr>
          <w:sz w:val="22"/>
          <w:szCs w:val="22"/>
        </w:rPr>
        <w:instrText>ADDIN CSL_CITATION {"citationItems":[{"id":"ITEM-1","itemData":{"DOI":"10.1126/science.1059199","ISBN":"00368075","ISSN":"0036-8075","PMID":"11474098","abstract":"Ecological extinction caused by overfishing precedes all other pervasive human disturbance to coastal ecosystems, including pollution, degradation of water quality, and anthropogenic climate change. Historical abundances of large consumer species were fantastically large in comparison with recent observations. Paleoecological, archaeological, and historical data show that time lags of decades to centuries occurred between the onset of overfishing and consequent changes in ecological communities, because unfished species of similar trophic level assumed the ecological roles of overfished species until they too were overfished or died of epidemic diseases related to overcrowding. Retrospective data not only help to clarify underlying causes and rates of ecological change, but they also demonstrate achievable goals for restoration and management of coastal ecosystems that could not even be contemplated based on the limited perspective of recent observations alone.","author":[{"dropping-particle":"","family":"Jackson","given":"Jeremy B. C.","non-dropping-particle":"","parse-names":false,"suffix":""},{"dropping-particle":"","family":"Kirby","given":"Michael X.","non-dropping-particle":"","parse-names":false,"suffix":""},{"dropping-particle":"","family":"Berger","given":"Wolfgang H.","non-dropping-particle":"","parse-names":false,"suffix":""},{"dropping-particle":"","family":"Bjorndal","given":"Karen A.","non-dropping-particle":"","parse-names":false,"suffix":""},{"dropping-particle":"","family":"Botsford","given":"Louis W.","non-dropping-particle":"","parse-names":false,"suffix":""},{"dropping-particle":"","family":"Bourque","given":"Bruce J.","non-dropping-particle":"","parse-names":false,"suffix":""},{"dropping-particle":"","family":"Bradbury","given":"Roger H.","non-dropping-particle":"","parse-names":false,"suffix":""},{"dropping-particle":"","family":"Cooke","given":"Richard","non-dropping-particle":"","parse-names":false,"suffix":""},{"dropping-particle":"","family":"Erlandson","given":"Jon","non-dropping-particle":"","parse-names":false,"suffix":""},{"dropping-particle":"","family":"Estes","given":"James A.","non-dropping-particle":"","parse-names":false,"suffix":""},{"dropping-particle":"","family":"Hughes","given":"Terence P.","non-dropping-particle":"","parse-names":false,"suffix":""},{"dropping-particle":"","family":"Kidwell","given":"Susan","non-dropping-particle":"","parse-names":false,"suffix":""},{"dropping-particle":"","family":"Lange","given":"Carina B.","non-dropping-particle":"","parse-names":false,"suffix":""},{"dropping-particle":"","family":"Lenihan","given":"Hunter S.","non-dropping-particle":"","parse-names":false,"suffix":""},{"dropping-particle":"","family":"Pandolfi","given":"John M.","non-dropping-particle":"","parse-names":false,"suffix":""},{"dropping-particle":"","family":"Peterson","given":"Charles H.","non-dropping-particle":"","parse-names":false,"suffix":""},{"dropping-particle":"","family":"Steneck","given":"Robert S.","non-dropping-particle":"","parse-names":false,"suffix":""},{"dropping-particle":"","family":"Tegner","given":"Mia J.","non-dropping-particle":"","parse-names":false,"suffix":""},{"dropping-particle":"","family":"Warner","given":"Robert R.","non-dropping-particle":"","parse-names":false,"suffix":""}],"container-title":"Science","id":"ITEM-1","issue":"5530","issued":{"date-parts":[["2001"]]},"page":"629-637","title":"Historical Overfishing and the Recent Collapse of Coastal Ecosystems","type":"article-journal","volume":"293"},"uris":["http://www.mendeley.com/documents/?uuid=dd4fe492-c90e-4b7f-8680-4d7e2bd1cbe0"]},{"id":"ITEM-2","itemData":{"ISBN":"9781597261029","PMID":"1425","abstract":"Recreation of the abundance of marine life in the 11th to 15th centuries linking them to the collapse of fisheries of our days. Presents the thesis that the assault on marine life began much earlier than we thought, already in the 11th century.","author":[{"dropping-particle":"","family":"Roberts","given":"Callum","non-dropping-particle":"","parse-names":false,"suffix":""}],"container-title":"Island Press","id":"ITEM-2","issue":"December","issued":{"date-parts":[["2007"]]},"number-of-pages":"238","publisher":"Island Press/Shearwater Books","publisher-place":"Washington, DC","title":"The Unnatural History of the Sea","type":"book"},"uris":["http://www.mendeley.com/documents/?uuid=3c1c843a-c736-3bc7-9e0a-fc0fb3c4abe3"]}],"mendeley":{"formattedCitation":"(J. B. C. Jackson &lt;i&gt;et al.&lt;/i&gt;, 2001; Roberts, 2007)","plainTextFormattedCitation":"(J. B. C. Jackson et al., 2001; Roberts, 2007)","previouslyFormattedCitation":"(J. B. C. Jackson &lt;i&gt;et al.&lt;/i&gt;, 2001; Roberts, 2007)"},"properties":{"noteIndex":0},"schema":"https://github.com/citation-style-language/schema/raw/master/csl-citation.json"}</w:instrText>
      </w:r>
      <w:r w:rsidRPr="0008241C">
        <w:rPr>
          <w:sz w:val="22"/>
          <w:szCs w:val="22"/>
        </w:rPr>
        <w:fldChar w:fldCharType="separate"/>
      </w:r>
      <w:r w:rsidRPr="0008241C">
        <w:rPr>
          <w:noProof/>
          <w:sz w:val="22"/>
          <w:szCs w:val="22"/>
        </w:rPr>
        <w:t xml:space="preserve">(J. B. C. Jackson </w:t>
      </w:r>
      <w:r w:rsidRPr="0008241C">
        <w:rPr>
          <w:i/>
          <w:noProof/>
          <w:sz w:val="22"/>
          <w:szCs w:val="22"/>
        </w:rPr>
        <w:t>et al.</w:t>
      </w:r>
      <w:r w:rsidRPr="0008241C">
        <w:rPr>
          <w:noProof/>
          <w:sz w:val="22"/>
          <w:szCs w:val="22"/>
        </w:rPr>
        <w:t>, 2001; Roberts, 2007)</w:t>
      </w:r>
      <w:r w:rsidRPr="0008241C">
        <w:rPr>
          <w:sz w:val="22"/>
          <w:szCs w:val="22"/>
        </w:rPr>
        <w:fldChar w:fldCharType="end"/>
      </w:r>
      <w:r w:rsidRPr="0008241C">
        <w:rPr>
          <w:sz w:val="22"/>
          <w:szCs w:val="22"/>
        </w:rPr>
        <w:t xml:space="preserve"> .</w:t>
      </w:r>
    </w:p>
    <w:p w14:paraId="04F49901" w14:textId="77777777" w:rsidR="00A01204" w:rsidRPr="0008241C" w:rsidRDefault="00A01204" w:rsidP="00A01204">
      <w:pPr>
        <w:rPr>
          <w:sz w:val="22"/>
          <w:szCs w:val="22"/>
        </w:rPr>
      </w:pPr>
    </w:p>
    <w:p w14:paraId="369E5B95" w14:textId="77777777" w:rsidR="00A01204" w:rsidRPr="0008241C" w:rsidRDefault="00A01204" w:rsidP="00A01204">
      <w:pPr>
        <w:rPr>
          <w:sz w:val="22"/>
          <w:szCs w:val="22"/>
        </w:rPr>
      </w:pPr>
      <w:r w:rsidRPr="0008241C">
        <w:rPr>
          <w:sz w:val="22"/>
          <w:szCs w:val="22"/>
        </w:rPr>
        <w:t>Although some progress has been made, there is an urgent need to improve the effectiveness of fisheries management, coastal habitat recovery, and reduction of fishing effort in the Asia-Pacific region, in order to prevent further fisheries decline and the loss of many fisheries stocks. Furthermore, there is a need to conduct systematic and region-wide assessments of fisheries stocks and coastal habitat in the region to aid conservation, management and restoration.</w:t>
      </w:r>
    </w:p>
    <w:p w14:paraId="742C4103" w14:textId="77777777" w:rsidR="00A01204" w:rsidRPr="0008241C" w:rsidRDefault="00A01204" w:rsidP="00A01204">
      <w:pPr>
        <w:rPr>
          <w:sz w:val="22"/>
          <w:szCs w:val="22"/>
          <w:lang w:eastAsia="ja-JP"/>
        </w:rPr>
      </w:pPr>
    </w:p>
    <w:p w14:paraId="60C700C8" w14:textId="77777777" w:rsidR="00A01204" w:rsidRPr="0008241C" w:rsidRDefault="00A01204" w:rsidP="00A01204">
      <w:pPr>
        <w:keepNext/>
        <w:tabs>
          <w:tab w:val="clear" w:pos="1247"/>
          <w:tab w:val="left" w:pos="765"/>
        </w:tabs>
        <w:outlineLvl w:val="2"/>
        <w:rPr>
          <w:b/>
          <w:sz w:val="24"/>
          <w:szCs w:val="24"/>
        </w:rPr>
      </w:pPr>
      <w:bookmarkStart w:id="923" w:name="_Toc504317205"/>
      <w:bookmarkStart w:id="924" w:name="_Toc504317898"/>
      <w:bookmarkStart w:id="925" w:name="_Toc504320409"/>
      <w:bookmarkStart w:id="926" w:name="_Toc504320632"/>
      <w:bookmarkStart w:id="927" w:name="_Toc504320856"/>
      <w:bookmarkStart w:id="928" w:name="_Toc524041395"/>
      <w:r w:rsidRPr="0008241C">
        <w:rPr>
          <w:b/>
          <w:sz w:val="24"/>
          <w:szCs w:val="24"/>
        </w:rPr>
        <w:t xml:space="preserve">3.2.5 </w:t>
      </w:r>
      <w:r w:rsidRPr="0008241C">
        <w:rPr>
          <w:b/>
          <w:sz w:val="24"/>
          <w:szCs w:val="24"/>
        </w:rPr>
        <w:tab/>
        <w:t>Biocultural diversity</w:t>
      </w:r>
      <w:bookmarkEnd w:id="923"/>
      <w:bookmarkEnd w:id="924"/>
      <w:bookmarkEnd w:id="925"/>
      <w:bookmarkEnd w:id="926"/>
      <w:bookmarkEnd w:id="927"/>
      <w:bookmarkEnd w:id="928"/>
      <w:r w:rsidRPr="0008241C">
        <w:rPr>
          <w:b/>
          <w:sz w:val="24"/>
          <w:szCs w:val="24"/>
        </w:rPr>
        <w:t xml:space="preserve"> </w:t>
      </w:r>
    </w:p>
    <w:p w14:paraId="4D75D9B0" w14:textId="77777777" w:rsidR="00A01204" w:rsidRPr="0008241C" w:rsidRDefault="00A01204" w:rsidP="00A01204">
      <w:pPr>
        <w:rPr>
          <w:sz w:val="22"/>
          <w:szCs w:val="22"/>
          <w:lang w:eastAsia="ja-JP"/>
        </w:rPr>
      </w:pPr>
    </w:p>
    <w:p w14:paraId="3D2D176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29" w:name="_Toc504317206"/>
      <w:bookmarkStart w:id="930" w:name="_Toc504317899"/>
      <w:bookmarkStart w:id="931" w:name="_Toc524041396"/>
      <w:r w:rsidRPr="0008241C">
        <w:rPr>
          <w:b/>
          <w:sz w:val="22"/>
          <w:szCs w:val="24"/>
        </w:rPr>
        <w:t xml:space="preserve">3.2.5.1 </w:t>
      </w:r>
      <w:r w:rsidRPr="0008241C">
        <w:rPr>
          <w:b/>
          <w:sz w:val="22"/>
          <w:szCs w:val="24"/>
        </w:rPr>
        <w:tab/>
        <w:t>General</w:t>
      </w:r>
      <w:bookmarkEnd w:id="929"/>
      <w:bookmarkEnd w:id="930"/>
      <w:bookmarkEnd w:id="931"/>
    </w:p>
    <w:p w14:paraId="05E74B19" w14:textId="77777777" w:rsidR="00A01204" w:rsidRPr="0008241C" w:rsidRDefault="00A01204" w:rsidP="00A01204">
      <w:pPr>
        <w:rPr>
          <w:sz w:val="22"/>
          <w:szCs w:val="22"/>
          <w:lang w:eastAsia="ja-JP"/>
        </w:rPr>
      </w:pPr>
    </w:p>
    <w:p w14:paraId="1538A38D" w14:textId="77777777" w:rsidR="00A01204" w:rsidRPr="0008241C" w:rsidRDefault="00A01204" w:rsidP="00A01204">
      <w:pPr>
        <w:rPr>
          <w:sz w:val="22"/>
          <w:szCs w:val="22"/>
        </w:rPr>
      </w:pPr>
      <w:r w:rsidRPr="0008241C">
        <w:rPr>
          <w:sz w:val="22"/>
          <w:szCs w:val="22"/>
        </w:rPr>
        <w:t xml:space="preserve">Biocultural diversity is defined in context here as “the total variety exhibited by the world’s natural and cultural systems, explicitly considers the idea that culture and nature are mutually constituting” </w:t>
      </w:r>
      <w:r w:rsidRPr="0008241C">
        <w:rPr>
          <w:sz w:val="22"/>
          <w:szCs w:val="22"/>
        </w:rPr>
        <w:fldChar w:fldCharType="begin" w:fldLock="1"/>
      </w:r>
      <w:r w:rsidRPr="0008241C">
        <w:rPr>
          <w:sz w:val="22"/>
          <w:szCs w:val="22"/>
        </w:rPr>
        <w:instrText>ADDIN CSL_CITATION {"citationItems":[{"id":"ITEM-1","itemData":{"DOI":"10.1016/j.cosust.2014.11.002","ISBN":"1877-3435","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ldi","given":"Andr??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 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 R.","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rgy","non-dropping-particle":"","parse-names":false,"suffix":""},{"dropping-particle":"","family":"Rou??","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6"]]},"page":"1-16","title":"The IPBES Conceptual Framework - connecting nature and people","type":"article-journal","volume":"14"},"uris":["http://www.mendeley.com/documents/?uuid=780104ae-1d60-448c-a38d-0c04b5ade093"]}],"mendeley":{"formattedCitation":"(Díaz &lt;i&gt;et al.&lt;/i&gt;, 2015)","plainTextFormattedCitation":"(Díaz et al., 2015)","previouslyFormattedCitation":"(Díaz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íaz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nd incorporates ethno-biodiversity</w:t>
      </w:r>
      <w:r w:rsidRPr="0008241C">
        <w:rPr>
          <w:sz w:val="22"/>
          <w:szCs w:val="22"/>
          <w:lang w:eastAsia="ja-JP"/>
        </w:rPr>
        <w:t xml:space="preserve">. It captures three elements: i) </w:t>
      </w:r>
      <w:r w:rsidRPr="0008241C">
        <w:rPr>
          <w:sz w:val="22"/>
          <w:szCs w:val="22"/>
        </w:rPr>
        <w:t xml:space="preserve">diversity of life including human cultures and languages; ii) the existing links between biodiversity and cultural diversity; and iii) the coevolution of biodiversity and bio-cultural diversity over time. A global map of bio-cultural diversity </w:t>
      </w:r>
      <w:r w:rsidRPr="0008241C">
        <w:rPr>
          <w:sz w:val="22"/>
          <w:szCs w:val="22"/>
        </w:rPr>
        <w:fldChar w:fldCharType="begin" w:fldLock="1"/>
      </w:r>
      <w:r w:rsidRPr="0008241C">
        <w:rPr>
          <w:sz w:val="22"/>
          <w:szCs w:val="22"/>
        </w:rPr>
        <w:instrText>ADDIN CSL_CITATION {"citationItems":[{"id":"ITEM-1","itemData":{"ISBN":"9789074595001","abstract":"Acknowledgements We would like to thank Johan van de Gronden, Monique Grooten, Natasja Oerlemans and Natascha Zwaal of WWF-Netherlands for their enthusiasm, support and comments on earlier drafts of this report. We are also grateful to Terralingua and The Christensen Fund for supporting precursors to the work presented here. We should point out that the opinions expressed in this report are those of the authors and not necessarily those of WWF or any other of the organizations we work with.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Loh","given":"Jonathan","non-dropping-particle":"","parse-names":false,"suffix":""},{"dropping-particle":"","family":"Harmon","given":"David","non-dropping-particle":"","parse-names":false,"suffix":""}],"id":"ITEM-1","issued":{"date-parts":[["2014"]]},"number-of-pages":"56 pp.","publisher-place":"Zeist, The Netherlands","title":"Biocultural Diversity: threatened species, endangered languages","type":"report"},"uris":["http://www.mendeley.com/documents/?uuid=56ab1666-a017-38fd-ab13-bc2b6dd4bb91"]}],"mendeley":{"formattedCitation":"(Loh &amp; Harmon, 2014)","manualFormatting":"(Loh &amp; Harmon, 2014)","plainTextFormattedCitation":"(Loh &amp; Harmon, 2014)","previouslyFormattedCitation":"(Loh &amp; Harmon, 2014)"},"properties":{"noteIndex":0},"schema":"https://github.com/citation-style-language/schema/raw/master/csl-citation.json"}</w:instrText>
      </w:r>
      <w:r w:rsidRPr="0008241C">
        <w:rPr>
          <w:sz w:val="22"/>
          <w:szCs w:val="22"/>
        </w:rPr>
        <w:fldChar w:fldCharType="separate"/>
      </w:r>
      <w:r w:rsidRPr="0008241C">
        <w:rPr>
          <w:noProof/>
          <w:sz w:val="22"/>
          <w:szCs w:val="22"/>
        </w:rPr>
        <w:t>(Loh &amp; Harmon, 2014)</w:t>
      </w:r>
      <w:r w:rsidRPr="0008241C">
        <w:rPr>
          <w:sz w:val="22"/>
          <w:szCs w:val="22"/>
        </w:rPr>
        <w:fldChar w:fldCharType="end"/>
      </w:r>
      <w:r w:rsidRPr="0008241C">
        <w:rPr>
          <w:sz w:val="22"/>
          <w:szCs w:val="22"/>
        </w:rPr>
        <w:t xml:space="preserve"> shows that it is focussed in the tropical areas with a number of hotspots in the Asia-Pacific region, particularly SE Asia. Bio-cultural diversity is assessed globally using the Global Index of Bio-cultural Diversity </w:t>
      </w:r>
      <w:r w:rsidRPr="0008241C">
        <w:rPr>
          <w:sz w:val="22"/>
          <w:szCs w:val="22"/>
        </w:rPr>
        <w:fldChar w:fldCharType="begin" w:fldLock="1"/>
      </w:r>
      <w:r w:rsidRPr="0008241C">
        <w:rPr>
          <w:sz w:val="22"/>
          <w:szCs w:val="22"/>
        </w:rPr>
        <w:instrText>ADDIN CSL_CITATION {"citationItems":[{"id":"ITEM-1","itemData":{"DOI":"10.1016/j.ecolind.2005.02.005","ISBN":"1470-160X","ISSN":"1470160X","abstract":"The relationships between biological and cultural diversity are drawing increasing attention from scholars. Analyses of these relationships are beginning to crystallize around the concept of biocultural diversity, the total variety exhibited by the world's natural and cultural systems. Here, we present the first global measure of biocultural diversity, using a country-level index. The index is calculated using three methods: an unadjusted richness measure, one adjusted for land area, and one adjusted for the size of the human population. The adjusted measures are derived from the differences between observed and expected diversity values. Expected diversity was calculated using the species-area relationship. The index identifies three areas of exceptional biocultural diversity: the Amazon Basin, Central Africa, and Indomalaysia/Melanesia. ?? 2005 Elsevier Ltd. All rights reserved.","author":[{"dropping-particle":"","family":"Loh","given":"Jonathan","non-dropping-particle":"","parse-names":false,"suffix":""},{"dropping-particle":"","family":"Harmon","given":"David","non-dropping-particle":"","parse-names":false,"suffix":""}],"container-title":"Ecological Indicators","id":"ITEM-1","issue":"3","issued":{"date-parts":[["2005"]]},"page":"231-241","title":"A global index of biocultural diversity","type":"article-journal","volume":"5"},"uris":["http://www.mendeley.com/documents/?uuid=219b6442-bd49-4743-8d30-fc829b11d09e"]}],"mendeley":{"formattedCitation":"(Loh &amp; Harmon, 2005)","manualFormatting":"(Loh &amp; Harmon, 2005)","plainTextFormattedCitation":"(Loh &amp; Harmon, 2005)","previouslyFormattedCitation":"(Loh &amp; Harmon, 2005)"},"properties":{"noteIndex":0},"schema":"https://github.com/citation-style-language/schema/raw/master/csl-citation.json"}</w:instrText>
      </w:r>
      <w:r w:rsidRPr="0008241C">
        <w:rPr>
          <w:sz w:val="22"/>
          <w:szCs w:val="22"/>
        </w:rPr>
        <w:fldChar w:fldCharType="separate"/>
      </w:r>
      <w:r w:rsidRPr="0008241C">
        <w:rPr>
          <w:noProof/>
          <w:sz w:val="22"/>
          <w:szCs w:val="22"/>
        </w:rPr>
        <w:t>(Loh &amp; Harmon, 2005)</w:t>
      </w:r>
      <w:r w:rsidRPr="0008241C">
        <w:rPr>
          <w:sz w:val="22"/>
          <w:szCs w:val="22"/>
        </w:rPr>
        <w:fldChar w:fldCharType="end"/>
      </w:r>
      <w:r w:rsidRPr="0008241C">
        <w:rPr>
          <w:sz w:val="22"/>
          <w:szCs w:val="22"/>
        </w:rPr>
        <w:t>.</w:t>
      </w:r>
    </w:p>
    <w:p w14:paraId="38E704CE" w14:textId="77777777" w:rsidR="00A01204" w:rsidRPr="0008241C" w:rsidRDefault="00A01204" w:rsidP="00A01204">
      <w:pPr>
        <w:rPr>
          <w:sz w:val="22"/>
          <w:szCs w:val="22"/>
        </w:rPr>
      </w:pPr>
    </w:p>
    <w:p w14:paraId="11B02F9A" w14:textId="77777777" w:rsidR="00A01204" w:rsidRPr="0008241C" w:rsidRDefault="00A01204" w:rsidP="00A01204">
      <w:pPr>
        <w:rPr>
          <w:sz w:val="22"/>
          <w:szCs w:val="22"/>
        </w:rPr>
      </w:pPr>
      <w:r w:rsidRPr="0008241C">
        <w:rPr>
          <w:sz w:val="22"/>
          <w:szCs w:val="22"/>
        </w:rPr>
        <w:t>This assessment of the status and trends of bio-cultural diversity across the Asia-Pacific region tries to assess:</w:t>
      </w:r>
    </w:p>
    <w:p w14:paraId="2F1ED57A" w14:textId="77777777" w:rsidR="00A01204" w:rsidRPr="0008241C" w:rsidRDefault="00A01204" w:rsidP="00A01204">
      <w:pPr>
        <w:rPr>
          <w:sz w:val="22"/>
          <w:szCs w:val="22"/>
        </w:rPr>
      </w:pPr>
    </w:p>
    <w:p w14:paraId="4CF07B71" w14:textId="77777777" w:rsidR="00A01204" w:rsidRPr="0008241C" w:rsidRDefault="00A01204" w:rsidP="007F0414">
      <w:pPr>
        <w:numPr>
          <w:ilvl w:val="0"/>
          <w:numId w:val="27"/>
        </w:numPr>
        <w:tabs>
          <w:tab w:val="clear" w:pos="1247"/>
          <w:tab w:val="clear" w:pos="1814"/>
          <w:tab w:val="clear" w:pos="2381"/>
          <w:tab w:val="clear" w:pos="2948"/>
          <w:tab w:val="clear" w:pos="3515"/>
        </w:tabs>
        <w:autoSpaceDE w:val="0"/>
        <w:autoSpaceDN w:val="0"/>
        <w:adjustRightInd w:val="0"/>
        <w:contextualSpacing/>
        <w:rPr>
          <w:sz w:val="22"/>
          <w:szCs w:val="22"/>
          <w:lang w:eastAsia="ja-JP"/>
        </w:rPr>
      </w:pPr>
      <w:r w:rsidRPr="0008241C">
        <w:rPr>
          <w:sz w:val="22"/>
          <w:szCs w:val="22"/>
          <w:lang w:eastAsia="ja-JP"/>
        </w:rPr>
        <w:t>language diversity, diversity of philosophical, spiritual and/or religious perceptions of biodiversity and nature's contribution to people and the degree to which indigenous and non-indigenous peoples are still culturally and spiritually linked to nature;</w:t>
      </w:r>
    </w:p>
    <w:p w14:paraId="40BC7AE3" w14:textId="77777777" w:rsidR="00A01204" w:rsidRPr="0008241C" w:rsidRDefault="00A01204" w:rsidP="007F0414">
      <w:pPr>
        <w:numPr>
          <w:ilvl w:val="0"/>
          <w:numId w:val="27"/>
        </w:numPr>
        <w:tabs>
          <w:tab w:val="clear" w:pos="1247"/>
          <w:tab w:val="clear" w:pos="1814"/>
          <w:tab w:val="clear" w:pos="2381"/>
          <w:tab w:val="clear" w:pos="2948"/>
          <w:tab w:val="clear" w:pos="3515"/>
        </w:tabs>
        <w:autoSpaceDE w:val="0"/>
        <w:autoSpaceDN w:val="0"/>
        <w:adjustRightInd w:val="0"/>
        <w:contextualSpacing/>
        <w:rPr>
          <w:sz w:val="22"/>
          <w:szCs w:val="22"/>
          <w:lang w:eastAsia="ja-JP"/>
        </w:rPr>
      </w:pPr>
      <w:r w:rsidRPr="0008241C">
        <w:rPr>
          <w:sz w:val="22"/>
          <w:szCs w:val="22"/>
          <w:lang w:eastAsia="ja-JP"/>
        </w:rPr>
        <w:t xml:space="preserve">the importance of indigenous local knowledge (ILK) in the region for understanding and contributing or able to contribute to improved management of biodiversity and nature's contribution to people; </w:t>
      </w:r>
    </w:p>
    <w:p w14:paraId="19C33254" w14:textId="77777777" w:rsidR="00A01204" w:rsidRPr="0008241C" w:rsidRDefault="00A01204" w:rsidP="007F0414">
      <w:pPr>
        <w:numPr>
          <w:ilvl w:val="0"/>
          <w:numId w:val="27"/>
        </w:numPr>
        <w:tabs>
          <w:tab w:val="clear" w:pos="1247"/>
          <w:tab w:val="clear" w:pos="1814"/>
          <w:tab w:val="clear" w:pos="2381"/>
          <w:tab w:val="clear" w:pos="2948"/>
          <w:tab w:val="clear" w:pos="3515"/>
        </w:tabs>
        <w:autoSpaceDE w:val="0"/>
        <w:autoSpaceDN w:val="0"/>
        <w:adjustRightInd w:val="0"/>
        <w:contextualSpacing/>
        <w:rPr>
          <w:sz w:val="22"/>
          <w:szCs w:val="22"/>
          <w:lang w:eastAsia="ja-JP"/>
        </w:rPr>
      </w:pPr>
      <w:r w:rsidRPr="0008241C">
        <w:rPr>
          <w:sz w:val="22"/>
          <w:szCs w:val="22"/>
          <w:lang w:eastAsia="ja-JP"/>
        </w:rPr>
        <w:t>the value of nature to the peoples of the region in the context of exploitation, sustainable and unsustainable use and as some other source of livelihood or basis for human well-being not already considered, and;</w:t>
      </w:r>
    </w:p>
    <w:p w14:paraId="706E8E83" w14:textId="77777777" w:rsidR="00A01204" w:rsidRPr="0008241C" w:rsidRDefault="00A01204" w:rsidP="007F0414">
      <w:pPr>
        <w:numPr>
          <w:ilvl w:val="0"/>
          <w:numId w:val="27"/>
        </w:numPr>
        <w:tabs>
          <w:tab w:val="clear" w:pos="1247"/>
          <w:tab w:val="clear" w:pos="1814"/>
          <w:tab w:val="clear" w:pos="2381"/>
          <w:tab w:val="clear" w:pos="2948"/>
          <w:tab w:val="clear" w:pos="3515"/>
        </w:tabs>
        <w:autoSpaceDE w:val="0"/>
        <w:autoSpaceDN w:val="0"/>
        <w:adjustRightInd w:val="0"/>
        <w:contextualSpacing/>
        <w:rPr>
          <w:sz w:val="22"/>
          <w:szCs w:val="22"/>
          <w:lang w:eastAsia="ja-JP"/>
        </w:rPr>
      </w:pPr>
      <w:r w:rsidRPr="0008241C">
        <w:rPr>
          <w:sz w:val="22"/>
          <w:szCs w:val="22"/>
          <w:lang w:eastAsia="ja-JP"/>
        </w:rPr>
        <w:lastRenderedPageBreak/>
        <w:t xml:space="preserve">trends in the relationship between cultural and scientific approaches to biodiversity conservation and the connections across different knowledge systems </w:t>
      </w:r>
    </w:p>
    <w:p w14:paraId="5C5E3B2A" w14:textId="77777777" w:rsidR="00A01204" w:rsidRPr="0008241C" w:rsidRDefault="00A01204" w:rsidP="00A01204">
      <w:pPr>
        <w:rPr>
          <w:sz w:val="22"/>
          <w:szCs w:val="22"/>
          <w:lang w:eastAsia="ja-JP"/>
        </w:rPr>
      </w:pPr>
    </w:p>
    <w:p w14:paraId="2610929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32" w:name="_Toc504317207"/>
      <w:bookmarkStart w:id="933" w:name="_Toc504317900"/>
      <w:bookmarkStart w:id="934" w:name="_Toc524041397"/>
      <w:r w:rsidRPr="0008241C">
        <w:rPr>
          <w:b/>
          <w:sz w:val="22"/>
          <w:szCs w:val="24"/>
        </w:rPr>
        <w:t xml:space="preserve">3.2.5.2 </w:t>
      </w:r>
      <w:r w:rsidRPr="0008241C">
        <w:rPr>
          <w:b/>
          <w:sz w:val="22"/>
          <w:szCs w:val="24"/>
        </w:rPr>
        <w:tab/>
        <w:t>Linguistic diversity</w:t>
      </w:r>
      <w:bookmarkEnd w:id="932"/>
      <w:bookmarkEnd w:id="933"/>
      <w:bookmarkEnd w:id="934"/>
    </w:p>
    <w:p w14:paraId="64D4D757" w14:textId="77777777" w:rsidR="00A01204" w:rsidRPr="0008241C" w:rsidRDefault="00A01204" w:rsidP="00A01204">
      <w:pPr>
        <w:rPr>
          <w:sz w:val="22"/>
          <w:szCs w:val="22"/>
          <w:lang w:eastAsia="ja-JP"/>
        </w:rPr>
      </w:pPr>
    </w:p>
    <w:p w14:paraId="545603B0" w14:textId="2016C902" w:rsidR="00A01204" w:rsidRPr="0008241C" w:rsidRDefault="00A01204" w:rsidP="00A01204">
      <w:pPr>
        <w:rPr>
          <w:sz w:val="22"/>
          <w:szCs w:val="22"/>
          <w:lang w:eastAsia="ja-JP"/>
        </w:rPr>
      </w:pPr>
      <w:r w:rsidRPr="0008241C">
        <w:rPr>
          <w:sz w:val="22"/>
          <w:szCs w:val="22"/>
          <w:lang w:eastAsia="ja-JP"/>
        </w:rPr>
        <w:t xml:space="preserve">Of the eleven largest language families </w:t>
      </w:r>
      <w:r w:rsidRPr="0008241C">
        <w:rPr>
          <w:sz w:val="22"/>
          <w:szCs w:val="22"/>
          <w:lang w:eastAsia="ja-JP"/>
        </w:rPr>
        <w:fldChar w:fldCharType="begin" w:fldLock="1"/>
      </w:r>
      <w:r w:rsidRPr="0008241C">
        <w:rPr>
          <w:sz w:val="22"/>
          <w:szCs w:val="22"/>
          <w:lang w:eastAsia="ja-JP"/>
        </w:rPr>
        <w:instrText>ADDIN CSL_CITATION {"citationItems":[{"id":"ITEM-1","itemData":{"ISBN":"9789074595001","abstract":"Acknowledgements We would like to thank Johan van de Gronden, Monique Grooten, Natasja Oerlemans and Natascha Zwaal of WWF-Netherlands for their enthusiasm, support and comments on earlier drafts of this report. We are also grateful to Terralingua and The Christensen Fund for supporting precursors to the work presented here. We should point out that the opinions expressed in this report are those of the authors and not necessarily those of WWF or any other of the organizations we work with.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Loh","given":"Jonathan","non-dropping-particle":"","parse-names":false,"suffix":""},{"dropping-particle":"","family":"Harmon","given":"David","non-dropping-particle":"","parse-names":false,"suffix":""}],"id":"ITEM-1","issued":{"date-parts":[["2014"]]},"number-of-pages":"56 pp.","publisher-place":"Zeist, The Netherlands","title":"Biocultural Diversity: threatened species, endangered languages","type":"report"},"uris":["http://www.mendeley.com/documents/?uuid=56ab1666-a017-38fd-ab13-bc2b6dd4bb91"]}],"mendeley":{"formattedCitation":"(Loh &amp; Harmon, 2014)","manualFormatting":"(Loh &amp; Harmon, 2014)","plainTextFormattedCitation":"(Loh &amp; Harmon, 2014)","previouslyFormattedCitation":"(Loh &amp; Harmon,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oh &amp; Harmon, 2014)</w:t>
      </w:r>
      <w:r w:rsidRPr="0008241C">
        <w:rPr>
          <w:sz w:val="22"/>
          <w:szCs w:val="22"/>
          <w:lang w:eastAsia="ja-JP"/>
        </w:rPr>
        <w:fldChar w:fldCharType="end"/>
      </w:r>
      <w:r w:rsidRPr="0008241C">
        <w:rPr>
          <w:sz w:val="22"/>
          <w:szCs w:val="22"/>
          <w:lang w:eastAsia="ja-JP"/>
        </w:rPr>
        <w:t xml:space="preserve">, the Asia-Pacific region includes the following language families: Afro-Asiatic, Indo-European, Altaic, Sino-Tibetan, Austro-Asiatic, Austronesian, Trans-New Guinean, and Australian. Using Index of Linguistic Diversity </w:t>
      </w:r>
      <w:r w:rsidRPr="0008241C">
        <w:rPr>
          <w:sz w:val="22"/>
          <w:szCs w:val="22"/>
          <w:lang w:eastAsia="ja-JP"/>
        </w:rPr>
        <w:fldChar w:fldCharType="begin" w:fldLock="1"/>
      </w:r>
      <w:r w:rsidRPr="0008241C">
        <w:rPr>
          <w:sz w:val="22"/>
          <w:szCs w:val="22"/>
          <w:lang w:eastAsia="ja-JP"/>
        </w:rPr>
        <w:instrText>ADDIN CSL_CITATION {"citationItems":[{"id":"ITEM-1","itemData":{"ISSN":"1934-5275","abstract":"The Index of Linguistic Diversity (ILD) is a new quantitative measure of trends in linguistic diversity. To derive the ILD we created a database of time-series data on language demographics, which we believe to be the worlds largest. So far, the database contains information from nine editions of Ethnologue and five other compendia of speaker num- bers. The initial version of the ILD, which draws solely on the Ethnologue subset of these data, is based on a representative random sample of 1,500 of the worlds 7,299 languages (as listed in the 2005 edition). At the global level, the ILD measures how far, on aver- age, the worlds languages deviate from a hypothetical situation of stability in which each language is neither increasing nor decreasing its share of the total population of the grouping. The ILD can also be used to assess trends at various subglobal groupings. Key findings: Globally, linguistic diversity declined 20% over the period 19702005. The diversity of the worlds indigenous languages declined 21%. Regionally, indigenous linguistic diversity declined over 60% in the Americas, 30% in the Pacific (including Australia), and almost 20% in Africa.","author":[{"dropping-particle":"","family":"Harmon","given":"David","non-dropping-particle":"","parse-names":false,"suffix":""},{"dropping-particle":"","family":"Loh","given":"Jonathan","non-dropping-particle":"","parse-names":false,"suffix":""}],"container-title":"Language Documentation &amp; Conservation","id":"ITEM-1","issued":{"date-parts":[["2010"]]},"page":"97-151","title":"The Index of Linguistic Diversity : A New Quantitative Measure of Trends in the Status of the World ’ s Languages","type":"article-journal","volume":"4"},"uris":["http://www.mendeley.com/documents/?uuid=8d4485fd-36ad-4f9e-845d-7f586dd0b3ac"]},{"id":"ITEM-2","itemData":{"ISBN":"9789074595001","abstract":"Acknowledgements We would like to thank Johan van de Gronden, Monique Grooten, Natasja Oerlemans and Natascha Zwaal of WWF-Netherlands for their enthusiasm, support and comments on earlier drafts of this report. We are also grateful to Terralingua and The Christensen Fund for supporting precursors to the work presented here. We should point out that the opinions expressed in this report are those of the authors and not necessarily those of WWF or any other of the organizations we work with.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Loh","given":"Jonathan","non-dropping-particle":"","parse-names":false,"suffix":""},{"dropping-particle":"","family":"Harmon","given":"David","non-dropping-particle":"","parse-names":false,"suffix":""}],"id":"ITEM-2","issued":{"date-parts":[["2014"]]},"number-of-pages":"56 pp.","publisher-place":"Zeist, The Netherlands","title":"Biocultural Diversity: threatened species, endangered languages","type":"report"},"uris":["http://www.mendeley.com/documents/?uuid=56ab1666-a017-38fd-ab13-bc2b6dd4bb91"]}],"mendeley":{"formattedCitation":"(Harmon &amp; Loh, 2010; Loh &amp; Harmon, 2014)","plainTextFormattedCitation":"(Harmon &amp; Loh, 2010; Loh &amp; Harmon, 2014)","previouslyFormattedCitation":"(Harmon &amp; Loh, 2010; Loh &amp; Harmon,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Harmon &amp; Loh, 2010; Loh &amp; Harmon, 2014)</w:t>
      </w:r>
      <w:r w:rsidRPr="0008241C">
        <w:rPr>
          <w:sz w:val="22"/>
          <w:szCs w:val="22"/>
          <w:lang w:eastAsia="ja-JP"/>
        </w:rPr>
        <w:fldChar w:fldCharType="end"/>
      </w:r>
      <w:r w:rsidRPr="0008241C">
        <w:rPr>
          <w:sz w:val="22"/>
          <w:szCs w:val="22"/>
          <w:lang w:eastAsia="ja-JP"/>
        </w:rPr>
        <w:t xml:space="preserve"> described the status of the languages in each of these language families. The percentages of languages in each of these families that are extinct or critically endangered / endangered respectively, are 11</w:t>
      </w:r>
      <w:r w:rsidR="00C934E9">
        <w:rPr>
          <w:sz w:val="22"/>
          <w:szCs w:val="22"/>
          <w:lang w:eastAsia="ja-JP"/>
        </w:rPr>
        <w:t xml:space="preserve"> per cent</w:t>
      </w:r>
      <w:r w:rsidRPr="0008241C">
        <w:rPr>
          <w:sz w:val="22"/>
          <w:szCs w:val="22"/>
          <w:lang w:eastAsia="ja-JP"/>
        </w:rPr>
        <w:t xml:space="preserve"> and 9</w:t>
      </w:r>
      <w:r w:rsidR="00C934E9">
        <w:rPr>
          <w:sz w:val="22"/>
          <w:szCs w:val="22"/>
          <w:lang w:eastAsia="ja-JP"/>
        </w:rPr>
        <w:t xml:space="preserve"> per cent</w:t>
      </w:r>
      <w:r w:rsidRPr="0008241C">
        <w:rPr>
          <w:sz w:val="22"/>
          <w:szCs w:val="22"/>
          <w:lang w:eastAsia="ja-JP"/>
        </w:rPr>
        <w:t xml:space="preserve"> in the Afro-Asiatic family, 2</w:t>
      </w:r>
      <w:r w:rsidR="00C934E9">
        <w:rPr>
          <w:sz w:val="22"/>
          <w:szCs w:val="22"/>
          <w:lang w:eastAsia="ja-JP"/>
        </w:rPr>
        <w:t xml:space="preserve"> per cent</w:t>
      </w:r>
      <w:r w:rsidRPr="0008241C">
        <w:rPr>
          <w:sz w:val="22"/>
          <w:szCs w:val="22"/>
          <w:lang w:eastAsia="ja-JP"/>
        </w:rPr>
        <w:t xml:space="preserve"> and 2</w:t>
      </w:r>
      <w:r w:rsidR="00C934E9">
        <w:rPr>
          <w:sz w:val="22"/>
          <w:szCs w:val="22"/>
          <w:lang w:eastAsia="ja-JP"/>
        </w:rPr>
        <w:t xml:space="preserve"> per cent</w:t>
      </w:r>
      <w:r w:rsidRPr="0008241C">
        <w:rPr>
          <w:sz w:val="22"/>
          <w:szCs w:val="22"/>
          <w:lang w:eastAsia="ja-JP"/>
        </w:rPr>
        <w:t xml:space="preserve"> in the Indo-European family, 0</w:t>
      </w:r>
      <w:r w:rsidR="00C934E9">
        <w:rPr>
          <w:sz w:val="22"/>
          <w:szCs w:val="22"/>
          <w:lang w:eastAsia="ja-JP"/>
        </w:rPr>
        <w:t xml:space="preserve"> per cent</w:t>
      </w:r>
      <w:r w:rsidRPr="0008241C">
        <w:rPr>
          <w:sz w:val="22"/>
          <w:szCs w:val="22"/>
          <w:lang w:eastAsia="ja-JP"/>
        </w:rPr>
        <w:t xml:space="preserve"> and 18</w:t>
      </w:r>
      <w:r w:rsidR="00C934E9">
        <w:rPr>
          <w:sz w:val="22"/>
          <w:szCs w:val="22"/>
          <w:lang w:eastAsia="ja-JP"/>
        </w:rPr>
        <w:t xml:space="preserve"> per cent</w:t>
      </w:r>
      <w:r w:rsidRPr="0008241C">
        <w:rPr>
          <w:sz w:val="22"/>
          <w:szCs w:val="22"/>
          <w:lang w:eastAsia="ja-JP"/>
        </w:rPr>
        <w:t xml:space="preserve"> in the Altaic family, 0</w:t>
      </w:r>
      <w:r w:rsidR="00C934E9">
        <w:rPr>
          <w:sz w:val="22"/>
          <w:szCs w:val="22"/>
          <w:lang w:eastAsia="ja-JP"/>
        </w:rPr>
        <w:t xml:space="preserve"> per cent</w:t>
      </w:r>
      <w:r w:rsidRPr="0008241C">
        <w:rPr>
          <w:sz w:val="22"/>
          <w:szCs w:val="22"/>
          <w:lang w:eastAsia="ja-JP"/>
        </w:rPr>
        <w:t xml:space="preserve"> and 4</w:t>
      </w:r>
      <w:r w:rsidR="00C934E9">
        <w:rPr>
          <w:sz w:val="22"/>
          <w:szCs w:val="22"/>
          <w:lang w:eastAsia="ja-JP"/>
        </w:rPr>
        <w:t xml:space="preserve"> per cent</w:t>
      </w:r>
      <w:r w:rsidRPr="0008241C">
        <w:rPr>
          <w:sz w:val="22"/>
          <w:szCs w:val="22"/>
          <w:lang w:eastAsia="ja-JP"/>
        </w:rPr>
        <w:t xml:space="preserve"> in the Sino-Tibetan family, 0</w:t>
      </w:r>
      <w:r w:rsidR="00C934E9">
        <w:rPr>
          <w:sz w:val="22"/>
          <w:szCs w:val="22"/>
          <w:lang w:eastAsia="ja-JP"/>
        </w:rPr>
        <w:t xml:space="preserve"> per cent</w:t>
      </w:r>
      <w:r w:rsidRPr="0008241C">
        <w:rPr>
          <w:sz w:val="22"/>
          <w:szCs w:val="22"/>
          <w:lang w:eastAsia="ja-JP"/>
        </w:rPr>
        <w:t xml:space="preserve"> and 11</w:t>
      </w:r>
      <w:r w:rsidR="00C934E9">
        <w:rPr>
          <w:sz w:val="22"/>
          <w:szCs w:val="22"/>
          <w:lang w:eastAsia="ja-JP"/>
        </w:rPr>
        <w:t xml:space="preserve"> per cent</w:t>
      </w:r>
      <w:r w:rsidRPr="0008241C">
        <w:rPr>
          <w:sz w:val="22"/>
          <w:szCs w:val="22"/>
          <w:lang w:eastAsia="ja-JP"/>
        </w:rPr>
        <w:t xml:space="preserve"> in the Austro-Asiatic family, 2</w:t>
      </w:r>
      <w:r w:rsidR="00C934E9">
        <w:rPr>
          <w:sz w:val="22"/>
          <w:szCs w:val="22"/>
          <w:lang w:eastAsia="ja-JP"/>
        </w:rPr>
        <w:t xml:space="preserve"> per cent</w:t>
      </w:r>
      <w:r w:rsidRPr="0008241C">
        <w:rPr>
          <w:sz w:val="22"/>
          <w:szCs w:val="22"/>
          <w:lang w:eastAsia="ja-JP"/>
        </w:rPr>
        <w:t xml:space="preserve"> and 11</w:t>
      </w:r>
      <w:r w:rsidR="00C934E9">
        <w:rPr>
          <w:sz w:val="22"/>
          <w:szCs w:val="22"/>
          <w:lang w:eastAsia="ja-JP"/>
        </w:rPr>
        <w:t xml:space="preserve"> per cent</w:t>
      </w:r>
      <w:r w:rsidRPr="0008241C">
        <w:rPr>
          <w:sz w:val="22"/>
          <w:szCs w:val="22"/>
          <w:lang w:eastAsia="ja-JP"/>
        </w:rPr>
        <w:t xml:space="preserve"> in the Austronesian family, 2</w:t>
      </w:r>
      <w:r w:rsidR="00C934E9">
        <w:rPr>
          <w:sz w:val="22"/>
          <w:szCs w:val="22"/>
          <w:lang w:eastAsia="ja-JP"/>
        </w:rPr>
        <w:t xml:space="preserve"> per cent</w:t>
      </w:r>
      <w:r w:rsidRPr="0008241C">
        <w:rPr>
          <w:sz w:val="22"/>
          <w:szCs w:val="22"/>
          <w:lang w:eastAsia="ja-JP"/>
        </w:rPr>
        <w:t xml:space="preserve"> and 22</w:t>
      </w:r>
      <w:r w:rsidR="00C934E9">
        <w:rPr>
          <w:sz w:val="22"/>
          <w:szCs w:val="22"/>
          <w:lang w:eastAsia="ja-JP"/>
        </w:rPr>
        <w:t xml:space="preserve"> per cent</w:t>
      </w:r>
      <w:r w:rsidRPr="0008241C">
        <w:rPr>
          <w:sz w:val="22"/>
          <w:szCs w:val="22"/>
          <w:lang w:eastAsia="ja-JP"/>
        </w:rPr>
        <w:t xml:space="preserve"> in the Trans-New Guinean family, and 33</w:t>
      </w:r>
      <w:r w:rsidR="00C934E9">
        <w:rPr>
          <w:sz w:val="22"/>
          <w:szCs w:val="22"/>
          <w:lang w:eastAsia="ja-JP"/>
        </w:rPr>
        <w:t xml:space="preserve"> per cent</w:t>
      </w:r>
      <w:r w:rsidRPr="0008241C">
        <w:rPr>
          <w:sz w:val="22"/>
          <w:szCs w:val="22"/>
          <w:lang w:eastAsia="ja-JP"/>
        </w:rPr>
        <w:t xml:space="preserve"> and 59</w:t>
      </w:r>
      <w:r w:rsidR="00C934E9">
        <w:rPr>
          <w:sz w:val="22"/>
          <w:szCs w:val="22"/>
          <w:lang w:eastAsia="ja-JP"/>
        </w:rPr>
        <w:t xml:space="preserve"> per cent</w:t>
      </w:r>
      <w:r w:rsidRPr="0008241C">
        <w:rPr>
          <w:sz w:val="22"/>
          <w:szCs w:val="22"/>
          <w:lang w:eastAsia="ja-JP"/>
        </w:rPr>
        <w:t xml:space="preserve"> in the Australian family. </w:t>
      </w:r>
      <w:r w:rsidRPr="0008241C">
        <w:rPr>
          <w:sz w:val="22"/>
          <w:szCs w:val="22"/>
          <w:lang w:eastAsia="ja-JP"/>
        </w:rPr>
        <w:fldChar w:fldCharType="begin" w:fldLock="1"/>
      </w:r>
      <w:r w:rsidRPr="0008241C">
        <w:rPr>
          <w:sz w:val="22"/>
          <w:szCs w:val="22"/>
          <w:lang w:eastAsia="ja-JP"/>
        </w:rPr>
        <w:instrText>ADDIN CSL_CITATION {"citationItems":[{"id":"ITEM-1","itemData":{"ISBN":"9789074595001","abstract":"Acknowledgements We would like to thank Johan van de Gronden, Monique Grooten, Natasja Oerlemans and Natascha Zwaal of WWF-Netherlands for their enthusiasm, support and comments on earlier drafts of this report. We are also grateful to Terralingua and The Christensen Fund for supporting precursors to the work presented here. We should point out that the opinions expressed in this report are those of the authors and not necessarily those of WWF or any other of the organizations we work with.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Loh","given":"Jonathan","non-dropping-particle":"","parse-names":false,"suffix":""},{"dropping-particle":"","family":"Harmon","given":"David","non-dropping-particle":"","parse-names":false,"suffix":""}],"id":"ITEM-1","issued":{"date-parts":[["2014"]]},"number-of-pages":"56 pp.","publisher-place":"Zeist, The Netherlands","title":"Biocultural Diversity: threatened species, endangered languages","type":"report"},"uris":["http://www.mendeley.com/documents/?uuid=56ab1666-a017-38fd-ab13-bc2b6dd4bb91"]}],"mendeley":{"formattedCitation":"(Loh &amp; Harmon, 2014)","manualFormatting":"Loh &amp; Harmon (2014)","plainTextFormattedCitation":"(Loh &amp; Harmon, 2014)","previouslyFormattedCitation":"(Loh &amp; Harmon,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oh &amp; Harmon (2014)</w:t>
      </w:r>
      <w:r w:rsidRPr="0008241C">
        <w:rPr>
          <w:sz w:val="22"/>
          <w:szCs w:val="22"/>
          <w:lang w:eastAsia="ja-JP"/>
        </w:rPr>
        <w:fldChar w:fldCharType="end"/>
      </w:r>
      <w:r w:rsidRPr="0008241C">
        <w:rPr>
          <w:sz w:val="22"/>
          <w:szCs w:val="22"/>
          <w:lang w:eastAsia="ja-JP"/>
        </w:rPr>
        <w:t xml:space="preserve"> concluded that linguistic diversity and biodiversity are equally threatened, both showing </w:t>
      </w:r>
      <w:r w:rsidRPr="0008241C">
        <w:rPr>
          <w:sz w:val="22"/>
          <w:szCs w:val="22"/>
        </w:rPr>
        <w:t>about 30</w:t>
      </w:r>
      <w:r w:rsidR="00C934E9">
        <w:rPr>
          <w:sz w:val="22"/>
          <w:szCs w:val="22"/>
        </w:rPr>
        <w:t xml:space="preserve"> per cent</w:t>
      </w:r>
      <w:r w:rsidRPr="0008241C">
        <w:rPr>
          <w:sz w:val="22"/>
          <w:szCs w:val="22"/>
        </w:rPr>
        <w:t xml:space="preserve"> decline since 1970. Within the Asia-Pacific region, declines in linguistic diversity have been catastrophic in the Australian and Trans- New Guinean families, resulting from language shift away from small indigenous languages towards larger, national or regional languages.</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ISBN":"9789074595001","abstract":"Acknowledgements We would like to thank Johan van de Gronden, Monique Grooten, Natasja Oerlemans and Natascha Zwaal of WWF-Netherlands for their enthusiasm, support and comments on earlier drafts of this report. We are also grateful to Terralingua and The Christensen Fund for supporting precursors to the work presented here. We should point out that the opinions expressed in this report are those of the authors and not necessarily those of WWF or any other of the organizations we work with.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Loh","given":"Jonathan","non-dropping-particle":"","parse-names":false,"suffix":""},{"dropping-particle":"","family":"Harmon","given":"David","non-dropping-particle":"","parse-names":false,"suffix":""}],"id":"ITEM-1","issued":{"date-parts":[["2014"]]},"number-of-pages":"56 pp.","publisher-place":"Zeist, The Netherlands","title":"Biocultural Diversity: threatened species, endangered languages","type":"report"},"uris":["http://www.mendeley.com/documents/?uuid=56ab1666-a017-38fd-ab13-bc2b6dd4bb91"]}],"mendeley":{"formattedCitation":"(Loh &amp; Harmon, 2014)","manualFormatting":"Loh &amp; Harmon (2014)","plainTextFormattedCitation":"(Loh &amp; Harmon, 2014)","previouslyFormattedCitation":"(Loh &amp; Harmon,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oh &amp; Harmon (2014)</w:t>
      </w:r>
      <w:r w:rsidRPr="0008241C">
        <w:rPr>
          <w:sz w:val="22"/>
          <w:szCs w:val="22"/>
          <w:lang w:eastAsia="ja-JP"/>
        </w:rPr>
        <w:fldChar w:fldCharType="end"/>
      </w:r>
      <w:r w:rsidRPr="0008241C">
        <w:rPr>
          <w:sz w:val="22"/>
          <w:szCs w:val="22"/>
          <w:lang w:eastAsia="ja-JP"/>
        </w:rPr>
        <w:t xml:space="preserve"> stated “Australia and the island of New Guinea deserve particularly close attention: Australia because its indigenous languages are the most highly threatened in the world, and New Guinea because it is the most linguistically diverse place on Earth. Most of the 1,000 or so languages of New Guinea are threatened, but their decline is not as rapid as in Australia where more than 90</w:t>
      </w:r>
      <w:r w:rsidR="00C934E9">
        <w:rPr>
          <w:sz w:val="22"/>
          <w:szCs w:val="22"/>
          <w:lang w:eastAsia="ja-JP"/>
        </w:rPr>
        <w:t xml:space="preserve"> per cent</w:t>
      </w:r>
      <w:r w:rsidRPr="0008241C">
        <w:rPr>
          <w:sz w:val="22"/>
          <w:szCs w:val="22"/>
          <w:lang w:eastAsia="ja-JP"/>
        </w:rPr>
        <w:t xml:space="preserve"> are threatened with extinction”. Linguists predicted that 50–90</w:t>
      </w:r>
      <w:r w:rsidR="00C934E9">
        <w:rPr>
          <w:sz w:val="22"/>
          <w:szCs w:val="22"/>
          <w:lang w:eastAsia="ja-JP"/>
        </w:rPr>
        <w:t xml:space="preserve"> per cent</w:t>
      </w:r>
      <w:r w:rsidRPr="0008241C">
        <w:rPr>
          <w:sz w:val="22"/>
          <w:szCs w:val="22"/>
          <w:lang w:eastAsia="ja-JP"/>
        </w:rPr>
        <w:t xml:space="preserve"> of the world’s languages will disappear by the end of this century </w:t>
      </w:r>
      <w:r w:rsidRPr="0008241C">
        <w:rPr>
          <w:sz w:val="22"/>
          <w:szCs w:val="22"/>
          <w:lang w:eastAsia="ja-JP"/>
        </w:rPr>
        <w:fldChar w:fldCharType="begin" w:fldLock="1"/>
      </w:r>
      <w:r w:rsidRPr="0008241C">
        <w:rPr>
          <w:sz w:val="22"/>
          <w:szCs w:val="22"/>
          <w:lang w:eastAsia="ja-JP"/>
        </w:rPr>
        <w:instrText>ADDIN CSL_CITATION {"citationItems":[{"id":"ITEM-1","itemData":{"DOI":"10.1073/pnas.1117511109","ISBN":"1091-6490 (Electronic)\\r0027-8424 (Linking)","ISSN":"0027-8424","PMID":"22566626","abstract":"As the world grows less biologically diverse, it is becoming less linguistically and culturally diverse as well. Biologists estimate annual loss of species at 1,000 times or more greater than historic rates, and linguists predict that 50-90% of the world's languages will disappear by the end of this century. Prior studies indicate similarities in the geographic arrangement of biological and linguistic diversity, although conclusions have often been constrained by use of data with limited spatial precision. Here we use greatly improved datasets to explore the co-occurrence of linguistic and biological diversity in regions containing many of the Earth's remaining species: biodiversity hotspots and high biodiversity wilderness areas. Results indicate that these regions often contain considerable linguistic diversity, accounting for 70% of all languages on Earth. Moreover, the languages involved are frequently unique (endemic) to particular regions, with many facing extinction. Likely reasons for co-occurrence of linguistic and biological diversity are complex and appear to vary among localities, although strong geographic concordance between biological and linguistic diversity in many areas argues for some form of functional connection. Languages in high biodiversity regions also often co-occur with one or more specific conservation priorities, here defined as endangered species and protected areas, marking particular localities important for maintaining both forms of diversity. The results reported in this article provide a starting point for focused research exploring the relationship between biological and linguistic-cultural diversity, and for developing integrated strategies designed to conserve species and languages in regions rich in both.","author":[{"dropping-particle":"","family":"Gorenflo","given":"L. J.","non-dropping-particle":"","parse-names":false,"suffix":""},{"dropping-particle":"","family":"Romaine","given":"S.","non-dropping-particle":"","parse-names":false,"suffix":""},{"dropping-particle":"","family":"Mittermeier","given":"R. A.","non-dropping-particle":"","parse-names":false,"suffix":""},{"dropping-particle":"","family":"Walker-Painemilla","given":"K.","non-dropping-particle":"","parse-names":false,"suffix":""}],"container-title":"Proceedings of the National Academy of Sciences","id":"ITEM-1","issue":"21","issued":{"date-parts":[["2012"]]},"page":"8032-8037","title":"Co-occurrence of linguistic and biological diversity in biodiversity hotspots and high biodiversity wilderness areas","type":"article-journal","volume":"109"},"uris":["http://www.mendeley.com/documents/?uuid=73c784aa-6e4c-448f-9d92-eeb15e7a1a23"]}],"mendeley":{"formattedCitation":"(Gorenflo &lt;i&gt;et al.&lt;/i&gt;, 2012)","plainTextFormattedCitation":"(Gorenflo et al., 2012)","previouslyFormattedCitation":"(Gorenflo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orenflo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73/pnas.1117511109","ISBN":"1091-6490 (Electronic)\\r0027-8424 (Linking)","ISSN":"0027-8424","PMID":"22566626","abstract":"As the world grows less biologically diverse, it is becoming less linguistically and culturally diverse as well. Biologists estimate annual loss of species at 1,000 times or more greater than historic rates, and linguists predict that 50-90% of the world's languages will disappear by the end of this century. Prior studies indicate similarities in the geographic arrangement of biological and linguistic diversity, although conclusions have often been constrained by use of data with limited spatial precision. Here we use greatly improved datasets to explore the co-occurrence of linguistic and biological diversity in regions containing many of the Earth's remaining species: biodiversity hotspots and high biodiversity wilderness areas. Results indicate that these regions often contain considerable linguistic diversity, accounting for 70% of all languages on Earth. Moreover, the languages involved are frequently unique (endemic) to particular regions, with many facing extinction. Likely reasons for co-occurrence of linguistic and biological diversity are complex and appear to vary among localities, although strong geographic concordance between biological and linguistic diversity in many areas argues for some form of functional connection. Languages in high biodiversity regions also often co-occur with one or more specific conservation priorities, here defined as endangered species and protected areas, marking particular localities important for maintaining both forms of diversity. The results reported in this article provide a starting point for focused research exploring the relationship between biological and linguistic-cultural diversity, and for developing integrated strategies designed to conserve species and languages in regions rich in both.","author":[{"dropping-particle":"","family":"Gorenflo","given":"L. J.","non-dropping-particle":"","parse-names":false,"suffix":""},{"dropping-particle":"","family":"Romaine","given":"S.","non-dropping-particle":"","parse-names":false,"suffix":""},{"dropping-particle":"","family":"Mittermeier","given":"R. A.","non-dropping-particle":"","parse-names":false,"suffix":""},{"dropping-particle":"","family":"Walker-Painemilla","given":"K.","non-dropping-particle":"","parse-names":false,"suffix":""}],"container-title":"Proceedings of the National Academy of Sciences","id":"ITEM-1","issue":"21","issued":{"date-parts":[["2012"]]},"page":"8032-8037","title":"Co-occurrence of linguistic and biological diversity in biodiversity hotspots and high biodiversity wilderness areas","type":"article-journal","volume":"109"},"uris":["http://www.mendeley.com/documents/?uuid=73c784aa-6e4c-448f-9d92-eeb15e7a1a23"]}],"mendeley":{"formattedCitation":"(Gorenflo &lt;i&gt;et al.&lt;/i&gt;, 2012)","manualFormatting":"Gorenflo et al. (2012)","plainTextFormattedCitation":"(Gorenflo et al., 2012)","previouslyFormattedCitation":"(Gorenflo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Gorenflo </w:t>
      </w:r>
      <w:r w:rsidRPr="0008241C">
        <w:rPr>
          <w:i/>
          <w:noProof/>
          <w:sz w:val="22"/>
          <w:szCs w:val="22"/>
          <w:lang w:eastAsia="ja-JP"/>
        </w:rPr>
        <w:t>et al.</w:t>
      </w:r>
      <w:r w:rsidRPr="0008241C">
        <w:rPr>
          <w:noProof/>
          <w:sz w:val="22"/>
          <w:szCs w:val="22"/>
          <w:lang w:eastAsia="ja-JP"/>
        </w:rPr>
        <w:t xml:space="preserve"> (2012)</w:t>
      </w:r>
      <w:r w:rsidRPr="0008241C">
        <w:rPr>
          <w:sz w:val="22"/>
          <w:szCs w:val="22"/>
          <w:lang w:eastAsia="ja-JP"/>
        </w:rPr>
        <w:fldChar w:fldCharType="end"/>
      </w:r>
      <w:r w:rsidRPr="0008241C">
        <w:rPr>
          <w:sz w:val="22"/>
          <w:szCs w:val="22"/>
          <w:lang w:eastAsia="ja-JP"/>
        </w:rPr>
        <w:t xml:space="preserve"> also showed that two countries of high biodiversity, Indonesia and Papua New Guinea, account for 70</w:t>
      </w:r>
      <w:r w:rsidR="00C934E9">
        <w:rPr>
          <w:sz w:val="22"/>
          <w:szCs w:val="22"/>
          <w:lang w:eastAsia="ja-JP"/>
        </w:rPr>
        <w:t xml:space="preserve"> per cent</w:t>
      </w:r>
      <w:r w:rsidRPr="0008241C">
        <w:rPr>
          <w:sz w:val="22"/>
          <w:szCs w:val="22"/>
          <w:lang w:eastAsia="ja-JP"/>
        </w:rPr>
        <w:t xml:space="preserve"> of all languages in the Asia-Pacific region. This allows parallel strategies to be developed in these subregions targeting conservation of both indigenous languages and biological diversity.   </w:t>
      </w:r>
    </w:p>
    <w:p w14:paraId="02D8640A" w14:textId="77777777" w:rsidR="00A01204" w:rsidRPr="0008241C" w:rsidRDefault="00A01204" w:rsidP="00A01204">
      <w:pPr>
        <w:rPr>
          <w:b/>
          <w:sz w:val="22"/>
          <w:szCs w:val="22"/>
          <w:lang w:eastAsia="ja-JP"/>
        </w:rPr>
      </w:pPr>
    </w:p>
    <w:p w14:paraId="428272B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35" w:name="_Toc504317208"/>
      <w:bookmarkStart w:id="936" w:name="_Toc504317901"/>
      <w:bookmarkStart w:id="937" w:name="_Toc524041398"/>
      <w:r w:rsidRPr="0008241C">
        <w:rPr>
          <w:b/>
          <w:sz w:val="22"/>
          <w:szCs w:val="24"/>
        </w:rPr>
        <w:t xml:space="preserve">3.2.5.3 </w:t>
      </w:r>
      <w:r w:rsidRPr="0008241C">
        <w:rPr>
          <w:b/>
          <w:sz w:val="22"/>
          <w:szCs w:val="24"/>
        </w:rPr>
        <w:tab/>
        <w:t>Biocultural diversity</w:t>
      </w:r>
      <w:bookmarkEnd w:id="935"/>
      <w:bookmarkEnd w:id="936"/>
      <w:bookmarkEnd w:id="937"/>
    </w:p>
    <w:p w14:paraId="21783206" w14:textId="77777777" w:rsidR="00A01204" w:rsidRPr="0008241C" w:rsidRDefault="00A01204" w:rsidP="00A01204">
      <w:pPr>
        <w:rPr>
          <w:sz w:val="22"/>
          <w:szCs w:val="22"/>
          <w:lang w:eastAsia="ja-JP"/>
        </w:rPr>
      </w:pPr>
    </w:p>
    <w:p w14:paraId="1B23E29A" w14:textId="77777777" w:rsidR="00A01204" w:rsidRPr="0008241C" w:rsidRDefault="00A01204" w:rsidP="00A01204">
      <w:pPr>
        <w:rPr>
          <w:sz w:val="22"/>
          <w:szCs w:val="22"/>
          <w:lang w:eastAsia="ja-JP"/>
        </w:rPr>
      </w:pPr>
      <w:r w:rsidRPr="0008241C">
        <w:rPr>
          <w:sz w:val="22"/>
          <w:szCs w:val="22"/>
          <w:lang w:eastAsia="ja-JP"/>
        </w:rPr>
        <w:t xml:space="preserve">In their global biocultural diversity assessment, </w:t>
      </w:r>
      <w:r w:rsidRPr="0008241C">
        <w:rPr>
          <w:sz w:val="22"/>
          <w:szCs w:val="22"/>
          <w:lang w:eastAsia="ja-JP"/>
        </w:rPr>
        <w:fldChar w:fldCharType="begin" w:fldLock="1"/>
      </w:r>
      <w:r w:rsidRPr="0008241C">
        <w:rPr>
          <w:sz w:val="22"/>
          <w:szCs w:val="22"/>
          <w:lang w:eastAsia="ja-JP"/>
        </w:rPr>
        <w:instrText>ADDIN CSL_CITATION {"citationItems":[{"id":"ITEM-1","itemData":{"DOI":"10.1016/j.ecolind.2005.02.005","ISBN":"1470-160X","ISSN":"1470160X","abstract":"The relationships between biological and cultural diversity are drawing increasing attention from scholars. Analyses of these relationships are beginning to crystallize around the concept of biocultural diversity, the total variety exhibited by the world's natural and cultural systems. Here, we present the first global measure of biocultural diversity, using a country-level index. The index is calculated using three methods: an unadjusted richness measure, one adjusted for land area, and one adjusted for the size of the human population. The adjusted measures are derived from the differences between observed and expected diversity values. Expected diversity was calculated using the species-area relationship. The index identifies three areas of exceptional biocultural diversity: the Amazon Basin, Central Africa, and Indomalaysia/Melanesia. ?? 2005 Elsevier Ltd. All rights reserved.","author":[{"dropping-particle":"","family":"Loh","given":"Jonathan","non-dropping-particle":"","parse-names":false,"suffix":""},{"dropping-particle":"","family":"Harmon","given":"David","non-dropping-particle":"","parse-names":false,"suffix":""}],"container-title":"Ecological Indicators","id":"ITEM-1","issue":"3","issued":{"date-parts":[["2005"]]},"page":"231-241","title":"A global index of biocultural diversity","type":"article-journal","volume":"5"},"uris":["http://www.mendeley.com/documents/?uuid=219b6442-bd49-4743-8d30-fc829b11d09e"]}],"mendeley":{"formattedCitation":"(Loh &amp; Harmon, 2005)","manualFormatting":"Loh &amp; Harmon (2005)","plainTextFormattedCitation":"(Loh &amp; Harmon, 2005)","previouslyFormattedCitation":"(Loh &amp; Harmon, 200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Loh &amp; Harmon (2005)</w:t>
      </w:r>
      <w:r w:rsidRPr="0008241C">
        <w:rPr>
          <w:sz w:val="22"/>
          <w:szCs w:val="22"/>
          <w:lang w:eastAsia="ja-JP"/>
        </w:rPr>
        <w:fldChar w:fldCharType="end"/>
      </w:r>
      <w:r w:rsidRPr="0008241C">
        <w:rPr>
          <w:sz w:val="22"/>
          <w:szCs w:val="22"/>
          <w:lang w:eastAsia="ja-JP"/>
        </w:rPr>
        <w:t xml:space="preserve"> ranked country level biocultural diversity indices by country area and population size. Based on these assessments, these authors ranked the following countries of the Asia-Pacific region as most vulnerable top 2 countries globally for biocultural diversity are in order of declining diversity: By area - Indonesia, Papua New Guinea, Malaysia, Brunei, India, Philippines, Vietnam, Lao PDR and Solomon Islands and By-population – Papua New Guinea, Indonesia, Brunei, Solomon Islands, Australia, Lao PDR and Malaysia. Biocultural approach to conservation provides a humanistic approach for conservation through appreciation of biocultural diversity and heritage, social-ecological systems theory, and different models of people-centred conservation (Chapter 2). It also provides effective and culturally sensitive conservation outcomes and assists in recognising the impacts of eroding biocultural as well as biological diversity </w:t>
      </w:r>
      <w:r w:rsidRPr="0008241C">
        <w:rPr>
          <w:sz w:val="22"/>
          <w:szCs w:val="22"/>
          <w:lang w:eastAsia="ja-JP"/>
        </w:rPr>
        <w:fldChar w:fldCharType="begin" w:fldLock="1"/>
      </w:r>
      <w:r w:rsidRPr="0008241C">
        <w:rPr>
          <w:sz w:val="22"/>
          <w:szCs w:val="22"/>
          <w:lang w:eastAsia="ja-JP"/>
        </w:rPr>
        <w:instrText>ADDIN CSL_CITATION {"citationItems":[{"id":"ITEM-1","itemData":{"DOI":"10.1073/pnas.0702098104","ISBN":"0027-8424 (Print)\\r0027-8424 (Linking)","ISSN":"0027-8424","PMID":"17881580","abstract":"\"local and traditional knowledge can serve economic development and livelihoods\" (Berkes 2012)","author":[{"dropping-particle":"","family":"Berkes","given":"F","non-dropping-particle":"","parse-names":false,"suffix":""}],"container-title":"Proc Natl Acad Sci U S A","id":"ITEM-1","issue":"39","issued":{"date-parts":[["2007","9","25"]]},"page":"15188-15193","publisher":"National Acad Sciences","title":"Community-based conservation in a globalized world","type":"article-journal","volume":"104"},"uris":["http://www.mendeley.com/documents/?uuid=6c93d6b1-4a6e-32d2-97d5-7972f04d107c"]},{"id":"ITEM-2","itemData":{"ISSN":"17083087","abstract":"There are numerous case studies around the world describing integrated conservation and development projects (ICDPs). Recently some localized syntheses have been published that use sophisticated statistics to identify patterns and causal linkages, but no attempt has yet been made to draw together lessons from across the globe. This paper is an attempt to provide a framework for such an analysis. A set of lessons is proposed for improving the prospects of ICDPs by giving consideration to each of the five capitals: natural, social, human, built, and financial. The language of ICDPs has been adopted by development agencies of all persuasions. There is now some urgency to identify the characteristics of the environment and the community in which success is most likely. This paper is intended as a step in that direction.","author":[{"dropping-particle":"","family":"Garnett","given":"S","non-dropping-particle":"","parse-names":false,"suffix":""},{"dropping-particle":"","family":"Sayer","given":"J","non-dropping-particle":"","parse-names":false,"suffix":""},{"dropping-particle":"Du","family":"Toit","given":"J T","non-dropping-particle":"","parse-names":false,"suffix":""}],"container-title":"Ecology and Society","id":"ITEM-2","issue":"1","issued":{"date-parts":[["2007"]]},"page":"2","title":"Improving the effectiveness of interventions to balance conservation and development: a conceptual framework","type":"article-journal","volume":"12"},"uris":["http://www.mendeley.com/documents/?uuid=6daf41cb-68ff-4d17-9e89-fd0e3e44e0b0"]},{"id":"ITEM-3","itemData":{"DOI":"10.1007/s12231-015-9319-6","ISSN":"00130001","abstract":"Ethnomedical knowledge is important for health and wellbeing in many rural communities. Bodies of ethnomedical knowledge vary within and between communities, and may be at risk of erosion. However, little work has analyzed knowledge variation in Melanesia. In this study we use structured interview data from 177 participants to analyze richness and diversity of ethnomedical knowledge on Malekula Island in the Republic of Vanuatu. We use an information theoretic approach, a methodology that enables selection between competing hypotheses, and find that ethnomedical knowledge richness is patterned by gender, linguistic preference, and market visitation.We also note that the diversity of ethnomedical knowledge is highest in the oldest, less formally educated participants. These findings may indicate that social and environmental change has impacted the shape and form of ethnomedical knowledge in these communities. In response, we note the importance of vernacular language acquisition for maintenance of ethnomedical knowledge onMalekula. Our approach demonstrates the power of ecological methods, including diversity indices and model selection, for the analysis of ethnobiological data.","author":[{"dropping-particle":"","family":"McCarter","given":"Joe","non-dropping-particle":"","parse-names":false,"suffix":""},{"dropping-particle":"","family":"Gavin","given":"Michael C.","non-dropping-particle":"","parse-names":false,"suffix":""}],"container-title":"Economic Botany","id":"ITEM-3","issue":"3","issued":{"date-parts":[["2015"]]},"page":"251-261","title":"Assessing Variation and Diversity of Ethnomedical Knowledge: A Case Study from Malekula Island, Vanuatu","type":"article-journal","volume":"69"},"uris":["http://www.mendeley.com/documents/?uuid=1300434d-f8cc-436a-b9d7-33ca0b918c5d"]}],"mendeley":{"formattedCitation":"(Berkes, 2007; Garnett &lt;i&gt;et al.&lt;/i&gt;, 2007; McCarter &amp; Gavin, 2015)","plainTextFormattedCitation":"(Berkes, 2007; Garnett et al., 2007; McCarter &amp; Gavin, 2015)","previouslyFormattedCitation":"(Berkes, 2007; Garnett &lt;i&gt;et al.&lt;/i&gt;, 2007; McCarter &amp; Gavin,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erkes, 2007; Garnett </w:t>
      </w:r>
      <w:r w:rsidRPr="0008241C">
        <w:rPr>
          <w:i/>
          <w:noProof/>
          <w:sz w:val="22"/>
          <w:szCs w:val="22"/>
          <w:lang w:eastAsia="ja-JP"/>
        </w:rPr>
        <w:t>et al.</w:t>
      </w:r>
      <w:r w:rsidRPr="0008241C">
        <w:rPr>
          <w:noProof/>
          <w:sz w:val="22"/>
          <w:szCs w:val="22"/>
          <w:lang w:eastAsia="ja-JP"/>
        </w:rPr>
        <w:t>, 2007; McCarter &amp; Gavin, 2015)</w:t>
      </w:r>
      <w:r w:rsidRPr="0008241C">
        <w:rPr>
          <w:sz w:val="22"/>
          <w:szCs w:val="22"/>
          <w:lang w:eastAsia="ja-JP"/>
        </w:rPr>
        <w:fldChar w:fldCharType="end"/>
      </w:r>
      <w:r w:rsidRPr="0008241C">
        <w:rPr>
          <w:sz w:val="22"/>
          <w:szCs w:val="22"/>
          <w:lang w:eastAsia="ja-JP"/>
        </w:rPr>
        <w:t xml:space="preserve">. The Australian Institute of Aborigines and Torres Strait Islander Studies (AIATSIS) produced a map for the whole of Australia to show the language, cultural, trade boundaries and relationship of these groups </w:t>
      </w:r>
      <w:hyperlink w:history="1"/>
      <w:r w:rsidRPr="0008241C">
        <w:rPr>
          <w:sz w:val="22"/>
          <w:szCs w:val="22"/>
          <w:lang w:eastAsia="ja-JP"/>
        </w:rPr>
        <w:fldChar w:fldCharType="begin" w:fldLock="1"/>
      </w:r>
      <w:r w:rsidRPr="0008241C">
        <w:rPr>
          <w:sz w:val="22"/>
          <w:szCs w:val="22"/>
          <w:lang w:eastAsia="ja-JP"/>
        </w:rPr>
        <w:instrText>ADDIN CSL_CITATION {"citationItems":[{"id":"ITEM-1","itemData":{"author":[{"dropping-particle":"","family":"AIATSIS","given":"","non-dropping-particle":"","parse-names":false,"suffix":""}],"editor":[{"dropping-particle":"","family":"Horton","given":"David R.","non-dropping-particle":"","parse-names":false,"suffix":""}],"id":"ITEM-1","issued":{"date-parts":[["1996"]]},"publisher":"Australian Institute of Aboriginal and Torres Strait Islander Studies","title":"The AIATSIS map of Indigenous Australia","type":"article"},"uris":["http://www.mendeley.com/documents/?uuid=fbc40160-9fe4-31bf-a37d-5149b38f9a64"]}],"mendeley":{"formattedCitation":"(AIATSIS, 1996)","plainTextFormattedCitation":"(AIATSIS, 1996)","previouslyFormattedCitation":"(AIATSIS, 199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AIATSIS, 1996)</w:t>
      </w:r>
      <w:r w:rsidRPr="0008241C">
        <w:rPr>
          <w:sz w:val="22"/>
          <w:szCs w:val="22"/>
          <w:lang w:eastAsia="ja-JP"/>
        </w:rPr>
        <w:fldChar w:fldCharType="end"/>
      </w:r>
      <w:r w:rsidRPr="0008241C">
        <w:rPr>
          <w:sz w:val="22"/>
          <w:szCs w:val="22"/>
          <w:lang w:eastAsia="ja-JP"/>
        </w:rPr>
        <w:t xml:space="preserve">. Ens </w:t>
      </w:r>
      <w:r w:rsidRPr="0008241C">
        <w:rPr>
          <w:i/>
          <w:sz w:val="22"/>
          <w:szCs w:val="22"/>
          <w:lang w:eastAsia="ja-JP"/>
        </w:rPr>
        <w:t>et al</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16/J.BIOCON.2014.11.008","ISSN":"0006-3207","abstract":"Worldwide, environmental conservation directives are mandating greater inclusion of Indigenous people and their knowledge in the management of global ecosystems. Colonised countries such as the United States of America, New Zealand and Australia have responded with an array of policy and programs to enhance Indigenous involvement; however, balancing Indigenous and non-Indigenous priorities and preferred management methods is a substantial challenge. Using Australia as a case study, we investigate past documentation and use of Indigenous biocultural knowledge (IBK) and assess the main contributions to ecosystem science and management. Focussing on the terrestrial environment, this innovative paper presents an integrated review of IBK documentation (IBKD) by conducting a spatial, temporal and content analysis of the publically available literature. A spatial analysis of the place-based documents identified Australian IBKD hotspots, gaps and opportunities for further collaboration. Sixty percent of IBKD has occurred off the Indigenous estate with only 19% of the total coinciding with current Indigenous Protected Areas. We also found that IBKD hotspots were different to Australia’s biodiversity hotspots suggesting opportunity for development of integrated biological and cultural hotspots. A temporal analysis of IBKD showed exponential growth since the 1970s and typical involvement of non-Indigenous researchers. Indigenous authorship remained negligible until the 1990s when there was an obvious increase, although only 14% of IBKD to date has acknowledged Indigenous authorship. Working through Australia’s broad biological conservation priorities, we demonstrate how IBK has and can be used to inform research and management of biodiversity, threatened species, aquatic ecosystems, fire, invasive species, and climate change. We also synthesise documented suggestions for overcoming cross-cultural awareness and communication challenges between Indigenous people and biologists, environmental managers and policy makers. Lastly, we suggest that inclusion of both tangible and philosophical engagement of Indigenous people in national conservation agendas may promote more holistic socio-ecological systems thinking and facilitate greater progress towards addressing the Indigenous engagement directive of international conservation agreements.","author":[{"dropping-particle":"","family":"Ens","given":"Emilie J.","non-dropping-particle":"","parse-names":false,"suffix":""},{"dropping-particle":"","family":"Pert","given":"Petina","non-dropping-particle":"","parse-names":false,"suffix":""},{"dropping-particle":"","family":"Clarke","given":"Philip A.","non-dropping-particle":"","parse-names":false,"suffix":""},{"dropping-particle":"","family":"Budden","given":"Marita","non-dropping-particle":"","parse-names":false,"suffix":""},{"dropping-particle":"","family":"Clubb","given":"Lilian","non-dropping-particle":"","parse-names":false,"suffix":""},{"dropping-particle":"","family":"Doran","given":"Bruce","non-dropping-particle":"","parse-names":false,"suffix":""},{"dropping-particle":"","family":"Douras","given":"Cheryl","non-dropping-particle":"","parse-names":false,"suffix":""},{"dropping-particle":"","family":"Gaikwad","given":"Jitendra","non-dropping-particle":"","parse-names":false,"suffix":""},{"dropping-particle":"","family":"Gott","given":"Beth","non-dropping-particle":"","parse-names":false,"suffix":""},{"dropping-particle":"","family":"Leonard","given":"Sonia","non-dropping-particle":"","parse-names":false,"suffix":""},{"dropping-particle":"","family":"Locke","given":"John","non-dropping-particle":"","parse-names":false,"suffix":""},{"dropping-particle":"","family":"Packer","given":"Joanne","non-dropping-particle":"","parse-names":false,"suffix":""},{"dropping-particle":"","family":"Turpin","given":"Gerry","non-dropping-particle":"","parse-names":false,"suffix":""},{"dropping-particle":"","family":"Wason","given":"Steve","non-dropping-particle":"","parse-names":false,"suffix":""}],"container-title":"Biological Conservation","id":"ITEM-1","issued":{"date-parts":[["2015","1","1"]]},"page":"133-149","publisher":"Elsevier","title":"Indigenous biocultural knowledge in ecosystem science and management: Review and insight from Australia","type":"article-journal","volume":"181"},"suppress-author":1,"uris":["http://www.mendeley.com/documents/?uuid=e88266f6-9331-32d3-84e0-3d3eefd23e76"]}],"mendeley":{"formattedCitation":"(2015)","plainTextFormattedCitation":"(2015)","previouslyFormattedCitation":"(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5)</w:t>
      </w:r>
      <w:r w:rsidRPr="0008241C">
        <w:rPr>
          <w:sz w:val="22"/>
          <w:szCs w:val="22"/>
          <w:lang w:eastAsia="ja-JP"/>
        </w:rPr>
        <w:fldChar w:fldCharType="end"/>
      </w:r>
      <w:r w:rsidRPr="0008241C">
        <w:rPr>
          <w:sz w:val="22"/>
          <w:szCs w:val="22"/>
          <w:lang w:eastAsia="ja-JP"/>
        </w:rPr>
        <w:t xml:space="preserve"> showed how indigenous biocultural knowledge has informed research and management of biodiversity, fire, threatened species, invasive species, aquatic ecosystems and climate change. The inclusion of culture is one of the ways to enhance the role of indigenous people, knowledge and land into national conservation priorities. Areas that are bioculturally and biologically rich which are facing exceptional threats would be appropriate to be targeted for conservation </w:t>
      </w:r>
      <w:r w:rsidRPr="0008241C">
        <w:rPr>
          <w:sz w:val="22"/>
          <w:szCs w:val="22"/>
          <w:lang w:eastAsia="ja-JP"/>
        </w:rPr>
        <w:fldChar w:fldCharType="begin" w:fldLock="1"/>
      </w:r>
      <w:r w:rsidRPr="0008241C">
        <w:rPr>
          <w:sz w:val="22"/>
          <w:szCs w:val="22"/>
          <w:lang w:eastAsia="ja-JP"/>
        </w:rPr>
        <w:instrText>ADDIN CSL_CITATION {"citationItems":[{"id":"ITEM-1","itemData":{"ISSN":"0028-0836","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page":"853-858","publisher":"Nature Publishing Group","title":"Biodiversity hotspots for conservation priorities","type":"article-journal","volume":"403"},"uris":["http://www.mendeley.com/documents/?uuid=4c705212-ca58-4734-85b5-a17d6e6c5087"]}],"mendeley":{"formattedCitation":"(N. Myers &lt;i&gt;et al.&lt;/i&gt;, 2000)","plainTextFormattedCitation":"(N. Myers et al., 2000)","previouslyFormattedCitation":"(N. Myers &lt;i&gt;et al.&lt;/i&gt;, 200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 Myers </w:t>
      </w:r>
      <w:r w:rsidRPr="0008241C">
        <w:rPr>
          <w:i/>
          <w:noProof/>
          <w:sz w:val="22"/>
          <w:szCs w:val="22"/>
          <w:lang w:eastAsia="ja-JP"/>
        </w:rPr>
        <w:t>et al.</w:t>
      </w:r>
      <w:r w:rsidRPr="0008241C">
        <w:rPr>
          <w:noProof/>
          <w:sz w:val="22"/>
          <w:szCs w:val="22"/>
          <w:lang w:eastAsia="ja-JP"/>
        </w:rPr>
        <w:t>, 2000)</w:t>
      </w:r>
      <w:r w:rsidRPr="0008241C">
        <w:rPr>
          <w:sz w:val="22"/>
          <w:szCs w:val="22"/>
          <w:lang w:eastAsia="ja-JP"/>
        </w:rPr>
        <w:fldChar w:fldCharType="end"/>
      </w:r>
      <w:r w:rsidRPr="0008241C">
        <w:rPr>
          <w:sz w:val="22"/>
          <w:szCs w:val="22"/>
          <w:lang w:eastAsia="ja-JP"/>
        </w:rPr>
        <w:t xml:space="preserve"> or extremely remote areas such as islands </w:t>
      </w:r>
      <w:r w:rsidRPr="0008241C">
        <w:rPr>
          <w:sz w:val="22"/>
          <w:szCs w:val="22"/>
          <w:lang w:eastAsia="ja-JP"/>
        </w:rPr>
        <w:fldChar w:fldCharType="begin" w:fldLock="1"/>
      </w:r>
      <w:r w:rsidRPr="0008241C">
        <w:rPr>
          <w:sz w:val="22"/>
          <w:szCs w:val="22"/>
          <w:lang w:eastAsia="ja-JP"/>
        </w:rPr>
        <w:instrText>ADDIN CSL_CITATION {"citationItems":[{"id":"ITEM-1","itemData":{"DOI":"10.1016/j.jep.2014.09.046","ISSN":"18727573","PMID":"25305516","abstract":"Ethnopharmacological relevance this study is an attempt to document the use of medicinal plants by nicobarese tribe from the car nicobar island of Andaman and nicobar islands.Inspite of the availability of modern healthcare facilities tribal people often take herbal medicines and traditional Knowledge practitioners (TKPs) serve as the local medical experts in car nicobar island.Aim of the study:The present study was to conduct an ethnomedicinal survey among the tkps of nicobarese tribe of the inhabitants of car nicobar sland,Andaman and nicobar islands,India.\nMaterials and methods Field research was conducted in 15 villages of Car Nicobar Island during March 2011-February 2012. TKPs were interviewed with a questionnaire-guided ethnomedical survey protocol. The data obtained were quantitatively analysed using the informant consensus factor (ICF) and use value (UV). Voucher specimens of all cited plants were collected and deposited at Regional Medical Research Centre (ICMR), Port Blair.\nResults Use of 150 medicinal plant species, belonging to 122 genera encompassing 59 families were recorded during the survey. These 150 species are employed to treat 47 different medicinal uses, divided into nine categories of use. The highest ICF (0.68) was obtained for the gastrointestinal system. The Euphorbiaceae family exhibited the highest number of citations, and the species with the highest UVs were Morinda citrifolia L., Tabernaemontana crispa Roxb. and Colubrina asiatica (L.) Brongn. Of the medicinal plants reported, the most common growth form was shrubs (28%). Among several parts of individual plant species which are used, leaves constitute the major portion in preparation of medicines. Remedies were generally prepared using water as the excipient.\nConclusions This study is an attempt to document the use of medicinal plants from the Car Nicobar Island of the Andaman and Nicobar Islands. Future phytochemical and pharmacological studies are needed to confirm the efficacy and safety of the identified plants.","author":[{"dropping-particle":"","family":"Chander","given":"M. Punnam","non-dropping-particle":"","parse-names":false,"suffix":""},{"dropping-particle":"","family":"Kartick","given":"C.","non-dropping-particle":"","parse-names":false,"suffix":""},{"dropping-particle":"","family":"Gangadhar","given":"J.","non-dropping-particle":"","parse-names":false,"suffix":""},{"dropping-particle":"","family":"Vijayachari","given":"P.","non-dropping-particle":"","parse-names":false,"suffix":""}],"container-title":"Journal of Ethnopharmacology","id":"ITEM-1","issue":"PART A","issued":{"date-parts":[["2014"]]},"page":"18-24","publisher":"Elsevier","title":"Ethno medicine and healthcare practices among Nicobarese of Car Nicobar - An indigenous tribe of Andaman and Nicobar Islands","type":"article-journal","volume":"158"},"uris":["http://www.mendeley.com/documents/?uuid=5d63bfb4-73f9-4986-a00e-816cbb7edd2a"]},{"id":"ITEM-2","itemData":{"DOI":"10.1016/j.jep.2014.09.045","ISSN":"18727573","PMID":"25527315","abstract":"Ethnopharmacological relevance: This manuscript reports data on medicinal plants used in Marquesas Islands traditional medicine. The subject is interesting due to the extreme geographical isolation of this archipelago and the scarcity of data on this subject. The hypothesis of the authors was that traditional knowledge in this area should be consequently largely preserved. The usual ethnobotanical collection of use/symptom was completed by an additional quantitative ethnobotany analysis providing two indices: the relative frequency of plant uses for a given affliction (RF) and the Informant Consensus Factor (ICF). Materials and methods: Our ethnopharmacological study was carried out between 2009 and 2012 in several parts of the archipelago by collecting the accurate names of the medicinal plants, their uses, the methods of preparation of the remedies and the associated traditional nosology. Two methods were applied: ex situ focus groups with scientists and local association partners, using fresh plant specimens, dried specimens, and photographs, guided by an outline of simple questions, and in situ semi-structured interviews of informants during walk in the woods or homegarden sampling. Results: 96 plant species were pointed out as medicine for which we collected 1774 use reports; 77 of these species cited by more than 1 informant are listed with their frequency of use. Three species account for one-third of use reports: Cocos nucifera (coconut), Gardenia taitensis (tiare Tahiti) and Microsorum grossum. Native species (either indigenous or endemic) represent only one quarter of all used species. The Polynesian introductions (plants introduced during Polynesian migrations) represent 42% of the Marquesan medicinal plants. On the other hand, one-third are modern introductions, introduced, for most of them, less than 200 years ago. Diseases are analyzed according to Marquesan concepts. In the present study, a special attention was focused on the descriptions of the local diseases. Their translation in French was discussed and verified in focus groups involving both scientists and Marquesan language specialists from the \"Académie des Marquises\". 40 plant species showed a high frequency of citation for a given affliction (RF&gt;20). Despite the complex nosology the ICF to Marquesan traditional illness categories showed generally high ICF values, suggesting their strong coherence. Conclusions: An overview of the Marquesan pharmacopoeia, linked with ethnomedicinal…","author":[{"dropping-particle":"","family":"Girardi","given":"Cynthia","non-dropping-particle":"","parse-names":false,"suffix":""},{"dropping-particle":"","family":"Butaud","given":"Jean Franc¸ois","non-dropping-particle":"","parse-names":false,"suffix":""},{"dropping-particle":"","family":"Ollier","given":"Corinne","non-dropping-particle":"","parse-names":false,"suffix":""},{"dropping-particle":"","family":"Ingert","given":"Nicolas","non-dropping-particle":"","parse-names":false,"suffix":""},{"dropping-particle":"","family":"Weniger","given":"Bernard","non-dropping-particle":"","parse-names":false,"suffix":""},{"dropping-particle":"","family":"Raharivelomanana","given":"Phila","non-dropping-particle":"","parse-names":false,"suffix":""},{"dropping-particle":"","family":"Moretti","given":"Christian","non-dropping-particle":"","parse-names":false,"suffix":""}],"container-title":"Journal of Ethnopharmacology","id":"ITEM-2","issue":"April 2016","issued":{"date-parts":[["2015"]]},"page":"200-213","title":"Herbal medicine in the Marquesas Islands","type":"article-journal","volume":"161"},"uris":["http://www.mendeley.com/documents/?uuid=8a6f6eb8-959e-47f5-9862-192d8b043627"]}],"mendeley":{"formattedCitation":"(Chander &lt;i&gt;et al.&lt;/i&gt;, 2014; Girardi &lt;i&gt;et al.&lt;/i&gt;, 2015)","plainTextFormattedCitation":"(Chander et al., 2014; Girardi et al., 2015)","previouslyFormattedCitation":"(Chander &lt;i&gt;et al.&lt;/i&gt;, 2014; Girardi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ander </w:t>
      </w:r>
      <w:r w:rsidRPr="0008241C">
        <w:rPr>
          <w:i/>
          <w:noProof/>
          <w:sz w:val="22"/>
          <w:szCs w:val="22"/>
          <w:lang w:eastAsia="ja-JP"/>
        </w:rPr>
        <w:t>et al.</w:t>
      </w:r>
      <w:r w:rsidRPr="0008241C">
        <w:rPr>
          <w:noProof/>
          <w:sz w:val="22"/>
          <w:szCs w:val="22"/>
          <w:lang w:eastAsia="ja-JP"/>
        </w:rPr>
        <w:t xml:space="preserve">, 2014; Girardi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noProof/>
          <w:sz w:val="22"/>
          <w:szCs w:val="22"/>
          <w:lang w:eastAsia="ja-JP"/>
        </w:rPr>
        <w:t xml:space="preserve">. </w:t>
      </w:r>
      <w:r w:rsidRPr="0008241C">
        <w:rPr>
          <w:sz w:val="22"/>
          <w:szCs w:val="22"/>
          <w:lang w:eastAsia="ja-JP"/>
        </w:rPr>
        <w:t xml:space="preserve"> </w:t>
      </w:r>
    </w:p>
    <w:p w14:paraId="4AB9004B" w14:textId="573DB8E1" w:rsidR="00A01204" w:rsidRPr="0008241C" w:rsidRDefault="00A01204" w:rsidP="00A01204">
      <w:pPr>
        <w:spacing w:before="100" w:beforeAutospacing="1" w:after="100" w:afterAutospacing="1"/>
        <w:rPr>
          <w:sz w:val="22"/>
          <w:szCs w:val="22"/>
        </w:rPr>
      </w:pPr>
      <w:r w:rsidRPr="0008241C">
        <w:rPr>
          <w:sz w:val="22"/>
          <w:szCs w:val="22"/>
        </w:rPr>
        <w:t xml:space="preserve">Like other parts of South-East Asia, the Hawaiian Islands exhibit immense biocultural significance of native ecosystems and species. The same ecological richness of the Hawaiian ecoregion that create the unique Hawaiian biota shaped indigenous Hawaiian culture into one that formed an intimate, familial </w:t>
      </w:r>
      <w:r w:rsidRPr="0008241C">
        <w:rPr>
          <w:sz w:val="22"/>
          <w:szCs w:val="22"/>
        </w:rPr>
        <w:lastRenderedPageBreak/>
        <w:t>relationship with their ecosystems and species. The strong sense of familial reciprocal connection created a sustainable human-nature system that stood for a millennium, independent from the rest of the world, with a remarkably small human ecological footprint</w:t>
      </w:r>
      <w:r w:rsidRPr="0008241C">
        <w:rPr>
          <w:szCs w:val="18"/>
          <w:vertAlign w:val="superscript"/>
        </w:rPr>
        <w:footnoteReference w:id="62"/>
      </w:r>
      <w:r w:rsidRPr="0008241C">
        <w:rPr>
          <w:sz w:val="22"/>
          <w:szCs w:val="22"/>
        </w:rPr>
        <w:t xml:space="preserve"> (15</w:t>
      </w:r>
      <w:r w:rsidR="00C934E9">
        <w:rPr>
          <w:sz w:val="22"/>
          <w:szCs w:val="22"/>
        </w:rPr>
        <w:t xml:space="preserve"> per cent</w:t>
      </w:r>
      <w:r w:rsidRPr="0008241C">
        <w:rPr>
          <w:sz w:val="22"/>
          <w:szCs w:val="22"/>
        </w:rPr>
        <w:t xml:space="preserve"> of the land area displaced with human infrastructure and agriculture) that provided for 100</w:t>
      </w:r>
      <w:r w:rsidR="00C934E9">
        <w:rPr>
          <w:sz w:val="22"/>
          <w:szCs w:val="22"/>
        </w:rPr>
        <w:t xml:space="preserve"> per cent</w:t>
      </w:r>
      <w:r w:rsidRPr="0008241C">
        <w:rPr>
          <w:sz w:val="22"/>
          <w:szCs w:val="22"/>
        </w:rPr>
        <w:t xml:space="preserve"> of the needs of a thriving Polynesian civilization </w:t>
      </w:r>
      <w:r w:rsidRPr="0008241C">
        <w:rPr>
          <w:sz w:val="22"/>
          <w:szCs w:val="22"/>
        </w:rPr>
        <w:fldChar w:fldCharType="begin" w:fldLock="1"/>
      </w:r>
      <w:r w:rsidRPr="0008241C">
        <w:rPr>
          <w:sz w:val="22"/>
          <w:szCs w:val="22"/>
        </w:rPr>
        <w:instrText>ADDIN CSL_CITATION {"citationItems":[{"id":"ITEM-1","itemData":{"DOI":"10.1016/J.JAS.2009.06.030","ISSN":"0305-4403","abstract":"Intensive agricultural systems interact strongly and reciprocally with features of the lands they occupy, and with features of the societies that they support. We modeled the distribution of two forms of pre-European contact intensive agriculture – irrigated pondfields and rain-fed dryland systems – across the Hawaiian archipelago using a GIS approach based on climate, hydrology, topography, substrate age, and soil fertility. Model results closely match the archaeological evidence in defined locations. On a broader scale, we calculate that the youngest island, Hawai'i, could have supported 572km2 of intensive agriculture, 97% as rain-fed dryland field systems, while Kaua'i, the oldest island, could have supported 58km2, all as irrigated wetland systems. Irrigated systems have higher, more reliable yields and lower labor requirements than rain-fed dryland systems, so the total potential yield from Kaua'i (</w:instrText>
      </w:r>
      <w:r w:rsidRPr="0008241C">
        <w:rPr>
          <w:rFonts w:ascii="Cambria Math" w:hAnsi="Cambria Math" w:cs="Cambria Math"/>
          <w:sz w:val="22"/>
          <w:szCs w:val="22"/>
        </w:rPr>
        <w:instrText>∼</w:instrText>
      </w:r>
      <w:r w:rsidRPr="0008241C">
        <w:rPr>
          <w:sz w:val="22"/>
          <w:szCs w:val="22"/>
        </w:rPr>
        <w:instrText>49k metric tons) was almost half that of Hawai'i (</w:instrText>
      </w:r>
      <w:r w:rsidRPr="0008241C">
        <w:rPr>
          <w:rFonts w:ascii="Cambria Math" w:hAnsi="Cambria Math" w:cs="Cambria Math"/>
          <w:sz w:val="22"/>
          <w:szCs w:val="22"/>
        </w:rPr>
        <w:instrText>∼</w:instrText>
      </w:r>
      <w:r w:rsidRPr="0008241C">
        <w:rPr>
          <w:sz w:val="22"/>
          <w:szCs w:val="22"/>
        </w:rPr>
        <w:instrText xml:space="preserve">97k metric tons), although Kaua'i systems required only </w:instrText>
      </w:r>
      <w:r w:rsidRPr="0008241C">
        <w:rPr>
          <w:rFonts w:ascii="Cambria Math" w:hAnsi="Cambria Math" w:cs="Cambria Math"/>
          <w:sz w:val="22"/>
          <w:szCs w:val="22"/>
        </w:rPr>
        <w:instrText>∼</w:instrText>
      </w:r>
      <w:r w:rsidRPr="0008241C">
        <w:rPr>
          <w:sz w:val="22"/>
          <w:szCs w:val="22"/>
        </w:rPr>
        <w:instrText>0.05 of the agricultural labor (</w:instrText>
      </w:r>
      <w:r w:rsidRPr="0008241C">
        <w:rPr>
          <w:rFonts w:ascii="Cambria Math" w:hAnsi="Cambria Math" w:cs="Cambria Math"/>
          <w:sz w:val="22"/>
          <w:szCs w:val="22"/>
        </w:rPr>
        <w:instrText>∼</w:instrText>
      </w:r>
      <w:r w:rsidRPr="0008241C">
        <w:rPr>
          <w:sz w:val="22"/>
          <w:szCs w:val="22"/>
        </w:rPr>
        <w:instrText xml:space="preserve">8400 workers, versus </w:instrText>
      </w:r>
      <w:r w:rsidRPr="0008241C">
        <w:rPr>
          <w:rFonts w:ascii="Cambria Math" w:hAnsi="Cambria Math" w:cs="Cambria Math"/>
          <w:sz w:val="22"/>
          <w:szCs w:val="22"/>
        </w:rPr>
        <w:instrText>∼</w:instrText>
      </w:r>
      <w:r w:rsidRPr="0008241C">
        <w:rPr>
          <w:sz w:val="22"/>
          <w:szCs w:val="22"/>
        </w:rPr>
        <w:instrText>165,000 on Hawai'i) to produce the crops. We conclude that environmental constraints to intensive agriculture across the archipelago created asymmetric production efficiencies, and therefore varying potentials for agricultural surplus. The implications both for the emergence of complex sociopolitical formations and for anthropogenic transformation of Hawaiian ecosystems are substantial.","author":[{"dropping-particle":"","family":"Ladefoged","given":"Thegn N.","non-dropping-particle":"","parse-names":false,"suffix":""},{"dropping-particle":"V.","family":"Kirch","given":"Patrick","non-dropping-particle":"","parse-names":false,"suffix":""},{"dropping-particle":"","family":"Gon","given":"Samuel M.","non-dropping-particle":"","parse-names":false,"suffix":""},{"dropping-particle":"","family":"Chadwick","given":"Oliver A.","non-dropping-particle":"","parse-names":false,"suffix":""},{"dropping-particle":"","family":"Hartshorn","given":"Anthony S.","non-dropping-particle":"","parse-names":false,"suffix":""},{"dropping-particle":"","family":"Vitousek","given":"Peter M.","non-dropping-particle":"","parse-names":false,"suffix":""}],"container-title":"Journal of Archaeological Science","id":"ITEM-1","issue":"10","issued":{"date-parts":[["2009","10","1"]]},"page":"2374-2383","publisher":"Academic Press","title":"Opportunities and constraints for intensive agriculture in the Hawaiian archipelago prior to European contact","type":"article-journal","volume":"36"},"uris":["http://www.mendeley.com/documents/?uuid=131883b3-197c-3b9f-a2ee-be82bd4a5e51"]},{"id":"ITEM-2","itemData":{"abstract":"Roots of Conflict presents the efforts of a team of social and natural scientists to understand the complex, systemic linkages between land, climate, crops, human populations, and their cultural structures. The research group has focused on what might seem to some an unlikely locale to investigate a set of problems with worldwide significance: the Hawaiian Islands. Though it is perhaps the most isolated archipelago on Earth, Hawai‘i is a “model system” for teasing out key connections between land, agriculture, and society.","editor":[{"dropping-particle":"V.","family":"Kirch","given":"Patrick","non-dropping-particle":"","parse-names":false,"suffix":""}],"id":"ITEM-2","issued":{"date-parts":[["2011"]]},"number-of-pages":"240","publisher":"School for Advanced Research Press","publisher-place":"Santa Fe","title":"Roots of Conflict: Soils, Agriculture, and Sociopolitical Complexity in Ancient Hawai‘i","type":"book"},"uris":["http://www.mendeley.com/documents/?uuid=7fcd5746-ad24-31e1-b45c-7e62f5374793"]}],"mendeley":{"formattedCitation":"(Kirch, 2011; Ladefoged &lt;i&gt;et al.&lt;/i&gt;, 2009)","plainTextFormattedCitation":"(Kirch, 2011; Ladefoged et al., 2009)","previouslyFormattedCitation":"(Kirch, 2011; Ladefoged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Kirch, 2011; Ladefoged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The benefits of nature to native Hawaiian society ran the gamut from food, medicine, shelter, tools for agriculture, and all other trappings of material culture, and extended into intellectual, ethical and spiritual well-being. These contributions of nature to people cannot be adequately expressed in terms of monetary or service economics. They were the basis of a human-nature relationship that is a model for sustainability, and ultimately is needed for humanity’s survival in a finite planetary biosphere </w:t>
      </w:r>
      <w:r w:rsidRPr="0008241C">
        <w:rPr>
          <w:sz w:val="22"/>
          <w:szCs w:val="22"/>
        </w:rPr>
        <w:fldChar w:fldCharType="begin" w:fldLock="1"/>
      </w:r>
      <w:r w:rsidRPr="0008241C">
        <w:rPr>
          <w:sz w:val="22"/>
          <w:szCs w:val="22"/>
        </w:rPr>
        <w:instrText>ADDIN CSL_CITATION {"citationItems":[{"id":"ITEM-1","itemData":{"URL":"http://tedxmaui.com/sam-ohu-gon-iii-phd-lessons-from-a-thousand-years-of-island-sustainability/","author":[{"dropping-particle":"","family":"Gon","given":"Samuel M. III","non-dropping-particle":"","parse-names":false,"suffix":""}],"container-title":"TEDx Maui presentation","id":"ITEM-1","issued":{"date-parts":[["2014"]]},"title":"Lessons from a Thousand Years of Island Sustainability","type":"webpage"},"uris":["http://www.mendeley.com/documents/?uuid=8d33b987-63d2-3658-8c78-93fe1dc52c24"]}],"mendeley":{"formattedCitation":"(Gon, 2014)","plainTextFormattedCitation":"(Gon, 2014)","previouslyFormattedCitation":"(Gon, 2014)"},"properties":{"noteIndex":0},"schema":"https://github.com/citation-style-language/schema/raw/master/csl-citation.json"}</w:instrText>
      </w:r>
      <w:r w:rsidRPr="0008241C">
        <w:rPr>
          <w:sz w:val="22"/>
          <w:szCs w:val="22"/>
        </w:rPr>
        <w:fldChar w:fldCharType="separate"/>
      </w:r>
      <w:r w:rsidRPr="0008241C">
        <w:rPr>
          <w:noProof/>
          <w:sz w:val="22"/>
          <w:szCs w:val="22"/>
        </w:rPr>
        <w:t>(Gon, 2014)</w:t>
      </w:r>
      <w:r w:rsidRPr="0008241C">
        <w:rPr>
          <w:sz w:val="22"/>
          <w:szCs w:val="22"/>
        </w:rPr>
        <w:fldChar w:fldCharType="end"/>
      </w:r>
      <w:r w:rsidRPr="0008241C">
        <w:rPr>
          <w:sz w:val="22"/>
          <w:szCs w:val="22"/>
        </w:rPr>
        <w:t>.</w:t>
      </w:r>
    </w:p>
    <w:p w14:paraId="364D08A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38" w:name="_Toc504317209"/>
      <w:bookmarkStart w:id="939" w:name="_Toc504317902"/>
      <w:bookmarkStart w:id="940" w:name="_Toc524041399"/>
      <w:r w:rsidRPr="0008241C">
        <w:rPr>
          <w:b/>
          <w:sz w:val="22"/>
          <w:szCs w:val="24"/>
        </w:rPr>
        <w:t xml:space="preserve">3.2.5.4 </w:t>
      </w:r>
      <w:r w:rsidRPr="0008241C">
        <w:rPr>
          <w:b/>
          <w:sz w:val="22"/>
          <w:szCs w:val="24"/>
        </w:rPr>
        <w:tab/>
        <w:t>Indigenous and local knowledge</w:t>
      </w:r>
      <w:bookmarkEnd w:id="938"/>
      <w:bookmarkEnd w:id="939"/>
      <w:bookmarkEnd w:id="940"/>
      <w:r w:rsidRPr="0008241C">
        <w:rPr>
          <w:b/>
          <w:sz w:val="22"/>
          <w:szCs w:val="24"/>
        </w:rPr>
        <w:t xml:space="preserve"> </w:t>
      </w:r>
    </w:p>
    <w:p w14:paraId="4450B1A0" w14:textId="77777777" w:rsidR="00A01204" w:rsidRPr="0008241C" w:rsidRDefault="00A01204" w:rsidP="00A01204">
      <w:pPr>
        <w:rPr>
          <w:sz w:val="22"/>
          <w:szCs w:val="22"/>
          <w:lang w:eastAsia="ja-JP"/>
        </w:rPr>
      </w:pPr>
    </w:p>
    <w:p w14:paraId="66BB163F" w14:textId="77777777" w:rsidR="00A01204" w:rsidRPr="0008241C" w:rsidRDefault="00A01204" w:rsidP="00A01204">
      <w:pPr>
        <w:rPr>
          <w:rFonts w:eastAsia="Malgun Gothic"/>
          <w:sz w:val="22"/>
          <w:szCs w:val="22"/>
          <w:lang w:eastAsia="ko-KR"/>
        </w:rPr>
      </w:pPr>
      <w:r w:rsidRPr="0008241C">
        <w:rPr>
          <w:sz w:val="22"/>
          <w:szCs w:val="22"/>
          <w:lang w:eastAsia="ja-JP"/>
        </w:rPr>
        <w:t xml:space="preserve">Aichi target 18 aims to ensure that traditional knowledge (TK), innovations and practices of Indigenous local communities (ILCs) are respected, protected and encouraged. </w:t>
      </w:r>
      <w:r w:rsidRPr="0008241C">
        <w:rPr>
          <w:rFonts w:eastAsia="Malgun Gothic"/>
          <w:sz w:val="22"/>
          <w:szCs w:val="22"/>
          <w:lang w:eastAsia="ko-KR"/>
        </w:rPr>
        <w:t xml:space="preserve">Several indicators, including ILC’s tenure right to land, traditional occupations, ILC-based management, and linguistic diversity, were suggested for consideration to measure the target (CBD/COP/DEC/XIII/28). These indicators on ILC, however, could give indirect information of status and trends in ILK. Moreover, these indicators could not be widely applied to global, regional, or national assessments for data deficiency except for the linguistic diversity. </w:t>
      </w:r>
    </w:p>
    <w:p w14:paraId="325167E6" w14:textId="77777777" w:rsidR="00A01204" w:rsidRPr="0008241C" w:rsidRDefault="00A01204" w:rsidP="00A01204">
      <w:pPr>
        <w:rPr>
          <w:rFonts w:eastAsia="Malgun Gothic"/>
          <w:color w:val="FF0000"/>
          <w:sz w:val="22"/>
          <w:szCs w:val="22"/>
          <w:lang w:eastAsia="ko-KR"/>
        </w:rPr>
      </w:pPr>
    </w:p>
    <w:p w14:paraId="780BA371" w14:textId="3C5FCA42" w:rsidR="00A01204" w:rsidRPr="0008241C" w:rsidRDefault="00A01204" w:rsidP="00A01204">
      <w:pPr>
        <w:rPr>
          <w:sz w:val="22"/>
          <w:szCs w:val="22"/>
          <w:lang w:eastAsia="ja-JP"/>
        </w:rPr>
      </w:pPr>
      <w:r w:rsidRPr="0008241C">
        <w:rPr>
          <w:rFonts w:eastAsia="Malgun Gothic"/>
          <w:sz w:val="22"/>
          <w:szCs w:val="22"/>
          <w:lang w:eastAsia="ko-KR"/>
        </w:rPr>
        <w:t xml:space="preserve">Direct measurement of TK is a challenging task. For example, </w:t>
      </w:r>
      <w:r w:rsidRPr="0008241C">
        <w:rPr>
          <w:sz w:val="22"/>
          <w:szCs w:val="22"/>
          <w:lang w:eastAsia="ja-JP"/>
        </w:rPr>
        <w:t>the VITEK (the Vitality Index of Traditional Environmental Knowledge) directly access the retention or loss of TK along successive generations within a given local community. The VITEK, however, has been applied to limited number of cases. The results of the pilot studies indicated 30</w:t>
      </w:r>
      <w:r w:rsidR="00C934E9">
        <w:rPr>
          <w:sz w:val="22"/>
          <w:szCs w:val="22"/>
          <w:lang w:eastAsia="ja-JP"/>
        </w:rPr>
        <w:t xml:space="preserve"> per cent</w:t>
      </w:r>
      <w:r w:rsidRPr="0008241C">
        <w:rPr>
          <w:sz w:val="22"/>
          <w:szCs w:val="22"/>
          <w:lang w:eastAsia="ja-JP"/>
        </w:rPr>
        <w:t xml:space="preserve"> decline between the eldest to the youngest cohorts. Women in the community have been able to retain more TK across generations than men have </w:t>
      </w:r>
      <w:r w:rsidRPr="0008241C">
        <w:rPr>
          <w:sz w:val="22"/>
          <w:szCs w:val="22"/>
          <w:lang w:eastAsia="ja-JP"/>
        </w:rPr>
        <w:fldChar w:fldCharType="begin" w:fldLock="1"/>
      </w:r>
      <w:r w:rsidRPr="0008241C">
        <w:rPr>
          <w:sz w:val="22"/>
          <w:szCs w:val="22"/>
          <w:lang w:eastAsia="ja-JP"/>
        </w:rPr>
        <w:instrText>ADDIN CSL_CITATION {"citationItems":[{"id":"ITEM-1","itemData":{"URL":"http://www.bipindicators.net/vitek","author":[{"dropping-particle":"","family":"UNEP-WCMC","given":"","non-dropping-particle":"","parse-names":false,"suffix":""}],"id":"ITEM-1","issued":{"date-parts":[["2016"]]},"title":"Vital Index of Traditional Environmental Knowledge","type":"webpage"},"uris":["http://www.mendeley.com/documents/?uuid=8a0dbd28-cb27-4d1e-a964-a0bfb1a2e8ed"]}],"mendeley":{"formattedCitation":"(UNEP-WCMC, 2016b)","plainTextFormattedCitation":"(UNEP-WCMC, 2016b)","previouslyFormattedCitation":"(UNEP-WCMC, 2016b)"},"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P-WCMC, 2016b)</w:t>
      </w:r>
      <w:r w:rsidRPr="0008241C">
        <w:rPr>
          <w:sz w:val="22"/>
          <w:szCs w:val="22"/>
          <w:lang w:eastAsia="ja-JP"/>
        </w:rPr>
        <w:fldChar w:fldCharType="end"/>
      </w:r>
      <w:r w:rsidRPr="0008241C">
        <w:rPr>
          <w:sz w:val="22"/>
          <w:szCs w:val="22"/>
          <w:lang w:eastAsia="ja-JP"/>
        </w:rPr>
        <w:t>. VITEK approach is recommended to estimate changes in TK of ILC.</w:t>
      </w:r>
    </w:p>
    <w:p w14:paraId="718A0B6D" w14:textId="77777777" w:rsidR="00A01204" w:rsidRPr="0008241C" w:rsidRDefault="00A01204" w:rsidP="00A01204">
      <w:pPr>
        <w:rPr>
          <w:sz w:val="22"/>
          <w:szCs w:val="22"/>
          <w:lang w:eastAsia="ja-JP"/>
        </w:rPr>
      </w:pPr>
    </w:p>
    <w:p w14:paraId="57E54BA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41" w:name="_Toc504317210"/>
      <w:bookmarkStart w:id="942" w:name="_Toc504317903"/>
      <w:bookmarkStart w:id="943" w:name="_Toc524041400"/>
      <w:r w:rsidRPr="0008241C">
        <w:rPr>
          <w:b/>
          <w:sz w:val="22"/>
          <w:szCs w:val="24"/>
        </w:rPr>
        <w:t xml:space="preserve">3.2.5.5 </w:t>
      </w:r>
      <w:r w:rsidRPr="0008241C">
        <w:rPr>
          <w:b/>
          <w:sz w:val="22"/>
          <w:szCs w:val="24"/>
        </w:rPr>
        <w:tab/>
        <w:t>Status and trends in biocapacity</w:t>
      </w:r>
      <w:bookmarkEnd w:id="941"/>
      <w:bookmarkEnd w:id="942"/>
      <w:r w:rsidRPr="0008241C">
        <w:rPr>
          <w:b/>
          <w:szCs w:val="18"/>
          <w:vertAlign w:val="superscript"/>
        </w:rPr>
        <w:footnoteReference w:id="63"/>
      </w:r>
      <w:bookmarkEnd w:id="943"/>
    </w:p>
    <w:p w14:paraId="12945E00" w14:textId="77777777" w:rsidR="00A01204" w:rsidRPr="0008241C" w:rsidRDefault="00A01204" w:rsidP="00A01204">
      <w:pPr>
        <w:rPr>
          <w:sz w:val="22"/>
          <w:szCs w:val="22"/>
          <w:lang w:eastAsia="ja-JP"/>
        </w:rPr>
      </w:pPr>
    </w:p>
    <w:p w14:paraId="60E6E40A" w14:textId="77777777" w:rsidR="00A01204" w:rsidRPr="0008241C" w:rsidRDefault="00A01204" w:rsidP="00A01204">
      <w:pPr>
        <w:rPr>
          <w:sz w:val="22"/>
          <w:szCs w:val="22"/>
          <w:lang w:eastAsia="ja-JP"/>
        </w:rPr>
      </w:pPr>
      <w:r w:rsidRPr="0008241C">
        <w:rPr>
          <w:sz w:val="22"/>
          <w:szCs w:val="22"/>
          <w:lang w:eastAsia="ja-JP"/>
        </w:rPr>
        <w:t xml:space="preserve">Overexploitation and unsustainable use of natural resources for economic benefits are major factors degrading habitats in low-income countries. In the Asia-Pacific region, the per capita ecological footprint in 2008 was 1.6 gha which exceeds the per capita biocapacity by 0.8 gha. In addition, the biocapacity per person in 2008 had decreased to only two thirds of that available in 1961 </w:t>
      </w:r>
      <w:r w:rsidRPr="0008241C">
        <w:rPr>
          <w:sz w:val="22"/>
          <w:szCs w:val="22"/>
          <w:lang w:eastAsia="ja-JP"/>
        </w:rPr>
        <w:fldChar w:fldCharType="begin" w:fldLock="1"/>
      </w:r>
      <w:r w:rsidRPr="0008241C">
        <w:rPr>
          <w:sz w:val="22"/>
          <w:szCs w:val="22"/>
          <w:lang w:eastAsia="ja-JP"/>
        </w:rPr>
        <w:instrText>ADDIN CSL_CITATION {"citationItems":[{"id":"ITEM-1","itemData":{"ISBN":"9782940443383","author":[{"dropping-particle":"","family":"WWF","given":"","non-dropping-particle":"","parse-names":false,"suffix":""},{"dropping-particle":"","family":"ADB","given":"","non-dropping-particle":"","parse-names":false,"suffix":""}],"id":"ITEM-1","issued":{"date-parts":[["2012"]]},"number-of-pages":"104","publisher":"INWK","publisher-place":"UK","title":"Ecological footprint and investment in natural capital in Asia and the Pacific","type":"book"},"uris":["http://www.mendeley.com/documents/?uuid=6d4bcabf-3be4-4367-ae7c-51bcf27652c4"]}],"mendeley":{"formattedCitation":"(WWF &amp; ADB, 2012)","plainTextFormattedCitation":"(WWF &amp; ADB, 2012)","previouslyFormattedCitation":"(WWF &amp; ADB,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WWF &amp; ADB, 2012)</w:t>
      </w:r>
      <w:r w:rsidRPr="0008241C">
        <w:rPr>
          <w:sz w:val="22"/>
          <w:szCs w:val="22"/>
          <w:lang w:eastAsia="ja-JP"/>
        </w:rPr>
        <w:fldChar w:fldCharType="end"/>
      </w:r>
      <w:r w:rsidRPr="0008241C">
        <w:rPr>
          <w:sz w:val="22"/>
          <w:szCs w:val="22"/>
          <w:lang w:eastAsia="ja-JP"/>
        </w:rPr>
        <w:t>. The average biocapacity per person will decline as populations grow rapidly in the Asia-Pacific region.</w:t>
      </w:r>
    </w:p>
    <w:p w14:paraId="14C73CC3" w14:textId="77777777" w:rsidR="00A01204" w:rsidRPr="0008241C" w:rsidRDefault="00A01204" w:rsidP="00A01204">
      <w:pPr>
        <w:rPr>
          <w:sz w:val="22"/>
          <w:szCs w:val="22"/>
          <w:lang w:eastAsia="ja-JP"/>
        </w:rPr>
      </w:pPr>
    </w:p>
    <w:p w14:paraId="3A72B23F" w14:textId="77777777" w:rsidR="00A01204" w:rsidRPr="0008241C" w:rsidRDefault="00A01204" w:rsidP="00A01204">
      <w:pPr>
        <w:rPr>
          <w:sz w:val="22"/>
          <w:szCs w:val="22"/>
          <w:lang w:eastAsia="ja-JP"/>
        </w:rPr>
      </w:pPr>
      <w:r w:rsidRPr="0008241C">
        <w:rPr>
          <w:sz w:val="22"/>
          <w:szCs w:val="22"/>
          <w:lang w:eastAsia="ja-JP"/>
        </w:rPr>
        <w:t xml:space="preserve">Socio-economic growth at some point does improve the attitude of people and implementation measures towards conservation. However, it also increases demands for natural resources and environment for production. Mongolia entered into market economy with democracy since 1992, and the herds were privatized. The new way of pasturage for cashmere production gradually prevailed in Mongolia, however, it looks to be unsustainable for its impact to vegetation loss and land degradation than that of sheep herd has. </w:t>
      </w:r>
    </w:p>
    <w:p w14:paraId="5D2CF792" w14:textId="77777777" w:rsidR="00A01204" w:rsidRPr="0008241C" w:rsidRDefault="00A01204" w:rsidP="00A01204">
      <w:pPr>
        <w:rPr>
          <w:sz w:val="22"/>
          <w:szCs w:val="22"/>
          <w:lang w:eastAsia="ja-JP"/>
        </w:rPr>
      </w:pPr>
    </w:p>
    <w:p w14:paraId="21229054" w14:textId="77777777" w:rsidR="00A01204" w:rsidRPr="0008241C" w:rsidRDefault="00A01204" w:rsidP="00A01204">
      <w:pPr>
        <w:rPr>
          <w:sz w:val="22"/>
          <w:szCs w:val="22"/>
          <w:lang w:eastAsia="ja-JP"/>
        </w:rPr>
      </w:pPr>
      <w:r w:rsidRPr="0008241C">
        <w:rPr>
          <w:sz w:val="22"/>
          <w:szCs w:val="22"/>
          <w:lang w:eastAsia="ja-JP"/>
        </w:rPr>
        <w:lastRenderedPageBreak/>
        <w:t xml:space="preserve">Slash-and-burn or swidden agriculture is a traditional farming style in many ethnic communities settled in mountainous area. Under the condition of small population, it has not destroyed local vegetation and has less impact on biodiversity </w:t>
      </w:r>
      <w:r w:rsidRPr="0008241C">
        <w:rPr>
          <w:sz w:val="22"/>
          <w:szCs w:val="22"/>
          <w:lang w:eastAsia="ja-JP"/>
        </w:rPr>
        <w:fldChar w:fldCharType="begin" w:fldLock="1"/>
      </w:r>
      <w:r w:rsidRPr="0008241C">
        <w:rPr>
          <w:sz w:val="22"/>
          <w:szCs w:val="22"/>
          <w:lang w:eastAsia="ja-JP"/>
        </w:rPr>
        <w:instrText>ADDIN CSL_CITATION {"citationItems":[{"id":"ITEM-1","itemData":{"ISBN":"9788984648104","author":[{"dropping-particle":"","family":"Oh","given":"Il-Chan","non-dropping-particle":"","parse-names":false,"suffix":""},{"dropping-particle":"","family":"Kang","given":"Yunhai","non-dropping-particle":"","parse-names":false,"suffix":""}],"id":"ITEM-1","issued":{"date-parts":[["2013"]]},"title":"Sustainable Development of Eco-Friendly Traditional Lifestyle in Rural Ethnic Minority Areas in Yunnan","type":"report"},"uris":["http://www.mendeley.com/documents/?uuid=81fdc535-4abf-45e7-bf3d-24aad1328048"]},{"id":"ITEM-2","itemData":{"DOI":"10.1016/J.GLOENVCHA.2011.10.009","ISSN":"0959-3780","abstract":"This meta-analysis of land-cover transformations of the past 10–15 years in tropical forest-agriculture frontiers world-wide shows that swidden agriculture decreases in landscapes with access to local, national and international markets that encourage cattle production and cash cropping, including biofuels. Conservation policies and practices also accelerate changes in swidden by restricting forest clearing and encouraging commercial agriculture. However, swidden remains important in many frontier areas where farmers have unequal or insecure access to investment and market opportunities, or where multi-functionality of land uses has been preserved as a strategy to adapt to current ecological, economic and political circumstances. In some areas swidden remains important simply because intensification is not a viable choice, for example when population densities and/or food market demands are low. The transformation of swidden landscapes into more intensive land uses has generally increased household incomes, but has also led to negative effects on the social and human capital of local communities to varying degrees. From an environmental perspective, the transition from swidden to other land uses often contributes to permanent deforestation, loss of biodiversity, increased weed pressure, declines in soil fertility, and accelerated soil erosion. Our prognosis is that, despite the global trend towards land use intensification, in many areas swidden will remain part of rural landscapes as the safety component of diversified systems, particularly in response to risks and uncertainties associated with more intensive land use systems.","author":[{"dropping-particle":"","family":"Vliet","given":"Nathalie","non-dropping-particle":"van","parse-names":false,"suffix":""},{"dropping-particle":"","family":"Mertz","given":"Ole","non-dropping-particle":"","parse-names":false,"suffix":""},{"dropping-particle":"","family":"Heinimann","given":"Andreas","non-dropping-particle":"","parse-names":false,"suffix":""},{"dropping-particle":"","family":"Langanke","given":"Tobias","non-dropping-particle":"","parse-names":false,"suffix":""},{"dropping-particle":"","family":"Pascual","given":"Unai","non-dropping-particle":"","parse-names":false,"suffix":""},{"dropping-particle":"","family":"Schmook","given":"Birgit","non-dropping-particle":"","parse-names":false,"suffix":""},{"dropping-particle":"","family":"Adams","given":"Cristina","non-dropping-particle":"","parse-names":false,"suffix":""},{"dropping-particle":"","family":"Schmidt-Vogt","given":"Dietrich","non-dropping-particle":"","parse-names":false,"suffix":""},{"dropping-particle":"","family":"Messerli","given":"Peter","non-dropping-particle":"","parse-names":false,"suffix":""},{"dropping-particle":"","family":"Leisz","given":"Stephen","non-dropping-particle":"","parse-names":false,"suffix":""},{"dropping-particle":"","family":"Castella","given":"Jean-Christophe","non-dropping-particle":"","parse-names":false,"suffix":""},{"dropping-particle":"","family":"Jørgensen","given":"Lars","non-dropping-particle":"","parse-names":false,"suffix":""},{"dropping-particle":"","family":"Birch-Thomsen","given":"Torben","non-dropping-particle":"","parse-names":false,"suffix":""},{"dropping-particle":"","family":"Hett","given":"Cornelia","non-dropping-particle":"","parse-names":false,"suffix":""},{"dropping-particle":"","family":"Bech-Bruun","given":"Thilde","non-dropping-particle":"","parse-names":false,"suffix":""},{"dropping-particle":"","family":"Ickowitz","given":"Amy","non-dropping-particle":"","parse-names":false,"suffix":""},{"dropping-particle":"","family":"Vu","given":"Kim Chi","non-dropping-particle":"","parse-names":false,"suffix":""},{"dropping-particle":"","family":"Yasuyuki","given":"Kono","non-dropping-particle":"","parse-names":false,"suffix":""},{"dropping-particle":"","family":"Fox","given":"Jefferson","non-dropping-particle":"","parse-names":false,"suffix":""},{"dropping-particle":"","family":"Padoch","given":"Christine","non-dropping-particle":"","parse-names":false,"suffix":""},{"dropping-particle":"","family":"Dressler","given":"Wolfram","non-dropping-particle":"","parse-names":false,"suffix":""},{"dropping-particle":"","family":"Ziegler","given":"Alan D.","non-dropping-particle":"","parse-names":false,"suffix":""}],"container-title":"Global Environmental Change","id":"ITEM-2","issue":"2","issued":{"date-parts":[["2012","5","1"]]},"page":"418-429","publisher":"Pergamon","title":"Trends, drivers and impacts of changes in swidden cultivation in tropical forest-agriculture frontiers: A global assessment","type":"article-journal","volume":"22"},"uris":["http://www.mendeley.com/documents/?uuid=c754eb42-318e-3501-8aa6-eae7460f5aae"]}],"mendeley":{"formattedCitation":"(Oh &amp; Kang, 2013; van Vliet &lt;i&gt;et al.&lt;/i&gt;, 2012)","plainTextFormattedCitation":"(Oh &amp; Kang, 2013; van Vliet et al., 2012)","previouslyFormattedCitation":"(Oh &amp; Kang, 2013; van Vliet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Oh &amp; Kang, 2013; van Vliet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With population increase and socio-economic development, however, slash-and-burn is gradually replaced by ordinal agriculture. Although the transformation of slash-and-burn into more intensive land uses improve household</w:t>
      </w:r>
      <w:r w:rsidRPr="0008241C">
        <w:rPr>
          <w:rFonts w:eastAsia="MS Mincho"/>
          <w:sz w:val="22"/>
          <w:szCs w:val="22"/>
          <w:lang w:eastAsia="ja-JP"/>
        </w:rPr>
        <w:t xml:space="preserve"> </w:t>
      </w:r>
      <w:r w:rsidRPr="0008241C">
        <w:rPr>
          <w:sz w:val="22"/>
          <w:szCs w:val="22"/>
          <w:lang w:eastAsia="ja-JP"/>
        </w:rPr>
        <w:t>incomes, it often leads to permanent deforestation, biodiversity loss, increased weed pressure, declines in soil fertility, and</w:t>
      </w:r>
      <w:r w:rsidRPr="0008241C">
        <w:rPr>
          <w:rFonts w:eastAsia="MS Mincho"/>
          <w:sz w:val="22"/>
          <w:szCs w:val="22"/>
          <w:lang w:eastAsia="ja-JP"/>
        </w:rPr>
        <w:t xml:space="preserve"> </w:t>
      </w:r>
      <w:r w:rsidRPr="0008241C">
        <w:rPr>
          <w:sz w:val="22"/>
          <w:szCs w:val="22"/>
          <w:lang w:eastAsia="ja-JP"/>
        </w:rPr>
        <w:t xml:space="preserve">accelerated soil erosion </w:t>
      </w:r>
      <w:r w:rsidRPr="0008241C">
        <w:rPr>
          <w:sz w:val="22"/>
          <w:szCs w:val="22"/>
          <w:lang w:eastAsia="ja-JP"/>
        </w:rPr>
        <w:fldChar w:fldCharType="begin" w:fldLock="1"/>
      </w:r>
      <w:r w:rsidRPr="0008241C">
        <w:rPr>
          <w:sz w:val="22"/>
          <w:szCs w:val="22"/>
          <w:lang w:eastAsia="ja-JP"/>
        </w:rPr>
        <w:instrText>ADDIN CSL_CITATION {"citationItems":[{"id":"ITEM-1","itemData":{"DOI":"10.1016/J.GLOENVCHA.2011.10.009","ISSN":"0959-3780","abstract":"This meta-analysis of land-cover transformations of the past 10–15 years in tropical forest-agriculture frontiers world-wide shows that swidden agriculture decreases in landscapes with access to local, national and international markets that encourage cattle production and cash cropping, including biofuels. Conservation policies and practices also accelerate changes in swidden by restricting forest clearing and encouraging commercial agriculture. However, swidden remains important in many frontier areas where farmers have unequal or insecure access to investment and market opportunities, or where multi-functionality of land uses has been preserved as a strategy to adapt to current ecological, economic and political circumstances. In some areas swidden remains important simply because intensification is not a viable choice, for example when population densities and/or food market demands are low. The transformation of swidden landscapes into more intensive land uses has generally increased household incomes, but has also led to negative effects on the social and human capital of local communities to varying degrees. From an environmental perspective, the transition from swidden to other land uses often contributes to permanent deforestation, loss of biodiversity, increased weed pressure, declines in soil fertility, and accelerated soil erosion. Our prognosis is that, despite the global trend towards land use intensification, in many areas swidden will remain part of rural landscapes as the safety component of diversified systems, particularly in response to risks and uncertainties associated with more intensive land use systems.","author":[{"dropping-particle":"","family":"Vliet","given":"Nathalie","non-dropping-particle":"van","parse-names":false,"suffix":""},{"dropping-particle":"","family":"Mertz","given":"Ole","non-dropping-particle":"","parse-names":false,"suffix":""},{"dropping-particle":"","family":"Heinimann","given":"Andreas","non-dropping-particle":"","parse-names":false,"suffix":""},{"dropping-particle":"","family":"Langanke","given":"Tobias","non-dropping-particle":"","parse-names":false,"suffix":""},{"dropping-particle":"","family":"Pascual","given":"Unai","non-dropping-particle":"","parse-names":false,"suffix":""},{"dropping-particle":"","family":"Schmook","given":"Birgit","non-dropping-particle":"","parse-names":false,"suffix":""},{"dropping-particle":"","family":"Adams","given":"Cristina","non-dropping-particle":"","parse-names":false,"suffix":""},{"dropping-particle":"","family":"Schmidt-Vogt","given":"Dietrich","non-dropping-particle":"","parse-names":false,"suffix":""},{"dropping-particle":"","family":"Messerli","given":"Peter","non-dropping-particle":"","parse-names":false,"suffix":""},{"dropping-particle":"","family":"Leisz","given":"Stephen","non-dropping-particle":"","parse-names":false,"suffix":""},{"dropping-particle":"","family":"Castella","given":"Jean-Christophe","non-dropping-particle":"","parse-names":false,"suffix":""},{"dropping-particle":"","family":"Jørgensen","given":"Lars","non-dropping-particle":"","parse-names":false,"suffix":""},{"dropping-particle":"","family":"Birch-Thomsen","given":"Torben","non-dropping-particle":"","parse-names":false,"suffix":""},{"dropping-particle":"","family":"Hett","given":"Cornelia","non-dropping-particle":"","parse-names":false,"suffix":""},{"dropping-particle":"","family":"Bech-Bruun","given":"Thilde","non-dropping-particle":"","parse-names":false,"suffix":""},{"dropping-particle":"","family":"Ickowitz","given":"Amy","non-dropping-particle":"","parse-names":false,"suffix":""},{"dropping-particle":"","family":"Vu","given":"Kim Chi","non-dropping-particle":"","parse-names":false,"suffix":""},{"dropping-particle":"","family":"Yasuyuki","given":"Kono","non-dropping-particle":"","parse-names":false,"suffix":""},{"dropping-particle":"","family":"Fox","given":"Jefferson","non-dropping-particle":"","parse-names":false,"suffix":""},{"dropping-particle":"","family":"Padoch","given":"Christine","non-dropping-particle":"","parse-names":false,"suffix":""},{"dropping-particle":"","family":"Dressler","given":"Wolfram","non-dropping-particle":"","parse-names":false,"suffix":""},{"dropping-particle":"","family":"Ziegler","given":"Alan D.","non-dropping-particle":"","parse-names":false,"suffix":""}],"container-title":"Global Environmental Change","id":"ITEM-1","issue":"2","issued":{"date-parts":[["2012","5","1"]]},"page":"418-429","publisher":"Pergamon","title":"Trends, drivers and impacts of changes in swidden cultivation in tropical forest-agriculture frontiers: A global assessment","type":"article-journal","volume":"22"},"uris":["http://www.mendeley.com/documents/?uuid=c754eb42-318e-3501-8aa6-eae7460f5aae"]}],"mendeley":{"formattedCitation":"(van Vliet &lt;i&gt;et al.&lt;/i&gt;, 2012)","plainTextFormattedCitation":"(van Vliet et al., 2012)","previouslyFormattedCitation":"(van Vliet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van Vliet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w:t>
      </w:r>
    </w:p>
    <w:p w14:paraId="4607BCC2" w14:textId="77777777" w:rsidR="00A01204" w:rsidRPr="0008241C" w:rsidRDefault="00A01204" w:rsidP="00A01204">
      <w:pPr>
        <w:rPr>
          <w:sz w:val="22"/>
          <w:szCs w:val="22"/>
          <w:lang w:eastAsia="ja-JP"/>
        </w:rPr>
      </w:pPr>
    </w:p>
    <w:p w14:paraId="31E13AF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44" w:name="_Toc504317211"/>
      <w:bookmarkStart w:id="945" w:name="_Toc504317904"/>
      <w:bookmarkStart w:id="946" w:name="_Toc524041401"/>
      <w:r w:rsidRPr="0008241C">
        <w:rPr>
          <w:b/>
          <w:sz w:val="22"/>
          <w:szCs w:val="24"/>
        </w:rPr>
        <w:t xml:space="preserve">3.2.5.6 </w:t>
      </w:r>
      <w:r w:rsidRPr="0008241C">
        <w:rPr>
          <w:b/>
          <w:sz w:val="22"/>
          <w:szCs w:val="24"/>
        </w:rPr>
        <w:tab/>
        <w:t>Cultural and scientific approaches</w:t>
      </w:r>
      <w:bookmarkEnd w:id="944"/>
      <w:bookmarkEnd w:id="945"/>
      <w:bookmarkEnd w:id="946"/>
    </w:p>
    <w:p w14:paraId="289EE893" w14:textId="77777777" w:rsidR="00A01204" w:rsidRPr="0008241C" w:rsidRDefault="00A01204" w:rsidP="00A01204">
      <w:pPr>
        <w:rPr>
          <w:sz w:val="22"/>
          <w:szCs w:val="22"/>
          <w:lang w:eastAsia="ja-JP"/>
        </w:rPr>
      </w:pPr>
    </w:p>
    <w:p w14:paraId="734D0BA4" w14:textId="37AF8406" w:rsidR="00A01204" w:rsidRPr="0008241C" w:rsidRDefault="00A01204" w:rsidP="00A01204">
      <w:pPr>
        <w:rPr>
          <w:sz w:val="22"/>
          <w:szCs w:val="22"/>
          <w:lang w:eastAsia="ja-JP"/>
        </w:rPr>
      </w:pPr>
      <w:r w:rsidRPr="0008241C">
        <w:rPr>
          <w:sz w:val="22"/>
          <w:szCs w:val="22"/>
          <w:lang w:eastAsia="ja-JP"/>
        </w:rPr>
        <w:t>Both cultural and bio-scientific approaches are needed to implement biodiversity conservation. For example, recognition of ILC’s contribution and role to conserve nature is very important to resolve the existing scientific and technical gaps for the implementation of Aichi target 11. The target 11 for protected area is 17</w:t>
      </w:r>
      <w:r w:rsidR="00C934E9">
        <w:rPr>
          <w:sz w:val="22"/>
          <w:szCs w:val="22"/>
          <w:lang w:eastAsia="ja-JP"/>
        </w:rPr>
        <w:t xml:space="preserve"> per cent</w:t>
      </w:r>
      <w:r w:rsidRPr="0008241C">
        <w:rPr>
          <w:sz w:val="22"/>
          <w:szCs w:val="22"/>
          <w:lang w:eastAsia="ja-JP"/>
        </w:rPr>
        <w:t xml:space="preserve"> for terrestrial and inland waters and 10</w:t>
      </w:r>
      <w:r w:rsidR="00C934E9">
        <w:rPr>
          <w:sz w:val="22"/>
          <w:szCs w:val="22"/>
          <w:lang w:eastAsia="ja-JP"/>
        </w:rPr>
        <w:t xml:space="preserve"> per cent</w:t>
      </w:r>
      <w:r w:rsidRPr="0008241C">
        <w:rPr>
          <w:sz w:val="22"/>
          <w:szCs w:val="22"/>
          <w:lang w:eastAsia="ja-JP"/>
        </w:rPr>
        <w:t xml:space="preserve"> for marine areas. Protected area coverage in the Asia-Pacific region has been increased steadily to 13.3</w:t>
      </w:r>
      <w:r w:rsidR="00C934E9">
        <w:rPr>
          <w:sz w:val="22"/>
          <w:szCs w:val="22"/>
          <w:lang w:eastAsia="ja-JP"/>
        </w:rPr>
        <w:t xml:space="preserve"> per cent</w:t>
      </w:r>
      <w:r w:rsidRPr="0008241C">
        <w:rPr>
          <w:sz w:val="22"/>
          <w:szCs w:val="22"/>
          <w:lang w:eastAsia="ja-JP"/>
        </w:rPr>
        <w:t xml:space="preserve"> of terrestrial and inland waters and 15.3</w:t>
      </w:r>
      <w:r w:rsidR="00C934E9">
        <w:rPr>
          <w:sz w:val="22"/>
          <w:szCs w:val="22"/>
          <w:lang w:eastAsia="ja-JP"/>
        </w:rPr>
        <w:t xml:space="preserve"> per cent</w:t>
      </w:r>
      <w:r w:rsidRPr="0008241C">
        <w:rPr>
          <w:sz w:val="22"/>
          <w:szCs w:val="22"/>
          <w:lang w:eastAsia="ja-JP"/>
        </w:rPr>
        <w:t xml:space="preserve"> marine and coastal areas </w:t>
      </w:r>
      <w:r w:rsidRPr="0008241C">
        <w:rPr>
          <w:sz w:val="22"/>
          <w:szCs w:val="22"/>
          <w:lang w:eastAsia="ja-JP"/>
        </w:rPr>
        <w:fldChar w:fldCharType="begin" w:fldLock="1"/>
      </w:r>
      <w:r w:rsidRPr="0008241C">
        <w:rPr>
          <w:sz w:val="22"/>
          <w:szCs w:val="22"/>
          <w:lang w:eastAsia="ja-JP"/>
        </w:rPr>
        <w:instrText>ADDIN CSL_CITATION {"citationItems":[{"id":"ITEM-1","itemData":{"URL":"https://doi.org/www.protectedplanet.net","author":[{"dropping-particle":"","family":"IUCN","given":"","non-dropping-particle":"","parse-names":false,"suffix":""},{"dropping-particle":"","family":"UNEP-WCMC","given":"","non-dropping-particle":"","parse-names":false,"suffix":""}],"id":"ITEM-1","issued":{"date-parts":[["2014"]]},"title":"The World Database on Protected Areas","type":"webpage"},"uris":["http://www.mendeley.com/documents/?uuid=a446b006-7c3d-4839-af20-03d398c37ef2"]}],"mendeley":{"formattedCitation":"(IUCN &amp; UNEP-WCMC, 2014)","plainTextFormattedCitation":"(IUCN &amp; UNEP-WCMC, 2014)","previouslyFormattedCitation":"(IUCN &amp; UNEP-WCMC,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IUCN &amp; UNEP-WCMC, 2014)</w:t>
      </w:r>
      <w:r w:rsidRPr="0008241C">
        <w:rPr>
          <w:sz w:val="22"/>
          <w:szCs w:val="22"/>
          <w:lang w:eastAsia="ja-JP"/>
        </w:rPr>
        <w:fldChar w:fldCharType="end"/>
      </w:r>
      <w:r w:rsidRPr="0008241C">
        <w:rPr>
          <w:sz w:val="22"/>
          <w:szCs w:val="22"/>
          <w:lang w:eastAsia="ja-JP"/>
        </w:rPr>
        <w:t xml:space="preserve">. Especially, trends in marine protected area showed sharp increase since 2005, largely due to increases in the South Pacific. It is partly due to the locally managed marine areas (LMMAs) in the South Pacific which shows community-based management based on cultural and bio-scientific approaches. </w:t>
      </w:r>
    </w:p>
    <w:p w14:paraId="6DC49447" w14:textId="77777777" w:rsidR="00A01204" w:rsidRPr="0008241C" w:rsidRDefault="00A01204" w:rsidP="00A01204">
      <w:pPr>
        <w:rPr>
          <w:sz w:val="22"/>
          <w:szCs w:val="22"/>
          <w:lang w:eastAsia="ja-JP"/>
        </w:rPr>
      </w:pPr>
    </w:p>
    <w:p w14:paraId="297951D1" w14:textId="77777777" w:rsidR="00A01204" w:rsidRPr="0008241C" w:rsidRDefault="00A01204" w:rsidP="00A01204">
      <w:pPr>
        <w:rPr>
          <w:sz w:val="22"/>
          <w:szCs w:val="22"/>
          <w:lang w:eastAsia="ja-JP"/>
        </w:rPr>
      </w:pPr>
      <w:r w:rsidRPr="0008241C">
        <w:rPr>
          <w:sz w:val="22"/>
          <w:szCs w:val="22"/>
          <w:lang w:eastAsia="ja-JP"/>
        </w:rPr>
        <w:t xml:space="preserve">Various types of Community Conserved Areas (CCAs) are prevalent in the region. Study from South Asia has revealed  that the tradition of CCAs, which are managed and guided by traditional knowledge, belief systems and local customary laws, have contributed significantly for conservation and livelihoods promot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Bhatt","given":"S.","non-dropping-particle":"","parse-names":false,"suffix":""},{"dropping-particle":"","family":"Pathak Broome","given":"N.","non-dropping-particle":"","parse-names":false,"suffix":""},{"dropping-particle":"","family":"Kothari","given":"A.","non-dropping-particle":"","parse-names":false,"suffix":""},{"dropping-particle":"","family":"Balasinorwala","given":"T.","non-dropping-particle":"","parse-names":false,"suffix":""}],"editor":[{"dropping-particle":"","family":"Bhatt","given":"S.","non-dropping-particle":"","parse-names":false,"suffix":""},{"dropping-particle":"","family":"Pathak Broome","given":"N.","non-dropping-particle":"","parse-names":false,"suffix":""},{"dropping-particle":"","family":"Kothari","given":"A.","non-dropping-particle":"","parse-names":false,"suffix":""},{"dropping-particle":"","family":"Balasinorwala","given":"T.","non-dropping-particle":"","parse-names":false,"suffix":""}],"id":"ITEM-1","issued":{"date-parts":[["2012"]]},"publisher-place":"Kalpavriksh, New Delhi, India","title":"Community Conserved Areas in South Asia: Case studies and analyses from Bangladesh, India, Nepal, Pakistan &amp;amp; Sri Lanka","type":"book"},"uris":["http://www.mendeley.com/documents/?uuid=8f58065a-a8ff-4ce9-a34b-2a4be0f01828"]}],"mendeley":{"formattedCitation":"(S. Bhatt &lt;i&gt;et al.&lt;/i&gt;, 2012)","plainTextFormattedCitation":"(S. Bhatt et al., 2012)","previouslyFormattedCitation":"(S. Bhatt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S. Bhatt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Religious beliefs worshiping the sacred lands, animals or trees are very popular and traditional way of nature protection in ethnic people of the Asia-Pacific region. For instance, the 25 ethnic groups settled in Yunnan are worshiping the sacred mountain and sacred tree and they all have the idea of protecting the forest and nature </w:t>
      </w:r>
      <w:r w:rsidRPr="0008241C">
        <w:rPr>
          <w:sz w:val="22"/>
          <w:szCs w:val="22"/>
          <w:lang w:eastAsia="ja-JP"/>
        </w:rPr>
        <w:fldChar w:fldCharType="begin" w:fldLock="1"/>
      </w:r>
      <w:r w:rsidRPr="0008241C">
        <w:rPr>
          <w:sz w:val="22"/>
          <w:szCs w:val="22"/>
          <w:lang w:eastAsia="ja-JP"/>
        </w:rPr>
        <w:instrText>ADDIN CSL_CITATION {"citationItems":[{"id":"ITEM-1","itemData":{"ISBN":"9788984648104","author":[{"dropping-particle":"","family":"Oh","given":"Il-Chan","non-dropping-particle":"","parse-names":false,"suffix":""},{"dropping-particle":"","family":"Kang","given":"Yunhai","non-dropping-particle":"","parse-names":false,"suffix":""}],"id":"ITEM-1","issued":{"date-parts":[["2013"]]},"title":"Sustainable Development of Eco-Friendly Traditional Lifestyle in Rural Ethnic Minority Areas in Yunnan","type":"report"},"uris":["http://www.mendeley.com/documents/?uuid=81fdc535-4abf-45e7-bf3d-24aad1328048"]}],"mendeley":{"formattedCitation":"(Oh &amp; Kang, 2013)","plainTextFormattedCitation":"(Oh &amp; Kang, 2013)","previouslyFormattedCitation":"(Oh &amp; Kang,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Oh &amp; Kang, 2013)</w:t>
      </w:r>
      <w:r w:rsidRPr="0008241C">
        <w:rPr>
          <w:sz w:val="22"/>
          <w:szCs w:val="22"/>
          <w:lang w:eastAsia="ja-JP"/>
        </w:rPr>
        <w:fldChar w:fldCharType="end"/>
      </w:r>
      <w:r w:rsidRPr="0008241C">
        <w:rPr>
          <w:sz w:val="22"/>
          <w:szCs w:val="22"/>
          <w:lang w:eastAsia="ja-JP"/>
        </w:rPr>
        <w:t xml:space="preserve">. Sacred natural sites are also distributed throughout the state of Uttarakhand in northern India </w:t>
      </w:r>
      <w:r w:rsidRPr="0008241C">
        <w:rPr>
          <w:sz w:val="22"/>
          <w:szCs w:val="22"/>
          <w:lang w:eastAsia="ja-JP"/>
        </w:rPr>
        <w:fldChar w:fldCharType="begin" w:fldLock="1"/>
      </w:r>
      <w:r w:rsidRPr="0008241C">
        <w:rPr>
          <w:sz w:val="22"/>
          <w:szCs w:val="22"/>
          <w:lang w:eastAsia="ja-JP"/>
        </w:rPr>
        <w:instrText>ADDIN CSL_CITATION {"citationItems":[{"id":"ITEM-1","itemData":{"DOI":"10.1659/MRD-JOURNAL-D-09-00040.1","ISBN":"0276-4741","ISSN":"0276-4741","abstract":"Cultural diversity in remote mountain regions is closely linked to biodiversity, as there is a symbiotic relationship between habitats and cultures, and between ecosystems and cultural identity; indeed, religious rules and rituals often strengthen this relationship and are characterized by a conservation ethic. The present paper presents an analysis of information collected from knowledgeable members of mountain communities in the State of Uttarakhand, Central Himalaya. The data collected are analyzed within the framework of traditional knowledge-based systems (TKBS) methodology, using the conservation purpose of rules and practices as a means of typifying the information on sacred natural sites (forests/groves, pastures, water bodies), on the phenomenon of dedicating forests to a deity, on the inherent taboos regarding resource exploitation, and on other traditional beliefs and customs, in order to understand the environmental and conservationist implications of these rules and practices. The analysis shows that the cultural precepts of remote Uttarakhand mountain communities can be considered a precondition for sustainable development. In fact, the association of religion with ecosystem management is inherent in traditional Himalayan communities’ culture; one cannot think of ecological systems in the Himalaya without religion. However, this knowledge and related conservation rules need to be strengthened in the face of current change.","author":[{"dropping-particle":"","family":"Negi","given":"Chandra Singh","non-dropping-particle":"","parse-names":false,"suffix":""}],"container-title":"Mountain Research and Development","id":"ITEM-1","issue":"3","issued":{"date-parts":[["2010"]]},"page":"259-265","title":"Traditional Culture and Biodiversity Conservation: Examples From Uttarakhand, Central Himalaya","type":"article-journal","volume":"30"},"uris":["http://www.mendeley.com/documents/?uuid=dd6c8ca9-2fe9-47b5-91a3-43af66d3323e"]}],"mendeley":{"formattedCitation":"(Negi, 2010)","plainTextFormattedCitation":"(Negi, 2010)","previouslyFormattedCitation":"(Negi,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Negi, 2010)</w:t>
      </w:r>
      <w:r w:rsidRPr="0008241C">
        <w:rPr>
          <w:sz w:val="22"/>
          <w:szCs w:val="22"/>
          <w:lang w:eastAsia="ja-JP"/>
        </w:rPr>
        <w:fldChar w:fldCharType="end"/>
      </w:r>
      <w:r w:rsidRPr="0008241C">
        <w:rPr>
          <w:sz w:val="22"/>
          <w:szCs w:val="22"/>
          <w:lang w:eastAsia="ja-JP"/>
        </w:rPr>
        <w:t xml:space="preserve">. The value of sacredness in conservation and maintenance of  bio-physical  diversity  in the landscape surrounding Mt. Kailash, and that spans in adjacent areas of three countries -China, India and Nepal, has been recognized for promotion of transboundary cooperation through "Kailash Sacred Landscape Conservation and Development Initiative" </w:t>
      </w:r>
      <w:r w:rsidRPr="0008241C">
        <w:rPr>
          <w:sz w:val="22"/>
          <w:szCs w:val="22"/>
          <w:lang w:eastAsia="ja-JP"/>
        </w:rPr>
        <w:fldChar w:fldCharType="begin" w:fldLock="1"/>
      </w:r>
      <w:r w:rsidRPr="0008241C">
        <w:rPr>
          <w:sz w:val="22"/>
          <w:szCs w:val="22"/>
          <w:lang w:eastAsia="ja-JP"/>
        </w:rPr>
        <w:instrText>ADDIN CSL_CITATION {"citationItems":[{"id":"ITEM-1","itemData":{"DOI":"10.1007/s11629-012-2029-y","ISBN":"1672-6316","ISSN":"16726316","abstract":"In order to realize the significance of oak forests for ecology and economy of the Himalayan region, the present study attempts to objectively characterize disturbance intensities and their impacts on compositional features of identified Oak forests, i.e. Banj-oak (Quercus leucotrichophora A. Camus), Tilonj-oak (Q. floribunda Lindley) and Kharsu-oak (Q. semecarpifolia J. E. Smith) in west Himalaya. Amongst studied forests, Q. leucotrichophora and Q. semecarpifolia forests exhibited high sensitivity towards disturbance intensities. In both forests, increasing level of disturbance significantly lowered tree density, dominance and natural recruitment (seedling and sapling density). Q. floribunda forests, however, appeared relatively more resilient to anthropogenic disturbances. Amongst studied oak forests, Q. semecarpifolia forests with overall poor natural regeneration are in a most critically endangered demographic state. However, a slightly improved regeneration (i.e., seedling density) in moderately disturbed plots is indicative that such plots may be utilized most suitably for in situ revival of these forests. Effect of disturbance intensities on tree population is an important subject for forest ecology and management and the present study highlights a need for adopting different management strategies across disturbance intensities in diverse oak forests of west Himalaya.","author":[{"dropping-particle":"","family":"Rawal","given":"Ranbeer S.","non-dropping-particle":"","parse-names":false,"suffix":""},{"dropping-particle":"","family":"Gairola","given":"Sanjay","non-dropping-particle":"","parse-names":false,"suffix":""},{"dropping-particle":"","family":"Dhar","given":"Uppeandra","non-dropping-particle":"","parse-names":false,"suffix":""}],"container-title":"Journal of Mountain Science","id":"ITEM-1","issue":"2","issued":{"date-parts":[["2012"]]},"page":"157-165","title":"Effects of disturbance intensities on vegetation patterns in oak forests of Kumaun, west Himalaya","type":"article-journal","volume":"9"},"uris":["http://www.mendeley.com/documents/?uuid=a6734693-de92-48f3-a2de-33e3c305dc2d"]}],"mendeley":{"formattedCitation":"(Rawal &lt;i&gt;et al.&lt;/i&gt;, 2012)","plainTextFormattedCitation":"(Rawal et al., 2012)","previouslyFormattedCitation":"(Rawal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Rawal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w:t>
      </w:r>
    </w:p>
    <w:p w14:paraId="2E4499AA" w14:textId="77777777" w:rsidR="00A01204" w:rsidRPr="0008241C" w:rsidRDefault="00A01204" w:rsidP="00A01204">
      <w:pPr>
        <w:rPr>
          <w:sz w:val="22"/>
          <w:szCs w:val="22"/>
          <w:lang w:eastAsia="ja-JP"/>
        </w:rPr>
      </w:pPr>
    </w:p>
    <w:p w14:paraId="18C7E753" w14:textId="77777777" w:rsidR="00A01204" w:rsidRPr="0008241C" w:rsidRDefault="00A01204" w:rsidP="00A01204">
      <w:pPr>
        <w:rPr>
          <w:sz w:val="22"/>
          <w:szCs w:val="22"/>
          <w:lang w:eastAsia="ja-JP"/>
        </w:rPr>
      </w:pPr>
      <w:r w:rsidRPr="0008241C">
        <w:rPr>
          <w:sz w:val="22"/>
          <w:szCs w:val="22"/>
          <w:lang w:eastAsia="ja-JP"/>
        </w:rPr>
        <w:t xml:space="preserve">The amount of information within traditional knowledge is also matter of interest. These information, however, are largely unknown to developing or underdeveloped countries. In the Asia-Pacific region, China, India, and New Zealand are the countries to have records of TK of ILC. The </w:t>
      </w:r>
      <w:r w:rsidRPr="0008241C">
        <w:rPr>
          <w:sz w:val="22"/>
          <w:szCs w:val="22"/>
        </w:rPr>
        <w:t>T</w:t>
      </w:r>
      <w:r w:rsidRPr="0008241C">
        <w:rPr>
          <w:bCs/>
          <w:sz w:val="22"/>
          <w:szCs w:val="22"/>
        </w:rPr>
        <w:t>raditional Knowledge Digital Library</w:t>
      </w:r>
      <w:r w:rsidRPr="0008241C">
        <w:rPr>
          <w:sz w:val="22"/>
          <w:szCs w:val="22"/>
          <w:lang w:eastAsia="ja-JP"/>
        </w:rPr>
        <w:t xml:space="preserve"> (Traditional Knowledge Digital Library) database of India is well-known for its exceptional amount of information for preservation of traditional knowledge, prevention of its misappropriation, and creating its linkages with modern science. India, as mandated under the Biological Diversity Act, is also in the process of developing legally accepted documentation of the local knowledge as PBRs (People’s Biodiversity Registers), and has registered 1901 PBRs  in 14 states </w:t>
      </w:r>
      <w:r w:rsidRPr="0008241C">
        <w:rPr>
          <w:sz w:val="22"/>
          <w:szCs w:val="22"/>
          <w:lang w:eastAsia="ja-JP"/>
        </w:rPr>
        <w:fldChar w:fldCharType="begin" w:fldLock="1"/>
      </w:r>
      <w:r w:rsidRPr="0008241C">
        <w:rPr>
          <w:sz w:val="22"/>
          <w:szCs w:val="22"/>
          <w:lang w:eastAsia="ja-JP"/>
        </w:rPr>
        <w:instrText>ADDIN CSL_CITATION {"citationItems":[{"id":"ITEM-1","itemData":{"URL":"http://www.indiaenvironmentportal.org.in/content/393230/indias-fifth-national-report-to-the-convention-on-biological-diversity-2014/","author":[{"dropping-particle":"","family":"Ministry of Environment and Forests Government of India.","given":"","non-dropping-particle":"","parse-names":false,"suffix":""}],"id":"ITEM-1","issued":{"date-parts":[["2014"]]},"title":"India’s Fifth National Report to the Convention on Biological Diversity","type":"webpage"},"uris":["http://www.mendeley.com/documents/?uuid=e7ba3671-ed0c-4f77-8155-c188f206f1cd"]}],"mendeley":{"formattedCitation":"(Ministry of Environment and Forests Government of India., 2014)","plainTextFormattedCitation":"(Ministry of Environment and Forests Government of India., 2014)","previouslyFormattedCitation":"(Ministry of Environment and Forests Government of India.,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inistry of Environment and Forests Government of India., 2014)</w:t>
      </w:r>
      <w:r w:rsidRPr="0008241C">
        <w:rPr>
          <w:sz w:val="22"/>
          <w:szCs w:val="22"/>
          <w:lang w:eastAsia="ja-JP"/>
        </w:rPr>
        <w:fldChar w:fldCharType="end"/>
      </w:r>
      <w:r w:rsidRPr="0008241C">
        <w:rPr>
          <w:sz w:val="22"/>
          <w:szCs w:val="22"/>
          <w:lang w:eastAsia="ja-JP"/>
        </w:rPr>
        <w:t>.</w:t>
      </w:r>
    </w:p>
    <w:p w14:paraId="48022974" w14:textId="77777777" w:rsidR="00A01204" w:rsidRPr="0008241C" w:rsidRDefault="00A01204" w:rsidP="00A01204">
      <w:pPr>
        <w:rPr>
          <w:sz w:val="22"/>
          <w:szCs w:val="22"/>
        </w:rPr>
      </w:pPr>
    </w:p>
    <w:p w14:paraId="15FD19DD" w14:textId="77777777" w:rsidR="00A01204" w:rsidRPr="0008241C" w:rsidRDefault="00A01204" w:rsidP="00A01204">
      <w:pPr>
        <w:rPr>
          <w:sz w:val="22"/>
          <w:szCs w:val="22"/>
        </w:rPr>
      </w:pPr>
      <w:r w:rsidRPr="0008241C">
        <w:rPr>
          <w:sz w:val="22"/>
          <w:szCs w:val="22"/>
        </w:rPr>
        <w:t xml:space="preserve">The Apatani tribe in Arunachal Pradesh, North-East India make a unique case study wherein cultural diversity is a very effective method for protecting both natural resources and the cultural integrity and survival. This ethnic tribe is known for their unique eco-cultural traditions that has strongly influenced the sustainable use of natural resources and livelihood of these ethnic tribes in an otherwise remote, and environmentally fragile landscape in the region. The unique ‘Wet-Rice Cultivation’ system which combines rice, millet and fish cultivation in the form of ‘sedentary agriculture’ is a classic example of indigenous knowledge system which is not only highly productive but also energy efficient </w:t>
      </w:r>
      <w:r w:rsidRPr="0008241C">
        <w:rPr>
          <w:sz w:val="22"/>
          <w:szCs w:val="22"/>
        </w:rPr>
        <w:fldChar w:fldCharType="begin" w:fldLock="1"/>
      </w:r>
      <w:r w:rsidRPr="0008241C">
        <w:rPr>
          <w:sz w:val="22"/>
          <w:szCs w:val="22"/>
        </w:rPr>
        <w:instrText>ADDIN CSL_CITATION {"citationItems":[{"id":"ITEM-1","itemData":{"author":[{"dropping-particle":"","family":"Barua","given":"Kamini Kusum","non-dropping-particle":"","parse-names":false,"suffix":""},{"dropping-particle":"","family":"Slowik","given":"Jolanta","non-dropping-particle":"","parse-names":false,"suffix":""}],"container-title":"International DAAD Alumni Summer School Tropentag 2009 Conservation and Management of Biodiversity in the Tropics","id":"ITEM-1","issued":{"date-parts":[["2009"]]},"publisher":"Universität Göttingen","publisher-place":"Göttingen, Germany","title":"Traditional ecological knowledge and community based sustainable natural resource management in the eastern Himalayas - A case study of the Apatani tribe","type":"paper-conference"},"uris":["http://www.mendeley.com/documents/?uuid=d1df5673-1359-3d42-a39d-156de0b8f08b"]}],"mendeley":{"formattedCitation":"(Barua &amp; Slowik, 2009)","plainTextFormattedCitation":"(Barua &amp; Slowik, 2009)","previouslyFormattedCitation":"(Barua &amp; Slowik, 2009)"},"properties":{"noteIndex":0},"schema":"https://github.com/citation-style-language/schema/raw/master/csl-citation.json"}</w:instrText>
      </w:r>
      <w:r w:rsidRPr="0008241C">
        <w:rPr>
          <w:sz w:val="22"/>
          <w:szCs w:val="22"/>
        </w:rPr>
        <w:fldChar w:fldCharType="separate"/>
      </w:r>
      <w:r w:rsidRPr="0008241C">
        <w:rPr>
          <w:noProof/>
          <w:sz w:val="22"/>
          <w:szCs w:val="22"/>
        </w:rPr>
        <w:t>(Barua &amp; Slowik, 2009)</w:t>
      </w:r>
      <w:r w:rsidRPr="0008241C">
        <w:rPr>
          <w:sz w:val="22"/>
          <w:szCs w:val="22"/>
        </w:rPr>
        <w:fldChar w:fldCharType="end"/>
      </w:r>
      <w:r w:rsidRPr="0008241C">
        <w:rPr>
          <w:sz w:val="22"/>
          <w:szCs w:val="22"/>
        </w:rPr>
        <w:t xml:space="preserve">. </w:t>
      </w:r>
    </w:p>
    <w:p w14:paraId="29D5FB25" w14:textId="77777777" w:rsidR="00A01204" w:rsidRPr="0008241C" w:rsidRDefault="00A01204" w:rsidP="00A01204">
      <w:pPr>
        <w:rPr>
          <w:sz w:val="22"/>
          <w:szCs w:val="22"/>
        </w:rPr>
      </w:pPr>
    </w:p>
    <w:p w14:paraId="11107557" w14:textId="77777777" w:rsidR="00A01204" w:rsidRPr="0008241C" w:rsidRDefault="00A01204" w:rsidP="00A01204">
      <w:pPr>
        <w:rPr>
          <w:sz w:val="22"/>
          <w:szCs w:val="22"/>
        </w:rPr>
      </w:pPr>
      <w:r w:rsidRPr="0008241C">
        <w:rPr>
          <w:sz w:val="22"/>
          <w:szCs w:val="22"/>
        </w:rPr>
        <w:t xml:space="preserve">At the same time, rural forestry as part of their community natural resource management to maintain several natural resource plantations like bamboo forest, pine plantations and mixed broad-leaved </w:t>
      </w:r>
      <w:r w:rsidRPr="0008241C">
        <w:rPr>
          <w:sz w:val="22"/>
          <w:szCs w:val="22"/>
        </w:rPr>
        <w:lastRenderedPageBreak/>
        <w:t xml:space="preserve">forest not only signifies a traditional institutional arrangement but also a value system that has strong socio-cultural interconnections with the landscape in which they are placed.  </w:t>
      </w:r>
    </w:p>
    <w:p w14:paraId="3F72353D" w14:textId="77777777" w:rsidR="00A01204" w:rsidRPr="0008241C" w:rsidRDefault="00A01204" w:rsidP="00A01204">
      <w:pPr>
        <w:rPr>
          <w:sz w:val="22"/>
          <w:szCs w:val="22"/>
        </w:rPr>
      </w:pPr>
    </w:p>
    <w:p w14:paraId="1B714C90" w14:textId="77777777" w:rsidR="00A01204" w:rsidRPr="0008241C" w:rsidRDefault="00A01204" w:rsidP="00A01204">
      <w:pPr>
        <w:rPr>
          <w:sz w:val="21"/>
          <w:szCs w:val="21"/>
          <w:shd w:val="clear" w:color="auto" w:fill="FFFFFF"/>
        </w:rPr>
      </w:pPr>
      <w:r w:rsidRPr="0008241C">
        <w:rPr>
          <w:sz w:val="22"/>
          <w:szCs w:val="22"/>
        </w:rPr>
        <w:t xml:space="preserve">Recent new discoveries of lesser known taxa (e.g. discovery of Apatani Glory moth and range extension of Bhutan Glory butterfly) clearly signifies the fact that wild biodiversity is also well conserved in landscapes where livelihood systems are sustainable. The Apatani cultural landscape is currently recognized as GIAHS (Globally Important Ingenious Agricultural Heritage Systems) for the conservation of multi-species (including cultivars), complex agroecosystems maintained by traditional societies </w:t>
      </w:r>
      <w:r w:rsidRPr="0008241C">
        <w:rPr>
          <w:sz w:val="22"/>
          <w:szCs w:val="22"/>
        </w:rPr>
        <w:fldChar w:fldCharType="begin" w:fldLock="1"/>
      </w:r>
      <w:r w:rsidRPr="0008241C">
        <w:rPr>
          <w:sz w:val="22"/>
          <w:szCs w:val="22"/>
        </w:rPr>
        <w:instrText>ADDIN CSL_CITATION {"citationItems":[{"id":"ITEM-1","itemData":{"author":[{"dropping-particle":"","family":"Ramakrishnan","given":"P. S.","non-dropping-particle":"","parse-names":false,"suffix":""}],"id":"ITEM-1","issued":{"date-parts":[["2004"]]},"number-of-pages":"21","title":"Globally Important Ingenious Agricultural Heritage Systems (GIAHS): An Eco-Cultural Landscape Perspective","type":"report"},"uris":["http://www.mendeley.com/documents/?uuid=5480e85e-0f6d-31cc-bea6-407796ca271d"]},{"id":"ITEM-2","itemData":{"DOI":"10.3969/j.issn.1674-764x.2011.01.004","ISSN":"1674-764X","abstract":"Abstract: Worldwide specific agricultural systems and landscapes have been created, shaped and maintained by generations of farmers and herders based on diverse natural resources using locally adapted management practices. Building on local knowledge and experience these ingenious agricultural systems reflect the evolution of humankind, the diversity of its knowledge and its profound relationship with nature. These systems have resulted not only in outstanding landscapes maintenance and adaptation of globally significant agricultural biodiversity indigenous knowledge systems and resilient ecosystems, but above all, in the sustained provision of multiple goods and services, food and livelihood security and quality of life. However, many of these systems are facing severe threats from various sources including globalization. In 2002 FAO initiated an international partnership initiative: ?conservation and adaptive management of Globally Important Agricultural Heritage Systems (GIAHS)?. The global GIAHS initiative aims to establish the basis for the international recognition, dynamic conservation and sustainable management of such systems, agricultural biodiversity and their associated biodiversity knowledge systems, food and livelihood security, landscapes and cultures.","author":[{"dropping-particle":"","family":"Koohafkan","given":"Parviz","non-dropping-particle":"","parse-names":false,"suffix":""},{"dropping-particle":"Dela","family":"Cruz","given":"Mary Jane","non-dropping-particle":"","parse-names":false,"suffix":""}],"container-title":"Journal of Resources and Ecology","id":"ITEM-2","issue":"1","issued":{"date-parts":[["2011","3","1"]]},"note":"doi: 10.3969/j.issn.1674-764x.2011.01.004","page":"22-28","publisher":"Institute of Geographic Sciences and Natural Resources Research, Chinese Academy of Sciences","title":"Conservation and Adaptive Management of Globally Important Agricultural Heritage Systems (GIAHS)","type":"article-journal","volume":"2"},"uris":["http://www.mendeley.com/documents/?uuid=f8ebb679-5cf8-4062-a142-91e8e703fb85"]}],"mendeley":{"formattedCitation":"(Koohafkan &amp; Cruz, 2011; Ramakrishnan, 2004)","plainTextFormattedCitation":"(Koohafkan &amp; Cruz, 2011; Ramakrishnan, 2004)","previouslyFormattedCitation":"(Koohafkan &amp; Cruz, 2011; Ramakrishnan, 2004)"},"properties":{"noteIndex":0},"schema":"https://github.com/citation-style-language/schema/raw/master/csl-citation.json"}</w:instrText>
      </w:r>
      <w:r w:rsidRPr="0008241C">
        <w:rPr>
          <w:sz w:val="22"/>
          <w:szCs w:val="22"/>
        </w:rPr>
        <w:fldChar w:fldCharType="separate"/>
      </w:r>
      <w:r w:rsidRPr="0008241C">
        <w:rPr>
          <w:noProof/>
          <w:sz w:val="22"/>
          <w:szCs w:val="22"/>
        </w:rPr>
        <w:t>(Koohafkan &amp; Cruz, 2011; Ramakrishnan, 2004)</w:t>
      </w:r>
      <w:r w:rsidRPr="0008241C">
        <w:rPr>
          <w:sz w:val="22"/>
          <w:szCs w:val="22"/>
        </w:rPr>
        <w:fldChar w:fldCharType="end"/>
      </w:r>
      <w:r w:rsidRPr="0008241C">
        <w:rPr>
          <w:sz w:val="22"/>
          <w:szCs w:val="22"/>
          <w:shd w:val="clear" w:color="auto" w:fill="FFFFFF"/>
        </w:rPr>
        <w:t xml:space="preserve"> and is also tentatively listed on the UNESCO World Heritage site list. </w:t>
      </w:r>
    </w:p>
    <w:p w14:paraId="6492FD43" w14:textId="77777777" w:rsidR="00A01204" w:rsidRPr="0008241C" w:rsidRDefault="00A01204" w:rsidP="00A01204">
      <w:pPr>
        <w:rPr>
          <w:sz w:val="22"/>
          <w:szCs w:val="22"/>
        </w:rPr>
      </w:pPr>
    </w:p>
    <w:p w14:paraId="760AE215" w14:textId="77777777" w:rsidR="00A01204" w:rsidRPr="0008241C" w:rsidRDefault="00A01204" w:rsidP="00A01204">
      <w:pPr>
        <w:rPr>
          <w:sz w:val="22"/>
          <w:szCs w:val="22"/>
          <w:lang w:eastAsia="ja-JP"/>
        </w:rPr>
      </w:pPr>
      <w:r w:rsidRPr="0008241C">
        <w:rPr>
          <w:sz w:val="22"/>
          <w:szCs w:val="22"/>
        </w:rPr>
        <w:t xml:space="preserve">Community based natural resource management as found amongst the Apatanis could significantly contribute towards the integration of ‘Traditional Ecological Knowledge’ into biodiversity conservation and this could prove to be a very useful tool in conserving and managing an otherwise environmentally fragile tropical landscape in developing tropics while at the same time focusing on the sustainable livelihoods of these traditional developing societies. </w:t>
      </w:r>
      <w:r w:rsidRPr="0008241C">
        <w:rPr>
          <w:sz w:val="22"/>
          <w:szCs w:val="22"/>
          <w:lang w:eastAsia="ja-JP"/>
        </w:rPr>
        <w:t xml:space="preserve">Among the various cultural approaches, the village forest managements have been widely accepted throughout the Asia-Pacific region. Japanese term for socio-ecological production in landscapes is Satoyama </w:t>
      </w:r>
      <w:r w:rsidRPr="0008241C">
        <w:rPr>
          <w:sz w:val="22"/>
          <w:szCs w:val="22"/>
          <w:lang w:eastAsia="ja-JP"/>
        </w:rPr>
        <w:fldChar w:fldCharType="begin" w:fldLock="1"/>
      </w:r>
      <w:r w:rsidRPr="0008241C">
        <w:rPr>
          <w:sz w:val="22"/>
          <w:szCs w:val="22"/>
          <w:lang w:eastAsia="ja-JP"/>
        </w:rPr>
        <w:instrText>ADDIN CSL_CITATION {"citationItems":[{"id":"ITEM-1","itemData":{"DOI":"10.1023/A:1014464909698","ISBN":"0921-2973","ISSN":"09212973","abstract":"We focused on patterns of land use in a particular satoyama landscape (Japanese traditional rural landscape, comprised of an integral social and ecological network of a village and its surroundings, such as agricultural lands, open forestlands and forests), and the effects of human activities upon them during Japan’s economic growth of the last few decades. Changes of landscape patterns and their probable causes were traced since the beginning of the 1900s to the present, and clarified. Societal, economic and technological changes, especially those that occurred after 1970, were considered the focal points from which major landscape changes developed. We compared the spatial features, patterns of land use and landscape diversities of each land unit, defined in terms of both their natural and man-made conditions for the year 1970, to those of 1995. We found land-use diversity to be strongly related to changes in the patterns of land use, with a decrease in diversity for all land units after 1970. Diversity of forest-age distribution on the other hand, increased. These changes, with the complex, changing patterns of each land unit, could be explained by differences in accessibility from the village and variations in the topography, as well as land ownership of the land units. We selected those land units found to have responded to these factors between 1970 and 1995, and classified them into four types of pattern changes, determined mainly by accessibility and topography.","author":[{"dropping-particle":"","family":"Fukamachi","given":"Katsue","non-dropping-particle":"","parse-names":false,"suffix":""},{"dropping-particle":"","family":"Oku","given":"Hirokazu","non-dropping-particle":"","parse-names":false,"suffix":""},{"dropping-particle":"","family":"Nakashizuka","given":"Tohru","non-dropping-particle":"","parse-names":false,"suffix":""}],"container-title":"Landscape Ecology","id":"ITEM-1","issue":"8","issued":{"date-parts":[["2001"]]},"page":"703-717","title":"The change of a satoyama landscape and its causality in Kamiseya, Kyoto Prefecture, Japan between 1970 and 1995","type":"article-journal","volume":"16"},"uris":["http://www.mendeley.com/documents/?uuid=727d447e-3e9f-4869-9983-8d147da20a0e"]},{"id":"ITEM-2","itemData":{"DOI":"10.1007/978-4-431-67861-8","ISBN":"978-4-431-67980-6","edition":"1","editor":[{"dropping-particle":"","family":"Takeuchi","given":"Kazuhiko","non-dropping-particle":"","parse-names":false,"suffix":""},{"dropping-particle":"","family":"Brown","given":"Robert D.","non-dropping-particle":"","parse-names":false,"suffix":""},{"dropping-particle":"","family":"Washitani","given":"Izumi","non-dropping-particle":"","parse-names":false,"suffix":""},{"dropping-particle":"","family":"Tsunekawa","given":"Atsushi","non-dropping-particle":"","parse-names":false,"suffix":""},{"dropping-particle":"","family":"Yokohari","given":"Makoto","non-dropping-particle":"","parse-names":false,"suffix":""}],"id":"ITEM-2","issued":{"date-parts":[["2003"]]},"number-of-pages":"XI, 229","publisher":"Springer Japan","publisher-place":"Tokyo","title":"Satoyama","type":"book"},"uris":["http://www.mendeley.com/documents/?uuid=4361b561-5038-3cad-884d-1692b7b08fea"]},{"id":"ITEM-3","itemData":{"DOI":"10.1016/j.cosust.2015.11.001","ISBN":"18773435","ISSN":"18773435","abstract":"Many production landscapes around the world have been sustained through appropriate use and management of natural resources, but many are now facing overuse or underuse. This paper explores future perspectives on the satoyama landscape (traditional Japanese rural landscape) as a social-ecological system through an overview of its transformation. Two phases in the human-nature relationship are observed: before the fossil fuel revolution of the late 1950s, people maintained a direct relationship with nature, and the landscape was integrally managed through community cooperation to avoid overuse; then, after the late 1950s, inflow of goods and services from outside and outflow of the population resulted in underuse of natural resources, and the human-nature relationship became weakened and more indirect. Rebuilding the human-nature relationship in the present day calls for efforts that go beyond the local level toward cross-scale, connected and coupled social-ecological systems.","author":[{"dropping-particle":"","family":"Takeuchi","given":"Kazuhiko","non-dropping-particle":"","parse-names":false,"suffix":""},{"dropping-particle":"","family":"Ichikawa","given":"Kaoru","non-dropping-particle":"","parse-names":false,"suffix":""},{"dropping-particle":"","family":"Elmqvist","given":"Thomas","non-dropping-particle":"","parse-names":false,"suffix":""}],"container-title":"Current Opinion in Environmental Sustainability","id":"ITEM-3","issued":{"date-parts":[["2016"]]},"page":"30-39","publisher":"Elsevier B.V.","title":"Satoyama landscape as social-ecological system: Historical changes and future perspective","type":"article-journal","volume":"19"},"uris":["http://www.mendeley.com/documents/?uuid=744da38c-29f6-482d-b77d-67e8ea8c053a"]}],"mendeley":{"formattedCitation":"(Fukamachi &lt;i&gt;et al.&lt;/i&gt;, 2001; Takeuchi &lt;i&gt;et al.&lt;/i&gt;, 2003, 2016)","plainTextFormattedCitation":"(Fukamachi et al., 2001; Takeuchi et al., 2003, 2016)","previouslyFormattedCitation":"(Fukamachi &lt;i&gt;et al.&lt;/i&gt;, 2001; Takeuchi &lt;i&gt;et al.&lt;/i&gt;, 2003,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ukamachi </w:t>
      </w:r>
      <w:r w:rsidRPr="0008241C">
        <w:rPr>
          <w:i/>
          <w:noProof/>
          <w:sz w:val="22"/>
          <w:szCs w:val="22"/>
          <w:lang w:eastAsia="ja-JP"/>
        </w:rPr>
        <w:t>et al.</w:t>
      </w:r>
      <w:r w:rsidRPr="0008241C">
        <w:rPr>
          <w:noProof/>
          <w:sz w:val="22"/>
          <w:szCs w:val="22"/>
          <w:lang w:eastAsia="ja-JP"/>
        </w:rPr>
        <w:t xml:space="preserve">, 2001; Takeuchi </w:t>
      </w:r>
      <w:r w:rsidRPr="0008241C">
        <w:rPr>
          <w:i/>
          <w:noProof/>
          <w:sz w:val="22"/>
          <w:szCs w:val="22"/>
          <w:lang w:eastAsia="ja-JP"/>
        </w:rPr>
        <w:t>et al.</w:t>
      </w:r>
      <w:r w:rsidRPr="0008241C">
        <w:rPr>
          <w:noProof/>
          <w:sz w:val="22"/>
          <w:szCs w:val="22"/>
          <w:lang w:eastAsia="ja-JP"/>
        </w:rPr>
        <w:t>, 2003, 2016)</w:t>
      </w:r>
      <w:r w:rsidRPr="0008241C">
        <w:rPr>
          <w:sz w:val="22"/>
          <w:szCs w:val="22"/>
          <w:lang w:eastAsia="ja-JP"/>
        </w:rPr>
        <w:fldChar w:fldCharType="end"/>
      </w:r>
      <w:r w:rsidRPr="0008241C">
        <w:rPr>
          <w:sz w:val="22"/>
          <w:szCs w:val="22"/>
          <w:lang w:eastAsia="ja-JP"/>
        </w:rPr>
        <w:t xml:space="preserve">. The Satoyama Initiative was established in 2009 as a global program to protect traditional landscapes and lifestyles in rural areas. The International Partnership for the Satoyama Intitiative (IPSI), launched in 2010 at the CBD COP10, holds many conferences, events, other activities and collects case studies of work. </w:t>
      </w:r>
      <w:r w:rsidRPr="0008241C">
        <w:rPr>
          <w:sz w:val="22"/>
          <w:szCs w:val="22"/>
        </w:rPr>
        <w:t>Box 3.3</w:t>
      </w:r>
      <w:r w:rsidRPr="0008241C">
        <w:rPr>
          <w:sz w:val="22"/>
          <w:szCs w:val="22"/>
          <w:lang w:eastAsia="ja-JP"/>
        </w:rPr>
        <w:t xml:space="preserve"> provides more information on sacred natural sites which link culture with nature and thereby promote biodiversity conservation. </w:t>
      </w:r>
    </w:p>
    <w:p w14:paraId="1A902B4E" w14:textId="77777777" w:rsidR="00A01204" w:rsidRPr="0008241C" w:rsidRDefault="00A01204" w:rsidP="00A01204">
      <w:pPr>
        <w:rPr>
          <w:rFonts w:eastAsia="MS Mincho"/>
          <w:b/>
          <w:sz w:val="22"/>
          <w:szCs w:val="22"/>
          <w:lang w:eastAsia="ja-JP"/>
        </w:rPr>
      </w:pPr>
    </w:p>
    <w:tbl>
      <w:tblPr>
        <w:tblStyle w:val="TableGrid3"/>
        <w:tblW w:w="0" w:type="auto"/>
        <w:tblLook w:val="04A0" w:firstRow="1" w:lastRow="0" w:firstColumn="1" w:lastColumn="0" w:noHBand="0" w:noVBand="1"/>
      </w:tblPr>
      <w:tblGrid>
        <w:gridCol w:w="9016"/>
      </w:tblGrid>
      <w:tr w:rsidR="00A01204" w:rsidRPr="0008241C" w14:paraId="01D7F127" w14:textId="77777777" w:rsidTr="00642B4F">
        <w:tc>
          <w:tcPr>
            <w:tcW w:w="9016" w:type="dxa"/>
          </w:tcPr>
          <w:p w14:paraId="27DA0390" w14:textId="77777777" w:rsidR="00A01204" w:rsidRPr="0008241C" w:rsidRDefault="00A01204" w:rsidP="00A01204">
            <w:pPr>
              <w:keepNext/>
              <w:widowControl w:val="0"/>
              <w:tabs>
                <w:tab w:val="clear" w:pos="1247"/>
                <w:tab w:val="clear" w:pos="1814"/>
                <w:tab w:val="clear" w:pos="2381"/>
                <w:tab w:val="clear" w:pos="2948"/>
                <w:tab w:val="clear" w:pos="3515"/>
              </w:tabs>
              <w:rPr>
                <w:rFonts w:ascii="Times New Roman" w:hAnsi="Times New Roman"/>
                <w:b/>
                <w:kern w:val="2"/>
                <w:lang w:eastAsia="ja-JP"/>
              </w:rPr>
            </w:pPr>
            <w:bookmarkStart w:id="947" w:name="_Ref480636058"/>
            <w:r w:rsidRPr="0008241C">
              <w:rPr>
                <w:rFonts w:ascii="Times New Roman" w:hAnsi="Times New Roman"/>
                <w:b/>
                <w:kern w:val="2"/>
                <w:lang w:eastAsia="ja-JP"/>
              </w:rPr>
              <w:lastRenderedPageBreak/>
              <w:t>Box 3.</w:t>
            </w:r>
            <w:bookmarkEnd w:id="947"/>
            <w:r w:rsidRPr="0008241C">
              <w:rPr>
                <w:rFonts w:ascii="Times New Roman" w:hAnsi="Times New Roman"/>
                <w:b/>
                <w:kern w:val="2"/>
                <w:lang w:eastAsia="ja-JP"/>
              </w:rPr>
              <w:t>3 Sacred natural sites</w:t>
            </w:r>
          </w:p>
          <w:p w14:paraId="71C775F0" w14:textId="77777777" w:rsidR="00A01204" w:rsidRPr="0008241C" w:rsidRDefault="00A01204" w:rsidP="00A01204">
            <w:pPr>
              <w:rPr>
                <w:rFonts w:ascii="Times New Roman" w:hAnsi="Times New Roman"/>
              </w:rPr>
            </w:pPr>
          </w:p>
          <w:p w14:paraId="0C047519" w14:textId="77777777" w:rsidR="00A01204" w:rsidRPr="0008241C" w:rsidRDefault="00A01204" w:rsidP="00A01204">
            <w:pPr>
              <w:rPr>
                <w:rFonts w:ascii="Times New Roman" w:hAnsi="Times New Roman"/>
              </w:rPr>
            </w:pPr>
            <w:r w:rsidRPr="0008241C">
              <w:rPr>
                <w:rFonts w:ascii="Times New Roman" w:hAnsi="Times New Roman"/>
              </w:rPr>
              <w:t xml:space="preserve">Sacred natural sites are the natural areas that receive protection because of religious beliefs or cultural practices of the local communities </w:t>
            </w:r>
            <w:r w:rsidRPr="0008241C">
              <w:fldChar w:fldCharType="begin" w:fldLock="1"/>
            </w:r>
            <w:r w:rsidRPr="0008241C">
              <w:rPr>
                <w:rFonts w:ascii="Times New Roman" w:hAnsi="Times New Roman"/>
              </w:rPr>
              <w:instrText>ADDIN CSL_CITATION {"citationItems":[{"id":"ITEM-1","itemData":{"DOI":"10.4324/9781849776639","ISBN":"9781849776639","author":[{"dropping-particle":"","family":"Dudley","given":"Nigel","non-dropping-particle":"","parse-names":false,"suffix":""},{"dropping-particle":"","family":"Bhagwat","given":"Shonil","non-dropping-particle":"","parse-names":false,"suffix":""},{"dropping-particle":"","family":"Higgins-zogib","given":"Liza","non-dropping-particle":"","parse-names":false,"suffix":""},{"dropping-particle":"","family":"Lassen","given":"Barbara","non-dropping-particle":"","parse-names":false,"suffix":""},{"dropping-particle":"","family":"Verschuuren","given":"Bas","non-dropping-particle":"","parse-names":false,"suffix":""},{"dropping-particle":"","family":"Wild","given":"Robert","non-dropping-particle":"","parse-names":false,"suffix":""}],"container-title":"Sacred Natural Sites: Conserving Nature and Culture","id":"ITEM-1","issue":"April 2017","issued":{"date-parts":[["2010"]]},"page":"19-32","title":"Conservation of biodiversity in sacred natural sites in Asia and Africa : A review of the scientific literature","type":"article-journal","volume":"6"},"uris":["http://www.mendeley.com/documents/?uuid=84aa7e29-a25d-44bf-be58-c404df2c0e3c"]}],"mendeley":{"formattedCitation":"(Dudley &lt;i&gt;et al.&lt;/i&gt;, 2010)","plainTextFormattedCitation":"(Dudley et al., 2010)","previouslyFormattedCitation":"(Dudley &lt;i&gt;et al.&lt;/i&gt;, 2010)"},"properties":{"noteIndex":0},"schema":"https://github.com/citation-style-language/schema/raw/master/csl-citation.json"}</w:instrText>
            </w:r>
            <w:r w:rsidRPr="0008241C">
              <w:fldChar w:fldCharType="separate"/>
            </w:r>
            <w:r w:rsidRPr="0008241C">
              <w:rPr>
                <w:rFonts w:ascii="Times New Roman" w:hAnsi="Times New Roman"/>
                <w:noProof/>
              </w:rPr>
              <w:t xml:space="preserve">(Dudley </w:t>
            </w:r>
            <w:r w:rsidRPr="0008241C">
              <w:rPr>
                <w:rFonts w:ascii="Times New Roman" w:hAnsi="Times New Roman"/>
                <w:i/>
                <w:noProof/>
              </w:rPr>
              <w:t>et al.</w:t>
            </w:r>
            <w:r w:rsidRPr="0008241C">
              <w:rPr>
                <w:rFonts w:ascii="Times New Roman" w:hAnsi="Times New Roman"/>
                <w:noProof/>
              </w:rPr>
              <w:t>, 2010)</w:t>
            </w:r>
            <w:r w:rsidRPr="0008241C">
              <w:fldChar w:fldCharType="end"/>
            </w:r>
            <w:r w:rsidRPr="0008241C">
              <w:rPr>
                <w:rFonts w:ascii="Times New Roman" w:hAnsi="Times New Roman"/>
              </w:rPr>
              <w:t xml:space="preserve">. In the Asia-Pacific region they include freshwater habitats of various types </w:t>
            </w:r>
            <w:r w:rsidRPr="0008241C">
              <w:fldChar w:fldCharType="begin" w:fldLock="1"/>
            </w:r>
            <w:r w:rsidRPr="0008241C">
              <w:rPr>
                <w:rFonts w:ascii="Times New Roman" w:hAnsi="Times New Roman"/>
              </w:rPr>
              <w:instrText>ADDIN CSL_CITATION {"citationItems":[{"id":"ITEM-1","itemData":{"DOI":"10.1017/S0030605315000691","ISSN":"0030-6053","abstract":"Indigenous communities worldwide have long relied on their environment for survival. Religious and customary beliefs that foster community conservation have not only bound these communities to ecosystems but also assisted in the conservation of species. We provide an example of how religion fosters the conservation of freshwater fishes in India. Since ancient times rural communities in India have revered fish species as symbols of divine power, and offered them protection in pools associated with temples. Such voluntary, informal institutions and arrangements continue to help conserve several freshwater fish species that are otherwise subjected to anthropogenic pressure in open-access areas. However, religious beliefs in India are waning as a result of increased urbanization, modernization of societies and disintegration of rural communities, and the sustainability of existing temple and community fish sanctuaries is questionable. We discuss the role of temple sanctuaries as an informal conservation strategy for freshwater fishes, and discuss the knowledge and policy gaps that need to be addressed for ensuring their future.","author":[{"dropping-particle":"","family":"Gupta","given":"Nishikant","non-dropping-particle":"","parse-names":false,"suffix":""},{"dropping-particle":"","family":"Kanagavel","given":"Arun","non-dropping-particle":"","parse-names":false,"suffix":""},{"dropping-particle":"","family":"Dandekar","given":"Parineeta","non-dropping-particle":"","parse-names":false,"suffix":""},{"dropping-particle":"","family":"Dahanukar","given":"Neelesh","non-dropping-particle":"","parse-names":false,"suffix":""},{"dropping-particle":"","family":"Sivakumar","given":"Kuppusamy","non-dropping-particle":"","parse-names":false,"suffix":""},{"dropping-particle":"","family":"Mathur","given":"Vinod B.","non-dropping-particle":"","parse-names":false,"suffix":""},{"dropping-particle":"","family":"Raghavan","given":"Rajeev","non-dropping-particle":"","parse-names":false,"suffix":""}],"container-title":"Oryx","id":"ITEM-1","issue":"02","issued":{"date-parts":[["2016","4","28"]]},"page":"244-249","title":"God's fishes: religion, culture and freshwater fish conservation in India","type":"article-journal","volume":"50"},"uris":["http://www.mendeley.com/documents/?uuid=01dac694-6da1-4faa-9caf-acd6bb935d56"]},{"id":"ITEM-2","itemData":{"author":[{"dropping-particle":"","family":"Singh","given":"R. P. B.","non-dropping-particle":"","parse-names":false,"suffix":""},{"dropping-particle":"","family":"Rana","given":"C. S.","non-dropping-particle":"","parse-names":false,"suffix":""}],"container-title":"Asian Sacred Sites","editor":[{"dropping-particle":"","family":"Verschuuren, B. &amp; Furuta","given":"N","non-dropping-particle":"","parse-names":false,"suffix":""}],"id":"ITEM-2","issued":{"date-parts":[["2016"]]},"publisher":"Routledge","title":"Indian Sacred Natural Sites: Ancient Traditions of Reverence and Conservation Explained from a Hindu Perspective","type":"chapter"},"uris":["http://www.mendeley.com/documents/?uuid=cdc7804e-f695-431e-ab24-f3d653eaf95f"]}],"mendeley":{"formattedCitation":"(Gupta &lt;i&gt;et al.&lt;/i&gt;, 2016; R. P. B. Singh &amp; Rana, 2016)","plainTextFormattedCitation":"(Gupta et al., 2016; R. P. B. Singh &amp; Rana, 2016)","previouslyFormattedCitation":"(Gupta &lt;i&gt;et al.&lt;/i&gt;, 2016; R. P. B. Singh &amp; Rana, 2016)"},"properties":{"noteIndex":0},"schema":"https://github.com/citation-style-language/schema/raw/master/csl-citation.json"}</w:instrText>
            </w:r>
            <w:r w:rsidRPr="0008241C">
              <w:fldChar w:fldCharType="separate"/>
            </w:r>
            <w:r w:rsidRPr="0008241C">
              <w:rPr>
                <w:rFonts w:ascii="Times New Roman" w:hAnsi="Times New Roman"/>
                <w:noProof/>
              </w:rPr>
              <w:t xml:space="preserve">(Gupta </w:t>
            </w:r>
            <w:r w:rsidRPr="0008241C">
              <w:rPr>
                <w:rFonts w:ascii="Times New Roman" w:hAnsi="Times New Roman"/>
                <w:i/>
                <w:noProof/>
              </w:rPr>
              <w:t>et al.</w:t>
            </w:r>
            <w:r w:rsidRPr="0008241C">
              <w:rPr>
                <w:rFonts w:ascii="Times New Roman" w:hAnsi="Times New Roman"/>
                <w:noProof/>
              </w:rPr>
              <w:t>, 2016; R. P. B. Singh &amp; Rana, 2016)</w:t>
            </w:r>
            <w:r w:rsidRPr="0008241C">
              <w:fldChar w:fldCharType="end"/>
            </w:r>
            <w:r w:rsidRPr="0008241C">
              <w:rPr>
                <w:rFonts w:ascii="Times New Roman" w:hAnsi="Times New Roman"/>
              </w:rPr>
              <w:t xml:space="preserve">, single trees </w:t>
            </w:r>
            <w:r w:rsidRPr="0008241C">
              <w:fldChar w:fldCharType="begin" w:fldLock="1"/>
            </w:r>
            <w:r w:rsidRPr="0008241C">
              <w:rPr>
                <w:rFonts w:ascii="Times New Roman" w:hAnsi="Times New Roman"/>
              </w:rPr>
              <w:instrText>ADDIN CSL_CITATION {"citationItems":[{"id":"ITEM-1","itemData":{"ISBN":"0011-3891","ISSN":"00113891","abstract":"While sacred groves (forest fragments protected for religious reasons) are widely acknowledged to have a beneficial effect on biodiversity conservation, the ecological benefits of individual sacred trees remain unknown. Fig trees are present as sacred trees in human-dominated landscapes across South Asia and are considered keystone species for wildlife in tropical forests. If frugivores continue to visit fig trees in disturbed landscapes, they may deposit seeds of other tree species beneath fig canopies, ultimately facilitating forest regeneration. We studied whether sacred fig trees in Tamil Nadu, India can facilitate seed dispersal in human-dominated landscapes. We quantified abundance of sacred fig trees at the study site, assessed whether seed-dispersing frugivore visitation to fig trees is affected by human disturbance, and compared tree seedling density beneath fig trees and open areas. We found that some species of frugivorous birds and bats will visit large fig trees in conditions of high human disturbance and that tree seedling density is significantly higher under sacred trees compared to open areas. By promoting frugivore activity, sacred fig trees may have a beneficial effect on biodiversity conservation in human-dominated landscapes.","author":[{"dropping-particle":"","family":"Caughlin","given":"Timothy T.","non-dropping-particle":"","parse-names":false,"suffix":""},{"dropping-particle":"","family":"Ganesh","given":"T.","non-dropping-particle":"","parse-names":false,"suffix":""},{"dropping-particle":"","family":"Lowman","given":"Margaret D.","non-dropping-particle":"","parse-names":false,"suffix":""}],"container-title":"Current Science","id":"ITEM-1","issue":"6","issued":{"date-parts":[["2012"]]},"page":"918-922","title":"Sacred fig trees promote frugivore visitation and tree seedling abundance in South India","type":"article-journal","volume":"102"},"uris":["http://www.mendeley.com/documents/?uuid=565bce0c-7b2c-40de-addc-86405b5fb7a8"]}],"mendeley":{"formattedCitation":"(Caughlin &lt;i&gt;et al.&lt;/i&gt;, 2012)","plainTextFormattedCitation":"(Caughlin et al., 2012)","previouslyFormattedCitation":"(Caughlin &lt;i&gt;et al.&lt;/i&gt;, 2012)"},"properties":{"noteIndex":0},"schema":"https://github.com/citation-style-language/schema/raw/master/csl-citation.json"}</w:instrText>
            </w:r>
            <w:r w:rsidRPr="0008241C">
              <w:fldChar w:fldCharType="separate"/>
            </w:r>
            <w:r w:rsidRPr="0008241C">
              <w:rPr>
                <w:rFonts w:ascii="Times New Roman" w:hAnsi="Times New Roman"/>
                <w:noProof/>
              </w:rPr>
              <w:t xml:space="preserve">(Caughlin </w:t>
            </w:r>
            <w:r w:rsidRPr="0008241C">
              <w:rPr>
                <w:rFonts w:ascii="Times New Roman" w:hAnsi="Times New Roman"/>
                <w:i/>
                <w:noProof/>
              </w:rPr>
              <w:t>et al.</w:t>
            </w:r>
            <w:r w:rsidRPr="0008241C">
              <w:rPr>
                <w:rFonts w:ascii="Times New Roman" w:hAnsi="Times New Roman"/>
                <w:noProof/>
              </w:rPr>
              <w:t>, 2012)</w:t>
            </w:r>
            <w:r w:rsidRPr="0008241C">
              <w:fldChar w:fldCharType="end"/>
            </w:r>
            <w:r w:rsidRPr="0008241C">
              <w:rPr>
                <w:rFonts w:ascii="Times New Roman" w:hAnsi="Times New Roman"/>
              </w:rPr>
              <w:t xml:space="preserve">, forest patches of various sizes </w:t>
            </w:r>
            <w:r w:rsidRPr="0008241C">
              <w:fldChar w:fldCharType="begin" w:fldLock="1"/>
            </w:r>
            <w:r w:rsidRPr="0008241C">
              <w:rPr>
                <w:rFonts w:ascii="Times New Roman" w:hAnsi="Times New Roman"/>
              </w:rPr>
              <w:instrText>ADDIN CSL_CITATION {"citationItems":[{"id":"ITEM-1","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1","issue":"03","issued":{"date-parts":[["2010"]]},"page":"320-326","title":"Sacred forests of India: a strong tradition of community-based natural resource management","type":"article-journal","volume":"37"},"uris":["http://www.mendeley.com/documents/?uuid=fbfe4b4e-f682-47eb-8c39-b94f783374ee"]},{"id":"ITEM-2","itemData":{"DOI":"10.1016/j.biocon.2011.01.023","ISBN":"0006-3207","ISSN":"00063207","abstract":"Chinese village fengshui forests (VFF) are small remnant forest patches that coexist with natural villages. The indigenous residents protect the forest patches under traditional Chinese geomancy beliefs (namely fengshui). However, the VFF community features and conservation values and relationships with the indigenous people remain poorly understood. In this study, we evaluated tree species diversity conservation of regional VFF patches by sampling a 1200m2 transect within each patch. We also tested our hypothesis that patch size did not significantly impact interior forest community features of well-protected VFF patches. Thirty-two well-protected VFF patches in the Pearl River Delta, China were investigated. The average coefficient of similarity between transects (CS) was employed to evaluate community heterogeneity. Five forest community parameters (tree species richness per 1200m2, tree stem density, tree basal area density, Shannon-Wiener diversity index (SWI), and Simpson diversity index (SI)) were measured and compared with regional well-developed evergreen broadleaved, coniferous and coniferous-broadleaved mixed forests. The relationships between the five parameters versus patch size and elevation were analyzed. A total of 266 tree species comprised of 57 families were recorded in 32 transects, of which 258 (97%) species were indigenous and eight (3%) were exotic. Ten tree species were endangered, rare or nationally protected by the Chinese government, and 57 species were endemic to China. The average CS was 0.38; and the average five forest community parameter values were as follows: 46.8 for tree species richness; 3403 plants/ha for stem density, 49.1m2/ha for basal area, 4.04 for SWI and 0.90 for SI. These values were consistent with well-developed evergreen broadleaved forests and greater than coniferous and coniferous-broadleaved forests. No significant correlation was detected between the five community parameters and patch area or elevation. We conclude that VFF patches preserve abundant tree species and heterogeneous habitats, which are important for maintaining regional biodiversity. The interior community features of VFF patches were not significantly affected by patch size. We recommend protection of both large and small VFF patches, which can be substantially enhanced by the preservation of associated traditional relic village cultures. ?? 2011 Elsevier Ltd.","author":[{"dropping-particle":"","family":"Hu","given":"Liang","non-dropping-particle":"","parse-names":false,"suffix":""},{"dropping-particle":"","family":"Li","given":"Zhen","non-dropping-particle":"","parse-names":false,"suffix":""},{"dropping-particle":"","family":"Liao","given":"Wen Bo","non-dropping-particle":"","parse-names":false,"suffix":""},{"dropping-particle":"","family":"Fan","given":"Qiang","non-dropping-particle":"","parse-names":false,"suffix":""}],"container-title":"Biological Conservation","id":"ITEM-2","issue":"5","issued":{"date-parts":[["2011"]]},"page":"1553-1559","publisher":"Elsevier Ltd","title":"Values of village fengshui forest patches in biodiversity conservation in the Pearl River Delta, China","type":"article-journal","volume":"144"},"uris":["http://www.mendeley.com/documents/?uuid=3f761242-3f59-45e6-8ea0-c483a1f08a28"]},{"id":"ITEM-3","itemData":{"DOI":"10.1016/j.biocon.2013.12.001","ISBN":"0006-3207","ISSN":"00063207","abstract":"Sacred natural sites have played important social and cultural roles in many cultures around the world for centuries. More recently, scientists have shown that sacred sites act as de facto protected areas. However, the potential for sacred sites to be integrated into conservation strategies depends on the motivations of people to protect them. The objective of this study is to understand people's relationships with village-level sacred forests in northwest Yunnan, China. We conducted 201 standardized open-ended interviews of both men and women over 18. years of age from six communities in the area near the city of Shangrila. While this region of Yunnan is undergoing dramatic socio-economic changes that can contribute to changes in cultural values, we find no evidence that people's appreciation for sacred forests is declining. Our results show that the forests hold primarily religious meaning for people, people visit the forests regularly, and, while younger people know less about the forests, they do not differ in terms of use and appreciation, indicating that the value of the areas is not decreasing. Because people primarily view these sacred forests as religious sites and do not directly associate them with ecological value, we suggest that direct integration of these areas into conservation strategies may not be appropriate. ?? 2013.","author":[{"dropping-particle":"","family":"Allendorf","given":"Teri D.","non-dropping-particle":"","parse-names":false,"suffix":""},{"dropping-particle":"","family":"Brandt","given":"Jodi S.","non-dropping-particle":"","parse-names":false,"suffix":""},{"dropping-particle":"","family":"Yang","given":"Jian M.","non-dropping-particle":"","parse-names":false,"suffix":""}],"container-title":"Biological Conservation","id":"ITEM-3","issued":{"date-parts":[["2014"]]},"page":"303-310","publisher":"Elsevier Ltd","title":"Local perceptions of Tibetan village sacred forests in northwest Yunnan","type":"article-journal","volume":"169"},"uris":["http://www.mendeley.com/documents/?uuid=258add14-24ca-429c-9a65-8c5041352bdb"]},{"id":"ITEM-4","itemData":{"author":[{"dropping-particle":"","family":"Zeng","given":"L.","non-dropping-particle":"","parse-names":false,"suffix":""},{"dropping-particle":"","family":"Reuse","given":"G.","non-dropping-particle":"","parse-names":false,"suffix":""}],"container-title":"Asian Sacred Sites","editor":[{"dropping-particle":"","family":"Verschuuren, B. &amp; Furuta","given":"N","non-dropping-particle":"","parse-names":false,"suffix":""}],"id":"ITEM-4","issued":{"date-parts":[["2016"]]},"page":"194-205","publisher":"Routledge","title":"Holy hills: sanctuaries of biodiversity in Xishuangbanna, southwest","type":"chapter"},"uris":["http://www.mendeley.com/documents/?uuid=7a8a9ae5-fe56-458b-a19b-2c3f09cfe1b9"]}],"mendeley":{"formattedCitation":"(Allendorf &lt;i&gt;et al.&lt;/i&gt;, 2014; L. Hu &lt;i&gt;et al.&lt;/i&gt;, 2011; Ormsby &amp; Bhagwat, 2010; L. Zeng &amp; Reuse, 2016)","plainTextFormattedCitation":"(Allendorf et al., 2014; L. Hu et al., 2011; Ormsby &amp; Bhagwat, 2010; L. Zeng &amp; Reuse, 2016)","previouslyFormattedCitation":"(Allendorf &lt;i&gt;et al.&lt;/i&gt;, 2014; L. Hu &lt;i&gt;et al.&lt;/i&gt;, 2011; Ormsby &amp; Bhagwat, 2010; L. Zeng &amp; Reuse, 2016)"},"properties":{"noteIndex":0},"schema":"https://github.com/citation-style-language/schema/raw/master/csl-citation.json"}</w:instrText>
            </w:r>
            <w:r w:rsidRPr="0008241C">
              <w:fldChar w:fldCharType="separate"/>
            </w:r>
            <w:r w:rsidRPr="0008241C">
              <w:rPr>
                <w:rFonts w:ascii="Times New Roman" w:hAnsi="Times New Roman"/>
                <w:noProof/>
              </w:rPr>
              <w:t xml:space="preserve">(Allendorf </w:t>
            </w:r>
            <w:r w:rsidRPr="0008241C">
              <w:rPr>
                <w:rFonts w:ascii="Times New Roman" w:hAnsi="Times New Roman"/>
                <w:i/>
                <w:noProof/>
              </w:rPr>
              <w:t>et al.</w:t>
            </w:r>
            <w:r w:rsidRPr="0008241C">
              <w:rPr>
                <w:rFonts w:ascii="Times New Roman" w:hAnsi="Times New Roman"/>
                <w:noProof/>
              </w:rPr>
              <w:t xml:space="preserve">, 2014; L. Hu </w:t>
            </w:r>
            <w:r w:rsidRPr="0008241C">
              <w:rPr>
                <w:rFonts w:ascii="Times New Roman" w:hAnsi="Times New Roman"/>
                <w:i/>
                <w:noProof/>
              </w:rPr>
              <w:t>et al.</w:t>
            </w:r>
            <w:r w:rsidRPr="0008241C">
              <w:rPr>
                <w:rFonts w:ascii="Times New Roman" w:hAnsi="Times New Roman"/>
                <w:noProof/>
              </w:rPr>
              <w:t>, 2011; Ormsby &amp; Bhagwat, 2010; L. Zeng &amp; Reuse, 2016)</w:t>
            </w:r>
            <w:r w:rsidRPr="0008241C">
              <w:fldChar w:fldCharType="end"/>
            </w:r>
            <w:r w:rsidRPr="0008241C">
              <w:rPr>
                <w:rFonts w:ascii="Times New Roman" w:hAnsi="Times New Roman"/>
              </w:rPr>
              <w:t xml:space="preserve">, or entire landscape, including sacred valleys and mountains </w:t>
            </w:r>
            <w:r w:rsidRPr="0008241C">
              <w:fldChar w:fldCharType="begin" w:fldLock="1"/>
            </w:r>
            <w:r w:rsidRPr="0008241C">
              <w:rPr>
                <w:rFonts w:ascii="Times New Roman" w:hAnsi="Times New Roman"/>
              </w:rPr>
              <w:instrText>ADDIN CSL_CITATION {"citationItems":[{"id":"ITEM-1","itemData":{"DOI":"10.1111/cobi.12587","ISBN":"0888-8892","ISSN":"15231739","PMID":"26371613","abstract":"The Tibetan sacred mountains (TSMs) cover a large area and may represent a landscape-scale conservation opportunity. We compared the conservation value of forests in these mountains with the conservation value of government-established nature reserves and unmanaged open-access areas in Danba County, southwestern China. We used Landsat satellite images to map forest cover and to estimate forest loss in 1974-1989, 1989-1999, and 1999-2013. The TSMs (n = 41) and nature reserves (n = 4) accounted for 21.6{%} and 29.7{%} of the county's land area, respectively. Remaining land was open-access areas (i.e., areas without any restrictions on resource use) (56.2{%}) and farmlands (2.2{%}). Within the elevation range suitable for forests, forest cover did not differ significantly between nature reserves (58.8{%}) and open-access areas (58.4{%}), but was significantly higher in TSMs (65.5{%}) after controlling for environmental factors such as aspect, slope, and elevation. The TSMs of great cultural importance had higher forest cover, but patrols by monastery staff were not necessarily associated with increased forest cover. The annual deforestation rate in nonsacred areas almost tripled in 1989-1999 (111.4 ha/year) relative to 1974-1989 (40.4 ha/year), whereas the rate in TSMs decreased in the later period (19.7 ha/year vs. 17.2 ha/year). The reduced forest loss in TSMs in 1989-1999 was possibly due to the renaissance of TSM worship and strengthened management by the local Buddhist community since late 1980s. The annual deforestation rate in Danba decreased dramatically to 4.4 ha/year in 1999-2013, which coincided with the implementation of a national ban on logging in 1998. As the only form of protected area across the Tibetan region during much of its history, TSMs have positively contributed to conserving forest at a landscape scale. Conservation of TSM forests largely relied on the strength of local religious institutions. Integrating community-based conservation of TSMs within the government conservation network would benefit the conservation of the Tibetan region.","author":[{"dropping-particle":"","family":"Shen","given":"Xiaoli","non-dropping-particle":"","parse-names":false,"suffix":""},{"dropping-particle":"","family":"Li","given":"Sheng","non-dropping-particle":"","parse-names":false,"suffix":""},{"dropping-particle":"","family":"Wang","given":"Dajun","non-dropping-particle":"","parse-names":false,"suffix":""},{"dropping-particle":"","family":"Lu","given":"Zhi","non-dropping-particle":"","parse-names":false,"suffix":""}],"container-title":"Conservation Biology","id":"ITEM-1","issue":"6","issued":{"date-parts":[["2015"]]},"page":"1518-1526","title":"Viable contribution of Tibetan sacred mountains in southwestern China to forest conservation","type":"article-journal","volume":"29"},"uris":["http://www.mendeley.com/documents/?uuid=42503dd7-524c-4d86-b434-ab3384e5182e"]}],"mendeley":{"formattedCitation":"(Shen &lt;i&gt;et al.&lt;/i&gt;, 2015)","plainTextFormattedCitation":"(Shen et al., 2015)","previouslyFormattedCitation":"(Shen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Shen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They occur in most, if not all, countries in the Asia-Pacific region and form part of the culture of numerous different ethnic groups. Well-documented examples include the sacred forest groves in India </w:t>
            </w:r>
            <w:r w:rsidRPr="0008241C">
              <w:fldChar w:fldCharType="begin" w:fldLock="1"/>
            </w:r>
            <w:r w:rsidRPr="0008241C">
              <w:rPr>
                <w:rFonts w:ascii="Times New Roman" w:hAnsi="Times New Roman"/>
              </w:rPr>
              <w:instrText>ADDIN CSL_CITATION {"citationItems":[{"id":"ITEM-1","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1","issue":"03","issued":{"date-parts":[["2010"]]},"page":"320-326","title":"Sacred forests of India: a strong tradition of community-based natural resource management","type":"article-journal","volume":"37"},"uris":["http://www.mendeley.com/documents/?uuid=fbfe4b4e-f682-47eb-8c39-b94f783374ee"]}],"mendeley":{"formattedCitation":"(Ormsby &amp; Bhagwat, 2010)","plainTextFormattedCitation":"(Ormsby &amp; Bhagwat, 2010)","previouslyFormattedCitation":"(Ormsby &amp; Bhagwat, 2010)"},"properties":{"noteIndex":0},"schema":"https://github.com/citation-style-language/schema/raw/master/csl-citation.json"}</w:instrText>
            </w:r>
            <w:r w:rsidRPr="0008241C">
              <w:fldChar w:fldCharType="separate"/>
            </w:r>
            <w:r w:rsidRPr="0008241C">
              <w:rPr>
                <w:rFonts w:ascii="Times New Roman" w:hAnsi="Times New Roman"/>
                <w:noProof/>
              </w:rPr>
              <w:t>(Ormsby &amp; Bhagwat, 2010)</w:t>
            </w:r>
            <w:r w:rsidRPr="0008241C">
              <w:fldChar w:fldCharType="end"/>
            </w:r>
            <w:r w:rsidRPr="0008241C">
              <w:rPr>
                <w:rFonts w:ascii="Times New Roman" w:hAnsi="Times New Roman"/>
              </w:rPr>
              <w:t xml:space="preserve">, the Dai holy hills of Xishuangbanna in southwest China </w:t>
            </w:r>
            <w:r w:rsidRPr="0008241C">
              <w:fldChar w:fldCharType="begin" w:fldLock="1"/>
            </w:r>
            <w:r w:rsidRPr="0008241C">
              <w:rPr>
                <w:rFonts w:ascii="Times New Roman" w:hAnsi="Times New Roman"/>
              </w:rPr>
              <w:instrText>ADDIN CSL_CITATION {"citationItems":[{"id":"ITEM-1","itemData":{"author":[{"dropping-particle":"","family":"Zeng","given":"L.","non-dropping-particle":"","parse-names":false,"suffix":""},{"dropping-particle":"","family":"Reuse","given":"G.","non-dropping-particle":"","parse-names":false,"suffix":""}],"container-title":"Asian Sacred Sites","editor":[{"dropping-particle":"","family":"Verschuuren, B. &amp; Furuta","given":"N","non-dropping-particle":"","parse-names":false,"suffix":""}],"id":"ITEM-1","issued":{"date-parts":[["2016"]]},"page":"194-205","publisher":"Routledge","title":"Holy hills: sanctuaries of biodiversity in Xishuangbanna, southwest","type":"chapter"},"uris":["http://www.mendeley.com/documents/?uuid=7a8a9ae5-fe56-458b-a19b-2c3f09cfe1b9"]}],"mendeley":{"formattedCitation":"(L. Zeng &amp; Reuse, 2016)","manualFormatting":"(Zeng &amp; Reuse, 2016)","plainTextFormattedCitation":"(L. Zeng &amp; Reuse, 2016)","previouslyFormattedCitation":"(L. Zeng &amp; Reuse, 2016)"},"properties":{"noteIndex":0},"schema":"https://github.com/citation-style-language/schema/raw/master/csl-citation.json"}</w:instrText>
            </w:r>
            <w:r w:rsidRPr="0008241C">
              <w:fldChar w:fldCharType="separate"/>
            </w:r>
            <w:r w:rsidRPr="0008241C">
              <w:rPr>
                <w:rFonts w:ascii="Times New Roman" w:hAnsi="Times New Roman"/>
                <w:noProof/>
              </w:rPr>
              <w:t>(Zeng &amp; Reuse, 2016)</w:t>
            </w:r>
            <w:r w:rsidRPr="0008241C">
              <w:fldChar w:fldCharType="end"/>
            </w:r>
            <w:r w:rsidRPr="0008241C">
              <w:rPr>
                <w:rFonts w:ascii="Times New Roman" w:hAnsi="Times New Roman"/>
              </w:rPr>
              <w:t xml:space="preserve">, the fengshui woods of southern China </w:t>
            </w:r>
            <w:r w:rsidRPr="0008241C">
              <w:fldChar w:fldCharType="begin" w:fldLock="1"/>
            </w:r>
            <w:r w:rsidRPr="0008241C">
              <w:rPr>
                <w:rFonts w:ascii="Times New Roman" w:hAnsi="Times New Roman"/>
              </w:rPr>
              <w:instrText>ADDIN CSL_CITATION {"citationItems":[{"id":"ITEM-1","itemData":{"DOI":"10.1016/j.biocon.2011.01.023","ISBN":"0006-3207","ISSN":"00063207","abstract":"Chinese village fengshui forests (VFF) are small remnant forest patches that coexist with natural villages. The indigenous residents protect the forest patches under traditional Chinese geomancy beliefs (namely fengshui). However, the VFF community features and conservation values and relationships with the indigenous people remain poorly understood. In this study, we evaluated tree species diversity conservation of regional VFF patches by sampling a 1200m2 transect within each patch. We also tested our hypothesis that patch size did not significantly impact interior forest community features of well-protected VFF patches. Thirty-two well-protected VFF patches in the Pearl River Delta, China were investigated. The average coefficient of similarity between transects (CS) was employed to evaluate community heterogeneity. Five forest community parameters (tree species richness per 1200m2, tree stem density, tree basal area density, Shannon-Wiener diversity index (SWI), and Simpson diversity index (SI)) were measured and compared with regional well-developed evergreen broadleaved, coniferous and coniferous-broadleaved mixed forests. The relationships between the five parameters versus patch size and elevation were analyzed. A total of 266 tree species comprised of 57 families were recorded in 32 transects, of which 258 (97%) species were indigenous and eight (3%) were exotic. Ten tree species were endangered, rare or nationally protected by the Chinese government, and 57 species were endemic to China. The average CS was 0.38; and the average five forest community parameter values were as follows: 46.8 for tree species richness; 3403 plants/ha for stem density, 49.1m2/ha for basal area, 4.04 for SWI and 0.90 for SI. These values were consistent with well-developed evergreen broadleaved forests and greater than coniferous and coniferous-broadleaved forests. No significant correlation was detected between the five community parameters and patch area or elevation. We conclude that VFF patches preserve abundant tree species and heterogeneous habitats, which are important for maintaining regional biodiversity. The interior community features of VFF patches were not significantly affected by patch size. We recommend protection of both large and small VFF patches, which can be substantially enhanced by the preservation of associated traditional relic village cultures. ?? 2011 Elsevier Ltd.","author":[{"dropping-particle":"","family":"Hu","given":"Liang","non-dropping-particle":"","parse-names":false,"suffix":""},{"dropping-particle":"","family":"Li","given":"Zhen","non-dropping-particle":"","parse-names":false,"suffix":""},{"dropping-particle":"","family":"Liao","given":"Wen Bo","non-dropping-particle":"","parse-names":false,"suffix":""},{"dropping-particle":"","family":"Fan","given":"Qiang","non-dropping-particle":"","parse-names":false,"suffix":""}],"container-title":"Biological Conservation","id":"ITEM-1","issue":"5","issued":{"date-parts":[["2011"]]},"page":"1553-1559","publisher":"Elsevier Ltd","title":"Values of village fengshui forest patches in biodiversity conservation in the Pearl River Delta, China","type":"article-journal","volume":"144"},"uris":["http://www.mendeley.com/documents/?uuid=3f761242-3f59-45e6-8ea0-c483a1f08a28"]}],"mendeley":{"formattedCitation":"(L. Hu &lt;i&gt;et al.&lt;/i&gt;, 2011)","plainTextFormattedCitation":"(L. Hu et al., 2011)","previouslyFormattedCitation":"(L. Hu &lt;i&gt;et al.&lt;/i&gt;, 2011)"},"properties":{"noteIndex":0},"schema":"https://github.com/citation-style-language/schema/raw/master/csl-citation.json"}</w:instrText>
            </w:r>
            <w:r w:rsidRPr="0008241C">
              <w:fldChar w:fldCharType="separate"/>
            </w:r>
            <w:r w:rsidRPr="0008241C">
              <w:rPr>
                <w:rFonts w:ascii="Times New Roman" w:hAnsi="Times New Roman"/>
                <w:noProof/>
              </w:rPr>
              <w:t xml:space="preserve">(L. Hu </w:t>
            </w:r>
            <w:r w:rsidRPr="0008241C">
              <w:rPr>
                <w:rFonts w:ascii="Times New Roman" w:hAnsi="Times New Roman"/>
                <w:i/>
                <w:noProof/>
              </w:rPr>
              <w:t>et al.</w:t>
            </w:r>
            <w:r w:rsidRPr="0008241C">
              <w:rPr>
                <w:rFonts w:ascii="Times New Roman" w:hAnsi="Times New Roman"/>
                <w:noProof/>
              </w:rPr>
              <w:t>, 2011)</w:t>
            </w:r>
            <w:r w:rsidRPr="0008241C">
              <w:fldChar w:fldCharType="end"/>
            </w:r>
            <w:r w:rsidRPr="0008241C">
              <w:rPr>
                <w:rFonts w:ascii="Times New Roman" w:hAnsi="Times New Roman"/>
              </w:rPr>
              <w:t xml:space="preserve">, the Shinto shrine forests of Japan </w:t>
            </w:r>
            <w:r w:rsidRPr="0008241C">
              <w:fldChar w:fldCharType="begin" w:fldLock="1"/>
            </w:r>
            <w:r w:rsidRPr="0008241C">
              <w:rPr>
                <w:rFonts w:ascii="Times New Roman" w:hAnsi="Times New Roman"/>
              </w:rPr>
              <w:instrText>ADDIN CSL_CITATION {"citationItems":[{"id":"ITEM-1","itemData":{"author":[{"dropping-particle":"","family":"Rots","given":"Aike","non-dropping-particle":"","parse-names":false,"suffix":""}],"container-title":"Japanese Journal of Religious Studies","id":"ITEM-1","issue":"2","issued":{"date-parts":[["2015"]]},"page":"205-233","title":"Sacred Forests, Sacred Nation","type":"article-journal","volume":"42"},"uris":["http://www.mendeley.com/documents/?uuid=ad10da01-d96e-41d4-b015-fa64ed8155fb"]}],"mendeley":{"formattedCitation":"(Rots, 2015)","manualFormatting":"(Omura 2004; Rots, 2015)","plainTextFormattedCitation":"(Rots, 2015)","previouslyFormattedCitation":"(Rots, 2015)"},"properties":{"noteIndex":0},"schema":"https://github.com/citation-style-language/schema/raw/master/csl-citation.json"}</w:instrText>
            </w:r>
            <w:r w:rsidRPr="0008241C">
              <w:fldChar w:fldCharType="separate"/>
            </w:r>
            <w:r w:rsidRPr="0008241C">
              <w:rPr>
                <w:rFonts w:ascii="Times New Roman" w:hAnsi="Times New Roman"/>
                <w:noProof/>
              </w:rPr>
              <w:t>(Omura 2004; Rots, 2015)</w:t>
            </w:r>
            <w:r w:rsidRPr="0008241C">
              <w:fldChar w:fldCharType="end"/>
            </w:r>
            <w:r w:rsidRPr="0008241C">
              <w:rPr>
                <w:rFonts w:ascii="Times New Roman" w:hAnsi="Times New Roman"/>
              </w:rPr>
              <w:t xml:space="preserve">, and the sacred mountains of Tibet </w:t>
            </w:r>
            <w:r w:rsidRPr="0008241C">
              <w:fldChar w:fldCharType="begin" w:fldLock="1"/>
            </w:r>
            <w:r w:rsidRPr="0008241C">
              <w:rPr>
                <w:rFonts w:ascii="Times New Roman" w:hAnsi="Times New Roman"/>
              </w:rPr>
              <w:instrText>ADDIN CSL_CITATION {"citationItems":[{"id":"ITEM-1","itemData":{"DOI":"10.1111/cobi.12587","ISBN":"0888-8892","ISSN":"15231739","PMID":"26371613","abstract":"The Tibetan sacred mountains (TSMs) cover a large area and may represent a landscape-scale conservation opportunity. We compared the conservation value of forests in these mountains with the conservation value of government-established nature reserves and unmanaged open-access areas in Danba County, southwestern China. We used Landsat satellite images to map forest cover and to estimate forest loss in 1974-1989, 1989-1999, and 1999-2013. The TSMs (n = 41) and nature reserves (n = 4) accounted for 21.6{%} and 29.7{%} of the county's land area, respectively. Remaining land was open-access areas (i.e., areas without any restrictions on resource use) (56.2{%}) and farmlands (2.2{%}). Within the elevation range suitable for forests, forest cover did not differ significantly between nature reserves (58.8{%}) and open-access areas (58.4{%}), but was significantly higher in TSMs (65.5{%}) after controlling for environmental factors such as aspect, slope, and elevation. The TSMs of great cultural importance had higher forest cover, but patrols by monastery staff were not necessarily associated with increased forest cover. The annual deforestation rate in nonsacred areas almost tripled in 1989-1999 (111.4 ha/year) relative to 1974-1989 (40.4 ha/year), whereas the rate in TSMs decreased in the later period (19.7 ha/year vs. 17.2 ha/year). The reduced forest loss in TSMs in 1989-1999 was possibly due to the renaissance of TSM worship and strengthened management by the local Buddhist community since late 1980s. The annual deforestation rate in Danba decreased dramatically to 4.4 ha/year in 1999-2013, which coincided with the implementation of a national ban on logging in 1998. As the only form of protected area across the Tibetan region during much of its history, TSMs have positively contributed to conserving forest at a landscape scale. Conservation of TSM forests largely relied on the strength of local religious institutions. Integrating community-based conservation of TSMs within the government conservation network would benefit the conservation of the Tibetan region.","author":[{"dropping-particle":"","family":"Shen","given":"Xiaoli","non-dropping-particle":"","parse-names":false,"suffix":""},{"dropping-particle":"","family":"Li","given":"Sheng","non-dropping-particle":"","parse-names":false,"suffix":""},{"dropping-particle":"","family":"Wang","given":"Dajun","non-dropping-particle":"","parse-names":false,"suffix":""},{"dropping-particle":"","family":"Lu","given":"Zhi","non-dropping-particle":"","parse-names":false,"suffix":""}],"container-title":"Conservation Biology","id":"ITEM-1","issue":"6","issued":{"date-parts":[["2015"]]},"page":"1518-1526","title":"Viable contribution of Tibetan sacred mountains in southwestern China to forest conservation","type":"article-journal","volume":"29"},"uris":["http://www.mendeley.com/documents/?uuid=42503dd7-524c-4d86-b434-ab3384e5182e"]}],"mendeley":{"formattedCitation":"(Shen &lt;i&gt;et al.&lt;/i&gt;, 2015)","plainTextFormattedCitation":"(Shen et al., 2015)","previouslyFormattedCitation":"(Shen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Shen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It has been estimated that there are &gt;100,000 sacred groves in India </w:t>
            </w:r>
            <w:r w:rsidRPr="0008241C">
              <w:fldChar w:fldCharType="begin" w:fldLock="1"/>
            </w:r>
            <w:r w:rsidRPr="0008241C">
              <w:rPr>
                <w:rFonts w:ascii="Times New Roman" w:hAnsi="Times New Roman"/>
              </w:rPr>
              <w:instrText>ADDIN CSL_CITATION {"citationItems":[{"id":"ITEM-1","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1","issue":"03","issued":{"date-parts":[["2010"]]},"page":"320-326","title":"Sacred forests of India: a strong tradition of community-based natural resource management","type":"article-journal","volume":"37"},"uris":["http://www.mendeley.com/documents/?uuid=fbfe4b4e-f682-47eb-8c39-b94f783374ee"]}],"mendeley":{"formattedCitation":"(Ormsby &amp; Bhagwat, 2010)","plainTextFormattedCitation":"(Ormsby &amp; Bhagwat, 2010)","previouslyFormattedCitation":"(Ormsby &amp; Bhagwat, 2010)"},"properties":{"noteIndex":0},"schema":"https://github.com/citation-style-language/schema/raw/master/csl-citation.json"}</w:instrText>
            </w:r>
            <w:r w:rsidRPr="0008241C">
              <w:fldChar w:fldCharType="separate"/>
            </w:r>
            <w:r w:rsidRPr="0008241C">
              <w:rPr>
                <w:rFonts w:ascii="Times New Roman" w:hAnsi="Times New Roman"/>
                <w:noProof/>
              </w:rPr>
              <w:t>(Ormsby &amp; Bhagwat, 2010)</w:t>
            </w:r>
            <w:r w:rsidRPr="0008241C">
              <w:fldChar w:fldCharType="end"/>
            </w:r>
            <w:r w:rsidRPr="0008241C">
              <w:rPr>
                <w:rFonts w:ascii="Times New Roman" w:hAnsi="Times New Roman"/>
              </w:rPr>
              <w:t xml:space="preserve"> and that more than 25 per cent of the Tibetan plateau falls under sacred land </w:t>
            </w:r>
            <w:r w:rsidRPr="0008241C">
              <w:fldChar w:fldCharType="begin" w:fldLock="1"/>
            </w:r>
            <w:r w:rsidRPr="0008241C">
              <w:rPr>
                <w:rFonts w:ascii="Times New Roman" w:hAnsi="Times New Roman"/>
              </w:rPr>
              <w:instrText>ADDIN CSL_CITATION {"citationItems":[{"id":"ITEM-1","itemData":{"DOI":"10.1111/cobi.12587","ISBN":"0888-8892","ISSN":"15231739","PMID":"26371613","abstract":"The Tibetan sacred mountains (TSMs) cover a large area and may represent a landscape-scale conservation opportunity. We compared the conservation value of forests in these mountains with the conservation value of government-established nature reserves and unmanaged open-access areas in Danba County, southwestern China. We used Landsat satellite images to map forest cover and to estimate forest loss in 1974-1989, 1989-1999, and 1999-2013. The TSMs (n = 41) and nature reserves (n = 4) accounted for 21.6{%} and 29.7{%} of the county's land area, respectively. Remaining land was open-access areas (i.e., areas without any restrictions on resource use) (56.2{%}) and farmlands (2.2{%}). Within the elevation range suitable for forests, forest cover did not differ significantly between nature reserves (58.8{%}) and open-access areas (58.4{%}), but was significantly higher in TSMs (65.5{%}) after controlling for environmental factors such as aspect, slope, and elevation. The TSMs of great cultural importance had higher forest cover, but patrols by monastery staff were not necessarily associated with increased forest cover. The annual deforestation rate in nonsacred areas almost tripled in 1989-1999 (111.4 ha/year) relative to 1974-1989 (40.4 ha/year), whereas the rate in TSMs decreased in the later period (19.7 ha/year vs. 17.2 ha/year). The reduced forest loss in TSMs in 1989-1999 was possibly due to the renaissance of TSM worship and strengthened management by the local Buddhist community since late 1980s. The annual deforestation rate in Danba decreased dramatically to 4.4 ha/year in 1999-2013, which coincided with the implementation of a national ban on logging in 1998. As the only form of protected area across the Tibetan region during much of its history, TSMs have positively contributed to conserving forest at a landscape scale. Conservation of TSM forests largely relied on the strength of local religious institutions. Integrating community-based conservation of TSMs within the government conservation network would benefit the conservation of the Tibetan region.","author":[{"dropping-particle":"","family":"Shen","given":"Xiaoli","non-dropping-particle":"","parse-names":false,"suffix":""},{"dropping-particle":"","family":"Li","given":"Sheng","non-dropping-particle":"","parse-names":false,"suffix":""},{"dropping-particle":"","family":"Wang","given":"Dajun","non-dropping-particle":"","parse-names":false,"suffix":""},{"dropping-particle":"","family":"Lu","given":"Zhi","non-dropping-particle":"","parse-names":false,"suffix":""}],"container-title":"Conservation Biology","id":"ITEM-1","issue":"6","issued":{"date-parts":[["2015"]]},"page":"1518-1526","title":"Viable contribution of Tibetan sacred mountains in southwestern China to forest conservation","type":"article-journal","volume":"29"},"uris":["http://www.mendeley.com/documents/?uuid=42503dd7-524c-4d86-b434-ab3384e5182e"]}],"mendeley":{"formattedCitation":"(Shen &lt;i&gt;et al.&lt;/i&gt;, 2015)","plainTextFormattedCitation":"(Shen et al., 2015)","previouslyFormattedCitation":"(Shen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Shen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w:t>
            </w:r>
          </w:p>
          <w:p w14:paraId="220CEBC4" w14:textId="77777777" w:rsidR="00A01204" w:rsidRPr="0008241C" w:rsidRDefault="00A01204" w:rsidP="00A01204">
            <w:pPr>
              <w:rPr>
                <w:rFonts w:ascii="Times New Roman" w:hAnsi="Times New Roman"/>
              </w:rPr>
            </w:pPr>
          </w:p>
          <w:p w14:paraId="64BD9412" w14:textId="77777777" w:rsidR="00A01204" w:rsidRPr="0008241C" w:rsidRDefault="00A01204" w:rsidP="00A01204">
            <w:pPr>
              <w:rPr>
                <w:rFonts w:ascii="Times New Roman" w:hAnsi="Times New Roman"/>
              </w:rPr>
            </w:pPr>
            <w:r w:rsidRPr="0008241C">
              <w:rPr>
                <w:rFonts w:ascii="Times New Roman" w:hAnsi="Times New Roman"/>
              </w:rPr>
              <w:t xml:space="preserve">Although local people may benefit from resources provided by these sites, such as the availability of medicinal plants, this is not usually the main motivation for their protection and, in most cases, direct exploitation is rather restricted </w:t>
            </w:r>
            <w:r w:rsidRPr="0008241C">
              <w:fldChar w:fldCharType="begin" w:fldLock="1"/>
            </w:r>
            <w:r w:rsidRPr="0008241C">
              <w:rPr>
                <w:rFonts w:ascii="Times New Roman" w:hAnsi="Times New Roman"/>
              </w:rPr>
              <w:instrText>ADDIN CSL_CITATION {"citationItems":[{"id":"ITEM-1","itemData":{"author":[{"dropping-particle":"","family":"Ma","given":"L.","non-dropping-particle":"","parse-names":false,"suffix":""},{"dropping-particle":"","family":"Huang","given":"M.","non-dropping-particle":"","parse-names":false,"suffix":""},{"dropping-particle":"","family":"Shen","given":"Y.","non-dropping-particle":"","parse-names":false,"suffix":""},{"dropping-particle":"","family":"Cao","given":"H.","non-dropping-particle":"","parse-names":false,"suffix":""},{"dropping-particle":"","family":"Wu","given":"L.","non-dropping-particle":"","parse-names":false,"suffix":""},{"dropping-particle":"","family":"Ye","given":"H.","non-dropping-particle":"","parse-names":false,"suffix":""},{"dropping-particle":"","family":"Lin","given":"G.","non-dropping-particle":"","parse-names":false,"suffix":""},{"dropping-particle":"","family":"Wang","given":"Z.","non-dropping-particle":"","parse-names":false,"suffix":""}],"id":"ITEM-1","issue":"2","issued":{"date-parts":[["2015"]]},"page":"148-157","title":"Species Diversity and Community Structure in Forest Fragments of Guangzhou , South China","type":"article-journal","volume":"27"},"uris":["http://www.mendeley.com/documents/?uuid=60ad9f89-16b9-440b-bd32-c0efc6cce4a1"]},{"id":"ITEM-2","itemData":{"DOI":"10.1111/cobi.12587","ISBN":"0888-8892","ISSN":"15231739","PMID":"26371613","abstract":"The Tibetan sacred mountains (TSMs) cover a large area and may represent a landscape-scale conservation opportunity. We compared the conservation value of forests in these mountains with the conservation value of government-established nature reserves and unmanaged open-access areas in Danba County, southwestern China. We used Landsat satellite images to map forest cover and to estimate forest loss in 1974-1989, 1989-1999, and 1999-2013. The TSMs (n = 41) and nature reserves (n = 4) accounted for 21.6{%} and 29.7{%} of the county's land area, respectively. Remaining land was open-access areas (i.e., areas without any restrictions on resource use) (56.2{%}) and farmlands (2.2{%}). Within the elevation range suitable for forests, forest cover did not differ significantly between nature reserves (58.8{%}) and open-access areas (58.4{%}), but was significantly higher in TSMs (65.5{%}) after controlling for environmental factors such as aspect, slope, and elevation. The TSMs of great cultural importance had higher forest cover, but patrols by monastery staff were not necessarily associated with increased forest cover. The annual deforestation rate in nonsacred areas almost tripled in 1989-1999 (111.4 ha/year) relative to 1974-1989 (40.4 ha/year), whereas the rate in TSMs decreased in the later period (19.7 ha/year vs. 17.2 ha/year). The reduced forest loss in TSMs in 1989-1999 was possibly due to the renaissance of TSM worship and strengthened management by the local Buddhist community since late 1980s. The annual deforestation rate in Danba decreased dramatically to 4.4 ha/year in 1999-2013, which coincided with the implementation of a national ban on logging in 1998. As the only form of protected area across the Tibetan region during much of its history, TSMs have positively contributed to conserving forest at a landscape scale. Conservation of TSM forests largely relied on the strength of local religious institutions. Integrating community-based conservation of TSMs within the government conservation network would benefit the conservation of the Tibetan region.","author":[{"dropping-particle":"","family":"Shen","given":"Xiaoli","non-dropping-particle":"","parse-names":false,"suffix":""},{"dropping-particle":"","family":"Li","given":"Sheng","non-dropping-particle":"","parse-names":false,"suffix":""},{"dropping-particle":"","family":"Wang","given":"Dajun","non-dropping-particle":"","parse-names":false,"suffix":""},{"dropping-particle":"","family":"Lu","given":"Zhi","non-dropping-particle":"","parse-names":false,"suffix":""}],"container-title":"Conservation Biology","id":"ITEM-2","issue":"6","issued":{"date-parts":[["2015"]]},"page":"1518-1526","title":"Viable contribution of Tibetan sacred mountains in southwestern China to forest conservation","type":"article-journal","volume":"29"},"uris":["http://www.mendeley.com/documents/?uuid=42503dd7-524c-4d86-b434-ab3384e5182e"]},{"id":"ITEM-3","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3","issue":"03","issued":{"date-parts":[["2010"]]},"page":"320-326","title":"Sacred forests of India: a strong tradition of community-based natural resource management","type":"article-journal","volume":"37"},"uris":["http://www.mendeley.com/documents/?uuid=fbfe4b4e-f682-47eb-8c39-b94f783374ee"]}],"mendeley":{"formattedCitation":"(Ma &lt;i&gt;et al.&lt;/i&gt;, 2015; Ormsby &amp; Bhagwat, 2010; Shen &lt;i&gt;et al.&lt;/i&gt;, 2015)","plainTextFormattedCitation":"(Ma et al., 2015; Ormsby &amp; Bhagwat, 2010; Shen et al., 2015)","previouslyFormattedCitation":"(Ma &lt;i&gt;et al.&lt;/i&gt;, 2015; Ormsby &amp; Bhagwat, 2010; Shen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Ma </w:t>
            </w:r>
            <w:r w:rsidRPr="0008241C">
              <w:rPr>
                <w:rFonts w:ascii="Times New Roman" w:hAnsi="Times New Roman"/>
                <w:i/>
                <w:noProof/>
              </w:rPr>
              <w:t>et al.</w:t>
            </w:r>
            <w:r w:rsidRPr="0008241C">
              <w:rPr>
                <w:rFonts w:ascii="Times New Roman" w:hAnsi="Times New Roman"/>
                <w:noProof/>
              </w:rPr>
              <w:t xml:space="preserve">, 2015; Ormsby &amp; Bhagwat, 2010; Shen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As a result, sacred sites often preserve not only plants but also animals that  has disappeared from the surrounding landscape </w:t>
            </w:r>
            <w:r w:rsidRPr="0008241C">
              <w:fldChar w:fldCharType="begin" w:fldLock="1"/>
            </w:r>
            <w:r w:rsidRPr="0008241C">
              <w:rPr>
                <w:rFonts w:ascii="Times New Roman" w:hAnsi="Times New Roman"/>
              </w:rPr>
              <w:instrText>ADDIN CSL_CITATION {"citationItems":[{"id":"ITEM-1","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1","issue":"03","issued":{"date-parts":[["2010"]]},"page":"320-326","title":"Sacred forests of India: a strong tradition of community-based natural resource management","type":"article-journal","volume":"37"},"uris":["http://www.mendeley.com/documents/?uuid=fbfe4b4e-f682-47eb-8c39-b94f783374ee"]},{"id":"ITEM-2","itemData":{"DOI":"10.4324/9781849776639","ISBN":"9781849776639","author":[{"dropping-particle":"","family":"Dudley","given":"Nigel","non-dropping-particle":"","parse-names":false,"suffix":""},{"dropping-particle":"","family":"Bhagwat","given":"Shonil","non-dropping-particle":"","parse-names":false,"suffix":""},{"dropping-particle":"","family":"Higgins-zogib","given":"Liza","non-dropping-particle":"","parse-names":false,"suffix":""},{"dropping-particle":"","family":"Lassen","given":"Barbara","non-dropping-particle":"","parse-names":false,"suffix":""},{"dropping-particle":"","family":"Verschuuren","given":"Bas","non-dropping-particle":"","parse-names":false,"suffix":""},{"dropping-particle":"","family":"Wild","given":"Robert","non-dropping-particle":"","parse-names":false,"suffix":""}],"container-title":"Sacred Natural Sites: Conserving Nature and Culture","id":"ITEM-2","issue":"April 2017","issued":{"date-parts":[["2010"]]},"page":"19-32","title":"Conservation of biodiversity in sacred natural sites in Asia and Africa : A review of the scientific literature","type":"article-journal","volume":"6"},"uris":["http://www.mendeley.com/documents/?uuid=84aa7e29-a25d-44bf-be58-c404df2c0e3c"]},{"id":"ITEM-3","itemData":{"DOI":"10.1016/j.biocon.2013.06.014","ISBN":"0006-3207","ISSN":"00063207","abstract":"Identifying and protecting \"keystone structures\" is essential to maintain biodiversity in an increasingly human-dominated world. Sacred forests, i.e. natural areas protected by local people for cultural or religious regions, may be keystone structures for forest birds in the Greater Himalayas, but there is limited understanding of their use by bird communities. We surveyed birds and their habitat in and adjacent to six Tibetan sacred forests in northwest Yunnan China, a biodiversity hotspot. Our goal was to understand the ecological and conservation role of these remnant forest patches for forest birds. We found that sacred forests supported a different bird community than the surrounding matrix, and had higher bird species richness at plot, patch, and landscape scales. While we encountered a homogeneous matrix bird community outside the scared forests, the sacred forests themselves exhibited high heterogeneity, and supported at least two distinct bird communities. While bird community composition was primarily driven by the vegetation vertical structure, plots with the largest-diameter trees and native bamboo groves had the highest bird diversity, indicating that protecting forest ecosystems with old-growth characteristics is important for Himalayan forest birds. Finally, we found an increased bird use of the sacred forests and their edges during 2010, a severe drought year in Yunnan, indicating that sacred forests may serve as refuges during extreme weather years. Our results strongly indicate that sacred forests represent an important opportunity for Himalayan bird conservation because they protect a variety of habitat niches and increase bird diversity at multiple spatial scales. ?? 2013 Elsevier Ltd.","author":[{"dropping-particle":"","family":"Brandt","given":"Jodi S.","non-dropping-particle":"","parse-names":false,"suffix":""},{"dropping-particle":"","family":"Wood","given":"Eric M.","non-dropping-particle":"","parse-names":false,"suffix":""},{"dropping-particle":"","family":"Pidgeon","given":"Anna M.","non-dropping-particle":"","parse-names":false,"suffix":""},{"dropping-particle":"","family":"Han","given":"Lian Xian","non-dropping-particle":"","parse-names":false,"suffix":""},{"dropping-particle":"","family":"Fang","given":"Zhendong","non-dropping-particle":"","parse-names":false,"suffix":""},{"dropping-particle":"","family":"Radeloff","given":"Volker C.","non-dropping-particle":"","parse-names":false,"suffix":""}],"container-title":"Biological Conservation","id":"ITEM-3","issued":{"date-parts":[["2013"]]},"page":"34-42","publisher":"Elsevier Ltd","title":"Sacred forests are keystone structures for forest bird conservation in southwest China's Himalayan Mountains","type":"article-journal","volume":"166"},"uris":["http://www.mendeley.com/documents/?uuid=7cc4c622-54ad-4368-aab7-8ea50ea4156d"]},{"id":"ITEM-4","itemData":{"DOI":"10.1007/s10531-012-0427-7","ISSN":"09603115","abstract":"Culturally protected forests (CPFs), preserved and managed by local people on the basis of traditional practices and beliefs, have both social and ecological functions. We investigated plant species richness and diversity within the tree layer, shrub layer and herb layer in three types of CPFs (community forests, ancestral temple forests, cemetery forests) as well as nearby forests without cultural protection (NCPFs) in Southeast China. A total of 325 species belonging to 85 families and 187 genera were recorded in CPFs, including 17 protected species in China Species Red List and IUCN Red List, which accounted for 17 % of counties' endangered species. Compared with NCPFs, the tree layer of CPFs had larger DBH and lower species density, especially in the cemetery forests. CPFs had higher alpha diversity values generally, particularly in the tree layer. The differences in tree layer were substantial, and CPFs covered nearly 85.4 % of the tree species in the surveyed sites. The similarities between CPFs and NCPFs were higher in the herb and shrub layers than in the tree layer. These differences of species diversity may be attributed to differences in resource use and management between CPFs and NCPFs. Our field investigation results suggested that local CPFs harbor many plant species, high biodiversity, and contribute to the conservation of a substantial proportion of the local species pool. © 2012 Springer Science+Business Media Dordrecht.","author":[{"dropping-particle":"","family":"Gao","given":"Hong","non-dropping-particle":"","parse-names":false,"suffix":""},{"dropping-particle":"","family":"Ouyang","given":"Zhiyun","non-dropping-particle":"","parse-names":false,"suffix":""},{"dropping-particle":"","family":"Chen","given":"Shengbin","non-dropping-particle":"","parse-names":false,"suffix":""},{"dropping-particle":"","family":"Koppen","given":"C. S A","non-dropping-particle":"van","parse-names":false,"suffix":""}],"container-title":"Biodiversity and Conservation","id":"ITEM-4","issue":"2","issued":{"date-parts":[["2013"]]},"page":"531-544","title":"Role of culturally protected forests in biodiversity conservation in Southeast China","type":"article-journal","volume":"22"},"uris":["http://www.mendeley.com/documents/?uuid=b10c1819-cf2d-449d-9be8-ba54c1373566"]},{"id":"ITEM-5","itemData":{"ISBN":"0125-2526","ISSN":"0125-2526","author":[{"dropping-particle":"","family":"Junsongduang","given":"Auemporn","non-dropping-particle":"","parse-names":false,"suffix":""},{"dropping-particle":"","family":"Balslev","given":"Henrik","non-dropping-particle":"","parse-names":false,"suffix":""},{"dropping-particle":"","family":"Jampeetong","given":"Arunothai","non-dropping-particle":"","parse-names":false,"suffix":""},{"dropping-particle":"","family":"Inta","given":"Angkhana","non-dropping-particle":"","parse-names":false,"suffix":""},{"dropping-particle":"","family":"Wangpakapattanawong","given":"Prasit","non-dropping-particle":"","parse-names":false,"suffix":""}],"container-title":"Chiang Mai J. Sci.","id":"ITEM-5","issue":"5.1","issued":{"date-parts":[["2014"]]},"page":"1132-1149","title":"Woody Plant Diversity in Sacred Forests and Fallows in Chiang Mai, Thailand","type":"article-journal","volume":"41"},"uris":["http://www.mendeley.com/documents/?uuid=a3e8a1f0-a921-4e00-ac28-0bdac5bd15b4"]},{"id":"ITEM-6","itemData":{"DOI":"10.1111/cobi.12587","ISBN":"0888-8892","ISSN":"15231739","PMID":"26371613","abstract":"The Tibetan sacred mountains (TSMs) cover a large area and may represent a landscape-scale conservation opportunity. We compared the conservation value of forests in these mountains with the conservation value of government-established nature reserves and unmanaged open-access areas in Danba County, southwestern China. We used Landsat satellite images to map forest cover and to estimate forest loss in 1974-1989, 1989-1999, and 1999-2013. The TSMs (n = 41) and nature reserves (n = 4) accounted for 21.6{%} and 29.7{%} of the county's land area, respectively. Remaining land was open-access areas (i.e., areas without any restrictions on resource use) (56.2{%}) and farmlands (2.2{%}). Within the elevation range suitable for forests, forest cover did not differ significantly between nature reserves (58.8{%}) and open-access areas (58.4{%}), but was significantly higher in TSMs (65.5{%}) after controlling for environmental factors such as aspect, slope, and elevation. The TSMs of great cultural importance had higher forest cover, but patrols by monastery staff were not necessarily associated with increased forest cover. The annual deforestation rate in nonsacred areas almost tripled in 1989-1999 (111.4 ha/year) relative to 1974-1989 (40.4 ha/year), whereas the rate in TSMs decreased in the later period (19.7 ha/year vs. 17.2 ha/year). The reduced forest loss in TSMs in 1989-1999 was possibly due to the renaissance of TSM worship and strengthened management by the local Buddhist community since late 1980s. The annual deforestation rate in Danba decreased dramatically to 4.4 ha/year in 1999-2013, which coincided with the implementation of a national ban on logging in 1998. As the only form of protected area across the Tibetan region during much of its history, TSMs have positively contributed to conserving forest at a landscape scale. Conservation of TSM forests largely relied on the strength of local religious institutions. Integrating community-based conservation of TSMs within the government conservation network would benefit the conservation of the Tibetan region.","author":[{"dropping-particle":"","family":"Shen","given":"Xiaoli","non-dropping-particle":"","parse-names":false,"suffix":""},{"dropping-particle":"","family":"Li","given":"Sheng","non-dropping-particle":"","parse-names":false,"suffix":""},{"dropping-particle":"","family":"Wang","given":"Dajun","non-dropping-particle":"","parse-names":false,"suffix":""},{"dropping-particle":"","family":"Lu","given":"Zhi","non-dropping-particle":"","parse-names":false,"suffix":""}],"container-title":"Conservation Biology","id":"ITEM-6","issue":"6","issued":{"date-parts":[["2015"]]},"page":"1518-1526","title":"Viable contribution of Tibetan sacred mountains in southwestern China to forest conservation","type":"article-journal","volume":"29"},"uris":["http://www.mendeley.com/documents/?uuid=42503dd7-524c-4d86-b434-ab3384e5182e"]}],"mendeley":{"formattedCitation":"(Brandt &lt;i&gt;et al.&lt;/i&gt;, 2013; Dudley &lt;i&gt;et al.&lt;/i&gt;, 2010; Gao &lt;i&gt;et al.&lt;/i&gt;, 2013; Junsongduang &lt;i&gt;et al.&lt;/i&gt;, 2014; Ormsby &amp; Bhagwat, 2010; Shen &lt;i&gt;et al.&lt;/i&gt;, 2015)","plainTextFormattedCitation":"(Brandt et al., 2013; Dudley et al., 2010; Gao et al., 2013; Junsongduang et al., 2014; Ormsby &amp; Bhagwat, 2010; Shen et al., 2015)","previouslyFormattedCitation":"(Brandt &lt;i&gt;et al.&lt;/i&gt;, 2013; Dudley &lt;i&gt;et al.&lt;/i&gt;, 2010; Gao &lt;i&gt;et al.&lt;/i&gt;, 2013; Junsongduang &lt;i&gt;et al.&lt;/i&gt;, 2014; Ormsby &amp; Bhagwat, 2010; Shen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Brandt </w:t>
            </w:r>
            <w:r w:rsidRPr="0008241C">
              <w:rPr>
                <w:rFonts w:ascii="Times New Roman" w:hAnsi="Times New Roman"/>
                <w:i/>
                <w:noProof/>
              </w:rPr>
              <w:t>et al.</w:t>
            </w:r>
            <w:r w:rsidRPr="0008241C">
              <w:rPr>
                <w:rFonts w:ascii="Times New Roman" w:hAnsi="Times New Roman"/>
                <w:noProof/>
              </w:rPr>
              <w:t xml:space="preserve">, 2013; Dudley </w:t>
            </w:r>
            <w:r w:rsidRPr="0008241C">
              <w:rPr>
                <w:rFonts w:ascii="Times New Roman" w:hAnsi="Times New Roman"/>
                <w:i/>
                <w:noProof/>
              </w:rPr>
              <w:t>et al.</w:t>
            </w:r>
            <w:r w:rsidRPr="0008241C">
              <w:rPr>
                <w:rFonts w:ascii="Times New Roman" w:hAnsi="Times New Roman"/>
                <w:noProof/>
              </w:rPr>
              <w:t xml:space="preserve">, 2010; Gao </w:t>
            </w:r>
            <w:r w:rsidRPr="0008241C">
              <w:rPr>
                <w:rFonts w:ascii="Times New Roman" w:hAnsi="Times New Roman"/>
                <w:i/>
                <w:noProof/>
              </w:rPr>
              <w:t>et al.</w:t>
            </w:r>
            <w:r w:rsidRPr="0008241C">
              <w:rPr>
                <w:rFonts w:ascii="Times New Roman" w:hAnsi="Times New Roman"/>
                <w:noProof/>
              </w:rPr>
              <w:t xml:space="preserve">, 2013; Junsongduang </w:t>
            </w:r>
            <w:r w:rsidRPr="0008241C">
              <w:rPr>
                <w:rFonts w:ascii="Times New Roman" w:hAnsi="Times New Roman"/>
                <w:i/>
                <w:noProof/>
              </w:rPr>
              <w:t>et al.</w:t>
            </w:r>
            <w:r w:rsidRPr="0008241C">
              <w:rPr>
                <w:rFonts w:ascii="Times New Roman" w:hAnsi="Times New Roman"/>
                <w:noProof/>
              </w:rPr>
              <w:t xml:space="preserve">, 2014; Ormsby &amp; Bhagwat, 2010; Shen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This is particularly the case where sacred forests are the only forest left in a human-dominated landscape </w:t>
            </w:r>
            <w:r w:rsidRPr="0008241C">
              <w:fldChar w:fldCharType="begin" w:fldLock="1"/>
            </w:r>
            <w:r w:rsidRPr="0008241C">
              <w:rPr>
                <w:rFonts w:ascii="Times New Roman" w:hAnsi="Times New Roman"/>
              </w:rPr>
              <w:instrText>ADDIN CSL_CITATION {"citationItems":[{"id":"ITEM-1","itemData":{"DOI":"10.1016/j.biocon.2011.01.023","ISBN":"0006-3207","ISSN":"00063207","abstract":"Chinese village fengshui forests (VFF) are small remnant forest patches that coexist with natural villages. The indigenous residents protect the forest patches under traditional Chinese geomancy beliefs (namely fengshui). However, the VFF community features and conservation values and relationships with the indigenous people remain poorly understood. In this study, we evaluated tree species diversity conservation of regional VFF patches by sampling a 1200m2 transect within each patch. We also tested our hypothesis that patch size did not significantly impact interior forest community features of well-protected VFF patches. Thirty-two well-protected VFF patches in the Pearl River Delta, China were investigated. The average coefficient of similarity between transects (CS) was employed to evaluate community heterogeneity. Five forest community parameters (tree species richness per 1200m2, tree stem density, tree basal area density, Shannon-Wiener diversity index (SWI), and Simpson diversity index (SI)) were measured and compared with regional well-developed evergreen broadleaved, coniferous and coniferous-broadleaved mixed forests. The relationships between the five parameters versus patch size and elevation were analyzed. A total of 266 tree species comprised of 57 families were recorded in 32 transects, of which 258 (97%) species were indigenous and eight (3%) were exotic. Ten tree species were endangered, rare or nationally protected by the Chinese government, and 57 species were endemic to China. The average CS was 0.38; and the average five forest community parameter values were as follows: 46.8 for tree species richness; 3403 plants/ha for stem density, 49.1m2/ha for basal area, 4.04 for SWI and 0.90 for SI. These values were consistent with well-developed evergreen broadleaved forests and greater than coniferous and coniferous-broadleaved forests. No significant correlation was detected between the five community parameters and patch area or elevation. We conclude that VFF patches preserve abundant tree species and heterogeneous habitats, which are important for maintaining regional biodiversity. The interior community features of VFF patches were not significantly affected by patch size. We recommend protection of both large and small VFF patches, which can be substantially enhanced by the preservation of associated traditional relic village cultures. ?? 2011 Elsevier Ltd.","author":[{"dropping-particle":"","family":"Hu","given":"Liang","non-dropping-particle":"","parse-names":false,"suffix":""},{"dropping-particle":"","family":"Li","given":"Zhen","non-dropping-particle":"","parse-names":false,"suffix":""},{"dropping-particle":"","family":"Liao","given":"Wen Bo","non-dropping-particle":"","parse-names":false,"suffix":""},{"dropping-particle":"","family":"Fan","given":"Qiang","non-dropping-particle":"","parse-names":false,"suffix":""}],"container-title":"Biological Conservation","id":"ITEM-1","issue":"5","issued":{"date-parts":[["2011"]]},"page":"1553-1559","publisher":"Elsevier Ltd","title":"Values of village fengshui forest patches in biodiversity conservation in the Pearl River Delta, China","type":"article-journal","volume":"144"},"uris":["http://www.mendeley.com/documents/?uuid=3f761242-3f59-45e6-8ea0-c483a1f08a28"]},{"id":"ITEM-2","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2","issue":"03","issued":{"date-parts":[["2010"]]},"page":"320-326","title":"Sacred forests of India: a strong tradition of community-based natural resource management","type":"article-journal","volume":"37"},"uris":["http://www.mendeley.com/documents/?uuid=fbfe4b4e-f682-47eb-8c39-b94f783374ee"]}],"mendeley":{"formattedCitation":"(L. Hu &lt;i&gt;et al.&lt;/i&gt;, 2011; Ormsby &amp; Bhagwat, 2010)","plainTextFormattedCitation":"(L. Hu et al., 2011; Ormsby &amp; Bhagwat, 2010)","previouslyFormattedCitation":"(L. Hu &lt;i&gt;et al.&lt;/i&gt;, 2011; Ormsby &amp; Bhagwat, 2010)"},"properties":{"noteIndex":0},"schema":"https://github.com/citation-style-language/schema/raw/master/csl-citation.json"}</w:instrText>
            </w:r>
            <w:r w:rsidRPr="0008241C">
              <w:fldChar w:fldCharType="separate"/>
            </w:r>
            <w:r w:rsidRPr="0008241C">
              <w:rPr>
                <w:rFonts w:ascii="Times New Roman" w:hAnsi="Times New Roman"/>
                <w:noProof/>
              </w:rPr>
              <w:t xml:space="preserve">(L. Hu </w:t>
            </w:r>
            <w:r w:rsidRPr="0008241C">
              <w:rPr>
                <w:rFonts w:ascii="Times New Roman" w:hAnsi="Times New Roman"/>
                <w:i/>
                <w:noProof/>
              </w:rPr>
              <w:t>et al.</w:t>
            </w:r>
            <w:r w:rsidRPr="0008241C">
              <w:rPr>
                <w:rFonts w:ascii="Times New Roman" w:hAnsi="Times New Roman"/>
                <w:noProof/>
              </w:rPr>
              <w:t>, 2011; Ormsby &amp; Bhagwat, 2010)</w:t>
            </w:r>
            <w:r w:rsidRPr="0008241C">
              <w:fldChar w:fldCharType="end"/>
            </w:r>
            <w:r w:rsidRPr="0008241C">
              <w:rPr>
                <w:rFonts w:ascii="Times New Roman" w:hAnsi="Times New Roman"/>
              </w:rPr>
              <w:t xml:space="preserve">. Although often assumed to be remnants of earliest continuous forest cover, there is limited evidence for this and at least some sacred groves and fengshui woods were apparently established in deforested areas </w:t>
            </w:r>
            <w:r w:rsidRPr="0008241C">
              <w:fldChar w:fldCharType="begin" w:fldLock="1"/>
            </w:r>
            <w:r w:rsidRPr="0008241C">
              <w:rPr>
                <w:rFonts w:ascii="Times New Roman" w:hAnsi="Times New Roman"/>
              </w:rPr>
              <w:instrText>ADDIN CSL_CITATION {"citationItems":[{"id":"ITEM-1","itemData":{"DOI":"10.4238/2015.March.20.8","ISSN":"16765680","PMID":"25867344","abstract":"Fengshui forests (sacred groves) are important in traditional Chinese culture and home to many endangered species. These forests may provide protection for some endangered plant species outside the nature reserves, but little is known about their role in genetic conservation. Using inter-simple sequence repeat (ISSR) markers, we compared the genetic diversity of 6 populations of Phoebe bournei (Hemsl.) Yang, a commercially important woody species, which is under second-class national protection and endemic to China. Samples were collected from the nature reserves and Fengshui forests in southern China. Herein, we show that Fengshui forest populations are capable of maintaining some level of genetic diversity. For nature reserve populations, the average NA and NE were 1.58 and 1.39, respectively; and for Fengshui forests, they were 1.39 and 1.12, respectively. For nature reserve populations, Nei's gene diversity (H) and Shannon's index (I) were 0.32 and 0.11, respectively; and for Fengshui forests, they were 0.22 and 0.07, respectively. We discuss the reasons for the genetic differences between populations of the Fengshui forests and nature reserves and propose conservation strategies for the Fengshui forest.","author":[{"dropping-particle":"","family":"Ge","given":"Y. J.","non-dropping-particle":"","parse-names":false,"suffix":""},{"dropping-particle":"","family":"Liu","given":"Y. J.","non-dropping-particle":"","parse-names":false,"suffix":""},{"dropping-particle":"","family":"Shen","given":"A. H.","non-dropping-particle":"","parse-names":false,"suffix":""},{"dropping-particle":"","family":"Lin","given":"X. C.","non-dropping-particle":"","parse-names":false,"suffix":""}],"container-title":"Genetics and Molecular Research","id":"ITEM-1","issue":"1","issued":{"date-parts":[["2015"]]},"page":"1986-1993","title":"Fengshui forests conserve genetic diversity: A case study of Phoebe bournei (Hemsl.) Yang in southern China","type":"article-journal","volume":"14"},"uris":["http://www.mendeley.com/documents/?uuid=5b058f0a-9e7b-4b1a-b6a7-36aa7c17e22e"]}],"mendeley":{"formattedCitation":"(Ge &lt;i&gt;et al.&lt;/i&gt;, 2015)","plainTextFormattedCitation":"(Ge et al., 2015)","previouslyFormattedCitation":"(Ge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Ge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w:t>
            </w:r>
          </w:p>
          <w:p w14:paraId="57E65685" w14:textId="77777777" w:rsidR="00A01204" w:rsidRPr="0008241C" w:rsidRDefault="00A01204" w:rsidP="00A01204">
            <w:pPr>
              <w:rPr>
                <w:rFonts w:ascii="Times New Roman" w:hAnsi="Times New Roman"/>
              </w:rPr>
            </w:pPr>
          </w:p>
          <w:p w14:paraId="3A92204E" w14:textId="77777777" w:rsidR="00A01204" w:rsidRPr="0008241C" w:rsidRDefault="00A01204" w:rsidP="00A01204">
            <w:pPr>
              <w:rPr>
                <w:rFonts w:ascii="Times New Roman" w:hAnsi="Times New Roman"/>
              </w:rPr>
            </w:pPr>
            <w:r w:rsidRPr="0008241C">
              <w:rPr>
                <w:rFonts w:ascii="Times New Roman" w:hAnsi="Times New Roman"/>
              </w:rPr>
              <w:t xml:space="preserve">Sacred natural sites may be the earliest form of habitat protection, but most are not part of formal protected area systems. As a consequence, their continued protection depends on the continuation of local beliefs and local control over their fates </w:t>
            </w:r>
            <w:r w:rsidRPr="0008241C">
              <w:fldChar w:fldCharType="begin" w:fldLock="1"/>
            </w:r>
            <w:r w:rsidRPr="0008241C">
              <w:rPr>
                <w:rFonts w:ascii="Times New Roman" w:hAnsi="Times New Roman"/>
              </w:rPr>
              <w:instrText>ADDIN CSL_CITATION {"citationItems":[{"id":"ITEM-1","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1","issue":"03","issued":{"date-parts":[["2010"]]},"page":"320-326","title":"Sacred forests of India: a strong tradition of community-based natural resource management","type":"article-journal","volume":"37"},"uris":["http://www.mendeley.com/documents/?uuid=fbfe4b4e-f682-47eb-8c39-b94f783374ee"]},{"id":"ITEM-2","itemData":{"DOI":"10.1016/j.biocon.2013.12.001","ISBN":"0006-3207","ISSN":"00063207","abstract":"Sacred natural sites have played important social and cultural roles in many cultures around the world for centuries. More recently, scientists have shown that sacred sites act as de facto protected areas. However, the potential for sacred sites to be integrated into conservation strategies depends on the motivations of people to protect them. The objective of this study is to understand people's relationships with village-level sacred forests in northwest Yunnan, China. We conducted 201 standardized open-ended interviews of both men and women over 18. years of age from six communities in the area near the city of Shangrila. While this region of Yunnan is undergoing dramatic socio-economic changes that can contribute to changes in cultural values, we find no evidence that people's appreciation for sacred forests is declining. Our results show that the forests hold primarily religious meaning for people, people visit the forests regularly, and, while younger people know less about the forests, they do not differ in terms of use and appreciation, indicating that the value of the areas is not decreasing. Because people primarily view these sacred forests as religious sites and do not directly associate them with ecological value, we suggest that direct integration of these areas into conservation strategies may not be appropriate. ?? 2013.","author":[{"dropping-particle":"","family":"Allendorf","given":"Teri D.","non-dropping-particle":"","parse-names":false,"suffix":""},{"dropping-particle":"","family":"Brandt","given":"Jodi S.","non-dropping-particle":"","parse-names":false,"suffix":""},{"dropping-particle":"","family":"Yang","given":"Jian M.","non-dropping-particle":"","parse-names":false,"suffix":""}],"container-title":"Biological Conservation","id":"ITEM-2","issued":{"date-parts":[["2014"]]},"page":"303-310","publisher":"Elsevier Ltd","title":"Local perceptions of Tibetan village sacred forests in northwest Yunnan","type":"article-journal","volume":"169"},"uris":["http://www.mendeley.com/documents/?uuid=258add14-24ca-429c-9a65-8c5041352bdb"]}],"mendeley":{"formattedCitation":"(Allendorf &lt;i&gt;et al.&lt;/i&gt;, 2014; Ormsby &amp; Bhagwat, 2010)","plainTextFormattedCitation":"(Allendorf et al., 2014; Ormsby &amp; Bhagwat, 2010)","previouslyFormattedCitation":"(Allendorf &lt;i&gt;et al.&lt;/i&gt;, 2014; Ormsby &amp; Bhagwat, 2010)"},"properties":{"noteIndex":0},"schema":"https://github.com/citation-style-language/schema/raw/master/csl-citation.json"}</w:instrText>
            </w:r>
            <w:r w:rsidRPr="0008241C">
              <w:fldChar w:fldCharType="separate"/>
            </w:r>
            <w:r w:rsidRPr="0008241C">
              <w:rPr>
                <w:rFonts w:ascii="Times New Roman" w:hAnsi="Times New Roman"/>
                <w:noProof/>
              </w:rPr>
              <w:t xml:space="preserve">(Allendorf </w:t>
            </w:r>
            <w:r w:rsidRPr="0008241C">
              <w:rPr>
                <w:rFonts w:ascii="Times New Roman" w:hAnsi="Times New Roman"/>
                <w:i/>
                <w:noProof/>
              </w:rPr>
              <w:t>et al.</w:t>
            </w:r>
            <w:r w:rsidRPr="0008241C">
              <w:rPr>
                <w:rFonts w:ascii="Times New Roman" w:hAnsi="Times New Roman"/>
                <w:noProof/>
              </w:rPr>
              <w:t>, 2014; Ormsby &amp; Bhagwat, 2010)</w:t>
            </w:r>
            <w:r w:rsidRPr="0008241C">
              <w:fldChar w:fldCharType="end"/>
            </w:r>
            <w:r w:rsidRPr="0008241C">
              <w:rPr>
                <w:rFonts w:ascii="Times New Roman" w:hAnsi="Times New Roman"/>
              </w:rPr>
              <w:t xml:space="preserve">. Recent threats include loss of customary rights, encroachment by cash crops, demand for timber and other forest resources, social and religious change, generational change, cultural assimilation, immigration, and urbanization </w:t>
            </w:r>
            <w:r w:rsidRPr="0008241C">
              <w:fldChar w:fldCharType="begin" w:fldLock="1"/>
            </w:r>
            <w:r w:rsidRPr="0008241C">
              <w:rPr>
                <w:rFonts w:ascii="Times New Roman" w:hAnsi="Times New Roman"/>
              </w:rPr>
              <w:instrText>ADDIN CSL_CITATION {"citationItems":[{"id":"ITEM-1","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1","issue":"03","issued":{"date-parts":[["2010"]]},"page":"320-326","title":"Sacred forests of India: a strong tradition of community-based natural resource management","type":"article-journal","volume":"37"},"uris":["http://www.mendeley.com/documents/?uuid=fbfe4b4e-f682-47eb-8c39-b94f783374ee"]},{"id":"ITEM-2","itemData":{"DOI":"10.1016/j.biocon.2013.12.001","ISBN":"0006-3207","ISSN":"00063207","abstract":"Sacred natural sites have played important social and cultural roles in many cultures around the world for centuries. More recently, scientists have shown that sacred sites act as de facto protected areas. However, the potential for sacred sites to be integrated into conservation strategies depends on the motivations of people to protect them. The objective of this study is to understand people's relationships with village-level sacred forests in northwest Yunnan, China. We conducted 201 standardized open-ended interviews of both men and women over 18. years of age from six communities in the area near the city of Shangrila. While this region of Yunnan is undergoing dramatic socio-economic changes that can contribute to changes in cultural values, we find no evidence that people's appreciation for sacred forests is declining. Our results show that the forests hold primarily religious meaning for people, people visit the forests regularly, and, while younger people know less about the forests, they do not differ in terms of use and appreciation, indicating that the value of the areas is not decreasing. Because people primarily view these sacred forests as religious sites and do not directly associate them with ecological value, we suggest that direct integration of these areas into conservation strategies may not be appropriate. ?? 2013.","author":[{"dropping-particle":"","family":"Allendorf","given":"Teri D.","non-dropping-particle":"","parse-names":false,"suffix":""},{"dropping-particle":"","family":"Brandt","given":"Jodi S.","non-dropping-particle":"","parse-names":false,"suffix":""},{"dropping-particle":"","family":"Yang","given":"Jian M.","non-dropping-particle":"","parse-names":false,"suffix":""}],"container-title":"Biological Conservation","id":"ITEM-2","issued":{"date-parts":[["2014"]]},"page":"303-310","publisher":"Elsevier Ltd","title":"Local perceptions of Tibetan village sacred forests in northwest Yunnan","type":"article-journal","volume":"169"},"uris":["http://www.mendeley.com/documents/?uuid=258add14-24ca-429c-9a65-8c5041352bdb"]}],"mendeley":{"formattedCitation":"(Allendorf &lt;i&gt;et al.&lt;/i&gt;, 2014; Ormsby &amp; Bhagwat, 2010)","plainTextFormattedCitation":"(Allendorf et al., 2014; Ormsby &amp; Bhagwat, 2010)","previouslyFormattedCitation":"(Allendorf &lt;i&gt;et al.&lt;/i&gt;, 2014; Ormsby &amp; Bhagwat, 2010)"},"properties":{"noteIndex":0},"schema":"https://github.com/citation-style-language/schema/raw/master/csl-citation.json"}</w:instrText>
            </w:r>
            <w:r w:rsidRPr="0008241C">
              <w:fldChar w:fldCharType="separate"/>
            </w:r>
            <w:r w:rsidRPr="0008241C">
              <w:rPr>
                <w:rFonts w:ascii="Times New Roman" w:hAnsi="Times New Roman"/>
                <w:noProof/>
              </w:rPr>
              <w:t xml:space="preserve">(Allendorf </w:t>
            </w:r>
            <w:r w:rsidRPr="0008241C">
              <w:rPr>
                <w:rFonts w:ascii="Times New Roman" w:hAnsi="Times New Roman"/>
                <w:i/>
                <w:noProof/>
              </w:rPr>
              <w:t>et al.</w:t>
            </w:r>
            <w:r w:rsidRPr="0008241C">
              <w:rPr>
                <w:rFonts w:ascii="Times New Roman" w:hAnsi="Times New Roman"/>
                <w:noProof/>
              </w:rPr>
              <w:t>, 2014; Ormsby &amp; Bhagwat, 2010)</w:t>
            </w:r>
            <w:r w:rsidRPr="0008241C">
              <w:fldChar w:fldCharType="end"/>
            </w:r>
            <w:r w:rsidRPr="0008241C">
              <w:rPr>
                <w:rFonts w:ascii="Times New Roman" w:hAnsi="Times New Roman"/>
              </w:rPr>
              <w:t xml:space="preserve">. Many sacred forests and other sacred sites in the Asia-Pacific region have been lost or badly degraded in recent decades </w:t>
            </w:r>
            <w:r w:rsidRPr="0008241C">
              <w:fldChar w:fldCharType="begin" w:fldLock="1"/>
            </w:r>
            <w:r w:rsidRPr="0008241C">
              <w:rPr>
                <w:rFonts w:ascii="Times New Roman" w:hAnsi="Times New Roman"/>
              </w:rPr>
              <w:instrText>ADDIN CSL_CITATION {"citationItems":[{"id":"ITEM-1","itemData":{"author":[{"dropping-particle":"","family":"Zeng","given":"L.","non-dropping-particle":"","parse-names":false,"suffix":""},{"dropping-particle":"","family":"Reuse","given":"G.","non-dropping-particle":"","parse-names":false,"suffix":""}],"container-title":"Asian Sacred Sites","editor":[{"dropping-particle":"","family":"Verschuuren, B. &amp; Furuta","given":"N","non-dropping-particle":"","parse-names":false,"suffix":""}],"id":"ITEM-1","issued":{"date-parts":[["2016"]]},"page":"194-205","publisher":"Routledge","title":"Holy hills: sanctuaries of biodiversity in Xishuangbanna, southwest","type":"chapter"},"uris":["http://www.mendeley.com/documents/?uuid=7a8a9ae5-fe56-458b-a19b-2c3f09cfe1b9"]},{"id":"ITEM-2","itemData":{"DOI":"10.1017/S0376892910000561","ISBN":"0376-8929","ISSN":"0376-8929","abstract":"Sacred forests represent an important long-held tradition of conserving specific land areas that have cultural, and often religious, significance. India, with its diversity of cultures and traditions, has over 100 000 sacred forests. Many of these groves are forest fragments in agricultural landscapes. In most cases, community members are at least aware of these fragments, if not actively involved in their protection and management. This review focuses on the Western Ghats in southern India and Meghalaya state in north-eastern India, both international biodiversity hotspots. In addition to the cultural significance of sacred forests, a number of studies have suggested that they are important refuges for conservation of biological diversity, including medicinal plants, within highly anthropogenic landscapes. Whilst sacred groves have been successful conservation areas, current threats to these forests are numerous, ranging from pressures for use of timber and other forest products to clearing for agriculture or general changes in cultural traditions. A variety of arrangements exist for ownership and management of sacred forests, making it necessary to identify solutions on a case-by-case basis. Support for the continued practice of the tradition of sacred forest protection is needed in order to provide a culturally sensitive model for community-based natural resource management. © Foundation for Environmental Conservation 2010.","author":[{"dropping-particle":"","family":"Ormsby","given":"A.A.","non-dropping-particle":"","parse-names":false,"suffix":""},{"dropping-particle":"","family":"Bhagwat","given":"S. A.","non-dropping-particle":"","parse-names":false,"suffix":""}],"container-title":"Environmental Conservation","id":"ITEM-2","issue":"03","issued":{"date-parts":[["2010"]]},"page":"320-326","title":"Sacred forests of India: a strong tradition of community-based natural resource management","type":"article-journal","volume":"37"},"uris":["http://www.mendeley.com/documents/?uuid=fbfe4b4e-f682-47eb-8c39-b94f783374ee"]}],"mendeley":{"formattedCitation":"(Ormsby &amp; Bhagwat, 2010; L. Zeng &amp; Reuse, 2016)","plainTextFormattedCitation":"(Ormsby &amp; Bhagwat, 2010; L. Zeng &amp; Reuse, 2016)","previouslyFormattedCitation":"(Ormsby &amp; Bhagwat, 2010; L. Zeng &amp; Reuse, 2016)"},"properties":{"noteIndex":0},"schema":"https://github.com/citation-style-language/schema/raw/master/csl-citation.json"}</w:instrText>
            </w:r>
            <w:r w:rsidRPr="0008241C">
              <w:fldChar w:fldCharType="separate"/>
            </w:r>
            <w:r w:rsidRPr="0008241C">
              <w:rPr>
                <w:rFonts w:ascii="Times New Roman" w:hAnsi="Times New Roman"/>
                <w:noProof/>
              </w:rPr>
              <w:t>(Ormsby &amp; Bhagwat, 2010; L. Zeng &amp; Reuse, 2016)</w:t>
            </w:r>
            <w:r w:rsidRPr="0008241C">
              <w:fldChar w:fldCharType="end"/>
            </w:r>
            <w:r w:rsidRPr="0008241C">
              <w:rPr>
                <w:rFonts w:ascii="Times New Roman" w:hAnsi="Times New Roman"/>
              </w:rPr>
              <w:t xml:space="preserve">, but others are still respected and protected </w:t>
            </w:r>
            <w:r w:rsidRPr="0008241C">
              <w:fldChar w:fldCharType="begin" w:fldLock="1"/>
            </w:r>
            <w:r w:rsidRPr="0008241C">
              <w:rPr>
                <w:rFonts w:ascii="Times New Roman" w:hAnsi="Times New Roman"/>
              </w:rPr>
              <w:instrText>ADDIN CSL_CITATION {"citationItems":[{"id":"ITEM-1","itemData":{"DOI":"10.1111/cobi.12587","ISBN":"0888-8892","ISSN":"15231739","PMID":"26371613","abstract":"The Tibetan sacred mountains (TSMs) cover a large area and may represent a landscape-scale conservation opportunity. We compared the conservation value of forests in these mountains with the conservation value of government-established nature reserves and unmanaged open-access areas in Danba County, southwestern China. We used Landsat satellite images to map forest cover and to estimate forest loss in 1974-1989, 1989-1999, and 1999-2013. The TSMs (n = 41) and nature reserves (n = 4) accounted for 21.6{%} and 29.7{%} of the county's land area, respectively. Remaining land was open-access areas (i.e., areas without any restrictions on resource use) (56.2{%}) and farmlands (2.2{%}). Within the elevation range suitable for forests, forest cover did not differ significantly between nature reserves (58.8{%}) and open-access areas (58.4{%}), but was significantly higher in TSMs (65.5{%}) after controlling for environmental factors such as aspect, slope, and elevation. The TSMs of great cultural importance had higher forest cover, but patrols by monastery staff were not necessarily associated with increased forest cover. The annual deforestation rate in nonsacred areas almost tripled in 1989-1999 (111.4 ha/year) relative to 1974-1989 (40.4 ha/year), whereas the rate in TSMs decreased in the later period (19.7 ha/year vs. 17.2 ha/year). The reduced forest loss in TSMs in 1989-1999 was possibly due to the renaissance of TSM worship and strengthened management by the local Buddhist community since late 1980s. The annual deforestation rate in Danba decreased dramatically to 4.4 ha/year in 1999-2013, which coincided with the implementation of a national ban on logging in 1998. As the only form of protected area across the Tibetan region during much of its history, TSMs have positively contributed to conserving forest at a landscape scale. Conservation of TSM forests largely relied on the strength of local religious institutions. Integrating community-based conservation of TSMs within the government conservation network would benefit the conservation of the Tibetan region.","author":[{"dropping-particle":"","family":"Shen","given":"Xiaoli","non-dropping-particle":"","parse-names":false,"suffix":""},{"dropping-particle":"","family":"Li","given":"Sheng","non-dropping-particle":"","parse-names":false,"suffix":""},{"dropping-particle":"","family":"Wang","given":"Dajun","non-dropping-particle":"","parse-names":false,"suffix":""},{"dropping-particle":"","family":"Lu","given":"Zhi","non-dropping-particle":"","parse-names":false,"suffix":""}],"container-title":"Conservation Biology","id":"ITEM-1","issue":"6","issued":{"date-parts":[["2015"]]},"page":"1518-1526","title":"Viable contribution of Tibetan sacred mountains in southwestern China to forest conservation","type":"article-journal","volume":"29"},"uris":["http://www.mendeley.com/documents/?uuid=42503dd7-524c-4d86-b434-ab3384e5182e"]},{"id":"ITEM-2","itemData":{"author":[{"dropping-particle":"","family":"Verschuuren","given":"B.","non-dropping-particle":"","parse-names":false,"suffix":""}],"container-title":"Asian Sacred Sites","editor":[{"dropping-particle":"","family":"Verschuuren, B. &amp; Furuta","given":"N","non-dropping-particle":"","parse-names":false,"suffix":""}],"id":"ITEM-2","issued":{"date-parts":[["2016"]]},"publisher":"Routledge","title":"Themes and perspectives on the conservation of Asian sacred natural sites","type":"chapter"},"uris":["http://www.mendeley.com/documents/?uuid=9ac91347-282c-48b9-a3b7-28d07ab42333"]}],"mendeley":{"formattedCitation":"(Shen &lt;i&gt;et al.&lt;/i&gt;, 2015; Verschuuren, 2016)","plainTextFormattedCitation":"(Shen et al., 2015; Verschuuren, 2016)","previouslyFormattedCitation":"(Shen &lt;i&gt;et al.&lt;/i&gt;, 2015; Verschuuren, 2016)"},"properties":{"noteIndex":0},"schema":"https://github.com/citation-style-language/schema/raw/master/csl-citation.json"}</w:instrText>
            </w:r>
            <w:r w:rsidRPr="0008241C">
              <w:fldChar w:fldCharType="separate"/>
            </w:r>
            <w:r w:rsidRPr="0008241C">
              <w:rPr>
                <w:rFonts w:ascii="Times New Roman" w:hAnsi="Times New Roman"/>
                <w:noProof/>
              </w:rPr>
              <w:t xml:space="preserve">(Shen </w:t>
            </w:r>
            <w:r w:rsidRPr="0008241C">
              <w:rPr>
                <w:rFonts w:ascii="Times New Roman" w:hAnsi="Times New Roman"/>
                <w:i/>
                <w:noProof/>
              </w:rPr>
              <w:t>et al.</w:t>
            </w:r>
            <w:r w:rsidRPr="0008241C">
              <w:rPr>
                <w:rFonts w:ascii="Times New Roman" w:hAnsi="Times New Roman"/>
                <w:noProof/>
              </w:rPr>
              <w:t>, 2015; Verschuuren, 2016)</w:t>
            </w:r>
            <w:r w:rsidRPr="0008241C">
              <w:fldChar w:fldCharType="end"/>
            </w:r>
            <w:r w:rsidRPr="0008241C">
              <w:rPr>
                <w:rFonts w:ascii="Times New Roman" w:hAnsi="Times New Roman"/>
              </w:rPr>
              <w:t>, suggesting that they will continue to have a role in the future.</w:t>
            </w:r>
          </w:p>
          <w:p w14:paraId="12EE3112" w14:textId="77777777" w:rsidR="00A01204" w:rsidRPr="0008241C" w:rsidRDefault="00A01204" w:rsidP="00A01204">
            <w:pPr>
              <w:ind w:left="220" w:right="220"/>
              <w:jc w:val="right"/>
              <w:rPr>
                <w:rFonts w:ascii="Times New Roman" w:hAnsi="Times New Roman"/>
              </w:rPr>
            </w:pPr>
            <w:r w:rsidRPr="0008241C">
              <w:rPr>
                <w:rFonts w:ascii="Times New Roman" w:hAnsi="Times New Roman"/>
              </w:rPr>
              <w:t xml:space="preserve"> Contributor:  Richard Corlett</w:t>
            </w:r>
          </w:p>
          <w:p w14:paraId="56DD461F" w14:textId="77777777" w:rsidR="00A01204" w:rsidRPr="0008241C" w:rsidRDefault="00A01204" w:rsidP="00A01204">
            <w:pPr>
              <w:rPr>
                <w:rFonts w:ascii="Times New Roman" w:hAnsi="Times New Roman"/>
                <w:b/>
                <w:lang w:eastAsia="ja-JP"/>
              </w:rPr>
            </w:pPr>
          </w:p>
        </w:tc>
      </w:tr>
    </w:tbl>
    <w:p w14:paraId="544B0922" w14:textId="77777777" w:rsidR="00A01204" w:rsidRPr="0008241C" w:rsidRDefault="00A01204" w:rsidP="00A01204">
      <w:pPr>
        <w:rPr>
          <w:rFonts w:eastAsia="MS Mincho"/>
          <w:b/>
          <w:sz w:val="22"/>
          <w:szCs w:val="22"/>
          <w:lang w:eastAsia="ja-JP"/>
        </w:rPr>
      </w:pPr>
    </w:p>
    <w:p w14:paraId="5DAA3E62" w14:textId="77777777" w:rsidR="00A01204" w:rsidRPr="0008241C" w:rsidRDefault="00A01204" w:rsidP="00A01204">
      <w:pPr>
        <w:rPr>
          <w:sz w:val="22"/>
          <w:szCs w:val="22"/>
        </w:rPr>
      </w:pPr>
    </w:p>
    <w:p w14:paraId="67282F0F" w14:textId="77777777" w:rsidR="00A01204" w:rsidRPr="0008241C" w:rsidRDefault="00A01204" w:rsidP="00A01204">
      <w:pPr>
        <w:keepNext/>
        <w:tabs>
          <w:tab w:val="clear" w:pos="1247"/>
          <w:tab w:val="left" w:pos="765"/>
        </w:tabs>
        <w:outlineLvl w:val="2"/>
        <w:rPr>
          <w:b/>
          <w:sz w:val="24"/>
          <w:szCs w:val="24"/>
        </w:rPr>
      </w:pPr>
      <w:bookmarkStart w:id="948" w:name="_Toc504317212"/>
      <w:bookmarkStart w:id="949" w:name="_Toc504317905"/>
      <w:bookmarkStart w:id="950" w:name="_Toc504320410"/>
      <w:bookmarkStart w:id="951" w:name="_Toc504320633"/>
      <w:bookmarkStart w:id="952" w:name="_Toc504320857"/>
      <w:bookmarkStart w:id="953" w:name="_Toc524041402"/>
      <w:r w:rsidRPr="0008241C">
        <w:rPr>
          <w:b/>
          <w:sz w:val="24"/>
          <w:szCs w:val="24"/>
        </w:rPr>
        <w:t xml:space="preserve">3.2.6 </w:t>
      </w:r>
      <w:r w:rsidRPr="0008241C">
        <w:rPr>
          <w:b/>
          <w:sz w:val="24"/>
          <w:szCs w:val="24"/>
        </w:rPr>
        <w:tab/>
        <w:t>Protected area coverage</w:t>
      </w:r>
      <w:bookmarkEnd w:id="948"/>
      <w:bookmarkEnd w:id="949"/>
      <w:bookmarkEnd w:id="950"/>
      <w:bookmarkEnd w:id="951"/>
      <w:bookmarkEnd w:id="952"/>
      <w:bookmarkEnd w:id="953"/>
      <w:r w:rsidRPr="0008241C">
        <w:rPr>
          <w:b/>
          <w:sz w:val="24"/>
          <w:szCs w:val="24"/>
        </w:rPr>
        <w:t xml:space="preserve"> </w:t>
      </w:r>
    </w:p>
    <w:p w14:paraId="0BA23D27" w14:textId="77777777" w:rsidR="00A01204" w:rsidRPr="0008241C" w:rsidRDefault="00A01204" w:rsidP="00A01204">
      <w:pPr>
        <w:rPr>
          <w:sz w:val="22"/>
          <w:szCs w:val="22"/>
          <w:lang w:eastAsia="ja-JP"/>
        </w:rPr>
      </w:pPr>
    </w:p>
    <w:p w14:paraId="6A10A774" w14:textId="77777777" w:rsidR="00A01204" w:rsidRPr="0008241C" w:rsidRDefault="00A01204" w:rsidP="00A01204">
      <w:pPr>
        <w:rPr>
          <w:sz w:val="22"/>
          <w:szCs w:val="22"/>
        </w:rPr>
      </w:pPr>
      <w:r w:rsidRPr="0008241C">
        <w:rPr>
          <w:sz w:val="22"/>
          <w:szCs w:val="22"/>
        </w:rPr>
        <w:t xml:space="preserve">Protected area coverage is documented in Protected Planet (www.protectedplanet.net), an online platform maintained by United Nations Environment World Conservation Monitoring Centre (UNEP-WCMC) and IUCN. As shown in Figure 3.10a, 3.10b the Asia-Pacific region as a whole has 14.6 per cent of its area under Protected Area (PA) coverage, with slightly less under terrestrial protected areas (13.3 per cent) than under marine protected areas (15.3 per cent). However, there are noticeable subregional variations in total protected area coverage, terrestrial protected area coverage and marine protected area coverage. </w:t>
      </w:r>
    </w:p>
    <w:p w14:paraId="1BF50661" w14:textId="77777777" w:rsidR="00A01204" w:rsidRPr="0008241C" w:rsidRDefault="00A01204" w:rsidP="00A01204">
      <w:pPr>
        <w:rPr>
          <w:sz w:val="22"/>
          <w:szCs w:val="22"/>
        </w:rPr>
      </w:pPr>
    </w:p>
    <w:p w14:paraId="220266AC"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FF58C82" wp14:editId="6A1C3A81">
            <wp:extent cx="5736420" cy="3773198"/>
            <wp:effectExtent l="0" t="0" r="0" b="0"/>
            <wp:docPr id="23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5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67030" cy="3793332"/>
                    </a:xfrm>
                    <a:prstGeom prst="rect">
                      <a:avLst/>
                    </a:prstGeom>
                    <a:noFill/>
                    <a:ln>
                      <a:noFill/>
                    </a:ln>
                    <a:extLst/>
                  </pic:spPr>
                </pic:pic>
              </a:graphicData>
            </a:graphic>
          </wp:inline>
        </w:drawing>
      </w:r>
    </w:p>
    <w:p w14:paraId="51298723" w14:textId="77777777" w:rsidR="00A01204" w:rsidRPr="0008241C" w:rsidRDefault="00A01204" w:rsidP="00A01204">
      <w:pPr>
        <w:rPr>
          <w:b/>
          <w:sz w:val="22"/>
          <w:szCs w:val="22"/>
        </w:rPr>
      </w:pPr>
      <w:r w:rsidRPr="0008241C">
        <w:rPr>
          <w:b/>
          <w:sz w:val="22"/>
          <w:szCs w:val="22"/>
        </w:rPr>
        <w:t xml:space="preserve">Figure 3.10 A. Protected area coverage in the Asia-Pacific region. Source: UNEP-WCMC &amp; IUCN </w:t>
      </w:r>
      <w:r w:rsidRPr="0008241C">
        <w:rPr>
          <w:b/>
          <w:sz w:val="22"/>
          <w:szCs w:val="22"/>
        </w:rPr>
        <w:fldChar w:fldCharType="begin" w:fldLock="1"/>
      </w:r>
      <w:r w:rsidRPr="0008241C">
        <w:rPr>
          <w:b/>
          <w:sz w:val="22"/>
          <w:szCs w:val="22"/>
        </w:rPr>
        <w:instrText>ADDIN CSL_CITATION {"citationItems":[{"id":"ITEM-1","itemData":{"URL":"www.protectedplanet.net","author":[{"dropping-particle":"","family":"UNEP-WCMC","given":"","non-dropping-particle":"","parse-names":false,"suffix":""},{"dropping-particle":"","family":"IUCN","given":"","non-dropping-particle":"","parse-names":false,"suffix":""}],"id":"ITEM-1","issued":{"date-parts":[["2018"]]},"publisher-place":"Cambridge, UK","title":"Protected Planet: The World Database on Protected Areas (WDPA) [On-line], [March 2018]","type":"webpage"},"label":"part","suppress-author":1,"uris":["http://www.mendeley.com/documents/?uuid=5b01c25a-d61d-4c44-bad9-20234bc84cfd"]}],"mendeley":{"formattedCitation":"(2018)","plainTextFormattedCitation":"(2018)","previouslyFormattedCitation":"(2018)"},"properties":{"noteIndex":0},"schema":"https://github.com/citation-style-language/schema/raw/master/csl-citation.json"}</w:instrText>
      </w:r>
      <w:r w:rsidRPr="0008241C">
        <w:rPr>
          <w:b/>
          <w:sz w:val="22"/>
          <w:szCs w:val="22"/>
        </w:rPr>
        <w:fldChar w:fldCharType="separate"/>
      </w:r>
      <w:r w:rsidRPr="0008241C">
        <w:rPr>
          <w:b/>
          <w:noProof/>
          <w:sz w:val="22"/>
          <w:szCs w:val="22"/>
        </w:rPr>
        <w:t>(2018)</w:t>
      </w:r>
      <w:r w:rsidRPr="0008241C">
        <w:rPr>
          <w:b/>
          <w:sz w:val="22"/>
          <w:szCs w:val="22"/>
        </w:rPr>
        <w:fldChar w:fldCharType="end"/>
      </w:r>
      <w:r w:rsidRPr="0008241C">
        <w:rPr>
          <w:b/>
          <w:sz w:val="22"/>
          <w:szCs w:val="22"/>
        </w:rPr>
        <w:t>.</w:t>
      </w:r>
    </w:p>
    <w:p w14:paraId="41321B76" w14:textId="77777777" w:rsidR="00A01204" w:rsidRPr="0008241C" w:rsidRDefault="00A01204" w:rsidP="00A01204">
      <w:pPr>
        <w:rPr>
          <w:sz w:val="22"/>
          <w:szCs w:val="22"/>
        </w:rPr>
      </w:pPr>
    </w:p>
    <w:p w14:paraId="3A545E3A" w14:textId="77777777" w:rsidR="00A01204" w:rsidRPr="0008241C" w:rsidRDefault="00A01204" w:rsidP="00A01204">
      <w:pPr>
        <w:rPr>
          <w:sz w:val="22"/>
          <w:szCs w:val="22"/>
        </w:rPr>
      </w:pPr>
    </w:p>
    <w:p w14:paraId="51AFA12C" w14:textId="77777777" w:rsidR="00A01204" w:rsidRPr="0008241C" w:rsidRDefault="00A01204" w:rsidP="00A01204">
      <w:pPr>
        <w:rPr>
          <w:b/>
          <w:bCs/>
          <w:iCs/>
          <w:sz w:val="22"/>
          <w:szCs w:val="22"/>
        </w:rPr>
      </w:pPr>
      <w:r w:rsidRPr="0008241C">
        <w:rPr>
          <w:noProof/>
          <w:sz w:val="22"/>
          <w:szCs w:val="22"/>
          <w:lang w:val="en-US" w:eastAsia="ja-JP"/>
        </w:rPr>
        <w:lastRenderedPageBreak/>
        <w:drawing>
          <wp:inline distT="0" distB="0" distL="0" distR="0" wp14:anchorId="57FD5A8D" wp14:editId="2D87BE72">
            <wp:extent cx="5740400" cy="7065010"/>
            <wp:effectExtent l="0" t="0" r="0" b="2540"/>
            <wp:docPr id="2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740400" cy="7065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9C70779" w14:textId="227727CB" w:rsidR="00A01204" w:rsidRPr="0008241C" w:rsidRDefault="00A01204" w:rsidP="00A01204">
      <w:pPr>
        <w:widowControl w:val="0"/>
        <w:tabs>
          <w:tab w:val="clear" w:pos="1247"/>
          <w:tab w:val="clear" w:pos="1814"/>
          <w:tab w:val="clear" w:pos="2381"/>
          <w:tab w:val="clear" w:pos="2948"/>
          <w:tab w:val="clear" w:pos="3515"/>
        </w:tabs>
        <w:rPr>
          <w:bCs/>
          <w:iCs/>
          <w:kern w:val="2"/>
          <w:sz w:val="22"/>
          <w:szCs w:val="22"/>
          <w:lang w:eastAsia="ja-JP"/>
        </w:rPr>
      </w:pPr>
      <w:r w:rsidRPr="0008241C">
        <w:rPr>
          <w:b/>
          <w:kern w:val="2"/>
          <w:sz w:val="22"/>
          <w:szCs w:val="22"/>
          <w:lang w:eastAsia="ja-JP"/>
        </w:rPr>
        <w:t xml:space="preserve">Figure 3.10 B. Proportion (%) of terrestrial and marine protected area coverage in the </w:t>
      </w:r>
      <w:r w:rsidR="0005760A">
        <w:rPr>
          <w:b/>
          <w:kern w:val="2"/>
          <w:sz w:val="22"/>
          <w:szCs w:val="22"/>
          <w:lang w:eastAsia="ja-JP"/>
        </w:rPr>
        <w:t>Asia-Pacific</w:t>
      </w:r>
      <w:r w:rsidRPr="0008241C">
        <w:rPr>
          <w:b/>
          <w:kern w:val="2"/>
          <w:sz w:val="22"/>
          <w:szCs w:val="22"/>
          <w:lang w:eastAsia="ja-JP"/>
        </w:rPr>
        <w:t xml:space="preserve"> region and </w:t>
      </w:r>
      <w:r w:rsidR="00C01691">
        <w:rPr>
          <w:b/>
          <w:kern w:val="2"/>
          <w:sz w:val="22"/>
          <w:szCs w:val="22"/>
          <w:lang w:eastAsia="ja-JP"/>
        </w:rPr>
        <w:t>subregion</w:t>
      </w:r>
      <w:r w:rsidRPr="0008241C">
        <w:rPr>
          <w:b/>
          <w:kern w:val="2"/>
          <w:sz w:val="22"/>
          <w:szCs w:val="22"/>
          <w:lang w:eastAsia="ja-JP"/>
        </w:rPr>
        <w:t xml:space="preserve">s. </w:t>
      </w:r>
    </w:p>
    <w:p w14:paraId="43769BC7"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Note: The large shift in the Western Asia data between 2014 and June 2017 is due to the correction of protected area coverage data in the World Database on Protected Areas.</w:t>
      </w:r>
      <w:r w:rsidRPr="0008241C">
        <w:rPr>
          <w:sz w:val="22"/>
          <w:szCs w:val="22"/>
        </w:rPr>
        <w:t xml:space="preserve"> </w:t>
      </w:r>
      <w:r w:rsidRPr="0008241C">
        <w:rPr>
          <w:rFonts w:eastAsia="MS Mincho"/>
          <w:sz w:val="22"/>
          <w:szCs w:val="22"/>
          <w:lang w:eastAsia="ja-JP"/>
        </w:rPr>
        <w:t xml:space="preserve">Data source: World Database on Protected Areas in 2004, 2014 and June 2017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URL":"www.protectedplanet.net","author":[{"dropping-particle":"","family":"UNEP-WCMC","given":"","non-dropping-particle":"","parse-names":false,"suffix":""},{"dropping-particle":"","family":"IUCN","given":"","non-dropping-particle":"","parse-names":false,"suffix":""}],"id":"ITEM-1","issued":{"date-parts":[["2017"]]},"publisher-place":"Cambridge, UK","title":"Protected Planet: The World Database on Protected Areas (WDPA) [On-line] [Oct 2017]","type":"webpage"},"uris":["http://www.mendeley.com/documents/?uuid=71078079-ecb0-4a3f-ac46-9560d9e048b9"]}],"mendeley":{"formattedCitation":"(UNEP-WCMC &amp; IUCN, 2017)","plainTextFormattedCitation":"(UNEP-WCMC &amp; IUCN, 2017)","previouslyFormattedCitation":"(UNEP-WCMC &amp; IUCN, 2017)"},"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UNEP-WCMC &amp; IUCN, 2017)</w:t>
      </w:r>
      <w:r w:rsidRPr="0008241C">
        <w:rPr>
          <w:rFonts w:eastAsia="MS Mincho"/>
          <w:sz w:val="22"/>
          <w:szCs w:val="22"/>
          <w:lang w:eastAsia="ja-JP"/>
        </w:rPr>
        <w:fldChar w:fldCharType="end"/>
      </w:r>
      <w:r w:rsidRPr="0008241C">
        <w:rPr>
          <w:rFonts w:eastAsia="MS Mincho"/>
          <w:sz w:val="22"/>
          <w:szCs w:val="22"/>
          <w:lang w:eastAsia="ja-JP"/>
        </w:rPr>
        <w:t>.</w:t>
      </w:r>
    </w:p>
    <w:p w14:paraId="3842ED92" w14:textId="1F9EB66C" w:rsidR="00A01204" w:rsidRDefault="00A01204" w:rsidP="00A01204">
      <w:pPr>
        <w:rPr>
          <w:rFonts w:eastAsia="MS Mincho"/>
          <w:sz w:val="22"/>
          <w:szCs w:val="22"/>
          <w:lang w:eastAsia="ja-JP"/>
        </w:rPr>
      </w:pPr>
    </w:p>
    <w:p w14:paraId="26C8FED7" w14:textId="77777777" w:rsidR="006D6CC6" w:rsidRPr="0008241C" w:rsidRDefault="006D6CC6" w:rsidP="00A01204">
      <w:pPr>
        <w:rPr>
          <w:rFonts w:eastAsia="MS Mincho"/>
          <w:sz w:val="22"/>
          <w:szCs w:val="22"/>
          <w:lang w:eastAsia="ja-JP"/>
        </w:rPr>
      </w:pPr>
    </w:p>
    <w:p w14:paraId="7AA0D06E" w14:textId="77777777" w:rsidR="00A01204" w:rsidRPr="0008241C" w:rsidRDefault="00A01204" w:rsidP="00A01204">
      <w:pPr>
        <w:rPr>
          <w:sz w:val="22"/>
          <w:szCs w:val="22"/>
        </w:rPr>
      </w:pPr>
      <w:r w:rsidRPr="0008241C">
        <w:rPr>
          <w:sz w:val="22"/>
          <w:szCs w:val="22"/>
        </w:rPr>
        <w:t xml:space="preserve">Oceania has the greatest protected area coverage in the region with 18 per cent total protected area coverage, followed by 13 per cent in Western Asia, and 11 per cent in North-East Asia. South-East Asia has only 5 per cent of its total area protected (terrestrial and marine areas combined). The protected area systems of North-East Asia and Western Asia are overwhelmingly dominated by </w:t>
      </w:r>
      <w:r w:rsidRPr="0008241C">
        <w:rPr>
          <w:sz w:val="22"/>
          <w:szCs w:val="22"/>
        </w:rPr>
        <w:lastRenderedPageBreak/>
        <w:t>terrestrial areas (17 per cent and 18 per cent respectively), while the Oceania and South Asia subregions have greater marine protected area coverage (18 per cent and 13 per cent respectively) than terrestrial protected area coverage. The high marine protected area coverage in South Asia is largely driven by the 640,000 km</w:t>
      </w:r>
      <w:r w:rsidRPr="0008241C">
        <w:rPr>
          <w:sz w:val="22"/>
          <w:szCs w:val="22"/>
          <w:vertAlign w:val="superscript"/>
        </w:rPr>
        <w:t>2</w:t>
      </w:r>
      <w:r w:rsidRPr="0008241C">
        <w:rPr>
          <w:sz w:val="22"/>
          <w:szCs w:val="22"/>
        </w:rPr>
        <w:t xml:space="preserve"> British Indian Ocean Territory marine protected area </w:t>
      </w:r>
      <w:r w:rsidRPr="0008241C">
        <w:rPr>
          <w:sz w:val="22"/>
          <w:szCs w:val="22"/>
        </w:rPr>
        <w:fldChar w:fldCharType="begin" w:fldLock="1"/>
      </w:r>
      <w:r w:rsidRPr="0008241C">
        <w:rPr>
          <w:sz w:val="22"/>
          <w:szCs w:val="22"/>
        </w:rPr>
        <w:instrText>ADDIN CSL_CITATION {"citationItems":[{"id":"ITEM-1","itemData":{"DOI":"10.1016/J.MARPOL.2010.09.004","ISSN":"0308-597X","abstract":"The world's largest no-take Marine Protected Area in Chagos is examined in light of the Convention on Biological Diversity's provisions on Access and Benefit Sharing, as well as terrestrial experiences with fortress conservation. It is acknowledged that this closure presents a unique opportunity to preserve an ecologically 'pristine' area. However, the means by which the political process unfolded are brought into question. In particular, the fact that the UK proceeded with designating the area whilst the European Court of Human Rights was deliberating the right of native Chagossians to return to the island is questioned. In addition it is argued that the scale of the area poses significant management and enforcement challenges, which are not necessarily taken into consideration in the rush for large, no-take Marine Protected Areas.","author":[{"dropping-particle":"","family":"Santo","given":"E.M.","non-dropping-particle":"De","parse-names":false,"suffix":""},{"dropping-particle":"","family":"Jones","given":"P.J.S.","non-dropping-particle":"","parse-names":false,"suffix":""},{"dropping-particle":"","family":"Miller","given":"A.M.M.","non-dropping-particle":"","parse-names":false,"suffix":""}],"container-title":"Marine Policy","id":"ITEM-1","issue":"2","issued":{"date-parts":[["2011","3","1"]]},"page":"258-260","publisher":"Pergamon","title":"Fortress conservation at sea: A commentary on the Chagos marine protected area","type":"article-journal","volume":"35"},"uris":["http://www.mendeley.com/documents/?uuid=1c9b5ca9-f877-349c-a533-0fb3a56b244f"]},{"id":"ITEM-2","itemData":{"DOI":"10.1002/aqc.1248","author":[{"dropping-particle":"","family":"Sheppard","given":"C. R. C.","non-dropping-particle":"","parse-names":false,"suffix":""},{"dropping-particle":"","family":"Ateweberhan","given":"M.","non-dropping-particle":"","parse-names":false,"suffix":""},{"dropping-particle":"","family":"Bowen","given":"B. W.","non-dropping-particle":"","parse-names":false,"suffix":""},{"dropping-particle":"","family":"Carr","given":"P.","non-dropping-particle":"","parse-names":false,"suffix":""},{"dropping-particle":"","family":"Chen","given":"C. A.","non-dropping-particle":"","parse-names":false,"suffix":""},{"dropping-particle":"","family":"Clubbe","given":"C.","non-dropping-particle":"","parse-names":false,"suffix":""},{"dropping-particle":"","family":"Craig","given":"M. T.","non-dropping-particle":"","parse-names":false,"suffix":""},{"dropping-particle":"","family":"Ebinghaus","given":"R.","non-dropping-particle":"","parse-names":false,"suffix":""},{"dropping-particle":"","family":"Eble","given":"J.","non-dropping-particle":"","parse-names":false,"suffix":""},{"dropping-particle":"","family":"Fitzsimmons","given":"N.","non-dropping-particle":"","parse-names":false,"suffix":""},{"dropping-particle":"","family":"Gaither","given":"M. R.","non-dropping-particle":"","parse-names":false,"suffix":""},{"dropping-particle":"","family":"Gan","given":"C-H.","non-dropping-particle":"","parse-names":false,"suffix":""},{"dropping-particle":"","family":"Gollock","given":"M.","non-dropping-particle":"","parse-names":false,"suffix":""},{"dropping-particle":"","family":"Guzman","given":"N.","non-dropping-particle":"","parse-names":false,"suffix":""},{"dropping-particle":"","family":"Graham","given":"N. A. J.","non-dropping-particle":"","parse-names":false,"suffix":""},{"dropping-particle":"","family":"Harris","given":"A.","non-dropping-particle":"","parse-names":false,"suffix":""},{"dropping-particle":"","family":"Jones","given":"R.","non-dropping-particle":"","parse-names":false,"suffix":""},{"dropping-particle":"","family":"Keshavmurthy","given":"S.","non-dropping-particle":"","parse-names":false,"suffix":""},{"dropping-particle":"","family":"Koldewey","given":"H.","non-dropping-particle":"","parse-names":false,"suffix":""},{"dropping-particle":"","family":"Lundin","given":"C. G.","non-dropping-particle":"","parse-names":false,"suffix":""},{"dropping-particle":"","family":"Mortimer","given":"J. A.","non-dropping-particle":"","parse-names":false,"suffix":""},{"dropping-particle":"","family":"Obura","given":"D.","non-dropping-particle":"","parse-names":false,"suffix":""},{"dropping-particle":"","family":"Pfeiffer","given":"M.","non-dropping-particle":"","parse-names":false,"suffix":""},{"dropping-particle":"","family":"Price","given":"A. R. G.","non-dropping-particle":"","parse-names":false,"suffix":""},{"dropping-particle":"","family":"Purkis","given":"S.","non-dropping-particle":"","parse-names":false,"suffix":""},{"dropping-particle":"","family":"Raines","given":"P.","non-dropping-particle":"","parse-names":false,"suffix":""},{"dropping-particle":"","family":"Readman","given":"J. W.","non-dropping-particle":"","parse-names":false,"suffix":""},{"dropping-particle":"","family":"Riegl","given":"B.","non-dropping-particle":"","parse-names":false,"suffix":""},{"dropping-particle":"","family":"Rogers","given":"A.","non-dropping-particle":"","parse-names":false,"suffix":""},{"dropping-particle":"","family":"Schleyer","given":"M.","non-dropping-particle":"","parse-names":false,"suffix":""},{"dropping-particle":"","family":"Seaward","given":"M. R. D","non-dropping-particle":"","parse-names":false,"suffix":""},{"dropping-particle":"","family":"Sheppard","given":"A. L. S.","non-dropping-particle":"","parse-names":false,"suffix":""},{"dropping-particle":"","family":"Tamelander","given":"J.","non-dropping-particle":"","parse-names":false,"suffix":""},{"dropping-particle":"","family":"Turner","given":"J. R.","non-dropping-particle":"","parse-names":false,"suffix":""},{"dropping-particle":"","family":"Visram","given":"S.","non-dropping-particle":"","parse-names":false,"suffix":""},{"dropping-particle":"","family":"Vogler","given":"C.","non-dropping-particle":"","parse-names":false,"suffix":""},{"dropping-particle":"","family":"Vogt","given":"S.","non-dropping-particle":"","parse-names":false,"suffix":""},{"dropping-particle":"","family":"Wolschke","given":"H.","non-dropping-particle":"","parse-names":false,"suffix":""},{"dropping-particle":"","family":"Yang","given":"J. M-C.","non-dropping-particle":"","parse-names":false,"suffix":""},{"dropping-particle":"","family":"Yang","given":"S-Y.","non-dropping-particle":"","parse-names":false,"suffix":""},{"dropping-particle":"","family":"Yesson","given":"C.","non-dropping-particle":"","parse-names":false,"suffix":""}],"container-title":"Aquatic Conservation: Marine and Freshwater Ecosystems","id":"ITEM-2","issue":"2","issued":{"date-parts":[["2012","3"]]},"page":"232-261","publisher":"Wiley-Blackwell","title":"Reefs and islands of the Chagos Archipelago, Indian Ocean: why it is the world's largest no-take marine protected area","type":"article-journal","volume":"22"},"uris":["http://www.mendeley.com/documents/?uuid=3ab67b53-9377-309e-a521-ff7e253499be"]}],"mendeley":{"formattedCitation":"(De Santo &lt;i&gt;et al.&lt;/i&gt;, 2011; Sheppard &lt;i&gt;et al.&lt;/i&gt;, 2012)","plainTextFormattedCitation":"(De Santo et al., 2011; Sheppard et al., 2012)","previouslyFormattedCitation":"(De Santo &lt;i&gt;et al.&lt;/i&gt;, 2011; Sheppard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De Santo </w:t>
      </w:r>
      <w:r w:rsidRPr="0008241C">
        <w:rPr>
          <w:i/>
          <w:noProof/>
          <w:sz w:val="22"/>
          <w:szCs w:val="22"/>
        </w:rPr>
        <w:t>et al.</w:t>
      </w:r>
      <w:r w:rsidRPr="0008241C">
        <w:rPr>
          <w:noProof/>
          <w:sz w:val="22"/>
          <w:szCs w:val="22"/>
        </w:rPr>
        <w:t xml:space="preserve">, 2011; Sheppard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w:t>
      </w:r>
    </w:p>
    <w:p w14:paraId="0668F65D" w14:textId="77777777" w:rsidR="00A01204" w:rsidRPr="0008241C" w:rsidRDefault="00A01204" w:rsidP="00A01204">
      <w:pPr>
        <w:rPr>
          <w:sz w:val="22"/>
          <w:szCs w:val="22"/>
        </w:rPr>
      </w:pPr>
    </w:p>
    <w:p w14:paraId="03BFFE91" w14:textId="42F453CF" w:rsidR="00A01204" w:rsidRPr="0008241C" w:rsidRDefault="00A01204" w:rsidP="00A01204">
      <w:pPr>
        <w:rPr>
          <w:sz w:val="22"/>
          <w:szCs w:val="22"/>
          <w:lang w:eastAsia="ja-JP"/>
        </w:rPr>
      </w:pPr>
      <w:r w:rsidRPr="0008241C">
        <w:rPr>
          <w:sz w:val="22"/>
          <w:szCs w:val="22"/>
        </w:rPr>
        <w:t>Much of the region’s 13 per cent marine protected area coverage can be attributed to the large area dedicated to marine protected areas in Oceania (Australia, New Zealand and other Pacific countries). Once Oceania is excluded, the total marine protected area coverage for Asia is only 4 per cent, although this is a significant increase from the 1.4</w:t>
      </w:r>
      <w:r w:rsidR="00C934E9">
        <w:rPr>
          <w:sz w:val="22"/>
          <w:szCs w:val="22"/>
        </w:rPr>
        <w:t xml:space="preserve"> per cent</w:t>
      </w:r>
      <w:r w:rsidRPr="0008241C">
        <w:rPr>
          <w:sz w:val="22"/>
          <w:szCs w:val="22"/>
        </w:rPr>
        <w:t xml:space="preserve"> cited earlier in the </w:t>
      </w:r>
      <w:r w:rsidRPr="0008241C">
        <w:rPr>
          <w:i/>
          <w:sz w:val="22"/>
          <w:szCs w:val="22"/>
        </w:rPr>
        <w:t>Asia Protected Planet Repor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BN":"978-92-807-3417-1","author":[{"dropping-particle":"","family":"Juffe-Bignoli","given":"D.","non-dropping-particle":"","parse-names":false,"suffix":""},{"dropping-particle":"","family":"Bhatt","given":"S.","non-dropping-particle":"","parse-names":false,"suffix":""},{"dropping-particle":"","family":"Park","given":"S.","non-dropping-particle":"","parse-names":false,"suffix":""},{"dropping-particle":"","family":"Eassom","given":"A.","non-dropping-particle":"","parse-names":false,"suffix":""},{"dropping-particle":"","family":"Belle","given":"E.M.S.","non-dropping-particle":"","parse-names":false,"suffix":""},{"dropping-particle":"","family":"Murti","given":"R.","non-dropping-particle":"","parse-names":false,"suffix":""},{"dropping-particle":"","family":"Buyck","given":"C.","non-dropping-particle":"","parse-names":false,"suffix":""},{"dropping-particle":"","family":"Raza Rizvi","given":"A.","non-dropping-particle":"","parse-names":false,"suffix":""},{"dropping-particle":"","family":"Rao","given":"M.","non-dropping-particle":"","parse-names":false,"suffix":""},{"dropping-particle":"","family":"Lewis","given":"E.","non-dropping-particle":"","parse-names":false,"suffix":""},{"dropping-particle":"","family":"MacSharry","given":"B.","non-dropping-particle":"","parse-names":false,"suffix":""},{"dropping-particle":"","family":"Kingston","given":"N.","non-dropping-particle":"","parse-names":false,"suffix":""}],"id":"ITEM-1","issued":{"date-parts":[["2014"]]},"number-of-pages":"76","publisher-place":"Cambridge, UK","title":"Asia Protected Planet 2014","type":"report"},"uris":["http://www.mendeley.com/documents/?uuid=93a7a877-c699-3221-b512-37097d796bc8"]}],"mendeley":{"formattedCitation":"(Juffe-Bignoli &lt;i&gt;et al.&lt;/i&gt;, 2014)","plainTextFormattedCitation":"(Juffe-Bignoli et al., 2014)","previouslyFormattedCitation":"(Juffe-Bignol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Juffe-Bignol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r w:rsidRPr="0008241C">
        <w:rPr>
          <w:sz w:val="22"/>
          <w:szCs w:val="22"/>
          <w:lang w:eastAsia="ja-JP"/>
        </w:rPr>
        <w:t xml:space="preserve">As for wetlands registered as Ramsar sites (https://rsis.ramsar.org/), 319 and 80 sites are located in Asia and Oceania, respectively, contributing to sustainable management of wetlands, although its effectiveness is often lower in urban wetlands </w:t>
      </w:r>
      <w:r w:rsidRPr="0008241C">
        <w:rPr>
          <w:sz w:val="22"/>
          <w:szCs w:val="22"/>
          <w:lang w:eastAsia="ja-JP"/>
        </w:rPr>
        <w:fldChar w:fldCharType="begin" w:fldLock="1"/>
      </w:r>
      <w:r w:rsidRPr="0008241C">
        <w:rPr>
          <w:sz w:val="22"/>
          <w:szCs w:val="22"/>
          <w:lang w:eastAsia="ja-JP"/>
        </w:rPr>
        <w:instrText>ADDIN CSL_CITATION {"citationItems":[{"id":"ITEM-1","itemData":{"DOI":"10.1016/J.GLOENVCHA.2015.02.009","ISSN":"0959-3780","abstract":"The Ramsar Convention is unquestionably the backbone of modern wetland management theory and practice. In the last four decades, it has mainstreamed wetlands in the environmental discourse and fostered the development of a comprehensive institutional framework for wetland governance. However, many of the wetlands that occur in human-dominated landscapes remain acutely threatened. The problem is most alarming in urban areas, especially in the fast expanding cities of the developing world, where unprecedented wetland destruction is leading to recurring environmental disasters. This triggers the question: are these failures in wetland governance purely induced by factors exogenous to Ramsar-based institutions or are they manifestations of conceptual drawbacks within Ramsar conceptual framework. Here, we investigate the success and failures of the application of the Ramsar framework's policy directives and management guidelines for urban wetlands using two rapidly expanding cities in South Asia as case studies – Colombo (Sri Lanka) and Kolkata (India). We conclude that despite its remarkable achievements over the past four decades, the Ramsar framework has several conceptual drawbacks that weaken its effectiveness in complex urban contexts. An inadequate recognition of the complex dynamics of urban social-ecological systems, an inadequate recognition of the political complexity of the policy processes, and a lack of an environmental justice perspective are the main shortcomings contributing to failures in urban wetlands governance. While we acknowledge that some solutions are contingent upon national and transnational level socio-political processes and reforms, we offer a set of technical and strategic modifications to the Ramsar framework that can significantly improve its effectiveness in urban wetlands governance.","author":[{"dropping-particle":"","family":"Hettiarachchi","given":"Missaka","non-dropping-particle":"","parse-names":false,"suffix":""},{"dropping-particle":"","family":"Morrison","given":"T.H.","non-dropping-particle":"","parse-names":false,"suffix":""},{"dropping-particle":"","family":"McAlpine","given":"Clive","non-dropping-particle":"","parse-names":false,"suffix":""}],"container-title":"Global Environmental Change","id":"ITEM-1","issued":{"date-parts":[["2015","5","1"]]},"page":"57-66","publisher":"Pergamon","title":"Forty-three years of Ramsar and urban wetlands","type":"article-journal","volume":"32"},"uris":["http://www.mendeley.com/documents/?uuid=db080b53-0a9f-30fd-ad13-17056f804022"]}],"mendeley":{"formattedCitation":"(Hettiarachchi &lt;i&gt;et al.&lt;/i&gt;, 2015)","plainTextFormattedCitation":"(Hettiarachchi et al., 2015)","previouslyFormattedCitation":"(Hettiarachchi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ettiarachchi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w:t>
      </w:r>
    </w:p>
    <w:p w14:paraId="7795BDAA" w14:textId="77777777" w:rsidR="00A01204" w:rsidRPr="0008241C" w:rsidRDefault="00A01204" w:rsidP="00A01204">
      <w:pPr>
        <w:rPr>
          <w:sz w:val="22"/>
          <w:szCs w:val="22"/>
          <w:lang w:eastAsia="ja-JP"/>
        </w:rPr>
      </w:pPr>
    </w:p>
    <w:p w14:paraId="469A1D6A" w14:textId="77777777" w:rsidR="00A01204" w:rsidRPr="0008241C" w:rsidRDefault="00A01204" w:rsidP="00A01204">
      <w:pPr>
        <w:tabs>
          <w:tab w:val="clear" w:pos="1247"/>
          <w:tab w:val="clear" w:pos="1814"/>
          <w:tab w:val="clear" w:pos="2381"/>
          <w:tab w:val="clear" w:pos="2948"/>
          <w:tab w:val="clear" w:pos="3515"/>
          <w:tab w:val="left" w:pos="851"/>
          <w:tab w:val="left" w:pos="975"/>
        </w:tabs>
        <w:autoSpaceDE w:val="0"/>
        <w:autoSpaceDN w:val="0"/>
        <w:adjustRightInd w:val="0"/>
        <w:outlineLvl w:val="3"/>
        <w:rPr>
          <w:b/>
          <w:sz w:val="22"/>
          <w:szCs w:val="24"/>
        </w:rPr>
      </w:pPr>
      <w:bookmarkStart w:id="954" w:name="_Toc504317213"/>
      <w:bookmarkStart w:id="955" w:name="_Toc504317906"/>
      <w:bookmarkStart w:id="956" w:name="_Toc524041403"/>
      <w:r w:rsidRPr="0008241C">
        <w:rPr>
          <w:b/>
          <w:sz w:val="22"/>
          <w:szCs w:val="24"/>
        </w:rPr>
        <w:t xml:space="preserve">3.2.6.1 </w:t>
      </w:r>
      <w:r w:rsidRPr="0008241C">
        <w:rPr>
          <w:b/>
          <w:sz w:val="22"/>
          <w:szCs w:val="24"/>
        </w:rPr>
        <w:tab/>
        <w:t>Regional and subregional trends</w:t>
      </w:r>
      <w:bookmarkEnd w:id="954"/>
      <w:bookmarkEnd w:id="955"/>
      <w:bookmarkEnd w:id="956"/>
      <w:r w:rsidRPr="0008241C">
        <w:rPr>
          <w:b/>
          <w:sz w:val="22"/>
          <w:szCs w:val="24"/>
        </w:rPr>
        <w:t xml:space="preserve"> </w:t>
      </w:r>
    </w:p>
    <w:p w14:paraId="216752B0" w14:textId="77777777" w:rsidR="00A01204" w:rsidRPr="0008241C" w:rsidRDefault="00A01204" w:rsidP="00A01204">
      <w:pPr>
        <w:rPr>
          <w:sz w:val="22"/>
          <w:szCs w:val="22"/>
        </w:rPr>
      </w:pPr>
    </w:p>
    <w:p w14:paraId="13DBE1FD" w14:textId="77777777" w:rsidR="00A01204" w:rsidRPr="0008241C" w:rsidRDefault="00A01204" w:rsidP="00A01204">
      <w:pPr>
        <w:shd w:val="clear" w:color="auto" w:fill="FFFFFF"/>
        <w:textAlignment w:val="baseline"/>
        <w:rPr>
          <w:sz w:val="22"/>
          <w:szCs w:val="22"/>
        </w:rPr>
      </w:pPr>
      <w:r w:rsidRPr="0008241C">
        <w:rPr>
          <w:sz w:val="22"/>
          <w:szCs w:val="22"/>
        </w:rPr>
        <w:t xml:space="preserve">While absolute protected area coverage provides important context, protected area coverage of Key Biodiversity Areas (KBAs) are more appropriate indicators for safeguarding nature </w:t>
      </w:r>
      <w:r w:rsidRPr="0008241C">
        <w:rPr>
          <w:sz w:val="22"/>
          <w:szCs w:val="22"/>
        </w:rPr>
        <w:fldChar w:fldCharType="begin" w:fldLock="1"/>
      </w:r>
      <w:r w:rsidRPr="0008241C">
        <w:rPr>
          <w:sz w:val="22"/>
          <w:szCs w:val="22"/>
        </w:rPr>
        <w:instrText>ADDIN CSL_CITATION {"citationItems":[{"id":"ITEM-1","itemData":{"DOI":"10.1371/journal.pone.0032529","ISSN":"1932-6203","abstract":"Protected areas (PAs) are a cornerstone of conservation efforts and now cover nearly 13% of the world's land surface, with the world's governments committed to expand this to 17%. However, as biodiversity continues to decline, the effectiveness of PAs in reducing the extinction risk of species remains largely untested. We analyzed PA coverage and trends in species' extinction risk at globally significant sites for conserving birds (10,993 Important Bird Areas, IBAs) and highly threatened vertebrates and conifers (588 Alliance for Zero Extinction sites, AZEs) (referred to collectively hereafter as ‘important sites’). Species occurring in important sites with greater PA coverage experienced smaller increases in extinction risk over recent decades: the increase was half as large for bird species with&gt;50% of the IBAs at which they occur completely covered by PAs, and a third lower for birds, mammals and amphibians restricted to protected AZEs (compared with unprotected or partially protected sites). Globally, half of the important sites for biodiversity conservation remain unprotected (49% of IBAs, 51% of AZEs). While PA coverage of important sites has increased over time, the proportion of PA area covering important sites, as opposed to less important land, has declined (by 0.45–1.14% annually since 1950 for IBAs and 0.79–1.49% annually for AZEs). Thus, while appropriately located PAs may slow the rate at which species are driven towards extinction, recent PA network expansion has under-represented important sites. We conclude that better targeted expansion of PA networks would help to improve biodiversity trends.","author":[{"dropping-particle":"","family":"Butchart","given":"Stuart H. M.","non-dropping-particle":"","parse-names":false,"suffix":""},{"dropping-particle":"","family":"Scharlemann","given":"Jörn P. W.","non-dropping-particle":"","parse-names":false,"suffix":""},{"dropping-particle":"","family":"Evans","given":"Mike I.","non-dropping-particle":"","parse-names":false,"suffix":""},{"dropping-particle":"","family":"Quader","given":"Suhel","non-dropping-particle":"","parse-names":false,"suffix":""},{"dropping-particle":"","family":"Aricò","given":"Salvatore","non-dropping-particle":"","parse-names":false,"suffix":""},{"dropping-particle":"","family":"Arinaitwe","given":"Julius","non-dropping-particle":"","parse-names":false,"suffix":""},{"dropping-particle":"","family":"Balman","given":"Mark","non-dropping-particle":"","parse-names":false,"suffix":""},{"dropping-particle":"","family":"Bennun","given":"Leon A.","non-dropping-particle":"","parse-names":false,"suffix":""},{"dropping-particle":"","family":"Bertzky","given":"Bastian","non-dropping-particle":"","parse-names":false,"suffix":""},{"dropping-particle":"","family":"Besançon","given":"Charles","non-dropping-particle":"","parse-names":false,"suffix":""},{"dropping-particle":"","family":"Boucher","given":"Timothy M.","non-dropping-particle":"","parse-names":false,"suffix":""},{"dropping-particle":"","family":"Brooks","given":"Thomas M.","non-dropping-particle":"","parse-names":false,"suffix":""},{"dropping-particle":"","family":"Burfield","given":"Ian J.","non-dropping-particle":"","parse-names":false,"suffix":""},{"dropping-particle":"","family":"Burgess","given":"Neil D.","non-dropping-particle":"","parse-names":false,"suffix":""},{"dropping-particle":"","family":"Chan","given":"Simba","non-dropping-particle":"","parse-names":false,"suffix":""},{"dropping-particle":"","family":"Clay","given":"Rob P.","non-dropping-particle":"","parse-names":false,"suffix":""},{"dropping-particle":"","family":"Crosby","given":"Mike J.","non-dropping-particle":"","parse-names":false,"suffix":""},{"dropping-particle":"","family":"Davidson","given":"Nicholas C.","non-dropping-particle":"","parse-names":false,"suffix":""},{"dropping-particle":"","family":"Silva","given":"Naamal","non-dropping-particle":"De","parse-names":false,"suffix":""},{"dropping-particle":"","family":"Devenish","given":"Christian","non-dropping-particle":"","parse-names":false,"suffix":""},{"dropping-particle":"","family":"Dutson","given":"Guy C. L.","non-dropping-particle":"","parse-names":false,"suffix":""},{"dropping-particle":"","family":"Fernández","given":"David F. Día z","non-dropping-particle":"","parse-names":false,"suffix":""},{"dropping-particle":"","family":"Fishpool","given":"Lincoln D. C.","non-dropping-particle":"","parse-names":false,"suffix":""},{"dropping-particle":"","family":"Fitzgerald","given":"Claire","non-dropping-particle":"","parse-names":false,"suffix":""},{"dropping-particle":"","family":"Foster","given":"Matt","non-dropping-particle":"","parse-names":false,"suffix":""},{"dropping-particle":"","family":"Heath","given":"Melanie F.","non-dropping-particle":"","parse-names":false,"suffix":""},{"dropping-particle":"","family":"Hockings","given":"Marc","non-dropping-particle":"","parse-names":false,"suffix":""},{"dropping-particle":"","family":"Hoffmann","given":"Michael","non-dropping-particle":"","parse-names":false,"suffix":""},{"dropping-particle":"","family":"Knox","given":"David","non-dropping-particle":"","parse-names":false,"suffix":""},{"dropping-particle":"","family":"Larsen","given":"Frank W.","non-dropping-particle":"","parse-names":false,"suffix":""},{"dropping-particle":"","family":"Lamoreux","given":"John F.","non-dropping-particle":"","parse-names":false,"suffix":""},{"dropping-particle":"","family":"Loucks","given":"Colby","non-dropping-particle":"","parse-names":false,"suffix":""},{"dropping-particle":"","family":"May","given":"Ian","non-dropping-particle":"","parse-names":false,"suffix":""},{"dropping-particle":"","family":"Millett","given":"James","non-dropping-particle":"","parse-names":false,"suffix":""},{"dropping-particle":"","family":"Molloy","given":"Dominic","non-dropping-particle":"","parse-names":false,"suffix":""},{"dropping-particle":"","family":"Morling","given":"Paul","non-dropping-particle":"","parse-names":false,"suffix":""},{"dropping-particle":"","family":"Parr","given":"Mike","non-dropping-particle":"","parse-names":false,"suffix":""},{"dropping-particle":"","family":"Ricketts","given":"Taylor H.","non-dropping-particle":"","parse-names":false,"suffix":""},{"dropping-particle":"","family":"Seddon","given":"Nathalie","non-dropping-particle":"","parse-names":false,"suffix":""},{"dropping-particle":"","family":"Skolnik","given":"Benjamin","non-dropping-particle":"","parse-names":false,"suffix":""},{"dropping-particle":"","family":"Stuart","given":"Simon N.","non-dropping-particle":"","parse-names":false,"suffix":""},{"dropping-particle":"","family":"Upgren","given":"Amy","non-dropping-particle":"","parse-names":false,"suffix":""},{"dropping-particle":"","family":"Woodley","given":"Stephen","non-dropping-particle":"","parse-names":false,"suffix":""}],"container-title":"PLoS ONE","editor":[{"dropping-particle":"","family":"Bennett","given":"Peter M.","non-dropping-particle":"","parse-names":false,"suffix":""}],"id":"ITEM-1","issue":"3","issued":{"date-parts":[["2012","3","21"]]},"page":"e32529","publisher":"Public Library of Science","title":"Protecting Important Sites for Biodiversity Contributes to Meeting Global Conservation Targets","type":"article-journal","volume":"7"},"uris":["http://www.mendeley.com/documents/?uuid=627909d5-005a-3bef-b0d7-46f8db1b9214"]},{"id":"ITEM-2","itemData":{"URL":"http://www.keybiodiversityareas.org/home","accessed":{"date-parts":[["2017","8","31"]]},"author":[{"dropping-particle":"","family":"BirdLife International","given":"","non-dropping-particle":"","parse-names":false,"suffix":""}],"id":"ITEM-2","issued":{"date-parts":[["2017"]]},"title":"World Database of Key Biodiversity Areas","type":"webpage"},"uris":["http://www.mendeley.com/documents/?uuid=a86ea4d6-e819-3699-aa77-510ac119bd21"]}],"mendeley":{"formattedCitation":"(BirdLife International, 2017b; Butchart &lt;i&gt;et al.&lt;/i&gt;, 2012)","plainTextFormattedCitation":"(BirdLife International, 2017b; Butchart et al., 2012)","previouslyFormattedCitation":"(BirdLife International, 2017b; Butchart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irdLife International, 2017b; Butchart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These are </w:t>
      </w:r>
      <w:r w:rsidRPr="0008241C">
        <w:rPr>
          <w:color w:val="2A2A2A"/>
          <w:sz w:val="22"/>
          <w:szCs w:val="22"/>
          <w:shd w:val="clear" w:color="auto" w:fill="FFFFFF"/>
        </w:rPr>
        <w:t xml:space="preserve">globally important sites that are large enough or sufficiently interconnected to support viable populations of the species for which they are important </w:t>
      </w:r>
      <w:r w:rsidRPr="0008241C">
        <w:rPr>
          <w:color w:val="2A2A2A"/>
          <w:sz w:val="22"/>
          <w:szCs w:val="22"/>
          <w:shd w:val="clear" w:color="auto" w:fill="FFFFFF"/>
        </w:rPr>
        <w:fldChar w:fldCharType="begin" w:fldLock="1"/>
      </w:r>
      <w:r w:rsidRPr="0008241C">
        <w:rPr>
          <w:color w:val="2A2A2A"/>
          <w:sz w:val="22"/>
          <w:szCs w:val="22"/>
          <w:shd w:val="clear" w:color="auto" w:fill="FFFFFF"/>
        </w:rPr>
        <w:instrText>ADDIN CSL_CITATION {"citationItems":[{"id":"ITEM-1","itemData":{"ISBN":"9781444313482","abstract":"Conservation Science and Action is intended for upper-level undergraduate and graduate courses in conservation biology. This book reviews the latest thinking and approaches, and in doing so provides a readily accessible reference work for conservation professionals and managers. Because conservation biology is now one of the most dynamic disciplines in the life sciences, William Sutherland and his international team of authors have selected many of the liveliest topics where key advances are currently being made. They stress ideas, point to unresolved issues, and suggest possible future develo. Conservation Science and Action; List of contributors; Preface; CHAPTER 1: Biodiversity; CHAPTER 2: Extinction; CHAPTER 3: Introductions; CHAPTER 4: Pollutants and pesticides; CHAPTER 5: Sustainable and unsustainable exploitation; CHAPTER 6: Small and declining populations; CHAPTER 7: Metapopulatioll, source-sink and disturbance dynamics; CHAPTER 8: Implications of historical ecology for conservation; CHAPTER 9: Selecting areas for conservation; CHAPTER 10: Managing habitats and species; CHAPTER 11: Economics of nature conservation; CHAPTER 12: Conservation education. CHAPTER 13: Conservation policy and politicsCHAPTER 14: Conservation and development; References; Index.","author":[{"dropping-particle":"","family":"Bibby","given":"Colin J.","non-dropping-particle":"","parse-names":false,"suffix":""}],"container-title":"Conservation Science and Action.","editor":[{"dropping-particle":"","family":"Sutherland","given":"William J.","non-dropping-particle":"","parse-names":false,"suffix":""}],"id":"ITEM-1","issued":{"date-parts":[["1998"]]},"page":"378","publisher":"John Wiley &amp; Sons","title":"Selecting areas for conservation","type":"chapter"},"uris":["http://www.mendeley.com/documents/?uuid=23c50f23-4a63-377f-aa6c-311393fa4c55"]}],"mendeley":{"formattedCitation":"(Bibby, 1998)","plainTextFormattedCitation":"(Bibby, 1998)","previouslyFormattedCitation":"(Bibby, 1998)"},"properties":{"noteIndex":0},"schema":"https://github.com/citation-style-language/schema/raw/master/csl-citation.json"}</w:instrText>
      </w:r>
      <w:r w:rsidRPr="0008241C">
        <w:rPr>
          <w:color w:val="2A2A2A"/>
          <w:sz w:val="22"/>
          <w:szCs w:val="22"/>
          <w:shd w:val="clear" w:color="auto" w:fill="FFFFFF"/>
        </w:rPr>
        <w:fldChar w:fldCharType="separate"/>
      </w:r>
      <w:r w:rsidRPr="0008241C">
        <w:rPr>
          <w:noProof/>
          <w:color w:val="2A2A2A"/>
          <w:sz w:val="22"/>
          <w:szCs w:val="22"/>
          <w:shd w:val="clear" w:color="auto" w:fill="FFFFFF"/>
        </w:rPr>
        <w:t>(Bibby, 1998)</w:t>
      </w:r>
      <w:r w:rsidRPr="0008241C">
        <w:rPr>
          <w:color w:val="2A2A2A"/>
          <w:sz w:val="22"/>
          <w:szCs w:val="22"/>
          <w:shd w:val="clear" w:color="auto" w:fill="FFFFFF"/>
        </w:rPr>
        <w:fldChar w:fldCharType="end"/>
      </w:r>
      <w:r w:rsidRPr="0008241C">
        <w:rPr>
          <w:color w:val="2A2A2A"/>
          <w:sz w:val="22"/>
          <w:szCs w:val="22"/>
          <w:shd w:val="clear" w:color="auto" w:fill="FFFFFF"/>
        </w:rPr>
        <w:t xml:space="preserve">. KBAs include Important Bird and Biodiversity Areas (IBAs) identified by BirdLife International using data on birds, and Alliance for Zero Extinction (AZE) sites holding the last remaining population of one or more Critically Endangered or Endangered species </w:t>
      </w:r>
      <w:r w:rsidRPr="0008241C">
        <w:rPr>
          <w:color w:val="2A2A2A"/>
          <w:sz w:val="22"/>
          <w:szCs w:val="22"/>
          <w:shd w:val="clear" w:color="auto" w:fill="FFFFFF"/>
        </w:rPr>
        <w:fldChar w:fldCharType="begin" w:fldLock="1"/>
      </w:r>
      <w:r w:rsidRPr="0008241C">
        <w:rPr>
          <w:color w:val="2A2A2A"/>
          <w:sz w:val="22"/>
          <w:szCs w:val="22"/>
          <w:shd w:val="clear" w:color="auto" w:fill="FFFFFF"/>
        </w:rPr>
        <w:instrText>ADDIN CSL_CITATION {"citationItems":[{"id":"ITEM-1","itemData":{"DOI":"10.1073/pnas.0509060102","ISBN":"0509060102","ISSN":"0027-8424","PMID":"16344485","abstract":"Slowing rates of global biodiversity loss requires preventing species extinctions. Here we pinpoint centers of imminent extinction, where highly threatened species are confined to single sites. Within five globally assessed taxa (i.e., mammals, birds, selected reptiles, amphibians, and conifers), we find 794 such species, three times the number recorded as having gone extinct since 1500. These species occur in 595 sites, concentrated in tropical forests, on islands, and in mountainous areas. Their taxonomic and geographical distribution differs significantly from that of historical extinctions, indicating an expansion of the current extinction episode beyond sensitive species and places toward the planet's most biodiverse mainland regions. Only one-third of the sites are legally protected, and most are surrounded by intense human development. These sites represent clear opportunities for urgent conservation action to prevent species loss.","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roceedings of the National Academy of Sciences of the United States of America","id":"ITEM-1","issue":"51","issued":{"date-parts":[["2005","12","20"]]},"page":"18497-501","publisher":"National Acad Sciences","title":"Pinpointing and preventing imminent extinctions.","type":"article-journal","volume":"102"},"uris":["http://www.mendeley.com/documents/?uuid=effff0a2-0c58-3ea2-a27b-22273f439d99"]}],"mendeley":{"formattedCitation":"(Ricketts &lt;i&gt;et al.&lt;/i&gt;, 2005)","plainTextFormattedCitation":"(Ricketts et al., 2005)","previouslyFormattedCitation":"(Ricketts &lt;i&gt;et al.&lt;/i&gt;, 2005)"},"properties":{"noteIndex":0},"schema":"https://github.com/citation-style-language/schema/raw/master/csl-citation.json"}</w:instrText>
      </w:r>
      <w:r w:rsidRPr="0008241C">
        <w:rPr>
          <w:color w:val="2A2A2A"/>
          <w:sz w:val="22"/>
          <w:szCs w:val="22"/>
          <w:shd w:val="clear" w:color="auto" w:fill="FFFFFF"/>
        </w:rPr>
        <w:fldChar w:fldCharType="separate"/>
      </w:r>
      <w:r w:rsidRPr="0008241C">
        <w:rPr>
          <w:noProof/>
          <w:color w:val="2A2A2A"/>
          <w:sz w:val="22"/>
          <w:szCs w:val="22"/>
          <w:shd w:val="clear" w:color="auto" w:fill="FFFFFF"/>
        </w:rPr>
        <w:t xml:space="preserve">(Ricketts </w:t>
      </w:r>
      <w:r w:rsidRPr="0008241C">
        <w:rPr>
          <w:i/>
          <w:noProof/>
          <w:color w:val="2A2A2A"/>
          <w:sz w:val="22"/>
          <w:szCs w:val="22"/>
          <w:shd w:val="clear" w:color="auto" w:fill="FFFFFF"/>
        </w:rPr>
        <w:t>et al.</w:t>
      </w:r>
      <w:r w:rsidRPr="0008241C">
        <w:rPr>
          <w:noProof/>
          <w:color w:val="2A2A2A"/>
          <w:sz w:val="22"/>
          <w:szCs w:val="22"/>
          <w:shd w:val="clear" w:color="auto" w:fill="FFFFFF"/>
        </w:rPr>
        <w:t>, 2005)</w:t>
      </w:r>
      <w:r w:rsidRPr="0008241C">
        <w:rPr>
          <w:color w:val="2A2A2A"/>
          <w:sz w:val="22"/>
          <w:szCs w:val="22"/>
          <w:shd w:val="clear" w:color="auto" w:fill="FFFFFF"/>
        </w:rPr>
        <w:fldChar w:fldCharType="end"/>
      </w:r>
      <w:r w:rsidRPr="0008241C">
        <w:rPr>
          <w:color w:val="2A2A2A"/>
          <w:sz w:val="22"/>
          <w:szCs w:val="22"/>
          <w:shd w:val="clear" w:color="auto" w:fill="FFFFFF"/>
        </w:rPr>
        <w:t xml:space="preserve">, among other important sites identified for different taxonomic, ecological and thematic subsets of biodiversity. </w:t>
      </w:r>
      <w:r w:rsidRPr="0008241C">
        <w:rPr>
          <w:sz w:val="22"/>
          <w:szCs w:val="22"/>
        </w:rPr>
        <w:t xml:space="preserve">Since the 1980s, the Asia-Pacific region has seen a rapid increase in the proportion of Alliance for Zero Extinction (AZE) sites under protection. The region has also experienced a steady - but less marked increase - in the proportion of Important Bird Areas (IBA) under protected area coverage. </w:t>
      </w:r>
      <w:r w:rsidRPr="0008241C">
        <w:rPr>
          <w:color w:val="2A2A2A"/>
          <w:sz w:val="22"/>
          <w:szCs w:val="22"/>
          <w:shd w:val="clear" w:color="auto" w:fill="FFFFFF"/>
        </w:rPr>
        <w:t> </w:t>
      </w:r>
      <w:r w:rsidRPr="0008241C">
        <w:rPr>
          <w:sz w:val="22"/>
          <w:szCs w:val="22"/>
        </w:rPr>
        <w:t xml:space="preserve">Approximately 25 per cent of AZE sites are completely covered by protected areas region-wide, as opposed to 18 per cent in the case of IBAs (Figure 3.11). This makes an interesting comparison to the global pattern, in which 28 per cent of IBAs are completely covered by protected areas, compared to only 22 per cent of AZE sites </w:t>
      </w:r>
      <w:r w:rsidRPr="0008241C">
        <w:rPr>
          <w:sz w:val="22"/>
          <w:szCs w:val="22"/>
        </w:rPr>
        <w:fldChar w:fldCharType="begin" w:fldLock="1"/>
      </w:r>
      <w:r w:rsidRPr="0008241C">
        <w:rPr>
          <w:sz w:val="22"/>
          <w:szCs w:val="22"/>
        </w:rPr>
        <w:instrText>ADDIN CSL_CITATION {"citationItems":[{"id":"ITEM-1","itemData":{"DOI":"10.1371/journal.pone.0032529","ISSN":"1932-6203","abstract":"Protected areas (PAs) are a cornerstone of conservation efforts and now cover nearly 13% of the world's land surface, with the world's governments committed to expand this to 17%. However, as biodiversity continues to decline, the effectiveness of PAs in reducing the extinction risk of species remains largely untested. We analyzed PA coverage and trends in species' extinction risk at globally significant sites for conserving birds (10,993 Important Bird Areas, IBAs) and highly threatened vertebrates and conifers (588 Alliance for Zero Extinction sites, AZEs) (referred to collectively hereafter as ‘important sites’). Species occurring in important sites with greater PA coverage experienced smaller increases in extinction risk over recent decades: the increase was half as large for bird species with&gt;50% of the IBAs at which they occur completely covered by PAs, and a third lower for birds, mammals and amphibians restricted to protected AZEs (compared with unprotected or partially protected sites). Globally, half of the important sites for biodiversity conservation remain unprotected (49% of IBAs, 51% of AZEs). While PA coverage of important sites has increased over time, the proportion of PA area covering important sites, as opposed to less important land, has declined (by 0.45–1.14% annually since 1950 for IBAs and 0.79–1.49% annually for AZEs). Thus, while appropriately located PAs may slow the rate at which species are driven towards extinction, recent PA network expansion has under-represented important sites. We conclude that better targeted expansion of PA networks would help to improve biodiversity trends.","author":[{"dropping-particle":"","family":"Butchart","given":"Stuart H. M.","non-dropping-particle":"","parse-names":false,"suffix":""},{"dropping-particle":"","family":"Scharlemann","given":"Jörn P. W.","non-dropping-particle":"","parse-names":false,"suffix":""},{"dropping-particle":"","family":"Evans","given":"Mike I.","non-dropping-particle":"","parse-names":false,"suffix":""},{"dropping-particle":"","family":"Quader","given":"Suhel","non-dropping-particle":"","parse-names":false,"suffix":""},{"dropping-particle":"","family":"Aricò","given":"Salvatore","non-dropping-particle":"","parse-names":false,"suffix":""},{"dropping-particle":"","family":"Arinaitwe","given":"Julius","non-dropping-particle":"","parse-names":false,"suffix":""},{"dropping-particle":"","family":"Balman","given":"Mark","non-dropping-particle":"","parse-names":false,"suffix":""},{"dropping-particle":"","family":"Bennun","given":"Leon A.","non-dropping-particle":"","parse-names":false,"suffix":""},{"dropping-particle":"","family":"Bertzky","given":"Bastian","non-dropping-particle":"","parse-names":false,"suffix":""},{"dropping-particle":"","family":"Besançon","given":"Charles","non-dropping-particle":"","parse-names":false,"suffix":""},{"dropping-particle":"","family":"Boucher","given":"Timothy M.","non-dropping-particle":"","parse-names":false,"suffix":""},{"dropping-particle":"","family":"Brooks","given":"Thomas M.","non-dropping-particle":"","parse-names":false,"suffix":""},{"dropping-particle":"","family":"Burfield","given":"Ian J.","non-dropping-particle":"","parse-names":false,"suffix":""},{"dropping-particle":"","family":"Burgess","given":"Neil D.","non-dropping-particle":"","parse-names":false,"suffix":""},{"dropping-particle":"","family":"Chan","given":"Simba","non-dropping-particle":"","parse-names":false,"suffix":""},{"dropping-particle":"","family":"Clay","given":"Rob P.","non-dropping-particle":"","parse-names":false,"suffix":""},{"dropping-particle":"","family":"Crosby","given":"Mike J.","non-dropping-particle":"","parse-names":false,"suffix":""},{"dropping-particle":"","family":"Davidson","given":"Nicholas C.","non-dropping-particle":"","parse-names":false,"suffix":""},{"dropping-particle":"","family":"Silva","given":"Naamal","non-dropping-particle":"De","parse-names":false,"suffix":""},{"dropping-particle":"","family":"Devenish","given":"Christian","non-dropping-particle":"","parse-names":false,"suffix":""},{"dropping-particle":"","family":"Dutson","given":"Guy C. L.","non-dropping-particle":"","parse-names":false,"suffix":""},{"dropping-particle":"","family":"Fernández","given":"David F. Día z","non-dropping-particle":"","parse-names":false,"suffix":""},{"dropping-particle":"","family":"Fishpool","given":"Lincoln D. C.","non-dropping-particle":"","parse-names":false,"suffix":""},{"dropping-particle":"","family":"Fitzgerald","given":"Claire","non-dropping-particle":"","parse-names":false,"suffix":""},{"dropping-particle":"","family":"Foster","given":"Matt","non-dropping-particle":"","parse-names":false,"suffix":""},{"dropping-particle":"","family":"Heath","given":"Melanie F.","non-dropping-particle":"","parse-names":false,"suffix":""},{"dropping-particle":"","family":"Hockings","given":"Marc","non-dropping-particle":"","parse-names":false,"suffix":""},{"dropping-particle":"","family":"Hoffmann","given":"Michael","non-dropping-particle":"","parse-names":false,"suffix":""},{"dropping-particle":"","family":"Knox","given":"David","non-dropping-particle":"","parse-names":false,"suffix":""},{"dropping-particle":"","family":"Larsen","given":"Frank W.","non-dropping-particle":"","parse-names":false,"suffix":""},{"dropping-particle":"","family":"Lamoreux","given":"John F.","non-dropping-particle":"","parse-names":false,"suffix":""},{"dropping-particle":"","family":"Loucks","given":"Colby","non-dropping-particle":"","parse-names":false,"suffix":""},{"dropping-particle":"","family":"May","given":"Ian","non-dropping-particle":"","parse-names":false,"suffix":""},{"dropping-particle":"","family":"Millett","given":"James","non-dropping-particle":"","parse-names":false,"suffix":""},{"dropping-particle":"","family":"Molloy","given":"Dominic","non-dropping-particle":"","parse-names":false,"suffix":""},{"dropping-particle":"","family":"Morling","given":"Paul","non-dropping-particle":"","parse-names":false,"suffix":""},{"dropping-particle":"","family":"Parr","given":"Mike","non-dropping-particle":"","parse-names":false,"suffix":""},{"dropping-particle":"","family":"Ricketts","given":"Taylor H.","non-dropping-particle":"","parse-names":false,"suffix":""},{"dropping-particle":"","family":"Seddon","given":"Nathalie","non-dropping-particle":"","parse-names":false,"suffix":""},{"dropping-particle":"","family":"Skolnik","given":"Benjamin","non-dropping-particle":"","parse-names":false,"suffix":""},{"dropping-particle":"","family":"Stuart","given":"Simon N.","non-dropping-particle":"","parse-names":false,"suffix":""},{"dropping-particle":"","family":"Upgren","given":"Amy","non-dropping-particle":"","parse-names":false,"suffix":""},{"dropping-particle":"","family":"Woodley","given":"Stephen","non-dropping-particle":"","parse-names":false,"suffix":""}],"container-title":"PLoS ONE","editor":[{"dropping-particle":"","family":"Bennett","given":"Peter M.","non-dropping-particle":"","parse-names":false,"suffix":""}],"id":"ITEM-1","issue":"3","issued":{"date-parts":[["2012","3","21"]]},"page":"e32529","publisher":"Public Library of Science","title":"Protecting Important Sites for Biodiversity Contributes to Meeting Global Conservation Targets","type":"article-journal","volume":"7"},"uris":["http://www.mendeley.com/documents/?uuid=627909d5-005a-3bef-b0d7-46f8db1b9214"]}],"mendeley":{"formattedCitation":"(Butchart &lt;i&gt;et al.&lt;/i&gt;, 2012)","plainTextFormattedCitation":"(Butchart et al., 2012)","previouslyFormattedCitation":"(Butchart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utchart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it may be driven by the low protected area coverage of IBAs in South, South-East, and Western Asia.</w:t>
      </w:r>
    </w:p>
    <w:p w14:paraId="7579554A"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rPr>
      </w:pPr>
      <w:r w:rsidRPr="0008241C">
        <w:rPr>
          <w:sz w:val="22"/>
          <w:szCs w:val="22"/>
        </w:rPr>
        <w:br w:type="page"/>
      </w:r>
    </w:p>
    <w:p w14:paraId="4AC9E26E" w14:textId="77777777" w:rsidR="00A01204" w:rsidRPr="0008241C" w:rsidRDefault="00A01204" w:rsidP="00A01204">
      <w:pPr>
        <w:rPr>
          <w:sz w:val="22"/>
          <w:szCs w:val="22"/>
        </w:rPr>
      </w:pPr>
    </w:p>
    <w:p w14:paraId="3E007B31" w14:textId="77777777" w:rsidR="00A01204" w:rsidRPr="0008241C" w:rsidRDefault="00A01204" w:rsidP="00A01204">
      <w:pPr>
        <w:rPr>
          <w:b/>
          <w:sz w:val="22"/>
          <w:szCs w:val="22"/>
          <w:u w:val="single"/>
        </w:rPr>
      </w:pPr>
      <w:r w:rsidRPr="0008241C">
        <w:rPr>
          <w:noProof/>
          <w:sz w:val="22"/>
          <w:szCs w:val="22"/>
          <w:lang w:val="en-US" w:eastAsia="ja-JP"/>
        </w:rPr>
        <w:drawing>
          <wp:inline distT="0" distB="0" distL="0" distR="0" wp14:anchorId="4BA1F27B" wp14:editId="1EE03513">
            <wp:extent cx="5667154" cy="3664879"/>
            <wp:effectExtent l="0" t="0" r="0" b="0"/>
            <wp:docPr id="23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6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84252" cy="3675936"/>
                    </a:xfrm>
                    <a:prstGeom prst="rect">
                      <a:avLst/>
                    </a:prstGeom>
                    <a:noFill/>
                    <a:ln>
                      <a:noFill/>
                    </a:ln>
                  </pic:spPr>
                </pic:pic>
              </a:graphicData>
            </a:graphic>
          </wp:inline>
        </w:drawing>
      </w:r>
    </w:p>
    <w:p w14:paraId="3382C97D"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3.11 Growth in the proportion of Key Biodiversity Areas completely covered by</w:t>
      </w:r>
    </w:p>
    <w:p w14:paraId="3B788D36"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protected areas in the Asia-Pacifi c region.. </w:t>
      </w:r>
    </w:p>
    <w:p w14:paraId="1ACE316D" w14:textId="77777777" w:rsidR="00A01204" w:rsidRPr="0008241C" w:rsidRDefault="00A01204" w:rsidP="00A01204">
      <w:pPr>
        <w:rPr>
          <w:bCs/>
          <w:sz w:val="22"/>
          <w:szCs w:val="22"/>
        </w:rPr>
      </w:pPr>
      <w:r w:rsidRPr="0008241C">
        <w:rPr>
          <w:bCs/>
          <w:sz w:val="22"/>
          <w:szCs w:val="22"/>
        </w:rPr>
        <w:t xml:space="preserve">Data for two types of key biodiversity areas (KBAs) are shown here: Alliance for Zero Extinctions sites (AZEs) and Important Bird and Biodiversity Areas (IBAs). Data source: UNEP-WCMC &amp; IUCN </w:t>
      </w:r>
      <w:r w:rsidRPr="0008241C">
        <w:rPr>
          <w:bCs/>
          <w:sz w:val="22"/>
          <w:szCs w:val="22"/>
        </w:rPr>
        <w:fldChar w:fldCharType="begin" w:fldLock="1"/>
      </w:r>
      <w:r w:rsidRPr="0008241C">
        <w:rPr>
          <w:bCs/>
          <w:sz w:val="22"/>
          <w:szCs w:val="22"/>
        </w:rPr>
        <w:instrText>ADDIN CSL_CITATION {"citationItems":[{"id":"ITEM-1","itemData":{"DOI":"www.protectedplanet.net","ISBN":"9789774520822 9774520823","PMID":"4339","abstract":"are necessary: We need to know how much biodiversity is cur-rently protected and where new protected areas should be es-tablished to move toward complete coverage. New data are making it possible for scientists to address these questions. The establishment of the World Database on Protected Areas consortium in 2002 has led to the compila-tion of a properly delineated and georeferenced data set on protected areas, with data of much higher quality than had ever before been collected. Meanwhile, efforts to measure biodiversity systematically have accelerated over the last decade, in particular through the efforts of IUCN (The World Conservation Union). Thus, for example, data sets on the global distribution of entire taxonomic groups—mammals, birds, amphibians—have now been compiled. Ancillary data sets, such as those derived from remote sensing products and from human population censuses, have also improved greatly in resolution and availability. Global gap analyses are now possible, albeit still on a relatively coarse scale. In September 2003, the global conservation community came together at the Fifth World Parks Congress in Durban, South Africa. One of the seven workshop streams of the con-gress addressed the question of \" Building Comprehensive Protected Area Systems \" —that is, global gap analysis. This spe-cial section of BioScience addresses the core questions tack-led in that workshop stream. In this article, we examine the new protected-area and biodiversity data sets that allow sci-entists to assess the area and biodiversity coverage of existing protected areas. Subsequent articles in the section look at other aspects of building comprehensive protected-area systems. Rodrigues and colleagues (2004a), building on a global gap analysis of the protected area network's represen-tation of terrestrial vertebrate species (2004b), offer a frame-work for strategically expanding the network to cover mammals, amphibians, freshwater turtles and tortoises, and globally threatened birds. Possible ways of assessing coverage of biodiversity more broadly, and in particular evaluating turnover patterns among plants and invertebrates, are explored by Ferrier and colleagues (2004). Eken and colleagues (2004) investigate the potential for moving gap analysis down to the fine scales necessary for identifying areas as targets for pro-tection on the ground. Finally, Bruner and colleagues (2004) assess the likely costs of management and expansion of the protected-area …","author":[{"dropping-particle":"","family":"UNEP-WCMC","given":"","non-dropping-particle":"","parse-names":false,"suffix":""},{"dropping-particle":"","family":"IUCN","given":"","non-dropping-particle":"","parse-names":false,"suffix":""}],"container-title":"World Wide Web electronic Publication, www.protectedplanet.com","id":"ITEM-1","issue":"January","issued":{"date-parts":[["2015"]]},"page":"1-5","title":"The World Database on Protected Areas [Online], November/2015","type":"article-journal"},"suppress-author":1,"uris":["http://www.mendeley.com/documents/?uuid=ec68f055-2974-4c50-99f8-890b1e17c4af"]}],"mendeley":{"formattedCitation":"(2015)","plainTextFormattedCitation":"(2015)","previouslyFormattedCitation":"(2015)"},"properties":{"noteIndex":0},"schema":"https://github.com/citation-style-language/schema/raw/master/csl-citation.json"}</w:instrText>
      </w:r>
      <w:r w:rsidRPr="0008241C">
        <w:rPr>
          <w:bCs/>
          <w:sz w:val="22"/>
          <w:szCs w:val="22"/>
        </w:rPr>
        <w:fldChar w:fldCharType="separate"/>
      </w:r>
      <w:r w:rsidRPr="0008241C">
        <w:rPr>
          <w:bCs/>
          <w:noProof/>
          <w:sz w:val="22"/>
          <w:szCs w:val="22"/>
        </w:rPr>
        <w:t>(2015)</w:t>
      </w:r>
      <w:r w:rsidRPr="0008241C">
        <w:rPr>
          <w:bCs/>
          <w:sz w:val="22"/>
          <w:szCs w:val="22"/>
        </w:rPr>
        <w:fldChar w:fldCharType="end"/>
      </w:r>
      <w:r w:rsidRPr="0008241C">
        <w:rPr>
          <w:bCs/>
          <w:sz w:val="22"/>
          <w:szCs w:val="22"/>
        </w:rPr>
        <w:t xml:space="preserve"> and World Database on Key Biodiversity Areas (www.keybiodiversityareas.org).</w:t>
      </w:r>
    </w:p>
    <w:p w14:paraId="734AF025" w14:textId="77777777" w:rsidR="00A01204" w:rsidRPr="0008241C" w:rsidRDefault="00A01204" w:rsidP="00A01204">
      <w:pPr>
        <w:rPr>
          <w:bCs/>
          <w:sz w:val="22"/>
          <w:szCs w:val="22"/>
        </w:rPr>
      </w:pPr>
    </w:p>
    <w:p w14:paraId="1CEBBB92" w14:textId="77777777" w:rsidR="00A01204" w:rsidRPr="0008241C" w:rsidRDefault="00A01204" w:rsidP="00A01204">
      <w:pPr>
        <w:rPr>
          <w:bCs/>
          <w:sz w:val="22"/>
          <w:szCs w:val="22"/>
        </w:rPr>
      </w:pPr>
    </w:p>
    <w:p w14:paraId="1A879AE5" w14:textId="77777777" w:rsidR="00A01204" w:rsidRPr="0008241C" w:rsidRDefault="00A01204" w:rsidP="00A01204">
      <w:pPr>
        <w:rPr>
          <w:bCs/>
          <w:sz w:val="22"/>
          <w:szCs w:val="22"/>
        </w:rPr>
      </w:pPr>
      <w:r w:rsidRPr="0008241C">
        <w:rPr>
          <w:bCs/>
          <w:sz w:val="22"/>
          <w:szCs w:val="22"/>
        </w:rPr>
        <w:t>Taking a closer look at the protected area coverage of IBAs at the subregional level, it is apparent that North-East Asia and Oceania have a substantially higher proportion of their IBAs under protection (&gt;25 per cent) than the other three subregions (10-12 per cent) (Figure 3.12). The growth pattern over time is also different among the subregions. Oceania experienced particularly rapid growth over the last decade, with its IBAs under protected area coverage rising from 16 per cent in 2000 to 27 per cent in 2015. In contrast, the most rapid growth in the coverage of IBAs in North-East Asia started in the 1980s, with 12 per cent of the subregion’s IBAs being added to the protected area estate between 1981-1990. However, this growth levelled off in the 1990s, with only 4 per cent of the subregion’s IBAs gaining protected area coverage between 1991-2000, and fewer than 3 per cent between 2001-2015. In Western Asia, the peak growth period occurred during the 1990s, with a particularly significant expansion occurring in the space of just two years (1994-1996), when coverage rose from 3 per cent to 9 per cent. The other regions (South Asia and South-East Asia) have maintained a modest but steady expansion over time, but have not experienced much growth in the last decade.</w:t>
      </w:r>
    </w:p>
    <w:p w14:paraId="5F4E0846" w14:textId="77777777" w:rsidR="00A01204" w:rsidRPr="0008241C" w:rsidRDefault="00A01204" w:rsidP="00A01204">
      <w:pPr>
        <w:rPr>
          <w:bCs/>
          <w:sz w:val="22"/>
          <w:szCs w:val="22"/>
        </w:rPr>
      </w:pPr>
    </w:p>
    <w:p w14:paraId="4FA05167" w14:textId="77777777" w:rsidR="00A01204" w:rsidRPr="0008241C" w:rsidRDefault="00A01204" w:rsidP="00A01204">
      <w:pPr>
        <w:rPr>
          <w:sz w:val="22"/>
          <w:szCs w:val="22"/>
        </w:rPr>
      </w:pPr>
      <w:r w:rsidRPr="0008241C">
        <w:rPr>
          <w:noProof/>
          <w:sz w:val="22"/>
          <w:szCs w:val="22"/>
        </w:rPr>
        <w:lastRenderedPageBreak/>
        <w:drawing>
          <wp:inline distT="0" distB="0" distL="0" distR="0" wp14:anchorId="1A60CBF5" wp14:editId="0E7D365F">
            <wp:extent cx="5718412" cy="3866310"/>
            <wp:effectExtent l="0" t="0" r="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748573" cy="3886702"/>
                    </a:xfrm>
                    <a:prstGeom prst="rect">
                      <a:avLst/>
                    </a:prstGeom>
                    <a:noFill/>
                  </pic:spPr>
                </pic:pic>
              </a:graphicData>
            </a:graphic>
          </wp:inline>
        </w:drawing>
      </w:r>
    </w:p>
    <w:p w14:paraId="545FAC71"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3.12 Growth in the proportion of Important Bird and Biodiversity Areas (IBAs) completely covered by protected areas in the Asia-Pacific subregions. Data source: UNEP-WCMC &amp; IUCN </w:t>
      </w:r>
      <w:r w:rsidRPr="0008241C">
        <w:rPr>
          <w:b/>
          <w:bCs/>
          <w:kern w:val="2"/>
          <w:sz w:val="22"/>
          <w:szCs w:val="22"/>
          <w:lang w:eastAsia="ja-JP"/>
        </w:rPr>
        <w:fldChar w:fldCharType="begin" w:fldLock="1"/>
      </w:r>
      <w:r w:rsidRPr="0008241C">
        <w:rPr>
          <w:b/>
          <w:bCs/>
          <w:kern w:val="2"/>
          <w:sz w:val="22"/>
          <w:szCs w:val="22"/>
          <w:lang w:eastAsia="ja-JP"/>
        </w:rPr>
        <w:instrText>ADDIN CSL_CITATION {"citationItems":[{"id":"ITEM-1","itemData":{"DOI":"www.protectedplanet.net","ISBN":"9789774520822 9774520823","PMID":"4339","abstract":"are necessary: We need to know how much biodiversity is cur-rently protected and where new protected areas should be es-tablished to move toward complete coverage. New data are making it possible for scientists to address these questions. The establishment of the World Database on Protected Areas consortium in 2002 has led to the compila-tion of a properly delineated and georeferenced data set on protected areas, with data of much higher quality than had ever before been collected. Meanwhile, efforts to measure biodiversity systematically have accelerated over the last decade, in particular through the efforts of IUCN (The World Conservation Union). Thus, for example, data sets on the global distribution of entire taxonomic groups—mammals, birds, amphibians—have now been compiled. Ancillary data sets, such as those derived from remote sensing products and from human population censuses, have also improved greatly in resolution and availability. Global gap analyses are now possible, albeit still on a relatively coarse scale. In September 2003, the global conservation community came together at the Fifth World Parks Congress in Durban, South Africa. One of the seven workshop streams of the con-gress addressed the question of \" Building Comprehensive Protected Area Systems \" —that is, global gap analysis. This spe-cial section of BioScience addresses the core questions tack-led in that workshop stream. In this article, we examine the new protected-area and biodiversity data sets that allow sci-entists to assess the area and biodiversity coverage of existing protected areas. Subsequent articles in the section look at other aspects of building comprehensive protected-area systems. Rodrigues and colleagues (2004a), building on a global gap analysis of the protected area network's represen-tation of terrestrial vertebrate species (2004b), offer a frame-work for strategically expanding the network to cover mammals, amphibians, freshwater turtles and tortoises, and globally threatened birds. Possible ways of assessing coverage of biodiversity more broadly, and in particular evaluating turnover patterns among plants and invertebrates, are explored by Ferrier and colleagues (2004). Eken and colleagues (2004) investigate the potential for moving gap analysis down to the fine scales necessary for identifying areas as targets for pro-tection on the ground. Finally, Bruner and colleagues (2004) assess the likely costs of management and expansion of the protected-area …","author":[{"dropping-particle":"","family":"UNEP-WCMC","given":"","non-dropping-particle":"","parse-names":false,"suffix":""},{"dropping-particle":"","family":"IUCN","given":"","non-dropping-particle":"","parse-names":false,"suffix":""}],"container-title":"World Wide Web electronic Publication, www.protectedplanet.com","id":"ITEM-1","issue":"January","issued":{"date-parts":[["2015"]]},"page":"1-5","title":"The World Database on Protected Areas [Online], November/2015","type":"article-journal"},"suppress-author":1,"uris":["http://www.mendeley.com/documents/?uuid=ec68f055-2974-4c50-99f8-890b1e17c4af"]}],"mendeley":{"formattedCitation":"(2015)","plainTextFormattedCitation":"(2015)","previouslyFormattedCitation":"(2015)"},"properties":{"noteIndex":0},"schema":"https://github.com/citation-style-language/schema/raw/master/csl-citation.json"}</w:instrText>
      </w:r>
      <w:r w:rsidRPr="0008241C">
        <w:rPr>
          <w:b/>
          <w:bCs/>
          <w:kern w:val="2"/>
          <w:sz w:val="22"/>
          <w:szCs w:val="22"/>
          <w:lang w:eastAsia="ja-JP"/>
        </w:rPr>
        <w:fldChar w:fldCharType="separate"/>
      </w:r>
      <w:r w:rsidRPr="0008241C">
        <w:rPr>
          <w:b/>
          <w:bCs/>
          <w:noProof/>
          <w:kern w:val="2"/>
          <w:sz w:val="22"/>
          <w:szCs w:val="22"/>
          <w:lang w:eastAsia="ja-JP"/>
        </w:rPr>
        <w:t>(2015)</w:t>
      </w:r>
      <w:r w:rsidRPr="0008241C">
        <w:rPr>
          <w:b/>
          <w:bCs/>
          <w:kern w:val="2"/>
          <w:sz w:val="22"/>
          <w:szCs w:val="22"/>
          <w:lang w:eastAsia="ja-JP"/>
        </w:rPr>
        <w:fldChar w:fldCharType="end"/>
      </w:r>
      <w:r w:rsidRPr="0008241C">
        <w:rPr>
          <w:b/>
          <w:kern w:val="2"/>
          <w:sz w:val="22"/>
          <w:szCs w:val="22"/>
          <w:lang w:eastAsia="ja-JP"/>
        </w:rPr>
        <w:t xml:space="preserve"> and World Database on Key Biodiversity Areas </w:t>
      </w:r>
      <w:r w:rsidRPr="0008241C">
        <w:rPr>
          <w:b/>
          <w:bCs/>
          <w:kern w:val="2"/>
          <w:sz w:val="22"/>
          <w:szCs w:val="22"/>
          <w:lang w:eastAsia="ja-JP"/>
        </w:rPr>
        <w:t>(www.keybiodiversityareas.org).</w:t>
      </w:r>
    </w:p>
    <w:p w14:paraId="75674496" w14:textId="07E53B07" w:rsidR="00A01204" w:rsidRDefault="00A01204" w:rsidP="00A01204">
      <w:pPr>
        <w:rPr>
          <w:sz w:val="22"/>
          <w:szCs w:val="22"/>
        </w:rPr>
      </w:pPr>
    </w:p>
    <w:p w14:paraId="00162283" w14:textId="77777777" w:rsidR="006D6CC6" w:rsidRPr="0008241C" w:rsidRDefault="006D6CC6" w:rsidP="00A01204">
      <w:pPr>
        <w:rPr>
          <w:sz w:val="22"/>
          <w:szCs w:val="22"/>
        </w:rPr>
      </w:pPr>
    </w:p>
    <w:p w14:paraId="15BF3105" w14:textId="77777777" w:rsidR="00A01204" w:rsidRPr="0008241C" w:rsidRDefault="00A01204" w:rsidP="00A01204">
      <w:pPr>
        <w:rPr>
          <w:sz w:val="22"/>
          <w:szCs w:val="22"/>
        </w:rPr>
      </w:pPr>
      <w:r w:rsidRPr="0008241C">
        <w:rPr>
          <w:sz w:val="22"/>
          <w:szCs w:val="22"/>
        </w:rPr>
        <w:t xml:space="preserve">Similar variations among subregions are also observed in the protected area coverage of AZEs (Figure 3.13), with North-East Asia (37 per cent) having more than double of the percentage of AZEs under protection than South-East Asia (15 per cent). Notably, the peak growth in North-East Asia occurred between 1980 and 1993, similar to the protected area coverage of IBA in this subregion. This growth may be in part contributed by the growth in protected area coverage during the same period in China, because the main objective for protected area establishment is the conservation of threatened species and natural ecosystems </w:t>
      </w:r>
      <w:r w:rsidRPr="0008241C">
        <w:rPr>
          <w:sz w:val="22"/>
          <w:szCs w:val="22"/>
        </w:rPr>
        <w:fldChar w:fldCharType="begin" w:fldLock="1"/>
      </w:r>
      <w:r w:rsidRPr="0008241C">
        <w:rPr>
          <w:sz w:val="22"/>
          <w:szCs w:val="22"/>
        </w:rPr>
        <w:instrText>ADDIN CSL_CITATION {"citationItems":[{"id":"ITEM-1","itemData":{"author":[{"dropping-particle":"","family":"Zong","given":"C.","non-dropping-particle":"","parse-names":false,"suffix":""},{"dropping-particle":"","family":"Ma","given":"J. Z.","non-dropping-particle":"","parse-names":false,"suffix":""},{"dropping-particle":"","family":"He","given":"L.","non-dropping-particle":"","parse-names":false,"suffix":""}],"container-title":"Forest Resources Management","id":"ITEM-1","issued":{"date-parts":[["2007"]]},"page":"1-6","title":"Achievements of the nature reserve construction in the past fifty years in China","type":"chapter"},"uris":["http://www.mendeley.com/documents/?uuid=18d6fa0d-24c4-4cfa-b57f-fd64edc6e06c"]},{"id":"ITEM-2","itemData":{"DOI":"10.1890/100093","ISSN":"1540-9295","author":[{"dropping-particle":"","family":"Wu","given":"Ruidong","non-dropping-particle":"","parse-names":false,"suffix":""},{"dropping-particle":"","family":"Zhang","given":"Shuang","non-dropping-particle":"","parse-names":false,"suffix":""},{"dropping-particle":"","family":"Yu","given":"Douglas W","non-dropping-particle":"","parse-names":false,"suffix":""},{"dropping-particle":"","family":"Zhao","given":"Peng","non-dropping-particle":"","parse-names":false,"suffix":""},{"dropping-particle":"","family":"Li","given":"Xinhai","non-dropping-particle":"","parse-names":false,"suffix":""},{"dropping-particle":"","family":"Wang","given":"Longzhu","non-dropping-particle":"","parse-names":false,"suffix":""},{"dropping-particle":"","family":"Yu","given":"Qian","non-dropping-particle":"","parse-names":false,"suffix":""},{"dropping-particle":"","family":"Ma","given":"Jian","non-dropping-particle":"","parse-names":false,"suffix":""},{"dropping-particle":"","family":"Chen","given":"Ai","non-dropping-particle":"","parse-names":false,"suffix":""},{"dropping-particle":"","family":"Long","given":"Yongcheng","non-dropping-particle":"","parse-names":false,"suffix":""}],"container-title":"Frontiers in Ecology and the Environment","id":"ITEM-2","issue":"7","issued":{"date-parts":[["2011","9"]]},"page":"383-389","publisher":"Wiley-Blackwell","title":"Effectiveness of China's nature reserves in representing ecological diversity","type":"article-journal","volume":"9"},"uris":["http://www.mendeley.com/documents/?uuid=f64400e4-4d2a-345d-bed2-431a8f78b0aa"]}],"mendeley":{"formattedCitation":"(Wu &lt;i&gt;et al.&lt;/i&gt;, 2011; Zong &lt;i&gt;et al.&lt;/i&gt;, 2007)","plainTextFormattedCitation":"(Wu et al., 2011; Zong et al., 2007)","previouslyFormattedCitation":"(Wu &lt;i&gt;et al.&lt;/i&gt;, 2011; Zong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Wu </w:t>
      </w:r>
      <w:r w:rsidRPr="0008241C">
        <w:rPr>
          <w:i/>
          <w:noProof/>
          <w:sz w:val="22"/>
          <w:szCs w:val="22"/>
        </w:rPr>
        <w:t>et al.</w:t>
      </w:r>
      <w:r w:rsidRPr="0008241C">
        <w:rPr>
          <w:noProof/>
          <w:sz w:val="22"/>
          <w:szCs w:val="22"/>
        </w:rPr>
        <w:t xml:space="preserve">, 2011; Zong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w:t>
      </w:r>
    </w:p>
    <w:p w14:paraId="62C8507A" w14:textId="77777777" w:rsidR="00A01204" w:rsidRPr="0008241C" w:rsidRDefault="00A01204" w:rsidP="00A01204">
      <w:pPr>
        <w:rPr>
          <w:sz w:val="22"/>
          <w:szCs w:val="22"/>
        </w:rPr>
      </w:pPr>
    </w:p>
    <w:p w14:paraId="39C432FC" w14:textId="5ADBBA55" w:rsidR="00A01204" w:rsidRPr="0008241C" w:rsidRDefault="00A01204" w:rsidP="00A01204">
      <w:pPr>
        <w:rPr>
          <w:sz w:val="22"/>
          <w:szCs w:val="22"/>
        </w:rPr>
      </w:pPr>
      <w:r w:rsidRPr="0008241C">
        <w:rPr>
          <w:sz w:val="22"/>
          <w:szCs w:val="22"/>
        </w:rPr>
        <w:t>In summary, although there has been a significant increase in the coverage of IBAs and AZEs over the last several decades, the overall proportion  of KBAs completely covered by protected areas in the Asia-Pacific region remains alarmingly low (25</w:t>
      </w:r>
      <w:r w:rsidR="00C934E9">
        <w:rPr>
          <w:sz w:val="22"/>
          <w:szCs w:val="22"/>
        </w:rPr>
        <w:t xml:space="preserve"> per cent</w:t>
      </w:r>
      <w:r w:rsidRPr="0008241C">
        <w:rPr>
          <w:sz w:val="22"/>
          <w:szCs w:val="22"/>
        </w:rPr>
        <w:t xml:space="preserve"> or less). This suggests that the region is not on track to protect areas of particular importance for biodiversity, as called for under Aichi Target 11.  </w:t>
      </w:r>
    </w:p>
    <w:p w14:paraId="36E4BF25" w14:textId="77777777" w:rsidR="00A01204" w:rsidRPr="0008241C" w:rsidRDefault="00A01204" w:rsidP="00A01204">
      <w:pPr>
        <w:rPr>
          <w:sz w:val="22"/>
          <w:szCs w:val="22"/>
        </w:rPr>
      </w:pPr>
    </w:p>
    <w:p w14:paraId="0085C0DE" w14:textId="77777777" w:rsidR="00A01204" w:rsidRPr="0008241C" w:rsidRDefault="00A01204" w:rsidP="00A01204">
      <w:pPr>
        <w:rPr>
          <w:sz w:val="22"/>
          <w:szCs w:val="22"/>
        </w:rPr>
      </w:pPr>
      <w:r w:rsidRPr="0008241C">
        <w:rPr>
          <w:noProof/>
          <w:sz w:val="22"/>
          <w:szCs w:val="22"/>
        </w:rPr>
        <w:lastRenderedPageBreak/>
        <w:drawing>
          <wp:inline distT="0" distB="0" distL="0" distR="0" wp14:anchorId="749B8F1C" wp14:editId="0ECE12A5">
            <wp:extent cx="5697940" cy="385291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6" cstate="email">
                      <a:extLst>
                        <a:ext uri="{28A0092B-C50C-407E-A947-70E740481C1C}">
                          <a14:useLocalDpi xmlns:a14="http://schemas.microsoft.com/office/drawing/2010/main"/>
                        </a:ext>
                      </a:extLst>
                    </a:blip>
                    <a:srcRect/>
                    <a:stretch>
                      <a:fillRect/>
                    </a:stretch>
                  </pic:blipFill>
                  <pic:spPr bwMode="auto">
                    <a:xfrm>
                      <a:off x="0" y="0"/>
                      <a:ext cx="5720819" cy="3868384"/>
                    </a:xfrm>
                    <a:prstGeom prst="rect">
                      <a:avLst/>
                    </a:prstGeom>
                    <a:noFill/>
                  </pic:spPr>
                </pic:pic>
              </a:graphicData>
            </a:graphic>
          </wp:inline>
        </w:drawing>
      </w:r>
    </w:p>
    <w:p w14:paraId="2644B0A2" w14:textId="77777777" w:rsidR="00A01204" w:rsidRPr="0008241C" w:rsidRDefault="00A01204" w:rsidP="00A01204">
      <w:pPr>
        <w:widowControl w:val="0"/>
        <w:tabs>
          <w:tab w:val="clear" w:pos="1247"/>
          <w:tab w:val="clear" w:pos="1814"/>
          <w:tab w:val="clear" w:pos="2381"/>
          <w:tab w:val="clear" w:pos="2948"/>
          <w:tab w:val="clear" w:pos="3515"/>
        </w:tabs>
        <w:rPr>
          <w:b/>
          <w:iCs/>
          <w:kern w:val="2"/>
          <w:sz w:val="22"/>
          <w:szCs w:val="22"/>
          <w:lang w:eastAsia="ja-JP"/>
        </w:rPr>
      </w:pPr>
      <w:r w:rsidRPr="0008241C">
        <w:rPr>
          <w:b/>
          <w:kern w:val="2"/>
          <w:sz w:val="22"/>
          <w:szCs w:val="22"/>
          <w:lang w:eastAsia="ja-JP"/>
        </w:rPr>
        <w:t xml:space="preserve">Figure 3.13 Growth in the proportion of Alliance for Zero Extinction (AZE) sites completely covered by protected areas in the Asia-Pacific subregions. </w:t>
      </w:r>
      <w:r w:rsidRPr="0008241C">
        <w:rPr>
          <w:b/>
          <w:iCs/>
          <w:kern w:val="2"/>
          <w:sz w:val="22"/>
          <w:szCs w:val="22"/>
          <w:lang w:eastAsia="ja-JP"/>
        </w:rPr>
        <w:t xml:space="preserve">Source: UNEP-WCMC &amp; IUCN </w:t>
      </w:r>
      <w:r w:rsidRPr="0008241C">
        <w:rPr>
          <w:b/>
          <w:bCs/>
          <w:kern w:val="2"/>
          <w:sz w:val="22"/>
          <w:szCs w:val="22"/>
          <w:lang w:eastAsia="ja-JP"/>
        </w:rPr>
        <w:fldChar w:fldCharType="begin" w:fldLock="1"/>
      </w:r>
      <w:r w:rsidRPr="0008241C">
        <w:rPr>
          <w:b/>
          <w:bCs/>
          <w:kern w:val="2"/>
          <w:sz w:val="22"/>
          <w:szCs w:val="22"/>
          <w:lang w:eastAsia="ja-JP"/>
        </w:rPr>
        <w:instrText>ADDIN CSL_CITATION {"citationItems":[{"id":"ITEM-1","itemData":{"DOI":"www.protectedplanet.net","ISBN":"9789774520822 9774520823","PMID":"4339","abstract":"are necessary: We need to know how much biodiversity is cur-rently protected and where new protected areas should be es-tablished to move toward complete coverage. New data are making it possible for scientists to address these questions. The establishment of the World Database on Protected Areas consortium in 2002 has led to the compila-tion of a properly delineated and georeferenced data set on protected areas, with data of much higher quality than had ever before been collected. Meanwhile, efforts to measure biodiversity systematically have accelerated over the last decade, in particular through the efforts of IUCN (The World Conservation Union). Thus, for example, data sets on the global distribution of entire taxonomic groups—mammals, birds, amphibians—have now been compiled. Ancillary data sets, such as those derived from remote sensing products and from human population censuses, have also improved greatly in resolution and availability. Global gap analyses are now possible, albeit still on a relatively coarse scale. In September 2003, the global conservation community came together at the Fifth World Parks Congress in Durban, South Africa. One of the seven workshop streams of the con-gress addressed the question of \" Building Comprehensive Protected Area Systems \" —that is, global gap analysis. This spe-cial section of BioScience addresses the core questions tack-led in that workshop stream. In this article, we examine the new protected-area and biodiversity data sets that allow sci-entists to assess the area and biodiversity coverage of existing protected areas. Subsequent articles in the section look at other aspects of building comprehensive protected-area systems. Rodrigues and colleagues (2004a), building on a global gap analysis of the protected area network's represen-tation of terrestrial vertebrate species (2004b), offer a frame-work for strategically expanding the network to cover mammals, amphibians, freshwater turtles and tortoises, and globally threatened birds. Possible ways of assessing coverage of biodiversity more broadly, and in particular evaluating turnover patterns among plants and invertebrates, are explored by Ferrier and colleagues (2004). Eken and colleagues (2004) investigate the potential for moving gap analysis down to the fine scales necessary for identifying areas as targets for pro-tection on the ground. Finally, Bruner and colleagues (2004) assess the likely costs of management and expansion of the protected-area …","author":[{"dropping-particle":"","family":"UNEP-WCMC","given":"","non-dropping-particle":"","parse-names":false,"suffix":""},{"dropping-particle":"","family":"IUCN","given":"","non-dropping-particle":"","parse-names":false,"suffix":""}],"container-title":"World Wide Web electronic Publication, www.protectedplanet.com","id":"ITEM-1","issue":"January","issued":{"date-parts":[["2015"]]},"page":"1-5","title":"The World Database on Protected Areas [Online], November/2015","type":"article-journal"},"suppress-author":1,"uris":["http://www.mendeley.com/documents/?uuid=ec68f055-2974-4c50-99f8-890b1e17c4af"]}],"mendeley":{"formattedCitation":"(2015)","plainTextFormattedCitation":"(2015)","previouslyFormattedCitation":"(2015)"},"properties":{"noteIndex":0},"schema":"https://github.com/citation-style-language/schema/raw/master/csl-citation.json"}</w:instrText>
      </w:r>
      <w:r w:rsidRPr="0008241C">
        <w:rPr>
          <w:b/>
          <w:bCs/>
          <w:kern w:val="2"/>
          <w:sz w:val="22"/>
          <w:szCs w:val="22"/>
          <w:lang w:eastAsia="ja-JP"/>
        </w:rPr>
        <w:fldChar w:fldCharType="separate"/>
      </w:r>
      <w:r w:rsidRPr="0008241C">
        <w:rPr>
          <w:b/>
          <w:bCs/>
          <w:noProof/>
          <w:kern w:val="2"/>
          <w:sz w:val="22"/>
          <w:szCs w:val="22"/>
          <w:lang w:eastAsia="ja-JP"/>
        </w:rPr>
        <w:t>(2015)</w:t>
      </w:r>
      <w:r w:rsidRPr="0008241C">
        <w:rPr>
          <w:b/>
          <w:bCs/>
          <w:kern w:val="2"/>
          <w:sz w:val="22"/>
          <w:szCs w:val="22"/>
          <w:lang w:eastAsia="ja-JP"/>
        </w:rPr>
        <w:fldChar w:fldCharType="end"/>
      </w:r>
      <w:r w:rsidRPr="0008241C">
        <w:rPr>
          <w:b/>
          <w:iCs/>
          <w:kern w:val="2"/>
          <w:sz w:val="22"/>
          <w:szCs w:val="22"/>
          <w:lang w:eastAsia="ja-JP"/>
        </w:rPr>
        <w:t xml:space="preserve"> and </w:t>
      </w:r>
      <w:r w:rsidRPr="0008241C">
        <w:rPr>
          <w:b/>
          <w:kern w:val="2"/>
          <w:sz w:val="22"/>
          <w:szCs w:val="22"/>
          <w:lang w:val="en-US" w:eastAsia="ja-JP"/>
        </w:rPr>
        <w:t>World Database on Key Biodiversity Areas</w:t>
      </w:r>
      <w:r w:rsidRPr="0008241C">
        <w:rPr>
          <w:b/>
          <w:kern w:val="2"/>
          <w:sz w:val="22"/>
          <w:szCs w:val="22"/>
          <w:lang w:eastAsia="ja-JP"/>
        </w:rPr>
        <w:t xml:space="preserve"> </w:t>
      </w:r>
      <w:r w:rsidRPr="0008241C">
        <w:rPr>
          <w:b/>
          <w:bCs/>
          <w:kern w:val="2"/>
          <w:sz w:val="22"/>
          <w:szCs w:val="22"/>
          <w:lang w:eastAsia="ja-JP"/>
        </w:rPr>
        <w:t>(www.keybiodiversityareas.org).</w:t>
      </w:r>
    </w:p>
    <w:p w14:paraId="3439023B" w14:textId="77777777" w:rsidR="00A01204" w:rsidRPr="0008241C" w:rsidRDefault="00A01204" w:rsidP="00A01204">
      <w:pPr>
        <w:rPr>
          <w:b/>
          <w:sz w:val="22"/>
          <w:szCs w:val="22"/>
          <w:u w:val="single"/>
        </w:rPr>
      </w:pPr>
    </w:p>
    <w:p w14:paraId="0A176C70" w14:textId="77777777" w:rsidR="00A01204" w:rsidRPr="0008241C" w:rsidRDefault="00A01204" w:rsidP="00A01204">
      <w:pPr>
        <w:rPr>
          <w:b/>
          <w:sz w:val="22"/>
          <w:szCs w:val="22"/>
          <w:u w:val="single"/>
        </w:rPr>
      </w:pPr>
    </w:p>
    <w:p w14:paraId="3FA7BC19" w14:textId="77777777" w:rsidR="00A01204" w:rsidRPr="0008241C" w:rsidRDefault="00A01204" w:rsidP="00A01204">
      <w:pPr>
        <w:tabs>
          <w:tab w:val="clear" w:pos="1247"/>
          <w:tab w:val="clear" w:pos="1814"/>
          <w:tab w:val="clear" w:pos="2381"/>
          <w:tab w:val="clear" w:pos="2948"/>
          <w:tab w:val="clear" w:pos="3515"/>
          <w:tab w:val="left" w:pos="851"/>
          <w:tab w:val="left" w:pos="975"/>
        </w:tabs>
        <w:autoSpaceDE w:val="0"/>
        <w:autoSpaceDN w:val="0"/>
        <w:adjustRightInd w:val="0"/>
        <w:outlineLvl w:val="3"/>
        <w:rPr>
          <w:b/>
          <w:sz w:val="22"/>
          <w:szCs w:val="24"/>
        </w:rPr>
      </w:pPr>
      <w:bookmarkStart w:id="957" w:name="_Toc504317214"/>
      <w:bookmarkStart w:id="958" w:name="_Toc504317907"/>
      <w:bookmarkStart w:id="959" w:name="_Toc524041404"/>
      <w:r w:rsidRPr="0008241C">
        <w:rPr>
          <w:b/>
          <w:sz w:val="22"/>
          <w:szCs w:val="24"/>
        </w:rPr>
        <w:t xml:space="preserve">3.2.6.2 </w:t>
      </w:r>
      <w:r w:rsidRPr="0008241C">
        <w:rPr>
          <w:b/>
          <w:sz w:val="22"/>
          <w:szCs w:val="24"/>
        </w:rPr>
        <w:tab/>
        <w:t>Species extinction risks</w:t>
      </w:r>
      <w:bookmarkEnd w:id="957"/>
      <w:bookmarkEnd w:id="958"/>
      <w:bookmarkEnd w:id="959"/>
    </w:p>
    <w:p w14:paraId="20E7DE24" w14:textId="77777777" w:rsidR="00A01204" w:rsidRPr="0008241C" w:rsidRDefault="00A01204" w:rsidP="00A01204">
      <w:pPr>
        <w:rPr>
          <w:sz w:val="22"/>
          <w:szCs w:val="22"/>
        </w:rPr>
      </w:pPr>
    </w:p>
    <w:p w14:paraId="7A41DF25" w14:textId="77777777" w:rsidR="00A01204" w:rsidRPr="0008241C" w:rsidRDefault="00A01204" w:rsidP="00A01204">
      <w:pPr>
        <w:rPr>
          <w:sz w:val="22"/>
          <w:szCs w:val="22"/>
        </w:rPr>
      </w:pPr>
      <w:r w:rsidRPr="0008241C">
        <w:rPr>
          <w:sz w:val="22"/>
          <w:szCs w:val="22"/>
        </w:rPr>
        <w:t>The IUCN Red List of Threatened Species (</w:t>
      </w:r>
      <w:hyperlink r:id="rId147" w:history="1">
        <w:r w:rsidRPr="0008241C">
          <w:rPr>
            <w:sz w:val="22"/>
            <w:szCs w:val="22"/>
          </w:rPr>
          <w:t>www.iucnredlist.org</w:t>
        </w:r>
      </w:hyperlink>
      <w:r w:rsidRPr="0008241C">
        <w:rPr>
          <w:sz w:val="22"/>
          <w:szCs w:val="22"/>
        </w:rPr>
        <w:t xml:space="preserve">) documents species extinction risk. Overall, a very high proportion of the species found in the Asia-Pacific region is endemic, so the best estimate of extinction risk prevalence for endemics (25 per cent threatened) is only slightly higher than that for all species (21 per cent threatened) (Figure 3.14); these estimates assume that Data Deficient species (16 per cent of occurring species, and 19 per cent of endemic species) are threatened in the same proportion as non- Data Deficient species. The extinction risk for species occurring in the subregions is relatively similar (16-19 per cent threatened), except for Western Asia (11 per cent threatened). The extinction risk for species occurring in the Asia-Pacific region ranges from 18 per cent (if no DD species are threatened) to 34 per cent (if all DD species are threatened), and between 20 per cent to 39 per cent for endemic species. </w:t>
      </w:r>
    </w:p>
    <w:p w14:paraId="4C1A8700" w14:textId="77777777" w:rsidR="00A01204" w:rsidRPr="0008241C" w:rsidRDefault="00A01204" w:rsidP="00A01204">
      <w:pPr>
        <w:rPr>
          <w:sz w:val="22"/>
          <w:szCs w:val="22"/>
        </w:rPr>
      </w:pPr>
    </w:p>
    <w:p w14:paraId="30B9EEE1" w14:textId="77777777" w:rsidR="00A01204" w:rsidRPr="0008241C" w:rsidRDefault="00A01204" w:rsidP="00A01204">
      <w:pPr>
        <w:rPr>
          <w:sz w:val="22"/>
          <w:szCs w:val="22"/>
        </w:rPr>
      </w:pPr>
      <w:r w:rsidRPr="0008241C">
        <w:rPr>
          <w:sz w:val="22"/>
          <w:szCs w:val="22"/>
        </w:rPr>
        <w:t xml:space="preserve">Among endemics, the highest extinction risk is found in South Asia (best estimate of 46 per cent threatened) and North-East Asia (36 per cent threatened). However, the extinction risk for endemic species at the subregional level could be as high as 49 per cent threatened (South-East Asia) and 59 per cent threatened (South Asia and North-East Asia), if all endemic DD species are threatened. The lowest extinction risk occurs in Oceania and Western Asia (22 and 23 per cent threatened respectively), even though Oceania has the largest numbers of species actually extinct (73 extinct species in Oceania out of 106 extinct species for the region as a whole).  </w:t>
      </w:r>
    </w:p>
    <w:p w14:paraId="680E0C72" w14:textId="77777777" w:rsidR="00A01204" w:rsidRPr="0008241C" w:rsidRDefault="00A01204" w:rsidP="00A01204">
      <w:pPr>
        <w:rPr>
          <w:sz w:val="22"/>
          <w:szCs w:val="22"/>
        </w:rPr>
      </w:pPr>
    </w:p>
    <w:p w14:paraId="7E006207" w14:textId="77777777" w:rsidR="00A01204" w:rsidRPr="0008241C" w:rsidRDefault="00A01204" w:rsidP="00A01204">
      <w:pPr>
        <w:rPr>
          <w:sz w:val="22"/>
          <w:szCs w:val="22"/>
        </w:rPr>
      </w:pPr>
      <w:r w:rsidRPr="0008241C">
        <w:rPr>
          <w:sz w:val="22"/>
          <w:szCs w:val="22"/>
        </w:rPr>
        <w:t xml:space="preserve">South-East Asia has the largest number of threatened species (1,182, including CR, EN and VU), and threatened endemic species (748). This is the result of high biodiversity (number of species occurring and assessed, 7,409), high endemism (3,069) and the highest extinction risk in the Asia-Pacific region (nearly 19 per cent threatened). The number of threatened species in South-East Asia is double that in South Asia and six times the figure for Western Asia. Similarly, the absolute number of threatened </w:t>
      </w:r>
      <w:r w:rsidRPr="0008241C">
        <w:rPr>
          <w:sz w:val="22"/>
          <w:szCs w:val="22"/>
        </w:rPr>
        <w:lastRenderedPageBreak/>
        <w:t>endemic species in South-East Asia is more than double that of South Asia, even though the latter has the highest percentage extinction risk for endemic species in the Asia-Pacific region.  The extinction risk in South Asia is much more prevalent for endemic species (46 per cent threatened, compared to the overall risk for all species of 17 per cent threatened).</w:t>
      </w:r>
    </w:p>
    <w:p w14:paraId="6FBDA6F8" w14:textId="77777777" w:rsidR="00A01204" w:rsidRPr="0008241C" w:rsidRDefault="00A01204" w:rsidP="00A01204">
      <w:pPr>
        <w:rPr>
          <w:sz w:val="22"/>
          <w:szCs w:val="22"/>
        </w:rPr>
      </w:pPr>
    </w:p>
    <w:p w14:paraId="59BB5ED2" w14:textId="77777777" w:rsidR="00A01204" w:rsidRPr="0008241C" w:rsidRDefault="00A01204" w:rsidP="00A01204">
      <w:pPr>
        <w:tabs>
          <w:tab w:val="clear" w:pos="1247"/>
          <w:tab w:val="clear" w:pos="1814"/>
          <w:tab w:val="clear" w:pos="2381"/>
          <w:tab w:val="clear" w:pos="2948"/>
          <w:tab w:val="clear" w:pos="3515"/>
        </w:tabs>
        <w:rPr>
          <w:rFonts w:eastAsia="Calibri"/>
          <w:sz w:val="22"/>
          <w:szCs w:val="21"/>
        </w:rPr>
      </w:pPr>
      <w:r w:rsidRPr="0008241C">
        <w:rPr>
          <w:rFonts w:eastAsia="Calibri"/>
          <w:noProof/>
          <w:sz w:val="22"/>
          <w:szCs w:val="21"/>
          <w:lang w:val="en-US" w:eastAsia="ja-JP"/>
        </w:rPr>
        <w:drawing>
          <wp:inline distT="0" distB="0" distL="0" distR="0" wp14:anchorId="12AE05F5" wp14:editId="39273C74">
            <wp:extent cx="5693420" cy="4292221"/>
            <wp:effectExtent l="0" t="0" r="2540" b="0"/>
            <wp:docPr id="5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7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713593" cy="4307429"/>
                    </a:xfrm>
                    <a:prstGeom prst="rect">
                      <a:avLst/>
                    </a:prstGeom>
                    <a:noFill/>
                    <a:ln>
                      <a:noFill/>
                    </a:ln>
                    <a:extLst/>
                  </pic:spPr>
                </pic:pic>
              </a:graphicData>
            </a:graphic>
          </wp:inline>
        </w:drawing>
      </w:r>
    </w:p>
    <w:p w14:paraId="0431795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3.14 Overall extinction risk of species in the Asia-Pacific region. Source: IUCN Red List of Threatened Species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URL":"http://www.iucnredlist.org/","author":[{"dropping-particle":"","family":"IUCN","given":"","non-dropping-particle":"","parse-names":false,"suffix":""}],"id":"ITEM-1","issued":{"date-parts":[["2017"]]},"title":"IUCN Red List of Threatened Species. Version 2017.1.","type":"webpage"},"label":"part","suppress-author":1,"uris":["http://www.mendeley.com/documents/?uuid=f3421a26-3b23-46b5-b4e8-f5e6890ff339"]}],"mendeley":{"formattedCitation":"(2017)","plainTextFormattedCitation":"(2017)","previouslyFormattedCitation":"(2017)"},"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7)</w:t>
      </w:r>
      <w:r w:rsidRPr="0008241C">
        <w:rPr>
          <w:b/>
          <w:kern w:val="2"/>
          <w:sz w:val="22"/>
          <w:szCs w:val="22"/>
          <w:lang w:eastAsia="ja-JP"/>
        </w:rPr>
        <w:fldChar w:fldCharType="end"/>
      </w:r>
      <w:r w:rsidRPr="0008241C">
        <w:rPr>
          <w:b/>
          <w:kern w:val="2"/>
          <w:sz w:val="22"/>
          <w:szCs w:val="22"/>
          <w:lang w:eastAsia="ja-JP"/>
        </w:rPr>
        <w:t>.</w:t>
      </w:r>
    </w:p>
    <w:p w14:paraId="79085996" w14:textId="6C369A15" w:rsidR="00A01204" w:rsidRDefault="00A01204" w:rsidP="00A01204">
      <w:pPr>
        <w:rPr>
          <w:sz w:val="22"/>
          <w:szCs w:val="22"/>
        </w:rPr>
      </w:pPr>
    </w:p>
    <w:p w14:paraId="05C21510" w14:textId="77777777" w:rsidR="006D6CC6" w:rsidRPr="0008241C" w:rsidRDefault="006D6CC6" w:rsidP="00A01204">
      <w:pPr>
        <w:rPr>
          <w:sz w:val="22"/>
          <w:szCs w:val="22"/>
        </w:rPr>
      </w:pPr>
    </w:p>
    <w:p w14:paraId="5061DA09" w14:textId="77777777" w:rsidR="00A01204" w:rsidRPr="0008241C" w:rsidRDefault="00A01204" w:rsidP="00A01204">
      <w:pPr>
        <w:rPr>
          <w:sz w:val="22"/>
          <w:szCs w:val="22"/>
        </w:rPr>
      </w:pPr>
      <w:r w:rsidRPr="0008241C">
        <w:rPr>
          <w:sz w:val="22"/>
          <w:szCs w:val="22"/>
        </w:rPr>
        <w:t xml:space="preserve">Figure 3.15 looks at Red List Indices, based on repeated assessments of extinction risk of all mammals, birds, amphibians, corals and cycads, weighted by species occurrence in the different subregions </w:t>
      </w:r>
      <w:r w:rsidRPr="0008241C">
        <w:rPr>
          <w:sz w:val="22"/>
          <w:szCs w:val="22"/>
        </w:rPr>
        <w:fldChar w:fldCharType="begin" w:fldLock="1"/>
      </w:r>
      <w:r w:rsidRPr="0008241C">
        <w:rPr>
          <w:sz w:val="22"/>
          <w:szCs w:val="22"/>
        </w:rPr>
        <w:instrText>ADDIN CSL_CITATION {"citationItems":[{"id":"ITEM-1","itemData":{"DOI":"10.1371/journal.pone.0113934","ISSN":"1932-6203","abstract":"The world's governments have committed to preventing the extinction of threatened species and improving their conservation status by 2020. However, biodiversity is not evenly distributed across space, and neither are the drivers of its decline, and so different regions face very different challenges. Here, we quantify the contribution of regions and countries towards recent global trends in vertebrate conservation status (as measured by the Red List Index), to guide action towards the 2020 target. We found that&gt;50% of the global deterioration in the conservation status of birds, mammals and amphibians is concentrated in &lt;1% of the surface area, 39/1098 ecoregions (4%) and eight/195 countries (4%) – Australia, China, Colombia, Ecuador, Indonesia, Malaysia, Mexico, and the United States. These countries hold a third of global diversity in these vertebrate groups, partially explaining why they concentrate most of the losses. Yet, other megadiverse countries – most notably Brazil (responsible for 10% of species but just 1% of deterioration), plus India and Madagascar – performed better in conserving their share of global vertebrate diversity. Very few countries, mostly island nations (e.g. Cook Islands, Fiji, Mauritius, Seychelles, and Tonga), have achieved net improvements. Per capita wealth does not explain these patterns, with two of the richest countries – United States and Australia – fairing conspicuously poorly. Different countries were affected by different combinations of threats. Reducing global rates of biodiversity loss will require investment in the regions and countries with the highest responsibility for the world's biodiversity, focusing on conserving those species and areas most in peril and on reducing the drivers with the highest impacts.","author":[{"dropping-particle":"","family":"Rodrigues","given":"Ana S. L.","non-dropping-particle":"","parse-names":false,"suffix":""},{"dropping-particle":"","family":"Brooks","given":"Thomas M.","non-dropping-particle":"","parse-names":false,"suffix":""},{"dropping-particle":"","family":"Butchart","given":"Stuart H. M.","non-dropping-particle":"","parse-names":false,"suffix":""},{"dropping-particle":"","family":"Chanson","given":"Janice","non-dropping-particle":"","parse-names":false,"suffix":""},{"dropping-particle":"","family":"Cox","given":"Neil","non-dropping-particle":"","parse-names":false,"suffix":""},{"dropping-particle":"","family":"Hoffmann","given":"Michael","non-dropping-particle":"","parse-names":false,"suffix":""},{"dropping-particle":"","family":"Stuart","given":"Simon N.","non-dropping-particle":"","parse-names":false,"suffix":""}],"container-title":"PLoS ONE","editor":[{"dropping-particle":"","family":"Moreira","given":"Francisco","non-dropping-particle":"","parse-names":false,"suffix":""}],"id":"ITEM-1","issue":"11","issued":{"date-parts":[["2014","11","26"]]},"page":"e113934","publisher":"Public Library of Science","title":"Spatially Explicit Trends in the Global Conservation Status of Vertebrates","type":"article-journal","volume":"9"},"uris":["http://www.mendeley.com/documents/?uuid=f02d4280-596c-3784-88f2-78051c9a27c6"]}],"mendeley":{"formattedCitation":"(Rodrigues &lt;i&gt;et al.&lt;/i&gt;, 2014)","plainTextFormattedCitation":"(Rodrigues et al., 2014)","previouslyFormattedCitation":"(Rodrigues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Rodrigue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position on the y-axis indicates the aggregate extinction risk facing species in the region overall, while the slope represents how rapidly this extinction risk is changing. The Red List Indices show similar rates of decline across each of the subregions, with the fastest decline observed in South-East Asia, possibly driven by the recent conversion of the Sundaic lowlands to oil palm </w:t>
      </w:r>
      <w:r w:rsidRPr="0008241C">
        <w:rPr>
          <w:sz w:val="22"/>
          <w:szCs w:val="22"/>
        </w:rPr>
        <w:fldChar w:fldCharType="begin" w:fldLock="1"/>
      </w:r>
      <w:r w:rsidRPr="0008241C">
        <w:rPr>
          <w:sz w:val="22"/>
          <w:szCs w:val="22"/>
        </w:rPr>
        <w:instrText>ADDIN CSL_CITATION {"citationItems":[{"id":"ITEM-1","itemData":{"DOI":"10.1111/j.1744-7429.2008.00460.x","ISSN":"00063606","author":[{"dropping-particle":"","family":"Sodhi","given":"Navjot S.","non-dropping-particle":"","parse-names":false,"suffix":""},{"dropping-particle":"","family":"Lee","given":"Tien Ming","non-dropping-particle":"","parse-names":false,"suffix":""},{"dropping-particle":"","family":"Koh","given":"Lian Pin","non-dropping-particle":"","parse-names":false,"suffix":""},{"dropping-particle":"","family":"Brook","given":"Barry W.","non-dropping-particle":"","parse-names":false,"suffix":""}],"container-title":"Biotropica","id":"ITEM-1","issue":"1","issued":{"date-parts":[["2009","1"]]},"page":"103-109","publisher":"Wiley/Blackwell (10.1111)","title":"A Meta-Analysis of the Impact of Anthropogenic Forest Disturbance on Southeast Asia's Biotas","type":"article-journal","volume":"41"},"uris":["http://www.mendeley.com/documents/?uuid=95ca47a4-7ecb-3316-9d3a-1b51b7b952a4"]}],"mendeley":{"formattedCitation":"(Sodhi &lt;i&gt;et al.&lt;/i&gt;, 2009)","plainTextFormattedCitation":"(Sodhi et al., 2009)","previouslyFormattedCitation":"(Sodhi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Sodhi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p>
    <w:p w14:paraId="54F65F90" w14:textId="77777777" w:rsidR="00A01204" w:rsidRPr="0008241C" w:rsidRDefault="00A01204" w:rsidP="00A01204">
      <w:pPr>
        <w:rPr>
          <w:sz w:val="22"/>
          <w:szCs w:val="22"/>
        </w:rPr>
      </w:pPr>
    </w:p>
    <w:p w14:paraId="0ABCFE6B" w14:textId="77777777" w:rsidR="00A01204" w:rsidRPr="0008241C" w:rsidRDefault="00A01204" w:rsidP="00A01204">
      <w:pPr>
        <w:tabs>
          <w:tab w:val="clear" w:pos="1247"/>
          <w:tab w:val="clear" w:pos="1814"/>
          <w:tab w:val="clear" w:pos="2381"/>
          <w:tab w:val="clear" w:pos="2948"/>
          <w:tab w:val="clear" w:pos="3515"/>
        </w:tabs>
        <w:rPr>
          <w:rFonts w:eastAsia="MS Mincho"/>
          <w:sz w:val="22"/>
          <w:szCs w:val="26"/>
          <w:lang w:eastAsia="zh-CN" w:bidi="th-TH"/>
        </w:rPr>
      </w:pPr>
      <w:r w:rsidRPr="0008241C">
        <w:rPr>
          <w:noProof/>
          <w:sz w:val="22"/>
          <w:szCs w:val="22"/>
          <w:lang w:val="en-US" w:eastAsia="ja-JP"/>
        </w:rPr>
        <w:lastRenderedPageBreak/>
        <w:drawing>
          <wp:inline distT="0" distB="0" distL="0" distR="0" wp14:anchorId="31470DAD" wp14:editId="0DE47008">
            <wp:extent cx="5738884" cy="3326706"/>
            <wp:effectExtent l="0" t="0" r="0" b="7620"/>
            <wp:docPr id="5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7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802786" cy="3363748"/>
                    </a:xfrm>
                    <a:prstGeom prst="rect">
                      <a:avLst/>
                    </a:prstGeom>
                    <a:noFill/>
                    <a:ln>
                      <a:noFill/>
                    </a:ln>
                    <a:extLst/>
                  </pic:spPr>
                </pic:pic>
              </a:graphicData>
            </a:graphic>
          </wp:inline>
        </w:drawing>
      </w:r>
    </w:p>
    <w:p w14:paraId="0F78FFF4" w14:textId="62F825BD" w:rsidR="00A01204" w:rsidRPr="0008241C" w:rsidRDefault="00A01204" w:rsidP="00A01204">
      <w:pPr>
        <w:widowControl w:val="0"/>
        <w:tabs>
          <w:tab w:val="clear" w:pos="1247"/>
          <w:tab w:val="clear" w:pos="1814"/>
          <w:tab w:val="clear" w:pos="2381"/>
          <w:tab w:val="clear" w:pos="2948"/>
          <w:tab w:val="clear" w:pos="3515"/>
        </w:tabs>
        <w:rPr>
          <w:rFonts w:eastAsia="Calibri"/>
          <w:b/>
          <w:kern w:val="2"/>
          <w:sz w:val="22"/>
          <w:szCs w:val="22"/>
          <w:lang w:eastAsia="en-GB"/>
        </w:rPr>
      </w:pPr>
      <w:r w:rsidRPr="0008241C">
        <w:rPr>
          <w:rFonts w:eastAsia="Calibri"/>
          <w:b/>
          <w:kern w:val="2"/>
          <w:sz w:val="22"/>
          <w:szCs w:val="22"/>
          <w:lang w:eastAsia="ja-JP"/>
        </w:rPr>
        <w:t xml:space="preserve">Figure 3.15 Red List Indices of species survival in the </w:t>
      </w:r>
      <w:r w:rsidR="0005760A">
        <w:rPr>
          <w:rFonts w:eastAsia="Calibri"/>
          <w:b/>
          <w:kern w:val="2"/>
          <w:sz w:val="22"/>
          <w:szCs w:val="22"/>
          <w:lang w:eastAsia="ja-JP"/>
        </w:rPr>
        <w:t>Asia-Pacific</w:t>
      </w:r>
      <w:r w:rsidRPr="0008241C">
        <w:rPr>
          <w:rFonts w:eastAsia="Calibri"/>
          <w:b/>
          <w:kern w:val="2"/>
          <w:sz w:val="22"/>
          <w:szCs w:val="22"/>
          <w:lang w:eastAsia="ja-JP"/>
        </w:rPr>
        <w:t xml:space="preserve"> region, weighted by the fraction of each species' distribution occurring within each region/</w:t>
      </w:r>
      <w:r w:rsidR="00C01691">
        <w:rPr>
          <w:rFonts w:eastAsia="Calibri"/>
          <w:b/>
          <w:kern w:val="2"/>
          <w:sz w:val="22"/>
          <w:szCs w:val="22"/>
          <w:lang w:eastAsia="ja-JP"/>
        </w:rPr>
        <w:t>subregion</w:t>
      </w:r>
      <w:r w:rsidRPr="0008241C">
        <w:rPr>
          <w:rFonts w:eastAsia="Calibri"/>
          <w:b/>
          <w:kern w:val="2"/>
          <w:sz w:val="22"/>
          <w:szCs w:val="22"/>
          <w:lang w:eastAsia="ja-JP"/>
        </w:rPr>
        <w:t xml:space="preserve"> in the </w:t>
      </w:r>
      <w:r w:rsidR="0005760A">
        <w:rPr>
          <w:rFonts w:eastAsia="Calibri"/>
          <w:b/>
          <w:kern w:val="2"/>
          <w:sz w:val="22"/>
          <w:szCs w:val="22"/>
          <w:lang w:eastAsia="ja-JP"/>
        </w:rPr>
        <w:t>Asia-Pacific</w:t>
      </w:r>
      <w:r w:rsidRPr="0008241C">
        <w:rPr>
          <w:rFonts w:eastAsia="Calibri"/>
          <w:b/>
          <w:kern w:val="2"/>
          <w:sz w:val="22"/>
          <w:szCs w:val="22"/>
          <w:lang w:eastAsia="ja-JP"/>
        </w:rPr>
        <w:t xml:space="preserve"> region. Data from the IUCN Red List of Threatened Species (2017).</w:t>
      </w:r>
    </w:p>
    <w:p w14:paraId="2FFFE625" w14:textId="01AECAA0" w:rsidR="00A01204" w:rsidRDefault="00A01204" w:rsidP="00A01204">
      <w:pPr>
        <w:rPr>
          <w:sz w:val="22"/>
          <w:szCs w:val="22"/>
        </w:rPr>
      </w:pPr>
    </w:p>
    <w:p w14:paraId="29A01E5D" w14:textId="77777777" w:rsidR="006D6CC6" w:rsidRPr="0008241C" w:rsidRDefault="006D6CC6" w:rsidP="00A01204">
      <w:pPr>
        <w:rPr>
          <w:sz w:val="22"/>
          <w:szCs w:val="22"/>
        </w:rPr>
      </w:pPr>
    </w:p>
    <w:p w14:paraId="072CDD41" w14:textId="77777777" w:rsidR="00A01204" w:rsidRPr="0008241C" w:rsidRDefault="00A01204" w:rsidP="00A01204">
      <w:pPr>
        <w:rPr>
          <w:sz w:val="22"/>
          <w:szCs w:val="22"/>
          <w:lang w:eastAsia="ja-JP"/>
        </w:rPr>
      </w:pPr>
      <w:r w:rsidRPr="0008241C">
        <w:rPr>
          <w:sz w:val="22"/>
          <w:szCs w:val="22"/>
          <w:lang w:eastAsia="ja-JP"/>
        </w:rPr>
        <w:t xml:space="preserve">The foregoing analysis reveals that the Aichi Target 11 is achieved for coastal and marine areas in the Asia-Pacific region, but not for terrestrial and inland water. Other targets viz.,  Aichi Target 12 (by 2020, </w:t>
      </w:r>
      <w:r w:rsidRPr="0008241C">
        <w:rPr>
          <w:sz w:val="22"/>
          <w:szCs w:val="22"/>
        </w:rPr>
        <w:t>the extinction of known threatened species has been prevented</w:t>
      </w:r>
      <w:r w:rsidRPr="0008241C">
        <w:rPr>
          <w:sz w:val="22"/>
          <w:szCs w:val="22"/>
          <w:lang w:eastAsia="ja-JP"/>
        </w:rPr>
        <w:t xml:space="preserve">);  Aichi Target 14 (by 2020, </w:t>
      </w:r>
      <w:r w:rsidRPr="0008241C">
        <w:rPr>
          <w:sz w:val="22"/>
          <w:szCs w:val="22"/>
        </w:rPr>
        <w:t>the genetic diversity of cultivated plants and farmed and domesticated animals and of wild relatives, including other socio-economically as well as culturally valuable species, is maintained)</w:t>
      </w:r>
      <w:r w:rsidRPr="0008241C">
        <w:rPr>
          <w:sz w:val="22"/>
          <w:szCs w:val="22"/>
          <w:lang w:eastAsia="ja-JP"/>
        </w:rPr>
        <w:t xml:space="preserve"> and Aichi Target 15 (by 2020, e</w:t>
      </w:r>
      <w:r w:rsidRPr="0008241C">
        <w:rPr>
          <w:sz w:val="22"/>
          <w:szCs w:val="22"/>
        </w:rPr>
        <w:t>cosystems that provide essential services, including services related to water, and contribute to health, livelihoods and well-being, are restored and safeguarded, taking into account the needs of women, indigenous and local communities, and the poor and vulnerable) have not been analysed comprehensively</w:t>
      </w:r>
      <w:r w:rsidRPr="0008241C">
        <w:rPr>
          <w:sz w:val="22"/>
          <w:szCs w:val="22"/>
          <w:lang w:eastAsia="ja-JP"/>
        </w:rPr>
        <w:t xml:space="preserve">. </w:t>
      </w:r>
    </w:p>
    <w:p w14:paraId="5F30C8D9" w14:textId="77777777" w:rsidR="00A01204" w:rsidRPr="0008241C" w:rsidRDefault="00A01204" w:rsidP="00A01204">
      <w:pPr>
        <w:rPr>
          <w:sz w:val="22"/>
          <w:szCs w:val="22"/>
          <w:lang w:eastAsia="ja-JP"/>
        </w:rPr>
      </w:pPr>
    </w:p>
    <w:p w14:paraId="6D961C8C" w14:textId="1241954D" w:rsidR="00A01204" w:rsidRPr="0008241C" w:rsidRDefault="00A01204" w:rsidP="00A01204">
      <w:pPr>
        <w:rPr>
          <w:sz w:val="22"/>
          <w:szCs w:val="22"/>
        </w:rPr>
      </w:pPr>
      <w:r w:rsidRPr="0008241C">
        <w:rPr>
          <w:sz w:val="22"/>
          <w:szCs w:val="22"/>
        </w:rPr>
        <w:t xml:space="preserve">Because species differs in evolutionary history, there is increasing awareness for the importance of protecting “phylogenetic diversity” </w:t>
      </w:r>
      <w:r w:rsidRPr="0008241C">
        <w:rPr>
          <w:sz w:val="22"/>
          <w:szCs w:val="22"/>
        </w:rPr>
        <w:fldChar w:fldCharType="begin" w:fldLock="1"/>
      </w:r>
      <w:r w:rsidRPr="0008241C">
        <w:rPr>
          <w:sz w:val="22"/>
          <w:szCs w:val="22"/>
        </w:rPr>
        <w:instrText>ADDIN CSL_CITATION {"citationItems":[{"id":"ITEM-1","itemData":{"DOI":"10.1016/0006-3207(92)91201-3","ISSN":"0006-3207","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1","issued":{"date-parts":[["1992","1","1"]]},"page":"1-10","publisher":"Elsevier","title":"Conservation evaluation and phylogenetic diversity","type":"article-journal","volume":"61"},"uris":["http://www.mendeley.com/documents/?uuid=80314e45-a944-34d4-a421-0aeae6cb6ec9"]}],"mendeley":{"formattedCitation":"(Faith, 1992)","plainTextFormattedCitation":"(Faith, 1992)","previouslyFormattedCitation":"(Faith, 1992)"},"properties":{"noteIndex":0},"schema":"https://github.com/citation-style-language/schema/raw/master/csl-citation.json"}</w:instrText>
      </w:r>
      <w:r w:rsidRPr="0008241C">
        <w:rPr>
          <w:sz w:val="22"/>
          <w:szCs w:val="22"/>
        </w:rPr>
        <w:fldChar w:fldCharType="separate"/>
      </w:r>
      <w:r w:rsidRPr="0008241C">
        <w:rPr>
          <w:noProof/>
          <w:sz w:val="22"/>
          <w:szCs w:val="22"/>
        </w:rPr>
        <w:t>(Faith, 1992)</w:t>
      </w:r>
      <w:r w:rsidRPr="0008241C">
        <w:rPr>
          <w:sz w:val="22"/>
          <w:szCs w:val="22"/>
        </w:rPr>
        <w:fldChar w:fldCharType="end"/>
      </w:r>
      <w:r w:rsidRPr="0008241C">
        <w:rPr>
          <w:sz w:val="22"/>
          <w:szCs w:val="22"/>
        </w:rPr>
        <w:t xml:space="preserve"> and “Evolutionarily Distinct and Globally  Endangered (EDGE)” species </w:t>
      </w:r>
      <w:r w:rsidRPr="0008241C">
        <w:rPr>
          <w:sz w:val="22"/>
          <w:szCs w:val="22"/>
        </w:rPr>
        <w:fldChar w:fldCharType="begin" w:fldLock="1"/>
      </w:r>
      <w:r w:rsidRPr="0008241C">
        <w:rPr>
          <w:sz w:val="22"/>
          <w:szCs w:val="22"/>
        </w:rPr>
        <w:instrText>ADDIN CSL_CITATION {"citationItems":[{"id":"ITEM-1","itemData":{"DOI":"10.1371/journal.pone.0000296","ISSN":"1932-6203","abstract":"Conservation priority setting based on phylogenetic diversity has frequently been proposed but rarely implemented. Here, we define a simple index that measures the contribution made by different species to phylogenetic diversity and show how the index might contribute towards species-based conservation priorities. We describe procedures to control for missing species, incomplete phylogenetic resolution and uncertainty in node ages that make it possible to apply the method in poorly known clades. We also show that the index is independent of clade size in phylogenies of more than 100 species, indicating that scores from unrelated taxonomic groups are likely to be comparable. Similar scores are returned under two different species concepts, suggesting that the index is robust to taxonomic changes. The approach is applied to a near-complete species-level phylogeny of the Mammalia to generate a global priority list incorporating both phylogenetic diversity and extinction risk. The 100 highest-ranking species represent a high proportion of total mammalian diversity and include many species not usually recognised as conservation priorities. Many species that are both evolutionarily distinct and globally endangered (EDGE species) do not benefit from existing conservation projects or protected areas. The results suggest that global conservation priorities may have to be reassessed in order to prevent a disproportionately large amount of mammalian evolutionary history becoming extinct in the near future.","author":[{"dropping-particle":"","family":"Isaac","given":"Nick J.B.","non-dropping-particle":"","parse-names":false,"suffix":""},{"dropping-particle":"","family":"Turvey","given":"Samuel T.","non-dropping-particle":"","parse-names":false,"suffix":""},{"dropping-particle":"","family":"Collen","given":"Ben","non-dropping-particle":"","parse-names":false,"suffix":""},{"dropping-particle":"","family":"Waterman","given":"Carly","non-dropping-particle":"","parse-names":false,"suffix":""},{"dropping-particle":"","family":"Baillie","given":"Jonathan E.M.","non-dropping-particle":"","parse-names":false,"suffix":""}],"container-title":"PLoS ONE","editor":[{"dropping-particle":"","family":"Reid","given":"Walt","non-dropping-particle":"","parse-names":false,"suffix":""}],"id":"ITEM-1","issue":"3","issued":{"date-parts":[["2007","3","14"]]},"page":"e296","publisher":"Public Library of Science","title":"Mammals on the EDGE: Conservation Priorities Based on Threat and Phylogeny","type":"article-journal","volume":"2"},"uris":["http://www.mendeley.com/documents/?uuid=c9a480ff-b72b-34e1-aa8e-f216bfe6a980"]},{"id":"ITEM-2","itemData":{"DOI":"10.1016/J.CUB.2014.03.011","ISSN":"0960-9822","abstract":"BACKGROUND\n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n\nRESULTS\n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n\nCONCLUSIONS\n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5","5"]]},"page":"919-930","publisher":"Cell Press","title":"Global Distribution and Conservation of Evolutionary Distinctness in Birds","type":"article-journal","volume":"24"},"uris":["http://www.mendeley.com/documents/?uuid=7df08140-2f25-37b9-9679-21ac5089fae4"]}],"mendeley":{"formattedCitation":"(Isaac &lt;i&gt;et al.&lt;/i&gt;, 2007; Jetz &lt;i&gt;et al.&lt;/i&gt;, 2014)","plainTextFormattedCitation":"(Isaac et al., 2007; Jetz et al., 2014)","previouslyFormattedCitation":"(Isaac &lt;i&gt;et al.&lt;/i&gt;, 2007; Jetz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Isaac </w:t>
      </w:r>
      <w:r w:rsidRPr="0008241C">
        <w:rPr>
          <w:i/>
          <w:noProof/>
          <w:sz w:val="22"/>
          <w:szCs w:val="22"/>
        </w:rPr>
        <w:t>et al.</w:t>
      </w:r>
      <w:r w:rsidRPr="0008241C">
        <w:rPr>
          <w:noProof/>
          <w:sz w:val="22"/>
          <w:szCs w:val="22"/>
        </w:rPr>
        <w:t xml:space="preserve">, 2007; Jetz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Chapter 2 assessed the imperilled PD of the Asia-Pacific region as a portion of the estimated global imperilled PD for multiple taxonomic groups (cycads, amphibians, corals, mammals, birds and squamates). Over these major taxonomic groups, the estimated global per cent of phylogenetic diversity that is imperilled varies from less than 10</w:t>
      </w:r>
      <w:r w:rsidR="00C934E9">
        <w:rPr>
          <w:sz w:val="22"/>
          <w:szCs w:val="22"/>
        </w:rPr>
        <w:t xml:space="preserve"> per cent</w:t>
      </w:r>
      <w:r w:rsidRPr="0008241C">
        <w:rPr>
          <w:sz w:val="22"/>
          <w:szCs w:val="22"/>
        </w:rPr>
        <w:t xml:space="preserve"> (squamates) to more than 60</w:t>
      </w:r>
      <w:r w:rsidR="00C934E9">
        <w:rPr>
          <w:sz w:val="22"/>
          <w:szCs w:val="22"/>
        </w:rPr>
        <w:t xml:space="preserve"> per cent</w:t>
      </w:r>
      <w:r w:rsidRPr="0008241C">
        <w:rPr>
          <w:sz w:val="22"/>
          <w:szCs w:val="22"/>
        </w:rPr>
        <w:t xml:space="preserve"> (cycads) and for these six taxonomic groups, the fraction of global imperilled PD represented by species in the Asia-Pacific region is approximately 38</w:t>
      </w:r>
      <w:r w:rsidR="00C934E9">
        <w:rPr>
          <w:sz w:val="22"/>
          <w:szCs w:val="22"/>
        </w:rPr>
        <w:t xml:space="preserve"> per cent</w:t>
      </w:r>
      <w:r w:rsidRPr="0008241C">
        <w:rPr>
          <w:sz w:val="22"/>
          <w:szCs w:val="22"/>
        </w:rPr>
        <w:t xml:space="preserve"> (Chapter 2, Table 2.2).</w:t>
      </w:r>
      <w:r w:rsidRPr="0008241C">
        <w:rPr>
          <w:rFonts w:eastAsia="MS Mincho"/>
          <w:sz w:val="22"/>
          <w:szCs w:val="22"/>
          <w:lang w:eastAsia="ja-JP"/>
        </w:rPr>
        <w:t xml:space="preserve"> Pollock </w:t>
      </w:r>
      <w:r w:rsidRPr="0008241C">
        <w:rPr>
          <w:i/>
          <w:sz w:val="22"/>
          <w:szCs w:val="22"/>
        </w:rPr>
        <w:t xml:space="preserve">et al. </w:t>
      </w:r>
      <w:r w:rsidRPr="0008241C">
        <w:rPr>
          <w:i/>
          <w:sz w:val="22"/>
          <w:szCs w:val="22"/>
        </w:rPr>
        <w:fldChar w:fldCharType="begin" w:fldLock="1"/>
      </w:r>
      <w:r w:rsidRPr="0008241C">
        <w:rPr>
          <w:i/>
          <w:sz w:val="22"/>
          <w:szCs w:val="22"/>
        </w:rPr>
        <w:instrText>ADDIN CSL_CITATION {"citationItems":[{"id":"ITEM-1","itemData":{"DOI":"10.1038/nature22368","ISSN":"0028-0836","abstract":"Expanding protected areas for ecological conservation by just 5% has the potential to markedly increase terrestrial biodiversity protection.","author":[{"dropping-particle":"","family":"Pollock","given":"Laura J.","non-dropping-particle":"","parse-names":false,"suffix":""},{"dropping-particle":"","family":"Thuiller","given":"Wilfried","non-dropping-particle":"","parse-names":false,"suffix":""},{"dropping-particle":"","family":"Jetz","given":"Walter","non-dropping-particle":"","parse-names":false,"suffix":""}],"container-title":"Nature","id":"ITEM-1","issue":"7656","issued":{"date-parts":[["2017","5","24"]]},"page":"141-144","publisher":"Nature Publishing Group","title":"Large conservation gains possible for global biodiversity facets","type":"article-journal","volume":"546"},"suppress-author":1,"uris":["http://www.mendeley.com/documents/?uuid=bf88c070-4fbf-3fb5-ae80-756c04001be7"]}],"mendeley":{"formattedCitation":"(2017)","plainTextFormattedCitation":"(2017)","previouslyFormattedCitation":"(2017)"},"properties":{"noteIndex":0},"schema":"https://github.com/citation-style-language/schema/raw/master/csl-citation.json"}</w:instrText>
      </w:r>
      <w:r w:rsidRPr="0008241C">
        <w:rPr>
          <w:i/>
          <w:sz w:val="22"/>
          <w:szCs w:val="22"/>
        </w:rPr>
        <w:fldChar w:fldCharType="separate"/>
      </w:r>
      <w:r w:rsidRPr="0008241C">
        <w:rPr>
          <w:noProof/>
          <w:sz w:val="22"/>
          <w:szCs w:val="22"/>
        </w:rPr>
        <w:t>(2017)</w:t>
      </w:r>
      <w:r w:rsidRPr="0008241C">
        <w:rPr>
          <w:i/>
          <w:sz w:val="22"/>
          <w:szCs w:val="22"/>
        </w:rPr>
        <w:fldChar w:fldCharType="end"/>
      </w:r>
      <w:r w:rsidRPr="0008241C">
        <w:rPr>
          <w:rFonts w:eastAsia="MS Mincho"/>
          <w:sz w:val="22"/>
          <w:szCs w:val="22"/>
          <w:lang w:eastAsia="ja-JP"/>
        </w:rPr>
        <w:t xml:space="preserve"> calculated global and regional priorities for expanding protected areas to benefit the bird and mammal phylogenetic diversity.  Among the four IPBES regions, the Asia-Pacific region has the greatest number of high priority areas for protection of mammal and bird PD (closely followed by the Americas). Mouillot </w:t>
      </w:r>
      <w:r w:rsidRPr="0008241C">
        <w:rPr>
          <w:rFonts w:eastAsia="MS Mincho"/>
          <w:i/>
          <w:sz w:val="22"/>
          <w:szCs w:val="22"/>
          <w:lang w:eastAsia="ja-JP"/>
        </w:rPr>
        <w:t>et al.</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38/ncomms10359","ISSN":"2041-1723","abstract":"Marine protected areas (MPAs) are established to conserve species, but the extent to which they also conserve evolutionary history is not clear. Here, Mouillot et al. show that for tropical corals and fish, the current global MPA network secures only 1.7 and 17.6% of phylogenetic diversity, respectively.","author":[{"dropping-particle":"","family":"Mouillot","given":"D.","non-dropping-particle":"","parse-names":false,"suffix":""},{"dropping-particle":"","family":"Parravicini","given":"V.","non-dropping-particle":"","parse-names":false,"suffix":""},{"dropping-particle":"","family":"Bellwood","given":"D. R.","non-dropping-particle":"","parse-names":false,"suffix":""},{"dropping-particle":"","family":"Leprieur","given":"F.","non-dropping-particle":"","parse-names":false,"suffix":""},{"dropping-particle":"","family":"Huang","given":"D.","non-dropping-particle":"","parse-names":false,"suffix":""},{"dropping-particle":"","family":"Cowman","given":"P. F.","non-dropping-particle":"","parse-names":false,"suffix":""},{"dropping-particle":"","family":"Albouy","given":"C.","non-dropping-particle":"","parse-names":false,"suffix":""},{"dropping-particle":"","family":"Hughes","given":"T. P.","non-dropping-particle":"","parse-names":false,"suffix":""},{"dropping-particle":"","family":"Thuiller","given":"W.","non-dropping-particle":"","parse-names":false,"suffix":""},{"dropping-particle":"","family":"Guilhaumon","given":"F.","non-dropping-particle":"","parse-names":false,"suffix":""}],"container-title":"Nature Communications","id":"ITEM-1","issued":{"date-parts":[["2016","1","12"]]},"page":"10359","publisher":"Nature Publishing Group","title":"Global marine protected areas do not secure the evolutionary history of tropical corals and fishes","type":"article-journal","volume":"7"},"suppress-author":1,"uris":["http://www.mendeley.com/documents/?uuid=2a43b395-a791-3fcd-84ad-9c5041cf8249"]}],"mendeley":{"formattedCitation":"(2016)","plainTextFormattedCitation":"(2016)","previouslyFormattedCitation":"(2016)"},"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2016)</w:t>
      </w:r>
      <w:r w:rsidRPr="0008241C">
        <w:rPr>
          <w:rFonts w:eastAsia="MS Mincho"/>
          <w:sz w:val="22"/>
          <w:szCs w:val="22"/>
          <w:lang w:eastAsia="ja-JP"/>
        </w:rPr>
        <w:fldChar w:fldCharType="end"/>
      </w:r>
      <w:r w:rsidRPr="0008241C">
        <w:rPr>
          <w:rFonts w:eastAsia="MS Mincho"/>
          <w:sz w:val="22"/>
          <w:szCs w:val="22"/>
          <w:lang w:eastAsia="ja-JP"/>
        </w:rPr>
        <w:t xml:space="preserve"> assessed current global protection of fish and corals phylogenetic diversity to be poor, and identified hotspot areas with the potential for conservation of poorly conserved PD for these taxonomic groups. These priority places span the global marine realm, but the Asia-Pacific region is significant in that nearly every 5 degree by 5 degree marine grid cell in this region offers opportunity for improving the conservation of both fish and coral PD.</w:t>
      </w:r>
    </w:p>
    <w:p w14:paraId="32D22065" w14:textId="40279349" w:rsidR="00A01204" w:rsidRDefault="00A01204" w:rsidP="00A01204">
      <w:pPr>
        <w:rPr>
          <w:sz w:val="22"/>
          <w:szCs w:val="22"/>
          <w:lang w:eastAsia="ja-JP"/>
        </w:rPr>
      </w:pPr>
    </w:p>
    <w:p w14:paraId="494A2332" w14:textId="77777777" w:rsidR="006D6CC6" w:rsidRPr="0008241C" w:rsidRDefault="006D6CC6" w:rsidP="00A01204">
      <w:pPr>
        <w:rPr>
          <w:sz w:val="22"/>
          <w:szCs w:val="22"/>
          <w:lang w:eastAsia="ja-JP"/>
        </w:rPr>
      </w:pPr>
    </w:p>
    <w:p w14:paraId="42318E2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960" w:name="_Toc504317215"/>
      <w:bookmarkStart w:id="961" w:name="_Toc504317908"/>
      <w:bookmarkStart w:id="962" w:name="_Toc524041405"/>
      <w:r w:rsidRPr="0008241C">
        <w:rPr>
          <w:b/>
          <w:sz w:val="22"/>
          <w:szCs w:val="24"/>
          <w:shd w:val="clear" w:color="auto" w:fill="FFFFFF"/>
        </w:rPr>
        <w:lastRenderedPageBreak/>
        <w:t>3.2.6.3</w:t>
      </w:r>
      <w:r w:rsidRPr="0008241C">
        <w:rPr>
          <w:b/>
          <w:sz w:val="22"/>
          <w:szCs w:val="24"/>
        </w:rPr>
        <w:t xml:space="preserve"> </w:t>
      </w:r>
      <w:r w:rsidRPr="0008241C">
        <w:rPr>
          <w:b/>
          <w:sz w:val="22"/>
          <w:szCs w:val="24"/>
        </w:rPr>
        <w:tab/>
      </w:r>
      <w:r w:rsidRPr="0008241C">
        <w:rPr>
          <w:b/>
          <w:sz w:val="22"/>
          <w:szCs w:val="24"/>
          <w:shd w:val="clear" w:color="auto" w:fill="FFFFFF"/>
        </w:rPr>
        <w:t>Protected area management effectiveness</w:t>
      </w:r>
      <w:bookmarkEnd w:id="960"/>
      <w:bookmarkEnd w:id="961"/>
      <w:bookmarkEnd w:id="962"/>
    </w:p>
    <w:p w14:paraId="0226F7EA" w14:textId="77777777" w:rsidR="00A01204" w:rsidRPr="0008241C" w:rsidRDefault="00A01204" w:rsidP="00A01204">
      <w:pPr>
        <w:rPr>
          <w:sz w:val="22"/>
          <w:szCs w:val="22"/>
        </w:rPr>
      </w:pPr>
    </w:p>
    <w:p w14:paraId="2C0170A6" w14:textId="77777777" w:rsidR="00A01204" w:rsidRPr="0008241C" w:rsidRDefault="00A01204" w:rsidP="00A01204">
      <w:pPr>
        <w:rPr>
          <w:sz w:val="22"/>
          <w:szCs w:val="22"/>
        </w:rPr>
      </w:pPr>
      <w:r w:rsidRPr="0008241C">
        <w:rPr>
          <w:sz w:val="22"/>
          <w:szCs w:val="22"/>
        </w:rPr>
        <w:t xml:space="preserve">Protected Areas have been known to  effectively aid in </w:t>
      </w:r>
      <w:r w:rsidRPr="0008241C">
        <w:rPr>
          <w:i/>
          <w:sz w:val="22"/>
          <w:szCs w:val="22"/>
        </w:rPr>
        <w:t>in-situ</w:t>
      </w:r>
      <w:r w:rsidRPr="0008241C">
        <w:rPr>
          <w:sz w:val="22"/>
          <w:szCs w:val="22"/>
        </w:rPr>
        <w:t xml:space="preserve"> conservation of wild biodiversity through their management and conservation practices. Independent studies indicate that parks are an effective means to protect tropical biodiversity with majority of parks being successful at stopping land clearing, and to a lesser degree effective at mitigating logging, hunting, fire, and grazing </w:t>
      </w:r>
      <w:r w:rsidRPr="0008241C">
        <w:rPr>
          <w:sz w:val="22"/>
          <w:szCs w:val="22"/>
        </w:rPr>
        <w:fldChar w:fldCharType="begin" w:fldLock="1"/>
      </w:r>
      <w:r w:rsidRPr="0008241C">
        <w:rPr>
          <w:sz w:val="22"/>
          <w:szCs w:val="22"/>
        </w:rPr>
        <w:instrText>ADDIN CSL_CITATION {"citationItems":[{"id":"ITEM-1","itemData":{"DOI":"10.1126/science.291.5501.125","ISSN":"0036-8075","PMID":"11141563","abstract":"We assessed the impacts of anthropogenic threats on 93 protected areas in 22 tropical countries to test the hypothesis that parks are an effective means to protect tropical biodiversity. We found that the majority of parks are successful at stopping land clearing, and to a lesser degree effective at mitigating logging, hunting, fire, and grazing. Park effectiveness correlates with basic management activities such as enforcement, boundary demarcation, and direct compensation to local communities, suggesting that even modest increases in funding would directly increase the ability of parks to protect tropical biodiversity.","author":[{"dropping-particle":"","family":"Bruner","given":"A G","non-dropping-particle":"","parse-names":false,"suffix":""},{"dropping-particle":"","family":"Gullison","given":"R E","non-dropping-particle":"","parse-names":false,"suffix":""},{"dropping-particle":"","family":"Rice","given":"R E","non-dropping-particle":"","parse-names":false,"suffix":""},{"dropping-particle":"","family":"Fonseca","given":"G A","non-dropping-particle":"da","parse-names":false,"suffix":""}],"container-title":"Science (New York, N.Y.)","id":"ITEM-1","issue":"5501","issued":{"date-parts":[["2001","1","5"]]},"page":"125-8","publisher":"American Association for the Advancement of Science","title":"Effectiveness of parks in protecting tropical biodiversity.","type":"article-journal","volume":"291"},"uris":["http://www.mendeley.com/documents/?uuid=84b4db72-7091-3c2c-8362-21f306ca98f9"]}],"mendeley":{"formattedCitation":"(Bruner &lt;i&gt;et al.&lt;/i&gt;, 2001)","plainTextFormattedCitation":"(Bruner et al., 2001)","previouslyFormattedCitation":"(Bruner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Bruner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Because park effectiveness was associated with activities of guards, logging and clearing deterrent, demarcation of park border, and direct compensation to local communities, park’s ability to protect tropical biodiversity is expected to increase with even modest increases in funding  </w:t>
      </w:r>
      <w:r w:rsidRPr="0008241C">
        <w:rPr>
          <w:sz w:val="22"/>
          <w:szCs w:val="22"/>
        </w:rPr>
        <w:fldChar w:fldCharType="begin" w:fldLock="1"/>
      </w:r>
      <w:r w:rsidRPr="0008241C">
        <w:rPr>
          <w:sz w:val="22"/>
          <w:szCs w:val="22"/>
        </w:rPr>
        <w:instrText>ADDIN CSL_CITATION {"citationItems":[{"id":"ITEM-1","itemData":{"DOI":"10.1126/science.291.5501.125","ISSN":"0036-8075","PMID":"11141563","abstract":"We assessed the impacts of anthropogenic threats on 93 protected areas in 22 tropical countries to test the hypothesis that parks are an effective means to protect tropical biodiversity. We found that the majority of parks are successful at stopping land clearing, and to a lesser degree effective at mitigating logging, hunting, fire, and grazing. Park effectiveness correlates with basic management activities such as enforcement, boundary demarcation, and direct compensation to local communities, suggesting that even modest increases in funding would directly increase the ability of parks to protect tropical biodiversity.","author":[{"dropping-particle":"","family":"Bruner","given":"A G","non-dropping-particle":"","parse-names":false,"suffix":""},{"dropping-particle":"","family":"Gullison","given":"R E","non-dropping-particle":"","parse-names":false,"suffix":""},{"dropping-particle":"","family":"Rice","given":"R E","non-dropping-particle":"","parse-names":false,"suffix":""},{"dropping-particle":"","family":"Fonseca","given":"G A","non-dropping-particle":"da","parse-names":false,"suffix":""}],"container-title":"Science (New York, N.Y.)","id":"ITEM-1","issue":"5501","issued":{"date-parts":[["2001","1","5"]]},"page":"125-8","publisher":"American Association for the Advancement of Science","title":"Effectiveness of parks in protecting tropical biodiversity.","type":"article-journal","volume":"291"},"uris":["http://www.mendeley.com/documents/?uuid=84b4db72-7091-3c2c-8362-21f306ca98f9"]}],"mendeley":{"formattedCitation":"(Bruner &lt;i&gt;et al.&lt;/i&gt;, 2001)","plainTextFormattedCitation":"(Bruner et al., 2001)","previouslyFormattedCitation":"(Bruner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Bruner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Thus, the Management Effectiveness evaluation (MEE)  can be employed as a  tool to assess how well a protected area is being managed has evolved to meet the goals of protected area management as per IUCN- WCPA Guidelines and also aiding policymakers  and practitioners </w:t>
      </w:r>
      <w:r w:rsidRPr="0008241C">
        <w:rPr>
          <w:sz w:val="22"/>
          <w:szCs w:val="22"/>
        </w:rPr>
        <w:fldChar w:fldCharType="begin" w:fldLock="1"/>
      </w:r>
      <w:r w:rsidRPr="0008241C">
        <w:rPr>
          <w:sz w:val="22"/>
          <w:szCs w:val="22"/>
        </w:rPr>
        <w:instrText>ADDIN CSL_CITATION {"citationItems":[{"id":"ITEM-1","itemData":{"author":[{"dropping-particle":"","family":"Leverington","given":"Fiona","non-dropping-particle":"","parse-names":false,"suffix":""},{"dropping-particle":"","family":"Hockings","given":"Marc","non-dropping-particle":"","parse-names":false,"suffix":""},{"dropping-particle":"","family":"Lemos Costa","given":"Katia","non-dropping-particle":"","parse-names":false,"suffix":""}],"id":"ITEM-1","issued":{"date-parts":[["2008"]]},"number-of-pages":"74","publisher-place":"Gatton, Australia","title":"Management effectiveness evaluation in protected areas: Report of the project 'Global study into management effectiveness evaluation of protected areas'","type":"report"},"uris":["http://www.mendeley.com/documents/?uuid=efdd3a7f-0649-3b3f-bf0d-0d3b589251e7"]}],"mendeley":{"formattedCitation":"(Leverington &lt;i&gt;et al.&lt;/i&gt;, 2008)","plainTextFormattedCitation":"(Leverington et al., 2008)","previouslyFormattedCitation":"(Leverington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Leverington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The main objectives of the MEE are for accountability by auditing (including reporting to Parliament) to improve management (adaptive management) for prioritization and resource allocation. The WCPA Framework assumes that good Protected Area management follows a process with six distinct phases or elements:</w:t>
      </w:r>
    </w:p>
    <w:p w14:paraId="4E4B6354" w14:textId="77777777" w:rsidR="00A01204" w:rsidRPr="0008241C" w:rsidRDefault="00A01204" w:rsidP="007F0414">
      <w:pPr>
        <w:numPr>
          <w:ilvl w:val="0"/>
          <w:numId w:val="28"/>
        </w:numPr>
        <w:tabs>
          <w:tab w:val="clear" w:pos="1247"/>
          <w:tab w:val="clear" w:pos="1814"/>
          <w:tab w:val="clear" w:pos="2381"/>
          <w:tab w:val="clear" w:pos="2948"/>
          <w:tab w:val="clear" w:pos="3515"/>
        </w:tabs>
        <w:autoSpaceDE w:val="0"/>
        <w:autoSpaceDN w:val="0"/>
        <w:adjustRightInd w:val="0"/>
        <w:spacing w:after="160" w:line="259" w:lineRule="auto"/>
        <w:contextualSpacing/>
        <w:jc w:val="both"/>
        <w:rPr>
          <w:sz w:val="22"/>
          <w:szCs w:val="22"/>
          <w:lang w:eastAsia="ja-JP"/>
        </w:rPr>
      </w:pPr>
      <w:r w:rsidRPr="0008241C">
        <w:rPr>
          <w:sz w:val="22"/>
          <w:szCs w:val="22"/>
          <w:lang w:eastAsia="ja-JP"/>
        </w:rPr>
        <w:t xml:space="preserve">It begins with understanding the context of existing values and threats,  </w:t>
      </w:r>
    </w:p>
    <w:p w14:paraId="3D2E61E3" w14:textId="77777777" w:rsidR="00A01204" w:rsidRPr="0008241C" w:rsidRDefault="00A01204" w:rsidP="007F0414">
      <w:pPr>
        <w:numPr>
          <w:ilvl w:val="0"/>
          <w:numId w:val="28"/>
        </w:numPr>
        <w:tabs>
          <w:tab w:val="clear" w:pos="1247"/>
          <w:tab w:val="clear" w:pos="1814"/>
          <w:tab w:val="clear" w:pos="2381"/>
          <w:tab w:val="clear" w:pos="2948"/>
          <w:tab w:val="clear" w:pos="3515"/>
        </w:tabs>
        <w:spacing w:after="160" w:line="259" w:lineRule="auto"/>
        <w:contextualSpacing/>
        <w:jc w:val="both"/>
        <w:rPr>
          <w:sz w:val="22"/>
          <w:szCs w:val="22"/>
          <w:lang w:eastAsia="ja-JP"/>
        </w:rPr>
      </w:pPr>
      <w:r w:rsidRPr="0008241C">
        <w:rPr>
          <w:sz w:val="22"/>
          <w:szCs w:val="22"/>
          <w:lang w:eastAsia="ja-JP"/>
        </w:rPr>
        <w:t xml:space="preserve">Progress through planning and, </w:t>
      </w:r>
    </w:p>
    <w:p w14:paraId="376E092C" w14:textId="77777777" w:rsidR="00A01204" w:rsidRPr="0008241C" w:rsidRDefault="00A01204" w:rsidP="007F0414">
      <w:pPr>
        <w:numPr>
          <w:ilvl w:val="0"/>
          <w:numId w:val="28"/>
        </w:numPr>
        <w:tabs>
          <w:tab w:val="clear" w:pos="1247"/>
          <w:tab w:val="clear" w:pos="1814"/>
          <w:tab w:val="clear" w:pos="2381"/>
          <w:tab w:val="clear" w:pos="2948"/>
          <w:tab w:val="clear" w:pos="3515"/>
        </w:tabs>
        <w:spacing w:after="160" w:line="259" w:lineRule="auto"/>
        <w:contextualSpacing/>
        <w:jc w:val="both"/>
        <w:rPr>
          <w:sz w:val="22"/>
          <w:szCs w:val="22"/>
          <w:lang w:eastAsia="ja-JP"/>
        </w:rPr>
      </w:pPr>
      <w:r w:rsidRPr="0008241C">
        <w:rPr>
          <w:sz w:val="22"/>
          <w:szCs w:val="22"/>
          <w:lang w:eastAsia="ja-JP"/>
        </w:rPr>
        <w:t xml:space="preserve">Allocation of resources (inputs) and , </w:t>
      </w:r>
    </w:p>
    <w:p w14:paraId="1362B04F" w14:textId="77777777" w:rsidR="00A01204" w:rsidRPr="0008241C" w:rsidRDefault="00A01204" w:rsidP="007F0414">
      <w:pPr>
        <w:numPr>
          <w:ilvl w:val="0"/>
          <w:numId w:val="28"/>
        </w:numPr>
        <w:tabs>
          <w:tab w:val="clear" w:pos="1247"/>
          <w:tab w:val="clear" w:pos="1814"/>
          <w:tab w:val="clear" w:pos="2381"/>
          <w:tab w:val="clear" w:pos="2948"/>
          <w:tab w:val="clear" w:pos="3515"/>
        </w:tabs>
        <w:spacing w:after="160" w:line="259" w:lineRule="auto"/>
        <w:contextualSpacing/>
        <w:jc w:val="both"/>
        <w:rPr>
          <w:sz w:val="22"/>
          <w:szCs w:val="22"/>
          <w:lang w:eastAsia="ja-JP"/>
        </w:rPr>
      </w:pPr>
      <w:r w:rsidRPr="0008241C">
        <w:rPr>
          <w:sz w:val="22"/>
          <w:szCs w:val="22"/>
          <w:lang w:eastAsia="ja-JP"/>
        </w:rPr>
        <w:t xml:space="preserve">As a result of management actions (processes), </w:t>
      </w:r>
    </w:p>
    <w:p w14:paraId="4C127993" w14:textId="77777777" w:rsidR="00A01204" w:rsidRPr="0008241C" w:rsidRDefault="00A01204" w:rsidP="007F0414">
      <w:pPr>
        <w:numPr>
          <w:ilvl w:val="0"/>
          <w:numId w:val="28"/>
        </w:numPr>
        <w:tabs>
          <w:tab w:val="clear" w:pos="1247"/>
          <w:tab w:val="clear" w:pos="1814"/>
          <w:tab w:val="clear" w:pos="2381"/>
          <w:tab w:val="clear" w:pos="2948"/>
          <w:tab w:val="clear" w:pos="3515"/>
        </w:tabs>
        <w:spacing w:after="160" w:line="259" w:lineRule="auto"/>
        <w:contextualSpacing/>
        <w:jc w:val="both"/>
        <w:rPr>
          <w:sz w:val="22"/>
          <w:szCs w:val="22"/>
          <w:lang w:eastAsia="ja-JP"/>
        </w:rPr>
      </w:pPr>
      <w:r w:rsidRPr="0008241C">
        <w:rPr>
          <w:sz w:val="22"/>
          <w:szCs w:val="22"/>
          <w:lang w:eastAsia="ja-JP"/>
        </w:rPr>
        <w:t xml:space="preserve">Eventually produces products and services (outputs), </w:t>
      </w:r>
    </w:p>
    <w:p w14:paraId="7BCEE30D" w14:textId="77777777" w:rsidR="00A01204" w:rsidRPr="0008241C" w:rsidRDefault="00A01204" w:rsidP="007F0414">
      <w:pPr>
        <w:numPr>
          <w:ilvl w:val="0"/>
          <w:numId w:val="28"/>
        </w:numPr>
        <w:tabs>
          <w:tab w:val="clear" w:pos="1247"/>
          <w:tab w:val="clear" w:pos="1814"/>
          <w:tab w:val="clear" w:pos="2381"/>
          <w:tab w:val="clear" w:pos="2948"/>
          <w:tab w:val="clear" w:pos="3515"/>
        </w:tabs>
        <w:spacing w:line="259" w:lineRule="auto"/>
        <w:ind w:left="714" w:hanging="357"/>
        <w:contextualSpacing/>
        <w:jc w:val="both"/>
        <w:rPr>
          <w:sz w:val="22"/>
          <w:szCs w:val="22"/>
          <w:lang w:eastAsia="ja-JP"/>
        </w:rPr>
      </w:pPr>
      <w:r w:rsidRPr="0008241C">
        <w:rPr>
          <w:sz w:val="22"/>
          <w:szCs w:val="22"/>
          <w:lang w:eastAsia="ja-JP"/>
        </w:rPr>
        <w:t xml:space="preserve">That result in impacts or outcomes. </w:t>
      </w:r>
    </w:p>
    <w:p w14:paraId="4AE96415" w14:textId="77777777" w:rsidR="00A01204" w:rsidRPr="0008241C" w:rsidRDefault="00A01204" w:rsidP="00A01204">
      <w:pPr>
        <w:rPr>
          <w:sz w:val="22"/>
          <w:szCs w:val="22"/>
        </w:rPr>
      </w:pPr>
    </w:p>
    <w:p w14:paraId="76B144EE" w14:textId="78734832" w:rsidR="00A01204" w:rsidRPr="0008241C" w:rsidRDefault="00A01204" w:rsidP="00A01204">
      <w:pPr>
        <w:rPr>
          <w:sz w:val="22"/>
          <w:szCs w:val="22"/>
        </w:rPr>
      </w:pPr>
      <w:r w:rsidRPr="0008241C">
        <w:rPr>
          <w:sz w:val="22"/>
          <w:szCs w:val="22"/>
        </w:rPr>
        <w:t xml:space="preserve">India has more than 4.8 per cent of its total geographical area under the Protected Area network and has successfully adopted the MEE framework to come up with a systematic evaluation of the country’s Protected Areas </w:t>
      </w:r>
      <w:r w:rsidRPr="0008241C">
        <w:rPr>
          <w:sz w:val="22"/>
          <w:szCs w:val="22"/>
        </w:rPr>
        <w:fldChar w:fldCharType="begin" w:fldLock="1"/>
      </w:r>
      <w:r w:rsidRPr="0008241C">
        <w:rPr>
          <w:sz w:val="22"/>
          <w:szCs w:val="22"/>
        </w:rPr>
        <w:instrText>ADDIN CSL_CITATION {"citationItems":[{"id":"ITEM-1","itemData":{"author":[{"dropping-particle":"","family":"Mathur","given":"V. B.","non-dropping-particle":"","parse-names":false,"suffix":""},{"dropping-particle":"","family":"Gopal","given":"R.","non-dropping-particle":"","parse-names":false,"suffix":""},{"dropping-particle":"","family":"Yadav","given":"S. P.","non-dropping-particle":"","parse-names":false,"suffix":""},{"dropping-particle":"","family":"Sinha","given":"P. R.","non-dropping-particle":"","parse-names":false,"suffix":""}],"id":"ITEM-1","issued":{"date-parts":[["2011"]]},"number-of-pages":"108","publisher-place":"New Delhi","title":"Management Effectiveness Evaluation (MEE) of Tiger Reserves in India: Process and Outcomes","type":"report"},"uris":["http://www.mendeley.com/documents/?uuid=cd95c0cf-ef87-345c-9d8b-76c5213f897f"]}],"mendeley":{"formattedCitation":"(Mathur &lt;i&gt;et al.&lt;/i&gt;, 2011)","plainTextFormattedCitation":"(Mathur et al., 2011)","previouslyFormattedCitation":"(Mathur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Mathur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The MEE-India assessment methodology is based on the IUCN</w:t>
      </w:r>
      <w:r w:rsidRPr="0008241C">
        <w:rPr>
          <w:sz w:val="22"/>
          <w:szCs w:val="22"/>
        </w:rPr>
        <w:softHyphen/>
        <w:t>WCPA Framework which is done at three levels: national, state and site level. It uses all the six Framework elements, each with a set of indicators .  All criteria are scored on a four point scale with a numeric value (Very Good: 10; Good: 7.5; Fair: 5; Poor:  2.5) and sub</w:t>
      </w:r>
      <w:r w:rsidRPr="0008241C">
        <w:rPr>
          <w:sz w:val="22"/>
          <w:szCs w:val="22"/>
        </w:rPr>
        <w:softHyphen/>
        <w:t>totals for each element calculated. An overall management effectiveness score (in percentage) is assigned to each site and state with the results presented graphically. Expert committees comprising wildlife experts and scientists carry out the assessment  to review management in each region of India and at the national level; the ultimate aim is to apply the management effectiveness  evaluation  framework on  a regional basis. Some 10</w:t>
      </w:r>
      <w:r w:rsidR="00C934E9">
        <w:rPr>
          <w:sz w:val="22"/>
          <w:szCs w:val="22"/>
        </w:rPr>
        <w:t xml:space="preserve"> per cent</w:t>
      </w:r>
      <w:r w:rsidRPr="0008241C">
        <w:rPr>
          <w:sz w:val="22"/>
          <w:szCs w:val="22"/>
        </w:rPr>
        <w:t xml:space="preserve"> of the geographical area under Protected Area in the region has been randomly selected for review annually.</w:t>
      </w:r>
    </w:p>
    <w:p w14:paraId="09AE4D5C" w14:textId="77777777" w:rsidR="00A01204" w:rsidRPr="0008241C" w:rsidRDefault="00A01204" w:rsidP="00A01204">
      <w:pPr>
        <w:rPr>
          <w:sz w:val="22"/>
          <w:szCs w:val="22"/>
        </w:rPr>
      </w:pPr>
    </w:p>
    <w:p w14:paraId="7EDA6F4D" w14:textId="77777777" w:rsidR="00A01204" w:rsidRPr="0008241C" w:rsidRDefault="00A01204" w:rsidP="00A01204">
      <w:pPr>
        <w:rPr>
          <w:sz w:val="22"/>
          <w:szCs w:val="22"/>
        </w:rPr>
      </w:pPr>
      <w:r w:rsidRPr="0008241C">
        <w:rPr>
          <w:sz w:val="22"/>
          <w:szCs w:val="22"/>
        </w:rPr>
        <w:t xml:space="preserve">So far the MEE-India cycle has been successfully undertaken for Country’s 40 Tiger Reserves (PA category accorded with highest protection as per law) and other National Parks and Wildlife Sanctuaries. These reports are available in a periodic manner with results available for the period 2005-06 and 2010-11 and 2014-15. The fourth cycle of MEE is currently ongoing. </w:t>
      </w:r>
    </w:p>
    <w:p w14:paraId="1CECD59C" w14:textId="77777777" w:rsidR="00A01204" w:rsidRPr="0008241C" w:rsidRDefault="00A01204" w:rsidP="00A01204">
      <w:pPr>
        <w:rPr>
          <w:sz w:val="22"/>
          <w:szCs w:val="22"/>
          <w:lang w:eastAsia="ja-JP"/>
        </w:rPr>
      </w:pPr>
    </w:p>
    <w:p w14:paraId="44CB863B" w14:textId="77777777" w:rsidR="00A01204" w:rsidRPr="0008241C" w:rsidRDefault="00A01204" w:rsidP="00A01204">
      <w:pPr>
        <w:keepNext/>
        <w:keepLines/>
        <w:tabs>
          <w:tab w:val="clear" w:pos="1247"/>
          <w:tab w:val="left" w:pos="700"/>
        </w:tabs>
        <w:spacing w:before="40"/>
        <w:outlineLvl w:val="1"/>
        <w:rPr>
          <w:b/>
          <w:sz w:val="28"/>
          <w:szCs w:val="26"/>
        </w:rPr>
      </w:pPr>
      <w:bookmarkStart w:id="963" w:name="_Toc504317216"/>
      <w:bookmarkStart w:id="964" w:name="_Toc504317909"/>
      <w:bookmarkStart w:id="965" w:name="_Toc504320411"/>
      <w:bookmarkStart w:id="966" w:name="_Toc504320634"/>
      <w:bookmarkStart w:id="967" w:name="_Toc504320858"/>
      <w:bookmarkStart w:id="968" w:name="_Toc524041406"/>
      <w:r w:rsidRPr="0008241C">
        <w:rPr>
          <w:b/>
          <w:sz w:val="28"/>
          <w:szCs w:val="26"/>
        </w:rPr>
        <w:t xml:space="preserve">3.3 </w:t>
      </w:r>
      <w:r w:rsidRPr="0008241C">
        <w:rPr>
          <w:b/>
          <w:sz w:val="28"/>
          <w:szCs w:val="26"/>
        </w:rPr>
        <w:tab/>
        <w:t>Future trends in biodiversity and nature's contribution to people</w:t>
      </w:r>
      <w:bookmarkEnd w:id="963"/>
      <w:bookmarkEnd w:id="964"/>
      <w:bookmarkEnd w:id="965"/>
      <w:bookmarkEnd w:id="966"/>
      <w:bookmarkEnd w:id="967"/>
      <w:bookmarkEnd w:id="968"/>
    </w:p>
    <w:p w14:paraId="4EE966FD" w14:textId="77777777" w:rsidR="00A01204" w:rsidRPr="0008241C" w:rsidRDefault="00A01204" w:rsidP="00A01204">
      <w:pPr>
        <w:rPr>
          <w:sz w:val="22"/>
          <w:szCs w:val="22"/>
        </w:rPr>
      </w:pPr>
    </w:p>
    <w:p w14:paraId="6B20E4C7" w14:textId="77777777" w:rsidR="00A01204" w:rsidRPr="0008241C" w:rsidRDefault="00A01204" w:rsidP="00A01204">
      <w:pPr>
        <w:rPr>
          <w:sz w:val="22"/>
          <w:szCs w:val="22"/>
        </w:rPr>
      </w:pPr>
      <w:r w:rsidRPr="0008241C">
        <w:rPr>
          <w:sz w:val="22"/>
          <w:szCs w:val="22"/>
        </w:rPr>
        <w:t>Within the Asia-Pacific region, continued human population growth, increase in per capita consumption, conversion of natural ecosystems into intensive farming and crop monocultures, distortion of traditional agricultural systems, expansion of urban and industrial areas, overexploitation of wild plants and animals, pollution, and climate change will continue to adversely affect major ecosystems in the coming decades. Sensitive species and ecosystems will become increasingly confined to areas protected by law, by local communities, or by remoteness.  Outside these areas, arable cropping has been extended to sites which were not entirely suitable for it, resulting in widespread soil degradation and erosion.</w:t>
      </w:r>
    </w:p>
    <w:p w14:paraId="67F5A392" w14:textId="77777777" w:rsidR="00A01204" w:rsidRPr="0008241C" w:rsidRDefault="00A01204" w:rsidP="00A01204">
      <w:pPr>
        <w:rPr>
          <w:sz w:val="22"/>
          <w:szCs w:val="22"/>
          <w:lang w:eastAsia="ja-JP"/>
        </w:rPr>
      </w:pPr>
    </w:p>
    <w:p w14:paraId="55910CDA" w14:textId="3DE5304B" w:rsidR="00A01204" w:rsidRPr="0008241C" w:rsidRDefault="00A01204" w:rsidP="00A01204">
      <w:pPr>
        <w:rPr>
          <w:sz w:val="22"/>
          <w:szCs w:val="22"/>
          <w:lang w:eastAsia="ja-JP"/>
        </w:rPr>
      </w:pPr>
      <w:r w:rsidRPr="0008241C">
        <w:rPr>
          <w:sz w:val="22"/>
          <w:szCs w:val="22"/>
          <w:lang w:eastAsia="ja-JP"/>
        </w:rPr>
        <w:t xml:space="preserve">Future of biodiversity and nature's contribution to people in the Asia-Pacific region will depend on both inertia in the direct and indirect drivers and our proactive efforts for changing those drivers </w:t>
      </w:r>
      <w:r w:rsidRPr="0008241C">
        <w:rPr>
          <w:sz w:val="22"/>
          <w:szCs w:val="22"/>
          <w:lang w:eastAsia="ja-JP"/>
        </w:rPr>
        <w:lastRenderedPageBreak/>
        <w:t xml:space="preserve">towards conservation and sustainable use of biodiversity. Therefore, to project future of biodiversity in the Asia-Pacific region, we need to consider both trends in drivers and possible options for conservation and sustainable use. One measure of biodiversity conservation status relates to the performance of Asia-Pacific countries to their Aichi target commitments, particularly Aichi target 11 for protected areas. Few countries in the Asia-Pacific region have had their performance assessed. According to the assessment of Australia’s National Reserve System in 2011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Taylor","given":"M. F. J.","non-dropping-particle":"","parse-names":false,"suffix":""},{"dropping-particle":"","family":"Sattler","given":"P. S.","non-dropping-particle":"","parse-names":false,"suffix":""},{"dropping-particle":"","family":"Curnow","given":"C.","non-dropping-particle":"","parse-names":false,"suffix":""},{"dropping-particle":"","family":"Fitzsimons","given":"J. A.","non-dropping-particle":"","parse-names":false,"suffix":""},{"dropping-particle":"","family":"Beaver","given":"D.","non-dropping-particle":"","parse-names":false,"suffix":""},{"dropping-particle":"","family":"Gibson","given":"L.","non-dropping-particle":"","parse-names":false,"suffix":""},{"dropping-particle":"","family":"Llewellyn","given":"G.","non-dropping-particle":"","parse-names":false,"suffix":""}],"id":"ITEM-1","issued":{"date-parts":[["2011"]]},"number-of-pages":"113","publisher-place":"Sydney","title":"Building Nature's Safety Net 2011. The state of protected areas for Australia's ecosystems and wildlife.","type":"report"},"uris":["http://www.mendeley.com/documents/?uuid=e8accaff-5f64-3dab-a527-a0d23acb9afd"]}],"mendeley":{"formattedCitation":"(Taylor &lt;i&gt;et al.&lt;/i&gt;, 2011)","plainTextFormattedCitation":"(Taylor et al., 2011)","previouslyFormattedCitation":"(Taylor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aylor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and 2016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Taylor","given":"M. F. J.","non-dropping-particle":"","parse-names":false,"suffix":""}],"id":"ITEM-1","issued":{"date-parts":[["2017"]]},"number-of-pages":"18","publisher-place":"Sydney","title":"Building Nature's Safety Net 2016: State of Australian terrestrial protected areas 2010-2016","type":"report"},"uris":["http://www.mendeley.com/documents/?uuid=a6245077-4fcd-3cc4-9aef-c3842779b86a"]}],"mendeley":{"formattedCitation":"(Taylor, 2017)","plainTextFormattedCitation":"(Taylor, 2017)","previouslyFormattedCitation":"(Taylor,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Taylor, 2017)</w:t>
      </w:r>
      <w:r w:rsidRPr="0008241C">
        <w:rPr>
          <w:sz w:val="22"/>
          <w:szCs w:val="22"/>
          <w:lang w:eastAsia="ja-JP"/>
        </w:rPr>
        <w:fldChar w:fldCharType="end"/>
      </w:r>
      <w:r w:rsidRPr="0008241C">
        <w:rPr>
          <w:sz w:val="22"/>
          <w:szCs w:val="22"/>
          <w:lang w:eastAsia="ja-JP"/>
        </w:rPr>
        <w:t>, Australia is less than halfway to achieving the target; only 36 of 85 Australian bioregions have reached the 2020 commitment of 17</w:t>
      </w:r>
      <w:r w:rsidR="00C934E9">
        <w:rPr>
          <w:sz w:val="22"/>
          <w:szCs w:val="22"/>
          <w:lang w:eastAsia="ja-JP"/>
        </w:rPr>
        <w:t xml:space="preserve"> per cent</w:t>
      </w:r>
      <w:r w:rsidRPr="0008241C">
        <w:rPr>
          <w:sz w:val="22"/>
          <w:szCs w:val="22"/>
          <w:lang w:eastAsia="ja-JP"/>
        </w:rPr>
        <w:t xml:space="preserve"> of total area protected and 1,691 Australian ecosystems and 121 species of national significance lack representation in the protected areas. This is in a back drop where 7</w:t>
      </w:r>
      <w:r w:rsidR="00C934E9">
        <w:rPr>
          <w:sz w:val="22"/>
          <w:szCs w:val="22"/>
          <w:lang w:eastAsia="ja-JP"/>
        </w:rPr>
        <w:t xml:space="preserve"> per cent</w:t>
      </w:r>
      <w:r w:rsidRPr="0008241C">
        <w:rPr>
          <w:sz w:val="22"/>
          <w:szCs w:val="22"/>
          <w:lang w:eastAsia="ja-JP"/>
        </w:rPr>
        <w:t xml:space="preserve"> of native plant species are rare endangered or vulnerable and the numbers of animals species per year being categorised as critically endangered has doubled over the last 10 years </w:t>
      </w:r>
      <w:r w:rsidRPr="0008241C">
        <w:rPr>
          <w:sz w:val="22"/>
          <w:szCs w:val="22"/>
          <w:lang w:eastAsia="ja-JP"/>
        </w:rPr>
        <w:fldChar w:fldCharType="begin" w:fldLock="1"/>
      </w:r>
      <w:r w:rsidRPr="0008241C">
        <w:rPr>
          <w:sz w:val="22"/>
          <w:szCs w:val="22"/>
          <w:lang w:eastAsia="ja-JP"/>
        </w:rPr>
        <w:instrText>ADDIN CSL_CITATION {"citationItems":[{"id":"ITEM-1","itemData":{"URL":"http://www.environment.gov.au/cgi-bin/sprat/public/publicthreatenedlist.pl","author":[{"dropping-particle":"","family":"Department of the Environment and Energy","given":"","non-dropping-particle":"","parse-names":false,"suffix":""}],"id":"ITEM-1","issued":{"date-parts":[["0"]]},"publisher":"Australian Government","title":"Species Profile and Threats Database","type":"webpage"},"uris":["http://www.mendeley.com/documents/?uuid=c4d031de-73fb-337b-b1e4-a12269fc24bf"]},{"id":"ITEM-2","itemData":{"URL":"https://soe.environment.gov.au/","author":[{"dropping-particle":"","family":"Department of the Environment and Energy","given":"","non-dropping-particle":"","parse-names":false,"suffix":""}],"container-title":"Independent report to the Australian Government Minister for the Environment and Energy","id":"ITEM-2","issued":{"date-parts":[["2016"]]},"publisher-place":"Canberra, Australia","title":"Australia State of the Environment 2016","type":"webpage"},"uris":["http://www.mendeley.com/documents/?uuid=5fe24ee9-e5ed-4b98-b20a-3857cc4b153d"]}],"mendeley":{"formattedCitation":"(Department of the Environment and Energy, n.d., 2016)","plainTextFormattedCitation":"(Department of the Environment and Energy, n.d., 2016)","previouslyFormattedCitation":"(Department of the Environment and Energy, n.d.,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n.d., 2016)</w:t>
      </w:r>
      <w:r w:rsidRPr="0008241C">
        <w:rPr>
          <w:sz w:val="22"/>
          <w:szCs w:val="22"/>
          <w:lang w:eastAsia="ja-JP"/>
        </w:rPr>
        <w:fldChar w:fldCharType="end"/>
      </w:r>
      <w:r w:rsidRPr="0008241C">
        <w:rPr>
          <w:sz w:val="22"/>
          <w:szCs w:val="22"/>
          <w:lang w:eastAsia="ja-JP"/>
        </w:rPr>
        <w:t xml:space="preserve">.  </w:t>
      </w:r>
    </w:p>
    <w:p w14:paraId="38A6E7DB" w14:textId="77777777" w:rsidR="00A01204" w:rsidRPr="0008241C" w:rsidRDefault="00A01204" w:rsidP="00A01204">
      <w:pPr>
        <w:rPr>
          <w:sz w:val="22"/>
          <w:szCs w:val="22"/>
          <w:lang w:eastAsia="ja-JP"/>
        </w:rPr>
      </w:pPr>
    </w:p>
    <w:p w14:paraId="76197C2B" w14:textId="77777777" w:rsidR="00A01204" w:rsidRPr="0008241C" w:rsidRDefault="00A01204" w:rsidP="00A01204">
      <w:pPr>
        <w:rPr>
          <w:sz w:val="22"/>
          <w:szCs w:val="22"/>
          <w:lang w:eastAsia="ja-JP"/>
        </w:rPr>
      </w:pPr>
      <w:r w:rsidRPr="0008241C">
        <w:rPr>
          <w:sz w:val="22"/>
          <w:szCs w:val="22"/>
          <w:lang w:eastAsia="ja-JP"/>
        </w:rPr>
        <w:t>While detailed assessments on drivers are reported in Chapter 4, here we summarize future trends and possible impacts of key drivers on status and trends of biodiversity and nature's contribution to people in future.</w:t>
      </w:r>
    </w:p>
    <w:p w14:paraId="4ABD85FE" w14:textId="77777777" w:rsidR="00A01204" w:rsidRPr="0008241C" w:rsidRDefault="00A01204" w:rsidP="00A01204">
      <w:pPr>
        <w:rPr>
          <w:sz w:val="22"/>
          <w:szCs w:val="22"/>
          <w:lang w:eastAsia="ja-JP"/>
        </w:rPr>
      </w:pPr>
    </w:p>
    <w:p w14:paraId="63CA2B3A" w14:textId="77777777" w:rsidR="00A01204" w:rsidRPr="0008241C" w:rsidRDefault="00A01204" w:rsidP="00A01204">
      <w:pPr>
        <w:keepNext/>
        <w:tabs>
          <w:tab w:val="clear" w:pos="1247"/>
          <w:tab w:val="left" w:pos="765"/>
        </w:tabs>
        <w:outlineLvl w:val="2"/>
        <w:rPr>
          <w:b/>
          <w:sz w:val="24"/>
          <w:szCs w:val="24"/>
        </w:rPr>
      </w:pPr>
      <w:bookmarkStart w:id="969" w:name="_Toc504317217"/>
      <w:bookmarkStart w:id="970" w:name="_Toc504317910"/>
      <w:bookmarkStart w:id="971" w:name="_Toc504320412"/>
      <w:bookmarkStart w:id="972" w:name="_Toc504320635"/>
      <w:bookmarkStart w:id="973" w:name="_Toc504320859"/>
      <w:bookmarkStart w:id="974" w:name="_Toc524041407"/>
      <w:r w:rsidRPr="0008241C">
        <w:rPr>
          <w:b/>
          <w:sz w:val="24"/>
          <w:szCs w:val="24"/>
        </w:rPr>
        <w:t xml:space="preserve">3.3.1 </w:t>
      </w:r>
      <w:r w:rsidRPr="0008241C">
        <w:rPr>
          <w:b/>
          <w:sz w:val="24"/>
          <w:szCs w:val="24"/>
        </w:rPr>
        <w:tab/>
        <w:t>Expected trends in forest cover</w:t>
      </w:r>
      <w:bookmarkEnd w:id="969"/>
      <w:bookmarkEnd w:id="970"/>
      <w:bookmarkEnd w:id="971"/>
      <w:bookmarkEnd w:id="972"/>
      <w:bookmarkEnd w:id="973"/>
      <w:bookmarkEnd w:id="974"/>
    </w:p>
    <w:p w14:paraId="5DE9349F" w14:textId="77777777" w:rsidR="00A01204" w:rsidRPr="0008241C" w:rsidRDefault="00A01204" w:rsidP="00A01204">
      <w:pPr>
        <w:rPr>
          <w:sz w:val="22"/>
          <w:szCs w:val="22"/>
          <w:lang w:eastAsia="ja-JP"/>
        </w:rPr>
      </w:pPr>
    </w:p>
    <w:p w14:paraId="5694AED2" w14:textId="77777777" w:rsidR="00A01204" w:rsidRPr="0008241C" w:rsidRDefault="00A01204" w:rsidP="00A01204">
      <w:pPr>
        <w:rPr>
          <w:sz w:val="22"/>
          <w:szCs w:val="22"/>
          <w:lang w:eastAsia="ja-JP"/>
        </w:rPr>
      </w:pPr>
      <w:r w:rsidRPr="0008241C">
        <w:rPr>
          <w:sz w:val="22"/>
          <w:szCs w:val="22"/>
          <w:lang w:eastAsia="ja-JP"/>
        </w:rPr>
        <w:t xml:space="preserve">Rapid loss of tropical lowland forests is one of the most serious threats to biodiversity and nature's contribution to people in the Asia-Pacific region. This loss is most rapid in Indonesia (-0.68 M ha/yr) and Myanmar (-0.54 M ha/yr). However, forest cover is increasing in some tropical countries including Philippines and Vietnam. Imai </w:t>
      </w:r>
      <w:r w:rsidRPr="0008241C">
        <w:rPr>
          <w:i/>
          <w:sz w:val="22"/>
          <w:szCs w:val="22"/>
          <w:lang w:eastAsia="ja-JP"/>
        </w:rPr>
        <w:t>et al</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371/journal.pone.0197391","ISSN":"1932-6203","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author":[{"dropping-particle":"","family":"Imai","given":"Nobuo","non-dropping-particle":"","parse-names":false,"suffix":""},{"dropping-particle":"","family":"Furukawa","given":"Takuya","non-dropping-particle":"","parse-names":false,"suffix":""},{"dropping-particle":"","family":"Tsujino","given":"Riyou","non-dropping-particle":"","parse-names":false,"suffix":""},{"dropping-particle":"","family":"Kitamura","given":"Shumpei","non-dropping-particle":"","parse-names":false,"suffix":""},{"dropping-particle":"","family":"Yumoto","given":"Takakazu","non-dropping-particle":"","parse-names":false,"suffix":""}],"container-title":"PLOS ONE","editor":[{"dropping-particle":"","family":"Vadrevu","given":"Krishna Prasad","non-dropping-particle":"","parse-names":false,"suffix":""}],"id":"ITEM-1","issue":"5","issued":{"date-parts":[["2018","5","15"]]},"page":"e0197391","publisher":"Public Library of Science","title":"Factors affecting forest area change in Southeast Asia during 1980-2010","type":"article-journal","volume":"13"},"suppress-author":1,"uris":["http://www.mendeley.com/documents/?uuid=9e710fd4-7e15-3d72-8d0a-0c36f849ad9c"]}],"mendeley":{"formattedCitation":"(2018)","plainTextFormattedCitation":"(2018)","previouslyFormattedCitation":"(2018)"},"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8)</w:t>
      </w:r>
      <w:r w:rsidRPr="0008241C">
        <w:rPr>
          <w:sz w:val="22"/>
          <w:szCs w:val="22"/>
          <w:lang w:eastAsia="ja-JP"/>
        </w:rPr>
        <w:fldChar w:fldCharType="end"/>
      </w:r>
      <w:r w:rsidRPr="0008241C">
        <w:rPr>
          <w:sz w:val="22"/>
          <w:szCs w:val="22"/>
          <w:lang w:eastAsia="ja-JP"/>
        </w:rPr>
        <w:t xml:space="preserve"> analyzed drivers contributing to the changes (losses and gains) of forest cover in SE Asian countries and found that major changes in forest cover took place between 1980s and 2000s. In 1980s, food and wood productions were considered major drivers of forest loss, but during 2000s food production had no significant effect on forest loss while wood production remains to be a major driver of forest loss. This was due to increase of investments to agricultural sector that improved productivity of good farms and decreased interests in expanding less productive farms. It was found that road density had significant negative impact on forest cover from 1990s to 2000s, suggesting that it led to rapid increase in logging and land use changes. However, increase in human population density during this period had no significant impact on overall forest cover which could be due to concentration of human populations in cities and increase of forest cover in rural areas. These findings agree with the forest transition hypothesis that predicts a national-scale shift from a shrinking to an expanding stage of forest area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ather","given":"AS","non-dropping-particle":"","parse-names":false,"suffix":""}],"container-title":"Area","id":"ITEM-1","issued":{"date-parts":[["1992"]]},"page":"367-379","title":"Forest transition","type":"article-journal","volume":"24"},"uris":["http://www.mendeley.com/documents/?uuid=083df2a8-87f6-4941-91cc-50c4a9347ff6"]},{"id":"ITEM-2","itemData":{"DOI":"doi:10.1146/annurev-environ-090710-143732","ISBN":"1543-5938","ISSN":"1543-5938","abstract":"Although global rates of tropical deforestation remain alarmingly high, they have decreased over the period 2000–2010, and a handful of tropical developing countries have recently been through a forest transition—a shift from net deforestation to net reforestation. This review synthesizes existing knowledge on the occurrence, causes, and ecological impacts of forest transitions and examines the prospects and policy options for a global forest transition. The ecological quality of forest transitions depends on multiple factors, including the importance of natural forest regeneration versus plantations. Given an increased competition for productive land between different land uses, a global forest transition will require major technological and policy innovations to supply wood and agricultural products. In the globalization era, national strategies aimed at forest protection and sustainable use of forest resources may have unintended effects abroad owing to a displacement of land use across countries. Decisions by consumers combined with certification schemes and moratoriums have an increasing influence on the fate of forests.","author":[{"dropping-particle":"","family":"Meyfroidt","given":"Patrick","non-dropping-particle":"","parse-names":false,"suffix":""},{"dropping-particle":"","family":"Lambin","given":"Eric F.","non-dropping-particle":"","parse-names":false,"suffix":""}],"container-title":"Annual Review of Environment and Resources","id":"ITEM-2","issue":"1","issued":{"date-parts":[["2011"]]},"number-of-pages":"343-371","title":"Global Forest Transition: Prospects for an End to Deforestation","type":"book","volume":"36"},"uris":["http://www.mendeley.com/documents/?uuid=585493ea-4c55-400d-9abd-340377e234fb"]}],"mendeley":{"formattedCitation":"(Mather, 1992; Meyfroidt &amp; Lambin, 2011)","plainTextFormattedCitation":"(Mather, 1992; Meyfroidt &amp; Lambin, 2011)","previouslyFormattedCitation":"(Mather, 1992; Meyfroidt &amp; Lambin,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ather, 1992; Meyfroidt &amp; Lambin, 2011)</w:t>
      </w:r>
      <w:r w:rsidRPr="0008241C">
        <w:rPr>
          <w:sz w:val="22"/>
          <w:szCs w:val="22"/>
          <w:lang w:eastAsia="ja-JP"/>
        </w:rPr>
        <w:fldChar w:fldCharType="end"/>
      </w:r>
      <w:r w:rsidRPr="0008241C">
        <w:rPr>
          <w:sz w:val="22"/>
          <w:szCs w:val="22"/>
          <w:lang w:eastAsia="ja-JP"/>
        </w:rPr>
        <w:t xml:space="preserve">, and a more general idea known as Environmental Kuznets Curve hypothesis (Figure 3.16) postulating that environmental pressure increases up to a certain level as income or GDP goes up but decreases after that </w:t>
      </w:r>
      <w:r w:rsidRPr="0008241C">
        <w:rPr>
          <w:sz w:val="22"/>
          <w:szCs w:val="22"/>
          <w:lang w:eastAsia="ja-JP"/>
        </w:rPr>
        <w:fldChar w:fldCharType="begin" w:fldLock="1"/>
      </w:r>
      <w:r w:rsidRPr="0008241C">
        <w:rPr>
          <w:sz w:val="22"/>
          <w:szCs w:val="22"/>
          <w:lang w:eastAsia="ja-JP"/>
        </w:rPr>
        <w:instrText>ADDIN CSL_CITATION {"citationItems":[{"id":"ITEM-1","itemData":{"DOI":"10.1016/j.ecolecon.2004.02.011","ISBN":"0921-8009","ISSN":"09218009","PMID":"5077","abstract":"The Environmental Kuznets Curve (EKC) hypothesis postulates an inverted-U-shaped relationship between different pollutants and per capita income, i.e., environmental pressure increases up to a certain level as income goes up; after that, it decreases. An EKC actually reveals how a technically specified measurement of environmental quality changes as the fortunes of a country change. A sizeable literature on EKC has grown in recent period. The common point of all the studies is the assertion that the environmental quality deteriorates at the early stages of economic development/growth and subsequently improves at the later stages. In other words, environmental pressure increases faster than income at early stages of development and slows down relative to GDP growth at higher income levels. This paper reviews some theoretical developments and empirical studies dealing with EKC phenomenon. Possible explanations for this EKC are seen in (i) the progress of economic development, from clean agrarian economy to polluting industrial economy to clean service economy; (ii) tendency of people with higher income having higher preference for environmental quality, etc. Evidence of the existence of the EKC has been questioned from several corners. Only some air quality indicators, especially local pollutants, show the evidence of an EKC. However, an EKC is empirically observed, till there is no agreement in the literature on the income level at which environmental degradation starts declining. This paper provides an overview of the EKC literature, background history, conceptual insights, policy and the conceptual and methodological critique. ?? 2004 Elsevier B.V. All rights reserved.","author":[{"dropping-particle":"","family":"Dinda","given":"Soumyananda","non-dropping-particle":"","parse-names":false,"suffix":""}],"container-title":"Ecological Economics","id":"ITEM-1","issue":"4","issued":{"date-parts":[["2004"]]},"page":"431-455","title":"Environmental Kuznets Curve hypothesis: A survey","type":"article-journal","volume":"49"},"uris":["http://www.mendeley.com/documents/?uuid=e413010a-3eb7-4933-aa17-ee6479ed519d"]}],"mendeley":{"formattedCitation":"(Dinda, 2004)","plainTextFormattedCitation":"(Dinda, 2004)","previouslyFormattedCitation":"(Dinda, 200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inda, 2004)</w:t>
      </w:r>
      <w:r w:rsidRPr="0008241C">
        <w:rPr>
          <w:sz w:val="22"/>
          <w:szCs w:val="22"/>
          <w:lang w:eastAsia="ja-JP"/>
        </w:rPr>
        <w:fldChar w:fldCharType="end"/>
      </w:r>
      <w:r w:rsidRPr="0008241C">
        <w:rPr>
          <w:sz w:val="22"/>
          <w:szCs w:val="22"/>
          <w:lang w:eastAsia="ja-JP"/>
        </w:rPr>
        <w:t xml:space="preserve">. Of course, this trajectory is not guaranteed uniformly across the Asia-Pacific region and forest loss may continue if we fail to control drivers promoting forest loss. </w:t>
      </w:r>
    </w:p>
    <w:p w14:paraId="2103A02F" w14:textId="77777777" w:rsidR="00A01204" w:rsidRPr="0008241C" w:rsidRDefault="00A01204" w:rsidP="00A01204">
      <w:pPr>
        <w:rPr>
          <w:sz w:val="22"/>
          <w:szCs w:val="22"/>
          <w:lang w:eastAsia="ja-JP"/>
        </w:rPr>
      </w:pPr>
    </w:p>
    <w:p w14:paraId="2324E226" w14:textId="77777777" w:rsidR="00A01204" w:rsidRPr="0008241C" w:rsidRDefault="00A01204" w:rsidP="00A01204">
      <w:pPr>
        <w:rPr>
          <w:rFonts w:eastAsia="MS Mincho"/>
          <w:sz w:val="22"/>
          <w:szCs w:val="22"/>
          <w:lang w:eastAsia="ja-JP"/>
        </w:rPr>
      </w:pPr>
      <w:r w:rsidRPr="0008241C">
        <w:rPr>
          <w:noProof/>
          <w:sz w:val="22"/>
          <w:szCs w:val="22"/>
          <w:lang w:val="en-US" w:eastAsia="ja-JP"/>
        </w:rPr>
        <w:lastRenderedPageBreak/>
        <w:drawing>
          <wp:inline distT="0" distB="0" distL="0" distR="0" wp14:anchorId="0FAA8FA4" wp14:editId="1D554AEA">
            <wp:extent cx="5752762" cy="3445728"/>
            <wp:effectExtent l="0" t="0" r="635" b="2540"/>
            <wp:docPr id="6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8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778306" cy="3461028"/>
                    </a:xfrm>
                    <a:prstGeom prst="rect">
                      <a:avLst/>
                    </a:prstGeom>
                    <a:noFill/>
                    <a:ln>
                      <a:noFill/>
                    </a:ln>
                    <a:extLst/>
                  </pic:spPr>
                </pic:pic>
              </a:graphicData>
            </a:graphic>
          </wp:inline>
        </w:drawing>
      </w:r>
    </w:p>
    <w:p w14:paraId="590492B0"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Figure 3.16 A scheme of forest transition under some key drivers. Based on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doi:10.1146/annurev-environ-090710-143732","ISBN":"1543-5938","ISSN":"1543-5938","abstract":"Although global rates of tropical deforestation remain alarmingly high, they have decreased over the period 2000–2010, and a handful of tropical developing countries have recently been through a forest transition—a shift from net deforestation to net reforestation. This review synthesizes existing knowledge on the occurrence, causes, and ecological impacts of forest transitions and examines the prospects and policy options for a global forest transition. The ecological quality of forest transitions depends on multiple factors, including the importance of natural forest regeneration versus plantations. Given an increased competition for productive land between different land uses, a global forest transition will require major technological and policy innovations to supply wood and agricultural products. In the globalization era, national strategies aimed at forest protection and sustainable use of forest resources may have unintended effects abroad owing to a displacement of land use across countries. Decisions by consumers combined with certification schemes and moratoriums have an increasing influence on the fate of forests.","author":[{"dropping-particle":"","family":"Meyfroidt","given":"Patrick","non-dropping-particle":"","parse-names":false,"suffix":""},{"dropping-particle":"","family":"Lambin","given":"Eric F.","non-dropping-particle":"","parse-names":false,"suffix":""}],"container-title":"Annual Review of Environment and Resources","id":"ITEM-1","issue":"1","issued":{"date-parts":[["2011"]]},"number-of-pages":"343-371","title":"Global Forest Transition: Prospects for an End to Deforestation","type":"book","volume":"36"},"uris":["http://www.mendeley.com/documents/?uuid=585493ea-4c55-400d-9abd-340377e234fb"]}],"mendeley":{"formattedCitation":"(Meyfroidt &amp; Lambin, 2011)","manualFormatting":"Meyfroidt &amp; Lambin (2011","plainTextFormattedCitation":"(Meyfroidt &amp; Lambin, 2011)","previouslyFormattedCitation":"(Meyfroidt &amp; Lambin, 2011)"},"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Meyfroidt &amp; Lambin (2011</w:t>
      </w:r>
      <w:r w:rsidRPr="0008241C">
        <w:rPr>
          <w:b/>
          <w:kern w:val="2"/>
          <w:sz w:val="22"/>
          <w:szCs w:val="22"/>
          <w:lang w:eastAsia="ja-JP"/>
        </w:rPr>
        <w:fldChar w:fldCharType="end"/>
      </w:r>
      <w:r w:rsidRPr="0008241C">
        <w:rPr>
          <w:b/>
          <w:kern w:val="2"/>
          <w:sz w:val="22"/>
          <w:szCs w:val="22"/>
          <w:lang w:eastAsia="ja-JP"/>
        </w:rPr>
        <w:t>).</w:t>
      </w:r>
    </w:p>
    <w:p w14:paraId="1F7C3D56" w14:textId="3C352089" w:rsidR="00A01204" w:rsidRDefault="00A01204" w:rsidP="00A01204">
      <w:pPr>
        <w:rPr>
          <w:sz w:val="22"/>
          <w:szCs w:val="22"/>
          <w:lang w:eastAsia="ja-JP"/>
        </w:rPr>
      </w:pPr>
    </w:p>
    <w:p w14:paraId="5D2E0CC5" w14:textId="77777777" w:rsidR="006D6CC6" w:rsidRPr="0008241C" w:rsidRDefault="006D6CC6" w:rsidP="00A01204">
      <w:pPr>
        <w:rPr>
          <w:sz w:val="22"/>
          <w:szCs w:val="22"/>
          <w:lang w:eastAsia="ja-JP"/>
        </w:rPr>
      </w:pPr>
    </w:p>
    <w:p w14:paraId="7C49C615" w14:textId="77777777" w:rsidR="00A01204" w:rsidRPr="0008241C" w:rsidRDefault="00A01204" w:rsidP="00A01204">
      <w:pPr>
        <w:rPr>
          <w:sz w:val="22"/>
          <w:szCs w:val="22"/>
          <w:lang w:eastAsia="ja-JP"/>
        </w:rPr>
      </w:pPr>
      <w:r w:rsidRPr="0008241C">
        <w:rPr>
          <w:sz w:val="22"/>
          <w:szCs w:val="22"/>
          <w:lang w:eastAsia="ja-JP"/>
        </w:rPr>
        <w:t xml:space="preserve">While the forest transition hypothesis and the Environmental Kuznets Curve hypothesis assume changes of drivers with a national-scale economic growth, our society is now tightly linked in a global market and international trades are imposing increasing levels of environmental pressure from one country to others. Thus, forest transition may not occur if incentives for land use change would continue under increasing demands of international trades.  This may be the case of the expansion of oil palm plantation in SE Asia. There is an increasing demand for palm oil in a global market and hence tropical forests may continue to be converted to oil palm plantations. This expansion of the oil palm plantations is a major threat to not only terrestrial </w:t>
      </w:r>
      <w:r w:rsidRPr="0008241C">
        <w:rPr>
          <w:sz w:val="22"/>
          <w:szCs w:val="22"/>
          <w:lang w:eastAsia="ja-JP"/>
        </w:rPr>
        <w:fldChar w:fldCharType="begin" w:fldLock="1"/>
      </w:r>
      <w:r w:rsidRPr="0008241C">
        <w:rPr>
          <w:sz w:val="22"/>
          <w:szCs w:val="22"/>
          <w:lang w:eastAsia="ja-JP"/>
        </w:rPr>
        <w:instrText>ADDIN CSL_CITATION {"citationItems":[{"id":"ITEM-1","itemData":{"DOI":"10.1111/conl.12103","ISBN":"1755-263X","ISSN":"1755263X","abstract":"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 2,350 Mt CO2). Crucially, ~34.6% (~26.8 Mha) of Indonesia’s remaining forests is located within industrial concessions, the majority of which is found within logging concessions (~18.8 Mha). Hence, future development plans within Indonesia’s industrial sectors weigh heavily on the fate of Southeast Asia’s remaining forests and carbon stocks.","author":[{"dropping-particle":"","family":"Abood","given":"Sinan A.","non-dropping-particle":"","parse-names":false,"suffix":""},{"dropping-particle":"","family":"Lee","given":"Janice Ser Huay","non-dropping-particle":"","parse-names":false,"suffix":""},{"dropping-particle":"","family":"Burivalova","given":"Zuzana","non-dropping-particle":"","parse-names":false,"suffix":""},{"dropping-particle":"","family":"Garcia-Ulloa","given":"John","non-dropping-particle":"","parse-names":false,"suffix":""},{"dropping-particle":"","family":"Koh","given":"Lian Pin","non-dropping-particle":"","parse-names":false,"suffix":""}],"container-title":"Conservation Letters","id":"ITEM-1","issue":"1","issued":{"date-parts":[["2015"]]},"page":"58-67","title":"Relative Contributions of the Logging, Fiber, Oil Palm, and Mining Industries to Forest Loss in Indonesia","type":"article-journal","volume":"8"},"uris":["http://www.mendeley.com/documents/?uuid=aaea4abf-e3aa-414f-9342-8d99d0921d57"]},{"id":"ITEM-2","itemData":{"DOI":"10.1038/nature11318","ISBN":"1476-4687 (Electronic)\\r0028-0836 (Linking)","ISSN":"10510761","PMID":"22832582","abstract":"Abstract. Strong global demand for tropical timber and agricultural products has driven large-scale logging and subsequent conversion of tropical forests. Given that the majority of tropical landscapes have been or will likely be logged, the protection ofbiodiversity within tropical forests thus depends on whether species can persist in these economically exploited lands, and if species cannot persist, whether we can protect enough primary forest from logging and conversion. However, our knowledge of the impact of logging and conversion on biodiversity is limited to a few taxa, often sampled in different locations with complex land-use histories, hampering attempts to plan cost-effective conservation strategies and to draw conclusions across taxa. Spanning a land-use gradient of primary forest, once- and twice-logged forests, and oil palm plantations, we used traditional sampling andDNAmetabarcoding to compile an extensive data set inSabah,MalaysianBorneofornine vertebrate andinvertebrate taxa toquantify thebiological impacts of logging and oil palm, develop cost-effective methods of protecting biodiversity, and examinewhether there is congruence inresponse among taxa.Logged forests retained high species richness, including, on average, 70%of species found in primary forest. In contrast, conversion to oil palmdramatically reduces species richness, with significantly fewer primary-forest species than foundonloggedforest transects for seventaxa.Usinga systematic conservationplanning analysis, we show that efficient protection of primary-forest species is achieved with land portfolios that include a large proportion of logged-forest plots. Protecting logged forests is thus a cost-effective method of protecting an ecologically and taxonomically diverse range of species, particularly when conservation budgets are limited. Six indicator groups (birds, leaf-litter ants, beetles, aerial hymenopterans, flies, and true bugs) proved to be consistently good predictors of the response of the other taxa to logging and oil palm. Our results confidently establish the high conservation value of logged forests and the low value of oil palm. Cross-taxon congruence in responses to disturbance also suggests that the practice of focusing on key indicator taxa yields important information of general biodiversity in studies of logging and oil palm.","author":[{"dropping-particle":"","family":"Edwards","given":"David P.","non-dropping-particle":"","parse-names":false,"suffix":""},{"dropping-particle":"","family":"Magrach","given":"Ainhoa","non-dropping-particle":"","parse-names":false,"suffix":""},{"dropping-particle":"","family":"Woodcock","given":"Paul","non-dropping-particle":"","parse-names":false,"suffix":""},{"dropping-particle":"","family":"Ji","given":"Yinqiu","non-dropping-particle":"","parse-names":false,"suffix":""},{"dropping-particle":"","family":"Lim","given":"Norman T. L.","non-dropping-particle":"","parse-names":false,"suffix":""},{"dropping-particle":"","family":"Edwards","given":"Felicity A.","non-dropping-particle":"","parse-names":false,"suffix":""},{"dropping-particle":"","family":"Larsen","given":"Trond H.","non-dropping-particle":"","parse-names":false,"suffix":""},{"dropping-particle":"","family":"Hsu","given":"Wayne W.","non-dropping-particle":"","parse-names":false,"suffix":""},{"dropping-particle":"","family":"Benedick","given":"Suzan","non-dropping-particle":"","parse-names":false,"suffix":""},{"dropping-particle":"","family":"Khen","given":"Chey Vun","non-dropping-particle":"","parse-names":false,"suffix":""},{"dropping-particle":"","family":"Chung","given":"Arthur Y. C.","non-dropping-particle":"","parse-names":false,"suffix":""},{"dropping-particle":"","family":"Reynolds","given":"Glen","non-dropping-particle":"","parse-names":false,"suffix":""},{"dropping-particle":"","family":"Fisher","given":"Brendan","non-dropping-particle":"","parse-names":false,"suffix":""},{"dropping-particle":"","family":"Laurance","given":"William F.","non-dropping-particle":"","parse-names":false,"suffix":""},{"dropping-particle":"","family":"Wilcove","given":"David S.","non-dropping-particle":"","parse-names":false,"suffix":""},{"dropping-particle":"","family":"Hamer","given":"Keith C.","non-dropping-particle":"","parse-names":false,"suffix":""},{"dropping-particle":"","family":"Yu","given":"Douglas W.","non-dropping-particle":"","parse-names":false,"suffix":""}],"container-title":"Ecological Applications","id":"ITEM-2","issue":"8","issued":{"date-parts":[["2014"]]},"page":"2029-2049","title":"Selective-logging and oil palm: Multitaxon impacts, biodiversity indicators, and trade-offs for conservation planning","type":"article-journal","volume":"24"},"uris":["http://www.mendeley.com/documents/?uuid=615dbb4d-434f-4383-9df0-aa11287c320d"]}],"mendeley":{"formattedCitation":"(Abood &lt;i&gt;et al.&lt;/i&gt;, 2015; Edwards &lt;i&gt;et al.&lt;/i&gt;, 2014)","plainTextFormattedCitation":"(Abood et al., 2015; Edwards et al., 2014)","previouslyFormattedCitation":"(Abood &lt;i&gt;et al.&lt;/i&gt;, 2015; Edwards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Abood </w:t>
      </w:r>
      <w:r w:rsidRPr="0008241C">
        <w:rPr>
          <w:i/>
          <w:noProof/>
          <w:sz w:val="22"/>
          <w:szCs w:val="22"/>
          <w:lang w:eastAsia="ja-JP"/>
        </w:rPr>
        <w:t>et al.</w:t>
      </w:r>
      <w:r w:rsidRPr="0008241C">
        <w:rPr>
          <w:noProof/>
          <w:sz w:val="22"/>
          <w:szCs w:val="22"/>
          <w:lang w:eastAsia="ja-JP"/>
        </w:rPr>
        <w:t xml:space="preserve">, 2015; Edwards </w:t>
      </w:r>
      <w:r w:rsidRPr="0008241C">
        <w:rPr>
          <w:i/>
          <w:noProof/>
          <w:sz w:val="22"/>
          <w:szCs w:val="22"/>
          <w:lang w:eastAsia="ja-JP"/>
        </w:rPr>
        <w:t>et al.</w:t>
      </w:r>
      <w:r w:rsidRPr="0008241C">
        <w:rPr>
          <w:noProof/>
          <w:sz w:val="22"/>
          <w:szCs w:val="22"/>
          <w:lang w:eastAsia="ja-JP"/>
        </w:rPr>
        <w:t>, 2014)</w:t>
      </w:r>
      <w:r w:rsidRPr="0008241C">
        <w:rPr>
          <w:sz w:val="22"/>
          <w:szCs w:val="22"/>
          <w:lang w:eastAsia="ja-JP"/>
        </w:rPr>
        <w:fldChar w:fldCharType="end"/>
      </w:r>
      <w:r w:rsidRPr="0008241C">
        <w:rPr>
          <w:sz w:val="22"/>
          <w:szCs w:val="22"/>
          <w:lang w:eastAsia="ja-JP"/>
        </w:rPr>
        <w:t xml:space="preserve"> but also freshwater biodiversity </w:t>
      </w:r>
      <w:r w:rsidRPr="0008241C">
        <w:rPr>
          <w:sz w:val="22"/>
          <w:szCs w:val="22"/>
          <w:lang w:eastAsia="ja-JP"/>
        </w:rPr>
        <w:fldChar w:fldCharType="begin" w:fldLock="1"/>
      </w:r>
      <w:r w:rsidRPr="0008241C">
        <w:rPr>
          <w:sz w:val="22"/>
          <w:szCs w:val="22"/>
          <w:lang w:eastAsia="ja-JP"/>
        </w:rPr>
        <w:instrText>ADDIN CSL_CITATION {"citationItems":[{"id":"ITEM-1","itemData":{"DOI":"10.1111/btp.12248","ISSN":"00063606","abstract":"The conversion of tropical rain forests to oil palm plantations is a major threat to Southeast Asia’s rich biodiversity. Fostering forest spe- cies communities in secondary forests, agroforestry systems, and plantations is therefore increasingly becoming a conservation focus. This study uses standardized transect-based sampling to compare species richness, density and community composition of stream anu- ran assemblages among primary forests, repeatedly logged forests and oil palm plantations in northern Borneo. In primary forest streams, we recorded an average of 19 frog species, compared to 15 species in logged forests and 11 species in oil palm plantation streams. However, the high percentage of canopy cover above the plantation streams mitigated this loss to some extent. This study cor- roborates numerous studies that oil palm plantations have mainly negative effects on the region’s biodiversity. However, our results also demonstrate the high conservation value of logged forests for Bornean stream-dependent anurans. We conclude that palm plantations have a largely unused potential to promote regional anuran biodiversity","author":[{"dropping-particle":"","family":"Konopik","given":"Oliver","non-dropping-particle":"","parse-names":false,"suffix":""},{"dropping-particle":"","family":"Steffan-dewenter","given":"Ingolf","non-dropping-particle":"","parse-names":false,"suffix":""},{"dropping-particle":"","family":"Grafe","given":"T. Ulmar","non-dropping-particle":"","parse-names":false,"suffix":""}],"container-title":"Biotropica","id":"ITEM-1","issue":"5","issued":{"date-parts":[["2015"]]},"page":"636-643","title":"Effects of Logging and Oil Palm Expansion on Stream Frog Communities on Borneo , Southeast Asia","type":"article-journal","volume":"47"},"uris":["http://www.mendeley.com/documents/?uuid=75a5ed02-b029-4c1a-9d39-e1f0613f2afb"]}],"mendeley":{"formattedCitation":"(Konopik &lt;i&gt;et al.&lt;/i&gt;, 2015)","plainTextFormattedCitation":"(Konopik et al., 2015)","previouslyFormattedCitation":"(Konopik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onopik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w:t>
      </w:r>
    </w:p>
    <w:p w14:paraId="35411C86" w14:textId="77777777" w:rsidR="00A01204" w:rsidRPr="0008241C" w:rsidRDefault="00A01204" w:rsidP="00A01204">
      <w:pPr>
        <w:rPr>
          <w:sz w:val="22"/>
          <w:szCs w:val="22"/>
          <w:lang w:eastAsia="ja-JP"/>
        </w:rPr>
      </w:pPr>
    </w:p>
    <w:p w14:paraId="1DF01520" w14:textId="77777777" w:rsidR="00A01204" w:rsidRPr="0008241C" w:rsidRDefault="00A01204" w:rsidP="00A01204">
      <w:pPr>
        <w:rPr>
          <w:sz w:val="22"/>
          <w:szCs w:val="22"/>
          <w:lang w:eastAsia="ja-JP"/>
        </w:rPr>
      </w:pPr>
      <w:r w:rsidRPr="0008241C">
        <w:rPr>
          <w:sz w:val="22"/>
          <w:szCs w:val="22"/>
          <w:lang w:eastAsia="ja-JP"/>
        </w:rPr>
        <w:t xml:space="preserve">Demand for timber in developed countries is another driver affecting land use change in tropical lowlands. </w:t>
      </w:r>
      <w:r w:rsidRPr="0008241C">
        <w:rPr>
          <w:sz w:val="22"/>
          <w:szCs w:val="22"/>
          <w:lang w:eastAsia="ja-JP"/>
        </w:rPr>
        <w:fldChar w:fldCharType="begin" w:fldLock="1"/>
      </w:r>
      <w:r w:rsidRPr="0008241C">
        <w:rPr>
          <w:sz w:val="22"/>
          <w:szCs w:val="22"/>
          <w:lang w:eastAsia="ja-JP"/>
        </w:rPr>
        <w:instrText>ADDIN CSL_CITATION {"citationItems":[{"id":"ITEM-1","itemData":{"DOI":"10.1016/j.ecolind.2016.07.008","ISSN":"1470160X","abstract":"Biodiversity loss can be accelerated by human consumption in regions that are far removed from habitat degradation because of economic globalization, but no study has directly quantified the effects of global trade on extinction risks at a global scale with consideration for species differences. We propose a novel biodiversity footprint index based on bird extinction risks to evaluate the effects of global wood production and trade on biodiversity. Using 536 endangered bird species threatened by wood harvesting and logging, we calculated the ???quasi-extinction??? probabilities, that is, the probabilities that population sizes become lower than an extinction threshold after habitat loss based on initial population sizes and forest habitat loss rates. We then used bilateral wood trade data to link the biodiversity impacts in wood exporters to wood importers. We found that if recent trends in forest cover loss continue until 2100, bird species in Brazil would be the most rapidly and heavily affected by wood production and trade, followed by those in Indonesia; these two countries alone would account for about half of all global bird extinctions. Large-scale wood importers (i.e., China, Japan, and the United States) significantly elevate overseas extinction risks and, simultaneously, reduce domestic impacts, indicating a heavy responsibility of these countries for global biodiversity loss. We also conducted a scenario analysis, which showed that the total projected number of extinct species would not decrease if each country produced the amount of wood materials necessary to meet current consumption levels. This is because bird extinction risks in tropical wood importers, such as Mexico and the Philippines, as well as Japan and China will increase if these countries increase domestic wood production. Our biodiversity footprint index is useful to identify countries whose bird species are highly affected by wood production and trade, and to quantify the role of wood trade in bird species extinctions. Additional scenario analyses are needed to establish effective patterns of wood production and consumption for bird biodiversity conservation.","author":[{"dropping-particle":"","family":"Nishijima","given":"Shota","non-dropping-particle":"","parse-names":false,"suffix":""},{"dropping-particle":"","family":"Furukawa","given":"Takuya","non-dropping-particle":"","parse-names":false,"suffix":""},{"dropping-particle":"","family":"Kadoya","given":"Taku","non-dropping-particle":"","parse-names":false,"suffix":""},{"dropping-particle":"","family":"Ishihama","given":"Fumiko","non-dropping-particle":"","parse-names":false,"suffix":""},{"dropping-particle":"","family":"Kastner","given":"Thomas","non-dropping-particle":"","parse-names":false,"suffix":""},{"dropping-particle":"","family":"Matsuda","given":"Hiroyuki","non-dropping-particle":"","parse-names":false,"suffix":""},{"dropping-particle":"","family":"Kaneko","given":"Nobuhiro","non-dropping-particle":"","parse-names":false,"suffix":""}],"container-title":"Ecological Indicators","id":"ITEM-1","issued":{"date-parts":[["2016"]]},"page":"368-376","publisher":"Elsevier Ltd","title":"Evaluating the impacts of wood production and trade on bird extinction risks","type":"article-journal","volume":"71"},"uris":["http://www.mendeley.com/documents/?uuid=c603e911-0407-4112-9186-e638c58077be"]}],"mendeley":{"formattedCitation":"(Nishijima &lt;i&gt;et al.&lt;/i&gt;, 2016)","manualFormatting":"Nishijima et al. (2016)","plainTextFormattedCitation":"(Nishijima et al., 2016)","previouslyFormattedCitation":"(Nishijima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ishijima </w:t>
      </w:r>
      <w:r w:rsidRPr="0008241C">
        <w:rPr>
          <w:i/>
          <w:noProof/>
          <w:sz w:val="22"/>
          <w:szCs w:val="22"/>
          <w:lang w:eastAsia="ja-JP"/>
        </w:rPr>
        <w:t>et al.</w:t>
      </w:r>
      <w:r w:rsidRPr="0008241C">
        <w:rPr>
          <w:noProof/>
          <w:sz w:val="22"/>
          <w:szCs w:val="22"/>
          <w:lang w:eastAsia="ja-JP"/>
        </w:rPr>
        <w:t xml:space="preserve"> (2016)</w:t>
      </w:r>
      <w:r w:rsidRPr="0008241C">
        <w:rPr>
          <w:sz w:val="22"/>
          <w:szCs w:val="22"/>
          <w:lang w:eastAsia="ja-JP"/>
        </w:rPr>
        <w:fldChar w:fldCharType="end"/>
      </w:r>
      <w:r w:rsidRPr="0008241C">
        <w:rPr>
          <w:sz w:val="22"/>
          <w:szCs w:val="22"/>
          <w:lang w:eastAsia="ja-JP"/>
        </w:rPr>
        <w:t xml:space="preserve"> examined the effects of timber extraction on bird extinction risks and showed that a few Asian countries including China, Japan and Korea are imposing dominant effects as large wood importers on the forests of Indonesia that is suffering large risks of species extinction as a major wood exporter. Future dynamics of tropical lowland forests in SE Asia will be affected by changing demands of such goods as palm oil and wood that provide strong incentives for land use change. Policy options for improving forest managements under those demands have been assessed in Chapter 6.</w:t>
      </w:r>
    </w:p>
    <w:p w14:paraId="1E673B4D" w14:textId="77777777" w:rsidR="00A01204" w:rsidRPr="0008241C" w:rsidRDefault="00A01204" w:rsidP="00A01204">
      <w:pPr>
        <w:rPr>
          <w:sz w:val="22"/>
          <w:szCs w:val="22"/>
          <w:lang w:eastAsia="ja-JP"/>
        </w:rPr>
      </w:pPr>
    </w:p>
    <w:p w14:paraId="795AC82B" w14:textId="77777777" w:rsidR="00A01204" w:rsidRPr="0008241C" w:rsidRDefault="00A01204" w:rsidP="00A01204">
      <w:pPr>
        <w:keepNext/>
        <w:tabs>
          <w:tab w:val="clear" w:pos="1247"/>
          <w:tab w:val="left" w:pos="765"/>
        </w:tabs>
        <w:outlineLvl w:val="2"/>
        <w:rPr>
          <w:b/>
          <w:sz w:val="24"/>
          <w:szCs w:val="24"/>
        </w:rPr>
      </w:pPr>
      <w:bookmarkStart w:id="975" w:name="_Toc504317218"/>
      <w:bookmarkStart w:id="976" w:name="_Toc504317911"/>
      <w:bookmarkStart w:id="977" w:name="_Toc504320413"/>
      <w:bookmarkStart w:id="978" w:name="_Toc504320636"/>
      <w:bookmarkStart w:id="979" w:name="_Toc504320860"/>
      <w:bookmarkStart w:id="980" w:name="_Toc524041408"/>
      <w:r w:rsidRPr="0008241C">
        <w:rPr>
          <w:b/>
          <w:sz w:val="24"/>
          <w:szCs w:val="24"/>
        </w:rPr>
        <w:t xml:space="preserve">3.3.2 </w:t>
      </w:r>
      <w:r w:rsidRPr="0008241C">
        <w:rPr>
          <w:b/>
          <w:sz w:val="24"/>
          <w:szCs w:val="24"/>
        </w:rPr>
        <w:tab/>
        <w:t>Land degradation and habitat loss</w:t>
      </w:r>
      <w:bookmarkEnd w:id="975"/>
      <w:bookmarkEnd w:id="976"/>
      <w:bookmarkEnd w:id="977"/>
      <w:bookmarkEnd w:id="978"/>
      <w:bookmarkEnd w:id="979"/>
      <w:bookmarkEnd w:id="980"/>
    </w:p>
    <w:p w14:paraId="2ABE199A" w14:textId="77777777" w:rsidR="00A01204" w:rsidRPr="0008241C" w:rsidRDefault="00A01204" w:rsidP="00A01204">
      <w:pPr>
        <w:rPr>
          <w:sz w:val="22"/>
          <w:szCs w:val="22"/>
          <w:lang w:eastAsia="ja-JP"/>
        </w:rPr>
      </w:pPr>
    </w:p>
    <w:p w14:paraId="59E8E5B6" w14:textId="77777777" w:rsidR="00A01204" w:rsidRPr="0008241C" w:rsidRDefault="00A01204" w:rsidP="00A01204">
      <w:pPr>
        <w:rPr>
          <w:sz w:val="22"/>
          <w:szCs w:val="22"/>
          <w:lang w:eastAsia="ja-JP"/>
        </w:rPr>
      </w:pPr>
      <w:r w:rsidRPr="0008241C">
        <w:rPr>
          <w:sz w:val="22"/>
          <w:szCs w:val="22"/>
          <w:lang w:eastAsia="ja-JP"/>
        </w:rPr>
        <w:t>With increasing demands of infrastructure development, agricultural expansion and increased per capita consumption, it is projected that rate of land degradation in much of the Asia-Pacific region will increase in coming decades. Habitat fragmentation and loss in most of the ecosystems has taken the toll of a number of species. For example, a large number of obligate mammalian herbivores such as Eld’s deer (</w:t>
      </w:r>
      <w:r w:rsidRPr="0008241C">
        <w:rPr>
          <w:i/>
          <w:sz w:val="22"/>
          <w:szCs w:val="22"/>
          <w:lang w:eastAsia="ja-JP"/>
        </w:rPr>
        <w:t>Cervus eldi eldi</w:t>
      </w:r>
      <w:r w:rsidRPr="0008241C">
        <w:rPr>
          <w:sz w:val="22"/>
          <w:szCs w:val="22"/>
          <w:lang w:eastAsia="ja-JP"/>
        </w:rPr>
        <w:t>), swamp deer (</w:t>
      </w:r>
      <w:r w:rsidRPr="0008241C">
        <w:rPr>
          <w:i/>
          <w:sz w:val="22"/>
          <w:szCs w:val="22"/>
          <w:lang w:eastAsia="ja-JP"/>
        </w:rPr>
        <w:t>Cervus duvauceli</w:t>
      </w:r>
      <w:r w:rsidRPr="0008241C">
        <w:rPr>
          <w:sz w:val="22"/>
          <w:szCs w:val="22"/>
          <w:lang w:eastAsia="ja-JP"/>
        </w:rPr>
        <w:t>), hog deer (</w:t>
      </w:r>
      <w:r w:rsidRPr="0008241C">
        <w:rPr>
          <w:i/>
          <w:sz w:val="22"/>
          <w:szCs w:val="22"/>
          <w:lang w:eastAsia="ja-JP"/>
        </w:rPr>
        <w:t>Cervus porcinus</w:t>
      </w:r>
      <w:r w:rsidRPr="0008241C">
        <w:rPr>
          <w:sz w:val="22"/>
          <w:szCs w:val="22"/>
          <w:lang w:eastAsia="ja-JP"/>
        </w:rPr>
        <w:t>), and a number of avifauna including threatened Great Indian Bustard (</w:t>
      </w:r>
      <w:r w:rsidRPr="0008241C">
        <w:rPr>
          <w:i/>
          <w:sz w:val="22"/>
          <w:szCs w:val="22"/>
          <w:lang w:eastAsia="ja-JP"/>
        </w:rPr>
        <w:t>Ardeotis nigriceps</w:t>
      </w:r>
      <w:r w:rsidRPr="0008241C">
        <w:rPr>
          <w:sz w:val="22"/>
          <w:szCs w:val="22"/>
          <w:lang w:eastAsia="ja-JP"/>
        </w:rPr>
        <w:t>), Lesser Florican (</w:t>
      </w:r>
      <w:r w:rsidRPr="0008241C">
        <w:rPr>
          <w:i/>
          <w:sz w:val="22"/>
          <w:szCs w:val="22"/>
          <w:lang w:eastAsia="ja-JP"/>
        </w:rPr>
        <w:t>Sypheotides indica</w:t>
      </w:r>
      <w:r w:rsidRPr="0008241C">
        <w:rPr>
          <w:sz w:val="22"/>
          <w:szCs w:val="22"/>
          <w:lang w:eastAsia="ja-JP"/>
        </w:rPr>
        <w:t>), Siberian crane (</w:t>
      </w:r>
      <w:r w:rsidRPr="0008241C">
        <w:rPr>
          <w:i/>
          <w:sz w:val="22"/>
          <w:szCs w:val="22"/>
          <w:lang w:eastAsia="ja-JP"/>
        </w:rPr>
        <w:t>Grus leucogeranus</w:t>
      </w:r>
      <w:r w:rsidRPr="0008241C">
        <w:rPr>
          <w:sz w:val="22"/>
          <w:szCs w:val="22"/>
          <w:lang w:eastAsia="ja-JP"/>
        </w:rPr>
        <w:t xml:space="preserve">) have declined at an alarming rate due to habitat degradation and loss </w:t>
      </w:r>
      <w:r w:rsidRPr="0008241C">
        <w:rPr>
          <w:sz w:val="22"/>
          <w:szCs w:val="22"/>
          <w:lang w:eastAsia="ja-JP"/>
        </w:rPr>
        <w:fldChar w:fldCharType="begin" w:fldLock="1"/>
      </w:r>
      <w:r w:rsidRPr="0008241C">
        <w:rPr>
          <w:sz w:val="22"/>
          <w:szCs w:val="22"/>
          <w:lang w:eastAsia="ja-JP"/>
        </w:rPr>
        <w:instrText>ADDIN CSL_CITATION {"citationItems":[{"id":"ITEM-1","itemData":{"DOI":"10.1007/s10344-010-0472-z","ISSN":"1612-4642","author":[{"dropping-particle":"","family":"Dutta","given":"Sutirtha","non-dropping-particle":"","parse-names":false,"suffix":""},{"dropping-particle":"","family":"Rahmani","given":"Asad R.","non-dropping-particle":"","parse-names":false,"suffix":""},{"dropping-particle":"V.","family":"Jhala","given":"Yadvendradev","non-dropping-particle":"","parse-names":false,"suffix":""}],"container-title":"European Journal of Wildlife Research","id":"ITEM-1","issue":"3","issued":{"date-parts":[["2011","6","24"]]},"page":"615-625","publisher":"Springer-Verlag","title":"Running out of time? The great Indian bustard Ardeotis nigriceps—status, viability, and conservation strategies","type":"article-journal","volume":"57"},"uris":["http://www.mendeley.com/documents/?uuid=aa733211-6a6f-3d6e-a54c-20bb095942aa"]},{"id":"ITEM-2","itemData":{"author":[{"dropping-particle":"","family":"Dutta","given":"Sutirtha","non-dropping-particle":"","parse-names":false,"suffix":""},{"dropping-particle":"","family":"Rahmani","given":"A.","non-dropping-particle":"","parse-names":false,"suffix":""},{"dropping-particle":"","family":"Gautam","given":"P.","non-dropping-particle":"","parse-names":false,"suffix":""},{"dropping-particle":"","family":"Kasambe","given":"R.","non-dropping-particle":"","parse-names":false,"suffix":""},{"dropping-particle":"","family":"Narwade","given":"S.","non-dropping-particle":"","parse-names":false,"suffix":""},{"dropping-particle":"","family":"Narayan","given":"G.","non-dropping-particle":"","parse-names":false,"suffix":""},{"dropping-particle":"","family":"Jhala","given":"Y.","non-dropping-particle":"","parse-names":false,"suffix":""}],"id":"ITEM-2","issued":{"date-parts":[["2013"]]},"number-of-pages":"70","publisher-place":"New Delhi","title":"Guidelines for State Action Plan for Resident Bustards' Recovery Programme","type":"report"},"uris":["http://www.mendeley.com/documents/?uuid=b8c8ef4c-5ea2-4fd9-8167-9bffd0bad35d"]}],"mendeley":{"formattedCitation":"(Dutta &lt;i&gt;et al.&lt;/i&gt;, 2011, 2013)","plainTextFormattedCitation":"(Dutta et al., 2011, 2013)","previouslyFormattedCitation":"(Dutta &lt;i&gt;et al.&lt;/i&gt;, 2011,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utta </w:t>
      </w:r>
      <w:r w:rsidRPr="0008241C">
        <w:rPr>
          <w:i/>
          <w:noProof/>
          <w:sz w:val="22"/>
          <w:szCs w:val="22"/>
          <w:lang w:eastAsia="ja-JP"/>
        </w:rPr>
        <w:t>et al.</w:t>
      </w:r>
      <w:r w:rsidRPr="0008241C">
        <w:rPr>
          <w:noProof/>
          <w:sz w:val="22"/>
          <w:szCs w:val="22"/>
          <w:lang w:eastAsia="ja-JP"/>
        </w:rPr>
        <w:t>, 2011, 2013)</w:t>
      </w:r>
      <w:r w:rsidRPr="0008241C">
        <w:rPr>
          <w:sz w:val="22"/>
          <w:szCs w:val="22"/>
          <w:lang w:eastAsia="ja-JP"/>
        </w:rPr>
        <w:fldChar w:fldCharType="end"/>
      </w:r>
      <w:r w:rsidRPr="0008241C">
        <w:rPr>
          <w:sz w:val="22"/>
          <w:szCs w:val="22"/>
          <w:lang w:eastAsia="ja-JP"/>
        </w:rPr>
        <w:t xml:space="preserve">.   </w:t>
      </w:r>
    </w:p>
    <w:p w14:paraId="56C15CDE" w14:textId="77777777" w:rsidR="00A01204" w:rsidRPr="0008241C" w:rsidRDefault="00A01204" w:rsidP="00A01204">
      <w:pPr>
        <w:rPr>
          <w:sz w:val="22"/>
          <w:szCs w:val="22"/>
        </w:rPr>
      </w:pPr>
    </w:p>
    <w:p w14:paraId="5314A41D" w14:textId="1633E82D" w:rsidR="00A01204" w:rsidRPr="0008241C" w:rsidRDefault="00A01204" w:rsidP="00A01204">
      <w:pPr>
        <w:rPr>
          <w:sz w:val="22"/>
          <w:szCs w:val="22"/>
          <w:lang w:eastAsia="ja-JP"/>
        </w:rPr>
      </w:pPr>
      <w:r w:rsidRPr="0008241C">
        <w:rPr>
          <w:sz w:val="22"/>
          <w:szCs w:val="22"/>
        </w:rPr>
        <w:t xml:space="preserve">Saving terrestrial fauna especially big mammals and other fauna such as </w:t>
      </w:r>
      <w:r w:rsidRPr="0008241C">
        <w:rPr>
          <w:sz w:val="22"/>
          <w:szCs w:val="22"/>
          <w:lang w:eastAsia="ja-JP"/>
        </w:rPr>
        <w:t xml:space="preserve">Asian </w:t>
      </w:r>
      <w:r w:rsidRPr="0008241C">
        <w:rPr>
          <w:sz w:val="22"/>
          <w:szCs w:val="22"/>
        </w:rPr>
        <w:t xml:space="preserve">elephants, gaur, Sumatran rhinoceros, tiger, Orangutan, proboscis monkey, and hornbills that require large roaming areas can be achieved by protection as well as connecting large tracts of forests with wildlife corridors and through rehabilitation projects. Same goes for other wildlife species in other parts of the Asia-Pacific region. Conservation of long distance migratory species such as Siberian crane, Amur falcon, sea turtles, whales, dugongs and a number of water birds would require regional cooperation and enabling policies on part of all the countries in the region </w:t>
      </w:r>
      <w:r w:rsidRPr="0008241C">
        <w:rPr>
          <w:sz w:val="22"/>
          <w:szCs w:val="22"/>
        </w:rPr>
        <w:fldChar w:fldCharType="begin" w:fldLock="1"/>
      </w:r>
      <w:r w:rsidRPr="0008241C">
        <w:rPr>
          <w:sz w:val="22"/>
          <w:szCs w:val="22"/>
        </w:rPr>
        <w:instrText>ADDIN CSL_CITATION {"citationItems":[{"id":"ITEM-1","itemData":{"DOI":"10.1371/journal.pone.0070907","ISBN":"1932-6203","ISSN":"19326203","PMID":"23951037","abstract":"Nearly one in five bird species has separate breeding and overwintering distributions, and the regular migrations of these species cause a substantial seasonal redistribution of avian diversity across the world. However, despite its ecological importance, bird migration has been largely ignored in studies of global avian biodiversity, with few studies having addressed it from a macroecological perspective. Here, we analyse a dataset on the global distribution of the world's birds in order to examine global spatial patterns in the diversity of migratory species, including: the seasonal variation in overall species diversity due to migration; the contribution of migratory birds to local bird diversity; and the distribution of narrow-range and threatened migratory birds. Our analyses reveal a striking asymmetry between the Northern and Southern hemispheres, evident in all of the patterns investigated. The highest migratory bird diversity was found in the Northern Hemisphere, with high inter-continental turnover in species composition between breeding and non-breeding seasons, and extensive regions (at high latitudes) where migratory birds constitute the majority of the local avifauna. Threatened migratory birds are concentrated mainly in Central and Southern Asia, whereas narrow-range migratory species are mainly found in Central America, the Himalayas and Patagonia. Overall, global patterns in the diversity of migratory birds indicate that bird migration is mainly a Northern Hemisphere phenomenon. The asymmetry between the Northern and Southern hemispheres could not have easily been predicted from the combined results of regional scale studies, highlighting the importance of a global perspective.","author":[{"dropping-particle":"","family":"Somveille","given":"Marius","non-dropping-particle":"","parse-names":false,"suffix":""},{"dropping-particle":"","family":"Manica","given":"Andrea","non-dropping-particle":"","parse-names":false,"suffix":""},{"dropping-particle":"","family":"Butchart","given":"Stuart H. M.","non-dropping-particle":"","parse-names":false,"suffix":""},{"dropping-particle":"","family":"Rodrigues","given":"Ana S. L.","non-dropping-particle":"","parse-names":false,"suffix":""}],"container-title":"PLoS ONE","id":"ITEM-1","issue":"8","issued":{"date-parts":[["2013"]]},"title":"Mapping Global Diversity Patterns for Migratory Birds","type":"article-journal","volume":"8"},"uris":["http://www.mendeley.com/documents/?uuid=9d6d4cea-361a-407b-8d2f-93557850f37b"]}],"mendeley":{"formattedCitation":"(Somveille &lt;i&gt;et al.&lt;/i&gt;, 2013)","plainTextFormattedCitation":"(Somveille et al., 2013)","previouslyFormattedCitation":"(Somveille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omveille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r w:rsidRPr="0008241C">
        <w:rPr>
          <w:sz w:val="22"/>
          <w:szCs w:val="22"/>
          <w:lang w:eastAsia="ja-JP"/>
        </w:rPr>
        <w:t>Vegetation types are also estimated as declining in quality, the major causes being habitat fragmentation leading to unsustainable species populations (so called extinction debt). At least 22 per cent of major vegetation communities in Australia have &gt;50</w:t>
      </w:r>
      <w:r w:rsidR="00C934E9">
        <w:rPr>
          <w:sz w:val="22"/>
          <w:szCs w:val="22"/>
          <w:lang w:eastAsia="ja-JP"/>
        </w:rPr>
        <w:t xml:space="preserve"> per cent</w:t>
      </w:r>
      <w:r w:rsidRPr="0008241C">
        <w:rPr>
          <w:sz w:val="22"/>
          <w:szCs w:val="22"/>
          <w:lang w:eastAsia="ja-JP"/>
        </w:rPr>
        <w:t xml:space="preserve"> of their remaining extent in fragments &lt;1000 ha. Four communities have &gt;25</w:t>
      </w:r>
      <w:r w:rsidR="00C934E9">
        <w:rPr>
          <w:sz w:val="22"/>
          <w:szCs w:val="22"/>
          <w:lang w:eastAsia="ja-JP"/>
        </w:rPr>
        <w:t xml:space="preserve"> per cent</w:t>
      </w:r>
      <w:r w:rsidRPr="0008241C">
        <w:rPr>
          <w:sz w:val="22"/>
          <w:szCs w:val="22"/>
          <w:lang w:eastAsia="ja-JP"/>
        </w:rPr>
        <w:t xml:space="preserve"> per cent of their remaining distribution in fragments &lt;10 ha a proportion increases with each assessment for all coommunities </w:t>
      </w:r>
      <w:r w:rsidRPr="0008241C">
        <w:rPr>
          <w:sz w:val="22"/>
          <w:szCs w:val="22"/>
          <w:lang w:eastAsia="ja-JP"/>
        </w:rPr>
        <w:fldChar w:fldCharType="begin" w:fldLock="1"/>
      </w:r>
      <w:r w:rsidRPr="0008241C">
        <w:rPr>
          <w:sz w:val="22"/>
          <w:szCs w:val="22"/>
          <w:lang w:eastAsia="ja-JP"/>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epartment of the Environment and Energy, 2016)</w:t>
      </w:r>
      <w:r w:rsidRPr="0008241C">
        <w:rPr>
          <w:sz w:val="22"/>
          <w:szCs w:val="22"/>
          <w:lang w:eastAsia="ja-JP"/>
        </w:rPr>
        <w:fldChar w:fldCharType="end"/>
      </w:r>
      <w:r w:rsidRPr="0008241C">
        <w:rPr>
          <w:sz w:val="22"/>
          <w:szCs w:val="22"/>
          <w:lang w:eastAsia="ja-JP"/>
        </w:rPr>
        <w:t xml:space="preserve">. </w:t>
      </w:r>
    </w:p>
    <w:p w14:paraId="59E8C2DA" w14:textId="77777777" w:rsidR="00A01204" w:rsidRPr="0008241C" w:rsidRDefault="00A01204" w:rsidP="00A01204">
      <w:pPr>
        <w:rPr>
          <w:sz w:val="22"/>
          <w:szCs w:val="22"/>
          <w:lang w:eastAsia="ja-JP"/>
        </w:rPr>
      </w:pPr>
    </w:p>
    <w:p w14:paraId="518808A0" w14:textId="77777777" w:rsidR="00A01204" w:rsidRPr="0008241C" w:rsidRDefault="00A01204" w:rsidP="00A01204">
      <w:pPr>
        <w:rPr>
          <w:sz w:val="22"/>
          <w:szCs w:val="22"/>
        </w:rPr>
      </w:pPr>
      <w:r w:rsidRPr="0008241C">
        <w:rPr>
          <w:sz w:val="22"/>
          <w:szCs w:val="22"/>
          <w:lang w:eastAsia="ja-JP"/>
        </w:rPr>
        <w:t xml:space="preserve">   </w:t>
      </w:r>
      <w:r w:rsidRPr="0008241C">
        <w:rPr>
          <w:sz w:val="22"/>
          <w:szCs w:val="22"/>
        </w:rPr>
        <w:t xml:space="preserve">Poor understanding due to data deficiency in certain cases, such as savannahs ecosystems, and conflicting policy environment (e.g. transhumance to sedentary pastoral practices in high altitude grazing lands) has contributed for increased vulnerability of these ecosystems to land-use changes thereby threatening biodiversity. </w:t>
      </w:r>
    </w:p>
    <w:p w14:paraId="6ABFBD63" w14:textId="77777777" w:rsidR="00A01204" w:rsidRPr="0008241C" w:rsidRDefault="00A01204" w:rsidP="00A01204">
      <w:pPr>
        <w:rPr>
          <w:sz w:val="22"/>
          <w:szCs w:val="22"/>
        </w:rPr>
      </w:pPr>
    </w:p>
    <w:p w14:paraId="58D161F2" w14:textId="77777777" w:rsidR="00A01204" w:rsidRPr="0008241C" w:rsidRDefault="00A01204" w:rsidP="00A01204">
      <w:pPr>
        <w:keepNext/>
        <w:tabs>
          <w:tab w:val="clear" w:pos="1247"/>
          <w:tab w:val="left" w:pos="765"/>
        </w:tabs>
        <w:outlineLvl w:val="2"/>
        <w:rPr>
          <w:b/>
          <w:sz w:val="24"/>
          <w:szCs w:val="24"/>
        </w:rPr>
      </w:pPr>
      <w:bookmarkStart w:id="981" w:name="_Toc504317219"/>
      <w:bookmarkStart w:id="982" w:name="_Toc504317912"/>
      <w:bookmarkStart w:id="983" w:name="_Toc504320414"/>
      <w:bookmarkStart w:id="984" w:name="_Toc504320637"/>
      <w:bookmarkStart w:id="985" w:name="_Toc504320861"/>
      <w:bookmarkStart w:id="986" w:name="_Toc524041409"/>
      <w:r w:rsidRPr="0008241C">
        <w:rPr>
          <w:b/>
          <w:sz w:val="24"/>
          <w:szCs w:val="24"/>
        </w:rPr>
        <w:t xml:space="preserve">3.3.3 </w:t>
      </w:r>
      <w:r w:rsidRPr="0008241C">
        <w:rPr>
          <w:b/>
          <w:sz w:val="24"/>
          <w:szCs w:val="24"/>
        </w:rPr>
        <w:tab/>
        <w:t>Pollution and excessive use of water</w:t>
      </w:r>
      <w:bookmarkEnd w:id="981"/>
      <w:bookmarkEnd w:id="982"/>
      <w:bookmarkEnd w:id="983"/>
      <w:bookmarkEnd w:id="984"/>
      <w:bookmarkEnd w:id="985"/>
      <w:bookmarkEnd w:id="986"/>
    </w:p>
    <w:p w14:paraId="73A758BA" w14:textId="77777777" w:rsidR="00A01204" w:rsidRPr="0008241C" w:rsidRDefault="00A01204" w:rsidP="00A01204">
      <w:pPr>
        <w:rPr>
          <w:sz w:val="22"/>
          <w:szCs w:val="22"/>
          <w:lang w:eastAsia="ja-JP"/>
        </w:rPr>
      </w:pPr>
    </w:p>
    <w:p w14:paraId="7603D346" w14:textId="77777777" w:rsidR="00A01204" w:rsidRPr="0008241C" w:rsidRDefault="00A01204" w:rsidP="00A01204">
      <w:pPr>
        <w:rPr>
          <w:sz w:val="22"/>
          <w:szCs w:val="22"/>
          <w:lang w:eastAsia="ja-JP"/>
        </w:rPr>
      </w:pPr>
      <w:r w:rsidRPr="0008241C">
        <w:rPr>
          <w:sz w:val="22"/>
          <w:szCs w:val="22"/>
          <w:lang w:eastAsia="ja-JP"/>
        </w:rPr>
        <w:t xml:space="preserve">Freshwater biodiversity and nature's contribution to people are suffering disproportionately large risks under various pressures associated with economic developments including excessive use of water for industries, dam construction, and heavy use of fertilizers in agricultural fields in and around wetlands leading to rapid eutrophication. While water quality once much polluted has improved in some countries, following the trajectory suggested by the Environmental Kuznets Curve hypothesis </w:t>
      </w:r>
      <w:r w:rsidRPr="0008241C">
        <w:rPr>
          <w:sz w:val="22"/>
          <w:szCs w:val="22"/>
          <w:lang w:eastAsia="ja-JP"/>
        </w:rPr>
        <w:fldChar w:fldCharType="begin" w:fldLock="1"/>
      </w:r>
      <w:r w:rsidRPr="0008241C">
        <w:rPr>
          <w:sz w:val="22"/>
          <w:szCs w:val="22"/>
          <w:lang w:eastAsia="ja-JP"/>
        </w:rPr>
        <w:instrText>ADDIN CSL_CITATION {"citationItems":[{"id":"ITEM-1","itemData":{"DOI":"10.1016/j.ecolecon.2004.02.011","ISBN":"0921-8009","ISSN":"09218009","PMID":"5077","abstract":"The Environmental Kuznets Curve (EKC) hypothesis postulates an inverted-U-shaped relationship between different pollutants and per capita income, i.e., environmental pressure increases up to a certain level as income goes up; after that, it decreases. An EKC actually reveals how a technically specified measurement of environmental quality changes as the fortunes of a country change. A sizeable literature on EKC has grown in recent period. The common point of all the studies is the assertion that the environmental quality deteriorates at the early stages of economic development/growth and subsequently improves at the later stages. In other words, environmental pressure increases faster than income at early stages of development and slows down relative to GDP growth at higher income levels. This paper reviews some theoretical developments and empirical studies dealing with EKC phenomenon. Possible explanations for this EKC are seen in (i) the progress of economic development, from clean agrarian economy to polluting industrial economy to clean service economy; (ii) tendency of people with higher income having higher preference for environmental quality, etc. Evidence of the existence of the EKC has been questioned from several corners. Only some air quality indicators, especially local pollutants, show the evidence of an EKC. However, an EKC is empirically observed, till there is no agreement in the literature on the income level at which environmental degradation starts declining. This paper provides an overview of the EKC literature, background history, conceptual insights, policy and the conceptual and methodological critique. ?? 2004 Elsevier B.V. All rights reserved.","author":[{"dropping-particle":"","family":"Dinda","given":"Soumyananda","non-dropping-particle":"","parse-names":false,"suffix":""}],"container-title":"Ecological Economics","id":"ITEM-1","issue":"4","issued":{"date-parts":[["2004"]]},"page":"431-455","title":"Environmental Kuznets Curve hypothesis: A survey","type":"article-journal","volume":"49"},"uris":["http://www.mendeley.com/documents/?uuid=e413010a-3eb7-4933-aa17-ee6479ed519d"]}],"mendeley":{"formattedCitation":"(Dinda, 2004)","plainTextFormattedCitation":"(Dinda, 2004)","previouslyFormattedCitation":"(Dinda, 200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Dinda, 2004)</w:t>
      </w:r>
      <w:r w:rsidRPr="0008241C">
        <w:rPr>
          <w:sz w:val="22"/>
          <w:szCs w:val="22"/>
          <w:lang w:eastAsia="ja-JP"/>
        </w:rPr>
        <w:fldChar w:fldCharType="end"/>
      </w:r>
      <w:r w:rsidRPr="0008241C">
        <w:rPr>
          <w:sz w:val="22"/>
          <w:szCs w:val="22"/>
          <w:lang w:eastAsia="ja-JP"/>
        </w:rPr>
        <w:t xml:space="preserve">, losses of biodiversity by dam construction and wetland development are almost irreversible. In the Mekong basin, for example, many dams are being planned to construct and a model-based analysis projects show that dam construction will cause significant loss of fish diversity </w:t>
      </w:r>
      <w:r w:rsidRPr="0008241C">
        <w:rPr>
          <w:sz w:val="22"/>
          <w:szCs w:val="22"/>
          <w:lang w:eastAsia="ja-JP"/>
        </w:rPr>
        <w:fldChar w:fldCharType="begin" w:fldLock="1"/>
      </w:r>
      <w:r w:rsidRPr="0008241C">
        <w:rPr>
          <w:sz w:val="22"/>
          <w:szCs w:val="22"/>
          <w:lang w:eastAsia="ja-JP"/>
        </w:rPr>
        <w:instrText>ADDIN CSL_CITATION {"citationItems":[{"id":"ITEM-1","itemData":{"DOI":"10.1371/journal.pone.0160151","ISSN":"19326203","PMID":"27532150","abstract":"&lt;p&gt;Both hydropower dams and global warming pose threats to freshwater fish diversity. While the extent of global warming may be reduced by a shift towards energy generation by large dams in order to reduce fossil-fuel use, such dams profoundly modify riverine habitats. Furthermore, the threats posed by dams and global warming will interact: for example, dams constrain range adjustments by fishes that might compensate for warming temperatures. Evaluation of their combined or synergistic effects is thus essential for adequate assessment of the consequences of planned water-resource developments. We made projections of the responses of 363 fish species within the Indo-Burma global biodiversity hotspot to the separate and joint impacts of dams and global warming. The hotspot encompasses the Lower Mekong Basin, which is the world’s largest freshwater capture fishery. Projections for 81 dam-building scenarios revealed progressive impacts upon projected species richness, habitable area, and the proportion of threatened species as generating capacity increased. Projections from 126 global-warming scenarios included a rise in species richness, a reduction in habitable area, and an increase in the proportion of threatened species; however, there was substantial variation in the extent of these changes among warming projections. Projections from scenarios that combined the effects of dams and global warming were derived either by simply adding the two threats, or by combining them in a synergistic manner that took account of the likelihood that habitat shifts under global warming would be constrained by river fragmentation. Impacts on fish diversity under the synergistic projections were 10–20% higher than those attributable to additive scenarios, and were exacerbated as generating capacity increased—particularly if CO&lt;sub&gt;2&lt;/sub&gt; emissions remained high. The impacts of dams, especially those on river mainstreams, are likely to be greater, more predictable and more immediately pressing for fishes than the consequences of global warming. Limits upon dam construction should therefore be a priority action for conserving fish biodiversity in the Indo-Burma hotspot. This would minimize synergistic impacts attributable to dams plus global warming, and help ensure the continued provision of ecosystem services represented by the Lower Mekong fishery.&lt;/p&gt;","author":[{"dropping-particle":"","family":"Kano","given":"Yuichi","non-dropping-particle":"","parse-names":false,"suffix":""},{"dropping-particle":"","family":"Dudgeon","given":"David","non-dropping-particle":"","parse-names":false,"suffix":""},{"dropping-particle":"","family":"Nam","given":"So","non-dropping-particle":"","parse-names":false,"suffix":""},{"dropping-particle":"","family":"Samejima","given":"Hiromitsu","non-dropping-particle":"","parse-names":false,"suffix":""},{"dropping-particle":"","family":"Watanabe","given":"Katsutoshi","non-dropping-particle":"","parse-names":false,"suffix":""},{"dropping-particle":"","family":"Grudpan","given":"Chaiwut","non-dropping-particle":"","parse-names":false,"suffix":""},{"dropping-particle":"","family":"Grudpan","given":"Jarungjit","non-dropping-particle":"","parse-names":false,"suffix":""},{"dropping-particle":"","family":"Magtoon","given":"Wichan","non-dropping-particle":"","parse-names":false,"suffix":""},{"dropping-particle":"","family":"Musikasinthorn","given":"Prachya","non-dropping-particle":"","parse-names":false,"suffix":""},{"dropping-particle":"","family":"Nguyen","given":"Phuong Thanh","non-dropping-particle":"","parse-names":false,"suffix":""},{"dropping-particle":"","family":"Praxaysonbath","given":"Bounthob","non-dropping-particle":"","parse-names":false,"suffix":""},{"dropping-particle":"","family":"Sato","given":"Tomoyuki","non-dropping-particle":"","parse-names":false,"suffix":""},{"dropping-particle":"","family":"Shibukawa","given":"Koichi","non-dropping-particle":"","parse-names":false,"suffix":""},{"dropping-particle":"","family":"Shimatani","given":"Yukihiro","non-dropping-particle":"","parse-names":false,"suffix":""},{"dropping-particle":"","family":"Suvarnaraksha","given":"Apinun","non-dropping-particle":"","parse-names":false,"suffix":""},{"dropping-particle":"","family":"Tanaka","given":"Wataru","non-dropping-particle":"","parse-names":false,"suffix":""},{"dropping-particle":"","family":"Thach","given":"Phanara","non-dropping-particle":"","parse-names":false,"suffix":""},{"dropping-particle":"","family":"Tran","given":"Dac Dinh","non-dropping-particle":"","parse-names":false,"suffix":""},{"dropping-particle":"","family":"Yamashita","given":"Tomomi","non-dropping-particle":"","parse-names":false,"suffix":""},{"dropping-particle":"","family":"Utsugi","given":"Kenzo","non-dropping-particle":"","parse-names":false,"suffix":""}],"container-title":"PLoS ONE","id":"ITEM-1","issue":"8","issued":{"date-parts":[["2016"]]},"page":"1-21","title":"Impacts of dams and global warming on fish biodiversity in the Indo-Burma hotspot","type":"article-journal","volume":"11"},"uris":["http://www.mendeley.com/documents/?uuid=e79eaf98-2b6d-456e-b0d6-34d879044394"]}],"mendeley":{"formattedCitation":"(Kano &lt;i&gt;et al.&lt;/i&gt;, 2016)","plainTextFormattedCitation":"(Kano et al., 2016)","previouslyFormattedCitation":"(Kano &lt;i&gt;et al.&lt;/i&gt;,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Kano </w:t>
      </w:r>
      <w:r w:rsidRPr="0008241C">
        <w:rPr>
          <w:i/>
          <w:noProof/>
          <w:sz w:val="22"/>
          <w:szCs w:val="22"/>
          <w:lang w:eastAsia="ja-JP"/>
        </w:rPr>
        <w:t>et al.</w:t>
      </w:r>
      <w:r w:rsidRPr="0008241C">
        <w:rPr>
          <w:noProof/>
          <w:sz w:val="22"/>
          <w:szCs w:val="22"/>
          <w:lang w:eastAsia="ja-JP"/>
        </w:rPr>
        <w:t>, 2016)</w:t>
      </w:r>
      <w:r w:rsidRPr="0008241C">
        <w:rPr>
          <w:sz w:val="22"/>
          <w:szCs w:val="22"/>
          <w:lang w:eastAsia="ja-JP"/>
        </w:rPr>
        <w:fldChar w:fldCharType="end"/>
      </w:r>
      <w:r w:rsidRPr="0008241C">
        <w:rPr>
          <w:sz w:val="22"/>
          <w:szCs w:val="22"/>
          <w:lang w:eastAsia="ja-JP"/>
        </w:rPr>
        <w:t xml:space="preserve"> that will be irreversible. Governmental and inter-governmental efforts for avoiding such irreversible loss of biodiversity are highly desirable conforming with Aichi Biodiversity Targets 10 and 11. </w:t>
      </w:r>
    </w:p>
    <w:p w14:paraId="0BCD2071" w14:textId="77777777" w:rsidR="00A01204" w:rsidRPr="0008241C" w:rsidRDefault="00A01204" w:rsidP="00A01204">
      <w:pPr>
        <w:rPr>
          <w:sz w:val="22"/>
          <w:szCs w:val="22"/>
          <w:lang w:eastAsia="ja-JP"/>
        </w:rPr>
      </w:pPr>
    </w:p>
    <w:p w14:paraId="576233D7" w14:textId="77777777" w:rsidR="00A01204" w:rsidRPr="0008241C" w:rsidRDefault="00A01204" w:rsidP="00A01204">
      <w:pPr>
        <w:keepNext/>
        <w:tabs>
          <w:tab w:val="clear" w:pos="1247"/>
          <w:tab w:val="left" w:pos="765"/>
        </w:tabs>
        <w:outlineLvl w:val="2"/>
        <w:rPr>
          <w:b/>
          <w:sz w:val="24"/>
          <w:szCs w:val="24"/>
        </w:rPr>
      </w:pPr>
      <w:bookmarkStart w:id="987" w:name="_Toc504317220"/>
      <w:bookmarkStart w:id="988" w:name="_Toc504317913"/>
      <w:bookmarkStart w:id="989" w:name="_Toc504320415"/>
      <w:bookmarkStart w:id="990" w:name="_Toc504320638"/>
      <w:bookmarkStart w:id="991" w:name="_Toc504320862"/>
      <w:bookmarkStart w:id="992" w:name="_Toc524041410"/>
      <w:r w:rsidRPr="0008241C">
        <w:rPr>
          <w:b/>
          <w:sz w:val="24"/>
          <w:szCs w:val="24"/>
        </w:rPr>
        <w:t xml:space="preserve">3.3.4 </w:t>
      </w:r>
      <w:r w:rsidRPr="0008241C">
        <w:rPr>
          <w:b/>
          <w:sz w:val="24"/>
          <w:szCs w:val="24"/>
        </w:rPr>
        <w:tab/>
        <w:t>Climate change and future of biodiversity and nature's contribution to people</w:t>
      </w:r>
      <w:bookmarkEnd w:id="987"/>
      <w:bookmarkEnd w:id="988"/>
      <w:bookmarkEnd w:id="989"/>
      <w:bookmarkEnd w:id="990"/>
      <w:bookmarkEnd w:id="991"/>
      <w:bookmarkEnd w:id="992"/>
    </w:p>
    <w:p w14:paraId="6D6BA00F" w14:textId="77777777" w:rsidR="00A01204" w:rsidRPr="0008241C" w:rsidRDefault="00A01204" w:rsidP="00A01204">
      <w:pPr>
        <w:rPr>
          <w:sz w:val="22"/>
          <w:szCs w:val="22"/>
          <w:lang w:eastAsia="ja-JP"/>
        </w:rPr>
      </w:pPr>
    </w:p>
    <w:p w14:paraId="54E8614D" w14:textId="77777777" w:rsidR="00A01204" w:rsidRPr="0008241C" w:rsidRDefault="00A01204" w:rsidP="00A01204">
      <w:pPr>
        <w:rPr>
          <w:sz w:val="22"/>
          <w:szCs w:val="22"/>
          <w:lang w:eastAsia="ja-JP"/>
        </w:rPr>
      </w:pPr>
      <w:r w:rsidRPr="0008241C">
        <w:rPr>
          <w:sz w:val="22"/>
          <w:szCs w:val="22"/>
        </w:rPr>
        <w:t>Projected impacts of climate change on biodiversity and nature's contribution to people vary considerably across the Asia-Pacific region.</w:t>
      </w:r>
      <w:r w:rsidRPr="0008241C">
        <w:rPr>
          <w:bCs/>
          <w:sz w:val="22"/>
          <w:szCs w:val="22"/>
        </w:rPr>
        <w:fldChar w:fldCharType="begin" w:fldLock="1"/>
      </w:r>
      <w:r w:rsidRPr="0008241C">
        <w:rPr>
          <w:bCs/>
          <w:sz w:val="22"/>
          <w:szCs w:val="22"/>
        </w:rPr>
        <w:instrText>ADDIN CSL_CITATION {"citationItems":[{"id":"ITEM-1","itemData":{"author":[{"dropping-particle":"","family":"IPCC","given":"","non-dropping-particle":"","parse-names":false,"suffix":""}],"id":"ITEM-1","issued":{"date-parts":[["2014"]]},"number-of-pages":"1535","publisher":"Cambridge University Press","publisher-place":"Cambridge","title":"Climate change 2013: the physical science basis. Contribution of working group I to the fifth assessment report of the Intergovernmental Panel on Climate Change","type":"book"},"uris":["http://www.mendeley.com/documents/?uuid=fcedd8d3-98d4-46e4-8bd9-4ed5cbfc7f52"]}],"mendeley":{"formattedCitation":"(IPCC, 2014)","manualFormatting":" IPCC (2014)","plainTextFormattedCitation":"(IPCC, 2014)","previouslyFormattedCitation":"(IPCC, 2014)"},"properties":{"noteIndex":0},"schema":"https://github.com/citation-style-language/schema/raw/master/csl-citation.json"}</w:instrText>
      </w:r>
      <w:r w:rsidRPr="0008241C">
        <w:rPr>
          <w:bCs/>
          <w:sz w:val="22"/>
          <w:szCs w:val="22"/>
        </w:rPr>
        <w:fldChar w:fldCharType="separate"/>
      </w:r>
      <w:r w:rsidRPr="0008241C">
        <w:rPr>
          <w:bCs/>
          <w:noProof/>
          <w:sz w:val="22"/>
          <w:szCs w:val="22"/>
        </w:rPr>
        <w:t xml:space="preserve"> IPCC (2014)</w:t>
      </w:r>
      <w:r w:rsidRPr="0008241C">
        <w:rPr>
          <w:bCs/>
          <w:sz w:val="22"/>
          <w:szCs w:val="22"/>
        </w:rPr>
        <w:fldChar w:fldCharType="end"/>
      </w:r>
      <w:r w:rsidRPr="0008241C">
        <w:rPr>
          <w:bCs/>
          <w:sz w:val="22"/>
          <w:szCs w:val="22"/>
        </w:rPr>
        <w:t xml:space="preserve"> predicts that certain ecosystems are likely to be affected more severely in coming decades due to climate change compared to others, e.g., alpine ecosystems, peatlands, coral reefs and mangroves. Rise in atmospheric temperature and increased length of dry season has several implications for the Asia-Pacific region including more forest fires, forest die back due to eruption of insect pests and fungal pathogens, other vector borne diseases, shrubbification of alpine habitats, reduced soil moisture and productivity and increase in IAS. Both climate change and increased frequency of extreme weather events could affect populations of restricted range species in terms of vigor, population size and viability, especially in case of reptiles and amphibians </w:t>
      </w:r>
      <w:r w:rsidRPr="0008241C">
        <w:rPr>
          <w:bCs/>
          <w:sz w:val="22"/>
          <w:szCs w:val="22"/>
        </w:rPr>
        <w:fldChar w:fldCharType="begin" w:fldLock="1"/>
      </w:r>
      <w:r w:rsidRPr="0008241C">
        <w:rPr>
          <w:bCs/>
          <w:sz w:val="22"/>
          <w:szCs w:val="22"/>
        </w:rPr>
        <w:instrText>ADDIN CSL_CITATION {"citationItems":[{"id":"ITEM-1","itemData":{"DOI":"10.1007/s10531-010-9782-4","ISSN":"0960-3115","author":[{"dropping-particle":"","family":"Bickford","given":"David","non-dropping-particle":"","parse-names":false,"suffix":""},{"dropping-particle":"","family":"Howard","given":"Sam D.","non-dropping-particle":"","parse-names":false,"suffix":""},{"dropping-particle":"","family":"Ng","given":"Daniel J. J.","non-dropping-particle":"","parse-names":false,"suffix":""},{"dropping-particle":"","family":"Sheridan","given":"Jennifer A.","non-dropping-particle":"","parse-names":false,"suffix":""}],"container-title":"Biodiversity and Conservation","id":"ITEM-1","issue":"4","issued":{"date-parts":[["2010","4","2"]]},"page":"1043-1062","publisher":"Springer Netherlands","title":"Impacts of climate change on the amphibians and reptiles of Southeast Asia","type":"article-journal","volume":"19"},"uris":["http://www.mendeley.com/documents/?uuid=1e6680a5-dc1c-3345-bcac-ebbb6da819ad"]}],"mendeley":{"formattedCitation":"(Bickford &lt;i&gt;et al.&lt;/i&gt;, 2010)","plainTextFormattedCitation":"(Bickford et al., 2010)","previouslyFormattedCitation":"(Bickford &lt;i&gt;et al.&lt;/i&gt;, 2010)"},"properties":{"noteIndex":0},"schema":"https://github.com/citation-style-language/schema/raw/master/csl-citation.json"}</w:instrText>
      </w:r>
      <w:r w:rsidRPr="0008241C">
        <w:rPr>
          <w:bCs/>
          <w:sz w:val="22"/>
          <w:szCs w:val="22"/>
        </w:rPr>
        <w:fldChar w:fldCharType="separate"/>
      </w:r>
      <w:r w:rsidRPr="0008241C">
        <w:rPr>
          <w:bCs/>
          <w:noProof/>
          <w:sz w:val="22"/>
          <w:szCs w:val="22"/>
        </w:rPr>
        <w:t xml:space="preserve">(Bickford </w:t>
      </w:r>
      <w:r w:rsidRPr="0008241C">
        <w:rPr>
          <w:bCs/>
          <w:i/>
          <w:noProof/>
          <w:sz w:val="22"/>
          <w:szCs w:val="22"/>
        </w:rPr>
        <w:t>et al.</w:t>
      </w:r>
      <w:r w:rsidRPr="0008241C">
        <w:rPr>
          <w:bCs/>
          <w:noProof/>
          <w:sz w:val="22"/>
          <w:szCs w:val="22"/>
        </w:rPr>
        <w:t>, 2010)</w:t>
      </w:r>
      <w:r w:rsidRPr="0008241C">
        <w:rPr>
          <w:bCs/>
          <w:sz w:val="22"/>
          <w:szCs w:val="22"/>
        </w:rPr>
        <w:fldChar w:fldCharType="end"/>
      </w:r>
      <w:r w:rsidRPr="0008241C">
        <w:rPr>
          <w:bCs/>
          <w:sz w:val="22"/>
          <w:szCs w:val="22"/>
        </w:rPr>
        <w:t xml:space="preserve">. Increased rate of glacial recession in the Greater Himalaya and </w:t>
      </w:r>
      <w:r w:rsidRPr="0008241C">
        <w:rPr>
          <w:sz w:val="22"/>
          <w:szCs w:val="22"/>
        </w:rPr>
        <w:t xml:space="preserve">Central Asia, degradation of permafrost will affect mountain hydrology and water discharge in much of the Hindu Kush Himalayan region and downstream areas. Increased hazards due to glacial lake outburst floods have been projected in some parts of the Hindu Kush Himalayas. This will have direct implications for alpine biodiversity elements, especially the endemics. Studies in parts of the Himalaya have predicted considerable loss of endemic plant species habitats. Also, trends of expansion of shrub lands at the cost of alpine meadows are evident both in Himalayan and Tibetan plateau. However, at the regional level there are inconsistencies and varying responses. </w:t>
      </w:r>
      <w:r w:rsidRPr="0008241C">
        <w:rPr>
          <w:sz w:val="22"/>
          <w:szCs w:val="22"/>
          <w:lang w:eastAsia="ja-JP"/>
        </w:rPr>
        <w:t xml:space="preserve">This calls for standard and harmonized monitoring programme at regional scales and also long term ecological studies covering different eco-regions in the Asia-Pacific region </w:t>
      </w:r>
      <w:r w:rsidRPr="0008241C">
        <w:rPr>
          <w:sz w:val="22"/>
          <w:szCs w:val="22"/>
          <w:lang w:eastAsia="ja-JP"/>
        </w:rPr>
        <w:fldChar w:fldCharType="begin" w:fldLock="1"/>
      </w:r>
      <w:r w:rsidRPr="0008241C">
        <w:rPr>
          <w:sz w:val="22"/>
          <w:szCs w:val="22"/>
          <w:lang w:eastAsia="ja-JP"/>
        </w:rPr>
        <w:instrText>ADDIN CSL_CITATION {"citationItems":[{"id":"ITEM-1","itemData":{"DOI":"10.1016/j.jaridenv.2009.06.014","ISBN":"0140-1963","ISSN":"01401963","abstract":"Rangelands of the Qinghai-Tibetan plateau (QTP), although sparsely populated and contributing little to China's overall economy, play an important environmental role throughout Asia. They contain high biodiversity values and can also potentially provide China with a source of cultural and geographic variety in the future. Chinese government reports paint a gloomy picture, considering vast portions of the QTP degraded and blaming irrational overstocking of livestock as the principal culprit. Global climate change, population increases, and \"rodent\" damage are also invoked as causes of rangeland degradation. In contrast, some Western observers claim that traditional pastoral practices were sustainable, and identify either previous or more recent state policies as the cause of degradation. Chinese governments at national and provincial levels have initiated a number of sometimes-conflicting and confusing policies aimed, at least nominally, at restoring rangeland productivity. On the basis of a comprehensive literature review, I argue that the extent and magnitude of rangeland degradation on the QTP remains largely unknown because monitoring programs have been subjective and poorly documented. Further, I argue that causes of degradation remain uncertain, often because hypotheses have been articulated too vaguely to test. No phenomena that have been hypothesized as contributing to rangeland degradation on the QTP currently enjoy unequivocal support. Where over-stocking is clearly causing damage, we lack sufficient understanding of current socio-ecological systems to identify ultimate and proximate drivers of pastoralist behavior, and thus policy initiatives aimed at sustainability may well fail. ?? 2009 Elsevier Ltd. All rights reserved.","author":[{"dropping-particle":"","family":"Harris","given":"R. B.","non-dropping-particle":"","parse-names":false,"suffix":""}],"container-title":"Journal of Arid Environments","id":"ITEM-1","issue":"1","issued":{"date-parts":[["2010"]]},"page":"1-12","publisher":"Elsevier Ltd","title":"Rangeland degradation on the Qinghai-Tibetan plateau: A review of the evidence of its magnitude and causes","type":"article-journal","volume":"74"},"uris":["http://www.mendeley.com/documents/?uuid=86b336fb-2021-4b3a-8686-4b656d54452d"]}],"mendeley":{"formattedCitation":"(R. B. Harris, 2010)","plainTextFormattedCitation":"(R. B. Harris, 2010)","previouslyFormattedCitation":"(R. B. Harris, 2010)"},"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R. B. Harris, 2010)</w:t>
      </w:r>
      <w:r w:rsidRPr="0008241C">
        <w:rPr>
          <w:sz w:val="22"/>
          <w:szCs w:val="22"/>
          <w:lang w:eastAsia="ja-JP"/>
        </w:rPr>
        <w:fldChar w:fldCharType="end"/>
      </w:r>
      <w:r w:rsidRPr="0008241C">
        <w:rPr>
          <w:sz w:val="22"/>
          <w:szCs w:val="22"/>
          <w:lang w:eastAsia="ja-JP"/>
        </w:rPr>
        <w:t>.</w:t>
      </w:r>
    </w:p>
    <w:p w14:paraId="71E99891" w14:textId="77777777" w:rsidR="00A01204" w:rsidRPr="0008241C" w:rsidRDefault="00A01204" w:rsidP="00A01204">
      <w:pPr>
        <w:rPr>
          <w:sz w:val="22"/>
          <w:szCs w:val="22"/>
        </w:rPr>
      </w:pPr>
    </w:p>
    <w:p w14:paraId="298EEB76" w14:textId="6C44CEAC" w:rsidR="00A01204" w:rsidRPr="0008241C" w:rsidRDefault="00A01204" w:rsidP="00A01204">
      <w:pPr>
        <w:rPr>
          <w:sz w:val="22"/>
          <w:szCs w:val="22"/>
        </w:rPr>
      </w:pPr>
      <w:r w:rsidRPr="0008241C">
        <w:rPr>
          <w:sz w:val="22"/>
          <w:szCs w:val="22"/>
          <w:lang w:bidi="hi-IN"/>
        </w:rPr>
        <w:t>Growing evidence from multiple pilot sites in Himalaya and Tibetan plateau ha</w:t>
      </w:r>
      <w:r w:rsidRPr="0008241C">
        <w:rPr>
          <w:rFonts w:eastAsia="MS Mincho"/>
          <w:sz w:val="22"/>
          <w:szCs w:val="22"/>
          <w:lang w:eastAsia="ja-JP" w:bidi="hi-IN"/>
        </w:rPr>
        <w:t>s</w:t>
      </w:r>
      <w:r w:rsidRPr="0008241C">
        <w:rPr>
          <w:sz w:val="22"/>
          <w:szCs w:val="22"/>
          <w:lang w:bidi="hi-IN"/>
        </w:rPr>
        <w:t xml:space="preserve"> suggested that species are responding to increasing temperature with trends of range extension towards higher altitudes. While considering models of biome level shifts in Indian sub-continent, study reveals that tropical and sub-tropical grasslands, savannahs and shrublands are specifically vulnerable to shifts and predicting considerably large potential reduction in their size. A few studies have demonstrated that several species will shift their distributional range towards higher altitudes or latitudes due to global warming. Such shifts are already evident </w:t>
      </w:r>
      <w:r w:rsidRPr="0008241C">
        <w:rPr>
          <w:sz w:val="22"/>
          <w:szCs w:val="22"/>
        </w:rPr>
        <w:t xml:space="preserve">in case of certain coral species in Western Pacific and East China Sea, range extension of a predatory fish one of the s in the sea of eastern China and Western Pacific ocean, and of a few predatory fishes and sardines in the region </w:t>
      </w:r>
      <w:r w:rsidRPr="0008241C">
        <w:rPr>
          <w:sz w:val="22"/>
          <w:szCs w:val="22"/>
        </w:rPr>
        <w:fldChar w:fldCharType="begin" w:fldLock="1"/>
      </w:r>
      <w:r w:rsidRPr="0008241C">
        <w:rPr>
          <w:sz w:val="22"/>
          <w:szCs w:val="22"/>
        </w:rPr>
        <w:instrText>ADDIN CSL_CITATION {"citationItems":[{"id":"ITEM-1","itemData":{"DOI":"10.1029/2010GL046474","ISBN":"0094-8276","ISSN":"00948276","abstract":"Rising temperatures caused by climatic warming may cause poleward range shifts and/or expansions in species distribution. Tropical reef corals (hereafter corals) are some of the world’s most important species, being not only primary producers, but also habitat‐forming species, and thus fundamental ecosystem modification is expected according to changes in their distribution. Although most studies of climate change effects on corals have focused on temperatureinduced coral bleaching in tropical areas, poleward range shifts and/or expansions may also occur in temperate areas. We show the first large‐scale evidence of the poleward range expansion of modern corals, based on 80 years of national records from the temperate areas of Japan, where centurylong measurements of in situ sea‐surface temperatures have shown statistically significant rises. Four major coral species categories, including two key species for reef formation in tropical areas, showed poleward range expansions since the 1930s, whereas no species demonstrated southward range shrinkage or local extinction. The speed of these expansions reached up to 14 km/year, which is far greater than that for other species. Our results, in combination with recent findings suggesting range expansions of tropical coral‐reef associated organisms, strongly suggest that rapid, fundamental modifications of temperate coastal ecosystems could be in progress. Citation: Yamano, H., K. Sugihara, and K. Nomura (2011), Rapid poleward range expansion of tropical reef corals in response to rising sea surface temperatures, Geophys. Res. Lett., 38, L04601, doi:10.1029/2010GL046474","author":[{"dropping-particle":"","family":"Yamano","given":"Hiroya","non-dropping-particle":"","parse-names":false,"suffix":""},{"dropping-particle":"","family":"Sugihara","given":"Kaoru","non-dropping-particle":"","parse-names":false,"suffix":""},{"dropping-particle":"","family":"Nomura","given":"Keiichi","non-dropping-particle":"","parse-names":false,"suffix":""}],"container-title":"Geophysical Research Letters","id":"ITEM-1","issue":"4","issued":{"date-parts":[["2011"]]},"title":"Rapid poleward range expansion of tropical reef corals in response to rising sea surface temperatures","type":"article-journal","volume":"38"},"uris":["http://www.mendeley.com/documents/?uuid=eb0f8848-c1e4-4799-94aa-761a48be9cb6"]},{"id":"ITEM-2","itemData":{"DOI":"10.5194/bg-9-4955-2012","ISBN":"1810-6285","ISSN":"17264170","abstract":"Using results from four coupled global carbon cycle-climate models combined with in situ observations, we estimate the combined effects of future global warming and ocean acidification on potential habitats for tropical/subtropical and temperate coral communities in the seas around Japan. The suitability of the coral habitats are identified primarily on the basis of the currently observed ranges for temperature and saturation states Ω with regard to aragonite (Ωarag). We find that under the \"business as usual\" SRES A2 scenario, coral habitats will expand northward by several hundred kilometers by the end of this century. At the same time, coral habitats are projected to become sandwiched between the tropical regions, where the frequency of coral bleaching will increase, and the temperate-to-subpolar latitudes, where Ωarag will become too low to support sufficiently high calcification rates. As a result, the area of coral habitats around Japan that is suitable to tropical-subtropical communities will be reduced by half by the 2020s to 2030s, and is projected to disappear by the 2030s to 2040s. The suitable habitats for the temperate coral communities are also becoming smaller, although at a less pronounced rate due to their higher tolerance for low Ωarag.","author":[{"dropping-particle":"","family":"Yara","given":"Y.","non-dropping-particle":"","parse-names":false,"suffix":""},{"dropping-particle":"","family":"Vogt","given":"M.","non-dropping-particle":"","parse-names":false,"suffix":""},{"dropping-particle":"","family":"Fujii","given":"M.","non-dropping-particle":"","parse-names":false,"suffix":""},{"dropping-particle":"","family":"Yamano","given":"H.","non-dropping-particle":"","parse-names":false,"suffix":""},{"dropping-particle":"","family":"Hauri","given":"C.","non-dropping-particle":"","parse-names":false,"suffix":""},{"dropping-particle":"","family":"Steinacher","given":"M.","non-dropping-particle":"","parse-names":false,"suffix":""},{"dropping-particle":"","family":"Gruber","given":"N.","non-dropping-particle":"","parse-names":false,"suffix":""},{"dropping-particle":"","family":"Yamanaka","given":"Y.","non-dropping-particle":"","parse-names":false,"suffix":""}],"container-title":"Biogeosciences","id":"ITEM-2","issue":"12","issued":{"date-parts":[["2012"]]},"page":"4955-4968","title":"Ocean acidification limits temperature-induced poleward expansion of coral habitats around Japan","type":"article-journal","volume":"9"},"uris":["http://www.mendeley.com/documents/?uuid=35923fee-fb62-4fe7-998d-1f5eb4af9473"]}],"mendeley":{"formattedCitation":"(Hiroya Yamano &lt;i&gt;et al.&lt;/i&gt;, 2011; Yara &lt;i&gt;et al.&lt;/i&gt;, 2012)","plainTextFormattedCitation":"(Hiroya Yamano et al., 2011; Yara et al., 2012)","previouslyFormattedCitation":"(Hiroya Yamano &lt;i&gt;et al.&lt;/i&gt;, 2011; Yara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Hiroya Yamano </w:t>
      </w:r>
      <w:r w:rsidRPr="0008241C">
        <w:rPr>
          <w:i/>
          <w:noProof/>
          <w:sz w:val="22"/>
          <w:szCs w:val="22"/>
        </w:rPr>
        <w:t>et al.</w:t>
      </w:r>
      <w:r w:rsidRPr="0008241C">
        <w:rPr>
          <w:noProof/>
          <w:sz w:val="22"/>
          <w:szCs w:val="22"/>
        </w:rPr>
        <w:t xml:space="preserve">, 2011; Yara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etzel </w:t>
      </w:r>
      <w:r w:rsidRPr="0008241C">
        <w:rPr>
          <w:i/>
          <w:sz w:val="22"/>
          <w:szCs w:val="22"/>
        </w:rPr>
        <w:t xml:space="preserve">et al. </w:t>
      </w:r>
      <w:r w:rsidRPr="0008241C">
        <w:rPr>
          <w:sz w:val="22"/>
          <w:szCs w:val="22"/>
        </w:rPr>
        <w:fldChar w:fldCharType="begin" w:fldLock="1"/>
      </w:r>
      <w:r w:rsidRPr="0008241C">
        <w:rPr>
          <w:sz w:val="22"/>
          <w:szCs w:val="22"/>
        </w:rPr>
        <w:instrText>ADDIN CSL_CITATION {"citationItems":[{"id":"ITEM-1","itemData":{"DOI":"10.1111/gcb.12185","ISSN":"13541013","author":[{"dropping-particle":"","family":"Wetzel","given":"Florian T.","non-dropping-particle":"","parse-names":false,"suffix":""},{"dropping-particle":"","family":"Beissmann","given":"Helmut","non-dropping-particle":"","parse-names":false,"suffix":""},{"dropping-particle":"","family":"Penn","given":"Dustin J.","non-dropping-particle":"","parse-names":false,"suffix":""},{"dropping-particle":"","family":"Jetz","given":"Walter","non-dropping-particle":"","parse-names":false,"suffix":""}],"container-title":"Global Change Biology","id":"ITEM-1","issue":"7","issued":{"date-parts":[["2013","7"]]},"page":"2058-2070","publisher":"Wiley/Blackwell (10.1111)","title":"Vulnerability of terrestrial island vertebrates to projected sea-level rise","type":"article-journal","volume":"19"},"suppress-author":1,"uris":["http://www.mendeley.com/documents/?uuid=e234625f-c91e-3b53-ba93-b752ef125f6b"]}],"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have projected that 15-62</w:t>
      </w:r>
      <w:r w:rsidR="00C934E9">
        <w:rPr>
          <w:sz w:val="22"/>
          <w:szCs w:val="22"/>
        </w:rPr>
        <w:t xml:space="preserve"> per cent</w:t>
      </w:r>
      <w:r w:rsidRPr="0008241C">
        <w:rPr>
          <w:sz w:val="22"/>
          <w:szCs w:val="22"/>
        </w:rPr>
        <w:t xml:space="preserve"> of islands in the Asia-Pacific region are likely to be totally inundated and up to 24</w:t>
      </w:r>
      <w:r w:rsidR="00C934E9">
        <w:rPr>
          <w:sz w:val="22"/>
          <w:szCs w:val="22"/>
        </w:rPr>
        <w:t xml:space="preserve"> per cent</w:t>
      </w:r>
      <w:r w:rsidRPr="0008241C">
        <w:rPr>
          <w:sz w:val="22"/>
          <w:szCs w:val="22"/>
        </w:rPr>
        <w:t xml:space="preserve"> will reduce to half or over one tenth of their present size in the event of 1-6 m rise in sea level. Further, these authors predict that species (especially listed under IUCN threat categories) in Pacific islands are much more (2-3 times) vulnerable as compared to those of Australasian and Indo-Malayan region and that rise in sea level due to global warming will increase the vulnerability of most islands in the Asia-Pacific region. </w:t>
      </w:r>
    </w:p>
    <w:p w14:paraId="6AEBE036" w14:textId="77777777" w:rsidR="00A01204" w:rsidRPr="0008241C" w:rsidRDefault="00A01204" w:rsidP="00A01204">
      <w:pPr>
        <w:rPr>
          <w:color w:val="333333"/>
          <w:sz w:val="22"/>
          <w:szCs w:val="22"/>
          <w:shd w:val="clear" w:color="auto" w:fill="F9F9F9"/>
        </w:rPr>
      </w:pPr>
    </w:p>
    <w:p w14:paraId="7605695B" w14:textId="77777777" w:rsidR="00A01204" w:rsidRPr="0008241C" w:rsidRDefault="00A01204" w:rsidP="00A01204">
      <w:pPr>
        <w:rPr>
          <w:sz w:val="22"/>
          <w:szCs w:val="22"/>
          <w:lang w:eastAsia="ja-JP"/>
        </w:rPr>
      </w:pPr>
      <w:r w:rsidRPr="0008241C">
        <w:rPr>
          <w:sz w:val="22"/>
          <w:szCs w:val="22"/>
        </w:rPr>
        <w:t xml:space="preserve">Cumulative effects of climate change and population growth are likely to threaten the food security in the Asia-Pacific region in the future. Increased temperature could reduce production of staple crops such as wheat </w:t>
      </w:r>
      <w:r w:rsidRPr="0008241C">
        <w:rPr>
          <w:sz w:val="22"/>
          <w:szCs w:val="22"/>
        </w:rPr>
        <w:fldChar w:fldCharType="begin" w:fldLock="1"/>
      </w:r>
      <w:r w:rsidRPr="0008241C">
        <w:rPr>
          <w:sz w:val="22"/>
          <w:szCs w:val="22"/>
        </w:rPr>
        <w:instrText>ADDIN CSL_CITATION {"citationItems":[{"id":"ITEM-1","itemData":{"author":[{"dropping-particle":"","family":"Nelson","given":"G. C.","non-dropping-particle":"","parse-names":false,"suffix":""},{"dropping-particle":"","family":"Rosegrant","given":"M.W.","non-dropping-particle":"","parse-names":false,"suffix":""},{"dropping-particle":"","family":"Koo","given":"J.","non-dropping-particle":"","parse-names":false,"suffix":""},{"dropping-particle":"","family":"Robertson Sulser","given":"R.T.","non-dropping-particle":"","parse-names":false,"suffix":""},{"dropping-particle":"","family":"Zhu","given":"T.","non-dropping-particle":"","parse-names":false,"suffix":""},{"dropping-particle":"","family":"Ringler","given":"C.","non-dropping-particle":"","parse-names":false,"suffix":""},{"dropping-particle":"","family":"Msangi","given":"S.","non-dropping-particle":"","parse-names":false,"suffix":""},{"dropping-particle":"","family":"Palazzo","given":"A.","non-dropping-particle":"","parse-names":false,"suffix":""},{"dropping-particle":"","family":"Batka","given":"M.","non-dropping-particle":"","parse-names":false,"suffix":""},{"dropping-particle":"","family":"Magalhaes","given":"M.","non-dropping-particle":"","parse-names":false,"suffix":""},{"dropping-particle":"","family":"Valmonte-Santos","given":"R.","non-dropping-particle":"","parse-names":false,"suffix":""},{"dropping-particle":"","family":"Ewing","given":"M.","non-dropping-particle":"","parse-names":false,"suffix":""},{"dropping-particle":"","family":"Lee","given":"D.","non-dropping-particle":"","parse-names":false,"suffix":""}],"container-title":"IFPRI Report","id":"ITEM-1","issued":{"date-parts":[["2009"]]},"number-of-pages":"1-17","publisher-place":"Washington D.C.","title":"Climate change and impact on agriculture and cost of adaptation","type":"report"},"uris":["http://www.mendeley.com/documents/?uuid=c2ec0fea-4eac-4e3f-a269-48eb9b1e115d"]}],"mendeley":{"formattedCitation":"(Nelson &lt;i&gt;et al.&lt;/i&gt;, 2009)","plainTextFormattedCitation":"(Nelson et al., 2009)","previouslyFormattedCitation":"(Nelson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Nelson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groforestry (AF) is considered important in the quest for a low-carbon future, and for designing a future society living in harmony with nature. Studies have indicated that many native plants along with monospecific crop fields are more environment friendly </w:t>
      </w:r>
      <w:r w:rsidRPr="0008241C">
        <w:rPr>
          <w:sz w:val="22"/>
          <w:szCs w:val="22"/>
        </w:rPr>
        <w:fldChar w:fldCharType="begin" w:fldLock="1"/>
      </w:r>
      <w:r w:rsidRPr="0008241C">
        <w:rPr>
          <w:sz w:val="22"/>
          <w:szCs w:val="22"/>
        </w:rPr>
        <w:instrText>ADDIN CSL_CITATION {"citationItems":[{"id":"ITEM-1","itemData":{"DOI":"10.1007/s00267-011-9628-1","ISBN":"0364-152X","ISSN":"0364152X","PMID":"21461959","abstract":"Agroforestry systems are fundamental features of the rural landscape of the Indian state of Kerala. Yet these mixed species systems are increasingly being replaced by monocultures. This paper explores how public policies on land tenure, agriculture, forestry and tree growing on private lands have interacted with farmer preferences in shaping land use dynamics and agroforestry practices. It argues that not only is there no specific policy for agroforestry in Kerala, but also that the existing sectoral policies of land tenure, agriculture, and forestry contributed to promoting plantation crops, even among marginal farmers. Forest policies, which impose restrictions on timber extraction from farmers' fields under the garb of protecting natural forests, have often acted as a disincentive to maintaining tree-based mixed production systems on farmlands. The paper argues that public policies interact with farmers' preferences in determining land use practices.","author":[{"dropping-particle":"","family":"Guillerme","given":"S.","non-dropping-particle":"","parse-names":false,"suffix":""},{"dropping-particle":"","family":"Mohan Kumar","given":"B.","non-dropping-particle":"","parse-names":false,"suffix":""},{"dropping-particle":"","family":"Menon","given":"A.","non-dropping-particle":"","parse-names":false,"suffix":""},{"dropping-particle":"","family":"Hinnewinkel","given":"C.","non-dropping-particle":"","parse-names":false,"suffix":""},{"dropping-particle":"","family":"Maire","given":"E.","non-dropping-particle":"","parse-names":false,"suffix":""},{"dropping-particle":"V.","family":"Santhoshkumar","given":"A.","non-dropping-particle":"","parse-names":false,"suffix":""}],"container-title":"Environmental Management","id":"ITEM-1","issue":"2","issued":{"date-parts":[["2011"]]},"page":"351-364","title":"Impacts of public policies and farmer preferences on agroforestry practices in Kerala, India","type":"article-journal","volume":"48"},"uris":["http://www.mendeley.com/documents/?uuid=c5544fd2-6649-435e-b833-fea2e6885e56"]}],"mendeley":{"formattedCitation":"(Guillerme &lt;i&gt;et al.&lt;/i&gt;, 2011)","plainTextFormattedCitation":"(Guillerme et al., 2011)","previouslyFormattedCitation":"(Guillerme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Guillerme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 few countries have adopted the policies on agroforestry (e.g., </w:t>
      </w:r>
      <w:r w:rsidRPr="0008241C">
        <w:rPr>
          <w:color w:val="000000"/>
          <w:sz w:val="22"/>
          <w:szCs w:val="22"/>
        </w:rPr>
        <w:t xml:space="preserve">National Agroforestry Policy of India, 2014) as an adaptation strategy that links forestry, agriculture, environment and commerce </w:t>
      </w:r>
      <w:r w:rsidRPr="0008241C">
        <w:rPr>
          <w:color w:val="000000"/>
          <w:sz w:val="22"/>
          <w:szCs w:val="22"/>
        </w:rPr>
        <w:fldChar w:fldCharType="begin" w:fldLock="1"/>
      </w:r>
      <w:r w:rsidRPr="0008241C">
        <w:rPr>
          <w:color w:val="000000"/>
          <w:sz w:val="22"/>
          <w:szCs w:val="22"/>
        </w:rPr>
        <w:instrText>ADDIN CSL_CITATION {"citationItems":[{"id":"ITEM-1","itemData":{"DOI":"10.1007/978-94-007-4676-3_19","ISBN":"978-94-007-4676-3","author":[{"dropping-particle":"","family":"Mohan Kumar","given":"B.","non-dropping-particle":"","parse-names":false,"suffix":""},{"dropping-particle":"","family":"Singh","given":"Anil Kumar","non-dropping-particle":"","parse-names":false,"suffix":""},{"dropping-particle":"","family":"Dhyani","given":"S. K.","non-dropping-particle":"","parse-names":false,"suffix":""}],"collection-title":"Advances in Agroforestry","container-title":"Agroforestry - The Future of Global Land Use","editor":[{"dropping-particle":"","family":"Nair","given":"P.K.R.","non-dropping-particle":"","parse-names":false,"suffix":""},{"dropping-particle":"","family":"Garrity","given":"D.P.","non-dropping-particle":"","parse-names":false,"suffix":""}],"id":"ITEM-1","issued":{"date-parts":[["2012"]]},"page":"359-389","publisher":"Springer Netherlands","title":"South Asian Agroforestry: Traditions, Transformations, and Prospects","type":"chapter","volume":"9"},"uris":["http://www.mendeley.com/documents/?uuid=53088e3a-ff38-37c3-b909-fc6f54392a65"]}],"mendeley":{"formattedCitation":"(Mohan Kumar &lt;i&gt;et al.&lt;/i&gt;, 2012)","plainTextFormattedCitation":"(Mohan Kumar et al., 2012)","previouslyFormattedCitation":"(Mohan Kumar &lt;i&gt;et al.&lt;/i&gt;, 2012)"},"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Mohan Kumar </w:t>
      </w:r>
      <w:r w:rsidRPr="0008241C">
        <w:rPr>
          <w:i/>
          <w:noProof/>
          <w:color w:val="000000"/>
          <w:sz w:val="22"/>
          <w:szCs w:val="22"/>
        </w:rPr>
        <w:t>et al.</w:t>
      </w:r>
      <w:r w:rsidRPr="0008241C">
        <w:rPr>
          <w:noProof/>
          <w:color w:val="000000"/>
          <w:sz w:val="22"/>
          <w:szCs w:val="22"/>
        </w:rPr>
        <w:t>, 2012)</w:t>
      </w:r>
      <w:r w:rsidRPr="0008241C">
        <w:rPr>
          <w:color w:val="000000"/>
          <w:sz w:val="22"/>
          <w:szCs w:val="22"/>
        </w:rPr>
        <w:fldChar w:fldCharType="end"/>
      </w:r>
      <w:r w:rsidRPr="0008241C">
        <w:rPr>
          <w:color w:val="000000"/>
          <w:sz w:val="22"/>
          <w:szCs w:val="22"/>
        </w:rPr>
        <w:t xml:space="preserve">. </w:t>
      </w:r>
    </w:p>
    <w:p w14:paraId="48A7BE12" w14:textId="77777777" w:rsidR="00A01204" w:rsidRPr="0008241C" w:rsidRDefault="00A01204" w:rsidP="00A01204">
      <w:pPr>
        <w:rPr>
          <w:sz w:val="22"/>
          <w:szCs w:val="22"/>
          <w:lang w:eastAsia="ja-JP"/>
        </w:rPr>
      </w:pPr>
    </w:p>
    <w:p w14:paraId="663395AC" w14:textId="77777777" w:rsidR="00A01204" w:rsidRPr="0008241C" w:rsidRDefault="00A01204" w:rsidP="00A01204">
      <w:pPr>
        <w:keepNext/>
        <w:tabs>
          <w:tab w:val="clear" w:pos="1247"/>
          <w:tab w:val="left" w:pos="765"/>
        </w:tabs>
        <w:outlineLvl w:val="2"/>
        <w:rPr>
          <w:b/>
          <w:sz w:val="24"/>
          <w:szCs w:val="24"/>
        </w:rPr>
      </w:pPr>
      <w:bookmarkStart w:id="993" w:name="_Toc504317221"/>
      <w:bookmarkStart w:id="994" w:name="_Toc504317914"/>
      <w:bookmarkStart w:id="995" w:name="_Toc504320416"/>
      <w:bookmarkStart w:id="996" w:name="_Toc504320639"/>
      <w:bookmarkStart w:id="997" w:name="_Toc504320863"/>
      <w:bookmarkStart w:id="998" w:name="_Toc524041411"/>
      <w:r w:rsidRPr="0008241C">
        <w:rPr>
          <w:b/>
          <w:sz w:val="24"/>
          <w:szCs w:val="24"/>
        </w:rPr>
        <w:t xml:space="preserve">3.3.5 </w:t>
      </w:r>
      <w:r w:rsidRPr="0008241C">
        <w:rPr>
          <w:b/>
          <w:sz w:val="24"/>
          <w:szCs w:val="24"/>
        </w:rPr>
        <w:tab/>
        <w:t>Invasive alien species</w:t>
      </w:r>
      <w:bookmarkEnd w:id="993"/>
      <w:bookmarkEnd w:id="994"/>
      <w:bookmarkEnd w:id="995"/>
      <w:bookmarkEnd w:id="996"/>
      <w:bookmarkEnd w:id="997"/>
      <w:bookmarkEnd w:id="998"/>
      <w:r w:rsidRPr="0008241C">
        <w:rPr>
          <w:b/>
          <w:sz w:val="24"/>
          <w:szCs w:val="24"/>
        </w:rPr>
        <w:t xml:space="preserve"> </w:t>
      </w:r>
    </w:p>
    <w:p w14:paraId="6401DF38" w14:textId="77777777" w:rsidR="00A01204" w:rsidRPr="0008241C" w:rsidRDefault="00A01204" w:rsidP="00A01204">
      <w:pPr>
        <w:rPr>
          <w:sz w:val="22"/>
          <w:szCs w:val="22"/>
        </w:rPr>
      </w:pPr>
    </w:p>
    <w:p w14:paraId="36DD4B39" w14:textId="77777777" w:rsidR="00A01204" w:rsidRPr="0008241C" w:rsidRDefault="00A01204" w:rsidP="00A01204">
      <w:pPr>
        <w:rPr>
          <w:sz w:val="22"/>
          <w:szCs w:val="22"/>
        </w:rPr>
      </w:pPr>
      <w:r w:rsidRPr="0008241C">
        <w:rPr>
          <w:sz w:val="22"/>
          <w:szCs w:val="22"/>
        </w:rPr>
        <w:t xml:space="preserve">Invasive alien species (IAS) are serious threats to biodiversity, the economy and human health. Invasive mosquito disease vectors, aggressive ants and venomous marine species such as jelly fish can have high impacts of human health </w:t>
      </w:r>
      <w:r w:rsidRPr="0008241C">
        <w:rPr>
          <w:sz w:val="22"/>
          <w:szCs w:val="22"/>
        </w:rPr>
        <w:fldChar w:fldCharType="begin" w:fldLock="1"/>
      </w:r>
      <w:r w:rsidRPr="0008241C">
        <w:rPr>
          <w:sz w:val="22"/>
          <w:szCs w:val="22"/>
        </w:rPr>
        <w:instrText>ADDIN CSL_CITATION {"citationItems":[{"id":"ITEM-1","itemData":{"DOI":"10.1007/s10661-016-5321-4","ISSN":"0167-6369","author":[{"dropping-particle":"","family":"Nentwig","given":"Wolfgang","non-dropping-particle":"","parse-names":false,"suffix":""},{"dropping-particle":"","family":"Bacher","given":"Sven","non-dropping-particle":"","parse-names":false,"suffix":""},{"dropping-particle":"","family":"Pyšek","given":"Petr","non-dropping-particle":"","parse-names":false,"suffix":""},{"dropping-particle":"","family":"Vilà","given":"Montserrat","non-dropping-particle":"","parse-names":false,"suffix":""},{"dropping-particle":"","family":"Kumschick","given":"Sabrina","non-dropping-particle":"","parse-names":false,"suffix":""}],"container-title":"Environmental Monitoring and Assessment","id":"ITEM-1","issue":"5","issued":{"date-parts":[["2016","5","29"]]},"page":"315","publisher":"Springer International Publishing","title":"The generic impact scoring system (GISS): a standardized tool to quantify the impacts of alien species","type":"article-journal","volume":"188"},"uris":["http://www.mendeley.com/documents/?uuid=66a1b4dd-b753-38ce-b531-77bd30bbd28e"]}],"mendeley":{"formattedCitation":"(Nentwig &lt;i&gt;et al.&lt;/i&gt;, 2016)","plainTextFormattedCitation":"(Nentwig et al., 2016)","previouslyFormattedCitation":"(Nentwi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Nentwi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 recent paper in </w:t>
      </w:r>
      <w:r w:rsidRPr="0008241C">
        <w:rPr>
          <w:i/>
          <w:iCs/>
          <w:sz w:val="22"/>
          <w:szCs w:val="22"/>
        </w:rPr>
        <w:t>Nature</w:t>
      </w:r>
      <w:r w:rsidRPr="0008241C">
        <w:rPr>
          <w:sz w:val="22"/>
          <w:szCs w:val="22"/>
        </w:rPr>
        <w:t xml:space="preserve"> highlighted that the rate of exotic species establishment globally is increasing each year and does not appear to be slowing down </w:t>
      </w:r>
      <w:r w:rsidRPr="0008241C">
        <w:rPr>
          <w:sz w:val="22"/>
          <w:szCs w:val="22"/>
        </w:rPr>
        <w:fldChar w:fldCharType="begin" w:fldLock="1"/>
      </w:r>
      <w:r w:rsidRPr="0008241C">
        <w:rPr>
          <w:sz w:val="22"/>
          <w:szCs w:val="22"/>
        </w:rPr>
        <w:instrText>ADDIN CSL_CITATION {"citationItems":[{"id":"ITEM-1","itemData":{"DOI":"10.1038/ncomms14435","ISBN":"2041-1723","ISSN":"20411723","PMID":"28198420","abstract":"Although research on human-mediated exchanges of species has substantially intensified during the last centuries, we know surprisingly little about temporal dynamics of alien species accumulations across regions and taxa. Using a novel database of 45,813 first records of 16,926 established alien species, we show that the annual rate of first records worldwide has increased during the last 200 years, with 37% of all first records reported most recently (1970–2014). Inter-continental and inter-taxonomic variation can be largely attributed to the diaspora of European settlers in the nineteenth century and to the acceleration in trade in the twentieth century. For all taxonomic groups, the increase in numbers of alien species does not show any sign of saturation and most taxa even show increases in the rate of first records over time. This highlights that past efforts to mitigate invasions have not been effective enough to keep up with increasing globalization. Correspondence","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title":"No saturation in the accumulation of alien species worldwide","type":"article-journal"},"uris":["http://www.mendeley.com/documents/?uuid=3d2ad0f0-ce96-359b-8f9d-0a0274ec5e06"]}],"mendeley":{"formattedCitation":"(Seebens &lt;i&gt;et al.&lt;/i&gt;, 2017)","plainTextFormattedCitation":"(Seebens et al., 2017)","previouslyFormattedCitation":"(Seebens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Seebens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Increasing risks of invasive alien animals are also associated with increasing risks of emerging diseases. </w:t>
      </w:r>
    </w:p>
    <w:p w14:paraId="629BA86A" w14:textId="77777777" w:rsidR="00A01204" w:rsidRPr="0008241C" w:rsidRDefault="00A01204" w:rsidP="00A01204">
      <w:pPr>
        <w:rPr>
          <w:sz w:val="22"/>
          <w:szCs w:val="22"/>
        </w:rPr>
      </w:pPr>
    </w:p>
    <w:p w14:paraId="0898DB21" w14:textId="5FB4BC89" w:rsidR="00A01204" w:rsidRPr="0008241C" w:rsidRDefault="00A01204" w:rsidP="00A01204">
      <w:pPr>
        <w:rPr>
          <w:sz w:val="22"/>
          <w:szCs w:val="22"/>
        </w:rPr>
      </w:pPr>
      <w:r w:rsidRPr="0008241C">
        <w:rPr>
          <w:sz w:val="22"/>
          <w:szCs w:val="22"/>
        </w:rPr>
        <w:t xml:space="preserve">Annual impacts of IAS in South-East Asia are estimated at a cost of $33.5 billion to the environment, human health, and agricultural production, among which the impacts of weeds, insects and pathogens are the highest, imposing a loss of $21.6 billion </w:t>
      </w:r>
      <w:r w:rsidRPr="0008241C">
        <w:rPr>
          <w:sz w:val="22"/>
          <w:szCs w:val="22"/>
        </w:rPr>
        <w:fldChar w:fldCharType="begin" w:fldLock="1"/>
      </w:r>
      <w:r w:rsidRPr="0008241C">
        <w:rPr>
          <w:sz w:val="22"/>
          <w:szCs w:val="22"/>
        </w:rPr>
        <w:instrText>ADDIN CSL_CITATION {"citationItems":[{"id":"ITEM-1","itemData":{"DOI":"10.1371/journal.pone.0071255","ISBN":"1932-6203","ISSN":"19326203","PMID":"23951120","abstract":"Harmful non-indigenous species (NIS) impose great economic and environmental impacts globally, but little is known about their impacts in Southeast Asia. Lack of knowledge of the magnitude of the problem hinders the allocation of appropriate resources for NIS prevention and management. We used benefit-cost analysis embedded in a Monte-Carlo simulation model and analysed economic and environmental impacts of NIS in the region to estimate the total burden of NIS in Southeast Asia. The total annual loss caused by NIS to agriculture, human health and the environment in Southeast Asia is estimated to be US$33.5 billion (5(th) and 95(th) percentile US$25.8-39.8 billion). Losses and costs to the agricultural sector are estimated to be nearly 90% of the total (US$23.4-33.9 billion), while the annual costs associated with human health and the environment are US$1.85 billion (US$1.4-2.5 billion) and US$2.1 billion (US$0.9-3.3 billion), respectively, although these estimates are based on conservative assumptions. We demonstrate that the economic and environmental impacts of NIS in low and middle-income regions can be considerable and that further measures, such as the adoption of regional risk assessment protocols to inform decisions on prevention and control of NIS in Southeast Asia, could be beneficial.","author":[{"dropping-particle":"","family":"Nghiem","given":"Le T P","non-dropping-particle":"","parse-names":false,"suffix":""},{"dropping-particle":"","family":"Soliman","given":"Tarek","non-dropping-particle":"","parse-names":false,"suffix":""},{"dropping-particle":"","family":"Yeo","given":"Darren C J","non-dropping-particle":"","parse-names":false,"suffix":""},{"dropping-particle":"","family":"Tan","given":"Hugh T W","non-dropping-particle":"","parse-names":false,"suffix":""},{"dropping-particle":"","family":"Evans","given":"Theodore A.","non-dropping-particle":"","parse-names":false,"suffix":""},{"dropping-particle":"","family":"Mumford","given":"John D.","non-dropping-particle":"","parse-names":false,"suffix":""},{"dropping-particle":"","family":"Keller","given":"Reuben P.","non-dropping-particle":"","parse-names":false,"suffix":""},{"dropping-particle":"","family":"Baker","given":"Richard H A","non-dropping-particle":"","parse-names":false,"suffix":""},{"dropping-particle":"","family":"Corlett","given":"Richard T.","non-dropping-particle":"","parse-names":false,"suffix":""},{"dropping-particle":"","family":"Carrasco","given":"Luis R.","non-dropping-particle":"","parse-names":false,"suffix":""}],"container-title":"PLoS ONE","id":"ITEM-1","issue":"8","issued":{"date-parts":[["2013"]]},"title":"Economic and Environmental Impacts of Harmful Non-Indigenous Species in Southeast Asia","type":"article-journal","volume":"8"},"label":"figure","uris":["http://www.mendeley.com/documents/?uuid=cbf564c9-35b0-461b-83ba-85bf5aa81b70"]}],"mendeley":{"formattedCitation":"(Nghiem &lt;i&gt;et al.&lt;/i&gt;, 2013)","plainTextFormattedCitation":"(Nghiem et al., 2013)","previouslyFormattedCitation":"(Nghiem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Nghiem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The number of IAS causing impacts in China agro-ecosystems has been growing at about 3 species a year since 1900, with a faster rate of increase in the last 15 years </w:t>
      </w:r>
      <w:r w:rsidRPr="0008241C">
        <w:rPr>
          <w:sz w:val="22"/>
          <w:szCs w:val="22"/>
        </w:rPr>
        <w:fldChar w:fldCharType="begin" w:fldLock="1"/>
      </w:r>
      <w:r w:rsidRPr="0008241C">
        <w:rPr>
          <w:sz w:val="22"/>
          <w:szCs w:val="22"/>
        </w:rPr>
        <w:instrText>ADDIN CSL_CITATION {"citationItems":[{"id":"ITEM-1","itemData":{"ISBN":"9789402409482","abstract":"Includes index. The book discusses invasive-species problems in agriculture, forests and aquatic ecosystems, highlighting the invasive mechanisms and management of the selected invasive species. Biological invasion has become a serious global ecological and economic problem that deserves particular attention from both government officials and scientists. This volume focuses on three key scientific areas: 1) population establishment and spreading mechanisms of the selected invasive species; 2) ecology adaptation, population growth, expansion and evolution of invasive species; and 3) impact of bio-invasion on the ecosystem structure and function at community and ecosystem levels. The presented research will result in techniques for better management of invasive species. Foreword; Preface; Acknowledgments; Contents of Volume 1; Contents of Volume 2; Part I: Biological Invasions in China: Outline; Chapter 1: Biological Invasion and Its Research in China: An Overview; 1.1 Introduction; 1.2 A Glance at IAS Occurrence and Damage in China; 1.3 What Have Been Studied Mostly; 1.3.1 Research Attention to Various Kinds of Ecosystems and IAS; 1.3.2 Major Research Topics; 1.4 What Achievements We Already Had; 1.4.1 Current Status and Biological Background of IAS; 1.4.2 Novel Invasion Mechanisms; 1.4.3 Ecosystem Invasibility; 1.4.4 Risk Assessment and Early Warning. 1.4.5 Detection and Monitoring1.4.6 Early Prevention and Efficient Interception; 1.4.7 Sustainable Control Methods; 1.4.8 Database of Invasive Alien Species; 1.4.9 Education to the Public; 1.4.10 Framework of Biological-Invasion Research and Management; 1.4.11 Contributions to National Policy Making; 1.5 Government's Role; 1.6 International Cooperation; 1.7 About This Book; 1.7.1 Why We Want to Publish This Book; 1.7.2 What Are in This Book; 1.8 Conclusions; References; Chapter 2: Biological Invasions in Agricultural Ecosystems in China; 2.1 Introduction. 2.2 Historical and Current Status of Biological Invasions in China Agroecosystem2.2.1 Diversity and Source of IAS; 2.2.2 Geographic Distribution and Spread of IAS; 2.2.3 Damage; 2.3 Invasibility of China Agroecosystems; 2.4 Invasiveness and Underlying Invasion Mechanisms of IAS in China; 2.4.1 Adaptation to Physical Stresses; 2.4.2 Allelopathic Effects; 2.4.3 Phenotypic Plasticity; 2.4.4 Natural Enemy Release and Corresponding Changes in Growth and Defence Characters; 2.4.5 Energy-Use Capacity and Strategy; 2.4.6 Associations with Microbial Community; 2.4…","author":[{"dropping-particle":"","family":"Wan","given":"Fanghao","non-dropping-particle":"","parse-names":false,"suffix":""},{"dropping-particle":"","family":"Jiang","given":"Mingxing","non-dropping-particle":"","parse-names":false,"suffix":""},{"dropping-particle":"","family":"Zhan","given":"Aibin","non-dropping-particle":"","parse-names":false,"suffix":""}],"id":"ITEM-1","issued":{"date-parts":[["2017"]]},"number-of-pages":"366","title":"Biological invasions and its management in China. Volume 1","type":"book"},"uris":["http://www.mendeley.com/documents/?uuid=576f16ca-9e47-3d67-98f5-825096e9b97a"]},{"id":"ITEM-2","itemData":{"ISBN":"9789811034275","abstract":"Includes index. The book discusses invasive-species problems in agriculture, forests and aquatic ecosystems, highlighting the invasive mechanisms and management of the selected invasive species. Biological invasion has become a serious global ecological and economic problem that deserves particular attention from both government officials and scientists. This volume focuses on three key scientific areas: 1) population establishment and spreading mechanisms of the selected invasive species; 2) ecology adaptation, population growth, expansion and evolution of invasive species; and 3) impact of bio-invasion on the ecosystem structure and function at community and ecosystem levels. The presented research will result in techniques for better management of invasive species. Foreword; Preface; Acknowledgments; Contents of Volume 2; Contents of Volume 1; Part III: Invasion and Management of Major Alien Non-insect Animals, Plants and Microorganisms in China; Chapter 18: Pinewood Nematode Bursaphelenchus xylophilus (Steiner and€Buhrer) Nickle; 18.1 Introduction; 18.2 Genetic Variation of€Pinewood Nematode; 18.2.1 Genetic Variation of€Native and€Invasive Nematode Populations; 18.2.2 Defensive Mechanism in€PWN Responding to€Host Defenses; 18.3 Interspecific Chemical Communication Between€Pinewood Nematode, Its Insect Vector, and€Associated Microbes. 18.3.1 Horizontal Gene Transfer from€Bacteria Benefit PWN18.3.2 Host Pine Volatiles Mediate PWN Reproduction and€Behavior; 18.3.3 Chemical Signals Synchronize the€Development of€PWN and€Its Insect Vector; 18.3.4 Host Pine-PWN and€Symbiotic Fungi; 18.3.5 Associated Fungi Mediate the€Development and€Population of€the€Insect Vector; 18.3.6 Host Volatiles Positively Influence Interactions of€Nematode and€Fungi; 18.4 Monitoring and€Prevention, and€Semiochemical-Based Direct Control Tactics; 18.4.1 Spread Potential of€Pine Wilt Disease in€China; 18.4.2 Early Detection of€PWN. 18.4.3 Removal of€Killed Pines18.4.4 Direct Trapping of€Vector Adults; 18.4.5 Natural Enemies; 18.4.6 Replanting in€Clear-Cut Areas; 18.4.7 Selecting Bacteria to€Reduce the€Strong Pathogenicity of€Chinese Pine Wood Nematodes; 18.5 Concluding Remarks and€Future Perspectives; References; Chapter 19: Burrowing Nematode Radopholus similis (Cobb); 19.1 Introduction; 19.2 Introduction History and€Current Distribution of€Radopholus similis in€China; 19.3 Adaptability and€Pathogenicity of€Radopholus similis in€China; 19.3.1 Adaptability; 19.3.2 Pathogenicity; 19…","author":[{"dropping-particle":"","family":"Wan","given":"Fanghao","non-dropping-particle":"","parse-names":false,"suffix":""},{"dropping-particle":"","family":"Jiang","given":"Mingxing","non-dropping-particle":"","parse-names":false,"suffix":""},{"dropping-particle":"","family":"Zhan","given":"Aibin","non-dropping-particle":"","parse-names":false,"suffix":""}],"id":"ITEM-2","issued":{"date-parts":[["2017"]]},"number-of-pages":"252","title":"Biological invasions and its management in China. Volume 2","type":"book"},"uris":["http://www.mendeley.com/documents/?uuid=67d00f0f-2e64-3091-ae51-deb3d9e8ecab"]}],"mendeley":{"formattedCitation":"(Wan &lt;i&gt;et al.&lt;/i&gt;, 2017a, 2017b)","plainTextFormattedCitation":"(Wan et al., 2017a, 2017b)","previouslyFormattedCitation":"(Wan &lt;i&gt;et al.&lt;/i&gt;, 2017a, 2017b)"},"properties":{"noteIndex":0},"schema":"https://github.com/citation-style-language/schema/raw/master/csl-citation.json"}</w:instrText>
      </w:r>
      <w:r w:rsidRPr="0008241C">
        <w:rPr>
          <w:sz w:val="22"/>
          <w:szCs w:val="22"/>
        </w:rPr>
        <w:fldChar w:fldCharType="separate"/>
      </w:r>
      <w:r w:rsidRPr="0008241C">
        <w:rPr>
          <w:noProof/>
          <w:sz w:val="22"/>
          <w:szCs w:val="22"/>
        </w:rPr>
        <w:t xml:space="preserve">(Wan </w:t>
      </w:r>
      <w:r w:rsidRPr="0008241C">
        <w:rPr>
          <w:i/>
          <w:noProof/>
          <w:sz w:val="22"/>
          <w:szCs w:val="22"/>
        </w:rPr>
        <w:t>et al.</w:t>
      </w:r>
      <w:r w:rsidRPr="0008241C">
        <w:rPr>
          <w:noProof/>
          <w:sz w:val="22"/>
          <w:szCs w:val="22"/>
        </w:rPr>
        <w:t>, 2017a, 2017b)</w:t>
      </w:r>
      <w:r w:rsidRPr="0008241C">
        <w:rPr>
          <w:sz w:val="22"/>
          <w:szCs w:val="22"/>
        </w:rPr>
        <w:fldChar w:fldCharType="end"/>
      </w:r>
      <w:r w:rsidRPr="0008241C">
        <w:rPr>
          <w:sz w:val="22"/>
          <w:szCs w:val="22"/>
        </w:rPr>
        <w:t>. There are currently 618 IAS in China (45</w:t>
      </w:r>
      <w:r w:rsidR="00C934E9">
        <w:rPr>
          <w:sz w:val="22"/>
          <w:szCs w:val="22"/>
        </w:rPr>
        <w:t xml:space="preserve"> per cent</w:t>
      </w:r>
      <w:r w:rsidRPr="0008241C">
        <w:rPr>
          <w:sz w:val="22"/>
          <w:szCs w:val="22"/>
        </w:rPr>
        <w:t xml:space="preserve"> plants, 21</w:t>
      </w:r>
      <w:r w:rsidR="00C934E9">
        <w:rPr>
          <w:sz w:val="22"/>
          <w:szCs w:val="22"/>
        </w:rPr>
        <w:t xml:space="preserve"> per cent</w:t>
      </w:r>
      <w:r w:rsidRPr="0008241C">
        <w:rPr>
          <w:sz w:val="22"/>
          <w:szCs w:val="22"/>
        </w:rPr>
        <w:t xml:space="preserve"> insects, 8.3</w:t>
      </w:r>
      <w:r w:rsidR="00C934E9">
        <w:rPr>
          <w:sz w:val="22"/>
          <w:szCs w:val="22"/>
        </w:rPr>
        <w:t xml:space="preserve"> per cent</w:t>
      </w:r>
      <w:r w:rsidRPr="0008241C">
        <w:rPr>
          <w:sz w:val="22"/>
          <w:szCs w:val="22"/>
        </w:rPr>
        <w:t xml:space="preserve"> fish and range of other animals, fungi and microbes), 60</w:t>
      </w:r>
      <w:r w:rsidR="00C934E9">
        <w:rPr>
          <w:sz w:val="22"/>
          <w:szCs w:val="22"/>
        </w:rPr>
        <w:t xml:space="preserve"> per cent</w:t>
      </w:r>
      <w:r w:rsidRPr="0008241C">
        <w:rPr>
          <w:sz w:val="22"/>
          <w:szCs w:val="22"/>
        </w:rPr>
        <w:t xml:space="preserve"> in farmlands, 27</w:t>
      </w:r>
      <w:r w:rsidR="00C934E9">
        <w:rPr>
          <w:sz w:val="22"/>
          <w:szCs w:val="22"/>
        </w:rPr>
        <w:t xml:space="preserve"> per cent</w:t>
      </w:r>
      <w:r w:rsidRPr="0008241C">
        <w:rPr>
          <w:sz w:val="22"/>
          <w:szCs w:val="22"/>
        </w:rPr>
        <w:t xml:space="preserve"> in north western deserts and grasslands, 16</w:t>
      </w:r>
      <w:r w:rsidR="00C934E9">
        <w:rPr>
          <w:sz w:val="22"/>
          <w:szCs w:val="22"/>
        </w:rPr>
        <w:t xml:space="preserve"> per cent</w:t>
      </w:r>
      <w:r w:rsidRPr="0008241C">
        <w:rPr>
          <w:sz w:val="22"/>
          <w:szCs w:val="22"/>
        </w:rPr>
        <w:t xml:space="preserve"> in aquatic ecosystems (12 spp. of invasive fish and 6 weeds in inland waterways), 14</w:t>
      </w:r>
      <w:r w:rsidR="00C934E9">
        <w:rPr>
          <w:sz w:val="22"/>
          <w:szCs w:val="22"/>
        </w:rPr>
        <w:t xml:space="preserve"> per cent</w:t>
      </w:r>
      <w:r w:rsidRPr="0008241C">
        <w:rPr>
          <w:sz w:val="22"/>
          <w:szCs w:val="22"/>
        </w:rPr>
        <w:t xml:space="preserve"> in forests and at least 8</w:t>
      </w:r>
      <w:r w:rsidR="00C934E9">
        <w:rPr>
          <w:sz w:val="22"/>
          <w:szCs w:val="22"/>
        </w:rPr>
        <w:t xml:space="preserve"> per cent</w:t>
      </w:r>
      <w:r w:rsidRPr="0008241C">
        <w:rPr>
          <w:sz w:val="22"/>
          <w:szCs w:val="22"/>
        </w:rPr>
        <w:t xml:space="preserve"> in nature reserves </w:t>
      </w:r>
      <w:r w:rsidRPr="0008241C">
        <w:rPr>
          <w:sz w:val="22"/>
          <w:szCs w:val="22"/>
        </w:rPr>
        <w:fldChar w:fldCharType="begin" w:fldLock="1"/>
      </w:r>
      <w:r w:rsidRPr="0008241C">
        <w:rPr>
          <w:sz w:val="22"/>
          <w:szCs w:val="22"/>
        </w:rPr>
        <w:instrText>ADDIN CSL_CITATION {"citationItems":[{"id":"ITEM-1","itemData":{"ISBN":"9789402409482","abstract":"Includes index. The book discusses invasive-species problems in agriculture, forests and aquatic ecosystems, highlighting the invasive mechanisms and management of the selected invasive species. Biological invasion has become a serious global ecological and economic problem that deserves particular attention from both government officials and scientists. This volume focuses on three key scientific areas: 1) population establishment and spreading mechanisms of the selected invasive species; 2) ecology adaptation, population growth, expansion and evolution of invasive species; and 3) impact of bio-invasion on the ecosystem structure and function at community and ecosystem levels. The presented research will result in techniques for better management of invasive species. Foreword; Preface; Acknowledgments; Contents of Volume 1; Contents of Volume 2; Part I: Biological Invasions in China: Outline; Chapter 1: Biological Invasion and Its Research in China: An Overview; 1.1 Introduction; 1.2 A Glance at IAS Occurrence and Damage in China; 1.3 What Have Been Studied Mostly; 1.3.1 Research Attention to Various Kinds of Ecosystems and IAS; 1.3.2 Major Research Topics; 1.4 What Achievements We Already Had; 1.4.1 Current Status and Biological Background of IAS; 1.4.2 Novel Invasion Mechanisms; 1.4.3 Ecosystem Invasibility; 1.4.4 Risk Assessment and Early Warning. 1.4.5 Detection and Monitoring1.4.6 Early Prevention and Efficient Interception; 1.4.7 Sustainable Control Methods; 1.4.8 Database of Invasive Alien Species; 1.4.9 Education to the Public; 1.4.10 Framework of Biological-Invasion Research and Management; 1.4.11 Contributions to National Policy Making; 1.5 Government's Role; 1.6 International Cooperation; 1.7 About This Book; 1.7.1 Why We Want to Publish This Book; 1.7.2 What Are in This Book; 1.8 Conclusions; References; Chapter 2: Biological Invasions in Agricultural Ecosystems in China; 2.1 Introduction. 2.2 Historical and Current Status of Biological Invasions in China Agroecosystem2.2.1 Diversity and Source of IAS; 2.2.2 Geographic Distribution and Spread of IAS; 2.2.3 Damage; 2.3 Invasibility of China Agroecosystems; 2.4 Invasiveness and Underlying Invasion Mechanisms of IAS in China; 2.4.1 Adaptation to Physical Stresses; 2.4.2 Allelopathic Effects; 2.4.3 Phenotypic Plasticity; 2.4.4 Natural Enemy Release and Corresponding Changes in Growth and Defence Characters; 2.4.5 Energy-Use Capacity and Strategy; 2.4.6 Associations with Microbial Community; 2.4…","author":[{"dropping-particle":"","family":"Wan","given":"Fanghao","non-dropping-particle":"","parse-names":false,"suffix":""},{"dropping-particle":"","family":"Jiang","given":"Mingxing","non-dropping-particle":"","parse-names":false,"suffix":""},{"dropping-particle":"","family":"Zhan","given":"Aibin","non-dropping-particle":"","parse-names":false,"suffix":""}],"id":"ITEM-1","issued":{"date-parts":[["2017"]]},"number-of-pages":"366","title":"Biological invasions and its management in China. Volume 1","type":"book"},"uris":["http://www.mendeley.com/documents/?uuid=576f16ca-9e47-3d67-98f5-825096e9b97a"]},{"id":"ITEM-2","itemData":{"ISBN":"9789811034275","abstract":"Includes index. The book discusses invasive-species problems in agriculture, forests and aquatic ecosystems, highlighting the invasive mechanisms and management of the selected invasive species. Biological invasion has become a serious global ecological and economic problem that deserves particular attention from both government officials and scientists. This volume focuses on three key scientific areas: 1) population establishment and spreading mechanisms of the selected invasive species; 2) ecology adaptation, population growth, expansion and evolution of invasive species; and 3) impact of bio-invasion on the ecosystem structure and function at community and ecosystem levels. The presented research will result in techniques for better management of invasive species. Foreword; Preface; Acknowledgments; Contents of Volume 2; Contents of Volume 1; Part III: Invasion and Management of Major Alien Non-insect Animals, Plants and Microorganisms in China; Chapter 18: Pinewood Nematode Bursaphelenchus xylophilus (Steiner and€Buhrer) Nickle; 18.1 Introduction; 18.2 Genetic Variation of€Pinewood Nematode; 18.2.1 Genetic Variation of€Native and€Invasive Nematode Populations; 18.2.2 Defensive Mechanism in€PWN Responding to€Host Defenses; 18.3 Interspecific Chemical Communication Between€Pinewood Nematode, Its Insect Vector, and€Associated Microbes. 18.3.1 Horizontal Gene Transfer from€Bacteria Benefit PWN18.3.2 Host Pine Volatiles Mediate PWN Reproduction and€Behavior; 18.3.3 Chemical Signals Synchronize the€Development of€PWN and€Its Insect Vector; 18.3.4 Host Pine-PWN and€Symbiotic Fungi; 18.3.5 Associated Fungi Mediate the€Development and€Population of€the€Insect Vector; 18.3.6 Host Volatiles Positively Influence Interactions of€Nematode and€Fungi; 18.4 Monitoring and€Prevention, and€Semiochemical-Based Direct Control Tactics; 18.4.1 Spread Potential of€Pine Wilt Disease in€China; 18.4.2 Early Detection of€PWN. 18.4.3 Removal of€Killed Pines18.4.4 Direct Trapping of€Vector Adults; 18.4.5 Natural Enemies; 18.4.6 Replanting in€Clear-Cut Areas; 18.4.7 Selecting Bacteria to€Reduce the€Strong Pathogenicity of€Chinese Pine Wood Nematodes; 18.5 Concluding Remarks and€Future Perspectives; References; Chapter 19: Burrowing Nematode Radopholus similis (Cobb); 19.1 Introduction; 19.2 Introduction History and€Current Distribution of€Radopholus similis in€China; 19.3 Adaptability and€Pathogenicity of€Radopholus similis in€China; 19.3.1 Adaptability; 19.3.2 Pathogenicity; 19…","author":[{"dropping-particle":"","family":"Wan","given":"Fanghao","non-dropping-particle":"","parse-names":false,"suffix":""},{"dropping-particle":"","family":"Jiang","given":"Mingxing","non-dropping-particle":"","parse-names":false,"suffix":""},{"dropping-particle":"","family":"Zhan","given":"Aibin","non-dropping-particle":"","parse-names":false,"suffix":""}],"id":"ITEM-2","issued":{"date-parts":[["2017"]]},"number-of-pages":"252","title":"Biological invasions and its management in China. Volume 2","type":"book"},"uris":["http://www.mendeley.com/documents/?uuid=67d00f0f-2e64-3091-ae51-deb3d9e8ecab"]}],"mendeley":{"formattedCitation":"(Wan &lt;i&gt;et al.&lt;/i&gt;, 2017a, 2017b)","plainTextFormattedCitation":"(Wan et al., 2017a, 2017b)","previouslyFormattedCitation":"(Wan &lt;i&gt;et al.&lt;/i&gt;, 2017a, 2017b)"},"properties":{"noteIndex":0},"schema":"https://github.com/citation-style-language/schema/raw/master/csl-citation.json"}</w:instrText>
      </w:r>
      <w:r w:rsidRPr="0008241C">
        <w:rPr>
          <w:sz w:val="22"/>
          <w:szCs w:val="22"/>
        </w:rPr>
        <w:fldChar w:fldCharType="separate"/>
      </w:r>
      <w:r w:rsidRPr="0008241C">
        <w:rPr>
          <w:noProof/>
          <w:sz w:val="22"/>
          <w:szCs w:val="22"/>
        </w:rPr>
        <w:t xml:space="preserve">(Wan </w:t>
      </w:r>
      <w:r w:rsidRPr="0008241C">
        <w:rPr>
          <w:i/>
          <w:noProof/>
          <w:sz w:val="22"/>
          <w:szCs w:val="22"/>
        </w:rPr>
        <w:t>et al.</w:t>
      </w:r>
      <w:r w:rsidRPr="0008241C">
        <w:rPr>
          <w:noProof/>
          <w:sz w:val="22"/>
          <w:szCs w:val="22"/>
        </w:rPr>
        <w:t>, 2017a, 2017b)</w:t>
      </w:r>
      <w:r w:rsidRPr="0008241C">
        <w:rPr>
          <w:sz w:val="22"/>
          <w:szCs w:val="22"/>
        </w:rPr>
        <w:fldChar w:fldCharType="end"/>
      </w:r>
      <w:r w:rsidRPr="0008241C">
        <w:rPr>
          <w:sz w:val="22"/>
          <w:szCs w:val="22"/>
        </w:rPr>
        <w:t xml:space="preserve">. Most were unintentionally introduced except for invasive plants. Urbanisation has promoted spread and human movement of native fish is also causing biodiversity decline. IAS are considered as one key biological threats to China’s social development and ecological security. There are economic (US$17 B p.a.), social (impacts on economic viability in poor farming areas) environmental (biodiversity through degradation in multiple ecosystems) and human health impacts (plant and ant sting allergies affecting 14.5M people) </w:t>
      </w:r>
      <w:r w:rsidRPr="0008241C">
        <w:rPr>
          <w:sz w:val="22"/>
          <w:szCs w:val="22"/>
        </w:rPr>
        <w:fldChar w:fldCharType="begin" w:fldLock="1"/>
      </w:r>
      <w:r w:rsidRPr="0008241C">
        <w:rPr>
          <w:sz w:val="22"/>
          <w:szCs w:val="22"/>
        </w:rPr>
        <w:instrText>ADDIN CSL_CITATION {"citationItems":[{"id":"ITEM-1","itemData":{"ISBN":"9789402409482","abstract":"Includes index. The book discusses invasive-species problems in agriculture, forests and aquatic ecosystems, highlighting the invasive mechanisms and management of the selected invasive species. Biological invasion has become a serious global ecological and economic problem that deserves particular attention from both government officials and scientists. This volume focuses on three key scientific areas: 1) population establishment and spreading mechanisms of the selected invasive species; 2) ecology adaptation, population growth, expansion and evolution of invasive species; and 3) impact of bio-invasion on the ecosystem structure and function at community and ecosystem levels. The presented research will result in techniques for better management of invasive species. Foreword; Preface; Acknowledgments; Contents of Volume 1; Contents of Volume 2; Part I: Biological Invasions in China: Outline; Chapter 1: Biological Invasion and Its Research in China: An Overview; 1.1 Introduction; 1.2 A Glance at IAS Occurrence and Damage in China; 1.3 What Have Been Studied Mostly; 1.3.1 Research Attention to Various Kinds of Ecosystems and IAS; 1.3.2 Major Research Topics; 1.4 What Achievements We Already Had; 1.4.1 Current Status and Biological Background of IAS; 1.4.2 Novel Invasion Mechanisms; 1.4.3 Ecosystem Invasibility; 1.4.4 Risk Assessment and Early Warning. 1.4.5 Detection and Monitoring1.4.6 Early Prevention and Efficient Interception; 1.4.7 Sustainable Control Methods; 1.4.8 Database of Invasive Alien Species; 1.4.9 Education to the Public; 1.4.10 Framework of Biological-Invasion Research and Management; 1.4.11 Contributions to National Policy Making; 1.5 Government's Role; 1.6 International Cooperation; 1.7 About This Book; 1.7.1 Why We Want to Publish This Book; 1.7.2 What Are in This Book; 1.8 Conclusions; References; Chapter 2: Biological Invasions in Agricultural Ecosystems in China; 2.1 Introduction. 2.2 Historical and Current Status of Biological Invasions in China Agroecosystem2.2.1 Diversity and Source of IAS; 2.2.2 Geographic Distribution and Spread of IAS; 2.2.3 Damage; 2.3 Invasibility of China Agroecosystems; 2.4 Invasiveness and Underlying Invasion Mechanisms of IAS in China; 2.4.1 Adaptation to Physical Stresses; 2.4.2 Allelopathic Effects; 2.4.3 Phenotypic Plasticity; 2.4.4 Natural Enemy Release and Corresponding Changes in Growth and Defence Characters; 2.4.5 Energy-Use Capacity and Strategy; 2.4.6 Associations with Microbial Community; 2.4…","author":[{"dropping-particle":"","family":"Wan","given":"Fanghao","non-dropping-particle":"","parse-names":false,"suffix":""},{"dropping-particle":"","family":"Jiang","given":"Mingxing","non-dropping-particle":"","parse-names":false,"suffix":""},{"dropping-particle":"","family":"Zhan","given":"Aibin","non-dropping-particle":"","parse-names":false,"suffix":""}],"id":"ITEM-1","issued":{"date-parts":[["2017"]]},"number-of-pages":"366","title":"Biological invasions and its management in China. Volume 1","type":"book"},"uris":["http://www.mendeley.com/documents/?uuid=576f16ca-9e47-3d67-98f5-825096e9b97a"]},{"id":"ITEM-2","itemData":{"ISBN":"9789811034275","abstract":"Includes index. The book discusses invasive-species problems in agriculture, forests and aquatic ecosystems, highlighting the invasive mechanisms and management of the selected invasive species. Biological invasion has become a serious global ecological and economic problem that deserves particular attention from both government officials and scientists. This volume focuses on three key scientific areas: 1) population establishment and spreading mechanisms of the selected invasive species; 2) ecology adaptation, population growth, expansion and evolution of invasive species; and 3) impact of bio-invasion on the ecosystem structure and function at community and ecosystem levels. The presented research will result in techniques for better management of invasive species. Foreword; Preface; Acknowledgments; Contents of Volume 2; Contents of Volume 1; Part III: Invasion and Management of Major Alien Non-insect Animals, Plants and Microorganisms in China; Chapter 18: Pinewood Nematode Bursaphelenchus xylophilus (Steiner and€Buhrer) Nickle; 18.1 Introduction; 18.2 Genetic Variation of€Pinewood Nematode; 18.2.1 Genetic Variation of€Native and€Invasive Nematode Populations; 18.2.2 Defensive Mechanism in€PWN Responding to€Host Defenses; 18.3 Interspecific Chemical Communication Between€Pinewood Nematode, Its Insect Vector, and€Associated Microbes. 18.3.1 Horizontal Gene Transfer from€Bacteria Benefit PWN18.3.2 Host Pine Volatiles Mediate PWN Reproduction and€Behavior; 18.3.3 Chemical Signals Synchronize the€Development of€PWN and€Its Insect Vector; 18.3.4 Host Pine-PWN and€Symbiotic Fungi; 18.3.5 Associated Fungi Mediate the€Development and€Population of€the€Insect Vector; 18.3.6 Host Volatiles Positively Influence Interactions of€Nematode and€Fungi; 18.4 Monitoring and€Prevention, and€Semiochemical-Based Direct Control Tactics; 18.4.1 Spread Potential of€Pine Wilt Disease in€China; 18.4.2 Early Detection of€PWN. 18.4.3 Removal of€Killed Pines18.4.4 Direct Trapping of€Vector Adults; 18.4.5 Natural Enemies; 18.4.6 Replanting in€Clear-Cut Areas; 18.4.7 Selecting Bacteria to€Reduce the€Strong Pathogenicity of€Chinese Pine Wood Nematodes; 18.5 Concluding Remarks and€Future Perspectives; References; Chapter 19: Burrowing Nematode Radopholus similis (Cobb); 19.1 Introduction; 19.2 Introduction History and€Current Distribution of€Radopholus similis in€China; 19.3 Adaptability and€Pathogenicity of€Radopholus similis in€China; 19.3.1 Adaptability; 19.3.2 Pathogenicity; 19…","author":[{"dropping-particle":"","family":"Wan","given":"Fanghao","non-dropping-particle":"","parse-names":false,"suffix":""},{"dropping-particle":"","family":"Jiang","given":"Mingxing","non-dropping-particle":"","parse-names":false,"suffix":""},{"dropping-particle":"","family":"Zhan","given":"Aibin","non-dropping-particle":"","parse-names":false,"suffix":""}],"id":"ITEM-2","issued":{"date-parts":[["2017"]]},"number-of-pages":"252","title":"Biological invasions and its management in China. Volume 2","type":"book"},"uris":["http://www.mendeley.com/documents/?uuid=67d00f0f-2e64-3091-ae51-deb3d9e8ecab"]}],"mendeley":{"formattedCitation":"(Wan &lt;i&gt;et al.&lt;/i&gt;, 2017a, 2017b)","plainTextFormattedCitation":"(Wan et al., 2017a, 2017b)","previouslyFormattedCitation":"(Wan &lt;i&gt;et al.&lt;/i&gt;, 2017a, 2017b)"},"properties":{"noteIndex":0},"schema":"https://github.com/citation-style-language/schema/raw/master/csl-citation.json"}</w:instrText>
      </w:r>
      <w:r w:rsidRPr="0008241C">
        <w:rPr>
          <w:sz w:val="22"/>
          <w:szCs w:val="22"/>
        </w:rPr>
        <w:fldChar w:fldCharType="separate"/>
      </w:r>
      <w:r w:rsidRPr="0008241C">
        <w:rPr>
          <w:noProof/>
          <w:sz w:val="22"/>
          <w:szCs w:val="22"/>
        </w:rPr>
        <w:t xml:space="preserve">(Wan </w:t>
      </w:r>
      <w:r w:rsidRPr="0008241C">
        <w:rPr>
          <w:i/>
          <w:noProof/>
          <w:sz w:val="22"/>
          <w:szCs w:val="22"/>
        </w:rPr>
        <w:t>et al.</w:t>
      </w:r>
      <w:r w:rsidRPr="0008241C">
        <w:rPr>
          <w:noProof/>
          <w:sz w:val="22"/>
          <w:szCs w:val="22"/>
        </w:rPr>
        <w:t>, 2017a, 2017b)</w:t>
      </w:r>
      <w:r w:rsidRPr="0008241C">
        <w:rPr>
          <w:sz w:val="22"/>
          <w:szCs w:val="22"/>
        </w:rPr>
        <w:fldChar w:fldCharType="end"/>
      </w:r>
      <w:r w:rsidRPr="0008241C">
        <w:rPr>
          <w:sz w:val="22"/>
          <w:szCs w:val="22"/>
        </w:rPr>
        <w:t xml:space="preserve">. IAS abundance is highest at lower altitudes and in the sub-tropical south-east and coastal regions and lowest in the north-west of the country. Eighty IAS species are actively monitored and a few key agricultural pests actively contained. </w:t>
      </w:r>
    </w:p>
    <w:p w14:paraId="6B1B34B0" w14:textId="77777777" w:rsidR="00A01204" w:rsidRPr="0008241C" w:rsidRDefault="00A01204" w:rsidP="00A01204">
      <w:pPr>
        <w:rPr>
          <w:color w:val="000000"/>
          <w:sz w:val="22"/>
          <w:szCs w:val="22"/>
          <w:shd w:val="clear" w:color="auto" w:fill="FFFFFF"/>
        </w:rPr>
      </w:pPr>
    </w:p>
    <w:p w14:paraId="0DC12A85"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6C27BFA8" wp14:editId="4BF08944">
            <wp:extent cx="5670360" cy="2410991"/>
            <wp:effectExtent l="0" t="0" r="6985" b="8890"/>
            <wp:docPr id="89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 name="Picture 8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88909" cy="2418878"/>
                    </a:xfrm>
                    <a:prstGeom prst="rect">
                      <a:avLst/>
                    </a:prstGeom>
                    <a:noFill/>
                    <a:ln>
                      <a:noFill/>
                    </a:ln>
                    <a:extLst/>
                  </pic:spPr>
                </pic:pic>
              </a:graphicData>
            </a:graphic>
          </wp:inline>
        </w:drawing>
      </w:r>
    </w:p>
    <w:p w14:paraId="4688D70E" w14:textId="77777777" w:rsidR="00A01204" w:rsidRPr="0008241C" w:rsidRDefault="00A01204" w:rsidP="00A01204">
      <w:pPr>
        <w:tabs>
          <w:tab w:val="left" w:pos="900"/>
        </w:tabs>
        <w:rPr>
          <w:rFonts w:eastAsia="MS Mincho"/>
          <w:sz w:val="22"/>
          <w:szCs w:val="22"/>
          <w:lang w:val="en-US" w:eastAsia="ja-JP"/>
        </w:rPr>
      </w:pPr>
      <w:r w:rsidRPr="0008241C">
        <w:rPr>
          <w:b/>
          <w:color w:val="000000"/>
          <w:sz w:val="22"/>
          <w:szCs w:val="22"/>
        </w:rPr>
        <w:t>Fig. 3.17 Economic costs of invasive alien species in South-East Asia (estimated mean annual losses). A</w:t>
      </w:r>
      <w:r w:rsidRPr="0008241C">
        <w:rPr>
          <w:b/>
          <w:sz w:val="22"/>
          <w:szCs w:val="22"/>
          <w:lang w:val="en-US" w:eastAsia="ja-JP"/>
        </w:rPr>
        <w:t>dapted from Nghiem</w:t>
      </w:r>
      <w:r w:rsidRPr="0008241C">
        <w:rPr>
          <w:b/>
          <w:i/>
          <w:sz w:val="22"/>
          <w:szCs w:val="22"/>
          <w:lang w:val="en-US" w:eastAsia="ja-JP"/>
        </w:rPr>
        <w:t xml:space="preserve"> et al.</w:t>
      </w:r>
      <w:r w:rsidRPr="0008241C">
        <w:rPr>
          <w:b/>
          <w:sz w:val="22"/>
          <w:szCs w:val="22"/>
          <w:lang w:val="en-US" w:eastAsia="ja-JP"/>
        </w:rPr>
        <w:t xml:space="preserve"> </w:t>
      </w:r>
      <w:r w:rsidRPr="0008241C">
        <w:rPr>
          <w:b/>
          <w:sz w:val="22"/>
          <w:szCs w:val="22"/>
          <w:lang w:val="en-US" w:eastAsia="ja-JP"/>
        </w:rPr>
        <w:fldChar w:fldCharType="begin" w:fldLock="1"/>
      </w:r>
      <w:r w:rsidRPr="0008241C">
        <w:rPr>
          <w:b/>
          <w:sz w:val="22"/>
          <w:szCs w:val="22"/>
          <w:lang w:val="en-US" w:eastAsia="ja-JP"/>
        </w:rPr>
        <w:instrText>ADDIN CSL_CITATION {"citationItems":[{"id":"ITEM-1","itemData":{"DOI":"10.1371/journal.pone.0071255","ISBN":"1932-6203","ISSN":"19326203","PMID":"23951120","abstract":"Harmful non-indigenous species (NIS) impose great economic and environmental impacts globally, but little is known about their impacts in Southeast Asia. Lack of knowledge of the magnitude of the problem hinders the allocation of appropriate resources for NIS prevention and management. We used benefit-cost analysis embedded in a Monte-Carlo simulation model and analysed economic and environmental impacts of NIS in the region to estimate the total burden of NIS in Southeast Asia. The total annual loss caused by NIS to agriculture, human health and the environment in Southeast Asia is estimated to be US$33.5 billion (5(th) and 95(th) percentile US$25.8-39.8 billion). Losses and costs to the agricultural sector are estimated to be nearly 90% of the total (US$23.4-33.9 billion), while the annual costs associated with human health and the environment are US$1.85 billion (US$1.4-2.5 billion) and US$2.1 billion (US$0.9-3.3 billion), respectively, although these estimates are based on conservative assumptions. We demonstrate that the economic and environmental impacts of NIS in low and middle-income regions can be considerable and that further measures, such as the adoption of regional risk assessment protocols to inform decisions on prevention and control of NIS in Southeast Asia, could be beneficial.","author":[{"dropping-particle":"","family":"Nghiem","given":"Le T P","non-dropping-particle":"","parse-names":false,"suffix":""},{"dropping-particle":"","family":"Soliman","given":"Tarek","non-dropping-particle":"","parse-names":false,"suffix":""},{"dropping-particle":"","family":"Yeo","given":"Darren C J","non-dropping-particle":"","parse-names":false,"suffix":""},{"dropping-particle":"","family":"Tan","given":"Hugh T W","non-dropping-particle":"","parse-names":false,"suffix":""},{"dropping-particle":"","family":"Evans","given":"Theodore A.","non-dropping-particle":"","parse-names":false,"suffix":""},{"dropping-particle":"","family":"Mumford","given":"John D.","non-dropping-particle":"","parse-names":false,"suffix":""},{"dropping-particle":"","family":"Keller","given":"Reuben P.","non-dropping-particle":"","parse-names":false,"suffix":""},{"dropping-particle":"","family":"Baker","given":"Richard H A","non-dropping-particle":"","parse-names":false,"suffix":""},{"dropping-particle":"","family":"Corlett","given":"Richard T.","non-dropping-particle":"","parse-names":false,"suffix":""},{"dropping-particle":"","family":"Carrasco","given":"Luis R.","non-dropping-particle":"","parse-names":false,"suffix":""}],"container-title":"PLoS ONE","id":"ITEM-1","issue":"8","issued":{"date-parts":[["2013"]]},"title":"Economic and Environmental Impacts of Harmful Non-Indigenous Species in Southeast Asia","type":"article-journal","volume":"8"},"suppress-author":1,"uris":["http://www.mendeley.com/documents/?uuid=cbf564c9-35b0-461b-83ba-85bf5aa81b70"]}],"mendeley":{"formattedCitation":"(2013)","plainTextFormattedCitation":"(2013)","previouslyFormattedCitation":"(2013)"},"properties":{"noteIndex":0},"schema":"https://github.com/citation-style-language/schema/raw/master/csl-citation.json"}</w:instrText>
      </w:r>
      <w:r w:rsidRPr="0008241C">
        <w:rPr>
          <w:b/>
          <w:sz w:val="22"/>
          <w:szCs w:val="22"/>
          <w:lang w:val="en-US" w:eastAsia="ja-JP"/>
        </w:rPr>
        <w:fldChar w:fldCharType="separate"/>
      </w:r>
      <w:r w:rsidRPr="0008241C">
        <w:rPr>
          <w:b/>
          <w:noProof/>
          <w:sz w:val="22"/>
          <w:szCs w:val="22"/>
          <w:lang w:val="en-US" w:eastAsia="ja-JP"/>
        </w:rPr>
        <w:t>(2013)</w:t>
      </w:r>
      <w:r w:rsidRPr="0008241C">
        <w:rPr>
          <w:b/>
          <w:sz w:val="22"/>
          <w:szCs w:val="22"/>
          <w:lang w:val="en-US" w:eastAsia="ja-JP"/>
        </w:rPr>
        <w:fldChar w:fldCharType="end"/>
      </w:r>
      <w:r w:rsidRPr="0008241C">
        <w:rPr>
          <w:b/>
          <w:sz w:val="22"/>
          <w:szCs w:val="22"/>
          <w:lang w:val="en-US" w:eastAsia="ja-JP"/>
        </w:rPr>
        <w:t>.</w:t>
      </w:r>
    </w:p>
    <w:p w14:paraId="0AAF0A68" w14:textId="77777777" w:rsidR="00A01204" w:rsidRPr="0008241C" w:rsidRDefault="00A01204" w:rsidP="00A01204">
      <w:pPr>
        <w:rPr>
          <w:sz w:val="22"/>
          <w:szCs w:val="22"/>
          <w:shd w:val="clear" w:color="auto" w:fill="FFFFFF"/>
        </w:rPr>
      </w:pPr>
    </w:p>
    <w:p w14:paraId="32A6BD0A" w14:textId="77777777" w:rsidR="006D6CC6" w:rsidRDefault="006D6CC6" w:rsidP="00A01204">
      <w:pPr>
        <w:rPr>
          <w:sz w:val="22"/>
          <w:szCs w:val="22"/>
        </w:rPr>
      </w:pPr>
    </w:p>
    <w:p w14:paraId="782EF4D8" w14:textId="2853D1DC" w:rsidR="00A01204" w:rsidRPr="0008241C" w:rsidRDefault="00A01204" w:rsidP="00A01204">
      <w:pPr>
        <w:rPr>
          <w:sz w:val="22"/>
          <w:szCs w:val="22"/>
        </w:rPr>
      </w:pPr>
      <w:r w:rsidRPr="0008241C">
        <w:rPr>
          <w:sz w:val="22"/>
          <w:szCs w:val="22"/>
        </w:rPr>
        <w:t xml:space="preserve">Australia has the highest number of woody invaders </w:t>
      </w:r>
      <w:r w:rsidRPr="0008241C">
        <w:rPr>
          <w:sz w:val="22"/>
          <w:szCs w:val="22"/>
        </w:rPr>
        <w:fldChar w:fldCharType="begin" w:fldLock="1"/>
      </w:r>
      <w:r w:rsidRPr="0008241C">
        <w:rPr>
          <w:sz w:val="22"/>
          <w:szCs w:val="22"/>
        </w:rPr>
        <w:instrText>ADDIN CSL_CITATION {"citationItems":[{"id":"ITEM-1","itemData":{"DOI":"10.1111/j.1472-4642.2011.00782.x","ISBN":"1472-4642","ISSN":"13669516","abstract":"Aim Woody plants were not widely considered to be important invasive alien species until fairly recently. Thousands of species of trees and shrubs have, however, been moved around the world. Many species have spread from planting sites, and some are now among the most widespread and damaging of invasive organisms. This article presents a global list of invasive alien trees and shrubs. It discusses taxonomic biases, geographical patterns, modes of dispersal, reasons for introductions and key issues regarding invasions of non-native woody plants around the world.Location Global.Methods An exhaustive survey was made of regional and national databases and the literature. Correspondence with botanists and ecologists and our own observations in many parts of the world expanded the list. Presence of invasive species was determined for each of 15 broad geographical regions. The main reasons for introduction and dissemination were determined for each species.Results The list comprises 622 species (357 trees, 265 shrubs in 29 plant orders, 78 families, 286 genera). Regions with the largest number of woody invasive alien species are: Australia (183); southern Africa (170); North America (163); Pacific Islands (147); and New Zealand (107). Species introduced for horticulture dominated the list (62% of species: 196 trees and 187 shrubs). The next most important reasons for introduction and dissemination were forestry (13%), food (10%) and agroforestry (7%). Three hundred and twenty-three species (52%) are currently known to be invasive in only one region, and another 126 (20%) occur in only two regions. Only 38 species (6%) are very widespread (invasive in six or more regions). Over 40% of invasive tree species and over 60% of invasive shrub species are bird dispersed.Main conclusions Only between 0.5% and 0.7% of the world’s tree and shrub species are currently invasive outside their natural range, but woody plant invasions are rapidly increasing in importance around the world. The objectively compiled list of invasive species presented here provides a snapshot of the current dimensions of the phenomenon and will be useful for screening new introductions for invasive potential.","author":[{"dropping-particle":"","family":"Richardson","given":"David M.","non-dropping-particle":"","parse-names":false,"suffix":""},{"dropping-particle":"","family":"Rejmánek","given":"Marcel","non-dropping-particle":"","parse-names":false,"suffix":""}],"container-title":"Diversity and Distributions","id":"ITEM-1","issued":{"date-parts":[["2011"]]},"title":"Trees and shrubs as invasive alien species - a global review","type":"article"},"uris":["http://www.mendeley.com/documents/?uuid=aeec051d-5abc-3927-8630-8d9793d6e658"]}],"mendeley":{"formattedCitation":"(D. M. Richardson &amp; Rejmánek, 2011)","plainTextFormattedCitation":"(D. M. Richardson &amp; Rejmánek, 2011)","previouslyFormattedCitation":"(D. M. Richardson &amp; Rejmánek, 2011)"},"properties":{"noteIndex":0},"schema":"https://github.com/citation-style-language/schema/raw/master/csl-citation.json"}</w:instrText>
      </w:r>
      <w:r w:rsidRPr="0008241C">
        <w:rPr>
          <w:sz w:val="22"/>
          <w:szCs w:val="22"/>
        </w:rPr>
        <w:fldChar w:fldCharType="separate"/>
      </w:r>
      <w:r w:rsidRPr="0008241C">
        <w:rPr>
          <w:noProof/>
          <w:sz w:val="22"/>
          <w:szCs w:val="22"/>
        </w:rPr>
        <w:t>(D. M. Richardson &amp; Rejmánek, 2011)</w:t>
      </w:r>
      <w:r w:rsidRPr="0008241C">
        <w:rPr>
          <w:sz w:val="22"/>
          <w:szCs w:val="22"/>
        </w:rPr>
        <w:fldChar w:fldCharType="end"/>
      </w:r>
      <w:r w:rsidRPr="0008241C">
        <w:rPr>
          <w:sz w:val="22"/>
          <w:szCs w:val="22"/>
        </w:rPr>
        <w:t xml:space="preserve"> and invasive vertebrate IAS globally. The highest proportion of exotic flora in the region exists on oceanic islands and island states like New Zealand, but even in Australia 15</w:t>
      </w:r>
      <w:r w:rsidR="00C934E9">
        <w:rPr>
          <w:sz w:val="22"/>
          <w:szCs w:val="22"/>
        </w:rPr>
        <w:t xml:space="preserve"> per cent</w:t>
      </w:r>
      <w:r w:rsidRPr="0008241C">
        <w:rPr>
          <w:sz w:val="22"/>
          <w:szCs w:val="22"/>
        </w:rPr>
        <w:t xml:space="preserve"> of its recognised flora are now exotic </w:t>
      </w:r>
      <w:r w:rsidRPr="0008241C">
        <w:rPr>
          <w:sz w:val="22"/>
          <w:szCs w:val="22"/>
        </w:rPr>
        <w:fldChar w:fldCharType="begin" w:fldLock="1"/>
      </w:r>
      <w:r w:rsidRPr="0008241C">
        <w:rPr>
          <w:sz w:val="22"/>
          <w:szCs w:val="22"/>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rPr>
        <w:fldChar w:fldCharType="separate"/>
      </w:r>
      <w:r w:rsidRPr="0008241C">
        <w:rPr>
          <w:noProof/>
          <w:sz w:val="22"/>
          <w:szCs w:val="22"/>
        </w:rPr>
        <w:t>(Department of the Environment and Energy, 2016)</w:t>
      </w:r>
      <w:r w:rsidRPr="0008241C">
        <w:rPr>
          <w:sz w:val="22"/>
          <w:szCs w:val="22"/>
        </w:rPr>
        <w:fldChar w:fldCharType="end"/>
      </w:r>
      <w:r w:rsidRPr="0008241C">
        <w:rPr>
          <w:sz w:val="22"/>
          <w:szCs w:val="22"/>
        </w:rPr>
        <w:t xml:space="preserve">. Australia, which has strong IAS import prevention legislation and regulation however, is showing no evidence that rates of naturalisation of exotic  species are increasing </w:t>
      </w:r>
      <w:r w:rsidRPr="0008241C">
        <w:rPr>
          <w:sz w:val="22"/>
          <w:szCs w:val="22"/>
        </w:rPr>
        <w:fldChar w:fldCharType="begin" w:fldLock="1"/>
      </w:r>
      <w:r w:rsidRPr="0008241C">
        <w:rPr>
          <w:sz w:val="22"/>
          <w:szCs w:val="22"/>
        </w:rPr>
        <w:instrText>ADDIN CSL_CITATION {"citationItems":[{"id":"ITEM-1","itemData":{"DOI":"10.1111/ddi.12351","ISSN":"13669516","author":[{"dropping-particle":"","family":"Dodd","given":"Aaron J.","non-dropping-particle":"","parse-names":false,"suffix":""},{"dropping-particle":"","family":"Burgman","given":"Mark A.","non-dropping-particle":"","parse-names":false,"suffix":""},{"dropping-particle":"","family":"McCarthy","given":"Michael A.","non-dropping-particle":"","parse-names":false,"suffix":""},{"dropping-particle":"","family":"Ainsworth","given":"Nigel","non-dropping-particle":"","parse-names":false,"suffix":""}],"container-title":"Diversity and Distributions","editor":[{"dropping-particle":"","family":"Duncan","given":"Richard","non-dropping-particle":"","parse-names":false,"suffix":""}],"id":"ITEM-1","issue":"9","issued":{"date-parts":[["2015","9","1"]]},"page":"1038-1050","publisher":"Wiley/Blackwell (10.1111)","title":"The changing patterns of plant naturalization in Australia","type":"article-journal","volume":"21"},"uris":["http://www.mendeley.com/documents/?uuid=51a7118c-6bcb-3aaa-8796-e59966cb2704"]},{"id":"ITEM-2","itemData":{"author":[{"dropping-particle":"","family":"Caley","given":"P.","non-dropping-particle":"","parse-names":false,"suffix":""},{"dropping-particle":"","family":"Heersink","given":"D.K.","non-dropping-particle":"","parse-names":false,"suffix":""},{"dropping-particle":"","family":"Barry","given":"S.","non-dropping-particle":"","parse-names":false,"suffix":""},{"dropping-particle":"","family":"DeBarro","given":"P.","non-dropping-particle":"","parse-names":false,"suffix":""}],"container-title":"Forum Math-for-Industry November 21-23, 2016","id":"ITEM-2","issued":{"date-parts":[["2016"]]},"publisher":"Queensland University of Technology","publisher-place":"Brisbane, Australia","title":"Inferring rates of pest and pathogen incursion into Australia","type":"paper-conference"},"uris":["http://www.mendeley.com/documents/?uuid=b1d23b2f-cd83-47b8-b145-973579fb1371"]},{"id":"ITEM-3","itemData":{"URL":"https://soe.environment.gov.au/","author":[{"dropping-particle":"","family":"Department of the Environment and Energy","given":"","non-dropping-particle":"","parse-names":false,"suffix":""}],"container-title":"Independent report to the Australian Government Minister for the Environment and Energy","id":"ITEM-3","issued":{"date-parts":[["2016"]]},"publisher-place":"Canberra, Australia","title":"Australia State of the Environment 2016","type":"webpage"},"uris":["http://www.mendeley.com/documents/?uuid=5fe24ee9-e5ed-4b98-b20a-3857cc4b153d"]}],"mendeley":{"formattedCitation":"(Caley &lt;i&gt;et al.&lt;/i&gt;, 2016; Department of the Environment and Energy, 2016; Dodd &lt;i&gt;et al.&lt;/i&gt;, 2015)","plainTextFormattedCitation":"(Caley et al., 2016; Department of the Environment and Energy, 2016; Dodd et al., 2015)","previouslyFormattedCitation":"(Caley &lt;i&gt;et al.&lt;/i&gt;, 2016; Department of the Environment and Energy, 2016; Dodd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Caley </w:t>
      </w:r>
      <w:r w:rsidRPr="0008241C">
        <w:rPr>
          <w:i/>
          <w:noProof/>
          <w:sz w:val="22"/>
          <w:szCs w:val="22"/>
        </w:rPr>
        <w:t>et al.</w:t>
      </w:r>
      <w:r w:rsidRPr="0008241C">
        <w:rPr>
          <w:noProof/>
          <w:sz w:val="22"/>
          <w:szCs w:val="22"/>
        </w:rPr>
        <w:t xml:space="preserve">, 2016; Department of the Environment and Energy, 2016; Dodd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Beyond such simple global trends and breakdowns for some specific groups there are few sources on information on biogeographic details on invasive species trends across the Asia-Pacific region. Where there are trends are in recognition of the negative impacts of IAS across the region as evidenced by growing international targets (e.g. CBD Aichi target 9) and national strategies for addressing these targets and starting to manage invasion progression and impacts across the region. An example of where more details do exist on status and trends of IAS is from the most recent Australian State of the Environment report </w:t>
      </w:r>
      <w:r w:rsidRPr="0008241C">
        <w:rPr>
          <w:sz w:val="22"/>
          <w:szCs w:val="22"/>
        </w:rPr>
        <w:fldChar w:fldCharType="begin" w:fldLock="1"/>
      </w:r>
      <w:r w:rsidRPr="0008241C">
        <w:rPr>
          <w:sz w:val="22"/>
          <w:szCs w:val="22"/>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rPr>
        <w:fldChar w:fldCharType="separate"/>
      </w:r>
      <w:r w:rsidRPr="0008241C">
        <w:rPr>
          <w:noProof/>
          <w:sz w:val="22"/>
          <w:szCs w:val="22"/>
        </w:rPr>
        <w:t>(Department of the Environment and Energy, 2016)</w:t>
      </w:r>
      <w:r w:rsidRPr="0008241C">
        <w:rPr>
          <w:sz w:val="22"/>
          <w:szCs w:val="22"/>
        </w:rPr>
        <w:fldChar w:fldCharType="end"/>
      </w:r>
      <w:r w:rsidRPr="0008241C">
        <w:rPr>
          <w:sz w:val="22"/>
          <w:szCs w:val="22"/>
        </w:rPr>
        <w:t>, where such reports have been done roughly every five years since 1999.</w:t>
      </w:r>
    </w:p>
    <w:p w14:paraId="3C740418" w14:textId="77777777" w:rsidR="00A01204" w:rsidRPr="0008241C" w:rsidRDefault="00A01204" w:rsidP="00A01204">
      <w:pPr>
        <w:rPr>
          <w:sz w:val="22"/>
          <w:szCs w:val="22"/>
        </w:rPr>
      </w:pPr>
    </w:p>
    <w:p w14:paraId="49CDEFD9" w14:textId="77777777" w:rsidR="00A01204" w:rsidRPr="0008241C" w:rsidRDefault="00A01204" w:rsidP="00A01204">
      <w:pPr>
        <w:rPr>
          <w:sz w:val="22"/>
          <w:szCs w:val="22"/>
        </w:rPr>
      </w:pPr>
      <w:r w:rsidRPr="0008241C">
        <w:rPr>
          <w:sz w:val="22"/>
          <w:szCs w:val="22"/>
        </w:rPr>
        <w:t xml:space="preserve">IAS have been identified as a key threat to biodiversity generally and to threatened species in particular in Australian terrestrial and aquatic ecosystems, which are having very high impacts that are getting worse </w:t>
      </w:r>
      <w:r w:rsidRPr="0008241C">
        <w:rPr>
          <w:sz w:val="22"/>
          <w:szCs w:val="22"/>
        </w:rPr>
        <w:fldChar w:fldCharType="begin" w:fldLock="1"/>
      </w:r>
      <w:r w:rsidRPr="0008241C">
        <w:rPr>
          <w:sz w:val="22"/>
          <w:szCs w:val="22"/>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rPr>
        <w:fldChar w:fldCharType="separate"/>
      </w:r>
      <w:r w:rsidRPr="0008241C">
        <w:rPr>
          <w:noProof/>
          <w:sz w:val="22"/>
          <w:szCs w:val="22"/>
        </w:rPr>
        <w:t>(Department of the Environment and Energy, 2016)</w:t>
      </w:r>
      <w:r w:rsidRPr="0008241C">
        <w:rPr>
          <w:sz w:val="22"/>
          <w:szCs w:val="22"/>
        </w:rPr>
        <w:fldChar w:fldCharType="end"/>
      </w:r>
      <w:r w:rsidRPr="0008241C" w:rsidDel="00147EE8">
        <w:rPr>
          <w:sz w:val="22"/>
          <w:szCs w:val="22"/>
        </w:rPr>
        <w:t xml:space="preserve"> </w:t>
      </w:r>
      <w:r w:rsidRPr="0008241C">
        <w:rPr>
          <w:sz w:val="22"/>
          <w:szCs w:val="22"/>
        </w:rPr>
        <w:t xml:space="preserve">. Specifically diseases, invasive animals and plants are all having high impacts and getting worse. Extensive grazing from exotic livestock (managed exotic species impacts) for agricultural production in Australia is also now a driver of biodiversity loss in plants and small mammals and ground active birds where grazing has been implicated in a few species extinctions. Where grazing has been removed such populations show a rapid increase </w:t>
      </w:r>
      <w:r w:rsidRPr="0008241C">
        <w:rPr>
          <w:sz w:val="22"/>
          <w:szCs w:val="22"/>
        </w:rPr>
        <w:fldChar w:fldCharType="begin" w:fldLock="1"/>
      </w:r>
      <w:r w:rsidRPr="0008241C">
        <w:rPr>
          <w:sz w:val="22"/>
          <w:szCs w:val="22"/>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rPr>
        <w:fldChar w:fldCharType="separate"/>
      </w:r>
      <w:r w:rsidRPr="0008241C">
        <w:rPr>
          <w:noProof/>
          <w:sz w:val="22"/>
          <w:szCs w:val="22"/>
        </w:rPr>
        <w:t>(Department of the Environment and Energy, 2016)</w:t>
      </w:r>
      <w:r w:rsidRPr="0008241C">
        <w:rPr>
          <w:sz w:val="22"/>
          <w:szCs w:val="22"/>
        </w:rPr>
        <w:fldChar w:fldCharType="end"/>
      </w:r>
      <w:r w:rsidRPr="0008241C" w:rsidDel="00147EE8">
        <w:rPr>
          <w:sz w:val="22"/>
          <w:szCs w:val="22"/>
        </w:rPr>
        <w:t xml:space="preserve"> </w:t>
      </w:r>
      <w:r w:rsidRPr="0008241C">
        <w:rPr>
          <w:sz w:val="22"/>
          <w:szCs w:val="22"/>
        </w:rPr>
        <w:t xml:space="preserve">. The state and trends of IAS generally were considered poor to very poor with a deteriorating trend. Also the impact of IAS is the most frequently cited cause of listed species decline in Australia. All countries have insufficient data to assess the abundance and trends of most invasive animals although in countries like Australia which have reasonable data, distributions and abundances appear to be increasing. In marine environments quantitative information on trends is the most lacking, even though lists of assessed IAS get longer. Marine IAS impacts and trends therefore are highly uncertain except in a few individual species at well studied sites. In Australia widespread species include the New Zealand screw shell and the northern Pacific starfish </w:t>
      </w:r>
      <w:r w:rsidRPr="0008241C">
        <w:rPr>
          <w:sz w:val="22"/>
          <w:szCs w:val="22"/>
        </w:rPr>
        <w:fldChar w:fldCharType="begin" w:fldLock="1"/>
      </w:r>
      <w:r w:rsidRPr="0008241C">
        <w:rPr>
          <w:sz w:val="22"/>
          <w:szCs w:val="22"/>
        </w:rPr>
        <w:instrText>ADDIN CSL_CITATION {"citationItems":[{"id":"ITEM-1","itemData":{"URL":"https://soe.environment.gov.au/","author":[{"dropping-particle":"","family":"Department of the Environment and Energy","given":"","non-dropping-particle":"","parse-names":false,"suffix":""}],"container-title":"Independent report to the Australian Government Minister for the Environment and Energy","id":"ITEM-1","issued":{"date-parts":[["2016"]]},"publisher-place":"Canberra, Australia","title":"Australia State of the Environment 2016","type":"webpage"},"uris":["http://www.mendeley.com/documents/?uuid=5fe24ee9-e5ed-4b98-b20a-3857cc4b153d"]}],"mendeley":{"formattedCitation":"(Department of the Environment and Energy, 2016)","plainTextFormattedCitation":"(Department of the Environment and Energy, 2016)","previouslyFormattedCitation":"(Department of the Environment and Energy, 2016)"},"properties":{"noteIndex":0},"schema":"https://github.com/citation-style-language/schema/raw/master/csl-citation.json"}</w:instrText>
      </w:r>
      <w:r w:rsidRPr="0008241C">
        <w:rPr>
          <w:sz w:val="22"/>
          <w:szCs w:val="22"/>
        </w:rPr>
        <w:fldChar w:fldCharType="separate"/>
      </w:r>
      <w:r w:rsidRPr="0008241C">
        <w:rPr>
          <w:noProof/>
          <w:sz w:val="22"/>
          <w:szCs w:val="22"/>
        </w:rPr>
        <w:t>(Department of the Environment and Energy, 2016)</w:t>
      </w:r>
      <w:r w:rsidRPr="0008241C">
        <w:rPr>
          <w:sz w:val="22"/>
          <w:szCs w:val="22"/>
        </w:rPr>
        <w:fldChar w:fldCharType="end"/>
      </w:r>
      <w:r w:rsidRPr="0008241C" w:rsidDel="00147EE8">
        <w:rPr>
          <w:sz w:val="22"/>
          <w:szCs w:val="22"/>
        </w:rPr>
        <w:t xml:space="preserve"> </w:t>
      </w:r>
      <w:r w:rsidRPr="0008241C">
        <w:rPr>
          <w:sz w:val="22"/>
          <w:szCs w:val="22"/>
        </w:rPr>
        <w:t xml:space="preserve">. </w:t>
      </w:r>
    </w:p>
    <w:p w14:paraId="7C773D95" w14:textId="77777777" w:rsidR="00A01204" w:rsidRPr="0008241C" w:rsidRDefault="00A01204" w:rsidP="00A01204">
      <w:pPr>
        <w:rPr>
          <w:sz w:val="22"/>
          <w:szCs w:val="22"/>
        </w:rPr>
      </w:pPr>
    </w:p>
    <w:p w14:paraId="05827099" w14:textId="6D497C79" w:rsidR="00A01204" w:rsidRPr="0008241C" w:rsidRDefault="00A01204" w:rsidP="00A01204">
      <w:pPr>
        <w:rPr>
          <w:sz w:val="22"/>
          <w:szCs w:val="22"/>
          <w:shd w:val="clear" w:color="auto" w:fill="FFFFFF"/>
        </w:rPr>
      </w:pPr>
      <w:r w:rsidRPr="0008241C">
        <w:rPr>
          <w:sz w:val="22"/>
          <w:szCs w:val="22"/>
          <w:shd w:val="clear" w:color="auto" w:fill="FFFFFF"/>
        </w:rPr>
        <w:t>On Pacific islands IAS have been particularly impactful. The brown tree snake has caused the extinction of the endemic birds, fruit bats and geckos and the reduction of bird-dispersal and reproduction of new trees by as much as 60—90</w:t>
      </w:r>
      <w:r w:rsidR="00C934E9">
        <w:rPr>
          <w:sz w:val="22"/>
          <w:szCs w:val="22"/>
          <w:shd w:val="clear" w:color="auto" w:fill="FFFFFF"/>
        </w:rPr>
        <w:t xml:space="preserve"> per cent</w:t>
      </w:r>
      <w:r w:rsidRPr="0008241C">
        <w:rPr>
          <w:sz w:val="22"/>
          <w:szCs w:val="22"/>
          <w:shd w:val="clear" w:color="auto" w:fill="FFFFFF"/>
        </w:rPr>
        <w:t xml:space="preserve"> in Guam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Rodda","given":"G.H.","non-dropping-particle":"","parse-names":false,"suffix":""},{"dropping-particle":"","family":"Fritts","given":"T.H.","non-dropping-particle":"","parse-names":false,"suffix":""}],"container-title":"Pacific Science Association Information Bulletin","id":"ITEM-1","issue":"3-4","issued":{"date-parts":[["1993"]]},"page":"1-3","title":"The brown tree snake on Pacific islands. 1993 Status","type":"article-journal","volume":"45"},"uris":["http://www.mendeley.com/documents/?uuid=e40b73d7-46a4-3578-a4b3-a62c7bd2ecf0"]},{"id":"ITEM-2","itemData":{"author":[{"dropping-particle":"","family":"CGAPS","given":"","non-dropping-particle":"","parse-names":false,"suffix":""}],"id":"ITEM-2","issued":{"date-parts":[["1996"]]},"publisher":"Coordinating Group on Alien Pest Species","publisher-place":"Honolulu","title":"The Silent Invasion","type":"article"},"uris":["http://www.mendeley.com/documents/?uuid=19e458a3-2fd6-4a4f-9ce0-9b4cf3bb47fe"]},{"id":"ITEM-3","itemData":{"DOI":"10.1038/ncomms14557","ISBN":"2041-1723 (Electronic)\r2041-1723 (Linking)","ISSN":"20411723","PMID":"28270682","abstract":"Invasive vertebrate predators are directly responsible for the extinction or decline of many vertebrate species, but their indirect impacts often go unmeasured, potentially leading to an underestimation of their full impact. When invasives extirpate functionally important mutualists, dependent species are likely to be affected as well. Here, we show that the invasive brown treesnake, directly responsible for the extirpation of forest birds from the island of Guam, is also indirectly responsible for a severe decline in plant recruitment as a result of disrupting the fruit-frugivore mutualism. To assess the impact of frugivore loss on plants, we compare seed dispersal and recruitment of two fleshy-fruited tree species on Guam and three nearby islands with intact disperser communities. We conservatively estimate that the loss of frugivorous birds caused by the brown treesnake may have caused a 61–92% decline in seedling recruitment. This case study highlights the potential for predator invasions to cause indirect, pervasive and easily overlooked interaction cascades.","author":[{"dropping-particle":"","family":"Rogers","given":"Haldre S.","non-dropping-particle":"","parse-names":false,"suffix":""},{"dropping-particle":"","family":"Buhle","given":"Eric R.","non-dropping-particle":"","parse-names":false,"suffix":""},{"dropping-particle":"","family":"HilleRisLambers","given":"Janneke","non-dropping-particle":"","parse-names":false,"suffix":""},{"dropping-particle":"","family":"Fricke","given":"Evan C.","non-dropping-particle":"","parse-names":false,"suffix":""},{"dropping-particle":"","family":"Miller","given":"Ross H.","non-dropping-particle":"","parse-names":false,"suffix":""},{"dropping-particle":"","family":"Tewksbury","given":"Joshua J.","non-dropping-particle":"","parse-names":false,"suffix":""}],"container-title":"Nature Communications","id":"ITEM-3","issued":{"date-parts":[["2017"]]},"title":"Effects of an invasive predator cascade to plants via mutualism disruption","type":"article-journal"},"uris":["http://www.mendeley.com/documents/?uuid=3e42cceb-b7dd-3642-a528-5f1b622b53b8"]}],"mendeley":{"formattedCitation":"(CGAPS, 1996; Rodda &amp; Fritts, 1993; H. S. Rogers &lt;i&gt;et al.&lt;/i&gt;, 2017)","plainTextFormattedCitation":"(CGAPS, 1996; Rodda &amp; Fritts, 1993; H. S. Rogers et al., 2017)","previouslyFormattedCitation":"(CGAPS, 1996; Rodda &amp; Fritts, 1993; H. S. Rogers &lt;i&gt;et al.&lt;/i&gt;, 2017)"},"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CGAPS, 1996; Rodda &amp; Fritts, 1993; H. S. Rogers </w:t>
      </w:r>
      <w:r w:rsidRPr="0008241C">
        <w:rPr>
          <w:i/>
          <w:noProof/>
          <w:sz w:val="22"/>
          <w:szCs w:val="22"/>
          <w:shd w:val="clear" w:color="auto" w:fill="FFFFFF"/>
        </w:rPr>
        <w:t>et al.</w:t>
      </w:r>
      <w:r w:rsidRPr="0008241C">
        <w:rPr>
          <w:noProof/>
          <w:sz w:val="22"/>
          <w:szCs w:val="22"/>
          <w:shd w:val="clear" w:color="auto" w:fill="FFFFFF"/>
        </w:rPr>
        <w:t>, 2017)</w:t>
      </w:r>
      <w:r w:rsidRPr="0008241C">
        <w:rPr>
          <w:sz w:val="22"/>
          <w:szCs w:val="22"/>
          <w:shd w:val="clear" w:color="auto" w:fill="FFFFFF"/>
        </w:rPr>
        <w:fldChar w:fldCharType="end"/>
      </w:r>
      <w:r w:rsidRPr="0008241C">
        <w:rPr>
          <w:sz w:val="22"/>
          <w:szCs w:val="22"/>
          <w:shd w:val="clear" w:color="auto" w:fill="FFFFFF"/>
        </w:rPr>
        <w:t xml:space="preserve">. French Polynesia, Rotuma, Hawaii and many other islands have </w:t>
      </w:r>
      <w:r w:rsidRPr="0008241C">
        <w:rPr>
          <w:sz w:val="22"/>
          <w:szCs w:val="22"/>
          <w:shd w:val="clear" w:color="auto" w:fill="FFFFFF"/>
        </w:rPr>
        <w:lastRenderedPageBreak/>
        <w:t xml:space="preserve">experienced widespread extinction and drastic population declines of native birds, land snails and land crabs due to invasive avian malaria, rats, mongooses, cats, pigs, goats, ants, predatory land snails, flatworms and habitat degradation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bstract":"Over 2,000 alien arthropod species and about 30\r\nalien non-marine mollusks are established in the wild in Hawai'i, While the data are too meager to assess fully the impacts of any of these organisms on the native biota, the documentation suggests several areas of\r\ncritical concern. Alien species feed directly on native plants or their products, thus competing with native herbivores and affecting host plants. Alien predators and parasites critically reduce the populations of many native species and seriously deplete the food resources of native predators. Some immigrant species spread diseases that infect elements of the native biota.\r\nOthers are toxic to native predators. There is\r\nalso competition for other resources, such as nesting and resting sites. Even apparently innocuous introduced species may provide food for alien predators, thus keeping predator populations high with an attendant greater impact on native prey. Control measures\r\ntargeted at alien pests may be hazardous to natives. Mitigative measures must be based on sound research and firmer understanding of the complex interactions and dynamics of functioning ecosystems. Strict quarantine procedures are cost effective in preventing or delaying the establishment of potential pests. Strict control\r\nor fumigation is needed for nonessential  importations (such as cow chips, Christmas trees, and flowers in bulk). Improved review of introductions for biological control is required in order to prevent repeating past mistakes. Biocontrol introductions must be used only\r\nfor bona fide pests and used in native ecosystems only in special circumstances. Sufficient funds must be committed at the time of any intentional introduction for long-term monitoring of its efficacy and environmental impacts. Mitigation of other novel perturbations (e.g. land clearing, grazing, rooting by feral pigs (Sus scrofa), and invading weeds) that favor alien invertebrates will also lessen their impacts.","author":[{"dropping-particle":"","family":"Howarth","given":"Francis G","non-dropping-particle":"","parse-names":false,"suffix":""}],"container-title":"Hawai'i's terrestrial ecosystems: preservation and management","edition":"1","editor":[{"dropping-particle":"","family":"C. P. Stone and J. Michael Scott","given":"","non-dropping-particle":"","parse-names":false,"suffix":""}],"id":"ITEM-1","issued":{"date-parts":[["1985"]]},"page":"149-179","publisher":"Cooperative National Park Resources Study Unit University of Hawai'i","publisher-place":"Honolulu","title":"Impacts of alien land arthropods and mollusks on native plants and animals in Hawai'i","type":"chapter"},"uris":["http://www.mendeley.com/documents/?uuid=e7dd0739-dae6-3eeb-be92-3a313c9b54ca"]},{"id":"ITEM-2","itemData":{"ISSN":"10382097","author":[{"dropping-particle":"","family":"Brodie","given":"Gilianne","non-dropping-particle":"","parse-names":false,"suffix":""},{"dropping-particle":"","family":"Barker","given":"Gary M.","non-dropping-particle":"","parse-names":false,"suffix":""},{"dropping-particle":"","family":"Stevens","given":"Froseann","non-dropping-particle":"","parse-names":false,"suffix":""},{"dropping-particle":"","family":"Fiu","given":"Monifa","non-dropping-particle":"","parse-names":false,"suffix":""}],"container-title":"Pacific Conservation Biology","id":"ITEM-2","issue":"1","issued":{"date-parts":[["2014"]]},"page":"94-107","title":"Preliminary re-survey of the land snail fauna of Rotuma: Conservation and biosecurity implications","type":"article-journal","volume":"20"},"uris":["http://www.mendeley.com/documents/?uuid=7a460544-9201-3415-8060-464549d1c1b1"]}],"mendeley":{"formattedCitation":"(G. Brodie &lt;i&gt;et al.&lt;/i&gt;, 2014; Howarth, 1985)","plainTextFormattedCitation":"(G. Brodie et al., 2014; Howarth, 1985)","previouslyFormattedCitation":"(G. Brodie &lt;i&gt;et al.&lt;/i&gt;, 2014; Howarth, 198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G. Brodie </w:t>
      </w:r>
      <w:r w:rsidRPr="0008241C">
        <w:rPr>
          <w:i/>
          <w:noProof/>
          <w:sz w:val="22"/>
          <w:szCs w:val="22"/>
          <w:shd w:val="clear" w:color="auto" w:fill="FFFFFF"/>
        </w:rPr>
        <w:t>et al.</w:t>
      </w:r>
      <w:r w:rsidRPr="0008241C">
        <w:rPr>
          <w:noProof/>
          <w:sz w:val="22"/>
          <w:szCs w:val="22"/>
          <w:shd w:val="clear" w:color="auto" w:fill="FFFFFF"/>
        </w:rPr>
        <w:t>, 2014; Howarth, 1985)</w:t>
      </w:r>
      <w:r w:rsidRPr="0008241C">
        <w:rPr>
          <w:sz w:val="22"/>
          <w:szCs w:val="22"/>
          <w:shd w:val="clear" w:color="auto" w:fill="FFFFFF"/>
        </w:rPr>
        <w:fldChar w:fldCharType="end"/>
      </w:r>
      <w:r w:rsidRPr="0008241C">
        <w:rPr>
          <w:sz w:val="22"/>
          <w:szCs w:val="22"/>
          <w:shd w:val="clear" w:color="auto" w:fill="FFFFFF"/>
        </w:rPr>
        <w:t xml:space="preserve">. Increasing alien ant introductions have caused widespread biodiversity loss, human discomfort and increases in crop pests </w:t>
      </w:r>
      <w:r w:rsidRPr="0008241C">
        <w:rPr>
          <w:sz w:val="22"/>
          <w:szCs w:val="22"/>
          <w:shd w:val="clear" w:color="auto" w:fill="FFFFFF"/>
          <w:lang w:val="en-AU"/>
        </w:rPr>
        <w:fldChar w:fldCharType="begin" w:fldLock="1"/>
      </w:r>
      <w:r w:rsidRPr="0008241C">
        <w:rPr>
          <w:sz w:val="22"/>
          <w:szCs w:val="22"/>
          <w:shd w:val="clear" w:color="auto" w:fill="FFFFFF"/>
          <w:lang w:val="en-AU"/>
        </w:rPr>
        <w:instrText>ADDIN CSL_CITATION {"citationItems":[{"id":"ITEM-1","itemData":{"ISSN":"10382097","abstract":"The spread of Wasmannia auropunctat, the tramp ant is taken as an example to illustrate the threat caused by the invasion of such species on the Pacific and other such islands. The various measures that can be taken to reduce such invasions are also discussed in the article","author":[{"dropping-particle":"","family":"Jourdan","given":"Hervé","non-dropping-particle":"","parse-names":false,"suffix":""}],"container-title":"Pacific Conservation Biology","id":"ITEM-1","issued":{"date-parts":[["1997"]]},"title":"Threats on Pacific islands: The spread of the Tramp Ant &lt;i&gt;Wasmannia auropunctata&lt;/i&gt; (Hymenoptera: Formicidae)","type":"article-journal"},"uris":["http://www.mendeley.com/documents/?uuid=393cd50b-b9ae-34b2-928d-ffc52c448552"]},{"id":"ITEM-2","itemData":{"DOI":"10.1046/j.1461-0248.2003.00512.x","ISBN":"1461-023X","ISSN":"1461023X","PMID":"10399","abstract":"Islands can serve as model systems for understanding how biological invasions affect community structure and ecosystem function. Here we show invasion by the alien crazy ant Anoplolepis gracilipes causes a rapid, catastrophic shift in the rain forest ecosystem of a tropical oceanic island, affecting at least three trophic levels. In invaded areas, crazy ants extirpate the red land crab, the dominant endemic consumer on the forest floor. In doing so, crazy ants indirectly release seedling recruitment, enhance species richness of seedlings, and slow litter breakdown. In the forest canopy, new associations between this invasive ant and honeydew-secreting scale insects accelerate and diversify impacts. Sustained high densities of foraging ants on canopy trees result in high population densities of host-generalist scale insects and growth of sooty moulds, leading to canopy dieback and even deaths of canopy trees. The indirect fallout from the displacement of a native 'keystone' species by an ant invader, itself abetted by introduced/cryptogenic mutualists, produces synergism in impacts to precipitate invasional 'meltdown' in this system.","author":[{"dropping-particle":"","family":"O'Dowd","given":"Dennis J.","non-dropping-particle":"","parse-names":false,"suffix":""},{"dropping-particle":"","family":"Green","given":"Peter T.","non-dropping-particle":"","parse-names":false,"suffix":""},{"dropping-particle":"","family":"Lake","given":"P. S.","non-dropping-particle":"","parse-names":false,"suffix":""}],"container-title":"Ecology Letters","id":"ITEM-2","issued":{"date-parts":[["2003"]]},"title":"Invasional 'meltdown' on an oceanic island","type":"article-journal"},"uris":["http://www.mendeley.com/documents/?uuid=8c5820a3-aca7-3e1d-bb39-9d41f0bbec6a"]},{"id":"ITEM-3","itemData":{"abstract":"Ant invasions frequently cause ecological disturbances on both island and continental ecosystems all over the world. One of the most devastating impacts of an invasion by invasive ants has been reported on Christmas Island, where Anoplolepis gracilipes (yellow crazy ant) is responsible for the collapse of the rainforest ecosystem. Negative impacts of A. gracilipes invasion have been reported from Tokelau, Seychelles and Christmas Island. The preservation of native biodiversity in Samoa is limited to two offshore islands; Nu’ulua and Nu’utele. In 2006, A. gracilipes was recorded in Nu’utele and justifying management for this invasive ant has proven difficult due to the knowledge gap of impacts on Nu’utele. The aims of this research are to: 1) determine how A. gracilipes activity and abundance compare elsewhere, 2) determine the optimal time to bait, and 3) determine how ground and arboreal invertebrates (inclusive of hermit crabs) are being influenced by A. gracilipes. Card counts, tuna baiting and pitfall traps showed A. gracilipes activity and abundance on Nu’utele was greatest in the dry season but was much lower in comparison to Christmas Island and Tokelau. Analysis of nest size and composition revealed the presence of reproductives (males &amp; queens) from wet season sampling only, therefore baiting should be applied in the dry season before the onset of the rain. Pitfall trapping and foliage beats illustrated that A. gracilipes: 1) coexi sted with smaller sized, generally exotic, ant species; 2) was significantly impacting on hermit crab populations particularly in the dry season; 3) resulted in a decrease in the abundance of macro-invertebrate Araneae; and 4) caused a complete absence of macroinvertebrate Lepidoptera from trees. Macro-invertebrates Isopoda and Homoptera were more abundant in the infested site. The findings from the present study are consistent with what is observed elsewhere. Though ant activity and abundance of A. gracilipes on Nu’utele is much lower than on Christmas Island and Tokelau, it is clear from results in the present study that A. gracilipes are significantly influencing the invertebrate communities and therefore justifies management of this invasive species.","author":[{"dropping-particle":"","family":"Auina","given":"S.S.A.","non-dropping-particle":"","parse-names":false,"suffix":""},{"dropping-particle":"","family":"Stanley.","given":"M.","non-dropping-particle":"","parse-names":false,"suffix":""},{"dropping-particle":"","family":"Hoffman","given":"B.","non-dropping-particle":"","parse-names":false,"suffix":""}],"container-title":"AGRIS","id":"ITEM-3","issued":{"date-parts":[["2011"]]},"title":"Impacts of Anoplolepis gracilipes (yellow crazy ant) on invertebrate communities in Nu’utele, Samoa.","type":"article-journal"},"uris":["http://www.mendeley.com/documents/?uuid=7df70ae6-6f8f-3d33-9f28-c73f84399577"]},{"id":"ITEM-4","itemData":{"DOI":"10.1111/jen.12033","ISBN":"1439-0418","ISSN":"09312048","abstract":"The impacts of Wasmannia auropunctata (the little ﬁre ant) on the native biota and subsistence agriculture in the Solomon Islands are poorly understood. This species was originally introduced as a biological control against nut-fall bugs (Amblypelta sp.) around 30 years ago and in the intervening time has spread throughout the Solomon Islands, aided movement of produce and planting material. It is now itself a major pest of coconut, cocoa and subsistence agriculture. In this study, we show the negative effects of this invasive ant on subsistence agriculture in the Solomon Islands. We do this by (i) assessing the presence of insect pests that develop a mutual relationship with W. auropunctata on four common subsistence crops; and (ii) measuring the impact of a signiﬁcant pest (Tarophagus sp.) and its natural predator the bug Cyrtohinus fulvus, in the presence and absence of W. auropunctata on taro crops. The existence of insect pests that form a mutual relationship with W. auropunctata was measured in a total of 36 gardens of the four subsistence crops. This was conducted through standardized visual searches, plus identiﬁcation and collecting from randomly selected plants within the gardens. A number of additional insect pests causing major problems to subsistence crops have also developed mutual relationships with W. auropunctata. Infested taro gardens have more Tarophagus sp. compared with taro plants that are free of the little ﬁre ant. The presence and abundance of Wasmannia therefore has the potential to inﬂict considerable crop loss in rural subsistence gardens in the Solomon Islands.","author":[{"dropping-particle":"","family":"Fasi","given":"J.","non-dropping-particle":"","parse-names":false,"suffix":""},{"dropping-particle":"","family":"Brodie","given":"G.","non-dropping-particle":"","parse-names":false,"suffix":""},{"dropping-particle":"","family":"Vanderwoude","given":"C.","non-dropping-particle":"","parse-names":false,"suffix":""}],"container-title":"Journal of Applied Entomology","id":"ITEM-4","issue":"8","issued":{"date-parts":[["2013"]]},"page":"580-588","title":"Increases in crop pests caused by Wasmannia auropunctata in Solomon Islands subsistence gardens","type":"article-journal","volume":"137"},"uris":["http://www.mendeley.com/documents/?uuid=6d93f9f9-9e6e-397a-a178-0f7321bc625c"]},{"id":"ITEM-5","itemData":{"author":[{"dropping-particle":"","family":"Vaqalo","given":"Maclean","non-dropping-particle":"","parse-names":false,"suffix":""},{"dropping-particle":"","family":"Lonalona","given":"Matio","non-dropping-particle":"","parse-names":false,"suffix":""},{"dropping-particle":"","family":"Panapa","given":"Sam","non-dropping-particle":"","parse-names":false,"suffix":""},{"dropping-particle":"","family":"Khan","given":"Feroz","non-dropping-particle":"","parse-names":false,"suffix":""}],"id":"ITEM-5","issued":{"date-parts":[["2014"]]},"publisher-place":" Funafuti","title":"Yellow crazy ants and fruit fly surveys in Tuvalu (25th October to 4th November 2014)","type":"report"},"uris":["http://www.mendeley.com/documents/?uuid=bc17a804-fcaf-38a5-9582-eb9b170955f7"]}],"mendeley":{"formattedCitation":"(Auina &lt;i&gt;et al.&lt;/i&gt;, 2011; Fasi &lt;i&gt;et al.&lt;/i&gt;, 2013; Jourdan, 1997; O’Dowd &lt;i&gt;et al.&lt;/i&gt;, 2003; Vaqalo &lt;i&gt;et al.&lt;/i&gt;, 2014)","plainTextFormattedCitation":"(Auina et al., 2011; Fasi et al., 2013; Jourdan, 1997; O’Dowd et al., 2003; Vaqalo et al., 2014)","previouslyFormattedCitation":"(Auina &lt;i&gt;et al.&lt;/i&gt;, 2011; Fasi &lt;i&gt;et al.&lt;/i&gt;, 2013; Jourdan, 1997; O’Dowd &lt;i&gt;et al.&lt;/i&gt;, 2003; Vaqalo &lt;i&gt;et al.&lt;/i&gt;, 2014)"},"properties":{"noteIndex":0},"schema":"https://github.com/citation-style-language/schema/raw/master/csl-citation.json"}</w:instrText>
      </w:r>
      <w:r w:rsidRPr="0008241C">
        <w:rPr>
          <w:sz w:val="22"/>
          <w:szCs w:val="22"/>
          <w:shd w:val="clear" w:color="auto" w:fill="FFFFFF"/>
          <w:lang w:val="en-AU"/>
        </w:rPr>
        <w:fldChar w:fldCharType="separate"/>
      </w:r>
      <w:r w:rsidRPr="0008241C">
        <w:rPr>
          <w:noProof/>
          <w:sz w:val="22"/>
          <w:szCs w:val="22"/>
          <w:shd w:val="clear" w:color="auto" w:fill="FFFFFF"/>
          <w:lang w:val="en-AU"/>
        </w:rPr>
        <w:t xml:space="preserve">(Auina </w:t>
      </w:r>
      <w:r w:rsidRPr="0008241C">
        <w:rPr>
          <w:i/>
          <w:noProof/>
          <w:sz w:val="22"/>
          <w:szCs w:val="22"/>
          <w:shd w:val="clear" w:color="auto" w:fill="FFFFFF"/>
          <w:lang w:val="en-AU"/>
        </w:rPr>
        <w:t>et al.</w:t>
      </w:r>
      <w:r w:rsidRPr="0008241C">
        <w:rPr>
          <w:noProof/>
          <w:sz w:val="22"/>
          <w:szCs w:val="22"/>
          <w:shd w:val="clear" w:color="auto" w:fill="FFFFFF"/>
          <w:lang w:val="en-AU"/>
        </w:rPr>
        <w:t xml:space="preserve">, 2011; Fasi </w:t>
      </w:r>
      <w:r w:rsidRPr="0008241C">
        <w:rPr>
          <w:i/>
          <w:noProof/>
          <w:sz w:val="22"/>
          <w:szCs w:val="22"/>
          <w:shd w:val="clear" w:color="auto" w:fill="FFFFFF"/>
          <w:lang w:val="en-AU"/>
        </w:rPr>
        <w:t>et al.</w:t>
      </w:r>
      <w:r w:rsidRPr="0008241C">
        <w:rPr>
          <w:noProof/>
          <w:sz w:val="22"/>
          <w:szCs w:val="22"/>
          <w:shd w:val="clear" w:color="auto" w:fill="FFFFFF"/>
          <w:lang w:val="en-AU"/>
        </w:rPr>
        <w:t xml:space="preserve">, 2013; Jourdan, 1997; O’Dowd </w:t>
      </w:r>
      <w:r w:rsidRPr="0008241C">
        <w:rPr>
          <w:i/>
          <w:noProof/>
          <w:sz w:val="22"/>
          <w:szCs w:val="22"/>
          <w:shd w:val="clear" w:color="auto" w:fill="FFFFFF"/>
          <w:lang w:val="en-AU"/>
        </w:rPr>
        <w:t>et al.</w:t>
      </w:r>
      <w:r w:rsidRPr="0008241C">
        <w:rPr>
          <w:noProof/>
          <w:sz w:val="22"/>
          <w:szCs w:val="22"/>
          <w:shd w:val="clear" w:color="auto" w:fill="FFFFFF"/>
          <w:lang w:val="en-AU"/>
        </w:rPr>
        <w:t xml:space="preserve">, 2003; Vaqalo </w:t>
      </w:r>
      <w:r w:rsidRPr="0008241C">
        <w:rPr>
          <w:i/>
          <w:noProof/>
          <w:sz w:val="22"/>
          <w:szCs w:val="22"/>
          <w:shd w:val="clear" w:color="auto" w:fill="FFFFFF"/>
          <w:lang w:val="en-AU"/>
        </w:rPr>
        <w:t>et al.</w:t>
      </w:r>
      <w:r w:rsidRPr="0008241C">
        <w:rPr>
          <w:noProof/>
          <w:sz w:val="22"/>
          <w:szCs w:val="22"/>
          <w:shd w:val="clear" w:color="auto" w:fill="FFFFFF"/>
          <w:lang w:val="en-AU"/>
        </w:rPr>
        <w:t>, 2014)</w:t>
      </w:r>
      <w:r w:rsidRPr="0008241C">
        <w:rPr>
          <w:sz w:val="22"/>
          <w:szCs w:val="22"/>
          <w:shd w:val="clear" w:color="auto" w:fill="FFFFFF"/>
          <w:lang w:val="en-AU"/>
        </w:rPr>
        <w:fldChar w:fldCharType="end"/>
      </w:r>
      <w:r w:rsidRPr="0008241C">
        <w:rPr>
          <w:sz w:val="22"/>
          <w:szCs w:val="22"/>
          <w:shd w:val="clear" w:color="auto" w:fill="FFFFFF"/>
          <w:lang w:val="en-AU"/>
        </w:rPr>
        <w:t xml:space="preserve">. Critically important </w:t>
      </w:r>
      <w:r w:rsidRPr="0008241C">
        <w:rPr>
          <w:sz w:val="22"/>
          <w:szCs w:val="22"/>
          <w:shd w:val="clear" w:color="auto" w:fill="FFFFFF"/>
        </w:rPr>
        <w:t>taro production in the region has been compromised by introduction of the taro leaf blight (</w:t>
      </w:r>
      <w:r w:rsidRPr="0008241C">
        <w:rPr>
          <w:i/>
          <w:sz w:val="22"/>
          <w:szCs w:val="22"/>
          <w:shd w:val="clear" w:color="auto" w:fill="FFFFFF"/>
        </w:rPr>
        <w:t>Phytophthora colocasiae</w:t>
      </w:r>
      <w:r w:rsidRPr="0008241C">
        <w:rPr>
          <w:sz w:val="22"/>
          <w:szCs w:val="22"/>
          <w:shd w:val="clear" w:color="auto" w:fill="FFFFFF"/>
        </w:rPr>
        <w:t>) and the taro beetle (</w:t>
      </w:r>
      <w:r w:rsidRPr="0008241C">
        <w:rPr>
          <w:i/>
          <w:sz w:val="22"/>
          <w:szCs w:val="22"/>
          <w:shd w:val="clear" w:color="auto" w:fill="FFFFFF"/>
        </w:rPr>
        <w:t>Papuana</w:t>
      </w:r>
      <w:r w:rsidRPr="0008241C">
        <w:rPr>
          <w:sz w:val="22"/>
          <w:szCs w:val="22"/>
          <w:shd w:val="clear" w:color="auto" w:fill="FFFFFF"/>
        </w:rPr>
        <w:t xml:space="preserve"> spp.)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bstract":"Adults of taro beetles, Papuana spp. (Coleoptera: Scarabaeidae), damage corms oftaro (C%casia escu/enta) and other aroids and, less seriously, a range of other crops in five countries in the South Pacific (Pupua New Guinea, Solomon Islands, Vanuatu, Kiribati, and Fiji). Previous control measures were based on the use of pesticides, which is inappropriate in sUbsiste~ce agriculture. The present ~roject (South .Paclfic Commission/European Commumty (SPC/EC) Project for the Biological Control of Taro Beetles in the South P.acific, part of the Pacific Regional Agricultural Program) alms to develop cultural and biological control of the beetles. Studies on taxonomy, distribution, biology, ecology, and cultural and biological control are in progress; the latter focus on the use of pathogens. (East-West Center, University of Hawaii, September 24 and 25, 1992. Research Extension Series.)","author":[{"dropping-particle":"","family":"Aloalii","given":"Ioane","non-dropping-particle":"","parse-names":false,"suffix":""},{"dropping-particle":"","family":"Masamdu","given":"Roy","non-dropping-particle":"","parse-names":false,"suffix":""},{"dropping-particle":"","family":"Theunis","given":"Wilfried","non-dropping-particle":"","parse-names":false,"suffix":""},{"dropping-particle":"","family":"Thistleton","given":"Brian","non-dropping-particle":"","parse-names":false,"suffix":""}],"container-title":"The sustainable taro culture for the Pacific Conference","editor":[{"dropping-particle":"","family":"Ferentinos","given":"L.","non-dropping-particle":"","parse-names":false,"suffix":""}],"id":"ITEM-1","issued":{"date-parts":[["1992"]]},"page":"66–70","publisher":"College of Tropical Agriculture and Human Resources, University of Hawai'i","publisher-place":"Honolulu","title":"Prospects for biological control of taro beetles, Papuana spp. (Coleoptera: Scarabaeidae) in the South Pacific","type":"paper-conference"},"uris":["http://www.mendeley.com/documents/?uuid=cbf7bdd6-3a64-3988-b3d6-2d14cdc3b51d"]},{"id":"ITEM-2","itemData":{"author":[{"dropping-particle":"","family":"Tsatsia","given":"Helen","non-dropping-particle":"","parse-names":false,"suffix":""},{"dropping-particle":"","family":"Jackson","given":"Grahame","non-dropping-particle":"","parse-names":false,"suffix":""}],"id":"ITEM-2","issued":{"date-parts":[["2017"]]},"title":"Pacific Pests and Pathogens - Fact Sheets; Taro leaf blight (014)","type":"article"},"uris":["http://www.mendeley.com/documents/?uuid=90f87f7b-03a3-328b-b997-c720c539be45"]}],"mendeley":{"formattedCitation":"(Aloalii &lt;i&gt;et al.&lt;/i&gt;, 1992; Helen Tsatsia &amp; Jackson, 2017)","plainTextFormattedCitation":"(Aloalii et al., 1992; Helen Tsatsia &amp; Jackson, 2017)","previouslyFormattedCitation":"(Aloalii &lt;i&gt;et al.&lt;/i&gt;, 1992; Helen Tsatsia &amp; Jackson, 2017)"},"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Aloalii </w:t>
      </w:r>
      <w:r w:rsidRPr="0008241C">
        <w:rPr>
          <w:i/>
          <w:noProof/>
          <w:sz w:val="22"/>
          <w:szCs w:val="22"/>
          <w:shd w:val="clear" w:color="auto" w:fill="FFFFFF"/>
        </w:rPr>
        <w:t>et al.</w:t>
      </w:r>
      <w:r w:rsidRPr="0008241C">
        <w:rPr>
          <w:noProof/>
          <w:sz w:val="22"/>
          <w:szCs w:val="22"/>
          <w:shd w:val="clear" w:color="auto" w:fill="FFFFFF"/>
        </w:rPr>
        <w:t>, 1992; Helen Tsatsia &amp; Jackson, 2017)</w:t>
      </w:r>
      <w:r w:rsidRPr="0008241C">
        <w:rPr>
          <w:sz w:val="22"/>
          <w:szCs w:val="22"/>
          <w:shd w:val="clear" w:color="auto" w:fill="FFFFFF"/>
        </w:rPr>
        <w:fldChar w:fldCharType="end"/>
      </w:r>
      <w:r w:rsidRPr="0008241C">
        <w:rPr>
          <w:sz w:val="22"/>
          <w:szCs w:val="22"/>
          <w:shd w:val="clear" w:color="auto" w:fill="FFFFFF"/>
        </w:rPr>
        <w:t>. Abandonment of cultivation of the most important green vegetable and cash crop in Solomon Islands, hibiscus spinach (</w:t>
      </w:r>
      <w:r w:rsidRPr="0008241C">
        <w:rPr>
          <w:i/>
          <w:sz w:val="22"/>
          <w:szCs w:val="22"/>
          <w:shd w:val="clear" w:color="auto" w:fill="FFFFFF"/>
        </w:rPr>
        <w:t>Abelmoschus manihot</w:t>
      </w:r>
      <w:r w:rsidRPr="0008241C">
        <w:rPr>
          <w:sz w:val="22"/>
          <w:szCs w:val="22"/>
          <w:shd w:val="clear" w:color="auto" w:fill="FFFFFF"/>
        </w:rPr>
        <w:t>), resulted from the accidental introduction from PNG in the early 1980s of the aibkia beetle (</w:t>
      </w:r>
      <w:r w:rsidRPr="0008241C">
        <w:rPr>
          <w:i/>
          <w:sz w:val="22"/>
          <w:szCs w:val="22"/>
          <w:shd w:val="clear" w:color="auto" w:fill="FFFFFF"/>
        </w:rPr>
        <w:t>Nisotra basselae</w:t>
      </w:r>
      <w:r w:rsidRPr="0008241C">
        <w:rPr>
          <w:sz w:val="22"/>
          <w:szCs w:val="22"/>
          <w:shd w:val="clear" w:color="auto" w:fill="FFFFFF"/>
        </w:rPr>
        <w:t>) and the giant African snail (</w:t>
      </w:r>
      <w:r w:rsidRPr="0008241C">
        <w:rPr>
          <w:i/>
          <w:sz w:val="22"/>
          <w:szCs w:val="22"/>
          <w:shd w:val="clear" w:color="auto" w:fill="FFFFFF"/>
        </w:rPr>
        <w:t>Lissachatina fulica</w:t>
      </w:r>
      <w:r w:rsidRPr="0008241C">
        <w:rPr>
          <w:sz w:val="22"/>
          <w:szCs w:val="22"/>
          <w:shd w:val="clear" w:color="auto" w:fill="FFFFFF"/>
        </w:rPr>
        <w:t xml:space="preserve">) in 2007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URL":"http://www.pestnet.org/fact_sheets/giant_african_snail_050.htm","abstract":"Extension fact sheet 50","accessed":{"date-parts":[["2018","3","26"]]},"author":[{"dropping-particle":"","family":"Tsatsia","given":"H.","non-dropping-particle":"","parse-names":false,"suffix":""},{"dropping-particle":"","family":"Jackson","given":"G","non-dropping-particle":"","parse-names":false,"suffix":""}],"container-title":"Extension fact sheet 50; Ministry of Agriculture &amp; Livestock, Honiara","id":"ITEM-1","issued":{"date-parts":[["2009"]]},"title":"The Giant African Snail","type":"webpage"},"uris":["http://www.mendeley.com/documents/?uuid=da22d946-2e08-388d-9a25-c4658815da1f"]}],"mendeley":{"formattedCitation":"(H. Tsatsia &amp; Jackson, 2009)","plainTextFormattedCitation":"(H. Tsatsia &amp; Jackson, 2009)","previouslyFormattedCitation":"(H. Tsatsia &amp; Jackson, 2009)"},"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H. Tsatsia &amp; Jackson, 2009)</w:t>
      </w:r>
      <w:r w:rsidRPr="0008241C">
        <w:rPr>
          <w:sz w:val="22"/>
          <w:szCs w:val="22"/>
          <w:shd w:val="clear" w:color="auto" w:fill="FFFFFF"/>
        </w:rPr>
        <w:fldChar w:fldCharType="end"/>
      </w:r>
      <w:r w:rsidRPr="0008241C">
        <w:rPr>
          <w:sz w:val="22"/>
          <w:szCs w:val="22"/>
          <w:shd w:val="clear" w:color="auto" w:fill="FFFFFF"/>
        </w:rPr>
        <w:t xml:space="preserve">. Introduced invasive insects and plant pathogens are threatening the existence of several culturally iconic and environmentally important trees in Hawaii, New Zealand, Fiji, Samoa, Nanumea Atoll, Tuvalu and other countries (e.g. </w:t>
      </w:r>
      <w:r w:rsidRPr="0008241C">
        <w:rPr>
          <w:sz w:val="22"/>
          <w:szCs w:val="22"/>
          <w:shd w:val="clear" w:color="auto" w:fill="FFFFFF"/>
          <w:lang w:val="en-NZ"/>
        </w:rPr>
        <w:fldChar w:fldCharType="begin" w:fldLock="1"/>
      </w:r>
      <w:r w:rsidRPr="0008241C">
        <w:rPr>
          <w:sz w:val="22"/>
          <w:szCs w:val="22"/>
          <w:shd w:val="clear" w:color="auto" w:fill="FFFFFF"/>
          <w:lang w:val="en-NZ"/>
        </w:rPr>
        <w:instrText>ADDIN CSL_CITATION {"citationItems":[{"id":"ITEM-1","itemData":{"URL":"https://www.dontmovefirewood.org/pest_pathogen/erythrina-gall-wasp-html/","abstract":"The wiliwili tree (Erythrina sandwicensis) is endemic to the Hawaiian islands. Like other dryland plants on the islands, the wiliwili faces numerous threats, including a non-native seed weevil, Specularius impressithorax (Hurley, 2005); fire – fueled in part by invading fountain grass; and feral ungulates (LaRosa, pers. comm., 2005). The latest threat is the Erythrina gall wasp (Quadrastichus erythrinae). The Erythrina gall wasp was discovered on Oahu in April 2005 and shortly afterwards found on all the major Hawaiian islands (Reimer 2007). As of mid-2005, the wasp had been found from the Indian Ocean to Hawai`i, including Taiwan, India, Hawaii, Hong Kong, China, and the Philippines (Reimer 2007). Twenty-four species in the genus Erythrina had been documented as hosts (Fulton, pers. comm., 2005). By autumn 2006, the wasp was detected in Miami, Florida (Anon. 2006.) The wasp had been named only in 2004, by a scientist when examining specimens collected from dying coral trees in Singapore and the Mauritius and Reunion islands (Hurley, 2005). In the United States, concern focuses primarily on the wasp’s damage to the native wiliwili, a tree of great societal, cultural (Hurley, 2005) and ecological importance. The state’s largest intact stands of native wiliwili are on Maui, where the wiliwili is the keystone species of the low dryland forest (Madeiros, pers. comm., 2005). By September 2005, widespread infestations were observed and the efforts to contain the gall wasp by pruning out infestations had not succeeded (Monson, 2005). By 2010, it was observed that wasp damage to the wiliwili was most severe at low elevations. Mature trees are dying, the biggest trees first (Madeiros pers. comm. April 2010). All seedlings had died and saplings were in steep decline at the reserve protecting the best remaining wiliwili ecosystem — Pu`u-o-kali (“hill of waiting”) (Madeiros pers. comm. April 2010). Concerned Hawaiians initiated a suite of efforts aimed at protecting the endemic wiliwili tree. Scientists and private citizens began a program to collect seeds for preservation, with guidance from experts at the USDA National Center for Genetic Resources Preservation (formerly National Seed Storage Laboratory) in Ft. Collins, Colorado (Ellis, pers. comm. 2005; Reimer 2007). They also tried to protect trees through injection or soil drench with systemic insecticides. The efficacy of the insecticide over the long term is not yet known; in Taiwan, chemical controls have no…","accessed":{"date-parts":[["2018","3","26"]]},"author":[{"dropping-particle":"","family":"Campbell","given":"F","non-dropping-particle":"","parse-names":false,"suffix":""}],"container-title":"Don’t Move Firewood","id":"ITEM-1","issued":{"date-parts":[["2010"]]},"title":"Erythrina gall wasp: Quadrastictus erythrinae.","type":"webpage"},"uris":["http://www.mendeley.com/documents/?uuid=be8303e9-b14c-3746-aaeb-cd48a633ff3c"]},{"id":"ITEM-2","itemData":{"author":[{"dropping-particle":"","family":"Thaman","given":"R. R.","non-dropping-particle":"","parse-names":false,"suffix":""}],"container-title":"Mai Life","id":"ITEM-2","issue":"Dec.","issued":{"date-parts":[["2011"]]},"page":"64-65","title":"The silent invasion of our islands","type":"article-journal","volume":"55"},"uris":["http://www.mendeley.com/documents/?uuid=35e7859e-a341-4218-9efa-a42050b3f5c7"]},{"id":"ITEM-3","itemData":{"author":[{"dropping-particle":"","family":"Thaman","given":"R. R.","non-dropping-particle":"","parse-names":false,"suffix":""},{"dropping-particle":"","family":"O’Brien","given":"K.","non-dropping-particle":"","parse-names":false,"suffix":""}],"container-title":"Mai Life","id":"ITEM-3","issue":"July","issued":{"date-parts":[["2011"]]},"page":"56-57","title":"Caterpillar devastates kanava and undermines resilience to climate change in Tuvalu","type":"article-journal","volume":"50"},"uris":["http://www.mendeley.com/documents/?uuid=1ade0840-c8ac-4db6-9d14-d7424147d094"]}],"mendeley":{"formattedCitation":"(F. Campbell, 2010; Thaman, 2011; Thaman &amp; O’Brien, 2011)","manualFormatting":"Campbell, 2010; Thaman, 2011; Thaman &amp; O’Brien, 2011)","plainTextFormattedCitation":"(F. Campbell, 2010; Thaman, 2011; Thaman &amp; O’Brien, 2011)","previouslyFormattedCitation":"(F. Campbell, 2010; Thaman, 2011; Thaman &amp; O’Brien, 2011)"},"properties":{"noteIndex":0},"schema":"https://github.com/citation-style-language/schema/raw/master/csl-citation.json"}</w:instrText>
      </w:r>
      <w:r w:rsidRPr="0008241C">
        <w:rPr>
          <w:sz w:val="22"/>
          <w:szCs w:val="22"/>
          <w:shd w:val="clear" w:color="auto" w:fill="FFFFFF"/>
          <w:lang w:val="en-NZ"/>
        </w:rPr>
        <w:fldChar w:fldCharType="separate"/>
      </w:r>
      <w:r w:rsidRPr="0008241C">
        <w:rPr>
          <w:noProof/>
          <w:sz w:val="22"/>
          <w:szCs w:val="22"/>
          <w:shd w:val="clear" w:color="auto" w:fill="FFFFFF"/>
          <w:lang w:val="en-NZ"/>
        </w:rPr>
        <w:t>Campbell, 2010; Thaman, 2011; Thaman &amp; O’Brien, 2011)</w:t>
      </w:r>
      <w:r w:rsidRPr="0008241C">
        <w:rPr>
          <w:sz w:val="22"/>
          <w:szCs w:val="22"/>
          <w:shd w:val="clear" w:color="auto" w:fill="FFFFFF"/>
          <w:lang w:val="en-NZ"/>
        </w:rPr>
        <w:fldChar w:fldCharType="end"/>
      </w:r>
      <w:r w:rsidRPr="0008241C">
        <w:rPr>
          <w:sz w:val="22"/>
          <w:szCs w:val="22"/>
          <w:shd w:val="clear" w:color="auto" w:fill="FFFFFF"/>
        </w:rPr>
        <w:t>.</w:t>
      </w:r>
    </w:p>
    <w:p w14:paraId="78264D9C" w14:textId="77777777" w:rsidR="00A01204" w:rsidRPr="0008241C" w:rsidRDefault="00A01204" w:rsidP="00A01204">
      <w:pPr>
        <w:rPr>
          <w:sz w:val="22"/>
          <w:szCs w:val="22"/>
          <w:shd w:val="clear" w:color="auto" w:fill="FFFFFF"/>
        </w:rPr>
      </w:pPr>
    </w:p>
    <w:p w14:paraId="707C4411" w14:textId="77777777" w:rsidR="00A01204" w:rsidRPr="0008241C" w:rsidRDefault="00A01204" w:rsidP="00A01204">
      <w:pPr>
        <w:rPr>
          <w:sz w:val="22"/>
          <w:szCs w:val="22"/>
          <w:shd w:val="clear" w:color="auto" w:fill="FFFFFF"/>
        </w:rPr>
      </w:pPr>
      <w:r w:rsidRPr="0008241C">
        <w:rPr>
          <w:sz w:val="22"/>
          <w:szCs w:val="22"/>
          <w:shd w:val="clear" w:color="auto" w:fill="FFFFFF"/>
        </w:rPr>
        <w:t>Eight National Parks in Java have 67 invasive alien plant (IAP) species, two of which (</w:t>
      </w:r>
      <w:r w:rsidRPr="0008241C">
        <w:rPr>
          <w:i/>
          <w:sz w:val="22"/>
          <w:szCs w:val="22"/>
          <w:shd w:val="clear" w:color="auto" w:fill="FFFFFF"/>
        </w:rPr>
        <w:t>Chromolaena odorata</w:t>
      </w:r>
      <w:r w:rsidRPr="0008241C">
        <w:rPr>
          <w:sz w:val="22"/>
          <w:szCs w:val="22"/>
          <w:shd w:val="clear" w:color="auto" w:fill="FFFFFF"/>
        </w:rPr>
        <w:t xml:space="preserve"> and </w:t>
      </w:r>
      <w:r w:rsidRPr="0008241C">
        <w:rPr>
          <w:i/>
          <w:sz w:val="22"/>
          <w:szCs w:val="22"/>
          <w:shd w:val="clear" w:color="auto" w:fill="FFFFFF"/>
        </w:rPr>
        <w:t>Lantana camara</w:t>
      </w:r>
      <w:r w:rsidRPr="0008241C">
        <w:rPr>
          <w:sz w:val="22"/>
          <w:szCs w:val="22"/>
          <w:shd w:val="clear" w:color="auto" w:fill="FFFFFF"/>
        </w:rPr>
        <w:t xml:space="preserve">) occurred in all. Histories of species introduction appeared as important as environmental factors (e,g, low canopy cover and altitude) in increasing IAS distribution and spread away from trails (e.g. </w:t>
      </w:r>
      <w:r w:rsidRPr="0008241C">
        <w:rPr>
          <w:i/>
          <w:sz w:val="22"/>
          <w:szCs w:val="22"/>
          <w:shd w:val="clear" w:color="auto" w:fill="FFFFFF"/>
        </w:rPr>
        <w:t>Acacia nilotica</w:t>
      </w:r>
      <w:r w:rsidRPr="0008241C">
        <w:rPr>
          <w:sz w:val="22"/>
          <w:szCs w:val="22"/>
          <w:shd w:val="clear" w:color="auto" w:fill="FFFFFF"/>
        </w:rPr>
        <w:t xml:space="preserve"> in Baluran National Park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38/s41598-017-09768-z","ISSN":"20452322","abstract":"Alien plants are invading protected areas worldwide, but there is little information from tropical Asia. Java has the longest record of human occupation in Asia and today supports 145 m people. Remnants of natural ecosystems survive in 12 small National Parks surrounded by dense human populations, making them highly vulnerable to invasions. We surveyed eight of these, along a rainfall gradient from lowland rainforest with &gt;3000 mm annual rainfall to savanna with &lt;1500 mm, and a 0–3158 m altitudinal gradient, using 403 10 × 5 m plots along trails. We found 67 invasive alien plant species, of which 33 occurred in only one park and two (Chromolaena odorata and Lantana camara) in all. Historical factors relating to plant introduction appeared to be as important as environmental factors in determining which species occurred in which park, while within parks canopy cover and altitude were generally most influential. Spread away from trails was only evident in open habitats, including natural savannas in Baluran National Park, threatened by invasion of Acacia nilotica. Existing control attempts for invasive aliens are reactive, localized, and intermittent, and insufficient resources are currently available for the early detection, prompt action, and continued monitoring that are needed.","author":[{"dropping-particle":"","family":"Padmanaba","given":"Michael","non-dropping-particle":"","parse-names":false,"suffix":""},{"dropping-particle":"","family":"Tomlinson","given":"Kyle W.","non-dropping-particle":"","parse-names":false,"suffix":""},{"dropping-particle":"","family":"Hughes","given":"Alice C.","non-dropping-particle":"","parse-names":false,"suffix":""},{"dropping-particle":"","family":"Corlett","given":"Richard T.","non-dropping-particle":"","parse-names":false,"suffix":""}],"container-title":"Scientific Reports","id":"ITEM-1","issued":{"date-parts":[["2017"]]},"title":"Alien plant invasions of protected areas in Java, Indonesia","type":"article-journal"},"uris":["http://www.mendeley.com/documents/?uuid=6d72d322-7fec-3a0f-a7b2-1041bc941b92"]}],"mendeley":{"formattedCitation":"(Padmanaba &lt;i&gt;et al.&lt;/i&gt;, 2017)","plainTextFormattedCitation":"(Padmanaba et al., 2017)","previouslyFormattedCitation":"(Padmanaba &lt;i&gt;et al.&lt;/i&gt;, 2017)"},"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Padmanaba </w:t>
      </w:r>
      <w:r w:rsidRPr="0008241C">
        <w:rPr>
          <w:i/>
          <w:noProof/>
          <w:sz w:val="22"/>
          <w:szCs w:val="22"/>
          <w:shd w:val="clear" w:color="auto" w:fill="FFFFFF"/>
        </w:rPr>
        <w:t>et al.</w:t>
      </w:r>
      <w:r w:rsidRPr="0008241C">
        <w:rPr>
          <w:noProof/>
          <w:sz w:val="22"/>
          <w:szCs w:val="22"/>
          <w:shd w:val="clear" w:color="auto" w:fill="FFFFFF"/>
        </w:rPr>
        <w:t>, 2017)</w:t>
      </w:r>
      <w:r w:rsidRPr="0008241C">
        <w:rPr>
          <w:sz w:val="22"/>
          <w:szCs w:val="22"/>
          <w:shd w:val="clear" w:color="auto" w:fill="FFFFFF"/>
        </w:rPr>
        <w:fldChar w:fldCharType="end"/>
      </w:r>
      <w:r w:rsidRPr="0008241C">
        <w:rPr>
          <w:sz w:val="22"/>
          <w:szCs w:val="22"/>
          <w:shd w:val="clear" w:color="auto" w:fill="FFFFFF"/>
        </w:rPr>
        <w:t xml:space="preserve">).         </w:t>
      </w:r>
    </w:p>
    <w:p w14:paraId="6A4C3DAE" w14:textId="77777777" w:rsidR="00A01204" w:rsidRPr="0008241C" w:rsidRDefault="00A01204" w:rsidP="00A01204">
      <w:pPr>
        <w:rPr>
          <w:sz w:val="22"/>
          <w:szCs w:val="22"/>
        </w:rPr>
      </w:pPr>
    </w:p>
    <w:p w14:paraId="09E71FA5" w14:textId="77777777" w:rsidR="00A01204" w:rsidRPr="0008241C" w:rsidRDefault="00A01204" w:rsidP="00A01204">
      <w:pPr>
        <w:keepNext/>
        <w:tabs>
          <w:tab w:val="clear" w:pos="1247"/>
          <w:tab w:val="left" w:pos="765"/>
        </w:tabs>
        <w:outlineLvl w:val="2"/>
        <w:rPr>
          <w:b/>
          <w:sz w:val="24"/>
          <w:szCs w:val="24"/>
        </w:rPr>
      </w:pPr>
      <w:bookmarkStart w:id="999" w:name="_Toc504317222"/>
      <w:bookmarkStart w:id="1000" w:name="_Toc504317915"/>
      <w:bookmarkStart w:id="1001" w:name="_Toc504320417"/>
      <w:bookmarkStart w:id="1002" w:name="_Toc504320640"/>
      <w:bookmarkStart w:id="1003" w:name="_Toc504320864"/>
      <w:bookmarkStart w:id="1004" w:name="_Toc524041412"/>
      <w:r w:rsidRPr="0008241C">
        <w:rPr>
          <w:b/>
          <w:sz w:val="24"/>
          <w:szCs w:val="24"/>
        </w:rPr>
        <w:t xml:space="preserve">3.3.6 </w:t>
      </w:r>
      <w:r w:rsidRPr="0008241C">
        <w:rPr>
          <w:b/>
          <w:sz w:val="24"/>
          <w:szCs w:val="24"/>
        </w:rPr>
        <w:tab/>
        <w:t>Natural resource governance</w:t>
      </w:r>
      <w:bookmarkEnd w:id="999"/>
      <w:bookmarkEnd w:id="1000"/>
      <w:bookmarkEnd w:id="1001"/>
      <w:bookmarkEnd w:id="1002"/>
      <w:bookmarkEnd w:id="1003"/>
      <w:bookmarkEnd w:id="1004"/>
      <w:r w:rsidRPr="0008241C">
        <w:rPr>
          <w:b/>
          <w:sz w:val="24"/>
          <w:szCs w:val="24"/>
        </w:rPr>
        <w:t xml:space="preserve"> </w:t>
      </w:r>
    </w:p>
    <w:p w14:paraId="02B5B1D8" w14:textId="77777777" w:rsidR="00A01204" w:rsidRPr="0008241C" w:rsidRDefault="00A01204" w:rsidP="00A01204">
      <w:pPr>
        <w:rPr>
          <w:sz w:val="22"/>
          <w:szCs w:val="22"/>
          <w:lang w:eastAsia="ja-JP"/>
        </w:rPr>
      </w:pPr>
    </w:p>
    <w:p w14:paraId="0F746817" w14:textId="1ABB9E07" w:rsidR="00A01204" w:rsidRPr="0008241C" w:rsidRDefault="00A01204" w:rsidP="00A01204">
      <w:pPr>
        <w:rPr>
          <w:sz w:val="22"/>
          <w:szCs w:val="22"/>
        </w:rPr>
      </w:pPr>
      <w:r w:rsidRPr="0008241C">
        <w:rPr>
          <w:sz w:val="22"/>
          <w:szCs w:val="22"/>
          <w:lang w:eastAsia="ja-JP"/>
        </w:rPr>
        <w:t xml:space="preserve">Overexploitation and unsustainable use of natural resources for economic benefits are major factors degrading habitats and common property resources in low-income countries. In the Asia-Pacific region, the per capita ecological footprint in 2008 was 1.6 gha which exceeds the per capita biocapacity by 0.8 gha. In addition, the bio-capacity per person in 2008 had decreased to only two thirds of that available in 1961 </w:t>
      </w:r>
      <w:r w:rsidRPr="0008241C">
        <w:rPr>
          <w:sz w:val="22"/>
          <w:szCs w:val="22"/>
          <w:lang w:eastAsia="ja-JP"/>
        </w:rPr>
        <w:fldChar w:fldCharType="begin" w:fldLock="1"/>
      </w:r>
      <w:r w:rsidRPr="0008241C">
        <w:rPr>
          <w:sz w:val="22"/>
          <w:szCs w:val="22"/>
          <w:lang w:eastAsia="ja-JP"/>
        </w:rPr>
        <w:instrText>ADDIN CSL_CITATION {"citationItems":[{"id":"ITEM-1","itemData":{"ISBN":"9782940443383","author":[{"dropping-particle":"","family":"WWF","given":"","non-dropping-particle":"","parse-names":false,"suffix":""},{"dropping-particle":"","family":"ADB","given":"","non-dropping-particle":"","parse-names":false,"suffix":""}],"id":"ITEM-1","issued":{"date-parts":[["2012"]]},"number-of-pages":"104","publisher":"INWK","publisher-place":"UK","title":"Ecological footprint and investment in natural capital in Asia and the Pacific","type":"book"},"uris":["http://www.mendeley.com/documents/?uuid=6d4bcabf-3be4-4367-ae7c-51bcf27652c4"]}],"mendeley":{"formattedCitation":"(WWF &amp; ADB, 2012)","plainTextFormattedCitation":"(WWF &amp; ADB, 2012)","previouslyFormattedCitation":"(WWF &amp; ADB,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WWF &amp; ADB, 2012)</w:t>
      </w:r>
      <w:r w:rsidRPr="0008241C">
        <w:rPr>
          <w:sz w:val="22"/>
          <w:szCs w:val="22"/>
          <w:lang w:eastAsia="ja-JP"/>
        </w:rPr>
        <w:fldChar w:fldCharType="end"/>
      </w:r>
      <w:r w:rsidRPr="0008241C">
        <w:rPr>
          <w:sz w:val="22"/>
          <w:szCs w:val="22"/>
          <w:lang w:eastAsia="ja-JP"/>
        </w:rPr>
        <w:t>. The average biocapacity per person will decline as populations grow rapidly in the Asia-Pacific region. The report on Living Planet Index (LPI) shows a decline of 64</w:t>
      </w:r>
      <w:r w:rsidR="00C934E9">
        <w:rPr>
          <w:sz w:val="22"/>
          <w:szCs w:val="22"/>
          <w:lang w:eastAsia="ja-JP"/>
        </w:rPr>
        <w:t xml:space="preserve"> per cent</w:t>
      </w:r>
      <w:r w:rsidRPr="0008241C">
        <w:rPr>
          <w:sz w:val="22"/>
          <w:szCs w:val="22"/>
          <w:lang w:eastAsia="ja-JP"/>
        </w:rPr>
        <w:t xml:space="preserve"> in key populations of terrestrial and freshwater species over a period of nearly 4 decades (1970-2008) in the Asia-Pacific region as against global fall of LPI by 28</w:t>
      </w:r>
      <w:r w:rsidR="00C934E9">
        <w:rPr>
          <w:sz w:val="22"/>
          <w:szCs w:val="22"/>
          <w:lang w:eastAsia="ja-JP"/>
        </w:rPr>
        <w:t xml:space="preserve"> per cent</w:t>
      </w:r>
      <w:r w:rsidRPr="0008241C">
        <w:rPr>
          <w:sz w:val="22"/>
          <w:szCs w:val="22"/>
          <w:lang w:eastAsia="ja-JP"/>
        </w:rPr>
        <w:t xml:space="preserve"> during same period, suggesting serious degradation of these ecosystems in the region. </w:t>
      </w:r>
      <w:r w:rsidRPr="0008241C">
        <w:rPr>
          <w:sz w:val="22"/>
          <w:szCs w:val="22"/>
        </w:rPr>
        <w:t xml:space="preserve">Given the current rate of human population growth, expansion of urban industrial environments, transformation of agriculture in favour of HYV and cash crops and consumption pattern, transforming of forestry in favour of forest plantations, the biodiversity in the Asia-Pacific region are likely to be adversely affected in the coming decades. It is plausible that most of the biodiversity especially the ecosystem biodiversity in the next century may be confined to protected areas or in places where the local communities have taken the lead in local level conservation </w:t>
      </w:r>
      <w:r w:rsidRPr="0008241C">
        <w:rPr>
          <w:i/>
          <w:sz w:val="22"/>
          <w:szCs w:val="22"/>
        </w:rPr>
        <w:t>in lieu</w:t>
      </w:r>
      <w:r w:rsidRPr="0008241C">
        <w:rPr>
          <w:sz w:val="22"/>
          <w:szCs w:val="22"/>
        </w:rPr>
        <w:t xml:space="preserve"> of economic incentives and equitable compensation. On the one hand, the unprecedented increase in human population of Asia has stressed the fragile ecosystems to their limits; and on the other, arable cropping has been extended to sites, which were not entirely suitable for it, resulting in soil degradation and erosion </w:t>
      </w:r>
      <w:r w:rsidRPr="0008241C">
        <w:rPr>
          <w:sz w:val="22"/>
          <w:szCs w:val="22"/>
        </w:rPr>
        <w:fldChar w:fldCharType="begin" w:fldLock="1"/>
      </w:r>
      <w:r w:rsidRPr="0008241C">
        <w:rPr>
          <w:sz w:val="22"/>
          <w:szCs w:val="22"/>
        </w:rPr>
        <w:instrText>ADDIN CSL_CITATION {"citationItems":[{"id":"ITEM-1","itemData":{"author":[{"dropping-particle":"","family":"Eswaran","given":"H.","non-dropping-particle":"","parse-names":false,"suffix":""},{"dropping-particle":"","family":"Lal","given":"R.","non-dropping-particle":"","parse-names":false,"suffix":""},{"dropping-particle":"","family":"Reich","given":"P. F.","non-dropping-particle":"","parse-names":false,"suffix":""}],"container-title":"Responses to Land Degradation","editor":[{"dropping-particle":"","family":"Bridges, E","given":"M.","non-dropping-particle":"","parse-names":false,"suffix":""},{"dropping-particle":"","family":"Hannam, I","given":"D.","non-dropping-particle":"","parse-names":false,"suffix":""},{"dropping-particle":"","family":"Oldeman, L","given":"R.","non-dropping-particle":"","parse-names":false,"suffix":""},{"dropping-particle":"","family":"Pening de Vries, F, W","given":"T.","non-dropping-particle":"","parse-names":false,"suffix":""},{"dropping-particle":"","family":"Scherr, S","given":"J.","non-dropping-particle":"","parse-names":false,"suffix":""},{"dropping-particle":"","family":"Sompatpanit","given":"S.","non-dropping-particle":"","parse-names":false,"suffix":""}],"id":"ITEM-1","issued":{"date-parts":[["2001"]]},"publisher":"Oxford Press","publisher-place":"New Delhi, India","title":"Land degradation: An overview","type":"paper-conference"},"uris":["http://www.mendeley.com/documents/?uuid=685770a7-87a8-3a92-a0b0-881c85743273"]}],"mendeley":{"formattedCitation":"(Eswaran &lt;i&gt;et al.&lt;/i&gt;, 2001)","plainTextFormattedCitation":"(Eswaran et al., 2001)","previouslyFormattedCitation":"(Eswaran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Eswaran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w:t>
      </w:r>
    </w:p>
    <w:p w14:paraId="7FC9EBCF" w14:textId="77777777" w:rsidR="00A01204" w:rsidRPr="0008241C" w:rsidRDefault="00A01204" w:rsidP="00A01204">
      <w:pPr>
        <w:rPr>
          <w:sz w:val="22"/>
          <w:szCs w:val="22"/>
          <w:lang w:eastAsia="ja-JP"/>
        </w:rPr>
      </w:pPr>
    </w:p>
    <w:p w14:paraId="0068508D" w14:textId="77777777" w:rsidR="00A01204" w:rsidRPr="0008241C" w:rsidRDefault="00A01204" w:rsidP="00A01204">
      <w:pPr>
        <w:rPr>
          <w:sz w:val="22"/>
          <w:szCs w:val="22"/>
          <w:lang w:eastAsia="ja-JP"/>
        </w:rPr>
      </w:pPr>
      <w:r w:rsidRPr="0008241C">
        <w:rPr>
          <w:sz w:val="22"/>
          <w:szCs w:val="22"/>
          <w:lang w:eastAsia="ja-JP"/>
        </w:rPr>
        <w:t xml:space="preserve">In China and Vietnam, increase in forest area was caused by the mobilised reforestation policy/program such as Grain for Green project and Program 661(5million reforestation programme). That is quite unique feature of this reg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Hyakumura","given":"K.","non-dropping-particle":"","parse-names":false,"suffix":""},{"dropping-particle":"","family":"Seki","given":"Y.","non-dropping-particle":"","parse-names":false,"suffix":""},{"dropping-particle":"","family":"Lopez-Casero","given":"F.","non-dropping-particle":"","parse-names":false,"suffix":""}],"container-title":"IGES Policy Brief 6","id":"ITEM-1","issued":{"date-parts":[["2007"]]},"number-of-pages":"8pp","title":"Designing Forestation Models Suited to Rural Asia: Avoiding Land Conflict as a Key to Success","type":"report"},"uris":["http://www.mendeley.com/documents/?uuid=e8d88e9c-7ad6-4278-aa4e-7e4751d58d61"]}],"mendeley":{"formattedCitation":"(Hyakumura &lt;i&gt;et al.&lt;/i&gt;, 2007)","plainTextFormattedCitation":"(Hyakumura et al., 2007)","previouslyFormattedCitation":"(Hyakumura &lt;i&gt;et al.&lt;/i&gt;,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Hyakumura </w:t>
      </w:r>
      <w:r w:rsidRPr="0008241C">
        <w:rPr>
          <w:i/>
          <w:noProof/>
          <w:sz w:val="22"/>
          <w:szCs w:val="22"/>
          <w:lang w:eastAsia="ja-JP"/>
        </w:rPr>
        <w:t>et al.</w:t>
      </w:r>
      <w:r w:rsidRPr="0008241C">
        <w:rPr>
          <w:noProof/>
          <w:sz w:val="22"/>
          <w:szCs w:val="22"/>
          <w:lang w:eastAsia="ja-JP"/>
        </w:rPr>
        <w:t>, 2007)</w:t>
      </w:r>
      <w:r w:rsidRPr="0008241C">
        <w:rPr>
          <w:sz w:val="22"/>
          <w:szCs w:val="22"/>
          <w:lang w:eastAsia="ja-JP"/>
        </w:rPr>
        <w:fldChar w:fldCharType="end"/>
      </w:r>
      <w:r w:rsidRPr="0008241C">
        <w:rPr>
          <w:sz w:val="22"/>
          <w:szCs w:val="22"/>
          <w:lang w:eastAsia="ja-JP"/>
        </w:rPr>
        <w:t xml:space="preserve">. The natural resource managers in most countries of the region have increasingly realized that community based co-management and strong leadership are the best ways to prevent depletion of bio-resources and degradation of ecosystems. Citing example from the fisheries sector, Guttierrez </w:t>
      </w:r>
      <w:r w:rsidRPr="0008241C">
        <w:rPr>
          <w:i/>
          <w:sz w:val="22"/>
          <w:szCs w:val="22"/>
          <w:lang w:eastAsia="ja-JP"/>
        </w:rPr>
        <w:t>et al.</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38/nature09689","ISSN":"0028-0836","abstract":"One approach to sustainable fisheries is that of co-management, in which fishers and managers take joint responsibility for regulation. The evidence that this works is largely anecdotal, so this study systematically examined 130 co-managed fisheries. Several attributes of co-management were required for success, with leadership being the most important. A total of 8 attributes of co-management were required for a successful fishery, and above this number there was a linear relationship between the extent of co-management and success.","author":[{"dropping-particle":"","family":"Gutiérrez","given":"Nicolás L.","non-dropping-particle":"","parse-names":false,"suffix":""},{"dropping-particle":"","family":"Hilborn","given":"Ray","non-dropping-particle":"","parse-names":false,"suffix":""},{"dropping-particle":"","family":"Defeo","given":"Omar","non-dropping-particle":"","parse-names":false,"suffix":""}],"container-title":"Nature","id":"ITEM-1","issue":"7334","issued":{"date-parts":[["2011","2","5"]]},"page":"386-389","publisher":"Nature Publishing Group","title":"Leadership, social capital and incentives promote successful fisheries","type":"article-journal","volume":"470"},"suppress-author":1,"uris":["http://www.mendeley.com/documents/?uuid=648bf6c6-8ab8-373a-a7b9-ac0f9347cbe5"]}],"mendeley":{"formattedCitation":"(2011)","plainTextFormattedCitation":"(2011)","previouslyFormattedCitation":"(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1)</w:t>
      </w:r>
      <w:r w:rsidRPr="0008241C">
        <w:rPr>
          <w:sz w:val="22"/>
          <w:szCs w:val="22"/>
          <w:lang w:eastAsia="ja-JP"/>
        </w:rPr>
        <w:fldChar w:fldCharType="end"/>
      </w:r>
      <w:r w:rsidRPr="0008241C">
        <w:rPr>
          <w:sz w:val="22"/>
          <w:szCs w:val="22"/>
          <w:lang w:eastAsia="ja-JP"/>
        </w:rPr>
        <w:t xml:space="preserve"> have also demonstrated that co-management is the best strategy to achieve sustainable management of aquatic resources and securing rural livelihoods.  Need for effective natural resource governance is needed at local, national and regional scales. In recent years transboundary cooperation has gained much significance in various parts of the Asia-Pacific region for achieving conservation goals and targets (Box 3.4).  </w:t>
      </w:r>
    </w:p>
    <w:p w14:paraId="3CE6D783" w14:textId="77777777" w:rsidR="00A01204" w:rsidRPr="0008241C" w:rsidRDefault="00A01204" w:rsidP="00A01204">
      <w:pPr>
        <w:rPr>
          <w:sz w:val="22"/>
          <w:szCs w:val="22"/>
          <w:lang w:eastAsia="ja-JP"/>
        </w:rPr>
      </w:pPr>
    </w:p>
    <w:p w14:paraId="7EE68F75" w14:textId="77777777" w:rsidR="00A01204" w:rsidRPr="0008241C" w:rsidRDefault="00A01204" w:rsidP="00A01204">
      <w:pPr>
        <w:rPr>
          <w:sz w:val="22"/>
          <w:szCs w:val="22"/>
          <w:lang w:eastAsia="ja-JP"/>
        </w:rPr>
      </w:pPr>
    </w:p>
    <w:p w14:paraId="6E1A860B" w14:textId="77777777" w:rsidR="00A01204" w:rsidRPr="0008241C" w:rsidRDefault="00A01204" w:rsidP="00A01204">
      <w:pPr>
        <w:rPr>
          <w:sz w:val="22"/>
          <w:szCs w:val="22"/>
          <w:lang w:eastAsia="ja-JP"/>
        </w:rPr>
      </w:pPr>
    </w:p>
    <w:p w14:paraId="0A954EA8" w14:textId="77777777" w:rsidR="00A01204" w:rsidRPr="0008241C" w:rsidRDefault="00A01204" w:rsidP="00A01204">
      <w:pPr>
        <w:rPr>
          <w:sz w:val="22"/>
          <w:szCs w:val="22"/>
          <w:lang w:eastAsia="ja-JP"/>
        </w:rPr>
      </w:pPr>
    </w:p>
    <w:tbl>
      <w:tblPr>
        <w:tblStyle w:val="TableGrid3"/>
        <w:tblW w:w="0" w:type="auto"/>
        <w:tblLook w:val="04A0" w:firstRow="1" w:lastRow="0" w:firstColumn="1" w:lastColumn="0" w:noHBand="0" w:noVBand="1"/>
      </w:tblPr>
      <w:tblGrid>
        <w:gridCol w:w="9017"/>
      </w:tblGrid>
      <w:tr w:rsidR="00A01204" w:rsidRPr="0008241C" w14:paraId="4E88A0CA" w14:textId="77777777" w:rsidTr="00642B4F">
        <w:tc>
          <w:tcPr>
            <w:tcW w:w="9225" w:type="dxa"/>
          </w:tcPr>
          <w:p w14:paraId="1CF743D9"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Box 3.4 Improved transboundary cooperation for achieving conservation goals</w:t>
            </w:r>
          </w:p>
          <w:p w14:paraId="54F293E1" w14:textId="77777777" w:rsidR="00A01204" w:rsidRPr="0008241C" w:rsidRDefault="00A01204" w:rsidP="00A01204">
            <w:pPr>
              <w:rPr>
                <w:rFonts w:ascii="Times New Roman" w:hAnsi="Times New Roman"/>
              </w:rPr>
            </w:pPr>
          </w:p>
          <w:p w14:paraId="791FF37B" w14:textId="77777777" w:rsidR="00A01204" w:rsidRPr="0008241C" w:rsidRDefault="00A01204" w:rsidP="00A01204">
            <w:pPr>
              <w:rPr>
                <w:rFonts w:ascii="Times New Roman" w:hAnsi="Times New Roman"/>
              </w:rPr>
            </w:pPr>
            <w:r w:rsidRPr="0008241C">
              <w:rPr>
                <w:rFonts w:ascii="Times New Roman" w:hAnsi="Times New Roman"/>
              </w:rPr>
              <w:t>Recognizing that environment and ecosystem boundaries transcend administrative and political boundaries, the concept of transboundary cooperation is being advocated increasingly to achieve conservation goals globally. Several initiatives in the Asia-Pacific region demonstrate growing interest in transboundary cooperation for protecting areas of high biodiversity values. Some of the initiatives include: (i) Cooperation among Cambodia,  China, Lao PDR, Myanmar, Thailand, and Viet Nam in Greater Mekong Subregion (GMS), that fosters regional cooperation after long period of conflict in the area of poverty alleviation and ecological security;  (ii)  The Heart of Borneo (HoB) Initiative, led by Brunei, Indonesia and Malaysia governments, aims at conservation of biodiversity for the benefit of over 11 million people, including a million forest-dwelling indigenous communities, of Borneo; (iii) The Sulu-Sulawesi Seascape partnership for globally important Coral Triangle, across the waters of Indonesia, Malaysia and Philippines has helped enhancing local governments and community engagement in stewardship of marine areas leading to significant increase in no-take zone area and improved management of seascape’s marine resources; and (iv) Landscape level conservation by way of integrating conservation of endangered Snow Leopard with local and global economies is being focused under Global Snow Leopard &amp; Ecosystem Protection Programme that engages with 12 range countries from Central Asia and Asia-Pacific region.</w:t>
            </w:r>
          </w:p>
          <w:p w14:paraId="59CCA03B" w14:textId="77777777" w:rsidR="00A01204" w:rsidRPr="0008241C" w:rsidRDefault="00A01204" w:rsidP="00A01204">
            <w:pPr>
              <w:rPr>
                <w:rFonts w:ascii="Times New Roman" w:hAnsi="Times New Roman"/>
              </w:rPr>
            </w:pPr>
          </w:p>
          <w:p w14:paraId="1A2BDCAA" w14:textId="77777777" w:rsidR="00A01204" w:rsidRPr="0008241C" w:rsidRDefault="00A01204" w:rsidP="00A01204">
            <w:pPr>
              <w:rPr>
                <w:rFonts w:ascii="Times New Roman" w:hAnsi="Times New Roman"/>
              </w:rPr>
            </w:pPr>
            <w:r w:rsidRPr="0008241C">
              <w:rPr>
                <w:rFonts w:ascii="Times New Roman" w:hAnsi="Times New Roman"/>
              </w:rPr>
              <w:t xml:space="preserve">More recently, the International Center of Integrated Mountain Development (ICIMOD) has been facilitating transboundary conservation and development programme in the Hindu Kush Himalayan region with cooperation from its regional member countries,. Seven such potential landscapes, viz., Wakhan, Karakorum-Pamir, Kailash Sacred Landscape, Everest, Kangchenjunga, the Far Eastern Landscape and Cherrapunjee-Chittagong have been identified across west to east extent of the Hindu Kush Himalayas. Of these, Karakorum-Pamir, Kailash, Kangchenjunga and Far Eastern Landscape are in various stages of implementation by member countries through regional cooperation frameworks with a strong focus on developing knowledge base for informed management and policy decisions on landscape conservation and development. These initiatives are expected to enhance strong regional cooperation for economic development and environmental conservation and provide science based evidences to policy and practice forums at national and regional levels.  </w:t>
            </w:r>
          </w:p>
          <w:p w14:paraId="1FBD2872" w14:textId="77777777" w:rsidR="00A01204" w:rsidRPr="0008241C" w:rsidRDefault="00A01204" w:rsidP="00A01204">
            <w:pPr>
              <w:rPr>
                <w:rFonts w:ascii="Times New Roman" w:hAnsi="Times New Roman"/>
              </w:rPr>
            </w:pPr>
          </w:p>
          <w:p w14:paraId="36C56A37" w14:textId="77777777" w:rsidR="00A01204" w:rsidRPr="0008241C" w:rsidRDefault="00A01204" w:rsidP="00A01204">
            <w:pPr>
              <w:jc w:val="right"/>
              <w:rPr>
                <w:rFonts w:ascii="Times New Roman" w:hAnsi="Times New Roman"/>
                <w:lang w:eastAsia="ja-JP"/>
              </w:rPr>
            </w:pPr>
            <w:r w:rsidRPr="0008241C">
              <w:rPr>
                <w:rFonts w:ascii="Times New Roman" w:hAnsi="Times New Roman"/>
              </w:rPr>
              <w:t>Contributors: Ranbeer Rawal &amp; Rajan Kotru</w:t>
            </w:r>
          </w:p>
        </w:tc>
      </w:tr>
    </w:tbl>
    <w:p w14:paraId="6A8D32EE" w14:textId="77777777" w:rsidR="00A01204" w:rsidRPr="0008241C" w:rsidRDefault="00A01204" w:rsidP="00A01204">
      <w:pPr>
        <w:rPr>
          <w:sz w:val="22"/>
          <w:szCs w:val="22"/>
          <w:lang w:eastAsia="ja-JP"/>
        </w:rPr>
      </w:pPr>
    </w:p>
    <w:p w14:paraId="45E7D497" w14:textId="77777777" w:rsidR="00A01204" w:rsidRPr="0008241C" w:rsidRDefault="00A01204" w:rsidP="00A01204">
      <w:pPr>
        <w:keepNext/>
        <w:keepLines/>
        <w:tabs>
          <w:tab w:val="clear" w:pos="1247"/>
          <w:tab w:val="left" w:pos="700"/>
        </w:tabs>
        <w:spacing w:before="40"/>
        <w:outlineLvl w:val="1"/>
        <w:rPr>
          <w:b/>
          <w:sz w:val="28"/>
          <w:szCs w:val="26"/>
        </w:rPr>
      </w:pPr>
      <w:bookmarkStart w:id="1005" w:name="_Toc504317223"/>
      <w:bookmarkStart w:id="1006" w:name="_Toc504317916"/>
      <w:bookmarkStart w:id="1007" w:name="_Toc504320418"/>
      <w:bookmarkStart w:id="1008" w:name="_Toc504320641"/>
      <w:bookmarkStart w:id="1009" w:name="_Toc504320865"/>
      <w:bookmarkStart w:id="1010" w:name="_Toc524041413"/>
      <w:r w:rsidRPr="0008241C">
        <w:rPr>
          <w:b/>
          <w:sz w:val="28"/>
          <w:szCs w:val="26"/>
        </w:rPr>
        <w:t xml:space="preserve">3.4 </w:t>
      </w:r>
      <w:r w:rsidRPr="0008241C">
        <w:rPr>
          <w:b/>
          <w:sz w:val="28"/>
          <w:szCs w:val="26"/>
        </w:rPr>
        <w:tab/>
        <w:t>Policy relevant messages</w:t>
      </w:r>
      <w:bookmarkEnd w:id="1005"/>
      <w:bookmarkEnd w:id="1006"/>
      <w:bookmarkEnd w:id="1007"/>
      <w:bookmarkEnd w:id="1008"/>
      <w:bookmarkEnd w:id="1009"/>
      <w:bookmarkEnd w:id="1010"/>
    </w:p>
    <w:p w14:paraId="69D36F8F" w14:textId="77777777" w:rsidR="00A01204" w:rsidRPr="0008241C" w:rsidRDefault="00A01204" w:rsidP="00A01204">
      <w:pPr>
        <w:rPr>
          <w:sz w:val="22"/>
          <w:szCs w:val="22"/>
        </w:rPr>
      </w:pPr>
    </w:p>
    <w:p w14:paraId="6F6B9E75" w14:textId="77777777" w:rsidR="00A01204" w:rsidRPr="0008241C" w:rsidRDefault="00A01204" w:rsidP="00A01204">
      <w:pPr>
        <w:rPr>
          <w:sz w:val="22"/>
          <w:szCs w:val="22"/>
        </w:rPr>
      </w:pPr>
      <w:r w:rsidRPr="0008241C">
        <w:rPr>
          <w:sz w:val="22"/>
          <w:szCs w:val="22"/>
        </w:rPr>
        <w:t xml:space="preserve">Biodiversity at the genetic, species, community and ecosystem levels is currently under threats almost everywhere in the Asia-Pacific region, and in many areas the situation is critical. Though, loss of biodiversity and nature's contribution to people are of global concerns, it is not necessarily of common concerns on the ground in many countries of the Asia-Pacific region. Hence, mainstreaming biodiversity conservation and utilisation in every aspect of sustainable development needs to be given high priority and should cascade from the highest level in the government to the local authorities and all stakeholders. This would empower the central, state/provincial and local governments as well all the stakeholders in equitable sharing of benefits and long term conservation of biodiversity.   </w:t>
      </w:r>
    </w:p>
    <w:p w14:paraId="0EAAE2B9" w14:textId="77777777" w:rsidR="00A01204" w:rsidRPr="0008241C" w:rsidRDefault="00A01204" w:rsidP="00A01204">
      <w:pPr>
        <w:rPr>
          <w:sz w:val="22"/>
          <w:szCs w:val="22"/>
        </w:rPr>
      </w:pPr>
    </w:p>
    <w:p w14:paraId="4CC87C31" w14:textId="5DDD2FD7" w:rsidR="00A01204" w:rsidRPr="0008241C" w:rsidRDefault="00A01204" w:rsidP="00A01204">
      <w:pPr>
        <w:rPr>
          <w:bCs/>
          <w:sz w:val="22"/>
          <w:szCs w:val="22"/>
        </w:rPr>
      </w:pPr>
      <w:r w:rsidRPr="0008241C">
        <w:rPr>
          <w:bCs/>
          <w:sz w:val="22"/>
          <w:szCs w:val="22"/>
        </w:rPr>
        <w:t>Terrestrial, inland freshwater</w:t>
      </w:r>
      <w:r w:rsidRPr="0008241C">
        <w:rPr>
          <w:rFonts w:eastAsia="MS Mincho"/>
          <w:bCs/>
          <w:sz w:val="22"/>
          <w:szCs w:val="22"/>
          <w:lang w:eastAsia="ja-JP"/>
        </w:rPr>
        <w:t>, coastal</w:t>
      </w:r>
      <w:r w:rsidRPr="0008241C">
        <w:rPr>
          <w:bCs/>
          <w:sz w:val="22"/>
          <w:szCs w:val="22"/>
        </w:rPr>
        <w:t xml:space="preserve"> and marine ecosystems across the Asia-Pacific region are degraded and fragmented, compromising their ongoing viability and the provision of nature's contribution to people. Many species of flora and fauna are highly threatened and confined to isolated protected areas which face increasing anthropogenic pressures and conflicts. </w:t>
      </w:r>
      <w:r w:rsidRPr="0008241C">
        <w:rPr>
          <w:sz w:val="22"/>
          <w:szCs w:val="22"/>
        </w:rPr>
        <w:t>Currently 14</w:t>
      </w:r>
      <w:r w:rsidR="00C934E9">
        <w:rPr>
          <w:sz w:val="22"/>
          <w:szCs w:val="22"/>
        </w:rPr>
        <w:t xml:space="preserve"> per cent</w:t>
      </w:r>
      <w:r w:rsidRPr="0008241C">
        <w:rPr>
          <w:sz w:val="22"/>
          <w:szCs w:val="22"/>
        </w:rPr>
        <w:t xml:space="preserve"> of the land area of the Asia-Pacific region is in areas protected for the conservation of nature, which is equal to the global mean </w:t>
      </w:r>
      <w:r w:rsidRPr="0008241C">
        <w:rPr>
          <w:sz w:val="22"/>
          <w:szCs w:val="22"/>
        </w:rPr>
        <w:fldChar w:fldCharType="begin" w:fldLock="1"/>
      </w:r>
      <w:r w:rsidRPr="0008241C">
        <w:rPr>
          <w:sz w:val="22"/>
          <w:szCs w:val="22"/>
        </w:rPr>
        <w:instrText>ADDIN CSL_CITATION {"citationItems":[{"id":"ITEM-1","itemData":{"DOI":"10.1038/sdata.2016.7","ISBN":"0-7803-3213-X","ISSN":"2052-4463","PMID":"26881749","abstract":"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9201b2b8-a34e-4857-b943-1e4e6a2ce6d3"]}],"mendeley":{"formattedCitation":"(T. M. Brooks &lt;i&gt;et al.&lt;/i&gt;, 2016)","plainTextFormattedCitation":"(T. M. Brooks et al., 2016)","previouslyFormattedCitation":"(T. M. Brook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T. M. Brooks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p>
    <w:p w14:paraId="42514B5A" w14:textId="77777777" w:rsidR="00A01204" w:rsidRPr="0008241C" w:rsidRDefault="00A01204" w:rsidP="00A01204">
      <w:pPr>
        <w:rPr>
          <w:bCs/>
          <w:sz w:val="22"/>
          <w:szCs w:val="22"/>
        </w:rPr>
      </w:pPr>
    </w:p>
    <w:p w14:paraId="43C49695" w14:textId="76F02C76" w:rsidR="00A01204" w:rsidRPr="0008241C" w:rsidRDefault="00A01204" w:rsidP="00A01204">
      <w:pPr>
        <w:rPr>
          <w:color w:val="000000"/>
          <w:sz w:val="22"/>
          <w:szCs w:val="22"/>
        </w:rPr>
      </w:pPr>
      <w:r w:rsidRPr="0008241C">
        <w:rPr>
          <w:color w:val="000000"/>
          <w:sz w:val="22"/>
          <w:szCs w:val="22"/>
          <w:lang w:eastAsia="en-IN"/>
        </w:rPr>
        <w:lastRenderedPageBreak/>
        <w:t xml:space="preserve">Food availability per capita has increased in the Asia-Pacific region over the last two decades. There are, however, many challenges that still confront this region such as population growth, rapid urbanization, new food demands by a rising middle class, and the effects of global climate change. Furthermore, the area of arable land available per capita in the region is very low (0.17 ha), implying the predominance of smallholder production systems. This has led to increasing land use intensification. At </w:t>
      </w:r>
      <w:r w:rsidRPr="0008241C">
        <w:rPr>
          <w:color w:val="000000"/>
          <w:sz w:val="22"/>
          <w:szCs w:val="22"/>
        </w:rPr>
        <w:t>the same time, abandoned farmlands are increasing in countries such as Japan (10</w:t>
      </w:r>
      <w:r w:rsidR="00C934E9">
        <w:rPr>
          <w:color w:val="000000"/>
          <w:sz w:val="22"/>
          <w:szCs w:val="22"/>
        </w:rPr>
        <w:t xml:space="preserve"> per cent</w:t>
      </w:r>
      <w:r w:rsidRPr="0008241C">
        <w:rPr>
          <w:color w:val="000000"/>
          <w:sz w:val="22"/>
          <w:szCs w:val="22"/>
        </w:rPr>
        <w:t xml:space="preserve"> of agricultural lands) and Korea since the 1980s, which needs to be restored for providing nature's contribution to people. </w:t>
      </w:r>
      <w:r w:rsidRPr="0008241C">
        <w:rPr>
          <w:color w:val="000000"/>
          <w:sz w:val="22"/>
          <w:szCs w:val="22"/>
          <w:lang w:eastAsia="en-IN"/>
        </w:rPr>
        <w:t xml:space="preserve">This region has the world’s highest rates of mineral fertilizer use despite having limited cropland available to feed a large population. </w:t>
      </w:r>
      <w:r w:rsidRPr="0008241C">
        <w:rPr>
          <w:color w:val="000000"/>
          <w:sz w:val="22"/>
          <w:szCs w:val="22"/>
        </w:rPr>
        <w:t>Agriculture development (‘high inputs/high outputs’ model of industrial agriculture) has resulted in the loss of crop genetic diversity such as land races which have been replaced by relatively few high yielding varieties (HYVs). The Asia-Pacific region has undergone a massive shift in land use patterns as croplands and have been converted into monocultures. Monoculture crops such as rubber, palm oil and cloves have replaced the swidden fields and have led to decline of agrobiodiversity. One such concern is the breakdown of traditional tree-rich agroforestry systems in the Pacific islands and elsewhere. However, there are indications that trees outside forests still abound in the Asia-Pacific region and play crucial economic, social, and environmental functions on local, national, and global scales. Significantly, the percentage of tree cover on agricultural lands has increased modestly in the recent past. For example, in South Asia, the area of &gt;10</w:t>
      </w:r>
      <w:r w:rsidR="00C934E9">
        <w:rPr>
          <w:color w:val="000000"/>
          <w:sz w:val="22"/>
          <w:szCs w:val="22"/>
        </w:rPr>
        <w:t xml:space="preserve"> per cent</w:t>
      </w:r>
      <w:r w:rsidRPr="0008241C">
        <w:rPr>
          <w:color w:val="000000"/>
          <w:sz w:val="22"/>
          <w:szCs w:val="22"/>
        </w:rPr>
        <w:t xml:space="preserve"> tree cover increased by 6.7</w:t>
      </w:r>
      <w:r w:rsidR="00C934E9">
        <w:rPr>
          <w:color w:val="000000"/>
          <w:sz w:val="22"/>
          <w:szCs w:val="22"/>
        </w:rPr>
        <w:t xml:space="preserve"> per cent</w:t>
      </w:r>
      <w:r w:rsidRPr="0008241C">
        <w:rPr>
          <w:color w:val="000000"/>
          <w:sz w:val="22"/>
          <w:szCs w:val="22"/>
        </w:rPr>
        <w:t>, along with East Asia (5</w:t>
      </w:r>
      <w:r w:rsidR="00C934E9">
        <w:rPr>
          <w:color w:val="000000"/>
          <w:sz w:val="22"/>
          <w:szCs w:val="22"/>
        </w:rPr>
        <w:t xml:space="preserve"> per cent</w:t>
      </w:r>
      <w:r w:rsidRPr="0008241C">
        <w:rPr>
          <w:color w:val="000000"/>
          <w:sz w:val="22"/>
          <w:szCs w:val="22"/>
        </w:rPr>
        <w:t>), Oceania (3.2</w:t>
      </w:r>
      <w:r w:rsidR="00C934E9">
        <w:rPr>
          <w:color w:val="000000"/>
          <w:sz w:val="22"/>
          <w:szCs w:val="22"/>
        </w:rPr>
        <w:t xml:space="preserve"> per cent</w:t>
      </w:r>
      <w:r w:rsidRPr="0008241C">
        <w:rPr>
          <w:color w:val="000000"/>
          <w:sz w:val="22"/>
          <w:szCs w:val="22"/>
        </w:rPr>
        <w:t>) and South-East Asia (2.7</w:t>
      </w:r>
      <w:r w:rsidR="00C934E9">
        <w:rPr>
          <w:color w:val="000000"/>
          <w:sz w:val="22"/>
          <w:szCs w:val="22"/>
        </w:rPr>
        <w:t xml:space="preserve"> per cent</w:t>
      </w:r>
      <w:r w:rsidRPr="0008241C">
        <w:rPr>
          <w:color w:val="000000"/>
          <w:sz w:val="22"/>
          <w:szCs w:val="22"/>
        </w:rPr>
        <w:t xml:space="preserve">) between 2000 and 2010. </w:t>
      </w:r>
    </w:p>
    <w:p w14:paraId="67D1B8A1" w14:textId="77777777" w:rsidR="00A01204" w:rsidRPr="0008241C" w:rsidRDefault="00A01204" w:rsidP="00A01204">
      <w:pPr>
        <w:rPr>
          <w:color w:val="000000"/>
          <w:sz w:val="24"/>
          <w:szCs w:val="24"/>
        </w:rPr>
      </w:pPr>
    </w:p>
    <w:p w14:paraId="73A4E4E8" w14:textId="370377C0" w:rsidR="00A01204" w:rsidRPr="0008241C" w:rsidRDefault="00A01204" w:rsidP="00A01204">
      <w:pPr>
        <w:rPr>
          <w:color w:val="000000"/>
          <w:sz w:val="22"/>
          <w:szCs w:val="22"/>
        </w:rPr>
      </w:pPr>
      <w:r w:rsidRPr="0008241C">
        <w:rPr>
          <w:bCs/>
          <w:sz w:val="22"/>
          <w:szCs w:val="22"/>
        </w:rPr>
        <w:t>There has been a steady (up to 70</w:t>
      </w:r>
      <w:r w:rsidR="00C934E9">
        <w:rPr>
          <w:bCs/>
          <w:sz w:val="22"/>
          <w:szCs w:val="22"/>
        </w:rPr>
        <w:t xml:space="preserve"> per cent</w:t>
      </w:r>
      <w:r w:rsidRPr="0008241C">
        <w:rPr>
          <w:bCs/>
          <w:sz w:val="22"/>
          <w:szCs w:val="22"/>
        </w:rPr>
        <w:t xml:space="preserve">) decline in the native varieties of plants and crop genetic resources in the Asia-Pacific region due to intensification of agriculture, widespread use of chemical fertilizers and a shift towards high yielding varieties. This trend will impinge on food security of indigenous people and affect local knowledge and practices. </w:t>
      </w:r>
      <w:r w:rsidRPr="0008241C">
        <w:rPr>
          <w:sz w:val="22"/>
          <w:szCs w:val="22"/>
        </w:rPr>
        <w:t>The assessment reveals that f</w:t>
      </w:r>
      <w:r w:rsidRPr="0008241C">
        <w:rPr>
          <w:sz w:val="22"/>
          <w:szCs w:val="22"/>
          <w:lang w:eastAsia="ja-JP"/>
        </w:rPr>
        <w:t xml:space="preserve">reshwater is a critical hotspot of biodiversity and nature's contribution to people and freshwater resources in the Asia-Pacific region is undergoing the most rapid rate of decline globally. Freshwater across the Asia-Pacific region are under heavy anthropogenic pressure due to excessive diversion of water, pollution, habitat degradation and loss. Biodiversity – including the abundance and distribution of freshwater taxa – has been affected by human activities. </w:t>
      </w:r>
      <w:r w:rsidRPr="0008241C">
        <w:rPr>
          <w:bCs/>
          <w:sz w:val="22"/>
          <w:szCs w:val="22"/>
        </w:rPr>
        <w:t xml:space="preserve">The Asia-Pacific region ranks high among the global hotspots of coastal and marine biodiversity. Biodiversity and nature's contribution to people in this region are highly threatened due to unsustainable commercial aquaculture, overfishing, and pollution, adversely affecting biodiversity and nature's contribution to people. </w:t>
      </w:r>
      <w:r w:rsidRPr="0008241C">
        <w:rPr>
          <w:color w:val="000000"/>
          <w:sz w:val="22"/>
          <w:szCs w:val="22"/>
        </w:rPr>
        <w:t>Furthermore, with the push for organic agriculture and integrated farming systems in several parts of the region (e.g. India), the area under these land use practices is likely to increase in future. Yet, the proportional area of organic farming is still very low, for example, in Japan, it is &lt;1</w:t>
      </w:r>
      <w:r w:rsidR="00C934E9">
        <w:rPr>
          <w:color w:val="000000"/>
          <w:sz w:val="22"/>
          <w:szCs w:val="22"/>
        </w:rPr>
        <w:t xml:space="preserve"> per cent</w:t>
      </w:r>
      <w:r w:rsidRPr="0008241C">
        <w:rPr>
          <w:color w:val="000000"/>
          <w:sz w:val="22"/>
          <w:szCs w:val="22"/>
        </w:rPr>
        <w:t xml:space="preserve"> and in India, it is about 3</w:t>
      </w:r>
      <w:r w:rsidR="00C934E9">
        <w:rPr>
          <w:color w:val="000000"/>
          <w:sz w:val="22"/>
          <w:szCs w:val="22"/>
        </w:rPr>
        <w:t xml:space="preserve"> per cent</w:t>
      </w:r>
      <w:r w:rsidRPr="0008241C">
        <w:rPr>
          <w:color w:val="000000"/>
          <w:sz w:val="22"/>
          <w:szCs w:val="22"/>
        </w:rPr>
        <w:t xml:space="preserve"> (certified organic production). </w:t>
      </w:r>
    </w:p>
    <w:p w14:paraId="17EE921E" w14:textId="77777777" w:rsidR="00A01204" w:rsidRPr="0008241C" w:rsidRDefault="00A01204" w:rsidP="00A01204">
      <w:pPr>
        <w:rPr>
          <w:color w:val="000000"/>
          <w:sz w:val="24"/>
          <w:szCs w:val="24"/>
        </w:rPr>
      </w:pPr>
    </w:p>
    <w:p w14:paraId="366849DD" w14:textId="77777777" w:rsidR="00A01204" w:rsidRPr="0008241C" w:rsidRDefault="00A01204" w:rsidP="00A01204">
      <w:pPr>
        <w:rPr>
          <w:sz w:val="22"/>
          <w:szCs w:val="22"/>
          <w:lang w:eastAsia="ja-JP"/>
        </w:rPr>
      </w:pPr>
      <w:r w:rsidRPr="0008241C">
        <w:rPr>
          <w:sz w:val="22"/>
          <w:szCs w:val="22"/>
          <w:lang w:eastAsia="ja-JP"/>
        </w:rPr>
        <w:t xml:space="preserve">Steady increase in human population and </w:t>
      </w:r>
      <w:r w:rsidRPr="0008241C">
        <w:rPr>
          <w:sz w:val="22"/>
          <w:szCs w:val="22"/>
        </w:rPr>
        <w:t>rapid economic development</w:t>
      </w:r>
      <w:r w:rsidRPr="0008241C">
        <w:rPr>
          <w:sz w:val="22"/>
          <w:szCs w:val="22"/>
          <w:lang w:eastAsia="ja-JP"/>
        </w:rPr>
        <w:t xml:space="preserve"> of the Asia-Pacific region, has stressed the various ecosystems to their limits with some being critical. Despite the burgeoning anthropogenic pressures, the Asia-Pacific region continues to provide diverse biodiversity and ecosystem services to the human populations. It is likely that most of the biodiversity in the next few decades may be confined to protected areas or in places where the local communities have taken the lead in local level conservation in lieu of economic incentives and equitable compensation by the governments. Creating continuous awareness at all levels in society and capacity building of community based organizations for conservation are deemed important if the nature's benefits to mankind are to be sustained in the long run. Some countries have taken important steps forward by formulating their own national biodiversity policies but most lack proper mechanisms for implementation, monitoring, regular reviews and system of disincentives for not following wise and standard practices of conservation. Without adequate protection, remediation and proper policies, the current decline in biodiversity and nature's contribution to people on land, in freshwaters, and in the sea will threaten the quality of life of future generations in the Asia-Pacific region.</w:t>
      </w:r>
    </w:p>
    <w:p w14:paraId="59E66944" w14:textId="77777777" w:rsidR="00A01204" w:rsidRPr="0008241C" w:rsidRDefault="00A01204" w:rsidP="00A01204">
      <w:pPr>
        <w:rPr>
          <w:sz w:val="22"/>
          <w:szCs w:val="22"/>
        </w:rPr>
      </w:pPr>
    </w:p>
    <w:p w14:paraId="77614891" w14:textId="77777777" w:rsidR="00A01204" w:rsidRPr="0008241C" w:rsidRDefault="00A01204" w:rsidP="00A01204">
      <w:pPr>
        <w:rPr>
          <w:sz w:val="22"/>
          <w:szCs w:val="22"/>
        </w:rPr>
      </w:pPr>
      <w:r w:rsidRPr="0008241C">
        <w:rPr>
          <w:sz w:val="22"/>
          <w:szCs w:val="22"/>
        </w:rPr>
        <w:t xml:space="preserve">Creating continuous awareness at all levels in society and capacity building at local levels for conservation are deemed important if the nature's benefits to mankind are to be sustained in the long </w:t>
      </w:r>
      <w:r w:rsidRPr="0008241C">
        <w:rPr>
          <w:sz w:val="22"/>
          <w:szCs w:val="22"/>
        </w:rPr>
        <w:lastRenderedPageBreak/>
        <w:t xml:space="preserve">run. Some countries have taken important steps forward by formulating their own national biodiversity policies but most lack proper mechanisms for implementation, monitoring, regular reviews and system of disincentives for not following wise and standard practices of conservation. Both land sparing (high-yield farming combined with protecting natural habitats) and wildlife friendly farming can be effective for minimizing negative impacts of food production on biodiversity, given appropriate context </w:t>
      </w:r>
      <w:r w:rsidRPr="0008241C">
        <w:rPr>
          <w:sz w:val="22"/>
          <w:szCs w:val="22"/>
        </w:rPr>
        <w:fldChar w:fldCharType="begin" w:fldLock="1"/>
      </w:r>
      <w:r w:rsidRPr="0008241C">
        <w:rPr>
          <w:sz w:val="22"/>
          <w:szCs w:val="22"/>
        </w:rPr>
        <w:instrText>ADDIN CSL_CITATION {"citationItems":[{"id":"ITEM-1","itemData":{"DOI":"10.1007/978-4-431-55330-4","ISBN":"978-4-431-55329-8","abstract":"A consensus now holds that biodiversity conservation in agricultural landscapes is important in addition to the protection of pristine habitats, and the role of wildlife-friendly farming is increasing in this context. Paddy-dominated landscapes harbor a variety of organisms that primarily depend on wetlands, as opposed to those that inhabit dry arable fields. Because rice fields are highly dynamic systems whose physical structures change dramatically from periodic water flooding and draining, surrounding environments at multiple spatial scales, from paddy infrastructure (e.g., ditches and levees) to landscape composition (e.g., forest cover), play an important role in the persistence of populations. Agricultural intensification has caused severe declines in many organisms, not only by deteriorating the quality of rice fields as wetland habitats, but also by disrupting the connectivity among different habitats and preventing the completion of life cycles. Although we have limited evidence, the effectiveness of wildlifefriendly rice farming appears to be highly landscape-dependent, and the pattern is probably different from what is reported in dry arable fields due to the ubiquitous existence of organisms that require multiple habitats. An urgent need exists to test this hypothesis, which could help implement efficient spatial designs for wildlifefriendly farming to conserve biodiversity in paddy-dominated landscapes.","author":[{"dropping-particle":"","family":"Miyashita","given":"Tadashi","non-dropping-particle":"","parse-names":false,"suffix":""},{"dropping-particle":"","family":"Tsutsui.","given":"Miyu","non-dropping-particle":"","parse-names":false,"suffix":""},{"dropping-particle":"","family":"Yamanaka","given":"Masaru","non-dropping-particle":"","parse-names":false,"suffix":""}],"chapter-number":"Part I","collection-title":"Ecological Research Monographs","container-title":"Social-Ecological Restoration in Paddy-Dominated Landscapes","editor":[{"dropping-particle":"","family":"Usio","given":"Nisikawa","non-dropping-particle":"","parse-names":false,"suffix":""},{"dropping-particle":"","family":"Miyashita","given":"Tadashi","non-dropping-particle":"","parse-names":false,"suffix":""}],"id":"ITEM-1","issued":{"date-parts":[["2014"]]},"page":"283-294","publisher":"Springer Japan","publisher-place":"Tokyo","title":"Social-Ecological Restoration in Paddy-Dominated Landscapes","type":"chapter"},"uris":["http://www.mendeley.com/documents/?uuid=da66932b-979e-3b75-98bb-8cd591bec03f"]}],"mendeley":{"formattedCitation":"(Miyashita, Tsutsui., &lt;i&gt;et al.&lt;/i&gt;, 2014)","plainTextFormattedCitation":"(Miyashita, Tsutsui., et al., 2014)","previouslyFormattedCitation":"(Miyashita, Tsutsu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iyashita, Tsutsu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p>
    <w:p w14:paraId="6A29CDF9" w14:textId="77777777" w:rsidR="00A01204" w:rsidRPr="0008241C" w:rsidRDefault="00A01204" w:rsidP="00A01204">
      <w:pPr>
        <w:rPr>
          <w:sz w:val="22"/>
          <w:szCs w:val="22"/>
        </w:rPr>
      </w:pPr>
    </w:p>
    <w:p w14:paraId="60CFA77E" w14:textId="229D9946" w:rsidR="00A01204" w:rsidRPr="0008241C" w:rsidRDefault="00A01204" w:rsidP="00A01204">
      <w:pPr>
        <w:rPr>
          <w:sz w:val="22"/>
          <w:szCs w:val="22"/>
        </w:rPr>
      </w:pPr>
      <w:r w:rsidRPr="0008241C">
        <w:rPr>
          <w:bCs/>
          <w:sz w:val="22"/>
          <w:szCs w:val="22"/>
        </w:rPr>
        <w:t>There has been a nearly 30</w:t>
      </w:r>
      <w:r w:rsidR="00C934E9">
        <w:rPr>
          <w:bCs/>
          <w:sz w:val="22"/>
          <w:szCs w:val="22"/>
        </w:rPr>
        <w:t xml:space="preserve"> per cent</w:t>
      </w:r>
      <w:r w:rsidRPr="0008241C">
        <w:rPr>
          <w:bCs/>
          <w:sz w:val="22"/>
          <w:szCs w:val="22"/>
        </w:rPr>
        <w:t xml:space="preserve"> decline in bio-cultural diversity in the Asia-Pacific region since the 1970s (well established). Decline of regional languages has been catastrophic in the indigenous Australian and Trans-New Guinean families, as a result of a shifting away from small indigenous languages towards larger, national or regional languages. </w:t>
      </w:r>
      <w:r w:rsidRPr="0008241C">
        <w:rPr>
          <w:sz w:val="22"/>
          <w:szCs w:val="22"/>
        </w:rPr>
        <w:t xml:space="preserve">Linguistic and biological diversity often coincide in the Asia-Pacific region and parallel strategies need to be developed for their conservation. The national governments need to give high priority to identify bio-culturally rich areas and develop strategies to document and mainstream the traditional knowledge and wise practices in the management of natural resources. </w:t>
      </w:r>
    </w:p>
    <w:p w14:paraId="1959650B"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rPr>
      </w:pPr>
      <w:r w:rsidRPr="0008241C">
        <w:rPr>
          <w:sz w:val="22"/>
          <w:szCs w:val="22"/>
        </w:rPr>
        <w:br w:type="page"/>
      </w:r>
    </w:p>
    <w:p w14:paraId="1586096D" w14:textId="77777777" w:rsidR="00A01204" w:rsidRPr="0008241C" w:rsidRDefault="00A01204" w:rsidP="00A01204">
      <w:pPr>
        <w:keepNext/>
        <w:keepLines/>
        <w:tabs>
          <w:tab w:val="clear" w:pos="1247"/>
          <w:tab w:val="left" w:pos="700"/>
        </w:tabs>
        <w:spacing w:before="40"/>
        <w:outlineLvl w:val="1"/>
        <w:rPr>
          <w:b/>
          <w:sz w:val="28"/>
          <w:szCs w:val="26"/>
        </w:rPr>
      </w:pPr>
      <w:bookmarkStart w:id="1011" w:name="_Toc504317224"/>
      <w:bookmarkStart w:id="1012" w:name="_Toc504317917"/>
      <w:bookmarkStart w:id="1013" w:name="_Toc504320419"/>
      <w:bookmarkStart w:id="1014" w:name="_Toc504320642"/>
      <w:bookmarkStart w:id="1015" w:name="_Toc504320866"/>
      <w:bookmarkStart w:id="1016" w:name="_Toc524041414"/>
      <w:r w:rsidRPr="0008241C">
        <w:rPr>
          <w:b/>
          <w:sz w:val="28"/>
          <w:szCs w:val="26"/>
        </w:rPr>
        <w:lastRenderedPageBreak/>
        <w:t xml:space="preserve">3.5 </w:t>
      </w:r>
      <w:r w:rsidRPr="0008241C">
        <w:rPr>
          <w:b/>
          <w:sz w:val="28"/>
          <w:szCs w:val="26"/>
        </w:rPr>
        <w:tab/>
        <w:t>References</w:t>
      </w:r>
      <w:bookmarkEnd w:id="1011"/>
      <w:bookmarkEnd w:id="1012"/>
      <w:bookmarkEnd w:id="1013"/>
      <w:bookmarkEnd w:id="1014"/>
      <w:bookmarkEnd w:id="1015"/>
      <w:bookmarkEnd w:id="1016"/>
    </w:p>
    <w:p w14:paraId="52245770" w14:textId="77777777" w:rsidR="00A01204" w:rsidRPr="0008241C" w:rsidRDefault="00A01204" w:rsidP="00A01204">
      <w:pPr>
        <w:rPr>
          <w:sz w:val="22"/>
          <w:szCs w:val="22"/>
        </w:rPr>
      </w:pPr>
    </w:p>
    <w:p w14:paraId="573B50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2"/>
        </w:rPr>
        <w:fldChar w:fldCharType="begin" w:fldLock="1"/>
      </w:r>
      <w:r w:rsidRPr="0008241C">
        <w:rPr>
          <w:noProof/>
          <w:sz w:val="22"/>
          <w:szCs w:val="22"/>
        </w:rPr>
        <w:instrText xml:space="preserve">ADDIN Mendeley Bibliography CSL_BIBLIOGRAPHY </w:instrText>
      </w:r>
      <w:r w:rsidRPr="0008241C">
        <w:rPr>
          <w:noProof/>
          <w:sz w:val="22"/>
          <w:szCs w:val="22"/>
        </w:rPr>
        <w:fldChar w:fldCharType="separate"/>
      </w:r>
      <w:r w:rsidRPr="0008241C">
        <w:rPr>
          <w:noProof/>
          <w:sz w:val="22"/>
          <w:szCs w:val="24"/>
        </w:rPr>
        <w:t>Aadrean, A., Kanchanasaka, B., Heng, S., Reza Lubis, I., de Silva, P., &amp; Olsson, A. (2015). Lutra sumatrana. The IUCN Red List of Threatened Species 2015: e.T12421A21936999. Retrieved November 7, 2017, from http://dx.doi.org/10.2305/IUCN.UK.2015-2.RLTS.T12421A21936999.en.</w:t>
      </w:r>
    </w:p>
    <w:p w14:paraId="198895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bahussain, A. A., Abdu, A. S., Al-Zubari, W. K., El-Deen, N. A., &amp; Abdul-Raheem, M. (2002). Desertification in the Arab Region: Analysis of current status and trends. </w:t>
      </w:r>
      <w:r w:rsidRPr="0008241C">
        <w:rPr>
          <w:i/>
          <w:iCs/>
          <w:noProof/>
          <w:sz w:val="22"/>
          <w:szCs w:val="24"/>
        </w:rPr>
        <w:t>Journal of Arid Environments</w:t>
      </w:r>
      <w:r w:rsidRPr="0008241C">
        <w:rPr>
          <w:noProof/>
          <w:sz w:val="22"/>
          <w:szCs w:val="24"/>
        </w:rPr>
        <w:t xml:space="preserve">, </w:t>
      </w:r>
      <w:r w:rsidRPr="0008241C">
        <w:rPr>
          <w:i/>
          <w:iCs/>
          <w:noProof/>
          <w:sz w:val="22"/>
          <w:szCs w:val="24"/>
        </w:rPr>
        <w:t>51</w:t>
      </w:r>
      <w:r w:rsidRPr="0008241C">
        <w:rPr>
          <w:noProof/>
          <w:sz w:val="22"/>
          <w:szCs w:val="24"/>
        </w:rPr>
        <w:t>(4), 521–545. https://doi.org/10.1016/S0140-1963(02)90975-4</w:t>
      </w:r>
    </w:p>
    <w:p w14:paraId="27CDC3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bdoellah, O. S., Hadikusumah, H. Y., Takeuchi, K., Okubo, S., &amp; Parikesit. (2006). Commercialization of homegardens in an Indonesian village: Vegetation composition and functional changes. </w:t>
      </w:r>
      <w:r w:rsidRPr="0008241C">
        <w:rPr>
          <w:i/>
          <w:iCs/>
          <w:noProof/>
          <w:sz w:val="22"/>
          <w:szCs w:val="24"/>
        </w:rPr>
        <w:t>Agroforestry Systems</w:t>
      </w:r>
      <w:r w:rsidRPr="0008241C">
        <w:rPr>
          <w:noProof/>
          <w:sz w:val="22"/>
          <w:szCs w:val="24"/>
        </w:rPr>
        <w:t xml:space="preserve">, </w:t>
      </w:r>
      <w:r w:rsidRPr="0008241C">
        <w:rPr>
          <w:i/>
          <w:iCs/>
          <w:noProof/>
          <w:sz w:val="22"/>
          <w:szCs w:val="24"/>
        </w:rPr>
        <w:t>68</w:t>
      </w:r>
      <w:r w:rsidRPr="0008241C">
        <w:rPr>
          <w:noProof/>
          <w:sz w:val="22"/>
          <w:szCs w:val="24"/>
        </w:rPr>
        <w:t>(1), 1–13. https://doi.org/10.1007/s10457-005-7475-x</w:t>
      </w:r>
    </w:p>
    <w:p w14:paraId="1BCADA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bood, S. A., Lee, J. S. H., Burivalova, Z., Garcia-Ulloa, J., &amp; Koh, L. P. (2015). Relative Contributions of the Logging, Fiber, Oil Palm, and Mining Industries to Forest Loss in Indonesia. </w:t>
      </w:r>
      <w:r w:rsidRPr="0008241C">
        <w:rPr>
          <w:i/>
          <w:iCs/>
          <w:noProof/>
          <w:sz w:val="22"/>
          <w:szCs w:val="24"/>
        </w:rPr>
        <w:t>Conservation Letters</w:t>
      </w:r>
      <w:r w:rsidRPr="0008241C">
        <w:rPr>
          <w:noProof/>
          <w:sz w:val="22"/>
          <w:szCs w:val="24"/>
        </w:rPr>
        <w:t xml:space="preserve">, </w:t>
      </w:r>
      <w:r w:rsidRPr="0008241C">
        <w:rPr>
          <w:i/>
          <w:iCs/>
          <w:noProof/>
          <w:sz w:val="22"/>
          <w:szCs w:val="24"/>
        </w:rPr>
        <w:t>8</w:t>
      </w:r>
      <w:r w:rsidRPr="0008241C">
        <w:rPr>
          <w:noProof/>
          <w:sz w:val="22"/>
          <w:szCs w:val="24"/>
        </w:rPr>
        <w:t>(1), 58–67. https://doi.org/10.1111/conl.12103</w:t>
      </w:r>
    </w:p>
    <w:p w14:paraId="5026DB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chard, F. (2002). Determination of Deforestation Rates of the World’s Humid Tropical Forests. </w:t>
      </w:r>
      <w:r w:rsidRPr="0008241C">
        <w:rPr>
          <w:i/>
          <w:iCs/>
          <w:noProof/>
          <w:sz w:val="22"/>
          <w:szCs w:val="24"/>
        </w:rPr>
        <w:t>Science</w:t>
      </w:r>
      <w:r w:rsidRPr="0008241C">
        <w:rPr>
          <w:noProof/>
          <w:sz w:val="22"/>
          <w:szCs w:val="24"/>
        </w:rPr>
        <w:t xml:space="preserve">, </w:t>
      </w:r>
      <w:r w:rsidRPr="0008241C">
        <w:rPr>
          <w:i/>
          <w:iCs/>
          <w:noProof/>
          <w:sz w:val="22"/>
          <w:szCs w:val="24"/>
        </w:rPr>
        <w:t>297</w:t>
      </w:r>
      <w:r w:rsidRPr="0008241C">
        <w:rPr>
          <w:noProof/>
          <w:sz w:val="22"/>
          <w:szCs w:val="24"/>
        </w:rPr>
        <w:t>(5583), 999–1002. https://doi.org/10.1126/science.1070656</w:t>
      </w:r>
    </w:p>
    <w:p w14:paraId="7DCEEB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CSAD, CAMRE, &amp; UNEP. (2004). </w:t>
      </w:r>
      <w:r w:rsidRPr="0008241C">
        <w:rPr>
          <w:i/>
          <w:iCs/>
          <w:noProof/>
          <w:sz w:val="22"/>
          <w:szCs w:val="24"/>
        </w:rPr>
        <w:t>State of Desertification in the Arab World (Updated Study) (In Arabic)</w:t>
      </w:r>
      <w:r w:rsidRPr="0008241C">
        <w:rPr>
          <w:noProof/>
          <w:sz w:val="22"/>
          <w:szCs w:val="24"/>
        </w:rPr>
        <w:t>.</w:t>
      </w:r>
    </w:p>
    <w:p w14:paraId="0629E1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deel, Z. (2005). </w:t>
      </w:r>
      <w:r w:rsidRPr="0008241C">
        <w:rPr>
          <w:i/>
          <w:iCs/>
          <w:noProof/>
          <w:sz w:val="22"/>
          <w:szCs w:val="24"/>
        </w:rPr>
        <w:t>Ecosystems &amp; human well-being : desertification synthesis</w:t>
      </w:r>
      <w:r w:rsidRPr="0008241C">
        <w:rPr>
          <w:noProof/>
          <w:sz w:val="22"/>
          <w:szCs w:val="24"/>
        </w:rPr>
        <w:t>. Washington: World Resources Institute. Retrieved from http://edepot.wur.nl/94174</w:t>
      </w:r>
    </w:p>
    <w:p w14:paraId="0FB71B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ggarwal, P. K., &amp; Mall, R. K. (2002). Climate change and rice yields in diverse agroenvironments of India. II. Effect of uncertainties in scenarios and crop models o impact assessment. </w:t>
      </w:r>
      <w:r w:rsidRPr="0008241C">
        <w:rPr>
          <w:i/>
          <w:iCs/>
          <w:noProof/>
          <w:sz w:val="22"/>
          <w:szCs w:val="24"/>
        </w:rPr>
        <w:t>Clim. Change</w:t>
      </w:r>
      <w:r w:rsidRPr="0008241C">
        <w:rPr>
          <w:noProof/>
          <w:sz w:val="22"/>
          <w:szCs w:val="24"/>
        </w:rPr>
        <w:t>, (52), 331–343.</w:t>
      </w:r>
    </w:p>
    <w:p w14:paraId="7E9A73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ggarwal, P. K., &amp; Swaroopa Rani, D. N. (2009). Assessment of climate change impacts on wheat production in India. In P. K. Aggarwal (Ed.), </w:t>
      </w:r>
      <w:r w:rsidRPr="0008241C">
        <w:rPr>
          <w:i/>
          <w:iCs/>
          <w:noProof/>
          <w:sz w:val="22"/>
          <w:szCs w:val="24"/>
        </w:rPr>
        <w:t>Global Climate Change and Indian Agriculture – Case Studies from ICAR Network Project.</w:t>
      </w:r>
      <w:r w:rsidRPr="0008241C">
        <w:rPr>
          <w:noProof/>
          <w:sz w:val="22"/>
          <w:szCs w:val="24"/>
        </w:rPr>
        <w:t xml:space="preserve"> (pp. 5–12). ICAR, New Delhi.</w:t>
      </w:r>
    </w:p>
    <w:p w14:paraId="064439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IATSIS. (1996). The AIATSIS map of Indigenous Australia. (D. R. Horton, Ed.). Australian Institute of Aboriginal and Torres Strait Islander Studies. Retrieved from https://aiatsis.gov.au/explore/articles/aiatsis-map-indigenous-australia</w:t>
      </w:r>
    </w:p>
    <w:p w14:paraId="02569A0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insworth, T. D., Heron, S. F., Ortiz, J. C., Mumby, P. J., Grech, A., Ogawa, D., Eakin, C. M., &amp; Leggat, W. (2016). Climate change disables coral bleaching protection on the Great Barrier Reef. </w:t>
      </w:r>
      <w:r w:rsidRPr="0008241C">
        <w:rPr>
          <w:i/>
          <w:iCs/>
          <w:noProof/>
          <w:sz w:val="22"/>
          <w:szCs w:val="24"/>
        </w:rPr>
        <w:t>Science</w:t>
      </w:r>
      <w:r w:rsidRPr="0008241C">
        <w:rPr>
          <w:noProof/>
          <w:sz w:val="22"/>
          <w:szCs w:val="24"/>
        </w:rPr>
        <w:t xml:space="preserve">, </w:t>
      </w:r>
      <w:r w:rsidRPr="0008241C">
        <w:rPr>
          <w:i/>
          <w:iCs/>
          <w:noProof/>
          <w:sz w:val="22"/>
          <w:szCs w:val="24"/>
        </w:rPr>
        <w:t>352</w:t>
      </w:r>
      <w:r w:rsidRPr="0008241C">
        <w:rPr>
          <w:noProof/>
          <w:sz w:val="22"/>
          <w:szCs w:val="24"/>
        </w:rPr>
        <w:t>(6283), 338–342. https://doi.org/10.1126/science.aac7125</w:t>
      </w:r>
    </w:p>
    <w:p w14:paraId="4F6010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exandratos, N. (1995). </w:t>
      </w:r>
      <w:r w:rsidRPr="0008241C">
        <w:rPr>
          <w:i/>
          <w:iCs/>
          <w:noProof/>
          <w:sz w:val="22"/>
          <w:szCs w:val="24"/>
        </w:rPr>
        <w:t>The world agriculture towards 2010</w:t>
      </w:r>
      <w:r w:rsidRPr="0008241C">
        <w:rPr>
          <w:noProof/>
          <w:sz w:val="22"/>
          <w:szCs w:val="24"/>
        </w:rPr>
        <w:t>. Rome, Italy.</w:t>
      </w:r>
    </w:p>
    <w:p w14:paraId="3354B9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len, D. J., Molur, S., &amp; Daniel, B. A. (2010). </w:t>
      </w:r>
      <w:r w:rsidRPr="0008241C">
        <w:rPr>
          <w:i/>
          <w:iCs/>
          <w:noProof/>
          <w:sz w:val="22"/>
          <w:szCs w:val="24"/>
        </w:rPr>
        <w:t>The Status and Distribution of Freshwater Biodiversity in the Eastern Himalaya</w:t>
      </w:r>
      <w:r w:rsidRPr="0008241C">
        <w:rPr>
          <w:noProof/>
          <w:sz w:val="22"/>
          <w:szCs w:val="24"/>
        </w:rPr>
        <w:t xml:space="preserve">. </w:t>
      </w:r>
      <w:r w:rsidRPr="0008241C">
        <w:rPr>
          <w:i/>
          <w:iCs/>
          <w:noProof/>
          <w:sz w:val="22"/>
          <w:szCs w:val="24"/>
        </w:rPr>
        <w:t>IUCN Cambridge and Zoo Outreach Organisation, Coimbatore</w:t>
      </w:r>
      <w:r w:rsidRPr="0008241C">
        <w:rPr>
          <w:noProof/>
          <w:sz w:val="22"/>
          <w:szCs w:val="24"/>
        </w:rPr>
        <w:t>. Cambridge, UK and Gland, Switzerland: IUCN, and Coimbatore, India: Zoo Outreach Organisation.</w:t>
      </w:r>
    </w:p>
    <w:p w14:paraId="545137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len, D. J., Smith, K. G., &amp; Darwall, W. R. T. (2012). The status and distribution of freshwater biodiversity in Indo-Burma. In W. R. T. Allen, D. J., Smith, K. G. &amp; Darwall (Ed.), </w:t>
      </w:r>
      <w:r w:rsidRPr="0008241C">
        <w:rPr>
          <w:i/>
          <w:iCs/>
          <w:noProof/>
          <w:sz w:val="22"/>
          <w:szCs w:val="24"/>
        </w:rPr>
        <w:t>The Status and Distribution of Freshwater Biodiversity in Indo-Burma</w:t>
      </w:r>
      <w:r w:rsidRPr="0008241C">
        <w:rPr>
          <w:noProof/>
          <w:sz w:val="22"/>
          <w:szCs w:val="24"/>
        </w:rPr>
        <w:t xml:space="preserve"> (pp. 38–65). Cambridge, UK and Gland, Switzerland: IUCN.</w:t>
      </w:r>
    </w:p>
    <w:p w14:paraId="4ACE44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lendorf, T. D., Brandt, J. S., &amp; Yang, J. M. (2014). Local perceptions of Tibetan village sacred forests in northwest Yunnan. </w:t>
      </w:r>
      <w:r w:rsidRPr="0008241C">
        <w:rPr>
          <w:i/>
          <w:iCs/>
          <w:noProof/>
          <w:sz w:val="22"/>
          <w:szCs w:val="24"/>
        </w:rPr>
        <w:t>Biological Conservation</w:t>
      </w:r>
      <w:r w:rsidRPr="0008241C">
        <w:rPr>
          <w:noProof/>
          <w:sz w:val="22"/>
          <w:szCs w:val="24"/>
        </w:rPr>
        <w:t xml:space="preserve">, </w:t>
      </w:r>
      <w:r w:rsidRPr="0008241C">
        <w:rPr>
          <w:i/>
          <w:iCs/>
          <w:noProof/>
          <w:sz w:val="22"/>
          <w:szCs w:val="24"/>
        </w:rPr>
        <w:t>169</w:t>
      </w:r>
      <w:r w:rsidRPr="0008241C">
        <w:rPr>
          <w:noProof/>
          <w:sz w:val="22"/>
          <w:szCs w:val="24"/>
        </w:rPr>
        <w:t>, 303–310. https://doi.org/10.1016/j.biocon.2013.12.001</w:t>
      </w:r>
    </w:p>
    <w:p w14:paraId="662574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libone, R., David, B., Hitchmough, R., Jellyman, D., Ling, N., Ravenscroft, P., &amp; Waters, J. (2014). Conservation status of New Zealand freshwater fish, 2013. </w:t>
      </w:r>
      <w:r w:rsidRPr="0008241C">
        <w:rPr>
          <w:i/>
          <w:iCs/>
          <w:noProof/>
          <w:sz w:val="22"/>
          <w:szCs w:val="24"/>
        </w:rPr>
        <w:t>New Zealand Journal of Marine and Freshwater Research</w:t>
      </w:r>
      <w:r w:rsidRPr="0008241C">
        <w:rPr>
          <w:noProof/>
          <w:sz w:val="22"/>
          <w:szCs w:val="24"/>
        </w:rPr>
        <w:t xml:space="preserve">, </w:t>
      </w:r>
      <w:r w:rsidRPr="0008241C">
        <w:rPr>
          <w:i/>
          <w:iCs/>
          <w:noProof/>
          <w:sz w:val="22"/>
          <w:szCs w:val="24"/>
        </w:rPr>
        <w:t>New Zealan</w:t>
      </w:r>
      <w:r w:rsidRPr="0008241C">
        <w:rPr>
          <w:noProof/>
          <w:sz w:val="22"/>
          <w:szCs w:val="24"/>
        </w:rPr>
        <w:t>(December 2011), 12. https://doi.org/10.1080/00288330.2010.514346</w:t>
      </w:r>
    </w:p>
    <w:p w14:paraId="45EB9D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oalii, I., Masamdu, R., Theunis, W., &amp; Thistleton, B. (1992). Prospects for biological control of taro beetles, Papuana spp. (Coleoptera: Scarabaeidae) in the South Pacific. In L. Ferentinos (Ed.), </w:t>
      </w:r>
      <w:r w:rsidRPr="0008241C">
        <w:rPr>
          <w:i/>
          <w:iCs/>
          <w:noProof/>
          <w:sz w:val="22"/>
          <w:szCs w:val="24"/>
        </w:rPr>
        <w:t>The sustainable taro culture for the Pacific Conference</w:t>
      </w:r>
      <w:r w:rsidRPr="0008241C">
        <w:rPr>
          <w:noProof/>
          <w:sz w:val="22"/>
          <w:szCs w:val="24"/>
        </w:rPr>
        <w:t xml:space="preserve"> (pp. 66–70). Honolulu: College of Tropical Agriculture and Human Resources, University of Hawai’i.</w:t>
      </w:r>
    </w:p>
    <w:p w14:paraId="7B04C2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Amagai, Y., Kaneko, M., &amp; Kudo, G. (2015). Habitat-specific responses of shoot growth and distribution of alpine dwarf-pine (Pinus pumila) to climate variation. </w:t>
      </w:r>
      <w:r w:rsidRPr="0008241C">
        <w:rPr>
          <w:i/>
          <w:iCs/>
          <w:noProof/>
          <w:sz w:val="22"/>
          <w:szCs w:val="24"/>
        </w:rPr>
        <w:t>Ecological Research</w:t>
      </w:r>
      <w:r w:rsidRPr="0008241C">
        <w:rPr>
          <w:noProof/>
          <w:sz w:val="22"/>
          <w:szCs w:val="24"/>
        </w:rPr>
        <w:t xml:space="preserve">, </w:t>
      </w:r>
      <w:r w:rsidRPr="0008241C">
        <w:rPr>
          <w:i/>
          <w:iCs/>
          <w:noProof/>
          <w:sz w:val="22"/>
          <w:szCs w:val="24"/>
        </w:rPr>
        <w:t>30</w:t>
      </w:r>
      <w:r w:rsidRPr="0008241C">
        <w:rPr>
          <w:noProof/>
          <w:sz w:val="22"/>
          <w:szCs w:val="24"/>
        </w:rPr>
        <w:t>(6), 969–977. https://doi.org/10.1007/s11284-015-1299-6</w:t>
      </w:r>
    </w:p>
    <w:p w14:paraId="00B449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mano, T., Székely, T., Koyama, K., Amano, H., &amp; Sutherland, W. J. (2010). A framework for monitoring the status of populations: An example from wader populations in the East Asian-Australasian flyway. </w:t>
      </w:r>
      <w:r w:rsidRPr="0008241C">
        <w:rPr>
          <w:i/>
          <w:iCs/>
          <w:noProof/>
          <w:sz w:val="22"/>
          <w:szCs w:val="24"/>
        </w:rPr>
        <w:t>Biological Conservation</w:t>
      </w:r>
      <w:r w:rsidRPr="0008241C">
        <w:rPr>
          <w:noProof/>
          <w:sz w:val="22"/>
          <w:szCs w:val="24"/>
        </w:rPr>
        <w:t xml:space="preserve">, </w:t>
      </w:r>
      <w:r w:rsidRPr="0008241C">
        <w:rPr>
          <w:i/>
          <w:iCs/>
          <w:noProof/>
          <w:sz w:val="22"/>
          <w:szCs w:val="24"/>
        </w:rPr>
        <w:t>143</w:t>
      </w:r>
      <w:r w:rsidRPr="0008241C">
        <w:rPr>
          <w:noProof/>
          <w:sz w:val="22"/>
          <w:szCs w:val="24"/>
        </w:rPr>
        <w:t>(9), 2238–2247. https://doi.org/10.1016/j.biocon.2010.06.010</w:t>
      </w:r>
    </w:p>
    <w:p w14:paraId="1F77ED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miraslani, F., &amp; Dragovich, D. (2011). Combating desertification in Iran over the last 50 years: An overview of changing approaches.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92</w:t>
      </w:r>
      <w:r w:rsidRPr="0008241C">
        <w:rPr>
          <w:noProof/>
          <w:sz w:val="22"/>
          <w:szCs w:val="24"/>
        </w:rPr>
        <w:t>(1), 1–13. https://doi.org/10.1016/j.jenvman.2010.08.012</w:t>
      </w:r>
    </w:p>
    <w:p w14:paraId="56DBC0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 S., Li, H., Guan, B., Zhou, C., Wang, Z., Deng, Z., Zhi, Y., Liu, Y., Xu, C., Fang, S., Jiang, J., &amp; Li, H. (2007). China’s natural wetlands: Past problems, current status, and future challenges. </w:t>
      </w:r>
      <w:r w:rsidRPr="0008241C">
        <w:rPr>
          <w:i/>
          <w:iCs/>
          <w:noProof/>
          <w:sz w:val="22"/>
          <w:szCs w:val="24"/>
        </w:rPr>
        <w:t>Ambio</w:t>
      </w:r>
      <w:r w:rsidRPr="0008241C">
        <w:rPr>
          <w:noProof/>
          <w:sz w:val="22"/>
          <w:szCs w:val="24"/>
        </w:rPr>
        <w:t xml:space="preserve">, </w:t>
      </w:r>
      <w:r w:rsidRPr="0008241C">
        <w:rPr>
          <w:i/>
          <w:iCs/>
          <w:noProof/>
          <w:sz w:val="22"/>
          <w:szCs w:val="24"/>
        </w:rPr>
        <w:t>36</w:t>
      </w:r>
      <w:r w:rsidRPr="0008241C">
        <w:rPr>
          <w:noProof/>
          <w:sz w:val="22"/>
          <w:szCs w:val="24"/>
        </w:rPr>
        <w:t>(4), 335–342. https://doi.org/10.1579/0044-7447(2007)36[335:CNWPPC]2.0.CO;2</w:t>
      </w:r>
    </w:p>
    <w:p w14:paraId="4783D7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derson, D. M., Cembella, A. D., &amp; Hallegraeff, G. M. (2012). Progress in Understanding Harmful Algal Blooms: Paradigm Shifts and New Technologies for Research, Monitoring, and Management. </w:t>
      </w:r>
      <w:r w:rsidRPr="0008241C">
        <w:rPr>
          <w:i/>
          <w:iCs/>
          <w:noProof/>
          <w:sz w:val="22"/>
          <w:szCs w:val="24"/>
        </w:rPr>
        <w:t>Annu. Rev. Mar. Sci</w:t>
      </w:r>
      <w:r w:rsidRPr="0008241C">
        <w:rPr>
          <w:noProof/>
          <w:sz w:val="22"/>
          <w:szCs w:val="24"/>
        </w:rPr>
        <w:t xml:space="preserve">, </w:t>
      </w:r>
      <w:r w:rsidRPr="0008241C">
        <w:rPr>
          <w:i/>
          <w:iCs/>
          <w:noProof/>
          <w:sz w:val="22"/>
          <w:szCs w:val="24"/>
        </w:rPr>
        <w:t>4</w:t>
      </w:r>
      <w:r w:rsidRPr="0008241C">
        <w:rPr>
          <w:noProof/>
          <w:sz w:val="22"/>
          <w:szCs w:val="24"/>
        </w:rPr>
        <w:t>(1), 143–176. https://doi.org/10.1146/annurev-marine-120308-081121</w:t>
      </w:r>
    </w:p>
    <w:p w14:paraId="27FB14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ticamara, J. A., &amp; Go, K. T. B. (2016). Spatio-Temporal Declines in Philippine Fisheries and its Implications to Coastal Municipal Fishers’ Catch and Income. </w:t>
      </w:r>
      <w:r w:rsidRPr="0008241C">
        <w:rPr>
          <w:i/>
          <w:iCs/>
          <w:noProof/>
          <w:sz w:val="22"/>
          <w:szCs w:val="24"/>
        </w:rPr>
        <w:t>Frontiers in Marine Science</w:t>
      </w:r>
      <w:r w:rsidRPr="0008241C">
        <w:rPr>
          <w:noProof/>
          <w:sz w:val="22"/>
          <w:szCs w:val="24"/>
        </w:rPr>
        <w:t xml:space="preserve">, </w:t>
      </w:r>
      <w:r w:rsidRPr="0008241C">
        <w:rPr>
          <w:i/>
          <w:iCs/>
          <w:noProof/>
          <w:sz w:val="22"/>
          <w:szCs w:val="24"/>
        </w:rPr>
        <w:t>3</w:t>
      </w:r>
      <w:r w:rsidRPr="0008241C">
        <w:rPr>
          <w:noProof/>
          <w:sz w:val="22"/>
          <w:szCs w:val="24"/>
        </w:rPr>
        <w:t>(March), 1–10. https://doi.org/10.3389/fmars.2016.00021</w:t>
      </w:r>
    </w:p>
    <w:p w14:paraId="665955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ticamara, J. A., &amp; Go, K. T. B. (2017). Impacts of super-typhoon Yolanda on Philippine reefs and communities. </w:t>
      </w:r>
      <w:r w:rsidRPr="0008241C">
        <w:rPr>
          <w:i/>
          <w:iCs/>
          <w:noProof/>
          <w:sz w:val="22"/>
          <w:szCs w:val="24"/>
        </w:rPr>
        <w:t>Regional Environmental Change</w:t>
      </w:r>
      <w:r w:rsidRPr="0008241C">
        <w:rPr>
          <w:noProof/>
          <w:sz w:val="22"/>
          <w:szCs w:val="24"/>
        </w:rPr>
        <w:t xml:space="preserve">, </w:t>
      </w:r>
      <w:r w:rsidRPr="0008241C">
        <w:rPr>
          <w:i/>
          <w:iCs/>
          <w:noProof/>
          <w:sz w:val="22"/>
          <w:szCs w:val="24"/>
        </w:rPr>
        <w:t>17</w:t>
      </w:r>
      <w:r w:rsidRPr="0008241C">
        <w:rPr>
          <w:noProof/>
          <w:sz w:val="22"/>
          <w:szCs w:val="24"/>
        </w:rPr>
        <w:t>(3), 703–713. https://doi.org/10.1007/s10113-016-1062-8</w:t>
      </w:r>
    </w:p>
    <w:p w14:paraId="0C23EB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ticamara, J. A., Watson, R., Gelchu, A., &amp; Pauly, D. (2011). Global fishing effort (1950-2010): Trends, gaps, and implications. </w:t>
      </w:r>
      <w:r w:rsidRPr="0008241C">
        <w:rPr>
          <w:i/>
          <w:iCs/>
          <w:noProof/>
          <w:sz w:val="22"/>
          <w:szCs w:val="24"/>
        </w:rPr>
        <w:t>Fisheries Research</w:t>
      </w:r>
      <w:r w:rsidRPr="0008241C">
        <w:rPr>
          <w:noProof/>
          <w:sz w:val="22"/>
          <w:szCs w:val="24"/>
        </w:rPr>
        <w:t xml:space="preserve">, </w:t>
      </w:r>
      <w:r w:rsidRPr="0008241C">
        <w:rPr>
          <w:i/>
          <w:iCs/>
          <w:noProof/>
          <w:sz w:val="22"/>
          <w:szCs w:val="24"/>
        </w:rPr>
        <w:t>107</w:t>
      </w:r>
      <w:r w:rsidRPr="0008241C">
        <w:rPr>
          <w:noProof/>
          <w:sz w:val="22"/>
          <w:szCs w:val="24"/>
        </w:rPr>
        <w:t>(1–3), 131–136. https://doi.org/10.1016/j.fishres.2010.10.016</w:t>
      </w:r>
    </w:p>
    <w:p w14:paraId="5915C6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rcilla, N., Choi, C., Ozaki, K., &amp; Lepczyk, C. A. (2015). Invasive species and Pacific island bird conservation : a selective review of recent research featuring case studies of Swinhoe ’ s storm petrel and the Okinawa and Guam rail. </w:t>
      </w:r>
      <w:r w:rsidRPr="0008241C">
        <w:rPr>
          <w:i/>
          <w:iCs/>
          <w:noProof/>
          <w:sz w:val="22"/>
          <w:szCs w:val="24"/>
        </w:rPr>
        <w:t>Journal of Ornithology</w:t>
      </w:r>
      <w:r w:rsidRPr="0008241C">
        <w:rPr>
          <w:noProof/>
          <w:sz w:val="22"/>
          <w:szCs w:val="24"/>
        </w:rPr>
        <w:t xml:space="preserve">, </w:t>
      </w:r>
      <w:r w:rsidRPr="0008241C">
        <w:rPr>
          <w:i/>
          <w:iCs/>
          <w:noProof/>
          <w:sz w:val="22"/>
          <w:szCs w:val="24"/>
        </w:rPr>
        <w:t>156</w:t>
      </w:r>
      <w:r w:rsidRPr="0008241C">
        <w:rPr>
          <w:noProof/>
          <w:sz w:val="22"/>
          <w:szCs w:val="24"/>
        </w:rPr>
        <w:t>(1), 199–207. https://doi.org/10.1007/s10336-015-1256-8</w:t>
      </w:r>
    </w:p>
    <w:p w14:paraId="3360CD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dak, C., Takeuchi, K., Tamura, T., &amp; Okubo, S. (2005). </w:t>
      </w:r>
      <w:r w:rsidRPr="0008241C">
        <w:rPr>
          <w:i/>
          <w:iCs/>
          <w:noProof/>
          <w:sz w:val="22"/>
          <w:szCs w:val="24"/>
        </w:rPr>
        <w:t>Hydrological Implication of Bamboo and Mixed Gardens: A case study in Soreang, Upper Citarum Watershed, West Java</w:t>
      </w:r>
      <w:r w:rsidRPr="0008241C">
        <w:rPr>
          <w:noProof/>
          <w:sz w:val="22"/>
          <w:szCs w:val="24"/>
        </w:rPr>
        <w:t xml:space="preserve">. </w:t>
      </w:r>
      <w:r w:rsidRPr="0008241C">
        <w:rPr>
          <w:i/>
          <w:iCs/>
          <w:noProof/>
          <w:sz w:val="22"/>
          <w:szCs w:val="24"/>
        </w:rPr>
        <w:t>Paper presented at International seminar 1 on Plantation forest research and development: achieving sustainable forest through strengthening the role of R &amp; D, Yogyakarta.</w:t>
      </w:r>
      <w:r w:rsidRPr="0008241C">
        <w:rPr>
          <w:noProof/>
          <w:sz w:val="22"/>
          <w:szCs w:val="24"/>
        </w:rPr>
        <w:t xml:space="preserve"> Retrieved from https://www.academia.edu/6136831/Hydrological_implication_of_Bamboo_Garden_in_the_Upper_Citarum_Watershed_West_Java</w:t>
      </w:r>
    </w:p>
    <w:p w14:paraId="23BC15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tchison, J. (2009). Human impacts on Persoonia falcata. Perspectives on post-contact vegetation change in the Keep River region, Australia, from contemporary vegetation surveys. </w:t>
      </w:r>
      <w:r w:rsidRPr="0008241C">
        <w:rPr>
          <w:i/>
          <w:iCs/>
          <w:noProof/>
          <w:sz w:val="22"/>
          <w:szCs w:val="24"/>
        </w:rPr>
        <w:t>Vegetation History and Archaeobotany</w:t>
      </w:r>
      <w:r w:rsidRPr="0008241C">
        <w:rPr>
          <w:noProof/>
          <w:sz w:val="22"/>
          <w:szCs w:val="24"/>
        </w:rPr>
        <w:t xml:space="preserve">, </w:t>
      </w:r>
      <w:r w:rsidRPr="0008241C">
        <w:rPr>
          <w:i/>
          <w:iCs/>
          <w:noProof/>
          <w:sz w:val="22"/>
          <w:szCs w:val="24"/>
        </w:rPr>
        <w:t>18</w:t>
      </w:r>
      <w:r w:rsidRPr="0008241C">
        <w:rPr>
          <w:noProof/>
          <w:sz w:val="22"/>
          <w:szCs w:val="24"/>
        </w:rPr>
        <w:t>(2), 147–157. https://doi.org/10.1007/s00334-008-0198-y</w:t>
      </w:r>
    </w:p>
    <w:p w14:paraId="019F8A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uina, S. S. A., Stanley., M., &amp; Hoffman, B. (2011). Impacts of Anoplolepis gracilipes (yellow crazy ant) on invertebrate communities in Nu’utele, Samoa. </w:t>
      </w:r>
      <w:r w:rsidRPr="0008241C">
        <w:rPr>
          <w:i/>
          <w:iCs/>
          <w:noProof/>
          <w:sz w:val="22"/>
          <w:szCs w:val="24"/>
        </w:rPr>
        <w:t>AGRIS</w:t>
      </w:r>
      <w:r w:rsidRPr="0008241C">
        <w:rPr>
          <w:noProof/>
          <w:sz w:val="22"/>
          <w:szCs w:val="24"/>
        </w:rPr>
        <w:t>. Retrieved from http://agris.fao.org/agris-search/search.do?recordID=AV2012084108</w:t>
      </w:r>
    </w:p>
    <w:p w14:paraId="608BEB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uld, T. D., Denham, A., Tozer, M., Porter, J., Mackenzie, B., &amp; Keith, D. (2015). Saving arid and semi-arid southern Australia after over 150 years of exotic grazing pressure: Have we got the time and the will?. </w:t>
      </w:r>
      <w:r w:rsidRPr="0008241C">
        <w:rPr>
          <w:i/>
          <w:iCs/>
          <w:noProof/>
          <w:sz w:val="22"/>
          <w:szCs w:val="24"/>
        </w:rPr>
        <w:t>Australasian Plant Conservation: Journal of the Australian Network for Plant Conservation</w:t>
      </w:r>
      <w:r w:rsidRPr="0008241C">
        <w:rPr>
          <w:noProof/>
          <w:sz w:val="22"/>
          <w:szCs w:val="24"/>
        </w:rPr>
        <w:t xml:space="preserve">, </w:t>
      </w:r>
      <w:r w:rsidRPr="0008241C">
        <w:rPr>
          <w:i/>
          <w:iCs/>
          <w:noProof/>
          <w:sz w:val="22"/>
          <w:szCs w:val="24"/>
        </w:rPr>
        <w:t>24</w:t>
      </w:r>
      <w:r w:rsidRPr="0008241C">
        <w:rPr>
          <w:noProof/>
          <w:sz w:val="22"/>
          <w:szCs w:val="24"/>
        </w:rPr>
        <w:t>(2), 3.</w:t>
      </w:r>
    </w:p>
    <w:p w14:paraId="72E0EA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e, Y. J. (2001). No Title. In </w:t>
      </w:r>
      <w:r w:rsidRPr="0008241C">
        <w:rPr>
          <w:i/>
          <w:iCs/>
          <w:noProof/>
          <w:sz w:val="22"/>
          <w:szCs w:val="24"/>
        </w:rPr>
        <w:t>Trends in research in Ephemeroptera and Plecoptera (Proc. IX Int. Conf. on Ephemeroptera &amp; XIII Int. Symp. on Plecoptera, 16–23 Aug. 1998, Tafi de Valle, Tucuman, Argentina)</w:t>
      </w:r>
      <w:r w:rsidRPr="0008241C">
        <w:rPr>
          <w:noProof/>
          <w:sz w:val="22"/>
          <w:szCs w:val="24"/>
        </w:rPr>
        <w:t xml:space="preserve"> (pp. 3–6).</w:t>
      </w:r>
    </w:p>
    <w:p w14:paraId="39928C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gan, H., &amp; Yamagata, Y. (2012). Landsat analysis of urban growth: How Tokyo became the world’s largest megacity during the last 40years. </w:t>
      </w:r>
      <w:r w:rsidRPr="0008241C">
        <w:rPr>
          <w:i/>
          <w:iCs/>
          <w:noProof/>
          <w:sz w:val="22"/>
          <w:szCs w:val="24"/>
        </w:rPr>
        <w:t>Remote Sensing of Environment</w:t>
      </w:r>
      <w:r w:rsidRPr="0008241C">
        <w:rPr>
          <w:noProof/>
          <w:sz w:val="22"/>
          <w:szCs w:val="24"/>
        </w:rPr>
        <w:t xml:space="preserve">, </w:t>
      </w:r>
      <w:r w:rsidRPr="0008241C">
        <w:rPr>
          <w:i/>
          <w:iCs/>
          <w:noProof/>
          <w:sz w:val="22"/>
          <w:szCs w:val="24"/>
        </w:rPr>
        <w:t>127</w:t>
      </w:r>
      <w:r w:rsidRPr="0008241C">
        <w:rPr>
          <w:noProof/>
          <w:sz w:val="22"/>
          <w:szCs w:val="24"/>
        </w:rPr>
        <w:t>, 210–222. https://doi.org/10.1016/j.rse.2012.09.011</w:t>
      </w:r>
    </w:p>
    <w:p w14:paraId="462E42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i, Y., Wu, J., Clark, C. M., Naeem, S., Pan, Q., Huang, J., Hang, L., &amp; Han, X. (2010). Tradeoffs and thresholds in the effects of nitrogen addition on biodiversity and ecosystem functioning: </w:t>
      </w:r>
      <w:r w:rsidRPr="0008241C">
        <w:rPr>
          <w:noProof/>
          <w:sz w:val="22"/>
          <w:szCs w:val="24"/>
        </w:rPr>
        <w:lastRenderedPageBreak/>
        <w:t xml:space="preserve">Evidence from inner Mongolia Grasslands. </w:t>
      </w:r>
      <w:r w:rsidRPr="0008241C">
        <w:rPr>
          <w:i/>
          <w:iCs/>
          <w:noProof/>
          <w:sz w:val="22"/>
          <w:szCs w:val="24"/>
        </w:rPr>
        <w:t>Global Change Biology</w:t>
      </w:r>
      <w:r w:rsidRPr="0008241C">
        <w:rPr>
          <w:noProof/>
          <w:sz w:val="22"/>
          <w:szCs w:val="24"/>
        </w:rPr>
        <w:t xml:space="preserve">, </w:t>
      </w:r>
      <w:r w:rsidRPr="0008241C">
        <w:rPr>
          <w:i/>
          <w:iCs/>
          <w:noProof/>
          <w:sz w:val="22"/>
          <w:szCs w:val="24"/>
        </w:rPr>
        <w:t>16</w:t>
      </w:r>
      <w:r w:rsidRPr="0008241C">
        <w:rPr>
          <w:noProof/>
          <w:sz w:val="22"/>
          <w:szCs w:val="24"/>
        </w:rPr>
        <w:t>(1), 358–372. https://doi.org/10.1111/j.1365-2486.2009.01950.x</w:t>
      </w:r>
    </w:p>
    <w:p w14:paraId="77B404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iley, M., &amp; Sumaila, U. (2015). Destructive fishing and fisheries enforcement in eastern Indonesia. </w:t>
      </w:r>
      <w:r w:rsidRPr="0008241C">
        <w:rPr>
          <w:i/>
          <w:iCs/>
          <w:noProof/>
          <w:sz w:val="22"/>
          <w:szCs w:val="24"/>
        </w:rPr>
        <w:t>Marine Ecology Progress Series</w:t>
      </w:r>
      <w:r w:rsidRPr="0008241C">
        <w:rPr>
          <w:noProof/>
          <w:sz w:val="22"/>
          <w:szCs w:val="24"/>
        </w:rPr>
        <w:t xml:space="preserve">, </w:t>
      </w:r>
      <w:r w:rsidRPr="0008241C">
        <w:rPr>
          <w:i/>
          <w:iCs/>
          <w:noProof/>
          <w:sz w:val="22"/>
          <w:szCs w:val="24"/>
        </w:rPr>
        <w:t>530</w:t>
      </w:r>
      <w:r w:rsidRPr="0008241C">
        <w:rPr>
          <w:noProof/>
          <w:sz w:val="22"/>
          <w:szCs w:val="24"/>
        </w:rPr>
        <w:t>, 195–211. https://doi.org/10.3354/meps11352</w:t>
      </w:r>
    </w:p>
    <w:p w14:paraId="50170C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lian, E. V., Segers, H., Lévèque, C., &amp; Martens, K. (2008). The Freshwater Animal Diversity Assessment: An overview of the results. </w:t>
      </w:r>
      <w:r w:rsidRPr="0008241C">
        <w:rPr>
          <w:i/>
          <w:iCs/>
          <w:noProof/>
          <w:sz w:val="22"/>
          <w:szCs w:val="24"/>
        </w:rPr>
        <w:t>Hydrobiologia</w:t>
      </w:r>
      <w:r w:rsidRPr="0008241C">
        <w:rPr>
          <w:noProof/>
          <w:sz w:val="22"/>
          <w:szCs w:val="24"/>
        </w:rPr>
        <w:t xml:space="preserve">, </w:t>
      </w:r>
      <w:r w:rsidRPr="0008241C">
        <w:rPr>
          <w:i/>
          <w:iCs/>
          <w:noProof/>
          <w:sz w:val="22"/>
          <w:szCs w:val="24"/>
        </w:rPr>
        <w:t>595</w:t>
      </w:r>
      <w:r w:rsidRPr="0008241C">
        <w:rPr>
          <w:noProof/>
          <w:sz w:val="22"/>
          <w:szCs w:val="24"/>
        </w:rPr>
        <w:t>(1), 627–637. https://doi.org/10.1007/s10750-007-9246-3</w:t>
      </w:r>
    </w:p>
    <w:p w14:paraId="1F5942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looni, K., Gangopadhyay, K., &amp; Mohan Kumar, B. (2014). Governance for private green spaces in a growing Indian city. </w:t>
      </w:r>
      <w:r w:rsidRPr="0008241C">
        <w:rPr>
          <w:i/>
          <w:iCs/>
          <w:noProof/>
          <w:sz w:val="22"/>
          <w:szCs w:val="24"/>
        </w:rPr>
        <w:t>Landscape and Urban Planning</w:t>
      </w:r>
      <w:r w:rsidRPr="0008241C">
        <w:rPr>
          <w:noProof/>
          <w:sz w:val="22"/>
          <w:szCs w:val="24"/>
        </w:rPr>
        <w:t xml:space="preserve">, </w:t>
      </w:r>
      <w:r w:rsidRPr="0008241C">
        <w:rPr>
          <w:i/>
          <w:iCs/>
          <w:noProof/>
          <w:sz w:val="22"/>
          <w:szCs w:val="24"/>
        </w:rPr>
        <w:t>123</w:t>
      </w:r>
      <w:r w:rsidRPr="0008241C">
        <w:rPr>
          <w:noProof/>
          <w:sz w:val="22"/>
          <w:szCs w:val="24"/>
        </w:rPr>
        <w:t>, 21–29.</w:t>
      </w:r>
    </w:p>
    <w:p w14:paraId="3E6117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lvanera, P., Pfisterer, A. B., Buchmann, N., He, J. S., Nakashizuka, T., Raffaelli, D., &amp; Schmid, B. (2006). Quantifying the evidence for biodiversity effects on ecosystem functioning and services. </w:t>
      </w:r>
      <w:r w:rsidRPr="0008241C">
        <w:rPr>
          <w:i/>
          <w:iCs/>
          <w:noProof/>
          <w:sz w:val="22"/>
          <w:szCs w:val="24"/>
        </w:rPr>
        <w:t>Ecology Letters</w:t>
      </w:r>
      <w:r w:rsidRPr="0008241C">
        <w:rPr>
          <w:noProof/>
          <w:sz w:val="22"/>
          <w:szCs w:val="24"/>
        </w:rPr>
        <w:t xml:space="preserve">, </w:t>
      </w:r>
      <w:r w:rsidRPr="0008241C">
        <w:rPr>
          <w:i/>
          <w:iCs/>
          <w:noProof/>
          <w:sz w:val="22"/>
          <w:szCs w:val="24"/>
        </w:rPr>
        <w:t>9</w:t>
      </w:r>
      <w:r w:rsidRPr="0008241C">
        <w:rPr>
          <w:noProof/>
          <w:sz w:val="22"/>
          <w:szCs w:val="24"/>
        </w:rPr>
        <w:t>(10), 1146–1156. https://doi.org/10.1111/j.1461-0248.2006.00963.x</w:t>
      </w:r>
    </w:p>
    <w:p w14:paraId="2DE001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nnikov, A. G. (1974). Wild Camels in Mongolia. </w:t>
      </w:r>
      <w:r w:rsidRPr="0008241C">
        <w:rPr>
          <w:i/>
          <w:iCs/>
          <w:noProof/>
          <w:sz w:val="22"/>
          <w:szCs w:val="24"/>
        </w:rPr>
        <w:t>Oryx</w:t>
      </w:r>
      <w:r w:rsidRPr="0008241C">
        <w:rPr>
          <w:noProof/>
          <w:sz w:val="22"/>
          <w:szCs w:val="24"/>
        </w:rPr>
        <w:t xml:space="preserve">, </w:t>
      </w:r>
      <w:r w:rsidRPr="0008241C">
        <w:rPr>
          <w:i/>
          <w:iCs/>
          <w:noProof/>
          <w:sz w:val="22"/>
          <w:szCs w:val="24"/>
        </w:rPr>
        <w:t>13</w:t>
      </w:r>
      <w:r w:rsidRPr="0008241C">
        <w:rPr>
          <w:noProof/>
          <w:sz w:val="22"/>
          <w:szCs w:val="24"/>
        </w:rPr>
        <w:t>(01), 2012. https://doi.org/10.1017/S0030605300012928</w:t>
      </w:r>
    </w:p>
    <w:p w14:paraId="0599A4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rua, K. K., &amp; Slowik, J. (2009). Traditional ecological knowledge and community based sustainable natural resource management in the eastern Himalayas - A case study of the Apatani tribe. In </w:t>
      </w:r>
      <w:r w:rsidRPr="0008241C">
        <w:rPr>
          <w:i/>
          <w:iCs/>
          <w:noProof/>
          <w:sz w:val="22"/>
          <w:szCs w:val="24"/>
        </w:rPr>
        <w:t>International DAAD Alumni Summer School Tropentag 2009 Conservation and Management of Biodiversity in the Tropics</w:t>
      </w:r>
      <w:r w:rsidRPr="0008241C">
        <w:rPr>
          <w:noProof/>
          <w:sz w:val="22"/>
          <w:szCs w:val="24"/>
        </w:rPr>
        <w:t>. Göttingen, Germany: Universität Göttingen. Retrieved from https://www.uni-goettingen.de/en/international+daad+alumni+summer+school+tropentag+2009+conservation+and+management+of+biodiversity+in+the+tropics/164523.html</w:t>
      </w:r>
    </w:p>
    <w:p w14:paraId="723CAFE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tsaikhan, N., Buuveibaatar, B., Chimed, B., Enkhtuya, O., Galbrakh, D., Ganbaatar, O., Lkhagvasuren, B., Nandintsetseg, D., Berger, J., Calabrese, J. M., Edwards, A. E., Fagan, W. F., Fuller, T. K., Heiner, M., Ito, T. Y., Kaczensky, P., Leimgruber, P., Lushchekina, A., Milner-Gulland, E. J., Mueller, T., Murray, M. G., Olson, K. A., Reading, R., Schaller, G. B., Stubbe, A., Stubbe, M., Walzer, C., Von Wehrden, H., &amp; Whitten, T. (2014). Conserving the World’s Finest Grassland Amidst Ambitious National Development. </w:t>
      </w:r>
      <w:r w:rsidRPr="0008241C">
        <w:rPr>
          <w:i/>
          <w:iCs/>
          <w:noProof/>
          <w:sz w:val="22"/>
          <w:szCs w:val="24"/>
        </w:rPr>
        <w:t>Conservation Biology</w:t>
      </w:r>
      <w:r w:rsidRPr="0008241C">
        <w:rPr>
          <w:noProof/>
          <w:sz w:val="22"/>
          <w:szCs w:val="24"/>
        </w:rPr>
        <w:t xml:space="preserve">, </w:t>
      </w:r>
      <w:r w:rsidRPr="0008241C">
        <w:rPr>
          <w:i/>
          <w:iCs/>
          <w:noProof/>
          <w:sz w:val="22"/>
          <w:szCs w:val="24"/>
        </w:rPr>
        <w:t>28</w:t>
      </w:r>
      <w:r w:rsidRPr="0008241C">
        <w:rPr>
          <w:noProof/>
          <w:sz w:val="22"/>
          <w:szCs w:val="24"/>
        </w:rPr>
        <w:t>(6), 1736–1739. https://doi.org/10.1111/cobi.12297</w:t>
      </w:r>
    </w:p>
    <w:p w14:paraId="1D355B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ck, M. W., Brumbaugh, R. D., Airoldi, L., Carranza, A., Coen, L. D., Crawford, C., Defeo, O., Edgar, G. J., Hancock, B., Kay, M. C., Lenihan, H. S., Luckenbach, M. W., Toropova, C. L., Zhang, G., &amp; Guo, X. (2011). Oyster Reefs at Risk and Recommendations for Conservation, Restoration, and Management. </w:t>
      </w:r>
      <w:r w:rsidRPr="0008241C">
        <w:rPr>
          <w:i/>
          <w:iCs/>
          <w:noProof/>
          <w:sz w:val="22"/>
          <w:szCs w:val="24"/>
        </w:rPr>
        <w:t>BioScience</w:t>
      </w:r>
      <w:r w:rsidRPr="0008241C">
        <w:rPr>
          <w:noProof/>
          <w:sz w:val="22"/>
          <w:szCs w:val="24"/>
        </w:rPr>
        <w:t xml:space="preserve">, </w:t>
      </w:r>
      <w:r w:rsidRPr="0008241C">
        <w:rPr>
          <w:i/>
          <w:iCs/>
          <w:noProof/>
          <w:sz w:val="22"/>
          <w:szCs w:val="24"/>
        </w:rPr>
        <w:t>61</w:t>
      </w:r>
      <w:r w:rsidRPr="0008241C">
        <w:rPr>
          <w:noProof/>
          <w:sz w:val="22"/>
          <w:szCs w:val="24"/>
        </w:rPr>
        <w:t>(2), 107–116. https://doi.org/10.1525/bio.2011.61.2.5</w:t>
      </w:r>
    </w:p>
    <w:p w14:paraId="230DDA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ddington, J., Asaduzzaman, M., Clark, M., Fernández, A., Guillou, M., Jahn, M., Erda, L., Mamo, T., Bo, N. Van, Nobre, C. A., Scholes, R., Sharma, R., &amp; Wakhungu, J. (2011). </w:t>
      </w:r>
      <w:r w:rsidRPr="0008241C">
        <w:rPr>
          <w:i/>
          <w:iCs/>
          <w:noProof/>
          <w:sz w:val="22"/>
          <w:szCs w:val="24"/>
        </w:rPr>
        <w:t>Achieving food security in the face of climate change: Summary for policy makers from the Commission on Sustainable Agriculture and Climate Change</w:t>
      </w:r>
      <w:r w:rsidRPr="0008241C">
        <w:rPr>
          <w:noProof/>
          <w:sz w:val="22"/>
          <w:szCs w:val="24"/>
        </w:rPr>
        <w:t>. Copenhagen, Denmark. https://doi.org/Available online at: www.ccafs.cgiar.org/commission.</w:t>
      </w:r>
    </w:p>
    <w:p w14:paraId="657E5D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 J. D., Watson, R. A., &amp; Ye, Y. (2017). Global fishing capacity and fishing effort from 1950 to 2012. </w:t>
      </w:r>
      <w:r w:rsidRPr="0008241C">
        <w:rPr>
          <w:i/>
          <w:iCs/>
          <w:noProof/>
          <w:sz w:val="22"/>
          <w:szCs w:val="24"/>
        </w:rPr>
        <w:t>Fish and Fisheries</w:t>
      </w:r>
      <w:r w:rsidRPr="0008241C">
        <w:rPr>
          <w:noProof/>
          <w:sz w:val="22"/>
          <w:szCs w:val="24"/>
        </w:rPr>
        <w:t xml:space="preserve">, </w:t>
      </w:r>
      <w:r w:rsidRPr="0008241C">
        <w:rPr>
          <w:i/>
          <w:iCs/>
          <w:noProof/>
          <w:sz w:val="22"/>
          <w:szCs w:val="24"/>
        </w:rPr>
        <w:t>18</w:t>
      </w:r>
      <w:r w:rsidRPr="0008241C">
        <w:rPr>
          <w:noProof/>
          <w:sz w:val="22"/>
          <w:szCs w:val="24"/>
        </w:rPr>
        <w:t>(3), 489–505. https://doi.org/10.1111/faf.12187</w:t>
      </w:r>
    </w:p>
    <w:p w14:paraId="3BC2AC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ard, C., Leclerc, C., &amp; Courchamp, F. (2013). Potential impact of sea level rise on French islands worldwide. </w:t>
      </w:r>
      <w:r w:rsidRPr="0008241C">
        <w:rPr>
          <w:i/>
          <w:iCs/>
          <w:noProof/>
          <w:sz w:val="22"/>
          <w:szCs w:val="24"/>
        </w:rPr>
        <w:t>Nature Conservation</w:t>
      </w:r>
      <w:r w:rsidRPr="0008241C">
        <w:rPr>
          <w:noProof/>
          <w:sz w:val="22"/>
          <w:szCs w:val="24"/>
        </w:rPr>
        <w:t xml:space="preserve">, </w:t>
      </w:r>
      <w:r w:rsidRPr="0008241C">
        <w:rPr>
          <w:i/>
          <w:iCs/>
          <w:noProof/>
          <w:sz w:val="22"/>
          <w:szCs w:val="24"/>
        </w:rPr>
        <w:t>5</w:t>
      </w:r>
      <w:r w:rsidRPr="0008241C">
        <w:rPr>
          <w:noProof/>
          <w:sz w:val="22"/>
          <w:szCs w:val="24"/>
        </w:rPr>
        <w:t>, 75–86. https://doi.org/10.3897/natureconservation.5.5533</w:t>
      </w:r>
    </w:p>
    <w:p w14:paraId="366392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ard, C., Leclerc, C., &amp; Courchamp, F. (2014). Impact of sea level rise on the 10 insular biodiversity hotspots. </w:t>
      </w:r>
      <w:r w:rsidRPr="0008241C">
        <w:rPr>
          <w:i/>
          <w:iCs/>
          <w:noProof/>
          <w:sz w:val="22"/>
          <w:szCs w:val="24"/>
        </w:rPr>
        <w:t>Global Ecology and Biogeography</w:t>
      </w:r>
      <w:r w:rsidRPr="0008241C">
        <w:rPr>
          <w:noProof/>
          <w:sz w:val="22"/>
          <w:szCs w:val="24"/>
        </w:rPr>
        <w:t xml:space="preserve">, </w:t>
      </w:r>
      <w:r w:rsidRPr="0008241C">
        <w:rPr>
          <w:i/>
          <w:iCs/>
          <w:noProof/>
          <w:sz w:val="22"/>
          <w:szCs w:val="24"/>
        </w:rPr>
        <w:t>23</w:t>
      </w:r>
      <w:r w:rsidRPr="0008241C">
        <w:rPr>
          <w:noProof/>
          <w:sz w:val="22"/>
          <w:szCs w:val="24"/>
        </w:rPr>
        <w:t>(2), 203–212. https://doi.org/10.1111/geb.12093</w:t>
      </w:r>
    </w:p>
    <w:p w14:paraId="2509E8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ard, C., Russell, J., Hoffmann, B. D., Leclerc, C., &amp; Courchamp, F. (2015). Adapting island conservation to climate change. Response to Andréfouët et al. </w:t>
      </w:r>
      <w:r w:rsidRPr="0008241C">
        <w:rPr>
          <w:i/>
          <w:iCs/>
          <w:noProof/>
          <w:sz w:val="22"/>
          <w:szCs w:val="24"/>
        </w:rPr>
        <w:t>Trends in Ecology and Evolution</w:t>
      </w:r>
      <w:r w:rsidRPr="0008241C">
        <w:rPr>
          <w:noProof/>
          <w:sz w:val="22"/>
          <w:szCs w:val="24"/>
        </w:rPr>
        <w:t>. https://doi.org/10.1016/j.tree.2014.11.003</w:t>
      </w:r>
    </w:p>
    <w:p w14:paraId="08281C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efontaine, R., Petit, S., Pain-Orcet, M., Deleporte, P., &amp; Bertault, J. G. (2002). </w:t>
      </w:r>
      <w:r w:rsidRPr="0008241C">
        <w:rPr>
          <w:i/>
          <w:iCs/>
          <w:noProof/>
          <w:sz w:val="22"/>
          <w:szCs w:val="24"/>
        </w:rPr>
        <w:t>Trees outside forests</w:t>
      </w:r>
      <w:r w:rsidRPr="0008241C">
        <w:rPr>
          <w:noProof/>
          <w:sz w:val="22"/>
          <w:szCs w:val="24"/>
        </w:rPr>
        <w:t xml:space="preserve">. </w:t>
      </w:r>
      <w:r w:rsidRPr="0008241C">
        <w:rPr>
          <w:i/>
          <w:iCs/>
          <w:noProof/>
          <w:sz w:val="22"/>
          <w:szCs w:val="24"/>
        </w:rPr>
        <w:t>FAO Conservation Guide 35</w:t>
      </w:r>
      <w:r w:rsidRPr="0008241C">
        <w:rPr>
          <w:noProof/>
          <w:sz w:val="22"/>
          <w:szCs w:val="24"/>
        </w:rPr>
        <w:t>. Rome.</w:t>
      </w:r>
    </w:p>
    <w:p w14:paraId="05CD1F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otti, B., &amp; Rochecouste, J. F. (2014). The development of Conservation Agriculture in Australia Farmers as innovators. </w:t>
      </w:r>
      <w:r w:rsidRPr="0008241C">
        <w:rPr>
          <w:i/>
          <w:iCs/>
          <w:noProof/>
          <w:sz w:val="22"/>
          <w:szCs w:val="24"/>
        </w:rPr>
        <w:t>International Soil and Water Conservation Research</w:t>
      </w:r>
      <w:r w:rsidRPr="0008241C">
        <w:rPr>
          <w:noProof/>
          <w:sz w:val="22"/>
          <w:szCs w:val="24"/>
        </w:rPr>
        <w:t xml:space="preserve">, </w:t>
      </w:r>
      <w:r w:rsidRPr="0008241C">
        <w:rPr>
          <w:i/>
          <w:iCs/>
          <w:noProof/>
          <w:sz w:val="22"/>
          <w:szCs w:val="24"/>
        </w:rPr>
        <w:t>2</w:t>
      </w:r>
      <w:r w:rsidRPr="0008241C">
        <w:rPr>
          <w:noProof/>
          <w:sz w:val="22"/>
          <w:szCs w:val="24"/>
        </w:rPr>
        <w:t>(1), 21–34.</w:t>
      </w:r>
    </w:p>
    <w:p w14:paraId="293293E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wood, D. R., Hughes, T. P., Folke, C., &amp; Nyström, M. (2004). Confronting the coral reef crisis. </w:t>
      </w:r>
      <w:r w:rsidRPr="0008241C">
        <w:rPr>
          <w:i/>
          <w:iCs/>
          <w:noProof/>
          <w:sz w:val="22"/>
          <w:szCs w:val="24"/>
        </w:rPr>
        <w:t>Nature</w:t>
      </w:r>
      <w:r w:rsidRPr="0008241C">
        <w:rPr>
          <w:noProof/>
          <w:sz w:val="22"/>
          <w:szCs w:val="24"/>
        </w:rPr>
        <w:t xml:space="preserve">, </w:t>
      </w:r>
      <w:r w:rsidRPr="0008241C">
        <w:rPr>
          <w:i/>
          <w:iCs/>
          <w:noProof/>
          <w:sz w:val="22"/>
          <w:szCs w:val="24"/>
        </w:rPr>
        <w:t>429</w:t>
      </w:r>
      <w:r w:rsidRPr="0008241C">
        <w:rPr>
          <w:noProof/>
          <w:sz w:val="22"/>
          <w:szCs w:val="24"/>
        </w:rPr>
        <w:t>(6994), 827–833. https://doi.org/10.1038/nature02691</w:t>
      </w:r>
    </w:p>
    <w:p w14:paraId="146033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entley, A. I., Schmidt, D. J., &amp; Hughes, J. M. (2010). Extensive intraspecific genetic diversity of a freshwater crayfish in a biodiversity hotspot. </w:t>
      </w:r>
      <w:r w:rsidRPr="0008241C">
        <w:rPr>
          <w:i/>
          <w:iCs/>
          <w:noProof/>
          <w:sz w:val="22"/>
          <w:szCs w:val="24"/>
        </w:rPr>
        <w:t>Freshwater Biology</w:t>
      </w:r>
      <w:r w:rsidRPr="0008241C">
        <w:rPr>
          <w:noProof/>
          <w:sz w:val="22"/>
          <w:szCs w:val="24"/>
        </w:rPr>
        <w:t xml:space="preserve">, </w:t>
      </w:r>
      <w:r w:rsidRPr="0008241C">
        <w:rPr>
          <w:i/>
          <w:iCs/>
          <w:noProof/>
          <w:sz w:val="22"/>
          <w:szCs w:val="24"/>
        </w:rPr>
        <w:t>55</w:t>
      </w:r>
      <w:r w:rsidRPr="0008241C">
        <w:rPr>
          <w:noProof/>
          <w:sz w:val="22"/>
          <w:szCs w:val="24"/>
        </w:rPr>
        <w:t>, 1861–1873. https://doi.org/DOI 10.1111/j.1365-2427.2010.02420.x</w:t>
      </w:r>
    </w:p>
    <w:p w14:paraId="499DB2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endsen, R. L., Pieterse, C. M. J., &amp; Bakker, P. A. H. M. (2012). The rhizosphere microbiome and plant health. </w:t>
      </w:r>
      <w:r w:rsidRPr="0008241C">
        <w:rPr>
          <w:i/>
          <w:iCs/>
          <w:noProof/>
          <w:sz w:val="22"/>
          <w:szCs w:val="24"/>
        </w:rPr>
        <w:t>Trends in Plant Science</w:t>
      </w:r>
      <w:r w:rsidRPr="0008241C">
        <w:rPr>
          <w:noProof/>
          <w:sz w:val="22"/>
          <w:szCs w:val="24"/>
        </w:rPr>
        <w:t xml:space="preserve">, </w:t>
      </w:r>
      <w:r w:rsidRPr="0008241C">
        <w:rPr>
          <w:i/>
          <w:iCs/>
          <w:noProof/>
          <w:sz w:val="22"/>
          <w:szCs w:val="24"/>
        </w:rPr>
        <w:t>17</w:t>
      </w:r>
      <w:r w:rsidRPr="0008241C">
        <w:rPr>
          <w:noProof/>
          <w:sz w:val="22"/>
          <w:szCs w:val="24"/>
        </w:rPr>
        <w:t>(8), 478–486. https://doi.org/https://doi.org/10.1016/j.tplants.2012.04.001.</w:t>
      </w:r>
    </w:p>
    <w:p w14:paraId="41C447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ger, J., Buuveibaatar, B., &amp; Mishra, C. (2013). Globalization of the Cashmere Market and the Decline of Large Mammals in Central Asia. </w:t>
      </w:r>
      <w:r w:rsidRPr="0008241C">
        <w:rPr>
          <w:i/>
          <w:iCs/>
          <w:noProof/>
          <w:sz w:val="22"/>
          <w:szCs w:val="24"/>
        </w:rPr>
        <w:t>Conservation Biology</w:t>
      </w:r>
      <w:r w:rsidRPr="0008241C">
        <w:rPr>
          <w:noProof/>
          <w:sz w:val="22"/>
          <w:szCs w:val="24"/>
        </w:rPr>
        <w:t xml:space="preserve">, </w:t>
      </w:r>
      <w:r w:rsidRPr="0008241C">
        <w:rPr>
          <w:i/>
          <w:iCs/>
          <w:noProof/>
          <w:sz w:val="22"/>
          <w:szCs w:val="24"/>
        </w:rPr>
        <w:t>27</w:t>
      </w:r>
      <w:r w:rsidRPr="0008241C">
        <w:rPr>
          <w:noProof/>
          <w:sz w:val="22"/>
          <w:szCs w:val="24"/>
        </w:rPr>
        <w:t>(4), 679–689. https://doi.org/10.1111/cobi.12100</w:t>
      </w:r>
    </w:p>
    <w:p w14:paraId="21F255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2007). Community-based conservation in a globalized world. </w:t>
      </w:r>
      <w:r w:rsidRPr="0008241C">
        <w:rPr>
          <w:i/>
          <w:iCs/>
          <w:noProof/>
          <w:sz w:val="22"/>
          <w:szCs w:val="24"/>
        </w:rPr>
        <w:t>Proc Natl Acad Sci U S A</w:t>
      </w:r>
      <w:r w:rsidRPr="0008241C">
        <w:rPr>
          <w:noProof/>
          <w:sz w:val="22"/>
          <w:szCs w:val="24"/>
        </w:rPr>
        <w:t xml:space="preserve">, </w:t>
      </w:r>
      <w:r w:rsidRPr="0008241C">
        <w:rPr>
          <w:i/>
          <w:iCs/>
          <w:noProof/>
          <w:sz w:val="22"/>
          <w:szCs w:val="24"/>
        </w:rPr>
        <w:t>104</w:t>
      </w:r>
      <w:r w:rsidRPr="0008241C">
        <w:rPr>
          <w:noProof/>
          <w:sz w:val="22"/>
          <w:szCs w:val="24"/>
        </w:rPr>
        <w:t>(39), 15188–15193. https://doi.org/10.1073/pnas.0702098104</w:t>
      </w:r>
    </w:p>
    <w:p w14:paraId="68C55CD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tts, M. G., Wolf, C., Ripple, W. J., Phalan, B., Millers, K. A., Duarte, A., Butchart, S. H. M., &amp; Levi, T. (2017). Global forest loss disproportionately erodes biodiversity in intact landscapes. </w:t>
      </w:r>
      <w:r w:rsidRPr="0008241C">
        <w:rPr>
          <w:i/>
          <w:iCs/>
          <w:noProof/>
          <w:sz w:val="22"/>
          <w:szCs w:val="24"/>
        </w:rPr>
        <w:t>Nature</w:t>
      </w:r>
      <w:r w:rsidRPr="0008241C">
        <w:rPr>
          <w:noProof/>
          <w:sz w:val="22"/>
          <w:szCs w:val="24"/>
        </w:rPr>
        <w:t xml:space="preserve">, </w:t>
      </w:r>
      <w:r w:rsidRPr="0008241C">
        <w:rPr>
          <w:i/>
          <w:iCs/>
          <w:noProof/>
          <w:sz w:val="22"/>
          <w:szCs w:val="24"/>
        </w:rPr>
        <w:t>547</w:t>
      </w:r>
      <w:r w:rsidRPr="0008241C">
        <w:rPr>
          <w:noProof/>
          <w:sz w:val="22"/>
          <w:szCs w:val="24"/>
        </w:rPr>
        <w:t>(7664), 441–444. https://doi.org/10.1038/nature23285</w:t>
      </w:r>
    </w:p>
    <w:p w14:paraId="7686AC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ezuijen, M. R., Shwedick, B., Simpson, B. K., Staniewicz, A., &amp; Stuebing, R. (2014). Tomistoma schlegelii. https://doi.org/http://dx.doi.org/10.2305/IUCN.UK.2014-1.RLTS.T21981A2780499.en</w:t>
      </w:r>
    </w:p>
    <w:p w14:paraId="279B07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zuijen, M. R., Simpson, B., Behler, N., Daltry, J., &amp; Tempsiripong, Y. (2012). Siamese Crocodile ( Crocodylus siamensis ). </w:t>
      </w:r>
      <w:r w:rsidRPr="0008241C">
        <w:rPr>
          <w:i/>
          <w:iCs/>
          <w:noProof/>
          <w:sz w:val="22"/>
          <w:szCs w:val="24"/>
        </w:rPr>
        <w:t>The IUCN Red List of Threatened Species 2012: E.T5671A3048087</w:t>
      </w:r>
      <w:r w:rsidRPr="0008241C">
        <w:rPr>
          <w:noProof/>
          <w:sz w:val="22"/>
          <w:szCs w:val="24"/>
        </w:rPr>
        <w:t xml:space="preserve">, </w:t>
      </w:r>
      <w:r w:rsidRPr="0008241C">
        <w:rPr>
          <w:i/>
          <w:iCs/>
          <w:noProof/>
          <w:sz w:val="22"/>
          <w:szCs w:val="24"/>
        </w:rPr>
        <w:t>2</w:t>
      </w:r>
      <w:r w:rsidRPr="0008241C">
        <w:rPr>
          <w:noProof/>
          <w:sz w:val="22"/>
          <w:szCs w:val="24"/>
        </w:rPr>
        <w:t>, 120–126. https://doi.org/http://dx.doi.org/10.2305/IUCN.UK.2012.RLTS.T5671A3048087.en</w:t>
      </w:r>
    </w:p>
    <w:p w14:paraId="0186D1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rti, R. R., Rai, I. D., Adhikari, B. S., &amp; Rawat, G. S. (2011). Timberline change detection using topographic map and satellite imagery: a critique. </w:t>
      </w:r>
      <w:r w:rsidRPr="0008241C">
        <w:rPr>
          <w:i/>
          <w:iCs/>
          <w:noProof/>
          <w:sz w:val="22"/>
          <w:szCs w:val="24"/>
        </w:rPr>
        <w:t>Tropical Ecology</w:t>
      </w:r>
      <w:r w:rsidRPr="0008241C">
        <w:rPr>
          <w:noProof/>
          <w:sz w:val="22"/>
          <w:szCs w:val="24"/>
        </w:rPr>
        <w:t xml:space="preserve">, </w:t>
      </w:r>
      <w:r w:rsidRPr="0008241C">
        <w:rPr>
          <w:i/>
          <w:iCs/>
          <w:noProof/>
          <w:sz w:val="22"/>
          <w:szCs w:val="24"/>
        </w:rPr>
        <w:t>52</w:t>
      </w:r>
      <w:r w:rsidRPr="0008241C">
        <w:rPr>
          <w:noProof/>
          <w:sz w:val="22"/>
          <w:szCs w:val="24"/>
        </w:rPr>
        <w:t>(1), 133–137.</w:t>
      </w:r>
    </w:p>
    <w:p w14:paraId="2C199A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t, S., Pathak Broome, N., Kothari, A., &amp; Balasinorwala, T. (2012). </w:t>
      </w:r>
      <w:r w:rsidRPr="0008241C">
        <w:rPr>
          <w:i/>
          <w:iCs/>
          <w:noProof/>
          <w:sz w:val="22"/>
          <w:szCs w:val="24"/>
        </w:rPr>
        <w:t>Community Conserved Areas in South Asia: Case studies and analyses from Bangladesh, India, Nepal, Pakistan &amp;amp; Sri Lanka</w:t>
      </w:r>
      <w:r w:rsidRPr="0008241C">
        <w:rPr>
          <w:noProof/>
          <w:sz w:val="22"/>
          <w:szCs w:val="24"/>
        </w:rPr>
        <w:t>. (S. Bhatt, N. Pathak Broome, A. Kothari, &amp; T. Balasinorwala, Eds.). Kalpavriksh, New Delhi, India. Retrieved from www.kalpavriksh.org</w:t>
      </w:r>
    </w:p>
    <w:p w14:paraId="6D5733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t, V. K., &amp; Singh, H. R. (2009). Biodiverse agriculture and associated resilience in Uttarakhand: An overview. In V. Shiva &amp; V. K. Bhatt (Eds.), </w:t>
      </w:r>
      <w:r w:rsidRPr="0008241C">
        <w:rPr>
          <w:i/>
          <w:iCs/>
          <w:noProof/>
          <w:sz w:val="22"/>
          <w:szCs w:val="24"/>
        </w:rPr>
        <w:t>Climate change at the third pole: The impact of climate instability on Himalayan ecosystem and Himalayan communities</w:t>
      </w:r>
      <w:r w:rsidRPr="0008241C">
        <w:rPr>
          <w:noProof/>
          <w:sz w:val="22"/>
          <w:szCs w:val="24"/>
        </w:rPr>
        <w:t xml:space="preserve"> (pp. 116–152). New Delhi, India: Navdanya &amp; Research Foundation for Science, Technology &amp; Ecology.</w:t>
      </w:r>
    </w:p>
    <w:p w14:paraId="4561AC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tarai, N., Joshi, L., Karky, B. S., Windhorst, K., &amp; Ning, W. (2016). </w:t>
      </w:r>
      <w:r w:rsidRPr="0008241C">
        <w:rPr>
          <w:i/>
          <w:iCs/>
          <w:noProof/>
          <w:sz w:val="22"/>
          <w:szCs w:val="24"/>
        </w:rPr>
        <w:t>Potential synergies for agroforestry and REDD+ in the Hindu Kush Himalaya</w:t>
      </w:r>
      <w:r w:rsidRPr="0008241C">
        <w:rPr>
          <w:noProof/>
          <w:sz w:val="22"/>
          <w:szCs w:val="24"/>
        </w:rPr>
        <w:t xml:space="preserve"> (No. 2016/11). Kathmandu.</w:t>
      </w:r>
    </w:p>
    <w:p w14:paraId="4F12990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upathy, S. (1997). Conservation of the endangered river terrapin Batagur baska in the Sunderban of West Bengal, India. </w:t>
      </w:r>
      <w:r w:rsidRPr="0008241C">
        <w:rPr>
          <w:i/>
          <w:iCs/>
          <w:noProof/>
          <w:sz w:val="22"/>
          <w:szCs w:val="24"/>
        </w:rPr>
        <w:t>Journal of The Bombay Natural History Society</w:t>
      </w:r>
      <w:r w:rsidRPr="0008241C">
        <w:rPr>
          <w:noProof/>
          <w:sz w:val="22"/>
          <w:szCs w:val="24"/>
        </w:rPr>
        <w:t xml:space="preserve">, </w:t>
      </w:r>
      <w:r w:rsidRPr="0008241C">
        <w:rPr>
          <w:i/>
          <w:iCs/>
          <w:noProof/>
          <w:sz w:val="22"/>
          <w:szCs w:val="24"/>
        </w:rPr>
        <w:t>94</w:t>
      </w:r>
      <w:r w:rsidRPr="0008241C">
        <w:rPr>
          <w:noProof/>
          <w:sz w:val="22"/>
          <w:szCs w:val="24"/>
        </w:rPr>
        <w:t>(1), 27–35. Retrieved from http://direct.biostor.org/reference/152679</w:t>
      </w:r>
    </w:p>
    <w:p w14:paraId="1785C3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ancalani, R., &amp; Avagyan, A. (Eds.). (2014). </w:t>
      </w:r>
      <w:r w:rsidRPr="0008241C">
        <w:rPr>
          <w:i/>
          <w:iCs/>
          <w:noProof/>
          <w:sz w:val="22"/>
          <w:szCs w:val="24"/>
        </w:rPr>
        <w:t>Toward climate-responsible peatlands management</w:t>
      </w:r>
      <w:r w:rsidRPr="0008241C">
        <w:rPr>
          <w:noProof/>
          <w:sz w:val="22"/>
          <w:szCs w:val="24"/>
        </w:rPr>
        <w:t xml:space="preserve">. </w:t>
      </w:r>
      <w:r w:rsidRPr="0008241C">
        <w:rPr>
          <w:i/>
          <w:iCs/>
          <w:noProof/>
          <w:sz w:val="22"/>
          <w:szCs w:val="24"/>
        </w:rPr>
        <w:t>Mitigation of Climate Change in Agriculture Series</w:t>
      </w:r>
      <w:r w:rsidRPr="0008241C">
        <w:rPr>
          <w:noProof/>
          <w:sz w:val="22"/>
          <w:szCs w:val="24"/>
        </w:rPr>
        <w:t xml:space="preserve"> (Vol. 9).</w:t>
      </w:r>
    </w:p>
    <w:p w14:paraId="019A14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anchi, F., Booij, C., &amp; Tscharntke, T. (2006). Sustainable Pest Regulation in Agricultural Landscapes: A Review on Landscape Composition, Biodiversity and Natural Pest Control. </w:t>
      </w:r>
      <w:r w:rsidRPr="0008241C">
        <w:rPr>
          <w:i/>
          <w:iCs/>
          <w:noProof/>
          <w:sz w:val="22"/>
          <w:szCs w:val="24"/>
        </w:rPr>
        <w:t>Proceedings: Biological Sciences</w:t>
      </w:r>
      <w:r w:rsidRPr="0008241C">
        <w:rPr>
          <w:noProof/>
          <w:sz w:val="22"/>
          <w:szCs w:val="24"/>
        </w:rPr>
        <w:t xml:space="preserve">, </w:t>
      </w:r>
      <w:r w:rsidRPr="0008241C">
        <w:rPr>
          <w:i/>
          <w:iCs/>
          <w:noProof/>
          <w:sz w:val="22"/>
          <w:szCs w:val="24"/>
        </w:rPr>
        <w:t>273</w:t>
      </w:r>
      <w:r w:rsidRPr="0008241C">
        <w:rPr>
          <w:noProof/>
          <w:sz w:val="22"/>
          <w:szCs w:val="24"/>
        </w:rPr>
        <w:t>(1595), 1715–1727. Retrieved from http://www.jstor.org/stable/25223515</w:t>
      </w:r>
    </w:p>
    <w:p w14:paraId="0F11A0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bby, C. J. (1998). Selecting areas for conservation. In W. J. Sutherland (Ed.), </w:t>
      </w:r>
      <w:r w:rsidRPr="0008241C">
        <w:rPr>
          <w:i/>
          <w:iCs/>
          <w:noProof/>
          <w:sz w:val="22"/>
          <w:szCs w:val="24"/>
        </w:rPr>
        <w:t>Conservation Science and Action.</w:t>
      </w:r>
      <w:r w:rsidRPr="0008241C">
        <w:rPr>
          <w:noProof/>
          <w:sz w:val="22"/>
          <w:szCs w:val="24"/>
        </w:rPr>
        <w:t xml:space="preserve"> (p. 378). John Wiley &amp; Sons. Retrieved from https://www.wiley.com/en-jp/Conservation+Science+and+Action-p-9780865427624</w:t>
      </w:r>
    </w:p>
    <w:p w14:paraId="323B06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ckford, D., Howard, S. D., Ng, D. J. J., &amp; Sheridan, J. A. (2010). Impacts of climate change on the amphibians and reptiles of Southeast Asia.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4), 1043–1062. https://doi.org/10.1007/s10531-010-9782-4</w:t>
      </w:r>
    </w:p>
    <w:p w14:paraId="1D779F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irdLife International. (2016). Vanellus gregarius. https://doi.org/http://dx.doi.org/10.2305/IUCN.UK.2016-3.RLTS.T22694053A93435982.en</w:t>
      </w:r>
    </w:p>
    <w:p w14:paraId="112880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irdLife International. (2017a). Falco cherrug. Retrieved July 27, 2017, from http://dx.doi.org/10.2305/IUCN.UK.2017-1.RLTS.T22696495A110525916.en.</w:t>
      </w:r>
    </w:p>
    <w:p w14:paraId="59D086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irdLife International. (2017b). World Database of Key Biodiversity Areas. Retrieved August 31, 2017, from http://www.keybiodiversityareas.org/home</w:t>
      </w:r>
    </w:p>
    <w:p w14:paraId="2FD210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rdLife International, FFI, IUCN, &amp; WWF. (2014). </w:t>
      </w:r>
      <w:r w:rsidRPr="0008241C">
        <w:rPr>
          <w:i/>
          <w:iCs/>
          <w:noProof/>
          <w:sz w:val="22"/>
          <w:szCs w:val="24"/>
        </w:rPr>
        <w:t>Extraction and Biodiversity in Limestone Areas</w:t>
      </w:r>
      <w:r w:rsidRPr="0008241C">
        <w:rPr>
          <w:noProof/>
          <w:sz w:val="22"/>
          <w:szCs w:val="24"/>
        </w:rPr>
        <w:t xml:space="preserve"> (Joint Briefing Paper).</w:t>
      </w:r>
    </w:p>
    <w:p w14:paraId="28E23C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lackburn, T. M., Cassey, P., Duncan, R. P., Evans, K. L., &amp; Gaston, K. J. (2004). Avian extinction and mammalian introductions on oceanic islands. </w:t>
      </w:r>
      <w:r w:rsidRPr="0008241C">
        <w:rPr>
          <w:i/>
          <w:iCs/>
          <w:noProof/>
          <w:sz w:val="22"/>
          <w:szCs w:val="24"/>
        </w:rPr>
        <w:t>Science</w:t>
      </w:r>
      <w:r w:rsidRPr="0008241C">
        <w:rPr>
          <w:noProof/>
          <w:sz w:val="22"/>
          <w:szCs w:val="24"/>
        </w:rPr>
        <w:t xml:space="preserve">, </w:t>
      </w:r>
      <w:r w:rsidRPr="0008241C">
        <w:rPr>
          <w:i/>
          <w:iCs/>
          <w:noProof/>
          <w:sz w:val="22"/>
          <w:szCs w:val="24"/>
        </w:rPr>
        <w:t>305</w:t>
      </w:r>
      <w:r w:rsidRPr="0008241C">
        <w:rPr>
          <w:noProof/>
          <w:sz w:val="22"/>
          <w:szCs w:val="24"/>
        </w:rPr>
        <w:t>(5692), 1955–1958.</w:t>
      </w:r>
    </w:p>
    <w:p w14:paraId="0A41B4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lakely, T. J., Eikaas, H., &amp; Harding, J. (2014). The Singscore: A macroinvertebrate biotic index for assessing the health of Singapore’s streams and canals. </w:t>
      </w:r>
      <w:r w:rsidRPr="0008241C">
        <w:rPr>
          <w:i/>
          <w:iCs/>
          <w:noProof/>
          <w:sz w:val="22"/>
          <w:szCs w:val="24"/>
        </w:rPr>
        <w:t>The Raffles Bulletin of Zoology</w:t>
      </w:r>
      <w:r w:rsidRPr="0008241C">
        <w:rPr>
          <w:noProof/>
          <w:sz w:val="22"/>
          <w:szCs w:val="24"/>
        </w:rPr>
        <w:t xml:space="preserve">, </w:t>
      </w:r>
      <w:r w:rsidRPr="0008241C">
        <w:rPr>
          <w:i/>
          <w:iCs/>
          <w:noProof/>
          <w:sz w:val="22"/>
          <w:szCs w:val="24"/>
        </w:rPr>
        <w:t>62</w:t>
      </w:r>
      <w:r w:rsidRPr="0008241C">
        <w:rPr>
          <w:noProof/>
          <w:sz w:val="22"/>
          <w:szCs w:val="24"/>
        </w:rPr>
        <w:t>, 540–548.</w:t>
      </w:r>
    </w:p>
    <w:p w14:paraId="15B913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lasco, F., Aizpuru, M., &amp; Gers, C. (2001). Depletion of the mangroves of Continental Asia. </w:t>
      </w:r>
      <w:r w:rsidRPr="0008241C">
        <w:rPr>
          <w:i/>
          <w:iCs/>
          <w:noProof/>
          <w:sz w:val="22"/>
          <w:szCs w:val="24"/>
        </w:rPr>
        <w:t>Wetlands Ecology and Management</w:t>
      </w:r>
      <w:r w:rsidRPr="0008241C">
        <w:rPr>
          <w:noProof/>
          <w:sz w:val="22"/>
          <w:szCs w:val="24"/>
        </w:rPr>
        <w:t xml:space="preserve">, </w:t>
      </w:r>
      <w:r w:rsidRPr="0008241C">
        <w:rPr>
          <w:i/>
          <w:iCs/>
          <w:noProof/>
          <w:sz w:val="22"/>
          <w:szCs w:val="24"/>
        </w:rPr>
        <w:t>9</w:t>
      </w:r>
      <w:r w:rsidRPr="0008241C">
        <w:rPr>
          <w:noProof/>
          <w:sz w:val="22"/>
          <w:szCs w:val="24"/>
        </w:rPr>
        <w:t>, 245–256. https://doi.org/10.1023/a:1011169025815</w:t>
      </w:r>
    </w:p>
    <w:p w14:paraId="783062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lotov, I. N., Kondakov, A. V., Vikhrev, I. V., Aksenova, O. V., Bespalaya, Y. V., Gofarov, M. Y., Kolosova, Y. S., Konopleva, E. S., Spitsyn, V. M., Tanmuangpak, K., &amp; Tumpeesuwan, S. (2017). Ancient River Inference Explains Exceptional Oriental Freshwater Mussel Radiations. </w:t>
      </w:r>
      <w:r w:rsidRPr="0008241C">
        <w:rPr>
          <w:i/>
          <w:iCs/>
          <w:noProof/>
          <w:sz w:val="22"/>
          <w:szCs w:val="24"/>
        </w:rPr>
        <w:t>Scientific Reports</w:t>
      </w:r>
      <w:r w:rsidRPr="0008241C">
        <w:rPr>
          <w:noProof/>
          <w:sz w:val="22"/>
          <w:szCs w:val="24"/>
        </w:rPr>
        <w:t xml:space="preserve">, </w:t>
      </w:r>
      <w:r w:rsidRPr="0008241C">
        <w:rPr>
          <w:i/>
          <w:iCs/>
          <w:noProof/>
          <w:sz w:val="22"/>
          <w:szCs w:val="24"/>
        </w:rPr>
        <w:t>7</w:t>
      </w:r>
      <w:r w:rsidRPr="0008241C">
        <w:rPr>
          <w:noProof/>
          <w:sz w:val="22"/>
          <w:szCs w:val="24"/>
        </w:rPr>
        <w:t>(1), 1–14. https://doi.org/10.1038/s41598-017-02312-z</w:t>
      </w:r>
    </w:p>
    <w:p w14:paraId="735073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er, E. T., Seabloom, E. W., Gruner, D. S., Harpole, W. S., Hillebrand, H., Lind, E. M., Adler, P. B., Alberti, J., Anderson, T. M., Bakker, J. D., Biederman, L., Blumenthal, D., Brown, C. S., Brudvig, L. A., Buckley, Y. M., Cadotte, M., Chu, C., Cleland, E. E., Crawley, M. J., Daleo, P., Damschen, E. I., Davies, K. F., DeCrappeo, N. M., Du, G., Firn, J., Hautier, Y., Heckman, R. W., Hector, A., HilleRisLambers, J., Iribarne, O., Klein, J. A., Knops, J. M. H., La Pierre, K. J., Leakey, A. D. B., Li, W., MacDougall, A. S., McCulley, R. L., Melbourne, B. A., Mitchell, C. E., Moore, J. L., Mortensen, B., O’Halloran, L. R., Orrock, J. L., Pascual, J., Prober, S. M., Pyke, D. A., Risch, A. C., Schuetz, M., Smith, M. D., Stevens, C. J., Sullivan, L. L., Williams, R. J., Wragg, P. D., Wright, J. P., &amp; Yang, L. H. (2014). Herbivores and nutrients control grassland plant diversity via light limitation. </w:t>
      </w:r>
      <w:r w:rsidRPr="0008241C">
        <w:rPr>
          <w:i/>
          <w:iCs/>
          <w:noProof/>
          <w:sz w:val="22"/>
          <w:szCs w:val="24"/>
        </w:rPr>
        <w:t>Nature</w:t>
      </w:r>
      <w:r w:rsidRPr="0008241C">
        <w:rPr>
          <w:noProof/>
          <w:sz w:val="22"/>
          <w:szCs w:val="24"/>
        </w:rPr>
        <w:t xml:space="preserve">, </w:t>
      </w:r>
      <w:r w:rsidRPr="0008241C">
        <w:rPr>
          <w:i/>
          <w:iCs/>
          <w:noProof/>
          <w:sz w:val="22"/>
          <w:szCs w:val="24"/>
        </w:rPr>
        <w:t>508</w:t>
      </w:r>
      <w:r w:rsidRPr="0008241C">
        <w:rPr>
          <w:noProof/>
          <w:sz w:val="22"/>
          <w:szCs w:val="24"/>
        </w:rPr>
        <w:t>(7497), 517–520. https://doi.org/10.1038/nature13144</w:t>
      </w:r>
    </w:p>
    <w:p w14:paraId="705A4F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yce, D. G., Lewis, M. R., &amp; Worm, B. (2010). Global phytoplankton decline over the past century. </w:t>
      </w:r>
      <w:r w:rsidRPr="0008241C">
        <w:rPr>
          <w:i/>
          <w:iCs/>
          <w:noProof/>
          <w:sz w:val="22"/>
          <w:szCs w:val="24"/>
        </w:rPr>
        <w:t>Nature</w:t>
      </w:r>
      <w:r w:rsidRPr="0008241C">
        <w:rPr>
          <w:noProof/>
          <w:sz w:val="22"/>
          <w:szCs w:val="24"/>
        </w:rPr>
        <w:t xml:space="preserve">, </w:t>
      </w:r>
      <w:r w:rsidRPr="0008241C">
        <w:rPr>
          <w:i/>
          <w:iCs/>
          <w:noProof/>
          <w:sz w:val="22"/>
          <w:szCs w:val="24"/>
        </w:rPr>
        <w:t>466</w:t>
      </w:r>
      <w:r w:rsidRPr="0008241C">
        <w:rPr>
          <w:noProof/>
          <w:sz w:val="22"/>
          <w:szCs w:val="24"/>
        </w:rPr>
        <w:t>(7306), 591–596. https://doi.org/10.1038/nature09268</w:t>
      </w:r>
    </w:p>
    <w:p w14:paraId="53A9C2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yer, A. G., &amp; Jetz, W. (2014). Extinctions and the loss of ecological function in island bird communities. </w:t>
      </w:r>
      <w:r w:rsidRPr="0008241C">
        <w:rPr>
          <w:i/>
          <w:iCs/>
          <w:noProof/>
          <w:sz w:val="22"/>
          <w:szCs w:val="24"/>
        </w:rPr>
        <w:t>Global Ecology and Biogeography</w:t>
      </w:r>
      <w:r w:rsidRPr="0008241C">
        <w:rPr>
          <w:noProof/>
          <w:sz w:val="22"/>
          <w:szCs w:val="24"/>
        </w:rPr>
        <w:t xml:space="preserve">, </w:t>
      </w:r>
      <w:r w:rsidRPr="0008241C">
        <w:rPr>
          <w:i/>
          <w:iCs/>
          <w:noProof/>
          <w:sz w:val="22"/>
          <w:szCs w:val="24"/>
        </w:rPr>
        <w:t>23</w:t>
      </w:r>
      <w:r w:rsidRPr="0008241C">
        <w:rPr>
          <w:noProof/>
          <w:sz w:val="22"/>
          <w:szCs w:val="24"/>
        </w:rPr>
        <w:t>(6), 679–688. https://doi.org/10.1111/geb.12147</w:t>
      </w:r>
    </w:p>
    <w:p w14:paraId="329704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anch, T. A. (2008). Not all fisheries will be collapsed in 2048. </w:t>
      </w:r>
      <w:r w:rsidRPr="0008241C">
        <w:rPr>
          <w:i/>
          <w:iCs/>
          <w:noProof/>
          <w:sz w:val="22"/>
          <w:szCs w:val="24"/>
        </w:rPr>
        <w:t>Marine Policy</w:t>
      </w:r>
      <w:r w:rsidRPr="0008241C">
        <w:rPr>
          <w:noProof/>
          <w:sz w:val="22"/>
          <w:szCs w:val="24"/>
        </w:rPr>
        <w:t xml:space="preserve">, </w:t>
      </w:r>
      <w:r w:rsidRPr="0008241C">
        <w:rPr>
          <w:i/>
          <w:iCs/>
          <w:noProof/>
          <w:sz w:val="22"/>
          <w:szCs w:val="24"/>
        </w:rPr>
        <w:t>32</w:t>
      </w:r>
      <w:r w:rsidRPr="0008241C">
        <w:rPr>
          <w:noProof/>
          <w:sz w:val="22"/>
          <w:szCs w:val="24"/>
        </w:rPr>
        <w:t>(1), 38–39. https://doi.org/10.1016/j.marpol.2007.04.001</w:t>
      </w:r>
    </w:p>
    <w:p w14:paraId="66876F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andt, J. S., Wood, E. M., Pidgeon, A. M., Han, L. X., Fang, Z., &amp; Radeloff, V. C. (2013). Sacred forests are keystone structures for forest bird conservation in southwest China’s Himalayan Mountains. </w:t>
      </w:r>
      <w:r w:rsidRPr="0008241C">
        <w:rPr>
          <w:i/>
          <w:iCs/>
          <w:noProof/>
          <w:sz w:val="22"/>
          <w:szCs w:val="24"/>
        </w:rPr>
        <w:t>Biological Conservation</w:t>
      </w:r>
      <w:r w:rsidRPr="0008241C">
        <w:rPr>
          <w:noProof/>
          <w:sz w:val="22"/>
          <w:szCs w:val="24"/>
        </w:rPr>
        <w:t xml:space="preserve">, </w:t>
      </w:r>
      <w:r w:rsidRPr="0008241C">
        <w:rPr>
          <w:i/>
          <w:iCs/>
          <w:noProof/>
          <w:sz w:val="22"/>
          <w:szCs w:val="24"/>
        </w:rPr>
        <w:t>166</w:t>
      </w:r>
      <w:r w:rsidRPr="0008241C">
        <w:rPr>
          <w:noProof/>
          <w:sz w:val="22"/>
          <w:szCs w:val="24"/>
        </w:rPr>
        <w:t>, 34–42. https://doi.org/10.1016/j.biocon.2013.06.014</w:t>
      </w:r>
    </w:p>
    <w:p w14:paraId="74BC8E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earley, F. Q., Fine, P. V. a, &amp; Perreijn, K. (2011). Does nitrogen availability have greater control over the formation of tropical heath forests than water stress?A hypothesis based on nitrogen isotope ratios. </w:t>
      </w:r>
      <w:r w:rsidRPr="0008241C">
        <w:rPr>
          <w:i/>
          <w:iCs/>
          <w:noProof/>
          <w:sz w:val="22"/>
          <w:szCs w:val="24"/>
        </w:rPr>
        <w:t>Acta Amazonica</w:t>
      </w:r>
      <w:r w:rsidRPr="0008241C">
        <w:rPr>
          <w:noProof/>
          <w:sz w:val="22"/>
          <w:szCs w:val="24"/>
        </w:rPr>
        <w:t xml:space="preserve">, </w:t>
      </w:r>
      <w:r w:rsidRPr="0008241C">
        <w:rPr>
          <w:i/>
          <w:iCs/>
          <w:noProof/>
          <w:sz w:val="22"/>
          <w:szCs w:val="24"/>
        </w:rPr>
        <w:t>41</w:t>
      </w:r>
      <w:r w:rsidRPr="0008241C">
        <w:rPr>
          <w:noProof/>
          <w:sz w:val="22"/>
          <w:szCs w:val="24"/>
        </w:rPr>
        <w:t>(4), 589–592. https://doi.org/10.1590/S0044-59672011000400017</w:t>
      </w:r>
    </w:p>
    <w:p w14:paraId="00AC29D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inson, M. M., &amp; Malvárez, A. I. (2002). Temperate freshwater wetlands: Types, status, and threats. </w:t>
      </w:r>
      <w:r w:rsidRPr="0008241C">
        <w:rPr>
          <w:i/>
          <w:iCs/>
          <w:noProof/>
          <w:sz w:val="22"/>
          <w:szCs w:val="24"/>
        </w:rPr>
        <w:t>Environmental Conservation</w:t>
      </w:r>
      <w:r w:rsidRPr="0008241C">
        <w:rPr>
          <w:noProof/>
          <w:sz w:val="22"/>
          <w:szCs w:val="24"/>
        </w:rPr>
        <w:t xml:space="preserve">, </w:t>
      </w:r>
      <w:r w:rsidRPr="0008241C">
        <w:rPr>
          <w:i/>
          <w:iCs/>
          <w:noProof/>
          <w:sz w:val="22"/>
          <w:szCs w:val="24"/>
        </w:rPr>
        <w:t>29</w:t>
      </w:r>
      <w:r w:rsidRPr="0008241C">
        <w:rPr>
          <w:noProof/>
          <w:sz w:val="22"/>
          <w:szCs w:val="24"/>
        </w:rPr>
        <w:t>(2), 115–133. https://doi.org/10.1017/S0376892902000085</w:t>
      </w:r>
    </w:p>
    <w:p w14:paraId="67CDFF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die, G., Barker, G. M., Stevens, F., &amp; Fiu, M. (2014). Preliminary re-survey of the land snail fauna of Rotuma: Conservation and biosecurity implications. </w:t>
      </w:r>
      <w:r w:rsidRPr="0008241C">
        <w:rPr>
          <w:i/>
          <w:iCs/>
          <w:noProof/>
          <w:sz w:val="22"/>
          <w:szCs w:val="24"/>
        </w:rPr>
        <w:t>Pacific Conservation Biology</w:t>
      </w:r>
      <w:r w:rsidRPr="0008241C">
        <w:rPr>
          <w:noProof/>
          <w:sz w:val="22"/>
          <w:szCs w:val="24"/>
        </w:rPr>
        <w:t xml:space="preserve">, </w:t>
      </w:r>
      <w:r w:rsidRPr="0008241C">
        <w:rPr>
          <w:i/>
          <w:iCs/>
          <w:noProof/>
          <w:sz w:val="22"/>
          <w:szCs w:val="24"/>
        </w:rPr>
        <w:t>20</w:t>
      </w:r>
      <w:r w:rsidRPr="0008241C">
        <w:rPr>
          <w:noProof/>
          <w:sz w:val="22"/>
          <w:szCs w:val="24"/>
        </w:rPr>
        <w:t>(1), 94–107.</w:t>
      </w:r>
    </w:p>
    <w:p w14:paraId="64C965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die, J. F., Giordano, A. J., Zipkin, E. F., Bernard, H., Mohd-Azlan, J., &amp; Ambu, L. (2015). Correlation and persistence of hunting and logging impacts on tropical rainforest mammals. </w:t>
      </w:r>
      <w:r w:rsidRPr="0008241C">
        <w:rPr>
          <w:i/>
          <w:iCs/>
          <w:noProof/>
          <w:sz w:val="22"/>
          <w:szCs w:val="24"/>
        </w:rPr>
        <w:t>Conservation Biology</w:t>
      </w:r>
      <w:r w:rsidRPr="0008241C">
        <w:rPr>
          <w:noProof/>
          <w:sz w:val="22"/>
          <w:szCs w:val="24"/>
        </w:rPr>
        <w:t xml:space="preserve">, </w:t>
      </w:r>
      <w:r w:rsidRPr="0008241C">
        <w:rPr>
          <w:i/>
          <w:iCs/>
          <w:noProof/>
          <w:sz w:val="22"/>
          <w:szCs w:val="24"/>
        </w:rPr>
        <w:t>29</w:t>
      </w:r>
      <w:r w:rsidRPr="0008241C">
        <w:rPr>
          <w:noProof/>
          <w:sz w:val="22"/>
          <w:szCs w:val="24"/>
        </w:rPr>
        <w:t>(1), 110–121. https://doi.org/10.1111/cobi.12389</w:t>
      </w:r>
    </w:p>
    <w:p w14:paraId="1D387A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oks, M. L., D’antonio, C. M., Richardson, D. M., Grace, J. B., Keeley, J. E., Ditomaso, J. M., Hobbs, R. J., Pellant, M., &amp; Pyke, D. (2004). Effects of Invasive Alien Plants on Fire Regimes. </w:t>
      </w:r>
      <w:r w:rsidRPr="0008241C">
        <w:rPr>
          <w:i/>
          <w:iCs/>
          <w:noProof/>
          <w:sz w:val="22"/>
          <w:szCs w:val="24"/>
        </w:rPr>
        <w:t>BioScience</w:t>
      </w:r>
      <w:r w:rsidRPr="0008241C">
        <w:rPr>
          <w:noProof/>
          <w:sz w:val="22"/>
          <w:szCs w:val="24"/>
        </w:rPr>
        <w:t xml:space="preserve">, </w:t>
      </w:r>
      <w:r w:rsidRPr="0008241C">
        <w:rPr>
          <w:i/>
          <w:iCs/>
          <w:noProof/>
          <w:sz w:val="22"/>
          <w:szCs w:val="24"/>
        </w:rPr>
        <w:t>54</w:t>
      </w:r>
      <w:r w:rsidRPr="0008241C">
        <w:rPr>
          <w:noProof/>
          <w:sz w:val="22"/>
          <w:szCs w:val="24"/>
        </w:rPr>
        <w:t>(7), 677. https://doi.org/10.1641/0006-3568(2004)054[0677:EOIAPO]2.0.CO;2</w:t>
      </w:r>
    </w:p>
    <w:p w14:paraId="1AB101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oks, S. E., Allison, E. H., &amp; Reynolds, J. D. (2007). Vulnerability of Cambodian water snakes: Initial assessment of the impact of hunting at Tonle Sap Lake. </w:t>
      </w:r>
      <w:r w:rsidRPr="0008241C">
        <w:rPr>
          <w:i/>
          <w:iCs/>
          <w:noProof/>
          <w:sz w:val="22"/>
          <w:szCs w:val="24"/>
        </w:rPr>
        <w:t>Biological Conservation</w:t>
      </w:r>
      <w:r w:rsidRPr="0008241C">
        <w:rPr>
          <w:noProof/>
          <w:sz w:val="22"/>
          <w:szCs w:val="24"/>
        </w:rPr>
        <w:t xml:space="preserve">, </w:t>
      </w:r>
      <w:r w:rsidRPr="0008241C">
        <w:rPr>
          <w:i/>
          <w:iCs/>
          <w:noProof/>
          <w:sz w:val="22"/>
          <w:szCs w:val="24"/>
        </w:rPr>
        <w:t>139</w:t>
      </w:r>
      <w:r w:rsidRPr="0008241C">
        <w:rPr>
          <w:noProof/>
          <w:sz w:val="22"/>
          <w:szCs w:val="24"/>
        </w:rPr>
        <w:t>(3–4), 401–414. https://doi.org/10.1016/j.biocon.2007.07.009</w:t>
      </w:r>
    </w:p>
    <w:p w14:paraId="1389CA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08241C">
        <w:rPr>
          <w:i/>
          <w:iCs/>
          <w:noProof/>
          <w:sz w:val="22"/>
          <w:szCs w:val="24"/>
        </w:rPr>
        <w:t>Scientific Data</w:t>
      </w:r>
      <w:r w:rsidRPr="0008241C">
        <w:rPr>
          <w:noProof/>
          <w:sz w:val="22"/>
          <w:szCs w:val="24"/>
        </w:rPr>
        <w:t xml:space="preserve">, </w:t>
      </w:r>
      <w:r w:rsidRPr="0008241C">
        <w:rPr>
          <w:i/>
          <w:iCs/>
          <w:noProof/>
          <w:sz w:val="22"/>
          <w:szCs w:val="24"/>
        </w:rPr>
        <w:t>3</w:t>
      </w:r>
      <w:r w:rsidRPr="0008241C">
        <w:rPr>
          <w:noProof/>
          <w:sz w:val="22"/>
          <w:szCs w:val="24"/>
        </w:rPr>
        <w:t>, 160007. https://doi.org/10.1038/sdata.2016.7</w:t>
      </w:r>
    </w:p>
    <w:p w14:paraId="28387F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rown, L. A., Furlong, J. N., Brown, K. M., &amp; La Peyre, M. K. (2014). Oyster reef restoration in the northern gulf of Mexico: Effect of artificial substrate and age on nekton and benthic macroinvertebrate assemblage use. </w:t>
      </w:r>
      <w:r w:rsidRPr="0008241C">
        <w:rPr>
          <w:i/>
          <w:iCs/>
          <w:noProof/>
          <w:sz w:val="22"/>
          <w:szCs w:val="24"/>
        </w:rPr>
        <w:t>Restoration Ecology</w:t>
      </w:r>
      <w:r w:rsidRPr="0008241C">
        <w:rPr>
          <w:noProof/>
          <w:sz w:val="22"/>
          <w:szCs w:val="24"/>
        </w:rPr>
        <w:t xml:space="preserve">, </w:t>
      </w:r>
      <w:r w:rsidRPr="0008241C">
        <w:rPr>
          <w:i/>
          <w:iCs/>
          <w:noProof/>
          <w:sz w:val="22"/>
          <w:szCs w:val="24"/>
        </w:rPr>
        <w:t>22</w:t>
      </w:r>
      <w:r w:rsidRPr="0008241C">
        <w:rPr>
          <w:noProof/>
          <w:sz w:val="22"/>
          <w:szCs w:val="24"/>
        </w:rPr>
        <w:t>(2), 214–222. https://doi.org/10.1111/rec.12071</w:t>
      </w:r>
    </w:p>
    <w:p w14:paraId="1A838E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own, R. M., Siler, C. D., Oliveros, C. H., Esselstyn, J. A., Diesmos, A. C., Hosner, P. A., Linkem, C. W., Barley, A. J., Oaks, J. R., Sanguila, M. B., Welton, L. J., Blackburn, D. C., Moyle, R. G., Townsend Peterson, A., &amp; Alcala, A. C. (2013). Evolutionary Processes of Diversification in a Model Island Archipelago. </w:t>
      </w:r>
      <w:r w:rsidRPr="0008241C">
        <w:rPr>
          <w:i/>
          <w:iCs/>
          <w:noProof/>
          <w:sz w:val="22"/>
          <w:szCs w:val="24"/>
        </w:rPr>
        <w:t>Annual Review of Ecology, Evolution, and Systematics</w:t>
      </w:r>
      <w:r w:rsidRPr="0008241C">
        <w:rPr>
          <w:noProof/>
          <w:sz w:val="22"/>
          <w:szCs w:val="24"/>
        </w:rPr>
        <w:t xml:space="preserve">, </w:t>
      </w:r>
      <w:r w:rsidRPr="0008241C">
        <w:rPr>
          <w:i/>
          <w:iCs/>
          <w:noProof/>
          <w:sz w:val="22"/>
          <w:szCs w:val="24"/>
        </w:rPr>
        <w:t>44</w:t>
      </w:r>
      <w:r w:rsidRPr="0008241C">
        <w:rPr>
          <w:noProof/>
          <w:sz w:val="22"/>
          <w:szCs w:val="24"/>
        </w:rPr>
        <w:t>(1), 411–435. https://doi.org/10.1146/annurev-ecolsys-110411-160323</w:t>
      </w:r>
    </w:p>
    <w:p w14:paraId="4403C1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ueckner, M., Durey, A., Mayes, R., &amp; Pforr, C. (2013). The mining boom and Western Australia’s changing landscape: Towards sustainability or business as usual? </w:t>
      </w:r>
      <w:r w:rsidRPr="0008241C">
        <w:rPr>
          <w:i/>
          <w:iCs/>
          <w:noProof/>
          <w:sz w:val="22"/>
          <w:szCs w:val="24"/>
        </w:rPr>
        <w:t>Rural Society</w:t>
      </w:r>
      <w:r w:rsidRPr="0008241C">
        <w:rPr>
          <w:noProof/>
          <w:sz w:val="22"/>
          <w:szCs w:val="24"/>
        </w:rPr>
        <w:t xml:space="preserve">, </w:t>
      </w:r>
      <w:r w:rsidRPr="0008241C">
        <w:rPr>
          <w:i/>
          <w:iCs/>
          <w:noProof/>
          <w:sz w:val="22"/>
          <w:szCs w:val="24"/>
        </w:rPr>
        <w:t>22</w:t>
      </w:r>
      <w:r w:rsidRPr="0008241C">
        <w:rPr>
          <w:noProof/>
          <w:sz w:val="22"/>
          <w:szCs w:val="24"/>
        </w:rPr>
        <w:t>(2), 111–124. https://doi.org/10.5172/rsj.2013.22.2.111</w:t>
      </w:r>
    </w:p>
    <w:p w14:paraId="5F1CA3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ummitt, N. A., Bachman, S. P., Griffiths-Lee, J., Lutz, M., Moat, J. F., Farjon, A., Donaldson, J. S., Hilton-Taylor, C., Meagher, T. R., Albuquerque, S., Aletrari, E., Andrews, A. K., Atchison, G., Baloch, E., Barlozzini, B., Brunazzi, A., Carretero, J., Celesti, M., Chadburn, H., Cianfoni, E., Cockel, C., Coldwell, V., Concetti, B., Contu, S., Crook, V., Dyson, P., Gardiner, L., Ghanim, N., Greene, H., Groom, A., Harker, R., Hopkins, D., Khela, S., Lakeman-Fraser, P., Lindon, H., Lockwood, H., Loftus, C., Lombrici, D., Lopez-Poveda, L., Lyon, J., Malcolm-Tompkins, P., McGregor, K., Moreno, L., Murray, L., Nazar, K., Power, E., Tuijtelaars, M. Q., Salter, R., Segrott, R., Thacker, H., Thomas, L. J., Tingvoll, S., Watkinson, G., Wojtaszekova, K., &amp; Lughadha, E. M. N. (2015). Green plants in the red: A baseline global assessment for the IUCN Sampled Red List Index for Plants.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8), 1–22. https://doi.org/10.1371/journal.pone.0135152</w:t>
      </w:r>
    </w:p>
    <w:p w14:paraId="68BD67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uner, A. G., Gullison, R. E., Rice, R. E., &amp; da Fonseca, G. A. (2001). Effectiveness of parks in protecting tropical biodiversity. </w:t>
      </w:r>
      <w:r w:rsidRPr="0008241C">
        <w:rPr>
          <w:i/>
          <w:iCs/>
          <w:noProof/>
          <w:sz w:val="22"/>
          <w:szCs w:val="24"/>
        </w:rPr>
        <w:t>Science (New York, N.Y.)</w:t>
      </w:r>
      <w:r w:rsidRPr="0008241C">
        <w:rPr>
          <w:noProof/>
          <w:sz w:val="22"/>
          <w:szCs w:val="24"/>
        </w:rPr>
        <w:t xml:space="preserve">, </w:t>
      </w:r>
      <w:r w:rsidRPr="0008241C">
        <w:rPr>
          <w:i/>
          <w:iCs/>
          <w:noProof/>
          <w:sz w:val="22"/>
          <w:szCs w:val="24"/>
        </w:rPr>
        <w:t>291</w:t>
      </w:r>
      <w:r w:rsidRPr="0008241C">
        <w:rPr>
          <w:noProof/>
          <w:sz w:val="22"/>
          <w:szCs w:val="24"/>
        </w:rPr>
        <w:t>(5501), 125–128. https://doi.org/10.1126/science.291.5501.125</w:t>
      </w:r>
    </w:p>
    <w:p w14:paraId="453191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unig, E. F. (1965). A Guide and Introduction to the Vegetation of the Kerangas Forests and the Padangs of the Bako National Park. In R. Misra &amp; B. Gopal (Eds.), </w:t>
      </w:r>
      <w:r w:rsidRPr="0008241C">
        <w:rPr>
          <w:i/>
          <w:iCs/>
          <w:noProof/>
          <w:sz w:val="22"/>
          <w:szCs w:val="24"/>
        </w:rPr>
        <w:t>Proceedings of the symposium of recent advances in humid tropics vegetation, 1963</w:t>
      </w:r>
      <w:r w:rsidRPr="0008241C">
        <w:rPr>
          <w:noProof/>
          <w:sz w:val="22"/>
          <w:szCs w:val="24"/>
        </w:rPr>
        <w:t xml:space="preserve"> (p. 82). Kuching: UNESCO.</w:t>
      </w:r>
    </w:p>
    <w:p w14:paraId="19B522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uno, J. F., &amp; Selig, E. R. (2007). Regional decline of coral cover in the Indo-Pacific: Timing, extent, and subregional comparisons. </w:t>
      </w:r>
      <w:r w:rsidRPr="0008241C">
        <w:rPr>
          <w:i/>
          <w:iCs/>
          <w:noProof/>
          <w:sz w:val="22"/>
          <w:szCs w:val="24"/>
        </w:rPr>
        <w:t>PLoS ONE</w:t>
      </w:r>
      <w:r w:rsidRPr="0008241C">
        <w:rPr>
          <w:noProof/>
          <w:sz w:val="22"/>
          <w:szCs w:val="24"/>
        </w:rPr>
        <w:t xml:space="preserve">, </w:t>
      </w:r>
      <w:r w:rsidRPr="0008241C">
        <w:rPr>
          <w:i/>
          <w:iCs/>
          <w:noProof/>
          <w:sz w:val="22"/>
          <w:szCs w:val="24"/>
        </w:rPr>
        <w:t>2</w:t>
      </w:r>
      <w:r w:rsidRPr="0008241C">
        <w:rPr>
          <w:noProof/>
          <w:sz w:val="22"/>
          <w:szCs w:val="24"/>
        </w:rPr>
        <w:t>(8). https://doi.org/10.1371/journal.pone.0000711</w:t>
      </w:r>
    </w:p>
    <w:p w14:paraId="54FD2F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rbidge, A. A., Johnson, K. A., Fuller, P. J., Southgate, R. I., Burbidge, A. A., Johnson, K. A., Fuller, P. J., &amp; Southgate, R. I. (1988). Aboriginal Knowledge of the Mammals of the Central Deserts of Australia. </w:t>
      </w:r>
      <w:r w:rsidRPr="0008241C">
        <w:rPr>
          <w:i/>
          <w:iCs/>
          <w:noProof/>
          <w:sz w:val="22"/>
          <w:szCs w:val="24"/>
        </w:rPr>
        <w:t>Wildlife Research</w:t>
      </w:r>
      <w:r w:rsidRPr="0008241C">
        <w:rPr>
          <w:noProof/>
          <w:sz w:val="22"/>
          <w:szCs w:val="24"/>
        </w:rPr>
        <w:t xml:space="preserve">, </w:t>
      </w:r>
      <w:r w:rsidRPr="0008241C">
        <w:rPr>
          <w:i/>
          <w:iCs/>
          <w:noProof/>
          <w:sz w:val="22"/>
          <w:szCs w:val="24"/>
        </w:rPr>
        <w:t>15</w:t>
      </w:r>
      <w:r w:rsidRPr="0008241C">
        <w:rPr>
          <w:noProof/>
          <w:sz w:val="22"/>
          <w:szCs w:val="24"/>
        </w:rPr>
        <w:t>(1), 9. https://doi.org/10.1071/WR9880009</w:t>
      </w:r>
    </w:p>
    <w:p w14:paraId="101745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rke, L., Reytar, K., Spalding, M., &amp; Perry, A. (2011). </w:t>
      </w:r>
      <w:r w:rsidRPr="0008241C">
        <w:rPr>
          <w:i/>
          <w:iCs/>
          <w:noProof/>
          <w:sz w:val="22"/>
          <w:szCs w:val="24"/>
        </w:rPr>
        <w:t>Reefs at Risk Revisited Executive Summary</w:t>
      </w:r>
      <w:r w:rsidRPr="0008241C">
        <w:rPr>
          <w:noProof/>
          <w:sz w:val="22"/>
          <w:szCs w:val="24"/>
        </w:rPr>
        <w:t xml:space="preserve">. </w:t>
      </w:r>
      <w:r w:rsidRPr="0008241C">
        <w:rPr>
          <w:i/>
          <w:iCs/>
          <w:noProof/>
          <w:sz w:val="22"/>
          <w:szCs w:val="24"/>
        </w:rPr>
        <w:t>Reefs at Risk Revisited</w:t>
      </w:r>
      <w:r w:rsidRPr="0008241C">
        <w:rPr>
          <w:noProof/>
          <w:sz w:val="22"/>
          <w:szCs w:val="24"/>
        </w:rPr>
        <w:t>. Washington, DC. https://doi.org/10.1016/0022-0981(79)90136-9</w:t>
      </w:r>
    </w:p>
    <w:p w14:paraId="67D0B4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rrows, N., Ward, B., &amp; Robinson, A. (1991). Fire behavior in spinifex fuels on the Gibson desert nature-reserve, western-Australia. </w:t>
      </w:r>
      <w:r w:rsidRPr="0008241C">
        <w:rPr>
          <w:i/>
          <w:iCs/>
          <w:noProof/>
          <w:sz w:val="22"/>
          <w:szCs w:val="24"/>
        </w:rPr>
        <w:t>Journal of Arid Environments</w:t>
      </w:r>
      <w:r w:rsidRPr="0008241C">
        <w:rPr>
          <w:noProof/>
          <w:sz w:val="22"/>
          <w:szCs w:val="24"/>
        </w:rPr>
        <w:t xml:space="preserve">, </w:t>
      </w:r>
      <w:r w:rsidRPr="0008241C">
        <w:rPr>
          <w:i/>
          <w:iCs/>
          <w:noProof/>
          <w:sz w:val="22"/>
          <w:szCs w:val="24"/>
        </w:rPr>
        <w:t>20</w:t>
      </w:r>
      <w:r w:rsidRPr="0008241C">
        <w:rPr>
          <w:noProof/>
          <w:sz w:val="22"/>
          <w:szCs w:val="24"/>
        </w:rPr>
        <w:t>(2), 189–204.</w:t>
      </w:r>
    </w:p>
    <w:p w14:paraId="4C9679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tchart, S. H. M., Scharlemann, J. P. W., Evans, M. I., Quader, S., Aricò, S., Arinaitwe, J., Balman, M., Bennun, L. A., Bertzky, B., Besançon, C., Boucher, T. M., Brooks, T. M., Burfield, I. J., Burgess, N. D., Chan, S., Clay, R. P., Crosby, M. J., Davidson, N. C., De Silva, N., Devenish, C., Dutson, G. C. L., Fernández, D. F. D. z, Fishpool, L. D. C., Fitzgerald, C., Foster, M., Heath, M. F., Hockings, M., Hoffmann, M., Knox, D., Larsen, F. W., Lamoreux, J. F., Loucks, C., May, I., Millett, J., Molloy, D., Morling, P., Parr, M., Ricketts, T. H., Seddon, N., Skolnik, B., Stuart, S. N., Upgren, A., &amp; Woodley, S. (2012). Protecting Important Sites for Biodiversity Contributes to Meeting Global Conservation Targets. </w:t>
      </w:r>
      <w:r w:rsidRPr="0008241C">
        <w:rPr>
          <w:i/>
          <w:iCs/>
          <w:noProof/>
          <w:sz w:val="22"/>
          <w:szCs w:val="24"/>
        </w:rPr>
        <w:t>PLoS ONE</w:t>
      </w:r>
      <w:r w:rsidRPr="0008241C">
        <w:rPr>
          <w:noProof/>
          <w:sz w:val="22"/>
          <w:szCs w:val="24"/>
        </w:rPr>
        <w:t xml:space="preserve">, </w:t>
      </w:r>
      <w:r w:rsidRPr="0008241C">
        <w:rPr>
          <w:i/>
          <w:iCs/>
          <w:noProof/>
          <w:sz w:val="22"/>
          <w:szCs w:val="24"/>
        </w:rPr>
        <w:t>7</w:t>
      </w:r>
      <w:r w:rsidRPr="0008241C">
        <w:rPr>
          <w:noProof/>
          <w:sz w:val="22"/>
          <w:szCs w:val="24"/>
        </w:rPr>
        <w:t>(3), e32529. https://doi.org/10.1371/journal.pone.0032529</w:t>
      </w:r>
    </w:p>
    <w:p w14:paraId="43AE0C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tler, A. J., &amp; Bax, N. J. (2014). Temperate marine ecosystems. In </w:t>
      </w:r>
      <w:r w:rsidRPr="0008241C">
        <w:rPr>
          <w:i/>
          <w:iCs/>
          <w:noProof/>
          <w:sz w:val="22"/>
          <w:szCs w:val="24"/>
        </w:rPr>
        <w:t>Ten commitments revisited : securing Australia’s future environment</w:t>
      </w:r>
      <w:r w:rsidRPr="0008241C">
        <w:rPr>
          <w:noProof/>
          <w:sz w:val="22"/>
          <w:szCs w:val="24"/>
        </w:rPr>
        <w:t xml:space="preserve"> (pp. 71–82). Collingwood, Australia: CSIRO Publishing. https://doi.org/10.1371/journal.pone.0011831</w:t>
      </w:r>
    </w:p>
    <w:p w14:paraId="07269B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tler, A. J., Rees, T., Beesley, P., &amp; Bax, N. J. (2010). Marine biodiversity in the Australian region.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8). https://doi.org/10.1371/journal.pone.0011831</w:t>
      </w:r>
    </w:p>
    <w:p w14:paraId="6F20E8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yers, J. E., Smith, R. S., Pringle, J. M., Clark, G. F., Gribben, P. E., Hewitt, C. L., Inglis, G. J., Johnston, E. L., Ruiz, G. M., Stachowicz, J. J., &amp; Bishop, M. J. (2015). Invasion Expansion: </w:t>
      </w:r>
      <w:r w:rsidRPr="0008241C">
        <w:rPr>
          <w:noProof/>
          <w:sz w:val="22"/>
          <w:szCs w:val="24"/>
        </w:rPr>
        <w:lastRenderedPageBreak/>
        <w:t xml:space="preserve">Time since introduction best predicts global ranges of marine invaders. </w:t>
      </w:r>
      <w:r w:rsidRPr="0008241C">
        <w:rPr>
          <w:i/>
          <w:iCs/>
          <w:noProof/>
          <w:sz w:val="22"/>
          <w:szCs w:val="24"/>
        </w:rPr>
        <w:t>Scientific Reports</w:t>
      </w:r>
      <w:r w:rsidRPr="0008241C">
        <w:rPr>
          <w:noProof/>
          <w:sz w:val="22"/>
          <w:szCs w:val="24"/>
        </w:rPr>
        <w:t xml:space="preserve">, </w:t>
      </w:r>
      <w:r w:rsidRPr="0008241C">
        <w:rPr>
          <w:i/>
          <w:iCs/>
          <w:noProof/>
          <w:sz w:val="22"/>
          <w:szCs w:val="24"/>
        </w:rPr>
        <w:t>5</w:t>
      </w:r>
      <w:r w:rsidRPr="0008241C">
        <w:rPr>
          <w:noProof/>
          <w:sz w:val="22"/>
          <w:szCs w:val="24"/>
        </w:rPr>
        <w:t>, 12436. https://doi.org/10.1038/srep12436</w:t>
      </w:r>
    </w:p>
    <w:p w14:paraId="5C96E9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yjesh, K., Kumar, S. N., &amp; Aggarwal, P. K. (2010). Simulating impacts, potential adaptation and vulnerability of maize to climate change in India. </w:t>
      </w:r>
      <w:r w:rsidRPr="0008241C">
        <w:rPr>
          <w:i/>
          <w:iCs/>
          <w:noProof/>
          <w:sz w:val="22"/>
          <w:szCs w:val="24"/>
        </w:rPr>
        <w:t>Mitn. Adaptn. Strat. Global Change</w:t>
      </w:r>
      <w:r w:rsidRPr="0008241C">
        <w:rPr>
          <w:noProof/>
          <w:sz w:val="22"/>
          <w:szCs w:val="24"/>
        </w:rPr>
        <w:t xml:space="preserve">, </w:t>
      </w:r>
      <w:r w:rsidRPr="0008241C">
        <w:rPr>
          <w:i/>
          <w:iCs/>
          <w:noProof/>
          <w:sz w:val="22"/>
          <w:szCs w:val="24"/>
        </w:rPr>
        <w:t>15</w:t>
      </w:r>
      <w:r w:rsidRPr="0008241C">
        <w:rPr>
          <w:noProof/>
          <w:sz w:val="22"/>
          <w:szCs w:val="24"/>
        </w:rPr>
        <w:t>, 413–431.</w:t>
      </w:r>
    </w:p>
    <w:p w14:paraId="249191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ldow, R. W. G., Beadman, H. A., McGrorty, S., Kaiser, M. J., Goss-Custard, J. D., Mould, K., &amp; Wilson, A. (2003). Effects of intertidal mussel cultivation on bird assemblages. </w:t>
      </w:r>
      <w:r w:rsidRPr="0008241C">
        <w:rPr>
          <w:i/>
          <w:iCs/>
          <w:noProof/>
          <w:sz w:val="22"/>
          <w:szCs w:val="24"/>
        </w:rPr>
        <w:t>Marine Ecology Progress Series</w:t>
      </w:r>
      <w:r w:rsidRPr="0008241C">
        <w:rPr>
          <w:noProof/>
          <w:sz w:val="22"/>
          <w:szCs w:val="24"/>
        </w:rPr>
        <w:t xml:space="preserve">, </w:t>
      </w:r>
      <w:r w:rsidRPr="0008241C">
        <w:rPr>
          <w:i/>
          <w:iCs/>
          <w:noProof/>
          <w:sz w:val="22"/>
          <w:szCs w:val="24"/>
        </w:rPr>
        <w:t>259</w:t>
      </w:r>
      <w:r w:rsidRPr="0008241C">
        <w:rPr>
          <w:noProof/>
          <w:sz w:val="22"/>
          <w:szCs w:val="24"/>
        </w:rPr>
        <w:t>, 173–183. https://doi.org/10.3354/meps259173</w:t>
      </w:r>
    </w:p>
    <w:p w14:paraId="7F7C9C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ley, P., Heersink, D. K., Barry, S., &amp; DeBarro, P. (2016). Inferring rates of pest and pathogen incursion into Australia. In </w:t>
      </w:r>
      <w:r w:rsidRPr="0008241C">
        <w:rPr>
          <w:i/>
          <w:iCs/>
          <w:noProof/>
          <w:sz w:val="22"/>
          <w:szCs w:val="24"/>
        </w:rPr>
        <w:t>Forum Math-for-Industry November 21-23, 2016</w:t>
      </w:r>
      <w:r w:rsidRPr="0008241C">
        <w:rPr>
          <w:noProof/>
          <w:sz w:val="22"/>
          <w:szCs w:val="24"/>
        </w:rPr>
        <w:t>. Brisbane, Australia: Queensland University of Technology.</w:t>
      </w:r>
    </w:p>
    <w:p w14:paraId="6A7EA4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mpbell, D., Stafford Smith, M., Davies, J., Kuipers, P., Wakerman, J., &amp; McGregor, M. J. (2008). Responding to health impacts of climate change in the Australian desert. </w:t>
      </w:r>
      <w:r w:rsidRPr="0008241C">
        <w:rPr>
          <w:i/>
          <w:iCs/>
          <w:noProof/>
          <w:sz w:val="22"/>
          <w:szCs w:val="24"/>
        </w:rPr>
        <w:t>Rural and Remote Health</w:t>
      </w:r>
      <w:r w:rsidRPr="0008241C">
        <w:rPr>
          <w:noProof/>
          <w:sz w:val="22"/>
          <w:szCs w:val="24"/>
        </w:rPr>
        <w:t xml:space="preserve">, </w:t>
      </w:r>
      <w:r w:rsidRPr="0008241C">
        <w:rPr>
          <w:i/>
          <w:iCs/>
          <w:noProof/>
          <w:sz w:val="22"/>
          <w:szCs w:val="24"/>
        </w:rPr>
        <w:t>8</w:t>
      </w:r>
      <w:r w:rsidRPr="0008241C">
        <w:rPr>
          <w:noProof/>
          <w:sz w:val="22"/>
          <w:szCs w:val="24"/>
        </w:rPr>
        <w:t>, 1008. Retrieved from http://www.rrh.org.au/articles/subviewnew.asp?ArticleID=1008</w:t>
      </w:r>
    </w:p>
    <w:p w14:paraId="176D85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ampbell, F. (2010). Erythrina gall wasp: Quadrastictus erythrinae. Retrieved March 26, 2018, from https://www.dontmovefirewood.org/pest_pathogen/erythrina-gall-wasp-html/</w:t>
      </w:r>
    </w:p>
    <w:p w14:paraId="5F9BE5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mpbell, M. L., Gould, B., &amp; Hewitt, C. L. (2007). Survey evaluations to assess marine bioinvasions. </w:t>
      </w:r>
      <w:r w:rsidRPr="0008241C">
        <w:rPr>
          <w:i/>
          <w:iCs/>
          <w:noProof/>
          <w:sz w:val="22"/>
          <w:szCs w:val="24"/>
        </w:rPr>
        <w:t>Marine Pollution Bulletin</w:t>
      </w:r>
      <w:r w:rsidRPr="0008241C">
        <w:rPr>
          <w:noProof/>
          <w:sz w:val="22"/>
          <w:szCs w:val="24"/>
        </w:rPr>
        <w:t xml:space="preserve">, </w:t>
      </w:r>
      <w:r w:rsidRPr="0008241C">
        <w:rPr>
          <w:i/>
          <w:iCs/>
          <w:noProof/>
          <w:sz w:val="22"/>
          <w:szCs w:val="24"/>
        </w:rPr>
        <w:t>55</w:t>
      </w:r>
      <w:r w:rsidRPr="0008241C">
        <w:rPr>
          <w:noProof/>
          <w:sz w:val="22"/>
          <w:szCs w:val="24"/>
        </w:rPr>
        <w:t>(7–9), 360–378. https://doi.org/10.1016/j.marpolbul.2007.01.015</w:t>
      </w:r>
    </w:p>
    <w:p w14:paraId="7ABF14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o, H., Zhao, X., Wang, S., Zhao, L., Duan, J., Zhang, Z., Ge, S., &amp; Zhu, X. (2015). Grazing intensifies degradation of a Tibetan Plateau alpine meadow through plant-pest interaction. </w:t>
      </w:r>
      <w:r w:rsidRPr="0008241C">
        <w:rPr>
          <w:i/>
          <w:iCs/>
          <w:noProof/>
          <w:sz w:val="22"/>
          <w:szCs w:val="24"/>
        </w:rPr>
        <w:t>Ecology and Evolution</w:t>
      </w:r>
      <w:r w:rsidRPr="0008241C">
        <w:rPr>
          <w:noProof/>
          <w:sz w:val="22"/>
          <w:szCs w:val="24"/>
        </w:rPr>
        <w:t xml:space="preserve">, </w:t>
      </w:r>
      <w:r w:rsidRPr="0008241C">
        <w:rPr>
          <w:i/>
          <w:iCs/>
          <w:noProof/>
          <w:sz w:val="22"/>
          <w:szCs w:val="24"/>
        </w:rPr>
        <w:t>5</w:t>
      </w:r>
      <w:r w:rsidRPr="0008241C">
        <w:rPr>
          <w:noProof/>
          <w:sz w:val="22"/>
          <w:szCs w:val="24"/>
        </w:rPr>
        <w:t>(12), 2478–2486. https://doi.org/10.1002/ece3.1537</w:t>
      </w:r>
    </w:p>
    <w:p w14:paraId="0F88C96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dinale, B. J., Duffy, J. E., Gonzalez, A., Hooper, D. U., Perrings, C., Venail, P., Narwani, A., Mace, G. M., Tilman, D., Wardle, D. A., Kinzig, A. P., Daily, G. C., Loreau, M., Grace, J. B., Larigauderie, A., Srivastava, D. S., &amp; Naeem, S. (2012). Biodiversity loss and its impact on humanity. </w:t>
      </w:r>
      <w:r w:rsidRPr="0008241C">
        <w:rPr>
          <w:i/>
          <w:iCs/>
          <w:noProof/>
          <w:sz w:val="22"/>
          <w:szCs w:val="24"/>
        </w:rPr>
        <w:t>Nature</w:t>
      </w:r>
      <w:r w:rsidRPr="0008241C">
        <w:rPr>
          <w:noProof/>
          <w:sz w:val="22"/>
          <w:szCs w:val="24"/>
        </w:rPr>
        <w:t xml:space="preserve">, </w:t>
      </w:r>
      <w:r w:rsidRPr="0008241C">
        <w:rPr>
          <w:i/>
          <w:iCs/>
          <w:noProof/>
          <w:sz w:val="22"/>
          <w:szCs w:val="24"/>
        </w:rPr>
        <w:t>489</w:t>
      </w:r>
      <w:r w:rsidRPr="0008241C">
        <w:rPr>
          <w:noProof/>
          <w:sz w:val="22"/>
          <w:szCs w:val="24"/>
        </w:rPr>
        <w:t>(7415), 326–326. https://doi.org/10.1038/nature11373</w:t>
      </w:r>
    </w:p>
    <w:p w14:paraId="0DA424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doso, P., Erwin, T. L., Borges, P. A. V., &amp; New, T. R. (2011). The seven impediments in invertebrate conservation and how to overcome them. </w:t>
      </w:r>
      <w:r w:rsidRPr="0008241C">
        <w:rPr>
          <w:i/>
          <w:iCs/>
          <w:noProof/>
          <w:sz w:val="22"/>
          <w:szCs w:val="24"/>
        </w:rPr>
        <w:t>Biological Conservation</w:t>
      </w:r>
      <w:r w:rsidRPr="0008241C">
        <w:rPr>
          <w:noProof/>
          <w:sz w:val="22"/>
          <w:szCs w:val="24"/>
        </w:rPr>
        <w:t xml:space="preserve">, </w:t>
      </w:r>
      <w:r w:rsidRPr="0008241C">
        <w:rPr>
          <w:i/>
          <w:iCs/>
          <w:noProof/>
          <w:sz w:val="22"/>
          <w:szCs w:val="24"/>
        </w:rPr>
        <w:t>144</w:t>
      </w:r>
      <w:r w:rsidRPr="0008241C">
        <w:rPr>
          <w:noProof/>
          <w:sz w:val="22"/>
          <w:szCs w:val="24"/>
        </w:rPr>
        <w:t>(11), 2647–2655. https://doi.org/10.1016/j.biocon.2011.07.024</w:t>
      </w:r>
    </w:p>
    <w:p w14:paraId="6D0F9A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negie, A. J., Kathuria, A., Pegg, G. S., Entwistle, P., Nagel, M., &amp; Giblin, F. R. (2016). Impact of the invasive rust Puccinia psidii (myrtle rust) on native Myrtaceae in natural ecosystems in Australia. </w:t>
      </w:r>
      <w:r w:rsidRPr="0008241C">
        <w:rPr>
          <w:i/>
          <w:iCs/>
          <w:noProof/>
          <w:sz w:val="22"/>
          <w:szCs w:val="24"/>
        </w:rPr>
        <w:t>Biological Invasions</w:t>
      </w:r>
      <w:r w:rsidRPr="0008241C">
        <w:rPr>
          <w:noProof/>
          <w:sz w:val="22"/>
          <w:szCs w:val="24"/>
        </w:rPr>
        <w:t xml:space="preserve">, </w:t>
      </w:r>
      <w:r w:rsidRPr="0008241C">
        <w:rPr>
          <w:i/>
          <w:iCs/>
          <w:noProof/>
          <w:sz w:val="22"/>
          <w:szCs w:val="24"/>
        </w:rPr>
        <w:t>18</w:t>
      </w:r>
      <w:r w:rsidRPr="0008241C">
        <w:rPr>
          <w:noProof/>
          <w:sz w:val="22"/>
          <w:szCs w:val="24"/>
        </w:rPr>
        <w:t>(1), 127–144. https://doi.org/10.1007/s10530-015-0996-y</w:t>
      </w:r>
    </w:p>
    <w:p w14:paraId="0A9F106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arrizo, S. (2016). Global Freshwater Turtle Species Richness. Retrieved from atlas.freshwaterbiodiversity.eu</w:t>
      </w:r>
    </w:p>
    <w:p w14:paraId="134616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ughlin, T. T., Ganesh, T., &amp; Lowman, M. D. (2012). Sacred fig trees promote frugivore visitation and tree seedling abundance in South India. </w:t>
      </w:r>
      <w:r w:rsidRPr="0008241C">
        <w:rPr>
          <w:i/>
          <w:iCs/>
          <w:noProof/>
          <w:sz w:val="22"/>
          <w:szCs w:val="24"/>
        </w:rPr>
        <w:t>Current Science</w:t>
      </w:r>
      <w:r w:rsidRPr="0008241C">
        <w:rPr>
          <w:noProof/>
          <w:sz w:val="22"/>
          <w:szCs w:val="24"/>
        </w:rPr>
        <w:t xml:space="preserve">, </w:t>
      </w:r>
      <w:r w:rsidRPr="0008241C">
        <w:rPr>
          <w:i/>
          <w:iCs/>
          <w:noProof/>
          <w:sz w:val="22"/>
          <w:szCs w:val="24"/>
        </w:rPr>
        <w:t>102</w:t>
      </w:r>
      <w:r w:rsidRPr="0008241C">
        <w:rPr>
          <w:noProof/>
          <w:sz w:val="22"/>
          <w:szCs w:val="24"/>
        </w:rPr>
        <w:t>(6), 918–922.</w:t>
      </w:r>
    </w:p>
    <w:p w14:paraId="02C956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GAPS. (1996). The Silent Invasion. Honolulu: Coordinating Group on Alien Pest Species.</w:t>
      </w:r>
    </w:p>
    <w:p w14:paraId="0100B6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mbers, P. A., Lacoul, P., Murphy, K. J., &amp; Thomaz, S. M. (2008). Global diversity of aquatic macrophytes in freshwater. </w:t>
      </w:r>
      <w:r w:rsidRPr="0008241C">
        <w:rPr>
          <w:i/>
          <w:iCs/>
          <w:noProof/>
          <w:sz w:val="22"/>
          <w:szCs w:val="24"/>
        </w:rPr>
        <w:t>Hydrobiologia</w:t>
      </w:r>
      <w:r w:rsidRPr="0008241C">
        <w:rPr>
          <w:noProof/>
          <w:sz w:val="22"/>
          <w:szCs w:val="24"/>
        </w:rPr>
        <w:t xml:space="preserve">, </w:t>
      </w:r>
      <w:r w:rsidRPr="0008241C">
        <w:rPr>
          <w:i/>
          <w:iCs/>
          <w:noProof/>
          <w:sz w:val="22"/>
          <w:szCs w:val="24"/>
        </w:rPr>
        <w:t>595</w:t>
      </w:r>
      <w:r w:rsidRPr="0008241C">
        <w:rPr>
          <w:noProof/>
          <w:sz w:val="22"/>
          <w:szCs w:val="24"/>
        </w:rPr>
        <w:t>(1), 9–26. https://doi.org/10.1007/s10750-007-9154-6</w:t>
      </w:r>
    </w:p>
    <w:p w14:paraId="137156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nder, M. P., Kartick, C., Gangadhar, J., &amp; Vijayachari, P. (2014). Ethno medicine and healthcare practices among Nicobarese of Car Nicobar - An indigenous tribe of Andaman and Nicobar Islands. </w:t>
      </w:r>
      <w:r w:rsidRPr="0008241C">
        <w:rPr>
          <w:i/>
          <w:iCs/>
          <w:noProof/>
          <w:sz w:val="22"/>
          <w:szCs w:val="24"/>
        </w:rPr>
        <w:t>Journal of Ethnopharmacology</w:t>
      </w:r>
      <w:r w:rsidRPr="0008241C">
        <w:rPr>
          <w:noProof/>
          <w:sz w:val="22"/>
          <w:szCs w:val="24"/>
        </w:rPr>
        <w:t xml:space="preserve">, </w:t>
      </w:r>
      <w:r w:rsidRPr="0008241C">
        <w:rPr>
          <w:i/>
          <w:iCs/>
          <w:noProof/>
          <w:sz w:val="22"/>
          <w:szCs w:val="24"/>
        </w:rPr>
        <w:t>158</w:t>
      </w:r>
      <w:r w:rsidRPr="0008241C">
        <w:rPr>
          <w:noProof/>
          <w:sz w:val="22"/>
          <w:szCs w:val="24"/>
        </w:rPr>
        <w:t>(PART A), 18–24. https://doi.org/10.1016/j.jep.2014.09.046</w:t>
      </w:r>
    </w:p>
    <w:p w14:paraId="7DFE11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ng, H. Y., &amp; Lee, Y. F. (2016). Effects of area size, heterogeneity, isolation, and disturbances on urban park avifauna in a highly populated tropical city. </w:t>
      </w:r>
      <w:r w:rsidRPr="0008241C">
        <w:rPr>
          <w:i/>
          <w:iCs/>
          <w:noProof/>
          <w:sz w:val="22"/>
          <w:szCs w:val="24"/>
        </w:rPr>
        <w:t>Urban Ecosystems</w:t>
      </w:r>
      <w:r w:rsidRPr="0008241C">
        <w:rPr>
          <w:noProof/>
          <w:sz w:val="22"/>
          <w:szCs w:val="24"/>
        </w:rPr>
        <w:t xml:space="preserve">, </w:t>
      </w:r>
      <w:r w:rsidRPr="0008241C">
        <w:rPr>
          <w:i/>
          <w:iCs/>
          <w:noProof/>
          <w:sz w:val="22"/>
          <w:szCs w:val="24"/>
        </w:rPr>
        <w:t>19</w:t>
      </w:r>
      <w:r w:rsidRPr="0008241C">
        <w:rPr>
          <w:noProof/>
          <w:sz w:val="22"/>
          <w:szCs w:val="24"/>
        </w:rPr>
        <w:t>(1), 257–274. https://doi.org/10.1007/s11252-015-0481-5</w:t>
      </w:r>
    </w:p>
    <w:p w14:paraId="16F4DC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hapman, A. D. (2009). Numbers of Living Species in Australia and the World. https://doi.org/10.1177/135</w:t>
      </w:r>
    </w:p>
    <w:p w14:paraId="4AB230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tterjee, A., Blom, E., Gujja, B., Jacimovic, R., Beevers, L., O’Keeffe, J., Beland, M., &amp; Biggs, T. (2010). WWF Initiatives to Study the Impact of Climate Change on Himalayan High-altitude Wetlands (HAWs).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30</w:t>
      </w:r>
      <w:r w:rsidRPr="0008241C">
        <w:rPr>
          <w:noProof/>
          <w:sz w:val="22"/>
          <w:szCs w:val="24"/>
        </w:rPr>
        <w:t>(1), 42–52. https://doi.org/10.1659/MRD-JOURNAL-D-09-00091.1</w:t>
      </w:r>
    </w:p>
    <w:p w14:paraId="30FE99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Chavan, S. B., Keerthika, A., Dhyani, S. K., Handa, A. K., Newaj, R., &amp; Rajarajan, K. (2015). National Agroforestry Policy in India: A low hanging fruit. </w:t>
      </w:r>
      <w:r w:rsidRPr="0008241C">
        <w:rPr>
          <w:i/>
          <w:iCs/>
          <w:noProof/>
          <w:sz w:val="22"/>
          <w:szCs w:val="24"/>
        </w:rPr>
        <w:t>Current Science</w:t>
      </w:r>
      <w:r w:rsidRPr="0008241C">
        <w:rPr>
          <w:noProof/>
          <w:sz w:val="22"/>
          <w:szCs w:val="24"/>
        </w:rPr>
        <w:t xml:space="preserve">, </w:t>
      </w:r>
      <w:r w:rsidRPr="0008241C">
        <w:rPr>
          <w:i/>
          <w:iCs/>
          <w:noProof/>
          <w:sz w:val="22"/>
          <w:szCs w:val="24"/>
        </w:rPr>
        <w:t>108</w:t>
      </w:r>
      <w:r w:rsidRPr="0008241C">
        <w:rPr>
          <w:noProof/>
          <w:sz w:val="22"/>
          <w:szCs w:val="24"/>
        </w:rPr>
        <w:t>(10), 1826–1834.</w:t>
      </w:r>
    </w:p>
    <w:p w14:paraId="3260EBE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hen, J., &amp; Ng, S. (2009). Regulating the Humphead Wrasse (</w:t>
      </w:r>
      <w:r w:rsidRPr="0008241C">
        <w:rPr>
          <w:i/>
          <w:iCs/>
          <w:noProof/>
          <w:sz w:val="22"/>
          <w:szCs w:val="24"/>
        </w:rPr>
        <w:t>Cheilinus undulatus</w:t>
      </w:r>
      <w:r w:rsidRPr="0008241C">
        <w:rPr>
          <w:noProof/>
          <w:sz w:val="22"/>
          <w:szCs w:val="24"/>
        </w:rPr>
        <w:t xml:space="preserve">) Trade in Sabah, Malaysia. </w:t>
      </w:r>
      <w:r w:rsidRPr="0008241C">
        <w:rPr>
          <w:i/>
          <w:iCs/>
          <w:noProof/>
          <w:sz w:val="22"/>
          <w:szCs w:val="24"/>
        </w:rPr>
        <w:t>AMBIO: A Journal of the Human Environment</w:t>
      </w:r>
      <w:r w:rsidRPr="0008241C">
        <w:rPr>
          <w:noProof/>
          <w:sz w:val="22"/>
          <w:szCs w:val="24"/>
        </w:rPr>
        <w:t xml:space="preserve">, </w:t>
      </w:r>
      <w:r w:rsidRPr="0008241C">
        <w:rPr>
          <w:i/>
          <w:iCs/>
          <w:noProof/>
          <w:sz w:val="22"/>
          <w:szCs w:val="24"/>
        </w:rPr>
        <w:t>38</w:t>
      </w:r>
      <w:r w:rsidRPr="0008241C">
        <w:rPr>
          <w:noProof/>
          <w:sz w:val="22"/>
          <w:szCs w:val="24"/>
        </w:rPr>
        <w:t>(2), 123–125. https://doi.org/10.1579/0044-7447-38.2.122</w:t>
      </w:r>
    </w:p>
    <w:p w14:paraId="4B45EC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eng, F., Li, W., Castello, L., Murphy, B. R., &amp; Xie, S. (2015). Potential effects of dam cascade on fish: lessons from the Yangtze River. </w:t>
      </w:r>
      <w:r w:rsidRPr="0008241C">
        <w:rPr>
          <w:i/>
          <w:iCs/>
          <w:noProof/>
          <w:sz w:val="22"/>
          <w:szCs w:val="24"/>
        </w:rPr>
        <w:t>Reviews in Fish Biology and Fisheries</w:t>
      </w:r>
      <w:r w:rsidRPr="0008241C">
        <w:rPr>
          <w:noProof/>
          <w:sz w:val="22"/>
          <w:szCs w:val="24"/>
        </w:rPr>
        <w:t xml:space="preserve">, </w:t>
      </w:r>
      <w:r w:rsidRPr="0008241C">
        <w:rPr>
          <w:i/>
          <w:iCs/>
          <w:noProof/>
          <w:sz w:val="22"/>
          <w:szCs w:val="24"/>
        </w:rPr>
        <w:t>25</w:t>
      </w:r>
      <w:r w:rsidRPr="0008241C">
        <w:rPr>
          <w:noProof/>
          <w:sz w:val="22"/>
          <w:szCs w:val="24"/>
        </w:rPr>
        <w:t>(3), 569–585. https://doi.org/10.1007/s11160-015-9395-9</w:t>
      </w:r>
    </w:p>
    <w:p w14:paraId="5492D6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in, A., Lison De Loma, T., Reytar, K., Planes, S., Gerhardt, K., Clua, E., Burke, L., Wilkinson, C., Adams, T., Berger, M., Clark, T., Depaune, M., Fenner, D., Goldberg, J., Golbuu, Y., Halstead, B., Henry, M., Morris, C., Pascal, N., Passfield, K., &amp; Sykes, H. (2011). </w:t>
      </w:r>
      <w:r w:rsidRPr="0008241C">
        <w:rPr>
          <w:i/>
          <w:iCs/>
          <w:noProof/>
          <w:sz w:val="22"/>
          <w:szCs w:val="24"/>
        </w:rPr>
        <w:t>Status of Coral reefs of the Pacific and Outlook: 2011</w:t>
      </w:r>
      <w:r w:rsidRPr="0008241C">
        <w:rPr>
          <w:noProof/>
          <w:sz w:val="22"/>
          <w:szCs w:val="24"/>
        </w:rPr>
        <w:t>.</w:t>
      </w:r>
    </w:p>
    <w:p w14:paraId="2033C8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isholm, R. A., Wijedasa, L. S., &amp; Swinfield, T. (2016). The need for long-term remedies for Indonesia’s forest fires. </w:t>
      </w:r>
      <w:r w:rsidRPr="0008241C">
        <w:rPr>
          <w:i/>
          <w:iCs/>
          <w:noProof/>
          <w:sz w:val="22"/>
          <w:szCs w:val="24"/>
        </w:rPr>
        <w:t>Conservation Biology</w:t>
      </w:r>
      <w:r w:rsidRPr="0008241C">
        <w:rPr>
          <w:noProof/>
          <w:sz w:val="22"/>
          <w:szCs w:val="24"/>
        </w:rPr>
        <w:t xml:space="preserve">, </w:t>
      </w:r>
      <w:r w:rsidRPr="0008241C">
        <w:rPr>
          <w:i/>
          <w:iCs/>
          <w:noProof/>
          <w:sz w:val="22"/>
          <w:szCs w:val="24"/>
        </w:rPr>
        <w:t>30</w:t>
      </w:r>
      <w:r w:rsidRPr="0008241C">
        <w:rPr>
          <w:noProof/>
          <w:sz w:val="22"/>
          <w:szCs w:val="24"/>
        </w:rPr>
        <w:t>(1), 5–6. https://doi.org/10.1111/cobi.12662</w:t>
      </w:r>
    </w:p>
    <w:p w14:paraId="7DADF3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rk, C. M., Cleland, E. E., Collins, S. L., Fargione, J. E., Gough, L., Gross, K. L., Pennings, S. C., Suding, K. N., &amp; Grace, J. B. (2007). Environmental and plant community determinants of species loss following nitrogen enrichment. </w:t>
      </w:r>
      <w:r w:rsidRPr="0008241C">
        <w:rPr>
          <w:i/>
          <w:iCs/>
          <w:noProof/>
          <w:sz w:val="22"/>
          <w:szCs w:val="24"/>
        </w:rPr>
        <w:t>Ecology Letters</w:t>
      </w:r>
      <w:r w:rsidRPr="0008241C">
        <w:rPr>
          <w:noProof/>
          <w:sz w:val="22"/>
          <w:szCs w:val="24"/>
        </w:rPr>
        <w:t xml:space="preserve">, </w:t>
      </w:r>
      <w:r w:rsidRPr="0008241C">
        <w:rPr>
          <w:i/>
          <w:iCs/>
          <w:noProof/>
          <w:sz w:val="22"/>
          <w:szCs w:val="24"/>
        </w:rPr>
        <w:t>10</w:t>
      </w:r>
      <w:r w:rsidRPr="0008241C">
        <w:rPr>
          <w:noProof/>
          <w:sz w:val="22"/>
          <w:szCs w:val="24"/>
        </w:rPr>
        <w:t>(7), 596–607. https://doi.org/10.1111/j.1461-0248.2007.01053.x</w:t>
      </w:r>
    </w:p>
    <w:p w14:paraId="156CACF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rk, M. R., Rowden, A. A., Schlacher, T., Williams, A., Consalvey, M., Stocks, K. I., Rogers, A. D., O’Hara, T. D., White, M., Shank, T. M., &amp; Hall-Spencer, J. M. (2010). The ecology of seamounts: Structure, function, and human impacts. </w:t>
      </w:r>
      <w:r w:rsidRPr="0008241C">
        <w:rPr>
          <w:i/>
          <w:iCs/>
          <w:noProof/>
          <w:sz w:val="22"/>
          <w:szCs w:val="24"/>
        </w:rPr>
        <w:t>Annual Review of Marine Science</w:t>
      </w:r>
      <w:r w:rsidRPr="0008241C">
        <w:rPr>
          <w:noProof/>
          <w:sz w:val="22"/>
          <w:szCs w:val="24"/>
        </w:rPr>
        <w:t xml:space="preserve">, </w:t>
      </w:r>
      <w:r w:rsidRPr="0008241C">
        <w:rPr>
          <w:i/>
          <w:iCs/>
          <w:noProof/>
          <w:sz w:val="22"/>
          <w:szCs w:val="24"/>
        </w:rPr>
        <w:t>2</w:t>
      </w:r>
      <w:r w:rsidRPr="0008241C">
        <w:rPr>
          <w:noProof/>
          <w:sz w:val="22"/>
          <w:szCs w:val="24"/>
        </w:rPr>
        <w:t>(1), 253–278. https://doi.org/10.1146/annurev-marine-120308-081109</w:t>
      </w:r>
    </w:p>
    <w:p w14:paraId="053484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ements, R., Sodhi, N. S., &amp; Schilthuizen, M. (2006). Limestone Karsts of Southeast Asia : Imperiled Arks of Biodiversity. </w:t>
      </w:r>
      <w:r w:rsidRPr="0008241C">
        <w:rPr>
          <w:i/>
          <w:iCs/>
          <w:noProof/>
          <w:sz w:val="22"/>
          <w:szCs w:val="24"/>
        </w:rPr>
        <w:t>BioScience</w:t>
      </w:r>
      <w:r w:rsidRPr="0008241C">
        <w:rPr>
          <w:noProof/>
          <w:sz w:val="22"/>
          <w:szCs w:val="24"/>
        </w:rPr>
        <w:t xml:space="preserve">, </w:t>
      </w:r>
      <w:r w:rsidRPr="0008241C">
        <w:rPr>
          <w:i/>
          <w:iCs/>
          <w:noProof/>
          <w:sz w:val="22"/>
          <w:szCs w:val="24"/>
        </w:rPr>
        <w:t>56</w:t>
      </w:r>
      <w:r w:rsidRPr="0008241C">
        <w:rPr>
          <w:noProof/>
          <w:sz w:val="22"/>
          <w:szCs w:val="24"/>
        </w:rPr>
        <w:t>(9), 733–742. https://doi.org/10.1641/0006-3568(2006)56[733:LKOSAI]2.0.CO;2</w:t>
      </w:r>
    </w:p>
    <w:p w14:paraId="4ABDBE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ewing, C., Albrecht, C., &amp; Wilke, T. (2016). A complex system of glacial sub-refugia drives endemic freshwater biodiversity on the Tibetan Plateau.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8), e0160286. https://doi.org/10.1371/journal.pone.0160286</w:t>
      </w:r>
    </w:p>
    <w:p w14:paraId="6C389C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oss, G. P., Krkosek, M., &amp; Olden, J. D. (Eds.). (2016). </w:t>
      </w:r>
      <w:r w:rsidRPr="0008241C">
        <w:rPr>
          <w:i/>
          <w:iCs/>
          <w:noProof/>
          <w:sz w:val="22"/>
          <w:szCs w:val="24"/>
        </w:rPr>
        <w:t>Conservation of Freshwater Fishes</w:t>
      </w:r>
      <w:r w:rsidRPr="0008241C">
        <w:rPr>
          <w:noProof/>
          <w:sz w:val="22"/>
          <w:szCs w:val="24"/>
        </w:rPr>
        <w:t xml:space="preserve">. </w:t>
      </w:r>
      <w:r w:rsidRPr="0008241C">
        <w:rPr>
          <w:i/>
          <w:iCs/>
          <w:noProof/>
          <w:sz w:val="22"/>
          <w:szCs w:val="24"/>
        </w:rPr>
        <w:t>Cambridge University Press</w:t>
      </w:r>
      <w:r w:rsidRPr="0008241C">
        <w:rPr>
          <w:noProof/>
          <w:sz w:val="22"/>
          <w:szCs w:val="24"/>
        </w:rPr>
        <w:t>. https://doi.org/10.1007/s10531-008-9396-2</w:t>
      </w:r>
    </w:p>
    <w:p w14:paraId="52D4FE9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ad, B. W. (2006). Endemicity in the Freshwater Fishes of Iran. </w:t>
      </w:r>
      <w:r w:rsidRPr="0008241C">
        <w:rPr>
          <w:i/>
          <w:iCs/>
          <w:noProof/>
          <w:sz w:val="22"/>
          <w:szCs w:val="24"/>
        </w:rPr>
        <w:t>Iranian Journal of Animal Biosystematics (IJAB)</w:t>
      </w:r>
      <w:r w:rsidRPr="0008241C">
        <w:rPr>
          <w:noProof/>
          <w:sz w:val="22"/>
          <w:szCs w:val="24"/>
        </w:rPr>
        <w:t xml:space="preserve">, </w:t>
      </w:r>
      <w:r w:rsidRPr="0008241C">
        <w:rPr>
          <w:i/>
          <w:iCs/>
          <w:noProof/>
          <w:sz w:val="22"/>
          <w:szCs w:val="24"/>
        </w:rPr>
        <w:t>1</w:t>
      </w:r>
      <w:r w:rsidRPr="0008241C">
        <w:rPr>
          <w:noProof/>
          <w:sz w:val="22"/>
          <w:szCs w:val="24"/>
        </w:rPr>
        <w:t>(1), 1–13.</w:t>
      </w:r>
    </w:p>
    <w:p w14:paraId="503906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les, R., McKenzie, L., &amp; Campbell, S. (2003). The seagrasses of eastern Australia. In P. Green, E &amp; T. Short, F (Eds.), </w:t>
      </w:r>
      <w:r w:rsidRPr="0008241C">
        <w:rPr>
          <w:i/>
          <w:iCs/>
          <w:noProof/>
          <w:sz w:val="22"/>
          <w:szCs w:val="24"/>
        </w:rPr>
        <w:t>World atlas of seagrasses</w:t>
      </w:r>
      <w:r w:rsidRPr="0008241C">
        <w:rPr>
          <w:noProof/>
          <w:sz w:val="22"/>
          <w:szCs w:val="24"/>
        </w:rPr>
        <w:t xml:space="preserve"> (pp. 119–133). Berkeley, California.: University of California Press.</w:t>
      </w:r>
    </w:p>
    <w:p w14:paraId="36BA8C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llins, P. C., Kennedy, R., &amp; Van Dover, C. L. (2012). A biological survey method applied to seafloor massive sulphides (SMS) with contagiously distributed hydrothermal-vent fauna. </w:t>
      </w:r>
      <w:r w:rsidRPr="0008241C">
        <w:rPr>
          <w:i/>
          <w:iCs/>
          <w:noProof/>
          <w:sz w:val="22"/>
          <w:szCs w:val="24"/>
        </w:rPr>
        <w:t>Marine Ecology Progress Series</w:t>
      </w:r>
      <w:r w:rsidRPr="0008241C">
        <w:rPr>
          <w:noProof/>
          <w:sz w:val="22"/>
          <w:szCs w:val="24"/>
        </w:rPr>
        <w:t>. Inter-Research Science Center. https://doi.org/10.2307/24875944</w:t>
      </w:r>
    </w:p>
    <w:p w14:paraId="2D9ABF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lett, R. T. (2014). </w:t>
      </w:r>
      <w:r w:rsidRPr="0008241C">
        <w:rPr>
          <w:i/>
          <w:iCs/>
          <w:noProof/>
          <w:sz w:val="22"/>
          <w:szCs w:val="24"/>
        </w:rPr>
        <w:t>The Ecology of Tropical East Asia</w:t>
      </w:r>
      <w:r w:rsidRPr="0008241C">
        <w:rPr>
          <w:noProof/>
          <w:sz w:val="22"/>
          <w:szCs w:val="24"/>
        </w:rPr>
        <w:t xml:space="preserve"> (2nd ed.). Oxford University Press. https://doi.org/10.1093/acprof:oso/9780199681341.001.0001</w:t>
      </w:r>
    </w:p>
    <w:p w14:paraId="24A740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lett, R. T., &amp; Primack, R. B. (2011). </w:t>
      </w:r>
      <w:r w:rsidRPr="0008241C">
        <w:rPr>
          <w:i/>
          <w:iCs/>
          <w:noProof/>
          <w:sz w:val="22"/>
          <w:szCs w:val="24"/>
        </w:rPr>
        <w:t>Tropical Rain Forests: An Ecological and Biogeographical Comparison, 2nd Edition</w:t>
      </w:r>
      <w:r w:rsidRPr="0008241C">
        <w:rPr>
          <w:noProof/>
          <w:sz w:val="22"/>
          <w:szCs w:val="24"/>
        </w:rPr>
        <w:t>. Oxford, UK.: Wiley-Blackwell.</w:t>
      </w:r>
    </w:p>
    <w:p w14:paraId="3F6A26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stin, A. B., Gray, M., Totterdell, C. J., &amp; Wimbush, D. J. (2000). </w:t>
      </w:r>
      <w:r w:rsidRPr="0008241C">
        <w:rPr>
          <w:i/>
          <w:iCs/>
          <w:noProof/>
          <w:sz w:val="22"/>
          <w:szCs w:val="24"/>
        </w:rPr>
        <w:t>Kosciuszko Alpine Flora</w:t>
      </w:r>
      <w:r w:rsidRPr="0008241C">
        <w:rPr>
          <w:noProof/>
          <w:sz w:val="22"/>
          <w:szCs w:val="24"/>
        </w:rPr>
        <w:t>. CSIRO publishing. Retrieved from http://www.publish.csiro.au/book/2540/</w:t>
      </w:r>
    </w:p>
    <w:p w14:paraId="66506E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ôté, I. M., Gill, J. A., Gardner, T. A., &amp; Watkinson, A. R. (2005). Measuring coral reef decline through meta-analyses. </w:t>
      </w:r>
      <w:r w:rsidRPr="0008241C">
        <w:rPr>
          <w:i/>
          <w:iCs/>
          <w:noProof/>
          <w:sz w:val="22"/>
          <w:szCs w:val="24"/>
        </w:rPr>
        <w:t>Philosophical Transactions of the Royal Society of London. Series B, Biological Sciences</w:t>
      </w:r>
      <w:r w:rsidRPr="0008241C">
        <w:rPr>
          <w:noProof/>
          <w:sz w:val="22"/>
          <w:szCs w:val="24"/>
        </w:rPr>
        <w:t xml:space="preserve">, </w:t>
      </w:r>
      <w:r w:rsidRPr="0008241C">
        <w:rPr>
          <w:i/>
          <w:iCs/>
          <w:noProof/>
          <w:sz w:val="22"/>
          <w:szCs w:val="24"/>
        </w:rPr>
        <w:t>360</w:t>
      </w:r>
      <w:r w:rsidRPr="0008241C">
        <w:rPr>
          <w:noProof/>
          <w:sz w:val="22"/>
          <w:szCs w:val="24"/>
        </w:rPr>
        <w:t>(February), 385–395. https://doi.org/10.1098/rstb.2004.1591</w:t>
      </w:r>
    </w:p>
    <w:p w14:paraId="36BF19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urchamp, F., Hoffmann, B. D., Russell, J. C., Leclerc, C., &amp; Bellard, C. (2014). Climate change, sea-level rise, and conservation: Keeping island biodiversity afloat.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9</w:t>
      </w:r>
      <w:r w:rsidRPr="0008241C">
        <w:rPr>
          <w:noProof/>
          <w:sz w:val="22"/>
          <w:szCs w:val="24"/>
        </w:rPr>
        <w:t>(3), 127–130. https://doi.org/10.1016/j.tree.2014.01.001</w:t>
      </w:r>
    </w:p>
    <w:p w14:paraId="5C36E7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ramer, V. A., Dziminski, M. A., Southgate, R., Carpenter, F. M., Ellis, R. J., &amp; van Leeuwen, S. (2016). A conceptual framework for habitat use and research priorities for the greater bilby </w:t>
      </w:r>
      <w:r w:rsidRPr="0008241C">
        <w:rPr>
          <w:noProof/>
          <w:sz w:val="22"/>
          <w:szCs w:val="24"/>
        </w:rPr>
        <w:lastRenderedPageBreak/>
        <w:t xml:space="preserve">(Macrotis lagotis) in the north of Western Australia. </w:t>
      </w:r>
      <w:r w:rsidRPr="0008241C">
        <w:rPr>
          <w:i/>
          <w:iCs/>
          <w:noProof/>
          <w:sz w:val="22"/>
          <w:szCs w:val="24"/>
        </w:rPr>
        <w:t>Australian Mammalogy</w:t>
      </w:r>
      <w:r w:rsidRPr="0008241C">
        <w:rPr>
          <w:noProof/>
          <w:sz w:val="22"/>
          <w:szCs w:val="24"/>
        </w:rPr>
        <w:t xml:space="preserve">, </w:t>
      </w:r>
      <w:r w:rsidRPr="0008241C">
        <w:rPr>
          <w:i/>
          <w:iCs/>
          <w:noProof/>
          <w:sz w:val="22"/>
          <w:szCs w:val="24"/>
        </w:rPr>
        <w:t>20</w:t>
      </w:r>
      <w:r w:rsidRPr="0008241C">
        <w:rPr>
          <w:noProof/>
          <w:sz w:val="22"/>
          <w:szCs w:val="24"/>
        </w:rPr>
        <w:t>(10), 271–305. https://doi.org/10.1071/AM16009</w:t>
      </w:r>
    </w:p>
    <w:p w14:paraId="41621D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ramer, V. A., Hobbs, R. J., &amp; Standish, R. J. (2008). What’s new about old fields? Land abandonment and ecosystem assembly.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3</w:t>
      </w:r>
      <w:r w:rsidRPr="0008241C">
        <w:rPr>
          <w:noProof/>
          <w:sz w:val="22"/>
          <w:szCs w:val="24"/>
        </w:rPr>
        <w:t>(2), 104–112. https://doi.org/10.1016/j.tree.2007.10.005</w:t>
      </w:r>
    </w:p>
    <w:p w14:paraId="6C0BFE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resswell, I. D., &amp; Murphy, H. (2017). </w:t>
      </w:r>
      <w:r w:rsidRPr="0008241C">
        <w:rPr>
          <w:i/>
          <w:iCs/>
          <w:noProof/>
          <w:sz w:val="22"/>
          <w:szCs w:val="24"/>
        </w:rPr>
        <w:t>Australia State of the Environment 2016: BiodiAustralia state of the environment 2016: biodiversity, independent report to the Australian Government Minister for the Environment and Energy</w:t>
      </w:r>
      <w:r w:rsidRPr="0008241C">
        <w:rPr>
          <w:noProof/>
          <w:sz w:val="22"/>
          <w:szCs w:val="24"/>
        </w:rPr>
        <w:t>. Canberra, Australia. Retrieved from https://soe.environment.gov.au/theme/biodiversity/topic/2016/freshwater-species-and-ecosystems, DOI 10.4226/94/58b65ac828812</w:t>
      </w:r>
    </w:p>
    <w:p w14:paraId="233600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hanukar, N., Raut, R., &amp; Bhat, A. (2004). Distribution, Endemism and Threat Status of Freshwater Fishes in the Western Ghats of India. </w:t>
      </w:r>
      <w:r w:rsidRPr="0008241C">
        <w:rPr>
          <w:i/>
          <w:iCs/>
          <w:noProof/>
          <w:sz w:val="22"/>
          <w:szCs w:val="24"/>
        </w:rPr>
        <w:t>Journal of Biogeography</w:t>
      </w:r>
      <w:r w:rsidRPr="0008241C">
        <w:rPr>
          <w:noProof/>
          <w:sz w:val="22"/>
          <w:szCs w:val="24"/>
        </w:rPr>
        <w:t xml:space="preserve">, </w:t>
      </w:r>
      <w:r w:rsidRPr="0008241C">
        <w:rPr>
          <w:i/>
          <w:iCs/>
          <w:noProof/>
          <w:sz w:val="22"/>
          <w:szCs w:val="24"/>
        </w:rPr>
        <w:t>31</w:t>
      </w:r>
      <w:r w:rsidRPr="0008241C">
        <w:rPr>
          <w:noProof/>
          <w:sz w:val="22"/>
          <w:szCs w:val="24"/>
        </w:rPr>
        <w:t>(1), 123–136. https://doi.org/10.1046/j.0305-0270.2003.01016.x</w:t>
      </w:r>
    </w:p>
    <w:p w14:paraId="69BFE2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rwall, W. R. T., &amp; Freyhof, J. (2015). Lost fishes, who is counting? The extent of the threat to freshwater fish biodiversity. </w:t>
      </w:r>
      <w:r w:rsidRPr="0008241C">
        <w:rPr>
          <w:i/>
          <w:iCs/>
          <w:noProof/>
          <w:sz w:val="22"/>
          <w:szCs w:val="24"/>
        </w:rPr>
        <w:t>Conservation of Freshwater Fishes</w:t>
      </w:r>
      <w:r w:rsidRPr="0008241C">
        <w:rPr>
          <w:noProof/>
          <w:sz w:val="22"/>
          <w:szCs w:val="24"/>
        </w:rPr>
        <w:t>, 1. https://doi.org/10.1017/CBO9781139627085</w:t>
      </w:r>
    </w:p>
    <w:p w14:paraId="016650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dson, N. C. (2014). How much wetland has the world lost? Long-term and recent trends in global wetland area. </w:t>
      </w:r>
      <w:r w:rsidRPr="0008241C">
        <w:rPr>
          <w:i/>
          <w:iCs/>
          <w:noProof/>
          <w:sz w:val="22"/>
          <w:szCs w:val="24"/>
        </w:rPr>
        <w:t>Marine and Freshwater Research</w:t>
      </w:r>
      <w:r w:rsidRPr="0008241C">
        <w:rPr>
          <w:noProof/>
          <w:sz w:val="22"/>
          <w:szCs w:val="24"/>
        </w:rPr>
        <w:t xml:space="preserve">, </w:t>
      </w:r>
      <w:r w:rsidRPr="0008241C">
        <w:rPr>
          <w:i/>
          <w:iCs/>
          <w:noProof/>
          <w:sz w:val="22"/>
          <w:szCs w:val="24"/>
        </w:rPr>
        <w:t>65</w:t>
      </w:r>
      <w:r w:rsidRPr="0008241C">
        <w:rPr>
          <w:noProof/>
          <w:sz w:val="22"/>
          <w:szCs w:val="24"/>
        </w:rPr>
        <w:t>(10), 934–941. https://doi.org/10.1071/MF14173</w:t>
      </w:r>
    </w:p>
    <w:p w14:paraId="4D30A41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s, J., Froend, R., Hamilton, D., Horwitz, P., McComb, A., &amp; Oldham, C. (2001). </w:t>
      </w:r>
      <w:r w:rsidRPr="0008241C">
        <w:rPr>
          <w:i/>
          <w:iCs/>
          <w:noProof/>
          <w:sz w:val="22"/>
          <w:szCs w:val="24"/>
        </w:rPr>
        <w:t>Environmental Water Requirements to Maintain Wetlands of National and International Importance, Environmental Flows Initiative Technical Report No. 1</w:t>
      </w:r>
      <w:r w:rsidRPr="0008241C">
        <w:rPr>
          <w:noProof/>
          <w:sz w:val="22"/>
          <w:szCs w:val="24"/>
        </w:rPr>
        <w:t>. Commonwealth of Australia, Canberra.</w:t>
      </w:r>
    </w:p>
    <w:p w14:paraId="5E1380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son, G. W. H., Kiew, R., Jaffar, W. A. L. W., Tan, Y., &amp; Loh, H. (1991). </w:t>
      </w:r>
      <w:r w:rsidRPr="0008241C">
        <w:rPr>
          <w:i/>
          <w:iCs/>
          <w:noProof/>
          <w:sz w:val="22"/>
          <w:szCs w:val="24"/>
        </w:rPr>
        <w:t>A conservation assessment of limestone hills in the Kinta Valley - Final Report MNS Project 1/90</w:t>
      </w:r>
      <w:r w:rsidRPr="0008241C">
        <w:rPr>
          <w:noProof/>
          <w:sz w:val="22"/>
          <w:szCs w:val="24"/>
        </w:rPr>
        <w:t>.</w:t>
      </w:r>
    </w:p>
    <w:p w14:paraId="2D417F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ath, G., Fabricius, K. E., Sweatman, H., &amp; Puotinen, M. (2012). The 27-year decline of coral cover on the Great Barrier Reef and its cause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9</w:t>
      </w:r>
      <w:r w:rsidRPr="0008241C">
        <w:rPr>
          <w:noProof/>
          <w:sz w:val="22"/>
          <w:szCs w:val="24"/>
        </w:rPr>
        <w:t>(44), 17995–17999. https://doi.org/10.1073/pnas.1208909109</w:t>
      </w:r>
    </w:p>
    <w:p w14:paraId="44D5BB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ath, G., Lough, J. M., &amp; Fabricius, K. E. (2009). Declining coral calcification on the Great Barrier Reef. </w:t>
      </w:r>
      <w:r w:rsidRPr="0008241C">
        <w:rPr>
          <w:i/>
          <w:iCs/>
          <w:noProof/>
          <w:sz w:val="22"/>
          <w:szCs w:val="24"/>
        </w:rPr>
        <w:t>Science (New York, N.Y.)</w:t>
      </w:r>
      <w:r w:rsidRPr="0008241C">
        <w:rPr>
          <w:noProof/>
          <w:sz w:val="22"/>
          <w:szCs w:val="24"/>
        </w:rPr>
        <w:t xml:space="preserve">, </w:t>
      </w:r>
      <w:r w:rsidRPr="0008241C">
        <w:rPr>
          <w:i/>
          <w:iCs/>
          <w:noProof/>
          <w:sz w:val="22"/>
          <w:szCs w:val="24"/>
        </w:rPr>
        <w:t>323</w:t>
      </w:r>
      <w:r w:rsidRPr="0008241C">
        <w:rPr>
          <w:noProof/>
          <w:sz w:val="22"/>
          <w:szCs w:val="24"/>
        </w:rPr>
        <w:t>(5910), 116–119. https://doi.org/10.1126/science.1165283</w:t>
      </w:r>
    </w:p>
    <w:p w14:paraId="568823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Foresta, H., Somarriba, E., Temu, A., Boulanger, D., Feuilly, H., &amp; Gauthier, M. (2013). </w:t>
      </w:r>
      <w:r w:rsidRPr="0008241C">
        <w:rPr>
          <w:i/>
          <w:iCs/>
          <w:noProof/>
          <w:sz w:val="22"/>
          <w:szCs w:val="24"/>
        </w:rPr>
        <w:t>Towards the Assessment of Trees Outside Forests</w:t>
      </w:r>
      <w:r w:rsidRPr="0008241C">
        <w:rPr>
          <w:noProof/>
          <w:sz w:val="22"/>
          <w:szCs w:val="24"/>
        </w:rPr>
        <w:t xml:space="preserve">. </w:t>
      </w:r>
      <w:r w:rsidRPr="0008241C">
        <w:rPr>
          <w:i/>
          <w:iCs/>
          <w:noProof/>
          <w:sz w:val="22"/>
          <w:szCs w:val="24"/>
        </w:rPr>
        <w:t>FAO Resources Assessment Working Paper</w:t>
      </w:r>
      <w:r w:rsidRPr="0008241C">
        <w:rPr>
          <w:noProof/>
          <w:sz w:val="22"/>
          <w:szCs w:val="24"/>
        </w:rPr>
        <w:t xml:space="preserve"> (Vol. 183). Rome, Italy.</w:t>
      </w:r>
    </w:p>
    <w:p w14:paraId="3FCF6F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Forges, B. R., Koslow, J. A., &amp; Poore, G. C. (2000). Diversity and endemism of the benthic seamount fauna in the southwest Pacific. </w:t>
      </w:r>
      <w:r w:rsidRPr="0008241C">
        <w:rPr>
          <w:i/>
          <w:iCs/>
          <w:noProof/>
          <w:sz w:val="22"/>
          <w:szCs w:val="24"/>
        </w:rPr>
        <w:t>Nature</w:t>
      </w:r>
      <w:r w:rsidRPr="0008241C">
        <w:rPr>
          <w:noProof/>
          <w:sz w:val="22"/>
          <w:szCs w:val="24"/>
        </w:rPr>
        <w:t xml:space="preserve">, </w:t>
      </w:r>
      <w:r w:rsidRPr="0008241C">
        <w:rPr>
          <w:i/>
          <w:iCs/>
          <w:noProof/>
          <w:sz w:val="22"/>
          <w:szCs w:val="24"/>
        </w:rPr>
        <w:t>405</w:t>
      </w:r>
      <w:r w:rsidRPr="0008241C">
        <w:rPr>
          <w:noProof/>
          <w:sz w:val="22"/>
          <w:szCs w:val="24"/>
        </w:rPr>
        <w:t>(June), 944–947. https://doi.org/10.1038/35016066</w:t>
      </w:r>
    </w:p>
    <w:p w14:paraId="14013E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Grave, S., Smith, K. G., Adeler, N. A., Allen, D. J., Alvarez, F., Anker, A., Cai, Y., Carrizo, S. F., Klotz, W., Mantelatto, F. L., Page, T. J., Shy, J.-Y., Villalobos, J. L., &amp; Wowor, D. (2015). Dead Shrimp Blues: A Global Assessment of Extinction Risk in Freshwater Shrimps (Crustacea: Decapoda: Caridea).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3), e0120198. https://doi.org/10.1371/journal.pone.0120198</w:t>
      </w:r>
    </w:p>
    <w:p w14:paraId="0ED505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Santo, E. M., Jones, P. J. S., &amp; Miller, A. M. M. (2011). Fortress conservation at sea: A commentary on the Chagos marine protected area. </w:t>
      </w:r>
      <w:r w:rsidRPr="0008241C">
        <w:rPr>
          <w:i/>
          <w:iCs/>
          <w:noProof/>
          <w:sz w:val="22"/>
          <w:szCs w:val="24"/>
        </w:rPr>
        <w:t>Marine Policy</w:t>
      </w:r>
      <w:r w:rsidRPr="0008241C">
        <w:rPr>
          <w:noProof/>
          <w:sz w:val="22"/>
          <w:szCs w:val="24"/>
        </w:rPr>
        <w:t xml:space="preserve">, </w:t>
      </w:r>
      <w:r w:rsidRPr="0008241C">
        <w:rPr>
          <w:i/>
          <w:iCs/>
          <w:noProof/>
          <w:sz w:val="22"/>
          <w:szCs w:val="24"/>
        </w:rPr>
        <w:t>35</w:t>
      </w:r>
      <w:r w:rsidRPr="0008241C">
        <w:rPr>
          <w:noProof/>
          <w:sz w:val="22"/>
          <w:szCs w:val="24"/>
        </w:rPr>
        <w:t>(2), 258–260. https://doi.org/10.1016/J.MARPOL.2010.09.004</w:t>
      </w:r>
    </w:p>
    <w:p w14:paraId="1D34F4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Silva, S. S., Abery, N. W., &amp; Nguyen, T. T. T. (2007). Endemic freshwater finfish of Asia: Distribution and conservation status: Biodiversity research. </w:t>
      </w:r>
      <w:r w:rsidRPr="0008241C">
        <w:rPr>
          <w:i/>
          <w:iCs/>
          <w:noProof/>
          <w:sz w:val="22"/>
          <w:szCs w:val="24"/>
        </w:rPr>
        <w:t>Diversity and Distributions</w:t>
      </w:r>
      <w:r w:rsidRPr="0008241C">
        <w:rPr>
          <w:noProof/>
          <w:sz w:val="22"/>
          <w:szCs w:val="24"/>
        </w:rPr>
        <w:t xml:space="preserve">, </w:t>
      </w:r>
      <w:r w:rsidRPr="0008241C">
        <w:rPr>
          <w:i/>
          <w:iCs/>
          <w:noProof/>
          <w:sz w:val="22"/>
          <w:szCs w:val="24"/>
        </w:rPr>
        <w:t>13</w:t>
      </w:r>
      <w:r w:rsidRPr="0008241C">
        <w:rPr>
          <w:noProof/>
          <w:sz w:val="22"/>
          <w:szCs w:val="24"/>
        </w:rPr>
        <w:t>(2), 172–184. https://doi.org/10.1111/j.1472-4642.2006.00311.x</w:t>
      </w:r>
    </w:p>
    <w:p w14:paraId="138298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partment of the Environment. (2015). </w:t>
      </w:r>
      <w:r w:rsidRPr="0008241C">
        <w:rPr>
          <w:i/>
          <w:iCs/>
          <w:noProof/>
          <w:sz w:val="22"/>
          <w:szCs w:val="24"/>
        </w:rPr>
        <w:t>Threat abatement plan for predation by feral cats</w:t>
      </w:r>
      <w:r w:rsidRPr="0008241C">
        <w:rPr>
          <w:noProof/>
          <w:sz w:val="22"/>
          <w:szCs w:val="24"/>
        </w:rPr>
        <w:t>. Canberra. Retrieved from http://www.environment.gov.au/system/files/resources/78f3dea5-c278-4273-8923-fa0de27aacfb/files/tap-predation-feral-cats-2015.pdf</w:t>
      </w:r>
    </w:p>
    <w:p w14:paraId="14200A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Department of the Environment and Energy. (n.d.). Species Profile and Threats Database. Retrieved from http://www.environment.gov.au/cgi-bin/sprat/public/publicthreatenedlist.pl</w:t>
      </w:r>
    </w:p>
    <w:p w14:paraId="2C5151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Department of the Environment and Energy. (2016). Australia State of the Environment 2016. Retrieved from https://soe.environment.gov.au/</w:t>
      </w:r>
    </w:p>
    <w:p w14:paraId="46A765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Devendra, C. (2012). </w:t>
      </w:r>
      <w:r w:rsidRPr="0008241C">
        <w:rPr>
          <w:i/>
          <w:iCs/>
          <w:noProof/>
          <w:sz w:val="22"/>
          <w:szCs w:val="24"/>
        </w:rPr>
        <w:t>Climate Change Threats and Effects: Challenges for Agriculture and Food Security</w:t>
      </w:r>
      <w:r w:rsidRPr="0008241C">
        <w:rPr>
          <w:noProof/>
          <w:sz w:val="22"/>
          <w:szCs w:val="24"/>
        </w:rPr>
        <w:t>. Retrieved from https://www.agrilinks.org/sites/default/files/resource/files/climate_change_threats_effects_strategies.pdf</w:t>
      </w:r>
    </w:p>
    <w:p w14:paraId="1EF2E01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vendra, C., &amp; Thomas, D. (2002). Crop–animal interactions in mixed farming systems in Asia. </w:t>
      </w:r>
      <w:r w:rsidRPr="0008241C">
        <w:rPr>
          <w:i/>
          <w:iCs/>
          <w:noProof/>
          <w:sz w:val="22"/>
          <w:szCs w:val="24"/>
        </w:rPr>
        <w:t>Agricultural Systems</w:t>
      </w:r>
      <w:r w:rsidRPr="0008241C">
        <w:rPr>
          <w:noProof/>
          <w:sz w:val="22"/>
          <w:szCs w:val="24"/>
        </w:rPr>
        <w:t xml:space="preserve">, </w:t>
      </w:r>
      <w:r w:rsidRPr="0008241C">
        <w:rPr>
          <w:i/>
          <w:iCs/>
          <w:noProof/>
          <w:sz w:val="22"/>
          <w:szCs w:val="24"/>
        </w:rPr>
        <w:t>71</w:t>
      </w:r>
      <w:r w:rsidRPr="0008241C">
        <w:rPr>
          <w:noProof/>
          <w:sz w:val="22"/>
          <w:szCs w:val="24"/>
        </w:rPr>
        <w:t>(1–2), 27–40. https://doi.org/10.1016/S0308-521X(01)00034-8</w:t>
      </w:r>
    </w:p>
    <w:p w14:paraId="668B2C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xter, K. G., Smart, B., Baldauf, C., Baker, T. R., Balinga, M. P. B., Brienen, R. J. W., Fauset, S., Feldpausch, T. R., Silva, L. F.-D., Muledi, J. I., Lewis, S. L., Lopez-Gonzalez, G., Marimon-Junior, B. H., Marimon, B. S., Meerts, P., Page, N., Parthasarathy, N., Phillips, O. L., Sunderland, T. C. H., Theilade, I., Weintritt, J., Affum-Baffoe, K., Araujo, A., Arroyo, L., Begne, S. K., Neves, E. C.-D., Collins, M., Cuni-Sanchez, A., Djuikouo, M. N. K., Elias, F., Foli, E. G., Jeffery, K. J., Killeen, T. J., Malhi, Y., Maracahipes, L., Mendoza, C., Monteagudo-Mendoza, A., Morandi, P., Santos, C. O.-D., Parada, A. G., Pardo, G., Peh, K. S.-H., Salomão, R. P., Silveira, M., Sinatora–Miranda, H., Slik, J. W. F., Sonke, B., Taedoumg, H. E., Toledo, M., Umetsu, R. K., Villaroel, R. G., Vos, V. A., White, L. J. T., &amp; Pennington, R. T. (2015). Floristics and biogeography of vegetation in seasonally dry tropical regions. </w:t>
      </w:r>
      <w:r w:rsidRPr="0008241C">
        <w:rPr>
          <w:i/>
          <w:iCs/>
          <w:noProof/>
          <w:sz w:val="22"/>
          <w:szCs w:val="24"/>
        </w:rPr>
        <w:t>International Forestry Review</w:t>
      </w:r>
      <w:r w:rsidRPr="0008241C">
        <w:rPr>
          <w:noProof/>
          <w:sz w:val="22"/>
          <w:szCs w:val="24"/>
        </w:rPr>
        <w:t xml:space="preserve">, </w:t>
      </w:r>
      <w:r w:rsidRPr="0008241C">
        <w:rPr>
          <w:i/>
          <w:iCs/>
          <w:noProof/>
          <w:sz w:val="22"/>
          <w:szCs w:val="24"/>
        </w:rPr>
        <w:t>17</w:t>
      </w:r>
      <w:r w:rsidRPr="0008241C">
        <w:rPr>
          <w:noProof/>
          <w:sz w:val="22"/>
          <w:szCs w:val="24"/>
        </w:rPr>
        <w:t>(2), 10–32. https://doi.org/10.1505/146554815815834859</w:t>
      </w:r>
    </w:p>
    <w:p w14:paraId="042948D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Demissew, S., Carabias, J., Joly, C., Lonsdale, M., Ash, N., Larigauderie, A., Adhikari, J. R., Arico, S., B??ldi, A., Bartuska, A., Baste, I. A., Bilgin, A., Brondizio, E., Chan, K. M. A., Figueroa, V. E., Duraiappah, A., Fischer, M., Hill, R., Koetz, T., Leadley, P., Lyver, P., Mace, G. M., Martin-Lopez, B., Okumura, M., Pacheco, D., Pascual, U., P??rez, E. S., Reyers, B., Roth, E., Saito, O., Scholes, R. J., Sharma, N., Tallis, H., Thaman, R.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 M., Rubis, J., Schultz, M., Smith, P., Sumaila, R., Takeuchi, K., Thomas, S., Verma, M., Yeo-Chang, Y., &amp; Zlatanova, D. (2015). The IPBES Conceptual Framework - connecting nature and people.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14</w:t>
      </w:r>
      <w:r w:rsidRPr="0008241C">
        <w:rPr>
          <w:noProof/>
          <w:sz w:val="22"/>
          <w:szCs w:val="24"/>
        </w:rPr>
        <w:t>, 1–16. https://doi.org/10.1016/j.cosust.2014.11.002</w:t>
      </w:r>
    </w:p>
    <w:p w14:paraId="3EDCC2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esmos, A. C., Alcala, A. C., Siler, C. D., &amp; Brown, R. M. (2014). Status and conservation of Philippine Amphibians. In H. Heatwole &amp; I. Das (Eds.), </w:t>
      </w:r>
      <w:r w:rsidRPr="0008241C">
        <w:rPr>
          <w:i/>
          <w:iCs/>
          <w:noProof/>
          <w:sz w:val="22"/>
          <w:szCs w:val="24"/>
        </w:rPr>
        <w:t>Conservation Biology of Amphibians of Asia</w:t>
      </w:r>
      <w:r w:rsidRPr="0008241C">
        <w:rPr>
          <w:noProof/>
          <w:sz w:val="22"/>
          <w:szCs w:val="24"/>
        </w:rPr>
        <w:t>. Borneo, Indonesia: Natural History Publications.</w:t>
      </w:r>
    </w:p>
    <w:p w14:paraId="36313E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esmos, A. C., Watters, J. L., Huron, N. A., Davis, D. R., Alcala, A. C., Crombie, R. I., Afuang, L. E., Gee-Das, G., Sison, R. V., Sanguila, M. B., Penrod, M. L., Labonte, M. J., Davey, C. S., Leone, E. A., Diesmos, M. L., Sy, E. Y., Welton, L. J., Brown, R. M., &amp; Siler, C. D. (2015). Amphibians of the Philippines, Part I: Checklist of the Species. In </w:t>
      </w:r>
      <w:r w:rsidRPr="0008241C">
        <w:rPr>
          <w:i/>
          <w:iCs/>
          <w:noProof/>
          <w:sz w:val="22"/>
          <w:szCs w:val="24"/>
        </w:rPr>
        <w:t>the California Academy of Sciences, Series 4. 62(3)</w:t>
      </w:r>
      <w:r w:rsidRPr="0008241C">
        <w:rPr>
          <w:noProof/>
          <w:sz w:val="22"/>
          <w:szCs w:val="24"/>
        </w:rPr>
        <w:t xml:space="preserve"> (pp. 457–539).</w:t>
      </w:r>
    </w:p>
    <w:p w14:paraId="1A263FE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nda, S. (2004). Environmental Kuznets Curve hypothesis: A survey. </w:t>
      </w:r>
      <w:r w:rsidRPr="0008241C">
        <w:rPr>
          <w:i/>
          <w:iCs/>
          <w:noProof/>
          <w:sz w:val="22"/>
          <w:szCs w:val="24"/>
        </w:rPr>
        <w:t>Ecological Economics</w:t>
      </w:r>
      <w:r w:rsidRPr="0008241C">
        <w:rPr>
          <w:noProof/>
          <w:sz w:val="22"/>
          <w:szCs w:val="24"/>
        </w:rPr>
        <w:t xml:space="preserve">, </w:t>
      </w:r>
      <w:r w:rsidRPr="0008241C">
        <w:rPr>
          <w:i/>
          <w:iCs/>
          <w:noProof/>
          <w:sz w:val="22"/>
          <w:szCs w:val="24"/>
        </w:rPr>
        <w:t>49</w:t>
      </w:r>
      <w:r w:rsidRPr="0008241C">
        <w:rPr>
          <w:noProof/>
          <w:sz w:val="22"/>
          <w:szCs w:val="24"/>
        </w:rPr>
        <w:t>(4), 431–455. https://doi.org/10.1016/j.ecolecon.2004.02.011</w:t>
      </w:r>
    </w:p>
    <w:p w14:paraId="486E70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nesh, K. P., Radhakrishnan, C., Channakeshavamurthy, B. H., Deepak, P., &amp; Kulkarni, N. U. (2017). </w:t>
      </w:r>
      <w:r w:rsidRPr="0008241C">
        <w:rPr>
          <w:i/>
          <w:iCs/>
          <w:noProof/>
          <w:sz w:val="22"/>
          <w:szCs w:val="24"/>
        </w:rPr>
        <w:t>Checklist of Amphibia of India</w:t>
      </w:r>
      <w:r w:rsidRPr="0008241C">
        <w:rPr>
          <w:noProof/>
          <w:sz w:val="22"/>
          <w:szCs w:val="24"/>
        </w:rPr>
        <w:t>. Retrieved from http://mhadeiresearchcenter.org/resources</w:t>
      </w:r>
    </w:p>
    <w:p w14:paraId="4FD2B1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slich, C., Keyel, A. C., Salecker, J., Kisel, Y., Meyer, K. M., Auliya, M., Barnes, A. D., Corre, M. D., Darras, K., Faust, H., Hess, B., Klasen, S., Knohl, A., Kreft, H., Meijide, A., Nurdiansyah, F., Otten, F., Pe’er, G., Steinebach, S., Tarigan, S., Tölle, M. H., Tscharntke, T., &amp; Wiegand, K. (2017). A review of the ecosystem functions in oil palm plantations, using forests as a reference system. </w:t>
      </w:r>
      <w:r w:rsidRPr="0008241C">
        <w:rPr>
          <w:i/>
          <w:iCs/>
          <w:noProof/>
          <w:sz w:val="22"/>
          <w:szCs w:val="24"/>
        </w:rPr>
        <w:t>Biological Reviews</w:t>
      </w:r>
      <w:r w:rsidRPr="0008241C">
        <w:rPr>
          <w:noProof/>
          <w:sz w:val="22"/>
          <w:szCs w:val="24"/>
        </w:rPr>
        <w:t xml:space="preserve">, </w:t>
      </w:r>
      <w:r w:rsidRPr="0008241C">
        <w:rPr>
          <w:i/>
          <w:iCs/>
          <w:noProof/>
          <w:sz w:val="22"/>
          <w:szCs w:val="24"/>
        </w:rPr>
        <w:t>92</w:t>
      </w:r>
      <w:r w:rsidRPr="0008241C">
        <w:rPr>
          <w:noProof/>
          <w:sz w:val="22"/>
          <w:szCs w:val="24"/>
        </w:rPr>
        <w:t>(3), 1539–1569. https://doi.org/10.1111/brv.12295</w:t>
      </w:r>
    </w:p>
    <w:p w14:paraId="60E355E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ttmann, S. (1990). Mussel beds—amensalism or amelioration for intertidal fauna? </w:t>
      </w:r>
      <w:r w:rsidRPr="0008241C">
        <w:rPr>
          <w:i/>
          <w:iCs/>
          <w:noProof/>
          <w:sz w:val="22"/>
          <w:szCs w:val="24"/>
        </w:rPr>
        <w:t>Helgoländer Meeresuntersuchungen</w:t>
      </w:r>
      <w:r w:rsidRPr="0008241C">
        <w:rPr>
          <w:noProof/>
          <w:sz w:val="22"/>
          <w:szCs w:val="24"/>
        </w:rPr>
        <w:t xml:space="preserve">, </w:t>
      </w:r>
      <w:r w:rsidRPr="0008241C">
        <w:rPr>
          <w:i/>
          <w:iCs/>
          <w:noProof/>
          <w:sz w:val="22"/>
          <w:szCs w:val="24"/>
        </w:rPr>
        <w:t>352</w:t>
      </w:r>
      <w:r w:rsidRPr="0008241C">
        <w:rPr>
          <w:noProof/>
          <w:sz w:val="22"/>
          <w:szCs w:val="24"/>
        </w:rPr>
        <w:t>(3), 335–352. Retrieved from http://link.springer.com/article/10.1007/BF02365471</w:t>
      </w:r>
    </w:p>
    <w:p w14:paraId="0C642B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xon, A. P., Faber-Langendoen, D., Josse, C., Morrison, J., &amp; Loucks, C. J. (2014). Distribution mapping of world grassland types. </w:t>
      </w:r>
      <w:r w:rsidRPr="0008241C">
        <w:rPr>
          <w:i/>
          <w:iCs/>
          <w:noProof/>
          <w:sz w:val="22"/>
          <w:szCs w:val="24"/>
        </w:rPr>
        <w:t>Journal of Biogeography</w:t>
      </w:r>
      <w:r w:rsidRPr="0008241C">
        <w:rPr>
          <w:noProof/>
          <w:sz w:val="22"/>
          <w:szCs w:val="24"/>
        </w:rPr>
        <w:t xml:space="preserve">, </w:t>
      </w:r>
      <w:r w:rsidRPr="0008241C">
        <w:rPr>
          <w:i/>
          <w:iCs/>
          <w:noProof/>
          <w:sz w:val="22"/>
          <w:szCs w:val="24"/>
        </w:rPr>
        <w:t>41</w:t>
      </w:r>
      <w:r w:rsidRPr="0008241C">
        <w:rPr>
          <w:noProof/>
          <w:sz w:val="22"/>
          <w:szCs w:val="24"/>
        </w:rPr>
        <w:t>(11), 2003–2019. https://doi.org/10.1111/jbi.12381</w:t>
      </w:r>
    </w:p>
    <w:p w14:paraId="79E110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Dodd, A. J., Burgman, M. A., McCarthy, M. A., &amp; Ainsworth, N. (2015). The changing patterns of plant naturalization in Australia. </w:t>
      </w:r>
      <w:r w:rsidRPr="0008241C">
        <w:rPr>
          <w:i/>
          <w:iCs/>
          <w:noProof/>
          <w:sz w:val="22"/>
          <w:szCs w:val="24"/>
        </w:rPr>
        <w:t>Diversity and Distributions</w:t>
      </w:r>
      <w:r w:rsidRPr="0008241C">
        <w:rPr>
          <w:noProof/>
          <w:sz w:val="22"/>
          <w:szCs w:val="24"/>
        </w:rPr>
        <w:t xml:space="preserve">, </w:t>
      </w:r>
      <w:r w:rsidRPr="0008241C">
        <w:rPr>
          <w:i/>
          <w:iCs/>
          <w:noProof/>
          <w:sz w:val="22"/>
          <w:szCs w:val="24"/>
        </w:rPr>
        <w:t>21</w:t>
      </w:r>
      <w:r w:rsidRPr="0008241C">
        <w:rPr>
          <w:noProof/>
          <w:sz w:val="22"/>
          <w:szCs w:val="24"/>
        </w:rPr>
        <w:t>(9), 1038–1050. https://doi.org/10.1111/ddi.12351</w:t>
      </w:r>
    </w:p>
    <w:p w14:paraId="4A4731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rake, N. (2015). Scramble to save Borneo’s orangutans. </w:t>
      </w:r>
      <w:r w:rsidRPr="0008241C">
        <w:rPr>
          <w:i/>
          <w:iCs/>
          <w:noProof/>
          <w:sz w:val="22"/>
          <w:szCs w:val="24"/>
        </w:rPr>
        <w:t>Nature</w:t>
      </w:r>
      <w:r w:rsidRPr="0008241C">
        <w:rPr>
          <w:noProof/>
          <w:sz w:val="22"/>
          <w:szCs w:val="24"/>
        </w:rPr>
        <w:t>, 2015.</w:t>
      </w:r>
    </w:p>
    <w:p w14:paraId="285031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rew, W. M., Ewel, K. C., Naylor, R. L., &amp; Sigrah, A. (2005). A tropical freshwater wetland: III. Direct use values and other goods and services. </w:t>
      </w:r>
      <w:r w:rsidRPr="0008241C">
        <w:rPr>
          <w:i/>
          <w:iCs/>
          <w:noProof/>
          <w:sz w:val="22"/>
          <w:szCs w:val="24"/>
        </w:rPr>
        <w:t>Wetlands Ecology and Management</w:t>
      </w:r>
      <w:r w:rsidRPr="0008241C">
        <w:rPr>
          <w:noProof/>
          <w:sz w:val="22"/>
          <w:szCs w:val="24"/>
        </w:rPr>
        <w:t xml:space="preserve">, </w:t>
      </w:r>
      <w:r w:rsidRPr="0008241C">
        <w:rPr>
          <w:i/>
          <w:iCs/>
          <w:noProof/>
          <w:sz w:val="22"/>
          <w:szCs w:val="24"/>
        </w:rPr>
        <w:t>13</w:t>
      </w:r>
      <w:r w:rsidRPr="0008241C">
        <w:rPr>
          <w:noProof/>
          <w:sz w:val="22"/>
          <w:szCs w:val="24"/>
        </w:rPr>
        <w:t>(6), 685–693. https://doi.org/10.1007/s11273-005-0966-8</w:t>
      </w:r>
    </w:p>
    <w:p w14:paraId="2782AD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dgeon, D. (2000). The Ecology of Tropical Asian Rivers and Streams in Relation to Biodiversity Conservation. </w:t>
      </w:r>
      <w:r w:rsidRPr="0008241C">
        <w:rPr>
          <w:i/>
          <w:iCs/>
          <w:noProof/>
          <w:sz w:val="22"/>
          <w:szCs w:val="24"/>
        </w:rPr>
        <w:t>Annual Review of Ecology and Systematics</w:t>
      </w:r>
      <w:r w:rsidRPr="0008241C">
        <w:rPr>
          <w:noProof/>
          <w:sz w:val="22"/>
          <w:szCs w:val="24"/>
        </w:rPr>
        <w:t xml:space="preserve">, </w:t>
      </w:r>
      <w:r w:rsidRPr="0008241C">
        <w:rPr>
          <w:i/>
          <w:iCs/>
          <w:noProof/>
          <w:sz w:val="22"/>
          <w:szCs w:val="24"/>
        </w:rPr>
        <w:t>31</w:t>
      </w:r>
      <w:r w:rsidRPr="0008241C">
        <w:rPr>
          <w:noProof/>
          <w:sz w:val="22"/>
          <w:szCs w:val="24"/>
        </w:rPr>
        <w:t>(1), 239–263. https://doi.org/10.1146/annurev.ecolsys.31.1.239</w:t>
      </w:r>
    </w:p>
    <w:p w14:paraId="5B4042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dgeon, D., Arthington, A. H., Gessner, M. O., Kawabata, Z.-I., Knowler, D. J., Lévêque, C., Naiman, R. J., Prieur-Richard, A.-H., Soto, D., Stiassny, M. L. J., &amp; Sullivan, C. A. (2006). Freshwater biodiversity: importance, threats, status and conservation challenges. </w:t>
      </w:r>
      <w:r w:rsidRPr="0008241C">
        <w:rPr>
          <w:i/>
          <w:iCs/>
          <w:noProof/>
          <w:sz w:val="22"/>
          <w:szCs w:val="24"/>
        </w:rPr>
        <w:t>Biological Reviews of the Cambridge Philosophical Society</w:t>
      </w:r>
      <w:r w:rsidRPr="0008241C">
        <w:rPr>
          <w:noProof/>
          <w:sz w:val="22"/>
          <w:szCs w:val="24"/>
        </w:rPr>
        <w:t xml:space="preserve">, </w:t>
      </w:r>
      <w:r w:rsidRPr="0008241C">
        <w:rPr>
          <w:i/>
          <w:iCs/>
          <w:noProof/>
          <w:sz w:val="22"/>
          <w:szCs w:val="24"/>
        </w:rPr>
        <w:t>81</w:t>
      </w:r>
      <w:r w:rsidRPr="0008241C">
        <w:rPr>
          <w:noProof/>
          <w:sz w:val="22"/>
          <w:szCs w:val="24"/>
        </w:rPr>
        <w:t>(2), 163–182. https://doi.org/10.1017/S1464793105006950</w:t>
      </w:r>
    </w:p>
    <w:p w14:paraId="4B4845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dley, N., Bhagwat, S., Higgins-zogib, L., Lassen, B., Verschuuren, B., &amp; Wild, R. (2010). Conservation of biodiversity in sacred natural sites in Asia and Africa : A review of the scientific literature. </w:t>
      </w:r>
      <w:r w:rsidRPr="0008241C">
        <w:rPr>
          <w:i/>
          <w:iCs/>
          <w:noProof/>
          <w:sz w:val="22"/>
          <w:szCs w:val="24"/>
        </w:rPr>
        <w:t>Sacred Natural Sites: Conserving Nature and Culture</w:t>
      </w:r>
      <w:r w:rsidRPr="0008241C">
        <w:rPr>
          <w:noProof/>
          <w:sz w:val="22"/>
          <w:szCs w:val="24"/>
        </w:rPr>
        <w:t xml:space="preserve">, </w:t>
      </w:r>
      <w:r w:rsidRPr="0008241C">
        <w:rPr>
          <w:i/>
          <w:iCs/>
          <w:noProof/>
          <w:sz w:val="22"/>
          <w:szCs w:val="24"/>
        </w:rPr>
        <w:t>6</w:t>
      </w:r>
      <w:r w:rsidRPr="0008241C">
        <w:rPr>
          <w:noProof/>
          <w:sz w:val="22"/>
          <w:szCs w:val="24"/>
        </w:rPr>
        <w:t>(April 2017), 19–32. https://doi.org/10.4324/9781849776639</w:t>
      </w:r>
    </w:p>
    <w:p w14:paraId="2E9A1A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ke, N. C., Kovacs, J. M., Griffiths, A. D., Preece, L., Hill, D. J. E., van Oosterzee, P., Mackenzie, J., Morning, H. S., &amp; Burrows, D. (2017). Large-scale dieback of mangroves in Australia. </w:t>
      </w:r>
      <w:r w:rsidRPr="0008241C">
        <w:rPr>
          <w:i/>
          <w:iCs/>
          <w:noProof/>
          <w:sz w:val="22"/>
          <w:szCs w:val="24"/>
        </w:rPr>
        <w:t>Marine and Freshwater Research</w:t>
      </w:r>
      <w:r w:rsidRPr="0008241C">
        <w:rPr>
          <w:noProof/>
          <w:sz w:val="22"/>
          <w:szCs w:val="24"/>
        </w:rPr>
        <w:t xml:space="preserve">, </w:t>
      </w:r>
      <w:r w:rsidRPr="0008241C">
        <w:rPr>
          <w:i/>
          <w:iCs/>
          <w:noProof/>
          <w:sz w:val="22"/>
          <w:szCs w:val="24"/>
        </w:rPr>
        <w:t>68</w:t>
      </w:r>
      <w:r w:rsidRPr="0008241C">
        <w:rPr>
          <w:noProof/>
          <w:sz w:val="22"/>
          <w:szCs w:val="24"/>
        </w:rPr>
        <w:t>(10), 1816. https://doi.org/10.1071/MF16322</w:t>
      </w:r>
    </w:p>
    <w:p w14:paraId="68EA90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tta, S., Rahmani, A., Gautam, P., Kasambe, R., Narwade, S., Narayan, G., &amp; Jhala, Y. (2013). </w:t>
      </w:r>
      <w:r w:rsidRPr="0008241C">
        <w:rPr>
          <w:i/>
          <w:iCs/>
          <w:noProof/>
          <w:sz w:val="22"/>
          <w:szCs w:val="24"/>
        </w:rPr>
        <w:t>Guidelines for State Action Plan for Resident Bustards’ Recovery Programme</w:t>
      </w:r>
      <w:r w:rsidRPr="0008241C">
        <w:rPr>
          <w:noProof/>
          <w:sz w:val="22"/>
          <w:szCs w:val="24"/>
        </w:rPr>
        <w:t>. New Delhi.</w:t>
      </w:r>
    </w:p>
    <w:p w14:paraId="09A817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tta, S., Rahmani, A. R., &amp; Jhala, Y. V. (2011). Running out of time? The great Indian bustard Ardeotis nigriceps—status, viability, and conservation strategies. </w:t>
      </w:r>
      <w:r w:rsidRPr="0008241C">
        <w:rPr>
          <w:i/>
          <w:iCs/>
          <w:noProof/>
          <w:sz w:val="22"/>
          <w:szCs w:val="24"/>
        </w:rPr>
        <w:t>European Journal of Wildlife Research</w:t>
      </w:r>
      <w:r w:rsidRPr="0008241C">
        <w:rPr>
          <w:noProof/>
          <w:sz w:val="22"/>
          <w:szCs w:val="24"/>
        </w:rPr>
        <w:t xml:space="preserve">, </w:t>
      </w:r>
      <w:r w:rsidRPr="0008241C">
        <w:rPr>
          <w:i/>
          <w:iCs/>
          <w:noProof/>
          <w:sz w:val="22"/>
          <w:szCs w:val="24"/>
        </w:rPr>
        <w:t>57</w:t>
      </w:r>
      <w:r w:rsidRPr="0008241C">
        <w:rPr>
          <w:noProof/>
          <w:sz w:val="22"/>
          <w:szCs w:val="24"/>
        </w:rPr>
        <w:t>(3), 615–625. https://doi.org/10.1007/s10344-010-0472-z</w:t>
      </w:r>
    </w:p>
    <w:p w14:paraId="10A52C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dgell, H. S. (2006). </w:t>
      </w:r>
      <w:r w:rsidRPr="0008241C">
        <w:rPr>
          <w:i/>
          <w:iCs/>
          <w:noProof/>
          <w:sz w:val="22"/>
          <w:szCs w:val="24"/>
        </w:rPr>
        <w:t>Arabian Deserts</w:t>
      </w:r>
      <w:r w:rsidRPr="0008241C">
        <w:rPr>
          <w:noProof/>
          <w:sz w:val="22"/>
          <w:szCs w:val="24"/>
        </w:rPr>
        <w:t>. Dordrecht: Springer Netherlands. https://doi.org/10.1007/1-4020-3970-0</w:t>
      </w:r>
    </w:p>
    <w:p w14:paraId="2BAF94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dwards, D. P., Magrach, A., Woodcock, P., Ji, Y., Lim, N. T. L., Edwards, F. A., Larsen, T. H., Hsu, W. W., Benedick, S., Khen, C. V., Chung, A. Y. C., Reynolds, G., Fisher, B., Laurance, W. F., Wilcove, D. S., Hamer, K. C., &amp; Yu, D. W. (2014). Selective-logging and oil palm: Multitaxon impacts, biodiversity indicators, and trade-offs for conservation planning. </w:t>
      </w:r>
      <w:r w:rsidRPr="0008241C">
        <w:rPr>
          <w:i/>
          <w:iCs/>
          <w:noProof/>
          <w:sz w:val="22"/>
          <w:szCs w:val="24"/>
        </w:rPr>
        <w:t>Ecological Applications</w:t>
      </w:r>
      <w:r w:rsidRPr="0008241C">
        <w:rPr>
          <w:noProof/>
          <w:sz w:val="22"/>
          <w:szCs w:val="24"/>
        </w:rPr>
        <w:t xml:space="preserve">, </w:t>
      </w:r>
      <w:r w:rsidRPr="0008241C">
        <w:rPr>
          <w:i/>
          <w:iCs/>
          <w:noProof/>
          <w:sz w:val="22"/>
          <w:szCs w:val="24"/>
        </w:rPr>
        <w:t>24</w:t>
      </w:r>
      <w:r w:rsidRPr="0008241C">
        <w:rPr>
          <w:noProof/>
          <w:sz w:val="22"/>
          <w:szCs w:val="24"/>
        </w:rPr>
        <w:t>(8), 2029–2049. https://doi.org/10.1038/nature11318</w:t>
      </w:r>
    </w:p>
    <w:p w14:paraId="09D67B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l-Juhany, L. I. (2010). Degradation of Date Palm Trees and Date Production in Arab Countries: Causes and Potential Rehabilitation. </w:t>
      </w:r>
      <w:r w:rsidRPr="0008241C">
        <w:rPr>
          <w:i/>
          <w:iCs/>
          <w:noProof/>
          <w:sz w:val="22"/>
          <w:szCs w:val="24"/>
        </w:rPr>
        <w:t>Australian Journal of Basic and Applied Sciences</w:t>
      </w:r>
      <w:r w:rsidRPr="0008241C">
        <w:rPr>
          <w:noProof/>
          <w:sz w:val="22"/>
          <w:szCs w:val="24"/>
        </w:rPr>
        <w:t xml:space="preserve">, </w:t>
      </w:r>
      <w:r w:rsidRPr="0008241C">
        <w:rPr>
          <w:i/>
          <w:iCs/>
          <w:noProof/>
          <w:sz w:val="22"/>
          <w:szCs w:val="24"/>
        </w:rPr>
        <w:t>4</w:t>
      </w:r>
      <w:r w:rsidRPr="0008241C">
        <w:rPr>
          <w:noProof/>
          <w:sz w:val="22"/>
          <w:szCs w:val="24"/>
        </w:rPr>
        <w:t>(8), 3998–4010.</w:t>
      </w:r>
    </w:p>
    <w:p w14:paraId="0457E4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l-Showk, S. (2016). How a flow of people affects the flow of water. </w:t>
      </w:r>
      <w:r w:rsidRPr="0008241C">
        <w:rPr>
          <w:i/>
          <w:iCs/>
          <w:noProof/>
          <w:sz w:val="22"/>
          <w:szCs w:val="24"/>
        </w:rPr>
        <w:t>Nature Middle East</w:t>
      </w:r>
      <w:r w:rsidRPr="0008241C">
        <w:rPr>
          <w:noProof/>
          <w:sz w:val="22"/>
          <w:szCs w:val="24"/>
        </w:rPr>
        <w:t>. https://doi.org/10.1038/nmiddleeast.2016.221</w:t>
      </w:r>
    </w:p>
    <w:p w14:paraId="3AF34B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llison, J. C. (2009). Wetlands of the pacific island region. </w:t>
      </w:r>
      <w:r w:rsidRPr="0008241C">
        <w:rPr>
          <w:i/>
          <w:iCs/>
          <w:noProof/>
          <w:sz w:val="22"/>
          <w:szCs w:val="24"/>
        </w:rPr>
        <w:t>Wetlands Ecology and Management</w:t>
      </w:r>
      <w:r w:rsidRPr="0008241C">
        <w:rPr>
          <w:noProof/>
          <w:sz w:val="22"/>
          <w:szCs w:val="24"/>
        </w:rPr>
        <w:t xml:space="preserve">, </w:t>
      </w:r>
      <w:r w:rsidRPr="0008241C">
        <w:rPr>
          <w:i/>
          <w:iCs/>
          <w:noProof/>
          <w:sz w:val="22"/>
          <w:szCs w:val="24"/>
        </w:rPr>
        <w:t>17</w:t>
      </w:r>
      <w:r w:rsidRPr="0008241C">
        <w:rPr>
          <w:noProof/>
          <w:sz w:val="22"/>
          <w:szCs w:val="24"/>
        </w:rPr>
        <w:t>(3), 169–206. https://doi.org/10.1007/s11273-008-9097-3</w:t>
      </w:r>
    </w:p>
    <w:p w14:paraId="229D77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Elston, E., Anderson-Lederer, R., Death, R. G., &amp; Joy, M. K. (2015). The Plight of New Zealand ’ s Freshwater Biodiversity, (1), 1–14.</w:t>
      </w:r>
    </w:p>
    <w:p w14:paraId="0E0267F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ns, E. J., Daniels, C., Nelson, E., Roy, J., &amp; Dixon, P. (2016). Creating multi-functional landscapes: Using exclusion fences to frame feral ungulate management preferences in remote Aboriginal-owned northern Australia. </w:t>
      </w:r>
      <w:r w:rsidRPr="0008241C">
        <w:rPr>
          <w:i/>
          <w:iCs/>
          <w:noProof/>
          <w:sz w:val="22"/>
          <w:szCs w:val="24"/>
        </w:rPr>
        <w:t>Biological Conservation</w:t>
      </w:r>
      <w:r w:rsidRPr="0008241C">
        <w:rPr>
          <w:noProof/>
          <w:sz w:val="22"/>
          <w:szCs w:val="24"/>
        </w:rPr>
        <w:t>. https://doi.org/10.1016/j.biocon.2016.03.007</w:t>
      </w:r>
    </w:p>
    <w:p w14:paraId="0D5AAB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ns, E. J., Pert, P., Clarke, P. A., Budden, M., Clubb, L., Doran, B., Douras, C., Gaikwad, J., Gott, B., Leonard, S., Locke, J., Packer, J., Turpin, G., &amp; Wason, S. (2015). Indigenous biocultural knowledge in ecosystem science and management: Review and insight from Australia. </w:t>
      </w:r>
      <w:r w:rsidRPr="0008241C">
        <w:rPr>
          <w:i/>
          <w:iCs/>
          <w:noProof/>
          <w:sz w:val="22"/>
          <w:szCs w:val="24"/>
        </w:rPr>
        <w:t>Biological Conservation</w:t>
      </w:r>
      <w:r w:rsidRPr="0008241C">
        <w:rPr>
          <w:noProof/>
          <w:sz w:val="22"/>
          <w:szCs w:val="24"/>
        </w:rPr>
        <w:t xml:space="preserve">, </w:t>
      </w:r>
      <w:r w:rsidRPr="0008241C">
        <w:rPr>
          <w:i/>
          <w:iCs/>
          <w:noProof/>
          <w:sz w:val="22"/>
          <w:szCs w:val="24"/>
        </w:rPr>
        <w:t>181</w:t>
      </w:r>
      <w:r w:rsidRPr="0008241C">
        <w:rPr>
          <w:noProof/>
          <w:sz w:val="22"/>
          <w:szCs w:val="24"/>
        </w:rPr>
        <w:t>, 133–149. https://doi.org/10.1016/J.BIOCON.2014.11.008</w:t>
      </w:r>
    </w:p>
    <w:p w14:paraId="6A78A9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nvironmental Protection Authority. (2008). </w:t>
      </w:r>
      <w:r w:rsidRPr="0008241C">
        <w:rPr>
          <w:i/>
          <w:iCs/>
          <w:noProof/>
          <w:sz w:val="22"/>
          <w:szCs w:val="24"/>
        </w:rPr>
        <w:t>State of the environment report : Western Australia : 2007</w:t>
      </w:r>
      <w:r w:rsidRPr="0008241C">
        <w:rPr>
          <w:noProof/>
          <w:sz w:val="22"/>
          <w:szCs w:val="24"/>
        </w:rPr>
        <w:t>. Perth : Dept. of Environment and Conservation. Retrieved from https://web.archive.org/web/20080307200421/http://www.soe.wa.gov.au</w:t>
      </w:r>
    </w:p>
    <w:p w14:paraId="320C2A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Eswaran, H., Lal, R., &amp; Reich, P. F. (2001). Land degradation: An overview. In M. Bridges, E, D. Hannam, I, R. Oldeman, L, T. Pening de Vries, F, W, J. Scherr, S, &amp; S. Sompatpanit (Eds.), </w:t>
      </w:r>
      <w:r w:rsidRPr="0008241C">
        <w:rPr>
          <w:i/>
          <w:iCs/>
          <w:noProof/>
          <w:sz w:val="22"/>
          <w:szCs w:val="24"/>
        </w:rPr>
        <w:t>Responses to Land Degradation</w:t>
      </w:r>
      <w:r w:rsidRPr="0008241C">
        <w:rPr>
          <w:noProof/>
          <w:sz w:val="22"/>
          <w:szCs w:val="24"/>
        </w:rPr>
        <w:t>. New Delhi, India: Oxford Press. Retrieved from http://www.nrcs.usda.gov/wps/portal/nrcs/detail/soils/use/?cid=nrcs142p2_054028</w:t>
      </w:r>
    </w:p>
    <w:p w14:paraId="17C5AD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wers, R. M., Boyle, M. J. W., Gleave, R. a, Plowman, N. S., Benedick, S., Bernard, H., Bishop, T. R., Bakhtiar, E. Y., Chey, V. K., Chung, A. Y. C., Davies, R. G., Edwards, D. P., Eggleton, P., Fayle, T. M., Hardwick, S. R., Homathevi, R., Kitching, R. L., Khoo, M. S., Luke, S. H., March, J. J., Nilus, R., Pfeifer, M., Rao, S. V., Sharp, A. C., Snaddon, J. L., Stork, N. E., Struebig, M. J., Wearn, O. R., Yusah, K. M., &amp; Turner, E. C. (2015). Logging cuts the functional importance of invertebrates in tropical rainforest. </w:t>
      </w:r>
      <w:r w:rsidRPr="0008241C">
        <w:rPr>
          <w:i/>
          <w:iCs/>
          <w:noProof/>
          <w:sz w:val="22"/>
          <w:szCs w:val="24"/>
        </w:rPr>
        <w:t>Nature Communications</w:t>
      </w:r>
      <w:r w:rsidRPr="0008241C">
        <w:rPr>
          <w:noProof/>
          <w:sz w:val="22"/>
          <w:szCs w:val="24"/>
        </w:rPr>
        <w:t xml:space="preserve">, </w:t>
      </w:r>
      <w:r w:rsidRPr="0008241C">
        <w:rPr>
          <w:i/>
          <w:iCs/>
          <w:noProof/>
          <w:sz w:val="22"/>
          <w:szCs w:val="24"/>
        </w:rPr>
        <w:t>6</w:t>
      </w:r>
      <w:r w:rsidRPr="0008241C">
        <w:rPr>
          <w:noProof/>
          <w:sz w:val="22"/>
          <w:szCs w:val="24"/>
        </w:rPr>
        <w:t>(April 2016), 6836. https://doi.org/10.1038/ncomms7836</w:t>
      </w:r>
    </w:p>
    <w:p w14:paraId="15ABA5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zard, T. H. G., &amp; Travis, J. M. J. (2006). The impact of habitat loss and fragmentation on genetic drift and fixation time. </w:t>
      </w:r>
      <w:r w:rsidRPr="0008241C">
        <w:rPr>
          <w:i/>
          <w:iCs/>
          <w:noProof/>
          <w:sz w:val="22"/>
          <w:szCs w:val="24"/>
        </w:rPr>
        <w:t>Oikos</w:t>
      </w:r>
      <w:r w:rsidRPr="0008241C">
        <w:rPr>
          <w:noProof/>
          <w:sz w:val="22"/>
          <w:szCs w:val="24"/>
        </w:rPr>
        <w:t xml:space="preserve">, </w:t>
      </w:r>
      <w:r w:rsidRPr="0008241C">
        <w:rPr>
          <w:i/>
          <w:iCs/>
          <w:noProof/>
          <w:sz w:val="22"/>
          <w:szCs w:val="24"/>
        </w:rPr>
        <w:t>114</w:t>
      </w:r>
      <w:r w:rsidRPr="0008241C">
        <w:rPr>
          <w:noProof/>
          <w:sz w:val="22"/>
          <w:szCs w:val="24"/>
        </w:rPr>
        <w:t>(2), 367–375. https://doi.org/10.1111/j.2006.0030-1299.14778.x</w:t>
      </w:r>
    </w:p>
    <w:p w14:paraId="74EE161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zcurra, E. (2006). </w:t>
      </w:r>
      <w:r w:rsidRPr="0008241C">
        <w:rPr>
          <w:i/>
          <w:iCs/>
          <w:noProof/>
          <w:sz w:val="22"/>
          <w:szCs w:val="24"/>
        </w:rPr>
        <w:t>Global deserts outlook</w:t>
      </w:r>
      <w:r w:rsidRPr="0008241C">
        <w:rPr>
          <w:noProof/>
          <w:sz w:val="22"/>
          <w:szCs w:val="24"/>
        </w:rPr>
        <w:t>. UNEP/Earthprint. https://doi.org/10.1016/j.envsci.2003.12.005</w:t>
      </w:r>
    </w:p>
    <w:p w14:paraId="6CD1FB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ith, D. P. (1992). Conservation evaluation and phylogenetic diversity. </w:t>
      </w:r>
      <w:r w:rsidRPr="0008241C">
        <w:rPr>
          <w:i/>
          <w:iCs/>
          <w:noProof/>
          <w:sz w:val="22"/>
          <w:szCs w:val="24"/>
        </w:rPr>
        <w:t>Biological Conservation</w:t>
      </w:r>
      <w:r w:rsidRPr="0008241C">
        <w:rPr>
          <w:noProof/>
          <w:sz w:val="22"/>
          <w:szCs w:val="24"/>
        </w:rPr>
        <w:t xml:space="preserve">, </w:t>
      </w:r>
      <w:r w:rsidRPr="0008241C">
        <w:rPr>
          <w:i/>
          <w:iCs/>
          <w:noProof/>
          <w:sz w:val="22"/>
          <w:szCs w:val="24"/>
        </w:rPr>
        <w:t>61</w:t>
      </w:r>
      <w:r w:rsidRPr="0008241C">
        <w:rPr>
          <w:noProof/>
          <w:sz w:val="22"/>
          <w:szCs w:val="24"/>
        </w:rPr>
        <w:t>(1), 1–10. https://doi.org/10.1016/0006-3207(92)91201-3</w:t>
      </w:r>
    </w:p>
    <w:p w14:paraId="4E99BA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ng, J., Wang, Z., Zhao, S., Li, Y., Tang, Z., Yu, D., Ni, L., Liu, H., Xie, P., Da, L., Li, Z., &amp; Zheng, C. (2006). Biodiversity changes in the lakes of the Central Yangtze.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4</w:t>
      </w:r>
      <w:r w:rsidRPr="0008241C">
        <w:rPr>
          <w:noProof/>
          <w:sz w:val="22"/>
          <w:szCs w:val="24"/>
        </w:rPr>
        <w:t>(7), 369–377. https://doi.org/10.1890/1540-9295(2006)004[0369:BCITLO]2.0.CO;2</w:t>
      </w:r>
    </w:p>
    <w:p w14:paraId="7A93CB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07). </w:t>
      </w:r>
      <w:r w:rsidRPr="0008241C">
        <w:rPr>
          <w:i/>
          <w:iCs/>
          <w:noProof/>
          <w:sz w:val="22"/>
          <w:szCs w:val="24"/>
        </w:rPr>
        <w:t>The world’s mangroves 1980–2005: a thematic study prepared in the framework of the Global Forest Resource Assessment 2005</w:t>
      </w:r>
      <w:r w:rsidRPr="0008241C">
        <w:rPr>
          <w:noProof/>
          <w:sz w:val="22"/>
          <w:szCs w:val="24"/>
        </w:rPr>
        <w:t xml:space="preserve">. </w:t>
      </w:r>
      <w:r w:rsidRPr="0008241C">
        <w:rPr>
          <w:i/>
          <w:iCs/>
          <w:noProof/>
          <w:sz w:val="22"/>
          <w:szCs w:val="24"/>
        </w:rPr>
        <w:t>FAO Forestry Paper 153</w:t>
      </w:r>
      <w:r w:rsidRPr="0008241C">
        <w:rPr>
          <w:noProof/>
          <w:sz w:val="22"/>
          <w:szCs w:val="24"/>
        </w:rPr>
        <w:t>. Rome, Italy.</w:t>
      </w:r>
    </w:p>
    <w:p w14:paraId="12F432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09). FAOSTAT data. Retrieved from http://faostat3.fao.org/home/E</w:t>
      </w:r>
    </w:p>
    <w:p w14:paraId="3D3754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4). </w:t>
      </w:r>
      <w:r w:rsidRPr="0008241C">
        <w:rPr>
          <w:i/>
          <w:iCs/>
          <w:noProof/>
          <w:sz w:val="22"/>
          <w:szCs w:val="24"/>
        </w:rPr>
        <w:t>Assessing and promoting trees outside forests (TOF) in Asian rice production landscapes</w:t>
      </w:r>
      <w:r w:rsidRPr="0008241C">
        <w:rPr>
          <w:noProof/>
          <w:sz w:val="22"/>
          <w:szCs w:val="24"/>
        </w:rPr>
        <w:t>. Rome.</w:t>
      </w:r>
    </w:p>
    <w:p w14:paraId="0EA247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15a). FAO-STAT data base. Retrieved from http://faostat3.fao.org/browse/R/RL/E</w:t>
      </w:r>
    </w:p>
    <w:p w14:paraId="029A32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15b). FAO - Fisheries and Aquaculture Information and Statistics Branch. http://www.fao.org/fishery/statistics/global-aquaculture-production/query/en. Retrieved November 4, 2015, from http://www.fao.org/fishery/statistics/en</w:t>
      </w:r>
    </w:p>
    <w:p w14:paraId="708006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5c). </w:t>
      </w:r>
      <w:r w:rsidRPr="0008241C">
        <w:rPr>
          <w:i/>
          <w:iCs/>
          <w:noProof/>
          <w:sz w:val="22"/>
          <w:szCs w:val="24"/>
        </w:rPr>
        <w:t>Global Forest Resources Assessment 2015</w:t>
      </w:r>
      <w:r w:rsidRPr="0008241C">
        <w:rPr>
          <w:noProof/>
          <w:sz w:val="22"/>
          <w:szCs w:val="24"/>
        </w:rPr>
        <w:t xml:space="preserve"> (Vol. 2005). Retrieved from http://www.fao.org/forestry/fra2005/en/</w:t>
      </w:r>
    </w:p>
    <w:p w14:paraId="7A79CF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si, J., Brodie, G., &amp; Vanderwoude, C. (2013). Increases in crop pests caused by Wasmannia auropunctata in Solomon Islands subsistence gardens. </w:t>
      </w:r>
      <w:r w:rsidRPr="0008241C">
        <w:rPr>
          <w:i/>
          <w:iCs/>
          <w:noProof/>
          <w:sz w:val="22"/>
          <w:szCs w:val="24"/>
        </w:rPr>
        <w:t>Journal of Applied Entomology</w:t>
      </w:r>
      <w:r w:rsidRPr="0008241C">
        <w:rPr>
          <w:noProof/>
          <w:sz w:val="22"/>
          <w:szCs w:val="24"/>
        </w:rPr>
        <w:t xml:space="preserve">, </w:t>
      </w:r>
      <w:r w:rsidRPr="0008241C">
        <w:rPr>
          <w:i/>
          <w:iCs/>
          <w:noProof/>
          <w:sz w:val="22"/>
          <w:szCs w:val="24"/>
        </w:rPr>
        <w:t>137</w:t>
      </w:r>
      <w:r w:rsidRPr="0008241C">
        <w:rPr>
          <w:noProof/>
          <w:sz w:val="22"/>
          <w:szCs w:val="24"/>
        </w:rPr>
        <w:t>(8), 580–588. https://doi.org/10.1111/jen.12033</w:t>
      </w:r>
    </w:p>
    <w:p w14:paraId="2E0DF8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ensham, R. J., Silcock, J. L., &amp; Firn, A. J. (2014). Managed livestock grazing is compatible with the maintenance of plant diversity in semidesert grasslands. </w:t>
      </w:r>
      <w:r w:rsidRPr="0008241C">
        <w:rPr>
          <w:i/>
          <w:iCs/>
          <w:noProof/>
          <w:sz w:val="22"/>
          <w:szCs w:val="24"/>
        </w:rPr>
        <w:t>Ecological Applications</w:t>
      </w:r>
      <w:r w:rsidRPr="0008241C">
        <w:rPr>
          <w:noProof/>
          <w:sz w:val="22"/>
          <w:szCs w:val="24"/>
        </w:rPr>
        <w:t xml:space="preserve">, </w:t>
      </w:r>
      <w:r w:rsidRPr="0008241C">
        <w:rPr>
          <w:i/>
          <w:iCs/>
          <w:noProof/>
          <w:sz w:val="22"/>
          <w:szCs w:val="24"/>
        </w:rPr>
        <w:t>24</w:t>
      </w:r>
      <w:r w:rsidRPr="0008241C">
        <w:rPr>
          <w:noProof/>
          <w:sz w:val="22"/>
          <w:szCs w:val="24"/>
        </w:rPr>
        <w:t>(3), 503–517.</w:t>
      </w:r>
    </w:p>
    <w:p w14:paraId="6906B3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ernández-Giménez, M. E., Venable, N. H., Angerer, J., Fassnacht, S. R., Reid, R. S., &amp; Jamyansharav, K. (2017). Exploring Linked Ecological and Cultural Tipping Points in Mongolia. </w:t>
      </w:r>
      <w:r w:rsidRPr="0008241C">
        <w:rPr>
          <w:i/>
          <w:iCs/>
          <w:noProof/>
          <w:sz w:val="22"/>
          <w:szCs w:val="24"/>
        </w:rPr>
        <w:t>Anthropocene</w:t>
      </w:r>
      <w:r w:rsidRPr="0008241C">
        <w:rPr>
          <w:noProof/>
          <w:sz w:val="22"/>
          <w:szCs w:val="24"/>
        </w:rPr>
        <w:t>. https://doi.org/10.1016/j.ancene.2017.01.003</w:t>
      </w:r>
    </w:p>
    <w:p w14:paraId="412D0F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itzherbert, E. B., Struebig, M. J., Morel, A., Danielsen, F., Brühl, C. A., Donald, P. F., &amp; Phalan, B. (2008). How will oil palm expansion affect biodiversity?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3</w:t>
      </w:r>
      <w:r w:rsidRPr="0008241C">
        <w:rPr>
          <w:noProof/>
          <w:sz w:val="22"/>
          <w:szCs w:val="24"/>
        </w:rPr>
        <w:t>(10), 538–545. https://doi.org/10.1016/J.TREE.2008.06.012</w:t>
      </w:r>
    </w:p>
    <w:p w14:paraId="78ABF8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leming, P. A., Anderson, H., Prendergast, A. S., Bretz, M. R., Valentine, L. E., &amp; Hardy, G. E. S. J. (2014). Is the loss of Australian digging mammals contributing to a deterioration in ecosystem function? </w:t>
      </w:r>
      <w:r w:rsidRPr="0008241C">
        <w:rPr>
          <w:i/>
          <w:iCs/>
          <w:noProof/>
          <w:sz w:val="22"/>
          <w:szCs w:val="24"/>
        </w:rPr>
        <w:t>Mammal Review</w:t>
      </w:r>
      <w:r w:rsidRPr="0008241C">
        <w:rPr>
          <w:noProof/>
          <w:sz w:val="22"/>
          <w:szCs w:val="24"/>
        </w:rPr>
        <w:t xml:space="preserve">, </w:t>
      </w:r>
      <w:r w:rsidRPr="0008241C">
        <w:rPr>
          <w:i/>
          <w:iCs/>
          <w:noProof/>
          <w:sz w:val="22"/>
          <w:szCs w:val="24"/>
        </w:rPr>
        <w:t>44</w:t>
      </w:r>
      <w:r w:rsidRPr="0008241C">
        <w:rPr>
          <w:noProof/>
          <w:sz w:val="22"/>
          <w:szCs w:val="24"/>
        </w:rPr>
        <w:t>(2), 94–108. https://doi.org/10.1111/mam.12014</w:t>
      </w:r>
    </w:p>
    <w:p w14:paraId="7861A2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rtes, M. D. (2012). Historical review of seagrass research in the Philippines - Section II. Historical review of coastal research in Southeast Asia. In </w:t>
      </w:r>
      <w:r w:rsidRPr="0008241C">
        <w:rPr>
          <w:i/>
          <w:iCs/>
          <w:noProof/>
          <w:sz w:val="22"/>
          <w:szCs w:val="24"/>
        </w:rPr>
        <w:t>Proceedings of the Horiba International Conference. Coastal Marine Science</w:t>
      </w:r>
      <w:r w:rsidRPr="0008241C">
        <w:rPr>
          <w:noProof/>
          <w:sz w:val="22"/>
          <w:szCs w:val="24"/>
        </w:rPr>
        <w:t xml:space="preserve"> (pp. 178–181).</w:t>
      </w:r>
    </w:p>
    <w:p w14:paraId="54AB89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RA Japan. (2009). Guideline to protect algal bed resource. Retrieved from http://www.jfa.maff.go.jp/j/gyoko_gyozyo/g_hourei/pdf/sub7941.pdf</w:t>
      </w:r>
    </w:p>
    <w:p w14:paraId="53BDC0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rank, A. S. K., Johnson, C. N., Potts, J. M., Fisher, A., Lawes, M. J., Woinarski, J. C. Z., Tuft, K., Radford, I. J., Gordon, I. J., Collis, M. A., &amp; Legge, S. (2014). Experimental evidence that feral </w:t>
      </w:r>
      <w:r w:rsidRPr="0008241C">
        <w:rPr>
          <w:noProof/>
          <w:sz w:val="22"/>
          <w:szCs w:val="24"/>
        </w:rPr>
        <w:lastRenderedPageBreak/>
        <w:t xml:space="preserve">cats cause local extirpation of small mammals in Australia’s tropical savannas. </w:t>
      </w:r>
      <w:r w:rsidRPr="0008241C">
        <w:rPr>
          <w:i/>
          <w:iCs/>
          <w:noProof/>
          <w:sz w:val="22"/>
          <w:szCs w:val="24"/>
        </w:rPr>
        <w:t>Journal of Applied Ecology</w:t>
      </w:r>
      <w:r w:rsidRPr="0008241C">
        <w:rPr>
          <w:noProof/>
          <w:sz w:val="22"/>
          <w:szCs w:val="24"/>
        </w:rPr>
        <w:t>. https://doi.org/10.1111/1365-2664.12323</w:t>
      </w:r>
    </w:p>
    <w:p w14:paraId="318573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reitag, H., Jäch, M. A., &amp; Wewalka, G. (2016). Diversity of aquatic and riparian Coleoptera of the Philippines: checklist, state of knowledge, priorities for future research and conservation. </w:t>
      </w:r>
      <w:r w:rsidRPr="0008241C">
        <w:rPr>
          <w:i/>
          <w:iCs/>
          <w:noProof/>
          <w:sz w:val="22"/>
          <w:szCs w:val="24"/>
        </w:rPr>
        <w:t>Aquatic Insects</w:t>
      </w:r>
      <w:r w:rsidRPr="0008241C">
        <w:rPr>
          <w:noProof/>
          <w:sz w:val="22"/>
          <w:szCs w:val="24"/>
        </w:rPr>
        <w:t>, 1–37. https://doi.org/10.1080/01650424.2016.1210814</w:t>
      </w:r>
    </w:p>
    <w:p w14:paraId="67AEBE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roese, R., &amp; Pauly, D. (2014). FishBase version 06/2014. Retrieved from www.fishbase.org</w:t>
      </w:r>
    </w:p>
    <w:p w14:paraId="35C7F7F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roese, R., &amp; Pauly, D. (2017). Fishbase. World Wide Web Electronic Publication. Ver. (2/2017). Retrieved from www.fishbase.org</w:t>
      </w:r>
    </w:p>
    <w:p w14:paraId="53800C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 B. J., Wu, B. F., Lü, Y. H., Xu, Z. H., Cao, J. H., Niu, D., Yang, G. S., &amp; Zhou, Y. M. (2010). Three Gorges Project: Efforts and challenges for the environment. </w:t>
      </w:r>
      <w:r w:rsidRPr="0008241C">
        <w:rPr>
          <w:i/>
          <w:iCs/>
          <w:noProof/>
          <w:sz w:val="22"/>
          <w:szCs w:val="24"/>
        </w:rPr>
        <w:t>Progress in Physical Geography</w:t>
      </w:r>
      <w:r w:rsidRPr="0008241C">
        <w:rPr>
          <w:noProof/>
          <w:sz w:val="22"/>
          <w:szCs w:val="24"/>
        </w:rPr>
        <w:t xml:space="preserve">, </w:t>
      </w:r>
      <w:r w:rsidRPr="0008241C">
        <w:rPr>
          <w:i/>
          <w:iCs/>
          <w:noProof/>
          <w:sz w:val="22"/>
          <w:szCs w:val="24"/>
        </w:rPr>
        <w:t>34</w:t>
      </w:r>
      <w:r w:rsidRPr="0008241C">
        <w:rPr>
          <w:noProof/>
          <w:sz w:val="22"/>
          <w:szCs w:val="24"/>
        </w:rPr>
        <w:t>(6), 741–754. https://doi.org/10.1177/0309133310370286</w:t>
      </w:r>
    </w:p>
    <w:p w14:paraId="727BDB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jikura, K., Lindsay, D., Kitazato, H., Nishida, S., &amp; Shirayama, Y. (2010). Marine biodiversity in Japanese waters.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8). https://doi.org/10.1371/journal.pone.0011836</w:t>
      </w:r>
    </w:p>
    <w:p w14:paraId="14AB1D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jita, H. (2007). Outline of Mires in Hokkaido , Japan , and Their Ecosystem Conservation and Restoration. </w:t>
      </w:r>
      <w:r w:rsidRPr="0008241C">
        <w:rPr>
          <w:i/>
          <w:iCs/>
          <w:noProof/>
          <w:sz w:val="22"/>
          <w:szCs w:val="24"/>
        </w:rPr>
        <w:t>Global Enviromental Research</w:t>
      </w:r>
      <w:r w:rsidRPr="0008241C">
        <w:rPr>
          <w:noProof/>
          <w:sz w:val="22"/>
          <w:szCs w:val="24"/>
        </w:rPr>
        <w:t xml:space="preserve">, </w:t>
      </w:r>
      <w:r w:rsidRPr="0008241C">
        <w:rPr>
          <w:i/>
          <w:iCs/>
          <w:noProof/>
          <w:sz w:val="22"/>
          <w:szCs w:val="24"/>
        </w:rPr>
        <w:t>11</w:t>
      </w:r>
      <w:r w:rsidRPr="0008241C">
        <w:rPr>
          <w:noProof/>
          <w:sz w:val="22"/>
          <w:szCs w:val="24"/>
        </w:rPr>
        <w:t>(1961), 187–194.</w:t>
      </w:r>
    </w:p>
    <w:p w14:paraId="03904C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kamachi, K., Oku, H., &amp; Nakashizuka, T. (2001). The change of a satoyama landscape and its causality in Kamiseya, Kyoto Prefecture, Japan between 1970 and 1995. </w:t>
      </w:r>
      <w:r w:rsidRPr="0008241C">
        <w:rPr>
          <w:i/>
          <w:iCs/>
          <w:noProof/>
          <w:sz w:val="22"/>
          <w:szCs w:val="24"/>
        </w:rPr>
        <w:t>Landscape Ecology</w:t>
      </w:r>
      <w:r w:rsidRPr="0008241C">
        <w:rPr>
          <w:noProof/>
          <w:sz w:val="22"/>
          <w:szCs w:val="24"/>
        </w:rPr>
        <w:t xml:space="preserve">, </w:t>
      </w:r>
      <w:r w:rsidRPr="0008241C">
        <w:rPr>
          <w:i/>
          <w:iCs/>
          <w:noProof/>
          <w:sz w:val="22"/>
          <w:szCs w:val="24"/>
        </w:rPr>
        <w:t>16</w:t>
      </w:r>
      <w:r w:rsidRPr="0008241C">
        <w:rPr>
          <w:noProof/>
          <w:sz w:val="22"/>
          <w:szCs w:val="24"/>
        </w:rPr>
        <w:t>(8), 703–717. https://doi.org/10.1023/A:1014464909698</w:t>
      </w:r>
    </w:p>
    <w:p w14:paraId="51D653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nge-Smith, S., Briggs, M., &amp; Miao, W. (2012). </w:t>
      </w:r>
      <w:r w:rsidRPr="0008241C">
        <w:rPr>
          <w:i/>
          <w:iCs/>
          <w:noProof/>
          <w:sz w:val="22"/>
          <w:szCs w:val="24"/>
        </w:rPr>
        <w:t>Regional overview of fisheries and aquaculture in Asia and the Pacific 2012</w:t>
      </w:r>
      <w:r w:rsidRPr="0008241C">
        <w:rPr>
          <w:noProof/>
          <w:sz w:val="22"/>
          <w:szCs w:val="24"/>
        </w:rPr>
        <w:t xml:space="preserve"> (RAP Publication 2012/26). </w:t>
      </w:r>
      <w:r w:rsidRPr="0008241C">
        <w:rPr>
          <w:i/>
          <w:iCs/>
          <w:noProof/>
          <w:sz w:val="22"/>
          <w:szCs w:val="24"/>
        </w:rPr>
        <w:t>RAP publication</w:t>
      </w:r>
      <w:r w:rsidRPr="0008241C">
        <w:rPr>
          <w:noProof/>
          <w:sz w:val="22"/>
          <w:szCs w:val="24"/>
        </w:rPr>
        <w:t>. Bangkok, Thailand. Retrieved from http://www.fao.org/documents/card/en/c/951b0503-aece-5bdf-a4fa-500b868b55a1/</w:t>
      </w:r>
    </w:p>
    <w:p w14:paraId="265FAC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urukawa, T., Kayo, C., Kadoya, T., Kastner, T., Hondo, H., Matsuda, H., &amp; Kaneko, N. (2015). Forest harvest index: accounting for global gross forest cover loss of wood production and an application of trade analysis. </w:t>
      </w:r>
      <w:r w:rsidRPr="0008241C">
        <w:rPr>
          <w:i/>
          <w:iCs/>
          <w:noProof/>
          <w:sz w:val="22"/>
          <w:szCs w:val="24"/>
        </w:rPr>
        <w:t>Global Ecology and Conservation</w:t>
      </w:r>
      <w:r w:rsidRPr="0008241C">
        <w:rPr>
          <w:noProof/>
          <w:sz w:val="22"/>
          <w:szCs w:val="24"/>
        </w:rPr>
        <w:t xml:space="preserve">, </w:t>
      </w:r>
      <w:r w:rsidRPr="0008241C">
        <w:rPr>
          <w:i/>
          <w:iCs/>
          <w:noProof/>
          <w:sz w:val="22"/>
          <w:szCs w:val="24"/>
        </w:rPr>
        <w:t>4</w:t>
      </w:r>
      <w:r w:rsidRPr="0008241C">
        <w:rPr>
          <w:noProof/>
          <w:sz w:val="22"/>
          <w:szCs w:val="24"/>
        </w:rPr>
        <w:t>(November), 150–159. https://doi.org/10.1016/j.gecco.2015.06.011</w:t>
      </w:r>
    </w:p>
    <w:p w14:paraId="3F67BE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ley, M. L., van der Ent, A., Iqbal, M. C. M., &amp; Rajakaruna, N. (2017). Ultramafic geoecology of South and Southeast Asia. </w:t>
      </w:r>
      <w:r w:rsidRPr="0008241C">
        <w:rPr>
          <w:i/>
          <w:iCs/>
          <w:noProof/>
          <w:sz w:val="22"/>
          <w:szCs w:val="24"/>
        </w:rPr>
        <w:t>Botanical Studies</w:t>
      </w:r>
      <w:r w:rsidRPr="0008241C">
        <w:rPr>
          <w:noProof/>
          <w:sz w:val="22"/>
          <w:szCs w:val="24"/>
        </w:rPr>
        <w:t xml:space="preserve">, </w:t>
      </w:r>
      <w:r w:rsidRPr="0008241C">
        <w:rPr>
          <w:i/>
          <w:iCs/>
          <w:noProof/>
          <w:sz w:val="22"/>
          <w:szCs w:val="24"/>
        </w:rPr>
        <w:t>58</w:t>
      </w:r>
      <w:r w:rsidRPr="0008241C">
        <w:rPr>
          <w:noProof/>
          <w:sz w:val="22"/>
          <w:szCs w:val="24"/>
        </w:rPr>
        <w:t>(1), 18. https://doi.org/10.1186/s40529-017-0167-9</w:t>
      </w:r>
    </w:p>
    <w:p w14:paraId="0A0F7E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o, H., Ouyang, Z., Chen, S., &amp; van Koppen, C. S. A. (2013). Role of culturally protected forests in biodiversity conservation in Southeast China. </w:t>
      </w:r>
      <w:r w:rsidRPr="0008241C">
        <w:rPr>
          <w:i/>
          <w:iCs/>
          <w:noProof/>
          <w:sz w:val="22"/>
          <w:szCs w:val="24"/>
        </w:rPr>
        <w:t>Biodiversity and Conservation</w:t>
      </w:r>
      <w:r w:rsidRPr="0008241C">
        <w:rPr>
          <w:noProof/>
          <w:sz w:val="22"/>
          <w:szCs w:val="24"/>
        </w:rPr>
        <w:t xml:space="preserve">, </w:t>
      </w:r>
      <w:r w:rsidRPr="0008241C">
        <w:rPr>
          <w:i/>
          <w:iCs/>
          <w:noProof/>
          <w:sz w:val="22"/>
          <w:szCs w:val="24"/>
        </w:rPr>
        <w:t>22</w:t>
      </w:r>
      <w:r w:rsidRPr="0008241C">
        <w:rPr>
          <w:noProof/>
          <w:sz w:val="22"/>
          <w:szCs w:val="24"/>
        </w:rPr>
        <w:t>(2), 531–544. https://doi.org/10.1007/s10531-012-0427-7</w:t>
      </w:r>
    </w:p>
    <w:p w14:paraId="0F64F4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bach, K., Milder, J. C., Montenegro, M., Karp, D. S., &amp; DeClerck, F. A. J. (2014). Biodiversity and Ecosystem Services in Agroecosystems. </w:t>
      </w:r>
      <w:r w:rsidRPr="0008241C">
        <w:rPr>
          <w:i/>
          <w:iCs/>
          <w:noProof/>
          <w:sz w:val="22"/>
          <w:szCs w:val="24"/>
        </w:rPr>
        <w:t>Encyclopedia of Agriculture and Food Systems</w:t>
      </w:r>
      <w:r w:rsidRPr="0008241C">
        <w:rPr>
          <w:noProof/>
          <w:sz w:val="22"/>
          <w:szCs w:val="24"/>
        </w:rPr>
        <w:t xml:space="preserve">, </w:t>
      </w:r>
      <w:r w:rsidRPr="0008241C">
        <w:rPr>
          <w:i/>
          <w:iCs/>
          <w:noProof/>
          <w:sz w:val="22"/>
          <w:szCs w:val="24"/>
        </w:rPr>
        <w:t>2</w:t>
      </w:r>
      <w:r w:rsidRPr="0008241C">
        <w:rPr>
          <w:noProof/>
          <w:sz w:val="22"/>
          <w:szCs w:val="24"/>
        </w:rPr>
        <w:t>, 21–40. https://doi.org/10.1016/B978-0-444-52512-3.00013-9</w:t>
      </w:r>
    </w:p>
    <w:p w14:paraId="2EF16D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cía, N., Harrison, I., Cox, N., &amp; Tognelli, M. F. (2015). </w:t>
      </w:r>
      <w:r w:rsidRPr="0008241C">
        <w:rPr>
          <w:i/>
          <w:iCs/>
          <w:noProof/>
          <w:sz w:val="22"/>
          <w:szCs w:val="24"/>
        </w:rPr>
        <w:t>The Status and Distribution of Freshwater Biodiversity in the Arabian Peninsula</w:t>
      </w:r>
      <w:r w:rsidRPr="0008241C">
        <w:rPr>
          <w:noProof/>
          <w:sz w:val="22"/>
          <w:szCs w:val="24"/>
        </w:rPr>
        <w:t>. Cambridge, UK and Gland, Switzerland: IUCN, and Coimbatore, India: Zoo Outreach Organisation. Retrieved from https://portals.iucn.org/library/sites/library/files/documents/RL-53-003.pdf#page=32</w:t>
      </w:r>
    </w:p>
    <w:p w14:paraId="7F140E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dner, A., &amp; Howarth, B. (2009). Urbanisation in the United Arab Emirates: The challenges for ecological mitigation in a rapidly developing country. </w:t>
      </w:r>
      <w:r w:rsidRPr="0008241C">
        <w:rPr>
          <w:i/>
          <w:iCs/>
          <w:noProof/>
          <w:sz w:val="22"/>
          <w:szCs w:val="24"/>
        </w:rPr>
        <w:t>BioRisk</w:t>
      </w:r>
      <w:r w:rsidRPr="0008241C">
        <w:rPr>
          <w:noProof/>
          <w:sz w:val="22"/>
          <w:szCs w:val="24"/>
        </w:rPr>
        <w:t xml:space="preserve">, </w:t>
      </w:r>
      <w:r w:rsidRPr="0008241C">
        <w:rPr>
          <w:i/>
          <w:iCs/>
          <w:noProof/>
          <w:sz w:val="22"/>
          <w:szCs w:val="24"/>
        </w:rPr>
        <w:t>3</w:t>
      </w:r>
      <w:r w:rsidRPr="0008241C">
        <w:rPr>
          <w:noProof/>
          <w:sz w:val="22"/>
          <w:szCs w:val="24"/>
        </w:rPr>
        <w:t>, 27–38. https://doi.org/10.3897/biorisk.3.18</w:t>
      </w:r>
    </w:p>
    <w:p w14:paraId="3F7164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nett, S., Sayer, J., &amp; Toit, J. T. Du. (2007). Improving the effectiveness of interventions to balance conservation and development: a conceptual framework. </w:t>
      </w:r>
      <w:r w:rsidRPr="0008241C">
        <w:rPr>
          <w:i/>
          <w:iCs/>
          <w:noProof/>
          <w:sz w:val="22"/>
          <w:szCs w:val="24"/>
        </w:rPr>
        <w:t>Ecology and Society</w:t>
      </w:r>
      <w:r w:rsidRPr="0008241C">
        <w:rPr>
          <w:noProof/>
          <w:sz w:val="22"/>
          <w:szCs w:val="24"/>
        </w:rPr>
        <w:t xml:space="preserve">, </w:t>
      </w:r>
      <w:r w:rsidRPr="0008241C">
        <w:rPr>
          <w:i/>
          <w:iCs/>
          <w:noProof/>
          <w:sz w:val="22"/>
          <w:szCs w:val="24"/>
        </w:rPr>
        <w:t>12</w:t>
      </w:r>
      <w:r w:rsidRPr="0008241C">
        <w:rPr>
          <w:noProof/>
          <w:sz w:val="22"/>
          <w:szCs w:val="24"/>
        </w:rPr>
        <w:t>(1), 2. Retrieved from https://works.bepress.com/johan%7B_%7Ddutoit/18/</w:t>
      </w:r>
    </w:p>
    <w:p w14:paraId="7C373D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atus, J. (2010). Hydrophis semperi. https://doi.org/http://dx.doi.org/10.2305/IUCN.UK.2010-4.RLTS.T176747A7296443.en</w:t>
      </w:r>
    </w:p>
    <w:p w14:paraId="6E4E11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 Y. J., Liu, Y. J., Shen, A. H., &amp; Lin, X. C. (2015). Fengshui forests conserve genetic diversity: A case study of Phoebe bournei (Hemsl.) Yang in southern China. </w:t>
      </w:r>
      <w:r w:rsidRPr="0008241C">
        <w:rPr>
          <w:i/>
          <w:iCs/>
          <w:noProof/>
          <w:sz w:val="22"/>
          <w:szCs w:val="24"/>
        </w:rPr>
        <w:t>Genetics and Molecular Research</w:t>
      </w:r>
      <w:r w:rsidRPr="0008241C">
        <w:rPr>
          <w:noProof/>
          <w:sz w:val="22"/>
          <w:szCs w:val="24"/>
        </w:rPr>
        <w:t xml:space="preserve">, </w:t>
      </w:r>
      <w:r w:rsidRPr="0008241C">
        <w:rPr>
          <w:i/>
          <w:iCs/>
          <w:noProof/>
          <w:sz w:val="22"/>
          <w:szCs w:val="24"/>
        </w:rPr>
        <w:t>14</w:t>
      </w:r>
      <w:r w:rsidRPr="0008241C">
        <w:rPr>
          <w:noProof/>
          <w:sz w:val="22"/>
          <w:szCs w:val="24"/>
        </w:rPr>
        <w:t>(1), 1986–1993. https://doi.org/10.4238/2015.March.20.8</w:t>
      </w:r>
    </w:p>
    <w:p w14:paraId="44105A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orge, S. J., Harper, R. J., Hobbs, R. J., &amp; Tibbett, M. (2012). A sustainable agricultural landscape for Australia: A review of interlacing carbon sequestration, biodiversity and salinity management in agroforestry systems.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163</w:t>
      </w:r>
      <w:r w:rsidRPr="0008241C">
        <w:rPr>
          <w:noProof/>
          <w:sz w:val="22"/>
          <w:szCs w:val="24"/>
        </w:rPr>
        <w:t>, 28–36. https://doi.org/10.1016/j.agee.2012.06.022</w:t>
      </w:r>
    </w:p>
    <w:p w14:paraId="427731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Geospatial Information Authority of Japan. (2000). Changes in wetland area of Japan. Retrieved May 8, 2018, from http://www.gsi.go.jp/kankyochiri/shicchimenseki2.html</w:t>
      </w:r>
    </w:p>
    <w:p w14:paraId="71BD5C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rman, C. R., Ramirez-Llodra, E., Baker, M. C., &amp; Tyler, P. A. (2011). Deep-water chemosynthetic ecosystem research during the census of marine life decade and beyond: A proposed deep-ocean road map. </w:t>
      </w:r>
      <w:r w:rsidRPr="0008241C">
        <w:rPr>
          <w:i/>
          <w:iCs/>
          <w:noProof/>
          <w:sz w:val="22"/>
          <w:szCs w:val="24"/>
        </w:rPr>
        <w:t>PLoS ONE</w:t>
      </w:r>
      <w:r w:rsidRPr="0008241C">
        <w:rPr>
          <w:noProof/>
          <w:sz w:val="22"/>
          <w:szCs w:val="24"/>
        </w:rPr>
        <w:t xml:space="preserve">, </w:t>
      </w:r>
      <w:r w:rsidRPr="0008241C">
        <w:rPr>
          <w:i/>
          <w:iCs/>
          <w:noProof/>
          <w:sz w:val="22"/>
          <w:szCs w:val="24"/>
        </w:rPr>
        <w:t>6</w:t>
      </w:r>
      <w:r w:rsidRPr="0008241C">
        <w:rPr>
          <w:noProof/>
          <w:sz w:val="22"/>
          <w:szCs w:val="24"/>
        </w:rPr>
        <w:t>(8). https://doi.org/10.1371/journal.pone.0023259</w:t>
      </w:r>
    </w:p>
    <w:p w14:paraId="0895B0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am, X., Hadiaty, R. K., Tan, H. H., Parenti, L. R., Wowor, D., Sauri, S., Chong, K. Y., Yeo, D. C. J., &amp; Wilcove, D. S. (2015). Mitigating the impact of oil-palm monoculture on freshwater fishes in Southeast Asia. </w:t>
      </w:r>
      <w:r w:rsidRPr="0008241C">
        <w:rPr>
          <w:i/>
          <w:iCs/>
          <w:noProof/>
          <w:sz w:val="22"/>
          <w:szCs w:val="24"/>
        </w:rPr>
        <w:t>Conservation Biology</w:t>
      </w:r>
      <w:r w:rsidRPr="0008241C">
        <w:rPr>
          <w:noProof/>
          <w:sz w:val="22"/>
          <w:szCs w:val="24"/>
        </w:rPr>
        <w:t xml:space="preserve">, </w:t>
      </w:r>
      <w:r w:rsidRPr="0008241C">
        <w:rPr>
          <w:i/>
          <w:iCs/>
          <w:noProof/>
          <w:sz w:val="22"/>
          <w:szCs w:val="24"/>
        </w:rPr>
        <w:t>29</w:t>
      </w:r>
      <w:r w:rsidRPr="0008241C">
        <w:rPr>
          <w:noProof/>
          <w:sz w:val="22"/>
          <w:szCs w:val="24"/>
        </w:rPr>
        <w:t>(5), 1357–1367. https://doi.org/10.1111/cobi.12483</w:t>
      </w:r>
    </w:p>
    <w:p w14:paraId="71992A4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am, X., Koh, L. P., Tan, H. H., Miettinen, J., Tan, H. T. W., &amp; Ng, P. K. L. (2012). Global extinctions of freshwater fishes follow peatland conversion in Sundaland.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10</w:t>
      </w:r>
      <w:r w:rsidRPr="0008241C">
        <w:rPr>
          <w:noProof/>
          <w:sz w:val="22"/>
          <w:szCs w:val="24"/>
        </w:rPr>
        <w:t>(9), 465–470. https://doi.org/10.1890/110182</w:t>
      </w:r>
    </w:p>
    <w:p w14:paraId="1BF8AB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am, X., Ng, T. H., Lok, A. F. S. L., &amp; Ng, H. H. (2011). Local geographic range predicts freshwater fish extinctions in Singapore. </w:t>
      </w:r>
      <w:r w:rsidRPr="0008241C">
        <w:rPr>
          <w:i/>
          <w:iCs/>
          <w:noProof/>
          <w:sz w:val="22"/>
          <w:szCs w:val="24"/>
        </w:rPr>
        <w:t>Journal of Applied Ecology</w:t>
      </w:r>
      <w:r w:rsidRPr="0008241C">
        <w:rPr>
          <w:noProof/>
          <w:sz w:val="22"/>
          <w:szCs w:val="24"/>
        </w:rPr>
        <w:t xml:space="preserve">, </w:t>
      </w:r>
      <w:r w:rsidRPr="0008241C">
        <w:rPr>
          <w:i/>
          <w:iCs/>
          <w:noProof/>
          <w:sz w:val="22"/>
          <w:szCs w:val="24"/>
        </w:rPr>
        <w:t>48</w:t>
      </w:r>
      <w:r w:rsidRPr="0008241C">
        <w:rPr>
          <w:noProof/>
          <w:sz w:val="22"/>
          <w:szCs w:val="24"/>
        </w:rPr>
        <w:t>(2), 356–363. https://doi.org/10.1111/j.1365-2664.2010.01953.x</w:t>
      </w:r>
    </w:p>
    <w:p w14:paraId="2DE6C3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bert, J., &amp; Deharveng, L. (2002). Subterranean Ecosystems: A Truncated Functional Biodiversity. </w:t>
      </w:r>
      <w:r w:rsidRPr="0008241C">
        <w:rPr>
          <w:i/>
          <w:iCs/>
          <w:noProof/>
          <w:sz w:val="22"/>
          <w:szCs w:val="24"/>
        </w:rPr>
        <w:t>BioScience</w:t>
      </w:r>
      <w:r w:rsidRPr="0008241C">
        <w:rPr>
          <w:noProof/>
          <w:sz w:val="22"/>
          <w:szCs w:val="24"/>
        </w:rPr>
        <w:t xml:space="preserve">, </w:t>
      </w:r>
      <w:r w:rsidRPr="0008241C">
        <w:rPr>
          <w:i/>
          <w:iCs/>
          <w:noProof/>
          <w:sz w:val="22"/>
          <w:szCs w:val="24"/>
        </w:rPr>
        <w:t>52</w:t>
      </w:r>
      <w:r w:rsidRPr="0008241C">
        <w:rPr>
          <w:noProof/>
          <w:sz w:val="22"/>
          <w:szCs w:val="24"/>
        </w:rPr>
        <w:t>(6), 473–481. https://doi.org/10.1641/0006-3568(2002)052[0473:SEATFB]2.0.CO;2</w:t>
      </w:r>
    </w:p>
    <w:p w14:paraId="08F0CE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bson, J., Boe-Gibson, G., &amp; Stichbury, G. (2015). Urban land expansion in India 1992-2012. </w:t>
      </w:r>
      <w:r w:rsidRPr="0008241C">
        <w:rPr>
          <w:i/>
          <w:iCs/>
          <w:noProof/>
          <w:sz w:val="22"/>
          <w:szCs w:val="24"/>
        </w:rPr>
        <w:t>Food Policy</w:t>
      </w:r>
      <w:r w:rsidRPr="0008241C">
        <w:rPr>
          <w:noProof/>
          <w:sz w:val="22"/>
          <w:szCs w:val="24"/>
        </w:rPr>
        <w:t xml:space="preserve">, </w:t>
      </w:r>
      <w:r w:rsidRPr="0008241C">
        <w:rPr>
          <w:i/>
          <w:iCs/>
          <w:noProof/>
          <w:sz w:val="22"/>
          <w:szCs w:val="24"/>
        </w:rPr>
        <w:t>56</w:t>
      </w:r>
      <w:r w:rsidRPr="0008241C">
        <w:rPr>
          <w:noProof/>
          <w:sz w:val="22"/>
          <w:szCs w:val="24"/>
        </w:rPr>
        <w:t>, 100–113. https://doi.org/10.1016/j.foodpol.2015.08.002</w:t>
      </w:r>
    </w:p>
    <w:p w14:paraId="192859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ese, M., Brueck, H., Gao, Y. Z., Lin, S., Steffens, M., Kögel-Knabner, I., Glindemann, T., Susenbeth, A., Taube, F., Butterbach-Bahl, K., Zheng, X. H., Hoffmann, C., Bai, Y. F., &amp; Han, X. G. (2013). N balance and cycling of Inner Mongolia typical steppe: A comprehensive case study of grazing effects. </w:t>
      </w:r>
      <w:r w:rsidRPr="0008241C">
        <w:rPr>
          <w:i/>
          <w:iCs/>
          <w:noProof/>
          <w:sz w:val="22"/>
          <w:szCs w:val="24"/>
        </w:rPr>
        <w:t>Ecological Monographs</w:t>
      </w:r>
      <w:r w:rsidRPr="0008241C">
        <w:rPr>
          <w:noProof/>
          <w:sz w:val="22"/>
          <w:szCs w:val="24"/>
        </w:rPr>
        <w:t xml:space="preserve">, </w:t>
      </w:r>
      <w:r w:rsidRPr="0008241C">
        <w:rPr>
          <w:i/>
          <w:iCs/>
          <w:noProof/>
          <w:sz w:val="22"/>
          <w:szCs w:val="24"/>
        </w:rPr>
        <w:t>83</w:t>
      </w:r>
      <w:r w:rsidRPr="0008241C">
        <w:rPr>
          <w:noProof/>
          <w:sz w:val="22"/>
          <w:szCs w:val="24"/>
        </w:rPr>
        <w:t>(2), 195–219. https://doi.org/10.1890/12-0114.1</w:t>
      </w:r>
    </w:p>
    <w:p w14:paraId="3BEE826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esen, W., &amp; Wulffraat, S. (1998).  Indonesian mangroves part I: Plant diversity and vegetation. </w:t>
      </w:r>
      <w:r w:rsidRPr="0008241C">
        <w:rPr>
          <w:i/>
          <w:iCs/>
          <w:noProof/>
          <w:sz w:val="22"/>
          <w:szCs w:val="24"/>
        </w:rPr>
        <w:t>Tropical Biodiversity</w:t>
      </w:r>
      <w:r w:rsidRPr="0008241C">
        <w:rPr>
          <w:noProof/>
          <w:sz w:val="22"/>
          <w:szCs w:val="24"/>
        </w:rPr>
        <w:t xml:space="preserve">, </w:t>
      </w:r>
      <w:r w:rsidRPr="0008241C">
        <w:rPr>
          <w:i/>
          <w:iCs/>
          <w:noProof/>
          <w:sz w:val="22"/>
          <w:szCs w:val="24"/>
        </w:rPr>
        <w:t>5(2)</w:t>
      </w:r>
      <w:r w:rsidRPr="0008241C">
        <w:rPr>
          <w:noProof/>
          <w:sz w:val="22"/>
          <w:szCs w:val="24"/>
        </w:rPr>
        <w:t>(2), 11–23.</w:t>
      </w:r>
    </w:p>
    <w:p w14:paraId="480D61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esen, W., Wulffraat, S., Zieren, M., &amp; Scholten, L. (2007). </w:t>
      </w:r>
      <w:r w:rsidRPr="0008241C">
        <w:rPr>
          <w:i/>
          <w:iCs/>
          <w:noProof/>
          <w:sz w:val="22"/>
          <w:szCs w:val="24"/>
        </w:rPr>
        <w:t>Mangrove Guidebook for Southeast Asia</w:t>
      </w:r>
      <w:r w:rsidRPr="0008241C">
        <w:rPr>
          <w:noProof/>
          <w:sz w:val="22"/>
          <w:szCs w:val="24"/>
        </w:rPr>
        <w:t xml:space="preserve">. </w:t>
      </w:r>
      <w:r w:rsidRPr="0008241C">
        <w:rPr>
          <w:i/>
          <w:iCs/>
          <w:noProof/>
          <w:sz w:val="22"/>
          <w:szCs w:val="24"/>
        </w:rPr>
        <w:t>Mangrove guidebook for Southeast Asia</w:t>
      </w:r>
      <w:r w:rsidRPr="0008241C">
        <w:rPr>
          <w:noProof/>
          <w:sz w:val="22"/>
          <w:szCs w:val="24"/>
        </w:rPr>
        <w:t>. Bangkok, Thailand: Food and Agriculture Organization of the United Nations, Regional Office for Asia and the Pacific. https://doi.org/10.1086/346169</w:t>
      </w:r>
    </w:p>
    <w:p w14:paraId="447506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rardi, C., Butaud, J. F., Ollier, C., Ingert, N., Weniger, B., Raharivelomanana, P., &amp; Moretti, C. (2015). Herbal medicine in the Marquesas Islands. </w:t>
      </w:r>
      <w:r w:rsidRPr="0008241C">
        <w:rPr>
          <w:i/>
          <w:iCs/>
          <w:noProof/>
          <w:sz w:val="22"/>
          <w:szCs w:val="24"/>
        </w:rPr>
        <w:t>Journal of Ethnopharmacology</w:t>
      </w:r>
      <w:r w:rsidRPr="0008241C">
        <w:rPr>
          <w:noProof/>
          <w:sz w:val="22"/>
          <w:szCs w:val="24"/>
        </w:rPr>
        <w:t xml:space="preserve">, </w:t>
      </w:r>
      <w:r w:rsidRPr="0008241C">
        <w:rPr>
          <w:i/>
          <w:iCs/>
          <w:noProof/>
          <w:sz w:val="22"/>
          <w:szCs w:val="24"/>
        </w:rPr>
        <w:t>161</w:t>
      </w:r>
      <w:r w:rsidRPr="0008241C">
        <w:rPr>
          <w:noProof/>
          <w:sz w:val="22"/>
          <w:szCs w:val="24"/>
        </w:rPr>
        <w:t>(April 2016), 200–213. https://doi.org/10.1016/j.jep.2014.09.045</w:t>
      </w:r>
    </w:p>
    <w:p w14:paraId="5876AE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ri, C., Ochieng, E., Tieszen, L. L., Zhu, Z., Singh, A., Loveland, T., Masek, J., &amp; Duke, N. (2011). Status and distribution of mangrove forests of the world using earth observation satellite data. </w:t>
      </w:r>
      <w:r w:rsidRPr="0008241C">
        <w:rPr>
          <w:i/>
          <w:iCs/>
          <w:noProof/>
          <w:sz w:val="22"/>
          <w:szCs w:val="24"/>
        </w:rPr>
        <w:t>Global Ecology and Biogeography</w:t>
      </w:r>
      <w:r w:rsidRPr="0008241C">
        <w:rPr>
          <w:noProof/>
          <w:sz w:val="22"/>
          <w:szCs w:val="24"/>
        </w:rPr>
        <w:t xml:space="preserve">, </w:t>
      </w:r>
      <w:r w:rsidRPr="0008241C">
        <w:rPr>
          <w:i/>
          <w:iCs/>
          <w:noProof/>
          <w:sz w:val="22"/>
          <w:szCs w:val="24"/>
        </w:rPr>
        <w:t>20</w:t>
      </w:r>
      <w:r w:rsidRPr="0008241C">
        <w:rPr>
          <w:noProof/>
          <w:sz w:val="22"/>
          <w:szCs w:val="24"/>
        </w:rPr>
        <w:t>(1), 154–159. https://doi.org/10.1111/j.1466-8238.2010.00584.x</w:t>
      </w:r>
    </w:p>
    <w:p w14:paraId="5C0741D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leick, P. H., Burns, W. C. G., Chalecki, E. L., Cohen, M., Cushing, K. K., Mann, A. S., Reyes, R. R., Wolff, G. H., &amp; Wong, A. K. (2002). Number of dams, by country. Pages 296–299. In G. PH (Ed.), </w:t>
      </w:r>
      <w:r w:rsidRPr="0008241C">
        <w:rPr>
          <w:i/>
          <w:iCs/>
          <w:noProof/>
          <w:sz w:val="22"/>
          <w:szCs w:val="24"/>
        </w:rPr>
        <w:t>The World’s Water 2002–2003: The Biennial Report on Freshwater Resources</w:t>
      </w:r>
      <w:r w:rsidRPr="0008241C">
        <w:rPr>
          <w:noProof/>
          <w:sz w:val="22"/>
          <w:szCs w:val="24"/>
        </w:rPr>
        <w:t>. Washington (DC): Island Press.</w:t>
      </w:r>
    </w:p>
    <w:p w14:paraId="1D767D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lover, A. G., Gooday, A. J., Bailey, D. M., Billett, D. S. M., Chevaldonné, P., Colaco, A., Copley, J., Cuvelier, D., Desbruyeres, D., Kalogeropoulou, V., Klages, M., Lampadariou, N., Lejeusne, C., Mestre, N. C., Paterson, G. L. J., Perez, T., Ruhl, H., Sarrazin, J., Soltwedel, T., Soto, E. H., Thatje, S., Tselepides, A., Van Gaever, S., &amp; Vanreusel, A. (2010). Temporal Change in Deep-Sea Benthic Ecosystems. A Review of the Evidence From Recent Time-Series Studies. </w:t>
      </w:r>
      <w:r w:rsidRPr="0008241C">
        <w:rPr>
          <w:i/>
          <w:iCs/>
          <w:noProof/>
          <w:sz w:val="22"/>
          <w:szCs w:val="24"/>
        </w:rPr>
        <w:t>Advances in Marine Biology</w:t>
      </w:r>
      <w:r w:rsidRPr="0008241C">
        <w:rPr>
          <w:noProof/>
          <w:sz w:val="22"/>
          <w:szCs w:val="24"/>
        </w:rPr>
        <w:t xml:space="preserve">, </w:t>
      </w:r>
      <w:r w:rsidRPr="0008241C">
        <w:rPr>
          <w:i/>
          <w:iCs/>
          <w:noProof/>
          <w:sz w:val="22"/>
          <w:szCs w:val="24"/>
        </w:rPr>
        <w:t>58</w:t>
      </w:r>
      <w:r w:rsidRPr="0008241C">
        <w:rPr>
          <w:noProof/>
          <w:sz w:val="22"/>
          <w:szCs w:val="24"/>
        </w:rPr>
        <w:t>(C), 1–95. https://doi.org/10.1016/B978-0-12-381015-1.00001-0</w:t>
      </w:r>
    </w:p>
    <w:p w14:paraId="65C2E6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lover, A. G., &amp; Smith, C. R. (2003). The deep-sea floor ecosystem: current status and prospects of anthropogenic change by the year 2025. </w:t>
      </w:r>
      <w:r w:rsidRPr="0008241C">
        <w:rPr>
          <w:i/>
          <w:iCs/>
          <w:noProof/>
          <w:sz w:val="22"/>
          <w:szCs w:val="24"/>
        </w:rPr>
        <w:t>Environmental Conservation</w:t>
      </w:r>
      <w:r w:rsidRPr="0008241C">
        <w:rPr>
          <w:noProof/>
          <w:sz w:val="22"/>
          <w:szCs w:val="24"/>
        </w:rPr>
        <w:t xml:space="preserve">, </w:t>
      </w:r>
      <w:r w:rsidRPr="0008241C">
        <w:rPr>
          <w:i/>
          <w:iCs/>
          <w:noProof/>
          <w:sz w:val="22"/>
          <w:szCs w:val="24"/>
        </w:rPr>
        <w:t>30</w:t>
      </w:r>
      <w:r w:rsidRPr="0008241C">
        <w:rPr>
          <w:noProof/>
          <w:sz w:val="22"/>
          <w:szCs w:val="24"/>
        </w:rPr>
        <w:t>(3), 219–241. https://doi.org/10.1017/S0376892903000225</w:t>
      </w:r>
    </w:p>
    <w:p w14:paraId="0117351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 K. T. B., Anticamara, J. A., de Ramos, J. A. J., Gabona, S. F., Agao, D. F., Hererra, E. C., &amp; Bitara, A. U. (2015). Species richness and abundance of non-cryptic fish species in the Philippines: a global center of reef fish diversity. </w:t>
      </w:r>
      <w:r w:rsidRPr="0008241C">
        <w:rPr>
          <w:i/>
          <w:iCs/>
          <w:noProof/>
          <w:sz w:val="22"/>
          <w:szCs w:val="24"/>
        </w:rPr>
        <w:t>Biodiversity and Conservation</w:t>
      </w:r>
      <w:r w:rsidRPr="0008241C">
        <w:rPr>
          <w:noProof/>
          <w:sz w:val="22"/>
          <w:szCs w:val="24"/>
        </w:rPr>
        <w:t xml:space="preserve">, </w:t>
      </w:r>
      <w:r w:rsidRPr="0008241C">
        <w:rPr>
          <w:i/>
          <w:iCs/>
          <w:noProof/>
          <w:sz w:val="22"/>
          <w:szCs w:val="24"/>
        </w:rPr>
        <w:t>24</w:t>
      </w:r>
      <w:r w:rsidRPr="0008241C">
        <w:rPr>
          <w:noProof/>
          <w:sz w:val="22"/>
          <w:szCs w:val="24"/>
        </w:rPr>
        <w:t>(10), 2475–2495. https://doi.org/10.1007/s10531-015-0938-0</w:t>
      </w:r>
    </w:p>
    <w:p w14:paraId="725D65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Gómez-Baggethun, E., Gren, E., Barton, N. D., Langemeyer, J., Mcphearson, T., O’Farrell, P., Andersson, E., Hamstead, Z., &amp; Kremer, P. (2013). Urban Ecosystem Services. In T. Elmqvist, M. Fragkias, J. Goodness, B. Güneralp, P. J. Marcotullio, R. I. McDonald, S. Parnell, M. Schewenius, M. Sendstad, K. C. Seto, &amp; C. Wilkinson (Eds.), </w:t>
      </w:r>
      <w:r w:rsidRPr="0008241C">
        <w:rPr>
          <w:i/>
          <w:iCs/>
          <w:noProof/>
          <w:sz w:val="22"/>
          <w:szCs w:val="24"/>
        </w:rPr>
        <w:t>Urbanization, Biodiversity and Ecosystem Services: Challenges and Opportunities</w:t>
      </w:r>
      <w:r w:rsidRPr="0008241C">
        <w:rPr>
          <w:noProof/>
          <w:sz w:val="22"/>
          <w:szCs w:val="24"/>
        </w:rPr>
        <w:t xml:space="preserve"> (pp. 175–251). Dordrecht: Springer Netherlands. https://doi.org/10.1007/978-94-007-7088-1</w:t>
      </w:r>
    </w:p>
    <w:p w14:paraId="041D72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on, S. M. I. (2014). Lessons from a Thousand Years of Island Sustainability. Retrieved from http://tedxmaui.com/sam-ohu-gon-iii-phd-lessons-from-a-thousand-years-of-island-sustainability/</w:t>
      </w:r>
    </w:p>
    <w:p w14:paraId="78C604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ngbuzeren, Li, Y., &amp; Li, W. (2015). China’s Rangeland Management Policy Debates: What Have We learned? </w:t>
      </w:r>
      <w:r w:rsidRPr="0008241C">
        <w:rPr>
          <w:i/>
          <w:iCs/>
          <w:noProof/>
          <w:sz w:val="22"/>
          <w:szCs w:val="24"/>
        </w:rPr>
        <w:t>Rangeland Ecology &amp; Management</w:t>
      </w:r>
      <w:r w:rsidRPr="0008241C">
        <w:rPr>
          <w:noProof/>
          <w:sz w:val="22"/>
          <w:szCs w:val="24"/>
        </w:rPr>
        <w:t xml:space="preserve">, </w:t>
      </w:r>
      <w:r w:rsidRPr="0008241C">
        <w:rPr>
          <w:i/>
          <w:iCs/>
          <w:noProof/>
          <w:sz w:val="22"/>
          <w:szCs w:val="24"/>
        </w:rPr>
        <w:t>68</w:t>
      </w:r>
      <w:r w:rsidRPr="0008241C">
        <w:rPr>
          <w:noProof/>
          <w:sz w:val="22"/>
          <w:szCs w:val="24"/>
        </w:rPr>
        <w:t>(4), 305–314. https://doi.org/10.1016/J.RAMA.2015.05.007</w:t>
      </w:r>
    </w:p>
    <w:p w14:paraId="5FA4F4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rdon, D. P., Beaumont, J., MacDiarmid, A., Robertson, D. A., &amp; Ahyong, S. T. (2010). Marine biodiversity of Aotearoa New Zealand.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8). https://doi.org/10.1371/journal.pone.0010905</w:t>
      </w:r>
    </w:p>
    <w:p w14:paraId="5636A61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renflo, L. J., Romaine, S., Mittermeier, R. A., &amp; Walker-Painemilla, K. (2012). Co-occurrence of linguistic and biological diversity in biodiversity hotspots and high biodiversity wilderness area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21), 8032–8037. https://doi.org/10.1073/pnas.1117511109</w:t>
      </w:r>
    </w:p>
    <w:p w14:paraId="098E0C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uezo, M., Golbuu, Y., van Woesik, R., Rehm, L., Koshiba, S., &amp; Doropoulos, C. (2015). Impact of two sequential super typhoons on coral reef communities in Palau. </w:t>
      </w:r>
      <w:r w:rsidRPr="0008241C">
        <w:rPr>
          <w:i/>
          <w:iCs/>
          <w:noProof/>
          <w:sz w:val="22"/>
          <w:szCs w:val="24"/>
        </w:rPr>
        <w:t>Marine Ecology Progress Series</w:t>
      </w:r>
      <w:r w:rsidRPr="0008241C">
        <w:rPr>
          <w:noProof/>
          <w:sz w:val="22"/>
          <w:szCs w:val="24"/>
        </w:rPr>
        <w:t xml:space="preserve">, </w:t>
      </w:r>
      <w:r w:rsidRPr="0008241C">
        <w:rPr>
          <w:i/>
          <w:iCs/>
          <w:noProof/>
          <w:sz w:val="22"/>
          <w:szCs w:val="24"/>
        </w:rPr>
        <w:t>540</w:t>
      </w:r>
      <w:r w:rsidRPr="0008241C">
        <w:rPr>
          <w:noProof/>
          <w:sz w:val="22"/>
          <w:szCs w:val="24"/>
        </w:rPr>
        <w:t>, 73–85. https://doi.org/10.3354/meps11518</w:t>
      </w:r>
    </w:p>
    <w:p w14:paraId="297157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afton, R. Q., &amp; Connell, D. (2013). </w:t>
      </w:r>
      <w:r w:rsidRPr="0008241C">
        <w:rPr>
          <w:i/>
          <w:iCs/>
          <w:noProof/>
          <w:sz w:val="22"/>
          <w:szCs w:val="24"/>
        </w:rPr>
        <w:t>Basin futures: water reform in the Murray-Darling basin. Canberra: ANU Press.</w:t>
      </w:r>
      <w:r w:rsidRPr="0008241C">
        <w:rPr>
          <w:noProof/>
          <w:sz w:val="22"/>
          <w:szCs w:val="24"/>
        </w:rPr>
        <w:t xml:space="preserve"> Canberra: ANU Press.</w:t>
      </w:r>
    </w:p>
    <w:p w14:paraId="7C29DD8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illerme, S., Mohan Kumar, B., Menon, A., Hinnewinkel, C., Maire, E., &amp; Santhoshkumar, A. V. (2011). Impacts of public policies and farmer preferences on agroforestry practices in Kerala, India. </w:t>
      </w:r>
      <w:r w:rsidRPr="0008241C">
        <w:rPr>
          <w:i/>
          <w:iCs/>
          <w:noProof/>
          <w:sz w:val="22"/>
          <w:szCs w:val="24"/>
        </w:rPr>
        <w:t>Environmental Management</w:t>
      </w:r>
      <w:r w:rsidRPr="0008241C">
        <w:rPr>
          <w:noProof/>
          <w:sz w:val="22"/>
          <w:szCs w:val="24"/>
        </w:rPr>
        <w:t xml:space="preserve">, </w:t>
      </w:r>
      <w:r w:rsidRPr="0008241C">
        <w:rPr>
          <w:i/>
          <w:iCs/>
          <w:noProof/>
          <w:sz w:val="22"/>
          <w:szCs w:val="24"/>
        </w:rPr>
        <w:t>48</w:t>
      </w:r>
      <w:r w:rsidRPr="0008241C">
        <w:rPr>
          <w:noProof/>
          <w:sz w:val="22"/>
          <w:szCs w:val="24"/>
        </w:rPr>
        <w:t>(2), 351–364. https://doi.org/10.1007/s00267-011-9628-1</w:t>
      </w:r>
    </w:p>
    <w:p w14:paraId="6D24FDE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nawan, B., Takeuchi, K., Tsunekawa, A., &amp; Abdoellah, O. S. (2004). Communitybdependency on forest resources in West Java, Indonesia: the need to re‐involve local people in forest management. </w:t>
      </w:r>
      <w:r w:rsidRPr="0008241C">
        <w:rPr>
          <w:i/>
          <w:iCs/>
          <w:noProof/>
          <w:sz w:val="22"/>
          <w:szCs w:val="24"/>
        </w:rPr>
        <w:t>Journal of Sustainable Forestry</w:t>
      </w:r>
      <w:r w:rsidRPr="0008241C">
        <w:rPr>
          <w:noProof/>
          <w:sz w:val="22"/>
          <w:szCs w:val="24"/>
        </w:rPr>
        <w:t xml:space="preserve">, </w:t>
      </w:r>
      <w:r w:rsidRPr="0008241C">
        <w:rPr>
          <w:i/>
          <w:iCs/>
          <w:noProof/>
          <w:sz w:val="22"/>
          <w:szCs w:val="24"/>
        </w:rPr>
        <w:t>18</w:t>
      </w:r>
      <w:r w:rsidRPr="0008241C">
        <w:rPr>
          <w:noProof/>
          <w:sz w:val="22"/>
          <w:szCs w:val="24"/>
        </w:rPr>
        <w:t>(4), 29–46. https://doi.org/10.1300/J091v18n04</w:t>
      </w:r>
    </w:p>
    <w:p w14:paraId="3F2E64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o, Z. D., Hu, H. F., Pan, Y. D., Birdsey, R. A., &amp; Fang, J. Y. (2014). Increasing biomass carbon stocks in trees outside forests in China over the last three decades. </w:t>
      </w:r>
      <w:r w:rsidRPr="0008241C">
        <w:rPr>
          <w:i/>
          <w:iCs/>
          <w:noProof/>
          <w:sz w:val="22"/>
          <w:szCs w:val="24"/>
        </w:rPr>
        <w:t>Biogeosciences</w:t>
      </w:r>
      <w:r w:rsidRPr="0008241C">
        <w:rPr>
          <w:noProof/>
          <w:sz w:val="22"/>
          <w:szCs w:val="24"/>
        </w:rPr>
        <w:t xml:space="preserve">, </w:t>
      </w:r>
      <w:r w:rsidRPr="0008241C">
        <w:rPr>
          <w:i/>
          <w:iCs/>
          <w:noProof/>
          <w:sz w:val="22"/>
          <w:szCs w:val="24"/>
        </w:rPr>
        <w:t>11</w:t>
      </w:r>
      <w:r w:rsidRPr="0008241C">
        <w:rPr>
          <w:noProof/>
          <w:sz w:val="22"/>
          <w:szCs w:val="24"/>
        </w:rPr>
        <w:t>(15), 4115–4122. https://doi.org/10.5194/bg-11-4115-2014</w:t>
      </w:r>
    </w:p>
    <w:p w14:paraId="71D683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pta, N., Kanagavel, A., Dandekar, P., Dahanukar, N., Sivakumar, K., Mathur, V. B., &amp; Raghavan, R. (2016). God’s fishes: religion, culture and freshwater fish conservation in India. </w:t>
      </w:r>
      <w:r w:rsidRPr="0008241C">
        <w:rPr>
          <w:i/>
          <w:iCs/>
          <w:noProof/>
          <w:sz w:val="22"/>
          <w:szCs w:val="24"/>
        </w:rPr>
        <w:t>Oryx</w:t>
      </w:r>
      <w:r w:rsidRPr="0008241C">
        <w:rPr>
          <w:noProof/>
          <w:sz w:val="22"/>
          <w:szCs w:val="24"/>
        </w:rPr>
        <w:t xml:space="preserve">, </w:t>
      </w:r>
      <w:r w:rsidRPr="0008241C">
        <w:rPr>
          <w:i/>
          <w:iCs/>
          <w:noProof/>
          <w:sz w:val="22"/>
          <w:szCs w:val="24"/>
        </w:rPr>
        <w:t>50</w:t>
      </w:r>
      <w:r w:rsidRPr="0008241C">
        <w:rPr>
          <w:noProof/>
          <w:sz w:val="22"/>
          <w:szCs w:val="24"/>
        </w:rPr>
        <w:t>(02), 244–249. https://doi.org/10.1017/S0030605315000691</w:t>
      </w:r>
    </w:p>
    <w:p w14:paraId="4D881B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tiérrez, J. L., Jones, C. G., Strayer, D. L., &amp; Iribarne, O. O. (2003). Mollusks as ecosystem engineers: the role of shell production in aquatic habitats. </w:t>
      </w:r>
      <w:r w:rsidRPr="0008241C">
        <w:rPr>
          <w:i/>
          <w:iCs/>
          <w:noProof/>
          <w:sz w:val="22"/>
          <w:szCs w:val="24"/>
        </w:rPr>
        <w:t>Oikos</w:t>
      </w:r>
      <w:r w:rsidRPr="0008241C">
        <w:rPr>
          <w:noProof/>
          <w:sz w:val="22"/>
          <w:szCs w:val="24"/>
        </w:rPr>
        <w:t xml:space="preserve">, </w:t>
      </w:r>
      <w:r w:rsidRPr="0008241C">
        <w:rPr>
          <w:i/>
          <w:iCs/>
          <w:noProof/>
          <w:sz w:val="22"/>
          <w:szCs w:val="24"/>
        </w:rPr>
        <w:t>101</w:t>
      </w:r>
      <w:r w:rsidRPr="0008241C">
        <w:rPr>
          <w:noProof/>
          <w:sz w:val="22"/>
          <w:szCs w:val="24"/>
        </w:rPr>
        <w:t>(1), 79–90. https://doi.org/10.1034/j.1600-0706.2003.12322.x</w:t>
      </w:r>
    </w:p>
    <w:p w14:paraId="79A2989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tiérrez, N. L., Hilborn, R., &amp; Defeo, O. (2011). Leadership, social capital and incentives promote successful fisheries. </w:t>
      </w:r>
      <w:r w:rsidRPr="0008241C">
        <w:rPr>
          <w:i/>
          <w:iCs/>
          <w:noProof/>
          <w:sz w:val="22"/>
          <w:szCs w:val="24"/>
        </w:rPr>
        <w:t>Nature</w:t>
      </w:r>
      <w:r w:rsidRPr="0008241C">
        <w:rPr>
          <w:noProof/>
          <w:sz w:val="22"/>
          <w:szCs w:val="24"/>
        </w:rPr>
        <w:t xml:space="preserve">, </w:t>
      </w:r>
      <w:r w:rsidRPr="0008241C">
        <w:rPr>
          <w:i/>
          <w:iCs/>
          <w:noProof/>
          <w:sz w:val="22"/>
          <w:szCs w:val="24"/>
        </w:rPr>
        <w:t>470</w:t>
      </w:r>
      <w:r w:rsidRPr="0008241C">
        <w:rPr>
          <w:noProof/>
          <w:sz w:val="22"/>
          <w:szCs w:val="24"/>
        </w:rPr>
        <w:t>(7334), 386–389. https://doi.org/10.1038/nature09689</w:t>
      </w:r>
    </w:p>
    <w:p w14:paraId="6DC5FE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ddad, N. M., Brudvig, L. a., Clobert, J., Davies, K. F., Gonzalez, A., Holt, R. D., Lovejoy, T. E., Sexton, J. O., Austin, M. P., Collins, C. D., Cook, W. M., Damschen, E. I., Ewers, R. M., Foster, B. L., Jenkins, C. N., King,  a. J., Laurance, W. F., Levey, D. J., Margules, C. R., Melbourne, B. a., Nicholls,  a. O., Orrock, J. L., Song, D.-X., &amp; Townshend, J. R. (2015). Habitat fragmentation and its lasting impact on Earth’s ecosystems. </w:t>
      </w:r>
      <w:r w:rsidRPr="0008241C">
        <w:rPr>
          <w:i/>
          <w:iCs/>
          <w:noProof/>
          <w:sz w:val="22"/>
          <w:szCs w:val="24"/>
        </w:rPr>
        <w:t>Science Advances</w:t>
      </w:r>
      <w:r w:rsidRPr="0008241C">
        <w:rPr>
          <w:noProof/>
          <w:sz w:val="22"/>
          <w:szCs w:val="24"/>
        </w:rPr>
        <w:t xml:space="preserve">, </w:t>
      </w:r>
      <w:r w:rsidRPr="0008241C">
        <w:rPr>
          <w:i/>
          <w:iCs/>
          <w:noProof/>
          <w:sz w:val="22"/>
          <w:szCs w:val="24"/>
        </w:rPr>
        <w:t>1</w:t>
      </w:r>
      <w:r w:rsidRPr="0008241C">
        <w:rPr>
          <w:noProof/>
          <w:sz w:val="22"/>
          <w:szCs w:val="24"/>
        </w:rPr>
        <w:t>(2), 1–9. https://doi.org/10.1126/sciadv.1500052</w:t>
      </w:r>
    </w:p>
    <w:p w14:paraId="5FC90B7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hs, A. K., McDonnell, M. J., McCarthy, M. A., Vesk, P. A., Corlett, R. T., Norton, B. A., Clemants, S. E., Duncan, R. P., Thompson, K., Schwartz, M. W., &amp; Williams, N. S. G. (2009). A global synthesis of plant extinction rates in urban areas. </w:t>
      </w:r>
      <w:r w:rsidRPr="0008241C">
        <w:rPr>
          <w:i/>
          <w:iCs/>
          <w:noProof/>
          <w:sz w:val="22"/>
          <w:szCs w:val="24"/>
        </w:rPr>
        <w:t>Ecology Letters</w:t>
      </w:r>
      <w:r w:rsidRPr="0008241C">
        <w:rPr>
          <w:noProof/>
          <w:sz w:val="22"/>
          <w:szCs w:val="24"/>
        </w:rPr>
        <w:t xml:space="preserve">, </w:t>
      </w:r>
      <w:r w:rsidRPr="0008241C">
        <w:rPr>
          <w:i/>
          <w:iCs/>
          <w:noProof/>
          <w:sz w:val="22"/>
          <w:szCs w:val="24"/>
        </w:rPr>
        <w:t>12</w:t>
      </w:r>
      <w:r w:rsidRPr="0008241C">
        <w:rPr>
          <w:noProof/>
          <w:sz w:val="22"/>
          <w:szCs w:val="24"/>
        </w:rPr>
        <w:t>(11), 1165–1173. https://doi.org/10.1111/j.1461-0248.2009.01372.x</w:t>
      </w:r>
    </w:p>
    <w:p w14:paraId="3EC8D5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mza, M. A., &amp; Anderson, W. K. (2005). Soil compaction in cropping systems: A review of the nature, causes and possible solutions. </w:t>
      </w:r>
      <w:r w:rsidRPr="0008241C">
        <w:rPr>
          <w:i/>
          <w:iCs/>
          <w:noProof/>
          <w:sz w:val="22"/>
          <w:szCs w:val="24"/>
        </w:rPr>
        <w:t>Soil and Tillage Research</w:t>
      </w:r>
      <w:r w:rsidRPr="0008241C">
        <w:rPr>
          <w:noProof/>
          <w:sz w:val="22"/>
          <w:szCs w:val="24"/>
        </w:rPr>
        <w:t xml:space="preserve">, </w:t>
      </w:r>
      <w:r w:rsidRPr="0008241C">
        <w:rPr>
          <w:i/>
          <w:iCs/>
          <w:noProof/>
          <w:sz w:val="22"/>
          <w:szCs w:val="24"/>
        </w:rPr>
        <w:t>82</w:t>
      </w:r>
      <w:r w:rsidRPr="0008241C">
        <w:rPr>
          <w:noProof/>
          <w:sz w:val="22"/>
          <w:szCs w:val="24"/>
        </w:rPr>
        <w:t>(2), 121–145. https://doi.org/10.1016/j.still.2004.08.009</w:t>
      </w:r>
    </w:p>
    <w:p w14:paraId="39C5AF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Han, J., Hayashi, Y., Cao, X., &amp; Imura, H. (2009). Evaluating Land-Use Change in Rapidly Urbanizing China: Case Study of Shanghai. </w:t>
      </w:r>
      <w:r w:rsidRPr="0008241C">
        <w:rPr>
          <w:i/>
          <w:iCs/>
          <w:noProof/>
          <w:sz w:val="22"/>
          <w:szCs w:val="24"/>
        </w:rPr>
        <w:t>Journal of Urban Planning and Development-Asce</w:t>
      </w:r>
      <w:r w:rsidRPr="0008241C">
        <w:rPr>
          <w:noProof/>
          <w:sz w:val="22"/>
          <w:szCs w:val="24"/>
        </w:rPr>
        <w:t xml:space="preserve">, </w:t>
      </w:r>
      <w:r w:rsidRPr="0008241C">
        <w:rPr>
          <w:i/>
          <w:iCs/>
          <w:noProof/>
          <w:sz w:val="22"/>
          <w:szCs w:val="24"/>
        </w:rPr>
        <w:t>135</w:t>
      </w:r>
      <w:r w:rsidRPr="0008241C">
        <w:rPr>
          <w:noProof/>
          <w:sz w:val="22"/>
          <w:szCs w:val="24"/>
        </w:rPr>
        <w:t>(4), 166–171. https://doi.org/10.1061/(asce)0733-9488(2009)135:4(166)</w:t>
      </w:r>
    </w:p>
    <w:p w14:paraId="6FDE96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o, S., Wang, S., Cease, A., &amp; Kang, L. (2015). Landscape level patterns of grasshopper communities in Inner Mongolia: interactive effects of livestock grazing and a precipitation gradient. </w:t>
      </w:r>
      <w:r w:rsidRPr="0008241C">
        <w:rPr>
          <w:i/>
          <w:iCs/>
          <w:noProof/>
          <w:sz w:val="22"/>
          <w:szCs w:val="24"/>
        </w:rPr>
        <w:t>Landscape Ecology</w:t>
      </w:r>
      <w:r w:rsidRPr="0008241C">
        <w:rPr>
          <w:noProof/>
          <w:sz w:val="22"/>
          <w:szCs w:val="24"/>
        </w:rPr>
        <w:t xml:space="preserve">, </w:t>
      </w:r>
      <w:r w:rsidRPr="0008241C">
        <w:rPr>
          <w:i/>
          <w:iCs/>
          <w:noProof/>
          <w:sz w:val="22"/>
          <w:szCs w:val="24"/>
        </w:rPr>
        <w:t>30</w:t>
      </w:r>
      <w:r w:rsidRPr="0008241C">
        <w:rPr>
          <w:noProof/>
          <w:sz w:val="22"/>
          <w:szCs w:val="24"/>
        </w:rPr>
        <w:t>(9), 1657–1668. https://doi.org/10.1007/s10980-015-0247-8</w:t>
      </w:r>
    </w:p>
    <w:p w14:paraId="493A29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are, J. (2008). Camelus ferus. https://doi.org/http://dx.doi.org/10.2305/IUCN.UK.2008.RLTS.T63543A12689285.en</w:t>
      </w:r>
    </w:p>
    <w:p w14:paraId="574A65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mon, D., &amp; Loh, J. (2010). The Index of Linguistic Diversity : A New Quantitative Measure of Trends in the Status of the World ’ s Languages. </w:t>
      </w:r>
      <w:r w:rsidRPr="0008241C">
        <w:rPr>
          <w:i/>
          <w:iCs/>
          <w:noProof/>
          <w:sz w:val="22"/>
          <w:szCs w:val="24"/>
        </w:rPr>
        <w:t>Language Documentation &amp; Conservation</w:t>
      </w:r>
      <w:r w:rsidRPr="0008241C">
        <w:rPr>
          <w:noProof/>
          <w:sz w:val="22"/>
          <w:szCs w:val="24"/>
        </w:rPr>
        <w:t xml:space="preserve">, </w:t>
      </w:r>
      <w:r w:rsidRPr="0008241C">
        <w:rPr>
          <w:i/>
          <w:iCs/>
          <w:noProof/>
          <w:sz w:val="22"/>
          <w:szCs w:val="24"/>
        </w:rPr>
        <w:t>4</w:t>
      </w:r>
      <w:r w:rsidRPr="0008241C">
        <w:rPr>
          <w:noProof/>
          <w:sz w:val="22"/>
          <w:szCs w:val="24"/>
        </w:rPr>
        <w:t>, 97–151.</w:t>
      </w:r>
    </w:p>
    <w:p w14:paraId="5C1995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ris, R. B. (2010). Rangeland degradation on the Qinghai-Tibetan plateau: A review of the evidence of its magnitude and causes. </w:t>
      </w:r>
      <w:r w:rsidRPr="0008241C">
        <w:rPr>
          <w:i/>
          <w:iCs/>
          <w:noProof/>
          <w:sz w:val="22"/>
          <w:szCs w:val="24"/>
        </w:rPr>
        <w:t>Journal of Arid Environments</w:t>
      </w:r>
      <w:r w:rsidRPr="0008241C">
        <w:rPr>
          <w:noProof/>
          <w:sz w:val="22"/>
          <w:szCs w:val="24"/>
        </w:rPr>
        <w:t xml:space="preserve">, </w:t>
      </w:r>
      <w:r w:rsidRPr="0008241C">
        <w:rPr>
          <w:i/>
          <w:iCs/>
          <w:noProof/>
          <w:sz w:val="22"/>
          <w:szCs w:val="24"/>
        </w:rPr>
        <w:t>74</w:t>
      </w:r>
      <w:r w:rsidRPr="0008241C">
        <w:rPr>
          <w:noProof/>
          <w:sz w:val="22"/>
          <w:szCs w:val="24"/>
        </w:rPr>
        <w:t>(1), 1–12. https://doi.org/10.1016/j.jaridenv.2009.06.014</w:t>
      </w:r>
    </w:p>
    <w:p w14:paraId="5C88EA8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arris, R. B., &amp; Reading, R. (2008). Ovis ammon. https://doi.org/http://dx.doi.org/10.2305/IUCN.UK.2008.RLTS.T15733A5074694.en</w:t>
      </w:r>
    </w:p>
    <w:p w14:paraId="0B9AEC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rison, R. D., Sreekar, R., Brodie, J. F., Brook, S., Luskin, M., O’Kelly, H., Rao, M., Scheffers, B., &amp; Velho, N. (2016). Impacts of hunting on tropical forests in Southeast Asia. </w:t>
      </w:r>
      <w:r w:rsidRPr="0008241C">
        <w:rPr>
          <w:i/>
          <w:iCs/>
          <w:noProof/>
          <w:sz w:val="22"/>
          <w:szCs w:val="24"/>
        </w:rPr>
        <w:t>Conservation Biology</w:t>
      </w:r>
      <w:r w:rsidRPr="0008241C">
        <w:rPr>
          <w:noProof/>
          <w:sz w:val="22"/>
          <w:szCs w:val="24"/>
        </w:rPr>
        <w:t xml:space="preserve">, </w:t>
      </w:r>
      <w:r w:rsidRPr="0008241C">
        <w:rPr>
          <w:i/>
          <w:iCs/>
          <w:noProof/>
          <w:sz w:val="22"/>
          <w:szCs w:val="24"/>
        </w:rPr>
        <w:t>30</w:t>
      </w:r>
      <w:r w:rsidRPr="0008241C">
        <w:rPr>
          <w:noProof/>
          <w:sz w:val="22"/>
          <w:szCs w:val="24"/>
        </w:rPr>
        <w:t>(5), 972–981. https://doi.org/10.1111/cobi.12785</w:t>
      </w:r>
    </w:p>
    <w:p w14:paraId="51759C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rison, R. D., Tan, S., Plotkin, J. B., Slik, F., Detto, M., Brenes, T., Itoh, A., &amp; Davies, S. J. (2013). Consequences of defaunation for a tropical tree community. </w:t>
      </w:r>
      <w:r w:rsidRPr="0008241C">
        <w:rPr>
          <w:i/>
          <w:iCs/>
          <w:noProof/>
          <w:sz w:val="22"/>
          <w:szCs w:val="24"/>
        </w:rPr>
        <w:t>Ecology Letters</w:t>
      </w:r>
      <w:r w:rsidRPr="0008241C">
        <w:rPr>
          <w:noProof/>
          <w:sz w:val="22"/>
          <w:szCs w:val="24"/>
        </w:rPr>
        <w:t xml:space="preserve">, </w:t>
      </w:r>
      <w:r w:rsidRPr="0008241C">
        <w:rPr>
          <w:i/>
          <w:iCs/>
          <w:noProof/>
          <w:sz w:val="22"/>
          <w:szCs w:val="24"/>
        </w:rPr>
        <w:t>16</w:t>
      </w:r>
      <w:r w:rsidRPr="0008241C">
        <w:rPr>
          <w:noProof/>
          <w:sz w:val="22"/>
          <w:szCs w:val="24"/>
        </w:rPr>
        <w:t>(5), 687–694. https://doi.org/10.1111/ele.12102</w:t>
      </w:r>
    </w:p>
    <w:p w14:paraId="280D78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ter, D. E. V., Irl, S. D. H., Seo, B., Steinbauer, M. J., Gillespie, R., Triantis, K. A., Fernandez-Palacios, J. M., &amp; Beierkuhnlein, C. (2015). Impacts of global climate change on the floras of oceanic islands - Projections, implications and current knowledge. </w:t>
      </w:r>
      <w:r w:rsidRPr="0008241C">
        <w:rPr>
          <w:i/>
          <w:iCs/>
          <w:noProof/>
          <w:sz w:val="22"/>
          <w:szCs w:val="24"/>
        </w:rPr>
        <w:t>Perspectives in Plant Ecology, Evolution and Systematics</w:t>
      </w:r>
      <w:r w:rsidRPr="0008241C">
        <w:rPr>
          <w:noProof/>
          <w:sz w:val="22"/>
          <w:szCs w:val="24"/>
        </w:rPr>
        <w:t xml:space="preserve">, </w:t>
      </w:r>
      <w:r w:rsidRPr="0008241C">
        <w:rPr>
          <w:i/>
          <w:iCs/>
          <w:noProof/>
          <w:sz w:val="22"/>
          <w:szCs w:val="24"/>
        </w:rPr>
        <w:t>17</w:t>
      </w:r>
      <w:r w:rsidRPr="0008241C">
        <w:rPr>
          <w:noProof/>
          <w:sz w:val="22"/>
          <w:szCs w:val="24"/>
        </w:rPr>
        <w:t>(2), 160–183. https://doi.org/10.1016/j.ppees.2015.01.003</w:t>
      </w:r>
    </w:p>
    <w:p w14:paraId="27D010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tig, T., Mitchell, R., de Vries, S., &amp; Frumkin, H. (2014). Nature and Health. </w:t>
      </w:r>
      <w:r w:rsidRPr="0008241C">
        <w:rPr>
          <w:i/>
          <w:iCs/>
          <w:noProof/>
          <w:sz w:val="22"/>
          <w:szCs w:val="24"/>
        </w:rPr>
        <w:t>Annual Review of Public Health</w:t>
      </w:r>
      <w:r w:rsidRPr="0008241C">
        <w:rPr>
          <w:noProof/>
          <w:sz w:val="22"/>
          <w:szCs w:val="24"/>
        </w:rPr>
        <w:t xml:space="preserve">, </w:t>
      </w:r>
      <w:r w:rsidRPr="0008241C">
        <w:rPr>
          <w:i/>
          <w:iCs/>
          <w:noProof/>
          <w:sz w:val="22"/>
          <w:szCs w:val="24"/>
        </w:rPr>
        <w:t>35</w:t>
      </w:r>
      <w:r w:rsidRPr="0008241C">
        <w:rPr>
          <w:noProof/>
          <w:sz w:val="22"/>
          <w:szCs w:val="24"/>
        </w:rPr>
        <w:t>(1), 207–228. https://doi.org/10.1146/annurev-publhealth-032013-182443</w:t>
      </w:r>
    </w:p>
    <w:p w14:paraId="74161A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tmann, M., Frey, B., Mayer, J., Mäder, P., &amp; Widmer, F. (2015). Distinct soil microbial diversity under long-term organic and conventional farming. </w:t>
      </w:r>
      <w:r w:rsidRPr="0008241C">
        <w:rPr>
          <w:i/>
          <w:iCs/>
          <w:noProof/>
          <w:sz w:val="22"/>
          <w:szCs w:val="24"/>
        </w:rPr>
        <w:t>The ISME Journal</w:t>
      </w:r>
      <w:r w:rsidRPr="0008241C">
        <w:rPr>
          <w:noProof/>
          <w:sz w:val="22"/>
          <w:szCs w:val="24"/>
        </w:rPr>
        <w:t xml:space="preserve">, </w:t>
      </w:r>
      <w:r w:rsidRPr="0008241C">
        <w:rPr>
          <w:i/>
          <w:iCs/>
          <w:noProof/>
          <w:sz w:val="22"/>
          <w:szCs w:val="24"/>
        </w:rPr>
        <w:t>9</w:t>
      </w:r>
      <w:r w:rsidRPr="0008241C">
        <w:rPr>
          <w:noProof/>
          <w:sz w:val="22"/>
          <w:szCs w:val="24"/>
        </w:rPr>
        <w:t>(5), 1177–1194. https://doi.org/10.1038/ismej.2014.210</w:t>
      </w:r>
    </w:p>
    <w:p w14:paraId="0F14C0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utier, Y., Niklaus, P. A., &amp; Hector, A. (2009). Competition for light causes plant biodiversity loss after eutrophication. </w:t>
      </w:r>
      <w:r w:rsidRPr="0008241C">
        <w:rPr>
          <w:i/>
          <w:iCs/>
          <w:noProof/>
          <w:sz w:val="22"/>
          <w:szCs w:val="24"/>
        </w:rPr>
        <w:t>Science</w:t>
      </w:r>
      <w:r w:rsidRPr="0008241C">
        <w:rPr>
          <w:noProof/>
          <w:sz w:val="22"/>
          <w:szCs w:val="24"/>
        </w:rPr>
        <w:t xml:space="preserve">, </w:t>
      </w:r>
      <w:r w:rsidRPr="0008241C">
        <w:rPr>
          <w:i/>
          <w:iCs/>
          <w:noProof/>
          <w:sz w:val="22"/>
          <w:szCs w:val="24"/>
        </w:rPr>
        <w:t>324</w:t>
      </w:r>
      <w:r w:rsidRPr="0008241C">
        <w:rPr>
          <w:noProof/>
          <w:sz w:val="22"/>
          <w:szCs w:val="24"/>
        </w:rPr>
        <w:t>(5927), 636–638. https://doi.org/10.1126/science.1169640</w:t>
      </w:r>
    </w:p>
    <w:p w14:paraId="2A225D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in, J. (2002). Cobalt-rich ferromanganese crusts: Global distribution, composition, origin and research activities. </w:t>
      </w:r>
      <w:r w:rsidRPr="0008241C">
        <w:rPr>
          <w:i/>
          <w:iCs/>
          <w:noProof/>
          <w:sz w:val="22"/>
          <w:szCs w:val="24"/>
        </w:rPr>
        <w:t>ISA Technical Study</w:t>
      </w:r>
      <w:r w:rsidRPr="0008241C">
        <w:rPr>
          <w:noProof/>
          <w:sz w:val="22"/>
          <w:szCs w:val="24"/>
        </w:rPr>
        <w:t>.</w:t>
      </w:r>
    </w:p>
    <w:p w14:paraId="0358D16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ttiarachchi, M., Morrison, T. H., &amp; McAlpine, C. (2015). Forty-three years of Ramsar and urban wetlands. </w:t>
      </w:r>
      <w:r w:rsidRPr="0008241C">
        <w:rPr>
          <w:i/>
          <w:iCs/>
          <w:noProof/>
          <w:sz w:val="22"/>
          <w:szCs w:val="24"/>
        </w:rPr>
        <w:t>Global Environmental Change</w:t>
      </w:r>
      <w:r w:rsidRPr="0008241C">
        <w:rPr>
          <w:noProof/>
          <w:sz w:val="22"/>
          <w:szCs w:val="24"/>
        </w:rPr>
        <w:t xml:space="preserve">, </w:t>
      </w:r>
      <w:r w:rsidRPr="0008241C">
        <w:rPr>
          <w:i/>
          <w:iCs/>
          <w:noProof/>
          <w:sz w:val="22"/>
          <w:szCs w:val="24"/>
        </w:rPr>
        <w:t>32</w:t>
      </w:r>
      <w:r w:rsidRPr="0008241C">
        <w:rPr>
          <w:noProof/>
          <w:sz w:val="22"/>
          <w:szCs w:val="24"/>
        </w:rPr>
        <w:t>, 57–66. https://doi.org/10.1016/J.GLOENVCHA.2015.02.009</w:t>
      </w:r>
    </w:p>
    <w:p w14:paraId="01673F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witt, C. L. (2002). Distribution and Biodiversity of Australian Tropical Marine Bioinvasions. </w:t>
      </w:r>
      <w:r w:rsidRPr="0008241C">
        <w:rPr>
          <w:i/>
          <w:iCs/>
          <w:noProof/>
          <w:sz w:val="22"/>
          <w:szCs w:val="24"/>
        </w:rPr>
        <w:t>Pacific Science</w:t>
      </w:r>
      <w:r w:rsidRPr="0008241C">
        <w:rPr>
          <w:noProof/>
          <w:sz w:val="22"/>
          <w:szCs w:val="24"/>
        </w:rPr>
        <w:t xml:space="preserve">, </w:t>
      </w:r>
      <w:r w:rsidRPr="0008241C">
        <w:rPr>
          <w:i/>
          <w:iCs/>
          <w:noProof/>
          <w:sz w:val="22"/>
          <w:szCs w:val="24"/>
        </w:rPr>
        <w:t>56</w:t>
      </w:r>
      <w:r w:rsidRPr="0008241C">
        <w:rPr>
          <w:noProof/>
          <w:sz w:val="22"/>
          <w:szCs w:val="24"/>
        </w:rPr>
        <w:t>(1), 213–222. https://doi.org/10.1353/psc.2002.0016</w:t>
      </w:r>
    </w:p>
    <w:p w14:paraId="7101C9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lborn, R. (2007). Reinterpreting the state of fisheries and their management. </w:t>
      </w:r>
      <w:r w:rsidRPr="0008241C">
        <w:rPr>
          <w:i/>
          <w:iCs/>
          <w:noProof/>
          <w:sz w:val="22"/>
          <w:szCs w:val="24"/>
        </w:rPr>
        <w:t>Ecosystems</w:t>
      </w:r>
      <w:r w:rsidRPr="0008241C">
        <w:rPr>
          <w:noProof/>
          <w:sz w:val="22"/>
          <w:szCs w:val="24"/>
        </w:rPr>
        <w:t xml:space="preserve">, </w:t>
      </w:r>
      <w:r w:rsidRPr="0008241C">
        <w:rPr>
          <w:i/>
          <w:iCs/>
          <w:noProof/>
          <w:sz w:val="22"/>
          <w:szCs w:val="24"/>
        </w:rPr>
        <w:t>10</w:t>
      </w:r>
      <w:r w:rsidRPr="0008241C">
        <w:rPr>
          <w:noProof/>
          <w:sz w:val="22"/>
          <w:szCs w:val="24"/>
        </w:rPr>
        <w:t>(8), 1362–1369. https://doi.org/10.1007/s10021-007-9100-5</w:t>
      </w:r>
    </w:p>
    <w:p w14:paraId="6C9EF9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lborn, R. (2010). Apocalypse Forestalled: Why All the World’s Fisheries Aren’t Collapsing. </w:t>
      </w:r>
      <w:r w:rsidRPr="0008241C">
        <w:rPr>
          <w:i/>
          <w:iCs/>
          <w:noProof/>
          <w:sz w:val="22"/>
          <w:szCs w:val="24"/>
        </w:rPr>
        <w:t>The Science Chronicles</w:t>
      </w:r>
      <w:r w:rsidRPr="0008241C">
        <w:rPr>
          <w:noProof/>
          <w:sz w:val="22"/>
          <w:szCs w:val="24"/>
        </w:rPr>
        <w:t>. Retrieved from https://www.conservationgateway.org/Documents/Science Chronicles 2010-11.pdf</w:t>
      </w:r>
    </w:p>
    <w:p w14:paraId="29D394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ilton, M. J., &amp; Manning, S. S. (1995). Conversion of Coastal Habitats in Singapore: Indications of Unsustainable Development. </w:t>
      </w:r>
      <w:r w:rsidRPr="0008241C">
        <w:rPr>
          <w:i/>
          <w:iCs/>
          <w:noProof/>
          <w:sz w:val="22"/>
          <w:szCs w:val="24"/>
        </w:rPr>
        <w:t>Environmental Conservation</w:t>
      </w:r>
      <w:r w:rsidRPr="0008241C">
        <w:rPr>
          <w:noProof/>
          <w:sz w:val="22"/>
          <w:szCs w:val="24"/>
        </w:rPr>
        <w:t xml:space="preserve">, </w:t>
      </w:r>
      <w:r w:rsidRPr="0008241C">
        <w:rPr>
          <w:i/>
          <w:iCs/>
          <w:noProof/>
          <w:sz w:val="22"/>
          <w:szCs w:val="24"/>
        </w:rPr>
        <w:t>22</w:t>
      </w:r>
      <w:r w:rsidRPr="0008241C">
        <w:rPr>
          <w:noProof/>
          <w:sz w:val="22"/>
          <w:szCs w:val="24"/>
        </w:rPr>
        <w:t>(4), 307–322. https://doi.org/10.1017/S0376892900034883</w:t>
      </w:r>
    </w:p>
    <w:p w14:paraId="34FC89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ltmeier, F.-K., &amp; Broll, G. (2007). Treeline advance - driving processes and adverse factors. </w:t>
      </w:r>
      <w:r w:rsidRPr="0008241C">
        <w:rPr>
          <w:i/>
          <w:iCs/>
          <w:noProof/>
          <w:sz w:val="22"/>
          <w:szCs w:val="24"/>
        </w:rPr>
        <w:t>Landscape Online</w:t>
      </w:r>
      <w:r w:rsidRPr="0008241C">
        <w:rPr>
          <w:noProof/>
          <w:sz w:val="22"/>
          <w:szCs w:val="24"/>
        </w:rPr>
        <w:t>, 1–32. https://doi.org/10.3097/LO.200701</w:t>
      </w:r>
    </w:p>
    <w:p w14:paraId="57375B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pe, G. (2014). The Sensitivity of the High Mountain Ecosystems of New Guinea to Climatic Change and Anthropogenic Impact. </w:t>
      </w:r>
      <w:r w:rsidRPr="0008241C">
        <w:rPr>
          <w:i/>
          <w:iCs/>
          <w:noProof/>
          <w:sz w:val="22"/>
          <w:szCs w:val="24"/>
        </w:rPr>
        <w:t>Arctic, Antarctic, and Alpine Research</w:t>
      </w:r>
      <w:r w:rsidRPr="0008241C">
        <w:rPr>
          <w:noProof/>
          <w:sz w:val="22"/>
          <w:szCs w:val="24"/>
        </w:rPr>
        <w:t xml:space="preserve">, </w:t>
      </w:r>
      <w:r w:rsidRPr="0008241C">
        <w:rPr>
          <w:i/>
          <w:iCs/>
          <w:noProof/>
          <w:sz w:val="22"/>
          <w:szCs w:val="24"/>
        </w:rPr>
        <w:t>46</w:t>
      </w:r>
      <w:r w:rsidRPr="0008241C">
        <w:rPr>
          <w:noProof/>
          <w:sz w:val="22"/>
          <w:szCs w:val="24"/>
        </w:rPr>
        <w:t>(4), 777–786. https://doi.org/10.1657/1938-4246-46.4.777</w:t>
      </w:r>
    </w:p>
    <w:p w14:paraId="01C391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Horne, B. D., Poole, C. M., Walde, A. D., Castellano, C., Chan, B., Heng, C. E., Chansue, N., Nyok, C. P., Tien-hsi, C., Chuaynkern, Y., Georges, A., Goode, E., Shiping, G., Ha, H. Van, Hagen, C., Heacox, S., Hendrie, D., Heng, S., Holloway, R., Hudson, R., Juvik, J., Kaiser, H., Kamsi, M., Kanari, K., Kitimasak, W., Ko, W. K., Kuchling, G., Lafebre, S., Landrey, C., Lau, M., Lee, B., Ming, L. T., Shunqing, L., Maneeorn, P., Mccormack, T., Mould, A., Myo, K. M., Pasha, K., Pipatsawasdikul, K., Platt, K., Poole, C., Praschag, P., &amp; Raphael, B. (2012). </w:t>
      </w:r>
      <w:r w:rsidRPr="0008241C">
        <w:rPr>
          <w:i/>
          <w:iCs/>
          <w:noProof/>
          <w:sz w:val="22"/>
          <w:szCs w:val="24"/>
        </w:rPr>
        <w:t>Conservation of Asian Tortoises and Freshwater Turtles : Setting Priorities for the Next Ten Years</w:t>
      </w:r>
      <w:r w:rsidRPr="0008241C">
        <w:rPr>
          <w:noProof/>
          <w:sz w:val="22"/>
          <w:szCs w:val="24"/>
        </w:rPr>
        <w:t xml:space="preserve">. </w:t>
      </w:r>
      <w:r w:rsidRPr="0008241C">
        <w:rPr>
          <w:i/>
          <w:iCs/>
          <w:noProof/>
          <w:sz w:val="22"/>
          <w:szCs w:val="24"/>
        </w:rPr>
        <w:t>Recommendations and Conclusions from the Workshop in Singapore</w:t>
      </w:r>
      <w:r w:rsidRPr="0008241C">
        <w:rPr>
          <w:noProof/>
          <w:sz w:val="22"/>
          <w:szCs w:val="24"/>
        </w:rPr>
        <w:t>.</w:t>
      </w:r>
    </w:p>
    <w:p w14:paraId="46A242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warth, F. G. (1985). Impacts of alien land arthropods and mollusks on native plants and animals in Hawai’i. In C. P. Stone and J. Michael Scott (Ed.), </w:t>
      </w:r>
      <w:r w:rsidRPr="0008241C">
        <w:rPr>
          <w:i/>
          <w:iCs/>
          <w:noProof/>
          <w:sz w:val="22"/>
          <w:szCs w:val="24"/>
        </w:rPr>
        <w:t>Hawai’i’s terrestrial ecosystems: preservation and management</w:t>
      </w:r>
      <w:r w:rsidRPr="0008241C">
        <w:rPr>
          <w:noProof/>
          <w:sz w:val="22"/>
          <w:szCs w:val="24"/>
        </w:rPr>
        <w:t xml:space="preserve"> (1st ed., pp. 149–179). Honolulu: Cooperative National Park Resources Study Unit University of Hawai’i.</w:t>
      </w:r>
    </w:p>
    <w:p w14:paraId="59EB65B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 L., Li, Z., Liao, W. B., &amp; Fan, Q. (2011). Values of village fengshui forest patches in biodiversity conservation in the Pearl River Delta, China. </w:t>
      </w:r>
      <w:r w:rsidRPr="0008241C">
        <w:rPr>
          <w:i/>
          <w:iCs/>
          <w:noProof/>
          <w:sz w:val="22"/>
          <w:szCs w:val="24"/>
        </w:rPr>
        <w:t>Biological Conservation</w:t>
      </w:r>
      <w:r w:rsidRPr="0008241C">
        <w:rPr>
          <w:noProof/>
          <w:sz w:val="22"/>
          <w:szCs w:val="24"/>
        </w:rPr>
        <w:t xml:space="preserve">, </w:t>
      </w:r>
      <w:r w:rsidRPr="0008241C">
        <w:rPr>
          <w:i/>
          <w:iCs/>
          <w:noProof/>
          <w:sz w:val="22"/>
          <w:szCs w:val="24"/>
        </w:rPr>
        <w:t>144</w:t>
      </w:r>
      <w:r w:rsidRPr="0008241C">
        <w:rPr>
          <w:noProof/>
          <w:sz w:val="22"/>
          <w:szCs w:val="24"/>
        </w:rPr>
        <w:t>(5), 1553–1559. https://doi.org/10.1016/j.biocon.2011.01.023</w:t>
      </w:r>
    </w:p>
    <w:p w14:paraId="36A9D0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 Z., Li, S., Guo, Q., Niu, S., He, N., Li, L., &amp; Yu, G. (2016). A synthesis of the effect of grazing exclusion on carbon dynamics in grasslands in China. </w:t>
      </w:r>
      <w:r w:rsidRPr="0008241C">
        <w:rPr>
          <w:i/>
          <w:iCs/>
          <w:noProof/>
          <w:sz w:val="22"/>
          <w:szCs w:val="24"/>
        </w:rPr>
        <w:t>Global Change Biology</w:t>
      </w:r>
      <w:r w:rsidRPr="0008241C">
        <w:rPr>
          <w:noProof/>
          <w:sz w:val="22"/>
          <w:szCs w:val="24"/>
        </w:rPr>
        <w:t xml:space="preserve">, </w:t>
      </w:r>
      <w:r w:rsidRPr="0008241C">
        <w:rPr>
          <w:i/>
          <w:iCs/>
          <w:noProof/>
          <w:sz w:val="22"/>
          <w:szCs w:val="24"/>
        </w:rPr>
        <w:t>22</w:t>
      </w:r>
      <w:r w:rsidRPr="0008241C">
        <w:rPr>
          <w:noProof/>
          <w:sz w:val="22"/>
          <w:szCs w:val="24"/>
        </w:rPr>
        <w:t>(4), 1385–1393. https://doi.org/10.1111/gcb.13133</w:t>
      </w:r>
    </w:p>
    <w:p w14:paraId="2BB699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ang, D., &amp; Roy, K. (2015). The future of evolutionary diversity in reef corals. </w:t>
      </w:r>
      <w:r w:rsidRPr="0008241C">
        <w:rPr>
          <w:i/>
          <w:iCs/>
          <w:noProof/>
          <w:sz w:val="22"/>
          <w:szCs w:val="24"/>
        </w:rPr>
        <w:t>Philosophical Transactions of the Royal Society of London. Series B, Biological Sciences</w:t>
      </w:r>
      <w:r w:rsidRPr="0008241C">
        <w:rPr>
          <w:noProof/>
          <w:sz w:val="22"/>
          <w:szCs w:val="24"/>
        </w:rPr>
        <w:t xml:space="preserve">, </w:t>
      </w:r>
      <w:r w:rsidRPr="0008241C">
        <w:rPr>
          <w:i/>
          <w:iCs/>
          <w:noProof/>
          <w:sz w:val="22"/>
          <w:szCs w:val="24"/>
        </w:rPr>
        <w:t>370</w:t>
      </w:r>
      <w:r w:rsidRPr="0008241C">
        <w:rPr>
          <w:noProof/>
          <w:sz w:val="22"/>
          <w:szCs w:val="24"/>
        </w:rPr>
        <w:t>(1662), 20140010. https://doi.org/10.1098/rstb.2014.0010</w:t>
      </w:r>
    </w:p>
    <w:p w14:paraId="171FD6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ang, J., Huang, J., Liu, C., Zhang, J., Lu, X., &amp; Ma, K. (2016). Diversity hotspots and conservation gaps for the Chinese endemic seed flora. </w:t>
      </w:r>
      <w:r w:rsidRPr="0008241C">
        <w:rPr>
          <w:i/>
          <w:iCs/>
          <w:noProof/>
          <w:sz w:val="22"/>
          <w:szCs w:val="24"/>
        </w:rPr>
        <w:t>Biological Conservation</w:t>
      </w:r>
      <w:r w:rsidRPr="0008241C">
        <w:rPr>
          <w:noProof/>
          <w:sz w:val="22"/>
          <w:szCs w:val="24"/>
        </w:rPr>
        <w:t xml:space="preserve">, </w:t>
      </w:r>
      <w:r w:rsidRPr="0008241C">
        <w:rPr>
          <w:i/>
          <w:iCs/>
          <w:noProof/>
          <w:sz w:val="22"/>
          <w:szCs w:val="24"/>
        </w:rPr>
        <w:t>198</w:t>
      </w:r>
      <w:r w:rsidRPr="0008241C">
        <w:rPr>
          <w:noProof/>
          <w:sz w:val="22"/>
          <w:szCs w:val="24"/>
        </w:rPr>
        <w:t>, 104–112. https://doi.org/10.1016/j.biocon.2016.04.007</w:t>
      </w:r>
    </w:p>
    <w:p w14:paraId="3B7B77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ang, L., &amp; Li, J. (2016). Status of Freshwater Fish Biodiversity in the Yangtze River Basin, China. In Nakano S., Yahara T., &amp; Nakashizuka T. (Eds.), </w:t>
      </w:r>
      <w:r w:rsidRPr="0008241C">
        <w:rPr>
          <w:i/>
          <w:iCs/>
          <w:noProof/>
          <w:sz w:val="22"/>
          <w:szCs w:val="24"/>
        </w:rPr>
        <w:t xml:space="preserve">Aquatic Biodiversity Conservation and Ecosystem Services. Ecological Research Monographs. </w:t>
      </w:r>
      <w:r w:rsidRPr="0008241C">
        <w:rPr>
          <w:noProof/>
          <w:sz w:val="22"/>
          <w:szCs w:val="24"/>
        </w:rPr>
        <w:t xml:space="preserve"> (pp. 13–30). Springer, Singapore. https://doi.org/10.1007/978-981-10-0780-4_2</w:t>
      </w:r>
    </w:p>
    <w:p w14:paraId="0AA71C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ghes, A. C. (2017). Understanding the drivers of Southeast Asian biodiversity loss. </w:t>
      </w:r>
      <w:r w:rsidRPr="0008241C">
        <w:rPr>
          <w:i/>
          <w:iCs/>
          <w:noProof/>
          <w:sz w:val="22"/>
          <w:szCs w:val="24"/>
        </w:rPr>
        <w:t>Ecosphere</w:t>
      </w:r>
      <w:r w:rsidRPr="0008241C">
        <w:rPr>
          <w:noProof/>
          <w:sz w:val="22"/>
          <w:szCs w:val="24"/>
        </w:rPr>
        <w:t xml:space="preserve">, </w:t>
      </w:r>
      <w:r w:rsidRPr="0008241C">
        <w:rPr>
          <w:i/>
          <w:iCs/>
          <w:noProof/>
          <w:sz w:val="22"/>
          <w:szCs w:val="24"/>
        </w:rPr>
        <w:t>8</w:t>
      </w:r>
      <w:r w:rsidRPr="0008241C">
        <w:rPr>
          <w:noProof/>
          <w:sz w:val="22"/>
          <w:szCs w:val="24"/>
        </w:rPr>
        <w:t>(1), e01624. https://doi.org/10.1002/ecs2.1624</w:t>
      </w:r>
    </w:p>
    <w:p w14:paraId="47F348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tchings, P. A. (1986). Biological destruction of coral reefs. </w:t>
      </w:r>
      <w:r w:rsidRPr="0008241C">
        <w:rPr>
          <w:i/>
          <w:iCs/>
          <w:noProof/>
          <w:sz w:val="22"/>
          <w:szCs w:val="24"/>
        </w:rPr>
        <w:t>Coral Reefs</w:t>
      </w:r>
      <w:r w:rsidRPr="0008241C">
        <w:rPr>
          <w:noProof/>
          <w:sz w:val="22"/>
          <w:szCs w:val="24"/>
        </w:rPr>
        <w:t xml:space="preserve">, </w:t>
      </w:r>
      <w:r w:rsidRPr="0008241C">
        <w:rPr>
          <w:i/>
          <w:iCs/>
          <w:noProof/>
          <w:sz w:val="22"/>
          <w:szCs w:val="24"/>
        </w:rPr>
        <w:t>4</w:t>
      </w:r>
      <w:r w:rsidRPr="0008241C">
        <w:rPr>
          <w:noProof/>
          <w:sz w:val="22"/>
          <w:szCs w:val="24"/>
        </w:rPr>
        <w:t>(4), 239–252. https://doi.org/10.1007/BF00298083</w:t>
      </w:r>
    </w:p>
    <w:p w14:paraId="5B257F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yakumura, K., Seki, Y., &amp; Lopez-Casero, F. (2007). </w:t>
      </w:r>
      <w:r w:rsidRPr="0008241C">
        <w:rPr>
          <w:i/>
          <w:iCs/>
          <w:noProof/>
          <w:sz w:val="22"/>
          <w:szCs w:val="24"/>
        </w:rPr>
        <w:t>Designing Forestation Models Suited to Rural Asia: Avoiding Land Conflict as a Key to Success</w:t>
      </w:r>
      <w:r w:rsidRPr="0008241C">
        <w:rPr>
          <w:noProof/>
          <w:sz w:val="22"/>
          <w:szCs w:val="24"/>
        </w:rPr>
        <w:t xml:space="preserve">. </w:t>
      </w:r>
      <w:r w:rsidRPr="0008241C">
        <w:rPr>
          <w:i/>
          <w:iCs/>
          <w:noProof/>
          <w:sz w:val="22"/>
          <w:szCs w:val="24"/>
        </w:rPr>
        <w:t>IGES Policy Brief 6</w:t>
      </w:r>
      <w:r w:rsidRPr="0008241C">
        <w:rPr>
          <w:noProof/>
          <w:sz w:val="22"/>
          <w:szCs w:val="24"/>
        </w:rPr>
        <w:t>.</w:t>
      </w:r>
    </w:p>
    <w:p w14:paraId="489B38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CAR - NAAS. (2010). </w:t>
      </w:r>
      <w:r w:rsidRPr="0008241C">
        <w:rPr>
          <w:i/>
          <w:iCs/>
          <w:noProof/>
          <w:sz w:val="22"/>
          <w:szCs w:val="24"/>
        </w:rPr>
        <w:t>Degraded and Wastelands of India: Status and Spatial Distribution</w:t>
      </w:r>
      <w:r w:rsidRPr="0008241C">
        <w:rPr>
          <w:noProof/>
          <w:sz w:val="22"/>
          <w:szCs w:val="24"/>
        </w:rPr>
        <w:t>. New Delhi, India. Retrieved from http://www.icar.org.in/files/Degraded-and-Wastelands.pdf</w:t>
      </w:r>
    </w:p>
    <w:p w14:paraId="05DF4F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keuchi, K., &amp; Kanao, K. (2003). The approach and the issue to conservation and restoration for river environment in Japan [in Japanese with English abstract]. </w:t>
      </w:r>
      <w:r w:rsidRPr="0008241C">
        <w:rPr>
          <w:i/>
          <w:iCs/>
          <w:noProof/>
          <w:sz w:val="22"/>
          <w:szCs w:val="24"/>
        </w:rPr>
        <w:t>Ecology and Civil Engineering</w:t>
      </w:r>
      <w:r w:rsidRPr="0008241C">
        <w:rPr>
          <w:noProof/>
          <w:sz w:val="22"/>
          <w:szCs w:val="24"/>
        </w:rPr>
        <w:t xml:space="preserve">, </w:t>
      </w:r>
      <w:r w:rsidRPr="0008241C">
        <w:rPr>
          <w:i/>
          <w:iCs/>
          <w:noProof/>
          <w:sz w:val="22"/>
          <w:szCs w:val="24"/>
        </w:rPr>
        <w:t>5</w:t>
      </w:r>
      <w:r w:rsidRPr="0008241C">
        <w:rPr>
          <w:noProof/>
          <w:sz w:val="22"/>
          <w:szCs w:val="24"/>
        </w:rPr>
        <w:t>, 205–216. https://doi.org/citeulike-article-id:9333622</w:t>
      </w:r>
    </w:p>
    <w:p w14:paraId="62F2A2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mai, N., Furukawa, T., Tsujino, R., Kitamura, S., &amp; Yumoto, T. (2018). Factors affecting forest area change in Southeast Asia during 1980-2010. </w:t>
      </w:r>
      <w:r w:rsidRPr="0008241C">
        <w:rPr>
          <w:i/>
          <w:iCs/>
          <w:noProof/>
          <w:sz w:val="22"/>
          <w:szCs w:val="24"/>
        </w:rPr>
        <w:t>PLOS ONE</w:t>
      </w:r>
      <w:r w:rsidRPr="0008241C">
        <w:rPr>
          <w:noProof/>
          <w:sz w:val="22"/>
          <w:szCs w:val="24"/>
        </w:rPr>
        <w:t xml:space="preserve">, </w:t>
      </w:r>
      <w:r w:rsidRPr="0008241C">
        <w:rPr>
          <w:i/>
          <w:iCs/>
          <w:noProof/>
          <w:sz w:val="22"/>
          <w:szCs w:val="24"/>
        </w:rPr>
        <w:t>13</w:t>
      </w:r>
      <w:r w:rsidRPr="0008241C">
        <w:rPr>
          <w:noProof/>
          <w:sz w:val="22"/>
          <w:szCs w:val="24"/>
        </w:rPr>
        <w:t>(5), e0197391. https://doi.org/10.1371/journal.pone.0197391</w:t>
      </w:r>
    </w:p>
    <w:p w14:paraId="114D2A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mmerzeel, D. J., Verweij, P. A., van der Hilst, F., &amp; Faaij, A. P. C. (2014). Biodiversity impacts of bioenergy crop production: a state-of-the-art review. </w:t>
      </w:r>
      <w:r w:rsidRPr="0008241C">
        <w:rPr>
          <w:i/>
          <w:iCs/>
          <w:noProof/>
          <w:sz w:val="22"/>
          <w:szCs w:val="24"/>
        </w:rPr>
        <w:t>GCB Bioenergy</w:t>
      </w:r>
      <w:r w:rsidRPr="0008241C">
        <w:rPr>
          <w:noProof/>
          <w:sz w:val="22"/>
          <w:szCs w:val="24"/>
        </w:rPr>
        <w:t xml:space="preserve">, </w:t>
      </w:r>
      <w:r w:rsidRPr="0008241C">
        <w:rPr>
          <w:i/>
          <w:iCs/>
          <w:noProof/>
          <w:sz w:val="22"/>
          <w:szCs w:val="24"/>
        </w:rPr>
        <w:t>6</w:t>
      </w:r>
      <w:r w:rsidRPr="0008241C">
        <w:rPr>
          <w:noProof/>
          <w:sz w:val="22"/>
          <w:szCs w:val="24"/>
        </w:rPr>
        <w:t>(3), 183–209. https://doi.org/10.1111/gcbb.12067</w:t>
      </w:r>
    </w:p>
    <w:p w14:paraId="585CA0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BES. (2016). </w:t>
      </w:r>
      <w:r w:rsidRPr="0008241C">
        <w:rPr>
          <w:i/>
          <w:iCs/>
          <w:noProof/>
          <w:sz w:val="22"/>
          <w:szCs w:val="24"/>
        </w:rPr>
        <w:t>Summary for policymakers of the assessment report of the Intergovernmental Science - Policy Platform on Biodiversity and Ecosystem Services on pollinators, pollination and food production.</w:t>
      </w:r>
    </w:p>
    <w:p w14:paraId="7485D7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PCC. (2014). </w:t>
      </w:r>
      <w:r w:rsidRPr="0008241C">
        <w:rPr>
          <w:i/>
          <w:iCs/>
          <w:noProof/>
          <w:sz w:val="22"/>
          <w:szCs w:val="24"/>
        </w:rPr>
        <w:t>Climate change 2013: the physical science basis. Contribution of working group I to the fifth assessment report of the Intergovernmental Panel on Climate Change</w:t>
      </w:r>
      <w:r w:rsidRPr="0008241C">
        <w:rPr>
          <w:noProof/>
          <w:sz w:val="22"/>
          <w:szCs w:val="24"/>
        </w:rPr>
        <w:t>. Cambridge: Cambridge University Press.</w:t>
      </w:r>
    </w:p>
    <w:p w14:paraId="4DA5EE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saac, N. J. B., Turvey, S. T., Collen, B., Waterman, C., &amp; Baillie, J. E. M. (2007). Mammals on the EDGE: Conservation Priorities Based on Threat and Phylogeny. </w:t>
      </w:r>
      <w:r w:rsidRPr="0008241C">
        <w:rPr>
          <w:i/>
          <w:iCs/>
          <w:noProof/>
          <w:sz w:val="22"/>
          <w:szCs w:val="24"/>
        </w:rPr>
        <w:t>PLoS ONE</w:t>
      </w:r>
      <w:r w:rsidRPr="0008241C">
        <w:rPr>
          <w:noProof/>
          <w:sz w:val="22"/>
          <w:szCs w:val="24"/>
        </w:rPr>
        <w:t xml:space="preserve">, </w:t>
      </w:r>
      <w:r w:rsidRPr="0008241C">
        <w:rPr>
          <w:i/>
          <w:iCs/>
          <w:noProof/>
          <w:sz w:val="22"/>
          <w:szCs w:val="24"/>
        </w:rPr>
        <w:t>2</w:t>
      </w:r>
      <w:r w:rsidRPr="0008241C">
        <w:rPr>
          <w:noProof/>
          <w:sz w:val="22"/>
          <w:szCs w:val="24"/>
        </w:rPr>
        <w:t>(3), e296. https://doi.org/10.1371/journal.pone.0000296</w:t>
      </w:r>
    </w:p>
    <w:p w14:paraId="71CCBA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Ishikawa, T., &amp; Kumagai, M. (2012). Warming and hypoxia in Lake Biwa. In M. M. Kawanabe H, Nishino M (Ed.), </w:t>
      </w:r>
      <w:r w:rsidRPr="0008241C">
        <w:rPr>
          <w:i/>
          <w:iCs/>
          <w:noProof/>
          <w:sz w:val="22"/>
          <w:szCs w:val="24"/>
        </w:rPr>
        <w:t>Lake Biwa: Interactions between Nature and People</w:t>
      </w:r>
      <w:r w:rsidRPr="0008241C">
        <w:rPr>
          <w:noProof/>
          <w:sz w:val="22"/>
          <w:szCs w:val="24"/>
        </w:rPr>
        <w:t xml:space="preserve"> (pp. 211–216). Springer. https://doi.org/10.1007/978-94-007-1783-1_3</w:t>
      </w:r>
    </w:p>
    <w:p w14:paraId="561862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snard, S., L’huillier, L., Rigault, F., &amp; Jaffré, T. (2016). How did the ultramafic soils shape the flora of the New Caledonian hotspot? </w:t>
      </w:r>
      <w:r w:rsidRPr="0008241C">
        <w:rPr>
          <w:i/>
          <w:iCs/>
          <w:noProof/>
          <w:sz w:val="22"/>
          <w:szCs w:val="24"/>
        </w:rPr>
        <w:t>Plant and Soil</w:t>
      </w:r>
      <w:r w:rsidRPr="0008241C">
        <w:rPr>
          <w:noProof/>
          <w:sz w:val="22"/>
          <w:szCs w:val="24"/>
        </w:rPr>
        <w:t xml:space="preserve">, </w:t>
      </w:r>
      <w:r w:rsidRPr="0008241C">
        <w:rPr>
          <w:i/>
          <w:iCs/>
          <w:noProof/>
          <w:sz w:val="22"/>
          <w:szCs w:val="24"/>
        </w:rPr>
        <w:t>403</w:t>
      </w:r>
      <w:r w:rsidRPr="0008241C">
        <w:rPr>
          <w:noProof/>
          <w:sz w:val="22"/>
          <w:szCs w:val="24"/>
        </w:rPr>
        <w:t>(1–2), 53–76. https://doi.org/10.1007/s11104-016-2910-5</w:t>
      </w:r>
    </w:p>
    <w:p w14:paraId="00767C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toh, M., Kawamura, K., Kitahashi, T., Kojima, S., Katagiri, H., &amp; Shimanaga, M. (2011). Bathymetric patterns of meiofaunal abundance and biomass associated with the Kuril and Ryukyu trenches, western North Pacific Ocean. </w:t>
      </w:r>
      <w:r w:rsidRPr="0008241C">
        <w:rPr>
          <w:i/>
          <w:iCs/>
          <w:noProof/>
          <w:sz w:val="22"/>
          <w:szCs w:val="24"/>
        </w:rPr>
        <w:t>Deep-Sea Research Part I: Oceanographic Research Papers</w:t>
      </w:r>
      <w:r w:rsidRPr="0008241C">
        <w:rPr>
          <w:noProof/>
          <w:sz w:val="22"/>
          <w:szCs w:val="24"/>
        </w:rPr>
        <w:t xml:space="preserve">, </w:t>
      </w:r>
      <w:r w:rsidRPr="0008241C">
        <w:rPr>
          <w:i/>
          <w:iCs/>
          <w:noProof/>
          <w:sz w:val="22"/>
          <w:szCs w:val="24"/>
        </w:rPr>
        <w:t>58</w:t>
      </w:r>
      <w:r w:rsidRPr="0008241C">
        <w:rPr>
          <w:noProof/>
          <w:sz w:val="22"/>
          <w:szCs w:val="24"/>
        </w:rPr>
        <w:t>(1), 86–97. https://doi.org/10.1016/j.dsr.2010.12.004</w:t>
      </w:r>
    </w:p>
    <w:p w14:paraId="5C854E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CN. (2009). </w:t>
      </w:r>
      <w:r w:rsidRPr="0008241C">
        <w:rPr>
          <w:i/>
          <w:iCs/>
          <w:noProof/>
          <w:sz w:val="22"/>
          <w:szCs w:val="24"/>
        </w:rPr>
        <w:t xml:space="preserve">The IUCN Red List of Threatened Species </w:t>
      </w:r>
      <w:r w:rsidRPr="0008241C">
        <w:rPr>
          <w:i/>
          <w:iCs/>
          <w:noProof/>
          <w:sz w:val="22"/>
          <w:szCs w:val="24"/>
          <w:vertAlign w:val="superscript"/>
        </w:rPr>
        <w:t>TM</w:t>
      </w:r>
      <w:r w:rsidRPr="0008241C">
        <w:rPr>
          <w:i/>
          <w:iCs/>
          <w:noProof/>
          <w:sz w:val="22"/>
          <w:szCs w:val="24"/>
        </w:rPr>
        <w:t xml:space="preserve"> 2009 update Freshwater Fish Facts</w:t>
      </w:r>
      <w:r w:rsidRPr="0008241C">
        <w:rPr>
          <w:noProof/>
          <w:sz w:val="22"/>
          <w:szCs w:val="24"/>
        </w:rPr>
        <w:t xml:space="preserve">. </w:t>
      </w:r>
      <w:r w:rsidRPr="0008241C">
        <w:rPr>
          <w:i/>
          <w:iCs/>
          <w:noProof/>
          <w:sz w:val="22"/>
          <w:szCs w:val="24"/>
        </w:rPr>
        <w:t>Water</w:t>
      </w:r>
      <w:r w:rsidRPr="0008241C">
        <w:rPr>
          <w:noProof/>
          <w:sz w:val="22"/>
          <w:szCs w:val="24"/>
        </w:rPr>
        <w:t xml:space="preserve"> (Vol. 104).</w:t>
      </w:r>
    </w:p>
    <w:p w14:paraId="012A84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2015). IUCN Red List of Threatened Species. Retrieved from www.iucnredlist.org</w:t>
      </w:r>
    </w:p>
    <w:p w14:paraId="572802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2017). IUCN Red List of Threatened Species. Version 2017.1. Retrieved from http://www.iucnredlist.org/</w:t>
      </w:r>
    </w:p>
    <w:p w14:paraId="34EC10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Global Species Programme Freshwater Biodiversity Unit. (2013). Global Distribution of Freshwater Dependent Amphibians. Accessed through the Global Freshwater Biodiversity Atlas. Retrieved from atlas.freshwaterbiodiversity.eu</w:t>
      </w:r>
    </w:p>
    <w:p w14:paraId="5F4B42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SSC Antelope Specialist Group. (2011). Oryx leucoryx. https://doi.org/http://dx.doi.org/10.2305/IUCN.UK.2011-1.RLTS.T15569A4824960.en</w:t>
      </w:r>
    </w:p>
    <w:p w14:paraId="6533F4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amp; UNEP-WCMC. (2014). The World Database on Protected Areas. Retrieved from https://doi.org/www.protectedplanet.net</w:t>
      </w:r>
    </w:p>
    <w:p w14:paraId="152591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CN, &amp; UNEP-WCMC. (2015). The World Database on Protected Areas [Online], November/2015. </w:t>
      </w:r>
      <w:r w:rsidRPr="0008241C">
        <w:rPr>
          <w:i/>
          <w:iCs/>
          <w:noProof/>
          <w:sz w:val="22"/>
          <w:szCs w:val="24"/>
        </w:rPr>
        <w:t>World Wide Web Electronic Publication, Www.Protectedplanet.Com</w:t>
      </w:r>
      <w:r w:rsidRPr="0008241C">
        <w:rPr>
          <w:noProof/>
          <w:sz w:val="22"/>
          <w:szCs w:val="24"/>
        </w:rPr>
        <w:t>, (January), 1–5. https://doi.org/www.protectedplanet.net</w:t>
      </w:r>
    </w:p>
    <w:p w14:paraId="5D5736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wata, T., Nakano, S., &amp; Inoue, M. (2003). Impacts of past Riparian Deforestation on Stream Communities in a Tropical Rain Forest in Borneo Published by : Ecological Society of America IMPACTS OF PAST RIPARIAN DEFORESTATION ON STREAM COMMUNITIES IN A TROPICAL RAIN FOREST IN BORNEO. </w:t>
      </w:r>
      <w:r w:rsidRPr="0008241C">
        <w:rPr>
          <w:i/>
          <w:iCs/>
          <w:noProof/>
          <w:sz w:val="22"/>
          <w:szCs w:val="24"/>
        </w:rPr>
        <w:t>Ecological Applications</w:t>
      </w:r>
      <w:r w:rsidRPr="0008241C">
        <w:rPr>
          <w:noProof/>
          <w:sz w:val="22"/>
          <w:szCs w:val="24"/>
        </w:rPr>
        <w:t xml:space="preserve">, </w:t>
      </w:r>
      <w:r w:rsidRPr="0008241C">
        <w:rPr>
          <w:i/>
          <w:iCs/>
          <w:noProof/>
          <w:sz w:val="22"/>
          <w:szCs w:val="24"/>
        </w:rPr>
        <w:t>13</w:t>
      </w:r>
      <w:r w:rsidRPr="0008241C">
        <w:rPr>
          <w:noProof/>
          <w:sz w:val="22"/>
          <w:szCs w:val="24"/>
        </w:rPr>
        <w:t>(2), 461–473.</w:t>
      </w:r>
    </w:p>
    <w:p w14:paraId="75D180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zuno, A., Kitayama, K., Onoda, Y., Tsujii, Y., Hatakeyama, M., Nagano, A. J., Honjo, M. N., Shimizu-Inatsugi, R., Kudoh, H., Shimizu, K. K., &amp; Isagi, Y. (2017). The population genomic signature of environmental association and gene flow in an ecologically divergent tree species </w:t>
      </w:r>
      <w:r w:rsidRPr="0008241C">
        <w:rPr>
          <w:i/>
          <w:iCs/>
          <w:noProof/>
          <w:sz w:val="22"/>
          <w:szCs w:val="24"/>
        </w:rPr>
        <w:t>Metrosideros polymorpha</w:t>
      </w:r>
      <w:r w:rsidRPr="0008241C">
        <w:rPr>
          <w:noProof/>
          <w:sz w:val="22"/>
          <w:szCs w:val="24"/>
        </w:rPr>
        <w:t xml:space="preserve"> (Myrtaceae). </w:t>
      </w:r>
      <w:r w:rsidRPr="0008241C">
        <w:rPr>
          <w:i/>
          <w:iCs/>
          <w:noProof/>
          <w:sz w:val="22"/>
          <w:szCs w:val="24"/>
        </w:rPr>
        <w:t>Molecular Ecology</w:t>
      </w:r>
      <w:r w:rsidRPr="0008241C">
        <w:rPr>
          <w:noProof/>
          <w:sz w:val="22"/>
          <w:szCs w:val="24"/>
        </w:rPr>
        <w:t xml:space="preserve">, </w:t>
      </w:r>
      <w:r w:rsidRPr="0008241C">
        <w:rPr>
          <w:i/>
          <w:iCs/>
          <w:noProof/>
          <w:sz w:val="22"/>
          <w:szCs w:val="24"/>
        </w:rPr>
        <w:t>26</w:t>
      </w:r>
      <w:r w:rsidRPr="0008241C">
        <w:rPr>
          <w:noProof/>
          <w:sz w:val="22"/>
          <w:szCs w:val="24"/>
        </w:rPr>
        <w:t>(6), 1515–1532. https://doi.org/10.1111/mec.14016</w:t>
      </w:r>
    </w:p>
    <w:p w14:paraId="014E83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äch, M. A., &amp; Balke, M. (Eds.). (2010). </w:t>
      </w:r>
      <w:r w:rsidRPr="0008241C">
        <w:rPr>
          <w:i/>
          <w:iCs/>
          <w:noProof/>
          <w:sz w:val="22"/>
          <w:szCs w:val="24"/>
        </w:rPr>
        <w:t>Water beetles of New Caledonia (part 1)</w:t>
      </w:r>
      <w:r w:rsidRPr="0008241C">
        <w:rPr>
          <w:noProof/>
          <w:sz w:val="22"/>
          <w:szCs w:val="24"/>
        </w:rPr>
        <w:t xml:space="preserve">. </w:t>
      </w:r>
      <w:r w:rsidRPr="0008241C">
        <w:rPr>
          <w:i/>
          <w:iCs/>
          <w:noProof/>
          <w:sz w:val="22"/>
          <w:szCs w:val="24"/>
        </w:rPr>
        <w:t>Monographs on Coleoptera, 3</w:t>
      </w:r>
      <w:r w:rsidRPr="0008241C">
        <w:rPr>
          <w:noProof/>
          <w:sz w:val="22"/>
          <w:szCs w:val="24"/>
        </w:rPr>
        <w:t>.</w:t>
      </w:r>
    </w:p>
    <w:p w14:paraId="3C1B00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äch, M. A., &amp; Ji, L. (1995). </w:t>
      </w:r>
      <w:r w:rsidRPr="0008241C">
        <w:rPr>
          <w:i/>
          <w:iCs/>
          <w:noProof/>
          <w:sz w:val="22"/>
          <w:szCs w:val="24"/>
        </w:rPr>
        <w:t>Water Beetles of China. Vol. I,</w:t>
      </w:r>
      <w:r w:rsidRPr="0008241C">
        <w:rPr>
          <w:noProof/>
          <w:sz w:val="22"/>
          <w:szCs w:val="24"/>
        </w:rPr>
        <w:t>. Wien: Zoologisch-Botanische Gesellschaft in Österreich and Wiener Coleopterologenverein.</w:t>
      </w:r>
    </w:p>
    <w:p w14:paraId="72E7C9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äch, M. A., &amp; Ji, L. (1998). </w:t>
      </w:r>
      <w:r w:rsidRPr="0008241C">
        <w:rPr>
          <w:i/>
          <w:iCs/>
          <w:noProof/>
          <w:sz w:val="22"/>
          <w:szCs w:val="24"/>
        </w:rPr>
        <w:t>Water Beetles of China. Vol. II</w:t>
      </w:r>
      <w:r w:rsidRPr="0008241C">
        <w:rPr>
          <w:noProof/>
          <w:sz w:val="22"/>
          <w:szCs w:val="24"/>
        </w:rPr>
        <w:t>. Wien: Zoologisch-Botanische Gesellschaft in Österreich and Wiener Coleopterologenverein.</w:t>
      </w:r>
    </w:p>
    <w:p w14:paraId="4123F0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äch, M. A., &amp; Ji, L. (2003). </w:t>
      </w:r>
      <w:r w:rsidRPr="0008241C">
        <w:rPr>
          <w:i/>
          <w:iCs/>
          <w:noProof/>
          <w:sz w:val="22"/>
          <w:szCs w:val="24"/>
        </w:rPr>
        <w:t>Water Beetles of China. Vol. III</w:t>
      </w:r>
      <w:r w:rsidRPr="0008241C">
        <w:rPr>
          <w:noProof/>
          <w:sz w:val="22"/>
          <w:szCs w:val="24"/>
        </w:rPr>
        <w:t>. Wien: Zoologisch-Botanische Gesellschaft in Österreich and Wiener Coleopterologenverein.</w:t>
      </w:r>
    </w:p>
    <w:p w14:paraId="1ACCC1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ckson, J. B. C., Kirby, M. X., Berger, W. H., Bjorndal, K. A., Botsford, L. W., Bourque, B. J., Bradbury, R. H., Cooke, R., Erlandson, J., Estes, J. A., Hughes, T. P., Kidwell, S., Lange, C. B., Lenihan, H. S., Pandolfi, J. M., Peterson, C. H., Steneck, R. S., Tegner, M. J., &amp; Warner, R. R. (2001). Historical Overfishing and the Recent Collapse of Coastal Ecosystems. </w:t>
      </w:r>
      <w:r w:rsidRPr="0008241C">
        <w:rPr>
          <w:i/>
          <w:iCs/>
          <w:noProof/>
          <w:sz w:val="22"/>
          <w:szCs w:val="24"/>
        </w:rPr>
        <w:t>Science</w:t>
      </w:r>
      <w:r w:rsidRPr="0008241C">
        <w:rPr>
          <w:noProof/>
          <w:sz w:val="22"/>
          <w:szCs w:val="24"/>
        </w:rPr>
        <w:t xml:space="preserve">, </w:t>
      </w:r>
      <w:r w:rsidRPr="0008241C">
        <w:rPr>
          <w:i/>
          <w:iCs/>
          <w:noProof/>
          <w:sz w:val="22"/>
          <w:szCs w:val="24"/>
        </w:rPr>
        <w:t>293</w:t>
      </w:r>
      <w:r w:rsidRPr="0008241C">
        <w:rPr>
          <w:noProof/>
          <w:sz w:val="22"/>
          <w:szCs w:val="24"/>
        </w:rPr>
        <w:t>(5530), 629–637. https://doi.org/10.1126/science.1059199</w:t>
      </w:r>
    </w:p>
    <w:p w14:paraId="3C243A6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Jackson, R., Mallon, D., McCarthy, T., Chundawat, R. A., &amp; Habib, B. (2008). Panthera uncia. https://doi.org/http://dx.doi.org/10.2305/IUCN.UK.2008.RLTS.T22732A9381126.en</w:t>
      </w:r>
    </w:p>
    <w:p w14:paraId="54E22F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in, A., Kunte, K., &amp; Webb, E. L. (2016). Flower specialization of butterflies and impacts of non-native flower use in a transformed tropical landscape. </w:t>
      </w:r>
      <w:r w:rsidRPr="0008241C">
        <w:rPr>
          <w:i/>
          <w:iCs/>
          <w:noProof/>
          <w:sz w:val="22"/>
          <w:szCs w:val="24"/>
        </w:rPr>
        <w:t>Biological Conservation</w:t>
      </w:r>
      <w:r w:rsidRPr="0008241C">
        <w:rPr>
          <w:noProof/>
          <w:sz w:val="22"/>
          <w:szCs w:val="24"/>
        </w:rPr>
        <w:t xml:space="preserve">, </w:t>
      </w:r>
      <w:r w:rsidRPr="0008241C">
        <w:rPr>
          <w:i/>
          <w:iCs/>
          <w:noProof/>
          <w:sz w:val="22"/>
          <w:szCs w:val="24"/>
        </w:rPr>
        <w:t>201</w:t>
      </w:r>
      <w:r w:rsidRPr="0008241C">
        <w:rPr>
          <w:noProof/>
          <w:sz w:val="22"/>
          <w:szCs w:val="24"/>
        </w:rPr>
        <w:t>, 184–191. https://doi.org/10.1016/j.biocon.2016.06.034</w:t>
      </w:r>
    </w:p>
    <w:p w14:paraId="043D96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mnadass, R., Place, F., Torquebiau, E., Malézieux, E., Iiyama, M., Sileshi, G. W., Kehlenbeck, K., Masters, E., Mcmullin, S., Weber, J. C., &amp; Dawson, I. K. (2013). </w:t>
      </w:r>
      <w:r w:rsidRPr="0008241C">
        <w:rPr>
          <w:i/>
          <w:iCs/>
          <w:noProof/>
          <w:sz w:val="22"/>
          <w:szCs w:val="24"/>
        </w:rPr>
        <w:t xml:space="preserve">Agroforestry, food and nutritional security. Background paper for the International Conference on Forests for Food </w:t>
      </w:r>
      <w:r w:rsidRPr="0008241C">
        <w:rPr>
          <w:i/>
          <w:iCs/>
          <w:noProof/>
          <w:sz w:val="22"/>
          <w:szCs w:val="24"/>
        </w:rPr>
        <w:lastRenderedPageBreak/>
        <w:t>Security and Nutrition, FAO, Rome, 13–15 May, 2013</w:t>
      </w:r>
      <w:r w:rsidRPr="0008241C">
        <w:rPr>
          <w:noProof/>
          <w:sz w:val="22"/>
          <w:szCs w:val="24"/>
        </w:rPr>
        <w:t xml:space="preserve"> (ICRAF Working Paper No. 170). Nairobi, Kenya. https://doi.org/http://dx.doi.org/10.5716/WP13054.PDF.</w:t>
      </w:r>
    </w:p>
    <w:p w14:paraId="49C984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ng, M. H., Lucas, M. C., &amp; Joo, G. J. (2003). The fish fauna of mountain streams in South Korean national parks and its significance to conservation of regional freshwater fish biodiversity. </w:t>
      </w:r>
      <w:r w:rsidRPr="0008241C">
        <w:rPr>
          <w:i/>
          <w:iCs/>
          <w:noProof/>
          <w:sz w:val="22"/>
          <w:szCs w:val="24"/>
        </w:rPr>
        <w:t>Biological Conservation</w:t>
      </w:r>
      <w:r w:rsidRPr="0008241C">
        <w:rPr>
          <w:noProof/>
          <w:sz w:val="22"/>
          <w:szCs w:val="24"/>
        </w:rPr>
        <w:t xml:space="preserve">, </w:t>
      </w:r>
      <w:r w:rsidRPr="0008241C">
        <w:rPr>
          <w:i/>
          <w:iCs/>
          <w:noProof/>
          <w:sz w:val="22"/>
          <w:szCs w:val="24"/>
        </w:rPr>
        <w:t>114</w:t>
      </w:r>
      <w:r w:rsidRPr="0008241C">
        <w:rPr>
          <w:noProof/>
          <w:sz w:val="22"/>
          <w:szCs w:val="24"/>
        </w:rPr>
        <w:t>(1), 115–126. https://doi.org/10.1016/S0006-3207(03)00016-8</w:t>
      </w:r>
    </w:p>
    <w:p w14:paraId="52E431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par Sidik, B., Muta Harah, Z., &amp; Kawaguchi, S. (2012). Historical review of seagrass research in Malaysia before 2001. </w:t>
      </w:r>
      <w:r w:rsidRPr="0008241C">
        <w:rPr>
          <w:i/>
          <w:iCs/>
          <w:noProof/>
          <w:sz w:val="22"/>
          <w:szCs w:val="24"/>
        </w:rPr>
        <w:t>Coastal Marine Science</w:t>
      </w:r>
      <w:r w:rsidRPr="0008241C">
        <w:rPr>
          <w:noProof/>
          <w:sz w:val="22"/>
          <w:szCs w:val="24"/>
        </w:rPr>
        <w:t xml:space="preserve">, </w:t>
      </w:r>
      <w:r w:rsidRPr="0008241C">
        <w:rPr>
          <w:i/>
          <w:iCs/>
          <w:noProof/>
          <w:sz w:val="22"/>
          <w:szCs w:val="24"/>
        </w:rPr>
        <w:t>35</w:t>
      </w:r>
      <w:r w:rsidRPr="0008241C">
        <w:rPr>
          <w:noProof/>
          <w:sz w:val="22"/>
          <w:szCs w:val="24"/>
        </w:rPr>
        <w:t>(1), 157–168. Retrieved from http://repository.dl.itc.u-tokyo.ac.jp/dspace/bitstream/2261/51701/1/CMS350125.pdf</w:t>
      </w:r>
    </w:p>
    <w:p w14:paraId="175433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enkins, K. M., Kingsford, R. T., Closs, G. P., Wolfenden, B. J., Matthaei, C. D., &amp; Hay, S. E. (2011). Climate change and freshwater systems in Oceania: an assessment of vulnerability and adaptation opportunities. </w:t>
      </w:r>
      <w:r w:rsidRPr="0008241C">
        <w:rPr>
          <w:i/>
          <w:iCs/>
          <w:noProof/>
          <w:sz w:val="22"/>
          <w:szCs w:val="24"/>
        </w:rPr>
        <w:t>Pacific Conservation Biology</w:t>
      </w:r>
      <w:r w:rsidRPr="0008241C">
        <w:rPr>
          <w:noProof/>
          <w:sz w:val="22"/>
          <w:szCs w:val="24"/>
        </w:rPr>
        <w:t xml:space="preserve">, </w:t>
      </w:r>
      <w:r w:rsidRPr="0008241C">
        <w:rPr>
          <w:i/>
          <w:iCs/>
          <w:noProof/>
          <w:sz w:val="22"/>
          <w:szCs w:val="24"/>
        </w:rPr>
        <w:t>17</w:t>
      </w:r>
      <w:r w:rsidRPr="0008241C">
        <w:rPr>
          <w:noProof/>
          <w:sz w:val="22"/>
          <w:szCs w:val="24"/>
        </w:rPr>
        <w:t>(3), 201–219.</w:t>
      </w:r>
    </w:p>
    <w:p w14:paraId="14558A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etz, W., Thomas, G. H., Joy, J. B., Redding, D. W., Hartmann, K., &amp; Mooers, A. O. (2014). Global Distribution and Conservation of Evolutionary Distinctness in Birds. </w:t>
      </w:r>
      <w:r w:rsidRPr="0008241C">
        <w:rPr>
          <w:i/>
          <w:iCs/>
          <w:noProof/>
          <w:sz w:val="22"/>
          <w:szCs w:val="24"/>
        </w:rPr>
        <w:t>Current Biology</w:t>
      </w:r>
      <w:r w:rsidRPr="0008241C">
        <w:rPr>
          <w:noProof/>
          <w:sz w:val="22"/>
          <w:szCs w:val="24"/>
        </w:rPr>
        <w:t xml:space="preserve">, </w:t>
      </w:r>
      <w:r w:rsidRPr="0008241C">
        <w:rPr>
          <w:i/>
          <w:iCs/>
          <w:noProof/>
          <w:sz w:val="22"/>
          <w:szCs w:val="24"/>
        </w:rPr>
        <w:t>24</w:t>
      </w:r>
      <w:r w:rsidRPr="0008241C">
        <w:rPr>
          <w:noProof/>
          <w:sz w:val="22"/>
          <w:szCs w:val="24"/>
        </w:rPr>
        <w:t>(9), 919–930. https://doi.org/10.1016/J.CUB.2014.03.011</w:t>
      </w:r>
    </w:p>
    <w:p w14:paraId="30A8C6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im, C. Y., &amp; Chen, W. Y. (2008). Pattern and divergence of tree communities in Taipei ’ s main urban green spaces. </w:t>
      </w:r>
      <w:r w:rsidRPr="0008241C">
        <w:rPr>
          <w:i/>
          <w:iCs/>
          <w:noProof/>
          <w:sz w:val="22"/>
          <w:szCs w:val="24"/>
        </w:rPr>
        <w:t>Landscape and Urban Planning</w:t>
      </w:r>
      <w:r w:rsidRPr="0008241C">
        <w:rPr>
          <w:noProof/>
          <w:sz w:val="22"/>
          <w:szCs w:val="24"/>
        </w:rPr>
        <w:t xml:space="preserve">, </w:t>
      </w:r>
      <w:r w:rsidRPr="0008241C">
        <w:rPr>
          <w:i/>
          <w:iCs/>
          <w:noProof/>
          <w:sz w:val="22"/>
          <w:szCs w:val="24"/>
        </w:rPr>
        <w:t>84</w:t>
      </w:r>
      <w:r w:rsidRPr="0008241C">
        <w:rPr>
          <w:noProof/>
          <w:sz w:val="22"/>
          <w:szCs w:val="24"/>
        </w:rPr>
        <w:t>, 312–323. https://doi.org/10.1016/j.landurbplan.2007.09.001</w:t>
      </w:r>
    </w:p>
    <w:p w14:paraId="55DFA4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in, K., Wang, F., Chen, D., Jiao, Q., Xia, L., Fleskens, L., &amp; Mu, X. (2015). Assessment of urban effect on observed warming trends during 1955–2012 over China: a case of 45 cities. </w:t>
      </w:r>
      <w:r w:rsidRPr="0008241C">
        <w:rPr>
          <w:i/>
          <w:iCs/>
          <w:noProof/>
          <w:sz w:val="22"/>
          <w:szCs w:val="24"/>
        </w:rPr>
        <w:t>Climatic Change</w:t>
      </w:r>
      <w:r w:rsidRPr="0008241C">
        <w:rPr>
          <w:noProof/>
          <w:sz w:val="22"/>
          <w:szCs w:val="24"/>
        </w:rPr>
        <w:t xml:space="preserve">, </w:t>
      </w:r>
      <w:r w:rsidRPr="0008241C">
        <w:rPr>
          <w:i/>
          <w:iCs/>
          <w:noProof/>
          <w:sz w:val="22"/>
          <w:szCs w:val="24"/>
        </w:rPr>
        <w:t>132</w:t>
      </w:r>
      <w:r w:rsidRPr="0008241C">
        <w:rPr>
          <w:noProof/>
          <w:sz w:val="22"/>
          <w:szCs w:val="24"/>
        </w:rPr>
        <w:t>(4), 631–643. https://doi.org/10.1007/s10584-015-1446-7</w:t>
      </w:r>
    </w:p>
    <w:p w14:paraId="7FAB30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osten, H., &amp; Clarke, D. (2002). </w:t>
      </w:r>
      <w:r w:rsidRPr="0008241C">
        <w:rPr>
          <w:i/>
          <w:iCs/>
          <w:noProof/>
          <w:sz w:val="22"/>
          <w:szCs w:val="24"/>
        </w:rPr>
        <w:t>Wise Use of Mires and Peatlands</w:t>
      </w:r>
      <w:r w:rsidRPr="0008241C">
        <w:rPr>
          <w:noProof/>
          <w:sz w:val="22"/>
          <w:szCs w:val="24"/>
        </w:rPr>
        <w:t>.</w:t>
      </w:r>
    </w:p>
    <w:p w14:paraId="657B7D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osten, H., Sirin, A., Couwenberg, J., Laine, J., &amp; Smith, P. (2016). The role of peatlands in climate regulation. In </w:t>
      </w:r>
      <w:r w:rsidRPr="0008241C">
        <w:rPr>
          <w:i/>
          <w:iCs/>
          <w:noProof/>
          <w:sz w:val="22"/>
          <w:szCs w:val="24"/>
        </w:rPr>
        <w:t>Peatland Restoration and Ecosystem Services: Science, Policy and Practice</w:t>
      </w:r>
      <w:r w:rsidRPr="0008241C">
        <w:rPr>
          <w:noProof/>
          <w:sz w:val="22"/>
          <w:szCs w:val="24"/>
        </w:rPr>
        <w:t xml:space="preserve"> (pp. 66–79). Cambridge University Press.</w:t>
      </w:r>
    </w:p>
    <w:p w14:paraId="4D834E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se, S., Walter, D., &amp; Mohan Kumar, B. (2017). Ecological considerations in sustainable silvopasture design and management. </w:t>
      </w:r>
      <w:r w:rsidRPr="0008241C">
        <w:rPr>
          <w:i/>
          <w:iCs/>
          <w:noProof/>
          <w:sz w:val="22"/>
          <w:szCs w:val="24"/>
        </w:rPr>
        <w:t>Agroforestry Systems</w:t>
      </w:r>
      <w:r w:rsidRPr="0008241C">
        <w:rPr>
          <w:noProof/>
          <w:sz w:val="22"/>
          <w:szCs w:val="24"/>
        </w:rPr>
        <w:t>. https://doi.org/10.1007/s10457-016-0065-2</w:t>
      </w:r>
    </w:p>
    <w:p w14:paraId="415F39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urdan, H. (1997). Threats on Pacific islands: The spread of the Tramp Ant </w:t>
      </w:r>
      <w:r w:rsidRPr="0008241C">
        <w:rPr>
          <w:i/>
          <w:iCs/>
          <w:noProof/>
          <w:sz w:val="22"/>
          <w:szCs w:val="24"/>
        </w:rPr>
        <w:t>Wasmannia auropunctata</w:t>
      </w:r>
      <w:r w:rsidRPr="0008241C">
        <w:rPr>
          <w:noProof/>
          <w:sz w:val="22"/>
          <w:szCs w:val="24"/>
        </w:rPr>
        <w:t xml:space="preserve"> (Hymenoptera: Formicidae). </w:t>
      </w:r>
      <w:r w:rsidRPr="0008241C">
        <w:rPr>
          <w:i/>
          <w:iCs/>
          <w:noProof/>
          <w:sz w:val="22"/>
          <w:szCs w:val="24"/>
        </w:rPr>
        <w:t>Pacific Conservation Biology</w:t>
      </w:r>
      <w:r w:rsidRPr="0008241C">
        <w:rPr>
          <w:noProof/>
          <w:sz w:val="22"/>
          <w:szCs w:val="24"/>
        </w:rPr>
        <w:t>.</w:t>
      </w:r>
    </w:p>
    <w:p w14:paraId="7D37AF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Jowkar, H., Hunter, L., Ziaie, H., Marker, L., Breitenmoser-Wursten, C., &amp; Durant, S. (2008). Acinonyx jubatus ssp. venaticus. https://doi.org/http://dx.doi.org/10.2305/IUCN.UK.2008.RLTS.T220A13035342.en</w:t>
      </w:r>
    </w:p>
    <w:p w14:paraId="5C4B1A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ffe-Bignoli, D., Bhatt, S., Park, S., Eassom, A., Belle, E. M. S., Murti, R., Buyck, C., Raza Rizvi, A., Rao, M., Lewis, E., MacSharry, B., &amp; Kingston, N. (2014). </w:t>
      </w:r>
      <w:r w:rsidRPr="0008241C">
        <w:rPr>
          <w:i/>
          <w:iCs/>
          <w:noProof/>
          <w:sz w:val="22"/>
          <w:szCs w:val="24"/>
        </w:rPr>
        <w:t>Asia Protected Planet 2014</w:t>
      </w:r>
      <w:r w:rsidRPr="0008241C">
        <w:rPr>
          <w:noProof/>
          <w:sz w:val="22"/>
          <w:szCs w:val="24"/>
        </w:rPr>
        <w:t>. Cambridge, UK. Retrieved from https://www.unep-wcmc.org/system/dataset_file_fields/files/000/000/264/original/Asia_Protected_Planet_WEB.pdf?1415613854</w:t>
      </w:r>
    </w:p>
    <w:p w14:paraId="4832F2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nsongduang, A., Balslev, H., Jampeetong, A., Inta, A., &amp; Wangpakapattanawong, P. (2014). Woody Plant Diversity in Sacred Forests and Fallows in Chiang Mai, Thailand. </w:t>
      </w:r>
      <w:r w:rsidRPr="0008241C">
        <w:rPr>
          <w:i/>
          <w:iCs/>
          <w:noProof/>
          <w:sz w:val="22"/>
          <w:szCs w:val="24"/>
        </w:rPr>
        <w:t>Chiang Mai J. Sci.</w:t>
      </w:r>
      <w:r w:rsidRPr="0008241C">
        <w:rPr>
          <w:noProof/>
          <w:sz w:val="22"/>
          <w:szCs w:val="24"/>
        </w:rPr>
        <w:t xml:space="preserve">, </w:t>
      </w:r>
      <w:r w:rsidRPr="0008241C">
        <w:rPr>
          <w:i/>
          <w:iCs/>
          <w:noProof/>
          <w:sz w:val="22"/>
          <w:szCs w:val="24"/>
        </w:rPr>
        <w:t>41</w:t>
      </w:r>
      <w:r w:rsidRPr="0008241C">
        <w:rPr>
          <w:noProof/>
          <w:sz w:val="22"/>
          <w:szCs w:val="24"/>
        </w:rPr>
        <w:t>(5.1), 1132–1149.</w:t>
      </w:r>
    </w:p>
    <w:p w14:paraId="657FEF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czensky, P., Adiya, Y., von Wehrden, H., Mijiddorj, B., Walzer, C., Güthlin, D., Enkhbileg, D., &amp; Reading, R. P. (2014). Space and habitat use by wild Bactrian camels in the Transaltai Gobi of southern Mongolia. </w:t>
      </w:r>
      <w:r w:rsidRPr="0008241C">
        <w:rPr>
          <w:i/>
          <w:iCs/>
          <w:noProof/>
          <w:sz w:val="22"/>
          <w:szCs w:val="24"/>
        </w:rPr>
        <w:t>Biological Conservation</w:t>
      </w:r>
      <w:r w:rsidRPr="0008241C">
        <w:rPr>
          <w:noProof/>
          <w:sz w:val="22"/>
          <w:szCs w:val="24"/>
        </w:rPr>
        <w:t xml:space="preserve">, </w:t>
      </w:r>
      <w:r w:rsidRPr="0008241C">
        <w:rPr>
          <w:i/>
          <w:iCs/>
          <w:noProof/>
          <w:sz w:val="22"/>
          <w:szCs w:val="24"/>
        </w:rPr>
        <w:t>169</w:t>
      </w:r>
      <w:r w:rsidRPr="0008241C">
        <w:rPr>
          <w:noProof/>
          <w:sz w:val="22"/>
          <w:szCs w:val="24"/>
        </w:rPr>
        <w:t>(100), 311–318. https://doi.org/10.1016/j.biocon.2013.11.033</w:t>
      </w:r>
    </w:p>
    <w:p w14:paraId="782313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doya, T., Akasaka, M., Aoki, T., &amp; Takamura, N. (2011). A proposal of framework to obtain an integrated biodiversity indicator for agricultural ponds incorporating the simultaneous effects of multiple pressures. </w:t>
      </w:r>
      <w:r w:rsidRPr="0008241C">
        <w:rPr>
          <w:i/>
          <w:iCs/>
          <w:noProof/>
          <w:sz w:val="22"/>
          <w:szCs w:val="24"/>
        </w:rPr>
        <w:t>Ecological Indicators</w:t>
      </w:r>
      <w:r w:rsidRPr="0008241C">
        <w:rPr>
          <w:noProof/>
          <w:sz w:val="22"/>
          <w:szCs w:val="24"/>
        </w:rPr>
        <w:t xml:space="preserve">, </w:t>
      </w:r>
      <w:r w:rsidRPr="0008241C">
        <w:rPr>
          <w:i/>
          <w:iCs/>
          <w:noProof/>
          <w:sz w:val="22"/>
          <w:szCs w:val="24"/>
        </w:rPr>
        <w:t>11</w:t>
      </w:r>
      <w:r w:rsidRPr="0008241C">
        <w:rPr>
          <w:noProof/>
          <w:sz w:val="22"/>
          <w:szCs w:val="24"/>
        </w:rPr>
        <w:t>(5), 1396–1402. https://doi.org/10.1016/j.ecolind.2011.03.001</w:t>
      </w:r>
    </w:p>
    <w:p w14:paraId="74AE65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doya, T., Takenaka, A., Ishihama, F., Fujita, T., Ogawa, M., Katsuyama, T., Kadono, Y., Kawakubo, N., Serizawa, S., Takahashi, H., Takamiya, M., Fujii, S., Matsuda, H., Muneda, K., Yokota, M., Yonekura, K., &amp; Yahara, T. (2014). Crisis of Japanese vascular flora shown by quantifying extinction risks for 1618 taxa.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6), 1–9. https://doi.org/10.1371/journal.pone.0098954</w:t>
      </w:r>
    </w:p>
    <w:p w14:paraId="617C35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Kako, S., Isobe, A., Kataoka, T., &amp; Hinata, H. (2014). A decadal prediction of the quantity of plastic marine debris littered on beaches of the East Asian marginal seas. </w:t>
      </w:r>
      <w:r w:rsidRPr="0008241C">
        <w:rPr>
          <w:i/>
          <w:iCs/>
          <w:noProof/>
          <w:sz w:val="22"/>
          <w:szCs w:val="24"/>
        </w:rPr>
        <w:t>Marine Pollution Bulletin</w:t>
      </w:r>
      <w:r w:rsidRPr="0008241C">
        <w:rPr>
          <w:noProof/>
          <w:sz w:val="22"/>
          <w:szCs w:val="24"/>
        </w:rPr>
        <w:t xml:space="preserve">, </w:t>
      </w:r>
      <w:r w:rsidRPr="0008241C">
        <w:rPr>
          <w:i/>
          <w:iCs/>
          <w:noProof/>
          <w:sz w:val="22"/>
          <w:szCs w:val="24"/>
        </w:rPr>
        <w:t>81</w:t>
      </w:r>
      <w:r w:rsidRPr="0008241C">
        <w:rPr>
          <w:noProof/>
          <w:sz w:val="22"/>
          <w:szCs w:val="24"/>
        </w:rPr>
        <w:t>(1), 174–184. https://doi.org/10.1016/j.marpolbul.2014.01.057</w:t>
      </w:r>
    </w:p>
    <w:p w14:paraId="752C0BD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ng, B., Deng, J., Wu, Y., Chen, L., Zhang, J., Qiu, H., Lu, Y., &amp; He, D. (2013). Mapping China’s freshwater fishes: Diversity and biogeography. </w:t>
      </w:r>
      <w:r w:rsidRPr="0008241C">
        <w:rPr>
          <w:i/>
          <w:iCs/>
          <w:noProof/>
          <w:sz w:val="22"/>
          <w:szCs w:val="24"/>
        </w:rPr>
        <w:t>Fish and Fisheries</w:t>
      </w:r>
      <w:r w:rsidRPr="0008241C">
        <w:rPr>
          <w:noProof/>
          <w:sz w:val="22"/>
          <w:szCs w:val="24"/>
        </w:rPr>
        <w:t xml:space="preserve">, </w:t>
      </w:r>
      <w:r w:rsidRPr="0008241C">
        <w:rPr>
          <w:i/>
          <w:iCs/>
          <w:noProof/>
          <w:sz w:val="22"/>
          <w:szCs w:val="24"/>
        </w:rPr>
        <w:t>15</w:t>
      </w:r>
      <w:r w:rsidRPr="0008241C">
        <w:rPr>
          <w:noProof/>
          <w:sz w:val="22"/>
          <w:szCs w:val="24"/>
        </w:rPr>
        <w:t>(2), 209–230. https://doi.org/10.1111/faf.12011</w:t>
      </w:r>
    </w:p>
    <w:p w14:paraId="35CE66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no, Y., Dudgeon, D., Nam, S., Samejima, H., Watanabe, K., Grudpan, C., Grudpan, J., Magtoon, W., Musikasinthorn, P., Nguyen, P. T., Praxaysonbath, B., Sato, T., Shibukawa, K., Shimatani, Y., Suvarnaraksha, A., Tanaka, W., Thach, P., Tran, D. D., Yamashita, T., &amp; Utsugi, K. (2016). Impacts of dams and global warming on fish biodiversity in the Indo-Burma hotspot.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8), 1–21. https://doi.org/10.1371/journal.pone.0160151</w:t>
      </w:r>
    </w:p>
    <w:p w14:paraId="4A442BB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tayama, N., Baba, Y. G., Kusumoto, Y., &amp; Tanaka, K. (2015). A review of post-war changes in rice farming and biodiversity in Japan. </w:t>
      </w:r>
      <w:r w:rsidRPr="0008241C">
        <w:rPr>
          <w:i/>
          <w:iCs/>
          <w:noProof/>
          <w:sz w:val="22"/>
          <w:szCs w:val="24"/>
        </w:rPr>
        <w:t>Agricultural Systems</w:t>
      </w:r>
      <w:r w:rsidRPr="0008241C">
        <w:rPr>
          <w:noProof/>
          <w:sz w:val="22"/>
          <w:szCs w:val="24"/>
        </w:rPr>
        <w:t xml:space="preserve">, </w:t>
      </w:r>
      <w:r w:rsidRPr="0008241C">
        <w:rPr>
          <w:i/>
          <w:iCs/>
          <w:noProof/>
          <w:sz w:val="22"/>
          <w:szCs w:val="24"/>
        </w:rPr>
        <w:t>132</w:t>
      </w:r>
      <w:r w:rsidRPr="0008241C">
        <w:rPr>
          <w:noProof/>
          <w:sz w:val="22"/>
          <w:szCs w:val="24"/>
        </w:rPr>
        <w:t>, 73–84. https://doi.org/10.1016/j.agsy.2014.09.001</w:t>
      </w:r>
    </w:p>
    <w:p w14:paraId="344D13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tayama, N., Osawa, T., Amano, T., &amp; Kusumoto, Y. (2015). Are both agricultural intensification and farmland abandonment threats to biodiversity? A test with bird communities in paddy-dominated landscapes.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214</w:t>
      </w:r>
      <w:r w:rsidRPr="0008241C">
        <w:rPr>
          <w:noProof/>
          <w:sz w:val="22"/>
          <w:szCs w:val="24"/>
        </w:rPr>
        <w:t>, 21–30. https://doi.org/10.1016/j.agee.2015.08.014</w:t>
      </w:r>
    </w:p>
    <w:p w14:paraId="0BE4573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waguchi, S., &amp; Hayashizaki, K.-I. (2011). Biodiversity studies on seaweeds and sea grasses in the coastal waters of Southeast Asia (Project-3: Seaweed/ seagrass Group). In S. Nishida, M. D. Fortes, &amp; N. Miyazaki (Eds.), </w:t>
      </w:r>
      <w:r w:rsidRPr="0008241C">
        <w:rPr>
          <w:i/>
          <w:iCs/>
          <w:noProof/>
          <w:sz w:val="22"/>
          <w:szCs w:val="24"/>
        </w:rPr>
        <w:t>Coastal Marine Science in Southeast Asia —Synthesis Report of the Core University Program of the Japan Society for the Promotion of Science: Coastal Marine Science (2001–2010)</w:t>
      </w:r>
      <w:r w:rsidRPr="0008241C">
        <w:rPr>
          <w:noProof/>
          <w:sz w:val="22"/>
          <w:szCs w:val="24"/>
        </w:rPr>
        <w:t xml:space="preserve"> (pp. 49–57). TERRAPUB. Retrieved from http://www.terrapub.co.jp/e-library/nishida/</w:t>
      </w:r>
    </w:p>
    <w:p w14:paraId="51F2E4F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ya, M., Kammesheidt, L., &amp; Weidelt, H. J. (2002). The forest garden system of Saparua island, Central Maluku, Indonesia, and its role in maintaining tree species diversity. </w:t>
      </w:r>
      <w:r w:rsidRPr="0008241C">
        <w:rPr>
          <w:i/>
          <w:iCs/>
          <w:noProof/>
          <w:sz w:val="22"/>
          <w:szCs w:val="24"/>
        </w:rPr>
        <w:t>Agroforestry Systems</w:t>
      </w:r>
      <w:r w:rsidRPr="0008241C">
        <w:rPr>
          <w:noProof/>
          <w:sz w:val="22"/>
          <w:szCs w:val="24"/>
        </w:rPr>
        <w:t xml:space="preserve">, </w:t>
      </w:r>
      <w:r w:rsidRPr="0008241C">
        <w:rPr>
          <w:i/>
          <w:iCs/>
          <w:noProof/>
          <w:sz w:val="22"/>
          <w:szCs w:val="24"/>
        </w:rPr>
        <w:t>54</w:t>
      </w:r>
      <w:r w:rsidRPr="0008241C">
        <w:rPr>
          <w:noProof/>
          <w:sz w:val="22"/>
          <w:szCs w:val="24"/>
        </w:rPr>
        <w:t>(3), 225–234. https://doi.org/10.1023/A:1016060808831</w:t>
      </w:r>
    </w:p>
    <w:p w14:paraId="6E45FD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eenan, R. J., Reams, G. A., Achard, F., de Freitas, J. V., Grainger, A., &amp; Lindquist, E. (2015). Dynamics of global forest area: Results from the FAO Global Forest Resources Assessment 2015. </w:t>
      </w:r>
      <w:r w:rsidRPr="0008241C">
        <w:rPr>
          <w:i/>
          <w:iCs/>
          <w:noProof/>
          <w:sz w:val="22"/>
          <w:szCs w:val="24"/>
        </w:rPr>
        <w:t>Forest Ecology and Management</w:t>
      </w:r>
      <w:r w:rsidRPr="0008241C">
        <w:rPr>
          <w:noProof/>
          <w:sz w:val="22"/>
          <w:szCs w:val="24"/>
        </w:rPr>
        <w:t xml:space="preserve">, </w:t>
      </w:r>
      <w:r w:rsidRPr="0008241C">
        <w:rPr>
          <w:i/>
          <w:iCs/>
          <w:noProof/>
          <w:sz w:val="22"/>
          <w:szCs w:val="24"/>
        </w:rPr>
        <w:t>352</w:t>
      </w:r>
      <w:r w:rsidRPr="0008241C">
        <w:rPr>
          <w:noProof/>
          <w:sz w:val="22"/>
          <w:szCs w:val="24"/>
        </w:rPr>
        <w:t>, 9–20. https://doi.org/10.1016/j.foreco.2015.06.014</w:t>
      </w:r>
    </w:p>
    <w:p w14:paraId="0E18B6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enmore, P. E., Carino, F. O., Perez, C. A., Dyck, V. A., &amp; Gutierrez, A. P. (1984). Population regulation of the rice brown planthopper (NilaparvatalugensStal) within rice fields in the Philippines. </w:t>
      </w:r>
      <w:r w:rsidRPr="0008241C">
        <w:rPr>
          <w:i/>
          <w:iCs/>
          <w:noProof/>
          <w:sz w:val="22"/>
          <w:szCs w:val="24"/>
        </w:rPr>
        <w:t>Journal of Plant Protection in the Tropics</w:t>
      </w:r>
      <w:r w:rsidRPr="0008241C">
        <w:rPr>
          <w:noProof/>
          <w:sz w:val="22"/>
          <w:szCs w:val="24"/>
        </w:rPr>
        <w:t xml:space="preserve">, </w:t>
      </w:r>
      <w:r w:rsidRPr="0008241C">
        <w:rPr>
          <w:i/>
          <w:iCs/>
          <w:noProof/>
          <w:sz w:val="22"/>
          <w:szCs w:val="24"/>
        </w:rPr>
        <w:t>1</w:t>
      </w:r>
      <w:r w:rsidRPr="0008241C">
        <w:rPr>
          <w:noProof/>
          <w:sz w:val="22"/>
          <w:szCs w:val="24"/>
        </w:rPr>
        <w:t>(1), 19–37.</w:t>
      </w:r>
    </w:p>
    <w:p w14:paraId="652261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han, H., &amp; Baig, S. High Altitude Wetlands of the HKH Region of Northern Pakistan – Status of Current Knowledge, Challenges and Research Opportunities, 37 Wetlands § (2017). Springer Netherlands. https://doi.org/10.1007/s13157-016-0868-y</w:t>
      </w:r>
    </w:p>
    <w:p w14:paraId="73035BB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han, M. S. (2014). Amphibians of Pakistan and their Conservation Status. In H. Heatwole &amp; I. Das (Eds.), </w:t>
      </w:r>
      <w:r w:rsidRPr="0008241C">
        <w:rPr>
          <w:i/>
          <w:iCs/>
          <w:noProof/>
          <w:sz w:val="22"/>
          <w:szCs w:val="24"/>
        </w:rPr>
        <w:t>Conservation Biology of Amphibians of Asia</w:t>
      </w:r>
      <w:r w:rsidRPr="0008241C">
        <w:rPr>
          <w:noProof/>
          <w:sz w:val="22"/>
          <w:szCs w:val="24"/>
        </w:rPr>
        <w:t xml:space="preserve"> (p. 35). Kota Kinabalu: Natural History Publications (Borneo). Retrieved from https://www.researchgate.net/publication/273380139</w:t>
      </w:r>
    </w:p>
    <w:p w14:paraId="62E365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han, T. I., Dular, A. K., &amp; Solomon, D. M. (2003). Biodiversity Conservation in the Thar Desert; with Emphasis on Endemic and Medicinal Plants. </w:t>
      </w:r>
      <w:r w:rsidRPr="0008241C">
        <w:rPr>
          <w:i/>
          <w:iCs/>
          <w:noProof/>
          <w:sz w:val="22"/>
          <w:szCs w:val="24"/>
        </w:rPr>
        <w:t>The Environmentalist</w:t>
      </w:r>
      <w:r w:rsidRPr="0008241C">
        <w:rPr>
          <w:noProof/>
          <w:sz w:val="22"/>
          <w:szCs w:val="24"/>
        </w:rPr>
        <w:t xml:space="preserve">, </w:t>
      </w:r>
      <w:r w:rsidRPr="0008241C">
        <w:rPr>
          <w:i/>
          <w:iCs/>
          <w:noProof/>
          <w:sz w:val="22"/>
          <w:szCs w:val="24"/>
        </w:rPr>
        <w:t>23</w:t>
      </w:r>
      <w:r w:rsidRPr="0008241C">
        <w:rPr>
          <w:noProof/>
          <w:sz w:val="22"/>
          <w:szCs w:val="24"/>
        </w:rPr>
        <w:t>(2), 137–144. https://doi.org/10.1023/A:1024835721316</w:t>
      </w:r>
    </w:p>
    <w:p w14:paraId="48BDE6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hera, N., Mehta, V., &amp; Sabata, B. C. (2009). Interrelationship of birds and habitat features in urban greenspaces in Delhi, India.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8</w:t>
      </w:r>
      <w:r w:rsidRPr="0008241C">
        <w:rPr>
          <w:noProof/>
          <w:sz w:val="22"/>
          <w:szCs w:val="24"/>
        </w:rPr>
        <w:t>(3), 187–196. https://doi.org/10.1016/j.ufug.2009.05.001</w:t>
      </w:r>
    </w:p>
    <w:p w14:paraId="38431A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er, G., Kreft, H., Lee, T. M., Jetz, W., Ibisch, P. L., Nowicki, C., Mutke, J., &amp; Barthlott, W. (2009). A global assessment of endemism and species richness across island and mainland region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6</w:t>
      </w:r>
      <w:r w:rsidRPr="0008241C">
        <w:rPr>
          <w:noProof/>
          <w:sz w:val="22"/>
          <w:szCs w:val="24"/>
        </w:rPr>
        <w:t>(23), 9322–9327. https://doi.org/10.1073/pnas.0810306106</w:t>
      </w:r>
    </w:p>
    <w:p w14:paraId="0167E0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ew, R. (2001). Towards a limestone flora of Sabah. </w:t>
      </w:r>
      <w:r w:rsidRPr="0008241C">
        <w:rPr>
          <w:i/>
          <w:iCs/>
          <w:noProof/>
          <w:sz w:val="22"/>
          <w:szCs w:val="24"/>
        </w:rPr>
        <w:t>Malayan Nature Journal</w:t>
      </w:r>
      <w:r w:rsidRPr="0008241C">
        <w:rPr>
          <w:noProof/>
          <w:sz w:val="22"/>
          <w:szCs w:val="24"/>
        </w:rPr>
        <w:t xml:space="preserve">, </w:t>
      </w:r>
      <w:r w:rsidRPr="0008241C">
        <w:rPr>
          <w:i/>
          <w:iCs/>
          <w:noProof/>
          <w:sz w:val="22"/>
          <w:szCs w:val="24"/>
        </w:rPr>
        <w:t>55</w:t>
      </w:r>
      <w:r w:rsidRPr="0008241C">
        <w:rPr>
          <w:noProof/>
          <w:sz w:val="22"/>
          <w:szCs w:val="24"/>
        </w:rPr>
        <w:t>, 77–93.</w:t>
      </w:r>
    </w:p>
    <w:p w14:paraId="092D7F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m, I.S., Park, J. Y. (2002). </w:t>
      </w:r>
      <w:r w:rsidRPr="0008241C">
        <w:rPr>
          <w:i/>
          <w:iCs/>
          <w:noProof/>
          <w:sz w:val="22"/>
          <w:szCs w:val="24"/>
        </w:rPr>
        <w:t>Freshwater Fish of Korea</w:t>
      </w:r>
      <w:r w:rsidRPr="0008241C">
        <w:rPr>
          <w:noProof/>
          <w:sz w:val="22"/>
          <w:szCs w:val="24"/>
        </w:rPr>
        <w:t>. Seoul, Korea: Kyo-Hak Publishing Co.</w:t>
      </w:r>
    </w:p>
    <w:p w14:paraId="318BC34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ingsford, R. T., Bino, G., Porter, J. L., &amp; Brandis, K. (2013). Waterbird Communities in the Murray-Darling Basin (1983-2012).</w:t>
      </w:r>
    </w:p>
    <w:p w14:paraId="59CFFC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ingswood, S. C., &amp; Blank, D. a. (1996). Gazella subgutturosa. https://doi.org/10.2307/3504241</w:t>
      </w:r>
    </w:p>
    <w:p w14:paraId="1B2829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Kirch, P. V. (Ed.). (2011). </w:t>
      </w:r>
      <w:r w:rsidRPr="0008241C">
        <w:rPr>
          <w:i/>
          <w:iCs/>
          <w:noProof/>
          <w:sz w:val="22"/>
          <w:szCs w:val="24"/>
        </w:rPr>
        <w:t>Roots of Conflict: Soils, Agriculture, and Sociopolitical Complexity in Ancient Hawai‘i</w:t>
      </w:r>
      <w:r w:rsidRPr="0008241C">
        <w:rPr>
          <w:noProof/>
          <w:sz w:val="22"/>
          <w:szCs w:val="24"/>
        </w:rPr>
        <w:t>. Santa Fe: School for Advanced Research Press. Retrieved from https://sarweb.org/roots-of-conflict/</w:t>
      </w:r>
    </w:p>
    <w:p w14:paraId="6EDFD5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zuka, T., Akasaka, M., Kadoya, T., &amp; Takamura, N. (2014). Visibility from roads predict the distribution of invasive fishes in agricultural ponds.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6). https://doi.org/10.1371/journal.pone.0099709</w:t>
      </w:r>
    </w:p>
    <w:p w14:paraId="1C0DB2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lein, J. A., Harte, J., &amp; Zhao, X. Q. (2004). Experimental warming causes large and rapid species loss, dampened by simulated grazing, on the Tibetan Plateau. </w:t>
      </w:r>
      <w:r w:rsidRPr="0008241C">
        <w:rPr>
          <w:i/>
          <w:iCs/>
          <w:noProof/>
          <w:sz w:val="22"/>
          <w:szCs w:val="24"/>
        </w:rPr>
        <w:t>Ecology Letters</w:t>
      </w:r>
      <w:r w:rsidRPr="0008241C">
        <w:rPr>
          <w:noProof/>
          <w:sz w:val="22"/>
          <w:szCs w:val="24"/>
        </w:rPr>
        <w:t xml:space="preserve">, </w:t>
      </w:r>
      <w:r w:rsidRPr="0008241C">
        <w:rPr>
          <w:i/>
          <w:iCs/>
          <w:noProof/>
          <w:sz w:val="22"/>
          <w:szCs w:val="24"/>
        </w:rPr>
        <w:t>7</w:t>
      </w:r>
      <w:r w:rsidRPr="0008241C">
        <w:rPr>
          <w:noProof/>
          <w:sz w:val="22"/>
          <w:szCs w:val="24"/>
        </w:rPr>
        <w:t>(12), 1170–1179. https://doi.org/10.1111/j.1461-0248.2004.00677.x</w:t>
      </w:r>
    </w:p>
    <w:p w14:paraId="547ABC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nox, J., Hess, T., Daccache, A., &amp; Wheeler, T. (2012). Climate change impacts on crop productivity in Africa and South Asia. </w:t>
      </w:r>
      <w:r w:rsidRPr="0008241C">
        <w:rPr>
          <w:i/>
          <w:iCs/>
          <w:noProof/>
          <w:sz w:val="22"/>
          <w:szCs w:val="24"/>
        </w:rPr>
        <w:t>Environmental Research Letters</w:t>
      </w:r>
      <w:r w:rsidRPr="0008241C">
        <w:rPr>
          <w:noProof/>
          <w:sz w:val="22"/>
          <w:szCs w:val="24"/>
        </w:rPr>
        <w:t xml:space="preserve">, </w:t>
      </w:r>
      <w:r w:rsidRPr="0008241C">
        <w:rPr>
          <w:i/>
          <w:iCs/>
          <w:noProof/>
          <w:sz w:val="22"/>
          <w:szCs w:val="24"/>
        </w:rPr>
        <w:t>7</w:t>
      </w:r>
      <w:r w:rsidRPr="0008241C">
        <w:rPr>
          <w:noProof/>
          <w:sz w:val="22"/>
          <w:szCs w:val="24"/>
        </w:rPr>
        <w:t>(3), 034032. https://doi.org/10.1088/1748-9326/7/3/034032</w:t>
      </w:r>
    </w:p>
    <w:p w14:paraId="039B70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chmann, J., Buschbaum, C., Volkenborn, N., &amp; Reise, K. (2008). Shift from native mussels to alien oysters: Differential effects of ecosystem engineers. </w:t>
      </w:r>
      <w:r w:rsidRPr="0008241C">
        <w:rPr>
          <w:i/>
          <w:iCs/>
          <w:noProof/>
          <w:sz w:val="22"/>
          <w:szCs w:val="24"/>
        </w:rPr>
        <w:t>Journal of Experimental Marine Biology and Ecology</w:t>
      </w:r>
      <w:r w:rsidRPr="0008241C">
        <w:rPr>
          <w:noProof/>
          <w:sz w:val="22"/>
          <w:szCs w:val="24"/>
        </w:rPr>
        <w:t xml:space="preserve">, </w:t>
      </w:r>
      <w:r w:rsidRPr="0008241C">
        <w:rPr>
          <w:i/>
          <w:iCs/>
          <w:noProof/>
          <w:sz w:val="22"/>
          <w:szCs w:val="24"/>
        </w:rPr>
        <w:t>364</w:t>
      </w:r>
      <w:r w:rsidRPr="0008241C">
        <w:rPr>
          <w:noProof/>
          <w:sz w:val="22"/>
          <w:szCs w:val="24"/>
        </w:rPr>
        <w:t>(1), 1–10. https://doi.org/10.1016/j.jembe.2008.05.015</w:t>
      </w:r>
    </w:p>
    <w:p w14:paraId="7D2EFCA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 C. H., &amp; Khim, J. S. (2014). The Korean tidal flat of the Yellow Sea: Physical setting, ecosystem and management. </w:t>
      </w:r>
      <w:r w:rsidRPr="0008241C">
        <w:rPr>
          <w:i/>
          <w:iCs/>
          <w:noProof/>
          <w:sz w:val="22"/>
          <w:szCs w:val="24"/>
        </w:rPr>
        <w:t>Ocean and Coastal Management</w:t>
      </w:r>
      <w:r w:rsidRPr="0008241C">
        <w:rPr>
          <w:noProof/>
          <w:sz w:val="22"/>
          <w:szCs w:val="24"/>
        </w:rPr>
        <w:t xml:space="preserve">, </w:t>
      </w:r>
      <w:r w:rsidRPr="0008241C">
        <w:rPr>
          <w:i/>
          <w:iCs/>
          <w:noProof/>
          <w:sz w:val="22"/>
          <w:szCs w:val="24"/>
        </w:rPr>
        <w:t>102</w:t>
      </w:r>
      <w:r w:rsidRPr="0008241C">
        <w:rPr>
          <w:noProof/>
          <w:sz w:val="22"/>
          <w:szCs w:val="24"/>
        </w:rPr>
        <w:t>(PB), 398–414. https://doi.org/10.1016/j.ocecoaman.2014.07.008</w:t>
      </w:r>
    </w:p>
    <w:p w14:paraId="0E9E86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nopik, O., Steffan-dewenter, I., &amp; Grafe, T. U. (2015). Effects of Logging and Oil Palm Expansion on Stream Frog Communities on Borneo , Southeast Asia. </w:t>
      </w:r>
      <w:r w:rsidRPr="0008241C">
        <w:rPr>
          <w:i/>
          <w:iCs/>
          <w:noProof/>
          <w:sz w:val="22"/>
          <w:szCs w:val="24"/>
        </w:rPr>
        <w:t>Biotropica</w:t>
      </w:r>
      <w:r w:rsidRPr="0008241C">
        <w:rPr>
          <w:noProof/>
          <w:sz w:val="22"/>
          <w:szCs w:val="24"/>
        </w:rPr>
        <w:t xml:space="preserve">, </w:t>
      </w:r>
      <w:r w:rsidRPr="0008241C">
        <w:rPr>
          <w:i/>
          <w:iCs/>
          <w:noProof/>
          <w:sz w:val="22"/>
          <w:szCs w:val="24"/>
        </w:rPr>
        <w:t>47</w:t>
      </w:r>
      <w:r w:rsidRPr="0008241C">
        <w:rPr>
          <w:noProof/>
          <w:sz w:val="22"/>
          <w:szCs w:val="24"/>
        </w:rPr>
        <w:t>(5), 636–643. https://doi.org/10.1111/btp.12248</w:t>
      </w:r>
    </w:p>
    <w:p w14:paraId="728B76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ohafkan, P., &amp; Cruz, M. J. Dela. (2011). Conservation and Adaptive Management of Globally Important Agricultural Heritage Systems (GIAHS). </w:t>
      </w:r>
      <w:r w:rsidRPr="0008241C">
        <w:rPr>
          <w:i/>
          <w:iCs/>
          <w:noProof/>
          <w:sz w:val="22"/>
          <w:szCs w:val="24"/>
        </w:rPr>
        <w:t>Journal of Resources and Ecology</w:t>
      </w:r>
      <w:r w:rsidRPr="0008241C">
        <w:rPr>
          <w:noProof/>
          <w:sz w:val="22"/>
          <w:szCs w:val="24"/>
        </w:rPr>
        <w:t xml:space="preserve">, </w:t>
      </w:r>
      <w:r w:rsidRPr="0008241C">
        <w:rPr>
          <w:i/>
          <w:iCs/>
          <w:noProof/>
          <w:sz w:val="22"/>
          <w:szCs w:val="24"/>
        </w:rPr>
        <w:t>2</w:t>
      </w:r>
      <w:r w:rsidRPr="0008241C">
        <w:rPr>
          <w:noProof/>
          <w:sz w:val="22"/>
          <w:szCs w:val="24"/>
        </w:rPr>
        <w:t>(1), 22–28. https://doi.org/10.3969/j.issn.1674-764x.2011.01.004</w:t>
      </w:r>
    </w:p>
    <w:p w14:paraId="6B50CB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plitz, S. N., Mickley, L. J., Marlier, M. E., Buonocore, J. J., Kim, P. S., Liu, T., Sulprizio, M. P., DeFries, R. S., Jacob, D. J., Schwartz, J., Pongsiri, M., &amp; Myers, S. S. (2016). Public health impacts of the severe haze in Equatorial Asia in September–October 2015: demonstration of a new framework for informing fire management strategies to reduce downwind smoke exposure. </w:t>
      </w:r>
      <w:r w:rsidRPr="0008241C">
        <w:rPr>
          <w:i/>
          <w:iCs/>
          <w:noProof/>
          <w:sz w:val="22"/>
          <w:szCs w:val="24"/>
        </w:rPr>
        <w:t>Environmental Research Letters</w:t>
      </w:r>
      <w:r w:rsidRPr="0008241C">
        <w:rPr>
          <w:noProof/>
          <w:sz w:val="22"/>
          <w:szCs w:val="24"/>
        </w:rPr>
        <w:t xml:space="preserve">, </w:t>
      </w:r>
      <w:r w:rsidRPr="0008241C">
        <w:rPr>
          <w:i/>
          <w:iCs/>
          <w:noProof/>
          <w:sz w:val="22"/>
          <w:szCs w:val="24"/>
        </w:rPr>
        <w:t>11</w:t>
      </w:r>
      <w:r w:rsidRPr="0008241C">
        <w:rPr>
          <w:noProof/>
          <w:sz w:val="22"/>
          <w:szCs w:val="24"/>
        </w:rPr>
        <w:t>(9), 094023. https://doi.org/10.1088/1748-9326/11/9/094023</w:t>
      </w:r>
    </w:p>
    <w:p w14:paraId="158E8A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rea Forest Service. (2014). </w:t>
      </w:r>
      <w:r w:rsidRPr="0008241C">
        <w:rPr>
          <w:i/>
          <w:iCs/>
          <w:noProof/>
          <w:sz w:val="22"/>
          <w:szCs w:val="24"/>
        </w:rPr>
        <w:t>Statistical yearbook of forestry</w:t>
      </w:r>
      <w:r w:rsidRPr="0008241C">
        <w:rPr>
          <w:noProof/>
          <w:sz w:val="22"/>
          <w:szCs w:val="24"/>
        </w:rPr>
        <w:t>. Daejeon.</w:t>
      </w:r>
    </w:p>
    <w:p w14:paraId="186EFE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slow, J. A., Gowlett-Holmes, K., Lowry, J. K., O’Hara, T., Poore, G. C. B., &amp; Williams, A. (2001). Seamount benthic macrofauna off southern Tasmania: community structure and impacts of trawling. </w:t>
      </w:r>
      <w:r w:rsidRPr="0008241C">
        <w:rPr>
          <w:i/>
          <w:iCs/>
          <w:noProof/>
          <w:sz w:val="22"/>
          <w:szCs w:val="24"/>
        </w:rPr>
        <w:t>Marine Ecology Progress Series</w:t>
      </w:r>
      <w:r w:rsidRPr="0008241C">
        <w:rPr>
          <w:noProof/>
          <w:sz w:val="22"/>
          <w:szCs w:val="24"/>
        </w:rPr>
        <w:t xml:space="preserve">, </w:t>
      </w:r>
      <w:r w:rsidRPr="0008241C">
        <w:rPr>
          <w:i/>
          <w:iCs/>
          <w:noProof/>
          <w:sz w:val="22"/>
          <w:szCs w:val="24"/>
        </w:rPr>
        <w:t>213</w:t>
      </w:r>
      <w:r w:rsidRPr="0008241C">
        <w:rPr>
          <w:noProof/>
          <w:sz w:val="22"/>
          <w:szCs w:val="24"/>
        </w:rPr>
        <w:t>, 111–125. https://doi.org/10.3354/meps213111</w:t>
      </w:r>
    </w:p>
    <w:p w14:paraId="7538EB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ttelat, M., &amp; Whitten, T. (1996). Freshwater biodiversity in Asia with special reference to fish. </w:t>
      </w:r>
      <w:r w:rsidRPr="0008241C">
        <w:rPr>
          <w:i/>
          <w:iCs/>
          <w:noProof/>
          <w:sz w:val="22"/>
          <w:szCs w:val="24"/>
        </w:rPr>
        <w:t>World Bank Technical Paper</w:t>
      </w:r>
      <w:r w:rsidRPr="0008241C">
        <w:rPr>
          <w:noProof/>
          <w:sz w:val="22"/>
          <w:szCs w:val="24"/>
        </w:rPr>
        <w:t xml:space="preserve">, </w:t>
      </w:r>
      <w:r w:rsidRPr="0008241C">
        <w:rPr>
          <w:i/>
          <w:iCs/>
          <w:noProof/>
          <w:sz w:val="22"/>
          <w:szCs w:val="24"/>
        </w:rPr>
        <w:t>343</w:t>
      </w:r>
      <w:r w:rsidRPr="0008241C">
        <w:rPr>
          <w:noProof/>
          <w:sz w:val="22"/>
          <w:szCs w:val="24"/>
        </w:rPr>
        <w:t>(343), XI-55. https://doi.org/10.1596/978-0-8213-3808-7</w:t>
      </w:r>
    </w:p>
    <w:p w14:paraId="23B7304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remen, C., Williams, N. M., &amp; Thorp, R. W. (2002). Crop pollination from native bees at risk from agricultural intensification.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99</w:t>
      </w:r>
      <w:r w:rsidRPr="0008241C">
        <w:rPr>
          <w:noProof/>
          <w:sz w:val="22"/>
          <w:szCs w:val="24"/>
        </w:rPr>
        <w:t>(26), 16812–16816. https://doi.org/10.1073/pnas.262413599</w:t>
      </w:r>
    </w:p>
    <w:p w14:paraId="45C416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rishnan, P., Swain, D. K., Chandra Bhaskar, B., Nayak, S. K., &amp; Dash, R. N. (2007). Impact of elevated CO2 and temperature on rice yield and methods of adaptation as evaluated by crop simulation studies. </w:t>
      </w:r>
      <w:r w:rsidRPr="0008241C">
        <w:rPr>
          <w:i/>
          <w:iCs/>
          <w:noProof/>
          <w:sz w:val="22"/>
          <w:szCs w:val="24"/>
        </w:rPr>
        <w:t>Agriculture, Ecosystems &amp; Environment</w:t>
      </w:r>
      <w:r w:rsidRPr="0008241C">
        <w:rPr>
          <w:noProof/>
          <w:sz w:val="22"/>
          <w:szCs w:val="24"/>
        </w:rPr>
        <w:t xml:space="preserve">, </w:t>
      </w:r>
      <w:r w:rsidRPr="0008241C">
        <w:rPr>
          <w:i/>
          <w:iCs/>
          <w:noProof/>
          <w:sz w:val="22"/>
          <w:szCs w:val="24"/>
        </w:rPr>
        <w:t>122</w:t>
      </w:r>
      <w:r w:rsidRPr="0008241C">
        <w:rPr>
          <w:noProof/>
          <w:sz w:val="22"/>
          <w:szCs w:val="24"/>
        </w:rPr>
        <w:t>(2), 233–242. https://doi.org/10.1016/J.AGEE.2007.01.019</w:t>
      </w:r>
    </w:p>
    <w:p w14:paraId="0EA1AA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rishnankutty, C. N., Thampi, K. B., &amp; Chundamannil, M. (2008). Trees Outside Forests (TOF): A Case Study of the Wood Production- Consumption Situation in Kerala. </w:t>
      </w:r>
      <w:r w:rsidRPr="0008241C">
        <w:rPr>
          <w:i/>
          <w:iCs/>
          <w:noProof/>
          <w:sz w:val="22"/>
          <w:szCs w:val="24"/>
        </w:rPr>
        <w:t>Int. Forest. Rev.</w:t>
      </w:r>
      <w:r w:rsidRPr="0008241C">
        <w:rPr>
          <w:noProof/>
          <w:sz w:val="22"/>
          <w:szCs w:val="24"/>
        </w:rPr>
        <w:t xml:space="preserve">, </w:t>
      </w:r>
      <w:r w:rsidRPr="0008241C">
        <w:rPr>
          <w:i/>
          <w:iCs/>
          <w:noProof/>
          <w:sz w:val="22"/>
          <w:szCs w:val="24"/>
        </w:rPr>
        <w:t>10</w:t>
      </w:r>
      <w:r w:rsidRPr="0008241C">
        <w:rPr>
          <w:noProof/>
          <w:sz w:val="22"/>
          <w:szCs w:val="24"/>
        </w:rPr>
        <w:t>, 156–164.</w:t>
      </w:r>
    </w:p>
    <w:p w14:paraId="6B2693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röncke, I. (1996). Impact of biodeposition on macrofaunal communities in intertidal sandflats. </w:t>
      </w:r>
      <w:r w:rsidRPr="0008241C">
        <w:rPr>
          <w:i/>
          <w:iCs/>
          <w:noProof/>
          <w:sz w:val="22"/>
          <w:szCs w:val="24"/>
        </w:rPr>
        <w:t>Marine Ecology</w:t>
      </w:r>
      <w:r w:rsidRPr="0008241C">
        <w:rPr>
          <w:noProof/>
          <w:sz w:val="22"/>
          <w:szCs w:val="24"/>
        </w:rPr>
        <w:t xml:space="preserve">, </w:t>
      </w:r>
      <w:r w:rsidRPr="0008241C">
        <w:rPr>
          <w:i/>
          <w:iCs/>
          <w:noProof/>
          <w:sz w:val="22"/>
          <w:szCs w:val="24"/>
        </w:rPr>
        <w:t>17</w:t>
      </w:r>
      <w:r w:rsidRPr="0008241C">
        <w:rPr>
          <w:noProof/>
          <w:sz w:val="22"/>
          <w:szCs w:val="24"/>
        </w:rPr>
        <w:t>, 159–174. https://doi.org/10.1111/j.1439-0485.1996.tb00497.x</w:t>
      </w:r>
    </w:p>
    <w:p w14:paraId="41F07E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ronen, M., Magron, F., McArdle, B., &amp; Vunisea, A. (2010). Reef finfishing pressure risk model for Pacific Island countries and territories. </w:t>
      </w:r>
      <w:r w:rsidRPr="0008241C">
        <w:rPr>
          <w:i/>
          <w:iCs/>
          <w:noProof/>
          <w:sz w:val="22"/>
          <w:szCs w:val="24"/>
        </w:rPr>
        <w:t>Fisheries Research</w:t>
      </w:r>
      <w:r w:rsidRPr="0008241C">
        <w:rPr>
          <w:noProof/>
          <w:sz w:val="22"/>
          <w:szCs w:val="24"/>
        </w:rPr>
        <w:t xml:space="preserve">, </w:t>
      </w:r>
      <w:r w:rsidRPr="0008241C">
        <w:rPr>
          <w:i/>
          <w:iCs/>
          <w:noProof/>
          <w:sz w:val="22"/>
          <w:szCs w:val="24"/>
        </w:rPr>
        <w:t>101</w:t>
      </w:r>
      <w:r w:rsidRPr="0008241C">
        <w:rPr>
          <w:noProof/>
          <w:sz w:val="22"/>
          <w:szCs w:val="24"/>
        </w:rPr>
        <w:t>(1–2), 1–10. https://doi.org/10.1016/J.FISHRES.2009.08.011</w:t>
      </w:r>
    </w:p>
    <w:p w14:paraId="4230D5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ang, W., Liu, J., Dong, J., Chi, W., &amp; Zhang, C. (2016). The rapid and massive urban and industrial land expansions in China between 1990 and 2010: A CLUD-based analysis of their trajectories, patterns, and drivers. </w:t>
      </w:r>
      <w:r w:rsidRPr="0008241C">
        <w:rPr>
          <w:i/>
          <w:iCs/>
          <w:noProof/>
          <w:sz w:val="22"/>
          <w:szCs w:val="24"/>
        </w:rPr>
        <w:t>Landscape and Urban Planning</w:t>
      </w:r>
      <w:r w:rsidRPr="0008241C">
        <w:rPr>
          <w:noProof/>
          <w:sz w:val="22"/>
          <w:szCs w:val="24"/>
        </w:rPr>
        <w:t xml:space="preserve">, </w:t>
      </w:r>
      <w:r w:rsidRPr="0008241C">
        <w:rPr>
          <w:i/>
          <w:iCs/>
          <w:noProof/>
          <w:sz w:val="22"/>
          <w:szCs w:val="24"/>
        </w:rPr>
        <w:t>145</w:t>
      </w:r>
      <w:r w:rsidRPr="0008241C">
        <w:rPr>
          <w:noProof/>
          <w:sz w:val="22"/>
          <w:szCs w:val="24"/>
        </w:rPr>
        <w:t>, 21–33. https://doi.org/10.1016/j.landurbplan.2015.10.001</w:t>
      </w:r>
    </w:p>
    <w:p w14:paraId="667E5E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Kudo, G., Amagai, Y., Hoshino, B., &amp; Kaneko, M. (2011). Invasion of dwarf bamboo into alpine snow-meadows in northern Japan: pattern of expansion and impact on species diversity. </w:t>
      </w:r>
      <w:r w:rsidRPr="0008241C">
        <w:rPr>
          <w:i/>
          <w:iCs/>
          <w:noProof/>
          <w:sz w:val="22"/>
          <w:szCs w:val="24"/>
        </w:rPr>
        <w:t>Ecology and Evolution</w:t>
      </w:r>
      <w:r w:rsidRPr="0008241C">
        <w:rPr>
          <w:noProof/>
          <w:sz w:val="22"/>
          <w:szCs w:val="24"/>
        </w:rPr>
        <w:t xml:space="preserve">, </w:t>
      </w:r>
      <w:r w:rsidRPr="0008241C">
        <w:rPr>
          <w:i/>
          <w:iCs/>
          <w:noProof/>
          <w:sz w:val="22"/>
          <w:szCs w:val="24"/>
        </w:rPr>
        <w:t>1</w:t>
      </w:r>
      <w:r w:rsidRPr="0008241C">
        <w:rPr>
          <w:noProof/>
          <w:sz w:val="22"/>
          <w:szCs w:val="24"/>
        </w:rPr>
        <w:t>(1), 85–96. https://doi.org/10.1002/ece3.9</w:t>
      </w:r>
    </w:p>
    <w:p w14:paraId="190185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mar, B. M., &amp; Nair, P. K. R. (Eds.). (2011). </w:t>
      </w:r>
      <w:r w:rsidRPr="0008241C">
        <w:rPr>
          <w:i/>
          <w:iCs/>
          <w:noProof/>
          <w:sz w:val="22"/>
          <w:szCs w:val="24"/>
        </w:rPr>
        <w:t>Carbon Sequestration Potential of Agroforestry Systems: Opportunities and Challenges</w:t>
      </w:r>
      <w:r w:rsidRPr="0008241C">
        <w:rPr>
          <w:noProof/>
          <w:sz w:val="22"/>
          <w:szCs w:val="24"/>
        </w:rPr>
        <w:t xml:space="preserve"> (Vol. 8). Dordrecht: Springer Netherlands. https://doi.org/10.1007/978-94-007-1630-8</w:t>
      </w:r>
    </w:p>
    <w:p w14:paraId="6A5F1A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defoged, T. N., Kirch, P. V., Gon, S. M., Chadwick, O. A., Hartshorn, A. S., &amp; Vitousek, P. M. (2009). Opportunities and constraints for intensive agriculture in the Hawaiian archipelago prior to European contact. </w:t>
      </w:r>
      <w:r w:rsidRPr="0008241C">
        <w:rPr>
          <w:i/>
          <w:iCs/>
          <w:noProof/>
          <w:sz w:val="22"/>
          <w:szCs w:val="24"/>
        </w:rPr>
        <w:t>Journal of Archaeological Science</w:t>
      </w:r>
      <w:r w:rsidRPr="0008241C">
        <w:rPr>
          <w:noProof/>
          <w:sz w:val="22"/>
          <w:szCs w:val="24"/>
        </w:rPr>
        <w:t xml:space="preserve">, </w:t>
      </w:r>
      <w:r w:rsidRPr="0008241C">
        <w:rPr>
          <w:i/>
          <w:iCs/>
          <w:noProof/>
          <w:sz w:val="22"/>
          <w:szCs w:val="24"/>
        </w:rPr>
        <w:t>36</w:t>
      </w:r>
      <w:r w:rsidRPr="0008241C">
        <w:rPr>
          <w:noProof/>
          <w:sz w:val="22"/>
          <w:szCs w:val="24"/>
        </w:rPr>
        <w:t>(10), 2374–2383. https://doi.org/10.1016/J.JAS.2009.06.030</w:t>
      </w:r>
    </w:p>
    <w:p w14:paraId="5D79B3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l Mohan, R. S., &amp; Rema Devi, K. (2000). Fish Fauna of the Chaliyar River, North Kerala. In A. G. Ponniah &amp; A. Gopalakrishnan (Eds.), </w:t>
      </w:r>
      <w:r w:rsidRPr="0008241C">
        <w:rPr>
          <w:i/>
          <w:iCs/>
          <w:noProof/>
          <w:sz w:val="22"/>
          <w:szCs w:val="24"/>
        </w:rPr>
        <w:t>Endemic Fish Diversity of Western Ghats</w:t>
      </w:r>
      <w:r w:rsidRPr="0008241C">
        <w:rPr>
          <w:noProof/>
          <w:sz w:val="22"/>
          <w:szCs w:val="24"/>
        </w:rPr>
        <w:t xml:space="preserve"> (NBFGR-NA, pp. 155–156). Lucknow, U.P., India: National Bureau of Fish Genetic Resources.</w:t>
      </w:r>
    </w:p>
    <w:p w14:paraId="20EE2E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ne, D. J. W. (1996). A crown-of-thorns outbreak in the eastern Indonesian Archipelago, February 1996. </w:t>
      </w:r>
      <w:r w:rsidRPr="0008241C">
        <w:rPr>
          <w:i/>
          <w:iCs/>
          <w:noProof/>
          <w:sz w:val="22"/>
          <w:szCs w:val="24"/>
        </w:rPr>
        <w:t>Coral Reefs</w:t>
      </w:r>
      <w:r w:rsidRPr="0008241C">
        <w:rPr>
          <w:noProof/>
          <w:sz w:val="22"/>
          <w:szCs w:val="24"/>
        </w:rPr>
        <w:t xml:space="preserve">, </w:t>
      </w:r>
      <w:r w:rsidRPr="0008241C">
        <w:rPr>
          <w:i/>
          <w:iCs/>
          <w:noProof/>
          <w:sz w:val="22"/>
          <w:szCs w:val="24"/>
        </w:rPr>
        <w:t>15</w:t>
      </w:r>
      <w:r w:rsidRPr="0008241C">
        <w:rPr>
          <w:noProof/>
          <w:sz w:val="22"/>
          <w:szCs w:val="24"/>
        </w:rPr>
        <w:t>(4), 209–210. https://doi.org/10.1007/BF01787452</w:t>
      </w:r>
    </w:p>
    <w:p w14:paraId="6C6DDD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vides, M. N., Molina, E. P. V., de la Rosa, G. E., Mill, A. C., Rushton, S. P., Stead, S. M., &amp; Polunin, N. V. C. (2016). Patterns of Coral-Reef Finfish Species Disappearances Inferred from Fishers’ Knowledge in Global Epicentre of Marine Shorefish Diversity.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5), e0155752. https://doi.org/10.1371/journal.pone.0155752</w:t>
      </w:r>
    </w:p>
    <w:p w14:paraId="4DE85A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Lawler, I., Marsh, H., McDonald, B., &amp; Stokes, T. (2002). Dugongs in the Great Barrier Reef: Current state of knowledge April 2002. Queensland, Australia. Retrieved from http://www.seagrasswatch.org/publications.html</w:t>
      </w:r>
    </w:p>
    <w:p w14:paraId="65F1C0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breton, L. C. M., Greer, S. D., &amp; Borrero, J. C. (2012). Numerical modelling of floating debris in the world’s oceans. </w:t>
      </w:r>
      <w:r w:rsidRPr="0008241C">
        <w:rPr>
          <w:i/>
          <w:iCs/>
          <w:noProof/>
          <w:sz w:val="22"/>
          <w:szCs w:val="24"/>
        </w:rPr>
        <w:t>Marine Pollution Bulletin</w:t>
      </w:r>
      <w:r w:rsidRPr="0008241C">
        <w:rPr>
          <w:noProof/>
          <w:sz w:val="22"/>
          <w:szCs w:val="24"/>
        </w:rPr>
        <w:t xml:space="preserve">, </w:t>
      </w:r>
      <w:r w:rsidRPr="0008241C">
        <w:rPr>
          <w:i/>
          <w:iCs/>
          <w:noProof/>
          <w:sz w:val="22"/>
          <w:szCs w:val="24"/>
        </w:rPr>
        <w:t>64</w:t>
      </w:r>
      <w:r w:rsidRPr="0008241C">
        <w:rPr>
          <w:noProof/>
          <w:sz w:val="22"/>
          <w:szCs w:val="24"/>
        </w:rPr>
        <w:t>(3), 653–661. https://doi.org/10.1016/j.marpolbul.2011.10.027</w:t>
      </w:r>
    </w:p>
    <w:p w14:paraId="066CF2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e, M., Manning, P., Rist, J., Power, S. A., &amp; Marsh, C. (2010). A global comparison of grassland biomass responses to CO2 and nitrogen enrichment. </w:t>
      </w:r>
      <w:r w:rsidRPr="0008241C">
        <w:rPr>
          <w:i/>
          <w:iCs/>
          <w:noProof/>
          <w:sz w:val="22"/>
          <w:szCs w:val="24"/>
        </w:rPr>
        <w:t>Philosophical Transactions of the Royal Society of London. Series B, Biological Sciences</w:t>
      </w:r>
      <w:r w:rsidRPr="0008241C">
        <w:rPr>
          <w:noProof/>
          <w:sz w:val="22"/>
          <w:szCs w:val="24"/>
        </w:rPr>
        <w:t xml:space="preserve">, </w:t>
      </w:r>
      <w:r w:rsidRPr="0008241C">
        <w:rPr>
          <w:i/>
          <w:iCs/>
          <w:noProof/>
          <w:sz w:val="22"/>
          <w:szCs w:val="24"/>
        </w:rPr>
        <w:t>365</w:t>
      </w:r>
      <w:r w:rsidRPr="0008241C">
        <w:rPr>
          <w:noProof/>
          <w:sz w:val="22"/>
          <w:szCs w:val="24"/>
        </w:rPr>
        <w:t>(1549), 2047–2056. https://doi.org/10.1098/rstb.2010.0028</w:t>
      </w:r>
    </w:p>
    <w:p w14:paraId="1CAB35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e, T., Li, J., Churchill, C., &amp; Ó Foighil, D. (2014). Evolutionary history of a vanishing radiation: isolation-dependent persistence and diversification in Pacific Island partulid tree snails. </w:t>
      </w:r>
      <w:r w:rsidRPr="0008241C">
        <w:rPr>
          <w:i/>
          <w:iCs/>
          <w:noProof/>
          <w:sz w:val="22"/>
          <w:szCs w:val="24"/>
        </w:rPr>
        <w:t>BMC Evolutionary Biology</w:t>
      </w:r>
      <w:r w:rsidRPr="0008241C">
        <w:rPr>
          <w:noProof/>
          <w:sz w:val="22"/>
          <w:szCs w:val="24"/>
        </w:rPr>
        <w:t xml:space="preserve">, </w:t>
      </w:r>
      <w:r w:rsidRPr="0008241C">
        <w:rPr>
          <w:i/>
          <w:iCs/>
          <w:noProof/>
          <w:sz w:val="22"/>
          <w:szCs w:val="24"/>
        </w:rPr>
        <w:t>14</w:t>
      </w:r>
      <w:r w:rsidRPr="0008241C">
        <w:rPr>
          <w:noProof/>
          <w:sz w:val="22"/>
          <w:szCs w:val="24"/>
        </w:rPr>
        <w:t>, 202. https://doi.org/10.1186/s12862-014-0202-3</w:t>
      </w:r>
    </w:p>
    <w:p w14:paraId="6F2215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hnert, L. W., Wesche, K., Trachte, K., Reudenbach, C., &amp; Bendix, J. (2016). Climate variability rather than overstocking causes recent large scale cover changes of Tibetan pastures. </w:t>
      </w:r>
      <w:r w:rsidRPr="0008241C">
        <w:rPr>
          <w:i/>
          <w:iCs/>
          <w:noProof/>
          <w:sz w:val="22"/>
          <w:szCs w:val="24"/>
        </w:rPr>
        <w:t>Scientific Reports</w:t>
      </w:r>
      <w:r w:rsidRPr="0008241C">
        <w:rPr>
          <w:noProof/>
          <w:sz w:val="22"/>
          <w:szCs w:val="24"/>
        </w:rPr>
        <w:t xml:space="preserve">, </w:t>
      </w:r>
      <w:r w:rsidRPr="0008241C">
        <w:rPr>
          <w:i/>
          <w:iCs/>
          <w:noProof/>
          <w:sz w:val="22"/>
          <w:szCs w:val="24"/>
        </w:rPr>
        <w:t>6</w:t>
      </w:r>
      <w:r w:rsidRPr="0008241C">
        <w:rPr>
          <w:noProof/>
          <w:sz w:val="22"/>
          <w:szCs w:val="24"/>
        </w:rPr>
        <w:t>(October 2015), 24367. https://doi.org/10.1038/srep24367</w:t>
      </w:r>
    </w:p>
    <w:p w14:paraId="09A343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nzen, M., Moran, D., Kanemoto, K., Foran, B., Lobefaro, L., &amp; Geschke,  a. (2012). International trade drives biodiversity threats in developing nations. </w:t>
      </w:r>
      <w:r w:rsidRPr="0008241C">
        <w:rPr>
          <w:i/>
          <w:iCs/>
          <w:noProof/>
          <w:sz w:val="22"/>
          <w:szCs w:val="24"/>
        </w:rPr>
        <w:t>Nature</w:t>
      </w:r>
      <w:r w:rsidRPr="0008241C">
        <w:rPr>
          <w:noProof/>
          <w:sz w:val="22"/>
          <w:szCs w:val="24"/>
        </w:rPr>
        <w:t xml:space="preserve">, </w:t>
      </w:r>
      <w:r w:rsidRPr="0008241C">
        <w:rPr>
          <w:i/>
          <w:iCs/>
          <w:noProof/>
          <w:sz w:val="22"/>
          <w:szCs w:val="24"/>
        </w:rPr>
        <w:t>486</w:t>
      </w:r>
      <w:r w:rsidRPr="0008241C">
        <w:rPr>
          <w:noProof/>
          <w:sz w:val="22"/>
          <w:szCs w:val="24"/>
        </w:rPr>
        <w:t>, 109–112. https://doi.org/10.1038/nature11145</w:t>
      </w:r>
    </w:p>
    <w:p w14:paraId="576388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tnic, M. (2007). The impacts of pastoralism on the fauna of arid Australia. In </w:t>
      </w:r>
      <w:r w:rsidRPr="0008241C">
        <w:rPr>
          <w:i/>
          <w:iCs/>
          <w:noProof/>
          <w:sz w:val="22"/>
          <w:szCs w:val="24"/>
        </w:rPr>
        <w:t>Animals of Arid Australia</w:t>
      </w:r>
      <w:r w:rsidRPr="0008241C">
        <w:rPr>
          <w:noProof/>
          <w:sz w:val="22"/>
          <w:szCs w:val="24"/>
        </w:rPr>
        <w:t xml:space="preserve"> (pp. 65–75). P.O. Box 20, Mosman NSW 2088, Australia: Royal Zoological Society of New South Wales. https://doi.org/10.7882/FS.2007.041</w:t>
      </w:r>
    </w:p>
    <w:p w14:paraId="207CA3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verington, F., Hockings, M., &amp; Lemos Costa, K. (2008). </w:t>
      </w:r>
      <w:r w:rsidRPr="0008241C">
        <w:rPr>
          <w:i/>
          <w:iCs/>
          <w:noProof/>
          <w:sz w:val="22"/>
          <w:szCs w:val="24"/>
        </w:rPr>
        <w:t>Management effectiveness evaluation in protected areas: Report of the project “Global study into management effectiveness evaluation of protected areas.”</w:t>
      </w:r>
      <w:r w:rsidRPr="0008241C">
        <w:rPr>
          <w:noProof/>
          <w:sz w:val="22"/>
          <w:szCs w:val="24"/>
        </w:rPr>
        <w:t xml:space="preserve"> Gatton, Australia. Retrieved from https://www.iucn.org/sites/dev/files/import/downloads/maangementeffectiveness2008.pdf</w:t>
      </w:r>
    </w:p>
    <w:p w14:paraId="6892EB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vin, L. A., Etter, R. J., Rex, M. A., Gooday, A. J., Smith, C. R., Pineda, J., Stuart, C. T., Hessler, R. R., &amp; Pawson, D. (2001). Environmental Influences on Regional Deep-Sea Species Diversity. </w:t>
      </w:r>
      <w:r w:rsidRPr="0008241C">
        <w:rPr>
          <w:i/>
          <w:iCs/>
          <w:noProof/>
          <w:sz w:val="22"/>
          <w:szCs w:val="24"/>
        </w:rPr>
        <w:t>Annual Review of Ecology and Systematics</w:t>
      </w:r>
      <w:r w:rsidRPr="0008241C">
        <w:rPr>
          <w:noProof/>
          <w:sz w:val="22"/>
          <w:szCs w:val="24"/>
        </w:rPr>
        <w:t xml:space="preserve">, </w:t>
      </w:r>
      <w:r w:rsidRPr="0008241C">
        <w:rPr>
          <w:i/>
          <w:iCs/>
          <w:noProof/>
          <w:sz w:val="22"/>
          <w:szCs w:val="24"/>
        </w:rPr>
        <w:t>32</w:t>
      </w:r>
      <w:r w:rsidRPr="0008241C">
        <w:rPr>
          <w:noProof/>
          <w:sz w:val="22"/>
          <w:szCs w:val="24"/>
        </w:rPr>
        <w:t>(1), 51–93. https://doi.org/10.1146/annurev.ecolsys.32.081501.114002</w:t>
      </w:r>
    </w:p>
    <w:p w14:paraId="676E69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vin, L. A., &amp; Sibuet, M. (2012). Understanding Continental Margin Biodiversity: A New Imperative. </w:t>
      </w:r>
      <w:r w:rsidRPr="0008241C">
        <w:rPr>
          <w:i/>
          <w:iCs/>
          <w:noProof/>
          <w:sz w:val="22"/>
          <w:szCs w:val="24"/>
        </w:rPr>
        <w:t>Annual Review of Marine Science</w:t>
      </w:r>
      <w:r w:rsidRPr="0008241C">
        <w:rPr>
          <w:noProof/>
          <w:sz w:val="22"/>
          <w:szCs w:val="24"/>
        </w:rPr>
        <w:t xml:space="preserve">, </w:t>
      </w:r>
      <w:r w:rsidRPr="0008241C">
        <w:rPr>
          <w:i/>
          <w:iCs/>
          <w:noProof/>
          <w:sz w:val="22"/>
          <w:szCs w:val="24"/>
        </w:rPr>
        <w:t>4</w:t>
      </w:r>
      <w:r w:rsidRPr="0008241C">
        <w:rPr>
          <w:noProof/>
          <w:sz w:val="22"/>
          <w:szCs w:val="24"/>
        </w:rPr>
        <w:t>(1), 79–112. https://doi.org/10.1146/annurev-marine-120709-142714</w:t>
      </w:r>
    </w:p>
    <w:p w14:paraId="11D332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 G., Yin, B., Wan, X., Wei, W., Wang, G., Krebs, C. J., &amp; Zhang, Z. (2016). Successive sheep grazing reduces population density of Brandt???s voles in steppe grassland by altering food </w:t>
      </w:r>
      <w:r w:rsidRPr="0008241C">
        <w:rPr>
          <w:noProof/>
          <w:sz w:val="22"/>
          <w:szCs w:val="24"/>
        </w:rPr>
        <w:lastRenderedPageBreak/>
        <w:t xml:space="preserve">resources: a large manipulative experiment. </w:t>
      </w:r>
      <w:r w:rsidRPr="0008241C">
        <w:rPr>
          <w:i/>
          <w:iCs/>
          <w:noProof/>
          <w:sz w:val="22"/>
          <w:szCs w:val="24"/>
        </w:rPr>
        <w:t>Oecologia</w:t>
      </w:r>
      <w:r w:rsidRPr="0008241C">
        <w:rPr>
          <w:noProof/>
          <w:sz w:val="22"/>
          <w:szCs w:val="24"/>
        </w:rPr>
        <w:t xml:space="preserve">, </w:t>
      </w:r>
      <w:r w:rsidRPr="0008241C">
        <w:rPr>
          <w:i/>
          <w:iCs/>
          <w:noProof/>
          <w:sz w:val="22"/>
          <w:szCs w:val="24"/>
        </w:rPr>
        <w:t>180</w:t>
      </w:r>
      <w:r w:rsidRPr="0008241C">
        <w:rPr>
          <w:noProof/>
          <w:sz w:val="22"/>
          <w:szCs w:val="24"/>
        </w:rPr>
        <w:t>(1), 149–159. https://doi.org/10.1007/s00442-015-3455-7</w:t>
      </w:r>
    </w:p>
    <w:p w14:paraId="6E40F1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 L., Chan, P., Wang, D., &amp; Tan, M. (2015). Rapid urbanization effect on local climate: intercomparison of climate trends in Shenzhen and Hong Kong, 1968-2013. </w:t>
      </w:r>
      <w:r w:rsidRPr="0008241C">
        <w:rPr>
          <w:i/>
          <w:iCs/>
          <w:noProof/>
          <w:sz w:val="22"/>
          <w:szCs w:val="24"/>
        </w:rPr>
        <w:t>Climate Research</w:t>
      </w:r>
      <w:r w:rsidRPr="0008241C">
        <w:rPr>
          <w:noProof/>
          <w:sz w:val="22"/>
          <w:szCs w:val="24"/>
        </w:rPr>
        <w:t xml:space="preserve">, </w:t>
      </w:r>
      <w:r w:rsidRPr="0008241C">
        <w:rPr>
          <w:i/>
          <w:iCs/>
          <w:noProof/>
          <w:sz w:val="22"/>
          <w:szCs w:val="24"/>
        </w:rPr>
        <w:t>63</w:t>
      </w:r>
      <w:r w:rsidRPr="0008241C">
        <w:rPr>
          <w:noProof/>
          <w:sz w:val="22"/>
          <w:szCs w:val="24"/>
        </w:rPr>
        <w:t>(2), 145–155. https://doi.org/10.3354/cr01293</w:t>
      </w:r>
    </w:p>
    <w:p w14:paraId="4C857C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 W., Ouyang, Z., Meng, X., &amp; Wang, X. (2006). Plant species composition in relation to green cover configuration and function of urban parks in Beijing, China. </w:t>
      </w:r>
      <w:r w:rsidRPr="0008241C">
        <w:rPr>
          <w:i/>
          <w:iCs/>
          <w:noProof/>
          <w:sz w:val="22"/>
          <w:szCs w:val="24"/>
        </w:rPr>
        <w:t>Ecological Research</w:t>
      </w:r>
      <w:r w:rsidRPr="0008241C">
        <w:rPr>
          <w:noProof/>
          <w:sz w:val="22"/>
          <w:szCs w:val="24"/>
        </w:rPr>
        <w:t xml:space="preserve">, </w:t>
      </w:r>
      <w:r w:rsidRPr="0008241C">
        <w:rPr>
          <w:i/>
          <w:iCs/>
          <w:noProof/>
          <w:sz w:val="22"/>
          <w:szCs w:val="24"/>
        </w:rPr>
        <w:t>21</w:t>
      </w:r>
      <w:r w:rsidRPr="0008241C">
        <w:rPr>
          <w:noProof/>
          <w:sz w:val="22"/>
          <w:szCs w:val="24"/>
        </w:rPr>
        <w:t>(2), 221–237. https://doi.org/10.1007/s11284-005-0110-5</w:t>
      </w:r>
    </w:p>
    <w:p w14:paraId="37FC98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ew, T.-S., Price, L., &amp; Clements, G. R. (2016). Using Google Earth to Improve the Management of Threatened Limestone Karst Ecosystems in Peninsular Malaysia. </w:t>
      </w:r>
      <w:r w:rsidRPr="0008241C">
        <w:rPr>
          <w:i/>
          <w:iCs/>
          <w:noProof/>
          <w:sz w:val="22"/>
          <w:szCs w:val="24"/>
        </w:rPr>
        <w:t>Tropical Conservation Science</w:t>
      </w:r>
      <w:r w:rsidRPr="0008241C">
        <w:rPr>
          <w:noProof/>
          <w:sz w:val="22"/>
          <w:szCs w:val="24"/>
        </w:rPr>
        <w:t xml:space="preserve">, </w:t>
      </w:r>
      <w:r w:rsidRPr="0008241C">
        <w:rPr>
          <w:i/>
          <w:iCs/>
          <w:noProof/>
          <w:sz w:val="22"/>
          <w:szCs w:val="24"/>
        </w:rPr>
        <w:t>9</w:t>
      </w:r>
      <w:r w:rsidRPr="0008241C">
        <w:rPr>
          <w:noProof/>
          <w:sz w:val="22"/>
          <w:szCs w:val="24"/>
        </w:rPr>
        <w:t>(2), 903–920. https://doi.org/10.1177/194008291600900219</w:t>
      </w:r>
    </w:p>
    <w:p w14:paraId="707F3D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gon, F. K., Dietrich, W. E., &amp; Trush, W. J. (1995). Downstream Ecological Effects of Dams: A geomorphic perspective. </w:t>
      </w:r>
      <w:r w:rsidRPr="0008241C">
        <w:rPr>
          <w:i/>
          <w:iCs/>
          <w:noProof/>
          <w:sz w:val="22"/>
          <w:szCs w:val="24"/>
        </w:rPr>
        <w:t>BioScience</w:t>
      </w:r>
      <w:r w:rsidRPr="0008241C">
        <w:rPr>
          <w:noProof/>
          <w:sz w:val="22"/>
          <w:szCs w:val="24"/>
        </w:rPr>
        <w:t xml:space="preserve">, </w:t>
      </w:r>
      <w:r w:rsidRPr="0008241C">
        <w:rPr>
          <w:i/>
          <w:iCs/>
          <w:noProof/>
          <w:sz w:val="22"/>
          <w:szCs w:val="24"/>
        </w:rPr>
        <w:t>45</w:t>
      </w:r>
      <w:r w:rsidRPr="0008241C">
        <w:rPr>
          <w:noProof/>
          <w:sz w:val="22"/>
          <w:szCs w:val="24"/>
        </w:rPr>
        <w:t>(3), 183–192. https://doi.org/10.2307/1312557</w:t>
      </w:r>
    </w:p>
    <w:p w14:paraId="5C5ACA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lley, M. K. S., Beggs, S. E., Doyle, T. K., Hobson, V. J., Stromberg, K. H. P., &amp; Hays, G. C. (2011). Global patterns of epipelagic gelatinous zooplankton biomass. </w:t>
      </w:r>
      <w:r w:rsidRPr="0008241C">
        <w:rPr>
          <w:i/>
          <w:iCs/>
          <w:noProof/>
          <w:sz w:val="22"/>
          <w:szCs w:val="24"/>
        </w:rPr>
        <w:t>Marine Biology</w:t>
      </w:r>
      <w:r w:rsidRPr="0008241C">
        <w:rPr>
          <w:noProof/>
          <w:sz w:val="22"/>
          <w:szCs w:val="24"/>
        </w:rPr>
        <w:t xml:space="preserve">, </w:t>
      </w:r>
      <w:r w:rsidRPr="0008241C">
        <w:rPr>
          <w:i/>
          <w:iCs/>
          <w:noProof/>
          <w:sz w:val="22"/>
          <w:szCs w:val="24"/>
        </w:rPr>
        <w:t>158</w:t>
      </w:r>
      <w:r w:rsidRPr="0008241C">
        <w:rPr>
          <w:noProof/>
          <w:sz w:val="22"/>
          <w:szCs w:val="24"/>
        </w:rPr>
        <w:t>(11), 2429–2436. https://doi.org/10.1007/s00227-011-1744-1</w:t>
      </w:r>
    </w:p>
    <w:p w14:paraId="221690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m, C. K., &amp; Cranbrook, G. G.-H. (2002). </w:t>
      </w:r>
      <w:r w:rsidRPr="0008241C">
        <w:rPr>
          <w:i/>
          <w:iCs/>
          <w:noProof/>
          <w:sz w:val="22"/>
          <w:szCs w:val="24"/>
        </w:rPr>
        <w:t>Swiftlets of Borneo: builders of edible nests</w:t>
      </w:r>
      <w:r w:rsidRPr="0008241C">
        <w:rPr>
          <w:noProof/>
          <w:sz w:val="22"/>
          <w:szCs w:val="24"/>
        </w:rPr>
        <w:t>. Malaysia: Natural History Publications (Borneo).</w:t>
      </w:r>
    </w:p>
    <w:p w14:paraId="56A4D5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ntermans, M. (2011). Conservation status of Australian Fishes. </w:t>
      </w:r>
      <w:r w:rsidRPr="0008241C">
        <w:rPr>
          <w:i/>
          <w:iCs/>
          <w:noProof/>
          <w:sz w:val="22"/>
          <w:szCs w:val="24"/>
        </w:rPr>
        <w:t>Australian Society for Fish Biology Newsletter</w:t>
      </w:r>
      <w:r w:rsidRPr="0008241C">
        <w:rPr>
          <w:noProof/>
          <w:sz w:val="22"/>
          <w:szCs w:val="24"/>
        </w:rPr>
        <w:t xml:space="preserve">, </w:t>
      </w:r>
      <w:r w:rsidRPr="0008241C">
        <w:rPr>
          <w:i/>
          <w:iCs/>
          <w:noProof/>
          <w:sz w:val="22"/>
          <w:szCs w:val="24"/>
        </w:rPr>
        <w:t>41</w:t>
      </w:r>
      <w:r w:rsidRPr="0008241C">
        <w:rPr>
          <w:noProof/>
          <w:sz w:val="22"/>
          <w:szCs w:val="24"/>
        </w:rPr>
        <w:t>, 94–97.</w:t>
      </w:r>
    </w:p>
    <w:p w14:paraId="0CADC4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ntermans, M. (2013). </w:t>
      </w:r>
      <w:r w:rsidRPr="0008241C">
        <w:rPr>
          <w:i/>
          <w:iCs/>
          <w:noProof/>
          <w:sz w:val="22"/>
          <w:szCs w:val="24"/>
        </w:rPr>
        <w:t>Conservation and management. In The Ecology of Australian Freshwater Fish</w:t>
      </w:r>
      <w:r w:rsidRPr="0008241C">
        <w:rPr>
          <w:noProof/>
          <w:sz w:val="22"/>
          <w:szCs w:val="24"/>
        </w:rPr>
        <w:t>. (K. Humphries, P. &amp; Walker, Ed.). Collingwood: CSIRO Publishing. Retrieved from http://doi.wiley.com/10.1111/aec.12186</w:t>
      </w:r>
    </w:p>
    <w:p w14:paraId="015AF8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pper, L., Thornton, P., Campbell, B. M., Baedeker, T., Braimoh, A., Bwalya, M., Caron, P., Cattaneo, A., Garrity, D., Henry, K., Hottle, R., Jackson, L., Jarvis, A., Kossam, F., Mann, W., McCarthy, N., Meybeck, A., Neufeldt, H., Remington, T., Sen, P. T., Sessa, R., Shula, R., Tibu, A., &amp; Torquebiau, E. F. (2014). Climate-smart agriculture for food security. </w:t>
      </w:r>
      <w:r w:rsidRPr="0008241C">
        <w:rPr>
          <w:i/>
          <w:iCs/>
          <w:noProof/>
          <w:sz w:val="22"/>
          <w:szCs w:val="24"/>
        </w:rPr>
        <w:t>Nature Climate Change</w:t>
      </w:r>
      <w:r w:rsidRPr="0008241C">
        <w:rPr>
          <w:noProof/>
          <w:sz w:val="22"/>
          <w:szCs w:val="24"/>
        </w:rPr>
        <w:t xml:space="preserve">, </w:t>
      </w:r>
      <w:r w:rsidRPr="0008241C">
        <w:rPr>
          <w:i/>
          <w:iCs/>
          <w:noProof/>
          <w:sz w:val="22"/>
          <w:szCs w:val="24"/>
        </w:rPr>
        <w:t>4</w:t>
      </w:r>
      <w:r w:rsidRPr="0008241C">
        <w:rPr>
          <w:noProof/>
          <w:sz w:val="22"/>
          <w:szCs w:val="24"/>
        </w:rPr>
        <w:t>(12), 1068–1072. https://doi.org/10.1038/nclimate2437</w:t>
      </w:r>
    </w:p>
    <w:p w14:paraId="1A094E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tzow, M. A., Mueter, F. J., &amp; Hobday, A. J. (2014). Reassessing regime shifts in the North Pacific: Incremental climate change and commercial fishing are necessary for explaining decadal-scale biological variability. </w:t>
      </w:r>
      <w:r w:rsidRPr="0008241C">
        <w:rPr>
          <w:i/>
          <w:iCs/>
          <w:noProof/>
          <w:sz w:val="22"/>
          <w:szCs w:val="24"/>
        </w:rPr>
        <w:t>Global Change Biology</w:t>
      </w:r>
      <w:r w:rsidRPr="0008241C">
        <w:rPr>
          <w:noProof/>
          <w:sz w:val="22"/>
          <w:szCs w:val="24"/>
        </w:rPr>
        <w:t xml:space="preserve">, </w:t>
      </w:r>
      <w:r w:rsidRPr="0008241C">
        <w:rPr>
          <w:i/>
          <w:iCs/>
          <w:noProof/>
          <w:sz w:val="22"/>
          <w:szCs w:val="24"/>
        </w:rPr>
        <w:t>20</w:t>
      </w:r>
      <w:r w:rsidRPr="0008241C">
        <w:rPr>
          <w:noProof/>
          <w:sz w:val="22"/>
          <w:szCs w:val="24"/>
        </w:rPr>
        <w:t>(1), 38–50. https://doi.org/10.1111/gcb.12373</w:t>
      </w:r>
    </w:p>
    <w:p w14:paraId="720A3B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u, C., He, D., Chen, Y., &amp; Olden, J. D. (2017). Species invasions threaten the antiquity of China’s freshwater fish fauna. </w:t>
      </w:r>
      <w:r w:rsidRPr="0008241C">
        <w:rPr>
          <w:i/>
          <w:iCs/>
          <w:noProof/>
          <w:sz w:val="22"/>
          <w:szCs w:val="24"/>
        </w:rPr>
        <w:t>Diversity and Distributions</w:t>
      </w:r>
      <w:r w:rsidRPr="0008241C">
        <w:rPr>
          <w:noProof/>
          <w:sz w:val="22"/>
          <w:szCs w:val="24"/>
        </w:rPr>
        <w:t xml:space="preserve">, </w:t>
      </w:r>
      <w:r w:rsidRPr="0008241C">
        <w:rPr>
          <w:i/>
          <w:iCs/>
          <w:noProof/>
          <w:sz w:val="22"/>
          <w:szCs w:val="24"/>
        </w:rPr>
        <w:t>23</w:t>
      </w:r>
      <w:r w:rsidRPr="0008241C">
        <w:rPr>
          <w:noProof/>
          <w:sz w:val="22"/>
          <w:szCs w:val="24"/>
        </w:rPr>
        <w:t>(5), 556–566. https://doi.org/10.1111/ddi.12541</w:t>
      </w:r>
    </w:p>
    <w:p w14:paraId="0DAC64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u, S., Yin, Y., Cheng, F., Yang, J., Li, J., Dong, S., &amp; Zhu, A. (2017). Ecosystem Services and landscape change associated with plantation expansion in a tropical rainforest region of Southwest China. </w:t>
      </w:r>
      <w:r w:rsidRPr="0008241C">
        <w:rPr>
          <w:i/>
          <w:iCs/>
          <w:noProof/>
          <w:sz w:val="22"/>
          <w:szCs w:val="24"/>
        </w:rPr>
        <w:t>Ecological Modelling</w:t>
      </w:r>
      <w:r w:rsidRPr="0008241C">
        <w:rPr>
          <w:noProof/>
          <w:sz w:val="22"/>
          <w:szCs w:val="24"/>
        </w:rPr>
        <w:t xml:space="preserve">, </w:t>
      </w:r>
      <w:r w:rsidRPr="0008241C">
        <w:rPr>
          <w:i/>
          <w:iCs/>
          <w:noProof/>
          <w:sz w:val="22"/>
          <w:szCs w:val="24"/>
        </w:rPr>
        <w:t>353</w:t>
      </w:r>
      <w:r w:rsidRPr="0008241C">
        <w:rPr>
          <w:noProof/>
          <w:sz w:val="22"/>
          <w:szCs w:val="24"/>
        </w:rPr>
        <w:t>, 129–138. https://doi.org/10.1016/J.ECOLMODEL.2016.03.009</w:t>
      </w:r>
    </w:p>
    <w:p w14:paraId="2996FB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iu, Y., Duan, M., &amp; Yu, Z. (2013). Agricultural landscapes and biodiversity in China. </w:t>
      </w:r>
      <w:r w:rsidRPr="0008241C">
        <w:rPr>
          <w:i/>
          <w:iCs/>
          <w:noProof/>
          <w:sz w:val="22"/>
          <w:szCs w:val="24"/>
        </w:rPr>
        <w:t>Agriculture, Ecosystems &amp; Environment</w:t>
      </w:r>
      <w:r w:rsidRPr="0008241C">
        <w:rPr>
          <w:noProof/>
          <w:sz w:val="22"/>
          <w:szCs w:val="24"/>
        </w:rPr>
        <w:t xml:space="preserve">, </w:t>
      </w:r>
      <w:r w:rsidRPr="0008241C">
        <w:rPr>
          <w:i/>
          <w:iCs/>
          <w:noProof/>
          <w:sz w:val="22"/>
          <w:szCs w:val="24"/>
        </w:rPr>
        <w:t>166</w:t>
      </w:r>
      <w:r w:rsidRPr="0008241C">
        <w:rPr>
          <w:noProof/>
          <w:sz w:val="22"/>
          <w:szCs w:val="24"/>
        </w:rPr>
        <w:t>, 46–54. https://doi.org/10.1016/j.agee.2011.05.009</w:t>
      </w:r>
    </w:p>
    <w:p w14:paraId="2043E7E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khagvasuren, B., Chimeddorj, B., &amp; Sanjmyatav D. (2011). </w:t>
      </w:r>
      <w:r w:rsidRPr="0008241C">
        <w:rPr>
          <w:i/>
          <w:iCs/>
          <w:noProof/>
          <w:sz w:val="22"/>
          <w:szCs w:val="24"/>
        </w:rPr>
        <w:t>BARRIERS TO MIGRATION: CASE STUDY IN MONGOLIA Analyzing the Effects of Infrastructure on Migratory Terrestrial Mammals in Mongolia</w:t>
      </w:r>
      <w:r w:rsidRPr="0008241C">
        <w:rPr>
          <w:noProof/>
          <w:sz w:val="22"/>
          <w:szCs w:val="24"/>
        </w:rPr>
        <w:t>. Ulaanbaatar.</w:t>
      </w:r>
    </w:p>
    <w:p w14:paraId="6823B6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h, J., &amp; Harmon, D. (2005). A global index of biocultural diversity. </w:t>
      </w:r>
      <w:r w:rsidRPr="0008241C">
        <w:rPr>
          <w:i/>
          <w:iCs/>
          <w:noProof/>
          <w:sz w:val="22"/>
          <w:szCs w:val="24"/>
        </w:rPr>
        <w:t>Ecological Indicators</w:t>
      </w:r>
      <w:r w:rsidRPr="0008241C">
        <w:rPr>
          <w:noProof/>
          <w:sz w:val="22"/>
          <w:szCs w:val="24"/>
        </w:rPr>
        <w:t xml:space="preserve">, </w:t>
      </w:r>
      <w:r w:rsidRPr="0008241C">
        <w:rPr>
          <w:i/>
          <w:iCs/>
          <w:noProof/>
          <w:sz w:val="22"/>
          <w:szCs w:val="24"/>
        </w:rPr>
        <w:t>5</w:t>
      </w:r>
      <w:r w:rsidRPr="0008241C">
        <w:rPr>
          <w:noProof/>
          <w:sz w:val="22"/>
          <w:szCs w:val="24"/>
        </w:rPr>
        <w:t>(3), 231–241. https://doi.org/10.1016/j.ecolind.2005.02.005</w:t>
      </w:r>
    </w:p>
    <w:p w14:paraId="3D25A7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h, J., &amp; Harmon, D. (2014). </w:t>
      </w:r>
      <w:r w:rsidRPr="0008241C">
        <w:rPr>
          <w:i/>
          <w:iCs/>
          <w:noProof/>
          <w:sz w:val="22"/>
          <w:szCs w:val="24"/>
        </w:rPr>
        <w:t>Biocultural Diversity: threatened species, endangered languages</w:t>
      </w:r>
      <w:r w:rsidRPr="0008241C">
        <w:rPr>
          <w:noProof/>
          <w:sz w:val="22"/>
          <w:szCs w:val="24"/>
        </w:rPr>
        <w:t>. Zeist, The Netherlands. Retrieved from http://wwf.panda.org/wwf_news/press_releases/?222890/Biocultural-Diversity-Threatened-Species-Endangered-Languages</w:t>
      </w:r>
    </w:p>
    <w:p w14:paraId="68879C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hberger, S., Stängel, M., Atwood, E. C., &amp; Siegert, F. (2018). Spatial evaluation of Indonesia’s 2015 fire-affected area and estimated carbon emissions using Sentinel-1. </w:t>
      </w:r>
      <w:r w:rsidRPr="0008241C">
        <w:rPr>
          <w:i/>
          <w:iCs/>
          <w:noProof/>
          <w:sz w:val="22"/>
          <w:szCs w:val="24"/>
        </w:rPr>
        <w:t>Global Change Biology</w:t>
      </w:r>
      <w:r w:rsidRPr="0008241C">
        <w:rPr>
          <w:noProof/>
          <w:sz w:val="22"/>
          <w:szCs w:val="24"/>
        </w:rPr>
        <w:t xml:space="preserve">, </w:t>
      </w:r>
      <w:r w:rsidRPr="0008241C">
        <w:rPr>
          <w:i/>
          <w:iCs/>
          <w:noProof/>
          <w:sz w:val="22"/>
          <w:szCs w:val="24"/>
        </w:rPr>
        <w:t>24</w:t>
      </w:r>
      <w:r w:rsidRPr="0008241C">
        <w:rPr>
          <w:noProof/>
          <w:sz w:val="22"/>
          <w:szCs w:val="24"/>
        </w:rPr>
        <w:t>(2), 644–654. https://doi.org/10.1111/gcb.13841</w:t>
      </w:r>
    </w:p>
    <w:p w14:paraId="358167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nsdale, M., &amp; Fuller, R. (2005). Cities and towns. In S. Morton, A. Sheppard, &amp; M. Lonsdale (Eds.), </w:t>
      </w:r>
      <w:r w:rsidRPr="0008241C">
        <w:rPr>
          <w:i/>
          <w:iCs/>
          <w:noProof/>
          <w:sz w:val="22"/>
          <w:szCs w:val="24"/>
        </w:rPr>
        <w:t>Biodiversity-Science and Solutions for Australia</w:t>
      </w:r>
      <w:r w:rsidRPr="0008241C">
        <w:rPr>
          <w:noProof/>
          <w:sz w:val="22"/>
          <w:szCs w:val="24"/>
        </w:rPr>
        <w:t xml:space="preserve"> (pp. 121–134). Collingwood, Australia: CSIRO Publishing. Retrieved from www.publish.csiro.au</w:t>
      </w:r>
    </w:p>
    <w:p w14:paraId="407965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Losfeld, G., L’Huillier, L., Fogliani, B., Jaffré, T., &amp; Grison, C. (2014). Mining in New Caledonia: environmental stakes and restoration opportunities. </w:t>
      </w:r>
      <w:r w:rsidRPr="0008241C">
        <w:rPr>
          <w:i/>
          <w:iCs/>
          <w:noProof/>
          <w:sz w:val="22"/>
          <w:szCs w:val="24"/>
        </w:rPr>
        <w:t>Environmental Science and Pollution Research</w:t>
      </w:r>
      <w:r w:rsidRPr="0008241C">
        <w:rPr>
          <w:noProof/>
          <w:sz w:val="22"/>
          <w:szCs w:val="24"/>
        </w:rPr>
        <w:t>, (October 2015), 5592–5607. https://doi.org/10.1007/s11356-014-3358-x</w:t>
      </w:r>
    </w:p>
    <w:p w14:paraId="0C45C9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ovett-Doust, J., Hegazy, A., Hammouda, O., &amp; Gomaa, N. (2009). Abundance-occupancy relationships and implications for conservation of desert plants in the northwestern Red Sea region. </w:t>
      </w:r>
      <w:r w:rsidRPr="0008241C">
        <w:rPr>
          <w:i/>
          <w:iCs/>
          <w:noProof/>
          <w:sz w:val="22"/>
          <w:szCs w:val="24"/>
        </w:rPr>
        <w:t>Community Ecology</w:t>
      </w:r>
      <w:r w:rsidRPr="0008241C">
        <w:rPr>
          <w:noProof/>
          <w:sz w:val="22"/>
          <w:szCs w:val="24"/>
        </w:rPr>
        <w:t xml:space="preserve">, </w:t>
      </w:r>
      <w:r w:rsidRPr="0008241C">
        <w:rPr>
          <w:i/>
          <w:iCs/>
          <w:noProof/>
          <w:sz w:val="22"/>
          <w:szCs w:val="24"/>
        </w:rPr>
        <w:t>10</w:t>
      </w:r>
      <w:r w:rsidRPr="0008241C">
        <w:rPr>
          <w:noProof/>
          <w:sz w:val="22"/>
          <w:szCs w:val="24"/>
        </w:rPr>
        <w:t>(1), 91–98. https://doi.org/10.1556/ComEc.10.2009.1.11</w:t>
      </w:r>
    </w:p>
    <w:p w14:paraId="6C4CEA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u, C. J., Duan, J. J., Junaid, M., Cao, T. W., Ding, S. M., &amp; Pei, D. S. (2016). Recent status of fishes in the Yangtze river and its ecological health assessment. </w:t>
      </w:r>
      <w:r w:rsidRPr="0008241C">
        <w:rPr>
          <w:i/>
          <w:iCs/>
          <w:noProof/>
          <w:sz w:val="22"/>
          <w:szCs w:val="24"/>
        </w:rPr>
        <w:t>American Journal of Environmental Sciences</w:t>
      </w:r>
      <w:r w:rsidRPr="0008241C">
        <w:rPr>
          <w:noProof/>
          <w:sz w:val="22"/>
          <w:szCs w:val="24"/>
        </w:rPr>
        <w:t>. https://doi.org/10.3844/ajessp.2016.86.93</w:t>
      </w:r>
    </w:p>
    <w:p w14:paraId="5DCF3D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unt, I. D., Eldridge, D. J., Morgan, J. W., &amp; Witt, G. B. (2007). Turner review no. 13. A framework to predict the effects of livestock grazing and grazing exclusion on conservation values in natural ecosystems in Australia. </w:t>
      </w:r>
      <w:r w:rsidRPr="0008241C">
        <w:rPr>
          <w:i/>
          <w:iCs/>
          <w:noProof/>
          <w:sz w:val="22"/>
          <w:szCs w:val="24"/>
        </w:rPr>
        <w:t>Australian Journal of Botany</w:t>
      </w:r>
      <w:r w:rsidRPr="0008241C">
        <w:rPr>
          <w:noProof/>
          <w:sz w:val="22"/>
          <w:szCs w:val="24"/>
        </w:rPr>
        <w:t xml:space="preserve">, </w:t>
      </w:r>
      <w:r w:rsidRPr="0008241C">
        <w:rPr>
          <w:i/>
          <w:iCs/>
          <w:noProof/>
          <w:sz w:val="22"/>
          <w:szCs w:val="24"/>
        </w:rPr>
        <w:t>55</w:t>
      </w:r>
      <w:r w:rsidRPr="0008241C">
        <w:rPr>
          <w:noProof/>
          <w:sz w:val="22"/>
          <w:szCs w:val="24"/>
        </w:rPr>
        <w:t>(4), 401–415. https://doi.org/10.1071/BT06178</w:t>
      </w:r>
    </w:p>
    <w:p w14:paraId="728590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ymer, D., Funge-Smith, S., &amp; Miao, W. (2010). </w:t>
      </w:r>
      <w:r w:rsidRPr="0008241C">
        <w:rPr>
          <w:i/>
          <w:iCs/>
          <w:noProof/>
          <w:sz w:val="22"/>
          <w:szCs w:val="24"/>
        </w:rPr>
        <w:t>Status and potential of fisheries and aquaculture in Asia and the Pacific 2010</w:t>
      </w:r>
      <w:r w:rsidRPr="0008241C">
        <w:rPr>
          <w:noProof/>
          <w:sz w:val="22"/>
          <w:szCs w:val="24"/>
        </w:rPr>
        <w:t>. Bangkok: FAO Regional Office for Asia and the Pacific. Retrieved from http://www.fao.org/docrep/013/i1924e/i1924e00.pdf</w:t>
      </w:r>
    </w:p>
    <w:p w14:paraId="0909D9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 L., Huang, M., Shen, Y., Cao, H., Wu, L., Ye, H., Lin, G., &amp; Wang, Z. (2015). Species Diversity and Community Structure in Forest Fragments of Guangzhou , South China, </w:t>
      </w:r>
      <w:r w:rsidRPr="0008241C">
        <w:rPr>
          <w:i/>
          <w:iCs/>
          <w:noProof/>
          <w:sz w:val="22"/>
          <w:szCs w:val="24"/>
        </w:rPr>
        <w:t>27</w:t>
      </w:r>
      <w:r w:rsidRPr="0008241C">
        <w:rPr>
          <w:noProof/>
          <w:sz w:val="22"/>
          <w:szCs w:val="24"/>
        </w:rPr>
        <w:t>(2), 148–157.</w:t>
      </w:r>
    </w:p>
    <w:p w14:paraId="59F7AC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cKenzie, C. L. J., Victor G. Burrell, J., Aaron Rosenfield, &amp; Hobart, W. L. (1997). </w:t>
      </w:r>
      <w:r w:rsidRPr="0008241C">
        <w:rPr>
          <w:i/>
          <w:iCs/>
          <w:noProof/>
          <w:sz w:val="22"/>
          <w:szCs w:val="24"/>
        </w:rPr>
        <w:t>The History, Present Condition, and Future of the molluscan Fisheries of North and Central America and Europe</w:t>
      </w:r>
      <w:r w:rsidRPr="0008241C">
        <w:rPr>
          <w:noProof/>
          <w:sz w:val="22"/>
          <w:szCs w:val="24"/>
        </w:rPr>
        <w:t xml:space="preserve"> (NOAA Technical Report NMFS 129). (C. L. J. MacKenzie, V. G. J. Burrell, A. Rosenfield, &amp; W. Hobart, Eds.), </w:t>
      </w:r>
      <w:r w:rsidRPr="0008241C">
        <w:rPr>
          <w:i/>
          <w:iCs/>
          <w:noProof/>
          <w:sz w:val="22"/>
          <w:szCs w:val="24"/>
        </w:rPr>
        <w:t>Technical report of the Fishery Bulletin</w:t>
      </w:r>
      <w:r w:rsidRPr="0008241C">
        <w:rPr>
          <w:noProof/>
          <w:sz w:val="22"/>
          <w:szCs w:val="24"/>
        </w:rPr>
        <w:t>. Seattle, Washington. Retrieved from http://spo.nwr.noaa.gov/tr127.pdf</w:t>
      </w:r>
    </w:p>
    <w:p w14:paraId="0D9FCE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din, E. M. P. (2015). Land reclamation: Halt reef destruction in South China Sea. </w:t>
      </w:r>
      <w:r w:rsidRPr="0008241C">
        <w:rPr>
          <w:i/>
          <w:iCs/>
          <w:noProof/>
          <w:sz w:val="22"/>
          <w:szCs w:val="24"/>
        </w:rPr>
        <w:t>Nature</w:t>
      </w:r>
      <w:r w:rsidRPr="0008241C">
        <w:rPr>
          <w:noProof/>
          <w:sz w:val="22"/>
          <w:szCs w:val="24"/>
        </w:rPr>
        <w:t xml:space="preserve">, </w:t>
      </w:r>
      <w:r w:rsidRPr="0008241C">
        <w:rPr>
          <w:i/>
          <w:iCs/>
          <w:noProof/>
          <w:sz w:val="22"/>
          <w:szCs w:val="24"/>
        </w:rPr>
        <w:t>524</w:t>
      </w:r>
      <w:r w:rsidRPr="0008241C">
        <w:rPr>
          <w:noProof/>
          <w:sz w:val="22"/>
          <w:szCs w:val="24"/>
        </w:rPr>
        <w:t>, 291. Retrieved from http://dx.doi.org/10.1038/524291a</w:t>
      </w:r>
    </w:p>
    <w:p w14:paraId="46C8E2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estre, F. T., Quero, J. L., Gotelli, N. J., Escudero, A., Ochoa, V., Delgado-baquerizo, M., García-gómez, M., Bowker, M. a, Soliveres, S., Escolar, C., García-palacios, P., Berdugo, M., Valencia, E., Gozalo, B., Gallardo, A., Aguilera, L., Arredondo, T., Blones, J., Boeken, B., Bran, D., Conceição, A. A., &amp; Cabrera, O. (2012). Plant Species Richness and Ecosystems Multifunctionality in Global Drylands. </w:t>
      </w:r>
      <w:r w:rsidRPr="0008241C">
        <w:rPr>
          <w:i/>
          <w:iCs/>
          <w:noProof/>
          <w:sz w:val="22"/>
          <w:szCs w:val="24"/>
        </w:rPr>
        <w:t>Science</w:t>
      </w:r>
      <w:r w:rsidRPr="0008241C">
        <w:rPr>
          <w:noProof/>
          <w:sz w:val="22"/>
          <w:szCs w:val="24"/>
        </w:rPr>
        <w:t xml:space="preserve">, </w:t>
      </w:r>
      <w:r w:rsidRPr="0008241C">
        <w:rPr>
          <w:i/>
          <w:iCs/>
          <w:noProof/>
          <w:sz w:val="22"/>
          <w:szCs w:val="24"/>
        </w:rPr>
        <w:t>335</w:t>
      </w:r>
      <w:r w:rsidRPr="0008241C">
        <w:rPr>
          <w:noProof/>
          <w:sz w:val="22"/>
          <w:szCs w:val="24"/>
        </w:rPr>
        <w:t>(6065), 2014–2017. https://doi.org/10.1126/science.1215442</w:t>
      </w:r>
    </w:p>
    <w:p w14:paraId="23ACA4D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hendra Dev, S. (2011). </w:t>
      </w:r>
      <w:r w:rsidRPr="0008241C">
        <w:rPr>
          <w:i/>
          <w:iCs/>
          <w:noProof/>
          <w:sz w:val="22"/>
          <w:szCs w:val="24"/>
        </w:rPr>
        <w:t>Climate change, rural livelihoods and agriculture (focus on food security) in Asia-Pacific region</w:t>
      </w:r>
      <w:r w:rsidRPr="0008241C">
        <w:rPr>
          <w:noProof/>
          <w:sz w:val="22"/>
          <w:szCs w:val="24"/>
        </w:rPr>
        <w:t>.</w:t>
      </w:r>
    </w:p>
    <w:p w14:paraId="313BD8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licky, H. (2010). </w:t>
      </w:r>
      <w:r w:rsidRPr="0008241C">
        <w:rPr>
          <w:i/>
          <w:iCs/>
          <w:noProof/>
          <w:sz w:val="22"/>
          <w:szCs w:val="24"/>
        </w:rPr>
        <w:t>Atlas of Southeast Asian Trichoptera</w:t>
      </w:r>
      <w:r w:rsidRPr="0008241C">
        <w:rPr>
          <w:noProof/>
          <w:sz w:val="22"/>
          <w:szCs w:val="24"/>
        </w:rPr>
        <w:t>. Chiang Mai: Biology Department, Faculty of Science, Chiang Mai University.</w:t>
      </w:r>
    </w:p>
    <w:p w14:paraId="5FFE68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lla, G. (2015). Ecology and conservation of Fishing Cat in Godavari mangroves of Andhra Pradesh. In A. Appel &amp; J. W. Duckworth. (Eds.), </w:t>
      </w:r>
      <w:r w:rsidRPr="0008241C">
        <w:rPr>
          <w:i/>
          <w:iCs/>
          <w:noProof/>
          <w:sz w:val="22"/>
          <w:szCs w:val="24"/>
        </w:rPr>
        <w:t>Proceedings of the First International Fishing Cat Conservation Symposium</w:t>
      </w:r>
      <w:r w:rsidRPr="0008241C">
        <w:rPr>
          <w:noProof/>
          <w:sz w:val="22"/>
          <w:szCs w:val="24"/>
        </w:rPr>
        <w:t xml:space="preserve"> (pp. 25–29).</w:t>
      </w:r>
    </w:p>
    <w:p w14:paraId="3DF8CD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k, A. F., &amp; Adams, N. M. (1995). </w:t>
      </w:r>
      <w:r w:rsidRPr="0008241C">
        <w:rPr>
          <w:i/>
          <w:iCs/>
          <w:noProof/>
          <w:sz w:val="22"/>
          <w:szCs w:val="24"/>
        </w:rPr>
        <w:t>New Zealand Alpine Plants</w:t>
      </w:r>
      <w:r w:rsidRPr="0008241C">
        <w:rPr>
          <w:noProof/>
          <w:sz w:val="22"/>
          <w:szCs w:val="24"/>
        </w:rPr>
        <w:t>. Auckland: Godwit Publishing Ltd.</w:t>
      </w:r>
    </w:p>
    <w:p w14:paraId="0CDE5E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kert, A., Wehrmann, A., &amp; Kroncke, I. (2009). Recently established Crassostrea-reefs versus native Mytilus-beds: Differences in ecosystem engineering affects the macrofaunal communities (Wadden Sea of Lower Saxony, southern German Bight). </w:t>
      </w:r>
      <w:r w:rsidRPr="0008241C">
        <w:rPr>
          <w:i/>
          <w:iCs/>
          <w:noProof/>
          <w:sz w:val="22"/>
          <w:szCs w:val="24"/>
        </w:rPr>
        <w:t>Biological Invasions</w:t>
      </w:r>
      <w:r w:rsidRPr="0008241C">
        <w:rPr>
          <w:noProof/>
          <w:sz w:val="22"/>
          <w:szCs w:val="24"/>
        </w:rPr>
        <w:t xml:space="preserve">, </w:t>
      </w:r>
      <w:r w:rsidRPr="0008241C">
        <w:rPr>
          <w:i/>
          <w:iCs/>
          <w:noProof/>
          <w:sz w:val="22"/>
          <w:szCs w:val="24"/>
        </w:rPr>
        <w:t>12</w:t>
      </w:r>
      <w:r w:rsidRPr="0008241C">
        <w:rPr>
          <w:noProof/>
          <w:sz w:val="22"/>
          <w:szCs w:val="24"/>
        </w:rPr>
        <w:t>(1), 15–32. https://doi.org/10.1007/s10530-009-9425-4</w:t>
      </w:r>
    </w:p>
    <w:p w14:paraId="49DE65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h, H. (2002). </w:t>
      </w:r>
      <w:r w:rsidRPr="0008241C">
        <w:rPr>
          <w:i/>
          <w:iCs/>
          <w:noProof/>
          <w:sz w:val="22"/>
          <w:szCs w:val="24"/>
        </w:rPr>
        <w:t>Dugong. Status report and action plans for countries and territories. UNEDP/DEWA/RS.02/1</w:t>
      </w:r>
      <w:r w:rsidRPr="0008241C">
        <w:rPr>
          <w:noProof/>
          <w:sz w:val="22"/>
          <w:szCs w:val="24"/>
        </w:rPr>
        <w:t xml:space="preserve">. </w:t>
      </w:r>
      <w:r w:rsidRPr="0008241C">
        <w:rPr>
          <w:i/>
          <w:iCs/>
          <w:noProof/>
          <w:sz w:val="22"/>
          <w:szCs w:val="24"/>
        </w:rPr>
        <w:t>Early warning and report series</w:t>
      </w:r>
      <w:r w:rsidRPr="0008241C">
        <w:rPr>
          <w:noProof/>
          <w:sz w:val="22"/>
          <w:szCs w:val="24"/>
        </w:rPr>
        <w:t>.</w:t>
      </w:r>
    </w:p>
    <w:p w14:paraId="73F03E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h, H., &amp; Lefebvre, L. W. (1994). Sirenian Status and Conservation Efforts. </w:t>
      </w:r>
      <w:r w:rsidRPr="0008241C">
        <w:rPr>
          <w:i/>
          <w:iCs/>
          <w:noProof/>
          <w:sz w:val="22"/>
          <w:szCs w:val="24"/>
        </w:rPr>
        <w:t>Aquatic Mammals</w:t>
      </w:r>
      <w:r w:rsidRPr="0008241C">
        <w:rPr>
          <w:noProof/>
          <w:sz w:val="22"/>
          <w:szCs w:val="24"/>
        </w:rPr>
        <w:t>. Retrieved from http://geckodesign.biz/dugong/publications/JournalPapers/1994/Marsh and Lefebvre 1994 Aq. Mamm 20.3.pdf</w:t>
      </w:r>
    </w:p>
    <w:p w14:paraId="628836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h, H., O’Shea, T. J., &amp; Reynolds III, J. E. (2011). </w:t>
      </w:r>
      <w:r w:rsidRPr="0008241C">
        <w:rPr>
          <w:i/>
          <w:iCs/>
          <w:noProof/>
          <w:sz w:val="22"/>
          <w:szCs w:val="24"/>
        </w:rPr>
        <w:t>Ecology and Conservation of the Sirenia: Dungons and Manatees</w:t>
      </w:r>
      <w:r w:rsidRPr="0008241C">
        <w:rPr>
          <w:noProof/>
          <w:sz w:val="22"/>
          <w:szCs w:val="24"/>
        </w:rPr>
        <w:t>. Cambridge, United Kingdom: Cambridge University Press. Retrieved from http://www.cambridge.org/us/academic/subjects/life-sciences/ecology-and-conservation/ecology-and-conservation-sirenia-dugongs-and-manatees?format=HB</w:t>
      </w:r>
    </w:p>
    <w:p w14:paraId="1E975A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rsh, H., &amp; Sobtzick, S. (2015). Dugong dugon. https://doi.org/http://dx.doi.org/10.2305/IUCN.UK.2015-4.RLTS.T6909A43792211.en.</w:t>
      </w:r>
    </w:p>
    <w:p w14:paraId="2F803A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Martens, K. (2010). The International Year of Biodiversity, 1–2. https://doi.org/10.1007/s10750-009-0045-x</w:t>
      </w:r>
    </w:p>
    <w:p w14:paraId="655621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ther, A. (1992). Forest transition. </w:t>
      </w:r>
      <w:r w:rsidRPr="0008241C">
        <w:rPr>
          <w:i/>
          <w:iCs/>
          <w:noProof/>
          <w:sz w:val="22"/>
          <w:szCs w:val="24"/>
        </w:rPr>
        <w:t>Area</w:t>
      </w:r>
      <w:r w:rsidRPr="0008241C">
        <w:rPr>
          <w:noProof/>
          <w:sz w:val="22"/>
          <w:szCs w:val="24"/>
        </w:rPr>
        <w:t xml:space="preserve">, </w:t>
      </w:r>
      <w:r w:rsidRPr="0008241C">
        <w:rPr>
          <w:i/>
          <w:iCs/>
          <w:noProof/>
          <w:sz w:val="22"/>
          <w:szCs w:val="24"/>
        </w:rPr>
        <w:t>24</w:t>
      </w:r>
      <w:r w:rsidRPr="0008241C">
        <w:rPr>
          <w:noProof/>
          <w:sz w:val="22"/>
          <w:szCs w:val="24"/>
        </w:rPr>
        <w:t>, 367–379.</w:t>
      </w:r>
    </w:p>
    <w:p w14:paraId="343D20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thur, V. B., Gopal, R., Yadav, S. P., &amp; Sinha, P. R. (2011). </w:t>
      </w:r>
      <w:r w:rsidRPr="0008241C">
        <w:rPr>
          <w:i/>
          <w:iCs/>
          <w:noProof/>
          <w:sz w:val="22"/>
          <w:szCs w:val="24"/>
        </w:rPr>
        <w:t>Management Effectiveness Evaluation (MEE) of Tiger Reserves in India: Process and Outcomes</w:t>
      </w:r>
      <w:r w:rsidRPr="0008241C">
        <w:rPr>
          <w:noProof/>
          <w:sz w:val="22"/>
          <w:szCs w:val="24"/>
        </w:rPr>
        <w:t>. New Delhi. Retrieved from http://projecttiger.nic.in/WriteReadData/userfiles/file/mee_tiger_2011.pdf</w:t>
      </w:r>
    </w:p>
    <w:p w14:paraId="281468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tsuzaki, S. I. S., &amp; Kadoya, T. (2015). Trends and stability of inland fishery resources in Japanese lakes: Introduction of exotic piscivores as a driver. </w:t>
      </w:r>
      <w:r w:rsidRPr="0008241C">
        <w:rPr>
          <w:i/>
          <w:iCs/>
          <w:noProof/>
          <w:sz w:val="22"/>
          <w:szCs w:val="24"/>
        </w:rPr>
        <w:t>Ecological Applications</w:t>
      </w:r>
      <w:r w:rsidRPr="0008241C">
        <w:rPr>
          <w:noProof/>
          <w:sz w:val="22"/>
          <w:szCs w:val="24"/>
        </w:rPr>
        <w:t xml:space="preserve">, </w:t>
      </w:r>
      <w:r w:rsidRPr="0008241C">
        <w:rPr>
          <w:i/>
          <w:iCs/>
          <w:noProof/>
          <w:sz w:val="22"/>
          <w:szCs w:val="24"/>
        </w:rPr>
        <w:t>25</w:t>
      </w:r>
      <w:r w:rsidRPr="0008241C">
        <w:rPr>
          <w:noProof/>
          <w:sz w:val="22"/>
          <w:szCs w:val="24"/>
        </w:rPr>
        <w:t>(5), 1420–1432. https://doi.org/10.1890/13-2182.1.sm</w:t>
      </w:r>
    </w:p>
    <w:p w14:paraId="31FF91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tsuzaki, S. ichiro S., Sasaki, T., &amp; Akasaka, M. (2016). Invasion of exotic piscivores causes losses of functional diversity and functionally unique species in Japanese lakes. </w:t>
      </w:r>
      <w:r w:rsidRPr="0008241C">
        <w:rPr>
          <w:i/>
          <w:iCs/>
          <w:noProof/>
          <w:sz w:val="22"/>
          <w:szCs w:val="24"/>
        </w:rPr>
        <w:t>Freshwater Biology</w:t>
      </w:r>
      <w:r w:rsidRPr="0008241C">
        <w:rPr>
          <w:noProof/>
          <w:sz w:val="22"/>
          <w:szCs w:val="24"/>
        </w:rPr>
        <w:t xml:space="preserve">, </w:t>
      </w:r>
      <w:r w:rsidRPr="0008241C">
        <w:rPr>
          <w:i/>
          <w:iCs/>
          <w:noProof/>
          <w:sz w:val="22"/>
          <w:szCs w:val="24"/>
        </w:rPr>
        <w:t>61</w:t>
      </w:r>
      <w:r w:rsidRPr="0008241C">
        <w:rPr>
          <w:noProof/>
          <w:sz w:val="22"/>
          <w:szCs w:val="24"/>
        </w:rPr>
        <w:t>(7), 1128–1142. https://doi.org/10.1111/fwb.12774</w:t>
      </w:r>
    </w:p>
    <w:p w14:paraId="34725D1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Carter, J., &amp; Gavin, M. C. (2015). Assessing Variation and Diversity of Ethnomedical Knowledge: A Case Study from Malekula Island, Vanuatu. </w:t>
      </w:r>
      <w:r w:rsidRPr="0008241C">
        <w:rPr>
          <w:i/>
          <w:iCs/>
          <w:noProof/>
          <w:sz w:val="22"/>
          <w:szCs w:val="24"/>
        </w:rPr>
        <w:t>Economic Botany</w:t>
      </w:r>
      <w:r w:rsidRPr="0008241C">
        <w:rPr>
          <w:noProof/>
          <w:sz w:val="22"/>
          <w:szCs w:val="24"/>
        </w:rPr>
        <w:t xml:space="preserve">, </w:t>
      </w:r>
      <w:r w:rsidRPr="0008241C">
        <w:rPr>
          <w:i/>
          <w:iCs/>
          <w:noProof/>
          <w:sz w:val="22"/>
          <w:szCs w:val="24"/>
        </w:rPr>
        <w:t>69</w:t>
      </w:r>
      <w:r w:rsidRPr="0008241C">
        <w:rPr>
          <w:noProof/>
          <w:sz w:val="22"/>
          <w:szCs w:val="24"/>
        </w:rPr>
        <w:t>(3), 251–261. https://doi.org/10.1007/s12231-015-9319-6</w:t>
      </w:r>
    </w:p>
    <w:p w14:paraId="226B30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Ilgorm, A., Campbell, H. F., &amp; Rule, M. J. (2011). The economic cost and control of marine debris damage in the Asia-Pacific region. </w:t>
      </w:r>
      <w:r w:rsidRPr="0008241C">
        <w:rPr>
          <w:i/>
          <w:iCs/>
          <w:noProof/>
          <w:sz w:val="22"/>
          <w:szCs w:val="24"/>
        </w:rPr>
        <w:t>Ocean &amp; Coastal Management</w:t>
      </w:r>
      <w:r w:rsidRPr="0008241C">
        <w:rPr>
          <w:noProof/>
          <w:sz w:val="22"/>
          <w:szCs w:val="24"/>
        </w:rPr>
        <w:t xml:space="preserve">, </w:t>
      </w:r>
      <w:r w:rsidRPr="0008241C">
        <w:rPr>
          <w:i/>
          <w:iCs/>
          <w:noProof/>
          <w:sz w:val="22"/>
          <w:szCs w:val="24"/>
        </w:rPr>
        <w:t>54</w:t>
      </w:r>
      <w:r w:rsidRPr="0008241C">
        <w:rPr>
          <w:noProof/>
          <w:sz w:val="22"/>
          <w:szCs w:val="24"/>
        </w:rPr>
        <w:t>(9), 643–651. https://doi.org/10.1016/j.ocecoaman.2011.05.007</w:t>
      </w:r>
    </w:p>
    <w:p w14:paraId="0541A7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Ivor, J. G. (2005). Australian grasslands. In J. M. Suttie, S. G. Reynolds, &amp; C. Batello (Eds.), </w:t>
      </w:r>
      <w:r w:rsidRPr="0008241C">
        <w:rPr>
          <w:i/>
          <w:iCs/>
          <w:noProof/>
          <w:sz w:val="22"/>
          <w:szCs w:val="24"/>
        </w:rPr>
        <w:t>Grasslands of the World</w:t>
      </w:r>
      <w:r w:rsidRPr="0008241C">
        <w:rPr>
          <w:noProof/>
          <w:sz w:val="22"/>
          <w:szCs w:val="24"/>
        </w:rPr>
        <w:t xml:space="preserve"> (pp. 343–380). Rome: Food and Agriculture Organization of the United Nations.</w:t>
      </w:r>
    </w:p>
    <w:p w14:paraId="42B38B1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Kay, J. (2009). Food and health considerations in Asia-Pacific regional security. </w:t>
      </w:r>
      <w:r w:rsidRPr="0008241C">
        <w:rPr>
          <w:i/>
          <w:iCs/>
          <w:noProof/>
          <w:sz w:val="22"/>
          <w:szCs w:val="24"/>
        </w:rPr>
        <w:t>Asia Pacific Journal of Clinical Nutrition</w:t>
      </w:r>
      <w:r w:rsidRPr="0008241C">
        <w:rPr>
          <w:noProof/>
          <w:sz w:val="22"/>
          <w:szCs w:val="24"/>
        </w:rPr>
        <w:t xml:space="preserve">, </w:t>
      </w:r>
      <w:r w:rsidRPr="0008241C">
        <w:rPr>
          <w:i/>
          <w:iCs/>
          <w:noProof/>
          <w:sz w:val="22"/>
          <w:szCs w:val="24"/>
        </w:rPr>
        <w:t>18</w:t>
      </w:r>
      <w:r w:rsidRPr="0008241C">
        <w:rPr>
          <w:noProof/>
          <w:sz w:val="22"/>
          <w:szCs w:val="24"/>
        </w:rPr>
        <w:t>(4), 654–663.</w:t>
      </w:r>
    </w:p>
    <w:p w14:paraId="7CEB25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Kechnie, A. E., &amp; Wolf, B. O. (2009). Climate change increases the likelihood of catastrophic avian mortality events during extreme heat waves. </w:t>
      </w:r>
      <w:r w:rsidRPr="0008241C">
        <w:rPr>
          <w:i/>
          <w:iCs/>
          <w:noProof/>
          <w:sz w:val="22"/>
          <w:szCs w:val="24"/>
        </w:rPr>
        <w:t>Biology Letters</w:t>
      </w:r>
      <w:r w:rsidRPr="0008241C">
        <w:rPr>
          <w:noProof/>
          <w:sz w:val="22"/>
          <w:szCs w:val="24"/>
        </w:rPr>
        <w:t>.</w:t>
      </w:r>
    </w:p>
    <w:p w14:paraId="6408AC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Lellan (eds), R. (2014). </w:t>
      </w:r>
      <w:r w:rsidRPr="0008241C">
        <w:rPr>
          <w:i/>
          <w:iCs/>
          <w:noProof/>
          <w:sz w:val="22"/>
          <w:szCs w:val="24"/>
        </w:rPr>
        <w:t>The Living planet Report, 2014</w:t>
      </w:r>
      <w:r w:rsidRPr="0008241C">
        <w:rPr>
          <w:noProof/>
          <w:sz w:val="22"/>
          <w:szCs w:val="24"/>
        </w:rPr>
        <w:t>. https://doi.org//</w:t>
      </w:r>
    </w:p>
    <w:p w14:paraId="3BDE0B2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Manus, J. W. (1997). Tropical marine fisheries and the future of coral reefs: a brief review with emphasis on Southeast Asia. </w:t>
      </w:r>
      <w:r w:rsidRPr="0008241C">
        <w:rPr>
          <w:i/>
          <w:iCs/>
          <w:noProof/>
          <w:sz w:val="22"/>
          <w:szCs w:val="24"/>
        </w:rPr>
        <w:t>Coral Reefs</w:t>
      </w:r>
      <w:r w:rsidRPr="0008241C">
        <w:rPr>
          <w:noProof/>
          <w:sz w:val="22"/>
          <w:szCs w:val="24"/>
        </w:rPr>
        <w:t xml:space="preserve">, </w:t>
      </w:r>
      <w:r w:rsidRPr="0008241C">
        <w:rPr>
          <w:i/>
          <w:iCs/>
          <w:noProof/>
          <w:sz w:val="22"/>
          <w:szCs w:val="24"/>
        </w:rPr>
        <w:t>16</w:t>
      </w:r>
      <w:r w:rsidRPr="0008241C">
        <w:rPr>
          <w:noProof/>
          <w:sz w:val="22"/>
          <w:szCs w:val="24"/>
        </w:rPr>
        <w:t>(5), S121–S127. https://doi.org/10.1007/s003380050248</w:t>
      </w:r>
    </w:p>
    <w:p w14:paraId="505E02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Neely, J. A. (2001). </w:t>
      </w:r>
      <w:r w:rsidRPr="0008241C">
        <w:rPr>
          <w:i/>
          <w:iCs/>
          <w:noProof/>
          <w:sz w:val="22"/>
          <w:szCs w:val="24"/>
        </w:rPr>
        <w:t>The great reshuffling : human dimensions of invasive alien species</w:t>
      </w:r>
      <w:r w:rsidRPr="0008241C">
        <w:rPr>
          <w:noProof/>
          <w:sz w:val="22"/>
          <w:szCs w:val="24"/>
        </w:rPr>
        <w:t>. Gland, Switzerland and Cambridge, UK: IUCN.</w:t>
      </w:r>
    </w:p>
    <w:p w14:paraId="419E38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ixner, M. J., Lüter, C., Eckert, C., Itskovich, V., Janussen, D., von Rintelen, T., Bohne, A. V., Meixner, J. M., &amp; Hess, W. R. (2007). Phylogenetic analysis of freshwater sponges provide evidence for endemism and radiation in ancient lakes. </w:t>
      </w:r>
      <w:r w:rsidRPr="0008241C">
        <w:rPr>
          <w:i/>
          <w:iCs/>
          <w:noProof/>
          <w:sz w:val="22"/>
          <w:szCs w:val="24"/>
        </w:rPr>
        <w:t>Molecular Phylogenetics and Evolution</w:t>
      </w:r>
      <w:r w:rsidRPr="0008241C">
        <w:rPr>
          <w:noProof/>
          <w:sz w:val="22"/>
          <w:szCs w:val="24"/>
        </w:rPr>
        <w:t xml:space="preserve">, </w:t>
      </w:r>
      <w:r w:rsidRPr="0008241C">
        <w:rPr>
          <w:i/>
          <w:iCs/>
          <w:noProof/>
          <w:sz w:val="22"/>
          <w:szCs w:val="24"/>
        </w:rPr>
        <w:t>45</w:t>
      </w:r>
      <w:r w:rsidRPr="0008241C">
        <w:rPr>
          <w:noProof/>
          <w:sz w:val="22"/>
          <w:szCs w:val="24"/>
        </w:rPr>
        <w:t>(3), 875–886. https://doi.org/10.1016/j.ympev.2007.09.007</w:t>
      </w:r>
    </w:p>
    <w:p w14:paraId="6DDA4D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eyfroidt, P., &amp; Lambin, E. F. (2011). </w:t>
      </w:r>
      <w:r w:rsidRPr="0008241C">
        <w:rPr>
          <w:i/>
          <w:iCs/>
          <w:noProof/>
          <w:sz w:val="22"/>
          <w:szCs w:val="24"/>
        </w:rPr>
        <w:t>Global Forest Transition: Prospects for an End to Deforestation</w:t>
      </w:r>
      <w:r w:rsidRPr="0008241C">
        <w:rPr>
          <w:noProof/>
          <w:sz w:val="22"/>
          <w:szCs w:val="24"/>
        </w:rPr>
        <w:t xml:space="preserve">. </w:t>
      </w:r>
      <w:r w:rsidRPr="0008241C">
        <w:rPr>
          <w:i/>
          <w:iCs/>
          <w:noProof/>
          <w:sz w:val="22"/>
          <w:szCs w:val="24"/>
        </w:rPr>
        <w:t>Annual Review of Environment and Resources</w:t>
      </w:r>
      <w:r w:rsidRPr="0008241C">
        <w:rPr>
          <w:noProof/>
          <w:sz w:val="22"/>
          <w:szCs w:val="24"/>
        </w:rPr>
        <w:t xml:space="preserve"> (Vol. 36). https://doi.org/doi:10.1146/annurev-environ-090710-143732</w:t>
      </w:r>
    </w:p>
    <w:p w14:paraId="6AE1D9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ettinen, J., Shi, C., &amp; Liew, S. C. (2011). Deforestation rates in insular Southeast Asia between 2000 and 2010. </w:t>
      </w:r>
      <w:r w:rsidRPr="0008241C">
        <w:rPr>
          <w:i/>
          <w:iCs/>
          <w:noProof/>
          <w:sz w:val="22"/>
          <w:szCs w:val="24"/>
        </w:rPr>
        <w:t>Global Change Biology</w:t>
      </w:r>
      <w:r w:rsidRPr="0008241C">
        <w:rPr>
          <w:noProof/>
          <w:sz w:val="22"/>
          <w:szCs w:val="24"/>
        </w:rPr>
        <w:t xml:space="preserve">, </w:t>
      </w:r>
      <w:r w:rsidRPr="0008241C">
        <w:rPr>
          <w:i/>
          <w:iCs/>
          <w:noProof/>
          <w:sz w:val="22"/>
          <w:szCs w:val="24"/>
        </w:rPr>
        <w:t>17</w:t>
      </w:r>
      <w:r w:rsidRPr="0008241C">
        <w:rPr>
          <w:noProof/>
          <w:sz w:val="22"/>
          <w:szCs w:val="24"/>
        </w:rPr>
        <w:t>(7), 2261–2270. https://doi.org/10.1111/j.1365-2486.2011.02398.x</w:t>
      </w:r>
    </w:p>
    <w:p w14:paraId="7556A27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mura, M., Yahara, T., Faith, D. P., Vázquez-Domínguez, E., Colautti, R. I., Araki, H., Javadi, F., Núñez-Farfán, J., Mori, A. S., Zhou, S., Hollingsworth, P. M., Neaves, L. E., Fukano, Y., Smith, G. F., Sato, Y.-I., Tachida, H., &amp; Hendry, A. P. (2017). Understanding and monitoring the consequences of human impacts on intraspecific variation. </w:t>
      </w:r>
      <w:r w:rsidRPr="0008241C">
        <w:rPr>
          <w:i/>
          <w:iCs/>
          <w:noProof/>
          <w:sz w:val="22"/>
          <w:szCs w:val="24"/>
        </w:rPr>
        <w:t>Evolutionary Applications</w:t>
      </w:r>
      <w:r w:rsidRPr="0008241C">
        <w:rPr>
          <w:noProof/>
          <w:sz w:val="22"/>
          <w:szCs w:val="24"/>
        </w:rPr>
        <w:t xml:space="preserve">, </w:t>
      </w:r>
      <w:r w:rsidRPr="0008241C">
        <w:rPr>
          <w:i/>
          <w:iCs/>
          <w:noProof/>
          <w:sz w:val="22"/>
          <w:szCs w:val="24"/>
        </w:rPr>
        <w:t>10</w:t>
      </w:r>
      <w:r w:rsidRPr="0008241C">
        <w:rPr>
          <w:noProof/>
          <w:sz w:val="22"/>
          <w:szCs w:val="24"/>
        </w:rPr>
        <w:t>(2), 121–139. https://doi.org/10.1111/eva.12436</w:t>
      </w:r>
    </w:p>
    <w:p w14:paraId="17A486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ayeva, T., Bragg, O. M., &amp; Sirin, A. (2017). Towards ecosystem-based restoration of peatland biodiversity. </w:t>
      </w:r>
      <w:r w:rsidRPr="0008241C">
        <w:rPr>
          <w:i/>
          <w:iCs/>
          <w:noProof/>
          <w:sz w:val="22"/>
          <w:szCs w:val="24"/>
        </w:rPr>
        <w:t>Mires and Peat</w:t>
      </w:r>
      <w:r w:rsidRPr="0008241C">
        <w:rPr>
          <w:noProof/>
          <w:sz w:val="22"/>
          <w:szCs w:val="24"/>
        </w:rPr>
        <w:t xml:space="preserve">, </w:t>
      </w:r>
      <w:r w:rsidRPr="0008241C">
        <w:rPr>
          <w:i/>
          <w:iCs/>
          <w:noProof/>
          <w:sz w:val="22"/>
          <w:szCs w:val="24"/>
        </w:rPr>
        <w:t>19</w:t>
      </w:r>
      <w:r w:rsidRPr="0008241C">
        <w:rPr>
          <w:noProof/>
          <w:sz w:val="22"/>
          <w:szCs w:val="24"/>
        </w:rPr>
        <w:t>(1), 1–36.</w:t>
      </w:r>
    </w:p>
    <w:p w14:paraId="1DC214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ayeva, T., Gunin, P., Sirin, A., Dugardzhav, C., &amp; Bazha, S. (2004). </w:t>
      </w:r>
      <w:r w:rsidRPr="0008241C">
        <w:rPr>
          <w:i/>
          <w:iCs/>
          <w:noProof/>
          <w:sz w:val="22"/>
          <w:szCs w:val="24"/>
        </w:rPr>
        <w:t>Peatlands in Mongolia: The typical and disappearing landscape</w:t>
      </w:r>
      <w:r w:rsidRPr="0008241C">
        <w:rPr>
          <w:noProof/>
          <w:sz w:val="22"/>
          <w:szCs w:val="24"/>
        </w:rPr>
        <w:t xml:space="preserve">. </w:t>
      </w:r>
      <w:r w:rsidRPr="0008241C">
        <w:rPr>
          <w:i/>
          <w:iCs/>
          <w:noProof/>
          <w:sz w:val="22"/>
          <w:szCs w:val="24"/>
        </w:rPr>
        <w:t>Peatlands International</w:t>
      </w:r>
      <w:r w:rsidRPr="0008241C">
        <w:rPr>
          <w:noProof/>
          <w:sz w:val="22"/>
          <w:szCs w:val="24"/>
        </w:rPr>
        <w:t xml:space="preserve"> (Vol. N2).</w:t>
      </w:r>
    </w:p>
    <w:p w14:paraId="398C6C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ayeva, T., Sirin, A., Dorofeyuk, N., Smagin, V., Bayasgalan, D., Gunin, P., Dugardzhav, C., Bazha, S., Tsedendash, G., &amp; Zoyo, D. (2005). </w:t>
      </w:r>
      <w:r w:rsidRPr="0008241C">
        <w:rPr>
          <w:i/>
          <w:iCs/>
          <w:noProof/>
          <w:sz w:val="22"/>
          <w:szCs w:val="24"/>
        </w:rPr>
        <w:t>Mongolian Mires: from taiga to desert / Mires – from Siberia to Tierra del Fuego. Stapfia 85, zugleich Kataloge der OÖ.</w:t>
      </w:r>
      <w:r w:rsidRPr="0008241C">
        <w:rPr>
          <w:noProof/>
          <w:sz w:val="22"/>
          <w:szCs w:val="24"/>
        </w:rPr>
        <w:t xml:space="preserve"> </w:t>
      </w:r>
      <w:r w:rsidRPr="0008241C">
        <w:rPr>
          <w:i/>
          <w:iCs/>
          <w:noProof/>
          <w:sz w:val="22"/>
          <w:szCs w:val="24"/>
        </w:rPr>
        <w:t>Landesmuseen Neue Series</w:t>
      </w:r>
      <w:r w:rsidRPr="0008241C">
        <w:rPr>
          <w:noProof/>
          <w:sz w:val="22"/>
          <w:szCs w:val="24"/>
        </w:rPr>
        <w:t xml:space="preserve"> (Vol. 35).</w:t>
      </w:r>
    </w:p>
    <w:p w14:paraId="5B2450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Ministry of Environment and Forests Government of India. (2010). </w:t>
      </w:r>
      <w:r w:rsidRPr="0008241C">
        <w:rPr>
          <w:i/>
          <w:iCs/>
          <w:noProof/>
          <w:sz w:val="22"/>
          <w:szCs w:val="24"/>
        </w:rPr>
        <w:t>National Mission for a Green India</w:t>
      </w:r>
      <w:r w:rsidRPr="0008241C">
        <w:rPr>
          <w:noProof/>
          <w:sz w:val="22"/>
          <w:szCs w:val="24"/>
        </w:rPr>
        <w:t>. Retrieved from http://www.moef.gov.in/sites/default/files/GIM_Mission Document-1.pdf</w:t>
      </w:r>
    </w:p>
    <w:p w14:paraId="1B254F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inistry of Environment and Forests Government of India. (2014). India’s Fifth National Report to the Convention on Biological Diversity. Retrieved from http://www.indiaenvironmentportal.org.in/content/393230/indias-fifth-national-report-to-the-convention-on-biological-diversity-2014/</w:t>
      </w:r>
    </w:p>
    <w:p w14:paraId="017349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istry of the Environment. (2014). </w:t>
      </w:r>
      <w:r w:rsidRPr="0008241C">
        <w:rPr>
          <w:i/>
          <w:iCs/>
          <w:noProof/>
          <w:sz w:val="22"/>
          <w:szCs w:val="24"/>
        </w:rPr>
        <w:t>Integrated Assessment Report of Monitoring Sites 1000 Satoyama 2nd term survey (2007-2012) (in Japanese with English abstract)</w:t>
      </w:r>
      <w:r w:rsidRPr="0008241C">
        <w:rPr>
          <w:noProof/>
          <w:sz w:val="22"/>
          <w:szCs w:val="24"/>
        </w:rPr>
        <w:t>. Tokyo, Japan. Retrieved from http://www.biodic.go.jp/moni1000/findings/reports/pdf/second_term_satoyama.pdf</w:t>
      </w:r>
    </w:p>
    <w:p w14:paraId="3EE357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inistry of the Environment - Government of Japan. (2017). Red List of freshwater and brackish water fish (in Japanese). Retrieved May 5, 2018, from https://www.env.go.jp/press/files/jp/105449.pdf</w:t>
      </w:r>
    </w:p>
    <w:p w14:paraId="32B2DA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sra, A. K., Rao, C. A. R., Subramanyam, K. V., &amp; Ramakrishna, Y. S. (2009). Improving dairy production in India’s ranfed agroecosystem: constraints and strategies. </w:t>
      </w:r>
      <w:r w:rsidRPr="0008241C">
        <w:rPr>
          <w:i/>
          <w:iCs/>
          <w:noProof/>
          <w:sz w:val="22"/>
          <w:szCs w:val="24"/>
        </w:rPr>
        <w:t>Outlook Agric</w:t>
      </w:r>
      <w:r w:rsidRPr="0008241C">
        <w:rPr>
          <w:noProof/>
          <w:sz w:val="22"/>
          <w:szCs w:val="24"/>
        </w:rPr>
        <w:t xml:space="preserve">, </w:t>
      </w:r>
      <w:r w:rsidRPr="0008241C">
        <w:rPr>
          <w:i/>
          <w:iCs/>
          <w:noProof/>
          <w:sz w:val="22"/>
          <w:szCs w:val="24"/>
        </w:rPr>
        <w:t>38</w:t>
      </w:r>
      <w:r w:rsidRPr="0008241C">
        <w:rPr>
          <w:noProof/>
          <w:sz w:val="22"/>
          <w:szCs w:val="24"/>
        </w:rPr>
        <w:t>, 284–292.</w:t>
      </w:r>
    </w:p>
    <w:p w14:paraId="1266ED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yashita, T., Shinkai, A., &amp; Chida, T. (1998). The effects of forest fragmentation on web spider communities in urban areas. </w:t>
      </w:r>
      <w:r w:rsidRPr="0008241C">
        <w:rPr>
          <w:i/>
          <w:iCs/>
          <w:noProof/>
          <w:sz w:val="22"/>
          <w:szCs w:val="24"/>
        </w:rPr>
        <w:t>Biological Conservation</w:t>
      </w:r>
      <w:r w:rsidRPr="0008241C">
        <w:rPr>
          <w:noProof/>
          <w:sz w:val="22"/>
          <w:szCs w:val="24"/>
        </w:rPr>
        <w:t xml:space="preserve">, </w:t>
      </w:r>
      <w:r w:rsidRPr="0008241C">
        <w:rPr>
          <w:i/>
          <w:iCs/>
          <w:noProof/>
          <w:sz w:val="22"/>
          <w:szCs w:val="24"/>
        </w:rPr>
        <w:t>86</w:t>
      </w:r>
      <w:r w:rsidRPr="0008241C">
        <w:rPr>
          <w:noProof/>
          <w:sz w:val="22"/>
          <w:szCs w:val="24"/>
        </w:rPr>
        <w:t>(3), 357–364. https://doi.org/10.1016/S0006-3207(98)00025-1</w:t>
      </w:r>
    </w:p>
    <w:p w14:paraId="11BD5B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yashita, T., Tsutsui., M., &amp; Yamanaka, M. (2014). Social-Ecological Restoration in Paddy-Dominated Landscapes. In N. Usio &amp; T. Miyashita (Eds.), </w:t>
      </w:r>
      <w:r w:rsidRPr="0008241C">
        <w:rPr>
          <w:i/>
          <w:iCs/>
          <w:noProof/>
          <w:sz w:val="22"/>
          <w:szCs w:val="24"/>
        </w:rPr>
        <w:t>Social-Ecological Restoration in Paddy-Dominated Landscapes</w:t>
      </w:r>
      <w:r w:rsidRPr="0008241C">
        <w:rPr>
          <w:noProof/>
          <w:sz w:val="22"/>
          <w:szCs w:val="24"/>
        </w:rPr>
        <w:t xml:space="preserve"> (pp. 283–294). Tokyo: Springer Japan. https://doi.org/10.1007/978-4-431-55330-4</w:t>
      </w:r>
    </w:p>
    <w:p w14:paraId="2866D7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yashita, T., Yamanaka, M., &amp; Tsutsui, M. H. (2014). Distribution and Abundance of Organisms in Paddy-Dominated Landscapes with Implications for Wildlife-Friendly Farming. In </w:t>
      </w:r>
      <w:r w:rsidRPr="0008241C">
        <w:rPr>
          <w:i/>
          <w:iCs/>
          <w:noProof/>
          <w:sz w:val="22"/>
          <w:szCs w:val="24"/>
        </w:rPr>
        <w:t>Social-Ecological Restoration Paddy-Dominated Landscapes</w:t>
      </w:r>
      <w:r w:rsidRPr="0008241C">
        <w:rPr>
          <w:noProof/>
          <w:sz w:val="22"/>
          <w:szCs w:val="24"/>
        </w:rPr>
        <w:t xml:space="preserve"> (pp. 45–65). Springer Japan. https://doi.org/10.1007/978-4-431-55330-4</w:t>
      </w:r>
    </w:p>
    <w:p w14:paraId="0C6EC5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oehlman, P. D., Shah, N., &amp; Feh, C. (2008). Equus hemionus. https://doi.org/http://dx.doi.org/10.2305/IUCN.UK.2015-4.RLTS.T7951A45171204.en</w:t>
      </w:r>
    </w:p>
    <w:p w14:paraId="1095CB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han Kumar, B. (2011). Species richness and aboveground carbon stocks in the homegardens of central Kerala, India.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140</w:t>
      </w:r>
      <w:r w:rsidRPr="0008241C">
        <w:rPr>
          <w:noProof/>
          <w:sz w:val="22"/>
          <w:szCs w:val="24"/>
        </w:rPr>
        <w:t>(3–4), 430–440. https://doi.org/10.1016/j.agee.2011.01.006</w:t>
      </w:r>
    </w:p>
    <w:p w14:paraId="5DB8B4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han Kumar, B., &amp; Nair, P. K. R. (2004). The enigma of tropical homegardens. </w:t>
      </w:r>
      <w:r w:rsidRPr="0008241C">
        <w:rPr>
          <w:i/>
          <w:iCs/>
          <w:noProof/>
          <w:sz w:val="22"/>
          <w:szCs w:val="24"/>
        </w:rPr>
        <w:t>Agroforestry Systems</w:t>
      </w:r>
      <w:r w:rsidRPr="0008241C">
        <w:rPr>
          <w:noProof/>
          <w:sz w:val="22"/>
          <w:szCs w:val="24"/>
        </w:rPr>
        <w:t xml:space="preserve">, </w:t>
      </w:r>
      <w:r w:rsidRPr="0008241C">
        <w:rPr>
          <w:i/>
          <w:iCs/>
          <w:noProof/>
          <w:sz w:val="22"/>
          <w:szCs w:val="24"/>
        </w:rPr>
        <w:t>61</w:t>
      </w:r>
      <w:r w:rsidRPr="0008241C">
        <w:rPr>
          <w:noProof/>
          <w:sz w:val="22"/>
          <w:szCs w:val="24"/>
        </w:rPr>
        <w:t>–</w:t>
      </w:r>
      <w:r w:rsidRPr="0008241C">
        <w:rPr>
          <w:i/>
          <w:iCs/>
          <w:noProof/>
          <w:sz w:val="22"/>
          <w:szCs w:val="24"/>
        </w:rPr>
        <w:t>62</w:t>
      </w:r>
      <w:r w:rsidRPr="0008241C">
        <w:rPr>
          <w:noProof/>
          <w:sz w:val="22"/>
          <w:szCs w:val="24"/>
        </w:rPr>
        <w:t>(1–3), 135–152. https://doi.org/10.1023/B:AGFO.0000028995.13227.ca</w:t>
      </w:r>
    </w:p>
    <w:p w14:paraId="11E970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han Kumar, B., Singh, A. K., &amp; Dhyani, S. K. (2012). South Asian Agroforestry: Traditions, Transformations, and Prospects. In P. K. R. Nair &amp; D. P. Garrity (Eds.), </w:t>
      </w:r>
      <w:r w:rsidRPr="0008241C">
        <w:rPr>
          <w:i/>
          <w:iCs/>
          <w:noProof/>
          <w:sz w:val="22"/>
          <w:szCs w:val="24"/>
        </w:rPr>
        <w:t>Agroforestry - The Future of Global Land Use</w:t>
      </w:r>
      <w:r w:rsidRPr="0008241C">
        <w:rPr>
          <w:noProof/>
          <w:sz w:val="22"/>
          <w:szCs w:val="24"/>
        </w:rPr>
        <w:t xml:space="preserve"> (Vol. 9, pp. 359–389). Springer Netherlands. https://doi.org/10.1007/978-94-007-4676-3_19</w:t>
      </w:r>
    </w:p>
    <w:p w14:paraId="439CDE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han Kumar, B., &amp; Takeuchi, K. (2009). Agroforestry in the Western Ghats of peninsular India and the satoyama landscapes of Japan: A comparison of two sustainable land use systems. </w:t>
      </w:r>
      <w:r w:rsidRPr="0008241C">
        <w:rPr>
          <w:i/>
          <w:iCs/>
          <w:noProof/>
          <w:sz w:val="22"/>
          <w:szCs w:val="24"/>
        </w:rPr>
        <w:t>Sustainability Science</w:t>
      </w:r>
      <w:r w:rsidRPr="0008241C">
        <w:rPr>
          <w:noProof/>
          <w:sz w:val="22"/>
          <w:szCs w:val="24"/>
        </w:rPr>
        <w:t xml:space="preserve">, </w:t>
      </w:r>
      <w:r w:rsidRPr="0008241C">
        <w:rPr>
          <w:i/>
          <w:iCs/>
          <w:noProof/>
          <w:sz w:val="22"/>
          <w:szCs w:val="24"/>
        </w:rPr>
        <w:t>4</w:t>
      </w:r>
      <w:r w:rsidRPr="0008241C">
        <w:rPr>
          <w:noProof/>
          <w:sz w:val="22"/>
          <w:szCs w:val="24"/>
        </w:rPr>
        <w:t>(2), 215–232. https://doi.org/10.1007/s11625-009-0086-0</w:t>
      </w:r>
    </w:p>
    <w:p w14:paraId="74072E0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kany, K., Prasad, S., &amp; Westcott, D. A. (2014). Loss of frugivore seed dispersal services under climate change. </w:t>
      </w:r>
      <w:r w:rsidRPr="0008241C">
        <w:rPr>
          <w:i/>
          <w:iCs/>
          <w:noProof/>
          <w:sz w:val="22"/>
          <w:szCs w:val="24"/>
        </w:rPr>
        <w:t>Nature Communications</w:t>
      </w:r>
      <w:r w:rsidRPr="0008241C">
        <w:rPr>
          <w:noProof/>
          <w:sz w:val="22"/>
          <w:szCs w:val="24"/>
        </w:rPr>
        <w:t xml:space="preserve">, </w:t>
      </w:r>
      <w:r w:rsidRPr="0008241C">
        <w:rPr>
          <w:i/>
          <w:iCs/>
          <w:noProof/>
          <w:sz w:val="22"/>
          <w:szCs w:val="24"/>
        </w:rPr>
        <w:t>5</w:t>
      </w:r>
      <w:r w:rsidRPr="0008241C">
        <w:rPr>
          <w:noProof/>
          <w:sz w:val="22"/>
          <w:szCs w:val="24"/>
        </w:rPr>
        <w:t>(May), 1–7. https://doi.org/10.1038/ncomms4971</w:t>
      </w:r>
    </w:p>
    <w:p w14:paraId="527D37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lur, S., Smith, K. G., Daniel, B. A., &amp; Darwall, W. R. T. (2011). </w:t>
      </w:r>
      <w:r w:rsidRPr="0008241C">
        <w:rPr>
          <w:i/>
          <w:iCs/>
          <w:noProof/>
          <w:sz w:val="22"/>
          <w:szCs w:val="24"/>
        </w:rPr>
        <w:t>The Status and Distribution of Freshwater Biodiversity in the Western Ghats, India</w:t>
      </w:r>
      <w:r w:rsidRPr="0008241C">
        <w:rPr>
          <w:noProof/>
          <w:sz w:val="22"/>
          <w:szCs w:val="24"/>
        </w:rPr>
        <w:t>. Retrieved from https://portals.iucn.org/library/sites/library/files/documents/RL-540-001.pdf</w:t>
      </w:r>
    </w:p>
    <w:p w14:paraId="28C53B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ore, J. (2015). Ecological footprints and lifestyle archetypes: Exploring dimensions of consumption and the transformation needed to achieve urban sustainability. </w:t>
      </w:r>
      <w:r w:rsidRPr="0008241C">
        <w:rPr>
          <w:i/>
          <w:iCs/>
          <w:noProof/>
          <w:sz w:val="22"/>
          <w:szCs w:val="24"/>
        </w:rPr>
        <w:t>Sustainability (Switzerland)</w:t>
      </w:r>
      <w:r w:rsidRPr="0008241C">
        <w:rPr>
          <w:noProof/>
          <w:sz w:val="22"/>
          <w:szCs w:val="24"/>
        </w:rPr>
        <w:t xml:space="preserve">, </w:t>
      </w:r>
      <w:r w:rsidRPr="0008241C">
        <w:rPr>
          <w:i/>
          <w:iCs/>
          <w:noProof/>
          <w:sz w:val="22"/>
          <w:szCs w:val="24"/>
        </w:rPr>
        <w:t>7</w:t>
      </w:r>
      <w:r w:rsidRPr="0008241C">
        <w:rPr>
          <w:noProof/>
          <w:sz w:val="22"/>
          <w:szCs w:val="24"/>
        </w:rPr>
        <w:t>(4), 4747–4763. https://doi.org/10.3390/su7044747</w:t>
      </w:r>
    </w:p>
    <w:p w14:paraId="318785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ales-Hidalgo, D., Oswalt, S. N., &amp; Somanathan, E. (2015). Status and trends in global primary forest, protected areas, and areas designated for conservation of biodiversity from the Global Forest Resources Assessment 2015. </w:t>
      </w:r>
      <w:r w:rsidRPr="0008241C">
        <w:rPr>
          <w:i/>
          <w:iCs/>
          <w:noProof/>
          <w:sz w:val="22"/>
          <w:szCs w:val="24"/>
        </w:rPr>
        <w:t>Forest Ecology and Management</w:t>
      </w:r>
      <w:r w:rsidRPr="0008241C">
        <w:rPr>
          <w:noProof/>
          <w:sz w:val="22"/>
          <w:szCs w:val="24"/>
        </w:rPr>
        <w:t xml:space="preserve">, </w:t>
      </w:r>
      <w:r w:rsidRPr="0008241C">
        <w:rPr>
          <w:i/>
          <w:iCs/>
          <w:noProof/>
          <w:sz w:val="22"/>
          <w:szCs w:val="24"/>
        </w:rPr>
        <w:t>352</w:t>
      </w:r>
      <w:r w:rsidRPr="0008241C">
        <w:rPr>
          <w:noProof/>
          <w:sz w:val="22"/>
          <w:szCs w:val="24"/>
        </w:rPr>
        <w:t>, 68–77. https://doi.org/10.1016/j.foreco.2015.06.011</w:t>
      </w:r>
    </w:p>
    <w:p w14:paraId="3709D8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Moran, P. J., Bradbury, R. H., &amp; Reichelt, R. E. (1988). Distribution of recent outbreaks of the crown-of-thorns starfish (Acanthaster planci) along the Great Barrier Reef: 1985?1986. </w:t>
      </w:r>
      <w:r w:rsidRPr="0008241C">
        <w:rPr>
          <w:i/>
          <w:iCs/>
          <w:noProof/>
          <w:sz w:val="22"/>
          <w:szCs w:val="24"/>
        </w:rPr>
        <w:t>Coral Reefs</w:t>
      </w:r>
      <w:r w:rsidRPr="0008241C">
        <w:rPr>
          <w:noProof/>
          <w:sz w:val="22"/>
          <w:szCs w:val="24"/>
        </w:rPr>
        <w:t xml:space="preserve">, </w:t>
      </w:r>
      <w:r w:rsidRPr="0008241C">
        <w:rPr>
          <w:i/>
          <w:iCs/>
          <w:noProof/>
          <w:sz w:val="22"/>
          <w:szCs w:val="24"/>
        </w:rPr>
        <w:t>7</w:t>
      </w:r>
      <w:r w:rsidRPr="0008241C">
        <w:rPr>
          <w:noProof/>
          <w:sz w:val="22"/>
          <w:szCs w:val="24"/>
        </w:rPr>
        <w:t>(3), 125–137. https://doi.org/10.1007/BF00300972</w:t>
      </w:r>
    </w:p>
    <w:p w14:paraId="0FBF32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itsuka, E., Chhang, P., Tagane, S., Toyama, H., Sokh, H., Yahara, T., &amp; Tachida, H. (2017). Genetic variation and population structure of a threatened timber tree Dalbergia cochinchinensis in Cambodia. </w:t>
      </w:r>
      <w:r w:rsidRPr="0008241C">
        <w:rPr>
          <w:i/>
          <w:iCs/>
          <w:noProof/>
          <w:sz w:val="22"/>
          <w:szCs w:val="24"/>
        </w:rPr>
        <w:t>Tree Genetics &amp; Genomes</w:t>
      </w:r>
      <w:r w:rsidRPr="0008241C">
        <w:rPr>
          <w:noProof/>
          <w:sz w:val="22"/>
          <w:szCs w:val="24"/>
        </w:rPr>
        <w:t xml:space="preserve">, </w:t>
      </w:r>
      <w:r w:rsidRPr="0008241C">
        <w:rPr>
          <w:i/>
          <w:iCs/>
          <w:noProof/>
          <w:sz w:val="22"/>
          <w:szCs w:val="24"/>
        </w:rPr>
        <w:t>13</w:t>
      </w:r>
      <w:r w:rsidRPr="0008241C">
        <w:rPr>
          <w:noProof/>
          <w:sz w:val="22"/>
          <w:szCs w:val="24"/>
        </w:rPr>
        <w:t>(6), 115. https://doi.org/10.1007/s11295-017-1199-8</w:t>
      </w:r>
    </w:p>
    <w:p w14:paraId="3507A8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tenson, L. A., Flint Hughes, R., Friday, J. B., Keith, L. M., Barbosa, J. M., Friday, N. J., Liu, Z., &amp; Sowards, T. G. (2016). Assessing spatial distribution, stand impacts and rate of Ceratocystis fimbriata induced ‘ōhi‘a (Metrosideros polymorpha) mortality in a tropical wet forest, Hawai‘i Island, USA. </w:t>
      </w:r>
      <w:r w:rsidRPr="0008241C">
        <w:rPr>
          <w:i/>
          <w:iCs/>
          <w:noProof/>
          <w:sz w:val="22"/>
          <w:szCs w:val="24"/>
        </w:rPr>
        <w:t>Forest Ecology and Management</w:t>
      </w:r>
      <w:r w:rsidRPr="0008241C">
        <w:rPr>
          <w:noProof/>
          <w:sz w:val="22"/>
          <w:szCs w:val="24"/>
        </w:rPr>
        <w:t>. https://doi.org/10.1016/j.foreco.2016.06.026</w:t>
      </w:r>
    </w:p>
    <w:p w14:paraId="01E1DD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ton, S., Lonsdale, M., Sheppard, A., &amp; CSIRO (Eds.). (2014). </w:t>
      </w:r>
      <w:r w:rsidRPr="0008241C">
        <w:rPr>
          <w:i/>
          <w:iCs/>
          <w:noProof/>
          <w:sz w:val="22"/>
          <w:szCs w:val="24"/>
        </w:rPr>
        <w:t>Biodiversity : science and solutions for Australia</w:t>
      </w:r>
      <w:r w:rsidRPr="0008241C">
        <w:rPr>
          <w:noProof/>
          <w:sz w:val="22"/>
          <w:szCs w:val="24"/>
        </w:rPr>
        <w:t xml:space="preserve">. </w:t>
      </w:r>
      <w:r w:rsidRPr="0008241C">
        <w:rPr>
          <w:i/>
          <w:iCs/>
          <w:noProof/>
          <w:sz w:val="22"/>
          <w:szCs w:val="24"/>
        </w:rPr>
        <w:t>Biodiversity : science and solutions for Australia</w:t>
      </w:r>
      <w:r w:rsidRPr="0008241C">
        <w:rPr>
          <w:noProof/>
          <w:sz w:val="22"/>
          <w:szCs w:val="24"/>
        </w:rPr>
        <w:t>. Collingwood, Vic. CSIRO Publishing. Retrieved from www.csiro.au/biodiversitybook</w:t>
      </w:r>
    </w:p>
    <w:p w14:paraId="510560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uillot, D., Parravicini, V., Bellwood, D. R., Leprieur, F., Huang, D., Cowman, P. F., Albouy, C., Hughes, T. P., Thuiller, W., &amp; Guilhaumon, F. (2016). Global marine protected areas do not secure the evolutionary history of tropical corals and fishes. </w:t>
      </w:r>
      <w:r w:rsidRPr="0008241C">
        <w:rPr>
          <w:i/>
          <w:iCs/>
          <w:noProof/>
          <w:sz w:val="22"/>
          <w:szCs w:val="24"/>
        </w:rPr>
        <w:t>Nature Communications</w:t>
      </w:r>
      <w:r w:rsidRPr="0008241C">
        <w:rPr>
          <w:noProof/>
          <w:sz w:val="22"/>
          <w:szCs w:val="24"/>
        </w:rPr>
        <w:t xml:space="preserve">, </w:t>
      </w:r>
      <w:r w:rsidRPr="0008241C">
        <w:rPr>
          <w:i/>
          <w:iCs/>
          <w:noProof/>
          <w:sz w:val="22"/>
          <w:szCs w:val="24"/>
        </w:rPr>
        <w:t>7</w:t>
      </w:r>
      <w:r w:rsidRPr="0008241C">
        <w:rPr>
          <w:noProof/>
          <w:sz w:val="22"/>
          <w:szCs w:val="24"/>
        </w:rPr>
        <w:t>, 10359. https://doi.org/10.1038/ncomms10359</w:t>
      </w:r>
    </w:p>
    <w:p w14:paraId="5641AC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barak, F. A. (2004). Urban growth boundary policy and residential suburbanization: Riyadh, Saudi Arabia. </w:t>
      </w:r>
      <w:r w:rsidRPr="0008241C">
        <w:rPr>
          <w:i/>
          <w:iCs/>
          <w:noProof/>
          <w:sz w:val="22"/>
          <w:szCs w:val="24"/>
        </w:rPr>
        <w:t>Habitat International</w:t>
      </w:r>
      <w:r w:rsidRPr="0008241C">
        <w:rPr>
          <w:noProof/>
          <w:sz w:val="22"/>
          <w:szCs w:val="24"/>
        </w:rPr>
        <w:t xml:space="preserve">, </w:t>
      </w:r>
      <w:r w:rsidRPr="0008241C">
        <w:rPr>
          <w:i/>
          <w:iCs/>
          <w:noProof/>
          <w:sz w:val="22"/>
          <w:szCs w:val="24"/>
        </w:rPr>
        <w:t>28</w:t>
      </w:r>
      <w:r w:rsidRPr="0008241C">
        <w:rPr>
          <w:noProof/>
          <w:sz w:val="22"/>
          <w:szCs w:val="24"/>
        </w:rPr>
        <w:t>(4), 567–591. https://doi.org/10.1016/j.habitatint.2003.10.010</w:t>
      </w:r>
    </w:p>
    <w:p w14:paraId="307F13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dd, G. M. (2007). Gold mining in Australia: linking historical trends and environmental and resource sustainability. </w:t>
      </w:r>
      <w:r w:rsidRPr="0008241C">
        <w:rPr>
          <w:i/>
          <w:iCs/>
          <w:noProof/>
          <w:sz w:val="22"/>
          <w:szCs w:val="24"/>
        </w:rPr>
        <w:t>Environmental Science &amp; Policy</w:t>
      </w:r>
      <w:r w:rsidRPr="0008241C">
        <w:rPr>
          <w:noProof/>
          <w:sz w:val="22"/>
          <w:szCs w:val="24"/>
        </w:rPr>
        <w:t xml:space="preserve">, </w:t>
      </w:r>
      <w:r w:rsidRPr="0008241C">
        <w:rPr>
          <w:i/>
          <w:iCs/>
          <w:noProof/>
          <w:sz w:val="22"/>
          <w:szCs w:val="24"/>
        </w:rPr>
        <w:t>10</w:t>
      </w:r>
      <w:r w:rsidRPr="0008241C">
        <w:rPr>
          <w:noProof/>
          <w:sz w:val="22"/>
          <w:szCs w:val="24"/>
        </w:rPr>
        <w:t>(7), 629–644. https://doi.org/10.1016/j.envsci.2007.04.006</w:t>
      </w:r>
    </w:p>
    <w:p w14:paraId="160E9A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kherjee, S., Appel, A., Duckworth, J. W., Sanderson, J., Dahal, S., Wilcox, D. H. A., Herranz, M. V., Malla, G., Ratnayaka, A., Kantimhanti, M., Thudugala, A., Thaung, R., &amp; Rahman, H. (2016). Prionailurus viverrinus , Fishing Cat, </w:t>
      </w:r>
      <w:r w:rsidRPr="0008241C">
        <w:rPr>
          <w:i/>
          <w:iCs/>
          <w:noProof/>
          <w:sz w:val="22"/>
          <w:szCs w:val="24"/>
        </w:rPr>
        <w:t>8235</w:t>
      </w:r>
      <w:r w:rsidRPr="0008241C">
        <w:rPr>
          <w:noProof/>
          <w:sz w:val="22"/>
          <w:szCs w:val="24"/>
        </w:rPr>
        <w:t>, 16.</w:t>
      </w:r>
    </w:p>
    <w:p w14:paraId="4938F19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nday, P. L., Jones, G. P., Pratchett, M. S., &amp; Williams, A. J. (2008). Climate change and the future for coral reef fishes. </w:t>
      </w:r>
      <w:r w:rsidRPr="0008241C">
        <w:rPr>
          <w:i/>
          <w:iCs/>
          <w:noProof/>
          <w:sz w:val="22"/>
          <w:szCs w:val="24"/>
        </w:rPr>
        <w:t>Fish and Fisheries</w:t>
      </w:r>
      <w:r w:rsidRPr="0008241C">
        <w:rPr>
          <w:noProof/>
          <w:sz w:val="22"/>
          <w:szCs w:val="24"/>
        </w:rPr>
        <w:t xml:space="preserve">, </w:t>
      </w:r>
      <w:r w:rsidRPr="0008241C">
        <w:rPr>
          <w:i/>
          <w:iCs/>
          <w:noProof/>
          <w:sz w:val="22"/>
          <w:szCs w:val="24"/>
        </w:rPr>
        <w:t>9</w:t>
      </w:r>
      <w:r w:rsidRPr="0008241C">
        <w:rPr>
          <w:noProof/>
          <w:sz w:val="22"/>
          <w:szCs w:val="24"/>
        </w:rPr>
        <w:t>(3), 261–285. https://doi.org/10.1111/j.1467-2979.2008.00281.x</w:t>
      </w:r>
    </w:p>
    <w:p w14:paraId="2898F3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rphy, M. T., Garkaklis, M. J., &amp; Hardy, G. E. S. J. (2005). Seed caching by woylies Bettongia penicillata can increase sandalwood Santalum spicatum regeneration in Western Australia. </w:t>
      </w:r>
      <w:r w:rsidRPr="0008241C">
        <w:rPr>
          <w:i/>
          <w:iCs/>
          <w:noProof/>
          <w:sz w:val="22"/>
          <w:szCs w:val="24"/>
        </w:rPr>
        <w:t>Austral Ecology</w:t>
      </w:r>
      <w:r w:rsidRPr="0008241C">
        <w:rPr>
          <w:noProof/>
          <w:sz w:val="22"/>
          <w:szCs w:val="24"/>
        </w:rPr>
        <w:t xml:space="preserve">, </w:t>
      </w:r>
      <w:r w:rsidRPr="0008241C">
        <w:rPr>
          <w:i/>
          <w:iCs/>
          <w:noProof/>
          <w:sz w:val="22"/>
          <w:szCs w:val="24"/>
        </w:rPr>
        <w:t>30</w:t>
      </w:r>
      <w:r w:rsidRPr="0008241C">
        <w:rPr>
          <w:noProof/>
          <w:sz w:val="22"/>
          <w:szCs w:val="24"/>
        </w:rPr>
        <w:t>(7), 747–755. https://doi.org/10.1111/j.1442-9993.2005.01515.x</w:t>
      </w:r>
    </w:p>
    <w:p w14:paraId="0ED22B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stow, S. E. (2002). Biological monitoring of rivers in Thailand: Use and adaptation of the BMWP score. </w:t>
      </w:r>
      <w:r w:rsidRPr="0008241C">
        <w:rPr>
          <w:i/>
          <w:iCs/>
          <w:noProof/>
          <w:sz w:val="22"/>
          <w:szCs w:val="24"/>
        </w:rPr>
        <w:t>Hydrobiologia</w:t>
      </w:r>
      <w:r w:rsidRPr="0008241C">
        <w:rPr>
          <w:noProof/>
          <w:sz w:val="22"/>
          <w:szCs w:val="24"/>
        </w:rPr>
        <w:t xml:space="preserve">, </w:t>
      </w:r>
      <w:r w:rsidRPr="0008241C">
        <w:rPr>
          <w:i/>
          <w:iCs/>
          <w:noProof/>
          <w:sz w:val="22"/>
          <w:szCs w:val="24"/>
        </w:rPr>
        <w:t>479</w:t>
      </w:r>
      <w:r w:rsidRPr="0008241C">
        <w:rPr>
          <w:noProof/>
          <w:sz w:val="22"/>
          <w:szCs w:val="24"/>
        </w:rPr>
        <w:t>, 191–229. https://doi.org/10.1023/A:1021055926316</w:t>
      </w:r>
    </w:p>
    <w:p w14:paraId="2FDACE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tke, J., &amp; Barthlott, W. (2005). Patterns of vascular plant diversity at continental to global scales. </w:t>
      </w:r>
      <w:r w:rsidRPr="0008241C">
        <w:rPr>
          <w:i/>
          <w:iCs/>
          <w:noProof/>
          <w:sz w:val="22"/>
          <w:szCs w:val="24"/>
        </w:rPr>
        <w:t>Biologiske Skrifter</w:t>
      </w:r>
      <w:r w:rsidRPr="0008241C">
        <w:rPr>
          <w:noProof/>
          <w:sz w:val="22"/>
          <w:szCs w:val="24"/>
        </w:rPr>
        <w:t xml:space="preserve">, </w:t>
      </w:r>
      <w:r w:rsidRPr="0008241C">
        <w:rPr>
          <w:i/>
          <w:iCs/>
          <w:noProof/>
          <w:sz w:val="22"/>
          <w:szCs w:val="24"/>
        </w:rPr>
        <w:t>55</w:t>
      </w:r>
      <w:r w:rsidRPr="0008241C">
        <w:rPr>
          <w:noProof/>
          <w:sz w:val="22"/>
          <w:szCs w:val="24"/>
        </w:rPr>
        <w:t>, 521–537. https://doi.org/10.3112/erdkunde.2007.04.01</w:t>
      </w:r>
    </w:p>
    <w:p w14:paraId="7830BC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yers, N., Mittermeier, R. A., Mittermeier, C. G., Da Fonseca, G. A. B., &amp; Kent, J. (2000). Biodiversity hotspots for conservation priorities. </w:t>
      </w:r>
      <w:r w:rsidRPr="0008241C">
        <w:rPr>
          <w:i/>
          <w:iCs/>
          <w:noProof/>
          <w:sz w:val="22"/>
          <w:szCs w:val="24"/>
        </w:rPr>
        <w:t>Nature</w:t>
      </w:r>
      <w:r w:rsidRPr="0008241C">
        <w:rPr>
          <w:noProof/>
          <w:sz w:val="22"/>
          <w:szCs w:val="24"/>
        </w:rPr>
        <w:t xml:space="preserve">, </w:t>
      </w:r>
      <w:r w:rsidRPr="0008241C">
        <w:rPr>
          <w:i/>
          <w:iCs/>
          <w:noProof/>
          <w:sz w:val="22"/>
          <w:szCs w:val="24"/>
        </w:rPr>
        <w:t>403</w:t>
      </w:r>
      <w:r w:rsidRPr="0008241C">
        <w:rPr>
          <w:noProof/>
          <w:sz w:val="22"/>
          <w:szCs w:val="24"/>
        </w:rPr>
        <w:t>(6772), 853–858.</w:t>
      </w:r>
    </w:p>
    <w:p w14:paraId="00BE1B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yers, R. A., Baum, J. K., Shepherd, T. D., Powers, S. P., &amp; Peterson, C. H. (2007). Cascading effects of the loss of apex predatory sharks from a coastal ocean. </w:t>
      </w:r>
      <w:r w:rsidRPr="0008241C">
        <w:rPr>
          <w:i/>
          <w:iCs/>
          <w:noProof/>
          <w:sz w:val="22"/>
          <w:szCs w:val="24"/>
        </w:rPr>
        <w:t>Science</w:t>
      </w:r>
      <w:r w:rsidRPr="0008241C">
        <w:rPr>
          <w:noProof/>
          <w:sz w:val="22"/>
          <w:szCs w:val="24"/>
        </w:rPr>
        <w:t xml:space="preserve">, </w:t>
      </w:r>
      <w:r w:rsidRPr="0008241C">
        <w:rPr>
          <w:i/>
          <w:iCs/>
          <w:noProof/>
          <w:sz w:val="22"/>
          <w:szCs w:val="24"/>
        </w:rPr>
        <w:t>315</w:t>
      </w:r>
      <w:r w:rsidRPr="0008241C">
        <w:rPr>
          <w:noProof/>
          <w:sz w:val="22"/>
          <w:szCs w:val="24"/>
        </w:rPr>
        <w:t>(2007), 1846–1850. https://doi.org/10.1126/science.1138657</w:t>
      </w:r>
    </w:p>
    <w:p w14:paraId="1835CD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yers, R. A., &amp; Worm, B. (2003). Rapid worldwide depletion of predatory fish communities. </w:t>
      </w:r>
      <w:r w:rsidRPr="0008241C">
        <w:rPr>
          <w:i/>
          <w:iCs/>
          <w:noProof/>
          <w:sz w:val="22"/>
          <w:szCs w:val="24"/>
        </w:rPr>
        <w:t>Nature</w:t>
      </w:r>
      <w:r w:rsidRPr="0008241C">
        <w:rPr>
          <w:noProof/>
          <w:sz w:val="22"/>
          <w:szCs w:val="24"/>
        </w:rPr>
        <w:t xml:space="preserve">, </w:t>
      </w:r>
      <w:r w:rsidRPr="0008241C">
        <w:rPr>
          <w:i/>
          <w:iCs/>
          <w:noProof/>
          <w:sz w:val="22"/>
          <w:szCs w:val="24"/>
        </w:rPr>
        <w:t>423</w:t>
      </w:r>
      <w:r w:rsidRPr="0008241C">
        <w:rPr>
          <w:noProof/>
          <w:sz w:val="22"/>
          <w:szCs w:val="24"/>
        </w:rPr>
        <w:t>(6937), 280–283. https://doi.org/10.1038/nature01610</w:t>
      </w:r>
    </w:p>
    <w:p w14:paraId="631C1F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gendra, H., &amp; Gopal, D. (2011). Tree diversity, distribution, history and change in urban parks: Studies in Bangalore, India. </w:t>
      </w:r>
      <w:r w:rsidRPr="0008241C">
        <w:rPr>
          <w:i/>
          <w:iCs/>
          <w:noProof/>
          <w:sz w:val="22"/>
          <w:szCs w:val="24"/>
        </w:rPr>
        <w:t>Urban Ecosystems</w:t>
      </w:r>
      <w:r w:rsidRPr="0008241C">
        <w:rPr>
          <w:noProof/>
          <w:sz w:val="22"/>
          <w:szCs w:val="24"/>
        </w:rPr>
        <w:t xml:space="preserve">, </w:t>
      </w:r>
      <w:r w:rsidRPr="0008241C">
        <w:rPr>
          <w:i/>
          <w:iCs/>
          <w:noProof/>
          <w:sz w:val="22"/>
          <w:szCs w:val="24"/>
        </w:rPr>
        <w:t>14</w:t>
      </w:r>
      <w:r w:rsidRPr="0008241C">
        <w:rPr>
          <w:noProof/>
          <w:sz w:val="22"/>
          <w:szCs w:val="24"/>
        </w:rPr>
        <w:t>(2), 211–223. https://doi.org/10.1007/s11252-010-0148-1</w:t>
      </w:r>
    </w:p>
    <w:p w14:paraId="48F9DE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ir, P. K. R. (2014). Grand challenges in agroecology and land use systems. </w:t>
      </w:r>
      <w:r w:rsidRPr="0008241C">
        <w:rPr>
          <w:i/>
          <w:iCs/>
          <w:noProof/>
          <w:sz w:val="22"/>
          <w:szCs w:val="24"/>
        </w:rPr>
        <w:t>Frontiers in Environmental Science</w:t>
      </w:r>
      <w:r w:rsidRPr="0008241C">
        <w:rPr>
          <w:noProof/>
          <w:sz w:val="22"/>
          <w:szCs w:val="24"/>
        </w:rPr>
        <w:t xml:space="preserve">, </w:t>
      </w:r>
      <w:r w:rsidRPr="0008241C">
        <w:rPr>
          <w:i/>
          <w:iCs/>
          <w:noProof/>
          <w:sz w:val="22"/>
          <w:szCs w:val="24"/>
        </w:rPr>
        <w:t>2</w:t>
      </w:r>
      <w:r w:rsidRPr="0008241C">
        <w:rPr>
          <w:noProof/>
          <w:sz w:val="22"/>
          <w:szCs w:val="24"/>
        </w:rPr>
        <w:t>(January), 1–4. https://doi.org/10.3389/fenvs.2014.00001</w:t>
      </w:r>
    </w:p>
    <w:p w14:paraId="34E15D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ir, P. K. R., &amp; Garrity, D. (Eds.). (2012). </w:t>
      </w:r>
      <w:r w:rsidRPr="0008241C">
        <w:rPr>
          <w:i/>
          <w:iCs/>
          <w:noProof/>
          <w:sz w:val="22"/>
          <w:szCs w:val="24"/>
        </w:rPr>
        <w:t>Agroforestry - The Future of Global Land Use</w:t>
      </w:r>
      <w:r w:rsidRPr="0008241C">
        <w:rPr>
          <w:noProof/>
          <w:sz w:val="22"/>
          <w:szCs w:val="24"/>
        </w:rPr>
        <w:t xml:space="preserve">. </w:t>
      </w:r>
      <w:r w:rsidRPr="0008241C">
        <w:rPr>
          <w:i/>
          <w:iCs/>
          <w:noProof/>
          <w:sz w:val="22"/>
          <w:szCs w:val="24"/>
        </w:rPr>
        <w:t>Agroforestry - The Future of Global Land Use</w:t>
      </w:r>
      <w:r w:rsidRPr="0008241C">
        <w:rPr>
          <w:noProof/>
          <w:sz w:val="22"/>
          <w:szCs w:val="24"/>
        </w:rPr>
        <w:t xml:space="preserve"> (Vol. 9). Dordrecht: Springer Netherlands. https://doi.org/10.1007/978-94-007-4676-3</w:t>
      </w:r>
    </w:p>
    <w:p w14:paraId="44BEAE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kai, K., &amp; Kaneko, Y. (2012). Non-indigenous species in and around Lake Biwa. In M. M. Kawanabe H, Nishino M (Ed.), </w:t>
      </w:r>
      <w:r w:rsidRPr="0008241C">
        <w:rPr>
          <w:i/>
          <w:iCs/>
          <w:noProof/>
          <w:sz w:val="22"/>
          <w:szCs w:val="24"/>
        </w:rPr>
        <w:t>Lake Biwa: Interactions between Nature and People</w:t>
      </w:r>
      <w:r w:rsidRPr="0008241C">
        <w:rPr>
          <w:noProof/>
          <w:sz w:val="22"/>
          <w:szCs w:val="24"/>
        </w:rPr>
        <w:t xml:space="preserve"> (pp. 179–187). Springer.</w:t>
      </w:r>
    </w:p>
    <w:p w14:paraId="623D2E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kajima, R., Yamakita, T., Watanabe, H., Fujikura, K., Tanaka, K., Yamamoto, H., &amp; Shirayama, Y. (2014). Species richness and community structure of benthic macrofauna and megafauna in the </w:t>
      </w:r>
      <w:r w:rsidRPr="0008241C">
        <w:rPr>
          <w:noProof/>
          <w:sz w:val="22"/>
          <w:szCs w:val="24"/>
        </w:rPr>
        <w:lastRenderedPageBreak/>
        <w:t xml:space="preserve">deep-sea chemosynthetic ecosystems around the Japanese archipelago: An attempt to identify priority areas for conservation. </w:t>
      </w:r>
      <w:r w:rsidRPr="0008241C">
        <w:rPr>
          <w:i/>
          <w:iCs/>
          <w:noProof/>
          <w:sz w:val="22"/>
          <w:szCs w:val="24"/>
        </w:rPr>
        <w:t>Diversity and Distributions</w:t>
      </w:r>
      <w:r w:rsidRPr="0008241C">
        <w:rPr>
          <w:noProof/>
          <w:sz w:val="22"/>
          <w:szCs w:val="24"/>
        </w:rPr>
        <w:t xml:space="preserve">, </w:t>
      </w:r>
      <w:r w:rsidRPr="0008241C">
        <w:rPr>
          <w:i/>
          <w:iCs/>
          <w:noProof/>
          <w:sz w:val="22"/>
          <w:szCs w:val="24"/>
        </w:rPr>
        <w:t>20</w:t>
      </w:r>
      <w:r w:rsidRPr="0008241C">
        <w:rPr>
          <w:noProof/>
          <w:sz w:val="22"/>
          <w:szCs w:val="24"/>
        </w:rPr>
        <w:t>(10), 1160–1172. https://doi.org/10.1111/ddi.12204</w:t>
      </w:r>
    </w:p>
    <w:p w14:paraId="602235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ter, A., Mattle-Greminger, M. P., Nurcahyo, A., Nowak, M. G., de Manuel, M., Desai, T., Groves, C., Pybus, M., Sonay, T. B., Roos, C., Lameira, A. R., Wich, S. A., Askew, J., Davila-Ross, M., Fredriksson, G., de Valles, G., Casals, F., Prado-Martinez, J., Goossens, B., Verschoor, E. J., Warren, K. S., Singleton, I., Marques, D. A., Pamungkas, J., Perwitasari-Farajallah, D., Rianti, P., Tuuga, A., Gut, I. G., Gut, M., Orozco-terWengel, P., van Schaik, C. P., Bertranpetit, J., Anisimova, M., Scally, A., Marques-Bonet, T., Meijaard, E., &amp; Krützen, M. (2017). Morphometric, Behavioral, and Genomic Evidence for a New Orangutan Species. </w:t>
      </w:r>
      <w:r w:rsidRPr="0008241C">
        <w:rPr>
          <w:i/>
          <w:iCs/>
          <w:noProof/>
          <w:sz w:val="22"/>
          <w:szCs w:val="24"/>
        </w:rPr>
        <w:t>Current Biology</w:t>
      </w:r>
      <w:r w:rsidRPr="0008241C">
        <w:rPr>
          <w:noProof/>
          <w:sz w:val="22"/>
          <w:szCs w:val="24"/>
        </w:rPr>
        <w:t xml:space="preserve">, </w:t>
      </w:r>
      <w:r w:rsidRPr="0008241C">
        <w:rPr>
          <w:i/>
          <w:iCs/>
          <w:noProof/>
          <w:sz w:val="22"/>
          <w:szCs w:val="24"/>
        </w:rPr>
        <w:t>27</w:t>
      </w:r>
      <w:r w:rsidRPr="0008241C">
        <w:rPr>
          <w:noProof/>
          <w:sz w:val="22"/>
          <w:szCs w:val="24"/>
        </w:rPr>
        <w:t>(22), 3487–3498.e10. https://doi.org/10.1016/J.CUB.2017.09.047</w:t>
      </w:r>
    </w:p>
    <w:p w14:paraId="1B7389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th, C. D., Schroth, G., &amp; Burslem, D. F. R. P. (2016). Why do farmers plant more exotic than native trees? A case study from the Western Ghats, India.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230</w:t>
      </w:r>
      <w:r w:rsidRPr="0008241C">
        <w:rPr>
          <w:noProof/>
          <w:sz w:val="22"/>
          <w:szCs w:val="24"/>
        </w:rPr>
        <w:t>, 315–328. https://doi.org/10.1016/j.agee.2016.05.013</w:t>
      </w:r>
    </w:p>
    <w:p w14:paraId="3A6E82B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ylor, R. l., &amp; Ehrlich, P. R. (1997). Natural Pest Control Services and Agriculture. In G. Daily (Ed.), </w:t>
      </w:r>
      <w:r w:rsidRPr="0008241C">
        <w:rPr>
          <w:i/>
          <w:iCs/>
          <w:noProof/>
          <w:sz w:val="22"/>
          <w:szCs w:val="24"/>
        </w:rPr>
        <w:t>Nature’s Services: Societal Dependence On Natural Ecosystems</w:t>
      </w:r>
      <w:r w:rsidRPr="0008241C">
        <w:rPr>
          <w:noProof/>
          <w:sz w:val="22"/>
          <w:szCs w:val="24"/>
        </w:rPr>
        <w:t xml:space="preserve"> (pp. 151–176). Washington: Island Press. Retrieved from http://books.google.com/books?hl=en&amp;lr=&amp;id=QYJSziDfTjEC&amp;pgis=1</w:t>
      </w:r>
    </w:p>
    <w:p w14:paraId="3C99551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boiss, A. (1986). </w:t>
      </w:r>
      <w:r w:rsidRPr="0008241C">
        <w:rPr>
          <w:i/>
          <w:iCs/>
          <w:noProof/>
          <w:sz w:val="22"/>
          <w:szCs w:val="24"/>
        </w:rPr>
        <w:t>Atlas of Trichoptera of the SW Pacific — Australian Region</w:t>
      </w:r>
      <w:r w:rsidRPr="0008241C">
        <w:rPr>
          <w:noProof/>
          <w:sz w:val="22"/>
          <w:szCs w:val="24"/>
        </w:rPr>
        <w:t>. Dordrecht: Springer Netherlands.</w:t>
      </w:r>
    </w:p>
    <w:p w14:paraId="616206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gi, C. S. (2010). Traditional Culture and Biodiversity Conservation: Examples From Uttarakhand, Central Himalaya.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30</w:t>
      </w:r>
      <w:r w:rsidRPr="0008241C">
        <w:rPr>
          <w:noProof/>
          <w:sz w:val="22"/>
          <w:szCs w:val="24"/>
        </w:rPr>
        <w:t>(3), 259–265. https://doi.org/10.1659/MRD-JOURNAL-D-09-00040.1</w:t>
      </w:r>
    </w:p>
    <w:p w14:paraId="08902C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hls, G., Hertzler, I., &amp; Scheiffarth, G. (1997). Stable mussel Mytilus edulis beds in the Wadden Sea—They’re just for the birds. </w:t>
      </w:r>
      <w:r w:rsidRPr="0008241C">
        <w:rPr>
          <w:i/>
          <w:iCs/>
          <w:noProof/>
          <w:sz w:val="22"/>
          <w:szCs w:val="24"/>
        </w:rPr>
        <w:t>Helgoländer Meeresuntersuchungen</w:t>
      </w:r>
      <w:r w:rsidRPr="0008241C">
        <w:rPr>
          <w:noProof/>
          <w:sz w:val="22"/>
          <w:szCs w:val="24"/>
        </w:rPr>
        <w:t xml:space="preserve">, </w:t>
      </w:r>
      <w:r w:rsidRPr="0008241C">
        <w:rPr>
          <w:i/>
          <w:iCs/>
          <w:noProof/>
          <w:sz w:val="22"/>
          <w:szCs w:val="24"/>
        </w:rPr>
        <w:t>51</w:t>
      </w:r>
      <w:r w:rsidRPr="0008241C">
        <w:rPr>
          <w:noProof/>
          <w:sz w:val="22"/>
          <w:szCs w:val="24"/>
        </w:rPr>
        <w:t>, 361–372. https://doi.org/10.1007/BF02908720</w:t>
      </w:r>
    </w:p>
    <w:p w14:paraId="1E0208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lson, G. C., Rosegrant, M. W., Koo, J., Robertson Sulser, R. T., Zhu, T., Ringler, C., Msangi, S., Palazzo, A., Batka, M., Magalhaes, M., Valmonte-Santos, R., Ewing, M., &amp; Lee, D. (2009). </w:t>
      </w:r>
      <w:r w:rsidRPr="0008241C">
        <w:rPr>
          <w:i/>
          <w:iCs/>
          <w:noProof/>
          <w:sz w:val="22"/>
          <w:szCs w:val="24"/>
        </w:rPr>
        <w:t>Climate change and impact on agriculture and cost of adaptation</w:t>
      </w:r>
      <w:r w:rsidRPr="0008241C">
        <w:rPr>
          <w:noProof/>
          <w:sz w:val="22"/>
          <w:szCs w:val="24"/>
        </w:rPr>
        <w:t xml:space="preserve">. </w:t>
      </w:r>
      <w:r w:rsidRPr="0008241C">
        <w:rPr>
          <w:i/>
          <w:iCs/>
          <w:noProof/>
          <w:sz w:val="22"/>
          <w:szCs w:val="24"/>
        </w:rPr>
        <w:t>IFPRI Report</w:t>
      </w:r>
      <w:r w:rsidRPr="0008241C">
        <w:rPr>
          <w:noProof/>
          <w:sz w:val="22"/>
          <w:szCs w:val="24"/>
        </w:rPr>
        <w:t>. Washington D.C.</w:t>
      </w:r>
    </w:p>
    <w:p w14:paraId="4F01A3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ntwig, W., Bacher, S., Pyšek, P., Vilà, M., &amp; Kumschick, S. (2016). The generic impact scoring system (GISS): a standardized tool to quantify the impacts of alien species. </w:t>
      </w:r>
      <w:r w:rsidRPr="0008241C">
        <w:rPr>
          <w:i/>
          <w:iCs/>
          <w:noProof/>
          <w:sz w:val="22"/>
          <w:szCs w:val="24"/>
        </w:rPr>
        <w:t>Environmental Monitoring and Assessment</w:t>
      </w:r>
      <w:r w:rsidRPr="0008241C">
        <w:rPr>
          <w:noProof/>
          <w:sz w:val="22"/>
          <w:szCs w:val="24"/>
        </w:rPr>
        <w:t xml:space="preserve">, </w:t>
      </w:r>
      <w:r w:rsidRPr="0008241C">
        <w:rPr>
          <w:i/>
          <w:iCs/>
          <w:noProof/>
          <w:sz w:val="22"/>
          <w:szCs w:val="24"/>
        </w:rPr>
        <w:t>188</w:t>
      </w:r>
      <w:r w:rsidRPr="0008241C">
        <w:rPr>
          <w:noProof/>
          <w:sz w:val="22"/>
          <w:szCs w:val="24"/>
        </w:rPr>
        <w:t>(5), 315. https://doi.org/10.1007/s10661-016-5321-4</w:t>
      </w:r>
    </w:p>
    <w:p w14:paraId="0CF32BE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EPAC. (1997). </w:t>
      </w:r>
      <w:r w:rsidRPr="0008241C">
        <w:rPr>
          <w:i/>
          <w:iCs/>
          <w:noProof/>
          <w:sz w:val="22"/>
          <w:szCs w:val="24"/>
        </w:rPr>
        <w:t>China’s Biodiversity: A Country Study</w:t>
      </w:r>
      <w:r w:rsidRPr="0008241C">
        <w:rPr>
          <w:noProof/>
          <w:sz w:val="22"/>
          <w:szCs w:val="24"/>
        </w:rPr>
        <w:t>. Beijing: National Environment Protection Agency of China China Environmental Science Press.</w:t>
      </w:r>
    </w:p>
    <w:p w14:paraId="67E817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g, H. H. (2011). Platytropius siamensis. https://doi.org/http://dx.doi.org/10.2305/IUCN.UK.2011-1.RLTS.T180996A7657156.en</w:t>
      </w:r>
    </w:p>
    <w:p w14:paraId="4DCC41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ghiem, L. T. P., Soliman, T., Yeo, D. C. J., Tan, H. T. W., Evans, T. A., Mumford, J. D., Keller, R. P., Baker, R. H. A., Corlett, R. T., &amp; Carrasco, L. R. (2013). Economic and Environmental Impacts of Harmful Non-Indigenous Species in Southeast Asia.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8). https://doi.org/10.1371/journal.pone.0071255</w:t>
      </w:r>
    </w:p>
    <w:p w14:paraId="2FF9B6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col, T. (2006). WA’s mining boom: where does it leave the environment? </w:t>
      </w:r>
      <w:r w:rsidRPr="0008241C">
        <w:rPr>
          <w:i/>
          <w:iCs/>
          <w:noProof/>
          <w:sz w:val="22"/>
          <w:szCs w:val="24"/>
        </w:rPr>
        <w:t>Ecos</w:t>
      </w:r>
      <w:r w:rsidRPr="0008241C">
        <w:rPr>
          <w:noProof/>
          <w:sz w:val="22"/>
          <w:szCs w:val="24"/>
        </w:rPr>
        <w:t xml:space="preserve">, </w:t>
      </w:r>
      <w:r w:rsidRPr="0008241C">
        <w:rPr>
          <w:i/>
          <w:iCs/>
          <w:noProof/>
          <w:sz w:val="22"/>
          <w:szCs w:val="24"/>
        </w:rPr>
        <w:t>Oct/Nov</w:t>
      </w:r>
      <w:r w:rsidRPr="0008241C">
        <w:rPr>
          <w:noProof/>
          <w:sz w:val="22"/>
          <w:szCs w:val="24"/>
        </w:rPr>
        <w:t>(133), 12. Retrieved from http://connection.ebscohost.com/c/articles/23464320/was-mining-boom-where-does-leave-environment</w:t>
      </w:r>
    </w:p>
    <w:p w14:paraId="19E0CE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jman, V. (2010). An overview of international wildlife trade from Southeast Asia.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4), 1101–1114. https://doi.org/10.1007/s10531-009-9758-4</w:t>
      </w:r>
    </w:p>
    <w:p w14:paraId="605B25E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shijima, S., Furukawa, T., Kadoya, T., Ishihama, F., Kastner, T., Matsuda, H., &amp; Kaneko, N. (2016). Evaluating the impacts of wood production and trade on bird extinction risks. </w:t>
      </w:r>
      <w:r w:rsidRPr="0008241C">
        <w:rPr>
          <w:i/>
          <w:iCs/>
          <w:noProof/>
          <w:sz w:val="22"/>
          <w:szCs w:val="24"/>
        </w:rPr>
        <w:t>Ecological Indicators</w:t>
      </w:r>
      <w:r w:rsidRPr="0008241C">
        <w:rPr>
          <w:noProof/>
          <w:sz w:val="22"/>
          <w:szCs w:val="24"/>
        </w:rPr>
        <w:t xml:space="preserve">, </w:t>
      </w:r>
      <w:r w:rsidRPr="0008241C">
        <w:rPr>
          <w:i/>
          <w:iCs/>
          <w:noProof/>
          <w:sz w:val="22"/>
          <w:szCs w:val="24"/>
        </w:rPr>
        <w:t>71</w:t>
      </w:r>
      <w:r w:rsidRPr="0008241C">
        <w:rPr>
          <w:noProof/>
          <w:sz w:val="22"/>
          <w:szCs w:val="24"/>
        </w:rPr>
        <w:t>, 368–376. https://doi.org/10.1016/j.ecolind.2016.07.008</w:t>
      </w:r>
    </w:p>
    <w:p w14:paraId="23CACD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shino, M. (2012). Biodiversity of Lake Biwa. In M. M. Kawanabe H, Nishino M (Ed.), </w:t>
      </w:r>
      <w:r w:rsidRPr="0008241C">
        <w:rPr>
          <w:i/>
          <w:iCs/>
          <w:noProof/>
          <w:sz w:val="22"/>
          <w:szCs w:val="24"/>
        </w:rPr>
        <w:t>Lake Biwa: Interactions between Nature and People</w:t>
      </w:r>
      <w:r w:rsidRPr="0008241C">
        <w:rPr>
          <w:noProof/>
          <w:sz w:val="22"/>
          <w:szCs w:val="24"/>
        </w:rPr>
        <w:t xml:space="preserve"> (pp. 31–35). Springer. https://doi.org/10.1007/978-94-007-1783-1</w:t>
      </w:r>
    </w:p>
    <w:p w14:paraId="362CA1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orling, P., &amp; Kautsky, N. (2008). Patches of the mussel Mytilus sp. are islands of high biodiversity in subtidal sediment habitats in the Baltic sea. </w:t>
      </w:r>
      <w:r w:rsidRPr="0008241C">
        <w:rPr>
          <w:i/>
          <w:iCs/>
          <w:noProof/>
          <w:sz w:val="22"/>
          <w:szCs w:val="24"/>
        </w:rPr>
        <w:t>Aquatic Biology</w:t>
      </w:r>
      <w:r w:rsidRPr="0008241C">
        <w:rPr>
          <w:noProof/>
          <w:sz w:val="22"/>
          <w:szCs w:val="24"/>
        </w:rPr>
        <w:t xml:space="preserve">, </w:t>
      </w:r>
      <w:r w:rsidRPr="0008241C">
        <w:rPr>
          <w:i/>
          <w:iCs/>
          <w:noProof/>
          <w:sz w:val="22"/>
          <w:szCs w:val="24"/>
        </w:rPr>
        <w:t>4</w:t>
      </w:r>
      <w:r w:rsidRPr="0008241C">
        <w:rPr>
          <w:noProof/>
          <w:sz w:val="22"/>
          <w:szCs w:val="24"/>
        </w:rPr>
        <w:t>(1), 75–87. https://doi.org/10.3354/ab00096</w:t>
      </w:r>
    </w:p>
    <w:p w14:paraId="694E49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Noroozi, J., Pauli, H., Grabherr, G., &amp; Breckle, S.-W. (2011). The subnival–nival vascular plant species of Iran: a unique high-mountain flora and its threat from climate warming. </w:t>
      </w:r>
      <w:r w:rsidRPr="0008241C">
        <w:rPr>
          <w:i/>
          <w:iCs/>
          <w:noProof/>
          <w:sz w:val="22"/>
          <w:szCs w:val="24"/>
        </w:rPr>
        <w:t>Biodiversity and Conservation</w:t>
      </w:r>
      <w:r w:rsidRPr="0008241C">
        <w:rPr>
          <w:noProof/>
          <w:sz w:val="22"/>
          <w:szCs w:val="24"/>
        </w:rPr>
        <w:t xml:space="preserve">, </w:t>
      </w:r>
      <w:r w:rsidRPr="0008241C">
        <w:rPr>
          <w:i/>
          <w:iCs/>
          <w:noProof/>
          <w:sz w:val="22"/>
          <w:szCs w:val="24"/>
        </w:rPr>
        <w:t>20</w:t>
      </w:r>
      <w:r w:rsidRPr="0008241C">
        <w:rPr>
          <w:noProof/>
          <w:sz w:val="22"/>
          <w:szCs w:val="24"/>
        </w:rPr>
        <w:t>(6), 1319–1338. https://doi.org/10.1007/s10531-011-0029-9</w:t>
      </w:r>
    </w:p>
    <w:p w14:paraId="7B7741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unoura, T., Takaki, Y., Hirai, M., Shimamura, S., Makabe, A., Koide, O., Kikuchi, T., Miyazaki, J., Koba, K., Yoshida, N., Sunamura, M., &amp; Takai, K. (2015). Hadal biosphere: Insight into the microbial ecosystem in the deepest ocean on Earth.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2</w:t>
      </w:r>
      <w:r w:rsidRPr="0008241C">
        <w:rPr>
          <w:noProof/>
          <w:sz w:val="22"/>
          <w:szCs w:val="24"/>
        </w:rPr>
        <w:t>(11), E1230-1236. https://doi.org/10.1073/pnas.1421816112</w:t>
      </w:r>
    </w:p>
    <w:p w14:paraId="29159F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Brien, K., Leichenko, R., Kelkar, U., Venema, H., Aandahl, G., Tompkins, H., Javed, A., Bhadwal, S., Barg, S., Nygaard, L., &amp; West, J. (2004). Mapping vulnerability to multiple stressors: climate change and globalization in India. </w:t>
      </w:r>
      <w:r w:rsidRPr="0008241C">
        <w:rPr>
          <w:i/>
          <w:iCs/>
          <w:noProof/>
          <w:sz w:val="22"/>
          <w:szCs w:val="24"/>
        </w:rPr>
        <w:t>Global Environmental Change</w:t>
      </w:r>
      <w:r w:rsidRPr="0008241C">
        <w:rPr>
          <w:noProof/>
          <w:sz w:val="22"/>
          <w:szCs w:val="24"/>
        </w:rPr>
        <w:t xml:space="preserve">, </w:t>
      </w:r>
      <w:r w:rsidRPr="0008241C">
        <w:rPr>
          <w:i/>
          <w:iCs/>
          <w:noProof/>
          <w:sz w:val="22"/>
          <w:szCs w:val="24"/>
        </w:rPr>
        <w:t>14</w:t>
      </w:r>
      <w:r w:rsidRPr="0008241C">
        <w:rPr>
          <w:noProof/>
          <w:sz w:val="22"/>
          <w:szCs w:val="24"/>
        </w:rPr>
        <w:t>(4), 303–313. https://doi.org/10.1016/J.GLOENVCHA.2004.01.001</w:t>
      </w:r>
    </w:p>
    <w:p w14:paraId="3D9F83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Dor, R., &amp; Gallardo, V. A. (2005). How to Census Marine Life : ocean realm field projects. </w:t>
      </w:r>
      <w:r w:rsidRPr="0008241C">
        <w:rPr>
          <w:i/>
          <w:iCs/>
          <w:noProof/>
          <w:sz w:val="22"/>
          <w:szCs w:val="24"/>
        </w:rPr>
        <w:t>Scientia Marina</w:t>
      </w:r>
      <w:r w:rsidRPr="0008241C">
        <w:rPr>
          <w:noProof/>
          <w:sz w:val="22"/>
          <w:szCs w:val="24"/>
        </w:rPr>
        <w:t xml:space="preserve">, </w:t>
      </w:r>
      <w:r w:rsidRPr="0008241C">
        <w:rPr>
          <w:i/>
          <w:iCs/>
          <w:noProof/>
          <w:sz w:val="22"/>
          <w:szCs w:val="24"/>
        </w:rPr>
        <w:t>69</w:t>
      </w:r>
      <w:r w:rsidRPr="0008241C">
        <w:rPr>
          <w:noProof/>
          <w:sz w:val="22"/>
          <w:szCs w:val="24"/>
        </w:rPr>
        <w:t>(1), 181–199. https://doi.org/10.3989/scimar.2005.69s1181</w:t>
      </w:r>
    </w:p>
    <w:p w14:paraId="2B8519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Dowd, D. J., Green, P. T., &amp; Lake, P. S. (2003). Invasional “meltdown” on an oceanic island. </w:t>
      </w:r>
      <w:r w:rsidRPr="0008241C">
        <w:rPr>
          <w:i/>
          <w:iCs/>
          <w:noProof/>
          <w:sz w:val="22"/>
          <w:szCs w:val="24"/>
        </w:rPr>
        <w:t>Ecology Letters</w:t>
      </w:r>
      <w:r w:rsidRPr="0008241C">
        <w:rPr>
          <w:noProof/>
          <w:sz w:val="22"/>
          <w:szCs w:val="24"/>
        </w:rPr>
        <w:t>. https://doi.org/10.1046/j.1461-0248.2003.00512.x</w:t>
      </w:r>
    </w:p>
    <w:p w14:paraId="2C3D6AD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Hara, T. D., Rowden, A. A., &amp; Bax, N. J. (2011). A Southern Hemisphere bathyal fauna is distributed in latitudinal bands. </w:t>
      </w:r>
      <w:r w:rsidRPr="0008241C">
        <w:rPr>
          <w:i/>
          <w:iCs/>
          <w:noProof/>
          <w:sz w:val="22"/>
          <w:szCs w:val="24"/>
        </w:rPr>
        <w:t>Current Biology</w:t>
      </w:r>
      <w:r w:rsidRPr="0008241C">
        <w:rPr>
          <w:noProof/>
          <w:sz w:val="22"/>
          <w:szCs w:val="24"/>
        </w:rPr>
        <w:t xml:space="preserve">, </w:t>
      </w:r>
      <w:r w:rsidRPr="0008241C">
        <w:rPr>
          <w:i/>
          <w:iCs/>
          <w:noProof/>
          <w:sz w:val="22"/>
          <w:szCs w:val="24"/>
        </w:rPr>
        <w:t>21</w:t>
      </w:r>
      <w:r w:rsidRPr="0008241C">
        <w:rPr>
          <w:noProof/>
          <w:sz w:val="22"/>
          <w:szCs w:val="24"/>
        </w:rPr>
        <w:t>(3), 226–230. https://doi.org/10.1016/j.cub.2011.01.002</w:t>
      </w:r>
    </w:p>
    <w:p w14:paraId="4B382E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BIS. (2017a). Map showing “Completeness for Biota” in 1 degree cells in the Robinson sphere projection with a Pacific Central Meridian. Retrieved September 18, 2017, from http://iobis.org/data/maps/</w:t>
      </w:r>
    </w:p>
    <w:p w14:paraId="45598B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BIS. (2017b). Map showing “Number of records” in 1 degree cells in the Robinson sphere projection with a Pacific Central Meridian. Retrieved September 18, 2017, from http://iobis.org/data/maps/</w:t>
      </w:r>
    </w:p>
    <w:p w14:paraId="1755E60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BIS. (2017c). Map showing “Red List species” in 1 degree cells in the Robinson sphere projection with a Pacific Central Meridian. Retrieved September 18, 2017, from http://iobis.org/data/maps/</w:t>
      </w:r>
    </w:p>
    <w:p w14:paraId="5566AC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BIS. (2017d). Map showing “Shannon index” in 1 degree cells in the Robinson sphere projection with a Pacific Central Meridian. Retrieved September 18, 2017, from http://iobis.org/data/maps/</w:t>
      </w:r>
    </w:p>
    <w:p w14:paraId="5EF784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fenböck, T., Moog, O., &amp; Sharma, S. (2008). Development and application of the HKH Biotic Score to assess the river quality in the Hindu Kush-Himalaya. In </w:t>
      </w:r>
      <w:r w:rsidRPr="0008241C">
        <w:rPr>
          <w:i/>
          <w:iCs/>
          <w:noProof/>
          <w:sz w:val="22"/>
          <w:szCs w:val="24"/>
        </w:rPr>
        <w:t>ASSESS-HKH: Proceeding of the Scientific Conference “Rivers in the Hindu Kush-Himalaya-Ecology &amp; Environmental Assessment</w:t>
      </w:r>
      <w:r w:rsidRPr="0008241C">
        <w:rPr>
          <w:noProof/>
          <w:sz w:val="22"/>
          <w:szCs w:val="24"/>
        </w:rPr>
        <w:t xml:space="preserve"> (pp. 25–32). Springer. Retrieved from https://link.springer.com/article/10.1007/s10750-010-0289-5</w:t>
      </w:r>
    </w:p>
    <w:p w14:paraId="589A81D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h, I.-C., &amp; Kang, Y. (2013). </w:t>
      </w:r>
      <w:r w:rsidRPr="0008241C">
        <w:rPr>
          <w:i/>
          <w:iCs/>
          <w:noProof/>
          <w:sz w:val="22"/>
          <w:szCs w:val="24"/>
        </w:rPr>
        <w:t>Sustainable Development of Eco-Friendly Traditional Lifestyle in Rural Ethnic Minority Areas in Yunnan</w:t>
      </w:r>
      <w:r w:rsidRPr="0008241C">
        <w:rPr>
          <w:noProof/>
          <w:sz w:val="22"/>
          <w:szCs w:val="24"/>
        </w:rPr>
        <w:t>.</w:t>
      </w:r>
    </w:p>
    <w:p w14:paraId="3A7309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hgaki, S., Komemoto, K., &amp; Funayama, N. (2011). </w:t>
      </w:r>
      <w:r w:rsidRPr="0008241C">
        <w:rPr>
          <w:i/>
          <w:iCs/>
          <w:noProof/>
          <w:sz w:val="22"/>
          <w:szCs w:val="24"/>
        </w:rPr>
        <w:t>A record of the intertidal malacofauna of Cape Bansho, Wakayama, Japan, from 1985 to 2010</w:t>
      </w:r>
      <w:r w:rsidRPr="0008241C">
        <w:rPr>
          <w:noProof/>
          <w:sz w:val="22"/>
          <w:szCs w:val="24"/>
        </w:rPr>
        <w:t xml:space="preserve">. </w:t>
      </w:r>
      <w:r w:rsidRPr="0008241C">
        <w:rPr>
          <w:i/>
          <w:iCs/>
          <w:noProof/>
          <w:sz w:val="22"/>
          <w:szCs w:val="24"/>
        </w:rPr>
        <w:t>Publications of the Seto Marine Biological Laboratory. Special publication series</w:t>
      </w:r>
      <w:r w:rsidRPr="0008241C">
        <w:rPr>
          <w:noProof/>
          <w:sz w:val="22"/>
          <w:szCs w:val="24"/>
        </w:rPr>
        <w:t xml:space="preserve"> (Vol. 11). Seto Marine Biological Laboratory.</w:t>
      </w:r>
    </w:p>
    <w:p w14:paraId="6A43B7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kubo, S., Parikesit, Harashina, K., Muhamad, D., Abdoellah, O. S., &amp; Takeuchi, K. (2010). Traditional perennial crop-based agroforestry in West Java: the tradeoff between on-farm biodiversity and income. </w:t>
      </w:r>
      <w:r w:rsidRPr="0008241C">
        <w:rPr>
          <w:i/>
          <w:iCs/>
          <w:noProof/>
          <w:sz w:val="22"/>
          <w:szCs w:val="24"/>
        </w:rPr>
        <w:t>Agroforestry Systems</w:t>
      </w:r>
      <w:r w:rsidRPr="0008241C">
        <w:rPr>
          <w:noProof/>
          <w:sz w:val="22"/>
          <w:szCs w:val="24"/>
        </w:rPr>
        <w:t xml:space="preserve">, </w:t>
      </w:r>
      <w:r w:rsidRPr="0008241C">
        <w:rPr>
          <w:i/>
          <w:iCs/>
          <w:noProof/>
          <w:sz w:val="22"/>
          <w:szCs w:val="24"/>
        </w:rPr>
        <w:t>80</w:t>
      </w:r>
      <w:r w:rsidRPr="0008241C">
        <w:rPr>
          <w:noProof/>
          <w:sz w:val="22"/>
          <w:szCs w:val="24"/>
        </w:rPr>
        <w:t>(1), 17–31. https://doi.org/10.1007/s10457-010-9341-8</w:t>
      </w:r>
    </w:p>
    <w:p w14:paraId="42E1AF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son, D. M., Dinerstein, E., Wikramanayake, E. D., Burgess, N. D., Powell, G. V. N., Underwood, E. C., D’amico, J. a., Itoua, I., Strand, H. E., Morrison, J. C., Loucks, C. J., Allnutt, T. F., Ricketts, T. H., Kura, Y., Lamoreux, J. F., Wettengel, W. W., Hedao, P., &amp; Kassem, K. R. (2001). Terrestrial Ecoregions of the World: A New Map of Life on Earth. </w:t>
      </w:r>
      <w:r w:rsidRPr="0008241C">
        <w:rPr>
          <w:i/>
          <w:iCs/>
          <w:noProof/>
          <w:sz w:val="22"/>
          <w:szCs w:val="24"/>
        </w:rPr>
        <w:t>BioScience</w:t>
      </w:r>
      <w:r w:rsidRPr="0008241C">
        <w:rPr>
          <w:noProof/>
          <w:sz w:val="22"/>
          <w:szCs w:val="24"/>
        </w:rPr>
        <w:t xml:space="preserve">, </w:t>
      </w:r>
      <w:r w:rsidRPr="0008241C">
        <w:rPr>
          <w:i/>
          <w:iCs/>
          <w:noProof/>
          <w:sz w:val="22"/>
          <w:szCs w:val="24"/>
        </w:rPr>
        <w:t>51</w:t>
      </w:r>
      <w:r w:rsidRPr="0008241C">
        <w:rPr>
          <w:noProof/>
          <w:sz w:val="22"/>
          <w:szCs w:val="24"/>
        </w:rPr>
        <w:t>(11), 933. https://doi.org/10.1641/0006-3568(2001)051[0933:TEOTWA]2.0.CO;2</w:t>
      </w:r>
    </w:p>
    <w:p w14:paraId="6718F9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rmsby, A. A., &amp; Bhagwat, S. A. (2010). Sacred forests of India: a strong tradition of community-based natural resource management. </w:t>
      </w:r>
      <w:r w:rsidRPr="0008241C">
        <w:rPr>
          <w:i/>
          <w:iCs/>
          <w:noProof/>
          <w:sz w:val="22"/>
          <w:szCs w:val="24"/>
        </w:rPr>
        <w:t>Environmental Conservation</w:t>
      </w:r>
      <w:r w:rsidRPr="0008241C">
        <w:rPr>
          <w:noProof/>
          <w:sz w:val="22"/>
          <w:szCs w:val="24"/>
        </w:rPr>
        <w:t xml:space="preserve">, </w:t>
      </w:r>
      <w:r w:rsidRPr="0008241C">
        <w:rPr>
          <w:i/>
          <w:iCs/>
          <w:noProof/>
          <w:sz w:val="22"/>
          <w:szCs w:val="24"/>
        </w:rPr>
        <w:t>37</w:t>
      </w:r>
      <w:r w:rsidRPr="0008241C">
        <w:rPr>
          <w:noProof/>
          <w:sz w:val="22"/>
          <w:szCs w:val="24"/>
        </w:rPr>
        <w:t>(03), 320–326. https://doi.org/10.1017/S0376892910000561</w:t>
      </w:r>
    </w:p>
    <w:p w14:paraId="442E93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stertag, R., Inman-Narahari, F., Cordell, S., Giardina, C. P., &amp; Sack, L. (2014). Forest structure in low-diversity tropical forests: a study of Hawaiian wet and dry forests.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8), e103268. https://doi.org/10.1371/journal.pone.0103268</w:t>
      </w:r>
    </w:p>
    <w:p w14:paraId="49E7E26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Osuri, A. M., Ratnam, J., Varma, V., Alvarez-Loayza, P., Astaiza, J. H., Bradford, M., Fletcher, C., Ndoundou-Hockemba, M., Jansen, P. A., Kenfack, D., Marshall, A. R., Ramesh, B. R., Rovero, F., &amp; Sankaran, M. (2016). Contrasting effects of defaunation on aboveground carbon storage across the global tropics. </w:t>
      </w:r>
      <w:r w:rsidRPr="0008241C">
        <w:rPr>
          <w:i/>
          <w:iCs/>
          <w:noProof/>
          <w:sz w:val="22"/>
          <w:szCs w:val="24"/>
        </w:rPr>
        <w:t>NATURE COMMUNICATIONS</w:t>
      </w:r>
      <w:r w:rsidRPr="0008241C">
        <w:rPr>
          <w:noProof/>
          <w:sz w:val="22"/>
          <w:szCs w:val="24"/>
        </w:rPr>
        <w:t xml:space="preserve">, </w:t>
      </w:r>
      <w:r w:rsidRPr="0008241C">
        <w:rPr>
          <w:i/>
          <w:iCs/>
          <w:noProof/>
          <w:sz w:val="22"/>
          <w:szCs w:val="24"/>
        </w:rPr>
        <w:t>7</w:t>
      </w:r>
      <w:r w:rsidRPr="0008241C">
        <w:rPr>
          <w:noProof/>
          <w:sz w:val="22"/>
          <w:szCs w:val="24"/>
        </w:rPr>
        <w:t>(11351), 829–834. https://doi.org/10.1038/ncomms11351</w:t>
      </w:r>
    </w:p>
    <w:p w14:paraId="5FE665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tsuka, K., Liu, Y., &amp; Yamauchi, F. (2016). The future of small farms in Asia. </w:t>
      </w:r>
      <w:r w:rsidRPr="0008241C">
        <w:rPr>
          <w:i/>
          <w:iCs/>
          <w:noProof/>
          <w:sz w:val="22"/>
          <w:szCs w:val="24"/>
        </w:rPr>
        <w:t>Development Policy Review</w:t>
      </w:r>
      <w:r w:rsidRPr="0008241C">
        <w:rPr>
          <w:noProof/>
          <w:sz w:val="22"/>
          <w:szCs w:val="24"/>
        </w:rPr>
        <w:t xml:space="preserve">, </w:t>
      </w:r>
      <w:r w:rsidRPr="0008241C">
        <w:rPr>
          <w:i/>
          <w:iCs/>
          <w:noProof/>
          <w:sz w:val="22"/>
          <w:szCs w:val="24"/>
        </w:rPr>
        <w:t>34</w:t>
      </w:r>
      <w:r w:rsidRPr="0008241C">
        <w:rPr>
          <w:noProof/>
          <w:sz w:val="22"/>
          <w:szCs w:val="24"/>
        </w:rPr>
        <w:t>(3), 441–461. https://doi.org/10.1111/dpr.12159</w:t>
      </w:r>
    </w:p>
    <w:p w14:paraId="24C0CF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uyang, Z., Fan, P., &amp; Chen, J. (2016). Urban Built-up Areas in Transitional Economies of Southeast Asia: Spatial Extent and Dynamics. </w:t>
      </w:r>
      <w:r w:rsidRPr="0008241C">
        <w:rPr>
          <w:i/>
          <w:iCs/>
          <w:noProof/>
          <w:sz w:val="22"/>
          <w:szCs w:val="24"/>
        </w:rPr>
        <w:t>Remote Sensing</w:t>
      </w:r>
      <w:r w:rsidRPr="0008241C">
        <w:rPr>
          <w:noProof/>
          <w:sz w:val="22"/>
          <w:szCs w:val="24"/>
        </w:rPr>
        <w:t xml:space="preserve">, </w:t>
      </w:r>
      <w:r w:rsidRPr="0008241C">
        <w:rPr>
          <w:i/>
          <w:iCs/>
          <w:noProof/>
          <w:sz w:val="22"/>
          <w:szCs w:val="24"/>
        </w:rPr>
        <w:t>8</w:t>
      </w:r>
      <w:r w:rsidRPr="0008241C">
        <w:rPr>
          <w:noProof/>
          <w:sz w:val="22"/>
          <w:szCs w:val="24"/>
        </w:rPr>
        <w:t>(10), 819. https://doi.org/10.3390/rs8100819</w:t>
      </w:r>
    </w:p>
    <w:p w14:paraId="13EA87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cini, N., &amp; Harper, D. M. (2008). Aquatic, semi-aquatic and riparian vertebrates. In </w:t>
      </w:r>
      <w:r w:rsidRPr="0008241C">
        <w:rPr>
          <w:i/>
          <w:iCs/>
          <w:noProof/>
          <w:sz w:val="22"/>
          <w:szCs w:val="24"/>
        </w:rPr>
        <w:t>Tropical Stream Ecology</w:t>
      </w:r>
      <w:r w:rsidRPr="0008241C">
        <w:rPr>
          <w:noProof/>
          <w:sz w:val="22"/>
          <w:szCs w:val="24"/>
        </w:rPr>
        <w:t xml:space="preserve"> (pp. 147–197). https://doi.org/10.1016/B978-012088449-0.50008-X</w:t>
      </w:r>
    </w:p>
    <w:p w14:paraId="275BC5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dmanaba, M., Tomlinson, K. W., Hughes, A. C., &amp; Corlett, R. T. (2017). Alien plant invasions of protected areas in Java, Indonesia. </w:t>
      </w:r>
      <w:r w:rsidRPr="0008241C">
        <w:rPr>
          <w:i/>
          <w:iCs/>
          <w:noProof/>
          <w:sz w:val="22"/>
          <w:szCs w:val="24"/>
        </w:rPr>
        <w:t>Scientific Reports</w:t>
      </w:r>
      <w:r w:rsidRPr="0008241C">
        <w:rPr>
          <w:noProof/>
          <w:sz w:val="22"/>
          <w:szCs w:val="24"/>
        </w:rPr>
        <w:t>. https://doi.org/10.1038/s41598-017-09768-z</w:t>
      </w:r>
    </w:p>
    <w:p w14:paraId="06B8C24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in, D., Green, R., &amp; Clark, N. (2011). On the edge : can the Spoon-billed Sandpiper Eurynorhynchus pygmeus be saved ? </w:t>
      </w:r>
      <w:r w:rsidRPr="0008241C">
        <w:rPr>
          <w:i/>
          <w:iCs/>
          <w:noProof/>
          <w:sz w:val="22"/>
          <w:szCs w:val="24"/>
        </w:rPr>
        <w:t>BirdingASIA</w:t>
      </w:r>
      <w:r w:rsidRPr="0008241C">
        <w:rPr>
          <w:noProof/>
          <w:sz w:val="22"/>
          <w:szCs w:val="24"/>
        </w:rPr>
        <w:t xml:space="preserve">, </w:t>
      </w:r>
      <w:r w:rsidRPr="0008241C">
        <w:rPr>
          <w:i/>
          <w:iCs/>
          <w:noProof/>
          <w:sz w:val="22"/>
          <w:szCs w:val="24"/>
        </w:rPr>
        <w:t>15</w:t>
      </w:r>
      <w:r w:rsidRPr="0008241C">
        <w:rPr>
          <w:noProof/>
          <w:sz w:val="22"/>
          <w:szCs w:val="24"/>
        </w:rPr>
        <w:t>(July 2005), 26–35.</w:t>
      </w:r>
    </w:p>
    <w:p w14:paraId="7902A2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nigrahy, S., Anitha, D., Kimothi, M. M., &amp; Singh, S. P. (2010). Timberline change detection using topographic map and satellite imagery. </w:t>
      </w:r>
      <w:r w:rsidRPr="0008241C">
        <w:rPr>
          <w:i/>
          <w:iCs/>
          <w:noProof/>
          <w:sz w:val="22"/>
          <w:szCs w:val="24"/>
        </w:rPr>
        <w:t>Tropical Ecology</w:t>
      </w:r>
      <w:r w:rsidRPr="0008241C">
        <w:rPr>
          <w:noProof/>
          <w:sz w:val="22"/>
          <w:szCs w:val="24"/>
        </w:rPr>
        <w:t xml:space="preserve">, </w:t>
      </w:r>
      <w:r w:rsidRPr="0008241C">
        <w:rPr>
          <w:i/>
          <w:iCs/>
          <w:noProof/>
          <w:sz w:val="22"/>
          <w:szCs w:val="24"/>
        </w:rPr>
        <w:t>51</w:t>
      </w:r>
      <w:r w:rsidRPr="0008241C">
        <w:rPr>
          <w:noProof/>
          <w:sz w:val="22"/>
          <w:szCs w:val="24"/>
        </w:rPr>
        <w:t>(1), 87–91. Retrieved from http://www.scopus.com/inward/record.url?eid=2-s2.0-70449096294&amp;partnerID=40&amp;md5=6452b0d7c46212ce73106ebb4a52f962</w:t>
      </w:r>
    </w:p>
    <w:p w14:paraId="75142D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nigrahy, S., Patel, J. G., &amp; Parihar, J. S. (Eds.). (2012). </w:t>
      </w:r>
      <w:r w:rsidRPr="0008241C">
        <w:rPr>
          <w:i/>
          <w:iCs/>
          <w:noProof/>
          <w:sz w:val="22"/>
          <w:szCs w:val="24"/>
        </w:rPr>
        <w:t>National Wetland Atlas. High Altitude Lakes on India</w:t>
      </w:r>
      <w:r w:rsidRPr="0008241C">
        <w:rPr>
          <w:noProof/>
          <w:sz w:val="22"/>
          <w:szCs w:val="24"/>
        </w:rPr>
        <w:t xml:space="preserve">. </w:t>
      </w:r>
      <w:r w:rsidRPr="0008241C">
        <w:rPr>
          <w:i/>
          <w:iCs/>
          <w:noProof/>
          <w:sz w:val="22"/>
          <w:szCs w:val="24"/>
        </w:rPr>
        <w:t>Advances in Remote Sensing</w:t>
      </w:r>
      <w:r w:rsidRPr="0008241C">
        <w:rPr>
          <w:noProof/>
          <w:sz w:val="22"/>
          <w:szCs w:val="24"/>
        </w:rPr>
        <w:t xml:space="preserve"> (Vol. 18). https://doi.org/10.1016/B978-0-444-52734-9.50009-8</w:t>
      </w:r>
    </w:p>
    <w:p w14:paraId="221604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oli, G. D., Wells, P. L., Meijaard, E., Struebig, M. J., Marshall, A. J., Obidzinski, K., Tan, A., Rafiastanto, A., Yaap, B., Ferry Slik, J., Morel, A., Perumal, B., Wielaard, N., Husson, S., &amp; D’Arcy, L. (2010). Biodiversity Conservation in the REDD. </w:t>
      </w:r>
      <w:r w:rsidRPr="0008241C">
        <w:rPr>
          <w:i/>
          <w:iCs/>
          <w:noProof/>
          <w:sz w:val="22"/>
          <w:szCs w:val="24"/>
        </w:rPr>
        <w:t>Carbon Balance and Management</w:t>
      </w:r>
      <w:r w:rsidRPr="0008241C">
        <w:rPr>
          <w:noProof/>
          <w:sz w:val="22"/>
          <w:szCs w:val="24"/>
        </w:rPr>
        <w:t xml:space="preserve">, </w:t>
      </w:r>
      <w:r w:rsidRPr="0008241C">
        <w:rPr>
          <w:i/>
          <w:iCs/>
          <w:noProof/>
          <w:sz w:val="22"/>
          <w:szCs w:val="24"/>
        </w:rPr>
        <w:t>5</w:t>
      </w:r>
      <w:r w:rsidRPr="0008241C">
        <w:rPr>
          <w:noProof/>
          <w:sz w:val="22"/>
          <w:szCs w:val="24"/>
        </w:rPr>
        <w:t>(1), 9. https://doi.org/10.1186/1750-0680-5-7</w:t>
      </w:r>
    </w:p>
    <w:p w14:paraId="41B26F1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ikesit, Takeuchi, K., Tsunekawa, A., &amp; Abdoellah, O. S. (2005). Kebon tatangkalan: A disappearing agroforest in the Upper Citarum Watershed, West Java, Indonesia. </w:t>
      </w:r>
      <w:r w:rsidRPr="0008241C">
        <w:rPr>
          <w:i/>
          <w:iCs/>
          <w:noProof/>
          <w:sz w:val="22"/>
          <w:szCs w:val="24"/>
        </w:rPr>
        <w:t>Agroforestry Systems</w:t>
      </w:r>
      <w:r w:rsidRPr="0008241C">
        <w:rPr>
          <w:noProof/>
          <w:sz w:val="22"/>
          <w:szCs w:val="24"/>
        </w:rPr>
        <w:t xml:space="preserve">, </w:t>
      </w:r>
      <w:r w:rsidRPr="0008241C">
        <w:rPr>
          <w:i/>
          <w:iCs/>
          <w:noProof/>
          <w:sz w:val="22"/>
          <w:szCs w:val="24"/>
        </w:rPr>
        <w:t>63</w:t>
      </w:r>
      <w:r w:rsidRPr="0008241C">
        <w:rPr>
          <w:noProof/>
          <w:sz w:val="22"/>
          <w:szCs w:val="24"/>
        </w:rPr>
        <w:t>(2), 171–182. https://doi.org/10.1007/s10457-004-1182-x</w:t>
      </w:r>
    </w:p>
    <w:p w14:paraId="755C1F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ish, F., Sirin, A., Charman, D., Joosten, H., Minayeva, T., &amp; Silvius, M. (2008). </w:t>
      </w:r>
      <w:r w:rsidRPr="0008241C">
        <w:rPr>
          <w:i/>
          <w:iCs/>
          <w:noProof/>
          <w:sz w:val="22"/>
          <w:szCs w:val="24"/>
        </w:rPr>
        <w:t>Assessment of Peatlands, Biodiversity and Climate Change: Main Report</w:t>
      </w:r>
      <w:r w:rsidRPr="0008241C">
        <w:rPr>
          <w:noProof/>
          <w:sz w:val="22"/>
          <w:szCs w:val="24"/>
        </w:rPr>
        <w:t>. Wageningen. Retrieved from http://www.imcg.net/media/download_gallery/books/assessment_peatland.pdf</w:t>
      </w:r>
    </w:p>
    <w:p w14:paraId="6A2F0F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mesan, C. (2006). Ecological and Evolutionary Responses to Recent Climate Change. </w:t>
      </w:r>
      <w:r w:rsidRPr="0008241C">
        <w:rPr>
          <w:i/>
          <w:iCs/>
          <w:noProof/>
          <w:sz w:val="22"/>
          <w:szCs w:val="24"/>
        </w:rPr>
        <w:t>Annual Review of Ecology, Evolution, and Systematics</w:t>
      </w:r>
      <w:r w:rsidRPr="0008241C">
        <w:rPr>
          <w:noProof/>
          <w:sz w:val="22"/>
          <w:szCs w:val="24"/>
        </w:rPr>
        <w:t xml:space="preserve">, </w:t>
      </w:r>
      <w:r w:rsidRPr="0008241C">
        <w:rPr>
          <w:i/>
          <w:iCs/>
          <w:noProof/>
          <w:sz w:val="22"/>
          <w:szCs w:val="24"/>
        </w:rPr>
        <w:t>37</w:t>
      </w:r>
      <w:r w:rsidRPr="0008241C">
        <w:rPr>
          <w:noProof/>
          <w:sz w:val="22"/>
          <w:szCs w:val="24"/>
        </w:rPr>
        <w:t>(1), 637–669. https://doi.org/10.1146/annurev.ecolsys.37.091305.110100</w:t>
      </w:r>
    </w:p>
    <w:p w14:paraId="2A6C35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uly, D. (1994). From growth to Malthusian overfishing: stages of fisheries resources misuse. </w:t>
      </w:r>
      <w:r w:rsidRPr="0008241C">
        <w:rPr>
          <w:i/>
          <w:iCs/>
          <w:noProof/>
          <w:sz w:val="22"/>
          <w:szCs w:val="24"/>
        </w:rPr>
        <w:t>Traditional Marine Resource Management and Knowledge Information Bulletin 3</w:t>
      </w:r>
      <w:r w:rsidRPr="0008241C">
        <w:rPr>
          <w:noProof/>
          <w:sz w:val="22"/>
          <w:szCs w:val="24"/>
        </w:rPr>
        <w:t>, 7–14.</w:t>
      </w:r>
    </w:p>
    <w:p w14:paraId="14521D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uly, D., Silvestre, G., &amp; Smith, I. R. (1989). On Development, Fisheries and Dynamite: a Brief Review of Tropical Fisheries Management. </w:t>
      </w:r>
      <w:r w:rsidRPr="0008241C">
        <w:rPr>
          <w:i/>
          <w:iCs/>
          <w:noProof/>
          <w:sz w:val="22"/>
          <w:szCs w:val="24"/>
        </w:rPr>
        <w:t>Natural Resource Modeling</w:t>
      </w:r>
      <w:r w:rsidRPr="0008241C">
        <w:rPr>
          <w:noProof/>
          <w:sz w:val="22"/>
          <w:szCs w:val="24"/>
        </w:rPr>
        <w:t xml:space="preserve">, </w:t>
      </w:r>
      <w:r w:rsidRPr="0008241C">
        <w:rPr>
          <w:i/>
          <w:iCs/>
          <w:noProof/>
          <w:sz w:val="22"/>
          <w:szCs w:val="24"/>
        </w:rPr>
        <w:t>3</w:t>
      </w:r>
      <w:r w:rsidRPr="0008241C">
        <w:rPr>
          <w:noProof/>
          <w:sz w:val="22"/>
          <w:szCs w:val="24"/>
        </w:rPr>
        <w:t>(3), 307–329. https://doi.org/10.1111/j.1939-7445.1989.tb00084.x</w:t>
      </w:r>
    </w:p>
    <w:p w14:paraId="2D4B6A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uly, D., Watson, R., &amp; Alder, J. (2005). Global trends in world fisheries: impacts on marine ecosystems and food security. </w:t>
      </w:r>
      <w:r w:rsidRPr="0008241C">
        <w:rPr>
          <w:i/>
          <w:iCs/>
          <w:noProof/>
          <w:sz w:val="22"/>
          <w:szCs w:val="24"/>
        </w:rPr>
        <w:t>Philosophical Transactions of the Royal Society of London. Series B, Biological Sciences</w:t>
      </w:r>
      <w:r w:rsidRPr="0008241C">
        <w:rPr>
          <w:noProof/>
          <w:sz w:val="22"/>
          <w:szCs w:val="24"/>
        </w:rPr>
        <w:t xml:space="preserve">, </w:t>
      </w:r>
      <w:r w:rsidRPr="0008241C">
        <w:rPr>
          <w:i/>
          <w:iCs/>
          <w:noProof/>
          <w:sz w:val="22"/>
          <w:szCs w:val="24"/>
        </w:rPr>
        <w:t>360</w:t>
      </w:r>
      <w:r w:rsidRPr="0008241C">
        <w:rPr>
          <w:noProof/>
          <w:sz w:val="22"/>
          <w:szCs w:val="24"/>
        </w:rPr>
        <w:t>(1453), 5–12. https://doi.org/10.1098/rstb.2004.1574</w:t>
      </w:r>
    </w:p>
    <w:p w14:paraId="4138C30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uly, D., &amp; Zeller, D. (2017). Comments on FAOs State of World Fisheries and Aquaculture (SOFIA 2016). </w:t>
      </w:r>
      <w:r w:rsidRPr="0008241C">
        <w:rPr>
          <w:i/>
          <w:iCs/>
          <w:noProof/>
          <w:sz w:val="22"/>
          <w:szCs w:val="24"/>
        </w:rPr>
        <w:t>Marine Policy</w:t>
      </w:r>
      <w:r w:rsidRPr="0008241C">
        <w:rPr>
          <w:noProof/>
          <w:sz w:val="22"/>
          <w:szCs w:val="24"/>
        </w:rPr>
        <w:t xml:space="preserve">, </w:t>
      </w:r>
      <w:r w:rsidRPr="0008241C">
        <w:rPr>
          <w:i/>
          <w:iCs/>
          <w:noProof/>
          <w:sz w:val="22"/>
          <w:szCs w:val="24"/>
        </w:rPr>
        <w:t>77</w:t>
      </w:r>
      <w:r w:rsidRPr="0008241C">
        <w:rPr>
          <w:noProof/>
          <w:sz w:val="22"/>
          <w:szCs w:val="24"/>
        </w:rPr>
        <w:t>, 176–181. https://doi.org/https://doi.org/10.1016/j.marpol.2017.01.006</w:t>
      </w:r>
    </w:p>
    <w:p w14:paraId="399E44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duzzi, P. (2014). Sand, rarer than one thinks. Article reproduced from United Nations Environment Programme (UNEP) Global Environmental Alert Service (GEAS). </w:t>
      </w:r>
      <w:r w:rsidRPr="0008241C">
        <w:rPr>
          <w:i/>
          <w:iCs/>
          <w:noProof/>
          <w:sz w:val="22"/>
          <w:szCs w:val="24"/>
        </w:rPr>
        <w:t>Environmental Development</w:t>
      </w:r>
      <w:r w:rsidRPr="0008241C">
        <w:rPr>
          <w:noProof/>
          <w:sz w:val="22"/>
          <w:szCs w:val="24"/>
        </w:rPr>
        <w:t xml:space="preserve">, </w:t>
      </w:r>
      <w:r w:rsidRPr="0008241C">
        <w:rPr>
          <w:i/>
          <w:iCs/>
          <w:noProof/>
          <w:sz w:val="22"/>
          <w:szCs w:val="24"/>
        </w:rPr>
        <w:t>11</w:t>
      </w:r>
      <w:r w:rsidRPr="0008241C">
        <w:rPr>
          <w:noProof/>
          <w:sz w:val="22"/>
          <w:szCs w:val="24"/>
        </w:rPr>
        <w:t>, 208–218. https://doi.org/10.1016/j.envdev.2014.04.001</w:t>
      </w:r>
    </w:p>
    <w:p w14:paraId="07A93B8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yre, A., Guidal, A., Wiersum, K. F., &amp; Bongers, F. (2006). Dynamics of homegarden structure and function in Kerala, India. </w:t>
      </w:r>
      <w:r w:rsidRPr="0008241C">
        <w:rPr>
          <w:i/>
          <w:iCs/>
          <w:noProof/>
          <w:sz w:val="22"/>
          <w:szCs w:val="24"/>
        </w:rPr>
        <w:t>Agroforestry Systems</w:t>
      </w:r>
      <w:r w:rsidRPr="0008241C">
        <w:rPr>
          <w:noProof/>
          <w:sz w:val="22"/>
          <w:szCs w:val="24"/>
        </w:rPr>
        <w:t xml:space="preserve">, </w:t>
      </w:r>
      <w:r w:rsidRPr="0008241C">
        <w:rPr>
          <w:i/>
          <w:iCs/>
          <w:noProof/>
          <w:sz w:val="22"/>
          <w:szCs w:val="24"/>
        </w:rPr>
        <w:t>66</w:t>
      </w:r>
      <w:r w:rsidRPr="0008241C">
        <w:rPr>
          <w:noProof/>
          <w:sz w:val="22"/>
          <w:szCs w:val="24"/>
        </w:rPr>
        <w:t>(2), 101–115. https://doi.org/10.1007/s10457-005-2919-x</w:t>
      </w:r>
    </w:p>
    <w:p w14:paraId="025D55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Phelps, J., &amp; Webb, E. L. (2015). “Invisible” wildlife trades: Southeast Asia’s undocumented illegal trade in wild ornamental plants. </w:t>
      </w:r>
      <w:r w:rsidRPr="0008241C">
        <w:rPr>
          <w:i/>
          <w:iCs/>
          <w:noProof/>
          <w:sz w:val="22"/>
          <w:szCs w:val="24"/>
        </w:rPr>
        <w:t>Biological Conservation</w:t>
      </w:r>
      <w:r w:rsidRPr="0008241C">
        <w:rPr>
          <w:noProof/>
          <w:sz w:val="22"/>
          <w:szCs w:val="24"/>
        </w:rPr>
        <w:t xml:space="preserve">, </w:t>
      </w:r>
      <w:r w:rsidRPr="0008241C">
        <w:rPr>
          <w:i/>
          <w:iCs/>
          <w:noProof/>
          <w:sz w:val="22"/>
          <w:szCs w:val="24"/>
        </w:rPr>
        <w:t>186</w:t>
      </w:r>
      <w:r w:rsidRPr="0008241C">
        <w:rPr>
          <w:noProof/>
          <w:sz w:val="22"/>
          <w:szCs w:val="24"/>
        </w:rPr>
        <w:t>(June), 296–305. https://doi.org/10.1016/j.biocon.2015.03.030</w:t>
      </w:r>
    </w:p>
    <w:p w14:paraId="51AE96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hillips, H. R. P., Newbold, T., &amp; Purvis, A. (2017). Land-use effects on local biodiversity in tropical forests vary between continents. </w:t>
      </w:r>
      <w:r w:rsidRPr="0008241C">
        <w:rPr>
          <w:i/>
          <w:iCs/>
          <w:noProof/>
          <w:sz w:val="22"/>
          <w:szCs w:val="24"/>
        </w:rPr>
        <w:t>Biodiversity and Conservation</w:t>
      </w:r>
      <w:r w:rsidRPr="0008241C">
        <w:rPr>
          <w:noProof/>
          <w:sz w:val="22"/>
          <w:szCs w:val="24"/>
        </w:rPr>
        <w:t xml:space="preserve">, </w:t>
      </w:r>
      <w:r w:rsidRPr="0008241C">
        <w:rPr>
          <w:i/>
          <w:iCs/>
          <w:noProof/>
          <w:sz w:val="22"/>
          <w:szCs w:val="24"/>
        </w:rPr>
        <w:t>26</w:t>
      </w:r>
      <w:r w:rsidRPr="0008241C">
        <w:rPr>
          <w:noProof/>
          <w:sz w:val="22"/>
          <w:szCs w:val="24"/>
        </w:rPr>
        <w:t>(9), 2251–2270. https://doi.org/10.1007/s10531-017-1356-2</w:t>
      </w:r>
    </w:p>
    <w:p w14:paraId="31CE26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mm, S. L., &amp; Joppa, L. N. (2015). How Many Plant Species are There, Where are They, and at What Rate are They Going Extinct? </w:t>
      </w:r>
      <w:r w:rsidRPr="0008241C">
        <w:rPr>
          <w:i/>
          <w:iCs/>
          <w:noProof/>
          <w:sz w:val="22"/>
          <w:szCs w:val="24"/>
        </w:rPr>
        <w:t>Annals of the Missouri Botanical Garden</w:t>
      </w:r>
      <w:r w:rsidRPr="0008241C">
        <w:rPr>
          <w:noProof/>
          <w:sz w:val="22"/>
          <w:szCs w:val="24"/>
        </w:rPr>
        <w:t xml:space="preserve">, </w:t>
      </w:r>
      <w:r w:rsidRPr="0008241C">
        <w:rPr>
          <w:i/>
          <w:iCs/>
          <w:noProof/>
          <w:sz w:val="22"/>
          <w:szCs w:val="24"/>
        </w:rPr>
        <w:t>100</w:t>
      </w:r>
      <w:r w:rsidRPr="0008241C">
        <w:rPr>
          <w:noProof/>
          <w:sz w:val="22"/>
          <w:szCs w:val="24"/>
        </w:rPr>
        <w:t>(3), 170–176. https://doi.org/10.3417/2012018</w:t>
      </w:r>
    </w:p>
    <w:p w14:paraId="4CAE79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ppard, H. (2012). </w:t>
      </w:r>
      <w:r w:rsidRPr="0008241C">
        <w:rPr>
          <w:i/>
          <w:iCs/>
          <w:noProof/>
          <w:sz w:val="22"/>
          <w:szCs w:val="24"/>
        </w:rPr>
        <w:t>The current status and distribution of freshwater fishes, land snails and reptiles in the Pacific Islands of Oceania.</w:t>
      </w:r>
    </w:p>
    <w:p w14:paraId="5C6925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lidoro, B. A., Carpenter, K. E., Collins, L., Duke, N. C., Ellison, A. M., Ellison, J. C., Farnsworth, E. J., Fernando, E. S., Kathiresan, K., Koedam, N. E., Livingstone, S. R., Miyagi, T., Moore, G. E., Nam, V. N., Ong, J. E., Primavera, J. H., Salmo, S. G., Sanciangco, J. C., Sukardjo, S., Wang, Y., &amp; Yong, J. W. H. (2010). The loss of species: Mangrove extinction risk and geographic areas of global concern.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4). https://doi.org/10.1371/journal.pone.0010095</w:t>
      </w:r>
    </w:p>
    <w:p w14:paraId="48C5034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llack, J. B., Cleveland, A., Palmer, T. A., Reisinger, A. S., &amp; Montagna, P. A. (2012). A restoration suitability index model for the Eastern Oyster (Crassostrea virginica) in the Mission-Aransas Estuary, TX, USA. </w:t>
      </w:r>
      <w:r w:rsidRPr="0008241C">
        <w:rPr>
          <w:i/>
          <w:iCs/>
          <w:noProof/>
          <w:sz w:val="22"/>
          <w:szCs w:val="24"/>
        </w:rPr>
        <w:t>PLoS ONE</w:t>
      </w:r>
      <w:r w:rsidRPr="0008241C">
        <w:rPr>
          <w:noProof/>
          <w:sz w:val="22"/>
          <w:szCs w:val="24"/>
        </w:rPr>
        <w:t xml:space="preserve">, </w:t>
      </w:r>
      <w:r w:rsidRPr="0008241C">
        <w:rPr>
          <w:i/>
          <w:iCs/>
          <w:noProof/>
          <w:sz w:val="22"/>
          <w:szCs w:val="24"/>
        </w:rPr>
        <w:t>7</w:t>
      </w:r>
      <w:r w:rsidRPr="0008241C">
        <w:rPr>
          <w:noProof/>
          <w:sz w:val="22"/>
          <w:szCs w:val="24"/>
        </w:rPr>
        <w:t>(7). https://doi.org/10.1371/journal.pone.0040839</w:t>
      </w:r>
    </w:p>
    <w:p w14:paraId="491C586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llock, L. J., Thuiller, W., &amp; Jetz, W. (2017). Large conservation gains possible for global biodiversity facets. </w:t>
      </w:r>
      <w:r w:rsidRPr="0008241C">
        <w:rPr>
          <w:i/>
          <w:iCs/>
          <w:noProof/>
          <w:sz w:val="22"/>
          <w:szCs w:val="24"/>
        </w:rPr>
        <w:t>Nature</w:t>
      </w:r>
      <w:r w:rsidRPr="0008241C">
        <w:rPr>
          <w:noProof/>
          <w:sz w:val="22"/>
          <w:szCs w:val="24"/>
        </w:rPr>
        <w:t xml:space="preserve">, </w:t>
      </w:r>
      <w:r w:rsidRPr="0008241C">
        <w:rPr>
          <w:i/>
          <w:iCs/>
          <w:noProof/>
          <w:sz w:val="22"/>
          <w:szCs w:val="24"/>
        </w:rPr>
        <w:t>546</w:t>
      </w:r>
      <w:r w:rsidRPr="0008241C">
        <w:rPr>
          <w:noProof/>
          <w:sz w:val="22"/>
          <w:szCs w:val="24"/>
        </w:rPr>
        <w:t>(7656), 141–144. https://doi.org/10.1038/nature22368</w:t>
      </w:r>
    </w:p>
    <w:p w14:paraId="5F78EA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tts, S. G., Imperatriz-Fonseca, V., Ngo, H. T., Aizen, M. A., Biesmeijer, J. C., Breeze, T. D., Dicks, L. V., Garibaldi, L. A., Hill, R., Settele, J., &amp; Vanbergen, A. J. (2016). Safeguarding pollinators and their values to human well-being. </w:t>
      </w:r>
      <w:r w:rsidRPr="0008241C">
        <w:rPr>
          <w:i/>
          <w:iCs/>
          <w:noProof/>
          <w:sz w:val="22"/>
          <w:szCs w:val="24"/>
        </w:rPr>
        <w:t>Nature</w:t>
      </w:r>
      <w:r w:rsidRPr="0008241C">
        <w:rPr>
          <w:noProof/>
          <w:sz w:val="22"/>
          <w:szCs w:val="24"/>
        </w:rPr>
        <w:t xml:space="preserve">, </w:t>
      </w:r>
      <w:r w:rsidRPr="0008241C">
        <w:rPr>
          <w:i/>
          <w:iCs/>
          <w:noProof/>
          <w:sz w:val="22"/>
          <w:szCs w:val="24"/>
        </w:rPr>
        <w:t>540</w:t>
      </w:r>
      <w:r w:rsidRPr="0008241C">
        <w:rPr>
          <w:noProof/>
          <w:sz w:val="22"/>
          <w:szCs w:val="24"/>
        </w:rPr>
        <w:t>(7632), 220–229. https://doi.org/10.1038/nature20588</w:t>
      </w:r>
    </w:p>
    <w:p w14:paraId="3CCCAE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imavera, J. H. (1997). Socio-economic impacts of shrimp culture. </w:t>
      </w:r>
      <w:r w:rsidRPr="0008241C">
        <w:rPr>
          <w:i/>
          <w:iCs/>
          <w:noProof/>
          <w:sz w:val="22"/>
          <w:szCs w:val="24"/>
        </w:rPr>
        <w:t>Aquaculture Research</w:t>
      </w:r>
      <w:r w:rsidRPr="0008241C">
        <w:rPr>
          <w:noProof/>
          <w:sz w:val="22"/>
          <w:szCs w:val="24"/>
        </w:rPr>
        <w:t xml:space="preserve">, </w:t>
      </w:r>
      <w:r w:rsidRPr="0008241C">
        <w:rPr>
          <w:i/>
          <w:iCs/>
          <w:noProof/>
          <w:sz w:val="22"/>
          <w:szCs w:val="24"/>
        </w:rPr>
        <w:t>28</w:t>
      </w:r>
      <w:r w:rsidRPr="0008241C">
        <w:rPr>
          <w:noProof/>
          <w:sz w:val="22"/>
          <w:szCs w:val="24"/>
        </w:rPr>
        <w:t>(10), 815–827. https://doi.org/10.1111/j.1365-2109.1997.tb01006.x</w:t>
      </w:r>
    </w:p>
    <w:p w14:paraId="134A54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yšek, P., Blackburn, T. M., García-Berthou, E., Perglová, I., &amp; Rabitsch, W. (2017). Displacement and Local Extinction of Native and Endemic Species. In </w:t>
      </w:r>
      <w:r w:rsidRPr="0008241C">
        <w:rPr>
          <w:i/>
          <w:iCs/>
          <w:noProof/>
          <w:sz w:val="22"/>
          <w:szCs w:val="24"/>
        </w:rPr>
        <w:t>Impact of Biological Invasions on Ecosystem Services</w:t>
      </w:r>
      <w:r w:rsidRPr="0008241C">
        <w:rPr>
          <w:noProof/>
          <w:sz w:val="22"/>
          <w:szCs w:val="24"/>
        </w:rPr>
        <w:t xml:space="preserve"> (pp. 157–175). Cham: Springer International Publishing. https://doi.org/10.1007/978-3-319-45121-3_10</w:t>
      </w:r>
    </w:p>
    <w:p w14:paraId="259C1C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Qing, N., Qiu, C. F., Liao, W. Q., Ma, T. F., Liang, X. X., &amp; Lie, J. N. (2010). Population genetic variations and phylogeography of Micronoemacheilus pulcher Nichols based on mtDNA control region. </w:t>
      </w:r>
      <w:r w:rsidRPr="0008241C">
        <w:rPr>
          <w:i/>
          <w:iCs/>
          <w:noProof/>
          <w:sz w:val="22"/>
          <w:szCs w:val="24"/>
        </w:rPr>
        <w:t>Acta Ecologica Sinica</w:t>
      </w:r>
      <w:r w:rsidRPr="0008241C">
        <w:rPr>
          <w:noProof/>
          <w:sz w:val="22"/>
          <w:szCs w:val="24"/>
        </w:rPr>
        <w:t xml:space="preserve">, </w:t>
      </w:r>
      <w:r w:rsidRPr="0008241C">
        <w:rPr>
          <w:i/>
          <w:iCs/>
          <w:noProof/>
          <w:sz w:val="22"/>
          <w:szCs w:val="24"/>
        </w:rPr>
        <w:t>30</w:t>
      </w:r>
      <w:r w:rsidRPr="0008241C">
        <w:rPr>
          <w:noProof/>
          <w:sz w:val="22"/>
          <w:szCs w:val="24"/>
        </w:rPr>
        <w:t>(1), 258–264. Retrieved from http://www.ecologica.cn/stxb/ch/reader/view_abstract.aspx?flag=1&amp;file_no=stxb200809130028&amp;journal_id=stxb</w:t>
      </w:r>
    </w:p>
    <w:p w14:paraId="70F071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Qu, T.-B., Du, W.-C., Yuan, X., Yang, Z.-M., Liu, D.-B., Wang, D.-L., &amp; Yu, L.-J. (2016). Impacts of Grazing Intensity and Plant Community Composition on Soil Bacterial Community Diversity in a Steppe Grassland.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7), e0159680. https://doi.org/10.1371/journal.pone.0159680</w:t>
      </w:r>
    </w:p>
    <w:p w14:paraId="533F7FA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Queiroz, C., Beilin, R., Folke, C., &amp; Lindborg, R. (2014). Farmland abandonment: Threat or opportunity for biodiversity conservation? A global review.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12</w:t>
      </w:r>
      <w:r w:rsidRPr="0008241C">
        <w:rPr>
          <w:noProof/>
          <w:sz w:val="22"/>
          <w:szCs w:val="24"/>
        </w:rPr>
        <w:t>(5), 288–296. https://doi.org/10.1890/120348</w:t>
      </w:r>
    </w:p>
    <w:p w14:paraId="461164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ce, D., Mathew, S., Campbell, M., &amp; Hampton, K. (2016). Understanding climate adaptation investments for communities living in desert Australia: experiences of indigenous communities. </w:t>
      </w:r>
      <w:r w:rsidRPr="0008241C">
        <w:rPr>
          <w:i/>
          <w:iCs/>
          <w:noProof/>
          <w:sz w:val="22"/>
          <w:szCs w:val="24"/>
        </w:rPr>
        <w:t>Climatic Change</w:t>
      </w:r>
      <w:r w:rsidRPr="0008241C">
        <w:rPr>
          <w:noProof/>
          <w:sz w:val="22"/>
          <w:szCs w:val="24"/>
        </w:rPr>
        <w:t xml:space="preserve">, </w:t>
      </w:r>
      <w:r w:rsidRPr="0008241C">
        <w:rPr>
          <w:i/>
          <w:iCs/>
          <w:noProof/>
          <w:sz w:val="22"/>
          <w:szCs w:val="24"/>
        </w:rPr>
        <w:t>139</w:t>
      </w:r>
      <w:r w:rsidRPr="0008241C">
        <w:rPr>
          <w:noProof/>
          <w:sz w:val="22"/>
          <w:szCs w:val="24"/>
        </w:rPr>
        <w:t>(3–4), 461–475. https://doi.org/10.1007/s10584-016-1800-4</w:t>
      </w:r>
    </w:p>
    <w:p w14:paraId="24593B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es, N., Roos, M. C., Slik, J. W. F., Van Loon, E. E., &amp; Steege, H. Ter. (2009). Botanical richness and endemicity patterns of Borneo derived from species distribution models. </w:t>
      </w:r>
      <w:r w:rsidRPr="0008241C">
        <w:rPr>
          <w:i/>
          <w:iCs/>
          <w:noProof/>
          <w:sz w:val="22"/>
          <w:szCs w:val="24"/>
        </w:rPr>
        <w:t>Ecography</w:t>
      </w:r>
      <w:r w:rsidRPr="0008241C">
        <w:rPr>
          <w:noProof/>
          <w:sz w:val="22"/>
          <w:szCs w:val="24"/>
        </w:rPr>
        <w:t xml:space="preserve">, </w:t>
      </w:r>
      <w:r w:rsidRPr="0008241C">
        <w:rPr>
          <w:i/>
          <w:iCs/>
          <w:noProof/>
          <w:sz w:val="22"/>
          <w:szCs w:val="24"/>
        </w:rPr>
        <w:t>32</w:t>
      </w:r>
      <w:r w:rsidRPr="0008241C">
        <w:rPr>
          <w:noProof/>
          <w:sz w:val="22"/>
          <w:szCs w:val="24"/>
        </w:rPr>
        <w:t>(1), 180–192. https://doi.org/10.1111/j.1600-0587.2009.05800.x</w:t>
      </w:r>
    </w:p>
    <w:p w14:paraId="0E5701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es, N., Saw, L. G., van Welzen, P. C., &amp; Yahara, T. (2013). Legume diversity as indicator for botanical diversity on Sundaland, South East Asia. </w:t>
      </w:r>
      <w:r w:rsidRPr="0008241C">
        <w:rPr>
          <w:i/>
          <w:iCs/>
          <w:noProof/>
          <w:sz w:val="22"/>
          <w:szCs w:val="24"/>
        </w:rPr>
        <w:t>South African Journal of Botany</w:t>
      </w:r>
      <w:r w:rsidRPr="0008241C">
        <w:rPr>
          <w:noProof/>
          <w:sz w:val="22"/>
          <w:szCs w:val="24"/>
        </w:rPr>
        <w:t xml:space="preserve">, </w:t>
      </w:r>
      <w:r w:rsidRPr="0008241C">
        <w:rPr>
          <w:i/>
          <w:iCs/>
          <w:noProof/>
          <w:sz w:val="22"/>
          <w:szCs w:val="24"/>
        </w:rPr>
        <w:t>89</w:t>
      </w:r>
      <w:r w:rsidRPr="0008241C">
        <w:rPr>
          <w:noProof/>
          <w:sz w:val="22"/>
          <w:szCs w:val="24"/>
        </w:rPr>
        <w:t>, 265–272. https://doi.org/10.1016/j.sajb.2013.06.004</w:t>
      </w:r>
    </w:p>
    <w:p w14:paraId="3AED24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ghavan, R., &amp; Ali, A. (2013). Puntius deccanensis. </w:t>
      </w:r>
      <w:r w:rsidRPr="0008241C">
        <w:rPr>
          <w:i/>
          <w:iCs/>
          <w:noProof/>
          <w:sz w:val="22"/>
          <w:szCs w:val="24"/>
        </w:rPr>
        <w:t>The IUCN Red List of Threatened Species 2013: E.T172345A6872881.</w:t>
      </w:r>
      <w:r w:rsidRPr="0008241C">
        <w:rPr>
          <w:noProof/>
          <w:sz w:val="22"/>
          <w:szCs w:val="24"/>
        </w:rPr>
        <w:t xml:space="preserve"> Retrieved from http://dx.doi.org/10.2305/IUCN.UK.2011-1.RLTS.T172345A6872881.en</w:t>
      </w:r>
    </w:p>
    <w:p w14:paraId="36A7258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Rama Rao, C. A., Raju, B. M. K., Subba Rao, A. V. M., Rao, K. V., Rao, V. U. M., Ramachandran, K., Venkateswarlu, B., Sikka, A. K., Srinivasa Rao, M., Maheswari, M., &amp; Srinivasa Rao, C. (2016). A district level assessment of vulnerability of Indian agriculture to climate change. </w:t>
      </w:r>
      <w:r w:rsidRPr="0008241C">
        <w:rPr>
          <w:i/>
          <w:iCs/>
          <w:noProof/>
          <w:sz w:val="22"/>
          <w:szCs w:val="24"/>
        </w:rPr>
        <w:t>Current Science</w:t>
      </w:r>
      <w:r w:rsidRPr="0008241C">
        <w:rPr>
          <w:noProof/>
          <w:sz w:val="22"/>
          <w:szCs w:val="24"/>
        </w:rPr>
        <w:t xml:space="preserve">, </w:t>
      </w:r>
      <w:r w:rsidRPr="0008241C">
        <w:rPr>
          <w:i/>
          <w:iCs/>
          <w:noProof/>
          <w:sz w:val="22"/>
          <w:szCs w:val="24"/>
        </w:rPr>
        <w:t>110</w:t>
      </w:r>
      <w:r w:rsidRPr="0008241C">
        <w:rPr>
          <w:noProof/>
          <w:sz w:val="22"/>
          <w:szCs w:val="24"/>
        </w:rPr>
        <w:t>(10). Retrieved from https://pdfs.semanticscholar.org/9e2c/74fa474cfe7a0a27d3c32513d2b2d9056165.pdf</w:t>
      </w:r>
    </w:p>
    <w:p w14:paraId="45576E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krishnan, P. S. (2004). </w:t>
      </w:r>
      <w:r w:rsidRPr="0008241C">
        <w:rPr>
          <w:i/>
          <w:iCs/>
          <w:noProof/>
          <w:sz w:val="22"/>
          <w:szCs w:val="24"/>
        </w:rPr>
        <w:t>Globally Important Ingenious Agricultural Heritage Systems (GIAHS): An Eco-Cultural Landscape Perspective</w:t>
      </w:r>
      <w:r w:rsidRPr="0008241C">
        <w:rPr>
          <w:noProof/>
          <w:sz w:val="22"/>
          <w:szCs w:val="24"/>
        </w:rPr>
        <w:t>. Retrieved from http://www.fao.org/fileadmin/user_upload/giahs/docs/backgroundpapers_ramakrishnan.pdf</w:t>
      </w:r>
    </w:p>
    <w:p w14:paraId="463FC8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n, A. V., Damodaran, R., Levin, L. A., Ganesh, T., Rao, Y. K. V, Nanduri, S., &amp; Madhusoodhanan, R. (2015). Macrobenthos relative to the oxygen minimum zone on the East Indian margin, Bay of Bengal. </w:t>
      </w:r>
      <w:r w:rsidRPr="0008241C">
        <w:rPr>
          <w:i/>
          <w:iCs/>
          <w:noProof/>
          <w:sz w:val="22"/>
          <w:szCs w:val="24"/>
        </w:rPr>
        <w:t>Marine Ecology</w:t>
      </w:r>
      <w:r w:rsidRPr="0008241C">
        <w:rPr>
          <w:noProof/>
          <w:sz w:val="22"/>
          <w:szCs w:val="24"/>
        </w:rPr>
        <w:t xml:space="preserve">, </w:t>
      </w:r>
      <w:r w:rsidRPr="0008241C">
        <w:rPr>
          <w:i/>
          <w:iCs/>
          <w:noProof/>
          <w:sz w:val="22"/>
          <w:szCs w:val="24"/>
        </w:rPr>
        <w:t>36</w:t>
      </w:r>
      <w:r w:rsidRPr="0008241C">
        <w:rPr>
          <w:noProof/>
          <w:sz w:val="22"/>
          <w:szCs w:val="24"/>
        </w:rPr>
        <w:t>(3), 679–700. https://doi.org/10.1111/maec.12176</w:t>
      </w:r>
    </w:p>
    <w:p w14:paraId="1804B51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amsar Convention. (2012). Classification System for Wetland Type: The Ramsar Convention definition of “wetland” and classification system for wetland type. Retrieved from http://ramsar.rgis.ch/cda/en/ramsar-documents-guidelines-classification-system/main/ramsar/1-31-105%5E21235_4000_0</w:t>
      </w:r>
    </w:p>
    <w:p w14:paraId="07A49A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amsar Convention Secretariat. (2017). The Ramsar Sites Information Service. Retrieved from https://rsis.ramsar.org/</w:t>
      </w:r>
    </w:p>
    <w:p w14:paraId="50C295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squinha, D. N., &amp; Sankaran, M. (2016). Modelling biome shifts in the Indian subcontinent under scenarios of future climate change. </w:t>
      </w:r>
      <w:r w:rsidRPr="0008241C">
        <w:rPr>
          <w:i/>
          <w:iCs/>
          <w:noProof/>
          <w:sz w:val="22"/>
          <w:szCs w:val="24"/>
        </w:rPr>
        <w:t>Current Science</w:t>
      </w:r>
      <w:r w:rsidRPr="0008241C">
        <w:rPr>
          <w:noProof/>
          <w:sz w:val="22"/>
          <w:szCs w:val="24"/>
        </w:rPr>
        <w:t xml:space="preserve">, </w:t>
      </w:r>
      <w:r w:rsidRPr="0008241C">
        <w:rPr>
          <w:i/>
          <w:iCs/>
          <w:noProof/>
          <w:sz w:val="22"/>
          <w:szCs w:val="24"/>
        </w:rPr>
        <w:t>111</w:t>
      </w:r>
      <w:r w:rsidRPr="0008241C">
        <w:rPr>
          <w:noProof/>
          <w:sz w:val="22"/>
          <w:szCs w:val="24"/>
        </w:rPr>
        <w:t>(1), 147–156. https://doi.org/10.18520/cs/v111/i1/147-156</w:t>
      </w:r>
    </w:p>
    <w:p w14:paraId="53E21D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tnam, J., Tomlinson, K. W., Rasquinha, D. N., &amp; Sankaran, M. (2016). Savannahs of Asia: antiquity, biogeography, and an uncertain future. </w:t>
      </w:r>
      <w:r w:rsidRPr="0008241C">
        <w:rPr>
          <w:i/>
          <w:iCs/>
          <w:noProof/>
          <w:sz w:val="22"/>
          <w:szCs w:val="24"/>
        </w:rPr>
        <w:t>Philosophical Transactions of the Royal Society B: Biological Sciences</w:t>
      </w:r>
      <w:r w:rsidRPr="0008241C">
        <w:rPr>
          <w:noProof/>
          <w:sz w:val="22"/>
          <w:szCs w:val="24"/>
        </w:rPr>
        <w:t xml:space="preserve">, </w:t>
      </w:r>
      <w:r w:rsidRPr="0008241C">
        <w:rPr>
          <w:i/>
          <w:iCs/>
          <w:noProof/>
          <w:sz w:val="22"/>
          <w:szCs w:val="24"/>
        </w:rPr>
        <w:t>371</w:t>
      </w:r>
      <w:r w:rsidRPr="0008241C">
        <w:rPr>
          <w:noProof/>
          <w:sz w:val="22"/>
          <w:szCs w:val="24"/>
        </w:rPr>
        <w:t>(1703), 20150305. https://doi.org/10.1098/rstb.2015.0305</w:t>
      </w:r>
    </w:p>
    <w:p w14:paraId="2484CB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vanera, R. R., &amp; Gorra, V. (2011). </w:t>
      </w:r>
      <w:r w:rsidRPr="0008241C">
        <w:rPr>
          <w:i/>
          <w:iCs/>
          <w:noProof/>
          <w:sz w:val="22"/>
          <w:szCs w:val="24"/>
        </w:rPr>
        <w:t>Commercial pressures on land in Asia: An overview</w:t>
      </w:r>
      <w:r w:rsidRPr="0008241C">
        <w:rPr>
          <w:noProof/>
          <w:sz w:val="22"/>
          <w:szCs w:val="24"/>
        </w:rPr>
        <w:t>. Philippines.</w:t>
      </w:r>
    </w:p>
    <w:p w14:paraId="15832D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wal, R. S., Gairola, S., &amp; Dhar, U. (2012). Effects of disturbance intensities on vegetation patterns in oak forests of Kumaun, west Himalaya. </w:t>
      </w:r>
      <w:r w:rsidRPr="0008241C">
        <w:rPr>
          <w:i/>
          <w:iCs/>
          <w:noProof/>
          <w:sz w:val="22"/>
          <w:szCs w:val="24"/>
        </w:rPr>
        <w:t>Journal of Mountain Science</w:t>
      </w:r>
      <w:r w:rsidRPr="0008241C">
        <w:rPr>
          <w:noProof/>
          <w:sz w:val="22"/>
          <w:szCs w:val="24"/>
        </w:rPr>
        <w:t xml:space="preserve">, </w:t>
      </w:r>
      <w:r w:rsidRPr="0008241C">
        <w:rPr>
          <w:i/>
          <w:iCs/>
          <w:noProof/>
          <w:sz w:val="22"/>
          <w:szCs w:val="24"/>
        </w:rPr>
        <w:t>9</w:t>
      </w:r>
      <w:r w:rsidRPr="0008241C">
        <w:rPr>
          <w:noProof/>
          <w:sz w:val="22"/>
          <w:szCs w:val="24"/>
        </w:rPr>
        <w:t>(2), 157–165. https://doi.org/10.1007/s11629-012-2029-y</w:t>
      </w:r>
    </w:p>
    <w:p w14:paraId="647D48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wat, G. S., &amp; Adhikari, B. S. (Eds.). (2015). </w:t>
      </w:r>
      <w:r w:rsidRPr="0008241C">
        <w:rPr>
          <w:i/>
          <w:iCs/>
          <w:noProof/>
          <w:sz w:val="22"/>
          <w:szCs w:val="24"/>
        </w:rPr>
        <w:t>Ecology and Management of Grassland Habitats in India, ENVIS Bulletin</w:t>
      </w:r>
      <w:r w:rsidRPr="0008241C">
        <w:rPr>
          <w:noProof/>
          <w:sz w:val="22"/>
          <w:szCs w:val="24"/>
        </w:rPr>
        <w:t xml:space="preserve">. </w:t>
      </w:r>
      <w:r w:rsidRPr="0008241C">
        <w:rPr>
          <w:i/>
          <w:iCs/>
          <w:noProof/>
          <w:sz w:val="22"/>
          <w:szCs w:val="24"/>
        </w:rPr>
        <w:t>Wildlife and Protected Areas.</w:t>
      </w:r>
      <w:r w:rsidRPr="0008241C">
        <w:rPr>
          <w:noProof/>
          <w:sz w:val="22"/>
          <w:szCs w:val="24"/>
        </w:rPr>
        <w:t xml:space="preserve"> (Vol. 17). Dehradun-248001, India.</w:t>
      </w:r>
    </w:p>
    <w:p w14:paraId="354115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ich, P. B., Tilman, D., Isbell, F., Mueller, K., Hobbie, S. E., Flynn, D. F. B., &amp; Eisenhauer, N. (2012). Impacts of Biodiversity Loss Escalate Through Time as Redundancy Fades. </w:t>
      </w:r>
      <w:r w:rsidRPr="0008241C">
        <w:rPr>
          <w:i/>
          <w:iCs/>
          <w:noProof/>
          <w:sz w:val="22"/>
          <w:szCs w:val="24"/>
        </w:rPr>
        <w:t>Science</w:t>
      </w:r>
      <w:r w:rsidRPr="0008241C">
        <w:rPr>
          <w:noProof/>
          <w:sz w:val="22"/>
          <w:szCs w:val="24"/>
        </w:rPr>
        <w:t xml:space="preserve">, </w:t>
      </w:r>
      <w:r w:rsidRPr="0008241C">
        <w:rPr>
          <w:i/>
          <w:iCs/>
          <w:noProof/>
          <w:sz w:val="22"/>
          <w:szCs w:val="24"/>
        </w:rPr>
        <w:t>336</w:t>
      </w:r>
      <w:r w:rsidRPr="0008241C">
        <w:rPr>
          <w:noProof/>
          <w:sz w:val="22"/>
          <w:szCs w:val="24"/>
        </w:rPr>
        <w:t>(6081), 589–592. https://doi.org/10.1126/science.1217909</w:t>
      </w:r>
    </w:p>
    <w:p w14:paraId="1CD44B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enton, A. (2008, July). No net gain from empty seas. Retrieved from http://www.guardian.co.uk/books/2008/jul/13/scienceandnature.features</w:t>
      </w:r>
    </w:p>
    <w:p w14:paraId="17666B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opanichkul, P., Schlacher, T. A., Carter, R. W., &amp; Worachananant, S. (2009). Sewage impacts coral reefs at multiple levels of ecological organization. </w:t>
      </w:r>
      <w:r w:rsidRPr="0008241C">
        <w:rPr>
          <w:i/>
          <w:iCs/>
          <w:noProof/>
          <w:sz w:val="22"/>
          <w:szCs w:val="24"/>
        </w:rPr>
        <w:t>Marine Pollution Bulletin</w:t>
      </w:r>
      <w:r w:rsidRPr="0008241C">
        <w:rPr>
          <w:noProof/>
          <w:sz w:val="22"/>
          <w:szCs w:val="24"/>
        </w:rPr>
        <w:t xml:space="preserve">, </w:t>
      </w:r>
      <w:r w:rsidRPr="0008241C">
        <w:rPr>
          <w:i/>
          <w:iCs/>
          <w:noProof/>
          <w:sz w:val="22"/>
          <w:szCs w:val="24"/>
        </w:rPr>
        <w:t>58</w:t>
      </w:r>
      <w:r w:rsidRPr="0008241C">
        <w:rPr>
          <w:noProof/>
          <w:sz w:val="22"/>
          <w:szCs w:val="24"/>
        </w:rPr>
        <w:t>(9), 1356–1362. https://doi.org/10.1016/J.MARPOLBUL.2009.04.024</w:t>
      </w:r>
    </w:p>
    <w:p w14:paraId="4F4945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epublic of the Philippines. (2014). The Fifth National Report to the Convention on Biological Diversity - Republic of the Philippines.</w:t>
      </w:r>
    </w:p>
    <w:p w14:paraId="490631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rkasem, K., Lawrence, D., Padoch, C., Schmidt-Vogt, D., Ziegler, A. D., &amp; Bruun, T. B. (2009). Consequences of swidden transitions for crop and fallow biodiversity in southeast asia. </w:t>
      </w:r>
      <w:r w:rsidRPr="0008241C">
        <w:rPr>
          <w:i/>
          <w:iCs/>
          <w:noProof/>
          <w:sz w:val="22"/>
          <w:szCs w:val="24"/>
        </w:rPr>
        <w:t>Human Ecology</w:t>
      </w:r>
      <w:r w:rsidRPr="0008241C">
        <w:rPr>
          <w:noProof/>
          <w:sz w:val="22"/>
          <w:szCs w:val="24"/>
        </w:rPr>
        <w:t xml:space="preserve">, </w:t>
      </w:r>
      <w:r w:rsidRPr="0008241C">
        <w:rPr>
          <w:i/>
          <w:iCs/>
          <w:noProof/>
          <w:sz w:val="22"/>
          <w:szCs w:val="24"/>
        </w:rPr>
        <w:t>37</w:t>
      </w:r>
      <w:r w:rsidRPr="0008241C">
        <w:rPr>
          <w:noProof/>
          <w:sz w:val="22"/>
          <w:szCs w:val="24"/>
        </w:rPr>
        <w:t>(3), 347–360. https://doi.org/10.1007/s10745-009-9250-5</w:t>
      </w:r>
    </w:p>
    <w:p w14:paraId="0DB5C3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x, M. A., &amp; Etter, R. J. (1998). Bathymetric patterns of body size: Implications for deep-sea biodiversity. </w:t>
      </w:r>
      <w:r w:rsidRPr="0008241C">
        <w:rPr>
          <w:i/>
          <w:iCs/>
          <w:noProof/>
          <w:sz w:val="22"/>
          <w:szCs w:val="24"/>
        </w:rPr>
        <w:t>Deep-Sea Research Part II: Topical Studies in Oceanography</w:t>
      </w:r>
      <w:r w:rsidRPr="0008241C">
        <w:rPr>
          <w:noProof/>
          <w:sz w:val="22"/>
          <w:szCs w:val="24"/>
        </w:rPr>
        <w:t xml:space="preserve">, </w:t>
      </w:r>
      <w:r w:rsidRPr="0008241C">
        <w:rPr>
          <w:i/>
          <w:iCs/>
          <w:noProof/>
          <w:sz w:val="22"/>
          <w:szCs w:val="24"/>
        </w:rPr>
        <w:t>45</w:t>
      </w:r>
      <w:r w:rsidRPr="0008241C">
        <w:rPr>
          <w:noProof/>
          <w:sz w:val="22"/>
          <w:szCs w:val="24"/>
        </w:rPr>
        <w:t>(1–3), 103–127. https://doi.org/10.1016/S0967-0645(97)00082-9</w:t>
      </w:r>
    </w:p>
    <w:p w14:paraId="11129D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yes, M., Engel, M., May, S. M., Brill, D., &amp; Brueckner, H. (2015). Life and death after super typhoon Haiyan. </w:t>
      </w:r>
      <w:r w:rsidRPr="0008241C">
        <w:rPr>
          <w:i/>
          <w:iCs/>
          <w:noProof/>
          <w:sz w:val="22"/>
          <w:szCs w:val="24"/>
        </w:rPr>
        <w:t>Coral Reefs</w:t>
      </w:r>
      <w:r w:rsidRPr="0008241C">
        <w:rPr>
          <w:noProof/>
          <w:sz w:val="22"/>
          <w:szCs w:val="24"/>
        </w:rPr>
        <w:t xml:space="preserve">, </w:t>
      </w:r>
      <w:r w:rsidRPr="0008241C">
        <w:rPr>
          <w:i/>
          <w:iCs/>
          <w:noProof/>
          <w:sz w:val="22"/>
          <w:szCs w:val="24"/>
        </w:rPr>
        <w:t>34</w:t>
      </w:r>
      <w:r w:rsidRPr="0008241C">
        <w:rPr>
          <w:noProof/>
          <w:sz w:val="22"/>
          <w:szCs w:val="24"/>
        </w:rPr>
        <w:t>(2), 419–419. https://doi.org/10.1007/s00338-015-1259-1</w:t>
      </w:r>
    </w:p>
    <w:p w14:paraId="1239648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ynolds, J. F., Smith, D., Stafford, M., Lambin, E. F., Turner, B. L., Mortimore, M., Batterbury, S. P. J., Downing, T. E., Dowlatabadi, H., Fernández, R. J., Herrick, J. E., Huber-Sannwald, E., Jiang, H., Leemans, R., Lynam, T., Maestre, F. T., Ayarza, M., &amp; Walker, B. (2007). Global desertification: building a science for dryland development. </w:t>
      </w:r>
      <w:r w:rsidRPr="0008241C">
        <w:rPr>
          <w:i/>
          <w:iCs/>
          <w:noProof/>
          <w:sz w:val="22"/>
          <w:szCs w:val="24"/>
        </w:rPr>
        <w:t>Science (New York, N.Y.)</w:t>
      </w:r>
      <w:r w:rsidRPr="0008241C">
        <w:rPr>
          <w:noProof/>
          <w:sz w:val="22"/>
          <w:szCs w:val="24"/>
        </w:rPr>
        <w:t xml:space="preserve">, </w:t>
      </w:r>
      <w:r w:rsidRPr="0008241C">
        <w:rPr>
          <w:i/>
          <w:iCs/>
          <w:noProof/>
          <w:sz w:val="22"/>
          <w:szCs w:val="24"/>
        </w:rPr>
        <w:t>316</w:t>
      </w:r>
      <w:r w:rsidRPr="0008241C">
        <w:rPr>
          <w:noProof/>
          <w:sz w:val="22"/>
          <w:szCs w:val="24"/>
        </w:rPr>
        <w:t>(5826), 847–851. https://doi.org/10.1126/science.1131634</w:t>
      </w:r>
    </w:p>
    <w:p w14:paraId="3ED249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Reynolds, T. W., Waddington, S. R., Anderson, C. L., Chew, A., True, Z., &amp; Cullen, A. (2015). Environmental impacts and constraints associated with the production of major food crops in Sub-Saharan Africa and South Asia. </w:t>
      </w:r>
      <w:r w:rsidRPr="0008241C">
        <w:rPr>
          <w:i/>
          <w:iCs/>
          <w:noProof/>
          <w:sz w:val="22"/>
          <w:szCs w:val="24"/>
        </w:rPr>
        <w:t>Food Security</w:t>
      </w:r>
      <w:r w:rsidRPr="0008241C">
        <w:rPr>
          <w:noProof/>
          <w:sz w:val="22"/>
          <w:szCs w:val="24"/>
        </w:rPr>
        <w:t xml:space="preserve">, </w:t>
      </w:r>
      <w:r w:rsidRPr="0008241C">
        <w:rPr>
          <w:i/>
          <w:iCs/>
          <w:noProof/>
          <w:sz w:val="22"/>
          <w:szCs w:val="24"/>
        </w:rPr>
        <w:t>7</w:t>
      </w:r>
      <w:r w:rsidRPr="0008241C">
        <w:rPr>
          <w:noProof/>
          <w:sz w:val="22"/>
          <w:szCs w:val="24"/>
        </w:rPr>
        <w:t>(4), 795–822. https://doi.org/10.1007/s12571-015-0478-1</w:t>
      </w:r>
    </w:p>
    <w:p w14:paraId="24686D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bera, I., &amp; Vogler, A. P. (2000). Habitat type as a determinant of species range sizes: The example of lotic-lentic differences in aquatic Coleoptera. </w:t>
      </w:r>
      <w:r w:rsidRPr="0008241C">
        <w:rPr>
          <w:i/>
          <w:iCs/>
          <w:noProof/>
          <w:sz w:val="22"/>
          <w:szCs w:val="24"/>
        </w:rPr>
        <w:t>Biological Journal of the Linnean Society</w:t>
      </w:r>
      <w:r w:rsidRPr="0008241C">
        <w:rPr>
          <w:noProof/>
          <w:sz w:val="22"/>
          <w:szCs w:val="24"/>
        </w:rPr>
        <w:t xml:space="preserve">, </w:t>
      </w:r>
      <w:r w:rsidRPr="0008241C">
        <w:rPr>
          <w:i/>
          <w:iCs/>
          <w:noProof/>
          <w:sz w:val="22"/>
          <w:szCs w:val="24"/>
        </w:rPr>
        <w:t>71</w:t>
      </w:r>
      <w:r w:rsidRPr="0008241C">
        <w:rPr>
          <w:noProof/>
          <w:sz w:val="22"/>
          <w:szCs w:val="24"/>
        </w:rPr>
        <w:t>(1), 33–52. https://doi.org/10.1006/bijl.1999.0412</w:t>
      </w:r>
    </w:p>
    <w:p w14:paraId="553681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chards, D. R., Friess, D. A., &amp; Hansen, M. C. (2016). Rates and drivers of mangrove deforestation in Southeast Asia, 2000–2012. </w:t>
      </w:r>
      <w:r w:rsidRPr="0008241C">
        <w:rPr>
          <w:i/>
          <w:iCs/>
          <w:noProof/>
          <w:sz w:val="22"/>
          <w:szCs w:val="24"/>
        </w:rPr>
        <w:t>PNAS</w:t>
      </w:r>
      <w:r w:rsidRPr="0008241C">
        <w:rPr>
          <w:noProof/>
          <w:sz w:val="22"/>
          <w:szCs w:val="24"/>
        </w:rPr>
        <w:t xml:space="preserve">, </w:t>
      </w:r>
      <w:r w:rsidRPr="0008241C">
        <w:rPr>
          <w:i/>
          <w:iCs/>
          <w:noProof/>
          <w:sz w:val="22"/>
          <w:szCs w:val="24"/>
        </w:rPr>
        <w:t>113</w:t>
      </w:r>
      <w:r w:rsidRPr="0008241C">
        <w:rPr>
          <w:noProof/>
          <w:sz w:val="22"/>
          <w:szCs w:val="24"/>
        </w:rPr>
        <w:t>(2), 344–349. https://doi.org/10.1073/pnas.1510272113</w:t>
      </w:r>
    </w:p>
    <w:p w14:paraId="271624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chardson, A. J., &amp; Gibbons, M. J. (2008). Are jellyfish increasing in response to ocean acidification? </w:t>
      </w:r>
      <w:r w:rsidRPr="0008241C">
        <w:rPr>
          <w:i/>
          <w:iCs/>
          <w:noProof/>
          <w:sz w:val="22"/>
          <w:szCs w:val="24"/>
        </w:rPr>
        <w:t>Limnology and Oceanography</w:t>
      </w:r>
      <w:r w:rsidRPr="0008241C">
        <w:rPr>
          <w:noProof/>
          <w:sz w:val="22"/>
          <w:szCs w:val="24"/>
        </w:rPr>
        <w:t xml:space="preserve">, </w:t>
      </w:r>
      <w:r w:rsidRPr="0008241C">
        <w:rPr>
          <w:i/>
          <w:iCs/>
          <w:noProof/>
          <w:sz w:val="22"/>
          <w:szCs w:val="24"/>
        </w:rPr>
        <w:t>53</w:t>
      </w:r>
      <w:r w:rsidRPr="0008241C">
        <w:rPr>
          <w:noProof/>
          <w:sz w:val="22"/>
          <w:szCs w:val="24"/>
        </w:rPr>
        <w:t>(5), 2040–2045. https://doi.org/10.4319/lo.2008.53.5.2040</w:t>
      </w:r>
    </w:p>
    <w:p w14:paraId="177292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chardson, D. M., &amp; Rejmánek, M. (2011). Trees and shrubs as invasive alien species - a global review. </w:t>
      </w:r>
      <w:r w:rsidRPr="0008241C">
        <w:rPr>
          <w:i/>
          <w:iCs/>
          <w:noProof/>
          <w:sz w:val="22"/>
          <w:szCs w:val="24"/>
        </w:rPr>
        <w:t>Diversity and Distributions</w:t>
      </w:r>
      <w:r w:rsidRPr="0008241C">
        <w:rPr>
          <w:noProof/>
          <w:sz w:val="22"/>
          <w:szCs w:val="24"/>
        </w:rPr>
        <w:t>. https://doi.org/10.1111/j.1472-4642.2011.00782.x</w:t>
      </w:r>
    </w:p>
    <w:p w14:paraId="2168D2F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cketts, T. H., Dinerstein, E., Boucher, T., Brooks, T. M., Butchart, S. H. M., Hoffmann, M., Lamoreux, J. F., Morrison, J., Parr, M., Pilgrim, J. D., Rodrigues, A. S. L., Sechrest, W., Wallace, G. E., Berlin, K., Bielby, J., Burgess, N. D., Church, D. R., Cox, N., Knox, D., Loucks, C., Luck, G. W., Master, L. L., Moore, R., Naidoo, R., Ridgely, R., Schatz, G. E., Shire, G., Strand, H., Wettengel, W., &amp; Wikramanayake, E. (2005). Pinpointing and preventing imminent extinction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2</w:t>
      </w:r>
      <w:r w:rsidRPr="0008241C">
        <w:rPr>
          <w:noProof/>
          <w:sz w:val="22"/>
          <w:szCs w:val="24"/>
        </w:rPr>
        <w:t>(51), 18497–18501. https://doi.org/10.1073/pnas.0509060102</w:t>
      </w:r>
    </w:p>
    <w:p w14:paraId="4D7226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berts, C. (2007). </w:t>
      </w:r>
      <w:r w:rsidRPr="0008241C">
        <w:rPr>
          <w:i/>
          <w:iCs/>
          <w:noProof/>
          <w:sz w:val="22"/>
          <w:szCs w:val="24"/>
        </w:rPr>
        <w:t>The Unnatural History of the Sea</w:t>
      </w:r>
      <w:r w:rsidRPr="0008241C">
        <w:rPr>
          <w:noProof/>
          <w:sz w:val="22"/>
          <w:szCs w:val="24"/>
        </w:rPr>
        <w:t xml:space="preserve">. </w:t>
      </w:r>
      <w:r w:rsidRPr="0008241C">
        <w:rPr>
          <w:i/>
          <w:iCs/>
          <w:noProof/>
          <w:sz w:val="22"/>
          <w:szCs w:val="24"/>
        </w:rPr>
        <w:t>Island Press</w:t>
      </w:r>
      <w:r w:rsidRPr="0008241C">
        <w:rPr>
          <w:noProof/>
          <w:sz w:val="22"/>
          <w:szCs w:val="24"/>
        </w:rPr>
        <w:t>. Washington, DC: Island Press/Shearwater Books. Retrieved from http://scholar.google.com/scholar?hl=en&amp;btnG=Search&amp;q=intitle:The+unnatural+history+of+the+sea#1</w:t>
      </w:r>
    </w:p>
    <w:p w14:paraId="2F36DF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dda, G. H., &amp; Fritts, T. H. (1993). The brown tree snake on Pacific islands. 1993 Status. </w:t>
      </w:r>
      <w:r w:rsidRPr="0008241C">
        <w:rPr>
          <w:i/>
          <w:iCs/>
          <w:noProof/>
          <w:sz w:val="22"/>
          <w:szCs w:val="24"/>
        </w:rPr>
        <w:t>Pacific Science Association Information Bulletin</w:t>
      </w:r>
      <w:r w:rsidRPr="0008241C">
        <w:rPr>
          <w:noProof/>
          <w:sz w:val="22"/>
          <w:szCs w:val="24"/>
        </w:rPr>
        <w:t xml:space="preserve">, </w:t>
      </w:r>
      <w:r w:rsidRPr="0008241C">
        <w:rPr>
          <w:i/>
          <w:iCs/>
          <w:noProof/>
          <w:sz w:val="22"/>
          <w:szCs w:val="24"/>
        </w:rPr>
        <w:t>45</w:t>
      </w:r>
      <w:r w:rsidRPr="0008241C">
        <w:rPr>
          <w:noProof/>
          <w:sz w:val="22"/>
          <w:szCs w:val="24"/>
        </w:rPr>
        <w:t>(3–4), 1–3. Retrieved from https://pubs.er.usgs.gov/publication/5223742</w:t>
      </w:r>
    </w:p>
    <w:p w14:paraId="6733CA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drigues, A. S. L., Brooks, T. M., Butchart, S. H. M., Chanson, J., Cox, N., Hoffmann, M., &amp; Stuart, S. N. (2014). Spatially Explicit Trends in the Global Conservation Status of Vertebrates.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11), e113934. https://doi.org/10.1371/journal.pone.0113934</w:t>
      </w:r>
    </w:p>
    <w:p w14:paraId="48E30E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gers, D. I., Yang, H. Y., Hassell, C. J., Boyle, A. N., Rogers, K. G., Chen, B., Zhang, Z. W., &amp; Piersma, T. (2010). Red Knots (Calidris canutus piersmai and C. c. rogersi) depend on a small threatened staging area in Bohai Bay, China. </w:t>
      </w:r>
      <w:r w:rsidRPr="0008241C">
        <w:rPr>
          <w:i/>
          <w:iCs/>
          <w:noProof/>
          <w:sz w:val="22"/>
          <w:szCs w:val="24"/>
        </w:rPr>
        <w:t>Emu</w:t>
      </w:r>
      <w:r w:rsidRPr="0008241C">
        <w:rPr>
          <w:noProof/>
          <w:sz w:val="22"/>
          <w:szCs w:val="24"/>
        </w:rPr>
        <w:t xml:space="preserve">, </w:t>
      </w:r>
      <w:r w:rsidRPr="0008241C">
        <w:rPr>
          <w:i/>
          <w:iCs/>
          <w:noProof/>
          <w:sz w:val="22"/>
          <w:szCs w:val="24"/>
        </w:rPr>
        <w:t>110</w:t>
      </w:r>
      <w:r w:rsidRPr="0008241C">
        <w:rPr>
          <w:noProof/>
          <w:sz w:val="22"/>
          <w:szCs w:val="24"/>
        </w:rPr>
        <w:t>(4), 307–315. https://doi.org/10.1071/MU10024</w:t>
      </w:r>
    </w:p>
    <w:p w14:paraId="49A4E4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gers, H. S., Buhle, E. R., HilleRisLambers, J., Fricke, E. C., Miller, R. H., &amp; Tewksbury, J. J. (2017). Effects of an invasive predator cascade to plants via mutualism disruption. </w:t>
      </w:r>
      <w:r w:rsidRPr="0008241C">
        <w:rPr>
          <w:i/>
          <w:iCs/>
          <w:noProof/>
          <w:sz w:val="22"/>
          <w:szCs w:val="24"/>
        </w:rPr>
        <w:t>Nature Communications</w:t>
      </w:r>
      <w:r w:rsidRPr="0008241C">
        <w:rPr>
          <w:noProof/>
          <w:sz w:val="22"/>
          <w:szCs w:val="24"/>
        </w:rPr>
        <w:t>. https://doi.org/10.1038/ncomms14557</w:t>
      </w:r>
    </w:p>
    <w:p w14:paraId="55F1A0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se, M., Posa, C., Wijedasa, L. S., &amp; Corlett, R. T. (2011). Biodiversity and Conservation of Tropical Peat Swamp Forests. </w:t>
      </w:r>
      <w:r w:rsidRPr="0008241C">
        <w:rPr>
          <w:i/>
          <w:iCs/>
          <w:noProof/>
          <w:sz w:val="22"/>
          <w:szCs w:val="24"/>
        </w:rPr>
        <w:t>BioScience</w:t>
      </w:r>
      <w:r w:rsidRPr="0008241C">
        <w:rPr>
          <w:noProof/>
          <w:sz w:val="22"/>
          <w:szCs w:val="24"/>
        </w:rPr>
        <w:t xml:space="preserve">, </w:t>
      </w:r>
      <w:r w:rsidRPr="0008241C">
        <w:rPr>
          <w:i/>
          <w:iCs/>
          <w:noProof/>
          <w:sz w:val="22"/>
          <w:szCs w:val="24"/>
        </w:rPr>
        <w:t>61</w:t>
      </w:r>
      <w:r w:rsidRPr="0008241C">
        <w:rPr>
          <w:noProof/>
          <w:sz w:val="22"/>
          <w:szCs w:val="24"/>
        </w:rPr>
        <w:t>(49), 49–57. https://doi.org/10.1525/bio.2011.61.1.10</w:t>
      </w:r>
    </w:p>
    <w:p w14:paraId="31AD830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ts, A. (2015). Sacred Forests, Sacred Nation. </w:t>
      </w:r>
      <w:r w:rsidRPr="0008241C">
        <w:rPr>
          <w:i/>
          <w:iCs/>
          <w:noProof/>
          <w:sz w:val="22"/>
          <w:szCs w:val="24"/>
        </w:rPr>
        <w:t>Japanese Journal of Religious Studies</w:t>
      </w:r>
      <w:r w:rsidRPr="0008241C">
        <w:rPr>
          <w:noProof/>
          <w:sz w:val="22"/>
          <w:szCs w:val="24"/>
        </w:rPr>
        <w:t xml:space="preserve">, </w:t>
      </w:r>
      <w:r w:rsidRPr="0008241C">
        <w:rPr>
          <w:i/>
          <w:iCs/>
          <w:noProof/>
          <w:sz w:val="22"/>
          <w:szCs w:val="24"/>
        </w:rPr>
        <w:t>42</w:t>
      </w:r>
      <w:r w:rsidRPr="0008241C">
        <w:rPr>
          <w:noProof/>
          <w:sz w:val="22"/>
          <w:szCs w:val="24"/>
        </w:rPr>
        <w:t>(2), 205–233.</w:t>
      </w:r>
    </w:p>
    <w:p w14:paraId="6888AB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esink, J. L., Lenihan, H. S., Trimble, A. C., Heiman, K. W., Micheli, F., Byers, J. E., &amp; Kay, M. C. (2005). INTRODUCTION OF NON-NATIVE OYSTERS: Ecosystem Effects and Restoration Implications. </w:t>
      </w:r>
      <w:r w:rsidRPr="0008241C">
        <w:rPr>
          <w:i/>
          <w:iCs/>
          <w:noProof/>
          <w:sz w:val="22"/>
          <w:szCs w:val="24"/>
        </w:rPr>
        <w:t>Annual Review of Ecology, Evolution, and Systematics</w:t>
      </w:r>
      <w:r w:rsidRPr="0008241C">
        <w:rPr>
          <w:noProof/>
          <w:sz w:val="22"/>
          <w:szCs w:val="24"/>
        </w:rPr>
        <w:t xml:space="preserve">, </w:t>
      </w:r>
      <w:r w:rsidRPr="0008241C">
        <w:rPr>
          <w:i/>
          <w:iCs/>
          <w:noProof/>
          <w:sz w:val="22"/>
          <w:szCs w:val="24"/>
        </w:rPr>
        <w:t>36</w:t>
      </w:r>
      <w:r w:rsidRPr="0008241C">
        <w:rPr>
          <w:noProof/>
          <w:sz w:val="22"/>
          <w:szCs w:val="24"/>
        </w:rPr>
        <w:t>(1), 643–689. https://doi.org/10.1146/annurev.ecolsys.36.102003.152638</w:t>
      </w:r>
    </w:p>
    <w:p w14:paraId="5E2C7A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ss, G. R., &amp; Alcala, A. C. (1998). Natural fishing experiments in marine reserves 1983-1993: Community and trophic responses. </w:t>
      </w:r>
      <w:r w:rsidRPr="0008241C">
        <w:rPr>
          <w:i/>
          <w:iCs/>
          <w:noProof/>
          <w:sz w:val="22"/>
          <w:szCs w:val="24"/>
        </w:rPr>
        <w:t>Coral Reefs</w:t>
      </w:r>
      <w:r w:rsidRPr="0008241C">
        <w:rPr>
          <w:noProof/>
          <w:sz w:val="22"/>
          <w:szCs w:val="24"/>
        </w:rPr>
        <w:t xml:space="preserve">, </w:t>
      </w:r>
      <w:r w:rsidRPr="0008241C">
        <w:rPr>
          <w:i/>
          <w:iCs/>
          <w:noProof/>
          <w:sz w:val="22"/>
          <w:szCs w:val="24"/>
        </w:rPr>
        <w:t>17</w:t>
      </w:r>
      <w:r w:rsidRPr="0008241C">
        <w:rPr>
          <w:noProof/>
          <w:sz w:val="22"/>
          <w:szCs w:val="24"/>
        </w:rPr>
        <w:t>(4), 383–397. https://doi.org/10.1007/s003380050144</w:t>
      </w:r>
    </w:p>
    <w:p w14:paraId="6B638F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ssell-Smith, J., Yates, C., Edwards, A., Allan, G. E., Cook, G. D., Cooke, P., Craig, R., Heath, B., Smith, R., Russell-Smith, J., Yates, C., Edwards, A., Allan, G. E., Cook, G. D., Cooke, P., Craig, R., Heath, B., &amp; Smith, R. (2003). Contemporary fire regimes of northern Australia, 1997–2001: </w:t>
      </w:r>
      <w:r w:rsidRPr="0008241C">
        <w:rPr>
          <w:noProof/>
          <w:sz w:val="22"/>
          <w:szCs w:val="24"/>
        </w:rPr>
        <w:lastRenderedPageBreak/>
        <w:t xml:space="preserve">change since Aboriginal occupancy, challenges for sustainable management. </w:t>
      </w:r>
      <w:r w:rsidRPr="0008241C">
        <w:rPr>
          <w:i/>
          <w:iCs/>
          <w:noProof/>
          <w:sz w:val="22"/>
          <w:szCs w:val="24"/>
        </w:rPr>
        <w:t>International Journal of Wildland Fire</w:t>
      </w:r>
      <w:r w:rsidRPr="0008241C">
        <w:rPr>
          <w:noProof/>
          <w:sz w:val="22"/>
          <w:szCs w:val="24"/>
        </w:rPr>
        <w:t xml:space="preserve">, </w:t>
      </w:r>
      <w:r w:rsidRPr="0008241C">
        <w:rPr>
          <w:i/>
          <w:iCs/>
          <w:noProof/>
          <w:sz w:val="22"/>
          <w:szCs w:val="24"/>
        </w:rPr>
        <w:t>12</w:t>
      </w:r>
      <w:r w:rsidRPr="0008241C">
        <w:rPr>
          <w:noProof/>
          <w:sz w:val="22"/>
          <w:szCs w:val="24"/>
        </w:rPr>
        <w:t>(4), 283. https://doi.org/10.1071/WF03015</w:t>
      </w:r>
    </w:p>
    <w:p w14:paraId="657F8B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ydin, H., &amp; Jeglum, J. (2013). </w:t>
      </w:r>
      <w:r w:rsidRPr="0008241C">
        <w:rPr>
          <w:i/>
          <w:iCs/>
          <w:noProof/>
          <w:sz w:val="22"/>
          <w:szCs w:val="24"/>
        </w:rPr>
        <w:t>The Biology of Peatlands</w:t>
      </w:r>
      <w:r w:rsidRPr="0008241C">
        <w:rPr>
          <w:noProof/>
          <w:sz w:val="22"/>
          <w:szCs w:val="24"/>
        </w:rPr>
        <w:t>. (O. U. Press., Ed.) (2nd ed.). Oxford.</w:t>
      </w:r>
    </w:p>
    <w:p w14:paraId="691C2C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alfeld, W. K., Edwards, G. P., Drucker, A. G., Edwards, G. P., Saalfeld, W. K., Edwards, G. P., Eldridge, S. R., Wurst, D., Berman, D. M., Garbin, V., Edwards, G. P., Saalfeld, K., Clifford, B., Edwards, G. P., Zeng, B., Saalfeld, W. K., Vaarzon-Morel, P., Grigg, G. C., Pople, A. R., Beard, L. A., Lamb, D. S., Saalfeld, W. K., McGregor, M. J., Edwards, G. P., Zeng, B., Vaarzon-Morel, P., Marsh, H., Sinclair, D. F., McLeod, S. R., Pople, A. R., Pople, A. R., McLeod, S. R., Short, J., Caughley, G., Grice, D., Brown, B., Zeng, B., &amp; Edwards, G. P. (2010). Distribution and abundance of the feral camel ( </w:t>
      </w:r>
      <w:r w:rsidRPr="0008241C">
        <w:rPr>
          <w:i/>
          <w:iCs/>
          <w:noProof/>
          <w:sz w:val="22"/>
          <w:szCs w:val="24"/>
        </w:rPr>
        <w:t>Camelus dromedarius</w:t>
      </w:r>
      <w:r w:rsidRPr="0008241C">
        <w:rPr>
          <w:noProof/>
          <w:sz w:val="22"/>
          <w:szCs w:val="24"/>
        </w:rPr>
        <w:t xml:space="preserve"> ) in Australia. </w:t>
      </w:r>
      <w:r w:rsidRPr="0008241C">
        <w:rPr>
          <w:i/>
          <w:iCs/>
          <w:noProof/>
          <w:sz w:val="22"/>
          <w:szCs w:val="24"/>
        </w:rPr>
        <w:t>The Rangeland Journal</w:t>
      </w:r>
      <w:r w:rsidRPr="0008241C">
        <w:rPr>
          <w:noProof/>
          <w:sz w:val="22"/>
          <w:szCs w:val="24"/>
        </w:rPr>
        <w:t xml:space="preserve">, </w:t>
      </w:r>
      <w:r w:rsidRPr="0008241C">
        <w:rPr>
          <w:i/>
          <w:iCs/>
          <w:noProof/>
          <w:sz w:val="22"/>
          <w:szCs w:val="24"/>
        </w:rPr>
        <w:t>32</w:t>
      </w:r>
      <w:r w:rsidRPr="0008241C">
        <w:rPr>
          <w:noProof/>
          <w:sz w:val="22"/>
          <w:szCs w:val="24"/>
        </w:rPr>
        <w:t>(1), 1. https://doi.org/10.1071/RJ09058</w:t>
      </w:r>
    </w:p>
    <w:p w14:paraId="78E221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dovy de Mitcheson, Y., Craig, M. T., Bertoncini, A. A., Carpenter, K. E., Cheung, W. W. L., Choat, J. H., Cornish, A. S., Fennessy, S. T., Ferreira, B. P., Heemstra, P. C., Liu, M., Myers, R. F., Pollard, D. A., Rhodes, K. L., Rocha, L. A., Russell, B. C., Samoilys, M. A., &amp; Sanciangco, J. (2013). Fishing groupers towards extinction: A global assessment of threats and extinction risks in a billion dollar fishery. </w:t>
      </w:r>
      <w:r w:rsidRPr="0008241C">
        <w:rPr>
          <w:i/>
          <w:iCs/>
          <w:noProof/>
          <w:sz w:val="22"/>
          <w:szCs w:val="24"/>
        </w:rPr>
        <w:t>Fish and Fisheries</w:t>
      </w:r>
      <w:r w:rsidRPr="0008241C">
        <w:rPr>
          <w:noProof/>
          <w:sz w:val="22"/>
          <w:szCs w:val="24"/>
        </w:rPr>
        <w:t xml:space="preserve">, </w:t>
      </w:r>
      <w:r w:rsidRPr="0008241C">
        <w:rPr>
          <w:i/>
          <w:iCs/>
          <w:noProof/>
          <w:sz w:val="22"/>
          <w:szCs w:val="24"/>
        </w:rPr>
        <w:t>14</w:t>
      </w:r>
      <w:r w:rsidRPr="0008241C">
        <w:rPr>
          <w:noProof/>
          <w:sz w:val="22"/>
          <w:szCs w:val="24"/>
        </w:rPr>
        <w:t>(2), 119–136. https://doi.org/10.1111/j.1467-2979.2011.00455.x</w:t>
      </w:r>
    </w:p>
    <w:p w14:paraId="163A70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dovy, Y. (2005). Trouble on the reef: the imperative for managing vulnerable and valuable fisheries. </w:t>
      </w:r>
      <w:r w:rsidRPr="0008241C">
        <w:rPr>
          <w:i/>
          <w:iCs/>
          <w:noProof/>
          <w:sz w:val="22"/>
          <w:szCs w:val="24"/>
        </w:rPr>
        <w:t>Fish and Fisheries</w:t>
      </w:r>
      <w:r w:rsidRPr="0008241C">
        <w:rPr>
          <w:noProof/>
          <w:sz w:val="22"/>
          <w:szCs w:val="24"/>
        </w:rPr>
        <w:t xml:space="preserve">, </w:t>
      </w:r>
      <w:r w:rsidRPr="0008241C">
        <w:rPr>
          <w:i/>
          <w:iCs/>
          <w:noProof/>
          <w:sz w:val="22"/>
          <w:szCs w:val="24"/>
        </w:rPr>
        <w:t>6</w:t>
      </w:r>
      <w:r w:rsidRPr="0008241C">
        <w:rPr>
          <w:noProof/>
          <w:sz w:val="22"/>
          <w:szCs w:val="24"/>
        </w:rPr>
        <w:t>(3), 167–185. https://doi.org/10.1111/j.1467-2979.2005.00186.x</w:t>
      </w:r>
    </w:p>
    <w:p w14:paraId="5AE7CA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dovy, Y., Kulbicki, M., Labrosse, P., Letourneur, Y., Lokani, P., &amp; Donaldson, T. J. (2003). The Humphead Wrasse, Cheilinus Undulatus: Synopsis of a Threatened and Poorly Known Giant Coral Reef Fish. </w:t>
      </w:r>
      <w:r w:rsidRPr="0008241C">
        <w:rPr>
          <w:i/>
          <w:iCs/>
          <w:noProof/>
          <w:sz w:val="22"/>
          <w:szCs w:val="24"/>
        </w:rPr>
        <w:t>Reviews in Fish Biology and Fisheries</w:t>
      </w:r>
      <w:r w:rsidRPr="0008241C">
        <w:rPr>
          <w:noProof/>
          <w:sz w:val="22"/>
          <w:szCs w:val="24"/>
        </w:rPr>
        <w:t xml:space="preserve">, </w:t>
      </w:r>
      <w:r w:rsidRPr="0008241C">
        <w:rPr>
          <w:i/>
          <w:iCs/>
          <w:noProof/>
          <w:sz w:val="22"/>
          <w:szCs w:val="24"/>
        </w:rPr>
        <w:t>13</w:t>
      </w:r>
      <w:r w:rsidRPr="0008241C">
        <w:rPr>
          <w:noProof/>
          <w:sz w:val="22"/>
          <w:szCs w:val="24"/>
        </w:rPr>
        <w:t>(3), 327–364. https://doi.org/10.1023/B:RFBF.0000033122.90679.97</w:t>
      </w:r>
    </w:p>
    <w:p w14:paraId="0947DF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faei-Mahroo, B., Ghaffari, H., Fahimi, H., Yazdanian, S. B. M., Majd, E. N., Rezazadeh, S. S. H. Y. E., Hosseinzadeh, M. S., Nasrabadi, R., Rajabizadeh, M., Mashayekhi, M., Motesharei, A., Nader, A., &amp; Kazemi, S. M. (2015). The Herpetofauna of Iran: Checklist of Taxonomy, Distribution and Conservation Status. </w:t>
      </w:r>
      <w:r w:rsidRPr="0008241C">
        <w:rPr>
          <w:i/>
          <w:iCs/>
          <w:noProof/>
          <w:sz w:val="22"/>
          <w:szCs w:val="24"/>
        </w:rPr>
        <w:t>Asian Herpetological Research</w:t>
      </w:r>
      <w:r w:rsidRPr="0008241C">
        <w:rPr>
          <w:noProof/>
          <w:sz w:val="22"/>
          <w:szCs w:val="24"/>
        </w:rPr>
        <w:t xml:space="preserve">, </w:t>
      </w:r>
      <w:r w:rsidRPr="0008241C">
        <w:rPr>
          <w:i/>
          <w:iCs/>
          <w:noProof/>
          <w:sz w:val="22"/>
          <w:szCs w:val="24"/>
        </w:rPr>
        <w:t>6</w:t>
      </w:r>
      <w:r w:rsidRPr="0008241C">
        <w:rPr>
          <w:noProof/>
          <w:sz w:val="22"/>
          <w:szCs w:val="24"/>
        </w:rPr>
        <w:t>(4), 257–290. https://doi.org/10.16373/j.cnki.ahr.140062</w:t>
      </w:r>
    </w:p>
    <w:p w14:paraId="25583B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hani, M., Zainon, N. A., Wan Mahiyuddin, W. R., Latif, M. T., Hod, R., Khan, M. F., Tahir, N. M., &amp; Chan, C. C. (2014). A case-crossover analysis of forest fire haze events and mortality in Malaysia. </w:t>
      </w:r>
      <w:r w:rsidRPr="0008241C">
        <w:rPr>
          <w:i/>
          <w:iCs/>
          <w:noProof/>
          <w:sz w:val="22"/>
          <w:szCs w:val="24"/>
        </w:rPr>
        <w:t>Atmospheric Environment</w:t>
      </w:r>
      <w:r w:rsidRPr="0008241C">
        <w:rPr>
          <w:noProof/>
          <w:sz w:val="22"/>
          <w:szCs w:val="24"/>
        </w:rPr>
        <w:t xml:space="preserve">, </w:t>
      </w:r>
      <w:r w:rsidRPr="0008241C">
        <w:rPr>
          <w:i/>
          <w:iCs/>
          <w:noProof/>
          <w:sz w:val="22"/>
          <w:szCs w:val="24"/>
        </w:rPr>
        <w:t>96</w:t>
      </w:r>
      <w:r w:rsidRPr="0008241C">
        <w:rPr>
          <w:noProof/>
          <w:sz w:val="22"/>
          <w:szCs w:val="24"/>
        </w:rPr>
        <w:t>, 257–265. https://doi.org/10.1016/j.atmosenv.2014.07.043</w:t>
      </w:r>
    </w:p>
    <w:p w14:paraId="44F553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ito, T., Hirabayashi, Y., Suzuki, K., Watanabe, K., &amp; Saito, H. (2016). Recent Decline of Pink Salmon (Oncorhynchus gorbuscha) Abundance in Japan. </w:t>
      </w:r>
      <w:r w:rsidRPr="0008241C">
        <w:rPr>
          <w:i/>
          <w:iCs/>
          <w:noProof/>
          <w:sz w:val="22"/>
          <w:szCs w:val="24"/>
        </w:rPr>
        <w:t>North Pacific Anadromous Fish Commission Bulletin</w:t>
      </w:r>
      <w:r w:rsidRPr="0008241C">
        <w:rPr>
          <w:noProof/>
          <w:sz w:val="22"/>
          <w:szCs w:val="24"/>
        </w:rPr>
        <w:t>, (6), 279–296. https://doi.org/10.23849/npafcb6/279.296</w:t>
      </w:r>
    </w:p>
    <w:p w14:paraId="1284D9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ndhu, H., Porter, J., &amp; Wratten, S. (2013). Experimental Assessment of Ecosystem Services in Agriculture. In S. Wratten, H. Sandhu, R. Cullen, &amp; R. Costanza (Eds.), </w:t>
      </w:r>
      <w:r w:rsidRPr="0008241C">
        <w:rPr>
          <w:i/>
          <w:iCs/>
          <w:noProof/>
          <w:sz w:val="22"/>
          <w:szCs w:val="24"/>
        </w:rPr>
        <w:t>Ecosystem Services in Agricultural and Urban Landscapes</w:t>
      </w:r>
      <w:r w:rsidRPr="0008241C">
        <w:rPr>
          <w:noProof/>
          <w:sz w:val="22"/>
          <w:szCs w:val="24"/>
        </w:rPr>
        <w:t xml:space="preserve"> (1st ed., pp. 122–135). Oxford: John Wiley &amp; Sons, Ltd. https://doi.org/10.1002/9781118506271.ch8</w:t>
      </w:r>
    </w:p>
    <w:p w14:paraId="0D9B389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ndhu, H. S., Crossman, N. D., &amp; Smith, F. P. (2012). Ecosystem services and Australian agricultural enterprises. </w:t>
      </w:r>
      <w:r w:rsidRPr="0008241C">
        <w:rPr>
          <w:i/>
          <w:iCs/>
          <w:noProof/>
          <w:sz w:val="22"/>
          <w:szCs w:val="24"/>
        </w:rPr>
        <w:t>Ecological Economics</w:t>
      </w:r>
      <w:r w:rsidRPr="0008241C">
        <w:rPr>
          <w:noProof/>
          <w:sz w:val="22"/>
          <w:szCs w:val="24"/>
        </w:rPr>
        <w:t xml:space="preserve">, </w:t>
      </w:r>
      <w:r w:rsidRPr="0008241C">
        <w:rPr>
          <w:i/>
          <w:iCs/>
          <w:noProof/>
          <w:sz w:val="22"/>
          <w:szCs w:val="24"/>
        </w:rPr>
        <w:t>74</w:t>
      </w:r>
      <w:r w:rsidRPr="0008241C">
        <w:rPr>
          <w:noProof/>
          <w:sz w:val="22"/>
          <w:szCs w:val="24"/>
        </w:rPr>
        <w:t>, 19–26. https://doi.org/10.1016/j.ecolecon.2011.12.001</w:t>
      </w:r>
    </w:p>
    <w:p w14:paraId="16D6B31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saki, T., Imanishi, J., Fukui, W., &amp; Morimoto, Y. (2016). Fine-scale characterization of bird habitat using airborne LiDAR in an urban park in Japan.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17</w:t>
      </w:r>
      <w:r w:rsidRPr="0008241C">
        <w:rPr>
          <w:noProof/>
          <w:sz w:val="22"/>
          <w:szCs w:val="24"/>
        </w:rPr>
        <w:t>, 16–22. https://doi.org/10.1016/j.ufug.2016.03.007</w:t>
      </w:r>
    </w:p>
    <w:p w14:paraId="45A0BE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x, D. F., &amp; Gaines, S. D. (2008). Species invasions and extinction: The future of native biodiversity on islands. </w:t>
      </w:r>
      <w:r w:rsidRPr="0008241C">
        <w:rPr>
          <w:i/>
          <w:iCs/>
          <w:noProof/>
          <w:sz w:val="22"/>
          <w:szCs w:val="24"/>
        </w:rPr>
        <w:t>Proceedings of the National Academy of Sciences</w:t>
      </w:r>
      <w:r w:rsidRPr="0008241C">
        <w:rPr>
          <w:noProof/>
          <w:sz w:val="22"/>
          <w:szCs w:val="24"/>
        </w:rPr>
        <w:t>. https://doi.org/10.1073/pnas.0802290105</w:t>
      </w:r>
    </w:p>
    <w:p w14:paraId="42C8D6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anlon, A. T., Petit, S., Tuiwawa, M., &amp; Naikatini, A. (2014). High similarity between a bat-serviced plant assemblage and that used by humans. </w:t>
      </w:r>
      <w:r w:rsidRPr="0008241C">
        <w:rPr>
          <w:i/>
          <w:iCs/>
          <w:noProof/>
          <w:sz w:val="22"/>
          <w:szCs w:val="24"/>
        </w:rPr>
        <w:t>Biological Conservation</w:t>
      </w:r>
      <w:r w:rsidRPr="0008241C">
        <w:rPr>
          <w:noProof/>
          <w:sz w:val="22"/>
          <w:szCs w:val="24"/>
        </w:rPr>
        <w:t xml:space="preserve">, </w:t>
      </w:r>
      <w:r w:rsidRPr="0008241C">
        <w:rPr>
          <w:i/>
          <w:iCs/>
          <w:noProof/>
          <w:sz w:val="22"/>
          <w:szCs w:val="24"/>
        </w:rPr>
        <w:t>174</w:t>
      </w:r>
      <w:r w:rsidRPr="0008241C">
        <w:rPr>
          <w:noProof/>
          <w:sz w:val="22"/>
          <w:szCs w:val="24"/>
        </w:rPr>
        <w:t>, 111–119. https://doi.org/10.1016/j.biocon.2014.03.023</w:t>
      </w:r>
    </w:p>
    <w:p w14:paraId="2DE433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nell, S., Altrell, D., Ståhl, G., &amp; Kleinn, C. (2015). The contribution of trees outside forests to national tree biomass and carbon stocks—a comparative study across three continents. </w:t>
      </w:r>
      <w:r w:rsidRPr="0008241C">
        <w:rPr>
          <w:i/>
          <w:iCs/>
          <w:noProof/>
          <w:sz w:val="22"/>
          <w:szCs w:val="24"/>
        </w:rPr>
        <w:t>Environmental Monitoring and Assessment</w:t>
      </w:r>
      <w:r w:rsidRPr="0008241C">
        <w:rPr>
          <w:noProof/>
          <w:sz w:val="22"/>
          <w:szCs w:val="24"/>
        </w:rPr>
        <w:t xml:space="preserve">, </w:t>
      </w:r>
      <w:r w:rsidRPr="0008241C">
        <w:rPr>
          <w:i/>
          <w:iCs/>
          <w:noProof/>
          <w:sz w:val="22"/>
          <w:szCs w:val="24"/>
        </w:rPr>
        <w:t>187</w:t>
      </w:r>
      <w:r w:rsidRPr="0008241C">
        <w:rPr>
          <w:noProof/>
          <w:sz w:val="22"/>
          <w:szCs w:val="24"/>
        </w:rPr>
        <w:t>(1), 4197. https://doi.org/10.1007/s10661-014-4197-4</w:t>
      </w:r>
    </w:p>
    <w:p w14:paraId="2698EA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Schnell, S., Kleinn, C., &amp; Ståhl, G. (2015). Monitoring trees outside forests: a review. </w:t>
      </w:r>
      <w:r w:rsidRPr="0008241C">
        <w:rPr>
          <w:i/>
          <w:iCs/>
          <w:noProof/>
          <w:sz w:val="22"/>
          <w:szCs w:val="24"/>
        </w:rPr>
        <w:t>Environmental Monitoring and Assessment</w:t>
      </w:r>
      <w:r w:rsidRPr="0008241C">
        <w:rPr>
          <w:noProof/>
          <w:sz w:val="22"/>
          <w:szCs w:val="24"/>
        </w:rPr>
        <w:t xml:space="preserve">, </w:t>
      </w:r>
      <w:r w:rsidRPr="0008241C">
        <w:rPr>
          <w:i/>
          <w:iCs/>
          <w:noProof/>
          <w:sz w:val="22"/>
          <w:szCs w:val="24"/>
        </w:rPr>
        <w:t>187</w:t>
      </w:r>
      <w:r w:rsidRPr="0008241C">
        <w:rPr>
          <w:noProof/>
          <w:sz w:val="22"/>
          <w:szCs w:val="24"/>
        </w:rPr>
        <w:t>(9), 600. https://doi.org/10.1007/s10661-015-4817-7</w:t>
      </w:r>
    </w:p>
    <w:p w14:paraId="536171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ulte, D. M., Burke, R. P., &amp; Lipcius, R. N. (2009). Unprecedented restoration of a native oyster metapopulation. </w:t>
      </w:r>
      <w:r w:rsidRPr="0008241C">
        <w:rPr>
          <w:i/>
          <w:iCs/>
          <w:noProof/>
          <w:sz w:val="22"/>
          <w:szCs w:val="24"/>
        </w:rPr>
        <w:t>Science</w:t>
      </w:r>
      <w:r w:rsidRPr="0008241C">
        <w:rPr>
          <w:noProof/>
          <w:sz w:val="22"/>
          <w:szCs w:val="24"/>
        </w:rPr>
        <w:t xml:space="preserve">, </w:t>
      </w:r>
      <w:r w:rsidRPr="0008241C">
        <w:rPr>
          <w:i/>
          <w:iCs/>
          <w:noProof/>
          <w:sz w:val="22"/>
          <w:szCs w:val="24"/>
        </w:rPr>
        <w:t>325</w:t>
      </w:r>
      <w:r w:rsidRPr="0008241C">
        <w:rPr>
          <w:noProof/>
          <w:sz w:val="22"/>
          <w:szCs w:val="24"/>
        </w:rPr>
        <w:t>(5944), 1124–1128. https://doi.org/10.1126/science.1176516</w:t>
      </w:r>
    </w:p>
    <w:p w14:paraId="5C437A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ott, P., &amp; Williams, N. (2014). Phytophthora diseases in New Zealand forests. </w:t>
      </w:r>
      <w:r w:rsidRPr="0008241C">
        <w:rPr>
          <w:i/>
          <w:iCs/>
          <w:noProof/>
          <w:sz w:val="22"/>
          <w:szCs w:val="24"/>
        </w:rPr>
        <w:t>New Zealand Journal of Forestry</w:t>
      </w:r>
      <w:r w:rsidRPr="0008241C">
        <w:rPr>
          <w:noProof/>
          <w:sz w:val="22"/>
          <w:szCs w:val="24"/>
        </w:rPr>
        <w:t xml:space="preserve">, </w:t>
      </w:r>
      <w:r w:rsidRPr="0008241C">
        <w:rPr>
          <w:i/>
          <w:iCs/>
          <w:noProof/>
          <w:sz w:val="22"/>
          <w:szCs w:val="24"/>
        </w:rPr>
        <w:t>59</w:t>
      </w:r>
      <w:r w:rsidRPr="0008241C">
        <w:rPr>
          <w:noProof/>
          <w:sz w:val="22"/>
          <w:szCs w:val="24"/>
        </w:rPr>
        <w:t>(2), 15.</w:t>
      </w:r>
    </w:p>
    <w:p w14:paraId="23BD56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ott, S. D. (2007). The Dawning of Deep Sea Mining of Metallic Sulfides: The Geologic Perspective. In </w:t>
      </w:r>
      <w:r w:rsidRPr="0008241C">
        <w:rPr>
          <w:i/>
          <w:iCs/>
          <w:noProof/>
          <w:sz w:val="22"/>
          <w:szCs w:val="24"/>
        </w:rPr>
        <w:t>Proceedings of The Seventh (2007) ISOPE Ocean Mining Symposium, July 1-6, 2007</w:t>
      </w:r>
      <w:r w:rsidRPr="0008241C">
        <w:rPr>
          <w:noProof/>
          <w:sz w:val="22"/>
          <w:szCs w:val="24"/>
        </w:rPr>
        <w:t>. Lisbon, Portugal: The International Society of Offshore and Polar Engineers (ISOPE). Retrieved from http://www.isope.org/publications/proceedings/ISOPE_OMS/OMS 2007/papers/M07OMS-22scott.pdf</w:t>
      </w:r>
    </w:p>
    <w:p w14:paraId="31AAA7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ddon, S., Connolly, R. M., &amp; Edyvane, K. S. (2000). Large-scale seagrass dieback in northern Spencer Gulf, South Australia. </w:t>
      </w:r>
      <w:r w:rsidRPr="0008241C">
        <w:rPr>
          <w:i/>
          <w:iCs/>
          <w:noProof/>
          <w:sz w:val="22"/>
          <w:szCs w:val="24"/>
        </w:rPr>
        <w:t>Aquatic Botany</w:t>
      </w:r>
      <w:r w:rsidRPr="0008241C">
        <w:rPr>
          <w:noProof/>
          <w:sz w:val="22"/>
          <w:szCs w:val="24"/>
        </w:rPr>
        <w:t xml:space="preserve">, </w:t>
      </w:r>
      <w:r w:rsidRPr="0008241C">
        <w:rPr>
          <w:i/>
          <w:iCs/>
          <w:noProof/>
          <w:sz w:val="22"/>
          <w:szCs w:val="24"/>
        </w:rPr>
        <w:t>66</w:t>
      </w:r>
      <w:r w:rsidRPr="0008241C">
        <w:rPr>
          <w:noProof/>
          <w:sz w:val="22"/>
          <w:szCs w:val="24"/>
        </w:rPr>
        <w:t>(4), 297–310. https://doi.org/10.1016/S0304-3770(99)00080-7</w:t>
      </w:r>
    </w:p>
    <w:p w14:paraId="7AEFD4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ebens, H., Blackburn, T. M., Dyer, E. E., Genovesi, P., Hulme, P. E., Jeschke, J. M., Pagad, S., Pyšek, P., Winter, M., Arianoutsou, M., Bacher, S., Blasius, B., Brundu, G., Capinha, C., Celesti-Grapow, L., Dawson, W., Dullinger, S., Fuentes, N., Jäger, H., Kartesz, J., Kenis, M., Kreft, H., Kühn, I., Lenzner, B., Liebhold, A., Mosena, A., Moser, D., Nishino, M., Pearman, D., Pergl, J., Rabitsch, W., Rojas-Sandoval, J., Roques, A., Rorke, S., Rossinelli, S., Roy, H. E., Scalera, R., Schindler, S., Štajerová, K., Tokarska-Guzik, B., Van Kleunen, M., Walker, K., Weigelt, P., Yamanaka, T., &amp; Essl, F. (2017). No saturation in the accumulation of alien species worldwide. </w:t>
      </w:r>
      <w:r w:rsidRPr="0008241C">
        <w:rPr>
          <w:i/>
          <w:iCs/>
          <w:noProof/>
          <w:sz w:val="22"/>
          <w:szCs w:val="24"/>
        </w:rPr>
        <w:t>Nature Communications</w:t>
      </w:r>
      <w:r w:rsidRPr="0008241C">
        <w:rPr>
          <w:noProof/>
          <w:sz w:val="22"/>
          <w:szCs w:val="24"/>
        </w:rPr>
        <w:t>. https://doi.org/10.1038/ncomms14435</w:t>
      </w:r>
    </w:p>
    <w:p w14:paraId="5DC9F3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ttele, J., Spangenberg, J. H., Heong, K. L., Burkhard, B., Bustamante, J. V., Cabbigat, J., Van Chien, H., Escalada, M., Grescho, V., Hai, L. H., Harpke, A., Horgan, F. G., Hotes, S., Jahn, R., Kühn, I., Marquez, L., Schädler, M., Tekken, V., Vetterlein, D., Villareal, S. “Bong,” Westphal, C., &amp; Wiemers, M. (2015). Agricultural landscapes and ecosystem services in South-East Asia—the LEGATO-Project. </w:t>
      </w:r>
      <w:r w:rsidRPr="0008241C">
        <w:rPr>
          <w:i/>
          <w:iCs/>
          <w:noProof/>
          <w:sz w:val="22"/>
          <w:szCs w:val="24"/>
        </w:rPr>
        <w:t>Basic and Applied Ecology</w:t>
      </w:r>
      <w:r w:rsidRPr="0008241C">
        <w:rPr>
          <w:noProof/>
          <w:sz w:val="22"/>
          <w:szCs w:val="24"/>
        </w:rPr>
        <w:t xml:space="preserve">, </w:t>
      </w:r>
      <w:r w:rsidRPr="0008241C">
        <w:rPr>
          <w:i/>
          <w:iCs/>
          <w:noProof/>
          <w:sz w:val="22"/>
          <w:szCs w:val="24"/>
        </w:rPr>
        <w:t>16</w:t>
      </w:r>
      <w:r w:rsidRPr="0008241C">
        <w:rPr>
          <w:noProof/>
          <w:sz w:val="22"/>
          <w:szCs w:val="24"/>
        </w:rPr>
        <w:t>(8), 661–664. https://doi.org/10.1016/j.baae.2015.10.003</w:t>
      </w:r>
    </w:p>
    <w:p w14:paraId="2785D1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xton, J. O., Noojipady, P., Song, X.-P., Feng, M., Song, D.-X., Kim, D.-H., Anand, A., Huang, C., Channan, S., Pimm, S. L., &amp; Townshend, J. R. (2015). Conservation policy and the measurement of forests. </w:t>
      </w:r>
      <w:r w:rsidRPr="0008241C">
        <w:rPr>
          <w:i/>
          <w:iCs/>
          <w:noProof/>
          <w:sz w:val="22"/>
          <w:szCs w:val="24"/>
        </w:rPr>
        <w:t>Nature Climate Change</w:t>
      </w:r>
      <w:r w:rsidRPr="0008241C">
        <w:rPr>
          <w:noProof/>
          <w:sz w:val="22"/>
          <w:szCs w:val="24"/>
        </w:rPr>
        <w:t xml:space="preserve">, </w:t>
      </w:r>
      <w:r w:rsidRPr="0008241C">
        <w:rPr>
          <w:i/>
          <w:iCs/>
          <w:noProof/>
          <w:sz w:val="22"/>
          <w:szCs w:val="24"/>
        </w:rPr>
        <w:t>6</w:t>
      </w:r>
      <w:r w:rsidRPr="0008241C">
        <w:rPr>
          <w:noProof/>
          <w:sz w:val="22"/>
          <w:szCs w:val="24"/>
        </w:rPr>
        <w:t>(October), 1–6. https://doi.org/10.1038/nclimate2816</w:t>
      </w:r>
    </w:p>
    <w:p w14:paraId="53B9F0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bani, F., Kumar, L., Ahmadi, M., &amp; Esmaeili, A. (2017). Are research efforts on Animalia in the South Pacific associated with the conservation status or population trends? </w:t>
      </w:r>
      <w:r w:rsidRPr="0008241C">
        <w:rPr>
          <w:i/>
          <w:iCs/>
          <w:noProof/>
          <w:sz w:val="22"/>
          <w:szCs w:val="24"/>
        </w:rPr>
        <w:t>Journal for Nature Conservation</w:t>
      </w:r>
      <w:r w:rsidRPr="0008241C">
        <w:rPr>
          <w:noProof/>
          <w:sz w:val="22"/>
          <w:szCs w:val="24"/>
        </w:rPr>
        <w:t xml:space="preserve">, </w:t>
      </w:r>
      <w:r w:rsidRPr="0008241C">
        <w:rPr>
          <w:i/>
          <w:iCs/>
          <w:noProof/>
          <w:sz w:val="22"/>
          <w:szCs w:val="24"/>
        </w:rPr>
        <w:t>39</w:t>
      </w:r>
      <w:r w:rsidRPr="0008241C">
        <w:rPr>
          <w:noProof/>
          <w:sz w:val="22"/>
          <w:szCs w:val="24"/>
        </w:rPr>
        <w:t>, 1–36. https://doi.org/10.1016/j.jnc.2017.06.004</w:t>
      </w:r>
    </w:p>
    <w:p w14:paraId="1F4F0D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heen, H., &amp; Mashwani, Z. (2015). Spatial patterns and diversity of alpine vegetation across Langer – Shandur Valley , Hindukush. </w:t>
      </w:r>
      <w:r w:rsidRPr="0008241C">
        <w:rPr>
          <w:i/>
          <w:iCs/>
          <w:noProof/>
          <w:sz w:val="22"/>
          <w:szCs w:val="24"/>
        </w:rPr>
        <w:t>Current Science</w:t>
      </w:r>
      <w:r w:rsidRPr="0008241C">
        <w:rPr>
          <w:noProof/>
          <w:sz w:val="22"/>
          <w:szCs w:val="24"/>
        </w:rPr>
        <w:t xml:space="preserve">, </w:t>
      </w:r>
      <w:r w:rsidRPr="0008241C">
        <w:rPr>
          <w:i/>
          <w:iCs/>
          <w:noProof/>
          <w:sz w:val="22"/>
          <w:szCs w:val="24"/>
        </w:rPr>
        <w:t>108</w:t>
      </w:r>
      <w:r w:rsidRPr="0008241C">
        <w:rPr>
          <w:noProof/>
          <w:sz w:val="22"/>
          <w:szCs w:val="24"/>
        </w:rPr>
        <w:t>(8), 1534–1539.</w:t>
      </w:r>
    </w:p>
    <w:p w14:paraId="36BA10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hid, S., &amp; Behrawan, H. (2008). Drought risk assessment in the western part of Bangladesh. </w:t>
      </w:r>
      <w:r w:rsidRPr="0008241C">
        <w:rPr>
          <w:i/>
          <w:iCs/>
          <w:noProof/>
          <w:sz w:val="22"/>
          <w:szCs w:val="24"/>
        </w:rPr>
        <w:t>Natural Hazards</w:t>
      </w:r>
      <w:r w:rsidRPr="0008241C">
        <w:rPr>
          <w:noProof/>
          <w:sz w:val="22"/>
          <w:szCs w:val="24"/>
        </w:rPr>
        <w:t xml:space="preserve">, </w:t>
      </w:r>
      <w:r w:rsidRPr="0008241C">
        <w:rPr>
          <w:i/>
          <w:iCs/>
          <w:noProof/>
          <w:sz w:val="22"/>
          <w:szCs w:val="24"/>
        </w:rPr>
        <w:t>46</w:t>
      </w:r>
      <w:r w:rsidRPr="0008241C">
        <w:rPr>
          <w:noProof/>
          <w:sz w:val="22"/>
          <w:szCs w:val="24"/>
        </w:rPr>
        <w:t>(3), 391–413. https://doi.org/10.1007/s11069-007-9191-5</w:t>
      </w:r>
    </w:p>
    <w:p w14:paraId="1B0B86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nker, K., &amp; Pilcher, N. J. (2003). Marine turtles in south and southeast Asia: hopeless cause or cause for hope? </w:t>
      </w:r>
      <w:r w:rsidRPr="0008241C">
        <w:rPr>
          <w:i/>
          <w:iCs/>
          <w:noProof/>
          <w:sz w:val="22"/>
          <w:szCs w:val="24"/>
        </w:rPr>
        <w:t>Marine Turtle Newsletter</w:t>
      </w:r>
      <w:r w:rsidRPr="0008241C">
        <w:rPr>
          <w:noProof/>
          <w:sz w:val="22"/>
          <w:szCs w:val="24"/>
        </w:rPr>
        <w:t xml:space="preserve">, </w:t>
      </w:r>
      <w:r w:rsidRPr="0008241C">
        <w:rPr>
          <w:i/>
          <w:iCs/>
          <w:noProof/>
          <w:sz w:val="22"/>
          <w:szCs w:val="24"/>
        </w:rPr>
        <w:t>100</w:t>
      </w:r>
      <w:r w:rsidRPr="0008241C">
        <w:rPr>
          <w:noProof/>
          <w:sz w:val="22"/>
          <w:szCs w:val="24"/>
        </w:rPr>
        <w:t>, 43–51.</w:t>
      </w:r>
    </w:p>
    <w:p w14:paraId="243216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rrock, S., Oldfield, S., &amp; Wilson, O. (2014). </w:t>
      </w:r>
      <w:r w:rsidRPr="0008241C">
        <w:rPr>
          <w:i/>
          <w:iCs/>
          <w:noProof/>
          <w:sz w:val="22"/>
          <w:szCs w:val="24"/>
        </w:rPr>
        <w:t>Plant conservation report 2014: 81</w:t>
      </w:r>
      <w:r w:rsidRPr="0008241C">
        <w:rPr>
          <w:noProof/>
          <w:sz w:val="22"/>
          <w:szCs w:val="24"/>
        </w:rPr>
        <w:t xml:space="preserve">. </w:t>
      </w:r>
      <w:r w:rsidRPr="0008241C">
        <w:rPr>
          <w:i/>
          <w:iCs/>
          <w:noProof/>
          <w:sz w:val="22"/>
          <w:szCs w:val="24"/>
        </w:rPr>
        <w:t>Technical Series</w:t>
      </w:r>
      <w:r w:rsidRPr="0008241C">
        <w:rPr>
          <w:noProof/>
          <w:sz w:val="22"/>
          <w:szCs w:val="24"/>
        </w:rPr>
        <w:t>.</w:t>
      </w:r>
    </w:p>
    <w:p w14:paraId="30A3E6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rrow, S. H. (1999). Silvopastoralism: competition and facilitation between trees, livestock, and improved grass-clover pastures on temperate rainfed lands. In L. J. Buck LE (Ed.), </w:t>
      </w:r>
      <w:r w:rsidRPr="0008241C">
        <w:rPr>
          <w:i/>
          <w:iCs/>
          <w:noProof/>
          <w:sz w:val="22"/>
          <w:szCs w:val="24"/>
        </w:rPr>
        <w:t>Agroforestry in sustainable agricultural systems</w:t>
      </w:r>
      <w:r w:rsidRPr="0008241C">
        <w:rPr>
          <w:noProof/>
          <w:sz w:val="22"/>
          <w:szCs w:val="24"/>
        </w:rPr>
        <w:t xml:space="preserve"> (pp. 111–130). Boca Raton: CRC Press.</w:t>
      </w:r>
    </w:p>
    <w:p w14:paraId="1ACA56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en, X., Li, S., Wang, D., &amp; Lu, Z. (2015). Viable contribution of Tibetan sacred mountains in southwestern China to forest conservation. </w:t>
      </w:r>
      <w:r w:rsidRPr="0008241C">
        <w:rPr>
          <w:i/>
          <w:iCs/>
          <w:noProof/>
          <w:sz w:val="22"/>
          <w:szCs w:val="24"/>
        </w:rPr>
        <w:t>Conservation Biology</w:t>
      </w:r>
      <w:r w:rsidRPr="0008241C">
        <w:rPr>
          <w:noProof/>
          <w:sz w:val="22"/>
          <w:szCs w:val="24"/>
        </w:rPr>
        <w:t xml:space="preserve">, </w:t>
      </w:r>
      <w:r w:rsidRPr="0008241C">
        <w:rPr>
          <w:i/>
          <w:iCs/>
          <w:noProof/>
          <w:sz w:val="22"/>
          <w:szCs w:val="24"/>
        </w:rPr>
        <w:t>29</w:t>
      </w:r>
      <w:r w:rsidRPr="0008241C">
        <w:rPr>
          <w:noProof/>
          <w:sz w:val="22"/>
          <w:szCs w:val="24"/>
        </w:rPr>
        <w:t>(6), 1518–1526. https://doi.org/10.1111/cobi.12587</w:t>
      </w:r>
    </w:p>
    <w:p w14:paraId="5F638E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eppard, C. R. C., Ateweberhan, M., Bowen, B. W., Carr, P., Chen, C. A., Clubbe, C., Craig, M. T., Ebinghaus, R., Eble, J., Fitzsimmons, N., Gaither, M. R., Gan, C.-H., Gollock, M., Guzman, N., Graham, N. A. J., Harris, A., Jones, R., Keshavmurthy, S., Koldewey, H., Lundin, C. G., Mortimer, J. A., Obura, D., Pfeiffer, M., Price, A. R. G., Purkis, S., Raines, P., Readman, J. W., Riegl, B., Rogers, A., Schleyer, M., Seaward, M. R. D., Sheppard, A. L. S., Tamelander, J., Turner, J. R., Visram, S., Vogler, C., Vogt, S., Wolschke, H., Yang, J. M.-C., Yang, S.-Y., &amp; Yesson, C. (2012). Reefs and islands of the Chagos Archipelago, Indian Ocean: why it is the </w:t>
      </w:r>
      <w:r w:rsidRPr="0008241C">
        <w:rPr>
          <w:noProof/>
          <w:sz w:val="22"/>
          <w:szCs w:val="24"/>
        </w:rPr>
        <w:lastRenderedPageBreak/>
        <w:t xml:space="preserve">world’s largest no-take marine protected area. </w:t>
      </w:r>
      <w:r w:rsidRPr="0008241C">
        <w:rPr>
          <w:i/>
          <w:iCs/>
          <w:noProof/>
          <w:sz w:val="22"/>
          <w:szCs w:val="24"/>
        </w:rPr>
        <w:t>Aquatic Conservation: Marine and Freshwater Ecosystems</w:t>
      </w:r>
      <w:r w:rsidRPr="0008241C">
        <w:rPr>
          <w:noProof/>
          <w:sz w:val="22"/>
          <w:szCs w:val="24"/>
        </w:rPr>
        <w:t xml:space="preserve">, </w:t>
      </w:r>
      <w:r w:rsidRPr="0008241C">
        <w:rPr>
          <w:i/>
          <w:iCs/>
          <w:noProof/>
          <w:sz w:val="22"/>
          <w:szCs w:val="24"/>
        </w:rPr>
        <w:t>22</w:t>
      </w:r>
      <w:r w:rsidRPr="0008241C">
        <w:rPr>
          <w:noProof/>
          <w:sz w:val="22"/>
          <w:szCs w:val="24"/>
        </w:rPr>
        <w:t>(2), 232–261. https://doi.org/10.1002/aqc.1248</w:t>
      </w:r>
    </w:p>
    <w:p w14:paraId="09703F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irayama, Y. (1984). The abundance of deep sea meiobenthos in the Western Pacific in relatoin to environmentral factors. </w:t>
      </w:r>
      <w:r w:rsidRPr="0008241C">
        <w:rPr>
          <w:i/>
          <w:iCs/>
          <w:noProof/>
          <w:sz w:val="22"/>
          <w:szCs w:val="24"/>
        </w:rPr>
        <w:t>Oceanologica Acta</w:t>
      </w:r>
      <w:r w:rsidRPr="0008241C">
        <w:rPr>
          <w:noProof/>
          <w:sz w:val="22"/>
          <w:szCs w:val="24"/>
        </w:rPr>
        <w:t xml:space="preserve">, </w:t>
      </w:r>
      <w:r w:rsidRPr="0008241C">
        <w:rPr>
          <w:i/>
          <w:iCs/>
          <w:noProof/>
          <w:sz w:val="22"/>
          <w:szCs w:val="24"/>
        </w:rPr>
        <w:t>7</w:t>
      </w:r>
      <w:r w:rsidRPr="0008241C">
        <w:rPr>
          <w:noProof/>
          <w:sz w:val="22"/>
          <w:szCs w:val="24"/>
        </w:rPr>
        <w:t>, 113–121.</w:t>
      </w:r>
    </w:p>
    <w:p w14:paraId="324673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irayama, Y., &amp; Kojima, S. (1994). Abundance of deep-sea meiobenthos off Sanriku, Northeastern Japan. </w:t>
      </w:r>
      <w:r w:rsidRPr="0008241C">
        <w:rPr>
          <w:i/>
          <w:iCs/>
          <w:noProof/>
          <w:sz w:val="22"/>
          <w:szCs w:val="24"/>
        </w:rPr>
        <w:t>Journal of Oceanography</w:t>
      </w:r>
      <w:r w:rsidRPr="0008241C">
        <w:rPr>
          <w:noProof/>
          <w:sz w:val="22"/>
          <w:szCs w:val="24"/>
        </w:rPr>
        <w:t xml:space="preserve">, </w:t>
      </w:r>
      <w:r w:rsidRPr="0008241C">
        <w:rPr>
          <w:i/>
          <w:iCs/>
          <w:noProof/>
          <w:sz w:val="22"/>
          <w:szCs w:val="24"/>
        </w:rPr>
        <w:t>50</w:t>
      </w:r>
      <w:r w:rsidRPr="0008241C">
        <w:rPr>
          <w:noProof/>
          <w:sz w:val="22"/>
          <w:szCs w:val="24"/>
        </w:rPr>
        <w:t>(1), 109–117. https://doi.org/10.1007/BF02233860</w:t>
      </w:r>
    </w:p>
    <w:p w14:paraId="53C36E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obrak, M. Y. (2015). Trapping of Saker Falcon Falco cherrug and Peregrine Falcon Falco peregrinus in Saudi Arabia: Implications for biodiversity conservation. </w:t>
      </w:r>
      <w:r w:rsidRPr="0008241C">
        <w:rPr>
          <w:i/>
          <w:iCs/>
          <w:noProof/>
          <w:sz w:val="22"/>
          <w:szCs w:val="24"/>
        </w:rPr>
        <w:t>Saudi Journal of Biological Sciences</w:t>
      </w:r>
      <w:r w:rsidRPr="0008241C">
        <w:rPr>
          <w:noProof/>
          <w:sz w:val="22"/>
          <w:szCs w:val="24"/>
        </w:rPr>
        <w:t xml:space="preserve">, </w:t>
      </w:r>
      <w:r w:rsidRPr="0008241C">
        <w:rPr>
          <w:i/>
          <w:iCs/>
          <w:noProof/>
          <w:sz w:val="22"/>
          <w:szCs w:val="24"/>
        </w:rPr>
        <w:t>22</w:t>
      </w:r>
      <w:r w:rsidRPr="0008241C">
        <w:rPr>
          <w:noProof/>
          <w:sz w:val="22"/>
          <w:szCs w:val="24"/>
        </w:rPr>
        <w:t>(4), 491–502. https://doi.org/10.1016/j.sjbs.2014.11.024</w:t>
      </w:r>
    </w:p>
    <w:p w14:paraId="0B6A70F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ort, F., Carruthers, T., Dennison, W., &amp; Waycott, M. (2007). Global seagrass distribution and diversity: A bioregional model. </w:t>
      </w:r>
      <w:r w:rsidRPr="0008241C">
        <w:rPr>
          <w:i/>
          <w:iCs/>
          <w:noProof/>
          <w:sz w:val="22"/>
          <w:szCs w:val="24"/>
        </w:rPr>
        <w:t>Journal of Experimental Marine Biology and Ecology</w:t>
      </w:r>
      <w:r w:rsidRPr="0008241C">
        <w:rPr>
          <w:noProof/>
          <w:sz w:val="22"/>
          <w:szCs w:val="24"/>
        </w:rPr>
        <w:t xml:space="preserve">, </w:t>
      </w:r>
      <w:r w:rsidRPr="0008241C">
        <w:rPr>
          <w:i/>
          <w:iCs/>
          <w:noProof/>
          <w:sz w:val="22"/>
          <w:szCs w:val="24"/>
        </w:rPr>
        <w:t>350</w:t>
      </w:r>
      <w:r w:rsidRPr="0008241C">
        <w:rPr>
          <w:noProof/>
          <w:sz w:val="22"/>
          <w:szCs w:val="24"/>
        </w:rPr>
        <w:t>(1–2), 3–20. https://doi.org/10.1016/j.jembe.2007.06.012</w:t>
      </w:r>
    </w:p>
    <w:p w14:paraId="0D7B64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restha, A. B., &amp; Aryal, R. (2011). Climate change in Nepal and its impact on Himalayan glaciers. </w:t>
      </w:r>
      <w:r w:rsidRPr="0008241C">
        <w:rPr>
          <w:i/>
          <w:iCs/>
          <w:noProof/>
          <w:sz w:val="22"/>
          <w:szCs w:val="24"/>
        </w:rPr>
        <w:t>Regional Environmental Change</w:t>
      </w:r>
      <w:r w:rsidRPr="0008241C">
        <w:rPr>
          <w:noProof/>
          <w:sz w:val="22"/>
          <w:szCs w:val="24"/>
        </w:rPr>
        <w:t xml:space="preserve">, </w:t>
      </w:r>
      <w:r w:rsidRPr="0008241C">
        <w:rPr>
          <w:i/>
          <w:iCs/>
          <w:noProof/>
          <w:sz w:val="22"/>
          <w:szCs w:val="24"/>
        </w:rPr>
        <w:t>11</w:t>
      </w:r>
      <w:r w:rsidRPr="0008241C">
        <w:rPr>
          <w:noProof/>
          <w:sz w:val="22"/>
          <w:szCs w:val="24"/>
        </w:rPr>
        <w:t>(SUPPL. 1), 65–77. https://doi.org/10.1007/s10113-010-0174-9</w:t>
      </w:r>
    </w:p>
    <w:p w14:paraId="51BF0D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ilva, L. C. R. (2014). Natural history and evolution of the Kwongan – a global biodiversity hotspot. https://doi.org/10.1016/j.tplants.2014.08.002</w:t>
      </w:r>
    </w:p>
    <w:p w14:paraId="2962C6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ng, K. W., Jusoh, W. F. A., Hashim, N. R., &amp; Wilson, J. J. (2016). Urban parks: refuges for tropical butterflies in Southeast Asia? </w:t>
      </w:r>
      <w:r w:rsidRPr="0008241C">
        <w:rPr>
          <w:i/>
          <w:iCs/>
          <w:noProof/>
          <w:sz w:val="22"/>
          <w:szCs w:val="24"/>
        </w:rPr>
        <w:t>Urban Ecosystems</w:t>
      </w:r>
      <w:r w:rsidRPr="0008241C">
        <w:rPr>
          <w:noProof/>
          <w:sz w:val="22"/>
          <w:szCs w:val="24"/>
        </w:rPr>
        <w:t xml:space="preserve">, </w:t>
      </w:r>
      <w:r w:rsidRPr="0008241C">
        <w:rPr>
          <w:i/>
          <w:iCs/>
          <w:noProof/>
          <w:sz w:val="22"/>
          <w:szCs w:val="24"/>
        </w:rPr>
        <w:t>19</w:t>
      </w:r>
      <w:r w:rsidRPr="0008241C">
        <w:rPr>
          <w:noProof/>
          <w:sz w:val="22"/>
          <w:szCs w:val="24"/>
        </w:rPr>
        <w:t>(3), 1131–1147. https://doi.org/10.1007/s11252-016-0542-4</w:t>
      </w:r>
    </w:p>
    <w:p w14:paraId="4D649A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ngh, H. P., Sharma, K. D., Reddy, G. S., &amp; Sharma, K. L. (2004). Dryland agriculture in India. In </w:t>
      </w:r>
      <w:r w:rsidRPr="0008241C">
        <w:rPr>
          <w:i/>
          <w:iCs/>
          <w:noProof/>
          <w:sz w:val="22"/>
          <w:szCs w:val="24"/>
        </w:rPr>
        <w:t>Challenges and Strategies for Dryland Agriculture</w:t>
      </w:r>
      <w:r w:rsidRPr="0008241C">
        <w:rPr>
          <w:noProof/>
          <w:sz w:val="22"/>
          <w:szCs w:val="24"/>
        </w:rPr>
        <w:t xml:space="preserve"> (No. 32, p. 16). Madison, USA.: Special Publ.</w:t>
      </w:r>
    </w:p>
    <w:p w14:paraId="278E91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ngh, R. P. B., &amp; Rana, C. S. (2016). Indian Sacred Natural Sites: Ancient Traditions of Reverence and Conservation Explained from a Hindu Perspective. In N. Verschuuren, B. &amp; Furuta (Ed.), </w:t>
      </w:r>
      <w:r w:rsidRPr="0008241C">
        <w:rPr>
          <w:i/>
          <w:iCs/>
          <w:noProof/>
          <w:sz w:val="22"/>
          <w:szCs w:val="24"/>
        </w:rPr>
        <w:t>Asian Sacred Sites</w:t>
      </w:r>
      <w:r w:rsidRPr="0008241C">
        <w:rPr>
          <w:noProof/>
          <w:sz w:val="22"/>
          <w:szCs w:val="24"/>
        </w:rPr>
        <w:t>. Routledge.</w:t>
      </w:r>
    </w:p>
    <w:p w14:paraId="236AED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ingh, V. S., Pandey, D. N., &amp; Chaudhry, P. (2010). </w:t>
      </w:r>
      <w:r w:rsidRPr="0008241C">
        <w:rPr>
          <w:i/>
          <w:iCs/>
          <w:noProof/>
          <w:sz w:val="22"/>
          <w:szCs w:val="24"/>
        </w:rPr>
        <w:t>Urban forests and open green spaces: lessons for Jaipur, Rajasthan, India</w:t>
      </w:r>
      <w:r w:rsidRPr="0008241C">
        <w:rPr>
          <w:noProof/>
          <w:sz w:val="22"/>
          <w:szCs w:val="24"/>
        </w:rPr>
        <w:t xml:space="preserve"> (No. RSPCB Occasional Paper No. 1/2010). </w:t>
      </w:r>
      <w:r w:rsidRPr="0008241C">
        <w:rPr>
          <w:i/>
          <w:iCs/>
          <w:noProof/>
          <w:sz w:val="22"/>
          <w:szCs w:val="24"/>
        </w:rPr>
        <w:t>RSPCB Occasional Paper</w:t>
      </w:r>
      <w:r w:rsidRPr="0008241C">
        <w:rPr>
          <w:noProof/>
          <w:sz w:val="22"/>
          <w:szCs w:val="24"/>
        </w:rPr>
        <w:t>. Jaipur, Rajasthan (IN). Retrieved from http://dlc.dlib.indiana.edu/dlc/handle/10535/5458</w:t>
      </w:r>
    </w:p>
    <w:p w14:paraId="582656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mith, B. D., &amp; Braulik, G. T. (2012). Platanista gangetica. Retrieved from http://dx.doi.org/10.2305/IUCN.UK.2012.RLTS.T41758A17355810.en</w:t>
      </w:r>
    </w:p>
    <w:p w14:paraId="51CFDC9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mith, B. D., Zhou, K., Wang, D., Reeves, R. R., Barlow, J., Taylor, B. L., &amp; Pitman, R. (2008). Lipotes vexillifer. Retrieved from http://dx.doi.org/10.2305/IUCN.UK.2008.RLTS.T12119A3322533.en</w:t>
      </w:r>
    </w:p>
    <w:p w14:paraId="2E4E39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mith, C. R. (1992). Whale falls: Chemosynthesis on the deep seafloor. </w:t>
      </w:r>
      <w:r w:rsidRPr="0008241C">
        <w:rPr>
          <w:i/>
          <w:iCs/>
          <w:noProof/>
          <w:sz w:val="22"/>
          <w:szCs w:val="24"/>
        </w:rPr>
        <w:t>Oceanus</w:t>
      </w:r>
      <w:r w:rsidRPr="0008241C">
        <w:rPr>
          <w:noProof/>
          <w:sz w:val="22"/>
          <w:szCs w:val="24"/>
        </w:rPr>
        <w:t xml:space="preserve">, </w:t>
      </w:r>
      <w:r w:rsidRPr="0008241C">
        <w:rPr>
          <w:i/>
          <w:iCs/>
          <w:noProof/>
          <w:sz w:val="22"/>
          <w:szCs w:val="24"/>
        </w:rPr>
        <w:t>35</w:t>
      </w:r>
      <w:r w:rsidRPr="0008241C">
        <w:rPr>
          <w:noProof/>
          <w:sz w:val="22"/>
          <w:szCs w:val="24"/>
        </w:rPr>
        <w:t>(3), 74–79.</w:t>
      </w:r>
    </w:p>
    <w:p w14:paraId="0A06FA1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mith, C. R., &amp; Baco, A. R. (2003). Ecology of whale falls at the deep-sea floor. </w:t>
      </w:r>
      <w:r w:rsidRPr="0008241C">
        <w:rPr>
          <w:i/>
          <w:iCs/>
          <w:noProof/>
          <w:sz w:val="22"/>
          <w:szCs w:val="24"/>
        </w:rPr>
        <w:t>Oceanography and Marine Biology: An Annual Review</w:t>
      </w:r>
      <w:r w:rsidRPr="0008241C">
        <w:rPr>
          <w:noProof/>
          <w:sz w:val="22"/>
          <w:szCs w:val="24"/>
        </w:rPr>
        <w:t xml:space="preserve">, </w:t>
      </w:r>
      <w:r w:rsidRPr="0008241C">
        <w:rPr>
          <w:i/>
          <w:iCs/>
          <w:noProof/>
          <w:sz w:val="22"/>
          <w:szCs w:val="24"/>
        </w:rPr>
        <w:t>41</w:t>
      </w:r>
      <w:r w:rsidRPr="0008241C">
        <w:rPr>
          <w:noProof/>
          <w:sz w:val="22"/>
          <w:szCs w:val="24"/>
        </w:rPr>
        <w:t>, 311–354. Retrieved from https://www.soest.hawaii.edu/oceanography/faculty/csmith/Files/Smith and Baco 2003.pdf</w:t>
      </w:r>
    </w:p>
    <w:p w14:paraId="48B400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mith, J. B., Schellnhuber, H. J., &amp; Mirza, M. M. Q. (2001). Vulnerability to Climate Change and Reasons for Concern: A Synthesis. In J. McCarthy, J, F. Canziani, O, A. Leary, N, J. Dokken, D, &amp; S. White, K (Eds.), </w:t>
      </w:r>
      <w:r w:rsidRPr="0008241C">
        <w:rPr>
          <w:i/>
          <w:iCs/>
          <w:noProof/>
          <w:sz w:val="22"/>
          <w:szCs w:val="24"/>
        </w:rPr>
        <w:t>Climate Change 2001: Impacts: Adaptation and Vulnerability</w:t>
      </w:r>
      <w:r w:rsidRPr="0008241C">
        <w:rPr>
          <w:noProof/>
          <w:sz w:val="22"/>
          <w:szCs w:val="24"/>
        </w:rPr>
        <w:t xml:space="preserve"> (pp. 913–970). Cambridge, U.K.: Cambridge University Press. Retrieved from http://www.ipcc.ch/ipccreports/tar/wg2/pdf/wg2TARchap19.pdf</w:t>
      </w:r>
    </w:p>
    <w:p w14:paraId="3C7E03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dhi, N. S., &amp; Brook, B. W. (2006). </w:t>
      </w:r>
      <w:r w:rsidRPr="0008241C">
        <w:rPr>
          <w:i/>
          <w:iCs/>
          <w:noProof/>
          <w:sz w:val="22"/>
          <w:szCs w:val="24"/>
        </w:rPr>
        <w:t>Southeast Asian biodiversity in crisis</w:t>
      </w:r>
      <w:r w:rsidRPr="0008241C">
        <w:rPr>
          <w:noProof/>
          <w:sz w:val="22"/>
          <w:szCs w:val="24"/>
        </w:rPr>
        <w:t>. Cambridge University Press. Retrieved from http://www.cambridge.org/us/academic/subjects/life-sciences/ecology-and-conservation/southeast-asian-biodiversity-crisis?format=HB&amp;isbn=9780521839303#xYsRCvbmj67qKWz3.97</w:t>
      </w:r>
    </w:p>
    <w:p w14:paraId="494E27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dhi, N. S., Lee, T. M., Koh, L. P., &amp; Brook, B. W. (2009). A Meta-Analysis of the Impact of Anthropogenic Forest Disturbance on Southeast Asia’s Biotas. </w:t>
      </w:r>
      <w:r w:rsidRPr="0008241C">
        <w:rPr>
          <w:i/>
          <w:iCs/>
          <w:noProof/>
          <w:sz w:val="22"/>
          <w:szCs w:val="24"/>
        </w:rPr>
        <w:t>Biotropica</w:t>
      </w:r>
      <w:r w:rsidRPr="0008241C">
        <w:rPr>
          <w:noProof/>
          <w:sz w:val="22"/>
          <w:szCs w:val="24"/>
        </w:rPr>
        <w:t xml:space="preserve">, </w:t>
      </w:r>
      <w:r w:rsidRPr="0008241C">
        <w:rPr>
          <w:i/>
          <w:iCs/>
          <w:noProof/>
          <w:sz w:val="22"/>
          <w:szCs w:val="24"/>
        </w:rPr>
        <w:t>41</w:t>
      </w:r>
      <w:r w:rsidRPr="0008241C">
        <w:rPr>
          <w:noProof/>
          <w:sz w:val="22"/>
          <w:szCs w:val="24"/>
        </w:rPr>
        <w:t>(1), 103–109. https://doi.org/10.1111/j.1744-7429.2008.00460.x</w:t>
      </w:r>
    </w:p>
    <w:p w14:paraId="5644AD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ga, M., &amp; Koike, S. (2013). Mapping the potential extinction debt of butterflies in a modern city: Implications for conservation priorities in urban landscapes. </w:t>
      </w:r>
      <w:r w:rsidRPr="0008241C">
        <w:rPr>
          <w:i/>
          <w:iCs/>
          <w:noProof/>
          <w:sz w:val="22"/>
          <w:szCs w:val="24"/>
        </w:rPr>
        <w:t>Animal Conservation</w:t>
      </w:r>
      <w:r w:rsidRPr="0008241C">
        <w:rPr>
          <w:noProof/>
          <w:sz w:val="22"/>
          <w:szCs w:val="24"/>
        </w:rPr>
        <w:t xml:space="preserve">, </w:t>
      </w:r>
      <w:r w:rsidRPr="0008241C">
        <w:rPr>
          <w:i/>
          <w:iCs/>
          <w:noProof/>
          <w:sz w:val="22"/>
          <w:szCs w:val="24"/>
        </w:rPr>
        <w:t>16</w:t>
      </w:r>
      <w:r w:rsidRPr="0008241C">
        <w:rPr>
          <w:noProof/>
          <w:sz w:val="22"/>
          <w:szCs w:val="24"/>
        </w:rPr>
        <w:t>(1), 1–11. https://doi.org/10.1111/j.1469-1795.2012.00572.x</w:t>
      </w:r>
    </w:p>
    <w:p w14:paraId="23AE92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Somveille, M., Manica, A., Butchart, S. H. M., &amp; Rodrigues, A. S. L. (2013). Mapping Global Diversity Patterns for Migratory Birds.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8). https://doi.org/10.1371/journal.pone.0070907</w:t>
      </w:r>
    </w:p>
    <w:p w14:paraId="7B4291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n, J.-Y., Lane, K. J., Lee, J.-T., &amp; Bell, M. L. (2016). Urban vegetation and heat-related mortality in Seoul, Korea. </w:t>
      </w:r>
      <w:r w:rsidRPr="0008241C">
        <w:rPr>
          <w:i/>
          <w:iCs/>
          <w:noProof/>
          <w:sz w:val="22"/>
          <w:szCs w:val="24"/>
        </w:rPr>
        <w:t>Environmental Research</w:t>
      </w:r>
      <w:r w:rsidRPr="0008241C">
        <w:rPr>
          <w:noProof/>
          <w:sz w:val="22"/>
          <w:szCs w:val="24"/>
        </w:rPr>
        <w:t xml:space="preserve">, </w:t>
      </w:r>
      <w:r w:rsidRPr="0008241C">
        <w:rPr>
          <w:i/>
          <w:iCs/>
          <w:noProof/>
          <w:sz w:val="22"/>
          <w:szCs w:val="24"/>
        </w:rPr>
        <w:t>151</w:t>
      </w:r>
      <w:r w:rsidRPr="0008241C">
        <w:rPr>
          <w:noProof/>
          <w:sz w:val="22"/>
          <w:szCs w:val="24"/>
        </w:rPr>
        <w:t>, 728–733. https://doi.org/10.1016/J.ENVRES.2016.09.001</w:t>
      </w:r>
    </w:p>
    <w:p w14:paraId="43CA0D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ora, N. K., Aggarwal, P. K., Saxena, R., Rani, S., Jain, S., &amp; Chauhan, N. (2013). An assessment of regional vulnerability of rice to climate change in India. </w:t>
      </w:r>
      <w:r w:rsidRPr="0008241C">
        <w:rPr>
          <w:i/>
          <w:iCs/>
          <w:noProof/>
          <w:sz w:val="22"/>
          <w:szCs w:val="24"/>
        </w:rPr>
        <w:t>Climatic Change</w:t>
      </w:r>
      <w:r w:rsidRPr="0008241C">
        <w:rPr>
          <w:noProof/>
          <w:sz w:val="22"/>
          <w:szCs w:val="24"/>
        </w:rPr>
        <w:t xml:space="preserve">, </w:t>
      </w:r>
      <w:r w:rsidRPr="0008241C">
        <w:rPr>
          <w:i/>
          <w:iCs/>
          <w:noProof/>
          <w:sz w:val="22"/>
          <w:szCs w:val="24"/>
        </w:rPr>
        <w:t>118</w:t>
      </w:r>
      <w:r w:rsidRPr="0008241C">
        <w:rPr>
          <w:noProof/>
          <w:sz w:val="22"/>
          <w:szCs w:val="24"/>
        </w:rPr>
        <w:t>(3–4), 683–699. https://doi.org/10.1007/s10584-013-0698-3</w:t>
      </w:r>
    </w:p>
    <w:p w14:paraId="398320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alding, M. D., Blasco, E., &amp; Field, C. D. (1997). </w:t>
      </w:r>
      <w:r w:rsidRPr="0008241C">
        <w:rPr>
          <w:i/>
          <w:iCs/>
          <w:noProof/>
          <w:sz w:val="22"/>
          <w:szCs w:val="24"/>
        </w:rPr>
        <w:t>World Mangrove Atlas</w:t>
      </w:r>
      <w:r w:rsidRPr="0008241C">
        <w:rPr>
          <w:noProof/>
          <w:sz w:val="22"/>
          <w:szCs w:val="24"/>
        </w:rPr>
        <w:t xml:space="preserve">. </w:t>
      </w:r>
      <w:r w:rsidRPr="0008241C">
        <w:rPr>
          <w:i/>
          <w:iCs/>
          <w:noProof/>
          <w:sz w:val="22"/>
          <w:szCs w:val="24"/>
        </w:rPr>
        <w:t>The International Society for Mangrove Ecosystems</w:t>
      </w:r>
      <w:r w:rsidRPr="0008241C">
        <w:rPr>
          <w:noProof/>
          <w:sz w:val="22"/>
          <w:szCs w:val="24"/>
        </w:rPr>
        <w:t>. Okinawa, Japan: International Society for Mangrove Ecosystems. https://doi.org/10.1017/S0266467498300528</w:t>
      </w:r>
    </w:p>
    <w:p w14:paraId="76702AE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alton, J. A., &amp; Hikmani, H. M. Al. (2006). The Leopard in the Arabian Peninsula – Distribution and Subspecies Status. </w:t>
      </w:r>
      <w:r w:rsidRPr="0008241C">
        <w:rPr>
          <w:i/>
          <w:iCs/>
          <w:noProof/>
          <w:sz w:val="22"/>
          <w:szCs w:val="24"/>
        </w:rPr>
        <w:t>CAT News</w:t>
      </w:r>
      <w:r w:rsidRPr="0008241C">
        <w:rPr>
          <w:noProof/>
          <w:sz w:val="22"/>
          <w:szCs w:val="24"/>
        </w:rPr>
        <w:t>, (Special Issue 1 – Arabian Leopard), 4–8.</w:t>
      </w:r>
    </w:p>
    <w:p w14:paraId="482A6D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RAP. (2007). </w:t>
      </w:r>
      <w:r w:rsidRPr="0008241C">
        <w:rPr>
          <w:i/>
          <w:iCs/>
          <w:noProof/>
          <w:sz w:val="22"/>
          <w:szCs w:val="24"/>
        </w:rPr>
        <w:t>Integrated Natural Resource Management for Combating Desertification in West Asia</w:t>
      </w:r>
      <w:r w:rsidRPr="0008241C">
        <w:rPr>
          <w:noProof/>
          <w:sz w:val="22"/>
          <w:szCs w:val="24"/>
        </w:rPr>
        <w:t xml:space="preserve">. </w:t>
      </w:r>
      <w:r w:rsidRPr="0008241C">
        <w:rPr>
          <w:i/>
          <w:iCs/>
          <w:noProof/>
          <w:sz w:val="22"/>
          <w:szCs w:val="24"/>
        </w:rPr>
        <w:t>UNCCD/SRAP Pilot Projects in Jordan, Lebanon, Syria and Yemen 2003–2006, Final Report</w:t>
      </w:r>
      <w:r w:rsidRPr="0008241C">
        <w:rPr>
          <w:noProof/>
          <w:sz w:val="22"/>
          <w:szCs w:val="24"/>
        </w:rPr>
        <w:t>.</w:t>
      </w:r>
    </w:p>
    <w:p w14:paraId="1EAB5D6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rinivasarao, C., Lal, R., Kundu, S., &amp; Thakur, P. B. (2015). Conservation Agriculture and Soil Carbon Sequestration. In </w:t>
      </w:r>
      <w:r w:rsidRPr="0008241C">
        <w:rPr>
          <w:i/>
          <w:iCs/>
          <w:noProof/>
          <w:sz w:val="22"/>
          <w:szCs w:val="24"/>
        </w:rPr>
        <w:t>Conservation Agriculture</w:t>
      </w:r>
      <w:r w:rsidRPr="0008241C">
        <w:rPr>
          <w:noProof/>
          <w:sz w:val="22"/>
          <w:szCs w:val="24"/>
        </w:rPr>
        <w:t xml:space="preserve"> (pp. 479–524). Cham: Springer International Publishing. https://doi.org/10.1007/978-3-319-11620-4_19</w:t>
      </w:r>
    </w:p>
    <w:p w14:paraId="2F2AC3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ritongchuay, T., Kremen, C., &amp; Bumrungsri, S. (2016). Effects of forest and cave proximity on fruit set of tree crops in tropical orchards in Southern Thailand. </w:t>
      </w:r>
      <w:r w:rsidRPr="0008241C">
        <w:rPr>
          <w:i/>
          <w:iCs/>
          <w:noProof/>
          <w:sz w:val="22"/>
          <w:szCs w:val="24"/>
        </w:rPr>
        <w:t>Journal of Tropical Ecology</w:t>
      </w:r>
      <w:r w:rsidRPr="0008241C">
        <w:rPr>
          <w:noProof/>
          <w:sz w:val="22"/>
          <w:szCs w:val="24"/>
        </w:rPr>
        <w:t xml:space="preserve">, </w:t>
      </w:r>
      <w:r w:rsidRPr="0008241C">
        <w:rPr>
          <w:i/>
          <w:iCs/>
          <w:noProof/>
          <w:sz w:val="22"/>
          <w:szCs w:val="24"/>
        </w:rPr>
        <w:t>32</w:t>
      </w:r>
      <w:r w:rsidRPr="0008241C">
        <w:rPr>
          <w:noProof/>
          <w:sz w:val="22"/>
          <w:szCs w:val="24"/>
        </w:rPr>
        <w:t>(04), 269–279. https://doi.org/10.1017/S0266467416000353</w:t>
      </w:r>
    </w:p>
    <w:p w14:paraId="16A6A7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rivastava, A., Dagbenonbakin, G. D., &amp; Gaiser, T. (2010). Effect of fertilization on yam (Dioscorea rotundata) biomass production. </w:t>
      </w:r>
      <w:r w:rsidRPr="0008241C">
        <w:rPr>
          <w:i/>
          <w:iCs/>
          <w:noProof/>
          <w:sz w:val="22"/>
          <w:szCs w:val="24"/>
        </w:rPr>
        <w:t>Journal of Plant Nutrition</w:t>
      </w:r>
      <w:r w:rsidRPr="0008241C">
        <w:rPr>
          <w:noProof/>
          <w:sz w:val="22"/>
          <w:szCs w:val="24"/>
        </w:rPr>
        <w:t xml:space="preserve">, </w:t>
      </w:r>
      <w:r w:rsidRPr="0008241C">
        <w:rPr>
          <w:i/>
          <w:iCs/>
          <w:noProof/>
          <w:sz w:val="22"/>
          <w:szCs w:val="24"/>
        </w:rPr>
        <w:t>33</w:t>
      </w:r>
      <w:r w:rsidRPr="0008241C">
        <w:rPr>
          <w:noProof/>
          <w:sz w:val="22"/>
          <w:szCs w:val="24"/>
        </w:rPr>
        <w:t>(7), 1056–1065. https://doi.org/10.1080/01904161003729766</w:t>
      </w:r>
    </w:p>
    <w:p w14:paraId="126389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ats NZ. (2017). </w:t>
      </w:r>
      <w:r w:rsidRPr="0008241C">
        <w:rPr>
          <w:i/>
          <w:iCs/>
          <w:noProof/>
          <w:sz w:val="22"/>
          <w:szCs w:val="24"/>
        </w:rPr>
        <w:t>Lake water quality</w:t>
      </w:r>
      <w:r w:rsidRPr="0008241C">
        <w:rPr>
          <w:noProof/>
          <w:sz w:val="22"/>
          <w:szCs w:val="24"/>
        </w:rPr>
        <w:t>. Retrieved from http://www.stats.govt.nz/browse_for_stats/environment/environmental-reporting-series/environmental-indicators/Home/Fresh water/lake-water-quality.aspx</w:t>
      </w:r>
    </w:p>
    <w:p w14:paraId="0F9222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effen, W. L. (2009). </w:t>
      </w:r>
      <w:r w:rsidRPr="0008241C">
        <w:rPr>
          <w:i/>
          <w:iCs/>
          <w:noProof/>
          <w:sz w:val="22"/>
          <w:szCs w:val="24"/>
        </w:rPr>
        <w:t>Australia’s biodiversity and climate change</w:t>
      </w:r>
      <w:r w:rsidRPr="0008241C">
        <w:rPr>
          <w:noProof/>
          <w:sz w:val="22"/>
          <w:szCs w:val="24"/>
        </w:rPr>
        <w:t>. CSIRO Publishing.</w:t>
      </w:r>
    </w:p>
    <w:p w14:paraId="7445F1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ieglitz, T. C. (2012). The yongala’s “Halo of Holes”-Systematic Bioturbation Close to a Shipwreck. In P. T. Harris &amp; E. K. Baker (Eds.), </w:t>
      </w:r>
      <w:r w:rsidRPr="0008241C">
        <w:rPr>
          <w:i/>
          <w:iCs/>
          <w:noProof/>
          <w:sz w:val="22"/>
          <w:szCs w:val="24"/>
        </w:rPr>
        <w:t>Seafloor Geomorphology as Benthic Habitat</w:t>
      </w:r>
      <w:r w:rsidRPr="0008241C">
        <w:rPr>
          <w:noProof/>
          <w:sz w:val="22"/>
          <w:szCs w:val="24"/>
        </w:rPr>
        <w:t xml:space="preserve"> (pp. 277–287). Elsevier Inc. https://doi.org/10.1016/B978-0-12-385140-6.00016-5</w:t>
      </w:r>
    </w:p>
    <w:p w14:paraId="3A44B11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obutzki, I. C., Silvestre, G. T., &amp; Garces, L. R. (2006). Key issues in coastal fisheries in South and Southeast Asia, outcomes of a regional initiative. </w:t>
      </w:r>
      <w:r w:rsidRPr="0008241C">
        <w:rPr>
          <w:i/>
          <w:iCs/>
          <w:noProof/>
          <w:sz w:val="22"/>
          <w:szCs w:val="24"/>
        </w:rPr>
        <w:t>Fisheries Research</w:t>
      </w:r>
      <w:r w:rsidRPr="0008241C">
        <w:rPr>
          <w:noProof/>
          <w:sz w:val="22"/>
          <w:szCs w:val="24"/>
        </w:rPr>
        <w:t xml:space="preserve">, </w:t>
      </w:r>
      <w:r w:rsidRPr="0008241C">
        <w:rPr>
          <w:i/>
          <w:iCs/>
          <w:noProof/>
          <w:sz w:val="22"/>
          <w:szCs w:val="24"/>
        </w:rPr>
        <w:t>78</w:t>
      </w:r>
      <w:r w:rsidRPr="0008241C">
        <w:rPr>
          <w:noProof/>
          <w:sz w:val="22"/>
          <w:szCs w:val="24"/>
        </w:rPr>
        <w:t>(2–3), 109–118. https://doi.org/10.1016/j.fishres.2006.02.002</w:t>
      </w:r>
    </w:p>
    <w:p w14:paraId="78498F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ocks, K. I., Clark, M. R., Rowden, A. A., Consalvey, M., &amp; Schlacher, T. A. (2012). CenSeam, an international program on seamounts within the census of marine life: Achievements and lessons learned. </w:t>
      </w:r>
      <w:r w:rsidRPr="0008241C">
        <w:rPr>
          <w:i/>
          <w:iCs/>
          <w:noProof/>
          <w:sz w:val="22"/>
          <w:szCs w:val="24"/>
        </w:rPr>
        <w:t>PLoS ONE</w:t>
      </w:r>
      <w:r w:rsidRPr="0008241C">
        <w:rPr>
          <w:noProof/>
          <w:sz w:val="22"/>
          <w:szCs w:val="24"/>
        </w:rPr>
        <w:t xml:space="preserve">, </w:t>
      </w:r>
      <w:r w:rsidRPr="0008241C">
        <w:rPr>
          <w:i/>
          <w:iCs/>
          <w:noProof/>
          <w:sz w:val="22"/>
          <w:szCs w:val="24"/>
        </w:rPr>
        <w:t>7</w:t>
      </w:r>
      <w:r w:rsidRPr="0008241C">
        <w:rPr>
          <w:noProof/>
          <w:sz w:val="22"/>
          <w:szCs w:val="24"/>
        </w:rPr>
        <w:t>(2). https://doi.org/10.1371/journal.pone.0032031</w:t>
      </w:r>
    </w:p>
    <w:p w14:paraId="3901B0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ramma, L., Schmidtko, S., Levin, L. A., &amp; Johnson, G. C. (2010). Ocean oxygen minima expansions and their biological impacts. </w:t>
      </w:r>
      <w:r w:rsidRPr="0008241C">
        <w:rPr>
          <w:i/>
          <w:iCs/>
          <w:noProof/>
          <w:sz w:val="22"/>
          <w:szCs w:val="24"/>
        </w:rPr>
        <w:t>Deep-Sea Research Part I: Oceanographic Research Papers</w:t>
      </w:r>
      <w:r w:rsidRPr="0008241C">
        <w:rPr>
          <w:noProof/>
          <w:sz w:val="22"/>
          <w:szCs w:val="24"/>
        </w:rPr>
        <w:t xml:space="preserve">, </w:t>
      </w:r>
      <w:r w:rsidRPr="0008241C">
        <w:rPr>
          <w:i/>
          <w:iCs/>
          <w:noProof/>
          <w:sz w:val="22"/>
          <w:szCs w:val="24"/>
        </w:rPr>
        <w:t>57</w:t>
      </w:r>
      <w:r w:rsidRPr="0008241C">
        <w:rPr>
          <w:noProof/>
          <w:sz w:val="22"/>
          <w:szCs w:val="24"/>
        </w:rPr>
        <w:t>(4), 587–595. https://doi.org/10.1016/j.dsr.2010.01.005</w:t>
      </w:r>
    </w:p>
    <w:p w14:paraId="10D183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rayer, D. L., &amp; Dudgeon, D. (2010). Freshwater biodiversity conservation: recent progress and future challenges. </w:t>
      </w:r>
      <w:r w:rsidRPr="0008241C">
        <w:rPr>
          <w:i/>
          <w:iCs/>
          <w:noProof/>
          <w:sz w:val="22"/>
          <w:szCs w:val="24"/>
        </w:rPr>
        <w:t>Journal of the North American Benthological Society</w:t>
      </w:r>
      <w:r w:rsidRPr="0008241C">
        <w:rPr>
          <w:noProof/>
          <w:sz w:val="22"/>
          <w:szCs w:val="24"/>
        </w:rPr>
        <w:t xml:space="preserve">, </w:t>
      </w:r>
      <w:r w:rsidRPr="0008241C">
        <w:rPr>
          <w:i/>
          <w:iCs/>
          <w:noProof/>
          <w:sz w:val="22"/>
          <w:szCs w:val="24"/>
        </w:rPr>
        <w:t>29</w:t>
      </w:r>
      <w:r w:rsidRPr="0008241C">
        <w:rPr>
          <w:noProof/>
          <w:sz w:val="22"/>
          <w:szCs w:val="24"/>
        </w:rPr>
        <w:t>(1), 344–358. https://doi.org/10.1899/08-171.1</w:t>
      </w:r>
    </w:p>
    <w:p w14:paraId="50B439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rong, E. E., Gargominy, O., Ponder, W. F., &amp; Bouchet, P. (2008). Global diversity of gastropods (Gastropoda; Mollusca) in freshwater. </w:t>
      </w:r>
      <w:r w:rsidRPr="0008241C">
        <w:rPr>
          <w:i/>
          <w:iCs/>
          <w:noProof/>
          <w:sz w:val="22"/>
          <w:szCs w:val="24"/>
        </w:rPr>
        <w:t>Hydrobiologia</w:t>
      </w:r>
      <w:r w:rsidRPr="0008241C">
        <w:rPr>
          <w:noProof/>
          <w:sz w:val="22"/>
          <w:szCs w:val="24"/>
        </w:rPr>
        <w:t xml:space="preserve">, </w:t>
      </w:r>
      <w:r w:rsidRPr="0008241C">
        <w:rPr>
          <w:i/>
          <w:iCs/>
          <w:noProof/>
          <w:sz w:val="22"/>
          <w:szCs w:val="24"/>
        </w:rPr>
        <w:t>595</w:t>
      </w:r>
      <w:r w:rsidRPr="0008241C">
        <w:rPr>
          <w:noProof/>
          <w:sz w:val="22"/>
          <w:szCs w:val="24"/>
        </w:rPr>
        <w:t>(1), 149–166. https://doi.org/10.1007/s10750-007-9012-6</w:t>
      </w:r>
    </w:p>
    <w:p w14:paraId="2CFF13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uart, S. N., Chanson, J. S., Cox, N. A., Young, B. E., Rodrigues, A. S. L., Fischman, D. L., &amp; Waller, R. W. (2004). Status and trends of amphibian declines and extinctions worldwide. </w:t>
      </w:r>
      <w:r w:rsidRPr="0008241C">
        <w:rPr>
          <w:i/>
          <w:iCs/>
          <w:noProof/>
          <w:sz w:val="22"/>
          <w:szCs w:val="24"/>
        </w:rPr>
        <w:t>Science</w:t>
      </w:r>
      <w:r w:rsidRPr="0008241C">
        <w:rPr>
          <w:noProof/>
          <w:sz w:val="22"/>
          <w:szCs w:val="24"/>
        </w:rPr>
        <w:t xml:space="preserve">, </w:t>
      </w:r>
      <w:r w:rsidRPr="0008241C">
        <w:rPr>
          <w:i/>
          <w:iCs/>
          <w:noProof/>
          <w:sz w:val="22"/>
          <w:szCs w:val="24"/>
        </w:rPr>
        <w:t>306</w:t>
      </w:r>
      <w:r w:rsidRPr="0008241C">
        <w:rPr>
          <w:noProof/>
          <w:sz w:val="22"/>
          <w:szCs w:val="24"/>
        </w:rPr>
        <w:t>(5702), 1783–1786. https://doi.org/10.1126/science.1103538</w:t>
      </w:r>
    </w:p>
    <w:p w14:paraId="50A0CD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ttie, J. M., Reynolds, S. G., &amp; Batello, C. (2005). </w:t>
      </w:r>
      <w:r w:rsidRPr="0008241C">
        <w:rPr>
          <w:i/>
          <w:iCs/>
          <w:noProof/>
          <w:sz w:val="22"/>
          <w:szCs w:val="24"/>
        </w:rPr>
        <w:t>Grasslands of the World</w:t>
      </w:r>
      <w:r w:rsidRPr="0008241C">
        <w:rPr>
          <w:noProof/>
          <w:sz w:val="22"/>
          <w:szCs w:val="24"/>
        </w:rPr>
        <w:t xml:space="preserve">. </w:t>
      </w:r>
      <w:r w:rsidRPr="0008241C">
        <w:rPr>
          <w:i/>
          <w:iCs/>
          <w:noProof/>
          <w:sz w:val="22"/>
          <w:szCs w:val="24"/>
        </w:rPr>
        <w:t>Plant Production and Protection Series 34</w:t>
      </w:r>
      <w:r w:rsidRPr="0008241C">
        <w:rPr>
          <w:noProof/>
          <w:sz w:val="22"/>
          <w:szCs w:val="24"/>
        </w:rPr>
        <w:t>. Rome.</w:t>
      </w:r>
    </w:p>
    <w:p w14:paraId="43E628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wei, A., Rowley, J. J. L., Rödder, D., Diesmos, M. L. L., Diesmos, A. C., Briggs, C. J., Brown, R., Cao, T. T., Cheng, T. L., Chong, R. A., Han, B., Hero, J. M., Hoang, H. D., Kusrini, M. D., Le, D. T. T., McGuire, J. A., Meegaskumbura, M., Min, M. S., Mulcahy, D. G., Neang, T., </w:t>
      </w:r>
      <w:r w:rsidRPr="0008241C">
        <w:rPr>
          <w:noProof/>
          <w:sz w:val="22"/>
          <w:szCs w:val="24"/>
        </w:rPr>
        <w:lastRenderedPageBreak/>
        <w:t xml:space="preserve">Phimmachak, S., Rao, D. Q., Reeder, N. M., Schoville, S. D., Sivongxay, N., Srei, N., Stöck, M., Stuart, B. L., Torres, L. S., Tran, D. T. A., Tunstall, T. S., Vieites, D., &amp; Vredenburg, V. T. (2011). Is chytridiomycosis an emerging infectious disease in Asia? </w:t>
      </w:r>
      <w:r w:rsidRPr="0008241C">
        <w:rPr>
          <w:i/>
          <w:iCs/>
          <w:noProof/>
          <w:sz w:val="22"/>
          <w:szCs w:val="24"/>
        </w:rPr>
        <w:t>PLoS ONE</w:t>
      </w:r>
      <w:r w:rsidRPr="0008241C">
        <w:rPr>
          <w:noProof/>
          <w:sz w:val="22"/>
          <w:szCs w:val="24"/>
        </w:rPr>
        <w:t xml:space="preserve">, </w:t>
      </w:r>
      <w:r w:rsidRPr="0008241C">
        <w:rPr>
          <w:i/>
          <w:iCs/>
          <w:noProof/>
          <w:sz w:val="22"/>
          <w:szCs w:val="24"/>
        </w:rPr>
        <w:t>6</w:t>
      </w:r>
      <w:r w:rsidRPr="0008241C">
        <w:rPr>
          <w:noProof/>
          <w:sz w:val="22"/>
          <w:szCs w:val="24"/>
        </w:rPr>
        <w:t>(8). https://doi.org/10.1371/journal.pone.0023179</w:t>
      </w:r>
    </w:p>
    <w:p w14:paraId="6FA263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amura, N. (2012). Status of biodiversity loss in lakes and ponds in Japan. In T. Y. and T. N. S.Nakano (Ed.), </w:t>
      </w:r>
      <w:r w:rsidRPr="0008241C">
        <w:rPr>
          <w:i/>
          <w:iCs/>
          <w:noProof/>
          <w:sz w:val="22"/>
          <w:szCs w:val="24"/>
        </w:rPr>
        <w:t>The Biodiversity Observation Network in the Asia-Pacific region: Towards further development of monitoring</w:t>
      </w:r>
      <w:r w:rsidRPr="0008241C">
        <w:rPr>
          <w:noProof/>
          <w:sz w:val="22"/>
          <w:szCs w:val="24"/>
        </w:rPr>
        <w:t xml:space="preserve"> (pp. 133–148). Tokyo: Springer. https://doi.org/10.1007/978-4-431-54032-8</w:t>
      </w:r>
    </w:p>
    <w:p w14:paraId="43CE5B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euchi, K., Brown, R. D., Washitani, I., Tsunekawa, A., &amp; Yokohari, M. (Eds.). (2003). </w:t>
      </w:r>
      <w:r w:rsidRPr="0008241C">
        <w:rPr>
          <w:i/>
          <w:iCs/>
          <w:noProof/>
          <w:sz w:val="22"/>
          <w:szCs w:val="24"/>
        </w:rPr>
        <w:t>Satoyama</w:t>
      </w:r>
      <w:r w:rsidRPr="0008241C">
        <w:rPr>
          <w:noProof/>
          <w:sz w:val="22"/>
          <w:szCs w:val="24"/>
        </w:rPr>
        <w:t xml:space="preserve"> (1st ed.). Tokyo: Springer Japan. https://doi.org/10.1007/978-4-431-67861-8</w:t>
      </w:r>
    </w:p>
    <w:p w14:paraId="5E9113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euchi, K., Ichikawa, K., &amp; Elmqvist, T. (2016). Satoyama landscape as social-ecological system: Historical changes and future perspective.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19</w:t>
      </w:r>
      <w:r w:rsidRPr="0008241C">
        <w:rPr>
          <w:noProof/>
          <w:sz w:val="22"/>
          <w:szCs w:val="24"/>
        </w:rPr>
        <w:t>, 30–39. https://doi.org/10.1016/j.cosust.2015.11.001</w:t>
      </w:r>
    </w:p>
    <w:p w14:paraId="7EA04B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m, K. C., &amp; Bonebrake, T. C. (2016). Butterfly diversity, habitat and vegetation usage in Hong Kong urban parks. </w:t>
      </w:r>
      <w:r w:rsidRPr="0008241C">
        <w:rPr>
          <w:i/>
          <w:iCs/>
          <w:noProof/>
          <w:sz w:val="22"/>
          <w:szCs w:val="24"/>
        </w:rPr>
        <w:t>Urban Ecosystems</w:t>
      </w:r>
      <w:r w:rsidRPr="0008241C">
        <w:rPr>
          <w:noProof/>
          <w:sz w:val="22"/>
          <w:szCs w:val="24"/>
        </w:rPr>
        <w:t xml:space="preserve">, </w:t>
      </w:r>
      <w:r w:rsidRPr="0008241C">
        <w:rPr>
          <w:i/>
          <w:iCs/>
          <w:noProof/>
          <w:sz w:val="22"/>
          <w:szCs w:val="24"/>
        </w:rPr>
        <w:t>19</w:t>
      </w:r>
      <w:r w:rsidRPr="0008241C">
        <w:rPr>
          <w:noProof/>
          <w:sz w:val="22"/>
          <w:szCs w:val="24"/>
        </w:rPr>
        <w:t>(2), 721–733. https://doi.org/10.1007/s11252-015-0484-2</w:t>
      </w:r>
    </w:p>
    <w:p w14:paraId="669049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n, P. Y., &amp; Abdul Hamid, A. R. bin. (2014). Urban ecological research in Singapore and its relevance to the advancement of urban ecology and sustainability. </w:t>
      </w:r>
      <w:r w:rsidRPr="0008241C">
        <w:rPr>
          <w:i/>
          <w:iCs/>
          <w:noProof/>
          <w:sz w:val="22"/>
          <w:szCs w:val="24"/>
        </w:rPr>
        <w:t>Landscape and Urban Planning</w:t>
      </w:r>
      <w:r w:rsidRPr="0008241C">
        <w:rPr>
          <w:noProof/>
          <w:sz w:val="22"/>
          <w:szCs w:val="24"/>
        </w:rPr>
        <w:t xml:space="preserve">, </w:t>
      </w:r>
      <w:r w:rsidRPr="0008241C">
        <w:rPr>
          <w:i/>
          <w:iCs/>
          <w:noProof/>
          <w:sz w:val="22"/>
          <w:szCs w:val="24"/>
        </w:rPr>
        <w:t>125</w:t>
      </w:r>
      <w:r w:rsidRPr="0008241C">
        <w:rPr>
          <w:noProof/>
          <w:sz w:val="22"/>
          <w:szCs w:val="24"/>
        </w:rPr>
        <w:t>, 271–289. https://doi.org/10.1016/j.landurbplan.2014.01.019</w:t>
      </w:r>
    </w:p>
    <w:p w14:paraId="485FD7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n, P. Y., Wang, J., &amp; Sia, A. (2013). Perspectives on five decades of the urban greening of Singapore. </w:t>
      </w:r>
      <w:r w:rsidRPr="0008241C">
        <w:rPr>
          <w:i/>
          <w:iCs/>
          <w:noProof/>
          <w:sz w:val="22"/>
          <w:szCs w:val="24"/>
        </w:rPr>
        <w:t>Cities</w:t>
      </w:r>
      <w:r w:rsidRPr="0008241C">
        <w:rPr>
          <w:noProof/>
          <w:sz w:val="22"/>
          <w:szCs w:val="24"/>
        </w:rPr>
        <w:t xml:space="preserve">, </w:t>
      </w:r>
      <w:r w:rsidRPr="0008241C">
        <w:rPr>
          <w:i/>
          <w:iCs/>
          <w:noProof/>
          <w:sz w:val="22"/>
          <w:szCs w:val="24"/>
        </w:rPr>
        <w:t>32</w:t>
      </w:r>
      <w:r w:rsidRPr="0008241C">
        <w:rPr>
          <w:noProof/>
          <w:sz w:val="22"/>
          <w:szCs w:val="24"/>
        </w:rPr>
        <w:t>, 24–32. https://doi.org/10.1016/j.cities.2013.02.001</w:t>
      </w:r>
    </w:p>
    <w:p w14:paraId="1FD7CE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ng, Z., Deng, L., An, H., Yan, W., &amp; Shangguan, Z. (2017). The effect of nitrogen addition on community structure and productivity in grasslands: A meta-analysis. </w:t>
      </w:r>
      <w:r w:rsidRPr="0008241C">
        <w:rPr>
          <w:i/>
          <w:iCs/>
          <w:noProof/>
          <w:sz w:val="22"/>
          <w:szCs w:val="24"/>
        </w:rPr>
        <w:t>Ecological Engineering</w:t>
      </w:r>
      <w:r w:rsidRPr="0008241C">
        <w:rPr>
          <w:noProof/>
          <w:sz w:val="22"/>
          <w:szCs w:val="24"/>
        </w:rPr>
        <w:t xml:space="preserve">, </w:t>
      </w:r>
      <w:r w:rsidRPr="0008241C">
        <w:rPr>
          <w:i/>
          <w:iCs/>
          <w:noProof/>
          <w:sz w:val="22"/>
          <w:szCs w:val="24"/>
        </w:rPr>
        <w:t>99</w:t>
      </w:r>
      <w:r w:rsidRPr="0008241C">
        <w:rPr>
          <w:noProof/>
          <w:sz w:val="22"/>
          <w:szCs w:val="24"/>
        </w:rPr>
        <w:t>, 31–38. https://doi.org/10.1016/j.ecoleng.2016.11.039</w:t>
      </w:r>
    </w:p>
    <w:p w14:paraId="351172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ylor, M. F. J. (2017). </w:t>
      </w:r>
      <w:r w:rsidRPr="0008241C">
        <w:rPr>
          <w:i/>
          <w:iCs/>
          <w:noProof/>
          <w:sz w:val="22"/>
          <w:szCs w:val="24"/>
        </w:rPr>
        <w:t>Building Nature’s Safety Net 2016: State of Australian terrestrial protected areas 2010-2016</w:t>
      </w:r>
      <w:r w:rsidRPr="0008241C">
        <w:rPr>
          <w:noProof/>
          <w:sz w:val="22"/>
          <w:szCs w:val="24"/>
        </w:rPr>
        <w:t>. Sydney. Retrieved from http://apo.org.au/system/files/96836/apo-nid96836-349256.pdf</w:t>
      </w:r>
    </w:p>
    <w:p w14:paraId="796849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ylor, M. F. J., Sattler, P. S., Curnow, C., Fitzsimons, J. A., Beaver, D., Gibson, L., &amp; Llewellyn, G. (2011). </w:t>
      </w:r>
      <w:r w:rsidRPr="0008241C">
        <w:rPr>
          <w:i/>
          <w:iCs/>
          <w:noProof/>
          <w:sz w:val="22"/>
          <w:szCs w:val="24"/>
        </w:rPr>
        <w:t>Building Nature’s Safety Net 2011. The state of protected areas for Australia’s ecosystems and wildlife.</w:t>
      </w:r>
      <w:r w:rsidRPr="0008241C">
        <w:rPr>
          <w:noProof/>
          <w:sz w:val="22"/>
          <w:szCs w:val="24"/>
        </w:rPr>
        <w:t xml:space="preserve"> Sydney. Retrieved from https://dro.deakin.edu.au/eserv/DU:30037002/fitzsimons-buildingnatures-2011.pdf</w:t>
      </w:r>
    </w:p>
    <w:p w14:paraId="30EB0F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edesco, P. A., Cornu, J.-F., Hugueny, B., &amp; Oberdorff, T. (2013). Freshwater Fish Extinction Rates due to Water Availability Loss from Climate Change. Retrieved from atlas.freshwaterbiodiversity.eu</w:t>
      </w:r>
    </w:p>
    <w:p w14:paraId="44CA21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h, L. S. L., &amp; Sumaila, U. R. (2007). Malthusian overfishing in Pulau Banggi? </w:t>
      </w:r>
      <w:r w:rsidRPr="0008241C">
        <w:rPr>
          <w:i/>
          <w:iCs/>
          <w:noProof/>
          <w:sz w:val="22"/>
          <w:szCs w:val="24"/>
        </w:rPr>
        <w:t>Marine Policy</w:t>
      </w:r>
      <w:r w:rsidRPr="0008241C">
        <w:rPr>
          <w:noProof/>
          <w:sz w:val="22"/>
          <w:szCs w:val="24"/>
        </w:rPr>
        <w:t xml:space="preserve">, </w:t>
      </w:r>
      <w:r w:rsidRPr="0008241C">
        <w:rPr>
          <w:i/>
          <w:iCs/>
          <w:noProof/>
          <w:sz w:val="22"/>
          <w:szCs w:val="24"/>
        </w:rPr>
        <w:t>31</w:t>
      </w:r>
      <w:r w:rsidRPr="0008241C">
        <w:rPr>
          <w:noProof/>
          <w:sz w:val="22"/>
          <w:szCs w:val="24"/>
        </w:rPr>
        <w:t>(4), 451–457. https://doi.org/10.1016/J.MARPOL.2007.01.001</w:t>
      </w:r>
    </w:p>
    <w:p w14:paraId="197EEE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h, L. S. L., Witter, A., Cheung, W. W. L., Sumaila, U. R., &amp; Yin, X. (2017). What is at stake? Status and threats to South China Sea marine fisheries. </w:t>
      </w:r>
      <w:r w:rsidRPr="0008241C">
        <w:rPr>
          <w:i/>
          <w:iCs/>
          <w:noProof/>
          <w:sz w:val="22"/>
          <w:szCs w:val="24"/>
        </w:rPr>
        <w:t>Ambio</w:t>
      </w:r>
      <w:r w:rsidRPr="0008241C">
        <w:rPr>
          <w:noProof/>
          <w:sz w:val="22"/>
          <w:szCs w:val="24"/>
        </w:rPr>
        <w:t xml:space="preserve">, </w:t>
      </w:r>
      <w:r w:rsidRPr="0008241C">
        <w:rPr>
          <w:i/>
          <w:iCs/>
          <w:noProof/>
          <w:sz w:val="22"/>
          <w:szCs w:val="24"/>
        </w:rPr>
        <w:t>46</w:t>
      </w:r>
      <w:r w:rsidRPr="0008241C">
        <w:rPr>
          <w:noProof/>
          <w:sz w:val="22"/>
          <w:szCs w:val="24"/>
        </w:rPr>
        <w:t>(1), 57–72. https://doi.org/10.1007/s13280-016-0819-0</w:t>
      </w:r>
    </w:p>
    <w:p w14:paraId="3593F7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lwala, Y., Brook, B. W., Manish, K., &amp; Pandit, M. K. (2013). Climate-Induced Elevational Range Shifts and Increase in Plant Species Richness in a Himalayan Biodiversity Epicentre.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2). https://doi.org/10.1371/journal.pone.0057103</w:t>
      </w:r>
    </w:p>
    <w:p w14:paraId="087CE3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iland State of Pollution Report Group. (2011). </w:t>
      </w:r>
      <w:r w:rsidRPr="0008241C">
        <w:rPr>
          <w:i/>
          <w:iCs/>
          <w:noProof/>
          <w:sz w:val="22"/>
          <w:szCs w:val="24"/>
        </w:rPr>
        <w:t>Thailand State of Pollution Report 2009</w:t>
      </w:r>
      <w:r w:rsidRPr="0008241C">
        <w:rPr>
          <w:noProof/>
          <w:sz w:val="22"/>
          <w:szCs w:val="24"/>
        </w:rPr>
        <w:t>. Bangkok: BTS Press.</w:t>
      </w:r>
    </w:p>
    <w:p w14:paraId="3A2585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iutsa, B., Puangchit, L., Kjelgren, R., &amp; Arunpraparut, W. (2008). Urban green space, street tree and heritage large tree assessment in Bangkok, Thailand.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7</w:t>
      </w:r>
      <w:r w:rsidRPr="0008241C">
        <w:rPr>
          <w:noProof/>
          <w:sz w:val="22"/>
          <w:szCs w:val="24"/>
        </w:rPr>
        <w:t>(3), 219–229. https://doi.org/10.1016/j.ufug.2008.03.002</w:t>
      </w:r>
    </w:p>
    <w:p w14:paraId="4C74F0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05). Biodiversity is the key to food security. </w:t>
      </w:r>
      <w:r w:rsidRPr="0008241C">
        <w:rPr>
          <w:i/>
          <w:iCs/>
          <w:noProof/>
          <w:sz w:val="22"/>
          <w:szCs w:val="24"/>
        </w:rPr>
        <w:t>Spore</w:t>
      </w:r>
      <w:r w:rsidRPr="0008241C">
        <w:rPr>
          <w:noProof/>
          <w:sz w:val="22"/>
          <w:szCs w:val="24"/>
        </w:rPr>
        <w:t>, 1–3.</w:t>
      </w:r>
    </w:p>
    <w:p w14:paraId="3D3BC7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08). Pacific Island agrobiodiversity and ethnobiodiversity: A foundation for sustainable Pacific Island life. </w:t>
      </w:r>
      <w:r w:rsidRPr="0008241C">
        <w:rPr>
          <w:i/>
          <w:iCs/>
          <w:noProof/>
          <w:sz w:val="22"/>
          <w:szCs w:val="24"/>
        </w:rPr>
        <w:t>Biodiversity: Journal of Life on Earth (Special Issue: The Value of Biodiversity to Food &amp; Agriculture)</w:t>
      </w:r>
      <w:r w:rsidRPr="0008241C">
        <w:rPr>
          <w:noProof/>
          <w:sz w:val="22"/>
          <w:szCs w:val="24"/>
        </w:rPr>
        <w:t xml:space="preserve">, </w:t>
      </w:r>
      <w:r w:rsidRPr="0008241C">
        <w:rPr>
          <w:i/>
          <w:iCs/>
          <w:noProof/>
          <w:sz w:val="22"/>
          <w:szCs w:val="24"/>
        </w:rPr>
        <w:t>9</w:t>
      </w:r>
      <w:r w:rsidRPr="0008241C">
        <w:rPr>
          <w:noProof/>
          <w:sz w:val="22"/>
          <w:szCs w:val="24"/>
        </w:rPr>
        <w:t>(1&amp;2), 102–110. https://doi.org/10.1080/14888386.2008.9712895</w:t>
      </w:r>
    </w:p>
    <w:p w14:paraId="396AFB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1). The silent invasion of our islands. </w:t>
      </w:r>
      <w:r w:rsidRPr="0008241C">
        <w:rPr>
          <w:i/>
          <w:iCs/>
          <w:noProof/>
          <w:sz w:val="22"/>
          <w:szCs w:val="24"/>
        </w:rPr>
        <w:t>Mai Life</w:t>
      </w:r>
      <w:r w:rsidRPr="0008241C">
        <w:rPr>
          <w:noProof/>
          <w:sz w:val="22"/>
          <w:szCs w:val="24"/>
        </w:rPr>
        <w:t xml:space="preserve">, </w:t>
      </w:r>
      <w:r w:rsidRPr="0008241C">
        <w:rPr>
          <w:i/>
          <w:iCs/>
          <w:noProof/>
          <w:sz w:val="22"/>
          <w:szCs w:val="24"/>
        </w:rPr>
        <w:t>55</w:t>
      </w:r>
      <w:r w:rsidRPr="0008241C">
        <w:rPr>
          <w:noProof/>
          <w:sz w:val="22"/>
          <w:szCs w:val="24"/>
        </w:rPr>
        <w:t>(Dec.), 64–65.</w:t>
      </w:r>
    </w:p>
    <w:p w14:paraId="5848B6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2013). Islands on the frontline against the winds and waves of global change: emerging environmental issues and actions to build resilience in pacific small island developing </w:t>
      </w:r>
      <w:r w:rsidRPr="0008241C">
        <w:rPr>
          <w:noProof/>
          <w:sz w:val="22"/>
          <w:szCs w:val="24"/>
        </w:rPr>
        <w:lastRenderedPageBreak/>
        <w:t xml:space="preserve">states (PSIDS). In H. ‐M. Tsai (Ed.), </w:t>
      </w:r>
      <w:r w:rsidRPr="0008241C">
        <w:rPr>
          <w:i/>
          <w:iCs/>
          <w:noProof/>
          <w:sz w:val="22"/>
          <w:szCs w:val="24"/>
        </w:rPr>
        <w:t>2013 Proceedings of the IGU Commission on Islands International Conference on Island Development: Local Economy, Culture, Innovation and Sustainability.</w:t>
      </w:r>
      <w:r w:rsidRPr="0008241C">
        <w:rPr>
          <w:noProof/>
          <w:sz w:val="22"/>
          <w:szCs w:val="24"/>
        </w:rPr>
        <w:t xml:space="preserve"> (p. 3‐H‐1‐1 ‐ 10). Makong, Penghu Archipelago Taiwan: National Penghu University.</w:t>
      </w:r>
    </w:p>
    <w:p w14:paraId="789DF1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Balawa, A., &amp; Fong, T. (2014). Putting ancient winds and life into new sails: Indigenous knowledge as a basis for education for sustainable development (ESD) – a case study of the return of marine biodiversity to Vanua Navakavu, Fiji. In M. ’Otunuku, U. Nabobo-Baba, &amp; S. F. Johansson-Fua (Eds.), </w:t>
      </w:r>
      <w:r w:rsidRPr="0008241C">
        <w:rPr>
          <w:i/>
          <w:iCs/>
          <w:noProof/>
          <w:sz w:val="22"/>
          <w:szCs w:val="24"/>
        </w:rPr>
        <w:t>Of waves, winds and wonderful things: a decade of rethinking Pacific education</w:t>
      </w:r>
      <w:r w:rsidRPr="0008241C">
        <w:rPr>
          <w:noProof/>
          <w:sz w:val="22"/>
          <w:szCs w:val="24"/>
        </w:rPr>
        <w:t xml:space="preserve"> (pp. 163–184). Suva: University of the South Pacific Press.</w:t>
      </w:r>
    </w:p>
    <w:p w14:paraId="5E4286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man, R. R., &amp; O’Brien, K. (2011). Caterpillar devastates kanava and undermines resilience to climate change in Tuvalu. </w:t>
      </w:r>
      <w:r w:rsidRPr="0008241C">
        <w:rPr>
          <w:i/>
          <w:iCs/>
          <w:noProof/>
          <w:sz w:val="22"/>
          <w:szCs w:val="24"/>
        </w:rPr>
        <w:t>Mai Life</w:t>
      </w:r>
      <w:r w:rsidRPr="0008241C">
        <w:rPr>
          <w:noProof/>
          <w:sz w:val="22"/>
          <w:szCs w:val="24"/>
        </w:rPr>
        <w:t xml:space="preserve">, </w:t>
      </w:r>
      <w:r w:rsidRPr="0008241C">
        <w:rPr>
          <w:i/>
          <w:iCs/>
          <w:noProof/>
          <w:sz w:val="22"/>
          <w:szCs w:val="24"/>
        </w:rPr>
        <w:t>50</w:t>
      </w:r>
      <w:r w:rsidRPr="0008241C">
        <w:rPr>
          <w:noProof/>
          <w:sz w:val="22"/>
          <w:szCs w:val="24"/>
        </w:rPr>
        <w:t>(July), 56–57.</w:t>
      </w:r>
    </w:p>
    <w:p w14:paraId="39413C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angaradjou, T., Sivakumar, K., Nobi, E. P., &amp; Dilipan, E. (2010). Distribution of seagrasses along the Andaman and Nicobar Islands: A post Tsunami Survey. </w:t>
      </w:r>
      <w:r w:rsidRPr="0008241C">
        <w:rPr>
          <w:i/>
          <w:iCs/>
          <w:noProof/>
          <w:sz w:val="22"/>
          <w:szCs w:val="24"/>
        </w:rPr>
        <w:t>Recent Trends in Biodiversity of Andaman and Nicobar Islands</w:t>
      </w:r>
      <w:r w:rsidRPr="0008241C">
        <w:rPr>
          <w:noProof/>
          <w:sz w:val="22"/>
          <w:szCs w:val="24"/>
        </w:rPr>
        <w:t>, 157–160.</w:t>
      </w:r>
    </w:p>
    <w:p w14:paraId="16BCC0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hapa, G., &amp; Gaiha, R. (2011). Smallholder Farming in Asia and the Pacific: Challenges and Opportunities, 1–41.</w:t>
      </w:r>
    </w:p>
    <w:p w14:paraId="6227EE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e Millennium Ecosystem Assessment. (2005). </w:t>
      </w:r>
      <w:r w:rsidRPr="0008241C">
        <w:rPr>
          <w:i/>
          <w:iCs/>
          <w:noProof/>
          <w:sz w:val="22"/>
          <w:szCs w:val="24"/>
        </w:rPr>
        <w:t>Ecosystems and Human Well-Being Ecosystems and Human Well-Being</w:t>
      </w:r>
      <w:r w:rsidRPr="0008241C">
        <w:rPr>
          <w:noProof/>
          <w:sz w:val="22"/>
          <w:szCs w:val="24"/>
        </w:rPr>
        <w:t>. Washington, DC: Island Press. Retrieved from http://scholar.googleusercontent.com/scholar?q=cache:D6gF0ccyxM0J:scholar.google.com/+The+Millennium+Ecosystem+Assessment&amp;hl=en&amp;as_sdt=0,5</w:t>
      </w:r>
    </w:p>
    <w:p w14:paraId="30EC04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e Nature Conservancy. (2012). </w:t>
      </w:r>
      <w:r w:rsidRPr="0008241C">
        <w:rPr>
          <w:i/>
          <w:iCs/>
          <w:noProof/>
          <w:sz w:val="22"/>
          <w:szCs w:val="24"/>
        </w:rPr>
        <w:t>Capacity building for Mongolian Ministry of Environment and Green Development (MEGDT) in relation to biodiversity and conservation in the southern Gobi Desert</w:t>
      </w:r>
      <w:r w:rsidRPr="0008241C">
        <w:rPr>
          <w:noProof/>
          <w:sz w:val="22"/>
          <w:szCs w:val="24"/>
        </w:rPr>
        <w:t>. Retrieved from https://www.conservationgateway.org/ConservationByGeography/AsiaPacific/mongolia/Pages/southerngobi-ebrd.aspx</w:t>
      </w:r>
    </w:p>
    <w:p w14:paraId="69711C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relfall, C. G., Williams, N. S. G., Hahs, A. K., &amp; Livesley, S. J. (2016). Approaches to urban vegetation management and the impacts on urban bird and bat assemblages. </w:t>
      </w:r>
      <w:r w:rsidRPr="0008241C">
        <w:rPr>
          <w:i/>
          <w:iCs/>
          <w:noProof/>
          <w:sz w:val="22"/>
          <w:szCs w:val="24"/>
        </w:rPr>
        <w:t>Landscape and Urban Planning</w:t>
      </w:r>
      <w:r w:rsidRPr="0008241C">
        <w:rPr>
          <w:noProof/>
          <w:sz w:val="22"/>
          <w:szCs w:val="24"/>
        </w:rPr>
        <w:t xml:space="preserve">, </w:t>
      </w:r>
      <w:r w:rsidRPr="0008241C">
        <w:rPr>
          <w:i/>
          <w:iCs/>
          <w:noProof/>
          <w:sz w:val="22"/>
          <w:szCs w:val="24"/>
        </w:rPr>
        <w:t>153</w:t>
      </w:r>
      <w:r w:rsidRPr="0008241C">
        <w:rPr>
          <w:noProof/>
          <w:sz w:val="22"/>
          <w:szCs w:val="24"/>
        </w:rPr>
        <w:t>, 28–39. https://doi.org/10.1016/j.landurbplan.2016.04.011</w:t>
      </w:r>
    </w:p>
    <w:p w14:paraId="335DB4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rush, S. F., Townsend, M., Hewitt, J. E., Davies, K., Lohrer, A. M., Lundquist, C., &amp; Cartner, K. (2013). The many uses and values of estuarine ecosystems. In J. R. Dymond (Ed.), </w:t>
      </w:r>
      <w:r w:rsidRPr="0008241C">
        <w:rPr>
          <w:i/>
          <w:iCs/>
          <w:noProof/>
          <w:sz w:val="22"/>
          <w:szCs w:val="24"/>
        </w:rPr>
        <w:t>Ecosystem services in New Zealand – conditions and trends</w:t>
      </w:r>
      <w:r w:rsidRPr="0008241C">
        <w:rPr>
          <w:noProof/>
          <w:sz w:val="22"/>
          <w:szCs w:val="24"/>
        </w:rPr>
        <w:t xml:space="preserve"> (pp. 226–237). Lincoln, New Zealand: Manaaki Whenua Press. Retrieved from https://www.landcareresearch.co.nz/__data/assets/pdf_file/0004/77044/1_16_Thrush.pdf</w:t>
      </w:r>
    </w:p>
    <w:p w14:paraId="2CD636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u, P. M., &amp; Populus, J. (2007). Status and changes of mangrove forest in Mekong Delta: Case study in Tra Vinh, Vietnam. </w:t>
      </w:r>
      <w:r w:rsidRPr="0008241C">
        <w:rPr>
          <w:i/>
          <w:iCs/>
          <w:noProof/>
          <w:sz w:val="22"/>
          <w:szCs w:val="24"/>
        </w:rPr>
        <w:t>Estuarine, Coastal and Shelf Science</w:t>
      </w:r>
      <w:r w:rsidRPr="0008241C">
        <w:rPr>
          <w:noProof/>
          <w:sz w:val="22"/>
          <w:szCs w:val="24"/>
        </w:rPr>
        <w:t xml:space="preserve">, </w:t>
      </w:r>
      <w:r w:rsidRPr="0008241C">
        <w:rPr>
          <w:i/>
          <w:iCs/>
          <w:noProof/>
          <w:sz w:val="22"/>
          <w:szCs w:val="24"/>
        </w:rPr>
        <w:t>71</w:t>
      </w:r>
      <w:r w:rsidRPr="0008241C">
        <w:rPr>
          <w:noProof/>
          <w:sz w:val="22"/>
          <w:szCs w:val="24"/>
        </w:rPr>
        <w:t>(1–2), 98–109. https://doi.org/10.1016/j.ecss.2006.08.007</w:t>
      </w:r>
    </w:p>
    <w:p w14:paraId="30EF2A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uy, B., Gale, A. S., Kroh, A., Kucera, M., Numberger-Thuy, L. D., Reich, M., &amp; Stöhr, S. (2012). Ancient Origin of the Modern Deep-Sea Fauna. </w:t>
      </w:r>
      <w:r w:rsidRPr="0008241C">
        <w:rPr>
          <w:i/>
          <w:iCs/>
          <w:noProof/>
          <w:sz w:val="22"/>
          <w:szCs w:val="24"/>
        </w:rPr>
        <w:t>PLoS ONE</w:t>
      </w:r>
      <w:r w:rsidRPr="0008241C">
        <w:rPr>
          <w:noProof/>
          <w:sz w:val="22"/>
          <w:szCs w:val="24"/>
        </w:rPr>
        <w:t xml:space="preserve">, </w:t>
      </w:r>
      <w:r w:rsidRPr="0008241C">
        <w:rPr>
          <w:i/>
          <w:iCs/>
          <w:noProof/>
          <w:sz w:val="22"/>
          <w:szCs w:val="24"/>
        </w:rPr>
        <w:t>7</w:t>
      </w:r>
      <w:r w:rsidRPr="0008241C">
        <w:rPr>
          <w:noProof/>
          <w:sz w:val="22"/>
          <w:szCs w:val="24"/>
        </w:rPr>
        <w:t>(10), 1–11. https://doi.org/10.1371/journal.pone.0046913</w:t>
      </w:r>
    </w:p>
    <w:p w14:paraId="6247F9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ttensor, D. P., Mora, C., Jetz, W., &amp; Lotze, H. K. (2010). Global patterns and predictors of marine biodiversity across taxa. </w:t>
      </w:r>
      <w:r w:rsidRPr="0008241C">
        <w:rPr>
          <w:i/>
          <w:iCs/>
          <w:noProof/>
          <w:sz w:val="22"/>
          <w:szCs w:val="24"/>
        </w:rPr>
        <w:t>Nature</w:t>
      </w:r>
      <w:r w:rsidRPr="0008241C">
        <w:rPr>
          <w:noProof/>
          <w:sz w:val="22"/>
          <w:szCs w:val="24"/>
        </w:rPr>
        <w:t xml:space="preserve">, </w:t>
      </w:r>
      <w:r w:rsidRPr="0008241C">
        <w:rPr>
          <w:i/>
          <w:iCs/>
          <w:noProof/>
          <w:sz w:val="22"/>
          <w:szCs w:val="24"/>
        </w:rPr>
        <w:t>466</w:t>
      </w:r>
      <w:r w:rsidRPr="0008241C">
        <w:rPr>
          <w:noProof/>
          <w:sz w:val="22"/>
          <w:szCs w:val="24"/>
        </w:rPr>
        <w:t>(7310), 1098–1101. https://doi.org/10.1038/nature09329</w:t>
      </w:r>
    </w:p>
    <w:p w14:paraId="7E43C5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ba, M., Kobayashi, Y., Kakino, J., Yamakaw, H., Ishii, R., &amp; Okamoto, R. (2016). Stocks and fisheries of asari in Japan. </w:t>
      </w:r>
      <w:r w:rsidRPr="0008241C">
        <w:rPr>
          <w:i/>
          <w:iCs/>
          <w:noProof/>
          <w:sz w:val="22"/>
          <w:szCs w:val="24"/>
        </w:rPr>
        <w:t>Bulletin of Japan Fisheries Research and Education Agency</w:t>
      </w:r>
      <w:r w:rsidRPr="0008241C">
        <w:rPr>
          <w:noProof/>
          <w:sz w:val="22"/>
          <w:szCs w:val="24"/>
        </w:rPr>
        <w:t xml:space="preserve">, </w:t>
      </w:r>
      <w:r w:rsidRPr="0008241C">
        <w:rPr>
          <w:i/>
          <w:iCs/>
          <w:noProof/>
          <w:sz w:val="22"/>
          <w:szCs w:val="24"/>
        </w:rPr>
        <w:t>42</w:t>
      </w:r>
      <w:r w:rsidRPr="0008241C">
        <w:rPr>
          <w:noProof/>
          <w:sz w:val="22"/>
          <w:szCs w:val="24"/>
        </w:rPr>
        <w:t>, 9–21. Retrieved from http://www.fra.affrc.go.jp/bulletin/bull/bull42/42-05.pdf</w:t>
      </w:r>
    </w:p>
    <w:p w14:paraId="090B58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dd, P. A., Ong, X., &amp; Chou, L. M. (2010). Impacts of pollution on marine life in Southeast Asia.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4), 1063–1082. https://doi.org/10.1007/s10531-010-9778-0</w:t>
      </w:r>
    </w:p>
    <w:p w14:paraId="13447CE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keshi, M. (2011). Spatial structures of hydrothermal vents and vent-associated megafauna in the back-arc basin system of the Okinawa Trough, western Pacific. </w:t>
      </w:r>
      <w:r w:rsidRPr="0008241C">
        <w:rPr>
          <w:i/>
          <w:iCs/>
          <w:noProof/>
          <w:sz w:val="22"/>
          <w:szCs w:val="24"/>
        </w:rPr>
        <w:t>Journal of Oceanography</w:t>
      </w:r>
      <w:r w:rsidRPr="0008241C">
        <w:rPr>
          <w:noProof/>
          <w:sz w:val="22"/>
          <w:szCs w:val="24"/>
        </w:rPr>
        <w:t xml:space="preserve">, </w:t>
      </w:r>
      <w:r w:rsidRPr="0008241C">
        <w:rPr>
          <w:i/>
          <w:iCs/>
          <w:noProof/>
          <w:sz w:val="22"/>
          <w:szCs w:val="24"/>
        </w:rPr>
        <w:t>67</w:t>
      </w:r>
      <w:r w:rsidRPr="0008241C">
        <w:rPr>
          <w:noProof/>
          <w:sz w:val="22"/>
          <w:szCs w:val="24"/>
        </w:rPr>
        <w:t>(5), 651–665. https://doi.org/10.1007/s10872-011-0065-9</w:t>
      </w:r>
    </w:p>
    <w:p w14:paraId="457900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satsia, H., &amp; Jackson, G. (2009). The Giant African Snail. Retrieved March 26, 2018, from http://www.pestnet.org/fact_sheets/giant_african_snail_050.htm</w:t>
      </w:r>
    </w:p>
    <w:p w14:paraId="4E1B43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satsia, H., &amp; Jackson, G. (2017). Pacific Pests and Pathogens - Fact Sheets; Taro leaf blight (014). Retrieved from http://www.pestnet.org/fact_sheets/taro_leaf_blight_014.pdf</w:t>
      </w:r>
    </w:p>
    <w:p w14:paraId="06FBC1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CCD. (2008). </w:t>
      </w:r>
      <w:r w:rsidRPr="0008241C">
        <w:rPr>
          <w:i/>
          <w:iCs/>
          <w:noProof/>
          <w:sz w:val="22"/>
          <w:szCs w:val="24"/>
        </w:rPr>
        <w:t xml:space="preserve">The 10-year strategic plan and framework to enhance the implementation of the Convention (2008–2018). Decision 3/COP.8. Report of the Conference of the Parties on its </w:t>
      </w:r>
      <w:r w:rsidRPr="0008241C">
        <w:rPr>
          <w:i/>
          <w:iCs/>
          <w:noProof/>
          <w:sz w:val="22"/>
          <w:szCs w:val="24"/>
        </w:rPr>
        <w:lastRenderedPageBreak/>
        <w:t>eighth session, held in Madrid from 3 to 14 September 2007</w:t>
      </w:r>
      <w:r w:rsidRPr="0008241C">
        <w:rPr>
          <w:noProof/>
          <w:sz w:val="22"/>
          <w:szCs w:val="24"/>
        </w:rPr>
        <w:t>. Retrieved from http://www.unccd.int/cop/officialdocs/cop8/pdf/16add1eng.pdf#page=8</w:t>
      </w:r>
    </w:p>
    <w:p w14:paraId="034BA0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WCMC. (2016a). </w:t>
      </w:r>
      <w:r w:rsidRPr="0008241C">
        <w:rPr>
          <w:i/>
          <w:iCs/>
          <w:noProof/>
          <w:sz w:val="22"/>
          <w:szCs w:val="24"/>
        </w:rPr>
        <w:t>The State of Biodiversity in West Asia: A mid-term review of progress towards the Aichi Biodiversity Targets.</w:t>
      </w:r>
      <w:r w:rsidRPr="0008241C">
        <w:rPr>
          <w:noProof/>
          <w:sz w:val="22"/>
          <w:szCs w:val="24"/>
        </w:rPr>
        <w:t xml:space="preserve"> Cambridge, U.K.: UNEP-WCMC. Retrieved from https://www.cbd.int/gbo/gbo4/outlook-westasia-en.pdf</w:t>
      </w:r>
    </w:p>
    <w:p w14:paraId="07555A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WCMC. (2016b). Vital Index of Traditional Environmental Knowledge. Retrieved from http://www.bipindicators.net/vitek</w:t>
      </w:r>
    </w:p>
    <w:p w14:paraId="707214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WCMC, &amp; IUCN. (2015). The World Database on Protected Areas [Online], November/2015. </w:t>
      </w:r>
      <w:r w:rsidRPr="0008241C">
        <w:rPr>
          <w:i/>
          <w:iCs/>
          <w:noProof/>
          <w:sz w:val="22"/>
          <w:szCs w:val="24"/>
        </w:rPr>
        <w:t>World Wide Web Electronic Publication, Www.Protectedplanet.Com</w:t>
      </w:r>
      <w:r w:rsidRPr="0008241C">
        <w:rPr>
          <w:noProof/>
          <w:sz w:val="22"/>
          <w:szCs w:val="24"/>
        </w:rPr>
        <w:t>, (January), 1–5. https://doi.org/www.protectedplanet.net</w:t>
      </w:r>
    </w:p>
    <w:p w14:paraId="638EDE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WCMC, &amp; IUCN. (2017). Protected Planet: The World Database on Protected Areas (WDPA) [On-line] [Oct 2017]. Retrieved from www.protectedplanet.net</w:t>
      </w:r>
    </w:p>
    <w:p w14:paraId="7B00FD7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WCMC, &amp; IUCN. (2018). Protected Planet: The World Database on Protected Areas (WDPA) [On-line], [March 2018]. Retrieved from www.protectedplanet.net</w:t>
      </w:r>
    </w:p>
    <w:p w14:paraId="7009AD8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GRID-Arendal. (2007). Water towers of Asia - glaciers, water and population in the greater Himalayas-Hindu Kush-Tien Shan-Tibet region. Retrieved December 8, 2010, from http://maps.grida.no/go/graphic/water-towers-of-asia-glaciers-water-and-populationin-the-greater-himalayas-hindu-kush-tien-shan-tib</w:t>
      </w:r>
    </w:p>
    <w:p w14:paraId="3E52FD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UNCTAD. (2014). </w:t>
      </w:r>
      <w:r w:rsidRPr="0008241C">
        <w:rPr>
          <w:i/>
          <w:iCs/>
          <w:noProof/>
          <w:sz w:val="22"/>
          <w:szCs w:val="24"/>
        </w:rPr>
        <w:t>Emerging Issues for Small Island Developing States: Results of the UNEP Foresight Process</w:t>
      </w:r>
      <w:r w:rsidRPr="0008241C">
        <w:rPr>
          <w:noProof/>
          <w:sz w:val="22"/>
          <w:szCs w:val="24"/>
        </w:rPr>
        <w:t>. Nairobi, Kenya. Retrieved from http://www.unep.org/pdf/Emerging_issues_for_small_island_developing_states.pdf</w:t>
      </w:r>
    </w:p>
    <w:p w14:paraId="10D2ADF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08). </w:t>
      </w:r>
      <w:r w:rsidRPr="0008241C">
        <w:rPr>
          <w:i/>
          <w:iCs/>
          <w:noProof/>
          <w:sz w:val="22"/>
          <w:szCs w:val="24"/>
        </w:rPr>
        <w:t>National Reports on Seagrass in the South China Sea (UNEP/GEF/SCS Technical Publication No. 12)</w:t>
      </w:r>
      <w:r w:rsidRPr="0008241C">
        <w:rPr>
          <w:noProof/>
          <w:sz w:val="22"/>
          <w:szCs w:val="24"/>
        </w:rPr>
        <w:t xml:space="preserve"> (UNEP/GEF/SCS Technical Publication No. 12). </w:t>
      </w:r>
      <w:r w:rsidRPr="0008241C">
        <w:rPr>
          <w:i/>
          <w:iCs/>
          <w:noProof/>
          <w:sz w:val="22"/>
          <w:szCs w:val="24"/>
        </w:rPr>
        <w:t>Otro</w:t>
      </w:r>
      <w:r w:rsidRPr="0008241C">
        <w:rPr>
          <w:noProof/>
          <w:sz w:val="22"/>
          <w:szCs w:val="24"/>
        </w:rPr>
        <w:t>. Bangkok, Thailand. Retrieved from http://www.unepscs.org/Publication/Booklets/Seagrass booklet combine version.pdf</w:t>
      </w:r>
    </w:p>
    <w:p w14:paraId="7D6816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1). </w:t>
      </w:r>
      <w:r w:rsidRPr="0008241C">
        <w:rPr>
          <w:i/>
          <w:iCs/>
          <w:noProof/>
          <w:sz w:val="22"/>
          <w:szCs w:val="24"/>
        </w:rPr>
        <w:t>Resource Efficiency: Economics and Outlook for Asia-Pacific (REEO)</w:t>
      </w:r>
      <w:r w:rsidRPr="0008241C">
        <w:rPr>
          <w:noProof/>
          <w:sz w:val="22"/>
          <w:szCs w:val="24"/>
        </w:rPr>
        <w:t>. Bangkok, Thailand. Retrieved from http://www.unep.org/dewa/Portals/67/pdf/Resource_Efficiency_EOAP_web.pdf</w:t>
      </w:r>
    </w:p>
    <w:p w14:paraId="1D3205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6). </w:t>
      </w:r>
      <w:r w:rsidRPr="0008241C">
        <w:rPr>
          <w:i/>
          <w:iCs/>
          <w:noProof/>
          <w:sz w:val="22"/>
          <w:szCs w:val="24"/>
        </w:rPr>
        <w:t>Global Environment Outlook (GEO-6): Regional Assessment for Asia and the Pacific</w:t>
      </w:r>
      <w:r w:rsidRPr="0008241C">
        <w:rPr>
          <w:noProof/>
          <w:sz w:val="22"/>
          <w:szCs w:val="24"/>
        </w:rPr>
        <w:t>. Nairobi, Kenya. Retrieved from http://www.unep.org/geo2000/english/0064.htm</w:t>
      </w:r>
    </w:p>
    <w:p w14:paraId="22F9BF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SCAP. (2014). Statistical Yearbook for Asia and the Pacific 2014. Retrieved September 15, 2015, from http://www.unescap.org/resources/statistical-yearbook-asia-and-pacific-2014</w:t>
      </w:r>
    </w:p>
    <w:p w14:paraId="622A3B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SDR/UNDP. (2012). Review Paper – Status of Coastal and Marine Ecosystem Management in South Asia. In </w:t>
      </w:r>
      <w:r w:rsidRPr="0008241C">
        <w:rPr>
          <w:i/>
          <w:iCs/>
          <w:noProof/>
          <w:sz w:val="22"/>
          <w:szCs w:val="24"/>
        </w:rPr>
        <w:t>Inputs of the South Asian Consultative Workshop on “ Integration of Disaster Risk Reduction and Climate Change Adaptation into Biodiversity and Ecosystem Management of Coastal and Marine Areas in South Asia” held in New Delhi on 6 and 7 March 2012</w:t>
      </w:r>
      <w:r w:rsidRPr="0008241C">
        <w:rPr>
          <w:noProof/>
          <w:sz w:val="22"/>
          <w:szCs w:val="24"/>
        </w:rPr>
        <w:t xml:space="preserve"> (p. 173). New Delhi: UNDP. Retrieved from http://www.in.undp.org/content/india/en/home/library/environment_energy/review-paper-status-of-coastal-and-marine-ecosystem-management-in-south-asia.html</w:t>
      </w:r>
    </w:p>
    <w:p w14:paraId="0926B03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2015). </w:t>
      </w:r>
      <w:r w:rsidRPr="0008241C">
        <w:rPr>
          <w:i/>
          <w:iCs/>
          <w:noProof/>
          <w:sz w:val="22"/>
          <w:szCs w:val="24"/>
        </w:rPr>
        <w:t>World Urbanization Prospects: The 2014 Revision. Report ST/ESA/SER.A/366.</w:t>
      </w:r>
      <w:r w:rsidRPr="0008241C">
        <w:rPr>
          <w:noProof/>
          <w:sz w:val="22"/>
          <w:szCs w:val="24"/>
        </w:rPr>
        <w:t xml:space="preserve"> </w:t>
      </w:r>
      <w:r w:rsidRPr="0008241C">
        <w:rPr>
          <w:i/>
          <w:iCs/>
          <w:noProof/>
          <w:sz w:val="22"/>
          <w:szCs w:val="24"/>
        </w:rPr>
        <w:t>(ST/ESA/SER.A/366)</w:t>
      </w:r>
      <w:r w:rsidRPr="0008241C">
        <w:rPr>
          <w:noProof/>
          <w:sz w:val="22"/>
          <w:szCs w:val="24"/>
        </w:rPr>
        <w:t>. New York. Retrieved from http://esa.un.org/unpd/wup/Publications/Files/WUP2014-Report.pdf</w:t>
      </w:r>
    </w:p>
    <w:p w14:paraId="2C43FF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rabe, T., Ishibashi, J. I., Sunamura, M., Okino, K., Takai, K., &amp; Suzuki, K. (2015). Interdisciplinary studies: Introduction of TAIGA concept. In J. (Junichiro) Ishibashi, K. Okino, &amp; M. Sunamura (Eds.), </w:t>
      </w:r>
      <w:r w:rsidRPr="0008241C">
        <w:rPr>
          <w:i/>
          <w:iCs/>
          <w:noProof/>
          <w:sz w:val="22"/>
          <w:szCs w:val="24"/>
        </w:rPr>
        <w:t>Subseafloor Biosphere Linked to Hydrothermal Systems: TAIGA Concept</w:t>
      </w:r>
      <w:r w:rsidRPr="0008241C">
        <w:rPr>
          <w:noProof/>
          <w:sz w:val="22"/>
          <w:szCs w:val="24"/>
        </w:rPr>
        <w:t xml:space="preserve"> (pp. 1–10). Tokyo: Springer Japan. https://doi.org/10.1007/978-4-431-54865-2_1</w:t>
      </w:r>
    </w:p>
    <w:p w14:paraId="47A649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ye, S. I. (2014). The giant jellyfish nemopilema nomurai in east asian marginal seas. In K. A. Pitt &amp; C. H. Lucas (Eds.), </w:t>
      </w:r>
      <w:r w:rsidRPr="0008241C">
        <w:rPr>
          <w:i/>
          <w:iCs/>
          <w:noProof/>
          <w:sz w:val="22"/>
          <w:szCs w:val="24"/>
        </w:rPr>
        <w:t>Jellyfish Blooms</w:t>
      </w:r>
      <w:r w:rsidRPr="0008241C">
        <w:rPr>
          <w:noProof/>
          <w:sz w:val="22"/>
          <w:szCs w:val="24"/>
        </w:rPr>
        <w:t xml:space="preserve"> (Vol. 9789400770, pp. 185–205). Dordrecht: Springer Netherlands. https://doi.org/10.1007/978-94-007-7015-7_8</w:t>
      </w:r>
    </w:p>
    <w:p w14:paraId="5169F7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lbo-Jørgensen, J., Coates, D., &amp; Hortle, K. (2009). Chapter 8 - Fish Diversity in the Mekong River Basin. In </w:t>
      </w:r>
      <w:r w:rsidRPr="0008241C">
        <w:rPr>
          <w:i/>
          <w:iCs/>
          <w:noProof/>
          <w:sz w:val="22"/>
          <w:szCs w:val="24"/>
        </w:rPr>
        <w:t>The Mekong</w:t>
      </w:r>
      <w:r w:rsidRPr="0008241C">
        <w:rPr>
          <w:noProof/>
          <w:sz w:val="22"/>
          <w:szCs w:val="24"/>
        </w:rPr>
        <w:t xml:space="preserve"> (pp. 161–196). https://doi.org/http://dx.doi.org/10.1016/B978-0-12-374026-7.00008-5</w:t>
      </w:r>
    </w:p>
    <w:p w14:paraId="694D40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lbuena, D., Erenstein, O., Homann-Kee Tui, S., Abdoulaye, T., Claessens, L., Duncan, A. J., Gérard, B., Rufino, M. C., Teufel, N., van Rooyen, A., &amp; van Wijk, M. T. (2012). Conservation Agriculture in mixed crop–livestock systems: Scoping crop residue trade-offs in Sub-Saharan </w:t>
      </w:r>
      <w:r w:rsidRPr="0008241C">
        <w:rPr>
          <w:noProof/>
          <w:sz w:val="22"/>
          <w:szCs w:val="24"/>
        </w:rPr>
        <w:lastRenderedPageBreak/>
        <w:t xml:space="preserve">Africa and South Asia. </w:t>
      </w:r>
      <w:r w:rsidRPr="0008241C">
        <w:rPr>
          <w:i/>
          <w:iCs/>
          <w:noProof/>
          <w:sz w:val="22"/>
          <w:szCs w:val="24"/>
        </w:rPr>
        <w:t>Field Crops Research</w:t>
      </w:r>
      <w:r w:rsidRPr="0008241C">
        <w:rPr>
          <w:noProof/>
          <w:sz w:val="22"/>
          <w:szCs w:val="24"/>
        </w:rPr>
        <w:t xml:space="preserve">, </w:t>
      </w:r>
      <w:r w:rsidRPr="0008241C">
        <w:rPr>
          <w:i/>
          <w:iCs/>
          <w:noProof/>
          <w:sz w:val="22"/>
          <w:szCs w:val="24"/>
        </w:rPr>
        <w:t>132</w:t>
      </w:r>
      <w:r w:rsidRPr="0008241C">
        <w:rPr>
          <w:noProof/>
          <w:sz w:val="22"/>
          <w:szCs w:val="24"/>
        </w:rPr>
        <w:t>, 175–184. https://doi.org/10.1016/J.FCR.2012.02.022</w:t>
      </w:r>
    </w:p>
    <w:p w14:paraId="53ADF2E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Damme, K. (2011). Insular biodiversity in a changing world. </w:t>
      </w:r>
      <w:r w:rsidRPr="0008241C">
        <w:rPr>
          <w:i/>
          <w:iCs/>
          <w:noProof/>
          <w:sz w:val="22"/>
          <w:szCs w:val="24"/>
        </w:rPr>
        <w:t>Nature Middle East</w:t>
      </w:r>
      <w:r w:rsidRPr="0008241C">
        <w:rPr>
          <w:noProof/>
          <w:sz w:val="22"/>
          <w:szCs w:val="24"/>
        </w:rPr>
        <w:t>. https://doi.org/10.1038/nmiddleeast.2011.61</w:t>
      </w:r>
    </w:p>
    <w:p w14:paraId="534DAA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der Ent, A., &amp; Lambers, H. (2016). Plant-soil interactions in global biodiversity hotspots. </w:t>
      </w:r>
      <w:r w:rsidRPr="0008241C">
        <w:rPr>
          <w:i/>
          <w:iCs/>
          <w:noProof/>
          <w:sz w:val="22"/>
          <w:szCs w:val="24"/>
        </w:rPr>
        <w:t>Plant and Soil</w:t>
      </w:r>
      <w:r w:rsidRPr="0008241C">
        <w:rPr>
          <w:noProof/>
          <w:sz w:val="22"/>
          <w:szCs w:val="24"/>
        </w:rPr>
        <w:t xml:space="preserve">, </w:t>
      </w:r>
      <w:r w:rsidRPr="0008241C">
        <w:rPr>
          <w:i/>
          <w:iCs/>
          <w:noProof/>
          <w:sz w:val="22"/>
          <w:szCs w:val="24"/>
        </w:rPr>
        <w:t>403</w:t>
      </w:r>
      <w:r w:rsidRPr="0008241C">
        <w:rPr>
          <w:noProof/>
          <w:sz w:val="22"/>
          <w:szCs w:val="24"/>
        </w:rPr>
        <w:t>(1–2), 1–5. https://doi.org/10.1007/s11104-016-2919-9</w:t>
      </w:r>
    </w:p>
    <w:p w14:paraId="658EA9E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Kleunen, M., Dawson, W., Essl, F., Pergl, J., Winter, M., Weber, E., Kreft, H., Weigelt, P., Kartesz, J., Nishino, M., Antonova, L. A., Barcelona, J. F., Cabezas, F. J., Morozova, O., Moser, D., Nickrent, D. L., Patzelt, A., Pelser, P. B., Baptiste, M. P., Poopath, M., Schulze, M., Seebens, H., Shu, W.-S., Thomas, J., Velayos, M., &amp; Wieringa, J. J. (2015). Global exchange and accumulation of non-native plants. </w:t>
      </w:r>
      <w:r w:rsidRPr="0008241C">
        <w:rPr>
          <w:i/>
          <w:iCs/>
          <w:noProof/>
          <w:sz w:val="22"/>
          <w:szCs w:val="24"/>
        </w:rPr>
        <w:t>Nature</w:t>
      </w:r>
      <w:r w:rsidRPr="0008241C">
        <w:rPr>
          <w:noProof/>
          <w:sz w:val="22"/>
          <w:szCs w:val="24"/>
        </w:rPr>
        <w:t xml:space="preserve">, </w:t>
      </w:r>
      <w:r w:rsidRPr="0008241C">
        <w:rPr>
          <w:i/>
          <w:iCs/>
          <w:noProof/>
          <w:sz w:val="22"/>
          <w:szCs w:val="24"/>
        </w:rPr>
        <w:t>525</w:t>
      </w:r>
      <w:r w:rsidRPr="0008241C">
        <w:rPr>
          <w:noProof/>
          <w:sz w:val="22"/>
          <w:szCs w:val="24"/>
        </w:rPr>
        <w:t>, 100–103. https://doi.org/10.1038/nature14910</w:t>
      </w:r>
    </w:p>
    <w:p w14:paraId="2D19BC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Noordwijk, M., Barrios, E., Shepherd, K., Bayala, J., &amp; Öborn, I. (2015). </w:t>
      </w:r>
      <w:r w:rsidRPr="0008241C">
        <w:rPr>
          <w:i/>
          <w:iCs/>
          <w:noProof/>
          <w:sz w:val="22"/>
          <w:szCs w:val="24"/>
        </w:rPr>
        <w:t>The rooted pedon in a dynamic multifunctional landscape: Soil science at the World Agroforestry Centre</w:t>
      </w:r>
      <w:r w:rsidRPr="0008241C">
        <w:rPr>
          <w:noProof/>
          <w:sz w:val="22"/>
          <w:szCs w:val="24"/>
        </w:rPr>
        <w:t xml:space="preserve"> (Working Paper 200). Nairobi, Kenya. https://doi.org/10.5716/WP15023.PDF</w:t>
      </w:r>
    </w:p>
    <w:p w14:paraId="4F66CD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Noordwijk, M., Bayala, J., Hairiah, D. K., Lusiana, B., Muthuri, C. W., Khasanah, N. M., &amp; Mulia, R. M. (2014). Agroforestry solutions for buffering climate variability and adapting to change. In J. F. and P. J. Gregory (Ed.), </w:t>
      </w:r>
      <w:r w:rsidRPr="0008241C">
        <w:rPr>
          <w:i/>
          <w:iCs/>
          <w:noProof/>
          <w:sz w:val="22"/>
          <w:szCs w:val="24"/>
        </w:rPr>
        <w:t>Climate change Impact and Adaptation in Agricultural Systems</w:t>
      </w:r>
      <w:r w:rsidRPr="0008241C">
        <w:rPr>
          <w:noProof/>
          <w:sz w:val="22"/>
          <w:szCs w:val="24"/>
        </w:rPr>
        <w:t xml:space="preserve"> (pp. 216–232). Wallingford (UK): CAB-International.</w:t>
      </w:r>
    </w:p>
    <w:p w14:paraId="35EF0C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Vliet, N., Mertz, O., Heinimann, A., Langanke, T., Pascual, U., Schmook, B., Adams, C., Schmidt-Vogt, D., Messerli, P., Leisz, S., Castella, J.-C., Jørgensen, L., Birch-Thomsen, T., Hett, C., Bech-Bruun, T., Ickowitz, A., Vu, K. C., Yasuyuki, K., Fox, J., Padoch, C., Dressler, W., &amp; Ziegler, A. D. (2012). Trends, drivers and impacts of changes in swidden cultivation in tropical forest-agriculture frontiers: A global assessment. </w:t>
      </w:r>
      <w:r w:rsidRPr="0008241C">
        <w:rPr>
          <w:i/>
          <w:iCs/>
          <w:noProof/>
          <w:sz w:val="22"/>
          <w:szCs w:val="24"/>
        </w:rPr>
        <w:t>Global Environmental Change</w:t>
      </w:r>
      <w:r w:rsidRPr="0008241C">
        <w:rPr>
          <w:noProof/>
          <w:sz w:val="22"/>
          <w:szCs w:val="24"/>
        </w:rPr>
        <w:t xml:space="preserve">, </w:t>
      </w:r>
      <w:r w:rsidRPr="0008241C">
        <w:rPr>
          <w:i/>
          <w:iCs/>
          <w:noProof/>
          <w:sz w:val="22"/>
          <w:szCs w:val="24"/>
        </w:rPr>
        <w:t>22</w:t>
      </w:r>
      <w:r w:rsidRPr="0008241C">
        <w:rPr>
          <w:noProof/>
          <w:sz w:val="22"/>
          <w:szCs w:val="24"/>
        </w:rPr>
        <w:t>(2), 418–429. https://doi.org/10.1016/J.GLOENVCHA.2011.10.009</w:t>
      </w:r>
    </w:p>
    <w:p w14:paraId="2EBF39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van Weerd, M., C. Pomaro, C., de Leon, J., Antolin, R., &amp; Mercado, V. (2016). Crocodylus mindorensis. https://doi.org/http://dx.doi.org/10.2305/IUCN.UK.2016-3.RLTS.T5672A3048281.en</w:t>
      </w:r>
    </w:p>
    <w:p w14:paraId="790459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qalo, M., Lonalona, M., Panapa, S., &amp; Khan, F. (2014). </w:t>
      </w:r>
      <w:r w:rsidRPr="0008241C">
        <w:rPr>
          <w:i/>
          <w:iCs/>
          <w:noProof/>
          <w:sz w:val="22"/>
          <w:szCs w:val="24"/>
        </w:rPr>
        <w:t>Yellow crazy ants and fruit fly surveys in Tuvalu (25th October to 4th November 2014)</w:t>
      </w:r>
      <w:r w:rsidRPr="0008241C">
        <w:rPr>
          <w:noProof/>
          <w:sz w:val="22"/>
          <w:szCs w:val="24"/>
        </w:rPr>
        <w:t>.  Funafuti. Retrieved from http://piat.org.nz/uploads/PIAT_content/pdfs/Vaqalo et al_2014.pdf</w:t>
      </w:r>
    </w:p>
    <w:p w14:paraId="36EFB9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rnosfaderany, M. N., Ebrahimi, E., Mirghaffary, N., &amp; Safyanian, A. (2010). Biological assessment of the Zayandeh Rud River, Iran, using benthic macroinvertebrates. </w:t>
      </w:r>
      <w:r w:rsidRPr="0008241C">
        <w:rPr>
          <w:i/>
          <w:iCs/>
          <w:noProof/>
          <w:sz w:val="22"/>
          <w:szCs w:val="24"/>
        </w:rPr>
        <w:t>Limnologica</w:t>
      </w:r>
      <w:r w:rsidRPr="0008241C">
        <w:rPr>
          <w:noProof/>
          <w:sz w:val="22"/>
          <w:szCs w:val="24"/>
        </w:rPr>
        <w:t xml:space="preserve">, </w:t>
      </w:r>
      <w:r w:rsidRPr="0008241C">
        <w:rPr>
          <w:i/>
          <w:iCs/>
          <w:noProof/>
          <w:sz w:val="22"/>
          <w:szCs w:val="24"/>
        </w:rPr>
        <w:t>40</w:t>
      </w:r>
      <w:r w:rsidRPr="0008241C">
        <w:rPr>
          <w:noProof/>
          <w:sz w:val="22"/>
          <w:szCs w:val="24"/>
        </w:rPr>
        <w:t>(3), 226–232. https://doi.org/10.1016/j.limno.2009.10.002</w:t>
      </w:r>
    </w:p>
    <w:p w14:paraId="259B04D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burg, P., Hamill, K., Unwin, M., &amp; Abell, J. (2010). Lake water quality in New Zealand 2010: Status and trends. </w:t>
      </w:r>
      <w:r w:rsidRPr="0008241C">
        <w:rPr>
          <w:i/>
          <w:iCs/>
          <w:noProof/>
          <w:sz w:val="22"/>
          <w:szCs w:val="24"/>
        </w:rPr>
        <w:t>NIWA Client Report HAM2010</w:t>
      </w:r>
      <w:r w:rsidRPr="0008241C">
        <w:rPr>
          <w:noProof/>
          <w:sz w:val="22"/>
          <w:szCs w:val="24"/>
        </w:rPr>
        <w:t>, (August). Retrieved from http://scholar.google.com/scholar?hl=en&amp;btnG=Search&amp;q=intitle:Lake+water+quality+in+New+Zealand+2010+:+Status+and+trends#0</w:t>
      </w:r>
    </w:p>
    <w:p w14:paraId="47163D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chot, L. V., Van Noordwijk, M., Kandji, S., Tomich, T., Ong, C., Albrecht, A., Mackensen, J., Bantilan, C., Anupama, K. V., &amp; Palm, C. (2007). Climate change: Linking adaptation and mitigation through agroforestry. </w:t>
      </w:r>
      <w:r w:rsidRPr="0008241C">
        <w:rPr>
          <w:i/>
          <w:iCs/>
          <w:noProof/>
          <w:sz w:val="22"/>
          <w:szCs w:val="24"/>
        </w:rPr>
        <w:t>Mitigation and Adaptation Strategies for Global Change</w:t>
      </w:r>
      <w:r w:rsidRPr="0008241C">
        <w:rPr>
          <w:noProof/>
          <w:sz w:val="22"/>
          <w:szCs w:val="24"/>
        </w:rPr>
        <w:t xml:space="preserve">, </w:t>
      </w:r>
      <w:r w:rsidRPr="0008241C">
        <w:rPr>
          <w:i/>
          <w:iCs/>
          <w:noProof/>
          <w:sz w:val="22"/>
          <w:szCs w:val="24"/>
        </w:rPr>
        <w:t>12</w:t>
      </w:r>
      <w:r w:rsidRPr="0008241C">
        <w:rPr>
          <w:noProof/>
          <w:sz w:val="22"/>
          <w:szCs w:val="24"/>
        </w:rPr>
        <w:t>(5), 901–918. https://doi.org/10.1007/s11027-007-9105-6</w:t>
      </w:r>
    </w:p>
    <w:p w14:paraId="3B3A4A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hoeven, J. T. A., &amp; Setter, T. L. (2010). Agricultural use of wetlands: Opportunities and limitations. </w:t>
      </w:r>
      <w:r w:rsidRPr="0008241C">
        <w:rPr>
          <w:i/>
          <w:iCs/>
          <w:noProof/>
          <w:sz w:val="22"/>
          <w:szCs w:val="24"/>
        </w:rPr>
        <w:t>Annals of Botany</w:t>
      </w:r>
      <w:r w:rsidRPr="0008241C">
        <w:rPr>
          <w:noProof/>
          <w:sz w:val="22"/>
          <w:szCs w:val="24"/>
        </w:rPr>
        <w:t xml:space="preserve">, </w:t>
      </w:r>
      <w:r w:rsidRPr="0008241C">
        <w:rPr>
          <w:i/>
          <w:iCs/>
          <w:noProof/>
          <w:sz w:val="22"/>
          <w:szCs w:val="24"/>
        </w:rPr>
        <w:t>105</w:t>
      </w:r>
      <w:r w:rsidRPr="0008241C">
        <w:rPr>
          <w:noProof/>
          <w:sz w:val="22"/>
          <w:szCs w:val="24"/>
        </w:rPr>
        <w:t>(1), 155–163. https://doi.org/10.1093/aob/mcp172</w:t>
      </w:r>
    </w:p>
    <w:p w14:paraId="463A8C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schuuren, B. (2016). Themes and perspectives on the conservation of Asian sacred natural sites. In N. Verschuuren, B. &amp; Furuta (Ed.), </w:t>
      </w:r>
      <w:r w:rsidRPr="0008241C">
        <w:rPr>
          <w:i/>
          <w:iCs/>
          <w:noProof/>
          <w:sz w:val="22"/>
          <w:szCs w:val="24"/>
        </w:rPr>
        <w:t>Asian Sacred Sites</w:t>
      </w:r>
      <w:r w:rsidRPr="0008241C">
        <w:rPr>
          <w:noProof/>
          <w:sz w:val="22"/>
          <w:szCs w:val="24"/>
        </w:rPr>
        <w:t>. Routledge.</w:t>
      </w:r>
    </w:p>
    <w:p w14:paraId="4F2689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on Rintelen, T., von Rintelen, K., Glaubrecht, M., Schubart, C. D., &amp; Herder, F. (2012). Aquatic biodiversity hotspots in Wallacea: the species flocks in the ancient lakes of Sulawesi, Indonesia. </w:t>
      </w:r>
      <w:r w:rsidRPr="0008241C">
        <w:rPr>
          <w:i/>
          <w:iCs/>
          <w:noProof/>
          <w:sz w:val="22"/>
          <w:szCs w:val="24"/>
        </w:rPr>
        <w:t>Biotic Evolution and Environmental Change in Southeast Asia</w:t>
      </w:r>
      <w:r w:rsidRPr="0008241C">
        <w:rPr>
          <w:noProof/>
          <w:sz w:val="22"/>
          <w:szCs w:val="24"/>
        </w:rPr>
        <w:t>, 290–315.</w:t>
      </w:r>
    </w:p>
    <w:p w14:paraId="1475A73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örösmarty, C. J., McIntyre, P. B., Gessner, M. O., Dudgeon, D., Prusevich, A., Green, P., Glidden, S., Bunn, S. E., Sullivan, C. A., Liermann, C. R., &amp; Davies, P. M. (2010). Global threats to human water security and river biodiversity. </w:t>
      </w:r>
      <w:r w:rsidRPr="0008241C">
        <w:rPr>
          <w:i/>
          <w:iCs/>
          <w:noProof/>
          <w:sz w:val="22"/>
          <w:szCs w:val="24"/>
        </w:rPr>
        <w:t>Nature</w:t>
      </w:r>
      <w:r w:rsidRPr="0008241C">
        <w:rPr>
          <w:noProof/>
          <w:sz w:val="22"/>
          <w:szCs w:val="24"/>
        </w:rPr>
        <w:t xml:space="preserve">, </w:t>
      </w:r>
      <w:r w:rsidRPr="0008241C">
        <w:rPr>
          <w:i/>
          <w:iCs/>
          <w:noProof/>
          <w:sz w:val="22"/>
          <w:szCs w:val="24"/>
        </w:rPr>
        <w:t>467</w:t>
      </w:r>
      <w:r w:rsidRPr="0008241C">
        <w:rPr>
          <w:noProof/>
          <w:sz w:val="22"/>
          <w:szCs w:val="24"/>
        </w:rPr>
        <w:t>(7315), 555–561. https://doi.org/10.1038/nature09440</w:t>
      </w:r>
    </w:p>
    <w:p w14:paraId="009C361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 F., Jiang, M., &amp; Zhan, A. (2017a). </w:t>
      </w:r>
      <w:r w:rsidRPr="0008241C">
        <w:rPr>
          <w:i/>
          <w:iCs/>
          <w:noProof/>
          <w:sz w:val="22"/>
          <w:szCs w:val="24"/>
        </w:rPr>
        <w:t>Biological invasions and its management in China. Volume 1</w:t>
      </w:r>
      <w:r w:rsidRPr="0008241C">
        <w:rPr>
          <w:noProof/>
          <w:sz w:val="22"/>
          <w:szCs w:val="24"/>
        </w:rPr>
        <w:t>.</w:t>
      </w:r>
    </w:p>
    <w:p w14:paraId="03D476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Wan, F., Jiang, M., &amp; Zhan, A. (2017b). </w:t>
      </w:r>
      <w:r w:rsidRPr="0008241C">
        <w:rPr>
          <w:i/>
          <w:iCs/>
          <w:noProof/>
          <w:sz w:val="22"/>
          <w:szCs w:val="24"/>
        </w:rPr>
        <w:t>Biological invasions and its management in China. Volume 2</w:t>
      </w:r>
      <w:r w:rsidRPr="0008241C">
        <w:rPr>
          <w:noProof/>
          <w:sz w:val="22"/>
          <w:szCs w:val="24"/>
        </w:rPr>
        <w:t>.</w:t>
      </w:r>
    </w:p>
    <w:p w14:paraId="08DFBF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G., Jiang, G., Zhou, Y., Liu, Q., Ji, Y., Wang, S., Chen, S., &amp; Liu, H. (2007). Biodiversity conservation in a fast-growing metropolitan area in China: A case study of plant diversity in Beijing. </w:t>
      </w:r>
      <w:r w:rsidRPr="0008241C">
        <w:rPr>
          <w:i/>
          <w:iCs/>
          <w:noProof/>
          <w:sz w:val="22"/>
          <w:szCs w:val="24"/>
        </w:rPr>
        <w:t>Biodiversity and Conservation</w:t>
      </w:r>
      <w:r w:rsidRPr="0008241C">
        <w:rPr>
          <w:noProof/>
          <w:sz w:val="22"/>
          <w:szCs w:val="24"/>
        </w:rPr>
        <w:t xml:space="preserve">, </w:t>
      </w:r>
      <w:r w:rsidRPr="0008241C">
        <w:rPr>
          <w:i/>
          <w:iCs/>
          <w:noProof/>
          <w:sz w:val="22"/>
          <w:szCs w:val="24"/>
        </w:rPr>
        <w:t>16</w:t>
      </w:r>
      <w:r w:rsidRPr="0008241C">
        <w:rPr>
          <w:noProof/>
          <w:sz w:val="22"/>
          <w:szCs w:val="24"/>
        </w:rPr>
        <w:t>(14), 4025–4038. https://doi.org/10.1007/s10531-007-9205-3</w:t>
      </w:r>
    </w:p>
    <w:p w14:paraId="0AB2C8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P., Lassoie, J. P., Morreale, S. J., &amp; Dong, S. (2015). A critical review of socioeconomic and natural factors in ecological degradation on the Qinghai-Tibetan Plateau, China. </w:t>
      </w:r>
      <w:r w:rsidRPr="0008241C">
        <w:rPr>
          <w:i/>
          <w:iCs/>
          <w:noProof/>
          <w:sz w:val="22"/>
          <w:szCs w:val="24"/>
        </w:rPr>
        <w:t>Rangeland Journal</w:t>
      </w:r>
      <w:r w:rsidRPr="0008241C">
        <w:rPr>
          <w:noProof/>
          <w:sz w:val="22"/>
          <w:szCs w:val="24"/>
        </w:rPr>
        <w:t xml:space="preserve">, </w:t>
      </w:r>
      <w:r w:rsidRPr="0008241C">
        <w:rPr>
          <w:i/>
          <w:iCs/>
          <w:noProof/>
          <w:sz w:val="22"/>
          <w:szCs w:val="24"/>
        </w:rPr>
        <w:t>37</w:t>
      </w:r>
      <w:r w:rsidRPr="0008241C">
        <w:rPr>
          <w:noProof/>
          <w:sz w:val="22"/>
          <w:szCs w:val="24"/>
        </w:rPr>
        <w:t>(1), 1–9. https://doi.org/10.1071/RJ14094</w:t>
      </w:r>
    </w:p>
    <w:p w14:paraId="07BEF95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S. J., Li, R. L., Sun, C. X., Zhang, D. F., Li, F. Q., Zhou, D. Q., Xiong, K. N., &amp; Zhou, Z. F. (2004). How types of carbonate rock assemblages constrain the disribution of karst rocky desertified land in Guizhou Province, PR China: Phenomena and mechanisms. </w:t>
      </w:r>
      <w:r w:rsidRPr="0008241C">
        <w:rPr>
          <w:i/>
          <w:iCs/>
          <w:noProof/>
          <w:sz w:val="22"/>
          <w:szCs w:val="24"/>
        </w:rPr>
        <w:t>Land Degradation and Development</w:t>
      </w:r>
      <w:r w:rsidRPr="0008241C">
        <w:rPr>
          <w:noProof/>
          <w:sz w:val="22"/>
          <w:szCs w:val="24"/>
        </w:rPr>
        <w:t xml:space="preserve">, </w:t>
      </w:r>
      <w:r w:rsidRPr="0008241C">
        <w:rPr>
          <w:i/>
          <w:iCs/>
          <w:noProof/>
          <w:sz w:val="22"/>
          <w:szCs w:val="24"/>
        </w:rPr>
        <w:t>15</w:t>
      </w:r>
      <w:r w:rsidRPr="0008241C">
        <w:rPr>
          <w:noProof/>
          <w:sz w:val="22"/>
          <w:szCs w:val="24"/>
        </w:rPr>
        <w:t>(2), 123–131. https://doi.org/10.1002/ldr.591</w:t>
      </w:r>
    </w:p>
    <w:p w14:paraId="446FFC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S., &amp; Xie, Y. (2009). </w:t>
      </w:r>
      <w:r w:rsidRPr="0008241C">
        <w:rPr>
          <w:i/>
          <w:iCs/>
          <w:noProof/>
          <w:sz w:val="22"/>
          <w:szCs w:val="24"/>
        </w:rPr>
        <w:t>China species red list.</w:t>
      </w:r>
      <w:r w:rsidRPr="0008241C">
        <w:rPr>
          <w:noProof/>
          <w:sz w:val="22"/>
          <w:szCs w:val="24"/>
        </w:rPr>
        <w:t xml:space="preserve"> (Vol. 2). Beijing: High Education Press.</w:t>
      </w:r>
    </w:p>
    <w:p w14:paraId="173EC5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S., Zhang, B., Yang, Q., Chen, G., Yang, B., Lu, L., Shen, M., &amp; Peng, Y. (2017). Responses of net primary productivity to phenological dynamics in the Tibetan Plateau, China. </w:t>
      </w:r>
      <w:r w:rsidRPr="0008241C">
        <w:rPr>
          <w:i/>
          <w:iCs/>
          <w:noProof/>
          <w:sz w:val="22"/>
          <w:szCs w:val="24"/>
        </w:rPr>
        <w:t>Agricultural and Forest Meteorology</w:t>
      </w:r>
      <w:r w:rsidRPr="0008241C">
        <w:rPr>
          <w:noProof/>
          <w:sz w:val="22"/>
          <w:szCs w:val="24"/>
        </w:rPr>
        <w:t xml:space="preserve">, </w:t>
      </w:r>
      <w:r w:rsidRPr="0008241C">
        <w:rPr>
          <w:i/>
          <w:iCs/>
          <w:noProof/>
          <w:sz w:val="22"/>
          <w:szCs w:val="24"/>
        </w:rPr>
        <w:t>232</w:t>
      </w:r>
      <w:r w:rsidRPr="0008241C">
        <w:rPr>
          <w:noProof/>
          <w:sz w:val="22"/>
          <w:szCs w:val="24"/>
        </w:rPr>
        <w:t>, 235–246. https://doi.org/10.1016/j.agrformet.2016.08.020</w:t>
      </w:r>
    </w:p>
    <w:p w14:paraId="5E2843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Y., Heberling, G., Görzen, E., Miehe, G., Seeber, E., &amp; Wesche, K. (2017). Combined effects of livestock grazing and abiotic environment on vegetation and soils of grasslands across Tibet. </w:t>
      </w:r>
      <w:r w:rsidRPr="0008241C">
        <w:rPr>
          <w:i/>
          <w:iCs/>
          <w:noProof/>
          <w:sz w:val="22"/>
          <w:szCs w:val="24"/>
        </w:rPr>
        <w:t>Applied Vegetation Science</w:t>
      </w:r>
      <w:r w:rsidRPr="0008241C">
        <w:rPr>
          <w:noProof/>
          <w:sz w:val="22"/>
          <w:szCs w:val="24"/>
        </w:rPr>
        <w:t xml:space="preserve">, </w:t>
      </w:r>
      <w:r w:rsidRPr="0008241C">
        <w:rPr>
          <w:i/>
          <w:iCs/>
          <w:noProof/>
          <w:sz w:val="22"/>
          <w:szCs w:val="24"/>
        </w:rPr>
        <w:t>20</w:t>
      </w:r>
      <w:r w:rsidRPr="0008241C">
        <w:rPr>
          <w:noProof/>
          <w:sz w:val="22"/>
          <w:szCs w:val="24"/>
        </w:rPr>
        <w:t>(3), 327–339. https://doi.org/10.1111/avsc.12312</w:t>
      </w:r>
    </w:p>
    <w:p w14:paraId="49BC31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Y., Wang, J., Li, S., &amp; Qin, D. (2014). Vulnerability of the Tibetan pastoral systems to climate and global change. </w:t>
      </w:r>
      <w:r w:rsidRPr="0008241C">
        <w:rPr>
          <w:i/>
          <w:iCs/>
          <w:noProof/>
          <w:sz w:val="22"/>
          <w:szCs w:val="24"/>
        </w:rPr>
        <w:t>Ecology and Society</w:t>
      </w:r>
      <w:r w:rsidRPr="0008241C">
        <w:rPr>
          <w:noProof/>
          <w:sz w:val="22"/>
          <w:szCs w:val="24"/>
        </w:rPr>
        <w:t xml:space="preserve">, </w:t>
      </w:r>
      <w:r w:rsidRPr="0008241C">
        <w:rPr>
          <w:i/>
          <w:iCs/>
          <w:noProof/>
          <w:sz w:val="22"/>
          <w:szCs w:val="24"/>
        </w:rPr>
        <w:t>19</w:t>
      </w:r>
      <w:r w:rsidRPr="0008241C">
        <w:rPr>
          <w:noProof/>
          <w:sz w:val="22"/>
          <w:szCs w:val="24"/>
        </w:rPr>
        <w:t>(4). https://doi.org/10.5751/ES-06803-190408</w:t>
      </w:r>
    </w:p>
    <w:p w14:paraId="53C60A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 Y., &amp; Wesche, K. (2016). Vegetation and soil responses to livestock grazing in Central Asian grasslands: a review of Chinese literature. </w:t>
      </w:r>
      <w:r w:rsidRPr="0008241C">
        <w:rPr>
          <w:i/>
          <w:iCs/>
          <w:noProof/>
          <w:sz w:val="22"/>
          <w:szCs w:val="24"/>
        </w:rPr>
        <w:t>Biodiversity and Conservation</w:t>
      </w:r>
      <w:r w:rsidRPr="0008241C">
        <w:rPr>
          <w:noProof/>
          <w:sz w:val="22"/>
          <w:szCs w:val="24"/>
        </w:rPr>
        <w:t xml:space="preserve">, </w:t>
      </w:r>
      <w:r w:rsidRPr="0008241C">
        <w:rPr>
          <w:i/>
          <w:iCs/>
          <w:noProof/>
          <w:sz w:val="22"/>
          <w:szCs w:val="24"/>
        </w:rPr>
        <w:t>25</w:t>
      </w:r>
      <w:r w:rsidRPr="0008241C">
        <w:rPr>
          <w:noProof/>
          <w:sz w:val="22"/>
          <w:szCs w:val="24"/>
        </w:rPr>
        <w:t>(12), 2401–2420. https://doi.org/10.1007/s10531-015-1034-1</w:t>
      </w:r>
    </w:p>
    <w:p w14:paraId="6F972C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nger, T. C., Darras, K., Bumrungsri, S., Tscharntke, T., &amp; Klein, A.-M. (2014). Bat pest control contributes to food security in Thailand. </w:t>
      </w:r>
      <w:r w:rsidRPr="0008241C">
        <w:rPr>
          <w:i/>
          <w:iCs/>
          <w:noProof/>
          <w:sz w:val="22"/>
          <w:szCs w:val="24"/>
        </w:rPr>
        <w:t>Biological Conservation</w:t>
      </w:r>
      <w:r w:rsidRPr="0008241C">
        <w:rPr>
          <w:noProof/>
          <w:sz w:val="22"/>
          <w:szCs w:val="24"/>
        </w:rPr>
        <w:t xml:space="preserve">, </w:t>
      </w:r>
      <w:r w:rsidRPr="0008241C">
        <w:rPr>
          <w:i/>
          <w:iCs/>
          <w:noProof/>
          <w:sz w:val="22"/>
          <w:szCs w:val="24"/>
        </w:rPr>
        <w:t>171</w:t>
      </w:r>
      <w:r w:rsidRPr="0008241C">
        <w:rPr>
          <w:noProof/>
          <w:sz w:val="22"/>
          <w:szCs w:val="24"/>
        </w:rPr>
        <w:t>, 220–223. https://doi.org/10.1016/J.BIOCON.2014.01.030</w:t>
      </w:r>
    </w:p>
    <w:p w14:paraId="158E94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tson, R. A., Cheung, W. W. L., Anticamara, J. A., Sumaila, R. U., Zeller, D., &amp; Pauly, D. (2013). Global marine yield halved as fishing intensity redoubles. </w:t>
      </w:r>
      <w:r w:rsidRPr="0008241C">
        <w:rPr>
          <w:i/>
          <w:iCs/>
          <w:noProof/>
          <w:sz w:val="22"/>
          <w:szCs w:val="24"/>
        </w:rPr>
        <w:t>Fish and Fisheries</w:t>
      </w:r>
      <w:r w:rsidRPr="0008241C">
        <w:rPr>
          <w:noProof/>
          <w:sz w:val="22"/>
          <w:szCs w:val="24"/>
        </w:rPr>
        <w:t xml:space="preserve">, </w:t>
      </w:r>
      <w:r w:rsidRPr="0008241C">
        <w:rPr>
          <w:i/>
          <w:iCs/>
          <w:noProof/>
          <w:sz w:val="22"/>
          <w:szCs w:val="24"/>
        </w:rPr>
        <w:t>14</w:t>
      </w:r>
      <w:r w:rsidRPr="0008241C">
        <w:rPr>
          <w:noProof/>
          <w:sz w:val="22"/>
          <w:szCs w:val="24"/>
        </w:rPr>
        <w:t>(4), 493–503. https://doi.org/10.1111/j.1467-2979.2012.00483.x</w:t>
      </w:r>
    </w:p>
    <w:p w14:paraId="19D578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tson, R., &amp; Pauly, D. (2001). Systematic distortions in world fisheries catch trends. </w:t>
      </w:r>
      <w:r w:rsidRPr="0008241C">
        <w:rPr>
          <w:i/>
          <w:iCs/>
          <w:noProof/>
          <w:sz w:val="22"/>
          <w:szCs w:val="24"/>
        </w:rPr>
        <w:t>Nature</w:t>
      </w:r>
      <w:r w:rsidRPr="0008241C">
        <w:rPr>
          <w:noProof/>
          <w:sz w:val="22"/>
          <w:szCs w:val="24"/>
        </w:rPr>
        <w:t xml:space="preserve">, </w:t>
      </w:r>
      <w:r w:rsidRPr="0008241C">
        <w:rPr>
          <w:i/>
          <w:iCs/>
          <w:noProof/>
          <w:sz w:val="22"/>
          <w:szCs w:val="24"/>
        </w:rPr>
        <w:t>414</w:t>
      </w:r>
      <w:r w:rsidRPr="0008241C">
        <w:rPr>
          <w:noProof/>
          <w:sz w:val="22"/>
          <w:szCs w:val="24"/>
        </w:rPr>
        <w:t>(6863), 534–536. https://doi.org/10.1038/35107050</w:t>
      </w:r>
    </w:p>
    <w:p w14:paraId="2D7AB20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ycott, M., Duarte, C. M., Carruthers, T. J. B., Orth, R. J., Dennison, W. C., Olyarnik, S., Calladine, A., Fourqurean, J. W., Heck, K. L., Hughes, A. R., Kendrick, G. A., Kenworthy, W. J., Short, F. T., &amp; Williams, S. L. (2009). Accelerating loss of seagrasses across the globe threatens coastal ecosystem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6</w:t>
      </w:r>
      <w:r w:rsidRPr="0008241C">
        <w:rPr>
          <w:noProof/>
          <w:sz w:val="22"/>
          <w:szCs w:val="24"/>
        </w:rPr>
        <w:t>(30), 12377–12381. https://doi.org/10.1073/pnas.0905620106</w:t>
      </w:r>
    </w:p>
    <w:p w14:paraId="570CF0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bb, T. J., vanden Berghe, E., &amp; O’Dor, R. (2010). Biodiversity’s big wet secret: The global distribution of marine biological records reveals chronic under-exploration of the deep pelagic ocean.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8), 1–6. https://doi.org/10.1371/journal.pone.0010223</w:t>
      </w:r>
    </w:p>
    <w:p w14:paraId="2670EB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n, L., Dong, S., Li, Y., Li, X., Shi, J., Wang, Y., Liu, D., &amp; Ma, Y. (2013). Effect of Degradation Intensity on Grassland Ecosystem Services in the Alpine Region of Qinghai-Tibetan Plateau, China.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3), 1–7. https://doi.org/10.1371/journal.pone.0058432</w:t>
      </w:r>
    </w:p>
    <w:p w14:paraId="55068B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rnberg, T., Russell, B. D., Moore, P. J., Ling, S. D., Smale, D. A., Campbell, A., Coleman, M. A., Steinberg, P. D., Kendrick, G. A., &amp; Connell, S. D. (2011). Impacts of climate change in a global hotspot for temperate marine biodiversity and ocean warming. </w:t>
      </w:r>
      <w:r w:rsidRPr="0008241C">
        <w:rPr>
          <w:i/>
          <w:iCs/>
          <w:noProof/>
          <w:sz w:val="22"/>
          <w:szCs w:val="24"/>
        </w:rPr>
        <w:t>Journal of Experimental Marine Biology and Ecology</w:t>
      </w:r>
      <w:r w:rsidRPr="0008241C">
        <w:rPr>
          <w:noProof/>
          <w:sz w:val="22"/>
          <w:szCs w:val="24"/>
        </w:rPr>
        <w:t xml:space="preserve">, </w:t>
      </w:r>
      <w:r w:rsidRPr="0008241C">
        <w:rPr>
          <w:i/>
          <w:iCs/>
          <w:noProof/>
          <w:sz w:val="22"/>
          <w:szCs w:val="24"/>
        </w:rPr>
        <w:t>400</w:t>
      </w:r>
      <w:r w:rsidRPr="0008241C">
        <w:rPr>
          <w:noProof/>
          <w:sz w:val="22"/>
          <w:szCs w:val="24"/>
        </w:rPr>
        <w:t>(1–2), 7–16. https://doi.org/10.1016/j.jembe.2011.02.021</w:t>
      </w:r>
    </w:p>
    <w:p w14:paraId="772841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sche, K., Ambarlı, D., Kamp, J., Török, P., Treiber, J., &amp; Dengler, J. (2016). The Palaearctic steppe biome: a new synthesis. </w:t>
      </w:r>
      <w:r w:rsidRPr="0008241C">
        <w:rPr>
          <w:i/>
          <w:iCs/>
          <w:noProof/>
          <w:sz w:val="22"/>
          <w:szCs w:val="24"/>
        </w:rPr>
        <w:t>Biodiversity and Conservation</w:t>
      </w:r>
      <w:r w:rsidRPr="0008241C">
        <w:rPr>
          <w:noProof/>
          <w:sz w:val="22"/>
          <w:szCs w:val="24"/>
        </w:rPr>
        <w:t xml:space="preserve">, </w:t>
      </w:r>
      <w:r w:rsidRPr="0008241C">
        <w:rPr>
          <w:i/>
          <w:iCs/>
          <w:noProof/>
          <w:sz w:val="22"/>
          <w:szCs w:val="24"/>
        </w:rPr>
        <w:t>25</w:t>
      </w:r>
      <w:r w:rsidRPr="0008241C">
        <w:rPr>
          <w:noProof/>
          <w:sz w:val="22"/>
          <w:szCs w:val="24"/>
        </w:rPr>
        <w:t>(12), 2197–2231. https://doi.org/10.1007/s10531-016-1214-7</w:t>
      </w:r>
    </w:p>
    <w:p w14:paraId="5E6423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tlands International. (2012). </w:t>
      </w:r>
      <w:r w:rsidRPr="0008241C">
        <w:rPr>
          <w:i/>
          <w:iCs/>
          <w:noProof/>
          <w:sz w:val="22"/>
          <w:szCs w:val="24"/>
        </w:rPr>
        <w:t>Waterbird Population Estimates, Fifth Edition. Summary Report</w:t>
      </w:r>
      <w:r w:rsidRPr="0008241C">
        <w:rPr>
          <w:noProof/>
          <w:sz w:val="22"/>
          <w:szCs w:val="24"/>
        </w:rPr>
        <w:t xml:space="preserve">. </w:t>
      </w:r>
      <w:r w:rsidRPr="0008241C">
        <w:rPr>
          <w:i/>
          <w:iCs/>
          <w:noProof/>
          <w:sz w:val="22"/>
          <w:szCs w:val="24"/>
        </w:rPr>
        <w:t>Wetlands International</w:t>
      </w:r>
      <w:r w:rsidRPr="0008241C">
        <w:rPr>
          <w:noProof/>
          <w:sz w:val="22"/>
          <w:szCs w:val="24"/>
        </w:rPr>
        <w:t>. Wageningen, The Netherlands. Retrieved from wpe.wetlands.org</w:t>
      </w:r>
    </w:p>
    <w:p w14:paraId="42BCA5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Wetzel, F. T., Beissmann, H., Penn, D. J., &amp; Jetz, W. (2013). Vulnerability of terrestrial island vertebrates to projected sea-level rise. </w:t>
      </w:r>
      <w:r w:rsidRPr="0008241C">
        <w:rPr>
          <w:i/>
          <w:iCs/>
          <w:noProof/>
          <w:sz w:val="22"/>
          <w:szCs w:val="24"/>
        </w:rPr>
        <w:t>Global Change Biology</w:t>
      </w:r>
      <w:r w:rsidRPr="0008241C">
        <w:rPr>
          <w:noProof/>
          <w:sz w:val="22"/>
          <w:szCs w:val="24"/>
        </w:rPr>
        <w:t xml:space="preserve">, </w:t>
      </w:r>
      <w:r w:rsidRPr="0008241C">
        <w:rPr>
          <w:i/>
          <w:iCs/>
          <w:noProof/>
          <w:sz w:val="22"/>
          <w:szCs w:val="24"/>
        </w:rPr>
        <w:t>19</w:t>
      </w:r>
      <w:r w:rsidRPr="0008241C">
        <w:rPr>
          <w:noProof/>
          <w:sz w:val="22"/>
          <w:szCs w:val="24"/>
        </w:rPr>
        <w:t>(7), 2058–2070. https://doi.org/10.1111/gcb.12185</w:t>
      </w:r>
    </w:p>
    <w:p w14:paraId="5A33E7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hite, R., Murray, S., &amp; Rohweder, M. (2000). </w:t>
      </w:r>
      <w:r w:rsidRPr="0008241C">
        <w:rPr>
          <w:i/>
          <w:iCs/>
          <w:noProof/>
          <w:sz w:val="22"/>
          <w:szCs w:val="24"/>
        </w:rPr>
        <w:t>Pilot Analysis of Global Ecosystems: Grassland Ecosystems.</w:t>
      </w:r>
      <w:r w:rsidRPr="0008241C">
        <w:rPr>
          <w:noProof/>
          <w:sz w:val="22"/>
          <w:szCs w:val="24"/>
        </w:rPr>
        <w:t xml:space="preserve"> </w:t>
      </w:r>
      <w:r w:rsidRPr="0008241C">
        <w:rPr>
          <w:i/>
          <w:iCs/>
          <w:noProof/>
          <w:sz w:val="22"/>
          <w:szCs w:val="24"/>
        </w:rPr>
        <w:t>World Resources Institute</w:t>
      </w:r>
      <w:r w:rsidRPr="0008241C">
        <w:rPr>
          <w:noProof/>
          <w:sz w:val="22"/>
          <w:szCs w:val="24"/>
        </w:rPr>
        <w:t>. Washington D.C. https://doi.org/10.1021/es0032881</w:t>
      </w:r>
    </w:p>
    <w:p w14:paraId="144CA4C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hittington, R., Hick, P., Evans, O., Rubio, A., Dhand, N., &amp; Paul-Pont, I. (2016). Pacific oyster mortality syndrome: a marine herpesvirus active in Australia. </w:t>
      </w:r>
      <w:r w:rsidRPr="0008241C">
        <w:rPr>
          <w:i/>
          <w:iCs/>
          <w:noProof/>
          <w:sz w:val="22"/>
          <w:szCs w:val="24"/>
        </w:rPr>
        <w:t>Microbiology Australia</w:t>
      </w:r>
      <w:r w:rsidRPr="0008241C">
        <w:rPr>
          <w:noProof/>
          <w:sz w:val="22"/>
          <w:szCs w:val="24"/>
        </w:rPr>
        <w:t xml:space="preserve">, </w:t>
      </w:r>
      <w:r w:rsidRPr="0008241C">
        <w:rPr>
          <w:i/>
          <w:iCs/>
          <w:noProof/>
          <w:sz w:val="22"/>
          <w:szCs w:val="24"/>
        </w:rPr>
        <w:t>37</w:t>
      </w:r>
      <w:r w:rsidRPr="0008241C">
        <w:rPr>
          <w:noProof/>
          <w:sz w:val="22"/>
          <w:szCs w:val="24"/>
        </w:rPr>
        <w:t>(3), 126–128. https://doi.org/10.1071/MA16043</w:t>
      </w:r>
    </w:p>
    <w:p w14:paraId="5B595B1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cove, D. S., Giam, X., Edwards, D. P., Fisher, B., &amp; Koh, L. P. (2013). Navjot ’ s nightmare revisited : Logging , agriculture , and biodiversity in Southeast Asia Navjot ’ s nightmare revisited : logging , agriculture , and biodiversity in Southeast Asia.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8</w:t>
      </w:r>
      <w:r w:rsidRPr="0008241C">
        <w:rPr>
          <w:noProof/>
          <w:sz w:val="22"/>
          <w:szCs w:val="24"/>
        </w:rPr>
        <w:t>(JUNE), 531–540. https://doi.org/10.1016/j.tree.2013.04.005</w:t>
      </w:r>
    </w:p>
    <w:p w14:paraId="0E07D5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kinson, C. (2008). </w:t>
      </w:r>
      <w:r w:rsidRPr="0008241C">
        <w:rPr>
          <w:i/>
          <w:iCs/>
          <w:noProof/>
          <w:sz w:val="22"/>
          <w:szCs w:val="24"/>
        </w:rPr>
        <w:t>Status of Coral Reefs of the World :</w:t>
      </w:r>
      <w:r w:rsidRPr="0008241C">
        <w:rPr>
          <w:noProof/>
          <w:sz w:val="22"/>
          <w:szCs w:val="24"/>
        </w:rPr>
        <w:t xml:space="preserve"> Townsville, Australia. Retrieved from http://www.reefcheck.org/PDFs/scr_2008full.pdf</w:t>
      </w:r>
    </w:p>
    <w:p w14:paraId="5D9185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ler, H., &amp; Lernoud, J. (Eds.). (2016). </w:t>
      </w:r>
      <w:r w:rsidRPr="0008241C">
        <w:rPr>
          <w:i/>
          <w:iCs/>
          <w:noProof/>
          <w:sz w:val="22"/>
          <w:szCs w:val="24"/>
        </w:rPr>
        <w:t>The World of Organic Agriculture. Statistics and Emerging Trends 2016.</w:t>
      </w:r>
      <w:r w:rsidRPr="0008241C">
        <w:rPr>
          <w:noProof/>
          <w:sz w:val="22"/>
          <w:szCs w:val="24"/>
        </w:rPr>
        <w:t xml:space="preserve"> Research Institute of Organic Agriculture (FiBL), Frick, and IFOAM - Organics International, Bonn. Retrieved from http://www.organic-world.net/yearbook/yearbook-2016.html</w:t>
      </w:r>
    </w:p>
    <w:p w14:paraId="32C750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son, H. B., Kendall, B. E., Fuller, R. A., Milton, D. A., &amp; Possingham, H. P. (2011). Analyzing Variability and the Rate of Decline of Migratory Shorebirds in Moreton Bay, Australia. </w:t>
      </w:r>
      <w:r w:rsidRPr="0008241C">
        <w:rPr>
          <w:i/>
          <w:iCs/>
          <w:noProof/>
          <w:sz w:val="22"/>
          <w:szCs w:val="24"/>
        </w:rPr>
        <w:t>Conservation Biology</w:t>
      </w:r>
      <w:r w:rsidRPr="0008241C">
        <w:rPr>
          <w:noProof/>
          <w:sz w:val="22"/>
          <w:szCs w:val="24"/>
        </w:rPr>
        <w:t xml:space="preserve">, </w:t>
      </w:r>
      <w:r w:rsidRPr="0008241C">
        <w:rPr>
          <w:i/>
          <w:iCs/>
          <w:noProof/>
          <w:sz w:val="22"/>
          <w:szCs w:val="24"/>
        </w:rPr>
        <w:t>25</w:t>
      </w:r>
      <w:r w:rsidRPr="0008241C">
        <w:rPr>
          <w:noProof/>
          <w:sz w:val="22"/>
          <w:szCs w:val="24"/>
        </w:rPr>
        <w:t>(4), 758–766. https://doi.org/10.1111/j.1523-1739.2011.01670.x</w:t>
      </w:r>
    </w:p>
    <w:p w14:paraId="236489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ting, A., Duckworth, J. W., Meijaard, E., Ross, J., Hearn, A., &amp; Ario, A. (2015). Mydaus javanensis. </w:t>
      </w:r>
      <w:r w:rsidRPr="0008241C">
        <w:rPr>
          <w:i/>
          <w:iCs/>
          <w:noProof/>
          <w:sz w:val="22"/>
          <w:szCs w:val="24"/>
        </w:rPr>
        <w:t>The IUCN Red List of Threatened Species 2015: E.T41628A45209955.</w:t>
      </w:r>
    </w:p>
    <w:p w14:paraId="62F9577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ser, S. K., Bellingham, P. J., &amp; Burrows., L. E. (2001). Managing biodiversity information: development of the National Vegetation Survey Databank. </w:t>
      </w:r>
      <w:r w:rsidRPr="0008241C">
        <w:rPr>
          <w:i/>
          <w:iCs/>
          <w:noProof/>
          <w:sz w:val="22"/>
          <w:szCs w:val="24"/>
        </w:rPr>
        <w:t>New Zealand Journal of Ecology</w:t>
      </w:r>
      <w:r w:rsidRPr="0008241C">
        <w:rPr>
          <w:noProof/>
          <w:sz w:val="22"/>
          <w:szCs w:val="24"/>
        </w:rPr>
        <w:t xml:space="preserve">, </w:t>
      </w:r>
      <w:r w:rsidRPr="0008241C">
        <w:rPr>
          <w:i/>
          <w:iCs/>
          <w:noProof/>
          <w:sz w:val="22"/>
          <w:szCs w:val="24"/>
        </w:rPr>
        <w:t>20</w:t>
      </w:r>
      <w:r w:rsidRPr="0008241C">
        <w:rPr>
          <w:noProof/>
          <w:sz w:val="22"/>
          <w:szCs w:val="24"/>
        </w:rPr>
        <w:t>(2), 1–17. Retrieved from http://www.jstor.org/stable/24055293</w:t>
      </w:r>
    </w:p>
    <w:p w14:paraId="129E53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ssinger, S. A., Oertli, B., &amp; Rosset, V. (2016). Invertebrate communities of alpine ponds. In </w:t>
      </w:r>
      <w:r w:rsidRPr="0008241C">
        <w:rPr>
          <w:i/>
          <w:iCs/>
          <w:noProof/>
          <w:sz w:val="22"/>
          <w:szCs w:val="24"/>
        </w:rPr>
        <w:t>Invertebrates in Freshwater Wetlands: An International Perspective on Their Ecology</w:t>
      </w:r>
      <w:r w:rsidRPr="0008241C">
        <w:rPr>
          <w:noProof/>
          <w:sz w:val="22"/>
          <w:szCs w:val="24"/>
        </w:rPr>
        <w:t xml:space="preserve"> (pp. 55–103). https://doi.org/10.1007/978-3-319-24978-0_3</w:t>
      </w:r>
    </w:p>
    <w:p w14:paraId="5EF1FC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inarski, J., Burbidge, A. A., &amp; Harrison, P. (2014). </w:t>
      </w:r>
      <w:r w:rsidRPr="0008241C">
        <w:rPr>
          <w:i/>
          <w:iCs/>
          <w:noProof/>
          <w:sz w:val="22"/>
          <w:szCs w:val="24"/>
        </w:rPr>
        <w:t>The action plan for Australian mammals 2012</w:t>
      </w:r>
      <w:r w:rsidRPr="0008241C">
        <w:rPr>
          <w:noProof/>
          <w:sz w:val="22"/>
          <w:szCs w:val="24"/>
        </w:rPr>
        <w:t>. Collingwood, Victoria: CSIRO Publishing.</w:t>
      </w:r>
    </w:p>
    <w:p w14:paraId="0467AD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inarski, J. C. Z., Burbidge, A. A., &amp; Harrison, P. L. (2015). Ongoing unraveling of a continental fauna: Decline and extinction of Australian mammals since European settlement.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2</w:t>
      </w:r>
      <w:r w:rsidRPr="0008241C">
        <w:rPr>
          <w:noProof/>
          <w:sz w:val="22"/>
          <w:szCs w:val="24"/>
        </w:rPr>
        <w:t>(15), 4531–4540. https://doi.org/10.1073/pnas.1417301112</w:t>
      </w:r>
    </w:p>
    <w:p w14:paraId="18851B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ng, K., Saw, L., &amp; Kochummen, K. (1987). A survey of the forests of the Endau-Rompin area, Peninsular Malaysia: Principal forest types and floristic notes. </w:t>
      </w:r>
      <w:r w:rsidRPr="0008241C">
        <w:rPr>
          <w:i/>
          <w:iCs/>
          <w:noProof/>
          <w:sz w:val="22"/>
          <w:szCs w:val="24"/>
        </w:rPr>
        <w:t>Malayan Nature Journal</w:t>
      </w:r>
      <w:r w:rsidRPr="0008241C">
        <w:rPr>
          <w:noProof/>
          <w:sz w:val="22"/>
          <w:szCs w:val="24"/>
        </w:rPr>
        <w:t>, (June 1985), 125–144.</w:t>
      </w:r>
    </w:p>
    <w:p w14:paraId="458E03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oldridge, S. A., &amp; Brodie, J. E. (2015). Environmental triggers for primary outbreaks of crown-of-thorns starfish on the Great Barrier Reef, Australia. </w:t>
      </w:r>
      <w:r w:rsidRPr="0008241C">
        <w:rPr>
          <w:i/>
          <w:iCs/>
          <w:noProof/>
          <w:sz w:val="22"/>
          <w:szCs w:val="24"/>
        </w:rPr>
        <w:t>Marine Pollution Bulletin</w:t>
      </w:r>
      <w:r w:rsidRPr="0008241C">
        <w:rPr>
          <w:noProof/>
          <w:sz w:val="22"/>
          <w:szCs w:val="24"/>
        </w:rPr>
        <w:t>. https://doi.org/10.1016/j.marpolbul.2015.08.049</w:t>
      </w:r>
    </w:p>
    <w:p w14:paraId="741633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oster, M. J., Perry, G. L. W., &amp; Zoumas, A. (2012). Fire, drought and El Niño relationships on Borneo (Southeast Asia) in the pre-MODIS era (1980-2000). </w:t>
      </w:r>
      <w:r w:rsidRPr="0008241C">
        <w:rPr>
          <w:i/>
          <w:iCs/>
          <w:noProof/>
          <w:sz w:val="22"/>
          <w:szCs w:val="24"/>
        </w:rPr>
        <w:t>Biogeosciences</w:t>
      </w:r>
      <w:r w:rsidRPr="0008241C">
        <w:rPr>
          <w:noProof/>
          <w:sz w:val="22"/>
          <w:szCs w:val="24"/>
        </w:rPr>
        <w:t xml:space="preserve">, </w:t>
      </w:r>
      <w:r w:rsidRPr="0008241C">
        <w:rPr>
          <w:i/>
          <w:iCs/>
          <w:noProof/>
          <w:sz w:val="22"/>
          <w:szCs w:val="24"/>
        </w:rPr>
        <w:t>9</w:t>
      </w:r>
      <w:r w:rsidRPr="0008241C">
        <w:rPr>
          <w:noProof/>
          <w:sz w:val="22"/>
          <w:szCs w:val="24"/>
        </w:rPr>
        <w:t>(1), 317–340. https://doi.org/10.5194/bg-9-317-2012</w:t>
      </w:r>
    </w:p>
    <w:p w14:paraId="12BDC6F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Bank. (2006). </w:t>
      </w:r>
      <w:r w:rsidRPr="0008241C">
        <w:rPr>
          <w:i/>
          <w:iCs/>
          <w:noProof/>
          <w:sz w:val="22"/>
          <w:szCs w:val="24"/>
        </w:rPr>
        <w:t>Room to Roam. The Threat to Khulan (Wild Ass) from Human Intrusion. Mongolia Discussion Papers. World Bank, Washington, D.C: World Bank. http://documents.worldbank.org/curated/en/559701468060257075/Mongolia-Room-to-roam-the-threat-to-Khulan-wild-ass-from-</w:t>
      </w:r>
      <w:r w:rsidRPr="0008241C">
        <w:rPr>
          <w:noProof/>
          <w:sz w:val="22"/>
          <w:szCs w:val="24"/>
        </w:rPr>
        <w:t>.</w:t>
      </w:r>
    </w:p>
    <w:p w14:paraId="1585AF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m, B. (2016). Averting a global fisheries disaster.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3</w:t>
      </w:r>
      <w:r w:rsidRPr="0008241C">
        <w:rPr>
          <w:noProof/>
          <w:sz w:val="22"/>
          <w:szCs w:val="24"/>
        </w:rPr>
        <w:t>(18), 4895–4897. https://doi.org/10.1073/pnas.1604008113</w:t>
      </w:r>
    </w:p>
    <w:p w14:paraId="44B3DB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m, B., Barbier, E. B., Beaumont, N., Duffy, J. E., Folke, C., Halpern, B. S., Jackson, J. B. C., Lotze, H. K., Micheli, F., Palumbi, S. R., Sala, E., Selkoe, K. A., Stachowicz, J. J., &amp; Watson, R. (2006). Impacts of biodiversity loss on ocean ecosystem services. </w:t>
      </w:r>
      <w:r w:rsidRPr="0008241C">
        <w:rPr>
          <w:i/>
          <w:iCs/>
          <w:noProof/>
          <w:sz w:val="22"/>
          <w:szCs w:val="24"/>
        </w:rPr>
        <w:t>Science</w:t>
      </w:r>
      <w:r w:rsidRPr="0008241C">
        <w:rPr>
          <w:noProof/>
          <w:sz w:val="22"/>
          <w:szCs w:val="24"/>
        </w:rPr>
        <w:t xml:space="preserve">, </w:t>
      </w:r>
      <w:r w:rsidRPr="0008241C">
        <w:rPr>
          <w:i/>
          <w:iCs/>
          <w:noProof/>
          <w:sz w:val="22"/>
          <w:szCs w:val="24"/>
        </w:rPr>
        <w:t>314</w:t>
      </w:r>
      <w:r w:rsidRPr="0008241C">
        <w:rPr>
          <w:noProof/>
          <w:sz w:val="22"/>
          <w:szCs w:val="24"/>
        </w:rPr>
        <w:t>(5800), 787–790. https://doi.org/10.1126/science.1132294</w:t>
      </w:r>
    </w:p>
    <w:p w14:paraId="42FC52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Worm, B., &amp; Branch, T. A. (2012). The future of fish.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7</w:t>
      </w:r>
      <w:r w:rsidRPr="0008241C">
        <w:rPr>
          <w:noProof/>
          <w:sz w:val="22"/>
          <w:szCs w:val="24"/>
        </w:rPr>
        <w:t>(11), 594–599. https://doi.org/10.1016/j.tree.2012.07.005</w:t>
      </w:r>
    </w:p>
    <w:p w14:paraId="64FC85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m, B., Lotze, H. K., &amp; Myers, R. A. (2003). Predator diversity hotspots in the blue ocean.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0</w:t>
      </w:r>
      <w:r w:rsidRPr="0008241C">
        <w:rPr>
          <w:noProof/>
          <w:sz w:val="22"/>
          <w:szCs w:val="24"/>
        </w:rPr>
        <w:t>(17), 9884–9888. https://doi.org/10.1073/pnas.1333941100</w:t>
      </w:r>
    </w:p>
    <w:p w14:paraId="4695752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right, L., de Silva, P., Chan, B., &amp; Reza Lubis, I. (2015). Aonyx cinereus. </w:t>
      </w:r>
      <w:r w:rsidRPr="0008241C">
        <w:rPr>
          <w:i/>
          <w:iCs/>
          <w:noProof/>
          <w:sz w:val="22"/>
          <w:szCs w:val="24"/>
        </w:rPr>
        <w:t xml:space="preserve">The IUCN Red List of Threatened Species 2015: E.T44166A21939068. </w:t>
      </w:r>
      <w:r w:rsidRPr="0008241C">
        <w:rPr>
          <w:noProof/>
          <w:sz w:val="22"/>
          <w:szCs w:val="24"/>
        </w:rPr>
        <w:t>. Retrieved from http://dx.doi.org/10.2305/IUCN.UK.2015-2.RLTS.T44166A21939068.en</w:t>
      </w:r>
    </w:p>
    <w:p w14:paraId="6EBBA1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u, R., Zhang, S., Yu, D. W., Zhao, P., Li, X., Wang, L., Yu, Q., Ma, J., Chen, A., &amp; Long, Y. (2011). Effectiveness of China’s nature reserves in representing ecological diversity.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9</w:t>
      </w:r>
      <w:r w:rsidRPr="0008241C">
        <w:rPr>
          <w:noProof/>
          <w:sz w:val="22"/>
          <w:szCs w:val="24"/>
        </w:rPr>
        <w:t>(7), 383–389. https://doi.org/10.1890/100093</w:t>
      </w:r>
    </w:p>
    <w:p w14:paraId="2F3240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WAP. (2015). </w:t>
      </w:r>
      <w:r w:rsidRPr="0008241C">
        <w:rPr>
          <w:i/>
          <w:iCs/>
          <w:noProof/>
          <w:sz w:val="22"/>
          <w:szCs w:val="24"/>
        </w:rPr>
        <w:t>The United Nations World Water Development Report 2015: Water for a Sustainable World.</w:t>
      </w:r>
      <w:r w:rsidRPr="0008241C">
        <w:rPr>
          <w:noProof/>
          <w:sz w:val="22"/>
          <w:szCs w:val="24"/>
        </w:rPr>
        <w:t xml:space="preserve"> Paris, UNESCO. Retrieved from http://unesdoc.unesco.org/images/0023/002318/231823E.pdf</w:t>
      </w:r>
    </w:p>
    <w:p w14:paraId="35DE35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WF. (2006). </w:t>
      </w:r>
      <w:r w:rsidRPr="0008241C">
        <w:rPr>
          <w:i/>
          <w:iCs/>
          <w:noProof/>
          <w:sz w:val="22"/>
          <w:szCs w:val="24"/>
        </w:rPr>
        <w:t>Conservation of High Altitude Wetlands In the Himalayas – Report of the Fourth Regional Workshop</w:t>
      </w:r>
      <w:r w:rsidRPr="0008241C">
        <w:rPr>
          <w:noProof/>
          <w:sz w:val="22"/>
          <w:szCs w:val="24"/>
        </w:rPr>
        <w:t>. New Dehli.</w:t>
      </w:r>
    </w:p>
    <w:p w14:paraId="28C090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WF, &amp; ADB. (2012). </w:t>
      </w:r>
      <w:r w:rsidRPr="0008241C">
        <w:rPr>
          <w:i/>
          <w:iCs/>
          <w:noProof/>
          <w:sz w:val="22"/>
          <w:szCs w:val="24"/>
        </w:rPr>
        <w:t>Ecological footprint and investment in natural capital in Asia and the Pacific</w:t>
      </w:r>
      <w:r w:rsidRPr="0008241C">
        <w:rPr>
          <w:noProof/>
          <w:sz w:val="22"/>
          <w:szCs w:val="24"/>
        </w:rPr>
        <w:t>. UK: INWK. Retrieved from http://panda.org/downloads/footprint_and_investment_in_natural_capital_in_apac.pdf</w:t>
      </w:r>
    </w:p>
    <w:p w14:paraId="7E853B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Xie, S., Lu, F., Cao, L., Zhou, W., &amp; Ouyang, Z. (2016). Multi-scale factors influencing the characteristics of avian communities in urban parks across Beijing during the breeding season. </w:t>
      </w:r>
      <w:r w:rsidRPr="0008241C">
        <w:rPr>
          <w:i/>
          <w:iCs/>
          <w:noProof/>
          <w:sz w:val="22"/>
          <w:szCs w:val="24"/>
        </w:rPr>
        <w:t>Scientific Reports</w:t>
      </w:r>
      <w:r w:rsidRPr="0008241C">
        <w:rPr>
          <w:noProof/>
          <w:sz w:val="22"/>
          <w:szCs w:val="24"/>
        </w:rPr>
        <w:t xml:space="preserve">, </w:t>
      </w:r>
      <w:r w:rsidRPr="0008241C">
        <w:rPr>
          <w:i/>
          <w:iCs/>
          <w:noProof/>
          <w:sz w:val="22"/>
          <w:szCs w:val="24"/>
        </w:rPr>
        <w:t>6</w:t>
      </w:r>
      <w:r w:rsidRPr="0008241C">
        <w:rPr>
          <w:noProof/>
          <w:sz w:val="22"/>
          <w:szCs w:val="24"/>
        </w:rPr>
        <w:t>(July), 1–9. https://doi.org/10.1038/srep29350</w:t>
      </w:r>
    </w:p>
    <w:p w14:paraId="585BAC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Xing, Y., Zhang, C., Fan, E., &amp; Zhao, Y. (2016). Freshwater fishes of China: Species richness, endemism, threatened species and conservation. </w:t>
      </w:r>
      <w:r w:rsidRPr="0008241C">
        <w:rPr>
          <w:i/>
          <w:iCs/>
          <w:noProof/>
          <w:sz w:val="22"/>
          <w:szCs w:val="24"/>
        </w:rPr>
        <w:t>Diversity and Distributions</w:t>
      </w:r>
      <w:r w:rsidRPr="0008241C">
        <w:rPr>
          <w:noProof/>
          <w:sz w:val="22"/>
          <w:szCs w:val="24"/>
        </w:rPr>
        <w:t xml:space="preserve">, </w:t>
      </w:r>
      <w:r w:rsidRPr="0008241C">
        <w:rPr>
          <w:i/>
          <w:iCs/>
          <w:noProof/>
          <w:sz w:val="22"/>
          <w:szCs w:val="24"/>
        </w:rPr>
        <w:t>22</w:t>
      </w:r>
      <w:r w:rsidRPr="0008241C">
        <w:rPr>
          <w:noProof/>
          <w:sz w:val="22"/>
          <w:szCs w:val="24"/>
        </w:rPr>
        <w:t>(3), 358–370. https://doi.org/10.1111/ddi.12399</w:t>
      </w:r>
    </w:p>
    <w:p w14:paraId="4FFB8F2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Xu, J., Grumbine, R. E., Shrestha, A., Eriksson, M., Yang, X., Wang, Y., &amp; Wilkes, A. (2009). The melting Himalayas: Cascading effects of climate change on water, biodiversity, and livelihoods. </w:t>
      </w:r>
      <w:r w:rsidRPr="0008241C">
        <w:rPr>
          <w:i/>
          <w:iCs/>
          <w:noProof/>
          <w:sz w:val="22"/>
          <w:szCs w:val="24"/>
        </w:rPr>
        <w:t>Conservation Biology</w:t>
      </w:r>
      <w:r w:rsidRPr="0008241C">
        <w:rPr>
          <w:noProof/>
          <w:sz w:val="22"/>
          <w:szCs w:val="24"/>
        </w:rPr>
        <w:t xml:space="preserve">, </w:t>
      </w:r>
      <w:r w:rsidRPr="0008241C">
        <w:rPr>
          <w:i/>
          <w:iCs/>
          <w:noProof/>
          <w:sz w:val="22"/>
          <w:szCs w:val="24"/>
        </w:rPr>
        <w:t>23</w:t>
      </w:r>
      <w:r w:rsidRPr="0008241C">
        <w:rPr>
          <w:noProof/>
          <w:sz w:val="22"/>
          <w:szCs w:val="24"/>
        </w:rPr>
        <w:t>(3), 520–530. https://doi.org/10.1111/j.1523-1739.2009.01237.x</w:t>
      </w:r>
    </w:p>
    <w:p w14:paraId="00AFE1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Xue, Z., Zhang, Z., Lu, X., Zou, Y., Lu, Y., Jiang, M., Tong, S., &amp; Zhang, K. (2014). Predicted areas of potential distributions of alpine wetlands under different scenarios in the Qinghai-Tibetan Plateau, China. </w:t>
      </w:r>
      <w:r w:rsidRPr="0008241C">
        <w:rPr>
          <w:i/>
          <w:iCs/>
          <w:noProof/>
          <w:sz w:val="22"/>
          <w:szCs w:val="24"/>
        </w:rPr>
        <w:t>Global and Planetary Change</w:t>
      </w:r>
      <w:r w:rsidRPr="0008241C">
        <w:rPr>
          <w:noProof/>
          <w:sz w:val="22"/>
          <w:szCs w:val="24"/>
        </w:rPr>
        <w:t xml:space="preserve">, </w:t>
      </w:r>
      <w:r w:rsidRPr="0008241C">
        <w:rPr>
          <w:i/>
          <w:iCs/>
          <w:noProof/>
          <w:sz w:val="22"/>
          <w:szCs w:val="24"/>
        </w:rPr>
        <w:t>123</w:t>
      </w:r>
      <w:r w:rsidRPr="0008241C">
        <w:rPr>
          <w:noProof/>
          <w:sz w:val="22"/>
          <w:szCs w:val="24"/>
        </w:rPr>
        <w:t>, 77–85. https://doi.org/10.1016/J.GLOPLACHA.2014.10.012</w:t>
      </w:r>
    </w:p>
    <w:p w14:paraId="7669C7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maguchi, T. (2004). Influence of urbanization on ant distribution in parks of Tokyo and Chiba City, Japan II. Analysis of species. </w:t>
      </w:r>
      <w:r w:rsidRPr="0008241C">
        <w:rPr>
          <w:i/>
          <w:iCs/>
          <w:noProof/>
          <w:sz w:val="22"/>
          <w:szCs w:val="24"/>
        </w:rPr>
        <w:t>Entomological Science</w:t>
      </w:r>
      <w:r w:rsidRPr="0008241C">
        <w:rPr>
          <w:noProof/>
          <w:sz w:val="22"/>
          <w:szCs w:val="24"/>
        </w:rPr>
        <w:t xml:space="preserve">, </w:t>
      </w:r>
      <w:r w:rsidRPr="0008241C">
        <w:rPr>
          <w:i/>
          <w:iCs/>
          <w:noProof/>
          <w:sz w:val="22"/>
          <w:szCs w:val="24"/>
        </w:rPr>
        <w:t>8</w:t>
      </w:r>
      <w:r w:rsidRPr="0008241C">
        <w:rPr>
          <w:noProof/>
          <w:sz w:val="22"/>
          <w:szCs w:val="24"/>
        </w:rPr>
        <w:t>(1), 17–25. https://doi.org/10.1111/j.1479-8298.2005.00096.x</w:t>
      </w:r>
    </w:p>
    <w:p w14:paraId="530563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Yamakita, T., Sudo, K., Jintsu-Uchifune, Y. Yamamoto, H., &amp; Shirayama, Y. (2017). Identification of important marine areas using ecologically or biologically significant areas (EBSAs) criteria in the East to Southeast Asia region and comparison with existing registered areas for the purpose of conservation Marine Policy in press.</w:t>
      </w:r>
    </w:p>
    <w:p w14:paraId="10BBE3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makita, T., Watanabe, K., &amp; Nakaoka, M. (2011). Asynchronous local dynamics contributes to stability of a seagrass bed in Tokyo Bay. </w:t>
      </w:r>
      <w:r w:rsidRPr="0008241C">
        <w:rPr>
          <w:i/>
          <w:iCs/>
          <w:noProof/>
          <w:sz w:val="22"/>
          <w:szCs w:val="24"/>
        </w:rPr>
        <w:t>Ecography</w:t>
      </w:r>
      <w:r w:rsidRPr="0008241C">
        <w:rPr>
          <w:noProof/>
          <w:sz w:val="22"/>
          <w:szCs w:val="24"/>
        </w:rPr>
        <w:t xml:space="preserve">, </w:t>
      </w:r>
      <w:r w:rsidRPr="0008241C">
        <w:rPr>
          <w:i/>
          <w:iCs/>
          <w:noProof/>
          <w:sz w:val="22"/>
          <w:szCs w:val="24"/>
        </w:rPr>
        <w:t>34</w:t>
      </w:r>
      <w:r w:rsidRPr="0008241C">
        <w:rPr>
          <w:noProof/>
          <w:sz w:val="22"/>
          <w:szCs w:val="24"/>
        </w:rPr>
        <w:t>(3), 519–528. https://doi.org/10.1111/j.1600-0587.2010.06490.x</w:t>
      </w:r>
    </w:p>
    <w:p w14:paraId="131F6A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mamoto, K. (2010). Evaluation of the Degree of the Sufficiency of Public Green Spaces as an Indicator of Urban Density in the Chubu Metropolitan Area in Japan. </w:t>
      </w:r>
      <w:r w:rsidRPr="0008241C">
        <w:rPr>
          <w:i/>
          <w:iCs/>
          <w:noProof/>
          <w:sz w:val="22"/>
          <w:szCs w:val="24"/>
        </w:rPr>
        <w:t>International Journal of Advanced Computer Science</w:t>
      </w:r>
      <w:r w:rsidRPr="0008241C">
        <w:rPr>
          <w:noProof/>
          <w:sz w:val="22"/>
          <w:szCs w:val="24"/>
        </w:rPr>
        <w:t xml:space="preserve">, </w:t>
      </w:r>
      <w:r w:rsidRPr="0008241C">
        <w:rPr>
          <w:i/>
          <w:iCs/>
          <w:noProof/>
          <w:sz w:val="22"/>
          <w:szCs w:val="24"/>
        </w:rPr>
        <w:t>4</w:t>
      </w:r>
      <w:r w:rsidRPr="0008241C">
        <w:rPr>
          <w:noProof/>
          <w:sz w:val="22"/>
          <w:szCs w:val="24"/>
        </w:rPr>
        <w:t>(7), 276–284.</w:t>
      </w:r>
    </w:p>
    <w:p w14:paraId="3739CC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mano, H., Sugihara, K., Goto, K., Kazama, T., Yokoyama, K., &amp; Okuno, J. (2012). Ranges of obligate coral-dwelling crabs extend northward as their hosts move north. </w:t>
      </w:r>
      <w:r w:rsidRPr="0008241C">
        <w:rPr>
          <w:i/>
          <w:iCs/>
          <w:noProof/>
          <w:sz w:val="22"/>
          <w:szCs w:val="24"/>
        </w:rPr>
        <w:t>Coral Reefs</w:t>
      </w:r>
      <w:r w:rsidRPr="0008241C">
        <w:rPr>
          <w:noProof/>
          <w:sz w:val="22"/>
          <w:szCs w:val="24"/>
        </w:rPr>
        <w:t xml:space="preserve">, </w:t>
      </w:r>
      <w:r w:rsidRPr="0008241C">
        <w:rPr>
          <w:i/>
          <w:iCs/>
          <w:noProof/>
          <w:sz w:val="22"/>
          <w:szCs w:val="24"/>
        </w:rPr>
        <w:t>31</w:t>
      </w:r>
      <w:r w:rsidRPr="0008241C">
        <w:rPr>
          <w:noProof/>
          <w:sz w:val="22"/>
          <w:szCs w:val="24"/>
        </w:rPr>
        <w:t>(3), 663. https://doi.org/10.1007/s00338-012-0893-0</w:t>
      </w:r>
    </w:p>
    <w:p w14:paraId="3F67C15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mano, H., Sugihara, K., &amp; Nomura, K. (2011). Rapid poleward range expansion of tropical reef corals in response to rising sea surface temperatures. </w:t>
      </w:r>
      <w:r w:rsidRPr="0008241C">
        <w:rPr>
          <w:i/>
          <w:iCs/>
          <w:noProof/>
          <w:sz w:val="22"/>
          <w:szCs w:val="24"/>
        </w:rPr>
        <w:t>Geophysical Research Letters</w:t>
      </w:r>
      <w:r w:rsidRPr="0008241C">
        <w:rPr>
          <w:noProof/>
          <w:sz w:val="22"/>
          <w:szCs w:val="24"/>
        </w:rPr>
        <w:t xml:space="preserve">, </w:t>
      </w:r>
      <w:r w:rsidRPr="0008241C">
        <w:rPr>
          <w:i/>
          <w:iCs/>
          <w:noProof/>
          <w:sz w:val="22"/>
          <w:szCs w:val="24"/>
        </w:rPr>
        <w:t>38</w:t>
      </w:r>
      <w:r w:rsidRPr="0008241C">
        <w:rPr>
          <w:noProof/>
          <w:sz w:val="22"/>
          <w:szCs w:val="24"/>
        </w:rPr>
        <w:t>(4). https://doi.org/10.1029/2010GL046474</w:t>
      </w:r>
    </w:p>
    <w:p w14:paraId="0A7000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ng, G., Xu, J., Wang, Y., Wang, X., Pei, E., Yuan, X., Li, H., Ding, Y., &amp; Wang, Z. (2015). Evaluation of microhabitats for wild birds in a Shanghai urban area park.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14</w:t>
      </w:r>
      <w:r w:rsidRPr="0008241C">
        <w:rPr>
          <w:noProof/>
          <w:sz w:val="22"/>
          <w:szCs w:val="24"/>
        </w:rPr>
        <w:t>(2), 246–254. https://doi.org/10.1016/j.ufug.2015.02.005</w:t>
      </w:r>
    </w:p>
    <w:p w14:paraId="05C9E12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Yang, J., Huang, C., Zhang, Z., &amp; Wang, L. (2014). The temporal trend of urban green coverage in major Chinese cities between 1990 and 2010.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13</w:t>
      </w:r>
      <w:r w:rsidRPr="0008241C">
        <w:rPr>
          <w:noProof/>
          <w:sz w:val="22"/>
          <w:szCs w:val="24"/>
        </w:rPr>
        <w:t>(1), 19–27. https://doi.org/10.1016/j.ufug.2013.10.002</w:t>
      </w:r>
    </w:p>
    <w:p w14:paraId="2CCE42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ng, Y., Tian, K., Hao, J., Pei, S., &amp; Yang, Y. (2004). Biodiversity and biodiversity conservation in Yunnan, China. </w:t>
      </w:r>
      <w:r w:rsidRPr="0008241C">
        <w:rPr>
          <w:i/>
          <w:iCs/>
          <w:noProof/>
          <w:sz w:val="22"/>
          <w:szCs w:val="24"/>
        </w:rPr>
        <w:t>Biodiversity and Conservation</w:t>
      </w:r>
      <w:r w:rsidRPr="0008241C">
        <w:rPr>
          <w:noProof/>
          <w:sz w:val="22"/>
          <w:szCs w:val="24"/>
        </w:rPr>
        <w:t>. https://doi.org/10.1023/B:BIOC.0000011728.46362.3c</w:t>
      </w:r>
    </w:p>
    <w:p w14:paraId="7FCA78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ra, Y., Vogt, M., Fujii, M., Yamano, H., Hauri, C., Steinacher, M., Gruber, N., &amp; Yamanaka, Y. (2012). Ocean acidification limits temperature-induced poleward expansion of coral habitats around Japan. </w:t>
      </w:r>
      <w:r w:rsidRPr="0008241C">
        <w:rPr>
          <w:i/>
          <w:iCs/>
          <w:noProof/>
          <w:sz w:val="22"/>
          <w:szCs w:val="24"/>
        </w:rPr>
        <w:t>Biogeosciences</w:t>
      </w:r>
      <w:r w:rsidRPr="0008241C">
        <w:rPr>
          <w:noProof/>
          <w:sz w:val="22"/>
          <w:szCs w:val="24"/>
        </w:rPr>
        <w:t xml:space="preserve">, </w:t>
      </w:r>
      <w:r w:rsidRPr="0008241C">
        <w:rPr>
          <w:i/>
          <w:iCs/>
          <w:noProof/>
          <w:sz w:val="22"/>
          <w:szCs w:val="24"/>
        </w:rPr>
        <w:t>9</w:t>
      </w:r>
      <w:r w:rsidRPr="0008241C">
        <w:rPr>
          <w:noProof/>
          <w:sz w:val="22"/>
          <w:szCs w:val="24"/>
        </w:rPr>
        <w:t>(12), 4955–4968. https://doi.org/10.5194/bg-9-4955-2012</w:t>
      </w:r>
    </w:p>
    <w:p w14:paraId="158806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onezaki, S., Kiyota, M., &amp; Okamura, H. (2015). Long-term ecosystem change in the western North Pacific inferred from commercial fisheries and top predator diet. </w:t>
      </w:r>
      <w:r w:rsidRPr="0008241C">
        <w:rPr>
          <w:i/>
          <w:iCs/>
          <w:noProof/>
          <w:sz w:val="22"/>
          <w:szCs w:val="24"/>
        </w:rPr>
        <w:t>Deep Sea Research Part II: Topical Studies in Oceanography</w:t>
      </w:r>
      <w:r w:rsidRPr="0008241C">
        <w:rPr>
          <w:noProof/>
          <w:sz w:val="22"/>
          <w:szCs w:val="24"/>
        </w:rPr>
        <w:t xml:space="preserve">, </w:t>
      </w:r>
      <w:r w:rsidRPr="0008241C">
        <w:rPr>
          <w:i/>
          <w:iCs/>
          <w:noProof/>
          <w:sz w:val="22"/>
          <w:szCs w:val="24"/>
        </w:rPr>
        <w:t>113</w:t>
      </w:r>
      <w:r w:rsidRPr="0008241C">
        <w:rPr>
          <w:noProof/>
          <w:sz w:val="22"/>
          <w:szCs w:val="24"/>
        </w:rPr>
        <w:t>, 91–101. https://doi.org/10.1016/J.DSR2.2014.10.027</w:t>
      </w:r>
    </w:p>
    <w:p w14:paraId="1E6FC8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oung, J. A. (2007). </w:t>
      </w:r>
      <w:r w:rsidRPr="0008241C">
        <w:rPr>
          <w:i/>
          <w:iCs/>
          <w:noProof/>
          <w:sz w:val="22"/>
          <w:szCs w:val="24"/>
        </w:rPr>
        <w:t>People and Forests: Yunnan Swidden Agriculture in Human-Ecological Perspective</w:t>
      </w:r>
      <w:r w:rsidRPr="0008241C">
        <w:rPr>
          <w:noProof/>
          <w:sz w:val="22"/>
          <w:szCs w:val="24"/>
        </w:rPr>
        <w:t xml:space="preserve">. </w:t>
      </w:r>
      <w:r w:rsidRPr="0008241C">
        <w:rPr>
          <w:i/>
          <w:iCs/>
          <w:noProof/>
          <w:sz w:val="22"/>
          <w:szCs w:val="24"/>
        </w:rPr>
        <w:t>American Anthropologist</w:t>
      </w:r>
      <w:r w:rsidRPr="0008241C">
        <w:rPr>
          <w:noProof/>
          <w:sz w:val="22"/>
          <w:szCs w:val="24"/>
        </w:rPr>
        <w:t xml:space="preserve"> (Vol. 109). Kunming: Yunnan Education Publishing House. https://doi.org/10.1525/aa.2007.109.4.782.1</w:t>
      </w:r>
    </w:p>
    <w:p w14:paraId="416803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ule, C. M., Boyero, L., &amp; Marchant, R. (2010). Effects of sediment pollution on food webs in a tropical river (Borneo, Indonesia). </w:t>
      </w:r>
      <w:r w:rsidRPr="0008241C">
        <w:rPr>
          <w:i/>
          <w:iCs/>
          <w:noProof/>
          <w:sz w:val="22"/>
          <w:szCs w:val="24"/>
        </w:rPr>
        <w:t>Marine and Freshwater Research</w:t>
      </w:r>
      <w:r w:rsidRPr="0008241C">
        <w:rPr>
          <w:noProof/>
          <w:sz w:val="22"/>
          <w:szCs w:val="24"/>
        </w:rPr>
        <w:t xml:space="preserve">, </w:t>
      </w:r>
      <w:r w:rsidRPr="0008241C">
        <w:rPr>
          <w:i/>
          <w:iCs/>
          <w:noProof/>
          <w:sz w:val="22"/>
          <w:szCs w:val="24"/>
        </w:rPr>
        <w:t>61</w:t>
      </w:r>
      <w:r w:rsidRPr="0008241C">
        <w:rPr>
          <w:noProof/>
          <w:sz w:val="22"/>
          <w:szCs w:val="24"/>
        </w:rPr>
        <w:t>(2), 204–213. https://doi.org/10.1071/MF09065</w:t>
      </w:r>
    </w:p>
    <w:p w14:paraId="4E5403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aizhi, Z. (2000). Landscape changes in a rural area in China. </w:t>
      </w:r>
      <w:r w:rsidRPr="0008241C">
        <w:rPr>
          <w:i/>
          <w:iCs/>
          <w:noProof/>
          <w:sz w:val="22"/>
          <w:szCs w:val="24"/>
        </w:rPr>
        <w:t>Landscape and Urban Planning</w:t>
      </w:r>
      <w:r w:rsidRPr="0008241C">
        <w:rPr>
          <w:noProof/>
          <w:sz w:val="22"/>
          <w:szCs w:val="24"/>
        </w:rPr>
        <w:t xml:space="preserve">, </w:t>
      </w:r>
      <w:r w:rsidRPr="0008241C">
        <w:rPr>
          <w:i/>
          <w:iCs/>
          <w:noProof/>
          <w:sz w:val="22"/>
          <w:szCs w:val="24"/>
        </w:rPr>
        <w:t>47</w:t>
      </w:r>
      <w:r w:rsidRPr="0008241C">
        <w:rPr>
          <w:noProof/>
          <w:sz w:val="22"/>
          <w:szCs w:val="24"/>
        </w:rPr>
        <w:t>(1–2), 33–38. https://doi.org/10.1016/S0169-2046(99)00069-9</w:t>
      </w:r>
    </w:p>
    <w:p w14:paraId="081663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eller, D., Harper, S., Zylich, K., &amp; Pauly, D. (2015). Synthesis of underreported small-scale fisheries catch in Pacific island waters. </w:t>
      </w:r>
      <w:r w:rsidRPr="0008241C">
        <w:rPr>
          <w:i/>
          <w:iCs/>
          <w:noProof/>
          <w:sz w:val="22"/>
          <w:szCs w:val="24"/>
        </w:rPr>
        <w:t>Coral Reefs</w:t>
      </w:r>
      <w:r w:rsidRPr="0008241C">
        <w:rPr>
          <w:noProof/>
          <w:sz w:val="22"/>
          <w:szCs w:val="24"/>
        </w:rPr>
        <w:t xml:space="preserve">, </w:t>
      </w:r>
      <w:r w:rsidRPr="0008241C">
        <w:rPr>
          <w:i/>
          <w:iCs/>
          <w:noProof/>
          <w:sz w:val="22"/>
          <w:szCs w:val="24"/>
        </w:rPr>
        <w:t>34</w:t>
      </w:r>
      <w:r w:rsidRPr="0008241C">
        <w:rPr>
          <w:noProof/>
          <w:sz w:val="22"/>
          <w:szCs w:val="24"/>
        </w:rPr>
        <w:t>(1), 25–39. https://doi.org/10.1007/s00338-014-1219-1</w:t>
      </w:r>
    </w:p>
    <w:p w14:paraId="5DEE02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eng, L., &amp; Reuse, G. (2016). Holy hills: sanctuaries of biodiversity in Xishuangbanna, southwest. In N. Verschuuren, B. &amp; Furuta (Ed.), </w:t>
      </w:r>
      <w:r w:rsidRPr="0008241C">
        <w:rPr>
          <w:i/>
          <w:iCs/>
          <w:noProof/>
          <w:sz w:val="22"/>
          <w:szCs w:val="24"/>
        </w:rPr>
        <w:t>Asian Sacred Sites</w:t>
      </w:r>
      <w:r w:rsidRPr="0008241C">
        <w:rPr>
          <w:noProof/>
          <w:sz w:val="22"/>
          <w:szCs w:val="24"/>
        </w:rPr>
        <w:t xml:space="preserve"> (pp. 194–205). Routledge.</w:t>
      </w:r>
    </w:p>
    <w:p w14:paraId="0EEC93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eng, X. (1990). </w:t>
      </w:r>
      <w:r w:rsidRPr="0008241C">
        <w:rPr>
          <w:i/>
          <w:iCs/>
          <w:noProof/>
          <w:sz w:val="22"/>
          <w:szCs w:val="24"/>
        </w:rPr>
        <w:t>Fishery resources of the Yangtze River basin</w:t>
      </w:r>
      <w:r w:rsidRPr="0008241C">
        <w:rPr>
          <w:noProof/>
          <w:sz w:val="22"/>
          <w:szCs w:val="24"/>
        </w:rPr>
        <w:t>. Beijing, China: Marine Press.</w:t>
      </w:r>
    </w:p>
    <w:p w14:paraId="24E3C3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i, D., Xu, J., Dai, Z., &amp; Schmidt-Vogt, D. (2017). Lost in transition: Forest transition and natural forest loss in tropical China. </w:t>
      </w:r>
      <w:r w:rsidRPr="0008241C">
        <w:rPr>
          <w:i/>
          <w:iCs/>
          <w:noProof/>
          <w:sz w:val="22"/>
          <w:szCs w:val="24"/>
        </w:rPr>
        <w:t>Plant Diversity</w:t>
      </w:r>
      <w:r w:rsidRPr="0008241C">
        <w:rPr>
          <w:noProof/>
          <w:sz w:val="22"/>
          <w:szCs w:val="24"/>
        </w:rPr>
        <w:t xml:space="preserve">, </w:t>
      </w:r>
      <w:r w:rsidRPr="0008241C">
        <w:rPr>
          <w:i/>
          <w:iCs/>
          <w:noProof/>
          <w:sz w:val="22"/>
          <w:szCs w:val="24"/>
        </w:rPr>
        <w:t>39</w:t>
      </w:r>
      <w:r w:rsidRPr="0008241C">
        <w:rPr>
          <w:noProof/>
          <w:sz w:val="22"/>
          <w:szCs w:val="24"/>
        </w:rPr>
        <w:t>(3), 149–153. https://doi.org/10.1016/J.PLD.2017.05.005</w:t>
      </w:r>
    </w:p>
    <w:p w14:paraId="50D21C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ng, H., &amp; Jim, C. Y. (2013). Species adoption for sustainable forestry in Hong Kong’s degraded countryside. </w:t>
      </w:r>
      <w:r w:rsidRPr="0008241C">
        <w:rPr>
          <w:i/>
          <w:iCs/>
          <w:noProof/>
          <w:sz w:val="22"/>
          <w:szCs w:val="24"/>
        </w:rPr>
        <w:t>International Journal of Sustainable Development &amp; World Ecology</w:t>
      </w:r>
      <w:r w:rsidRPr="0008241C">
        <w:rPr>
          <w:noProof/>
          <w:sz w:val="22"/>
          <w:szCs w:val="24"/>
        </w:rPr>
        <w:t xml:space="preserve">, </w:t>
      </w:r>
      <w:r w:rsidRPr="0008241C">
        <w:rPr>
          <w:i/>
          <w:iCs/>
          <w:noProof/>
          <w:sz w:val="22"/>
          <w:szCs w:val="24"/>
        </w:rPr>
        <w:t>20</w:t>
      </w:r>
      <w:r w:rsidRPr="0008241C">
        <w:rPr>
          <w:noProof/>
          <w:sz w:val="22"/>
          <w:szCs w:val="24"/>
        </w:rPr>
        <w:t>(6), 484–503. https://doi.org/Doi 10.1080/13504509.2013.818590</w:t>
      </w:r>
    </w:p>
    <w:p w14:paraId="27AC204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ng, W., Ricketts, T. H., Kremen, C., Carney, K., &amp; Swinton, S. M. (2007). Ecosystem services and dis-services to agriculture. </w:t>
      </w:r>
      <w:r w:rsidRPr="0008241C">
        <w:rPr>
          <w:i/>
          <w:iCs/>
          <w:noProof/>
          <w:sz w:val="22"/>
          <w:szCs w:val="24"/>
        </w:rPr>
        <w:t>Ecological Economics</w:t>
      </w:r>
      <w:r w:rsidRPr="0008241C">
        <w:rPr>
          <w:noProof/>
          <w:sz w:val="22"/>
          <w:szCs w:val="24"/>
        </w:rPr>
        <w:t xml:space="preserve">, </w:t>
      </w:r>
      <w:r w:rsidRPr="0008241C">
        <w:rPr>
          <w:i/>
          <w:iCs/>
          <w:noProof/>
          <w:sz w:val="22"/>
          <w:szCs w:val="24"/>
        </w:rPr>
        <w:t>64</w:t>
      </w:r>
      <w:r w:rsidRPr="0008241C">
        <w:rPr>
          <w:noProof/>
          <w:sz w:val="22"/>
          <w:szCs w:val="24"/>
        </w:rPr>
        <w:t>(2), 253–260. https://doi.org/10.1016/j.ecolecon.2007.02.024</w:t>
      </w:r>
    </w:p>
    <w:p w14:paraId="115F84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ng, Z., He, J. S., Li, J., &amp; Tang, Z. (2015). Distribution and conservation of threatened plants in China. </w:t>
      </w:r>
      <w:r w:rsidRPr="0008241C">
        <w:rPr>
          <w:i/>
          <w:iCs/>
          <w:noProof/>
          <w:sz w:val="22"/>
          <w:szCs w:val="24"/>
        </w:rPr>
        <w:t>Biological Conservation</w:t>
      </w:r>
      <w:r w:rsidRPr="0008241C">
        <w:rPr>
          <w:noProof/>
          <w:sz w:val="22"/>
          <w:szCs w:val="24"/>
        </w:rPr>
        <w:t xml:space="preserve">, </w:t>
      </w:r>
      <w:r w:rsidRPr="0008241C">
        <w:rPr>
          <w:i/>
          <w:iCs/>
          <w:noProof/>
          <w:sz w:val="22"/>
          <w:szCs w:val="24"/>
        </w:rPr>
        <w:t>192</w:t>
      </w:r>
      <w:r w:rsidRPr="0008241C">
        <w:rPr>
          <w:noProof/>
          <w:sz w:val="22"/>
          <w:szCs w:val="24"/>
        </w:rPr>
        <w:t>, 454–460. https://doi.org/10.1016/j.biocon.2015.10.019</w:t>
      </w:r>
    </w:p>
    <w:p w14:paraId="185FD0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ng, Z., Pech, R., Davis, S., Shi, D., Wan, X., &amp; Zhong, W. (2003). Extrinsic and intrinsic factors determine the eruptive dynamics of Brandt’s voles Microtus brandti in Inner Mongolia , China. </w:t>
      </w:r>
      <w:r w:rsidRPr="0008241C">
        <w:rPr>
          <w:i/>
          <w:iCs/>
          <w:noProof/>
          <w:sz w:val="22"/>
          <w:szCs w:val="24"/>
        </w:rPr>
        <w:t>Oikos</w:t>
      </w:r>
      <w:r w:rsidRPr="0008241C">
        <w:rPr>
          <w:noProof/>
          <w:sz w:val="22"/>
          <w:szCs w:val="24"/>
        </w:rPr>
        <w:t xml:space="preserve">, </w:t>
      </w:r>
      <w:r w:rsidRPr="0008241C">
        <w:rPr>
          <w:i/>
          <w:iCs/>
          <w:noProof/>
          <w:sz w:val="22"/>
          <w:szCs w:val="24"/>
        </w:rPr>
        <w:t>2</w:t>
      </w:r>
      <w:r w:rsidRPr="0008241C">
        <w:rPr>
          <w:noProof/>
          <w:sz w:val="22"/>
          <w:szCs w:val="24"/>
        </w:rPr>
        <w:t>(August 2002), 299–310.</w:t>
      </w:r>
    </w:p>
    <w:p w14:paraId="2ECDAF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ao, S., Da, L., Tang, Z., Fang, H., Song, K., &amp; Fang, J. (2006). Ecological consequences of rapid urban expansion: Shanghai, China.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4</w:t>
      </w:r>
      <w:r w:rsidRPr="0008241C">
        <w:rPr>
          <w:noProof/>
          <w:sz w:val="22"/>
          <w:szCs w:val="24"/>
        </w:rPr>
        <w:t>(7), 341–346. https://doi.org/10.1890/1540-9295(2006)004[0341:ECORUE]2.0.CO;2</w:t>
      </w:r>
    </w:p>
    <w:p w14:paraId="23CE45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eng, C., Jiang, Y., Chen, C., Sun, Y., Feng, J., Deng, A., Song, Z., &amp; Zhang, W. (2014). The impacts of conservation agriculture on crop yield in China depend on specific practices, crops and cropping regions. </w:t>
      </w:r>
      <w:r w:rsidRPr="0008241C">
        <w:rPr>
          <w:i/>
          <w:iCs/>
          <w:noProof/>
          <w:sz w:val="22"/>
          <w:szCs w:val="24"/>
        </w:rPr>
        <w:t>The Crop Journal</w:t>
      </w:r>
      <w:r w:rsidRPr="0008241C">
        <w:rPr>
          <w:noProof/>
          <w:sz w:val="22"/>
          <w:szCs w:val="24"/>
        </w:rPr>
        <w:t xml:space="preserve">, </w:t>
      </w:r>
      <w:r w:rsidRPr="0008241C">
        <w:rPr>
          <w:i/>
          <w:iCs/>
          <w:noProof/>
          <w:sz w:val="22"/>
          <w:szCs w:val="24"/>
        </w:rPr>
        <w:t>2</w:t>
      </w:r>
      <w:r w:rsidRPr="0008241C">
        <w:rPr>
          <w:noProof/>
          <w:sz w:val="22"/>
          <w:szCs w:val="24"/>
        </w:rPr>
        <w:t>(5), 289–296. https://doi.org/10.1016/J.CJ.2014.06.006</w:t>
      </w:r>
    </w:p>
    <w:p w14:paraId="3B47661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ou, D., Zhao, S., Zhang, L., &amp; Liu, S. (2016). Remotely sensed assessment of urbanization effects on vegetation phenology in China’s 32 major cities. </w:t>
      </w:r>
      <w:r w:rsidRPr="0008241C">
        <w:rPr>
          <w:i/>
          <w:iCs/>
          <w:noProof/>
          <w:sz w:val="22"/>
          <w:szCs w:val="24"/>
        </w:rPr>
        <w:t>Remote Sensing of Environment</w:t>
      </w:r>
      <w:r w:rsidRPr="0008241C">
        <w:rPr>
          <w:noProof/>
          <w:sz w:val="22"/>
          <w:szCs w:val="24"/>
        </w:rPr>
        <w:t xml:space="preserve">, </w:t>
      </w:r>
      <w:r w:rsidRPr="0008241C">
        <w:rPr>
          <w:i/>
          <w:iCs/>
          <w:noProof/>
          <w:sz w:val="22"/>
          <w:szCs w:val="24"/>
        </w:rPr>
        <w:t>176</w:t>
      </w:r>
      <w:r w:rsidRPr="0008241C">
        <w:rPr>
          <w:noProof/>
          <w:sz w:val="22"/>
          <w:szCs w:val="24"/>
        </w:rPr>
        <w:t>, 272–281. https://doi.org/10.1016/J.RSE.2016.02.010</w:t>
      </w:r>
    </w:p>
    <w:p w14:paraId="3D2526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hou, X., &amp; Wang, Y. C. (2011). Spatial-temporal dynamics of urban green space in response to rapid urbanization and greening policies. </w:t>
      </w:r>
      <w:r w:rsidRPr="0008241C">
        <w:rPr>
          <w:i/>
          <w:iCs/>
          <w:noProof/>
          <w:sz w:val="22"/>
          <w:szCs w:val="24"/>
        </w:rPr>
        <w:t>Landscape and Urban Planning</w:t>
      </w:r>
      <w:r w:rsidRPr="0008241C">
        <w:rPr>
          <w:noProof/>
          <w:sz w:val="22"/>
          <w:szCs w:val="24"/>
        </w:rPr>
        <w:t xml:space="preserve">, </w:t>
      </w:r>
      <w:r w:rsidRPr="0008241C">
        <w:rPr>
          <w:i/>
          <w:iCs/>
          <w:noProof/>
          <w:sz w:val="22"/>
          <w:szCs w:val="24"/>
        </w:rPr>
        <w:t>100</w:t>
      </w:r>
      <w:r w:rsidRPr="0008241C">
        <w:rPr>
          <w:noProof/>
          <w:sz w:val="22"/>
          <w:szCs w:val="24"/>
        </w:rPr>
        <w:t>(3), 268–277. https://doi.org/10.1016/j.landurbplan.2010.12.013</w:t>
      </w:r>
    </w:p>
    <w:p w14:paraId="555220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Zhu, H., Wang, D., Guo, Q., Liu, J., &amp; Wang, L. (2015). Interactive effects of large herbivores and plant diversity on insect abundance in a meadow steppe in China.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212</w:t>
      </w:r>
      <w:r w:rsidRPr="0008241C">
        <w:rPr>
          <w:noProof/>
          <w:sz w:val="22"/>
          <w:szCs w:val="24"/>
        </w:rPr>
        <w:t>, 245–252. https://doi.org/10.1016/j.agee.2015.07.008</w:t>
      </w:r>
    </w:p>
    <w:p w14:paraId="4AB655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iv, G., Baran, E., Nam, S., Rodríguez-Iturbe, I., &amp; Levin, S. A. (2011). Trading-off fish biodiversity, food security, and hydropower in the Mekong River Basin.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15), 5609–5614. https://doi.org/10.1073/pnas.1201423109</w:t>
      </w:r>
    </w:p>
    <w:p w14:paraId="4FF7F8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öckler, C., Syroechkovskiy, E. E., &amp; Atkinson, P. W. (2010). Rapid and continued population decline in the Spoon-billed Sandpiper Eurynorhynchus pygmeus indicates imminent extinction unless conservation action is taken. </w:t>
      </w:r>
      <w:r w:rsidRPr="0008241C">
        <w:rPr>
          <w:i/>
          <w:iCs/>
          <w:noProof/>
          <w:sz w:val="22"/>
          <w:szCs w:val="24"/>
        </w:rPr>
        <w:t>Bird Conservation International</w:t>
      </w:r>
      <w:r w:rsidRPr="0008241C">
        <w:rPr>
          <w:noProof/>
          <w:sz w:val="22"/>
          <w:szCs w:val="24"/>
        </w:rPr>
        <w:t xml:space="preserve">, </w:t>
      </w:r>
      <w:r w:rsidRPr="0008241C">
        <w:rPr>
          <w:i/>
          <w:iCs/>
          <w:noProof/>
          <w:sz w:val="22"/>
          <w:szCs w:val="24"/>
        </w:rPr>
        <w:t>20</w:t>
      </w:r>
      <w:r w:rsidRPr="0008241C">
        <w:rPr>
          <w:noProof/>
          <w:sz w:val="22"/>
          <w:szCs w:val="24"/>
        </w:rPr>
        <w:t>(02), 95–111. https://doi.org/10.1017/S0959270910000316</w:t>
      </w:r>
    </w:p>
    <w:p w14:paraId="770673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Zomer, R. J., Trabucco, A., Coe, R., Place, F., van Noordwijk, M., &amp; Xu, J. C. (2014). Trees on farms: an update and reanalysis of agroforestry’s global extent and socio-ecological characteristics, 54. https://doi.org/10.5716/WP14064.PDF</w:t>
      </w:r>
    </w:p>
    <w:p w14:paraId="4D8E31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ong, C., Ma, J. Z., &amp; He, L. (2007). Achievements of the nature reserve construction in the past fifty years in China. In </w:t>
      </w:r>
      <w:r w:rsidRPr="0008241C">
        <w:rPr>
          <w:i/>
          <w:iCs/>
          <w:noProof/>
          <w:sz w:val="22"/>
          <w:szCs w:val="24"/>
        </w:rPr>
        <w:t>Forest Resources Management</w:t>
      </w:r>
      <w:r w:rsidRPr="0008241C">
        <w:rPr>
          <w:noProof/>
          <w:sz w:val="22"/>
          <w:szCs w:val="24"/>
        </w:rPr>
        <w:t xml:space="preserve"> (pp. 1–6).</w:t>
      </w:r>
    </w:p>
    <w:p w14:paraId="63151D41" w14:textId="77777777" w:rsidR="00A01204" w:rsidRPr="0008241C" w:rsidRDefault="00A01204" w:rsidP="00A01204">
      <w:pPr>
        <w:autoSpaceDE w:val="0"/>
        <w:autoSpaceDN w:val="0"/>
        <w:adjustRightInd w:val="0"/>
        <w:ind w:left="480" w:hanging="480"/>
        <w:rPr>
          <w:noProof/>
          <w:sz w:val="22"/>
          <w:szCs w:val="22"/>
        </w:rPr>
      </w:pPr>
      <w:r w:rsidRPr="0008241C">
        <w:rPr>
          <w:noProof/>
          <w:sz w:val="22"/>
          <w:szCs w:val="24"/>
        </w:rPr>
        <w:t xml:space="preserve">Zou, Y., Sang, W., Warren-Thomas, E., &amp; Axmacher, J. C. (2016). Geometrid moth assemblages reflect high conservation value of naturally regenerated secondary forests in temperate China. </w:t>
      </w:r>
      <w:r w:rsidRPr="0008241C">
        <w:rPr>
          <w:i/>
          <w:iCs/>
          <w:noProof/>
          <w:sz w:val="22"/>
          <w:szCs w:val="24"/>
        </w:rPr>
        <w:t>Forest Ecology and Management</w:t>
      </w:r>
      <w:r w:rsidRPr="0008241C">
        <w:rPr>
          <w:noProof/>
          <w:sz w:val="22"/>
          <w:szCs w:val="24"/>
        </w:rPr>
        <w:t xml:space="preserve">, </w:t>
      </w:r>
      <w:r w:rsidRPr="0008241C">
        <w:rPr>
          <w:i/>
          <w:iCs/>
          <w:noProof/>
          <w:sz w:val="22"/>
          <w:szCs w:val="24"/>
        </w:rPr>
        <w:t>374</w:t>
      </w:r>
      <w:r w:rsidRPr="0008241C">
        <w:rPr>
          <w:noProof/>
          <w:sz w:val="22"/>
          <w:szCs w:val="24"/>
        </w:rPr>
        <w:t>, 111–118. https://doi.org/10.1016/J.FORECO.2016.04.054</w:t>
      </w:r>
    </w:p>
    <w:p w14:paraId="3C102B2B" w14:textId="77777777" w:rsidR="00A01204" w:rsidRPr="0008241C" w:rsidRDefault="00A01204" w:rsidP="00A01204">
      <w:pPr>
        <w:autoSpaceDE w:val="0"/>
        <w:autoSpaceDN w:val="0"/>
        <w:adjustRightInd w:val="0"/>
        <w:ind w:left="480" w:hanging="480"/>
        <w:rPr>
          <w:rFonts w:eastAsia="MS Mincho"/>
          <w:noProof/>
          <w:sz w:val="22"/>
          <w:szCs w:val="24"/>
          <w:lang w:eastAsia="ja-JP"/>
        </w:rPr>
      </w:pPr>
      <w:r w:rsidRPr="0008241C">
        <w:rPr>
          <w:noProof/>
          <w:sz w:val="22"/>
          <w:szCs w:val="22"/>
        </w:rPr>
        <w:fldChar w:fldCharType="end"/>
      </w:r>
    </w:p>
    <w:p w14:paraId="5354E151" w14:textId="77777777" w:rsidR="00A01204" w:rsidRPr="0008241C" w:rsidRDefault="00A01204" w:rsidP="00A01204">
      <w:pPr>
        <w:rPr>
          <w:sz w:val="22"/>
          <w:szCs w:val="22"/>
        </w:rPr>
      </w:pPr>
    </w:p>
    <w:p w14:paraId="7A54D250" w14:textId="77777777" w:rsidR="00A01204" w:rsidRPr="0008241C" w:rsidRDefault="00A01204" w:rsidP="00A01204">
      <w:pPr>
        <w:rPr>
          <w:sz w:val="22"/>
          <w:szCs w:val="22"/>
        </w:rPr>
      </w:pPr>
    </w:p>
    <w:p w14:paraId="23154ADD" w14:textId="77777777" w:rsidR="00A01204" w:rsidRPr="0008241C" w:rsidRDefault="00A01204" w:rsidP="00A01204">
      <w:pPr>
        <w:rPr>
          <w:sz w:val="22"/>
          <w:szCs w:val="22"/>
        </w:rPr>
        <w:sectPr w:rsidR="00A01204" w:rsidRPr="0008241C" w:rsidSect="00642B4F">
          <w:pgSz w:w="11907" w:h="16840" w:code="9"/>
          <w:pgMar w:top="1440" w:right="1440" w:bottom="1440" w:left="1440" w:header="709" w:footer="709" w:gutter="0"/>
          <w:cols w:space="708"/>
          <w:titlePg/>
          <w:docGrid w:linePitch="360"/>
        </w:sectPr>
      </w:pPr>
    </w:p>
    <w:p w14:paraId="02E5C73F" w14:textId="77777777" w:rsidR="00A01204" w:rsidRPr="0008241C" w:rsidRDefault="00A01204" w:rsidP="00A01204">
      <w:pPr>
        <w:keepNext/>
        <w:keepLines/>
        <w:outlineLvl w:val="0"/>
        <w:rPr>
          <w:b/>
          <w:sz w:val="32"/>
          <w:szCs w:val="32"/>
        </w:rPr>
      </w:pPr>
      <w:bookmarkStart w:id="1017" w:name="_Toc504317225"/>
      <w:bookmarkStart w:id="1018" w:name="_Toc504317918"/>
      <w:bookmarkStart w:id="1019" w:name="_Toc504320420"/>
      <w:bookmarkStart w:id="1020" w:name="_Toc504320643"/>
      <w:bookmarkStart w:id="1021" w:name="_Toc504320867"/>
      <w:bookmarkStart w:id="1022" w:name="_Toc504321264"/>
      <w:bookmarkStart w:id="1023" w:name="_Toc524044060"/>
      <w:r w:rsidRPr="0008241C">
        <w:rPr>
          <w:b/>
          <w:sz w:val="32"/>
          <w:szCs w:val="32"/>
        </w:rPr>
        <w:lastRenderedPageBreak/>
        <w:t>Chapter 4. Direct and indirect drivers of change in biodiversity and nature’s contributions to people</w:t>
      </w:r>
      <w:bookmarkEnd w:id="1017"/>
      <w:bookmarkEnd w:id="1018"/>
      <w:bookmarkEnd w:id="1019"/>
      <w:bookmarkEnd w:id="1020"/>
      <w:bookmarkEnd w:id="1021"/>
      <w:bookmarkEnd w:id="1022"/>
      <w:bookmarkEnd w:id="1023"/>
    </w:p>
    <w:p w14:paraId="44196FE3" w14:textId="77777777" w:rsidR="00A01204" w:rsidRPr="0008241C" w:rsidRDefault="00A01204" w:rsidP="00A01204">
      <w:pPr>
        <w:rPr>
          <w:sz w:val="22"/>
          <w:szCs w:val="22"/>
        </w:rPr>
      </w:pPr>
    </w:p>
    <w:p w14:paraId="1EE6338E" w14:textId="77777777" w:rsidR="00A01204" w:rsidRPr="0008241C" w:rsidRDefault="00A01204" w:rsidP="00A01204">
      <w:pPr>
        <w:rPr>
          <w:rFonts w:eastAsia="MS Mincho"/>
          <w:b/>
          <w:sz w:val="22"/>
          <w:szCs w:val="22"/>
          <w:lang w:eastAsia="ja-JP"/>
        </w:rPr>
      </w:pPr>
      <w:r w:rsidRPr="0008241C">
        <w:rPr>
          <w:rFonts w:eastAsia="MS Mincho"/>
          <w:b/>
          <w:sz w:val="22"/>
          <w:szCs w:val="22"/>
          <w:lang w:eastAsia="ja-JP"/>
        </w:rPr>
        <w:t xml:space="preserve">Coordinating Lead Authors: </w:t>
      </w:r>
    </w:p>
    <w:p w14:paraId="0054A223"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Wu Ning (China), Changyong Wang (China), Anne-Gaëlle Ausseil (New Zealand), Yousef Alhafedh (Saudi Arabia)</w:t>
      </w:r>
    </w:p>
    <w:p w14:paraId="49DCBA22" w14:textId="77777777" w:rsidR="00A01204" w:rsidRPr="0008241C" w:rsidRDefault="00A01204" w:rsidP="00A01204">
      <w:pPr>
        <w:rPr>
          <w:sz w:val="22"/>
          <w:szCs w:val="22"/>
        </w:rPr>
      </w:pPr>
    </w:p>
    <w:p w14:paraId="33DD84A5" w14:textId="77777777" w:rsidR="00A01204" w:rsidRPr="0008241C" w:rsidRDefault="00A01204" w:rsidP="00A01204">
      <w:pPr>
        <w:rPr>
          <w:rFonts w:eastAsia="MS Mincho"/>
          <w:b/>
          <w:sz w:val="22"/>
          <w:szCs w:val="22"/>
          <w:lang w:eastAsia="ja-JP"/>
        </w:rPr>
      </w:pPr>
      <w:r w:rsidRPr="0008241C">
        <w:rPr>
          <w:rFonts w:eastAsia="MS Mincho"/>
          <w:b/>
          <w:sz w:val="22"/>
          <w:szCs w:val="22"/>
          <w:lang w:eastAsia="ja-JP"/>
        </w:rPr>
        <w:t xml:space="preserve">Lead Authors: </w:t>
      </w:r>
    </w:p>
    <w:p w14:paraId="54366B15"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Linda Broadhurst (Australia), Hsing-Juh Lin (China), Jan Christoph Axmacher (Germany/United Kingdom of Great Britain and Northern Ireland), Satoru Okubo (Japan), Chris Turney (Australia), Ayumi Onuma (Japan), Rajiv Kumar Chaturvedi (India), Priyanka Kohli (India), Subramanian Kumarapuram Apadodharan (India), Purushothaman Chirakkuzhyil Abhilash (India), Josef Settele (Germany), Joachim Claudet (France), Takakazu Yumoto (Japan)</w:t>
      </w:r>
    </w:p>
    <w:p w14:paraId="46B6E6DC" w14:textId="77777777" w:rsidR="00A01204" w:rsidRPr="0008241C" w:rsidRDefault="00A01204" w:rsidP="00A01204">
      <w:pPr>
        <w:rPr>
          <w:rFonts w:eastAsia="MS Mincho"/>
          <w:sz w:val="22"/>
          <w:szCs w:val="22"/>
          <w:lang w:eastAsia="ja-JP"/>
        </w:rPr>
      </w:pPr>
    </w:p>
    <w:p w14:paraId="71C364C7" w14:textId="77777777" w:rsidR="00A01204" w:rsidRPr="0008241C" w:rsidRDefault="00A01204" w:rsidP="00A01204">
      <w:pPr>
        <w:rPr>
          <w:rFonts w:eastAsia="MS Mincho"/>
          <w:sz w:val="22"/>
          <w:szCs w:val="22"/>
          <w:lang w:eastAsia="ja-JP"/>
        </w:rPr>
      </w:pPr>
      <w:r w:rsidRPr="0008241C">
        <w:rPr>
          <w:rFonts w:eastAsia="MS Mincho"/>
          <w:b/>
          <w:sz w:val="22"/>
          <w:szCs w:val="22"/>
          <w:lang w:eastAsia="ja-JP"/>
        </w:rPr>
        <w:t>Fellow:</w:t>
      </w:r>
      <w:r w:rsidRPr="0008241C">
        <w:rPr>
          <w:rFonts w:eastAsia="MS Mincho"/>
          <w:sz w:val="22"/>
          <w:szCs w:val="22"/>
          <w:lang w:eastAsia="ja-JP"/>
        </w:rPr>
        <w:t xml:space="preserve"> </w:t>
      </w:r>
    </w:p>
    <w:p w14:paraId="6FFE24D8"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Yuanyuan Zhang (China)</w:t>
      </w:r>
    </w:p>
    <w:p w14:paraId="03D86ABC" w14:textId="77777777" w:rsidR="00A01204" w:rsidRPr="0008241C" w:rsidRDefault="00A01204" w:rsidP="00A01204">
      <w:pPr>
        <w:rPr>
          <w:rFonts w:eastAsia="MS Mincho"/>
          <w:sz w:val="22"/>
          <w:szCs w:val="22"/>
          <w:lang w:eastAsia="ja-JP"/>
        </w:rPr>
      </w:pPr>
    </w:p>
    <w:p w14:paraId="20834FF1" w14:textId="77777777" w:rsidR="00A01204" w:rsidRPr="0008241C" w:rsidRDefault="00A01204" w:rsidP="00A01204">
      <w:pPr>
        <w:rPr>
          <w:b/>
          <w:sz w:val="22"/>
          <w:szCs w:val="22"/>
        </w:rPr>
      </w:pPr>
      <w:r w:rsidRPr="0008241C">
        <w:rPr>
          <w:b/>
          <w:sz w:val="22"/>
          <w:szCs w:val="22"/>
        </w:rPr>
        <w:t>Contributing Authors:</w:t>
      </w:r>
    </w:p>
    <w:p w14:paraId="689E9961" w14:textId="77777777" w:rsidR="00A01204" w:rsidRPr="0008241C" w:rsidRDefault="00A01204" w:rsidP="00A01204">
      <w:pPr>
        <w:rPr>
          <w:sz w:val="22"/>
          <w:szCs w:val="22"/>
        </w:rPr>
      </w:pPr>
      <w:r w:rsidRPr="0008241C">
        <w:rPr>
          <w:sz w:val="22"/>
          <w:szCs w:val="22"/>
        </w:rPr>
        <w:t>Dan Zhu (China), Nakul Chettri (India), Catherine M. Febria (New Zealand, Canada), Andy Sheppard (Australia), Shyama Pagad (New Zealand)</w:t>
      </w:r>
    </w:p>
    <w:p w14:paraId="276F0D5C" w14:textId="77777777" w:rsidR="00A01204" w:rsidRPr="0008241C" w:rsidRDefault="00A01204" w:rsidP="00A01204">
      <w:pPr>
        <w:rPr>
          <w:sz w:val="22"/>
          <w:szCs w:val="22"/>
        </w:rPr>
      </w:pPr>
    </w:p>
    <w:p w14:paraId="6A604435" w14:textId="77777777" w:rsidR="00A01204" w:rsidRPr="0008241C" w:rsidRDefault="00A01204" w:rsidP="00A01204">
      <w:pPr>
        <w:rPr>
          <w:b/>
          <w:sz w:val="22"/>
          <w:szCs w:val="22"/>
        </w:rPr>
      </w:pPr>
      <w:r w:rsidRPr="0008241C">
        <w:rPr>
          <w:b/>
          <w:sz w:val="22"/>
          <w:szCs w:val="22"/>
        </w:rPr>
        <w:t>Review Editors:</w:t>
      </w:r>
    </w:p>
    <w:p w14:paraId="0A259187" w14:textId="77777777" w:rsidR="00A01204" w:rsidRPr="0008241C" w:rsidRDefault="00A01204" w:rsidP="00A01204">
      <w:pPr>
        <w:rPr>
          <w:sz w:val="22"/>
          <w:szCs w:val="22"/>
        </w:rPr>
      </w:pPr>
      <w:r w:rsidRPr="0008241C">
        <w:rPr>
          <w:sz w:val="22"/>
          <w:szCs w:val="22"/>
        </w:rPr>
        <w:t>Eun-Shik Kim (Republic of Korea), Weiguo Sang (China)</w:t>
      </w:r>
    </w:p>
    <w:p w14:paraId="5E4CAD93" w14:textId="77777777" w:rsidR="00A01204" w:rsidRPr="0008241C" w:rsidRDefault="00A01204" w:rsidP="00A01204">
      <w:pPr>
        <w:rPr>
          <w:sz w:val="22"/>
          <w:szCs w:val="22"/>
        </w:rPr>
      </w:pPr>
    </w:p>
    <w:p w14:paraId="3EABCFD2" w14:textId="77777777" w:rsidR="00A01204" w:rsidRPr="0008241C" w:rsidRDefault="00A01204" w:rsidP="00A01204">
      <w:pPr>
        <w:rPr>
          <w:b/>
          <w:sz w:val="22"/>
          <w:szCs w:val="22"/>
        </w:rPr>
      </w:pPr>
      <w:r w:rsidRPr="0008241C">
        <w:rPr>
          <w:b/>
          <w:sz w:val="22"/>
          <w:szCs w:val="22"/>
        </w:rPr>
        <w:t>Recommended citation:</w:t>
      </w:r>
    </w:p>
    <w:p w14:paraId="605088F3" w14:textId="77777777" w:rsidR="00A01204" w:rsidRPr="0008241C" w:rsidRDefault="00A01204" w:rsidP="00A01204">
      <w:pPr>
        <w:rPr>
          <w:sz w:val="22"/>
          <w:szCs w:val="22"/>
        </w:rPr>
      </w:pPr>
      <w:r w:rsidRPr="0008241C">
        <w:rPr>
          <w:sz w:val="22"/>
          <w:szCs w:val="22"/>
        </w:rPr>
        <w:t>Wu, N., Wang, C., Ausseil, A. G., Alhafedh, Y., Broadhurst, L., Lin, H. J., Axmacher, J., Okubo, S., Turney, C., Onuma, A., Chaturvedi, R. K., Kohli, P., Kumarapuram Apadodharan, S., Abhilash, P. C., Settele, J., Claudet, J., Yumoto, T., Zhang, Y. Chapter 4: Direct and indirect drivers of change in biodiversity and nature’s contributions to people. In IPBES (2018): The IPBES regional assessment report on biodiversity and ecosystem services for Asia and the Pacific. Karki, M., Senaratna Sellamuttu, S., Okayasu, S., Suzuki, W. (eds.). Secretariat of the Intergovernmental Science-Policy Platform on Biodiversity and Ecosystem services, Bonn, Germany, pp. xx.</w:t>
      </w:r>
    </w:p>
    <w:p w14:paraId="0CA2AE11" w14:textId="77777777" w:rsidR="00A01204" w:rsidRPr="0008241C" w:rsidRDefault="00A01204" w:rsidP="00A01204">
      <w:pPr>
        <w:rPr>
          <w:sz w:val="22"/>
          <w:szCs w:val="22"/>
        </w:rPr>
      </w:pPr>
      <w:r w:rsidRPr="0008241C">
        <w:rPr>
          <w:sz w:val="22"/>
          <w:szCs w:val="22"/>
        </w:rPr>
        <w:br w:type="page"/>
      </w:r>
    </w:p>
    <w:sdt>
      <w:sdtPr>
        <w:rPr>
          <w:b/>
          <w:sz w:val="32"/>
          <w:szCs w:val="22"/>
        </w:rPr>
        <w:id w:val="2041702794"/>
        <w:docPartObj>
          <w:docPartGallery w:val="Table of Contents"/>
          <w:docPartUnique/>
        </w:docPartObj>
      </w:sdtPr>
      <w:sdtEndPr>
        <w:rPr>
          <w:bCs/>
          <w:sz w:val="22"/>
          <w:lang w:val="ja-JP"/>
        </w:rPr>
      </w:sdtEndPr>
      <w:sdtContent>
        <w:p w14:paraId="57FC8935" w14:textId="77777777" w:rsidR="00A01204" w:rsidRPr="0008241C" w:rsidRDefault="00A01204" w:rsidP="00A01204">
          <w:pPr>
            <w:rPr>
              <w:b/>
              <w:sz w:val="28"/>
              <w:szCs w:val="22"/>
            </w:rPr>
          </w:pPr>
          <w:r w:rsidRPr="0008241C">
            <w:rPr>
              <w:b/>
              <w:sz w:val="28"/>
              <w:szCs w:val="28"/>
            </w:rPr>
            <w:t>Table of Contents</w:t>
          </w:r>
        </w:p>
        <w:p w14:paraId="0E289797" w14:textId="5F1FCCF5" w:rsidR="00A01204" w:rsidRPr="0008241C" w:rsidRDefault="00A01204" w:rsidP="00A01204">
          <w:pPr>
            <w:tabs>
              <w:tab w:val="clear" w:pos="1247"/>
              <w:tab w:val="clear" w:pos="1814"/>
              <w:tab w:val="clear" w:pos="2381"/>
              <w:tab w:val="clear" w:pos="2948"/>
              <w:tab w:val="clear" w:pos="3515"/>
              <w:tab w:val="right" w:leader="dot" w:pos="9016"/>
            </w:tabs>
            <w:rPr>
              <w:rFonts w:eastAsia="MS Mincho"/>
              <w:noProof/>
              <w:sz w:val="22"/>
              <w:szCs w:val="22"/>
              <w:lang w:val="en-NL" w:eastAsia="ja-JP"/>
            </w:rPr>
          </w:pPr>
          <w:r w:rsidRPr="0008241C">
            <w:rPr>
              <w:sz w:val="22"/>
              <w:szCs w:val="22"/>
              <w:shd w:val="clear" w:color="auto" w:fill="FFFFFF"/>
              <w:lang w:bidi="en-US"/>
            </w:rPr>
            <w:fldChar w:fldCharType="begin"/>
          </w:r>
          <w:r w:rsidRPr="0008241C">
            <w:rPr>
              <w:sz w:val="22"/>
              <w:szCs w:val="22"/>
              <w:shd w:val="clear" w:color="auto" w:fill="FFFFFF"/>
              <w:lang w:bidi="en-US"/>
            </w:rPr>
            <w:instrText xml:space="preserve"> TOC \o "1-3" \h \z \u </w:instrText>
          </w:r>
          <w:r w:rsidRPr="0008241C">
            <w:rPr>
              <w:sz w:val="22"/>
              <w:szCs w:val="22"/>
              <w:shd w:val="clear" w:color="auto" w:fill="FFFFFF"/>
              <w:lang w:bidi="en-US"/>
            </w:rPr>
            <w:fldChar w:fldCharType="separate"/>
          </w:r>
          <w:hyperlink w:anchor="_Toc524044060" w:history="1">
            <w:r w:rsidRPr="0008241C">
              <w:rPr>
                <w:noProof/>
                <w:sz w:val="22"/>
                <w:szCs w:val="22"/>
                <w:shd w:val="clear" w:color="auto" w:fill="FFFFFF"/>
                <w:lang w:bidi="en-US"/>
              </w:rPr>
              <w:t>Chapter 4. Direct and indirect drivers of change in biodiversity and nature’s contributions to people</w:t>
            </w:r>
            <w:r w:rsidRPr="0008241C">
              <w:rPr>
                <w:noProof/>
                <w:webHidden/>
                <w:sz w:val="22"/>
                <w:szCs w:val="22"/>
                <w:shd w:val="clear" w:color="auto" w:fill="FFFFFF"/>
                <w:lang w:bidi="en-US"/>
              </w:rPr>
              <w:tab/>
            </w:r>
            <w:r w:rsidRPr="0008241C">
              <w:rPr>
                <w:noProof/>
                <w:webHidden/>
                <w:sz w:val="22"/>
                <w:szCs w:val="22"/>
                <w:shd w:val="clear" w:color="auto" w:fill="FFFFFF"/>
                <w:lang w:bidi="en-US"/>
              </w:rPr>
              <w:fldChar w:fldCharType="begin"/>
            </w:r>
            <w:r w:rsidRPr="0008241C">
              <w:rPr>
                <w:noProof/>
                <w:webHidden/>
                <w:sz w:val="22"/>
                <w:szCs w:val="22"/>
                <w:shd w:val="clear" w:color="auto" w:fill="FFFFFF"/>
                <w:lang w:bidi="en-US"/>
              </w:rPr>
              <w:instrText xml:space="preserve"> PAGEREF _Toc524044060 \h </w:instrText>
            </w:r>
            <w:r w:rsidRPr="0008241C">
              <w:rPr>
                <w:noProof/>
                <w:webHidden/>
                <w:sz w:val="22"/>
                <w:szCs w:val="22"/>
                <w:shd w:val="clear" w:color="auto" w:fill="FFFFFF"/>
                <w:lang w:bidi="en-US"/>
              </w:rPr>
            </w:r>
            <w:r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37</w:t>
            </w:r>
            <w:r w:rsidRPr="0008241C">
              <w:rPr>
                <w:noProof/>
                <w:webHidden/>
                <w:sz w:val="22"/>
                <w:szCs w:val="22"/>
                <w:shd w:val="clear" w:color="auto" w:fill="FFFFFF"/>
                <w:lang w:bidi="en-US"/>
              </w:rPr>
              <w:fldChar w:fldCharType="end"/>
            </w:r>
          </w:hyperlink>
        </w:p>
        <w:p w14:paraId="464C2D75" w14:textId="3729F4BC"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61" w:history="1">
            <w:r w:rsidR="00A01204" w:rsidRPr="0008241C">
              <w:rPr>
                <w:noProof/>
                <w:sz w:val="22"/>
                <w:szCs w:val="22"/>
                <w:shd w:val="clear" w:color="auto" w:fill="FFFFFF"/>
                <w:lang w:bidi="en-US"/>
              </w:rPr>
              <w:t>Executive summar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39</w:t>
            </w:r>
            <w:r w:rsidR="00A01204" w:rsidRPr="0008241C">
              <w:rPr>
                <w:noProof/>
                <w:webHidden/>
                <w:sz w:val="22"/>
                <w:szCs w:val="22"/>
                <w:shd w:val="clear" w:color="auto" w:fill="FFFFFF"/>
                <w:lang w:bidi="en-US"/>
              </w:rPr>
              <w:fldChar w:fldCharType="end"/>
            </w:r>
          </w:hyperlink>
        </w:p>
        <w:p w14:paraId="7378C4C8" w14:textId="62541085"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62" w:history="1">
            <w:r w:rsidR="00A01204" w:rsidRPr="0008241C">
              <w:rPr>
                <w:noProof/>
                <w:sz w:val="22"/>
                <w:szCs w:val="22"/>
                <w:shd w:val="clear" w:color="auto" w:fill="FFFFFF"/>
                <w:lang w:bidi="en-US"/>
              </w:rPr>
              <w:t xml:space="preserve">4.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irect drive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42</w:t>
            </w:r>
            <w:r w:rsidR="00A01204" w:rsidRPr="0008241C">
              <w:rPr>
                <w:noProof/>
                <w:webHidden/>
                <w:sz w:val="22"/>
                <w:szCs w:val="22"/>
                <w:shd w:val="clear" w:color="auto" w:fill="FFFFFF"/>
                <w:lang w:bidi="en-US"/>
              </w:rPr>
              <w:fldChar w:fldCharType="end"/>
            </w:r>
          </w:hyperlink>
        </w:p>
        <w:p w14:paraId="7B222058" w14:textId="0795E70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63" w:history="1">
            <w:r w:rsidR="00A01204" w:rsidRPr="0008241C">
              <w:rPr>
                <w:noProof/>
                <w:sz w:val="22"/>
                <w:szCs w:val="22"/>
                <w:shd w:val="clear" w:color="auto" w:fill="FFFFFF"/>
                <w:lang w:bidi="en-US"/>
              </w:rPr>
              <w:t xml:space="preserve">4.1.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and-use and land-cover chang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42</w:t>
            </w:r>
            <w:r w:rsidR="00A01204" w:rsidRPr="0008241C">
              <w:rPr>
                <w:noProof/>
                <w:webHidden/>
                <w:sz w:val="22"/>
                <w:szCs w:val="22"/>
                <w:shd w:val="clear" w:color="auto" w:fill="FFFFFF"/>
                <w:lang w:bidi="en-US"/>
              </w:rPr>
              <w:fldChar w:fldCharType="end"/>
            </w:r>
          </w:hyperlink>
        </w:p>
        <w:p w14:paraId="673FBB30" w14:textId="09E8463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64" w:history="1">
            <w:r w:rsidR="00A01204" w:rsidRPr="0008241C">
              <w:rPr>
                <w:noProof/>
                <w:sz w:val="22"/>
                <w:szCs w:val="22"/>
                <w:shd w:val="clear" w:color="auto" w:fill="FFFFFF"/>
                <w:lang w:bidi="en-US"/>
              </w:rPr>
              <w:t xml:space="preserve">4.1.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Natural resource overexploita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43</w:t>
            </w:r>
            <w:r w:rsidR="00A01204" w:rsidRPr="0008241C">
              <w:rPr>
                <w:noProof/>
                <w:webHidden/>
                <w:sz w:val="22"/>
                <w:szCs w:val="22"/>
                <w:shd w:val="clear" w:color="auto" w:fill="FFFFFF"/>
                <w:lang w:bidi="en-US"/>
              </w:rPr>
              <w:fldChar w:fldCharType="end"/>
            </w:r>
          </w:hyperlink>
        </w:p>
        <w:p w14:paraId="12FD1DF2" w14:textId="03B08C3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65" w:history="1">
            <w:r w:rsidR="00A01204" w:rsidRPr="0008241C">
              <w:rPr>
                <w:noProof/>
                <w:sz w:val="22"/>
                <w:szCs w:val="22"/>
                <w:shd w:val="clear" w:color="auto" w:fill="FFFFFF"/>
                <w:lang w:bidi="en-US"/>
              </w:rPr>
              <w:t xml:space="preserve">4.1.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llu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49</w:t>
            </w:r>
            <w:r w:rsidR="00A01204" w:rsidRPr="0008241C">
              <w:rPr>
                <w:noProof/>
                <w:webHidden/>
                <w:sz w:val="22"/>
                <w:szCs w:val="22"/>
                <w:shd w:val="clear" w:color="auto" w:fill="FFFFFF"/>
                <w:lang w:bidi="en-US"/>
              </w:rPr>
              <w:fldChar w:fldCharType="end"/>
            </w:r>
          </w:hyperlink>
        </w:p>
        <w:p w14:paraId="137289E9" w14:textId="255014F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66" w:history="1">
            <w:r w:rsidR="00A01204" w:rsidRPr="0008241C">
              <w:rPr>
                <w:noProof/>
                <w:sz w:val="22"/>
                <w:szCs w:val="22"/>
                <w:shd w:val="clear" w:color="auto" w:fill="FFFFFF"/>
                <w:lang w:bidi="en-US"/>
              </w:rPr>
              <w:t xml:space="preserve">4.1.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vasive alien speci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54</w:t>
            </w:r>
            <w:r w:rsidR="00A01204" w:rsidRPr="0008241C">
              <w:rPr>
                <w:noProof/>
                <w:webHidden/>
                <w:sz w:val="22"/>
                <w:szCs w:val="22"/>
                <w:shd w:val="clear" w:color="auto" w:fill="FFFFFF"/>
                <w:lang w:bidi="en-US"/>
              </w:rPr>
              <w:fldChar w:fldCharType="end"/>
            </w:r>
          </w:hyperlink>
        </w:p>
        <w:p w14:paraId="2C215D94" w14:textId="6614907C"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67" w:history="1">
            <w:r w:rsidR="00A01204" w:rsidRPr="0008241C">
              <w:rPr>
                <w:noProof/>
                <w:sz w:val="22"/>
                <w:szCs w:val="22"/>
                <w:shd w:val="clear" w:color="auto" w:fill="FFFFFF"/>
                <w:lang w:bidi="en-US"/>
              </w:rPr>
              <w:t xml:space="preserve">4.1.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limate change and variabili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57</w:t>
            </w:r>
            <w:r w:rsidR="00A01204" w:rsidRPr="0008241C">
              <w:rPr>
                <w:noProof/>
                <w:webHidden/>
                <w:sz w:val="22"/>
                <w:szCs w:val="22"/>
                <w:shd w:val="clear" w:color="auto" w:fill="FFFFFF"/>
                <w:lang w:bidi="en-US"/>
              </w:rPr>
              <w:fldChar w:fldCharType="end"/>
            </w:r>
          </w:hyperlink>
        </w:p>
        <w:p w14:paraId="170FB782" w14:textId="666564FC"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68" w:history="1">
            <w:r w:rsidR="00A01204" w:rsidRPr="0008241C">
              <w:rPr>
                <w:noProof/>
                <w:sz w:val="22"/>
                <w:szCs w:val="22"/>
                <w:shd w:val="clear" w:color="auto" w:fill="FFFFFF"/>
                <w:lang w:bidi="en-US"/>
              </w:rPr>
              <w:t xml:space="preserve">4.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direct drive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61</w:t>
            </w:r>
            <w:r w:rsidR="00A01204" w:rsidRPr="0008241C">
              <w:rPr>
                <w:noProof/>
                <w:webHidden/>
                <w:sz w:val="22"/>
                <w:szCs w:val="22"/>
                <w:shd w:val="clear" w:color="auto" w:fill="FFFFFF"/>
                <w:lang w:bidi="en-US"/>
              </w:rPr>
              <w:fldChar w:fldCharType="end"/>
            </w:r>
          </w:hyperlink>
        </w:p>
        <w:p w14:paraId="50FFA74E" w14:textId="609A625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69" w:history="1">
            <w:r w:rsidR="00A01204" w:rsidRPr="0008241C">
              <w:rPr>
                <w:noProof/>
                <w:sz w:val="22"/>
                <w:szCs w:val="22"/>
                <w:shd w:val="clear" w:color="auto" w:fill="FFFFFF"/>
                <w:lang w:bidi="en-US"/>
              </w:rPr>
              <w:t xml:space="preserve">4.2.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emographic Drive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6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61</w:t>
            </w:r>
            <w:r w:rsidR="00A01204" w:rsidRPr="0008241C">
              <w:rPr>
                <w:noProof/>
                <w:webHidden/>
                <w:sz w:val="22"/>
                <w:szCs w:val="22"/>
                <w:shd w:val="clear" w:color="auto" w:fill="FFFFFF"/>
                <w:lang w:bidi="en-US"/>
              </w:rPr>
              <w:fldChar w:fldCharType="end"/>
            </w:r>
          </w:hyperlink>
        </w:p>
        <w:p w14:paraId="7AC23433" w14:textId="2CB12969"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0" w:history="1">
            <w:r w:rsidR="00A01204" w:rsidRPr="0008241C">
              <w:rPr>
                <w:noProof/>
                <w:sz w:val="22"/>
                <w:szCs w:val="22"/>
                <w:shd w:val="clear" w:color="auto" w:fill="FFFFFF"/>
                <w:lang w:bidi="en-US"/>
              </w:rPr>
              <w:t xml:space="preserve">4.2.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conomic Drive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65</w:t>
            </w:r>
            <w:r w:rsidR="00A01204" w:rsidRPr="0008241C">
              <w:rPr>
                <w:noProof/>
                <w:webHidden/>
                <w:sz w:val="22"/>
                <w:szCs w:val="22"/>
                <w:shd w:val="clear" w:color="auto" w:fill="FFFFFF"/>
                <w:lang w:bidi="en-US"/>
              </w:rPr>
              <w:fldChar w:fldCharType="end"/>
            </w:r>
          </w:hyperlink>
        </w:p>
        <w:p w14:paraId="075972B4" w14:textId="2BA0CC4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1" w:history="1">
            <w:r w:rsidR="00A01204" w:rsidRPr="0008241C">
              <w:rPr>
                <w:noProof/>
                <w:sz w:val="22"/>
                <w:szCs w:val="22"/>
                <w:shd w:val="clear" w:color="auto" w:fill="FFFFFF"/>
                <w:lang w:bidi="en-US"/>
              </w:rPr>
              <w:t xml:space="preserve">4.2.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ocio-cultural Drive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68</w:t>
            </w:r>
            <w:r w:rsidR="00A01204" w:rsidRPr="0008241C">
              <w:rPr>
                <w:noProof/>
                <w:webHidden/>
                <w:sz w:val="22"/>
                <w:szCs w:val="22"/>
                <w:shd w:val="clear" w:color="auto" w:fill="FFFFFF"/>
                <w:lang w:bidi="en-US"/>
              </w:rPr>
              <w:fldChar w:fldCharType="end"/>
            </w:r>
          </w:hyperlink>
        </w:p>
        <w:p w14:paraId="0D9225B5" w14:textId="051E4A9E"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2" w:history="1">
            <w:r w:rsidR="00A01204" w:rsidRPr="0008241C">
              <w:rPr>
                <w:noProof/>
                <w:sz w:val="22"/>
                <w:szCs w:val="22"/>
                <w:shd w:val="clear" w:color="auto" w:fill="FFFFFF"/>
                <w:lang w:bidi="en-US"/>
              </w:rPr>
              <w:t xml:space="preserve">4.2.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cience and Technolog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69</w:t>
            </w:r>
            <w:r w:rsidR="00A01204" w:rsidRPr="0008241C">
              <w:rPr>
                <w:noProof/>
                <w:webHidden/>
                <w:sz w:val="22"/>
                <w:szCs w:val="22"/>
                <w:shd w:val="clear" w:color="auto" w:fill="FFFFFF"/>
                <w:lang w:bidi="en-US"/>
              </w:rPr>
              <w:fldChar w:fldCharType="end"/>
            </w:r>
          </w:hyperlink>
        </w:p>
        <w:p w14:paraId="3ABD3AB7" w14:textId="7648AEF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3" w:history="1">
            <w:r w:rsidR="00A01204" w:rsidRPr="0008241C">
              <w:rPr>
                <w:noProof/>
                <w:sz w:val="22"/>
                <w:szCs w:val="22"/>
                <w:shd w:val="clear" w:color="auto" w:fill="FFFFFF"/>
                <w:lang w:bidi="en-US"/>
              </w:rPr>
              <w:t xml:space="preserve">4.2.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licies, Governance systems and Institu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75</w:t>
            </w:r>
            <w:r w:rsidR="00A01204" w:rsidRPr="0008241C">
              <w:rPr>
                <w:noProof/>
                <w:webHidden/>
                <w:sz w:val="22"/>
                <w:szCs w:val="22"/>
                <w:shd w:val="clear" w:color="auto" w:fill="FFFFFF"/>
                <w:lang w:bidi="en-US"/>
              </w:rPr>
              <w:fldChar w:fldCharType="end"/>
            </w:r>
          </w:hyperlink>
        </w:p>
        <w:p w14:paraId="08824D89" w14:textId="27339006"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74" w:history="1">
            <w:r w:rsidR="00A01204" w:rsidRPr="0008241C">
              <w:rPr>
                <w:noProof/>
                <w:sz w:val="22"/>
                <w:szCs w:val="22"/>
                <w:shd w:val="clear" w:color="auto" w:fill="FFFFFF"/>
                <w:lang w:bidi="en-US"/>
              </w:rPr>
              <w:t xml:space="preserve">4.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eraction among direct and indirect drive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76</w:t>
            </w:r>
            <w:r w:rsidR="00A01204" w:rsidRPr="0008241C">
              <w:rPr>
                <w:noProof/>
                <w:webHidden/>
                <w:sz w:val="22"/>
                <w:szCs w:val="22"/>
                <w:shd w:val="clear" w:color="auto" w:fill="FFFFFF"/>
                <w:lang w:bidi="en-US"/>
              </w:rPr>
              <w:fldChar w:fldCharType="end"/>
            </w:r>
          </w:hyperlink>
        </w:p>
        <w:p w14:paraId="09E52616" w14:textId="40A09547"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75" w:history="1">
            <w:r w:rsidR="00A01204" w:rsidRPr="0008241C">
              <w:rPr>
                <w:noProof/>
                <w:sz w:val="22"/>
                <w:szCs w:val="22"/>
                <w:shd w:val="clear" w:color="auto" w:fill="FFFFFF"/>
                <w:lang w:bidi="en-US"/>
              </w:rPr>
              <w:t xml:space="preserve">4.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Effects of drivers on major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85</w:t>
            </w:r>
            <w:r w:rsidR="00A01204" w:rsidRPr="0008241C">
              <w:rPr>
                <w:noProof/>
                <w:webHidden/>
                <w:sz w:val="22"/>
                <w:szCs w:val="22"/>
                <w:shd w:val="clear" w:color="auto" w:fill="FFFFFF"/>
                <w:lang w:bidi="en-US"/>
              </w:rPr>
              <w:fldChar w:fldCharType="end"/>
            </w:r>
          </w:hyperlink>
        </w:p>
        <w:p w14:paraId="36F2DF01" w14:textId="6301930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6" w:history="1">
            <w:r w:rsidR="00A01204" w:rsidRPr="0008241C">
              <w:rPr>
                <w:noProof/>
                <w:sz w:val="22"/>
                <w:szCs w:val="22"/>
                <w:shd w:val="clear" w:color="auto" w:fill="FFFFFF"/>
                <w:lang w:bidi="en-US"/>
              </w:rPr>
              <w:t xml:space="preserve">4.4.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Forests and Woodlands (tropical &amp; temperat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85</w:t>
            </w:r>
            <w:r w:rsidR="00A01204" w:rsidRPr="0008241C">
              <w:rPr>
                <w:noProof/>
                <w:webHidden/>
                <w:sz w:val="22"/>
                <w:szCs w:val="22"/>
                <w:shd w:val="clear" w:color="auto" w:fill="FFFFFF"/>
                <w:lang w:bidi="en-US"/>
              </w:rPr>
              <w:fldChar w:fldCharType="end"/>
            </w:r>
          </w:hyperlink>
        </w:p>
        <w:p w14:paraId="1E61E801" w14:textId="433DC3D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7" w:history="1">
            <w:r w:rsidR="00A01204" w:rsidRPr="0008241C">
              <w:rPr>
                <w:noProof/>
                <w:sz w:val="22"/>
                <w:szCs w:val="22"/>
                <w:shd w:val="clear" w:color="auto" w:fill="FFFFFF"/>
                <w:lang w:bidi="en-US"/>
              </w:rPr>
              <w:t xml:space="preserve">4.4.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rasslands and Savannah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86</w:t>
            </w:r>
            <w:r w:rsidR="00A01204" w:rsidRPr="0008241C">
              <w:rPr>
                <w:noProof/>
                <w:webHidden/>
                <w:sz w:val="22"/>
                <w:szCs w:val="22"/>
                <w:shd w:val="clear" w:color="auto" w:fill="FFFFFF"/>
                <w:lang w:bidi="en-US"/>
              </w:rPr>
              <w:fldChar w:fldCharType="end"/>
            </w:r>
          </w:hyperlink>
        </w:p>
        <w:p w14:paraId="2D0E4282" w14:textId="784F86A1"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8" w:history="1">
            <w:r w:rsidR="00A01204" w:rsidRPr="0008241C">
              <w:rPr>
                <w:noProof/>
                <w:sz w:val="22"/>
                <w:szCs w:val="22"/>
                <w:shd w:val="clear" w:color="auto" w:fill="FFFFFF"/>
                <w:lang w:bidi="en-US"/>
              </w:rPr>
              <w:t xml:space="preserve">4.4.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lpine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88</w:t>
            </w:r>
            <w:r w:rsidR="00A01204" w:rsidRPr="0008241C">
              <w:rPr>
                <w:noProof/>
                <w:webHidden/>
                <w:sz w:val="22"/>
                <w:szCs w:val="22"/>
                <w:shd w:val="clear" w:color="auto" w:fill="FFFFFF"/>
                <w:lang w:bidi="en-US"/>
              </w:rPr>
              <w:fldChar w:fldCharType="end"/>
            </w:r>
          </w:hyperlink>
        </w:p>
        <w:p w14:paraId="171A4E65" w14:textId="1E3E4B0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79" w:history="1">
            <w:r w:rsidR="00A01204" w:rsidRPr="0008241C">
              <w:rPr>
                <w:noProof/>
                <w:sz w:val="22"/>
                <w:szCs w:val="22"/>
                <w:shd w:val="clear" w:color="auto" w:fill="FFFFFF"/>
                <w:lang w:bidi="en-US"/>
              </w:rPr>
              <w:t xml:space="preserve">4.4.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eserts &amp; Semi-desert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7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89</w:t>
            </w:r>
            <w:r w:rsidR="00A01204" w:rsidRPr="0008241C">
              <w:rPr>
                <w:noProof/>
                <w:webHidden/>
                <w:sz w:val="22"/>
                <w:szCs w:val="22"/>
                <w:shd w:val="clear" w:color="auto" w:fill="FFFFFF"/>
                <w:lang w:bidi="en-US"/>
              </w:rPr>
              <w:fldChar w:fldCharType="end"/>
            </w:r>
          </w:hyperlink>
        </w:p>
        <w:p w14:paraId="673E3202" w14:textId="20AAC98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80" w:history="1">
            <w:r w:rsidR="00A01204" w:rsidRPr="0008241C">
              <w:rPr>
                <w:noProof/>
                <w:sz w:val="22"/>
                <w:szCs w:val="22"/>
                <w:shd w:val="clear" w:color="auto" w:fill="FFFFFF"/>
                <w:lang w:bidi="en-US"/>
              </w:rPr>
              <w:t xml:space="preserve">4.4.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gro-ecosystems (Agricultural/Silvicultural/Aquacultural)</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91</w:t>
            </w:r>
            <w:r w:rsidR="00A01204" w:rsidRPr="0008241C">
              <w:rPr>
                <w:noProof/>
                <w:webHidden/>
                <w:sz w:val="22"/>
                <w:szCs w:val="22"/>
                <w:shd w:val="clear" w:color="auto" w:fill="FFFFFF"/>
                <w:lang w:bidi="en-US"/>
              </w:rPr>
              <w:fldChar w:fldCharType="end"/>
            </w:r>
          </w:hyperlink>
        </w:p>
        <w:p w14:paraId="58117534" w14:textId="13D5973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81" w:history="1">
            <w:r w:rsidR="00A01204" w:rsidRPr="0008241C">
              <w:rPr>
                <w:noProof/>
                <w:sz w:val="22"/>
                <w:szCs w:val="22"/>
                <w:shd w:val="clear" w:color="auto" w:fill="FFFFFF"/>
                <w:lang w:bidi="en-US"/>
              </w:rPr>
              <w:t xml:space="preserve">4.4.6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Urban and semi-urban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94</w:t>
            </w:r>
            <w:r w:rsidR="00A01204" w:rsidRPr="0008241C">
              <w:rPr>
                <w:noProof/>
                <w:webHidden/>
                <w:sz w:val="22"/>
                <w:szCs w:val="22"/>
                <w:shd w:val="clear" w:color="auto" w:fill="FFFFFF"/>
                <w:lang w:bidi="en-US"/>
              </w:rPr>
              <w:fldChar w:fldCharType="end"/>
            </w:r>
          </w:hyperlink>
        </w:p>
        <w:p w14:paraId="30CA3D1C" w14:textId="6103324E"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82" w:history="1">
            <w:r w:rsidR="00A01204" w:rsidRPr="0008241C">
              <w:rPr>
                <w:noProof/>
                <w:sz w:val="22"/>
                <w:szCs w:val="22"/>
                <w:shd w:val="clear" w:color="auto" w:fill="FFFFFF"/>
                <w:lang w:bidi="en-US"/>
              </w:rPr>
              <w:t xml:space="preserve">4.4.7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land Fresh water and wetland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398</w:t>
            </w:r>
            <w:r w:rsidR="00A01204" w:rsidRPr="0008241C">
              <w:rPr>
                <w:noProof/>
                <w:webHidden/>
                <w:sz w:val="22"/>
                <w:szCs w:val="22"/>
                <w:shd w:val="clear" w:color="auto" w:fill="FFFFFF"/>
                <w:lang w:bidi="en-US"/>
              </w:rPr>
              <w:fldChar w:fldCharType="end"/>
            </w:r>
          </w:hyperlink>
        </w:p>
        <w:p w14:paraId="59972041" w14:textId="6CDD546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83" w:history="1">
            <w:r w:rsidR="00A01204" w:rsidRPr="0008241C">
              <w:rPr>
                <w:noProof/>
                <w:sz w:val="22"/>
                <w:szCs w:val="22"/>
                <w:shd w:val="clear" w:color="auto" w:fill="FFFFFF"/>
                <w:lang w:bidi="en-US"/>
              </w:rPr>
              <w:t xml:space="preserve">4.4.8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astal and marine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03</w:t>
            </w:r>
            <w:r w:rsidR="00A01204" w:rsidRPr="0008241C">
              <w:rPr>
                <w:noProof/>
                <w:webHidden/>
                <w:sz w:val="22"/>
                <w:szCs w:val="22"/>
                <w:shd w:val="clear" w:color="auto" w:fill="FFFFFF"/>
                <w:lang w:bidi="en-US"/>
              </w:rPr>
              <w:fldChar w:fldCharType="end"/>
            </w:r>
          </w:hyperlink>
        </w:p>
        <w:p w14:paraId="15BD4996" w14:textId="3B86F805"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84" w:history="1">
            <w:r w:rsidR="00A01204" w:rsidRPr="0008241C">
              <w:rPr>
                <w:noProof/>
                <w:sz w:val="22"/>
                <w:szCs w:val="22"/>
                <w:shd w:val="clear" w:color="auto" w:fill="FFFFFF"/>
                <w:lang w:bidi="en-US"/>
              </w:rPr>
              <w:t xml:space="preserve">4.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egrated ecosystem complex</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10</w:t>
            </w:r>
            <w:r w:rsidR="00A01204" w:rsidRPr="0008241C">
              <w:rPr>
                <w:noProof/>
                <w:webHidden/>
                <w:sz w:val="22"/>
                <w:szCs w:val="22"/>
                <w:shd w:val="clear" w:color="auto" w:fill="FFFFFF"/>
                <w:lang w:bidi="en-US"/>
              </w:rPr>
              <w:fldChar w:fldCharType="end"/>
            </w:r>
          </w:hyperlink>
        </w:p>
        <w:p w14:paraId="19BCCF85" w14:textId="5F6CF0B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85" w:history="1">
            <w:r w:rsidR="00A01204" w:rsidRPr="0008241C">
              <w:rPr>
                <w:noProof/>
                <w:sz w:val="22"/>
                <w:szCs w:val="22"/>
                <w:shd w:val="clear" w:color="auto" w:fill="FFFFFF"/>
                <w:lang w:bidi="en-US"/>
              </w:rPr>
              <w:t xml:space="preserve">4.5.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sland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10</w:t>
            </w:r>
            <w:r w:rsidR="00A01204" w:rsidRPr="0008241C">
              <w:rPr>
                <w:noProof/>
                <w:webHidden/>
                <w:sz w:val="22"/>
                <w:szCs w:val="22"/>
                <w:shd w:val="clear" w:color="auto" w:fill="FFFFFF"/>
                <w:lang w:bidi="en-US"/>
              </w:rPr>
              <w:fldChar w:fldCharType="end"/>
            </w:r>
          </w:hyperlink>
        </w:p>
        <w:p w14:paraId="7B71D47D" w14:textId="72CD7C7F"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4086" w:history="1">
            <w:r w:rsidR="00A01204" w:rsidRPr="0008241C">
              <w:rPr>
                <w:noProof/>
                <w:sz w:val="22"/>
                <w:szCs w:val="22"/>
                <w:shd w:val="clear" w:color="auto" w:fill="FFFFFF"/>
                <w:lang w:bidi="en-US"/>
              </w:rPr>
              <w:t xml:space="preserve">4.5.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ountai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12</w:t>
            </w:r>
            <w:r w:rsidR="00A01204" w:rsidRPr="0008241C">
              <w:rPr>
                <w:noProof/>
                <w:webHidden/>
                <w:sz w:val="22"/>
                <w:szCs w:val="22"/>
                <w:shd w:val="clear" w:color="auto" w:fill="FFFFFF"/>
                <w:lang w:bidi="en-US"/>
              </w:rPr>
              <w:fldChar w:fldCharType="end"/>
            </w:r>
          </w:hyperlink>
        </w:p>
        <w:p w14:paraId="58F1C1EF" w14:textId="121727A2"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87" w:history="1">
            <w:r w:rsidR="00A01204" w:rsidRPr="0008241C">
              <w:rPr>
                <w:noProof/>
                <w:sz w:val="22"/>
                <w:szCs w:val="22"/>
                <w:shd w:val="clear" w:color="auto" w:fill="FFFFFF"/>
                <w:lang w:bidi="en-US"/>
              </w:rPr>
              <w:t xml:space="preserve">4.6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iscussion and Conclus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15</w:t>
            </w:r>
            <w:r w:rsidR="00A01204" w:rsidRPr="0008241C">
              <w:rPr>
                <w:noProof/>
                <w:webHidden/>
                <w:sz w:val="22"/>
                <w:szCs w:val="22"/>
                <w:shd w:val="clear" w:color="auto" w:fill="FFFFFF"/>
                <w:lang w:bidi="en-US"/>
              </w:rPr>
              <w:fldChar w:fldCharType="end"/>
            </w:r>
          </w:hyperlink>
        </w:p>
        <w:p w14:paraId="4DA9D7D9" w14:textId="59DEF636"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4088" w:history="1">
            <w:r w:rsidR="00A01204" w:rsidRPr="0008241C">
              <w:rPr>
                <w:noProof/>
                <w:sz w:val="22"/>
                <w:szCs w:val="22"/>
                <w:shd w:val="clear" w:color="auto" w:fill="FFFFFF"/>
                <w:lang w:bidi="en-US"/>
              </w:rPr>
              <w:t xml:space="preserve">4.7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eferen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408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20</w:t>
            </w:r>
            <w:r w:rsidR="00A01204" w:rsidRPr="0008241C">
              <w:rPr>
                <w:noProof/>
                <w:webHidden/>
                <w:sz w:val="22"/>
                <w:szCs w:val="22"/>
                <w:shd w:val="clear" w:color="auto" w:fill="FFFFFF"/>
                <w:lang w:bidi="en-US"/>
              </w:rPr>
              <w:fldChar w:fldCharType="end"/>
            </w:r>
          </w:hyperlink>
        </w:p>
        <w:p w14:paraId="07CA7A80" w14:textId="77777777" w:rsidR="00A01204" w:rsidRPr="0008241C" w:rsidRDefault="00A01204" w:rsidP="00A01204">
          <w:pPr>
            <w:rPr>
              <w:sz w:val="22"/>
              <w:szCs w:val="22"/>
            </w:rPr>
          </w:pPr>
          <w:r w:rsidRPr="0008241C">
            <w:rPr>
              <w:b/>
              <w:bCs/>
              <w:sz w:val="22"/>
              <w:szCs w:val="22"/>
              <w:lang w:val="ja-JP"/>
            </w:rPr>
            <w:fldChar w:fldCharType="end"/>
          </w:r>
        </w:p>
      </w:sdtContent>
    </w:sdt>
    <w:p w14:paraId="7DCA2BBB" w14:textId="77777777" w:rsidR="00A01204" w:rsidRPr="0008241C" w:rsidRDefault="00A01204" w:rsidP="00A01204">
      <w:pPr>
        <w:rPr>
          <w:sz w:val="22"/>
          <w:szCs w:val="22"/>
        </w:rPr>
      </w:pPr>
      <w:r w:rsidRPr="0008241C">
        <w:rPr>
          <w:sz w:val="22"/>
          <w:szCs w:val="22"/>
        </w:rPr>
        <w:br w:type="page"/>
      </w:r>
    </w:p>
    <w:p w14:paraId="4FFC9DB8" w14:textId="77777777" w:rsidR="00A01204" w:rsidRPr="0008241C" w:rsidRDefault="00A01204" w:rsidP="00A01204">
      <w:pPr>
        <w:keepNext/>
        <w:keepLines/>
        <w:tabs>
          <w:tab w:val="clear" w:pos="1247"/>
          <w:tab w:val="left" w:pos="700"/>
        </w:tabs>
        <w:spacing w:before="40"/>
        <w:outlineLvl w:val="1"/>
        <w:rPr>
          <w:b/>
          <w:sz w:val="28"/>
          <w:szCs w:val="26"/>
        </w:rPr>
      </w:pPr>
      <w:bookmarkStart w:id="1024" w:name="_Toc478674308"/>
      <w:bookmarkStart w:id="1025" w:name="_Toc504317226"/>
      <w:bookmarkStart w:id="1026" w:name="_Toc504317919"/>
      <w:bookmarkStart w:id="1027" w:name="_Toc504320421"/>
      <w:bookmarkStart w:id="1028" w:name="_Toc504320644"/>
      <w:bookmarkStart w:id="1029" w:name="_Toc504320868"/>
      <w:bookmarkStart w:id="1030" w:name="_Toc504321265"/>
      <w:bookmarkStart w:id="1031" w:name="_Toc524044061"/>
      <w:bookmarkStart w:id="1032" w:name="_Toc452455799"/>
      <w:r w:rsidRPr="0008241C">
        <w:rPr>
          <w:b/>
          <w:sz w:val="28"/>
          <w:szCs w:val="26"/>
        </w:rPr>
        <w:lastRenderedPageBreak/>
        <w:t>Executive summary</w:t>
      </w:r>
      <w:bookmarkEnd w:id="1024"/>
      <w:bookmarkEnd w:id="1025"/>
      <w:bookmarkEnd w:id="1026"/>
      <w:bookmarkEnd w:id="1027"/>
      <w:bookmarkEnd w:id="1028"/>
      <w:bookmarkEnd w:id="1029"/>
      <w:bookmarkEnd w:id="1030"/>
      <w:bookmarkEnd w:id="1031"/>
    </w:p>
    <w:p w14:paraId="293B6E31" w14:textId="77777777" w:rsidR="00A01204" w:rsidRPr="0008241C" w:rsidRDefault="00A01204" w:rsidP="00A01204">
      <w:pPr>
        <w:rPr>
          <w:sz w:val="22"/>
          <w:szCs w:val="22"/>
        </w:rPr>
      </w:pPr>
    </w:p>
    <w:p w14:paraId="67FF192D" w14:textId="77777777" w:rsidR="00A01204" w:rsidRPr="0008241C" w:rsidRDefault="00A01204" w:rsidP="00A01204">
      <w:pPr>
        <w:rPr>
          <w:bCs/>
          <w:sz w:val="22"/>
          <w:szCs w:val="22"/>
        </w:rPr>
      </w:pPr>
      <w:r w:rsidRPr="0008241C">
        <w:rPr>
          <w:b/>
          <w:bCs/>
          <w:sz w:val="22"/>
          <w:szCs w:val="22"/>
        </w:rPr>
        <w:t>Both direct and indirect drivers are causing the decline of biodiversity and nature’s contribution to people in the Asia-Pacific region with the complex interaction among drivers synergistically undermining sustainable development and impacting on indigenous and local communities (</w:t>
      </w:r>
      <w:r w:rsidRPr="0008241C">
        <w:rPr>
          <w:b/>
          <w:bCs/>
          <w:i/>
          <w:sz w:val="22"/>
          <w:szCs w:val="22"/>
        </w:rPr>
        <w:t>well established</w:t>
      </w:r>
      <w:r w:rsidRPr="0008241C">
        <w:rPr>
          <w:b/>
          <w:bCs/>
          <w:sz w:val="22"/>
          <w:szCs w:val="22"/>
        </w:rPr>
        <w:t xml:space="preserve">). </w:t>
      </w:r>
      <w:r w:rsidRPr="0008241C">
        <w:rPr>
          <w:bCs/>
          <w:sz w:val="22"/>
          <w:szCs w:val="22"/>
        </w:rPr>
        <w:t>Biodiversity and nature’s contributions to people in the Asia-Pacific region are impacted by a wide variety of strongly interwoven direct and indirect drivers (</w:t>
      </w:r>
      <w:r w:rsidRPr="0008241C">
        <w:rPr>
          <w:bCs/>
          <w:i/>
          <w:sz w:val="22"/>
          <w:szCs w:val="22"/>
        </w:rPr>
        <w:t>well established</w:t>
      </w:r>
      <w:r w:rsidRPr="0008241C">
        <w:rPr>
          <w:bCs/>
          <w:sz w:val="22"/>
          <w:szCs w:val="22"/>
        </w:rPr>
        <w:t>). Economic and demographic factors are key indirect drivers affecting the sustainability of nature’s contributions to people through their interactions with socio-cultural and technological factors; this in turn influences direct drivers (land-use and land cover changes, overexploitation of nature’s resources, climate change, invasions by alien species and pollution) (</w:t>
      </w:r>
      <w:r w:rsidRPr="0008241C">
        <w:rPr>
          <w:bCs/>
          <w:i/>
          <w:sz w:val="22"/>
          <w:szCs w:val="22"/>
        </w:rPr>
        <w:t>well established</w:t>
      </w:r>
      <w:r w:rsidRPr="0008241C">
        <w:rPr>
          <w:bCs/>
          <w:sz w:val="22"/>
          <w:szCs w:val="22"/>
        </w:rPr>
        <w:t>). Environmental governance and targeted policies are a powerful tool to alter these interlinked drivers and have significant effects on biodiversity and nature’s contributions to people across the Asia-Pacific region (</w:t>
      </w:r>
      <w:r w:rsidRPr="0008241C">
        <w:rPr>
          <w:bCs/>
          <w:i/>
          <w:sz w:val="22"/>
          <w:szCs w:val="22"/>
        </w:rPr>
        <w:t>well established</w:t>
      </w:r>
      <w:r w:rsidRPr="0008241C">
        <w:rPr>
          <w:bCs/>
          <w:sz w:val="22"/>
          <w:szCs w:val="22"/>
        </w:rPr>
        <w:t xml:space="preserve">). More importantly, the interaction among drivers and the institutional change is causing both positive and negative impacts on biodiversity and nature’s contribution to people pointing toward the need to improve the knowledge and capacity of policymakers to better understand and assess drivers impacting on biodiversity and ecosystems at the national, subregional and regional level {4.3; 4.6}. </w:t>
      </w:r>
    </w:p>
    <w:p w14:paraId="4075C936" w14:textId="77777777" w:rsidR="00A01204" w:rsidRPr="0008241C" w:rsidRDefault="00A01204" w:rsidP="00A01204">
      <w:pPr>
        <w:rPr>
          <w:bCs/>
          <w:sz w:val="22"/>
          <w:szCs w:val="22"/>
        </w:rPr>
      </w:pPr>
    </w:p>
    <w:p w14:paraId="01B4EBBF" w14:textId="77777777" w:rsidR="00A01204" w:rsidRPr="0008241C" w:rsidRDefault="00A01204" w:rsidP="00A01204">
      <w:pPr>
        <w:rPr>
          <w:bCs/>
          <w:sz w:val="22"/>
          <w:szCs w:val="22"/>
        </w:rPr>
      </w:pPr>
      <w:r w:rsidRPr="0008241C">
        <w:rPr>
          <w:b/>
          <w:bCs/>
          <w:sz w:val="22"/>
          <w:szCs w:val="22"/>
        </w:rPr>
        <w:t>Economic growth and globalization are modifying consumption and production patterns as well as profoundly impacting biodiversity and nature’s contribution to people (</w:t>
      </w:r>
      <w:r w:rsidRPr="0008241C">
        <w:rPr>
          <w:b/>
          <w:bCs/>
          <w:i/>
          <w:sz w:val="22"/>
          <w:szCs w:val="22"/>
        </w:rPr>
        <w:t>well established</w:t>
      </w:r>
      <w:r w:rsidRPr="0008241C">
        <w:rPr>
          <w:b/>
          <w:bCs/>
          <w:sz w:val="22"/>
          <w:szCs w:val="22"/>
        </w:rPr>
        <w:t>).</w:t>
      </w:r>
      <w:r w:rsidRPr="0008241C">
        <w:rPr>
          <w:bCs/>
          <w:sz w:val="22"/>
          <w:szCs w:val="22"/>
        </w:rPr>
        <w:t xml:space="preserve"> Integration of many rural societies in the Asia-Pacific region into regional and global markets over the last two decades and increasing urbanization and industrialization has seen many of these shifts from subsistence economies to market-based agricultural production increasing the extraction of ecosystem services and the loss of</w:t>
      </w:r>
      <w:r w:rsidRPr="0008241C">
        <w:rPr>
          <w:sz w:val="22"/>
          <w:szCs w:val="22"/>
        </w:rPr>
        <w:t xml:space="preserve"> </w:t>
      </w:r>
      <w:r w:rsidRPr="0008241C">
        <w:rPr>
          <w:bCs/>
          <w:sz w:val="22"/>
          <w:szCs w:val="22"/>
        </w:rPr>
        <w:t>indigenous and local knowledge</w:t>
      </w:r>
      <w:r w:rsidRPr="0008241C">
        <w:rPr>
          <w:sz w:val="22"/>
          <w:szCs w:val="22"/>
        </w:rPr>
        <w:t xml:space="preserve"> </w:t>
      </w:r>
      <w:r w:rsidRPr="0008241C">
        <w:rPr>
          <w:bCs/>
          <w:sz w:val="22"/>
          <w:szCs w:val="22"/>
        </w:rPr>
        <w:t>(</w:t>
      </w:r>
      <w:r w:rsidRPr="0008241C">
        <w:rPr>
          <w:bCs/>
          <w:i/>
          <w:sz w:val="22"/>
          <w:szCs w:val="22"/>
        </w:rPr>
        <w:t>well established</w:t>
      </w:r>
      <w:r w:rsidRPr="0008241C">
        <w:rPr>
          <w:bCs/>
          <w:sz w:val="22"/>
          <w:szCs w:val="22"/>
        </w:rPr>
        <w:t>) {4.1.1; 4.2.2; 4.2.3; 4.4.5}. This is leading to the conversion of traditionally managed farming lands and grazing lands to other uses or to land abandonment in marginal areas (</w:t>
      </w:r>
      <w:r w:rsidRPr="0008241C">
        <w:rPr>
          <w:bCs/>
          <w:i/>
          <w:sz w:val="22"/>
          <w:szCs w:val="22"/>
        </w:rPr>
        <w:t>established but incomplete</w:t>
      </w:r>
      <w:r w:rsidRPr="0008241C">
        <w:rPr>
          <w:bCs/>
          <w:sz w:val="22"/>
          <w:szCs w:val="22"/>
        </w:rPr>
        <w:t>) {4.4.1; 4.4.5; 4.5.2}. Rapidly economic growth in the Asia-Pacific region is also changing the cultures and quantity of traditional consumption including westernization of diets and increasing demand for animal protein, reducing the dependence on traditional crops or breeds and leading to a significant land-use change in North-East, South and South-East Asia (</w:t>
      </w:r>
      <w:r w:rsidRPr="0008241C">
        <w:rPr>
          <w:bCs/>
          <w:i/>
          <w:sz w:val="22"/>
          <w:szCs w:val="22"/>
        </w:rPr>
        <w:t>established but incomplete</w:t>
      </w:r>
      <w:r w:rsidRPr="0008241C">
        <w:rPr>
          <w:bCs/>
          <w:sz w:val="22"/>
          <w:szCs w:val="22"/>
        </w:rPr>
        <w:t>) {4.2.2; 4.2.3; 4.4.5}. Scientific advances, implementation of new technology and increased investment in research and development (R&amp;D) in some emerging economies are providing sustainable solutions to food, water and energy issues in the Asia-Pacific region (</w:t>
      </w:r>
      <w:r w:rsidRPr="0008241C">
        <w:rPr>
          <w:bCs/>
          <w:i/>
          <w:sz w:val="22"/>
          <w:szCs w:val="22"/>
        </w:rPr>
        <w:t>established but incomplete</w:t>
      </w:r>
      <w:r w:rsidRPr="0008241C">
        <w:rPr>
          <w:bCs/>
          <w:sz w:val="22"/>
          <w:szCs w:val="22"/>
        </w:rPr>
        <w:t>) {4.2.4}. Improved connectivity through modernized transportation and communications is increasing the accessibility of remote rural areas and thus enhancing market opportunities to local communities (</w:t>
      </w:r>
      <w:r w:rsidRPr="0008241C">
        <w:rPr>
          <w:bCs/>
          <w:i/>
          <w:sz w:val="22"/>
          <w:szCs w:val="22"/>
        </w:rPr>
        <w:t>established but incomplete</w:t>
      </w:r>
      <w:r w:rsidRPr="0008241C">
        <w:rPr>
          <w:bCs/>
          <w:sz w:val="22"/>
          <w:szCs w:val="22"/>
        </w:rPr>
        <w:t>) {4.2.4; 4.5.2}. The application of appropriate technological innovation and promotion of local and indigenous knowledge systems enable conservation and utilization of biodiversity and nature’s contribution to people and support sustainable development (</w:t>
      </w:r>
      <w:r w:rsidRPr="0008241C">
        <w:rPr>
          <w:bCs/>
          <w:i/>
          <w:sz w:val="22"/>
          <w:szCs w:val="22"/>
        </w:rPr>
        <w:t>established but incomplete</w:t>
      </w:r>
      <w:r w:rsidRPr="0008241C">
        <w:rPr>
          <w:bCs/>
          <w:sz w:val="22"/>
          <w:szCs w:val="22"/>
        </w:rPr>
        <w:t xml:space="preserve">). </w:t>
      </w:r>
    </w:p>
    <w:p w14:paraId="14C4AAAC" w14:textId="77777777" w:rsidR="00A01204" w:rsidRPr="0008241C" w:rsidRDefault="00A01204" w:rsidP="00A01204">
      <w:pPr>
        <w:rPr>
          <w:bCs/>
          <w:sz w:val="22"/>
          <w:szCs w:val="22"/>
        </w:rPr>
      </w:pPr>
    </w:p>
    <w:p w14:paraId="57D44960" w14:textId="77777777" w:rsidR="00A01204" w:rsidRPr="0008241C" w:rsidRDefault="00A01204" w:rsidP="00A01204">
      <w:pPr>
        <w:rPr>
          <w:bCs/>
          <w:sz w:val="22"/>
          <w:szCs w:val="22"/>
        </w:rPr>
      </w:pPr>
      <w:r w:rsidRPr="0008241C">
        <w:rPr>
          <w:b/>
          <w:bCs/>
          <w:sz w:val="22"/>
          <w:szCs w:val="22"/>
        </w:rPr>
        <w:t>Environmental degradation and habitat fragmentation due to unsustainable land use, overexploitation of natural resources, poorly planned infrastructure development and uncontrolled urbanization have adversely affected biodiversity and nature’s contributions to people, thereby compromising human well-being and progress towards sustainable development goals in the Asia-Pacific region (</w:t>
      </w:r>
      <w:r w:rsidRPr="0008241C">
        <w:rPr>
          <w:b/>
          <w:bCs/>
          <w:i/>
          <w:sz w:val="22"/>
          <w:szCs w:val="22"/>
        </w:rPr>
        <w:t>well established</w:t>
      </w:r>
      <w:r w:rsidRPr="0008241C">
        <w:rPr>
          <w:b/>
          <w:bCs/>
          <w:sz w:val="22"/>
          <w:szCs w:val="22"/>
        </w:rPr>
        <w:t>).</w:t>
      </w:r>
      <w:r w:rsidRPr="0008241C">
        <w:rPr>
          <w:bCs/>
          <w:sz w:val="22"/>
          <w:szCs w:val="22"/>
        </w:rPr>
        <w:t xml:space="preserve"> With growing human demands and economic opportunities through access to new global markets and application of new technology</w:t>
      </w:r>
      <w:r w:rsidRPr="0008241C" w:rsidDel="00435A45">
        <w:rPr>
          <w:bCs/>
          <w:sz w:val="22"/>
          <w:szCs w:val="22"/>
        </w:rPr>
        <w:t xml:space="preserve"> </w:t>
      </w:r>
      <w:r w:rsidRPr="0008241C">
        <w:rPr>
          <w:bCs/>
          <w:sz w:val="22"/>
          <w:szCs w:val="22"/>
        </w:rPr>
        <w:t>is now raising serious concerns about the sustainability of this utilization and the equitable sharing of associated benefits (</w:t>
      </w:r>
      <w:r w:rsidRPr="0008241C">
        <w:rPr>
          <w:bCs/>
          <w:i/>
          <w:sz w:val="22"/>
          <w:szCs w:val="22"/>
        </w:rPr>
        <w:t>well established</w:t>
      </w:r>
      <w:r w:rsidRPr="0008241C">
        <w:rPr>
          <w:bCs/>
          <w:sz w:val="22"/>
          <w:szCs w:val="22"/>
        </w:rPr>
        <w:t>) {4.1.2; 4.2.1; 4.2.2; 4.2.4}. Unsustainable land use, mining, deforestation, overfishing, livestock over-grazing and poor-planned booming tourism as well as other factors have led to the decline of biodiversity and degradation of ecosystems especially in agro-ecosystems, coastal ecosystems, inland freshwater and wetlands, urban and semi-urban areas, grasslands, and tropical forests (</w:t>
      </w:r>
      <w:r w:rsidRPr="0008241C">
        <w:rPr>
          <w:bCs/>
          <w:i/>
          <w:sz w:val="22"/>
          <w:szCs w:val="22"/>
        </w:rPr>
        <w:t>well established</w:t>
      </w:r>
      <w:r w:rsidRPr="0008241C">
        <w:rPr>
          <w:bCs/>
          <w:sz w:val="22"/>
          <w:szCs w:val="22"/>
        </w:rPr>
        <w:t xml:space="preserve">) {4.1.1; 4.1.2; 4.4.1-8; Figure 4.8}. Agricultural landscapes across the Asia-Pacific region have changed enormously due to declining traditional agriculture, agroforestry and multi-cropping approaches as well as, the establishment of large scale monoculture plantations and </w:t>
      </w:r>
      <w:r w:rsidRPr="0008241C">
        <w:rPr>
          <w:bCs/>
          <w:sz w:val="22"/>
          <w:szCs w:val="22"/>
        </w:rPr>
        <w:lastRenderedPageBreak/>
        <w:t>associated deforestation. This has been detriment to biodiversity and nature’s contribution to people in many ways (</w:t>
      </w:r>
      <w:r w:rsidRPr="0008241C">
        <w:rPr>
          <w:bCs/>
          <w:i/>
          <w:sz w:val="22"/>
          <w:szCs w:val="22"/>
        </w:rPr>
        <w:t>established but incomplete</w:t>
      </w:r>
      <w:r w:rsidRPr="0008241C">
        <w:rPr>
          <w:bCs/>
          <w:sz w:val="22"/>
          <w:szCs w:val="22"/>
        </w:rPr>
        <w:t>) {4.1.1; 4.4.1; 4.4.5}, including water diversion and draining of some Asian wetlands of high conservation value to support intensive agriculture (</w:t>
      </w:r>
      <w:r w:rsidRPr="0008241C">
        <w:rPr>
          <w:bCs/>
          <w:i/>
          <w:sz w:val="22"/>
          <w:szCs w:val="22"/>
        </w:rPr>
        <w:t>established but incomplete</w:t>
      </w:r>
      <w:r w:rsidRPr="0008241C">
        <w:rPr>
          <w:bCs/>
          <w:sz w:val="22"/>
          <w:szCs w:val="22"/>
        </w:rPr>
        <w:t>) {4.4.5; 4.4.7}. Ongoing urbanization is creating many challenges for biodiversity such as the conversion of farmlands to urban areas but can also provide better access to social services such as improved health care and education (</w:t>
      </w:r>
      <w:r w:rsidRPr="0008241C">
        <w:rPr>
          <w:bCs/>
          <w:i/>
          <w:sz w:val="22"/>
          <w:szCs w:val="22"/>
        </w:rPr>
        <w:t>established but incomplete</w:t>
      </w:r>
      <w:r w:rsidRPr="0008241C">
        <w:rPr>
          <w:bCs/>
          <w:sz w:val="22"/>
          <w:szCs w:val="22"/>
        </w:rPr>
        <w:t>) {4.1.1; 4.4.6}. Despite a general increase in forest cover in the Asia-Pacific region, many South-East Asian forests, including mangroves, are rapidly vanishing due to timber extraction, large-scale bio-fuel plantations, and expansion of intensive agriculture and shrimp farms (</w:t>
      </w:r>
      <w:r w:rsidRPr="0008241C">
        <w:rPr>
          <w:bCs/>
          <w:i/>
          <w:sz w:val="22"/>
          <w:szCs w:val="22"/>
        </w:rPr>
        <w:t>well established</w:t>
      </w:r>
      <w:r w:rsidRPr="0008241C">
        <w:rPr>
          <w:bCs/>
          <w:sz w:val="22"/>
          <w:szCs w:val="22"/>
        </w:rPr>
        <w:t>) {4.4.1; 4.4.8}. Better planned land and resource use, community involvement in ecosystem management and equity in wealth sharing are imperative to increase biodiversity and nature’s contribution to people including health and well-being.</w:t>
      </w:r>
    </w:p>
    <w:p w14:paraId="060FBDE6" w14:textId="77777777" w:rsidR="00A01204" w:rsidRPr="0008241C" w:rsidRDefault="00A01204" w:rsidP="00A01204">
      <w:pPr>
        <w:rPr>
          <w:bCs/>
          <w:sz w:val="22"/>
          <w:szCs w:val="22"/>
        </w:rPr>
      </w:pPr>
    </w:p>
    <w:p w14:paraId="24F4C1C0" w14:textId="77777777" w:rsidR="00A01204" w:rsidRPr="0008241C" w:rsidRDefault="00A01204" w:rsidP="00A01204">
      <w:pPr>
        <w:rPr>
          <w:bCs/>
          <w:sz w:val="22"/>
          <w:szCs w:val="22"/>
        </w:rPr>
      </w:pPr>
      <w:r w:rsidRPr="0008241C">
        <w:rPr>
          <w:b/>
          <w:bCs/>
          <w:sz w:val="22"/>
          <w:szCs w:val="22"/>
        </w:rPr>
        <w:t>Widespread pollution is an increasing, often trans-boundary driver of environmental degradation (</w:t>
      </w:r>
      <w:r w:rsidRPr="0008241C">
        <w:rPr>
          <w:b/>
          <w:bCs/>
          <w:i/>
          <w:sz w:val="22"/>
          <w:szCs w:val="22"/>
        </w:rPr>
        <w:t>well established</w:t>
      </w:r>
      <w:r w:rsidRPr="0008241C">
        <w:rPr>
          <w:b/>
          <w:bCs/>
          <w:sz w:val="22"/>
          <w:szCs w:val="22"/>
        </w:rPr>
        <w:t>).</w:t>
      </w:r>
      <w:r w:rsidRPr="0008241C">
        <w:rPr>
          <w:bCs/>
          <w:sz w:val="22"/>
          <w:szCs w:val="22"/>
        </w:rPr>
        <w:t xml:space="preserve"> The Asia-Pacific region contains some of the world’s most polluted cities and has had the most rapid increase in pollutant emission primarily from fuel wood and coal burning, motor vehicles and industry (</w:t>
      </w:r>
      <w:r w:rsidRPr="0008241C">
        <w:rPr>
          <w:bCs/>
          <w:i/>
          <w:sz w:val="22"/>
          <w:szCs w:val="22"/>
        </w:rPr>
        <w:t>well established</w:t>
      </w:r>
      <w:r w:rsidRPr="0008241C">
        <w:rPr>
          <w:bCs/>
          <w:sz w:val="22"/>
          <w:szCs w:val="22"/>
        </w:rPr>
        <w:t>) {4.1.3; 4.4.6}. Water is being polluted by domestic sewage, industrial effluents, and runoff from activities such as agriculture and mining (</w:t>
      </w:r>
      <w:r w:rsidRPr="0008241C">
        <w:rPr>
          <w:bCs/>
          <w:i/>
          <w:sz w:val="22"/>
          <w:szCs w:val="22"/>
        </w:rPr>
        <w:t>well established</w:t>
      </w:r>
      <w:r w:rsidRPr="0008241C">
        <w:rPr>
          <w:bCs/>
          <w:sz w:val="22"/>
          <w:szCs w:val="22"/>
        </w:rPr>
        <w:t>; 4.1.3; 4.4.7). Leaching of pollutants from excessive chemical fertilizer and pesticide use continues, increasing nutrient loads in ground and surface water and leading to eutrophication of freshwater and coastal water bodies (</w:t>
      </w:r>
      <w:r w:rsidRPr="0008241C">
        <w:rPr>
          <w:bCs/>
          <w:i/>
          <w:sz w:val="22"/>
          <w:szCs w:val="22"/>
        </w:rPr>
        <w:t>well established</w:t>
      </w:r>
      <w:r w:rsidRPr="0008241C">
        <w:rPr>
          <w:bCs/>
          <w:sz w:val="22"/>
          <w:szCs w:val="22"/>
        </w:rPr>
        <w:t>) {4.1.3; 4.4.5; 4.4.7; 4.4.8}. Decontamination of these sites is a major challenge as many developing regions lack suitable frameworks for characterizing, managing and restoring degraded sites (</w:t>
      </w:r>
      <w:r w:rsidRPr="0008241C">
        <w:rPr>
          <w:bCs/>
          <w:i/>
          <w:sz w:val="22"/>
          <w:szCs w:val="22"/>
        </w:rPr>
        <w:t>established but incomplete</w:t>
      </w:r>
      <w:r w:rsidRPr="0008241C">
        <w:rPr>
          <w:bCs/>
          <w:sz w:val="22"/>
          <w:szCs w:val="22"/>
        </w:rPr>
        <w:t>). Increased regional cooperation with enhanced investment, capacity and governance in association with the use of new technologies and best practices are necessary to better mitigate or eliminate the impacts of pollution (</w:t>
      </w:r>
      <w:r w:rsidRPr="0008241C">
        <w:rPr>
          <w:bCs/>
          <w:i/>
          <w:sz w:val="22"/>
          <w:szCs w:val="22"/>
        </w:rPr>
        <w:t>well established</w:t>
      </w:r>
      <w:r w:rsidRPr="0008241C">
        <w:rPr>
          <w:bCs/>
          <w:sz w:val="22"/>
          <w:szCs w:val="22"/>
        </w:rPr>
        <w:t>).</w:t>
      </w:r>
    </w:p>
    <w:p w14:paraId="5CB9A822" w14:textId="77777777" w:rsidR="00A01204" w:rsidRPr="0008241C" w:rsidRDefault="00A01204" w:rsidP="00A01204">
      <w:pPr>
        <w:rPr>
          <w:bCs/>
          <w:sz w:val="22"/>
          <w:szCs w:val="22"/>
        </w:rPr>
      </w:pPr>
    </w:p>
    <w:p w14:paraId="597401D5" w14:textId="77777777" w:rsidR="00A01204" w:rsidRPr="0008241C" w:rsidRDefault="00A01204" w:rsidP="00A01204">
      <w:pPr>
        <w:rPr>
          <w:bCs/>
          <w:sz w:val="22"/>
          <w:szCs w:val="22"/>
        </w:rPr>
      </w:pPr>
      <w:r w:rsidRPr="0008241C">
        <w:rPr>
          <w:b/>
          <w:bCs/>
          <w:sz w:val="22"/>
          <w:szCs w:val="22"/>
        </w:rPr>
        <w:t>Invasive alien species (IAS) is one of key drivers for declining biodiversity and nature’s contribution to people, particularly on island ecosystems (</w:t>
      </w:r>
      <w:r w:rsidRPr="0008241C">
        <w:rPr>
          <w:b/>
          <w:bCs/>
          <w:i/>
          <w:sz w:val="22"/>
          <w:szCs w:val="22"/>
        </w:rPr>
        <w:t>well established</w:t>
      </w:r>
      <w:r w:rsidRPr="0008241C">
        <w:rPr>
          <w:b/>
          <w:bCs/>
          <w:sz w:val="22"/>
          <w:szCs w:val="22"/>
        </w:rPr>
        <w:t>).</w:t>
      </w:r>
      <w:r w:rsidRPr="0008241C">
        <w:rPr>
          <w:bCs/>
          <w:sz w:val="22"/>
          <w:szCs w:val="22"/>
        </w:rPr>
        <w:t xml:space="preserve"> The Asia-Pacific region is a major source of species becoming invasive elsewhere (</w:t>
      </w:r>
      <w:r w:rsidRPr="0008241C">
        <w:rPr>
          <w:bCs/>
          <w:i/>
          <w:sz w:val="22"/>
          <w:szCs w:val="22"/>
        </w:rPr>
        <w:t>well established</w:t>
      </w:r>
      <w:r w:rsidRPr="0008241C">
        <w:rPr>
          <w:bCs/>
          <w:sz w:val="22"/>
          <w:szCs w:val="22"/>
        </w:rPr>
        <w:t>) {4.1.4}. Some Asia-Pacific countries are experiencing local biodiversity losses and decreased ecosystem services following invasion by alien species although data regarding the current level of invasion in the some parts of the Asia-Pacific region remains poor (</w:t>
      </w:r>
      <w:r w:rsidRPr="0008241C">
        <w:rPr>
          <w:bCs/>
          <w:i/>
          <w:sz w:val="22"/>
          <w:szCs w:val="22"/>
        </w:rPr>
        <w:t>established but incomplete</w:t>
      </w:r>
      <w:r w:rsidRPr="0008241C">
        <w:rPr>
          <w:bCs/>
          <w:sz w:val="22"/>
          <w:szCs w:val="22"/>
        </w:rPr>
        <w:t>) {4.1.4}. Areas most impacted by invasive alien species include islands and coastlines as well as agricultural heartlands and large affluent cities (</w:t>
      </w:r>
      <w:r w:rsidRPr="0008241C">
        <w:rPr>
          <w:bCs/>
          <w:i/>
          <w:sz w:val="22"/>
          <w:szCs w:val="22"/>
        </w:rPr>
        <w:t>established but incomplete</w:t>
      </w:r>
      <w:r w:rsidRPr="0008241C">
        <w:rPr>
          <w:bCs/>
          <w:sz w:val="22"/>
          <w:szCs w:val="22"/>
        </w:rPr>
        <w:t>) {4.4.6; 4.4.7; 4.4.8; 4.5.1; 4.5.2}. Invasive alien species may bring about strong localized changes in ecosystem composition and structure, and contribute towards the local extinctions of less competitive native species (</w:t>
      </w:r>
      <w:r w:rsidRPr="0008241C">
        <w:rPr>
          <w:bCs/>
          <w:i/>
          <w:sz w:val="22"/>
          <w:szCs w:val="22"/>
        </w:rPr>
        <w:t>well established</w:t>
      </w:r>
      <w:r w:rsidRPr="0008241C">
        <w:rPr>
          <w:bCs/>
          <w:sz w:val="22"/>
          <w:szCs w:val="22"/>
        </w:rPr>
        <w:t>). There is evidence that invasive alien species are increasing in tandem with rapid economic and demographic development through increased global trade, development of transportation routes and cross-border migration (</w:t>
      </w:r>
      <w:r w:rsidRPr="0008241C">
        <w:rPr>
          <w:bCs/>
          <w:i/>
          <w:sz w:val="22"/>
          <w:szCs w:val="22"/>
        </w:rPr>
        <w:t>established but incomplete</w:t>
      </w:r>
      <w:r w:rsidRPr="0008241C">
        <w:rPr>
          <w:bCs/>
          <w:sz w:val="22"/>
          <w:szCs w:val="22"/>
        </w:rPr>
        <w:t>) {4.1.4; 4.2.1; 4.2.5; 4.4.6; 4.5.2}. Strengthening of trans-boundary collaborations across the entire Asia-Pacific region in biosecurity, early detection, eradication and monitoring of invasive alien species is seen as a crucial component in any efforts to address the detrimental effects of invasive alien species in the region.</w:t>
      </w:r>
    </w:p>
    <w:p w14:paraId="52772E48" w14:textId="77777777" w:rsidR="00A01204" w:rsidRPr="0008241C" w:rsidRDefault="00A01204" w:rsidP="00A01204">
      <w:pPr>
        <w:rPr>
          <w:bCs/>
          <w:sz w:val="22"/>
          <w:szCs w:val="22"/>
        </w:rPr>
      </w:pPr>
    </w:p>
    <w:p w14:paraId="41375B32" w14:textId="77777777" w:rsidR="00A01204" w:rsidRPr="0008241C" w:rsidRDefault="00A01204" w:rsidP="00A01204">
      <w:pPr>
        <w:rPr>
          <w:bCs/>
          <w:sz w:val="22"/>
          <w:szCs w:val="22"/>
        </w:rPr>
      </w:pPr>
      <w:r w:rsidRPr="0008241C">
        <w:rPr>
          <w:b/>
          <w:bCs/>
          <w:sz w:val="22"/>
          <w:szCs w:val="22"/>
        </w:rPr>
        <w:t>Climate change and associated extreme events are impacting species distributions, population sizes, and the timing of reproduction or migration; increased frequencies of pest and disease outbreaks may have additional adverse effects on agricultural production and human well-being (</w:t>
      </w:r>
      <w:r w:rsidRPr="0008241C">
        <w:rPr>
          <w:b/>
          <w:bCs/>
          <w:i/>
          <w:sz w:val="22"/>
          <w:szCs w:val="22"/>
        </w:rPr>
        <w:t>well established</w:t>
      </w:r>
      <w:r w:rsidRPr="0008241C">
        <w:rPr>
          <w:b/>
          <w:bCs/>
          <w:sz w:val="22"/>
          <w:szCs w:val="22"/>
        </w:rPr>
        <w:t>).</w:t>
      </w:r>
      <w:r w:rsidRPr="0008241C">
        <w:rPr>
          <w:bCs/>
          <w:sz w:val="22"/>
          <w:szCs w:val="22"/>
        </w:rPr>
        <w:t xml:space="preserve"> Observed changes in climate have already directly and indirectly affected both ecosystems and human well-being, and there is evidence that the climate of the Asia-Pacific region will continue to change over the coming decades (</w:t>
      </w:r>
      <w:r w:rsidRPr="0008241C">
        <w:rPr>
          <w:bCs/>
          <w:i/>
          <w:sz w:val="22"/>
          <w:szCs w:val="22"/>
        </w:rPr>
        <w:t>well established</w:t>
      </w:r>
      <w:r w:rsidRPr="0008241C">
        <w:rPr>
          <w:bCs/>
          <w:sz w:val="22"/>
          <w:szCs w:val="22"/>
        </w:rPr>
        <w:t>) {4.1.5}. Some Pacific islands are already threatened by sea-level rise (</w:t>
      </w:r>
      <w:r w:rsidRPr="0008241C">
        <w:rPr>
          <w:bCs/>
          <w:i/>
          <w:sz w:val="22"/>
          <w:szCs w:val="22"/>
        </w:rPr>
        <w:t>established but incomplete</w:t>
      </w:r>
      <w:r w:rsidRPr="0008241C">
        <w:rPr>
          <w:bCs/>
          <w:sz w:val="22"/>
          <w:szCs w:val="22"/>
        </w:rPr>
        <w:t>; 4.5.1). Climate induced floods due to the melting of inland ices/glacial dams pose a major threat to people and biodiversity in the Himalayan forelands (</w:t>
      </w:r>
      <w:r w:rsidRPr="0008241C">
        <w:rPr>
          <w:bCs/>
          <w:i/>
          <w:sz w:val="22"/>
          <w:szCs w:val="22"/>
        </w:rPr>
        <w:t>well established</w:t>
      </w:r>
      <w:r w:rsidRPr="0008241C">
        <w:rPr>
          <w:bCs/>
          <w:sz w:val="22"/>
          <w:szCs w:val="22"/>
        </w:rPr>
        <w:t>) {4.1.5; 4.4.3; 4.5.2}. Regional changes in precipitation are also anticipated as well as more climate-related extremes such as floods and drought (</w:t>
      </w:r>
      <w:r w:rsidRPr="0008241C">
        <w:rPr>
          <w:bCs/>
          <w:i/>
          <w:sz w:val="22"/>
          <w:szCs w:val="22"/>
        </w:rPr>
        <w:t>well established</w:t>
      </w:r>
      <w:r w:rsidRPr="0008241C">
        <w:rPr>
          <w:bCs/>
          <w:sz w:val="22"/>
          <w:szCs w:val="22"/>
        </w:rPr>
        <w:t xml:space="preserve">). The hydrological cycle is now demonstrably altered by climate change, impacting on </w:t>
      </w:r>
      <w:r w:rsidRPr="0008241C">
        <w:rPr>
          <w:bCs/>
          <w:sz w:val="22"/>
          <w:szCs w:val="22"/>
        </w:rPr>
        <w:lastRenderedPageBreak/>
        <w:t>food and water security in some Asia-Pacific countries (</w:t>
      </w:r>
      <w:r w:rsidRPr="0008241C">
        <w:rPr>
          <w:bCs/>
          <w:i/>
          <w:sz w:val="22"/>
          <w:szCs w:val="22"/>
        </w:rPr>
        <w:t>established but incomplete</w:t>
      </w:r>
      <w:r w:rsidRPr="0008241C">
        <w:rPr>
          <w:bCs/>
          <w:sz w:val="22"/>
          <w:szCs w:val="22"/>
        </w:rPr>
        <w:t>) {4.1.5; 4.4.7}. Associated changes in species distributions, population sizes, and the timing of reproduction or migration as well as an increase in the frequency of pest and disease outbreaks have been observed (</w:t>
      </w:r>
      <w:r w:rsidRPr="0008241C">
        <w:rPr>
          <w:bCs/>
          <w:i/>
          <w:sz w:val="22"/>
          <w:szCs w:val="22"/>
        </w:rPr>
        <w:t>established but incomplete</w:t>
      </w:r>
      <w:r w:rsidRPr="0008241C">
        <w:rPr>
          <w:bCs/>
          <w:sz w:val="22"/>
          <w:szCs w:val="22"/>
        </w:rPr>
        <w:t>) {4.1.5; 4.4.1; 4.4.3; 4.4.5; 4.4.7}. All of these impacts on biodiversity and nature’s contribution to people are projected to worsen and will require close regional and global collaboration, improved policy, governance and institutional system (</w:t>
      </w:r>
      <w:r w:rsidRPr="0008241C">
        <w:rPr>
          <w:bCs/>
          <w:i/>
          <w:sz w:val="22"/>
          <w:szCs w:val="22"/>
        </w:rPr>
        <w:t>established but incomplete</w:t>
      </w:r>
      <w:r w:rsidRPr="0008241C">
        <w:rPr>
          <w:bCs/>
          <w:sz w:val="22"/>
          <w:szCs w:val="22"/>
        </w:rPr>
        <w:t>). At the same time, regional countries have the unprecedented opportunity to adopt eco-friendly technology (e.g. renewable energy) and best practice to mitigate and adapt to climate change, and break the greenhouse-gas-intensive development path by rapidly modifying the historical model of industrialization and urbanization (</w:t>
      </w:r>
      <w:r w:rsidRPr="0008241C">
        <w:rPr>
          <w:bCs/>
          <w:i/>
          <w:sz w:val="22"/>
          <w:szCs w:val="22"/>
        </w:rPr>
        <w:t>well established</w:t>
      </w:r>
      <w:r w:rsidRPr="0008241C">
        <w:rPr>
          <w:bCs/>
          <w:sz w:val="22"/>
          <w:szCs w:val="22"/>
        </w:rPr>
        <w:t xml:space="preserve">) {4.1.5; 4.2.4; 4.4.6}. </w:t>
      </w:r>
    </w:p>
    <w:p w14:paraId="03B25B3E" w14:textId="77777777" w:rsidR="00A01204" w:rsidRPr="0008241C" w:rsidRDefault="00A01204" w:rsidP="00A01204">
      <w:pPr>
        <w:rPr>
          <w:bCs/>
          <w:sz w:val="22"/>
          <w:szCs w:val="22"/>
        </w:rPr>
      </w:pPr>
    </w:p>
    <w:p w14:paraId="6C631756" w14:textId="77777777" w:rsidR="00A01204" w:rsidRPr="0008241C" w:rsidRDefault="00A01204" w:rsidP="00A01204">
      <w:pPr>
        <w:rPr>
          <w:sz w:val="22"/>
          <w:szCs w:val="22"/>
        </w:rPr>
      </w:pPr>
      <w:r w:rsidRPr="0008241C">
        <w:rPr>
          <w:b/>
          <w:bCs/>
          <w:sz w:val="22"/>
          <w:szCs w:val="22"/>
        </w:rPr>
        <w:t>Strong, effective participatory governance can help alleviate the negative impacts of many drivers on biodiversity and nature’s contributions to people (</w:t>
      </w:r>
      <w:r w:rsidRPr="0008241C">
        <w:rPr>
          <w:b/>
          <w:bCs/>
          <w:i/>
          <w:sz w:val="22"/>
          <w:szCs w:val="22"/>
        </w:rPr>
        <w:t>well established</w:t>
      </w:r>
      <w:r w:rsidRPr="0008241C">
        <w:rPr>
          <w:b/>
          <w:bCs/>
          <w:sz w:val="22"/>
          <w:szCs w:val="22"/>
        </w:rPr>
        <w:t>), facilitating progress towards the Aichi Biodiversity Targets and UN’s Sustainable Development Goals (</w:t>
      </w:r>
      <w:r w:rsidRPr="0008241C">
        <w:rPr>
          <w:b/>
          <w:bCs/>
          <w:i/>
          <w:sz w:val="22"/>
          <w:szCs w:val="22"/>
        </w:rPr>
        <w:t>established but incomplete</w:t>
      </w:r>
      <w:r w:rsidRPr="0008241C">
        <w:rPr>
          <w:b/>
          <w:bCs/>
          <w:sz w:val="22"/>
          <w:szCs w:val="22"/>
        </w:rPr>
        <w:t>)</w:t>
      </w:r>
      <w:r w:rsidRPr="0008241C">
        <w:rPr>
          <w:bCs/>
          <w:sz w:val="22"/>
          <w:szCs w:val="22"/>
        </w:rPr>
        <w:t xml:space="preserve">. </w:t>
      </w:r>
      <w:r w:rsidRPr="0008241C">
        <w:rPr>
          <w:sz w:val="22"/>
          <w:szCs w:val="22"/>
        </w:rPr>
        <w:t>Increasing global environmental awareness of publics and decision makers has signalled further impetus for resource governance reform in the Asia-Pacific region (</w:t>
      </w:r>
      <w:r w:rsidRPr="0008241C">
        <w:rPr>
          <w:i/>
          <w:sz w:val="22"/>
          <w:szCs w:val="22"/>
        </w:rPr>
        <w:t>established but incomplete</w:t>
      </w:r>
      <w:r w:rsidRPr="0008241C">
        <w:rPr>
          <w:sz w:val="22"/>
          <w:szCs w:val="22"/>
        </w:rPr>
        <w:t>). Unclear land tenure, weak governance, corruption, political unrest and even local conflicts are exacerbating the effects of illegal logging, mining, poaching, overgrazing, and overexploitation of natural resources due to a lack of enforcement by local authorities and government line agencies (</w:t>
      </w:r>
      <w:r w:rsidRPr="0008241C">
        <w:rPr>
          <w:i/>
          <w:sz w:val="22"/>
          <w:szCs w:val="22"/>
        </w:rPr>
        <w:t>established but incomplete</w:t>
      </w:r>
      <w:r w:rsidRPr="0008241C">
        <w:rPr>
          <w:sz w:val="22"/>
          <w:szCs w:val="22"/>
        </w:rPr>
        <w:t>) {4.1.2; 4.2.5; 4.4.1-8}. Influences from governance and institutional issues have in some cases proven stronger than more direct efforts to promote sustainable management of ecosystems and may prove more effective for conservation and sustainable development in the future.</w:t>
      </w:r>
    </w:p>
    <w:p w14:paraId="308338D3" w14:textId="77777777" w:rsidR="00A01204" w:rsidRPr="0008241C" w:rsidRDefault="00A01204" w:rsidP="00A01204">
      <w:pPr>
        <w:rPr>
          <w:sz w:val="22"/>
          <w:szCs w:val="22"/>
        </w:rPr>
      </w:pPr>
    </w:p>
    <w:bookmarkEnd w:id="1032"/>
    <w:p w14:paraId="3527D6C9" w14:textId="1775ED05" w:rsidR="00A01204" w:rsidRPr="0008241C" w:rsidRDefault="00A01204" w:rsidP="00A01204">
      <w:pPr>
        <w:rPr>
          <w:sz w:val="22"/>
          <w:szCs w:val="22"/>
        </w:rPr>
      </w:pPr>
      <w:r w:rsidRPr="0008241C">
        <w:rPr>
          <w:sz w:val="22"/>
          <w:szCs w:val="18"/>
          <w:lang w:val="en-IN"/>
        </w:rPr>
        <w:t xml:space="preserve">The Asia-Pacific region is extremely biodiverse and contains many ecosystems of global significance (see Chapter 2 and Chapter 3). Despite being significant for sustaining our planet, biodiversity in almost all ecosystems across the Asia-Pacific region is declining, with species extinction rates being higher than the global average </w:t>
      </w:r>
      <w:r w:rsidRPr="0008241C">
        <w:rPr>
          <w:sz w:val="22"/>
          <w:szCs w:val="18"/>
          <w:lang w:val="en-IN"/>
        </w:rPr>
        <w:fldChar w:fldCharType="begin" w:fldLock="1"/>
      </w:r>
      <w:r w:rsidRPr="0008241C">
        <w:rPr>
          <w:sz w:val="22"/>
          <w:szCs w:val="18"/>
          <w:lang w:val="en-IN"/>
        </w:rPr>
        <w:instrText>ADDIN CSL_CITATION {"citationItems":[{"id":"ITEM-1","itemData":{"DOI":"/","ISBN":"978-2-940443-87-1","ISSN":"0167-7454","abstract":"Species and spaces, people and places N I T 2014 REPORT WWF 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 Zoological Society of London Founded in 1826, the Zoological Society of London (ZSL) is an international scientific, conservation and educational organization. Its mission is to achieve and promote the worldwide conservation of animals and their habitats. ZSL runs ZSL London Zoo and ZSL Whipsnade Zoo; carries out scientific research in the Institute of Zoology; and is actively involved in field conservation worldwide. The ZSL manages the Living Planet Index ® in a collaborative partnership with WWF. Global Footprint Network Global Footprint Network promotes the science of sustainability by advancing the Ecological Footprint, a resource accounting tool that makes sustainability measurable. Together with its partners, the Network works to further improve and implement this science by coordinating research, developing methodological standards, and providing decision-makers with robust resource accounts to help the human economy operate within the Earth's ecological limits. Water Footprint Network The Water Footprint Network (WFN) is a multi-stakeholder network committed to the transition to fair and smart use of the world's freshwater. WFN published the Global Water Footprint Assessment Standard in 2011 and advances the use of Water Footprint Assessment through sharing knowledge, demonstrating solutions and linking communities. WFN maintains the world's most comprehensive water footprint database, WaterStat, and the Water Footprint Assessment Tool.","author":[{"dropping-particle":"","family":"WWF","given":"","non-dropping-particle":"","parse-names":false,"suffix":""}],"id":"ITEM-1","issued":{"date-parts":[["2014"]]},"number-of-pages":"1-168","publisher-place":"Switzerland","title":"Living Planet Report 2014. Species, places people and places","type":"report"},"uris":["http://www.mendeley.com/documents/?uuid=84e5ef65-b578-4ffc-9607-c8169914b9f7"]},{"id":"ITEM-2","itemData":{"author":[{"dropping-particle":"","family":"UNEP","given":"","non-dropping-particle":"","parse-names":false,"suffix":""}],"id":"ITEM-2","issued":{"date-parts":[["2016"]]},"publisher-place":"Nairobi, Kenya","title":"GEO-6 Regional Assessment for Asia and the Pacific","type":"report"},"uris":["http://www.mendeley.com/documents/?uuid=c03d159b-c4d9-3a71-b04f-de1193f5ac68"]},{"id":"ITEM-3","itemData":{"author":[{"dropping-particle":"","family":"UNEP","given":"","non-dropping-particle":"","parse-names":false,"suffix":""}],"id":"ITEM-3","issued":{"date-parts":[["2016"]]},"publisher-place":"Nairobi, Kenya","title":"GEO-6 Regional Assessment for West Asia","type":"report"},"uris":["http://www.mendeley.com/documents/?uuid=3bc97f3d-2337-3d85-a1df-93ee7eb822d4"]},{"id":"ITEM-4","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4","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 UNEP, 2016a, 2016b; WWF, 2014)","plainTextFormattedCitation":"(A. C. Hughes, 2017; UNEP, 2016a, 2016b; WWF, 2014)","previouslyFormattedCitation":"(A. C. Hughes, 2017; UNEP, 2016a, 2016b; WWF, 2014)"},"properties":{"noteIndex":0},"schema":"https://github.com/citation-style-language/schema/raw/master/csl-citation.json"}</w:instrText>
      </w:r>
      <w:r w:rsidRPr="0008241C">
        <w:rPr>
          <w:sz w:val="22"/>
          <w:szCs w:val="18"/>
          <w:lang w:val="en-IN"/>
        </w:rPr>
        <w:fldChar w:fldCharType="separate"/>
      </w:r>
      <w:r w:rsidRPr="0008241C">
        <w:rPr>
          <w:noProof/>
          <w:sz w:val="22"/>
          <w:szCs w:val="18"/>
          <w:lang w:val="en-IN"/>
        </w:rPr>
        <w:t>(A. C. Hughes, 2017; UNEP, 2016a, 2016b; WWF, 2014)</w:t>
      </w:r>
      <w:r w:rsidRPr="0008241C">
        <w:rPr>
          <w:sz w:val="22"/>
          <w:szCs w:val="18"/>
          <w:lang w:val="en-IN"/>
        </w:rPr>
        <w:fldChar w:fldCharType="end"/>
      </w:r>
      <w:r w:rsidRPr="0008241C">
        <w:rPr>
          <w:sz w:val="22"/>
          <w:szCs w:val="18"/>
          <w:lang w:val="en-IN"/>
        </w:rPr>
        <w:t>. This biodiversity</w:t>
      </w:r>
      <w:r w:rsidRPr="0008241C">
        <w:rPr>
          <w:sz w:val="22"/>
          <w:szCs w:val="22"/>
        </w:rPr>
        <w:t xml:space="preserve"> decline is attributed to various direct and indirect drivers of change. During the last 300 years, </w:t>
      </w:r>
      <w:r w:rsidRPr="0008241C">
        <w:rPr>
          <w:sz w:val="22"/>
          <w:szCs w:val="18"/>
          <w:lang w:val="en-IN"/>
        </w:rPr>
        <w:t>55</w:t>
      </w:r>
      <w:r w:rsidR="00C934E9">
        <w:rPr>
          <w:sz w:val="22"/>
          <w:szCs w:val="18"/>
          <w:lang w:val="en-IN"/>
        </w:rPr>
        <w:t xml:space="preserve"> per cent</w:t>
      </w:r>
      <w:r w:rsidRPr="0008241C">
        <w:rPr>
          <w:sz w:val="22"/>
          <w:szCs w:val="18"/>
          <w:lang w:val="en-IN"/>
        </w:rPr>
        <w:t xml:space="preserve"> of the planet’s ice-free land had been transformed into rangelands, croplands, villages and densely populated settlements, with the most marked changes taking place over the last century </w:t>
      </w:r>
      <w:r w:rsidRPr="0008241C">
        <w:rPr>
          <w:sz w:val="22"/>
          <w:szCs w:val="22"/>
        </w:rPr>
        <w:fldChar w:fldCharType="begin" w:fldLock="1"/>
      </w:r>
      <w:r w:rsidRPr="0008241C">
        <w:rPr>
          <w:sz w:val="22"/>
          <w:szCs w:val="22"/>
        </w:rPr>
        <w:instrText>ADDIN CSL_CITATION {"citationItems":[{"id":"ITEM-1","itemData":{"DOI":"10.1111/j.1466-8238.2010.00540.x","ISBN":"1466-822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 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 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ff1a66e8-6b10-4675-ad3c-01cb7d7e1f94"]}],"mendeley":{"formattedCitation":"(Ellis &lt;i&gt;et al.&lt;/i&gt;, 2010)","manualFormatting":"(Ellis et al. 2010)","plainTextFormattedCitation":"(Ellis et al., 2010)","previouslyFormattedCitation":"(Ellis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Ellis </w:t>
      </w:r>
      <w:r w:rsidRPr="0008241C">
        <w:rPr>
          <w:i/>
          <w:noProof/>
          <w:sz w:val="22"/>
          <w:szCs w:val="22"/>
        </w:rPr>
        <w:t xml:space="preserve">et al. </w:t>
      </w:r>
      <w:r w:rsidRPr="0008241C">
        <w:rPr>
          <w:noProof/>
          <w:sz w:val="22"/>
          <w:szCs w:val="22"/>
        </w:rPr>
        <w:t>2010)</w:t>
      </w:r>
      <w:r w:rsidRPr="0008241C">
        <w:rPr>
          <w:sz w:val="22"/>
          <w:szCs w:val="22"/>
        </w:rPr>
        <w:fldChar w:fldCharType="end"/>
      </w:r>
      <w:r w:rsidRPr="0008241C">
        <w:rPr>
          <w:sz w:val="22"/>
          <w:szCs w:val="18"/>
          <w:lang w:val="en-IN"/>
        </w:rPr>
        <w:t xml:space="preserve">. More recently, climate </w:t>
      </w:r>
      <w:r w:rsidRPr="0008241C">
        <w:rPr>
          <w:sz w:val="22"/>
          <w:szCs w:val="22"/>
        </w:rPr>
        <w:t>change has emerged as the most widely discussed driver of global change and is embedded within the matrix of other drivers such as globalization, economic growth, demographic change and local land-use and land-cover change, all of which have significant ramifications. Crucially, these drivers are linked and interwoven with interactions often leading to changes in biodiversity and nature’s contribution to people beyond what could be expected if any one driver acted in isolation. Thus, a better understanding of the drivers of change and associated interactions, inter-linkages between the temporal and spatial strength of drivers and of feedbacks to coupled socio-ecological systems at local and regional scales is now required. This chapter aims to explore direct and indirect drivers underpinning change in biodiversity and ecosystem services across the Asia-Pacific region, and then focuses on the impacts of drivers on major ecosystems (forests and woodlands, grasslands and savannahs, alpine ecosystems, deserts and semi-deserts, agro-ecosystems, urban and semi-urban, freshwater wetlands, coastal and marine) and two integrated ecosystem complex (island and mountain) distributed in the Asia-Pacific region.</w:t>
      </w:r>
    </w:p>
    <w:p w14:paraId="5467B895" w14:textId="77777777" w:rsidR="00A01204" w:rsidRPr="0008241C" w:rsidRDefault="00A01204" w:rsidP="00A01204">
      <w:pPr>
        <w:rPr>
          <w:sz w:val="22"/>
          <w:szCs w:val="22"/>
        </w:rPr>
      </w:pPr>
    </w:p>
    <w:p w14:paraId="2A21049F"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rPr>
      </w:pPr>
      <w:r w:rsidRPr="0008241C">
        <w:rPr>
          <w:sz w:val="22"/>
          <w:szCs w:val="22"/>
        </w:rPr>
        <w:br w:type="page"/>
      </w:r>
    </w:p>
    <w:p w14:paraId="4FBB0F18" w14:textId="77777777" w:rsidR="00A01204" w:rsidRPr="0008241C" w:rsidRDefault="00A01204" w:rsidP="00A01204">
      <w:pPr>
        <w:keepNext/>
        <w:keepLines/>
        <w:tabs>
          <w:tab w:val="clear" w:pos="1247"/>
          <w:tab w:val="left" w:pos="700"/>
        </w:tabs>
        <w:spacing w:before="40"/>
        <w:outlineLvl w:val="1"/>
        <w:rPr>
          <w:b/>
          <w:sz w:val="28"/>
          <w:szCs w:val="26"/>
        </w:rPr>
      </w:pPr>
      <w:bookmarkStart w:id="1033" w:name="_Toc504317227"/>
      <w:bookmarkStart w:id="1034" w:name="_Toc504317920"/>
      <w:bookmarkStart w:id="1035" w:name="_Toc504320422"/>
      <w:bookmarkStart w:id="1036" w:name="_Toc504320645"/>
      <w:bookmarkStart w:id="1037" w:name="_Toc504320869"/>
      <w:bookmarkStart w:id="1038" w:name="_Toc504321266"/>
      <w:bookmarkStart w:id="1039" w:name="_Toc524044062"/>
      <w:r w:rsidRPr="0008241C">
        <w:rPr>
          <w:b/>
          <w:sz w:val="28"/>
          <w:szCs w:val="26"/>
        </w:rPr>
        <w:lastRenderedPageBreak/>
        <w:t xml:space="preserve">4.1 </w:t>
      </w:r>
      <w:r w:rsidRPr="0008241C">
        <w:rPr>
          <w:b/>
          <w:sz w:val="28"/>
          <w:szCs w:val="26"/>
        </w:rPr>
        <w:tab/>
        <w:t>Direct drivers</w:t>
      </w:r>
      <w:bookmarkEnd w:id="1033"/>
      <w:bookmarkEnd w:id="1034"/>
      <w:bookmarkEnd w:id="1035"/>
      <w:bookmarkEnd w:id="1036"/>
      <w:bookmarkEnd w:id="1037"/>
      <w:bookmarkEnd w:id="1038"/>
      <w:bookmarkEnd w:id="1039"/>
    </w:p>
    <w:p w14:paraId="563EE28F" w14:textId="77777777" w:rsidR="00A01204" w:rsidRPr="0008241C" w:rsidRDefault="00A01204" w:rsidP="00A01204">
      <w:pPr>
        <w:rPr>
          <w:sz w:val="22"/>
          <w:szCs w:val="22"/>
        </w:rPr>
      </w:pPr>
    </w:p>
    <w:p w14:paraId="458675CB" w14:textId="77777777" w:rsidR="00A01204" w:rsidRPr="0008241C" w:rsidRDefault="00A01204" w:rsidP="00A01204">
      <w:pPr>
        <w:keepNext/>
        <w:tabs>
          <w:tab w:val="clear" w:pos="1247"/>
          <w:tab w:val="left" w:pos="765"/>
        </w:tabs>
        <w:outlineLvl w:val="2"/>
        <w:rPr>
          <w:b/>
          <w:sz w:val="24"/>
          <w:szCs w:val="24"/>
        </w:rPr>
      </w:pPr>
      <w:bookmarkStart w:id="1040" w:name="_Toc504317228"/>
      <w:bookmarkStart w:id="1041" w:name="_Toc504317921"/>
      <w:bookmarkStart w:id="1042" w:name="_Toc504320423"/>
      <w:bookmarkStart w:id="1043" w:name="_Toc504320646"/>
      <w:bookmarkStart w:id="1044" w:name="_Toc504320870"/>
      <w:bookmarkStart w:id="1045" w:name="_Toc504321267"/>
      <w:bookmarkStart w:id="1046" w:name="_Toc524044063"/>
      <w:r w:rsidRPr="0008241C">
        <w:rPr>
          <w:b/>
          <w:sz w:val="24"/>
          <w:szCs w:val="24"/>
        </w:rPr>
        <w:t xml:space="preserve">4.1.1 </w:t>
      </w:r>
      <w:r w:rsidRPr="0008241C">
        <w:rPr>
          <w:b/>
          <w:sz w:val="24"/>
          <w:szCs w:val="24"/>
        </w:rPr>
        <w:tab/>
        <w:t>Land-use and land-cover changes</w:t>
      </w:r>
      <w:bookmarkEnd w:id="1040"/>
      <w:bookmarkEnd w:id="1041"/>
      <w:bookmarkEnd w:id="1042"/>
      <w:bookmarkEnd w:id="1043"/>
      <w:bookmarkEnd w:id="1044"/>
      <w:bookmarkEnd w:id="1045"/>
      <w:bookmarkEnd w:id="1046"/>
    </w:p>
    <w:p w14:paraId="5261D186" w14:textId="77777777" w:rsidR="00A01204" w:rsidRPr="0008241C" w:rsidRDefault="00A01204" w:rsidP="00A01204">
      <w:pPr>
        <w:rPr>
          <w:sz w:val="22"/>
          <w:szCs w:val="22"/>
        </w:rPr>
      </w:pPr>
    </w:p>
    <w:p w14:paraId="0DAFE749" w14:textId="77777777" w:rsidR="00A01204" w:rsidRPr="0008241C" w:rsidRDefault="00A01204" w:rsidP="00A01204">
      <w:pPr>
        <w:rPr>
          <w:sz w:val="22"/>
          <w:szCs w:val="22"/>
          <w:lang w:eastAsia="en-IN"/>
        </w:rPr>
      </w:pPr>
      <w:r w:rsidRPr="0008241C">
        <w:rPr>
          <w:sz w:val="22"/>
          <w:szCs w:val="22"/>
        </w:rPr>
        <w:t xml:space="preserve">As a direct driver, land-use and land-cover change varies in space and time </w:t>
      </w:r>
      <w:r w:rsidRPr="0008241C">
        <w:rPr>
          <w:sz w:val="22"/>
          <w:szCs w:val="22"/>
        </w:rPr>
        <w:fldChar w:fldCharType="begin" w:fldLock="1"/>
      </w:r>
      <w:r w:rsidRPr="0008241C">
        <w:rPr>
          <w:sz w:val="22"/>
          <w:szCs w:val="22"/>
        </w:rPr>
        <w:instrText>ADDIN CSL_CITATION {"citationItems":[{"id":"ITEM-1","itemData":{"DOI":"10.3390/rs70302401","ISSN":"20724292","abstract":"India has experienced significant Land-Use and Land-Cover Change (LULCC) over the past few decades. In this context, careful observation and mapping of LULCC using satellite data of high to medium spatial resolution is crucial for understanding the long-term usage patterns of natural resources and facilitating sustainable management to plan, monitor and evaluate development. The present study utilizes the satellite images to generate national level LULC maps at decadal intervals for 1985, 1995 and 2005 using onscreen visual interpretation techniques with minimum mapping unit of 2.5 hectares. These maps follow the classification scheme of the International Geosphere Biosphere Programme (IGBP) to ensure compatibility with other global/regional LULC datasets for comparison and integration. Our LULC maps with more than 90% overall accuracy highlight the changes prominent at regional level, i.e., loss of forest cover in central and northeast India, increase of cropland area in Western India, growth of peri-urban area, and relative increase in plantations. We also found spatial correlation between the cropping area and precipitation, which in turn confirms the monsoon dependent agriculture system in the country. On comparison with the existing global LULC products (GlobCover and MODIS), it can be concluded that our dataset has captured the maximum cumulative patch diversity frequency indicating the detailed representation that can be attributed to the \\r\\non-screen visual interpretation technique. Comparisons with global LULC products (GlobCover and MODIS) show that our dataset captures maximum landscape diversity, which is partly attributable to the on-screen visual interpretation techniques. We advocate the utility of this database for national and regional studies on land dynamics and \\r\\nclimate change research. The database would be updated to 2015 as a continuing effort of this study.","author":[{"dropping-particle":"","family":"Roy","given":"Parth S.","non-dropping-particle":"","parse-names":false,"suffix":""},{"dropping-particle":"","family":"Roy","given":"Arijit","non-dropping-particle":"","parse-names":false,"suffix":""},{"dropping-particle":"","family":"Joshi","given":"Pawan K.","non-dropping-particle":"","parse-names":false,"suffix":""},{"dropping-particle":"","family":"Kale","given":"Manish P.","non-dropping-particle":"","parse-names":false,"suffix":""},{"dropping-particle":"","family":"Srivastava","given":"Vijay K.","non-dropping-particle":"","parse-names":false,"suffix":""},{"dropping-particle":"","family":"Srivastava","given":"Sushil K.","non-dropping-particle":"","parse-names":false,"suffix":""},{"dropping-particle":"","family":"Dwevidi","given":"Ravi S.","non-dropping-particle":"","parse-names":false,"suffix":""},{"dropping-particle":"","family":"Joshi","given":"Chitiz","non-dropping-particle":"","parse-names":false,"suffix":""},{"dropping-particle":"","family":"Behera","given":"Mukunda D.","non-dropping-particle":"","parse-names":false,"suffix":""},{"dropping-particle":"","family":"Meiyappan","given":"Prasanth","non-dropping-particle":"","parse-names":false,"suffix":""},{"dropping-particle":"","family":"Sharma","given":"Yeshu","non-dropping-particle":"","parse-names":false,"suffix":""},{"dropping-particle":"","family":"Jain","given":"Atul K.","non-dropping-particle":"","parse-names":false,"suffix":""},{"dropping-particle":"","family":"Singh","given":"Jamuna S.","non-dropping-particle":"","parse-names":false,"suffix":""},{"dropping-particle":"","family":"Palchowdhuri","given":"Yajnaseni","non-dropping-particle":"","parse-names":false,"suffix":""},{"dropping-particle":"","family":"Ramachandran","given":"Reshma M.","non-dropping-particle":"","parse-names":false,"suffix":""},{"dropping-particle":"","family":"Pinjarla","given":"Bhavani","non-dropping-particle":"","parse-names":false,"suffix":""},{"dropping-particle":"","family":"Chakravarthi","given":"V.","non-dropping-particle":"","parse-names":false,"suffix":""},{"dropping-particle":"","family":"Babu","given":"Nani","non-dropping-particle":"","parse-names":false,"suffix":""},{"dropping-particle":"","family":"Gowsalya","given":"Mahalakshmi S.","non-dropping-particle":"","parse-names":false,"suffix":""},{"dropping-particle":"","family":"Thiruvengadam","given":"Praveen","non-dropping-particle":"","parse-names":false,"suffix":""},{"dropping-particle":"","family":"Kotteeswaran","given":"Mrinalni","non-dropping-particle":"","parse-names":false,"suffix":""},{"dropping-particle":"","family":"Priya","given":"Vishnu","non-dropping-particle":"","parse-names":false,"suffix":""},{"dropping-particle":"","family":"Yelishetty","given":"Krishna Murthy V N","non-dropping-particle":"","parse-names":false,"suffix":""},{"dropping-particle":"","family":"Maithani","given":"Sandeep","non-dropping-particle":"","parse-names":false,"suffix":""},{"dropping-particle":"","family":"Talukdar","given":"Gautam","non-dropping-particle":"","parse-names":false,"suffix":""},{"dropping-particle":"","family":"Mondal","given":"Indranil","non-dropping-particle":"","parse-names":false,"suffix":""},{"dropping-particle":"","family":"Rajan","given":"Krishnan S.","non-dropping-particle":"","parse-names":false,"suffix":""},{"dropping-particle":"","family":"Narendra","given":"Prasad S.","non-dropping-particle":"","parse-names":false,"suffix":""},{"dropping-particle":"","family":"Biswal","given":"Sushmita","non-dropping-particle":"","parse-names":false,"suffix":""},{"dropping-particle":"","family":"Chakraborty","given":"Anusheema","non-dropping-particle":"","parse-names":false,"suffix":""},{"dropping-particle":"","family":"Padalia","given":"Hitendra","non-dropping-particle":"","parse-names":false,"suffix":""},{"dropping-particle":"","family":"Chavan","given":"Manoj","non-dropping-particle":"","parse-names":false,"suffix":""},{"dropping-particle":"","family":"Pardeshi","given":"Satish N.","non-dropping-particle":"","parse-names":false,"suffix":""},{"dropping-particle":"","family":"Chaudhari","given":"Swapnil A.","non-dropping-particle":"","parse-names":false,"suffix":""},{"dropping-particle":"","family":"Anand","given":"Arur","non-dropping-particle":"","parse-names":false,"suffix":""},{"dropping-particle":"","family":"Vyas","given":"Anjana","non-dropping-particle":"","parse-names":false,"suffix":""},{"dropping-particle":"","family":"Reddy","given":"Mruthyunjaya K.","non-dropping-particle":"","parse-names":false,"suffix":""},{"dropping-particle":"","family":"Ramalingam","given":"M.","non-dropping-particle":"","parse-names":false,"suffix":""},{"dropping-particle":"","family":"Manonmani","given":"R.","non-dropping-particle":"","parse-names":false,"suffix":""},{"dropping-particle":"","family":"Behera","given":"Pritiranjan","non-dropping-particle":"","parse-names":false,"suffix":""},{"dropping-particle":"","family":"Das","given":"Pulakesh","non-dropping-particle":"","parse-names":false,"suffix":""},{"dropping-particle":"","family":"Tripathi","given":"Poonam","non-dropping-particle":"","parse-names":false,"suffix":""},{"dropping-particle":"","family":"Matin","given":"Shafique","non-dropping-particle":"","parse-names":false,"suffix":""},{"dropping-particle":"","family":"Khan","given":"Mohammed L.","non-dropping-particle":"","parse-names":false,"suffix":""},{"dropping-particle":"","family":"Tripathi","given":"Om P.","non-dropping-particle":"","parse-names":false,"suffix":""},{"dropping-particle":"","family":"Deka","given":"Jyotihman","non-dropping-particle":"","parse-names":false,"suffix":""},{"dropping-particle":"","family":"Kumar","given":"Prasanna","non-dropping-particle":"","parse-names":false,"suffix":""},{"dropping-particle":"","family":"Kushwaha","given":"Deepak","non-dropping-particle":"","parse-names":false,"suffix":""}],"container-title":"Remote Sensing","id":"ITEM-1","issue":"3","issued":{"date-parts":[["2015"]]},"page":"2401-2430","title":"Development of decadal (1985-1995-2005) land use and land cover database for India","type":"article-journal","volume":"7"},"uris":["http://www.mendeley.com/documents/?uuid=929b0145-d190-48b6-93e0-b0a7b95ea4ac"]}],"mendeley":{"formattedCitation":"(Roy &lt;i&gt;et al.&lt;/i&gt;, 2015)","plainTextFormattedCitation":"(Roy et al., 2015)","previouslyFormattedCitation":"(Roy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Roy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imultaneously, it is also embedded in other factors </w:t>
      </w:r>
      <w:r w:rsidRPr="0008241C">
        <w:rPr>
          <w:sz w:val="22"/>
          <w:szCs w:val="24"/>
          <w:lang w:eastAsia="en-IN"/>
        </w:rPr>
        <w:t>such as climate change, biophysical conditions of the land, demographic change, technology implementation, political structures, economic growth, and even people’s attitudes and values that operate on multiple interacting scale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289/ehp.6514","ISBN":"NE-297","PMID":"129","abstract":"Land-use change models are used by researchers and professionals to explore the dynamics and drivers of land-use/land-cover change and to inform policies affecting such change. A broad array of models and modeling methods are available to researchers, and each type has certain advantages and disadvantages depending on the objective of the research. This report presents a review of different types of models as a means of exploring the functionality and ability of different approaches. In this review, we try to explicitly incorporate human processes, because of their centrality in land-use/land-cover change. We present a framework to compare land-use change models in terms of scale (both spatial and temporal) and complexity, and how well they incorporate space, time, and human decisionmaking. Initially, we examined a summary set of 250 relevant citations and developed a bibliography of 136 papers. From these 136 papers a set of 19 land-use models were reviewed in detail as representative of the broader set of models identified from the more comprehensive review of literature. Using a tabular approach, we summarize and discuss the 19 models in terms of dynamic (temporal) and spatial interactions, as well as human decisionmaking as defined by the earlier framework. To eliminate the general confusion surrounding the term scale, we evaluate each model with respect to pairs of analogous parameters of spatial, temporal, and decisionmaking scales: (1) spatial resolution and extent, (2) time step and duration, and (3) decisionmaking agent and domain. Although a wide range of spatial and temporal scales is covered collectively by the models examined, we find most individual models occupy a much more limited spatio-temporal niche. Many raster models we examined mirror the extent and resolution of common remote-sensing data. The broadest-scale models are, in general, not spatially explicit. We also find that models incorporating higher levels of human decisionmaking are more centrally located with respect to spatial and temporal scales, probably due to the lack of data availability at more extreme scales. Further, we examine the social drivers of land-use change and methodological trends exemplified in the models we reviewed. Finally, we conclude with some proposals for future directions in land-use modeling.","author":[{"dropping-particle":"","family":"Agarwal","given":"Chetan","non-dropping-particle":"","parse-names":false,"suffix":""},{"dropping-particle":"","family":"Green","given":"Glen M.","non-dropping-particle":"","parse-names":false,"suffix":""},{"dropping-particle":"","family":"Grove","given":"J. Morgan","non-dropping-particle":"","parse-names":false,"suffix":""},{"dropping-particle":"","family":"Evans","given":"Tom P.","non-dropping-particle":"","parse-names":false,"suffix":""},{"dropping-particle":"","family":"Schweik","given":"Charles M.","non-dropping-particle":"","parse-names":false,"suffix":""}],"container-title":"Apollo The International Magazine Of Art And Antiques","id":"ITEM-1","issued":{"date-parts":[["2002"]]},"page":"62","title":"A Review and Assessment of Land-Use Change Models: Dynamics of Space, Time, and Human Choice","type":"article-journal"},"uris":["http://www.mendeley.com/documents/?uuid=2784a514-8d28-4d80-8f35-76e6701400b2"]}],"mendeley":{"formattedCitation":"(Agarwal &lt;i&gt;et al.&lt;/i&gt;, 2002)","plainTextFormattedCitation":"(Agarwal et al., 2002)","previouslyFormattedCitation":"(Agarwal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Agarwal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Growing evidence indicates that  land-use and land-cover change brought about by rapid industrialization, urbanization and agricultural activities accelerate the degradation of land resources through pollution and soil erosion </w:t>
      </w:r>
      <w:r w:rsidRPr="0008241C">
        <w:rPr>
          <w:sz w:val="22"/>
          <w:szCs w:val="22"/>
        </w:rPr>
        <w:fldChar w:fldCharType="begin" w:fldLock="1"/>
      </w:r>
      <w:r w:rsidRPr="0008241C">
        <w:rPr>
          <w:sz w:val="22"/>
          <w:szCs w:val="22"/>
        </w:rPr>
        <w:instrText>ADDIN CSL_CITATION {"citationItems":[{"id":"ITEM-1","itemData":{"DOI":"10.1016/j.ecoleng.2015.05.027","ISSN":"09258574","abstract":"Soil is a vital life supporting system of the Planet Earth. However, it has been estimated that around 25% the global soils are highly degraded and 44% are moderately degraded mainly due to the pollution of metals and metalloids, persistent organic pollutants, pesticides, radionuclides etc. Additionally, the pollution due to new and emerging pollutants such as antibiotics, disinfectants, flame retardants, nanoparticles etc pose an additional threat to the homeostasis of the soil system. Therefore, sustainable management of contaminated soils are essential for maintaining the ecosystem services. Though chemical and physical methods are widely pursued for the remediation of contaminated soils, phytotechnolgies (plant-based clean-up technologies) are outweighed and often preferred as a clean and carbon-neutral solution for the remediation and sustainable management of the contaminated soils. Apart from that, plant-based clean-up also provide phytoprodcuts such as biomass, biofuels and other industrially important chemicals for bio-based entrepreneurial activities during remediation. However, phytoremediation does not give desired results in soil contaminated with mixed/multiple pollutants. Furthermore, it is unclear that how changing climate will affect the plant-microbe interactions and pollutants behaviour in the soil system. Moreover, there is only limited information available on the plant-microbe-pollutants nexus under changing climate. Therefore, the present work is aimed to (i) address the difficulties in remediation of soils contaminated with multiple pollutants (ii) delineate the plant-microbe-pollutant and climate nexus and (iii) identify the key sustainability indicators for evaluating the remediated system.","author":[{"dropping-particle":"","family":"Tripathi","given":"Vishal","non-dropping-particle":"","parse-names":false,"suffix":""},{"dropping-particle":"","family":"Fraceto","given":"Leonardo F.","non-dropping-particle":"","parse-names":false,"suffix":""},{"dropping-particle":"","family":"Abhilash","given":"P.C.","non-dropping-particle":"","parse-names":false,"suffix":""}],"container-title":"Ecological Engineering","id":"ITEM-1","issued":{"date-parts":[["2015"]]},"page":"330-335","publisher":"Elsevier B.V.","title":"Sustainable clean-up technologies for soils contaminated with multiple pollutants: Plant-microbe-pollutant and climate nexus","type":"article-journal","volume":"82"},"uris":["http://www.mendeley.com/documents/?uuid=9bcc40eb-bc02-465b-aa2f-ae803428977a"]},{"id":"ITEM-2","itemData":{"DOI":"10.1016/j.jaridenv.2014.01.016","ISBN":"0140-1963","ISSN":"1095922X","abstract":"Land degradation is extensive, covering approximately 23% of the globe's terrestrial area, increasing at an annual rate of 5-10 million ha, and affecting about 1.5 billion people globally. Such detrimental processes call for urgent and comprehensive action to halt land degradation. In this paper, we assess the causes and extent of land degradation around the world, followed by an outline of the various challenges in implementing a global Zero Net Land Degradation (ZNLD) policy. The concept of ZNLD proposes a scheme under which the extent of global degraded lands will decrease or at least, remain stable. To enable this type of scenario, the rate of global land degradation should not exceed that of land restoration. Restoration efforts should include not only croplands, rangelands, and woodlands, but also natural and semi-natural lands that do not generate direct economic revenues. The United Nations Convention to Combat Desertification (UNCCD) envisages achieving this target by 2030. Despite being seemingly ambitious, the target of ZNLD could be achieved if degraded lands are restored to a considerable extent and, at the same time, land-degrading management practices are replaced with ones that conserve soils. To enable effective implementation of these steps, it is necessary to formulate a ZNLD Protocol aimed at managing assessment actions and maintaining of supportive policies and regulations. Restoration projects could be financed through payments for improving ecosystem services, as well as other economic mechanisms. Achieving the target of land degradation neutrality would decrease the environmental footprint of agriculture, while supporting food security and sustaining human wellbeing.","author":[{"dropping-particle":"","family":"Stavi","given":"Ilan","non-dropping-particle":"","parse-names":false,"suffix":""},{"dropping-particle":"","family":"Lal","given":"Rattan","non-dropping-particle":"","parse-names":false,"suffix":""}],"container-title":"Journal of Arid Environments","id":"ITEM-2","issue":"PA","issued":{"date-parts":[["2015"]]},"page":"44-51","publisher":"Elsevier Ltd","title":"Achieving Zero Net Land Degradation: Challenges and opportunities","type":"article-journal","volume":"112"},"uris":["http://www.mendeley.com/documents/?uuid=83503a53-5fcc-4626-94a0-50e3b77f65f8"]},{"id":"ITEM-3","itemData":{"DOI":"10.1016/j.ecolmodel.2015.07.017","ISBN":"03043800","ISSN":"03043800","abstract":"This review assesses existing data, models, and other knowledge-based methods for valuing the effects of sustainable land management including the cost of land degradation on a global scale. The overall development goal of sustainable human well-being should be to obtain social, ecologic, and economic viability, not merely growth of the market economy. Therefore new and more integrated methods to value sustainable development are needed. There is a huge amount of data and methods currently available to model and analyze land management practices. However, it is scattered and requires consolidation and reformatting to be useful. In this review we collected and evaluated databases and computer models that could be useful for analyzing and valuing land management options for sustaining natural capital and maximizing ecosystem services. The current methods and models are not well equipped to handle large scale transdisciplinary analyses and a major conclusion of this synthesis paper is that there is a need for further development of the integrated approaches, which considers all four types of capital (human, built, natural, and social), and their interaction at spatially explicit, multiple scales. This should be facilitated by adapting existing models and make them and their outcomes more accessible to stakeholders. Other shortcomings and caveats of models should be addressed by adding the 'human factor', for instance, in participatory decision-making and scenario testing. For integration of the models themselves, a more participatory approach to model development is also recommended, along with the possibility of adding advanced gaming interfaces to the models to allow them to be \"played\" by a large number of interested parties and their trade-off decisions to be accumulated and compared.","author":[{"dropping-particle":"","family":"Turner","given":"Katrine Grace","non-dropping-particle":"","parse-names":false,"suffix":""},{"dropping-particle":"","family":"Anderson","given":"Sharolyn","non-dropping-particle":"","parse-names":false,"suffix":""},{"dropping-particle":"","family":"Gonzales-Chang","given":"Mauricio","non-dropping-particle":"","parse-names":false,"suffix":""},{"dropping-particle":"","family":"Costanza","given":"Robert","non-dropping-particle":"","parse-names":false,"suffix":""},{"dropping-particle":"","family":"Courville","given":"Sasha","non-dropping-particle":"","parse-names":false,"suffix":""},{"dropping-particle":"","family":"Dalgaard","given":"Tommy","non-dropping-particle":"","parse-names":false,"suffix":""},{"dropping-particle":"","family":"Dominati","given":"Estelle","non-dropping-particle":"","parse-names":false,"suffix":""},{"dropping-particle":"","family":"Kubiszewski","given":"Ida","non-dropping-particle":"","parse-names":false,"suffix":""},{"dropping-particle":"","family":"Ogilvy","given":"Sue","non-dropping-particle":"","parse-names":false,"suffix":""},{"dropping-particle":"","family":"Porfirio","given":"Luciana","non-dropping-particle":"","parse-names":false,"suffix":""},{"dropping-particle":"","family":"Ratna","given":"Nazmun","non-dropping-particle":"","parse-names":false,"suffix":""},{"dropping-particle":"","family":"Sandhu","given":"Harpinder","non-dropping-particle":"","parse-names":false,"suffix":""},{"dropping-particle":"","family":"Sutton","given":"Paul C.","non-dropping-particle":"","parse-names":false,"suffix":""},{"dropping-particle":"","family":"Svenning","given":"Jens Christian","non-dropping-particle":"","parse-names":false,"suffix":""},{"dropping-particle":"","family":"Turner","given":"Graham Mark","non-dropping-particle":"","parse-names":false,"suffix":""},{"dropping-particle":"","family":"Varennes","given":"Yann David","non-dropping-particle":"","parse-names":false,"suffix":""},{"dropping-particle":"","family":"Voinov","given":"Alexey","non-dropping-particle":"","parse-names":false,"suffix":""},{"dropping-particle":"","family":"Wratten","given":"Stephen","non-dropping-particle":"","parse-names":false,"suffix":""}],"container-title":"Ecological Modelling","id":"ITEM-3","issued":{"date-parts":[["2015"]]},"page":"190-207","publisher":"Elsevier B.V.","title":"A review of methods, data, and models to assess changes in the value of ecosystem services from land degradation and restoration","type":"article-journal","volume":"319"},"uris":["http://www.mendeley.com/documents/?uuid=cb4ceed9-20ab-4adc-b04d-52e5d93f8147"]}],"mendeley":{"formattedCitation":"(Stavi &amp; Lal, 2015; V. Tripathi &lt;i&gt;et al.&lt;/i&gt;, 2015; Turner &lt;i&gt;et al.&lt;/i&gt;, 2015)","plainTextFormattedCitation":"(Stavi &amp; Lal, 2015; V. Tripathi et al., 2015; Turner et al., 2015)","previouslyFormattedCitation":"(Stavi &amp; Lal, 2015; V. Tripathi &lt;i&gt;et al.&lt;/i&gt;, 2015; Turner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Stavi &amp; Lal, 2015; V. Tripathi </w:t>
      </w:r>
      <w:r w:rsidRPr="0008241C">
        <w:rPr>
          <w:i/>
          <w:noProof/>
          <w:sz w:val="22"/>
          <w:szCs w:val="22"/>
        </w:rPr>
        <w:t>et al.</w:t>
      </w:r>
      <w:r w:rsidRPr="0008241C">
        <w:rPr>
          <w:noProof/>
          <w:sz w:val="22"/>
          <w:szCs w:val="22"/>
        </w:rPr>
        <w:t xml:space="preserve">, 2015; Turner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Generally, five major causes contribute to land-use and land-cover change through their interaction, including resource scarcity, market opportunities, policy intervention, increased vulnerability and institutional changes </w:t>
      </w:r>
      <w:r w:rsidRPr="0008241C">
        <w:rPr>
          <w:sz w:val="22"/>
          <w:szCs w:val="22"/>
        </w:rPr>
        <w:fldChar w:fldCharType="begin" w:fldLock="1"/>
      </w:r>
      <w:r w:rsidRPr="0008241C">
        <w:rPr>
          <w:sz w:val="22"/>
          <w:szCs w:val="22"/>
        </w:rPr>
        <w:instrText>ADDIN CSL_CITATION {"citationItems":[{"id":"ITEM-1","itemData":{"DOI":"10.1146/annurev.energy.28.050302.105459","ISBN":"1543-5938 1545-2050","ISSN":"1543-5938","author":[{"dropping-particle":"","family":"Lambin","given":"Eric F.","non-dropping-particle":"","parse-names":false,"suffix":""},{"dropping-particle":"","family":"Geist","given":"Helmut J.","non-dropping-particle":"","parse-names":false,"suffix":""},{"dropping-particle":"","family":"Lepers","given":"Erika","non-dropping-particle":"","parse-names":false,"suffix":""}],"container-title":"Annual Review of Environment and Resources","id":"ITEM-1","issue":"1","issued":{"date-parts":[["2003"]]},"page":"205-241","title":"Dynamics of Land-use and Land-cover change in tropical regions","type":"article-journal","volume":"28"},"uris":["http://www.mendeley.com/documents/?uuid=fc21e0c8-1ece-4233-9543-2dd16c283ba7"]}],"mendeley":{"formattedCitation":"(Lambin &lt;i&gt;et al.&lt;/i&gt;, 2003)","plainTextFormattedCitation":"(Lambin et al., 2003)","previouslyFormattedCitation":"(Lambin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Lambin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w:t>
      </w:r>
    </w:p>
    <w:p w14:paraId="30489AAF" w14:textId="77777777" w:rsidR="00A01204" w:rsidRPr="0008241C" w:rsidRDefault="00A01204" w:rsidP="00A01204">
      <w:pPr>
        <w:rPr>
          <w:sz w:val="22"/>
          <w:szCs w:val="22"/>
        </w:rPr>
      </w:pPr>
    </w:p>
    <w:p w14:paraId="6C630A22" w14:textId="3BD3B3F9" w:rsidR="00A01204" w:rsidRPr="0008241C" w:rsidRDefault="00A01204" w:rsidP="00A01204">
      <w:pPr>
        <w:rPr>
          <w:sz w:val="22"/>
          <w:szCs w:val="22"/>
          <w:lang w:val="en-NZ"/>
        </w:rPr>
      </w:pPr>
      <w:r w:rsidRPr="0008241C">
        <w:rPr>
          <w:sz w:val="22"/>
          <w:szCs w:val="22"/>
        </w:rPr>
        <w:t>The Asia-Pacific region is one of the most populated places on earth, resulting in fragmented land cover and degraded ecosystems in many eco-regions. The scale of deforestation, for example, has dramatically expanded in the last few decades, especially in South-East Asia where the forest area sharply declined by 12.9</w:t>
      </w:r>
      <w:r w:rsidR="00C934E9">
        <w:rPr>
          <w:sz w:val="22"/>
          <w:szCs w:val="22"/>
        </w:rPr>
        <w:t xml:space="preserve"> per cent</w:t>
      </w:r>
      <w:r w:rsidRPr="0008241C">
        <w:rPr>
          <w:sz w:val="22"/>
          <w:szCs w:val="22"/>
        </w:rPr>
        <w:t xml:space="preserve"> from 242 million ha in 1990 to 210.8 million ha in 2015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5"]]},"publisher-place":"Rome, Italy","title":"Global forest resource assessment 2015. Desk reference.","type":"report"},"uris":["http://www.mendeley.com/documents/?uuid=1969a466-d980-443b-8d7f-0b7c7a48127b"]}],"mendeley":{"formattedCitation":"(FAO, 2015b)","plainTextFormattedCitation":"(FAO, 2015b)","previouslyFormattedCitation":"(FAO, 2015b)"},"properties":{"noteIndex":0},"schema":"https://github.com/citation-style-language/schema/raw/master/csl-citation.json"}</w:instrText>
      </w:r>
      <w:r w:rsidRPr="0008241C">
        <w:rPr>
          <w:sz w:val="22"/>
          <w:szCs w:val="22"/>
        </w:rPr>
        <w:fldChar w:fldCharType="separate"/>
      </w:r>
      <w:r w:rsidRPr="0008241C">
        <w:rPr>
          <w:noProof/>
          <w:sz w:val="22"/>
          <w:szCs w:val="22"/>
        </w:rPr>
        <w:t>(FAO, 2015b)</w:t>
      </w:r>
      <w:r w:rsidRPr="0008241C">
        <w:rPr>
          <w:sz w:val="22"/>
          <w:szCs w:val="22"/>
        </w:rPr>
        <w:fldChar w:fldCharType="end"/>
      </w:r>
      <w:r w:rsidRPr="0008241C">
        <w:rPr>
          <w:sz w:val="22"/>
          <w:szCs w:val="22"/>
        </w:rPr>
        <w:t xml:space="preserve"> (see section 4.1.2.1); this is the highest rate of habitat loss among the world’s tropical regions </w:t>
      </w:r>
      <w:r w:rsidRPr="0008241C">
        <w:rPr>
          <w:sz w:val="22"/>
          <w:szCs w:val="22"/>
        </w:rPr>
        <w:fldChar w:fldCharType="begin" w:fldLock="1"/>
      </w:r>
      <w:r w:rsidRPr="0008241C">
        <w:rPr>
          <w:sz w:val="22"/>
          <w:szCs w:val="22"/>
        </w:rPr>
        <w:instrText>ADDIN CSL_CITATION {"citationItems":[{"id":"ITEM-1","itemData":{"DOI":"10.1016/J.BIOCON.2009.12.029","ISSN":"0006-3207","author":[{"dropping-particle":"","family":"Sodhi","given":"N.S.","non-dropping-particle":"","parse-names":false,"suffix":""},{"dropping-particle":"","family":"Koh","given":"L.P.","non-dropping-particle":"","parse-names":false,"suffix":""},{"dropping-particle":"","family":"Clements","given":"R.","non-dropping-particle":"","parse-names":false,"suffix":""},{"dropping-particle":"","family":"Wanger","given":"T.C.","non-dropping-particle":"","parse-names":false,"suffix":""},{"dropping-particle":"","family":"Hill","given":"J.K.","non-dropping-particle":"","parse-names":false,"suffix":""},{"dropping-particle":"","family":"Hamer","given":"K.C.","non-dropping-particle":"","parse-names":false,"suffix":""},{"dropping-particle":"","family":"Clough","given":"Y.","non-dropping-particle":"","parse-names":false,"suffix":""},{"dropping-particle":"","family":"Tscharntke","given":"T.","non-dropping-particle":"","parse-names":false,"suffix":""},{"dropping-particle":"","family":"Posa","given":"M.R.C.","non-dropping-particle":"","parse-names":false,"suffix":""},{"dropping-particle":"","family":"Lee","given":"T.M.","non-dropping-particle":"","parse-names":false,"suffix":""}],"container-title":"Biological Conservation","id":"ITEM-1","issue":"10","issued":{"date-parts":[["2010","10","1"]]},"page":"2375-2384","publisher":"Elsevier","title":"Conserving Southeast Asian forest biodiversity in human-modified landscapes","type":"article-journal","volume":"143"},"uris":["http://www.mendeley.com/documents/?uuid=17e34a8e-4238-361c-9f64-32dd1aed9eb2"]}],"mendeley":{"formattedCitation":"(N.S. Sodhi &lt;i&gt;et al.&lt;/i&gt;, 2010)","plainTextFormattedCitation":"(N.S. Sodhi et al., 2010)","previouslyFormattedCitation":"(N.S. Sodh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N.S. Sodh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see section 3.2.1.1). Land-use and land-cover change</w:t>
      </w:r>
      <w:r w:rsidRPr="0008241C">
        <w:rPr>
          <w:sz w:val="22"/>
          <w:szCs w:val="22"/>
          <w:lang w:eastAsia="en-IN"/>
        </w:rPr>
        <w:t xml:space="preserve"> due to developing large-scale intensive agriculture (e.g. oil palm, rubber and sugarcane), and logging activities have become key drivers of habitat fragmentation or loss in South-East Asia</w:t>
      </w:r>
      <w:r w:rsidRPr="0008241C">
        <w:rPr>
          <w:sz w:val="22"/>
          <w:szCs w:val="22"/>
        </w:rPr>
        <w:t xml:space="preserve"> and threatened many endemic species </w:t>
      </w:r>
      <w:r w:rsidRPr="0008241C">
        <w:rPr>
          <w:sz w:val="22"/>
          <w:szCs w:val="22"/>
        </w:rPr>
        <w:fldChar w:fldCharType="begin" w:fldLock="1"/>
      </w:r>
      <w:r w:rsidRPr="0008241C">
        <w:rPr>
          <w:sz w:val="22"/>
          <w:szCs w:val="22"/>
        </w:rPr>
        <w:instrText>ADDIN CSL_CITATION {"citationItems":[{"id":"ITEM-1","itemData":{"DOI":"10.17528/cifor/002604","author":[{"dropping-particle":"","family":"Wertz-Kanounnikoff","given":"S.","non-dropping-particle":"","parse-names":false,"suffix":""},{"dropping-particle":"","family":"Kongphan-apirak","given":"M.","non-dropping-particle":"","parse-names":false,"suffix":""}],"container-title":"CIFOR Working Paper no. 41","id":"ITEM-1","issued":{"date-parts":[["2008"]]},"publisher":"Center for International Forestry Research (CIFOR), Bogor, Indonesia","title":"Reducing forest emissions in Southeast Asia: A review of drivers of land-use change and how payments for environmental services (PES) schemes can affect them","type":"report"},"uris":["http://www.mendeley.com/documents/?uuid=b8ff3667-f6eb-4428-9a81-78ab9700e5bf"]},{"id":"ITEM-2","itemData":{"author":[{"dropping-particle":"","family":"Fitzherbert","given":"EB","non-dropping-particle":"","parse-names":false,"suffix":""},{"dropping-particle":"","family":"Struebig","given":"MJ","non-dropping-particle":"","parse-names":false,"suffix":""},{"dropping-particle":"","family":"Morel","given":"A","non-dropping-particle":"","parse-names":false,"suffix":""},{"dropping-particle":"","family":"Danielsen","given":"F","non-dropping-particle":"","parse-names":false,"suffix":""},{"dropping-particle":"","family":"Brühl","given":"CA","non-dropping-particle":"","parse-names":false,"suffix":""},{"dropping-particle":"","family":"Donald","given":"PF","non-dropping-particle":"","parse-names":false,"suffix":""},{"dropping-particle":"","family":"Phalan","given":"B","non-dropping-particle":"","parse-names":false,"suffix":""}],"container-title":"Trends in Ecology &amp; Evolution","id":"ITEM-2","issue":"10","issued":{"date-parts":[["2008"]]},"page":"538-545","title":"How will oil palm expansion affect biodiversity?","type":"article-journal","volume":"23"},"uris":["http://www.mendeley.com/documents/?uuid=a0eb82c6-ff3a-3a7a-a9ca-5561c45ed84d"]},{"id":"ITEM-3","itemData":{"DOI":"10.1007/s10531-009-9607-5","ISSN":"0960-3115","author":[{"dropping-particle":"","family":"Sodhi","given":"Navjot S.","non-dropping-particle":"","parse-names":false,"suffix":""},{"dropping-particle":"","family":"Posa","given":"Mary Rose C.","non-dropping-particle":"","parse-names":false,"suffix":""},{"dropping-particle":"","family":"Lee","given":"Tien Ming","non-dropping-particle":"","parse-names":false,"suffix":""},{"dropping-particle":"","family":"Bickford","given":"David","non-dropping-particle":"","parse-names":false,"suffix":""},{"dropping-particle":"","family":"Koh","given":"Lian Pin","non-dropping-particle":"","parse-names":false,"suffix":""},{"dropping-particle":"","family":"Brook","given":"Barry W.","non-dropping-particle":"","parse-names":false,"suffix":""}],"container-title":"Biodiversity and Conservation","id":"ITEM-3","issue":"2","issued":{"date-parts":[["2010","2","4"]]},"note":"NULL","page":"317-328","title":"The state and conservation of Southeast Asian biodiversity","type":"article-journal","volume":"19"},"uris":["http://www.mendeley.com/documents/?uuid=ec6b1aa1-3e00-47be-9d2c-ef88777452a1"]}],"mendeley":{"formattedCitation":"(Fitzherbert &lt;i&gt;et al.&lt;/i&gt;, 2008; Navjot S. Sodhi &lt;i&gt;et al.&lt;/i&gt;, 2010; Wertz-Kanounnikoff &amp; Kongphan-apirak, 2008)","plainTextFormattedCitation":"(Fitzherbert et al., 2008; Navjot S. Sodhi et al., 2010; Wertz-Kanounnikoff &amp; Kongphan-apirak, 2008)","previouslyFormattedCitation":"(Fitzherbert &lt;i&gt;et al.&lt;/i&gt;, 2008; Navjot S. Sodhi &lt;i&gt;et al.&lt;/i&gt;, 2010; Wertz-Kanounnikoff &amp; Kongphan-apirak, 2008)"},"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Fitzherbert </w:t>
      </w:r>
      <w:r w:rsidRPr="0008241C">
        <w:rPr>
          <w:i/>
          <w:noProof/>
          <w:sz w:val="22"/>
          <w:szCs w:val="22"/>
          <w:lang w:val="en-NZ"/>
        </w:rPr>
        <w:t>et al.</w:t>
      </w:r>
      <w:r w:rsidRPr="0008241C">
        <w:rPr>
          <w:noProof/>
          <w:sz w:val="22"/>
          <w:szCs w:val="22"/>
          <w:lang w:val="en-NZ"/>
        </w:rPr>
        <w:t xml:space="preserve">, 2008; Navjot S. Sodhi </w:t>
      </w:r>
      <w:r w:rsidRPr="0008241C">
        <w:rPr>
          <w:i/>
          <w:noProof/>
          <w:sz w:val="22"/>
          <w:szCs w:val="22"/>
          <w:lang w:val="en-NZ"/>
        </w:rPr>
        <w:t>et al.</w:t>
      </w:r>
      <w:r w:rsidRPr="0008241C">
        <w:rPr>
          <w:noProof/>
          <w:sz w:val="22"/>
          <w:szCs w:val="22"/>
          <w:lang w:val="en-NZ"/>
        </w:rPr>
        <w:t>, 2010; Wertz-Kanounnikoff &amp; Kongphan-apirak, 2008)</w:t>
      </w:r>
      <w:r w:rsidRPr="0008241C">
        <w:rPr>
          <w:sz w:val="22"/>
          <w:szCs w:val="22"/>
        </w:rPr>
        <w:fldChar w:fldCharType="end"/>
      </w:r>
      <w:r w:rsidRPr="0008241C">
        <w:rPr>
          <w:sz w:val="22"/>
          <w:szCs w:val="22"/>
        </w:rPr>
        <w:t xml:space="preserve"> </w:t>
      </w:r>
      <w:r w:rsidRPr="0008241C">
        <w:rPr>
          <w:sz w:val="22"/>
          <w:szCs w:val="22"/>
          <w:lang w:val="en-NZ"/>
        </w:rPr>
        <w:t xml:space="preserve">(section 4.1.2). </w:t>
      </w:r>
    </w:p>
    <w:p w14:paraId="2E889D09" w14:textId="77777777" w:rsidR="00A01204" w:rsidRPr="0008241C" w:rsidRDefault="00A01204" w:rsidP="00A01204">
      <w:pPr>
        <w:rPr>
          <w:sz w:val="22"/>
          <w:szCs w:val="22"/>
          <w:lang w:val="en-NZ"/>
        </w:rPr>
      </w:pPr>
    </w:p>
    <w:p w14:paraId="49FD1E49" w14:textId="00F78BF2" w:rsidR="00A01204" w:rsidRPr="0008241C" w:rsidRDefault="00A01204" w:rsidP="00A01204">
      <w:pPr>
        <w:rPr>
          <w:sz w:val="22"/>
          <w:szCs w:val="22"/>
        </w:rPr>
      </w:pPr>
      <w:r w:rsidRPr="0008241C">
        <w:rPr>
          <w:sz w:val="22"/>
          <w:szCs w:val="22"/>
        </w:rPr>
        <w:t xml:space="preserve">Land-use and land-cover change </w:t>
      </w:r>
      <w:r w:rsidRPr="0008241C">
        <w:rPr>
          <w:sz w:val="22"/>
          <w:szCs w:val="22"/>
          <w:lang w:eastAsia="en-IN"/>
        </w:rPr>
        <w:t>due to urbanization has also led to the massive loss of natural ecosystems and agricultural lands in developing Asia-Pacific countries (see 4.4.6). For example,  urban lands in metropolitan Dhaka in Bangladesh increased from 11</w:t>
      </w:r>
      <w:r w:rsidR="00C934E9">
        <w:rPr>
          <w:sz w:val="22"/>
          <w:szCs w:val="22"/>
          <w:lang w:eastAsia="en-IN"/>
        </w:rPr>
        <w:t xml:space="preserve"> per cent</w:t>
      </w:r>
      <w:r w:rsidRPr="0008241C">
        <w:rPr>
          <w:sz w:val="22"/>
          <w:szCs w:val="22"/>
          <w:lang w:eastAsia="en-IN"/>
        </w:rPr>
        <w:t xml:space="preserve"> to 344</w:t>
      </w:r>
      <w:r w:rsidR="00C934E9">
        <w:rPr>
          <w:sz w:val="22"/>
          <w:szCs w:val="22"/>
          <w:lang w:eastAsia="en-IN"/>
        </w:rPr>
        <w:t xml:space="preserve"> per cent</w:t>
      </w:r>
      <w:r w:rsidRPr="0008241C">
        <w:rPr>
          <w:sz w:val="22"/>
          <w:szCs w:val="22"/>
          <w:lang w:eastAsia="en-IN"/>
        </w:rPr>
        <w:t xml:space="preserve"> from 1960 to 2005 </w:t>
      </w:r>
      <w:r w:rsidRPr="0008241C">
        <w:rPr>
          <w:sz w:val="22"/>
          <w:szCs w:val="22"/>
        </w:rPr>
        <w:fldChar w:fldCharType="begin" w:fldLock="1"/>
      </w:r>
      <w:r w:rsidRPr="0008241C">
        <w:rPr>
          <w:sz w:val="22"/>
          <w:szCs w:val="22"/>
        </w:rPr>
        <w:instrText>ADDIN CSL_CITATION {"citationItems":[{"id":"ITEM-1","itemData":{"DOI":"10.1007/s10661-008-0226-5","ISBN":"1066100802","ISSN":"01676369","PMID":"18317939","abstract":"This paper illustrates the result of land use/cover change in Dhaka Metropolitan of Bangladesh using topographic maps and multi-temporal remotely sensed data from 1960 to 2005. The Maximum likelihood supervised classification technique was used to extract information from satellite data, and post-classification change detection method was employed to detect and monitor land use/cover change. Derived land use/cover maps were further validated by using high resolution images such as SPOT, IRS, IKONOS and field data. The overall accuracy of land cover change maps, generated from Landsat and IRS-1D data, ranged from 85% to 90%. The analysis indicated that the urban expansion of Dhaka Metropolitan resulted in the considerable reduction of wetlands, cultivated land, vegetation and water bodies. The maps showed that between 1960 and 2005 built-up areas increased approximately 15,924 ha, while agricultural land decreased 7,614 ha, vegetation decreased 2,336 ha, wetland/lowland decreased 6,385 ha, and water bodies decreased about 864 ha. The amount of urban land increased from 11% (in 1960) to 344% in 2005. Similarly, the growth of landfill/bare soils category was about 256% in the same period. Much of the city's rapid growth in population has been accommodated in informal settlements with little attempt being made to limit the risk of environmental impairments. The study quantified the patterns of land use/cover change for the last 45 years for Dhaka Metropolitan that forms valuable resources for urban planners and decision makers to devise sustainable land use and environmental planning.","author":[{"dropping-particle":"","family":"Dewan","given":"Ashraf M.","non-dropping-particle":"","parse-names":false,"suffix":""},{"dropping-particle":"","family":"Yamaguchi","given":"Yasushi","non-dropping-particle":"","parse-names":false,"suffix":""}],"container-title":"Environmental Monitoring and Assessment","id":"ITEM-1","issue":"1-4","issued":{"date-parts":[["2009"]]},"page":"237-249","title":"Using remote sensing and GIS to detect and monitor land use and land cover change in Dhaka Metropolitan of Bangladesh during 1960-2005","type":"article-journal","volume":"150"},"uris":["http://www.mendeley.com/documents/?uuid=da015a6b-bfc0-4dd7-9187-c39a6b747854"]}],"mendeley":{"formattedCitation":"(Dewan &amp; Yamaguchi, 2009)","plainTextFormattedCitation":"(Dewan &amp; Yamaguchi, 2009)","previouslyFormattedCitation":"(Dewan &amp; Yamaguchi, 2009)"},"properties":{"noteIndex":0},"schema":"https://github.com/citation-style-language/schema/raw/master/csl-citation.json"}</w:instrText>
      </w:r>
      <w:r w:rsidRPr="0008241C">
        <w:rPr>
          <w:sz w:val="22"/>
          <w:szCs w:val="22"/>
        </w:rPr>
        <w:fldChar w:fldCharType="separate"/>
      </w:r>
      <w:r w:rsidRPr="0008241C">
        <w:rPr>
          <w:noProof/>
          <w:sz w:val="22"/>
          <w:szCs w:val="22"/>
        </w:rPr>
        <w:t>(Dewan &amp; Yamaguchi, 2009)</w:t>
      </w:r>
      <w:r w:rsidRPr="0008241C">
        <w:rPr>
          <w:sz w:val="22"/>
          <w:szCs w:val="22"/>
        </w:rPr>
        <w:fldChar w:fldCharType="end"/>
      </w:r>
      <w:r w:rsidRPr="0008241C">
        <w:rPr>
          <w:sz w:val="22"/>
          <w:szCs w:val="22"/>
        </w:rPr>
        <w:t xml:space="preserve"> while in</w:t>
      </w:r>
      <w:r w:rsidRPr="0008241C">
        <w:rPr>
          <w:sz w:val="22"/>
          <w:szCs w:val="22"/>
          <w:lang w:eastAsia="en-IN"/>
        </w:rPr>
        <w:t xml:space="preserve"> Indonesia drastic reductions in forest cover have been attributed to rapidly increasing industrialization </w:t>
      </w:r>
      <w:r w:rsidRPr="0008241C">
        <w:rPr>
          <w:sz w:val="22"/>
          <w:szCs w:val="22"/>
        </w:rPr>
        <w:fldChar w:fldCharType="begin" w:fldLock="1"/>
      </w:r>
      <w:r w:rsidRPr="0008241C">
        <w:rPr>
          <w:sz w:val="22"/>
          <w:szCs w:val="22"/>
        </w:rPr>
        <w:instrText>ADDIN CSL_CITATION {"citationItems":[{"id":"ITEM-1","itemData":{"URL":"http://www.apn-gcr.org/resources/items/show/1459","accessed":{"date-parts":[["2015","10","23"]]},"author":[{"dropping-particle":"","family":"APN","given":"","non-dropping-particle":"","parse-names":false,"suffix":""}],"id":"ITEM-1","issued":{"date-parts":[["2011"]]},"note":"NULL","title":"Land Use and Land Cover Change (LUCC) for South East Asia, APN E-Lib","type":"webpage"},"uris":["http://www.mendeley.com/documents/?uuid=974177a4-6ded-4f44-93f6-f49bfd3c17dd"]}],"mendeley":{"formattedCitation":"(APN, 2011)","plainTextFormattedCitation":"(APN, 2011)","previouslyFormattedCitation":"(APN, 2011)"},"properties":{"noteIndex":0},"schema":"https://github.com/citation-style-language/schema/raw/master/csl-citation.json"}</w:instrText>
      </w:r>
      <w:r w:rsidRPr="0008241C">
        <w:rPr>
          <w:sz w:val="22"/>
          <w:szCs w:val="22"/>
        </w:rPr>
        <w:fldChar w:fldCharType="separate"/>
      </w:r>
      <w:r w:rsidRPr="0008241C">
        <w:rPr>
          <w:noProof/>
          <w:sz w:val="22"/>
          <w:szCs w:val="22"/>
        </w:rPr>
        <w:t>(APN, 2011)</w:t>
      </w:r>
      <w:r w:rsidRPr="0008241C">
        <w:rPr>
          <w:sz w:val="22"/>
          <w:szCs w:val="22"/>
        </w:rPr>
        <w:fldChar w:fldCharType="end"/>
      </w:r>
      <w:r w:rsidRPr="0008241C">
        <w:rPr>
          <w:sz w:val="22"/>
          <w:szCs w:val="16"/>
          <w:lang w:eastAsia="en-IN"/>
        </w:rPr>
        <w:t xml:space="preserve">. </w:t>
      </w:r>
      <w:r w:rsidRPr="0008241C">
        <w:rPr>
          <w:sz w:val="22"/>
          <w:szCs w:val="22"/>
        </w:rPr>
        <w:t xml:space="preserve">Urban expansion is also rapidly occurring in low-lying and biodiversity-rich areas such as coastal zones </w:t>
      </w:r>
      <w:r w:rsidRPr="0008241C">
        <w:rPr>
          <w:sz w:val="22"/>
          <w:szCs w:val="22"/>
        </w:rPr>
        <w:fldChar w:fldCharType="begin" w:fldLock="1"/>
      </w:r>
      <w:r w:rsidRPr="0008241C">
        <w:rPr>
          <w:sz w:val="22"/>
          <w:szCs w:val="22"/>
        </w:rPr>
        <w:instrText xml:space="preserve">ADDIN CSL_CITATION {"citationItems":[{"id":"ITEM-1","itemData":{"DOI":"10.1073/pnas.1211658109","ISBN":"0027-8424","ISSN":"1091-6490","PMID":"22988086","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Pr="0008241C">
        <w:rPr>
          <w:rFonts w:ascii="Cambria Math" w:hAnsi="Cambria Math" w:cs="Cambria Math"/>
          <w:sz w:val="22"/>
          <w:szCs w:val="22"/>
        </w:rPr>
        <w:instrText>∼</w:instrText>
      </w:r>
      <w:r w:rsidRPr="0008241C">
        <w:rPr>
          <w:sz w:val="22"/>
          <w:szCs w:val="22"/>
        </w:rPr>
        <w:instrText>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author":[{"dropping-particle":"","family":"Seto","given":"Karen C","non-dropping-particle":"","parse-names":false,"suffix":""},{"dropping-particle":"","family":"Güneralp","given":"Burak","non-dropping-particle":"","parse-names":false,"suffix":""},{"dropping-particle":"","family":"Hutyra","given":"Lucy R","non-dropping-particle":"","parse-names":false,"suffix":""}],"container-title":"Proceedings of the National Academy of Sciences of the United States of America","id":"ITEM-1","issue":"40","issued":{"date-parts":[["2012"]]},"page":"16083-16088","title":"Global forecasts of urban expansion to 2030 and direct impacts on biodiversity and carbon pools","type":"article-journal","volume":"109"},"uris":["http://www.mendeley.com/documents/?uuid=0687b80f-4d39-4b43-916e-79179f00b59e"]}],"mendeley":{"formattedCitation":"(Seto &lt;i&gt;et al.&lt;/i&gt;, 2012)","plainTextFormattedCitation":"(Seto et al., 2012)","previouslyFormattedCitation":"(Seto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including coastal regions of Australia which are highly urbanized </w:t>
      </w:r>
      <w:r w:rsidRPr="0008241C">
        <w:rPr>
          <w:sz w:val="22"/>
          <w:szCs w:val="22"/>
        </w:rPr>
        <w:fldChar w:fldCharType="begin" w:fldLock="1"/>
      </w:r>
      <w:r w:rsidRPr="0008241C">
        <w:rPr>
          <w:sz w:val="22"/>
          <w:szCs w:val="22"/>
        </w:rPr>
        <w:instrText>ADDIN CSL_CITATION {"citationItems":[{"id":"ITEM-1","itemData":{"author":[{"dropping-particle":"","family":"Jackson","given":"WJ","non-dropping-particle":"","parse-names":false,"suffix":""}],"id":"ITEM-1","issued":{"date-parts":[["2017"]]},"publisher-place":"Canberra, Australia","title":"Australia state of the environment 2016: drivers","type":"report"},"uris":["http://www.mendeley.com/documents/?uuid=4e01171b-5d70-42ee-81cd-2eb37e5b89a4"]}],"mendeley":{"formattedCitation":"(Jackson, 2017)","plainTextFormattedCitation":"(Jackson, 2017)","previouslyFormattedCitation":"(Jackson, 2017)"},"properties":{"noteIndex":0},"schema":"https://github.com/citation-style-language/schema/raw/master/csl-citation.json"}</w:instrText>
      </w:r>
      <w:r w:rsidRPr="0008241C">
        <w:rPr>
          <w:sz w:val="22"/>
          <w:szCs w:val="22"/>
        </w:rPr>
        <w:fldChar w:fldCharType="separate"/>
      </w:r>
      <w:r w:rsidRPr="0008241C">
        <w:rPr>
          <w:noProof/>
          <w:sz w:val="22"/>
          <w:szCs w:val="22"/>
        </w:rPr>
        <w:t>(Jackson, 2017)</w:t>
      </w:r>
      <w:r w:rsidRPr="0008241C">
        <w:rPr>
          <w:sz w:val="22"/>
          <w:szCs w:val="22"/>
        </w:rPr>
        <w:fldChar w:fldCharType="end"/>
      </w:r>
      <w:r w:rsidRPr="0008241C">
        <w:rPr>
          <w:sz w:val="22"/>
          <w:szCs w:val="22"/>
        </w:rPr>
        <w:t xml:space="preserve"> with &gt;60</w:t>
      </w:r>
      <w:r w:rsidR="00C934E9">
        <w:rPr>
          <w:sz w:val="22"/>
          <w:szCs w:val="22"/>
        </w:rPr>
        <w:t xml:space="preserve"> per cent</w:t>
      </w:r>
      <w:r w:rsidRPr="0008241C">
        <w:rPr>
          <w:sz w:val="22"/>
          <w:szCs w:val="22"/>
        </w:rPr>
        <w:t xml:space="preserve"> of the population concentrated in capital cities </w:t>
      </w:r>
      <w:r w:rsidRPr="0008241C">
        <w:rPr>
          <w:sz w:val="22"/>
          <w:szCs w:val="22"/>
        </w:rPr>
        <w:fldChar w:fldCharType="begin" w:fldLock="1"/>
      </w:r>
      <w:r w:rsidRPr="0008241C">
        <w:rPr>
          <w:sz w:val="22"/>
          <w:szCs w:val="22"/>
        </w:rPr>
        <w:instrText>ADDIN CSL_CITATION {"citationItems":[{"id":"ITEM-1","itemData":{"DOI":"10.1080/00049180601175899","ISSN":"0004-9182","author":[{"dropping-particle":"","family":"Gurran","given":"Nicole","non-dropping-particle":"","parse-names":false,"suffix":""},{"dropping-particle":"","family":"Blakely","given":"Ed","non-dropping-particle":"","parse-names":false,"suffix":""}],"container-title":"Australian Geographer","id":"ITEM-1","issue":"1","issued":{"date-parts":[["2007","3"]]},"page":"113-131","title":"Suffer a Sea Change? Contrasting perspectives towards urban policy and migration in coastal Australia","type":"article-journal","volume":"38"},"uris":["http://www.mendeley.com/documents/?uuid=28ea4472-f668-44c3-9d65-5dd0aa1ba7f7"]}],"mendeley":{"formattedCitation":"(Gurran &amp; Blakely, 2007)","manualFormatting":"(Gurran &amp; Blakely, 2007)","plainTextFormattedCitation":"(Gurran &amp; Blakely, 2007)","previouslyFormattedCitation":"(Gurran &amp; Blakely, 2007)"},"properties":{"noteIndex":0},"schema":"https://github.com/citation-style-language/schema/raw/master/csl-citation.json"}</w:instrText>
      </w:r>
      <w:r w:rsidRPr="0008241C">
        <w:rPr>
          <w:sz w:val="22"/>
          <w:szCs w:val="22"/>
        </w:rPr>
        <w:fldChar w:fldCharType="separate"/>
      </w:r>
      <w:r w:rsidRPr="0008241C">
        <w:rPr>
          <w:noProof/>
          <w:sz w:val="22"/>
          <w:szCs w:val="22"/>
        </w:rPr>
        <w:t>(Gurran &amp; Blakely, 2007)</w:t>
      </w:r>
      <w:r w:rsidRPr="0008241C">
        <w:rPr>
          <w:sz w:val="22"/>
          <w:szCs w:val="22"/>
        </w:rPr>
        <w:fldChar w:fldCharType="end"/>
      </w:r>
      <w:r w:rsidRPr="0008241C">
        <w:rPr>
          <w:sz w:val="22"/>
          <w:szCs w:val="22"/>
        </w:rPr>
        <w:t xml:space="preserve">. Urbanization and peri-urban areas of New Zealand including proliferation of small rural properties is constraining future land productivity by expanding onto high quality soils </w:t>
      </w:r>
      <w:r w:rsidRPr="0008241C">
        <w:rPr>
          <w:sz w:val="22"/>
          <w:szCs w:val="22"/>
        </w:rPr>
        <w:fldChar w:fldCharType="begin" w:fldLock="1"/>
      </w:r>
      <w:r w:rsidRPr="0008241C">
        <w:rPr>
          <w:sz w:val="22"/>
          <w:szCs w:val="22"/>
        </w:rPr>
        <w:instrText>ADDIN CSL_CITATION {"citationItems":[{"id":"ITEM-1","itemData":{"DOI":"10.1080/03036758.2012.736392","ISBN":"0303-6758","abstract":"Abstract New Zealand's economy remains highly dependent on agricultural production. There are 175,000 lifestyle blocks in New Zealand covering 873,000 ha, and these, along with urbanisation, potentially constrain future land productivity. Using GIS analysis to bring together data on land cover, land use, and lifestyle blocks, we find lifestyle blocks occupy 10% of New Zealand's high-class land, while urbanisation since 1990 occupies 0.5%. An average of 5800 new lifestyle blocks have been added every year since 1998. With one-sixth of all lifestyle blocks occupying high-class land, and an additional area affected by proximity factors such as ?reverse sensitivity? and the ?impermanence syndrome?, both national monitoring of land fragmentation and policy interventions are urgently required. New Zealand's economy remains highly dependent on agricultural production. There are 175,000 lifestyle blocks in New Zealand covering 873,000 ha, and these, along with urbanisation, potentially constrain future land productivity. Using GIS analysis to bring together data on land cover, land use, and lifestyle blocks, we find lifestyle blocks occupy 10% of New Zealand's high-class land, while urbanisation since 1990 occupies 0.5%. An average of 5800 new lifestyle blocks have been added every year since 1998. With one-sixth of all lifestyle blocks occupying high-class land, and an additional area affected by proximity factors such as ?reverse sensitivity? and the ?impermanence syndrome?, both national monitoring of land fragmentation and policy interventions are urgently required.","author":[{"dropping-particle":"","family":"Andrew","given":"R","non-dropping-particle":"","parse-names":false,"suffix":""},{"dropping-particle":"","family":"Dymond","given":"J R","non-dropping-particle":"","parse-names":false,"suffix":""}],"container-title":"Journal of The Royal Society of New Zealand","id":"ITEM-1","issue":"3","issued":{"date-parts":[["2013"]]},"note":"NULL","page":"128-140","publisher":"Taylor &amp; Francis","title":"Expansion of lifestyle blocks and urban areas onto high-class land: an update for planning and policy","type":"article-journal","volume":"43"},"uris":["http://www.mendeley.com/documents/?uuid=fe2a1a8f-536b-4ab9-8acf-646a582d9f99"]},{"id":"ITEM-2","itemData":{"DOI":"http://dx.doi.org/10.1016/j.landusepol.2014.02.020","ISBN":"0264-8377","abstract":"Sustainable land management is essential to meeting the global challenge of securing soil and water resources that can support an ever increasing population. In Auckland, New Zealand's largest city, population growth is forecast to increase from 1.5 to 2.5 million by 2040 which will put immense pressure on the region's soil resources. The objective of this study was to robustly quantify the amount of high class land (Land Use Capability Classes 1–3) that has been converted, and what is likely to occur, to urban development in Auckland using both long term trend records and future growth projections. Spatial analysis indicated that over the various spanning datasets 10,399 ha (or 8.3%) of Auckland's high class land has been converted to urban development through incremental urban extension, operative/approved greenfields and building consents. Of this, 10,080 ha of high class land was converted to development between the years, 1975 and 2012. The rate of urban extension onto high class land has accelerated since 1996. Furthermore, the majority of land allocated to urban extension since 1996 has been high class land. Looking into the near future, lodged/future greenfield developments equate to an additional potential development of 6010 ha (or 4.8%) of current high class land. Future growth pressures indicate that this trade-off will continue. There is a real need to analyse the economic benefits and long term sustainability of future development against the protection of high class land for current and future production requirements. Further research should account for the true cost of lost provisioning, regulating and cultural soil ecosystem services to ensure that these values are recognised and considered not only by urban planners but also by both policy and decision makers.","author":[{"dropping-particle":"","family":"Curran-Cournane","given":"Fiona","non-dropping-particle":"","parse-names":false,"suffix":""},{"dropping-particle":"","family":"Vaughan","given":"Melanie","non-dropping-particle":"","parse-names":false,"suffix":""},{"dropping-particle":"","family":"Memon","given":"Ali","non-dropping-particle":"","parse-names":false,"suffix":""},{"dropping-particle":"","family":"Fredrickson","given":"Craig","non-dropping-particle":"","parse-names":false,"suffix":""}],"container-title":"Land Use Policy","id":"ITEM-2","issued":{"date-parts":[["2014"]]},"note":"NULL","page":"146-154","title":"Trade-offs between high class land and development: Recent and future pressures on Auckland's valuable soil resources","type":"article-journal","volume":"39"},"uris":["http://www.mendeley.com/documents/?uuid=dc814cd5-a277-4ce2-be0c-23af15ea4bc7"]}],"mendeley":{"formattedCitation":"(Andrew &amp; Dymond, 2013; Curran-Cournane &lt;i&gt;et al.&lt;/i&gt;, 2014)","plainTextFormattedCitation":"(Andrew &amp; Dymond, 2013; Curran-Cournane et al., 2014)","previouslyFormattedCitation":"(Andrew &amp; Dymond, 2013; Curran-Cournan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Andrew &amp; Dymond, 2013; Curran-Cournan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Overall, the Asia-Pacific region is experiencing some of the fastest urbanization rates (section 1.1.3), with urban areas expanding faster than urban popu</w:t>
      </w:r>
      <w:r w:rsidRPr="0008241C">
        <w:rPr>
          <w:sz w:val="22"/>
          <w:szCs w:val="22"/>
        </w:rPr>
        <w:softHyphen/>
        <w:t>lations. By 2030, the total urban area is expected to triple whereas the urban populations are expected to nearly double (increasing from 2.84 to 4.9 billion) during the same period (</w:t>
      </w:r>
      <w:r w:rsidRPr="0008241C">
        <w:rPr>
          <w:sz w:val="22"/>
          <w:szCs w:val="22"/>
        </w:rPr>
        <w:fldChar w:fldCharType="begin" w:fldLock="1"/>
      </w:r>
      <w:r w:rsidRPr="0008241C">
        <w:rPr>
          <w:sz w:val="22"/>
          <w:szCs w:val="22"/>
        </w:rPr>
        <w:instrText>ADDIN CSL_CITATION {"citationItems":[{"id":"ITEM-1","itemData":{"DOI":"10.1007/978-94-007-7088-1","ISBN":"978-94-007-7087-4","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note":"NULL","publisher":"Springer Netherlands","publisher-place":"Dordrecht","title":"Urbanization, Biodiversity and Ecosystem Services: Challenges and Opportunities: A Global Assessment","type":"book"},"uris":["http://www.mendeley.com/documents/?uuid=adfbe1b5-0d8e-41c2-8492-4bd6715bfd7b"]}],"mendeley":{"formattedCitation":"(Elmqvist &lt;i&gt;et al.&lt;/i&gt;, 2013)","manualFormatting":"Elmqvist et al., 2013)","plainTextFormattedCitation":"(Elmqvist et al., 2013)","previouslyFormattedCitation":"(Elmqvist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Elmqvist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Such urban expansion is threatening several key biodiversity hotspots and contributing to carbon emissions associated with deforestation and land-use and land-cover change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4"]]},"publisher-place":"New York, USA","title":"World Urbanization Prospects: The 2014 Revision, Highlights (ST/ESA/SER.A/352)","type":"report"},"uris":["http://www.mendeley.com/documents/?uuid=d37c4a11-10fe-4e92-9386-0a50812da9c0"]}],"mendeley":{"formattedCitation":"(United Nations, 2014)","plainTextFormattedCitation":"(United Nations, 2014)","previouslyFormattedCitation":"(United Nations, 2014)"},"properties":{"noteIndex":0},"schema":"https://github.com/citation-style-language/schema/raw/master/csl-citation.json"}</w:instrText>
      </w:r>
      <w:r w:rsidRPr="0008241C">
        <w:rPr>
          <w:sz w:val="22"/>
          <w:szCs w:val="22"/>
        </w:rPr>
        <w:fldChar w:fldCharType="separate"/>
      </w:r>
      <w:r w:rsidRPr="0008241C">
        <w:rPr>
          <w:noProof/>
          <w:sz w:val="22"/>
          <w:szCs w:val="22"/>
        </w:rPr>
        <w:t>(United Nations, 2014)</w:t>
      </w:r>
      <w:r w:rsidRPr="0008241C">
        <w:rPr>
          <w:sz w:val="22"/>
          <w:szCs w:val="22"/>
        </w:rPr>
        <w:fldChar w:fldCharType="end"/>
      </w:r>
      <w:r w:rsidRPr="0008241C">
        <w:rPr>
          <w:sz w:val="22"/>
          <w:szCs w:val="22"/>
        </w:rPr>
        <w:t xml:space="preserve">. </w:t>
      </w:r>
    </w:p>
    <w:p w14:paraId="0E7FC352" w14:textId="77777777" w:rsidR="00A01204" w:rsidRPr="0008241C" w:rsidRDefault="00A01204" w:rsidP="00A01204">
      <w:pPr>
        <w:rPr>
          <w:sz w:val="22"/>
          <w:szCs w:val="22"/>
        </w:rPr>
      </w:pPr>
    </w:p>
    <w:p w14:paraId="5674CA60" w14:textId="77777777" w:rsidR="00A01204" w:rsidRPr="0008241C" w:rsidRDefault="00A01204" w:rsidP="00A01204">
      <w:pPr>
        <w:rPr>
          <w:sz w:val="22"/>
          <w:szCs w:val="22"/>
        </w:rPr>
      </w:pPr>
      <w:r w:rsidRPr="0008241C">
        <w:rPr>
          <w:sz w:val="22"/>
          <w:szCs w:val="22"/>
        </w:rPr>
        <w:t xml:space="preserve">Vegetation clearing due to agriculture development has resulted in widespread land degradation via erosion and reduced soil fertility in some Asia-Pacific region as well as off-site impacts on water quality, aquatic biodiversity and aggradation of rivers that increase flood damage risk </w:t>
      </w:r>
      <w:r w:rsidRPr="0008241C">
        <w:rPr>
          <w:sz w:val="22"/>
          <w:szCs w:val="22"/>
        </w:rPr>
        <w:fldChar w:fldCharType="begin" w:fldLock="1"/>
      </w:r>
      <w:r w:rsidRPr="0008241C">
        <w:rPr>
          <w:sz w:val="22"/>
          <w:szCs w:val="22"/>
        </w:rPr>
        <w:instrText>ADDIN CSL_CITATION {"citationItems":[{"id":"ITEM-1","itemData":{"ISBN":"9780478370171","author":[{"dropping-particle":"","family":"Jones","given":"Haydon","non-dropping-particle":"","parse-names":false,"suffix":""},{"dropping-particle":"","family":"Clough","given":"Peter","non-dropping-particle":"","parse-names":false,"suffix":""},{"dropping-particle":"","family":"Höck","given":"Barbara","non-dropping-particle":"","parse-names":false,"suffix":""},{"dropping-particle":"","family":"Phillips","given":"Chris","non-dropping-particle":"","parse-names":false,"suffix":""}],"id":"ITEM-1","issue":"December","issued":{"date-parts":[["2008"]]},"note":"NULL","title":"Economic costs of hill country erosion and benefits of mitigation in New Zealand : Review and recommendation of approach Economic costs of hill country erosion and benefits of mitigation in New Zealand : Review and recommendation of approach","type":"book","volume":"1"},"uris":["http://www.mendeley.com/documents/?uuid=90f8e7d1-b0a5-44d6-9181-68471d21cb95"]},{"id":"ITEM-2","itemData":{"ISBN":"9783906813103","editor":[{"dropping-particle":"","family":"Wymann von Dach","given":"S","non-dropping-particle":"","parse-names":false,"suffix":""},{"dropping-particle":"","family":"Bachman","given":"F","non-dropping-particle":"","parse-names":false,"suffix":""},{"dropping-particle":"","family":"Borsdorf","given":"A","non-dropping-particle":"","parse-names":false,"suffix":""},{"dropping-particle":"","family":"Kohler","given":"T","non-dropping-particle":"","parse-names":false,"suffix":""},{"dropping-particle":"","family":"Jurek","given":"M","non-dropping-particle":"","parse-names":false,"suffix":""},{"dropping-particle":"","family":"Sharma","given":"E","non-dropping-particle":"","parse-names":false,"suffix":""}],"id":"ITEM-2","issued":{"date-parts":[["2016"]]},"number-of-pages":"76pp","publisher":"Bern, Switzerland, Centre for Development and Environment (CDE), University of Bern, with Bern Open Publishing (BOP)","title":"Investing in sustainable mountain development: Opportunities, resources and benefits","type":"book"},"uris":["http://www.mendeley.com/documents/?uuid=9c8dbd1d-114d-4e83-8e2a-a8ac47cb122e"]}],"mendeley":{"formattedCitation":"(H. Jones &lt;i&gt;et al.&lt;/i&gt;, 2008; Wymann von Dach &lt;i&gt;et al.&lt;/i&gt;, 2016)","plainTextFormattedCitation":"(H. Jones et al., 2008; Wymann von Dach et al., 2016)","previouslyFormattedCitation":"(H. Jones &lt;i&gt;et al.&lt;/i&gt;, 2008; Wymann von Dach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H. Jones </w:t>
      </w:r>
      <w:r w:rsidRPr="0008241C">
        <w:rPr>
          <w:i/>
          <w:noProof/>
          <w:sz w:val="22"/>
          <w:szCs w:val="22"/>
        </w:rPr>
        <w:t>et al.</w:t>
      </w:r>
      <w:r w:rsidRPr="0008241C">
        <w:rPr>
          <w:noProof/>
          <w:sz w:val="22"/>
          <w:szCs w:val="22"/>
        </w:rPr>
        <w:t xml:space="preserve">, 2008; Wymann von Dach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Land clearing for agriculture continues in Australia, most especially in Queensland </w:t>
      </w:r>
      <w:r w:rsidRPr="0008241C">
        <w:rPr>
          <w:sz w:val="22"/>
          <w:szCs w:val="22"/>
        </w:rPr>
        <w:fldChar w:fldCharType="begin" w:fldLock="1"/>
      </w:r>
      <w:r w:rsidRPr="0008241C">
        <w:rPr>
          <w:sz w:val="22"/>
          <w:szCs w:val="22"/>
        </w:rPr>
        <w:instrText>ADDIN CSL_CITATION {"citationItems":[{"id":"ITEM-1","itemData":{"author":[{"dropping-particle":"","family":"Jackson","given":"WJ","non-dropping-particle":"","parse-names":false,"suffix":""}],"id":"ITEM-1","issued":{"date-parts":[["2017"]]},"publisher-place":"Canberra, Australia","title":"Australia state of the environment 2016: drivers","type":"report"},"uris":["http://www.mendeley.com/documents/?uuid=4e01171b-5d70-42ee-81cd-2eb37e5b89a4"]}],"mendeley":{"formattedCitation":"(Jackson, 2017)","plainTextFormattedCitation":"(Jackson, 2017)","previouslyFormattedCitation":"(Jackson, 2017)"},"properties":{"noteIndex":0},"schema":"https://github.com/citation-style-language/schema/raw/master/csl-citation.json"}</w:instrText>
      </w:r>
      <w:r w:rsidRPr="0008241C">
        <w:rPr>
          <w:sz w:val="22"/>
          <w:szCs w:val="22"/>
        </w:rPr>
        <w:fldChar w:fldCharType="separate"/>
      </w:r>
      <w:r w:rsidRPr="0008241C">
        <w:rPr>
          <w:noProof/>
          <w:sz w:val="22"/>
          <w:szCs w:val="22"/>
        </w:rPr>
        <w:t>(Jackson, 2017)</w:t>
      </w:r>
      <w:r w:rsidRPr="0008241C">
        <w:rPr>
          <w:sz w:val="22"/>
          <w:szCs w:val="22"/>
        </w:rPr>
        <w:fldChar w:fldCharType="end"/>
      </w:r>
      <w:r w:rsidRPr="0008241C">
        <w:rPr>
          <w:sz w:val="22"/>
          <w:szCs w:val="22"/>
        </w:rPr>
        <w:t xml:space="preserve">. Population growth and increasing demand on food in tropical and subtropical South Asia and South-East Asia have shortened fallow periods and intensified cultivation of farming lands resulting in traditional shifting cultivation being one of main causes of deforestation and soil erosion </w:t>
      </w:r>
      <w:r w:rsidRPr="0008241C">
        <w:rPr>
          <w:sz w:val="22"/>
          <w:szCs w:val="22"/>
        </w:rPr>
        <w:fldChar w:fldCharType="begin" w:fldLock="1"/>
      </w:r>
      <w:r w:rsidRPr="0008241C">
        <w:rPr>
          <w:sz w:val="22"/>
          <w:szCs w:val="22"/>
        </w:rPr>
        <w:instrText>ADDIN CSL_CITATION {"citationItems":[{"id":"ITEM-1","itemData":{"author":[{"dropping-particle":"","family":"Cairns","given":"M F.","non-dropping-particle":"","parse-names":false,"suffix":""}],"id":"ITEM-1","issued":{"date-parts":[["2015"]]},"note":"NULL","publisher":"Routledge","publisher-place":"London and New York","title":"Shifting cultivation and environmental change – Indigenous people, agriculture and forest conservation.","type":"book"},"uris":["http://www.mendeley.com/documents/?uuid=0b57be2b-f800-416f-921f-70f657e154e7"]}],"mendeley":{"formattedCitation":"(Cairns, 2015)","plainTextFormattedCitation":"(Cairns, 2015)","previouslyFormattedCitation":"(Cairns, 2015)"},"properties":{"noteIndex":0},"schema":"https://github.com/citation-style-language/schema/raw/master/csl-citation.json"}</w:instrText>
      </w:r>
      <w:r w:rsidRPr="0008241C">
        <w:rPr>
          <w:sz w:val="22"/>
          <w:szCs w:val="22"/>
        </w:rPr>
        <w:fldChar w:fldCharType="separate"/>
      </w:r>
      <w:r w:rsidRPr="0008241C">
        <w:rPr>
          <w:noProof/>
          <w:sz w:val="22"/>
          <w:szCs w:val="22"/>
        </w:rPr>
        <w:t>(Cairns, 2015)</w:t>
      </w:r>
      <w:r w:rsidRPr="0008241C">
        <w:rPr>
          <w:sz w:val="22"/>
          <w:szCs w:val="22"/>
        </w:rPr>
        <w:fldChar w:fldCharType="end"/>
      </w:r>
      <w:r w:rsidRPr="0008241C">
        <w:rPr>
          <w:sz w:val="22"/>
          <w:szCs w:val="22"/>
        </w:rPr>
        <w:t xml:space="preserve">. </w:t>
      </w:r>
    </w:p>
    <w:p w14:paraId="59849772" w14:textId="77777777" w:rsidR="00A01204" w:rsidRPr="0008241C" w:rsidRDefault="00A01204" w:rsidP="00A01204">
      <w:pPr>
        <w:rPr>
          <w:sz w:val="22"/>
          <w:szCs w:val="22"/>
        </w:rPr>
      </w:pPr>
    </w:p>
    <w:p w14:paraId="4EB2D0B2" w14:textId="77777777" w:rsidR="00A01204" w:rsidRPr="0008241C" w:rsidRDefault="00A01204" w:rsidP="00A01204">
      <w:pPr>
        <w:rPr>
          <w:sz w:val="22"/>
          <w:szCs w:val="22"/>
        </w:rPr>
      </w:pPr>
      <w:r w:rsidRPr="0008241C">
        <w:rPr>
          <w:sz w:val="22"/>
          <w:szCs w:val="22"/>
        </w:rPr>
        <w:t xml:space="preserve">In North-East and South-East Asia traditionally diverse farming systems have been replaced by intensified plantations, monocultures or large scale commercial cultivation to grow commodities such </w:t>
      </w:r>
      <w:r w:rsidRPr="0008241C">
        <w:rPr>
          <w:sz w:val="22"/>
          <w:szCs w:val="22"/>
        </w:rPr>
        <w:lastRenderedPageBreak/>
        <w:t xml:space="preserve">as food, timber, pulp, rubber, and palm oil, leading to the decline or loss of local crop varieties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0"]]},"publisher-place":"Bangkok","title":"Asia-Pacific forests and forestry to 2020. Asia-Pacific Forestry Sector Outlook Study II. Asia-Pacific Forestry Commission.","type":"report"},"uris":["http://www.mendeley.com/documents/?uuid=f276b52d-678d-49ad-bbee-0b08f8956994"]},{"id":"ITEM-2","itemData":{"author":[{"dropping-particle":"","family":"FAO","given":"","non-dropping-particle":"","parse-names":false,"suffix":""}],"id":"ITEM-2","issued":{"date-parts":[["2015"]]},"publisher-place":"Rome, Italy","title":"Global forest resource assessment 2015. Desk reference.","type":"report"},"uris":["http://www.mendeley.com/documents/?uuid=1969a466-d980-443b-8d7f-0b7c7a48127b"]},{"id":"ITEM-3","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3","issue":"1","issued":{"date-parts":[["2014"]]},"page":"144-159","title":"Biodiversity Conservation in Asia","type":"article-journal","volume":"1"},"uris":["http://www.mendeley.com/documents/?uuid=9f7a120c-21a1-3631-b9a5-acf46b93565a"]}],"mendeley":{"formattedCitation":"(FAO, 2010a, 2015b; Squires, 2014)","plainTextFormattedCitation":"(FAO, 2010a, 2015b; Squires, 2014)","previouslyFormattedCitation":"(FAO, 2010a, 2015b; Squires, 2014)"},"properties":{"noteIndex":0},"schema":"https://github.com/citation-style-language/schema/raw/master/csl-citation.json"}</w:instrText>
      </w:r>
      <w:r w:rsidRPr="0008241C">
        <w:rPr>
          <w:sz w:val="22"/>
          <w:szCs w:val="22"/>
        </w:rPr>
        <w:fldChar w:fldCharType="separate"/>
      </w:r>
      <w:r w:rsidRPr="0008241C">
        <w:rPr>
          <w:noProof/>
          <w:sz w:val="22"/>
          <w:szCs w:val="22"/>
        </w:rPr>
        <w:t>(FAO, 2010a, 2015b; Squires, 2014)</w:t>
      </w:r>
      <w:r w:rsidRPr="0008241C">
        <w:rPr>
          <w:sz w:val="22"/>
          <w:szCs w:val="22"/>
        </w:rPr>
        <w:fldChar w:fldCharType="end"/>
      </w:r>
      <w:r w:rsidRPr="0008241C">
        <w:rPr>
          <w:sz w:val="22"/>
          <w:szCs w:val="22"/>
        </w:rPr>
        <w:t xml:space="preserve">(see also 4.4.5). Fragmentation and degradation of terrestrial ecosystems also impacts on pollination and dispersal services of native species </w:t>
      </w:r>
      <w:r w:rsidRPr="0008241C">
        <w:rPr>
          <w:sz w:val="22"/>
          <w:szCs w:val="22"/>
        </w:rPr>
        <w:fldChar w:fldCharType="begin" w:fldLock="1"/>
      </w:r>
      <w:r w:rsidRPr="0008241C">
        <w:rPr>
          <w:sz w:val="22"/>
          <w:szCs w:val="22"/>
        </w:rPr>
        <w:instrText>ADDIN CSL_CITATION {"citationItems":[{"id":"ITEM-1","itemData":{"DOI":"10.1007/s00442-010-1809-8","ISBN":"9789280735680","ISSN":"00298549","PMID":"20963608","abstract":"Understanding species decline and conserving endangered species requires demographic information, and variation in the environment may affect demography. Actaea elata is a globally rare, perennial herb found in a range of Pacific Northwest forest stand types that differ in canopy openness. Canopy openness increases reproductive output in this species and so was expected to have demographic impact. We performed a demographic analysis of A. elata in contrasting forest stands (broadleaved vs. coniferous) over two annual intervals, and predicted that population growth rate would be higher in the open-canopy broadleaved stand. Population growth was determined using stage-based matrix models, and the most influential transitions were identified using elasticity analyses. The finite rate of population increase (lambda) was lower for the two transition periods at the broadleaved stand than at the coniferous stand (lambda = 0.86 and 0.87 vs. 0.94 and 0.98), even though the former population was more fecund. The decline in the broadleaved stand reflects greater mortality and retrogression to previous stages, partly as a consequence of herbivory. In contrast, lower recruitment occurred in the coniferous stand, but there was also less mortality and retrogression. Our results suggest that management decisions for conservation of A. elata should be tailored to differing habitats, with a focus on preventing mortality in some populations and increasing recruitment in others.","author":[{"dropping-particle":"","family":"IPBES","given":"","non-dropping-particle":"","parse-names":false,"suffix":""}],"container-title":"UNEP/GRID Europe","edition":"Secretaria","editor":[{"dropping-particle":"","family":"Potts","given":"S.G.","non-dropping-particle":"","parse-names":false,"suffix":""},{"dropping-particle":"","family":"Imperatriz-Fonseca","given":"V. L.","non-dropping-particle":"","parse-names":false,"suffix":""},{"dropping-particle":"","family":"Ngo","given":"H. T.","non-dropping-particle":"","parse-names":false,"suffix":""},{"dropping-particle":"","family":"Biesmeijer","given":"J. C.","non-dropping-particle":"","parse-names":false,"suffix":""},{"dropping-particle":"","family":"Breeze","given":"T. D.","non-dropping-particle":"","parse-names":false,"suffix":""},{"dropping-particle":"V.","family":"Dicks","given":"L.","non-dropping-particle":"","parse-names":false,"suffix":""},{"dropping-particle":"","family":"Garibaldi","given":"L. A.","non-dropping-particle":"","parse-names":false,"suffix":""},{"dropping-particle":"","family":"Hill","given":"R.","non-dropping-particle":"","parse-names":false,"suffix":""},{"dropping-particle":"","family":"Settele","given":"J.","non-dropping-particle":"","parse-names":false,"suffix":""},{"dropping-particle":"","family":"Vanbergen","given":"A. J.","non-dropping-particle":"","parse-names":false,"suffix":""},{"dropping-particle":"","family":"Aizen","given":"M. A.","non-dropping-particle":"","parse-names":false,"suffix":""},{"dropping-particle":"","family":"Cunningham","given":"S. A.","non-dropping-particle":"","parse-names":false,"suffix":""},{"dropping-particle":"","family":"Eardley","given":"C.","non-dropping-particle":"","parse-names":false,"suffix":""},{"dropping-particle":"","family":"Freitas","given":"B. M.","non-dropping-particle":"","parse-names":false,"suffix":""},{"dropping-particle":"","family":"Gallai","given":"N.","non-dropping-particle":"","parse-names":false,"suffix":""},{"dropping-particle":"","family":"Kevan","given":"P. G.","non-dropping-particle":"","parse-names":false,"suffix":""},{"dropping-particle":"","family":"Kovács-Hostyánszki","given":"A.","non-dropping-particle":"","parse-names":false,"suffix":""},{"dropping-particle":"","family":"Kwapong","given":"P. K.","non-dropping-particle":"","parse-names":false,"suffix":""},{"dropping-particle":"","family":"Li","given":"J.","non-dropping-particle":"","parse-names":false,"suffix":""},{"dropping-particle":"","family":"Li","given":"X.","non-dropping-particle":"","parse-names":false,"suffix":""},{"dropping-particle":"","family":"Martins","given":"D. J.","non-dropping-particle":"","parse-names":false,"suffix":""},{"dropping-particle":"","family":"Nates-Parra","given":"G.","non-dropping-particle":"","parse-names":false,"suffix":""},{"dropping-particle":"","family":"Pettis","given":"J. S.","non-dropping-particle":"","parse-names":false,"suffix":""},{"dropping-particle":"","family":"Rader","given":"R.","non-dropping-particle":"","parse-names":false,"suffix":""},{"dropping-particle":"","family":"Vianamperatriz-Fonseca","given":"B. F.","non-dropping-particle":"","parse-names":false,"suffix":""}],"id":"ITEM-1","issued":{"date-parts":[["2016"]]},"number-of-pages":"36","publisher-place":"Bonn, Germany","title":"Summary for policymakers of the asssessment report of the Intergovernmental Science-Policy Platform on Biodiversity and Ecosystem Services (IPBES) on pollinators, pollination and food production","type":"book"},"uris":["http://www.mendeley.com/documents/?uuid=43663dea-16ac-493e-ad98-c3eb360272b8"]}],"mendeley":{"formattedCitation":"(IPBES, 2016)","plainTextFormattedCitation":"(IPBES, 2016)","previouslyFormattedCitation":"(IPBES, 2016)"},"properties":{"noteIndex":0},"schema":"https://github.com/citation-style-language/schema/raw/master/csl-citation.json"}</w:instrText>
      </w:r>
      <w:r w:rsidRPr="0008241C">
        <w:rPr>
          <w:sz w:val="22"/>
          <w:szCs w:val="22"/>
        </w:rPr>
        <w:fldChar w:fldCharType="separate"/>
      </w:r>
      <w:r w:rsidRPr="0008241C">
        <w:rPr>
          <w:noProof/>
          <w:sz w:val="22"/>
          <w:szCs w:val="22"/>
        </w:rPr>
        <w:t>(IPBES, 2016)</w:t>
      </w:r>
      <w:r w:rsidRPr="0008241C">
        <w:rPr>
          <w:sz w:val="22"/>
          <w:szCs w:val="22"/>
        </w:rPr>
        <w:fldChar w:fldCharType="end"/>
      </w:r>
      <w:r w:rsidRPr="0008241C">
        <w:rPr>
          <w:sz w:val="22"/>
          <w:szCs w:val="22"/>
        </w:rPr>
        <w:t xml:space="preserve">. For example, birds and bats are important pollinators and dispersers  of several economically, ecologically and culturally important species such as </w:t>
      </w:r>
      <w:r w:rsidRPr="0008241C">
        <w:rPr>
          <w:i/>
          <w:sz w:val="22"/>
          <w:szCs w:val="22"/>
        </w:rPr>
        <w:t>Ficus</w:t>
      </w:r>
      <w:r w:rsidRPr="0008241C">
        <w:rPr>
          <w:sz w:val="22"/>
          <w:szCs w:val="22"/>
        </w:rPr>
        <w:t xml:space="preserve">, durian, Mahwa tree, </w:t>
      </w:r>
      <w:r w:rsidRPr="0008241C">
        <w:rPr>
          <w:i/>
          <w:sz w:val="22"/>
          <w:szCs w:val="22"/>
        </w:rPr>
        <w:t>Terminalia catappa</w:t>
      </w:r>
      <w:r w:rsidRPr="0008241C">
        <w:rPr>
          <w:sz w:val="22"/>
          <w:szCs w:val="22"/>
        </w:rPr>
        <w:t xml:space="preserve"> and breadfruit </w:t>
      </w:r>
      <w:r w:rsidRPr="0008241C">
        <w:rPr>
          <w:sz w:val="22"/>
          <w:szCs w:val="22"/>
        </w:rPr>
        <w:fldChar w:fldCharType="begin" w:fldLock="1"/>
      </w:r>
      <w:r w:rsidRPr="0008241C">
        <w:rPr>
          <w:sz w:val="22"/>
          <w:szCs w:val="22"/>
        </w:rPr>
        <w:instrText>ADDIN CSL_CITATION {"citationItems":[{"id":"ITEM-1","itemData":{"DOI":"10.1111/j.1749-6632.2011.06004.x","ISBN":"0077-8923(print) 978-1-57331-833-4(S)","ISSN":"00778923","PMID":"21449963","abstract":"Serviços ecossistêmicos; morcegos","author":[{"dropping-particle":"","family":"Kunz","given":"Thomas H.","non-dropping-particle":"","parse-names":false,"suffix":""},{"dropping-particle":"","family":"Torrez","given":"Elizabeth Braun","non-dropping-particle":"d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1","issued":{"date-parts":[["2011"]]},"page":"1-38","title":"Ecosystem services provided by bats","type":"article-journal","volume":"1223"},"uris":["http://www.mendeley.com/documents/?uuid=92aa79ae-680e-435e-9931-bc5e0218fae3"]}],"mendeley":{"formattedCitation":"(Kunz &lt;i&gt;et al.&lt;/i&gt;, 2011)","manualFormatting":"(Kunz, de Torrez, &amp; Bauer, 2011; Hughes, Satasook, &amp; Bates et al., 2012)","plainTextFormattedCitation":"(Kunz et al., 2011)","previouslyFormattedCitation":"(Kunz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Kunz, de Torrez, &amp; Bauer, 2011; Hughes, Satasook, &amp; Bates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Replacing terrestrial ecosystems with orchards and plantations has changed pollinator species diversity and abundance </w:t>
      </w:r>
      <w:r w:rsidRPr="0008241C">
        <w:rPr>
          <w:sz w:val="22"/>
          <w:szCs w:val="22"/>
        </w:rPr>
        <w:fldChar w:fldCharType="begin" w:fldLock="1"/>
      </w:r>
      <w:r w:rsidRPr="0008241C">
        <w:rPr>
          <w:sz w:val="22"/>
          <w:szCs w:val="22"/>
        </w:rPr>
        <w:instrText>ADDIN CSL_CITATION {"citationItems":[{"id":"ITEM-1","itemData":{"DOI":"10.1007/s10336-012-0869-4","ISBN":"0021-8375","ISSN":"00218375","abstract":"Although most bird species avoid agricultural areas, nearly a third of all birds regularly to occasionally use such habitats, often providing important ecosystem services like pest control, pollination, and seed dispersal. Combining literature review with large-scale analyses of the ecological characteristics of the world’s birds, I com- pared tropical bird species that prefer forests, agricultural areas or both, with respect to body mass, diet, range and population size, frequency, conservation status, habitat and resource specialization. Compared to primary forests, species richness of large frugivorous and insectivorous birds (especially terrestrial and understorey species) often declines in agroforests. In contrast, nectarivores, small-to- medium insectivores (especially migrants and canopy species), omnivores, and sometimes granivores and small frugivores do better, frequently by tracking seasonal resources. However, changes in guild species numbers do not necessarily translate to changes in relative abundance, biomass or function, and more studies are needed to quantify these important measures. These findings indicate that the replacement of forests and agroforests with sim- plified agricultural systems can result in shifts towards less specialized bird communities with altered proportions of functional groups. These shifts can reduce avian ecosystem smail Aytemiz Caddesi 161/2, function and affect the ecosystem services provided by birds in agroforests and other agricultural landscapes.","author":[{"dropping-particle":"","family":"Sekercioglu","given":"Cagan H.","non-dropping-particle":"","parse-names":false,"suffix":""}],"container-title":"Journal of Ornithology","id":"ITEM-1","issue":"SUPPL. 1","issued":{"date-parts":[["2012"]]},"page":"153-161","title":"Bird functional diversity and ecosystem services in tropical forests, agroforests and agricultural areas","type":"article-journal","volume":"153"},"uris":["http://www.mendeley.com/documents/?uuid=e68bf34f-0fb1-4f74-8dae-df93b62f6a79"]}],"mendeley":{"formattedCitation":"(Sekercioglu, 2012)","manualFormatting":"(Sekercioglu, 2012)","plainTextFormattedCitation":"(Sekercioglu, 2012)","previouslyFormattedCitation":"(Sekercioglu, 2012)"},"properties":{"noteIndex":0},"schema":"https://github.com/citation-style-language/schema/raw/master/csl-citation.json"}</w:instrText>
      </w:r>
      <w:r w:rsidRPr="0008241C">
        <w:rPr>
          <w:sz w:val="22"/>
          <w:szCs w:val="22"/>
        </w:rPr>
        <w:fldChar w:fldCharType="separate"/>
      </w:r>
      <w:r w:rsidRPr="0008241C">
        <w:rPr>
          <w:noProof/>
          <w:sz w:val="22"/>
          <w:szCs w:val="22"/>
        </w:rPr>
        <w:t>(Sekercioglu, 2012)</w:t>
      </w:r>
      <w:r w:rsidRPr="0008241C">
        <w:rPr>
          <w:sz w:val="22"/>
          <w:szCs w:val="22"/>
        </w:rPr>
        <w:fldChar w:fldCharType="end"/>
      </w:r>
      <w:r w:rsidRPr="0008241C">
        <w:rPr>
          <w:sz w:val="22"/>
          <w:szCs w:val="22"/>
        </w:rPr>
        <w:t xml:space="preserve"> with several key bird pollinators having already disappeared in New Zealand and the south Pacific islands </w:t>
      </w:r>
      <w:r w:rsidRPr="0008241C">
        <w:rPr>
          <w:sz w:val="22"/>
          <w:szCs w:val="22"/>
        </w:rPr>
        <w:fldChar w:fldCharType="begin" w:fldLock="1"/>
      </w:r>
      <w:r w:rsidRPr="0008241C">
        <w:rPr>
          <w:sz w:val="22"/>
          <w:szCs w:val="22"/>
        </w:rPr>
        <w:instrText>ADDIN CSL_CITATION {"citationItems":[{"id":"ITEM-1","itemData":{"DOI":"10.1196/annals.1439.003","ISSN":"00778923","author":[{"dropping-particle":"","family":"Whelan","given":"Christopher J.","non-dropping-particle":"","parse-names":false,"suffix":""},{"dropping-particle":"","family":"Wenny","given":"Daniel G.","non-dropping-particle":"","parse-names":false,"suffix":""},{"dropping-particle":"","family":"Marquis","given":"Robert J.","non-dropping-particle":"","parse-names":false,"suffix":""}],"container-title":"Annals of the New York Academy of Sciences","id":"ITEM-1","issue":"1","issued":{"date-parts":[["2008","6"]]},"note":"NULL","page":"25-60","title":"Ecosystem Services Provided by Birds","type":"article-journal","volume":"1134"},"uris":["http://www.mendeley.com/documents/?uuid=e0c5596a-814f-412c-9f21-7492c272c383"]}],"mendeley":{"formattedCitation":"(Whelan &lt;i&gt;et al.&lt;/i&gt;, 2008)","manualFormatting":"(Whelan, Wenny, &amp; Marquis, 2008; IPBES, 2016)","plainTextFormattedCitation":"(Whelan et al., 2008)","previouslyFormattedCitation":"(Whelan &lt;i&gt;et al.&lt;/i&gt;, 2008)"},"properties":{"noteIndex":0},"schema":"https://github.com/citation-style-language/schema/raw/master/csl-citation.json"}</w:instrText>
      </w:r>
      <w:r w:rsidRPr="0008241C">
        <w:rPr>
          <w:sz w:val="22"/>
          <w:szCs w:val="22"/>
        </w:rPr>
        <w:fldChar w:fldCharType="separate"/>
      </w:r>
      <w:r w:rsidRPr="0008241C">
        <w:rPr>
          <w:noProof/>
          <w:sz w:val="22"/>
          <w:szCs w:val="22"/>
        </w:rPr>
        <w:t>(Whelan, Wenny, &amp; Marquis, 2008; IPBES, 2016)</w:t>
      </w:r>
      <w:r w:rsidRPr="0008241C">
        <w:rPr>
          <w:sz w:val="22"/>
          <w:szCs w:val="22"/>
        </w:rPr>
        <w:fldChar w:fldCharType="end"/>
      </w:r>
      <w:r w:rsidRPr="0008241C">
        <w:rPr>
          <w:sz w:val="22"/>
          <w:szCs w:val="22"/>
        </w:rPr>
        <w:t xml:space="preserve">. </w:t>
      </w:r>
    </w:p>
    <w:p w14:paraId="3CFD262A" w14:textId="77777777" w:rsidR="00A01204" w:rsidRPr="0008241C" w:rsidRDefault="00A01204" w:rsidP="00A01204">
      <w:pPr>
        <w:rPr>
          <w:sz w:val="22"/>
          <w:szCs w:val="22"/>
        </w:rPr>
      </w:pPr>
    </w:p>
    <w:p w14:paraId="56ADE981" w14:textId="77777777" w:rsidR="00A01204" w:rsidRPr="0008241C" w:rsidRDefault="00A01204" w:rsidP="00A01204">
      <w:pPr>
        <w:rPr>
          <w:noProof/>
          <w:sz w:val="22"/>
          <w:szCs w:val="22"/>
        </w:rPr>
      </w:pPr>
      <w:r w:rsidRPr="0008241C">
        <w:rPr>
          <w:rFonts w:eastAsia="AGaramondPro-Regular"/>
          <w:sz w:val="22"/>
          <w:szCs w:val="22"/>
        </w:rPr>
        <w:t xml:space="preserve">The loss of </w:t>
      </w:r>
      <w:r w:rsidRPr="0008241C">
        <w:rPr>
          <w:sz w:val="22"/>
          <w:szCs w:val="22"/>
        </w:rPr>
        <w:t>South-East Asian peatlands over the last two decades associated with l</w:t>
      </w:r>
      <w:r w:rsidRPr="0008241C">
        <w:rPr>
          <w:rFonts w:eastAsia="AGaramondPro-Regular"/>
          <w:sz w:val="22"/>
          <w:szCs w:val="22"/>
        </w:rPr>
        <w:t xml:space="preserve">egal and illegal logging, </w:t>
      </w:r>
      <w:r w:rsidRPr="0008241C">
        <w:rPr>
          <w:sz w:val="22"/>
          <w:szCs w:val="22"/>
        </w:rPr>
        <w:t xml:space="preserve">extensive plantation development, drainage and land development projects, fires and strong El Nino effects has resulted in these ecosystems emitting large volumes of carbon into the atmosphere </w:t>
      </w:r>
      <w:r w:rsidRPr="0008241C">
        <w:rPr>
          <w:sz w:val="22"/>
          <w:szCs w:val="22"/>
        </w:rPr>
        <w:fldChar w:fldCharType="begin" w:fldLock="1"/>
      </w:r>
      <w:r w:rsidRPr="0008241C">
        <w:rPr>
          <w:sz w:val="22"/>
          <w:szCs w:val="22"/>
        </w:rPr>
        <w:instrText>ADDIN CSL_CITATION {"citationItems":[{"id":"ITEM-1","itemData":{"DOI":"10.1890/100236","ISBN":"1540-9295","ISSN":"15409295","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author":[{"dropping-particle":"","family":"Miettinen","given":"Jukka","non-dropping-particle":"","parse-names":false,"suffix":""},{"dropping-particle":"","family":"Shi","given":"Chenghua","non-dropping-particle":"","parse-names":false,"suffix":""},{"dropping-particle":"","family":"Liew","given":"Soo Chin","non-dropping-particle":"","parse-names":false,"suffix":""}],"container-title":"Frontiers in Ecology and the Environment","id":"ITEM-1","issue":"3","issued":{"date-parts":[["2012"]]},"page":"124-128","title":"Two decades of destruction in Southeast Asia's peat swamp forests","type":"article-journal","volume":"10"},"uris":["http://www.mendeley.com/documents/?uuid=7a6fe763-d6eb-4aea-89d5-00d60179eba8"]}],"mendeley":{"formattedCitation":"(Miettinen &lt;i&gt;et al.&lt;/i&gt;, 2012)","plainTextFormattedCitation":"(Miettinen et al., 2012)","previouslyFormattedCitation":"(Miettinen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Miettinen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t>
      </w:r>
      <w:r w:rsidRPr="0008241C">
        <w:rPr>
          <w:noProof/>
          <w:sz w:val="22"/>
          <w:szCs w:val="22"/>
        </w:rPr>
        <w:t xml:space="preserve">The past few decades has also seen the tranformation of the Sanjiang Plain located in North-East China from natural welands into croplands </w:t>
      </w:r>
      <w:r w:rsidRPr="0008241C">
        <w:rPr>
          <w:noProof/>
          <w:sz w:val="22"/>
          <w:szCs w:val="22"/>
          <w:lang w:val="en-US"/>
        </w:rPr>
        <w:t xml:space="preserve">but the land conversion process almost stopped by 2005 </w:t>
      </w:r>
      <w:r w:rsidRPr="0008241C">
        <w:rPr>
          <w:noProof/>
          <w:sz w:val="22"/>
          <w:szCs w:val="22"/>
        </w:rPr>
        <w:fldChar w:fldCharType="begin" w:fldLock="1"/>
      </w:r>
      <w:r w:rsidRPr="0008241C">
        <w:rPr>
          <w:noProof/>
          <w:sz w:val="22"/>
          <w:szCs w:val="22"/>
        </w:rPr>
        <w:instrText>ADDIN CSL_CITATION {"citationItems":[{"id":"ITEM-1","itemData":{"author":[{"dropping-particle":"","family":"Wang","given":"Z.M.","non-dropping-particle":"","parse-names":false,"suffix":""},{"dropping-particle":"","family":"Song,","given":"K.S","non-dropping-particle":"","parse-names":false,"suffix":""},{"dropping-particle":"","family":"Liu","given":"D.W.","non-dropping-particle":"","parse-names":false,"suffix":""},{"dropping-particle":"","family":"Zhang","given":"S.Q.","non-dropping-particle":"","parse-names":false,"suffix":""},{"dropping-particle":"","family":"Li","given":"F.","non-dropping-particle":"","parse-names":false,"suffix":""},{"dropping-particle":"","family":"Ren","given":"C.Y.","non-dropping-particle":"","parse-names":false,"suffix":""},{"dropping-particle":"","family":"Jin","given":"C.","non-dropping-particle":"","parse-names":false,"suffix":""},{"dropping-particle":"","family":"Yang","given":"T.","non-dropping-particle":"","parse-names":false,"suffix":""},{"dropping-particle":"","family":"Zhang","given":"C.H.","non-dropping-particle":"","parse-names":false,"suffix":""}],"container-title":"Wetland Science","id":"ITEM-1","issue":"3","issued":{"date-parts":[["2009"]]},"page":"208-217","title":"Land Conversion from Marsh into Cropland in the Sanjiang Plain during 1954 -2005","type":"article-journal","volume":"7"},"uris":["http://www.mendeley.com/documents/?uuid=9699d8e8-ac06-42fe-86d0-584e27b87882"]},{"id":"ITEM-2","itemData":{"author":[{"dropping-particle":"","family":"Mao","given":"D. H.","non-dropping-particle":"","parse-names":false,"suffix":""},{"dropping-particle":"","family":"Wang","given":"Z. M.","non-dropping-particle":"","parse-names":false,"suffix":""},{"dropping-particle":"","family":"Luo","given":"L.","non-dropping-particle":"","parse-names":false,"suffix":""},{"dropping-particle":"","family":"Ren","given":"C. Y.","non-dropping-particle":"","parse-names":false,"suffix":""},{"dropping-particle":"","family":"Jia","given":"M. M.","non-dropping-particle":"","parse-names":false,"suffix":""}],"container-title":"Journal of Natural Resources","id":"ITEM-2","issue":"8","issued":{"date-parts":[["2016"]]},"page":"1253-1263","title":"Monitoring the evolution of wetland ecosystem pattern in Northeast China from 1990 to 2013 based on remote sensing","type":"article-journal","volume":"31"},"uris":["http://www.mendeley.com/documents/?uuid=3593fdbf-f20c-35f9-a8ec-039de0e00dc4"]}],"mendeley":{"formattedCitation":"(Mao &lt;i&gt;et al.&lt;/i&gt;, 2016; Z. M. Wang &lt;i&gt;et al.&lt;/i&gt;, 2009)","manualFormatting":"(Mao,Wang, Luo, Ren, 2016; Wang et al., 2009)","plainTextFormattedCitation":"(Mao et al., 2016; Z. M. Wang et al., 2009)","previouslyFormattedCitation":"(Mao &lt;i&gt;et al.&lt;/i&gt;, 2016; Z. M. Wang &lt;i&gt;et al.&lt;/i&gt;, 2009)"},"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Mao,Wang, Luo, Ren, 2016; Wang </w:t>
      </w:r>
      <w:r w:rsidRPr="0008241C">
        <w:rPr>
          <w:i/>
          <w:noProof/>
          <w:sz w:val="22"/>
          <w:szCs w:val="22"/>
        </w:rPr>
        <w:t>et al</w:t>
      </w:r>
      <w:r w:rsidRPr="0008241C">
        <w:rPr>
          <w:noProof/>
          <w:sz w:val="22"/>
          <w:szCs w:val="22"/>
        </w:rPr>
        <w:t>., 2009)</w:t>
      </w:r>
      <w:r w:rsidRPr="0008241C">
        <w:rPr>
          <w:noProof/>
          <w:sz w:val="22"/>
          <w:szCs w:val="22"/>
        </w:rPr>
        <w:fldChar w:fldCharType="end"/>
      </w:r>
      <w:r w:rsidRPr="0008241C">
        <w:rPr>
          <w:noProof/>
          <w:sz w:val="22"/>
          <w:szCs w:val="22"/>
        </w:rPr>
        <w:t xml:space="preserve">, and </w:t>
      </w:r>
      <w:r w:rsidRPr="0008241C">
        <w:rPr>
          <w:noProof/>
          <w:sz w:val="22"/>
          <w:szCs w:val="24"/>
        </w:rPr>
        <w:t>a significant increase in human-made wetlands (e.g. reservoirs and ponds etc.) of 1141.9 km</w:t>
      </w:r>
      <w:r w:rsidRPr="0008241C">
        <w:rPr>
          <w:noProof/>
          <w:sz w:val="22"/>
          <w:szCs w:val="24"/>
          <w:vertAlign w:val="superscript"/>
        </w:rPr>
        <w:t>2</w:t>
      </w:r>
      <w:r w:rsidRPr="0008241C">
        <w:rPr>
          <w:noProof/>
          <w:sz w:val="22"/>
          <w:szCs w:val="24"/>
        </w:rPr>
        <w:t xml:space="preserve"> hasbeen observed in the Songnen Plain of North-East China </w:t>
      </w:r>
      <w:r w:rsidRPr="0008241C">
        <w:rPr>
          <w:noProof/>
          <w:sz w:val="22"/>
          <w:szCs w:val="22"/>
        </w:rPr>
        <w:fldChar w:fldCharType="begin" w:fldLock="1"/>
      </w:r>
      <w:r w:rsidRPr="0008241C">
        <w:rPr>
          <w:noProof/>
          <w:sz w:val="22"/>
          <w:szCs w:val="22"/>
        </w:rPr>
        <w:instrText>ADDIN CSL_CITATION {"citationItems":[{"id":"ITEM-1","itemData":{"author":[{"dropping-particle":"","family":"Wang","given":"Z.M.","non-dropping-particle":"","parse-names":false,"suffix":""},{"dropping-particle":"","family":"Song,","given":"K.S","non-dropping-particle":"","parse-names":false,"suffix":""},{"dropping-particle":"","family":"Liu","given":"D.W.","non-dropping-particle":"","parse-names":false,"suffix":""},{"dropping-particle":"","family":"Zhang","given":"S.Q.","non-dropping-particle":"","parse-names":false,"suffix":""},{"dropping-particle":"","family":"Li","given":"F.","non-dropping-particle":"","parse-names":false,"suffix":""},{"dropping-particle":"","family":"Ren","given":"C.Y.","non-dropping-particle":"","parse-names":false,"suffix":""},{"dropping-particle":"","family":"Jin","given":"C.","non-dropping-particle":"","parse-names":false,"suffix":""},{"dropping-particle":"","family":"Yang","given":"T.","non-dropping-particle":"","parse-names":false,"suffix":""},{"dropping-particle":"","family":"Zhang","given":"C.H.","non-dropping-particle":"","parse-names":false,"suffix":""}],"container-title":"Wetland Science","id":"ITEM-1","issue":"3","issued":{"date-parts":[["2009"]]},"page":"208-217","title":"Land Conversion from Marsh into Cropland in the Sanjiang Plain during 1954 -2005","type":"article-journal","volume":"7"},"uris":["http://www.mendeley.com/documents/?uuid=9699d8e8-ac06-42fe-86d0-584e27b87882"]},{"id":"ITEM-2","itemData":{"author":[{"dropping-particle":"","family":"Mao","given":"D. H.","non-dropping-particle":"","parse-names":false,"suffix":""},{"dropping-particle":"","family":"Wang","given":"Z. M.","non-dropping-particle":"","parse-names":false,"suffix":""},{"dropping-particle":"","family":"Luo","given":"L.","non-dropping-particle":"","parse-names":false,"suffix":""},{"dropping-particle":"","family":"Ren","given":"C. Y.","non-dropping-particle":"","parse-names":false,"suffix":""},{"dropping-particle":"","family":"Jia","given":"M. M.","non-dropping-particle":"","parse-names":false,"suffix":""}],"container-title":"Journal of Natural Resources","id":"ITEM-2","issue":"8","issued":{"date-parts":[["2016"]]},"page":"1253-1263","title":"Monitoring the evolution of wetland ecosystem pattern in Northeast China from 1990 to 2013 based on remote sensing","type":"article-journal","volume":"31"},"uris":["http://www.mendeley.com/documents/?uuid=3593fdbf-f20c-35f9-a8ec-039de0e00dc4"]}],"mendeley":{"formattedCitation":"(Mao &lt;i&gt;et al.&lt;/i&gt;, 2016; Z. M. Wang &lt;i&gt;et al.&lt;/i&gt;, 2009)","plainTextFormattedCitation":"(Mao et al., 2016; Z. M. Wang et al., 2009)","previouslyFormattedCitation":"(Mao &lt;i&gt;et al.&lt;/i&gt;, 2016; Z. M. Wang &lt;i&gt;et al.&lt;/i&gt;, 2009)"},"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Mao </w:t>
      </w:r>
      <w:r w:rsidRPr="0008241C">
        <w:rPr>
          <w:i/>
          <w:noProof/>
          <w:sz w:val="22"/>
          <w:szCs w:val="22"/>
        </w:rPr>
        <w:t>et al.</w:t>
      </w:r>
      <w:r w:rsidRPr="0008241C">
        <w:rPr>
          <w:noProof/>
          <w:sz w:val="22"/>
          <w:szCs w:val="22"/>
        </w:rPr>
        <w:t xml:space="preserve">, 2016; Z. M. Wang </w:t>
      </w:r>
      <w:r w:rsidRPr="0008241C">
        <w:rPr>
          <w:i/>
          <w:noProof/>
          <w:sz w:val="22"/>
          <w:szCs w:val="22"/>
        </w:rPr>
        <w:t>et al.</w:t>
      </w:r>
      <w:r w:rsidRPr="0008241C">
        <w:rPr>
          <w:noProof/>
          <w:sz w:val="22"/>
          <w:szCs w:val="22"/>
        </w:rPr>
        <w:t>, 2009)</w:t>
      </w:r>
      <w:r w:rsidRPr="0008241C">
        <w:rPr>
          <w:noProof/>
          <w:sz w:val="22"/>
          <w:szCs w:val="22"/>
        </w:rPr>
        <w:fldChar w:fldCharType="end"/>
      </w:r>
      <w:r w:rsidRPr="0008241C">
        <w:rPr>
          <w:noProof/>
          <w:sz w:val="22"/>
          <w:szCs w:val="22"/>
        </w:rPr>
        <w:t>.</w:t>
      </w:r>
    </w:p>
    <w:p w14:paraId="68E3E84E" w14:textId="77777777" w:rsidR="00A01204" w:rsidRPr="0008241C" w:rsidRDefault="00A01204" w:rsidP="00A01204">
      <w:pPr>
        <w:rPr>
          <w:sz w:val="22"/>
          <w:szCs w:val="22"/>
        </w:rPr>
      </w:pPr>
    </w:p>
    <w:p w14:paraId="0A53EE80" w14:textId="77777777" w:rsidR="00A01204" w:rsidRPr="0008241C" w:rsidRDefault="00A01204" w:rsidP="00A01204">
      <w:pPr>
        <w:rPr>
          <w:sz w:val="22"/>
          <w:szCs w:val="22"/>
        </w:rPr>
      </w:pPr>
      <w:r w:rsidRPr="0008241C">
        <w:rPr>
          <w:sz w:val="22"/>
          <w:szCs w:val="22"/>
        </w:rPr>
        <w:t xml:space="preserve">Land-use and land-cover change processes also affects freshwater and marine biodiversity and associated  ecosystem services </w:t>
      </w:r>
      <w:r w:rsidRPr="0008241C">
        <w:rPr>
          <w:sz w:val="22"/>
          <w:szCs w:val="22"/>
        </w:rPr>
        <w:fldChar w:fldCharType="begin" w:fldLock="1"/>
      </w:r>
      <w:r w:rsidRPr="0008241C">
        <w:rPr>
          <w:sz w:val="22"/>
          <w:szCs w:val="22"/>
        </w:rPr>
        <w:instrText>ADDIN CSL_CITATION {"citationItems":[{"id":"ITEM-1","itemData":{"DOI":"doi:10.6084/m9.figshare.99889","ISBN":"9292254375","abstract":"By 2050, an estimated 6.3 billion people will inhabit the world’s towns and cities -- an increase of 3.5 billion from 2010. Our planet will have undergone the largest and fastest period of urban expansion in human history. The area directly transformed in the next four decades will be roughly the size of South Africa, and the new demands of cities will reshape most landscapes, both built and natural. Urban growth will have significant impacts on biodiversity, natural habitats and many ecosystem services that society relies on. The challenges of urbanization are profound, but so too are the opportunities. The outcome of the Rio+20 UN Conference on Sustainable Development emphasizes that “if they are well planned and developed, including through integrated planning and management approaches, cities can promote economically, socially and environmentally sustainable societies.” Well-designed cities can sustainably accommodate large numbers of people in a relatively small amount of space, offering improved quality of life and allowing for greater resource efficiency and the preservation of larger intact natural areas. The Cities and Biodiversity Outlook combines science and policy in a global assessment of the links between urbanization, biodiversity and ecosystem services. It showcases best practices and provides key advice on the conservation and sustainable use of biodiversity. The principal message is that urban areas must offer better stewardship of the ecosystems on which they rely, including by generating multiple ecosystem services through design and restoration and reducing their environmental impact through improved efficiency of material and energy use and by making productive use of waste. Cities can reconcile human society and biodiversity by creating environments that are ecologically sustainable, economically productive, socially just, politically participatory and culturally vibrant. I commend this study to policy-makers, planners and all who have a stake in creating ecologically sustainable urbanization for the benefit of humanity and the planet.","author":[{"dropping-particle":"","family":"Secretariat of the Convention on Biological Diversity","given":"","non-dropping-particle":"","parse-names":false,"suffix":""}],"container-title":"Executive Summary","id":"ITEM-1","issued":{"date-parts":[["2012"]]},"number-of-pages":"16","publisher-place":"Montreal","title":"Cities and Biodiversity Outlook","type":"report"},"uris":["http://www.mendeley.com/documents/?uuid=b6ca4e3c-57fa-4c66-b9da-4a189f44f335"]}],"mendeley":{"formattedCitation":"(Secretariat of the Convention on Biological Diversity, 2012)","manualFormatting":"(Secretariat of the Convention on Biological Diversity, 2012; see 4.4.7)","plainTextFormattedCitation":"(Secretariat of the Convention on Biological Diversity, 2012)","previouslyFormattedCitation":"(Secretariat of the Convention on Biological Diversity, 2012)"},"properties":{"noteIndex":0},"schema":"https://github.com/citation-style-language/schema/raw/master/csl-citation.json"}</w:instrText>
      </w:r>
      <w:r w:rsidRPr="0008241C">
        <w:rPr>
          <w:sz w:val="22"/>
          <w:szCs w:val="22"/>
        </w:rPr>
        <w:fldChar w:fldCharType="separate"/>
      </w:r>
      <w:r w:rsidRPr="0008241C">
        <w:rPr>
          <w:noProof/>
          <w:sz w:val="22"/>
          <w:szCs w:val="22"/>
        </w:rPr>
        <w:t>(Secretariat of the Convention on Biological Diversity, 2012; see 4.4.7)</w:t>
      </w:r>
      <w:r w:rsidRPr="0008241C">
        <w:rPr>
          <w:sz w:val="22"/>
          <w:szCs w:val="22"/>
        </w:rPr>
        <w:fldChar w:fldCharType="end"/>
      </w:r>
      <w:r w:rsidRPr="0008241C">
        <w:rPr>
          <w:sz w:val="22"/>
          <w:szCs w:val="22"/>
        </w:rPr>
        <w:t xml:space="preserve"> with habitat fragmentation as well as other factors such as flow modification, pollution and alien species invasion impacting on freshwater fish </w:t>
      </w:r>
      <w:r w:rsidRPr="0008241C">
        <w:rPr>
          <w:sz w:val="22"/>
          <w:szCs w:val="22"/>
        </w:rPr>
        <w:fldChar w:fldCharType="begin" w:fldLock="1"/>
      </w:r>
      <w:r w:rsidRPr="0008241C">
        <w:rPr>
          <w:sz w:val="22"/>
          <w:szCs w:val="22"/>
        </w:rPr>
        <w:instrText>ADDIN CSL_CITATION {"citationItems":[{"id":"ITEM-1","itemData":{"author":[{"dropping-particle":"","family":"Dudgeon","given":"D","non-dropping-particle":"","parse-names":false,"suffix":""},{"dropping-particle":"","family":"Arthington","given":"A H","non-dropping-particle":"","parse-names":false,"suffix":""},{"dropping-particle":"","family":"Gessner","given":"M O","non-dropping-particle":"","parse-names":false,"suffix":""},{"dropping-particle":"","family":"Kawabata","given":"Z","non-dropping-particle":"","parse-names":false,"suffix":""},{"dropping-particle":"","family":"Knowler","given":"D","non-dropping-particle":"","parse-names":false,"suffix":""},{"dropping-particle":"","family":"Lévêque","given":"C","non-dropping-particle":"","parse-names":false,"suffix":""},{"dropping-particle":"","family":"Naiman","given":"R J","non-dropping-particle":"","parse-names":false,"suffix":""},{"dropping-particle":"","family":"Prieur-Richard","given":"A.-H.","non-dropping-particle":"","parse-names":false,"suffix":""},{"dropping-particle":"","family":"Soto","given":"D","non-dropping-particle":"","parse-names":false,"suffix":""},{"dropping-particle":"","family":"Stiassny","given":"M L J","non-dropping-particle":"","parse-names":false,"suffix":""},{"dropping-particle":"","family":"Sullivan","given":"C A","non-dropping-particle":"","parse-names":false,"suffix":""}],"container-title":"Biological Reviews","id":"ITEM-1","issued":{"date-parts":[["2006"]]},"note":"NULL","page":"163-182","title":"Freshwater biodiversity: importance, threats, status and conservation challenges.","type":"article-journal","volume":"81"},"uris":["http://www.mendeley.com/documents/?uuid=c4b03996-34d1-48de-a4c6-0a8afc84390d"]}],"mendeley":{"formattedCitation":"(Dudgeon &lt;i&gt;et al.&lt;/i&gt;, 2006)","plainTextFormattedCitation":"(Dudgeon et al., 2006)","previouslyFormattedCitation":"(Dudgeon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Dudgeon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Along the Mekong Basin, for example, increasing demand for power and associated infrastructure disrupts fisheries and associated ecosystem services, impacts on river-dependent livelihoods and increases the risk of disease and change sediment flows </w:t>
      </w:r>
      <w:r w:rsidRPr="0008241C">
        <w:rPr>
          <w:sz w:val="22"/>
          <w:szCs w:val="22"/>
        </w:rPr>
        <w:fldChar w:fldCharType="begin" w:fldLock="1"/>
      </w:r>
      <w:r w:rsidRPr="0008241C">
        <w:rPr>
          <w:sz w:val="22"/>
          <w:szCs w:val="22"/>
        </w:rPr>
        <w:instrText>ADDIN CSL_CITATION {"citationItems":[{"id":"ITEM-1","itemData":{"DOI":"10.1890/110146","ISBN":"1540-9295","ISSN":"15409295","abstract":"The Mekong River is the longest watercourse in Southeast Asia. Although China has an extensive hydropower program underway on the Upper Mekong, as yet there are no dams on the river’s lower mainstream. However, as many as 12 additional projects, which would generate substantial energy and wealth especially for Cambodia and Laos, are currently in the proposal stage for the Lower Mekong (LM). The cumulative effects of the LM hydropower projects – if built, and together with existing Chinese dams – will transform the Mekong by alter- ing natural flow patterns and disrupting fisheries and other ecosystem services, to the detriment of the millions of people who depend on the river for their livelihoods. Proposals for new dam construction are driven by several factors, including changing human demographics and development needs, energy and food security concerns, economic cooperation, and climate change. We link these social, ecological, economic, and political forces to ongoing regional governance issues and discuss how to improve the quality of Mekong hydropower decision making in a complex, transboundary setting.","author":[{"dropping-particle":"","family":"Grumbine","given":"R. Edward","non-dropping-particle":"","parse-names":false,"suffix":""},{"dropping-particle":"","family":"Dore","given":"John","non-dropping-particle":"","parse-names":false,"suffix":""},{"dropping-particle":"","family":"Xu","given":"Jianchu","non-dropping-particle":"","parse-names":false,"suffix":""}],"container-title":"Frontiers in Ecology and the Environment","id":"ITEM-1","issue":"2","issued":{"date-parts":[["2012"]]},"page":"91-98","title":"Mekong hydropower: Drivers of change and governance challenges","type":"article-journal","volume":"10"},"uris":["http://www.mendeley.com/documents/?uuid=154bcec1-796c-4444-be6f-d186948d3a6c"]}],"mendeley":{"formattedCitation":"(Grumbine &lt;i&gt;et al.&lt;/i&gt;, 2012)","plainTextFormattedCitation":"(Grumbine et al., 2012)","previouslyFormattedCitation":"(Grumbine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Grumbine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Along many tropical coastal belts, fragmented mangroves and  their surrounds are negatively impacting ecosystem services such as providing timber, fuel wood and charcoal as well as cultural services through recreation and aesthetic values </w:t>
      </w:r>
      <w:r w:rsidRPr="0008241C">
        <w:rPr>
          <w:sz w:val="22"/>
          <w:szCs w:val="22"/>
        </w:rPr>
        <w:fldChar w:fldCharType="begin" w:fldLock="1"/>
      </w:r>
      <w:r w:rsidRPr="0008241C">
        <w:rPr>
          <w:sz w:val="22"/>
          <w:szCs w:val="22"/>
        </w:rPr>
        <w:instrText>ADDIN CSL_CITATION {"citationItems":[{"id":"ITEM-1","itemData":{"DOI":"10.1016/j.ecoser.2012.06.003","ISBN":"2212-0416","ISSN":"22120416","abstract":"This paper examines the value of ecosystem services provided by mangroves. It presents a meta-analysis of the economic valuation literature and applies the estimated value function to assess the value of mangroves in Southeast Asia. We construct a database containing 130 value estimates, largely for mangroves in Southeast Asia. Values are standardised to US$ per hectare per year in 2007 prices. The mean and median values are found to be 4185 and 239 US$/ha/year respectively. The values of mangrove ecosystem services are highly variable across study sites due to, amongst other factors, the bio-physical characteristics of the site and the socio-economic characteristics of the beneficiaries of ecosystem services. We include explanatory variables in the meta-analysis to account for these influences on estimated mangrove values. A geographic information system (GIS) is used to quantify potentially important spatial variables, including the abundance of mangroves, the population of beneficiaries, and the density of roads in the vicinity of each study site. The meta-analytic value function is used to estimate the change in value of mangrove ecosystem services in Southeast Asia under a baseline scenario of mangrove loss for the period 2000-2050. The estimated foregone annual benefits in 2050 are US$ 2.2 billion, with a prediction interval of US$ 1.6-2.8 billion. ?? 2012 Elsevier B.V.","author":[{"dropping-particle":"","family":"M. Brander","given":"Luke","non-dropping-particle":"","parse-names":false,"suffix":""},{"dropping-particle":"","family":"J. Wagtendonk","given":"Alfredrfit","non-dropping-particle":"","parse-names":false,"suffix":""},{"dropping-particle":"","family":"S. Hussain","given":"Salman","non-dropping-particle":"","parse-names":false,"suffix":""},{"dropping-particle":"","family":"McVittie","given":"Alistair","non-dropping-particle":"","parse-names":false,"suffix":""},{"dropping-particle":"","family":"Verburg","given":"Peter H.","non-dropping-particle":"","parse-names":false,"suffix":""},{"dropping-particle":"","family":"Groot","given":"Rudolf S.","non-dropping-particle":"de","parse-names":false,"suffix":""},{"dropping-particle":"","family":"Ploeg","given":"Sander","non-dropping-particle":"van der","parse-names":false,"suffix":""}],"container-title":"Ecosystem Services","id":"ITEM-1","issue":"1","issued":{"date-parts":[["2012"]]},"page":"62-69","publisher":"Elsevier","title":"Ecosystem service values for mangroves in Southeast Asia: A meta-analysis and value transfer application","type":"article-journal","volume":"1"},"uris":["http://www.mendeley.com/documents/?uuid=9fc5a059-5758-4c1f-a05f-6a8f396b3e4f"]}],"mendeley":{"formattedCitation":"(M. Brander &lt;i&gt;et al.&lt;/i&gt;, 2012)","manualFormatting":"(Brander et al., 2012; see 4.4.8)","plainTextFormattedCitation":"(M. Brander et al., 2012)","previouslyFormattedCitation":"(M. Brand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rander </w:t>
      </w:r>
      <w:r w:rsidRPr="0008241C">
        <w:rPr>
          <w:i/>
          <w:noProof/>
          <w:sz w:val="22"/>
          <w:szCs w:val="22"/>
        </w:rPr>
        <w:t>et al</w:t>
      </w:r>
      <w:r w:rsidRPr="0008241C">
        <w:rPr>
          <w:noProof/>
          <w:sz w:val="22"/>
          <w:szCs w:val="22"/>
        </w:rPr>
        <w:t>., 2012</w:t>
      </w:r>
      <w:r w:rsidRPr="0008241C">
        <w:rPr>
          <w:noProof/>
          <w:sz w:val="22"/>
          <w:szCs w:val="22"/>
          <w:lang w:val="en-US"/>
        </w:rPr>
        <w:t>; see 4.4.8</w:t>
      </w:r>
      <w:r w:rsidRPr="0008241C">
        <w:rPr>
          <w:noProof/>
          <w:sz w:val="22"/>
          <w:szCs w:val="22"/>
        </w:rPr>
        <w:t>)</w:t>
      </w:r>
      <w:r w:rsidRPr="0008241C">
        <w:rPr>
          <w:sz w:val="22"/>
          <w:szCs w:val="22"/>
        </w:rPr>
        <w:fldChar w:fldCharType="end"/>
      </w:r>
      <w:r w:rsidRPr="0008241C">
        <w:rPr>
          <w:sz w:val="22"/>
          <w:szCs w:val="22"/>
        </w:rPr>
        <w:t xml:space="preserve">. </w:t>
      </w:r>
    </w:p>
    <w:p w14:paraId="50F16922" w14:textId="77777777" w:rsidR="00A01204" w:rsidRPr="0008241C" w:rsidRDefault="00A01204" w:rsidP="00A01204">
      <w:pPr>
        <w:rPr>
          <w:sz w:val="22"/>
          <w:szCs w:val="22"/>
        </w:rPr>
      </w:pPr>
    </w:p>
    <w:p w14:paraId="585B25E0" w14:textId="77777777" w:rsidR="00A01204" w:rsidRPr="0008241C" w:rsidRDefault="00A01204" w:rsidP="00A01204">
      <w:pPr>
        <w:keepNext/>
        <w:tabs>
          <w:tab w:val="clear" w:pos="1247"/>
          <w:tab w:val="left" w:pos="765"/>
        </w:tabs>
        <w:outlineLvl w:val="2"/>
        <w:rPr>
          <w:b/>
          <w:sz w:val="24"/>
          <w:szCs w:val="24"/>
        </w:rPr>
      </w:pPr>
      <w:bookmarkStart w:id="1047" w:name="_Toc504317229"/>
      <w:bookmarkStart w:id="1048" w:name="_Toc504317922"/>
      <w:bookmarkStart w:id="1049" w:name="_Toc504320424"/>
      <w:bookmarkStart w:id="1050" w:name="_Toc504320647"/>
      <w:bookmarkStart w:id="1051" w:name="_Toc504320871"/>
      <w:bookmarkStart w:id="1052" w:name="_Toc504321268"/>
      <w:bookmarkStart w:id="1053" w:name="_Toc524044064"/>
      <w:r w:rsidRPr="0008241C">
        <w:rPr>
          <w:b/>
          <w:sz w:val="24"/>
          <w:szCs w:val="24"/>
        </w:rPr>
        <w:t xml:space="preserve">4.1.2 </w:t>
      </w:r>
      <w:r w:rsidRPr="0008241C">
        <w:rPr>
          <w:b/>
          <w:sz w:val="24"/>
          <w:szCs w:val="24"/>
        </w:rPr>
        <w:tab/>
        <w:t>Natural resource overexploitation</w:t>
      </w:r>
      <w:bookmarkEnd w:id="1047"/>
      <w:bookmarkEnd w:id="1048"/>
      <w:bookmarkEnd w:id="1049"/>
      <w:bookmarkEnd w:id="1050"/>
      <w:bookmarkEnd w:id="1051"/>
      <w:bookmarkEnd w:id="1052"/>
      <w:bookmarkEnd w:id="1053"/>
    </w:p>
    <w:p w14:paraId="3BC8EB20" w14:textId="77777777" w:rsidR="00A01204" w:rsidRPr="0008241C" w:rsidRDefault="00A01204" w:rsidP="00A01204">
      <w:pPr>
        <w:rPr>
          <w:sz w:val="22"/>
          <w:szCs w:val="22"/>
        </w:rPr>
      </w:pPr>
    </w:p>
    <w:p w14:paraId="25F101EB" w14:textId="77777777" w:rsidR="00A01204" w:rsidRPr="0008241C" w:rsidRDefault="00A01204" w:rsidP="00A01204">
      <w:pPr>
        <w:rPr>
          <w:sz w:val="22"/>
          <w:szCs w:val="22"/>
        </w:rPr>
      </w:pPr>
      <w:r w:rsidRPr="0008241C">
        <w:rPr>
          <w:sz w:val="22"/>
          <w:szCs w:val="22"/>
        </w:rPr>
        <w:t xml:space="preserve">Among several regional and subregional drivers posing a threat to biodiversity and nature’s contribution to people in the Asia-Pacific region overexploitation of natural resources is one of the key factors. The Asia-Pacific region was regarded as the single largest user of natural resources in the world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6"]]},"publisher-place":"Nairobi, Kenya","title":"GEO-6 Regional Assessment for Asia and the Pacific","type":"report"},"uris":["http://www.mendeley.com/documents/?uuid=c03d159b-c4d9-3a71-b04f-de1193f5ac68"]}],"mendeley":{"formattedCitation":"(UNEP, 2016a)","plainTextFormattedCitation":"(UNEP, 2016a)","previouslyFormattedCitation":"(UNEP, 2016a)"},"properties":{"noteIndex":0},"schema":"https://github.com/citation-style-language/schema/raw/master/csl-citation.json"}</w:instrText>
      </w:r>
      <w:r w:rsidRPr="0008241C">
        <w:rPr>
          <w:sz w:val="22"/>
          <w:szCs w:val="22"/>
        </w:rPr>
        <w:fldChar w:fldCharType="separate"/>
      </w:r>
      <w:r w:rsidRPr="0008241C">
        <w:rPr>
          <w:noProof/>
          <w:sz w:val="22"/>
          <w:szCs w:val="22"/>
        </w:rPr>
        <w:t>(UNEP, 2016a)</w:t>
      </w:r>
      <w:r w:rsidRPr="0008241C">
        <w:rPr>
          <w:sz w:val="22"/>
          <w:szCs w:val="22"/>
        </w:rPr>
        <w:fldChar w:fldCharType="end"/>
      </w:r>
      <w:r w:rsidRPr="0008241C">
        <w:rPr>
          <w:sz w:val="22"/>
          <w:szCs w:val="22"/>
        </w:rPr>
        <w:t xml:space="preserve">. As the rapid urbanization and industrialization in the Asia-Pacific economies, the use of primary materials (metal ores and industrial minerals, fossil fuels and construction minerals) continues to grow </w:t>
      </w:r>
      <w:r w:rsidRPr="0008241C">
        <w:rPr>
          <w:sz w:val="22"/>
          <w:szCs w:val="22"/>
        </w:rPr>
        <w:fldChar w:fldCharType="begin" w:fldLock="1"/>
      </w:r>
      <w:r w:rsidRPr="0008241C">
        <w:rPr>
          <w:sz w:val="22"/>
          <w:szCs w:val="22"/>
        </w:rPr>
        <w:instrText>ADDIN CSL_CITATION {"citationItems":[{"id":"ITEM-1","itemData":{"abstract":"The Asia and Pacific region, which includes 30 countries and territories, has a total area of about 30 million square kilometers, which accounts for about 20% of the world's total land mass. The total population of these countries and territories (about 3.9 billion) accounted for about 55% of the world's total in 2013. China and India, which were the world's two most populous countries, accounted for about 67% of the region's total population and about 37% of the world's total population. The economies of Burma, Cambodia, China, Laos, Mongolia, the Philippines, and Sri Lanka were the fastest growing in the region in 2013, with real gross domestic product (GDP) growth rates of more than 7% (tables 1, 2). Australia and China were among the world's leading mineral producers. Australia has large resources of bauxite, coal, cobalt, copper, diamond, gold, iron ore, lead, lithium, manganese, mineral sands, tantalum, and uranium. China has large resources of antimony, arsenic, barite, bauxite, coal, fluorite, gold, graphite, iron ore, magnesium, rare earths, strontium, tin, tungsten, and zinc. India was also one of the world's significant mineral producers; it has large resources of barite, bauxite, chromium, iron ore, manganese, rare earths, and salt. Other significant mineral producers in the region were Indonesia, which has large resources of bauxite, coal, copper, gold, nickel, and tin; Mongolia, which has large resources of copper, fluorspar, and molybdenum; New Caledonia, which has significant resources of nickel; Papua New Guinea, which has large resources of copper and gold; the Philippines, which has large resources of copper, gold, and nickel; and Thailand, which has large resources of feldspar, gypsum, and potash (table 4). Despite the large amount and wide variety of resources of nonfuel minerals and coal in Australia, China, India, Indonesia, Mongolia, Papua New Guinea, the Philippines, and Thailand, in recent years, the region was unable to meet the demand for numerous nonfuel minerals [including copper, diamond, gold, iron ore, lead, phosphate rock, platinum-group metals (PGMs), and zinc] as well as such major mineral fuels as coal, natural gas, crude petroleum, and refined petroleum products. The shortfall was caused largely by a substantial increase in the consumption of nonfuel minerals and mineral fuels by China and India; by continued high levels of consumption by such resource-poor industrialized countries as Japan, the Republic of Korea, S…","author":[{"dropping-particle":"","family":"Fong-Sam","given":"Yolanda","non-dropping-particle":"","parse-names":false,"suffix":""},{"dropping-particle":"","family":"Renaud","given":"Karine","non-dropping-particle":"","parse-names":false,"suffix":""},{"dropping-particle":"","family":"Shi","given":"Lin","non-dropping-particle":"","parse-names":false,"suffix":""},{"dropping-particle":"","family":"Wacaster","given":"Susan","non-dropping-particle":"","parse-names":false,"suffix":""},{"dropping-particle":"","family":"Wilburn","given":"David R","non-dropping-particle":"","parse-names":false,"suffix":""},{"dropping-particle":"","family":"Hastorun","given":"Sinan","non-dropping-particle":"","parse-names":false,"suffix":""},{"dropping-particle":"","family":"Xun","given":"Sean","non-dropping-particle":"","parse-names":false,"suffix":""}],"container-title":"2013 Minerals Yearbook: ASIA AND THE PACIFIC [ADVANCE RELEASE]","id":"ITEM-1","issued":{"date-parts":[["2016"]]},"publisher":"U.S. Geological Survey","title":"The Mineral Industries of Asia and the Pacific","type":"chapter"},"uris":["http://www.mendeley.com/documents/?uuid=ebdd485d-9be8-46b4-be8d-2d7380d507b6"]},{"id":"ITEM-2","itemData":{"author":[{"dropping-particle":"","family":"UNEP","given":"","non-dropping-particle":"","parse-names":false,"suffix":""}],"id":"ITEM-2","issued":{"date-parts":[["2016"]]},"publisher-place":"Nairobi, Kenya","title":"GEO-6 Regional Assessment for Asia and the Pacific","type":"report"},"uris":["http://www.mendeley.com/documents/?uuid=c03d159b-c4d9-3a71-b04f-de1193f5ac68"]},{"id":"ITEM-3","itemData":{"author":[{"dropping-particle":"","family":"UNEP","given":"","non-dropping-particle":"","parse-names":false,"suffix":""}],"id":"ITEM-3","issued":{"date-parts":[["2016"]]},"publisher-place":"Nairobi, Kenya","title":"GEO-6 Regional Assessment for West Asia","type":"report"},"uris":["http://www.mendeley.com/documents/?uuid=3bc97f3d-2337-3d85-a1df-93ee7eb822d4"]}],"mendeley":{"formattedCitation":"(Fong-Sam &lt;i&gt;et al.&lt;/i&gt;, 2016; UNEP, 2016a, 2016b)","manualFormatting":"(Fong-Sam et al., 2016; UNEP, 2016a; 2016b)","plainTextFormattedCitation":"(Fong-Sam et al., 2016; UNEP, 2016a, 2016b)","previouslyFormattedCitation":"(Fong-Sam &lt;i&gt;et al.&lt;/i&gt;, 2016; UNEP, 2016a, 2016b)"},"properties":{"noteIndex":0},"schema":"https://github.com/citation-style-language/schema/raw/master/csl-citation.json"}</w:instrText>
      </w:r>
      <w:r w:rsidRPr="0008241C">
        <w:rPr>
          <w:sz w:val="22"/>
          <w:szCs w:val="22"/>
        </w:rPr>
        <w:fldChar w:fldCharType="separate"/>
      </w:r>
      <w:r w:rsidRPr="0008241C">
        <w:rPr>
          <w:noProof/>
          <w:sz w:val="22"/>
          <w:szCs w:val="22"/>
        </w:rPr>
        <w:t xml:space="preserve">(Fong-Sam </w:t>
      </w:r>
      <w:r w:rsidRPr="0008241C">
        <w:rPr>
          <w:i/>
          <w:noProof/>
          <w:sz w:val="22"/>
          <w:szCs w:val="22"/>
        </w:rPr>
        <w:t>et al</w:t>
      </w:r>
      <w:r w:rsidRPr="0008241C">
        <w:rPr>
          <w:noProof/>
          <w:sz w:val="22"/>
          <w:szCs w:val="22"/>
        </w:rPr>
        <w:t>., 2016; UNEP, 2016a; 2016b)</w:t>
      </w:r>
      <w:r w:rsidRPr="0008241C">
        <w:rPr>
          <w:sz w:val="22"/>
          <w:szCs w:val="22"/>
        </w:rPr>
        <w:fldChar w:fldCharType="end"/>
      </w:r>
      <w:r w:rsidRPr="0008241C">
        <w:rPr>
          <w:sz w:val="22"/>
          <w:szCs w:val="22"/>
        </w:rPr>
        <w:t xml:space="preserve">. Recently, Maxwell and his colleagues (2016) reported an analysis of threat information gathered for more than 8,000 species in IUCN Red List data, which also revealed the biggest drivers of biodiversity decline are overexploitation (the harvesting of species from the wild at rates that cannot be recovered) and agricultural activities </w:t>
      </w:r>
      <w:r w:rsidRPr="0008241C">
        <w:rPr>
          <w:sz w:val="22"/>
          <w:szCs w:val="22"/>
        </w:rPr>
        <w:fldChar w:fldCharType="begin" w:fldLock="1"/>
      </w:r>
      <w:r w:rsidRPr="0008241C">
        <w:rPr>
          <w:sz w:val="22"/>
          <w:szCs w:val="22"/>
        </w:rPr>
        <w:instrText>ADDIN CSL_CITATION {"citationItems":[{"id":"ITEM-1","itemData":{"author":[{"dropping-particle":"","family":"Maxwell","given":"S.","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page":"143-145","title":"The ravages of guns, nets and bulldozers","type":"article-journal","volume":"536"},"uris":["http://www.mendeley.com/documents/?uuid=c733b610-1220-3009-864f-9c53bd488fac"]}],"mendeley":{"formattedCitation":"(Maxwell &lt;i&gt;et al.&lt;/i&gt;, 2016)","plainTextFormattedCitation":"(Maxwell et al., 2016)","previouslyFormattedCitation":"(Maxwell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Maxwell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29E35F4D" w14:textId="77777777" w:rsidR="00A01204" w:rsidRPr="0008241C" w:rsidRDefault="00A01204" w:rsidP="00A01204">
      <w:pPr>
        <w:rPr>
          <w:sz w:val="22"/>
          <w:szCs w:val="22"/>
        </w:rPr>
      </w:pPr>
    </w:p>
    <w:p w14:paraId="12CBD90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54" w:name="_Toc504317230"/>
      <w:bookmarkStart w:id="1055" w:name="_Toc504317923"/>
      <w:bookmarkStart w:id="1056" w:name="_Toc504321269"/>
      <w:r w:rsidRPr="0008241C">
        <w:rPr>
          <w:b/>
          <w:sz w:val="22"/>
          <w:szCs w:val="24"/>
        </w:rPr>
        <w:t>4.1.2.1 Overexploitation of forest products</w:t>
      </w:r>
      <w:bookmarkEnd w:id="1054"/>
      <w:bookmarkEnd w:id="1055"/>
      <w:bookmarkEnd w:id="1056"/>
      <w:r w:rsidRPr="0008241C">
        <w:rPr>
          <w:b/>
          <w:sz w:val="22"/>
          <w:szCs w:val="24"/>
        </w:rPr>
        <w:t xml:space="preserve"> </w:t>
      </w:r>
    </w:p>
    <w:p w14:paraId="3151A308" w14:textId="77777777" w:rsidR="00A01204" w:rsidRPr="0008241C" w:rsidRDefault="00A01204" w:rsidP="00A01204">
      <w:pPr>
        <w:rPr>
          <w:sz w:val="22"/>
          <w:szCs w:val="22"/>
        </w:rPr>
      </w:pPr>
    </w:p>
    <w:p w14:paraId="23E83A4E" w14:textId="77777777" w:rsidR="00A01204" w:rsidRPr="0008241C" w:rsidRDefault="00A01204" w:rsidP="00A01204">
      <w:pPr>
        <w:rPr>
          <w:sz w:val="22"/>
          <w:szCs w:val="22"/>
        </w:rPr>
      </w:pPr>
      <w:r w:rsidRPr="0008241C">
        <w:rPr>
          <w:sz w:val="22"/>
          <w:szCs w:val="22"/>
        </w:rPr>
        <w:t xml:space="preserve">Asia-Pacific region forests account for about one-fifth of the world's forests, cover around 18 per cent of the land area (around 723 million hectare)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5"]]},"publisher-place":"Rome, Italy","title":"Global forest resource assessment 2015. Desk reference.","type":"report"},"uris":["http://www.mendeley.com/documents/?uuid=1969a466-d980-443b-8d7f-0b7c7a48127b"]}],"mendeley":{"formattedCitation":"(FAO, 2015b)","plainTextFormattedCitation":"(FAO, 2015b)","previouslyFormattedCitation":"(FAO, 2015b)"},"properties":{"noteIndex":0},"schema":"https://github.com/citation-style-language/schema/raw/master/csl-citation.json"}</w:instrText>
      </w:r>
      <w:r w:rsidRPr="0008241C">
        <w:rPr>
          <w:sz w:val="22"/>
          <w:szCs w:val="22"/>
        </w:rPr>
        <w:fldChar w:fldCharType="separate"/>
      </w:r>
      <w:r w:rsidRPr="0008241C">
        <w:rPr>
          <w:noProof/>
          <w:sz w:val="22"/>
          <w:szCs w:val="22"/>
        </w:rPr>
        <w:t>(FAO, 2015b)</w:t>
      </w:r>
      <w:r w:rsidRPr="0008241C">
        <w:rPr>
          <w:sz w:val="22"/>
          <w:szCs w:val="22"/>
        </w:rPr>
        <w:fldChar w:fldCharType="end"/>
      </w:r>
      <w:r w:rsidRPr="0008241C">
        <w:rPr>
          <w:sz w:val="22"/>
          <w:szCs w:val="22"/>
        </w:rPr>
        <w:t xml:space="preserve"> and provide significant ecosystem services within the region and beyond. Generally, 0.7 million hectare of Asia-Pacific region forests were lost annually from 1990 to 2000 but this trend has reversed since then with annual gains of 1.35 million hectare </w:t>
      </w:r>
      <w:r w:rsidRPr="0008241C">
        <w:rPr>
          <w:sz w:val="22"/>
          <w:szCs w:val="22"/>
        </w:rPr>
        <w:fldChar w:fldCharType="begin" w:fldLock="1"/>
      </w:r>
      <w:r w:rsidRPr="0008241C">
        <w:rPr>
          <w:sz w:val="22"/>
          <w:szCs w:val="22"/>
        </w:rPr>
        <w:instrText>ADDIN CSL_CITATION {"citationItems":[{"id":"ITEM-1","itemData":{"ISBN":"978-92-5-109094-7","author":[{"dropping-particle":"","family":"FAO and RECOFTC","given":"","non-dropping-particle":"","parse-names":false,"suffix":""}],"id":"ITEM-1","issued":{"date-parts":[["2016"]]},"title":"Forest landscape restoration for Asia-Pacific forests","type":"book"},"uris":["http://www.mendeley.com/documents/?uuid=cff2e0dc-a24f-3a51-bd4d-0667583bf512"]}],"mendeley":{"formattedCitation":"(FAO and RECOFTC, 2016)","plainTextFormattedCitation":"(FAO and RECOFTC, 2016)","previouslyFormattedCitation":"(FAO and RECOFTC, 2016)"},"properties":{"noteIndex":0},"schema":"https://github.com/citation-style-language/schema/raw/master/csl-citation.json"}</w:instrText>
      </w:r>
      <w:r w:rsidRPr="0008241C">
        <w:rPr>
          <w:sz w:val="22"/>
          <w:szCs w:val="22"/>
        </w:rPr>
        <w:fldChar w:fldCharType="separate"/>
      </w:r>
      <w:r w:rsidRPr="0008241C">
        <w:rPr>
          <w:noProof/>
          <w:sz w:val="22"/>
          <w:szCs w:val="22"/>
        </w:rPr>
        <w:t>(FAO and RECOFTC, 2016)</w:t>
      </w:r>
      <w:r w:rsidRPr="0008241C">
        <w:rPr>
          <w:sz w:val="22"/>
          <w:szCs w:val="22"/>
        </w:rPr>
        <w:fldChar w:fldCharType="end"/>
      </w:r>
      <w:r w:rsidRPr="0008241C">
        <w:rPr>
          <w:sz w:val="22"/>
          <w:szCs w:val="22"/>
        </w:rPr>
        <w:t xml:space="preserve"> . </w:t>
      </w:r>
    </w:p>
    <w:p w14:paraId="1F11985B" w14:textId="77777777" w:rsidR="00A01204" w:rsidRPr="0008241C" w:rsidRDefault="00A01204" w:rsidP="00A01204">
      <w:pPr>
        <w:rPr>
          <w:sz w:val="22"/>
          <w:szCs w:val="22"/>
        </w:rPr>
      </w:pPr>
    </w:p>
    <w:p w14:paraId="010EA29F" w14:textId="0EF80A29" w:rsidR="00A01204" w:rsidRPr="0008241C" w:rsidRDefault="00A01204" w:rsidP="00A01204">
      <w:pPr>
        <w:rPr>
          <w:sz w:val="22"/>
          <w:szCs w:val="22"/>
        </w:rPr>
      </w:pPr>
      <w:r w:rsidRPr="0008241C">
        <w:rPr>
          <w:sz w:val="22"/>
          <w:szCs w:val="22"/>
        </w:rPr>
        <w:t>It should be emphasised that forest loss in South-East Asia is of greatest concern since  annual loss here was about 1.3 million ha in comparison to the global annual loss of about 5 million ha during 1990-2010, thereby being 26</w:t>
      </w:r>
      <w:r w:rsidR="00C934E9">
        <w:rPr>
          <w:sz w:val="22"/>
          <w:szCs w:val="22"/>
        </w:rPr>
        <w:t xml:space="preserve"> per cent</w:t>
      </w:r>
      <w:r w:rsidRPr="0008241C">
        <w:rPr>
          <w:sz w:val="22"/>
          <w:szCs w:val="22"/>
        </w:rPr>
        <w:t xml:space="preserve"> of the total global loss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5"]]},"publisher-place":"Rome, Italy","title":"Global forest resource assessment 2015. Desk reference.","type":"report"},"uris":["http://www.mendeley.com/documents/?uuid=1969a466-d980-443b-8d7f-0b7c7a48127b"]}],"mendeley":{"formattedCitation":"(FAO, 2015b)","plainTextFormattedCitation":"(FAO, 2015b)","previouslyFormattedCitation":"(FAO, 2015b)"},"properties":{"noteIndex":0},"schema":"https://github.com/citation-style-language/schema/raw/master/csl-citation.json"}</w:instrText>
      </w:r>
      <w:r w:rsidRPr="0008241C">
        <w:rPr>
          <w:sz w:val="22"/>
          <w:szCs w:val="22"/>
        </w:rPr>
        <w:fldChar w:fldCharType="separate"/>
      </w:r>
      <w:r w:rsidRPr="0008241C">
        <w:rPr>
          <w:noProof/>
          <w:sz w:val="22"/>
          <w:szCs w:val="22"/>
        </w:rPr>
        <w:t>(FAO, 2015b)</w:t>
      </w:r>
      <w:r w:rsidRPr="0008241C">
        <w:rPr>
          <w:sz w:val="22"/>
          <w:szCs w:val="22"/>
        </w:rPr>
        <w:fldChar w:fldCharType="end"/>
      </w:r>
      <w:r w:rsidRPr="0008241C">
        <w:rPr>
          <w:sz w:val="22"/>
          <w:szCs w:val="22"/>
        </w:rPr>
        <w:t xml:space="preserve">. Although deforestation is heavily driven by many complex interactions, increased demand for forest goods (e.g. industrial </w:t>
      </w:r>
      <w:r w:rsidRPr="0008241C">
        <w:rPr>
          <w:sz w:val="22"/>
          <w:szCs w:val="22"/>
        </w:rPr>
        <w:lastRenderedPageBreak/>
        <w:t>round-wood, fuelwood) and agricultural products</w:t>
      </w:r>
      <w:r w:rsidRPr="0008241C" w:rsidDel="00B14933">
        <w:rPr>
          <w:sz w:val="22"/>
          <w:szCs w:val="22"/>
        </w:rPr>
        <w:t xml:space="preserve"> </w:t>
      </w:r>
      <w:r w:rsidRPr="0008241C">
        <w:rPr>
          <w:sz w:val="22"/>
          <w:szCs w:val="22"/>
        </w:rPr>
        <w:t xml:space="preserve">in association with the expansion of agricultural and urban lands due to economic and population growth in the region have led to deforestation and forest degradation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0"]]},"publisher-place":"Bangkok","title":"Asia-Pacific forests and forestry to 2020. Forest Policy Brief 01 Asia-Pacific Forestry Commission","type":"report"},"uris":["http://www.mendeley.com/documents/?uuid=e5dfb935-59ef-4340-84fa-2ba7f52f1d5f"]},{"id":"ITEM-2","itemData":{"author":[{"dropping-particle":"","family":"FAO","given":"","non-dropping-particle":"","parse-names":false,"suffix":""}],"id":"ITEM-2","issued":{"date-parts":[["2015"]]},"publisher-place":"Rome, Italy","title":"Global Forest Products Facts and Figures","type":"report"},"uris":["http://www.mendeley.com/documents/?uuid=7fdeedec-54ba-48ce-9b8c-7ba50dc91477"]},{"id":"ITEM-3","itemData":{"ISBN":"978-92-5-109094-7","author":[{"dropping-particle":"","family":"FAO and RECOFTC","given":"","non-dropping-particle":"","parse-names":false,"suffix":""}],"id":"ITEM-3","issued":{"date-parts":[["2016"]]},"title":"Forest landscape restoration for Asia-Pacific forests","type":"book"},"uris":["http://www.mendeley.com/documents/?uuid=cff2e0dc-a24f-3a51-bd4d-0667583bf512"]}],"mendeley":{"formattedCitation":"(FAO, 2010b, 2015a; FAO and RECOFTC, 2016)","manualFormatting":"(FAO, 2015b; 2010b; FAO and RECOFTC, 2016)","plainTextFormattedCitation":"(FAO, 2010b, 2015a; FAO and RECOFTC, 2016)","previouslyFormattedCitation":"(FAO, 2010b, 2015a; FAO and RECOFTC, 2016)"},"properties":{"noteIndex":0},"schema":"https://github.com/citation-style-language/schema/raw/master/csl-citation.json"}</w:instrText>
      </w:r>
      <w:r w:rsidRPr="0008241C">
        <w:rPr>
          <w:sz w:val="22"/>
          <w:szCs w:val="22"/>
        </w:rPr>
        <w:fldChar w:fldCharType="separate"/>
      </w:r>
      <w:r w:rsidRPr="0008241C">
        <w:rPr>
          <w:noProof/>
          <w:sz w:val="22"/>
          <w:szCs w:val="22"/>
        </w:rPr>
        <w:t>(FAO, 2015b; 2010b; FAO and RECOFTC, 2016)</w:t>
      </w:r>
      <w:r w:rsidRPr="0008241C">
        <w:rPr>
          <w:sz w:val="22"/>
          <w:szCs w:val="22"/>
        </w:rPr>
        <w:fldChar w:fldCharType="end"/>
      </w:r>
      <w:r w:rsidRPr="0008241C">
        <w:rPr>
          <w:sz w:val="22"/>
          <w:szCs w:val="22"/>
          <w:lang w:val="en-US"/>
        </w:rPr>
        <w:t xml:space="preserve">; </w:t>
      </w:r>
      <w:r w:rsidRPr="0008241C">
        <w:rPr>
          <w:sz w:val="22"/>
          <w:szCs w:val="22"/>
          <w:lang w:val="en-US"/>
        </w:rPr>
        <w:fldChar w:fldCharType="begin"/>
      </w:r>
      <w:r w:rsidRPr="0008241C">
        <w:rPr>
          <w:sz w:val="22"/>
          <w:szCs w:val="22"/>
          <w:lang w:val="en-US"/>
        </w:rPr>
        <w:instrText xml:space="preserve"> REF _Ref480639160 \h  \* MERGEFORMAT </w:instrText>
      </w:r>
      <w:r w:rsidRPr="0008241C">
        <w:rPr>
          <w:sz w:val="22"/>
          <w:szCs w:val="22"/>
          <w:lang w:val="en-US"/>
        </w:rPr>
      </w:r>
      <w:r w:rsidRPr="0008241C">
        <w:rPr>
          <w:sz w:val="22"/>
          <w:szCs w:val="22"/>
          <w:lang w:val="en-US"/>
        </w:rPr>
        <w:fldChar w:fldCharType="separate"/>
      </w:r>
      <w:r w:rsidR="00D74032" w:rsidRPr="00D74032">
        <w:rPr>
          <w:sz w:val="22"/>
          <w:szCs w:val="22"/>
        </w:rPr>
        <w:t>Figure 4.1</w:t>
      </w:r>
      <w:r w:rsidRPr="0008241C">
        <w:rPr>
          <w:sz w:val="22"/>
          <w:szCs w:val="22"/>
          <w:lang w:val="en-US"/>
        </w:rPr>
        <w:fldChar w:fldCharType="end"/>
      </w:r>
      <w:r w:rsidRPr="0008241C">
        <w:rPr>
          <w:sz w:val="22"/>
          <w:szCs w:val="22"/>
          <w:lang w:val="en-US"/>
        </w:rPr>
        <w:t>)</w:t>
      </w:r>
      <w:r w:rsidRPr="0008241C">
        <w:rPr>
          <w:sz w:val="22"/>
          <w:szCs w:val="22"/>
        </w:rPr>
        <w:t xml:space="preserve">. </w:t>
      </w:r>
    </w:p>
    <w:p w14:paraId="29814CC9" w14:textId="77777777" w:rsidR="00A01204" w:rsidRPr="0008241C" w:rsidRDefault="00A01204" w:rsidP="00A01204">
      <w:pPr>
        <w:rPr>
          <w:sz w:val="22"/>
          <w:szCs w:val="22"/>
        </w:rPr>
      </w:pPr>
    </w:p>
    <w:p w14:paraId="606B7623" w14:textId="72847BEF"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Table 4.</w:t>
      </w:r>
      <w:r w:rsidRPr="0008241C">
        <w:rPr>
          <w:b/>
          <w:kern w:val="2"/>
          <w:sz w:val="22"/>
          <w:szCs w:val="22"/>
          <w:lang w:eastAsia="ja-JP"/>
        </w:rPr>
        <w:fldChar w:fldCharType="begin"/>
      </w:r>
      <w:r w:rsidRPr="0008241C">
        <w:rPr>
          <w:b/>
          <w:kern w:val="2"/>
          <w:sz w:val="22"/>
          <w:szCs w:val="22"/>
          <w:lang w:eastAsia="ja-JP"/>
        </w:rPr>
        <w:instrText xml:space="preserve"> SEQ Table_4. \* ARABIC </w:instrText>
      </w:r>
      <w:r w:rsidRPr="0008241C">
        <w:rPr>
          <w:b/>
          <w:kern w:val="2"/>
          <w:sz w:val="22"/>
          <w:szCs w:val="22"/>
          <w:lang w:eastAsia="ja-JP"/>
        </w:rPr>
        <w:fldChar w:fldCharType="separate"/>
      </w:r>
      <w:r w:rsidR="00D74032">
        <w:rPr>
          <w:b/>
          <w:noProof/>
          <w:kern w:val="2"/>
          <w:sz w:val="22"/>
          <w:szCs w:val="22"/>
          <w:lang w:eastAsia="ja-JP"/>
        </w:rPr>
        <w:t>1</w:t>
      </w:r>
      <w:r w:rsidRPr="0008241C">
        <w:rPr>
          <w:b/>
          <w:kern w:val="2"/>
          <w:sz w:val="22"/>
          <w:szCs w:val="22"/>
          <w:lang w:eastAsia="ja-JP"/>
        </w:rPr>
        <w:fldChar w:fldCharType="end"/>
      </w:r>
      <w:r w:rsidRPr="0008241C">
        <w:rPr>
          <w:b/>
          <w:kern w:val="2"/>
          <w:sz w:val="22"/>
          <w:szCs w:val="22"/>
          <w:lang w:eastAsia="ja-JP"/>
        </w:rPr>
        <w:t xml:space="preserve"> Forest area change in the Asia-Pacific region</w:t>
      </w:r>
    </w:p>
    <w:tbl>
      <w:tblPr>
        <w:tblStyle w:val="TableGrid1"/>
        <w:tblW w:w="0" w:type="auto"/>
        <w:tblLook w:val="04A0" w:firstRow="1" w:lastRow="0" w:firstColumn="1" w:lastColumn="0" w:noHBand="0" w:noVBand="1"/>
      </w:tblPr>
      <w:tblGrid>
        <w:gridCol w:w="1524"/>
        <w:gridCol w:w="1051"/>
        <w:gridCol w:w="1288"/>
        <w:gridCol w:w="1288"/>
        <w:gridCol w:w="1288"/>
        <w:gridCol w:w="1288"/>
        <w:gridCol w:w="1289"/>
      </w:tblGrid>
      <w:tr w:rsidR="00A01204" w:rsidRPr="0008241C" w14:paraId="30134F33" w14:textId="77777777" w:rsidTr="00642B4F">
        <w:tc>
          <w:tcPr>
            <w:tcW w:w="1524" w:type="dxa"/>
            <w:vMerge w:val="restart"/>
          </w:tcPr>
          <w:p w14:paraId="15A00E1F"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Subregion</w:t>
            </w:r>
          </w:p>
        </w:tc>
        <w:tc>
          <w:tcPr>
            <w:tcW w:w="6203" w:type="dxa"/>
            <w:gridSpan w:val="5"/>
          </w:tcPr>
          <w:p w14:paraId="384A7E8C"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Area (million ha)</w:t>
            </w:r>
          </w:p>
        </w:tc>
        <w:tc>
          <w:tcPr>
            <w:tcW w:w="1289" w:type="dxa"/>
            <w:vMerge w:val="restart"/>
          </w:tcPr>
          <w:p w14:paraId="1CE59F0C"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 change (1990-2015)</w:t>
            </w:r>
          </w:p>
        </w:tc>
      </w:tr>
      <w:tr w:rsidR="00A01204" w:rsidRPr="0008241C" w14:paraId="5C3FD6D5" w14:textId="77777777" w:rsidTr="00642B4F">
        <w:tc>
          <w:tcPr>
            <w:tcW w:w="1524" w:type="dxa"/>
            <w:vMerge/>
          </w:tcPr>
          <w:p w14:paraId="6FD22813" w14:textId="77777777" w:rsidR="00A01204" w:rsidRPr="0008241C" w:rsidRDefault="00A01204" w:rsidP="00A01204">
            <w:pPr>
              <w:rPr>
                <w:rFonts w:ascii="Times New Roman" w:hAnsi="Times New Roman"/>
                <w:lang w:eastAsia="ja-JP"/>
              </w:rPr>
            </w:pPr>
          </w:p>
        </w:tc>
        <w:tc>
          <w:tcPr>
            <w:tcW w:w="1051" w:type="dxa"/>
          </w:tcPr>
          <w:p w14:paraId="6C5844DB"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1990</w:t>
            </w:r>
          </w:p>
        </w:tc>
        <w:tc>
          <w:tcPr>
            <w:tcW w:w="1288" w:type="dxa"/>
          </w:tcPr>
          <w:p w14:paraId="11566B64"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2000</w:t>
            </w:r>
          </w:p>
        </w:tc>
        <w:tc>
          <w:tcPr>
            <w:tcW w:w="1288" w:type="dxa"/>
          </w:tcPr>
          <w:p w14:paraId="3B62891C"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2005</w:t>
            </w:r>
          </w:p>
        </w:tc>
        <w:tc>
          <w:tcPr>
            <w:tcW w:w="1288" w:type="dxa"/>
          </w:tcPr>
          <w:p w14:paraId="4E32D056"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2010</w:t>
            </w:r>
          </w:p>
        </w:tc>
        <w:tc>
          <w:tcPr>
            <w:tcW w:w="1288" w:type="dxa"/>
          </w:tcPr>
          <w:p w14:paraId="0E6F52EE" w14:textId="77777777" w:rsidR="00A01204" w:rsidRPr="0008241C" w:rsidRDefault="00A01204" w:rsidP="00A01204">
            <w:pPr>
              <w:keepNext/>
              <w:jc w:val="center"/>
              <w:rPr>
                <w:rFonts w:ascii="Times New Roman" w:hAnsi="Times New Roman"/>
                <w:lang w:eastAsia="ja-JP"/>
              </w:rPr>
            </w:pPr>
            <w:r w:rsidRPr="0008241C">
              <w:rPr>
                <w:rFonts w:ascii="Times New Roman" w:hAnsi="Times New Roman"/>
                <w:lang w:eastAsia="ja-JP"/>
              </w:rPr>
              <w:t>2015</w:t>
            </w:r>
          </w:p>
        </w:tc>
        <w:tc>
          <w:tcPr>
            <w:tcW w:w="1289" w:type="dxa"/>
            <w:vMerge/>
          </w:tcPr>
          <w:p w14:paraId="5FCD2636" w14:textId="77777777" w:rsidR="00A01204" w:rsidRPr="0008241C" w:rsidRDefault="00A01204" w:rsidP="00A01204">
            <w:pPr>
              <w:keepNext/>
              <w:jc w:val="center"/>
              <w:rPr>
                <w:rFonts w:ascii="Times New Roman" w:hAnsi="Times New Roman"/>
                <w:lang w:eastAsia="ja-JP"/>
              </w:rPr>
            </w:pPr>
          </w:p>
        </w:tc>
      </w:tr>
      <w:tr w:rsidR="00A01204" w:rsidRPr="0008241C" w14:paraId="2791F5EE" w14:textId="77777777" w:rsidTr="00642B4F">
        <w:tc>
          <w:tcPr>
            <w:tcW w:w="1524" w:type="dxa"/>
          </w:tcPr>
          <w:p w14:paraId="182194D4"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North-East Asia</w:t>
            </w:r>
          </w:p>
        </w:tc>
        <w:tc>
          <w:tcPr>
            <w:tcW w:w="1051" w:type="dxa"/>
          </w:tcPr>
          <w:p w14:paraId="5B574E9F" w14:textId="77777777" w:rsidR="00A01204" w:rsidRPr="0008241C" w:rsidRDefault="00A01204" w:rsidP="00A01204">
            <w:pPr>
              <w:keepNext/>
              <w:tabs>
                <w:tab w:val="left" w:pos="725"/>
              </w:tabs>
              <w:ind w:right="15"/>
              <w:jc w:val="right"/>
              <w:rPr>
                <w:rFonts w:ascii="Times New Roman" w:hAnsi="Times New Roman"/>
                <w:lang w:eastAsia="ja-JP"/>
              </w:rPr>
            </w:pPr>
            <w:r w:rsidRPr="0008241C">
              <w:rPr>
                <w:rFonts w:ascii="Times New Roman" w:hAnsi="Times New Roman"/>
                <w:lang w:eastAsia="ja-JP"/>
              </w:rPr>
              <w:t>209.2</w:t>
            </w:r>
          </w:p>
        </w:tc>
        <w:tc>
          <w:tcPr>
            <w:tcW w:w="1288" w:type="dxa"/>
          </w:tcPr>
          <w:p w14:paraId="3F702026"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26.8</w:t>
            </w:r>
          </w:p>
        </w:tc>
        <w:tc>
          <w:tcPr>
            <w:tcW w:w="1288" w:type="dxa"/>
          </w:tcPr>
          <w:p w14:paraId="4B8E2B58"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41.8</w:t>
            </w:r>
          </w:p>
        </w:tc>
        <w:tc>
          <w:tcPr>
            <w:tcW w:w="1288" w:type="dxa"/>
          </w:tcPr>
          <w:p w14:paraId="2821AB22"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50.5</w:t>
            </w:r>
          </w:p>
        </w:tc>
        <w:tc>
          <w:tcPr>
            <w:tcW w:w="1288" w:type="dxa"/>
          </w:tcPr>
          <w:p w14:paraId="2EAEFADD"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57.0</w:t>
            </w:r>
          </w:p>
        </w:tc>
        <w:tc>
          <w:tcPr>
            <w:tcW w:w="1289" w:type="dxa"/>
          </w:tcPr>
          <w:p w14:paraId="09DABD04"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2.9%</w:t>
            </w:r>
          </w:p>
        </w:tc>
      </w:tr>
      <w:tr w:rsidR="00A01204" w:rsidRPr="0008241C" w14:paraId="4D618F4E" w14:textId="77777777" w:rsidTr="00642B4F">
        <w:tc>
          <w:tcPr>
            <w:tcW w:w="1524" w:type="dxa"/>
          </w:tcPr>
          <w:p w14:paraId="25947D22"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South Asia</w:t>
            </w:r>
          </w:p>
        </w:tc>
        <w:tc>
          <w:tcPr>
            <w:tcW w:w="1051" w:type="dxa"/>
          </w:tcPr>
          <w:p w14:paraId="4C915ABE" w14:textId="77777777" w:rsidR="00A01204" w:rsidRPr="0008241C" w:rsidRDefault="00A01204" w:rsidP="00A01204">
            <w:pPr>
              <w:keepNext/>
              <w:tabs>
                <w:tab w:val="left" w:pos="725"/>
              </w:tabs>
              <w:ind w:right="15"/>
              <w:jc w:val="right"/>
              <w:rPr>
                <w:rFonts w:ascii="Times New Roman" w:hAnsi="Times New Roman"/>
                <w:lang w:eastAsia="ja-JP"/>
              </w:rPr>
            </w:pPr>
            <w:r w:rsidRPr="0008241C">
              <w:rPr>
                <w:rFonts w:ascii="Times New Roman" w:hAnsi="Times New Roman"/>
                <w:lang w:eastAsia="ja-JP"/>
              </w:rPr>
              <w:t>77.6</w:t>
            </w:r>
          </w:p>
        </w:tc>
        <w:tc>
          <w:tcPr>
            <w:tcW w:w="1288" w:type="dxa"/>
          </w:tcPr>
          <w:p w14:paraId="7F52F93F"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77.7</w:t>
            </w:r>
          </w:p>
        </w:tc>
        <w:tc>
          <w:tcPr>
            <w:tcW w:w="1288" w:type="dxa"/>
          </w:tcPr>
          <w:p w14:paraId="2D30D801"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79.5</w:t>
            </w:r>
          </w:p>
        </w:tc>
        <w:tc>
          <w:tcPr>
            <w:tcW w:w="1288" w:type="dxa"/>
          </w:tcPr>
          <w:p w14:paraId="45DB6A6A"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81.4</w:t>
            </w:r>
          </w:p>
        </w:tc>
        <w:tc>
          <w:tcPr>
            <w:tcW w:w="1288" w:type="dxa"/>
          </w:tcPr>
          <w:p w14:paraId="0D8E4C5D"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82.0</w:t>
            </w:r>
          </w:p>
        </w:tc>
        <w:tc>
          <w:tcPr>
            <w:tcW w:w="1289" w:type="dxa"/>
          </w:tcPr>
          <w:p w14:paraId="271435D2"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5.8%</w:t>
            </w:r>
          </w:p>
        </w:tc>
      </w:tr>
      <w:tr w:rsidR="00A01204" w:rsidRPr="0008241C" w14:paraId="37835C7D" w14:textId="77777777" w:rsidTr="00642B4F">
        <w:tc>
          <w:tcPr>
            <w:tcW w:w="1524" w:type="dxa"/>
          </w:tcPr>
          <w:p w14:paraId="32C39142"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South-East Asia</w:t>
            </w:r>
          </w:p>
        </w:tc>
        <w:tc>
          <w:tcPr>
            <w:tcW w:w="1051" w:type="dxa"/>
          </w:tcPr>
          <w:p w14:paraId="13A8565D" w14:textId="77777777" w:rsidR="00A01204" w:rsidRPr="0008241C" w:rsidRDefault="00A01204" w:rsidP="00A01204">
            <w:pPr>
              <w:keepNext/>
              <w:tabs>
                <w:tab w:val="left" w:pos="725"/>
              </w:tabs>
              <w:ind w:right="15"/>
              <w:jc w:val="right"/>
              <w:rPr>
                <w:rFonts w:ascii="Times New Roman" w:hAnsi="Times New Roman"/>
                <w:lang w:eastAsia="ja-JP"/>
              </w:rPr>
            </w:pPr>
            <w:r w:rsidRPr="0008241C">
              <w:rPr>
                <w:rFonts w:ascii="Times New Roman" w:hAnsi="Times New Roman"/>
                <w:lang w:eastAsia="ja-JP"/>
              </w:rPr>
              <w:t>242.0</w:t>
            </w:r>
          </w:p>
        </w:tc>
        <w:tc>
          <w:tcPr>
            <w:tcW w:w="1288" w:type="dxa"/>
          </w:tcPr>
          <w:p w14:paraId="3C05E8E7"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21.0</w:t>
            </w:r>
          </w:p>
        </w:tc>
        <w:tc>
          <w:tcPr>
            <w:tcW w:w="1288" w:type="dxa"/>
          </w:tcPr>
          <w:p w14:paraId="49C4CBD2"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17.1</w:t>
            </w:r>
          </w:p>
        </w:tc>
        <w:tc>
          <w:tcPr>
            <w:tcW w:w="1288" w:type="dxa"/>
          </w:tcPr>
          <w:p w14:paraId="1DCC1254"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14.6</w:t>
            </w:r>
          </w:p>
        </w:tc>
        <w:tc>
          <w:tcPr>
            <w:tcW w:w="1288" w:type="dxa"/>
          </w:tcPr>
          <w:p w14:paraId="38E7EE97"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10.8</w:t>
            </w:r>
          </w:p>
        </w:tc>
        <w:tc>
          <w:tcPr>
            <w:tcW w:w="1289" w:type="dxa"/>
          </w:tcPr>
          <w:p w14:paraId="34B8FB09"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12.9%</w:t>
            </w:r>
          </w:p>
        </w:tc>
      </w:tr>
      <w:tr w:rsidR="00A01204" w:rsidRPr="0008241C" w14:paraId="0EF7C533" w14:textId="77777777" w:rsidTr="00642B4F">
        <w:tc>
          <w:tcPr>
            <w:tcW w:w="1524" w:type="dxa"/>
          </w:tcPr>
          <w:p w14:paraId="4580078B"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Oceania</w:t>
            </w:r>
          </w:p>
        </w:tc>
        <w:tc>
          <w:tcPr>
            <w:tcW w:w="1051" w:type="dxa"/>
          </w:tcPr>
          <w:p w14:paraId="5BAE3B0F" w14:textId="77777777" w:rsidR="00A01204" w:rsidRPr="0008241C" w:rsidRDefault="00A01204" w:rsidP="00A01204">
            <w:pPr>
              <w:keepNext/>
              <w:tabs>
                <w:tab w:val="left" w:pos="725"/>
              </w:tabs>
              <w:ind w:right="15"/>
              <w:jc w:val="right"/>
              <w:rPr>
                <w:rFonts w:ascii="Times New Roman" w:hAnsi="Times New Roman"/>
                <w:lang w:eastAsia="ja-JP"/>
              </w:rPr>
            </w:pPr>
            <w:r w:rsidRPr="0008241C">
              <w:rPr>
                <w:rFonts w:ascii="Times New Roman" w:hAnsi="Times New Roman"/>
                <w:lang w:eastAsia="ja-JP"/>
              </w:rPr>
              <w:t>176.8</w:t>
            </w:r>
          </w:p>
        </w:tc>
        <w:tc>
          <w:tcPr>
            <w:tcW w:w="1288" w:type="dxa"/>
          </w:tcPr>
          <w:p w14:paraId="461C86F1"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177.6</w:t>
            </w:r>
          </w:p>
        </w:tc>
        <w:tc>
          <w:tcPr>
            <w:tcW w:w="1288" w:type="dxa"/>
          </w:tcPr>
          <w:p w14:paraId="4F7192E2"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176.5</w:t>
            </w:r>
          </w:p>
        </w:tc>
        <w:tc>
          <w:tcPr>
            <w:tcW w:w="1288" w:type="dxa"/>
          </w:tcPr>
          <w:p w14:paraId="531CBEF1"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172.0</w:t>
            </w:r>
          </w:p>
        </w:tc>
        <w:tc>
          <w:tcPr>
            <w:tcW w:w="1288" w:type="dxa"/>
          </w:tcPr>
          <w:p w14:paraId="10D61166"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173.5</w:t>
            </w:r>
          </w:p>
        </w:tc>
        <w:tc>
          <w:tcPr>
            <w:tcW w:w="1289" w:type="dxa"/>
          </w:tcPr>
          <w:p w14:paraId="7F663477"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1.9%</w:t>
            </w:r>
          </w:p>
        </w:tc>
      </w:tr>
      <w:tr w:rsidR="00A01204" w:rsidRPr="0008241C" w14:paraId="35DBF97E" w14:textId="77777777" w:rsidTr="00642B4F">
        <w:tc>
          <w:tcPr>
            <w:tcW w:w="1524" w:type="dxa"/>
          </w:tcPr>
          <w:p w14:paraId="5254F4B1"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Asia-Pacific</w:t>
            </w:r>
          </w:p>
        </w:tc>
        <w:tc>
          <w:tcPr>
            <w:tcW w:w="1051" w:type="dxa"/>
          </w:tcPr>
          <w:p w14:paraId="203C08DD" w14:textId="77777777" w:rsidR="00A01204" w:rsidRPr="0008241C" w:rsidRDefault="00A01204" w:rsidP="00A01204">
            <w:pPr>
              <w:keepNext/>
              <w:tabs>
                <w:tab w:val="left" w:pos="725"/>
              </w:tabs>
              <w:ind w:right="15"/>
              <w:jc w:val="right"/>
              <w:rPr>
                <w:rFonts w:ascii="Times New Roman" w:hAnsi="Times New Roman"/>
                <w:lang w:eastAsia="ja-JP"/>
              </w:rPr>
            </w:pPr>
            <w:r w:rsidRPr="0008241C">
              <w:rPr>
                <w:rFonts w:ascii="Times New Roman" w:hAnsi="Times New Roman"/>
                <w:lang w:eastAsia="ja-JP"/>
              </w:rPr>
              <w:t>705.6</w:t>
            </w:r>
          </w:p>
        </w:tc>
        <w:tc>
          <w:tcPr>
            <w:tcW w:w="1288" w:type="dxa"/>
          </w:tcPr>
          <w:p w14:paraId="3A2CC29A"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703.1</w:t>
            </w:r>
          </w:p>
        </w:tc>
        <w:tc>
          <w:tcPr>
            <w:tcW w:w="1288" w:type="dxa"/>
          </w:tcPr>
          <w:p w14:paraId="62327040"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714.9</w:t>
            </w:r>
          </w:p>
        </w:tc>
        <w:tc>
          <w:tcPr>
            <w:tcW w:w="1288" w:type="dxa"/>
          </w:tcPr>
          <w:p w14:paraId="44092D14"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718.5</w:t>
            </w:r>
          </w:p>
        </w:tc>
        <w:tc>
          <w:tcPr>
            <w:tcW w:w="1288" w:type="dxa"/>
          </w:tcPr>
          <w:p w14:paraId="2F132C56"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723.4</w:t>
            </w:r>
          </w:p>
        </w:tc>
        <w:tc>
          <w:tcPr>
            <w:tcW w:w="1289" w:type="dxa"/>
          </w:tcPr>
          <w:p w14:paraId="0D98B171"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2.5%</w:t>
            </w:r>
          </w:p>
        </w:tc>
      </w:tr>
      <w:tr w:rsidR="00A01204" w:rsidRPr="0008241C" w14:paraId="26AE732E" w14:textId="77777777" w:rsidTr="00642B4F">
        <w:tc>
          <w:tcPr>
            <w:tcW w:w="1524" w:type="dxa"/>
          </w:tcPr>
          <w:p w14:paraId="52FF2E83"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World</w:t>
            </w:r>
          </w:p>
        </w:tc>
        <w:tc>
          <w:tcPr>
            <w:tcW w:w="1051" w:type="dxa"/>
          </w:tcPr>
          <w:p w14:paraId="22A84C55" w14:textId="77777777" w:rsidR="00A01204" w:rsidRPr="0008241C" w:rsidRDefault="00A01204" w:rsidP="00A01204">
            <w:pPr>
              <w:keepNext/>
              <w:tabs>
                <w:tab w:val="left" w:pos="725"/>
              </w:tabs>
              <w:ind w:right="15"/>
              <w:jc w:val="right"/>
              <w:rPr>
                <w:rFonts w:ascii="Times New Roman" w:hAnsi="Times New Roman"/>
                <w:lang w:eastAsia="ja-JP"/>
              </w:rPr>
            </w:pPr>
            <w:r w:rsidRPr="0008241C">
              <w:rPr>
                <w:rFonts w:ascii="Times New Roman" w:hAnsi="Times New Roman"/>
                <w:lang w:eastAsia="ja-JP"/>
              </w:rPr>
              <w:t>4,128.3</w:t>
            </w:r>
          </w:p>
        </w:tc>
        <w:tc>
          <w:tcPr>
            <w:tcW w:w="1288" w:type="dxa"/>
          </w:tcPr>
          <w:p w14:paraId="2D850C35"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4,055.6</w:t>
            </w:r>
          </w:p>
        </w:tc>
        <w:tc>
          <w:tcPr>
            <w:tcW w:w="1288" w:type="dxa"/>
          </w:tcPr>
          <w:p w14:paraId="643210FD"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4,032.7</w:t>
            </w:r>
          </w:p>
        </w:tc>
        <w:tc>
          <w:tcPr>
            <w:tcW w:w="1288" w:type="dxa"/>
          </w:tcPr>
          <w:p w14:paraId="6FC29B8A"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4,015.7</w:t>
            </w:r>
          </w:p>
        </w:tc>
        <w:tc>
          <w:tcPr>
            <w:tcW w:w="1288" w:type="dxa"/>
          </w:tcPr>
          <w:p w14:paraId="17D5F0FA"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3,999.1</w:t>
            </w:r>
          </w:p>
        </w:tc>
        <w:tc>
          <w:tcPr>
            <w:tcW w:w="1289" w:type="dxa"/>
          </w:tcPr>
          <w:p w14:paraId="058A5368" w14:textId="77777777" w:rsidR="00A01204" w:rsidRPr="0008241C" w:rsidRDefault="00A01204" w:rsidP="00A01204">
            <w:pPr>
              <w:keepNext/>
              <w:jc w:val="right"/>
              <w:rPr>
                <w:rFonts w:ascii="Times New Roman" w:hAnsi="Times New Roman"/>
                <w:lang w:eastAsia="ja-JP"/>
              </w:rPr>
            </w:pPr>
            <w:r w:rsidRPr="0008241C">
              <w:rPr>
                <w:rFonts w:ascii="Times New Roman" w:hAnsi="Times New Roman"/>
                <w:lang w:eastAsia="ja-JP"/>
              </w:rPr>
              <w:t>-3.1%</w:t>
            </w:r>
          </w:p>
        </w:tc>
      </w:tr>
    </w:tbl>
    <w:p w14:paraId="0D85809C" w14:textId="77777777" w:rsidR="00A01204" w:rsidRPr="0008241C" w:rsidRDefault="00A01204" w:rsidP="00A01204">
      <w:pPr>
        <w:rPr>
          <w:sz w:val="22"/>
          <w:szCs w:val="22"/>
          <w:lang w:val="en-US"/>
        </w:rPr>
      </w:pPr>
      <w:r w:rsidRPr="0008241C">
        <w:rPr>
          <w:sz w:val="22"/>
          <w:szCs w:val="22"/>
        </w:rPr>
        <w:t>Source: FAO (2015a); FAO and RECOFTC (2016)</w:t>
      </w:r>
    </w:p>
    <w:p w14:paraId="55A38C6E" w14:textId="77777777" w:rsidR="00A01204" w:rsidRPr="0008241C" w:rsidRDefault="00A01204" w:rsidP="00A01204">
      <w:pPr>
        <w:rPr>
          <w:sz w:val="22"/>
          <w:szCs w:val="22"/>
        </w:rPr>
      </w:pPr>
    </w:p>
    <w:p w14:paraId="7E4F34CB" w14:textId="77777777" w:rsidR="00A01204" w:rsidRPr="0008241C" w:rsidRDefault="00A01204" w:rsidP="00A01204">
      <w:pPr>
        <w:rPr>
          <w:sz w:val="22"/>
          <w:szCs w:val="22"/>
        </w:rPr>
      </w:pPr>
    </w:p>
    <w:p w14:paraId="3FA951F9"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65CECBA5" wp14:editId="49675FE5">
            <wp:extent cx="5737860" cy="3248660"/>
            <wp:effectExtent l="0" t="0" r="0" b="8890"/>
            <wp:docPr id="2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737860" cy="3248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DBA8B9B" w14:textId="1E59156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057" w:name="_Ref480639160"/>
      <w:bookmarkStart w:id="1058" w:name="_Toc482372229"/>
      <w:r w:rsidRPr="0008241C">
        <w:rPr>
          <w:b/>
          <w:kern w:val="2"/>
          <w:sz w:val="22"/>
          <w:szCs w:val="22"/>
          <w:lang w:eastAsia="ja-JP"/>
        </w:rPr>
        <w:t>Figure 4.</w:t>
      </w:r>
      <w:r w:rsidRPr="0008241C">
        <w:rPr>
          <w:b/>
          <w:kern w:val="2"/>
          <w:sz w:val="22"/>
          <w:szCs w:val="22"/>
          <w:lang w:eastAsia="ja-JP"/>
        </w:rPr>
        <w:fldChar w:fldCharType="begin"/>
      </w:r>
      <w:r w:rsidRPr="0008241C">
        <w:rPr>
          <w:b/>
          <w:kern w:val="2"/>
          <w:sz w:val="22"/>
          <w:szCs w:val="22"/>
          <w:lang w:eastAsia="ja-JP"/>
        </w:rPr>
        <w:instrText xml:space="preserve"> SEQ Figure_4. \* ARABIC </w:instrText>
      </w:r>
      <w:r w:rsidRPr="0008241C">
        <w:rPr>
          <w:b/>
          <w:kern w:val="2"/>
          <w:sz w:val="22"/>
          <w:szCs w:val="22"/>
          <w:lang w:eastAsia="ja-JP"/>
        </w:rPr>
        <w:fldChar w:fldCharType="separate"/>
      </w:r>
      <w:r w:rsidR="00D74032">
        <w:rPr>
          <w:b/>
          <w:noProof/>
          <w:kern w:val="2"/>
          <w:sz w:val="22"/>
          <w:szCs w:val="22"/>
          <w:lang w:eastAsia="ja-JP"/>
        </w:rPr>
        <w:t>1</w:t>
      </w:r>
      <w:r w:rsidRPr="0008241C">
        <w:rPr>
          <w:b/>
          <w:kern w:val="2"/>
          <w:sz w:val="22"/>
          <w:szCs w:val="22"/>
          <w:lang w:eastAsia="ja-JP"/>
        </w:rPr>
        <w:fldChar w:fldCharType="end"/>
      </w:r>
      <w:bookmarkEnd w:id="1057"/>
      <w:r w:rsidRPr="0008241C">
        <w:rPr>
          <w:b/>
          <w:kern w:val="2"/>
          <w:sz w:val="22"/>
          <w:szCs w:val="22"/>
          <w:lang w:eastAsia="ja-JP"/>
        </w:rPr>
        <w:t xml:space="preserve"> Change in fuel-wood production (left) and industrial round-wood production (right) in the five Asia-Pacific subregions, 1995-2015. </w:t>
      </w:r>
    </w:p>
    <w:bookmarkEnd w:id="1058"/>
    <w:p w14:paraId="588AA474" w14:textId="77777777" w:rsidR="00A01204" w:rsidRPr="0008241C" w:rsidRDefault="00A01204" w:rsidP="00A01204">
      <w:pPr>
        <w:rPr>
          <w:sz w:val="22"/>
          <w:szCs w:val="22"/>
          <w:lang w:val="en-NZ"/>
        </w:rPr>
      </w:pPr>
      <w:r w:rsidRPr="0008241C">
        <w:rPr>
          <w:sz w:val="22"/>
          <w:szCs w:val="22"/>
          <w:lang w:val="en-NZ"/>
        </w:rPr>
        <w:t>Figure prepared by the IPBES Task Group on Indicators and Knowledge and Data Technical Support Unit. Indicator data source: FAO</w:t>
      </w:r>
    </w:p>
    <w:p w14:paraId="59D3EC9A" w14:textId="77777777" w:rsidR="00A01204" w:rsidRPr="0008241C" w:rsidRDefault="00A01204" w:rsidP="00A01204">
      <w:pPr>
        <w:rPr>
          <w:sz w:val="22"/>
          <w:szCs w:val="22"/>
          <w:lang w:val="en-NZ"/>
        </w:rPr>
      </w:pPr>
    </w:p>
    <w:p w14:paraId="3228B074" w14:textId="77777777" w:rsidR="00A01204" w:rsidRPr="0008241C" w:rsidRDefault="00A01204" w:rsidP="00A01204">
      <w:pPr>
        <w:rPr>
          <w:sz w:val="22"/>
          <w:szCs w:val="22"/>
          <w:lang w:val="en-NZ"/>
        </w:rPr>
      </w:pPr>
    </w:p>
    <w:p w14:paraId="5E062A2E" w14:textId="2F177B3E" w:rsidR="00A01204" w:rsidRPr="0008241C" w:rsidRDefault="00A01204" w:rsidP="00A01204">
      <w:pPr>
        <w:rPr>
          <w:sz w:val="22"/>
          <w:szCs w:val="22"/>
        </w:rPr>
      </w:pPr>
      <w:r w:rsidRPr="0008241C">
        <w:rPr>
          <w:sz w:val="22"/>
          <w:szCs w:val="22"/>
        </w:rPr>
        <w:t>Non-timber forest products (NTFPs) such as fungi, medicinal plants, fuelwood, spices and forage are important  forest products in developing the Asia-Pacific countries where most the rural population is completely dependent on forests for their basic needs</w:t>
      </w:r>
      <w:r w:rsidRPr="0008241C" w:rsidDel="00677B3E">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Agrawal","given":"Arun","non-dropping-particle":"","parse-names":false,"suffix":""},{"dropping-particle":"","family":"Cashore","given":"Ben","non-dropping-particle":"","parse-names":false,"suffix":""},{"dropping-particle":"","family":"Hardin","given":"Rebecca","non-dropping-particle":"","parse-names":false,"suffix":""},{"dropping-particle":"","family":"Shepherd","given":"Gill","non-dropping-particle":"","parse-names":false,"suffix":""},{"dropping-particle":"","family":"Benson","given":"Catherine","non-dropping-particle":"","parse-names":false,"suffix":""},{"dropping-particle":"","family":"Miller","given":"Daniel","non-dropping-particle":"","parse-names":false,"suffix":""}],"id":"ITEM-1","issued":{"date-parts":[["2013"]]},"title":"ECONOMIC CONTRIBUTIONS OF FORESTS","type":"book"},"uris":["http://www.mendeley.com/documents/?uuid=bc5da507-8926-3a24-8468-89da13ff39d7"]},{"id":"ITEM-2","itemData":{"DOI":"10.1186/s13002-016-0089-8","abstract":"Non-timber Forest Products (NTFPs), an important provisioning ecosystem services, are recognized for their contribution in rural livelihoods and forest conservation. Effective management through sustainable harvesting and market driven commercialization are two contrasting aspects that are bringing challenges in development of NTFPs sector. Identifying potential species having market value, conducting value chain analyses, and sustainable management of NTFPs need analysis of their use patterns by communities and trends at a regional scale. We analyzed use patterns, trends, and challenges in traditional use and management of NTFPs in the southern slope of Kangchenjunga Landscape, Eastern Himalaya and discussed potential implications for conservation and livelihoods. A total of 739 species of NTFPs used by the local people of Kangchenjunga Landscape were reported in the reviewed literature. Of these, the highest number of NTFPs was documented from India (377 species), followed by Nepal (363) and Bhutan (245). Though the reported species were used for 24 different purposes, medicinal and edible plants were the most frequently used NTFP categories in the landscape. Medicinal plants were used in 27 major ailment categories, with the highest number of species being used for gastro-intestinal disorders. Though the Kangchenjunga Landscape harbors many potential NTFPs, trade of NTFPs was found to be nominal indicating lack of commercialization due to limited market information. We found that the unsustainable harvesting and lack of marketing were the major constraints for sustainable management of NTFPs sector in the landscape despite of promising policy provisions. We suggest sustainable harvesting practices, value addition at local level, and marketing for promotion of NTFPs in the Kangchenjunga Landscape for income generation and livelihood improvement that subsequently contributes to conservation.","author":[{"dropping-particle":"","family":"Uprety","given":"Yadav","non-dropping-particle":"","parse-names":false,"suffix":""},{"dropping-particle":"","family":"Poudel","given":"Ram C","non-dropping-particle":"","parse-names":false,"suffix":""},{"dropping-particle":"","family":"Gurung","given":"Janita","non-dropping-particle":"","parse-names":false,"suffix":""},{"dropping-particle":"","family":"Chettri","given":"Nakul","non-dropping-particle":"","parse-names":false,"suffix":""},{"dropping-particle":"","family":"Chaudhary","given":"Ram P","non-dropping-particle":"","parse-names":false,"suffix":""}],"container-title":"Journal of Ethnobiology and Ethnomedicine","id":"ITEM-2","issue":"19","issued":{"date-parts":[["2016"]]},"page":"1-58","title":"Traditional use and management of NTFPs in Kangchenjunga Landscape: implications for conservation and livelihoods","type":"article-journal","volume":"12"},"uris":["http://www.mendeley.com/documents/?uuid=66d6f327-9cb9-3143-a41d-43a11051e481"]},{"id":"ITEM-3","itemData":{"author":[{"dropping-particle":"","family":"Pandey","given":"A.K.","non-dropping-particle":"","parse-names":false,"suffix":""},{"dropping-particle":"","family":"Tripathi","given":"Y.C.","non-dropping-particle":"","parse-names":false,"suffix":""},{"dropping-particle":"","family":"Kumar","given":"A.","non-dropping-particle":"","parse-names":false,"suffix":""}],"container-title":"Research Journal of Forestry","id":"ITEM-3","issued":{"date-parts":[["2016"]]},"page":"1-7","title":"Non-timber forest products (NTFPs) for sustained livelihood: Challenges and strategies","type":"article-journal","volume":"10"},"uris":["http://www.mendeley.com/documents/?uuid=02549dda-3b65-4345-8e97-fdf683e157f0"]}],"mendeley":{"formattedCitation":"(Agrawal &lt;i&gt;et al.&lt;/i&gt;, 2013; Pandey &lt;i&gt;et al.&lt;/i&gt;, 2016; Uprety &lt;i&gt;et al.&lt;/i&gt;, 2016a)","plainTextFormattedCitation":"(Agrawal et al., 2013; Pandey et al., 2016; Uprety et al., 2016a)","previouslyFormattedCitation":"(Agrawal &lt;i&gt;et al.&lt;/i&gt;, 2013; Pandey &lt;i&gt;et al.&lt;/i&gt;, 2016; Uprety &lt;i&gt;et al.&lt;/i&gt;, 2016a)"},"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Agrawal </w:t>
      </w:r>
      <w:r w:rsidRPr="0008241C">
        <w:rPr>
          <w:i/>
          <w:noProof/>
          <w:sz w:val="22"/>
          <w:szCs w:val="22"/>
          <w:lang w:val="fr-FR"/>
        </w:rPr>
        <w:t>et al.</w:t>
      </w:r>
      <w:r w:rsidRPr="0008241C">
        <w:rPr>
          <w:noProof/>
          <w:sz w:val="22"/>
          <w:szCs w:val="22"/>
          <w:lang w:val="fr-FR"/>
        </w:rPr>
        <w:t xml:space="preserve">, 2013; Pandey </w:t>
      </w:r>
      <w:r w:rsidRPr="0008241C">
        <w:rPr>
          <w:i/>
          <w:noProof/>
          <w:sz w:val="22"/>
          <w:szCs w:val="22"/>
          <w:lang w:val="fr-FR"/>
        </w:rPr>
        <w:t>et al.</w:t>
      </w:r>
      <w:r w:rsidRPr="0008241C">
        <w:rPr>
          <w:noProof/>
          <w:sz w:val="22"/>
          <w:szCs w:val="22"/>
          <w:lang w:val="fr-FR"/>
        </w:rPr>
        <w:t xml:space="preserve">, 2016; Uprety </w:t>
      </w:r>
      <w:r w:rsidRPr="0008241C">
        <w:rPr>
          <w:i/>
          <w:noProof/>
          <w:sz w:val="22"/>
          <w:szCs w:val="22"/>
          <w:lang w:val="fr-FR"/>
        </w:rPr>
        <w:t>et al.</w:t>
      </w:r>
      <w:r w:rsidRPr="0008241C">
        <w:rPr>
          <w:noProof/>
          <w:sz w:val="22"/>
          <w:szCs w:val="22"/>
          <w:lang w:val="fr-FR"/>
        </w:rPr>
        <w:t>, 2016a)</w:t>
      </w:r>
      <w:r w:rsidRPr="0008241C">
        <w:rPr>
          <w:sz w:val="22"/>
          <w:szCs w:val="22"/>
        </w:rPr>
        <w:fldChar w:fldCharType="end"/>
      </w:r>
      <w:r w:rsidRPr="0008241C">
        <w:rPr>
          <w:sz w:val="22"/>
          <w:szCs w:val="22"/>
          <w:lang w:val="fr-FR"/>
        </w:rPr>
        <w:t xml:space="preserve">. </w:t>
      </w:r>
      <w:r w:rsidRPr="0008241C">
        <w:rPr>
          <w:sz w:val="22"/>
          <w:szCs w:val="22"/>
        </w:rPr>
        <w:t xml:space="preserve">For example, in the Chittagong Hill Tracts of Bangladesh forest dependent households collect NTFPs to support their basic livelihood needs and derive a major part of their income through the sale of NTFPs </w:t>
      </w:r>
      <w:r w:rsidRPr="0008241C">
        <w:rPr>
          <w:sz w:val="22"/>
          <w:szCs w:val="22"/>
        </w:rPr>
        <w:fldChar w:fldCharType="begin" w:fldLock="1"/>
      </w:r>
      <w:r w:rsidRPr="0008241C">
        <w:rPr>
          <w:sz w:val="22"/>
          <w:szCs w:val="22"/>
        </w:rPr>
        <w:instrText>ADDIN CSL_CITATION {"citationItems":[{"id":"ITEM-1","itemData":{"DOI":"10.1016/j.forpol.2011.08.003","ISBN":"1389-9341","ISSN":"13899341","abstract":"Exploring extent and pattern of non-timber forest product (NTFP) income contribution to livelihoods of forest-adjacent people and the income related socio-economic factors is crucial in designing any development and conservation initiative. This paper examines NTFPs' role in contributing to the household economy and how different socio-economic factors may influence this contribution. Field methods involved quantitative and qualitative data collection of forest-adjacent households of Chittagong Hill Tracts in Bangladesh. Results show that the contribution of different types of NTFPs to household economy varies in terms of subsistence and cash income. However, overall NTFP income is much higher than income from timber or firewood which indicates a larger dependence of the households on NTFPs. Income data analysis also finds that the poor households are relatively more dependent on NTFPs for their subsistence and cash income than the better-off households. Moreover, the study reveals that there are many other socio-economic factors at the household level such as number of members in household and total value of household implements and furniture that are significantly correlated with the NTFP income. More site-specific applied research on NTFP income and influential factors is necessary to generalize the findings for other parts of the world with similar socio-economic and environmental settings. ?? 2011 Elsevier B.V.","author":[{"dropping-particle":"","family":"Kar","given":"Shiba P.","non-dropping-particle":"","parse-names":false,"suffix":""},{"dropping-particle":"","family":"Jacobson","given":"Michael G.","non-dropping-particle":"","parse-names":false,"suffix":""}],"container-title":"Forest Policy and Economics","id":"ITEM-1","issue":"1","issued":{"date-parts":[["2012"]]},"note":"NULL","page":"136-142","publisher":"Elsevier B.V.","title":"NTFP income contribution to household economy and related socio-economic factors: Lessons from Bangladesh","type":"article-journal","volume":"14"},"uris":["http://www.mendeley.com/documents/?uuid=8ea7d976-e0ea-43d6-9ea6-9f4fc2265ecd"]},{"id":"ITEM-2","itemData":{"author":[{"dropping-particle":"","family":"Mukul","given":"S. A.","non-dropping-particle":"","parse-names":false,"suffix":""},{"dropping-particle":"","family":"Rashid","given":"A.M.","non-dropping-particle":"","parse-names":false,"suffix":""},{"dropping-particle":"","family":"Uddin","given":"B.M.","non-dropping-particle":"","parse-names":false,"suffix":""},{"dropping-particle":"","family":"Khan","given":"N.A.","non-dropping-particle":"","parse-names":false,"suffix":""}],"container-title":"Journal of environmental planning and management","id":"ITEM-2","issue":"4","issued":{"date-parts":[["2016"]]},"page":"628-642","title":"Role of non-timber forest products in sustaining forest-based livelihoods and rural households' resilience capacity in and around protected area: a Bangladesh study","type":"article-journal","volume":"59"},"uris":["http://www.mendeley.com/documents/?uuid=0e22d3b4-f136-4b91-b56e-bd3c7834444f"]}],"mendeley":{"formattedCitation":"(Kar &amp; Jacobson, 2012; Mukul &lt;i&gt;et al.&lt;/i&gt;, 2016)","plainTextFormattedCitation":"(Kar &amp; Jacobson, 2012; Mukul et al., 2016)","previouslyFormattedCitation":"(Kar &amp; Jacobson, 2012; Mukul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ar &amp; Jacobson, 2012; Mukul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hile almost 73</w:t>
      </w:r>
      <w:r w:rsidR="00C934E9">
        <w:rPr>
          <w:sz w:val="22"/>
          <w:szCs w:val="22"/>
        </w:rPr>
        <w:t xml:space="preserve"> per cent</w:t>
      </w:r>
      <w:r w:rsidRPr="0008241C">
        <w:rPr>
          <w:sz w:val="22"/>
          <w:szCs w:val="22"/>
        </w:rPr>
        <w:t xml:space="preserve"> of Jah Hut households collect NTFPs near the Krau Forest and Wildlife reserves in Pahang, Malaysia</w:t>
      </w:r>
      <w:r w:rsidRPr="0008241C">
        <w:rPr>
          <w:rFonts w:eastAsia="MS Mincho"/>
          <w:sz w:val="22"/>
          <w:szCs w:val="22"/>
          <w:lang w:eastAsia="ja-JP"/>
        </w:rPr>
        <w:t xml:space="preserve"> </w:t>
      </w:r>
      <w:r w:rsidRPr="0008241C">
        <w:rPr>
          <w:sz w:val="22"/>
          <w:szCs w:val="22"/>
        </w:rPr>
        <w:fldChar w:fldCharType="begin" w:fldLock="1"/>
      </w:r>
      <w:r w:rsidRPr="0008241C">
        <w:rPr>
          <w:sz w:val="22"/>
          <w:szCs w:val="22"/>
        </w:rPr>
        <w:instrText>ADDIN CSL_CITATION {"citationItems":[{"id":"ITEM-1","itemData":{"author":[{"dropping-particle":"","family":"Agrawal","given":"Arun","non-dropping-particle":"","parse-names":false,"suffix":""},{"dropping-particle":"","family":"Cashore","given":"Ben","non-dropping-particle":"","parse-names":false,"suffix":""},{"dropping-particle":"","family":"Hardin","given":"Rebecca","non-dropping-particle":"","parse-names":false,"suffix":""},{"dropping-particle":"","family":"Shepherd","given":"Gill","non-dropping-particle":"","parse-names":false,"suffix":""},{"dropping-particle":"","family":"Benson","given":"Catherine","non-dropping-particle":"","parse-names":false,"suffix":""},{"dropping-particle":"","family":"Miller","given":"Daniel","non-dropping-particle":"","parse-names":false,"suffix":""}],"id":"ITEM-1","issued":{"date-parts":[["2013"]]},"title":"ECONOMIC CONTRIBUTIONS OF FORESTS","type":"book"},"uris":["http://www.mendeley.com/documents/?uuid=9f35c13e-4762-397a-8e65-27cea4fc495d"]}],"mendeley":{"formattedCitation":"(Agrawal &lt;i&gt;et al.&lt;/i&gt;, 2013)","plainTextFormattedCitation":"(Agrawal et al., 2013)","previouslyFormattedCitation":"(Agrawal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grawal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Within the Himalaya Kanchenjunga Landscape some 739 species of NTFPs used by the local people from India, Nepal and Bhutan for 24 different purposes,</w:t>
      </w:r>
      <w:r w:rsidRPr="0008241C" w:rsidDel="00C14EFF">
        <w:rPr>
          <w:sz w:val="22"/>
          <w:szCs w:val="22"/>
        </w:rPr>
        <w:t xml:space="preserve"> </w:t>
      </w:r>
      <w:r w:rsidRPr="0008241C">
        <w:rPr>
          <w:sz w:val="22"/>
          <w:szCs w:val="22"/>
        </w:rPr>
        <w:t xml:space="preserve">most </w:t>
      </w:r>
      <w:r w:rsidRPr="0008241C">
        <w:rPr>
          <w:sz w:val="22"/>
          <w:szCs w:val="22"/>
        </w:rPr>
        <w:lastRenderedPageBreak/>
        <w:t xml:space="preserve">frequently for medicinal and edible plants </w:t>
      </w:r>
      <w:r w:rsidRPr="0008241C">
        <w:rPr>
          <w:sz w:val="22"/>
          <w:szCs w:val="22"/>
        </w:rPr>
        <w:fldChar w:fldCharType="begin" w:fldLock="1"/>
      </w:r>
      <w:r w:rsidRPr="0008241C">
        <w:rPr>
          <w:sz w:val="22"/>
          <w:szCs w:val="22"/>
        </w:rPr>
        <w:instrText>ADDIN CSL_CITATION {"citationItems":[{"id":"ITEM-1","itemData":{"DOI":"10.1186/s13002-016-0089-8","ISSN":"1746-4269","PMID":"27142597","abstract":"Non-timber Forest Products (NTFPs), an important provisioning ecosystem services, are recognized for their contribution in rural livelihoods and forest conservation. Effective management through sustainable harvesting and market driven commercialization are two contrasting aspects that are bringing challenges in development of NTFPs sector. Identifying potential species having market value, conducting value chain analyses, and sustainable management of NTFPs need analysis of their use patterns by communities and trends at a regional scale. We analyzed use patterns, trends, and challenges in traditional use and management of NTFPs in the southern slope of Kangchenjunga Landscape, Eastern Himalaya and discussed potential implications for conservation and livelihoods. A total of 739 species of NTFPs used by the local people of Kangchenjunga Landscape were reported in the reviewed literature. Of these, the highest number of NTFPs was documented from India (377 species), followed by Nepal (363) and Bhutan (245). Though the reported species were used for 24 different purposes, medicinal and edible plants were the most frequently used NTFP categories in the landscape. Medicinal plants were used in 27 major ailment categories, with the highest number of species being used for gastro-intestinal disorders. Though the Kangchenjunga Landscape harbors many potential NTFPs, trade of NTFPs was found to be nominal indicating lack of commercialization due to limited market information. We found that the unsustainable harvesting and lack of marketing were the major constraints for sustainable management of NTFPs sector in the landscape despite of promising policy provisions. We suggest sustainable harvesting practices, value addition at local level, and marketing for promotion of NTFPs in the Kangchenjunga Landscape for income generation and livelihood improvement that subsequently contributes to conservation.","author":[{"dropping-particle":"","family":"Uprety","given":"Yadav","non-dropping-particle":"","parse-names":false,"suffix":""},{"dropping-particle":"","family":"Poudel","given":"Ram C.","non-dropping-particle":"","parse-names":false,"suffix":""},{"dropping-particle":"","family":"Gurung","given":"Janita","non-dropping-particle":"","parse-names":false,"suffix":""},{"dropping-particle":"","family":"Chettri","given":"Nakul","non-dropping-particle":"","parse-names":false,"suffix":""},{"dropping-particle":"","family":"Chaudhary","given":"Ram P.","non-dropping-particle":"","parse-names":false,"suffix":""}],"container-title":"Journal of Ethnobiology and Ethnomedicine","id":"ITEM-1","issued":{"date-parts":[["2016"]]},"title":"Traditional use and management of NTFPs in Kangchenjunga Landscape: implications for conservation and livelihoods","type":"article-journal"},"uris":["http://www.mendeley.com/documents/?uuid=1c461a82-4e1e-3bc9-9d92-e8ac68d0c248"]}],"mendeley":{"formattedCitation":"(Uprety &lt;i&gt;et al.&lt;/i&gt;, 2016b)","manualFormatting":"(Uprety, Poudel, Gurung, Chettri, &amp; Chaudhary, 2016)","plainTextFormattedCitation":"(Uprety et al., 2016b)","previouslyFormattedCitation":"(Uprety &lt;i&gt;et al.&lt;/i&gt;, 2016b)"},"properties":{"noteIndex":0},"schema":"https://github.com/citation-style-language/schema/raw/master/csl-citation.json"}</w:instrText>
      </w:r>
      <w:r w:rsidRPr="0008241C">
        <w:rPr>
          <w:sz w:val="22"/>
          <w:szCs w:val="22"/>
        </w:rPr>
        <w:fldChar w:fldCharType="separate"/>
      </w:r>
      <w:r w:rsidRPr="0008241C">
        <w:rPr>
          <w:noProof/>
          <w:sz w:val="22"/>
          <w:szCs w:val="22"/>
        </w:rPr>
        <w:t>(Uprety, Poudel, Gurung, Chettri, &amp; Chaudhary, 2016)</w:t>
      </w:r>
      <w:r w:rsidRPr="0008241C">
        <w:rPr>
          <w:sz w:val="22"/>
          <w:szCs w:val="22"/>
        </w:rPr>
        <w:fldChar w:fldCharType="end"/>
      </w:r>
      <w:r w:rsidRPr="0008241C">
        <w:rPr>
          <w:sz w:val="22"/>
          <w:szCs w:val="22"/>
        </w:rPr>
        <w:t xml:space="preserve">. In Vietnam forests are generally recognized as important for household livelihoods for both regular consumption needs and as an additional source of income in times of environmental or economic shock </w:t>
      </w:r>
      <w:r w:rsidRPr="0008241C">
        <w:rPr>
          <w:sz w:val="22"/>
          <w:szCs w:val="22"/>
        </w:rPr>
        <w:fldChar w:fldCharType="begin" w:fldLock="1"/>
      </w:r>
      <w:r w:rsidRPr="0008241C">
        <w:rPr>
          <w:sz w:val="22"/>
          <w:szCs w:val="22"/>
        </w:rPr>
        <w:instrText>ADDIN CSL_CITATION {"citationItems":[{"id":"ITEM-1","itemData":{"author":[{"dropping-particle":"","family":"Agrawal","given":"Arun","non-dropping-particle":"","parse-names":false,"suffix":""},{"dropping-particle":"","family":"Cashore","given":"Ben","non-dropping-particle":"","parse-names":false,"suffix":""},{"dropping-particle":"","family":"Hardin","given":"Rebecca","non-dropping-particle":"","parse-names":false,"suffix":""},{"dropping-particle":"","family":"Shepherd","given":"Gill","non-dropping-particle":"","parse-names":false,"suffix":""},{"dropping-particle":"","family":"Benson","given":"Catherine","non-dropping-particle":"","parse-names":false,"suffix":""},{"dropping-particle":"","family":"Miller","given":"Daniel","non-dropping-particle":"","parse-names":false,"suffix":""}],"id":"ITEM-1","issued":{"date-parts":[["2013"]]},"title":"ECONOMIC CONTRIBUTIONS OF FORESTS","type":"book"},"uris":["http://www.mendeley.com/documents/?uuid=9f35c13e-4762-397a-8e65-27cea4fc495d"]}],"mendeley":{"formattedCitation":"(Agrawal &lt;i&gt;et al.&lt;/i&gt;, 2013)","plainTextFormattedCitation":"(Agrawal et al., 2013)","previouslyFormattedCitation":"(Agrawal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grawal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w:t>
      </w:r>
    </w:p>
    <w:p w14:paraId="2D8D10F6" w14:textId="77777777" w:rsidR="00A01204" w:rsidRPr="0008241C" w:rsidRDefault="00A01204" w:rsidP="00A01204">
      <w:pPr>
        <w:rPr>
          <w:sz w:val="22"/>
          <w:szCs w:val="22"/>
        </w:rPr>
      </w:pPr>
    </w:p>
    <w:p w14:paraId="17D07693" w14:textId="77777777" w:rsidR="00A01204" w:rsidRPr="0008241C" w:rsidRDefault="00A01204" w:rsidP="00A01204">
      <w:pPr>
        <w:rPr>
          <w:sz w:val="22"/>
          <w:szCs w:val="22"/>
        </w:rPr>
      </w:pPr>
      <w:r w:rsidRPr="0008241C">
        <w:rPr>
          <w:sz w:val="22"/>
          <w:szCs w:val="22"/>
        </w:rPr>
        <w:t xml:space="preserve">Though NTFPs are known to be very important for large numbers of households in developing Asia-Pacific countries, these receive limited attention </w:t>
      </w:r>
      <w:r w:rsidRPr="0008241C">
        <w:rPr>
          <w:sz w:val="22"/>
          <w:szCs w:val="22"/>
        </w:rPr>
        <w:fldChar w:fldCharType="begin" w:fldLock="1"/>
      </w:r>
      <w:r w:rsidRPr="0008241C">
        <w:rPr>
          <w:sz w:val="22"/>
          <w:szCs w:val="22"/>
        </w:rPr>
        <w:instrText>ADDIN CSL_CITATION {"citationItems":[{"id":"ITEM-1","itemData":{"author":[{"dropping-particle":"","family":"Agrawal","given":"Arun","non-dropping-particle":"","parse-names":false,"suffix":""},{"dropping-particle":"","family":"Cashore","given":"Ben","non-dropping-particle":"","parse-names":false,"suffix":""},{"dropping-particle":"","family":"Hardin","given":"Rebecca","non-dropping-particle":"","parse-names":false,"suffix":""},{"dropping-particle":"","family":"Shepherd","given":"Gill","non-dropping-particle":"","parse-names":false,"suffix":""},{"dropping-particle":"","family":"Benson","given":"Catherine","non-dropping-particle":"","parse-names":false,"suffix":""},{"dropping-particle":"","family":"Miller","given":"Daniel","non-dropping-particle":"","parse-names":false,"suffix":""}],"id":"ITEM-1","issued":{"date-parts":[["2013"]]},"title":"ECONOMIC CONTRIBUTIONS OF FORESTS","type":"book"},"uris":["http://www.mendeley.com/documents/?uuid=9f35c13e-4762-397a-8e65-27cea4fc495d"]}],"mendeley":{"formattedCitation":"(Agrawal &lt;i&gt;et al.&lt;/i&gt;, 2013)","plainTextFormattedCitation":"(Agrawal et al., 2013)","previouslyFormattedCitation":"(Agrawal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grawal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NTFP resources are under heavy pressure</w:t>
      </w:r>
      <w:r w:rsidRPr="0008241C" w:rsidDel="00686EE8">
        <w:rPr>
          <w:sz w:val="22"/>
          <w:szCs w:val="22"/>
        </w:rPr>
        <w:t xml:space="preserve"> </w:t>
      </w:r>
      <w:r w:rsidRPr="0008241C">
        <w:rPr>
          <w:sz w:val="22"/>
          <w:szCs w:val="22"/>
        </w:rPr>
        <w:t xml:space="preserve">due to poor harvesting practices, overexploitation and increasing market demand for medicinal and ornamental plants,  impacting on the livelihoods of forest-dependent communities </w:t>
      </w:r>
      <w:r w:rsidRPr="0008241C">
        <w:rPr>
          <w:sz w:val="22"/>
          <w:szCs w:val="22"/>
        </w:rPr>
        <w:fldChar w:fldCharType="begin" w:fldLock="1"/>
      </w:r>
      <w:r w:rsidRPr="0008241C">
        <w:rPr>
          <w:sz w:val="22"/>
          <w:szCs w:val="22"/>
        </w:rPr>
        <w:instrText>ADDIN CSL_CITATION {"citationItems":[{"id":"ITEM-1","itemData":{"author":[{"dropping-particle":"","family":"Mukul","given":"S. A.","non-dropping-particle":"","parse-names":false,"suffix":""},{"dropping-particle":"","family":"Rashid","given":"A.M.","non-dropping-particle":"","parse-names":false,"suffix":""},{"dropping-particle":"","family":"Uddin","given":"B.M.","non-dropping-particle":"","parse-names":false,"suffix":""},{"dropping-particle":"","family":"Khan","given":"N.A.","non-dropping-particle":"","parse-names":false,"suffix":""}],"container-title":"Journal of environmental planning and management","id":"ITEM-1","issue":"4","issued":{"date-parts":[["2016"]]},"page":"628-642","title":"Role of non-timber forest products in sustaining forest-based livelihoods and rural households' resilience capacity in and around protected area: a Bangladesh study","type":"article-journal","volume":"59"},"uris":["http://www.mendeley.com/documents/?uuid=0e22d3b4-f136-4b91-b56e-bd3c7834444f"]},{"id":"ITEM-2","itemData":{"author":[{"dropping-particle":"","family":"Pandey","given":"A.K.","non-dropping-particle":"","parse-names":false,"suffix":""},{"dropping-particle":"","family":"Tripathi","given":"Y.C.","non-dropping-particle":"","parse-names":false,"suffix":""},{"dropping-particle":"","family":"Kumar","given":"A.","non-dropping-particle":"","parse-names":false,"suffix":""}],"container-title":"Research Journal of Forestry","id":"ITEM-2","issued":{"date-parts":[["2016"]]},"page":"1-7","title":"Non-timber forest products (NTFPs) for sustained livelihood: Challenges and strategies","type":"article-journal","volume":"10"},"uris":["http://www.mendeley.com/documents/?uuid=02549dda-3b65-4345-8e97-fdf683e157f0"]}],"mendeley":{"formattedCitation":"(Mukul &lt;i&gt;et al.&lt;/i&gt;, 2016; Pandey &lt;i&gt;et al.&lt;/i&gt;, 2016)","plainTextFormattedCitation":"(Mukul et al., 2016; Pandey et al., 2016)","previouslyFormattedCitation":"(Mukul &lt;i&gt;et al.&lt;/i&gt;, 2016; Pandey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Mukul </w:t>
      </w:r>
      <w:r w:rsidRPr="0008241C">
        <w:rPr>
          <w:i/>
          <w:noProof/>
          <w:sz w:val="22"/>
          <w:szCs w:val="22"/>
        </w:rPr>
        <w:t>et al.</w:t>
      </w:r>
      <w:r w:rsidRPr="0008241C">
        <w:rPr>
          <w:noProof/>
          <w:sz w:val="22"/>
          <w:szCs w:val="22"/>
        </w:rPr>
        <w:t xml:space="preserve">, 2016; Pandey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particularly for women and children who are the most common consumers of wild forest foods </w:t>
      </w:r>
      <w:r w:rsidRPr="0008241C">
        <w:rPr>
          <w:sz w:val="22"/>
          <w:szCs w:val="22"/>
        </w:rPr>
        <w:fldChar w:fldCharType="begin" w:fldLock="1"/>
      </w:r>
      <w:r w:rsidRPr="0008241C">
        <w:rPr>
          <w:sz w:val="22"/>
          <w:szCs w:val="22"/>
        </w:rPr>
        <w:instrText>ADDIN CSL_CITATION {"citationItems":[{"id":"ITEM-1","itemData":{"author":[{"dropping-particle":"","family":"Shackleton","given":"C.","non-dropping-particle":"","parse-names":false,"suffix":""},{"dropping-particle":"","family":"Shackleton","given":"S.","non-dropping-particle":"","parse-names":false,"suffix":""},{"dropping-particle":"","family":"Shanley","given":"P.","non-dropping-particle":"","parse-names":false,"suffix":""}],"id":"ITEM-1","issued":{"date-parts":[["2011"]]},"publisher":"Springer‐Verlag","publisher-place":"Berlin","title":"Non‐TImber Forest Products in the Global Context. Tropical Forestry","type":"book"},"uris":["http://www.mendeley.com/documents/?uuid=ec99acbd-7f6e-3d40-834a-4b2781be20f9"]}],"mendeley":{"formattedCitation":"(Shackleton &lt;i&gt;et al.&lt;/i&gt;, 2011)","plainTextFormattedCitation":"(Shackleton et al., 2011)","previouslyFormattedCitation":"(Shackleto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hackleto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dditionally, overexploitation of forest products not only disturb wildlife habitats but also threaten their survival directly due to market-driven demand for wildlife products </w:t>
      </w:r>
      <w:r w:rsidRPr="0008241C">
        <w:rPr>
          <w:sz w:val="22"/>
          <w:szCs w:val="22"/>
        </w:rPr>
        <w:fldChar w:fldCharType="begin" w:fldLock="1"/>
      </w:r>
      <w:r w:rsidRPr="0008241C">
        <w:rPr>
          <w:sz w:val="22"/>
          <w:szCs w:val="22"/>
        </w:rPr>
        <w:instrText>ADDIN CSL_CITATION {"citationItems":[{"id":"ITEM-1","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1","issue":"1","issued":{"date-parts":[["2014"]]},"page":"144-159","title":"Biodiversity Conservation in Asia","type":"article-journal","volume":"1"},"uris":["http://www.mendeley.com/documents/?uuid=9f7a120c-21a1-3631-b9a5-acf46b93565a"]},{"id":"ITEM-2","itemData":{"author":[{"dropping-particle":"","family":"UNEP","given":"","non-dropping-particle":"","parse-names":false,"suffix":""}],"id":"ITEM-2","issued":{"date-parts":[["2016"]]},"publisher-place":"Nairobi, Kenya","title":"GEO-6 Regional Assessment for Asia and the Pacific","type":"report"},"uris":["http://www.mendeley.com/documents/?uuid=c03d159b-c4d9-3a71-b04f-de1193f5ac68"]},{"id":"ITEM-3","itemData":{"abstract":"IUCN's Programmatic Strategy for Strengthening the Presence of IUCN in Asia presents a direction for the Union in Asia to lead in areas that require specific conservation action both thematically and geographically. Over the years, we have made significant progress in improving environmental sustainability in Asia. In this Programmatic Strategy, we have identified some of the areas which require enhanced biodiversity conservation efforts from the Union in Asia. This includes species conservation, protected area management, water and wetlands and coastal and marine ecosystems conservation. This strategy was developed through a consultative process where our Members in Asia could share their aspirations and priorities at various stages, including Asia Regional Committee meetings and the Regional Conservation Forum, etc. We are confident that the direction this strategy provides will enable the Asia region as a whole, with support from the Union, to embark on a path towards sustainable development. I look forward to seeing innovative and positive actions over the next few years towards implementing this programmatic strategy. Our sincere thanks to all IUCN Members, Chairs of National Committees, Commissions and Secretariat for making positive contributions towards the development and finalisation of this strategy.","author":[{"dropping-particle":"","family":"IUCN","given":"","non-dropping-particle":"","parse-names":false,"suffix":""}],"id":"ITEM-3","issued":{"date-parts":[["2017"]]},"title":"Programmatic Strategy for Strengthening the Presence of IUCN in Asia","type":"book"},"uris":["http://www.mendeley.com/documents/?uuid=ac84fc61-9167-3d99-9b2e-4b3b0ef3d0e0"]}],"mendeley":{"formattedCitation":"(IUCN, 2017; Squires, 2014; UNEP, 2016a)","plainTextFormattedCitation":"(IUCN, 2017; Squires, 2014; UNEP, 2016a)","previouslyFormattedCitation":"(IUCN, 2017; Squires, 2014; UNEP, 2016a)"},"properties":{"noteIndex":0},"schema":"https://github.com/citation-style-language/schema/raw/master/csl-citation.json"}</w:instrText>
      </w:r>
      <w:r w:rsidRPr="0008241C">
        <w:rPr>
          <w:sz w:val="22"/>
          <w:szCs w:val="22"/>
        </w:rPr>
        <w:fldChar w:fldCharType="separate"/>
      </w:r>
      <w:r w:rsidRPr="0008241C">
        <w:rPr>
          <w:noProof/>
          <w:sz w:val="22"/>
          <w:szCs w:val="22"/>
        </w:rPr>
        <w:t>(IUCN, 2017; Squires, 2014; UNEP, 2016a)</w:t>
      </w:r>
      <w:r w:rsidRPr="0008241C">
        <w:rPr>
          <w:sz w:val="22"/>
          <w:szCs w:val="22"/>
        </w:rPr>
        <w:fldChar w:fldCharType="end"/>
      </w:r>
      <w:r w:rsidRPr="0008241C">
        <w:rPr>
          <w:sz w:val="22"/>
          <w:szCs w:val="22"/>
        </w:rPr>
        <w:t xml:space="preserve">. Increased demand for forest products has raised serious concerns among stakeholders regarding the sustainability of resources, equal distribution of benefits, and regional cooperation in controlling illegal trade </w:t>
      </w:r>
      <w:r w:rsidRPr="0008241C">
        <w:rPr>
          <w:sz w:val="22"/>
          <w:szCs w:val="22"/>
        </w:rPr>
        <w:fldChar w:fldCharType="begin" w:fldLock="1"/>
      </w:r>
      <w:r w:rsidRPr="0008241C">
        <w:rPr>
          <w:sz w:val="22"/>
          <w:szCs w:val="22"/>
        </w:rPr>
        <w:instrText>ADDIN CSL_CITATION {"citationItems":[{"id":"ITEM-1","itemData":{"author":[{"dropping-particle":"","family":"Vedeld","given":"Paul","non-dropping-particle":"","parse-names":false,"suffix":""},{"dropping-particle":"","family":"Angelsen","given":"Arild","non-dropping-particle":"","parse-names":false,"suffix":""},{"dropping-particle":"","family":"Sjaastad","given":"Espen","non-dropping-particle":"","parse-names":false,"suffix":""},{"dropping-particle":"","family":"Berg","given":"Gertrude Kobugabe","non-dropping-particle":"","parse-names":false,"suffix":""}],"container-title":"World Bank Environmental Economics Series.","id":"ITEM-1","issue":"98","issued":{"date-parts":[["2004"]]},"title":"Counting on the Environment - Forest Incomes and the Rural Poor","type":"article-journal"},"uris":["http://www.mendeley.com/documents/?uuid=fbfa02cb-f690-4f83-baed-de469de7fd51"]},{"id":"ITEM-2","itemData":{"DOI":"10.1186/s13002-016-0089-8","abstract":"Non-timber Forest Products (NTFPs), an important provisioning ecosystem services, are recognized for their contribution in rural livelihoods and forest conservation. Effective management through sustainable harvesting and market driven commercialization are two contrasting aspects that are bringing challenges in development of NTFPs sector. Identifying potential species having market value, conducting value chain analyses, and sustainable management of NTFPs need analysis of their use patterns by communities and trends at a regional scale. We analyzed use patterns, trends, and challenges in traditional use and management of NTFPs in the southern slope of Kangchenjunga Landscape, Eastern Himalaya and discussed potential implications for conservation and livelihoods. A total of 739 species of NTFPs used by the local people of Kangchenjunga Landscape were reported in the reviewed literature. Of these, the highest number of NTFPs was documented from India (377 species), followed by Nepal (363) and Bhutan (245). Though the reported species were used for 24 different purposes, medicinal and edible plants were the most frequently used NTFP categories in the landscape. Medicinal plants were used in 27 major ailment categories, with the highest number of species being used for gastro-intestinal disorders. Though the Kangchenjunga Landscape harbors many potential NTFPs, trade of NTFPs was found to be nominal indicating lack of commercialization due to limited market information. We found that the unsustainable harvesting and lack of marketing were the major constraints for sustainable management of NTFPs sector in the landscape despite of promising policy provisions. We suggest sustainable harvesting practices, value addition at local level, and marketing for promotion of NTFPs in the Kangchenjunga Landscape for income generation and livelihood improvement that subsequently contributes to conservation.","author":[{"dropping-particle":"","family":"Uprety","given":"Yadav","non-dropping-particle":"","parse-names":false,"suffix":""},{"dropping-particle":"","family":"Poudel","given":"Ram C","non-dropping-particle":"","parse-names":false,"suffix":""},{"dropping-particle":"","family":"Gurung","given":"Janita","non-dropping-particle":"","parse-names":false,"suffix":""},{"dropping-particle":"","family":"Chettri","given":"Nakul","non-dropping-particle":"","parse-names":false,"suffix":""},{"dropping-particle":"","family":"Chaudhary","given":"Ram P","non-dropping-particle":"","parse-names":false,"suffix":""}],"container-title":"Journal of Ethnobiology and Ethnomedicine","id":"ITEM-2","issue":"19","issued":{"date-parts":[["2016"]]},"page":"1-58","title":"Traditional use and management of NTFPs in Kangchenjunga Landscape: implications for conservation and livelihoods","type":"article-journal","volume":"12"},"uris":["http://www.mendeley.com/documents/?uuid=66d6f327-9cb9-3143-a41d-43a11051e481"]}],"mendeley":{"formattedCitation":"(Uprety &lt;i&gt;et al.&lt;/i&gt;, 2016a; Vedeld &lt;i&gt;et al.&lt;/i&gt;, 2004)","plainTextFormattedCitation":"(Uprety et al., 2016a; Vedeld et al., 2004)","previouslyFormattedCitation":"(Uprety &lt;i&gt;et al.&lt;/i&gt;, 2016a; Vedeld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Uprety </w:t>
      </w:r>
      <w:r w:rsidRPr="0008241C">
        <w:rPr>
          <w:i/>
          <w:noProof/>
          <w:sz w:val="22"/>
          <w:szCs w:val="22"/>
        </w:rPr>
        <w:t>et al.</w:t>
      </w:r>
      <w:r w:rsidRPr="0008241C">
        <w:rPr>
          <w:noProof/>
          <w:sz w:val="22"/>
          <w:szCs w:val="22"/>
        </w:rPr>
        <w:t xml:space="preserve">, 2016a; Vedeld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w:t>
      </w:r>
    </w:p>
    <w:p w14:paraId="3361AAA3" w14:textId="77777777" w:rsidR="00A01204" w:rsidRPr="0008241C" w:rsidRDefault="00A01204" w:rsidP="00A01204">
      <w:pPr>
        <w:rPr>
          <w:sz w:val="22"/>
          <w:szCs w:val="22"/>
        </w:rPr>
      </w:pPr>
    </w:p>
    <w:p w14:paraId="44DC02C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59" w:name="_Toc504317231"/>
      <w:bookmarkStart w:id="1060" w:name="_Toc504317924"/>
      <w:bookmarkStart w:id="1061" w:name="_Toc504321270"/>
      <w:r w:rsidRPr="0008241C">
        <w:rPr>
          <w:b/>
          <w:sz w:val="22"/>
          <w:szCs w:val="24"/>
        </w:rPr>
        <w:t>4.1.2.2 Overgrazing</w:t>
      </w:r>
      <w:bookmarkEnd w:id="1059"/>
      <w:bookmarkEnd w:id="1060"/>
      <w:bookmarkEnd w:id="1061"/>
    </w:p>
    <w:p w14:paraId="4762BA9F" w14:textId="77777777" w:rsidR="00A01204" w:rsidRPr="0008241C" w:rsidRDefault="00A01204" w:rsidP="00A01204">
      <w:pPr>
        <w:rPr>
          <w:sz w:val="22"/>
          <w:szCs w:val="22"/>
        </w:rPr>
      </w:pPr>
    </w:p>
    <w:p w14:paraId="319E400D" w14:textId="77777777" w:rsidR="00A01204" w:rsidRPr="0008241C" w:rsidRDefault="00A01204" w:rsidP="00A01204">
      <w:pPr>
        <w:rPr>
          <w:sz w:val="22"/>
          <w:szCs w:val="22"/>
          <w:lang w:val="fr-FR"/>
        </w:rPr>
      </w:pPr>
      <w:r w:rsidRPr="0008241C">
        <w:rPr>
          <w:sz w:val="22"/>
          <w:szCs w:val="22"/>
        </w:rPr>
        <w:t xml:space="preserve">Livestock overgrazing is a major cause of rangeland degradation across the arid and semi-arid Asia-Pacific region. Overgrazing has several environmental impacts including soil erosion and soil degradation, endangering plants, salinization, and conflicts with wildlife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container-title":"32nd FAO Regional Conference for Asia and the Pacific","id":"ITEM-1","issue":"December","issued":{"date-parts":[["2014"]]},"number-of-pages":"12","publisher-place":"Ulaanbaatar, Mongolia","title":"Restoration of grasslands and forests for climate change mitigation and adaptation, and the promotion of ecosystem services.","type":"report"},"uris":["http://www.mendeley.com/documents/?uuid=5980ad24-e15c-447a-bbc6-2a2874e9a3ca"]}],"mendeley":{"formattedCitation":"(FAO, 2014)","manualFormatting":"(FAO, 2014","plainTextFormattedCitation":"(FAO, 2014)","previouslyFormattedCitation":"(FAO, 2014)"},"properties":{"noteIndex":0},"schema":"https://github.com/citation-style-language/schema/raw/master/csl-citation.json"}</w:instrText>
      </w:r>
      <w:r w:rsidRPr="0008241C">
        <w:rPr>
          <w:sz w:val="22"/>
          <w:szCs w:val="22"/>
        </w:rPr>
        <w:fldChar w:fldCharType="separate"/>
      </w:r>
      <w:r w:rsidRPr="0008241C">
        <w:rPr>
          <w:noProof/>
          <w:sz w:val="22"/>
          <w:szCs w:val="22"/>
        </w:rPr>
        <w:t>(FAO, 2014</w:t>
      </w:r>
      <w:r w:rsidRPr="0008241C">
        <w:rPr>
          <w:sz w:val="22"/>
          <w:szCs w:val="22"/>
        </w:rPr>
        <w:fldChar w:fldCharType="end"/>
      </w:r>
      <w:r w:rsidRPr="0008241C">
        <w:rPr>
          <w:sz w:val="22"/>
          <w:szCs w:val="22"/>
        </w:rPr>
        <w:t xml:space="preserve">; see 4.4.2). A shift from migratory pastoralism to sedentary animal husbandry has seen stocking rates in Inner Mongolia increased by at least 11-fold over the past 60 years which has variously degraded the majority of grasslands </w:t>
      </w:r>
      <w:r w:rsidRPr="0008241C">
        <w:rPr>
          <w:sz w:val="22"/>
          <w:szCs w:val="22"/>
        </w:rPr>
        <w:fldChar w:fldCharType="begin" w:fldLock="1"/>
      </w:r>
      <w:r w:rsidRPr="0008241C">
        <w:rPr>
          <w:sz w:val="22"/>
          <w:szCs w:val="22"/>
        </w:rPr>
        <w:instrText>ADDIN CSL_CITATION {"citationItems":[{"id":"ITEM-1","itemData":{"DOI":"10.1016/j.jenvman.2014.07.036","ISBN":"0301-4797","ISSN":"10958630","PMID":"25687702","abstract":"Semi-nomadic pastoralism was replaced by sedentary pastoralism in Inner Mongolia during the 1960's in response to changes in land use policy and increasing human population. Large increases in numbers of livestock and pastoralist households (11- and 9-fold, respectively) during the past 60yrs have variously degraded the majority of grasslands in Inner Mongolia (78M ha) and jeopardize the livelihoods of 24M human inhabitants. A prevailing strategy for alleviating poverty and grassland degradation emphasizes intensification of livestock production systems to maintain both pastoral livelihoods and large livestock numbers. We consider this strategy unsustainable because maximization of livestock revenue incurs high supplemental feed costs, marginalizes net household income, and promotes larger flock sizes to create a positive feedback loop driving grassland degradation. We offer an alternative strategy that increases both livestock production efficiency and net pastoral income by marketing high quality animal products to an increasing affluent Chinese economy while simultaneously reducing livestock impacts on grasslands. We further caution that this strategy be designed and assessed within a social-ecological framework capable of coordinating market expansion for livestock products, sustainable livestock carrying capacities, modified pastoral perceptions of success, and incentives for ecosystem services to interrupt the positive feedback loop that exists between subsistence pastoralism and grassland degradation in Inner Mongolia.","author":[{"dropping-particle":"","family":"Briske","given":"David D.","non-dropping-particle":"","parse-names":false,"suffix":""},{"dropping-particle":"","family":"Zhao","given":"Mengli","non-dropping-particle":"","parse-names":false,"suffix":""},{"dropping-particle":"","family":"Han","given":"Guodong","non-dropping-particle":"","parse-names":false,"suffix":""},{"dropping-particle":"","family":"Xiu","given":"Changbai","non-dropping-particle":"","parse-names":false,"suffix":""},{"dropping-particle":"","family":"Kemp","given":"David R.","non-dropping-particle":"","parse-names":false,"suffix":""},{"dropping-particle":"","family":"Willms","given":"Walter","non-dropping-particle":"","parse-names":false,"suffix":""},{"dropping-particle":"","family":"Havstad","given":"Kris","non-dropping-particle":"","parse-names":false,"suffix":""},{"dropping-particle":"","family":"Kang","given":"Le","non-dropping-particle":"","parse-names":false,"suffix":""},{"dropping-particle":"","family":"Wang","given":"Zhongwu","non-dropping-particle":"","parse-names":false,"suffix":""},{"dropping-particle":"","family":"Wu","given":"Jianguo","non-dropping-particle":"","parse-names":false,"suffix":""},{"dropping-particle":"","family":"Han","given":"Xingguo","non-dropping-particle":"","parse-names":false,"suffix":""},{"dropping-particle":"","family":"Bai","given":"Yongfei","non-dropping-particle":"","parse-names":false,"suffix":""}],"container-title":"Journal of Environmental Management","id":"ITEM-1","issued":{"date-parts":[["2015"]]},"title":"Strategies to alleviate poverty and grassland degradation in Inner Mongolia: Intensification vs production efficiency of livestock systems","type":"article"},"uris":["http://www.mendeley.com/documents/?uuid=6ef591f5-9024-3402-86bc-60cca5450d8f"]}],"mendeley":{"formattedCitation":"(Briske &lt;i&gt;et al.&lt;/i&gt;, 2015)","manualFormatting":"(about 78 million hectare; Briske et al., 2015)","plainTextFormattedCitation":"(Briske et al., 2015)","previouslyFormattedCitation":"(Briske &lt;i&gt;et al.&lt;/i&gt;, 2015)"},"properties":{"noteIndex":0},"schema":"https://github.com/citation-style-language/schema/raw/master/csl-citation.json"}</w:instrText>
      </w:r>
      <w:r w:rsidRPr="0008241C">
        <w:rPr>
          <w:sz w:val="22"/>
          <w:szCs w:val="22"/>
        </w:rPr>
        <w:fldChar w:fldCharType="separate"/>
      </w:r>
      <w:r w:rsidRPr="0008241C">
        <w:rPr>
          <w:noProof/>
          <w:sz w:val="22"/>
          <w:szCs w:val="22"/>
        </w:rPr>
        <w:t>(about 78 million hectare; Briske</w:t>
      </w:r>
      <w:r w:rsidRPr="0008241C">
        <w:rPr>
          <w:i/>
          <w:noProof/>
          <w:sz w:val="22"/>
          <w:szCs w:val="22"/>
        </w:rPr>
        <w:t xml:space="preserve"> et al.</w:t>
      </w:r>
      <w:r w:rsidRPr="0008241C">
        <w:rPr>
          <w:noProof/>
          <w:sz w:val="22"/>
          <w:szCs w:val="22"/>
        </w:rPr>
        <w:t>, 2015)</w:t>
      </w:r>
      <w:r w:rsidRPr="0008241C">
        <w:rPr>
          <w:sz w:val="22"/>
          <w:szCs w:val="22"/>
        </w:rPr>
        <w:fldChar w:fldCharType="end"/>
      </w:r>
      <w:r w:rsidRPr="0008241C">
        <w:rPr>
          <w:sz w:val="22"/>
          <w:szCs w:val="22"/>
        </w:rPr>
        <w:t xml:space="preserve">. Some of the highest livestock densities in the world are found in Western Asia, South Asia and Australia which has led to the loss of ‘desirable’ perennial grasses and herbs, decline in forage yield, changes in hydrological cycles and soil physical characteristics, reduced carbon storage, and even the loss of livelihoods due to overgrazing and desertification </w:t>
      </w:r>
      <w:r w:rsidRPr="0008241C">
        <w:rPr>
          <w:sz w:val="22"/>
          <w:szCs w:val="22"/>
        </w:rPr>
        <w:fldChar w:fldCharType="begin" w:fldLock="1"/>
      </w:r>
      <w:r w:rsidRPr="0008241C">
        <w:rPr>
          <w:sz w:val="22"/>
          <w:szCs w:val="22"/>
        </w:rPr>
        <w:instrText>ADDIN CSL_CITATION {"citationItems":[{"id":"ITEM-1","itemData":{"DOI":"10.1016/j.agsy.2004.05.006","ISSN":"0308521X","author":[{"dropping-particle":"","family":"Bouwman","given":"A.F.","non-dropping-particle":"","parse-names":false,"suffix":""},{"dropping-particle":"","family":"Hoek","given":"K.W.","non-dropping-particle":"Van der","parse-names":false,"suffix":""},{"dropping-particle":"","family":"Eickhout","given":"B.","non-dropping-particle":"","parse-names":false,"suffix":""},{"dropping-particle":"","family":"Soenario","given":"I.","non-dropping-particle":"","parse-names":false,"suffix":""}],"container-title":"Agricultural Systems","id":"ITEM-1","issue":"2","issued":{"date-parts":[["2005","5"]]},"note":"NULL","page":"121-153","title":"Exploring changes in world ruminant production systems","type":"article-journal","volume":"84"},"uris":["http://www.mendeley.com/documents/?uuid=73b0fdc7-d307-4ba4-9653-9516a1049422"]},{"id":"ITEM-2","itemData":{"author":[{"dropping-particle":"","family":"Menzi","given":"H","non-dropping-particle":"","parse-names":false,"suffix":""},{"dropping-particle":"","family":"Oenema","given":"O","non-dropping-particle":"","parse-names":false,"suffix":""},{"dropping-particle":"","family":"Burton","given":"C","non-dropping-particle":"","parse-names":false,"suffix":""},{"dropping-particle":"","family":"Shipin","given":"O","non-dropping-particle":"","parse-names":false,"suffix":""},{"dropping-particle":"","family":"Gerber","given":"P","non-dropping-particle":"","parse-names":false,"suffix":""},{"dropping-particle":"","family":"Robinson","given":"T P","non-dropping-particle":"","parse-names":false,"suffix":""},{"dropping-particle":"","family":"Franceschini","given":"G","non-dropping-particle":"","parse-names":false,"suffix":""}],"container-title":"Livestock in a Changing Landscape ","editor":[{"dropping-particle":"","family":"Steinfeld","given":"H","non-dropping-particle":"","parse-names":false,"suffix":""},{"dropping-particle":"","family":"Mooney","given":"Harold A","non-dropping-particle":"","parse-names":false,"suffix":""},{"dropping-particle":"","family":"Schneider","given":"F","non-dropping-particle":"","parse-names":false,"suffix":""},{"dropping-particle":"","family":"Neville","given":"L E","non-dropping-particle":"","parse-names":false,"suffix":""}],"id":"ITEM-2","issued":{"date-parts":[["2010"]]},"title":"Impacts of intensive livestock production and manure managment on the environment","type":"chapter","volume":"1"},"uris":["http://www.mendeley.com/documents/?uuid=08c7fd25-1219-4343-81f4-2333a2750372"]}],"mendeley":{"formattedCitation":"(Bouwman &lt;i&gt;et al.&lt;/i&gt;, 2005; Menzi &lt;i&gt;et al.&lt;/i&gt;, 2010)","plainTextFormattedCitation":"(Bouwman et al., 2005; Menzi et al., 2010)","previouslyFormattedCitation":"(Bouwman &lt;i&gt;et al.&lt;/i&gt;, 2005; Menz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ouwman </w:t>
      </w:r>
      <w:r w:rsidRPr="0008241C">
        <w:rPr>
          <w:i/>
          <w:noProof/>
          <w:sz w:val="22"/>
          <w:szCs w:val="22"/>
        </w:rPr>
        <w:t>et al.</w:t>
      </w:r>
      <w:r w:rsidRPr="0008241C">
        <w:rPr>
          <w:noProof/>
          <w:sz w:val="22"/>
          <w:szCs w:val="22"/>
        </w:rPr>
        <w:t xml:space="preserve">, 2005; Menz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In the last two decades very rapid per capita income growth and associated diversification away from plant-based food staples towards animal products have driven the rapid growth in the production and consumption of major livestock commodities </w:t>
      </w:r>
      <w:r w:rsidRPr="0008241C">
        <w:rPr>
          <w:sz w:val="22"/>
          <w:szCs w:val="22"/>
        </w:rPr>
        <w:fldChar w:fldCharType="begin" w:fldLock="1"/>
      </w:r>
      <w:r w:rsidRPr="0008241C">
        <w:rPr>
          <w:sz w:val="22"/>
          <w:szCs w:val="22"/>
        </w:rPr>
        <w:instrText>ADDIN CSL_CITATION {"citationItems":[{"id":"ITEM-1","itemData":{"author":[{"dropping-particle":"","family":"Pingali","given":"P.","non-dropping-particle":"","parse-names":false,"suffix":""},{"dropping-particle":"","family":"McCullough","given":"E.","non-dropping-particle":"","parse-names":false,"suffix":""}],"container-title":"Livestock in a changing landscape: drivers, consequences, and responses, volume 1","editor":[{"dropping-particle":"","family":"Steinfeld","given":"H.","non-dropping-particle":"","parse-names":false,"suffix":""},{"dropping-particle":"","family":"Al.","given":"Et","non-dropping-particle":"","parse-names":false,"suffix":""}],"id":"ITEM-1","issued":{"date-parts":[["2010"]]},"publisher":"Island Press","title":"Drivers of change in global agriculture and livestock systems","type":"chapter"},"uris":["http://www.mendeley.com/documents/?uuid=d65ccbd8-f7cb-4663-b8ab-3e41236bf664"]}],"mendeley":{"formattedCitation":"(P. Pingali &amp; McCullough, 2010)","plainTextFormattedCitation":"(P. Pingali &amp; McCullough, 2010)","previouslyFormattedCitation":"(P. Pingali &amp; McCullough, 2010)"},"properties":{"noteIndex":0},"schema":"https://github.com/citation-style-language/schema/raw/master/csl-citation.json"}</w:instrText>
      </w:r>
      <w:r w:rsidRPr="0008241C">
        <w:rPr>
          <w:sz w:val="22"/>
          <w:szCs w:val="22"/>
        </w:rPr>
        <w:fldChar w:fldCharType="separate"/>
      </w:r>
      <w:r w:rsidRPr="0008241C">
        <w:rPr>
          <w:noProof/>
          <w:sz w:val="22"/>
          <w:szCs w:val="22"/>
        </w:rPr>
        <w:t>(P. Pingali &amp; McCullough, 2010)</w:t>
      </w:r>
      <w:r w:rsidRPr="0008241C">
        <w:rPr>
          <w:sz w:val="22"/>
          <w:szCs w:val="22"/>
        </w:rPr>
        <w:fldChar w:fldCharType="end"/>
      </w:r>
      <w:r w:rsidRPr="0008241C">
        <w:rPr>
          <w:sz w:val="22"/>
          <w:szCs w:val="22"/>
        </w:rPr>
        <w:t xml:space="preserve"> , increasing pressures on rangelands. Climatic changes such as drought and reduced precipitation in pastoral areas can impact vegetation, aggravating the risk of overgrazing (see 4.1.5; 4.4.2). A negative feedback may also exist, grassland degradation due to overgrazing can decrease latent heat flux, increasing temperature and decreasing precipitation </w:t>
      </w:r>
      <w:r w:rsidRPr="0008241C">
        <w:rPr>
          <w:sz w:val="22"/>
          <w:szCs w:val="22"/>
        </w:rPr>
        <w:fldChar w:fldCharType="begin" w:fldLock="1"/>
      </w:r>
      <w:r w:rsidRPr="0008241C">
        <w:rPr>
          <w:sz w:val="22"/>
          <w:szCs w:val="22"/>
        </w:rPr>
        <w:instrText>ADDIN CSL_CITATION {"citationItems":[{"id":"ITEM-1","itemData":{"author":[{"dropping-particle":"","family":"Li","given":"Yanfei","non-dropping-particle":"","parse-names":false,"suffix":""},{"dropping-particle":"","family":"Li","given":"Zhaohua","non-dropping-particle":"","parse-names":false,"suffix":""},{"dropping-particle":"","family":"Li","given":"Zhihui","non-dropping-particle":"","parse-names":false,"suffix":""},{"dropping-particle":"","family":"Geng","given":"Xiaoli","non-dropping-particle":"","parse-names":false,"suffix":""},{"dropping-particle":"","family":"Deng","given":"Xiangzheng","non-dropping-particle":"","parse-names":false,"suffix":""}],"container-title":"Advances in Meteorology","id":"ITEM-1","issued":{"date-parts":[["2013"]]},"title":"Numerical simulation of the effects of grassland degradation on the surface climate in overgrazing area of Northwest China","type":"article-journal"},"uris":["http://www.mendeley.com/documents/?uuid=4d8cef2a-46ba-4371-8293-797bc254a973"]},{"id":"ITEM-2","itemData":{"abstract":"Many studies have shown that the increase in air temperature on the Tibetan Plateau is greater than that for the Northern Hemisphere and the same latitudinal zone. Recent paper has pointed that this warming; especially warming in wintertime is clearer at lower altitude than at higher altitude on the Tibetan Plateau and the local environmental changes such as urbanization and land cover change may play very important role for the geographical changes of recent climate warming. However, there is no any concrete evidence to support this hypothesis. This paper identifies the relationship between overgrazing and climate warming at Damxung in the central part of the Tibetan Plateau by using recent 47 years data of Damxung meteorological observatory station and 5 years intensive observations data on a pasture on a mountain slope where overgrazing is occurred in the lower part of the slope. Meteorological data reconstruction of the pasture is carried out by using the relationships between the observation data on a pasture and the meteorological observatory's data. Annual air temperature both at the meteorological observatory and at the overgrazed pasture has increased about 2 degrees during past 47 years and this extreme air temperature increasing at Damxung is mainly caused by the degradation of grassland due to overgrazing. It provides evidence that degradation of grassland due to overgrazing promote the climate warming and thereby the land and vegetation degradation process.","author":[{"dropping-particle":"","family":"Du","given":"Mingyuan","non-dropping-particle":"","parse-names":false,"suffix":""},{"dropping-particle":"","family":"Yonemura","given":"Seiichiro","non-dropping-particle":"","parse-names":false,"suffix":""},{"dropping-particle":"","family":"Zhang","given":"Xianzhou","non-dropping-particle":"","parse-names":false,"suffix":""},{"dropping-particle":"","family":"He","given":"Yongtao","non-dropping-particle":"","parse-names":false,"suffix":""},{"dropping-particle":"","family":"Liu","given":"Jingshi","non-dropping-particle":"","parse-names":false,"suffix":""},{"dropping-particle":"","family":"Kawashima","given":"Shigeto","non-dropping-particle":"","parse-names":false,"suffix":""}],"container-title":"Journal of Arid Land Studies","id":"ITEM-2","issue":"1","issued":{"date-parts":[["2012"]]},"page":"119-122","title":"Climatic Warming due to Overgrazing on the Tibetan Plateau -An Example at Damxung in the Central Part of the Tibetan Plateau","type":"article-journal","volume":"22"},"uris":["http://www.mendeley.com/documents/?uuid=13f4da97-d106-312f-8717-a72b7dbfb83d"]},{"id":"ITEM-3","itemData":{"DOI":"10.1371/journal.pone.0057599","ISBN":"1932-6203 (Electronic)\\r1932-6203 (Linking)","ISSN":"19326203","PMID":"23451249","abstract":"Satellite observations identify the Mongolian steppes as a hotspot of global biomass reduction, the extent of which is comparable with tropical rainforest deforestation. To conserve or restore these grasslands, the relative contributions of climate and human activities to degradation need to be understood. Here we use a recently developed 21-year (1988–2008) record of satellite based vegetation optical depth (VOD, a proxy for vegetation water content and aboveground biomass), to show that nearly all steppe grasslands in Mongolia experienced significant decreases in VOD. Approximately 60% of the VOD declines can be directly explained by variations in rainfall and surface temperature. After removing these climate induced influences, a significant decreasing trend still persists in the VOD residuals across regions of Mongolia. Correlations in spatial patterns and temporal trends suggest that a marked increase in goat density with associated grazing pressures and wild fires are the most likely non-climatic factors behind grassland degradation.","author":[{"dropping-particle":"","family":"Liu","given":"Yi Y.","non-dropping-particle":"","parse-names":false,"suffix":""},{"dropping-particle":"","family":"Evans","given":"Jason P.","non-dropping-particle":"","parse-names":false,"suffix":""},{"dropping-particle":"","family":"McCabe","given":"Matthew F.","non-dropping-particle":"","parse-names":false,"suffix":""},{"dropping-particle":"","family":"Jeu","given":"Richard A M","non-dropping-particle":"de","parse-names":false,"suffix":""},{"dropping-particle":"","family":"Dijk","given":"Albert I J M","non-dropping-particle":"van","parse-names":false,"suffix":""},{"dropping-particle":"","family":"Dolman","given":"Albertus J.","non-dropping-particle":"","parse-names":false,"suffix":""},{"dropping-particle":"","family":"Saizen","given":"Izuru","non-dropping-particle":"","parse-names":false,"suffix":""}],"container-title":"PLoS ONE","id":"ITEM-3","issue":"2","issued":{"date-parts":[["2013"]]},"page":"4-9","title":"Changing Climate and Overgrazing Are Decimating Mongolian Steppes","type":"article-journal","volume":"8"},"uris":["http://www.mendeley.com/documents/?uuid=5fc1e43b-cb3c-4891-942a-581d19bd7709"]}],"mendeley":{"formattedCitation":"(Du &lt;i&gt;et al.&lt;/i&gt;, 2012; Y. Li &lt;i&gt;et al.&lt;/i&gt;, 2013; Y. Y. Liu &lt;i&gt;et al.&lt;/i&gt;, 2013)","plainTextFormattedCitation":"(Du et al., 2012; Y. Li et al., 2013; Y. Y. Liu et al., 2013)","previouslyFormattedCitation":"(Du &lt;i&gt;et al.&lt;/i&gt;, 2012; Y. Li &lt;i&gt;et al.&lt;/i&gt;, 2013; Y. Y. Liu &lt;i&gt;et al.&lt;/i&gt;, 2013)"},"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Du </w:t>
      </w:r>
      <w:r w:rsidRPr="0008241C">
        <w:rPr>
          <w:i/>
          <w:noProof/>
          <w:sz w:val="22"/>
          <w:szCs w:val="22"/>
          <w:lang w:val="fr-FR"/>
        </w:rPr>
        <w:t>et al.</w:t>
      </w:r>
      <w:r w:rsidRPr="0008241C">
        <w:rPr>
          <w:noProof/>
          <w:sz w:val="22"/>
          <w:szCs w:val="22"/>
          <w:lang w:val="fr-FR"/>
        </w:rPr>
        <w:t xml:space="preserve">, 2012; Y. Li </w:t>
      </w:r>
      <w:r w:rsidRPr="0008241C">
        <w:rPr>
          <w:i/>
          <w:noProof/>
          <w:sz w:val="22"/>
          <w:szCs w:val="22"/>
          <w:lang w:val="fr-FR"/>
        </w:rPr>
        <w:t>et al.</w:t>
      </w:r>
      <w:r w:rsidRPr="0008241C">
        <w:rPr>
          <w:noProof/>
          <w:sz w:val="22"/>
          <w:szCs w:val="22"/>
          <w:lang w:val="fr-FR"/>
        </w:rPr>
        <w:t xml:space="preserve">, 2013; Y. Y. Liu </w:t>
      </w:r>
      <w:r w:rsidRPr="0008241C">
        <w:rPr>
          <w:i/>
          <w:noProof/>
          <w:sz w:val="22"/>
          <w:szCs w:val="22"/>
          <w:lang w:val="fr-FR"/>
        </w:rPr>
        <w:t>et al.</w:t>
      </w:r>
      <w:r w:rsidRPr="0008241C">
        <w:rPr>
          <w:noProof/>
          <w:sz w:val="22"/>
          <w:szCs w:val="22"/>
          <w:lang w:val="fr-FR"/>
        </w:rPr>
        <w:t>, 2013)</w:t>
      </w:r>
      <w:r w:rsidRPr="0008241C">
        <w:rPr>
          <w:sz w:val="22"/>
          <w:szCs w:val="22"/>
        </w:rPr>
        <w:fldChar w:fldCharType="end"/>
      </w:r>
      <w:r w:rsidRPr="0008241C">
        <w:rPr>
          <w:sz w:val="22"/>
          <w:szCs w:val="22"/>
          <w:lang w:val="fr-FR"/>
        </w:rPr>
        <w:t>.</w:t>
      </w:r>
    </w:p>
    <w:p w14:paraId="1F0C07D8" w14:textId="77777777" w:rsidR="00A01204" w:rsidRPr="0008241C" w:rsidRDefault="00A01204" w:rsidP="00A01204">
      <w:pPr>
        <w:rPr>
          <w:sz w:val="22"/>
          <w:szCs w:val="22"/>
          <w:lang w:val="fr-FR"/>
        </w:rPr>
      </w:pPr>
    </w:p>
    <w:p w14:paraId="2B95AA2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62" w:name="_Toc504317232"/>
      <w:bookmarkStart w:id="1063" w:name="_Toc504317925"/>
      <w:bookmarkStart w:id="1064" w:name="_Toc504321271"/>
      <w:r w:rsidRPr="0008241C">
        <w:rPr>
          <w:b/>
          <w:sz w:val="22"/>
          <w:szCs w:val="24"/>
        </w:rPr>
        <w:t>4.1.2.3 Overfishing</w:t>
      </w:r>
      <w:bookmarkEnd w:id="1062"/>
      <w:bookmarkEnd w:id="1063"/>
      <w:bookmarkEnd w:id="1064"/>
    </w:p>
    <w:p w14:paraId="27ACAAD4" w14:textId="77777777" w:rsidR="00A01204" w:rsidRPr="0008241C" w:rsidRDefault="00A01204" w:rsidP="00A01204">
      <w:pPr>
        <w:rPr>
          <w:sz w:val="22"/>
          <w:szCs w:val="22"/>
        </w:rPr>
      </w:pPr>
    </w:p>
    <w:p w14:paraId="26223DA4" w14:textId="505A8158" w:rsidR="00A01204" w:rsidRPr="0008241C" w:rsidRDefault="00A01204" w:rsidP="00A01204">
      <w:pPr>
        <w:rPr>
          <w:sz w:val="22"/>
          <w:szCs w:val="24"/>
        </w:rPr>
      </w:pPr>
      <w:r w:rsidRPr="0008241C">
        <w:rPr>
          <w:sz w:val="22"/>
          <w:szCs w:val="24"/>
        </w:rPr>
        <w:t xml:space="preserve">In the Asia-Pacific region, extensive inland water bodies and associated fisheries provide significant food and livelihoods to local communities. The Mekong River Basin (MRB), for instance, is home to about 65 million people </w:t>
      </w:r>
      <w:r w:rsidRPr="0008241C">
        <w:rPr>
          <w:sz w:val="22"/>
          <w:szCs w:val="24"/>
        </w:rPr>
        <w:fldChar w:fldCharType="begin" w:fldLock="1"/>
      </w:r>
      <w:r w:rsidRPr="0008241C">
        <w:rPr>
          <w:sz w:val="22"/>
          <w:szCs w:val="24"/>
        </w:rPr>
        <w:instrText>ADDIN CSL_CITATION {"citationItems":[{"id":"ITEM-1","itemData":{"author":[{"dropping-particle":"","family":"MRC (Mekong River Commission)","given":"","non-dropping-particle":"","parse-names":false,"suffix":""}],"id":"ITEM-1","issued":{"date-parts":[["2010"]]},"publisher-place":"Vientiane, Lao PDR","title":"State of the basin report 2010","type":"report"},"uris":["http://www.mendeley.com/documents/?uuid=1f046e38-cff0-4378-8abe-fcfd6a98c8a6"]}],"mendeley":{"formattedCitation":"(MRC (Mekong River Commission), 2010)","plainTextFormattedCitation":"(MRC (Mekong River Commission), 2010)","previouslyFormattedCitation":"(MRC (Mekong River Commission), 2010)"},"properties":{"noteIndex":0},"schema":"https://github.com/citation-style-language/schema/raw/master/csl-citation.json"}</w:instrText>
      </w:r>
      <w:r w:rsidRPr="0008241C">
        <w:rPr>
          <w:sz w:val="22"/>
          <w:szCs w:val="24"/>
        </w:rPr>
        <w:fldChar w:fldCharType="separate"/>
      </w:r>
      <w:r w:rsidRPr="0008241C">
        <w:rPr>
          <w:noProof/>
          <w:sz w:val="22"/>
          <w:szCs w:val="24"/>
        </w:rPr>
        <w:t>(MRC (Mekong River Commission), 2010)</w:t>
      </w:r>
      <w:r w:rsidRPr="0008241C">
        <w:rPr>
          <w:sz w:val="22"/>
          <w:szCs w:val="24"/>
        </w:rPr>
        <w:fldChar w:fldCharType="end"/>
      </w:r>
      <w:r w:rsidRPr="0008241C">
        <w:rPr>
          <w:sz w:val="22"/>
          <w:szCs w:val="24"/>
        </w:rPr>
        <w:t>, with about 70</w:t>
      </w:r>
      <w:r w:rsidR="00C934E9">
        <w:rPr>
          <w:sz w:val="22"/>
          <w:szCs w:val="24"/>
        </w:rPr>
        <w:t xml:space="preserve"> per cent</w:t>
      </w:r>
      <w:r w:rsidRPr="0008241C">
        <w:rPr>
          <w:sz w:val="22"/>
          <w:szCs w:val="24"/>
        </w:rPr>
        <w:t xml:space="preserve"> of them relying on subsistence fisheries </w:t>
      </w:r>
      <w:r w:rsidRPr="0008241C">
        <w:rPr>
          <w:sz w:val="22"/>
          <w:szCs w:val="24"/>
        </w:rPr>
        <w:fldChar w:fldCharType="begin" w:fldLock="1"/>
      </w:r>
      <w:r w:rsidRPr="0008241C">
        <w:rPr>
          <w:sz w:val="22"/>
          <w:szCs w:val="24"/>
        </w:rPr>
        <w:instrText>ADDIN CSL_CITATION {"citationItems":[{"id":"ITEM-1","itemData":{"author":[{"dropping-particle":"","family":"Dugan","given":"Patrick J.","non-dropping-particle":"","parse-names":false,"suffix":""},{"dropping-particle":"","family":"Barlow","given":"C.","non-dropping-particle":"","parse-names":false,"suffix":""},{"dropping-particle":"","family":"Agostinho","given":"Angelo A.","non-dropping-particle":"","parse-names":false,"suffix":""},{"dropping-particle":"","family":"Baran","given":"E.","non-dropping-particle":"","parse-names":false,"suffix":""},{"dropping-particle":"","family":"Cada","given":"Glenn F.","non-dropping-particle":"","parse-names":false,"suffix":""},{"dropping-particle":"","family":"Chen","given":"D.","non-dropping-particle":"","parse-names":false,"suffix":""},{"dropping-particle":"","family":"Cowx","given":"Ian G.","non-dropping-particle":"","parse-names":false,"suffix":""},{"dropping-particle":"","family":"Ferguson","given":"John W.","non-dropping-particle":"","parse-names":false,"suffix":""},{"dropping-particle":"","family":"Jutagate","given":"T","non-dropping-particle":"","parse-names":false,"suffix":""},{"dropping-particle":"","family":"Mallen-Cooper","given":"Martin","non-dropping-particle":"","parse-names":false,"suffix":""},{"dropping-particle":"","family":"Marmulla","given":"Gerd","non-dropping-particle":"","parse-names":false,"suffix":""},{"dropping-particle":"","family":"Nestler","given":"John","non-dropping-particle":"","parse-names":false,"suffix":""},{"dropping-particle":"","family":"Petrere","given":"Miguel","non-dropping-particle":"","parse-names":false,"suffix":""},{"dropping-particle":"","family":"Welcomme","given":"Robin L.","non-dropping-particle":"","parse-names":false,"suffix":""},{"dropping-particle":"","family":"Winemiller","given":"Kirk O.","non-dropping-particle":"","parse-names":false,"suffix":""}],"container-title":"Ambio","id":"ITEM-1","issue":"344-348","issued":{"date-parts":[["2010"]]},"title":"Fish migration, dams, and loss of ecosystem services in the Mekong basin","type":"article-journal","volume":"39"},"uris":["http://www.mendeley.com/documents/?uuid=17677e3d-5f48-48b0-b01c-16caee567779"]}],"mendeley":{"formattedCitation":"(Dugan &lt;i&gt;et al.&lt;/i&gt;, 2010)","plainTextFormattedCitation":"(Dugan et al., 2010)","previouslyFormattedCitation":"(Dugan &lt;i&gt;et al.&lt;/i&gt;, 2010)"},"properties":{"noteIndex":0},"schema":"https://github.com/citation-style-language/schema/raw/master/csl-citation.json"}</w:instrText>
      </w:r>
      <w:r w:rsidRPr="0008241C">
        <w:rPr>
          <w:sz w:val="22"/>
          <w:szCs w:val="24"/>
        </w:rPr>
        <w:fldChar w:fldCharType="separate"/>
      </w:r>
      <w:r w:rsidRPr="0008241C">
        <w:rPr>
          <w:noProof/>
          <w:sz w:val="22"/>
          <w:szCs w:val="24"/>
        </w:rPr>
        <w:t xml:space="preserve">(Dugan </w:t>
      </w:r>
      <w:r w:rsidRPr="0008241C">
        <w:rPr>
          <w:i/>
          <w:noProof/>
          <w:sz w:val="22"/>
          <w:szCs w:val="24"/>
        </w:rPr>
        <w:t>et al.</w:t>
      </w:r>
      <w:r w:rsidRPr="0008241C">
        <w:rPr>
          <w:noProof/>
          <w:sz w:val="22"/>
          <w:szCs w:val="24"/>
        </w:rPr>
        <w:t>, 2010)</w:t>
      </w:r>
      <w:r w:rsidRPr="0008241C">
        <w:rPr>
          <w:sz w:val="22"/>
          <w:szCs w:val="24"/>
        </w:rPr>
        <w:fldChar w:fldCharType="end"/>
      </w:r>
      <w:r w:rsidRPr="0008241C">
        <w:rPr>
          <w:sz w:val="22"/>
          <w:szCs w:val="24"/>
        </w:rPr>
        <w:t xml:space="preserve">. At last assessment, the MRB produced around 2.5 million tonnes of fish annually (as of 2004) with more than two thirds of the value of inland fish production coming from capture fisheries, making it the most productive inland fishery in the world </w:t>
      </w:r>
      <w:r w:rsidRPr="0008241C">
        <w:rPr>
          <w:sz w:val="22"/>
          <w:szCs w:val="24"/>
        </w:rPr>
        <w:fldChar w:fldCharType="begin" w:fldLock="1"/>
      </w:r>
      <w:r w:rsidRPr="0008241C">
        <w:rPr>
          <w:sz w:val="22"/>
          <w:szCs w:val="24"/>
        </w:rPr>
        <w:instrText>ADDIN CSL_CITATION {"citationItems":[{"id":"ITEM-1","itemData":{"author":[{"dropping-particle":"","family":"Baran","given":"E.","non-dropping-particle":"","parse-names":false,"suffix":""},{"dropping-particle":"","family":"Myschowoda","given":"C.","non-dropping-particle":"","parse-names":false,"suffix":""}],"container-title":"Aquatic Ecosystem Health and Management","id":"ITEM-1","issue":"3","issued":{"date-parts":[["2009"]]},"page":"227-234","title":"Dams and fisheries in the Mekong Basin","type":"article-journal","volume":"12"},"uris":["http://www.mendeley.com/documents/?uuid=f471c6e7-68af-3145-9d85-9ec079d423c2"]}],"mendeley":{"formattedCitation":"(Baran &amp; Myschowoda, 2009)","plainTextFormattedCitation":"(Baran &amp; Myschowoda, 2009)","previouslyFormattedCitation":"(Baran &amp; Myschowoda, 2009)"},"properties":{"noteIndex":0},"schema":"https://github.com/citation-style-language/schema/raw/master/csl-citation.json"}</w:instrText>
      </w:r>
      <w:r w:rsidRPr="0008241C">
        <w:rPr>
          <w:sz w:val="22"/>
          <w:szCs w:val="24"/>
        </w:rPr>
        <w:fldChar w:fldCharType="separate"/>
      </w:r>
      <w:r w:rsidRPr="0008241C">
        <w:rPr>
          <w:noProof/>
          <w:sz w:val="22"/>
          <w:szCs w:val="24"/>
        </w:rPr>
        <w:t>(Baran &amp; Myschowoda, 2009)</w:t>
      </w:r>
      <w:r w:rsidRPr="0008241C">
        <w:rPr>
          <w:sz w:val="22"/>
          <w:szCs w:val="24"/>
        </w:rPr>
        <w:fldChar w:fldCharType="end"/>
      </w:r>
      <w:r w:rsidRPr="0008241C">
        <w:rPr>
          <w:sz w:val="22"/>
          <w:szCs w:val="24"/>
        </w:rPr>
        <w:t xml:space="preserve">. However, overfishing was identified as the second biggest threat to this fishery after hydrological alteration, especially due to dam construction for hydropower generation on rivers (see 4.4.7.2) </w:t>
      </w:r>
      <w:r w:rsidRPr="0008241C">
        <w:rPr>
          <w:sz w:val="22"/>
          <w:szCs w:val="24"/>
        </w:rPr>
        <w:fldChar w:fldCharType="begin" w:fldLock="1"/>
      </w:r>
      <w:r w:rsidRPr="0008241C">
        <w:rPr>
          <w:sz w:val="22"/>
          <w:szCs w:val="24"/>
        </w:rPr>
        <w:instrText>ADDIN CSL_CITATION {"citationItems":[{"id":"ITEM-1","itemData":{"DOI":"10.1007/s11160-009-9114-5","ISSN":"1573-5184","abstract":"The Mekong flows north to south, through six countries in south–east Asia. Many studies have concentrated on fish and fisheries in the Lower Mekong, which has been identified as one of the largest inland fisheries in the world with an incredibly rich diversity of species. In contrast, fish and fisheries in the Upper Mekong (Lancang River) have remained relatively undocumented. In this paper, we synthesized information on freshwater fish biodiversity and fisheries in the Upper Mekong and documented 173 species and subspecies (including 87 endemic species) among 7 orders, 23 families and 100 genera. We divided the Upper Mekong into 17 sub-basins based on Digital Elevation Model (DEM) and then used fish species data to cluster the sub-basins. Four parts (the headwater, the upper reach, the middle reach and the lower reach) and one lake have distinct fish species communities associated with them. There was a linear relationship between fish species (x) and endemic species (y) as y = 0.5464x − 3.2926. Relationship between species number or endemic species number (y) and mean altitude (x) can be described as y = −54.352 ln(x) + 460.79 or y = −30.381 ln(x) + 253.85, respectively. Fisheries kept as about 6,000 t from 1989 to 1998, and then steadily increased to 10,000 t in 2004. We reviewed the overall threats to the Upper Mekong fish and fisheries, and found that hydrological alteration is the largest threat in the basin, followed by over fishing and the introduction of exotic species. In terms of specific river sections, water pollution was the most serious threat to fishes in the upper reach of the Upper Mekong, whilst migratory fishes in the lower reach of the Upper Mekong are seriously threatened by the construction of cascade dams. The Buyuan River and the Nanla River were identified as important feeding and spawning habitats for upstream migrant species and should be considered as a priority for conservation.","author":[{"dropping-particle":"","family":"Kang","given":"Bin","non-dropping-particle":"","parse-names":false,"suffix":""},{"dropping-particle":"","family":"He","given":"Daming","non-dropping-particle":"","parse-names":false,"suffix":""},{"dropping-particle":"","family":"Perrett","given":"Lisa","non-dropping-particle":"","parse-names":false,"suffix":""},{"dropping-particle":"","family":"Wang","given":"Hongyuan","non-dropping-particle":"","parse-names":false,"suffix":""},{"dropping-particle":"","family":"Hu","given":"Wenxian","non-dropping-particle":"","parse-names":false,"suffix":""},{"dropping-particle":"","family":"Deng","given":"Weide","non-dropping-particle":"","parse-names":false,"suffix":""},{"dropping-particle":"","family":"Wu","given":"Yunfei","non-dropping-particle":"","parse-names":false,"suffix":""}],"container-title":"Reviews in Fish Biology and Fisheries","id":"ITEM-1","issue":"4","issued":{"date-parts":[["2009"]]},"page":"465","title":"Fish and fisheries in the Upper Mekong: current assessment of the fish community, threats and conservation","type":"article-journal","volume":"19"},"uris":["http://www.mendeley.com/documents/?uuid=4c88c548-8da0-4f13-a2f7-e8d91089a456"]},{"id":"ITEM-2","itemData":{"author":[{"dropping-particle":"","family":"Baran","given":"E.","non-dropping-particle":"","parse-names":false,"suffix":""},{"dropping-particle":"","family":"Myschowoda","given":"C.","non-dropping-particle":"","parse-names":false,"suffix":""}],"container-title":"Aquatic Ecosystem Health and Management","id":"ITEM-2","issue":"3","issued":{"date-parts":[["2009"]]},"page":"227-234","title":"Dams and fisheries in the Mekong Basin","type":"article-journal","volume":"12"},"uris":["http://www.mendeley.com/documents/?uuid=f471c6e7-68af-3145-9d85-9ec079d423c2"]}],"mendeley":{"formattedCitation":"(Baran &amp; Myschowoda, 2009; Kang &lt;i&gt;et al.&lt;/i&gt;, 2009)","plainTextFormattedCitation":"(Baran &amp; Myschowoda, 2009; Kang et al., 2009)","previouslyFormattedCitation":"(Baran &amp; Myschowoda, 2009; Kang &lt;i&gt;et al.&lt;/i&gt;, 2009)"},"properties":{"noteIndex":0},"schema":"https://github.com/citation-style-language/schema/raw/master/csl-citation.json"}</w:instrText>
      </w:r>
      <w:r w:rsidRPr="0008241C">
        <w:rPr>
          <w:sz w:val="22"/>
          <w:szCs w:val="24"/>
        </w:rPr>
        <w:fldChar w:fldCharType="separate"/>
      </w:r>
      <w:r w:rsidRPr="0008241C">
        <w:rPr>
          <w:noProof/>
          <w:sz w:val="22"/>
          <w:szCs w:val="24"/>
        </w:rPr>
        <w:t xml:space="preserve">(Baran &amp; Myschowoda, 2009; Kang </w:t>
      </w:r>
      <w:r w:rsidRPr="0008241C">
        <w:rPr>
          <w:i/>
          <w:noProof/>
          <w:sz w:val="22"/>
          <w:szCs w:val="24"/>
        </w:rPr>
        <w:t>et al.</w:t>
      </w:r>
      <w:r w:rsidRPr="0008241C">
        <w:rPr>
          <w:noProof/>
          <w:sz w:val="22"/>
          <w:szCs w:val="24"/>
        </w:rPr>
        <w:t>, 2009)</w:t>
      </w:r>
      <w:r w:rsidRPr="0008241C">
        <w:rPr>
          <w:sz w:val="22"/>
          <w:szCs w:val="24"/>
        </w:rPr>
        <w:fldChar w:fldCharType="end"/>
      </w:r>
      <w:r w:rsidRPr="0008241C">
        <w:rPr>
          <w:sz w:val="22"/>
          <w:szCs w:val="24"/>
        </w:rPr>
        <w:t xml:space="preserve">. In the Cambodian and Vietnamese floodplains alone, there are about one million tons of freshwater fish caught every year </w:t>
      </w:r>
      <w:r w:rsidRPr="0008241C">
        <w:rPr>
          <w:sz w:val="22"/>
          <w:szCs w:val="24"/>
        </w:rPr>
        <w:fldChar w:fldCharType="begin" w:fldLock="1"/>
      </w:r>
      <w:r w:rsidRPr="0008241C">
        <w:rPr>
          <w:sz w:val="22"/>
          <w:szCs w:val="24"/>
        </w:rPr>
        <w:instrText>ADDIN CSL_CITATION {"citationItems":[{"id":"ITEM-1","itemData":{"author":[{"dropping-particle":"","family":"Barlow","given":"C.","non-dropping-particle":"","parse-names":false,"suffix":""},{"dropping-particle":"","family":"Baran","given":"E.","non-dropping-particle":"","parse-names":false,"suffix":""},{"dropping-particle":"","family":"Halls","given":"A.S.","non-dropping-particle":"","parse-names":false,"suffix":""},{"dropping-particle":"","family":"Kshatriya","given":"M.","non-dropping-particle":"","parse-names":false,"suffix":""}],"container-title":"Catch and Culture","id":"ITEM-1","issue":"3","issued":{"date-parts":[["2008"]]},"page":"16-21","title":"How much of the Mekong fish catch is at risk from mainstream dam development?","type":"article-journal","volume":"14"},"uris":["http://www.mendeley.com/documents/?uuid=20bfcfdd-1bfd-4d78-b66c-4c3787add512"]},{"id":"ITEM-2","itemData":{"author":[{"dropping-particle":"","family":"Baran","given":"E.","non-dropping-particle":"","parse-names":false,"suffix":""},{"dropping-particle":"","family":"Myschowoda","given":"C.","non-dropping-particle":"","parse-names":false,"suffix":""}],"container-title":"Aquatic Ecosystem Health and Management","id":"ITEM-2","issue":"3","issued":{"date-parts":[["2009"]]},"page":"227-234","title":"Dams and fisheries in the Mekong Basin","type":"article-journal","volume":"12"},"uris":["http://www.mendeley.com/documents/?uuid=f471c6e7-68af-3145-9d85-9ec079d423c2"]}],"mendeley":{"formattedCitation":"(Baran &amp; Myschowoda, 2009; Barlow &lt;i&gt;et al.&lt;/i&gt;, 2008)","plainTextFormattedCitation":"(Baran &amp; Myschowoda, 2009; Barlow et al., 2008)","previouslyFormattedCitation":"(Baran &amp; Myschowoda, 2009; Barlow &lt;i&gt;et al.&lt;/i&gt;, 2008)"},"properties":{"noteIndex":0},"schema":"https://github.com/citation-style-language/schema/raw/master/csl-citation.json"}</w:instrText>
      </w:r>
      <w:r w:rsidRPr="0008241C">
        <w:rPr>
          <w:sz w:val="22"/>
          <w:szCs w:val="24"/>
        </w:rPr>
        <w:fldChar w:fldCharType="separate"/>
      </w:r>
      <w:r w:rsidRPr="0008241C">
        <w:rPr>
          <w:noProof/>
          <w:sz w:val="22"/>
          <w:szCs w:val="24"/>
        </w:rPr>
        <w:t xml:space="preserve">(Baran &amp; Myschowoda, 2009; Barlow </w:t>
      </w:r>
      <w:r w:rsidRPr="0008241C">
        <w:rPr>
          <w:i/>
          <w:noProof/>
          <w:sz w:val="22"/>
          <w:szCs w:val="24"/>
        </w:rPr>
        <w:t>et al.</w:t>
      </w:r>
      <w:r w:rsidRPr="0008241C">
        <w:rPr>
          <w:noProof/>
          <w:sz w:val="22"/>
          <w:szCs w:val="24"/>
        </w:rPr>
        <w:t>, 2008)</w:t>
      </w:r>
      <w:r w:rsidRPr="0008241C">
        <w:rPr>
          <w:sz w:val="22"/>
          <w:szCs w:val="24"/>
        </w:rPr>
        <w:fldChar w:fldCharType="end"/>
      </w:r>
      <w:r w:rsidRPr="0008241C">
        <w:rPr>
          <w:sz w:val="22"/>
          <w:szCs w:val="24"/>
        </w:rPr>
        <w:t xml:space="preserve">, which is impacting on the sustainability of floodplains fisheries in both nations </w:t>
      </w:r>
      <w:r w:rsidRPr="0008241C">
        <w:rPr>
          <w:sz w:val="22"/>
          <w:szCs w:val="24"/>
        </w:rPr>
        <w:fldChar w:fldCharType="begin" w:fldLock="1"/>
      </w:r>
      <w:r w:rsidRPr="0008241C">
        <w:rPr>
          <w:sz w:val="22"/>
          <w:szCs w:val="24"/>
        </w:rPr>
        <w:instrText>ADDIN CSL_CITATION {"citationItems":[{"id":"ITEM-1","itemData":{"author":[{"dropping-particle":"","family":"Dugan","given":"Patrick J.","non-dropping-particle":"","parse-names":false,"suffix":""},{"dropping-particle":"","family":"Barlow","given":"C.","non-dropping-particle":"","parse-names":false,"suffix":""},{"dropping-particle":"","family":"Agostinho","given":"Angelo A.","non-dropping-particle":"","parse-names":false,"suffix":""},{"dropping-particle":"","family":"Baran","given":"E.","non-dropping-particle":"","parse-names":false,"suffix":""},{"dropping-particle":"","family":"Cada","given":"Glenn F.","non-dropping-particle":"","parse-names":false,"suffix":""},{"dropping-particle":"","family":"Chen","given":"D.","non-dropping-particle":"","parse-names":false,"suffix":""},{"dropping-particle":"","family":"Cowx","given":"Ian G.","non-dropping-particle":"","parse-names":false,"suffix":""},{"dropping-particle":"","family":"Ferguson","given":"John W.","non-dropping-particle":"","parse-names":false,"suffix":""},{"dropping-particle":"","family":"Jutagate","given":"T","non-dropping-particle":"","parse-names":false,"suffix":""},{"dropping-particle":"","family":"Mallen-Cooper","given":"Martin","non-dropping-particle":"","parse-names":false,"suffix":""},{"dropping-particle":"","family":"Marmulla","given":"Gerd","non-dropping-particle":"","parse-names":false,"suffix":""},{"dropping-particle":"","family":"Nestler","given":"John","non-dropping-particle":"","parse-names":false,"suffix":""},{"dropping-particle":"","family":"Petrere","given":"Miguel","non-dropping-particle":"","parse-names":false,"suffix":""},{"dropping-particle":"","family":"Welcomme","given":"Robin L.","non-dropping-particle":"","parse-names":false,"suffix":""},{"dropping-particle":"","family":"Winemiller","given":"Kirk O.","non-dropping-particle":"","parse-names":false,"suffix":""}],"container-title":"Ambio","id":"ITEM-1","issue":"344-348","issued":{"date-parts":[["2010"]]},"title":"Fish migration, dams, and loss of ecosystem services in the Mekong basin","type":"article-journal","volume":"39"},"uris":["http://www.mendeley.com/documents/?uuid=17677e3d-5f48-48b0-b01c-16caee567779"]}],"mendeley":{"formattedCitation":"(Dugan &lt;i&gt;et al.&lt;/i&gt;, 2010)","plainTextFormattedCitation":"(Dugan et al., 2010)","previouslyFormattedCitation":"(Dugan &lt;i&gt;et al.&lt;/i&gt;, 2010)"},"properties":{"noteIndex":0},"schema":"https://github.com/citation-style-language/schema/raw/master/csl-citation.json"}</w:instrText>
      </w:r>
      <w:r w:rsidRPr="0008241C">
        <w:rPr>
          <w:sz w:val="22"/>
          <w:szCs w:val="24"/>
        </w:rPr>
        <w:fldChar w:fldCharType="separate"/>
      </w:r>
      <w:r w:rsidRPr="0008241C">
        <w:rPr>
          <w:noProof/>
          <w:sz w:val="22"/>
          <w:szCs w:val="24"/>
        </w:rPr>
        <w:t xml:space="preserve">(Dugan </w:t>
      </w:r>
      <w:r w:rsidRPr="0008241C">
        <w:rPr>
          <w:i/>
          <w:noProof/>
          <w:sz w:val="22"/>
          <w:szCs w:val="24"/>
        </w:rPr>
        <w:t>et al.</w:t>
      </w:r>
      <w:r w:rsidRPr="0008241C">
        <w:rPr>
          <w:noProof/>
          <w:sz w:val="22"/>
          <w:szCs w:val="24"/>
        </w:rPr>
        <w:t>, 2010)</w:t>
      </w:r>
      <w:r w:rsidRPr="0008241C">
        <w:rPr>
          <w:sz w:val="22"/>
          <w:szCs w:val="24"/>
        </w:rPr>
        <w:fldChar w:fldCharType="end"/>
      </w:r>
      <w:r w:rsidRPr="0008241C">
        <w:rPr>
          <w:sz w:val="22"/>
          <w:szCs w:val="24"/>
        </w:rPr>
        <w:t xml:space="preserve">. </w:t>
      </w:r>
    </w:p>
    <w:p w14:paraId="0AA38004" w14:textId="77777777" w:rsidR="00A01204" w:rsidRPr="0008241C" w:rsidRDefault="00A01204" w:rsidP="00A01204">
      <w:pPr>
        <w:rPr>
          <w:sz w:val="22"/>
          <w:szCs w:val="24"/>
        </w:rPr>
      </w:pPr>
    </w:p>
    <w:p w14:paraId="3D72DF36" w14:textId="1F386A56" w:rsidR="00A01204" w:rsidRPr="0008241C" w:rsidRDefault="00A01204" w:rsidP="00A01204">
      <w:pPr>
        <w:rPr>
          <w:sz w:val="22"/>
          <w:szCs w:val="24"/>
        </w:rPr>
      </w:pPr>
      <w:r w:rsidRPr="0008241C">
        <w:rPr>
          <w:sz w:val="22"/>
          <w:szCs w:val="24"/>
        </w:rPr>
        <w:t>Aquatic environments are home to numerous species of fish and invertebrates, many of which are consumed as food (</w:t>
      </w:r>
      <w:r w:rsidR="00582074">
        <w:rPr>
          <w:sz w:val="22"/>
          <w:szCs w:val="24"/>
        </w:rPr>
        <w:t>Table 4.2</w:t>
      </w:r>
      <w:r w:rsidRPr="0008241C">
        <w:rPr>
          <w:sz w:val="22"/>
          <w:szCs w:val="24"/>
        </w:rPr>
        <w:t>). In 2014, 84</w:t>
      </w:r>
      <w:r w:rsidR="00C934E9">
        <w:rPr>
          <w:sz w:val="22"/>
          <w:szCs w:val="24"/>
        </w:rPr>
        <w:t xml:space="preserve"> per cent</w:t>
      </w:r>
      <w:r w:rsidRPr="0008241C">
        <w:rPr>
          <w:sz w:val="22"/>
          <w:szCs w:val="24"/>
        </w:rPr>
        <w:t xml:space="preserve"> of the global population engaged in the fisheries and aquaculture sector was found in Asia </w:t>
      </w:r>
      <w:r w:rsidRPr="0008241C">
        <w:rPr>
          <w:sz w:val="22"/>
          <w:szCs w:val="24"/>
        </w:rPr>
        <w:fldChar w:fldCharType="begin" w:fldLock="1"/>
      </w:r>
      <w:r w:rsidRPr="0008241C">
        <w:rPr>
          <w:sz w:val="22"/>
          <w:szCs w:val="24"/>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uris":["http://www.mendeley.com/documents/?uuid=7f6add83-bcf9-4d54-b74c-ad90fd68038b"]}],"mendeley":{"formattedCitation":"(FAO, 2016b)","plainTextFormattedCitation":"(FAO, 2016b)","previouslyFormattedCitation":"(FAO, 2016b)"},"properties":{"noteIndex":0},"schema":"https://github.com/citation-style-language/schema/raw/master/csl-citation.json"}</w:instrText>
      </w:r>
      <w:r w:rsidRPr="0008241C">
        <w:rPr>
          <w:sz w:val="22"/>
          <w:szCs w:val="24"/>
        </w:rPr>
        <w:fldChar w:fldCharType="separate"/>
      </w:r>
      <w:r w:rsidRPr="0008241C">
        <w:rPr>
          <w:noProof/>
          <w:sz w:val="22"/>
          <w:szCs w:val="24"/>
        </w:rPr>
        <w:t>(FAO, 2016b)</w:t>
      </w:r>
      <w:r w:rsidRPr="0008241C">
        <w:rPr>
          <w:sz w:val="22"/>
          <w:szCs w:val="24"/>
        </w:rPr>
        <w:fldChar w:fldCharType="end"/>
      </w:r>
      <w:r w:rsidRPr="0008241C">
        <w:rPr>
          <w:sz w:val="22"/>
          <w:szCs w:val="24"/>
        </w:rPr>
        <w:t>. About 90</w:t>
      </w:r>
      <w:r w:rsidR="00C934E9">
        <w:rPr>
          <w:sz w:val="22"/>
          <w:szCs w:val="24"/>
        </w:rPr>
        <w:t xml:space="preserve"> per cent</w:t>
      </w:r>
      <w:r w:rsidRPr="0008241C">
        <w:rPr>
          <w:sz w:val="22"/>
          <w:szCs w:val="24"/>
        </w:rPr>
        <w:t xml:space="preserve"> of global aquaculture </w:t>
      </w:r>
      <w:r w:rsidRPr="0008241C">
        <w:rPr>
          <w:sz w:val="22"/>
          <w:szCs w:val="24"/>
        </w:rPr>
        <w:lastRenderedPageBreak/>
        <w:t xml:space="preserve">production, including the top ten producer countries, occurs in the Asia-Pacific region </w:t>
      </w:r>
      <w:r w:rsidRPr="0008241C">
        <w:rPr>
          <w:sz w:val="22"/>
          <w:szCs w:val="24"/>
        </w:rPr>
        <w:fldChar w:fldCharType="begin" w:fldLock="1"/>
      </w:r>
      <w:r w:rsidRPr="0008241C">
        <w:rPr>
          <w:sz w:val="22"/>
          <w:szCs w:val="24"/>
        </w:rPr>
        <w:instrText>ADDIN CSL_CITATION {"citationItems":[{"id":"ITEM-1","itemData":{"author":[{"dropping-particle":"","family":"Lymer","given":"D","non-dropping-particle":"","parse-names":false,"suffix":""},{"dropping-particle":"","family":"Funge-Smith","given":"S","non-dropping-particle":"","parse-names":false,"suffix":""},{"dropping-particle":"","family":"Miao","given":"W","non-dropping-particle":"","parse-names":false,"suffix":""}],"editor":[{"dropping-particle":"","family":"Pacific","given":"F A O Regional Office for Asia and the","non-dropping-particle":"","parse-names":false,"suffix":""}],"id":"ITEM-1","issued":{"date-parts":[["2010"]]},"note":"NULL","number-of-pages":"85","publisher":"FAO","publisher-place":"RAP Publication 2010/17.","title":"Status and potential of fisheries and aquaculture in Asia and the Pacific 2010","type":"report"},"uris":["http://www.mendeley.com/documents/?uuid=352079da-63d9-485b-8a32-e5d629b2b431"]},{"id":"ITEM-2","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2","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uris":["http://www.mendeley.com/documents/?uuid=014ab89e-0cc2-4571-a03f-713d3ab92031"]}],"mendeley":{"formattedCitation":"(Funge-Smith &lt;i&gt;et al.&lt;/i&gt;, 2012; Lymer &lt;i&gt;et al.&lt;/i&gt;, 2010)","plainTextFormattedCitation":"(Funge-Smith et al., 2012; Lymer et al., 2010)","previouslyFormattedCitation":"(Funge-Smith &lt;i&gt;et al.&lt;/i&gt;, 2012; Lymer &lt;i&gt;et al.&lt;/i&gt;, 2010)"},"properties":{"noteIndex":0},"schema":"https://github.com/citation-style-language/schema/raw/master/csl-citation.json"}</w:instrText>
      </w:r>
      <w:r w:rsidRPr="0008241C">
        <w:rPr>
          <w:sz w:val="22"/>
          <w:szCs w:val="24"/>
        </w:rPr>
        <w:fldChar w:fldCharType="separate"/>
      </w:r>
      <w:r w:rsidRPr="0008241C">
        <w:rPr>
          <w:noProof/>
          <w:sz w:val="22"/>
          <w:szCs w:val="24"/>
        </w:rPr>
        <w:t xml:space="preserve">(Funge-Smith </w:t>
      </w:r>
      <w:r w:rsidRPr="0008241C">
        <w:rPr>
          <w:i/>
          <w:noProof/>
          <w:sz w:val="22"/>
          <w:szCs w:val="24"/>
        </w:rPr>
        <w:t>et al.</w:t>
      </w:r>
      <w:r w:rsidRPr="0008241C">
        <w:rPr>
          <w:noProof/>
          <w:sz w:val="22"/>
          <w:szCs w:val="24"/>
        </w:rPr>
        <w:t xml:space="preserve">, 2012; Lymer </w:t>
      </w:r>
      <w:r w:rsidRPr="0008241C">
        <w:rPr>
          <w:i/>
          <w:noProof/>
          <w:sz w:val="22"/>
          <w:szCs w:val="24"/>
        </w:rPr>
        <w:t>et al.</w:t>
      </w:r>
      <w:r w:rsidRPr="0008241C">
        <w:rPr>
          <w:noProof/>
          <w:sz w:val="22"/>
          <w:szCs w:val="24"/>
        </w:rPr>
        <w:t>, 2010)</w:t>
      </w:r>
      <w:r w:rsidRPr="0008241C">
        <w:rPr>
          <w:sz w:val="22"/>
          <w:szCs w:val="24"/>
        </w:rPr>
        <w:fldChar w:fldCharType="end"/>
      </w:r>
      <w:r w:rsidRPr="0008241C">
        <w:rPr>
          <w:sz w:val="22"/>
          <w:szCs w:val="24"/>
        </w:rPr>
        <w:t xml:space="preserve"> with aquaculture growing at approximately 6.7</w:t>
      </w:r>
      <w:r w:rsidR="00C934E9">
        <w:rPr>
          <w:sz w:val="22"/>
          <w:szCs w:val="24"/>
        </w:rPr>
        <w:t xml:space="preserve"> per cent</w:t>
      </w:r>
      <w:r w:rsidRPr="0008241C">
        <w:rPr>
          <w:sz w:val="22"/>
          <w:szCs w:val="24"/>
        </w:rPr>
        <w:t xml:space="preserve"> per annum </w:t>
      </w:r>
      <w:r w:rsidRPr="0008241C">
        <w:rPr>
          <w:sz w:val="22"/>
          <w:szCs w:val="24"/>
        </w:rPr>
        <w:fldChar w:fldCharType="begin" w:fldLock="1"/>
      </w:r>
      <w:r w:rsidRPr="0008241C">
        <w:rPr>
          <w:sz w:val="22"/>
          <w:szCs w:val="24"/>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1","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uris":["http://www.mendeley.com/documents/?uuid=014ab89e-0cc2-4571-a03f-713d3ab92031"]}],"mendeley":{"formattedCitation":"(Funge-Smith &lt;i&gt;et al.&lt;/i&gt;, 2012)","plainTextFormattedCitation":"(Funge-Smith et al., 2012)","previouslyFormattedCitation":"(Funge-Smith &lt;i&gt;et al.&lt;/i&gt;, 2012)"},"properties":{"noteIndex":0},"schema":"https://github.com/citation-style-language/schema/raw/master/csl-citation.json"}</w:instrText>
      </w:r>
      <w:r w:rsidRPr="0008241C">
        <w:rPr>
          <w:sz w:val="22"/>
          <w:szCs w:val="24"/>
        </w:rPr>
        <w:fldChar w:fldCharType="separate"/>
      </w:r>
      <w:r w:rsidRPr="0008241C">
        <w:rPr>
          <w:noProof/>
          <w:sz w:val="22"/>
          <w:szCs w:val="24"/>
        </w:rPr>
        <w:t xml:space="preserve">(Funge-Smith </w:t>
      </w:r>
      <w:r w:rsidRPr="0008241C">
        <w:rPr>
          <w:i/>
          <w:noProof/>
          <w:sz w:val="22"/>
          <w:szCs w:val="24"/>
        </w:rPr>
        <w:t>et al.</w:t>
      </w:r>
      <w:r w:rsidRPr="0008241C">
        <w:rPr>
          <w:noProof/>
          <w:sz w:val="22"/>
          <w:szCs w:val="24"/>
        </w:rPr>
        <w:t>, 2012)</w:t>
      </w:r>
      <w:r w:rsidRPr="0008241C">
        <w:rPr>
          <w:sz w:val="22"/>
          <w:szCs w:val="24"/>
        </w:rPr>
        <w:fldChar w:fldCharType="end"/>
      </w:r>
      <w:r w:rsidRPr="0008241C">
        <w:rPr>
          <w:sz w:val="22"/>
          <w:szCs w:val="24"/>
        </w:rPr>
        <w:t>. By comparison, the contribution of marine capture fisheries to the total production continued to decline, particularly in South-East Asia where it changed from around 70</w:t>
      </w:r>
      <w:r w:rsidR="00C934E9">
        <w:rPr>
          <w:sz w:val="22"/>
          <w:szCs w:val="24"/>
        </w:rPr>
        <w:t xml:space="preserve"> per cent</w:t>
      </w:r>
      <w:r w:rsidRPr="0008241C">
        <w:rPr>
          <w:sz w:val="22"/>
          <w:szCs w:val="24"/>
        </w:rPr>
        <w:t xml:space="preserve"> of the region’s total production in 2000 to only 40</w:t>
      </w:r>
      <w:r w:rsidR="00C934E9">
        <w:rPr>
          <w:sz w:val="22"/>
          <w:szCs w:val="24"/>
        </w:rPr>
        <w:t xml:space="preserve"> per cent</w:t>
      </w:r>
      <w:r w:rsidRPr="0008241C">
        <w:rPr>
          <w:sz w:val="22"/>
          <w:szCs w:val="24"/>
        </w:rPr>
        <w:t xml:space="preserve"> in 2014 </w:t>
      </w:r>
      <w:r w:rsidRPr="0008241C">
        <w:rPr>
          <w:sz w:val="22"/>
          <w:szCs w:val="24"/>
        </w:rPr>
        <w:fldChar w:fldCharType="begin" w:fldLock="1"/>
      </w:r>
      <w:r w:rsidRPr="0008241C">
        <w:rPr>
          <w:sz w:val="22"/>
          <w:szCs w:val="24"/>
        </w:rPr>
        <w:instrText>ADDIN CSL_CITATION {"citationItems":[{"id":"ITEM-1","itemData":{"abstract":"Excerpt from text: \"SEAFDEC therefore undertakes a pilot exercise in developing the publication entitled “The Southeast Asian State of Fisheries and Aquaculture” or “SEASOFIA” aiming to provide platform for compilation of synthesized data and information generated from various programs of activities, incorporating other data and information available in the region, in order to provide better understanding on the status and trends of fisheries and aquaculture of the region. Also included in the publication are selected fisheries-related issues/challenges and the outlook of fisheries and aquaculture, in order to raise awareness/preparedness and enhance the capacity of countries in the region in response to the issues. This SEASOFIA 2012 is considered as our first step towards this direction. We do hope that you find the information in this publication useful in providing clearer picture and better understanding on the fisheries situation of the region; and could contribute to improving science-based policy planning and management of fisheries in order to achieve sustainable fisheries and enhancing the contribution from fisheries to food security in the years to come.\"","author":[{"dropping-particle":"","family":"SEAFDEC","given":"","non-dropping-particle":"","parse-names":false,"suffix":""}],"id":"ITEM-1","issued":{"date-parts":[["2017"]]},"page":"130","title":"The Southeast Asian State of Fisheries and Aquaculture","type":"article-journal"},"uris":["http://www.mendeley.com/documents/?uuid=3af4f857-8c55-401e-bf3b-44fad8ef7144","http://www.mendeley.com/documents/?uuid=f32389cf-16b1-4518-a525-e896d310d2bc"]}],"mendeley":{"formattedCitation":"(SEAFDEC, 2017)","plainTextFormattedCitation":"(SEAFDEC, 2017)","previouslyFormattedCitation":"(SEAFDEC, 2017)"},"properties":{"noteIndex":0},"schema":"https://github.com/citation-style-language/schema/raw/master/csl-citation.json"}</w:instrText>
      </w:r>
      <w:r w:rsidRPr="0008241C">
        <w:rPr>
          <w:sz w:val="22"/>
          <w:szCs w:val="24"/>
        </w:rPr>
        <w:fldChar w:fldCharType="separate"/>
      </w:r>
      <w:r w:rsidRPr="0008241C">
        <w:rPr>
          <w:noProof/>
          <w:sz w:val="22"/>
          <w:szCs w:val="24"/>
        </w:rPr>
        <w:t>(SEAFDEC, 2017)</w:t>
      </w:r>
      <w:r w:rsidRPr="0008241C">
        <w:rPr>
          <w:sz w:val="22"/>
          <w:szCs w:val="24"/>
        </w:rPr>
        <w:fldChar w:fldCharType="end"/>
      </w:r>
      <w:r w:rsidRPr="0008241C">
        <w:rPr>
          <w:sz w:val="22"/>
          <w:szCs w:val="24"/>
        </w:rPr>
        <w:t>, due to the sharp increase in aquaculture production for sustaining an increasing demand in fish. The major proportion of marine and brackish water aquaculture occurs in China, Indonesia, Philippines, Japan, Vietnam, Republic of Korea and Bangladesh where the production growth rate is at 3</w:t>
      </w:r>
      <w:r w:rsidR="00C934E9">
        <w:rPr>
          <w:sz w:val="22"/>
          <w:szCs w:val="24"/>
        </w:rPr>
        <w:t xml:space="preserve"> per cent</w:t>
      </w:r>
      <w:r w:rsidRPr="0008241C">
        <w:rPr>
          <w:sz w:val="22"/>
          <w:szCs w:val="24"/>
        </w:rPr>
        <w:t xml:space="preserve"> per annum </w:t>
      </w:r>
      <w:r w:rsidRPr="0008241C">
        <w:rPr>
          <w:sz w:val="22"/>
          <w:szCs w:val="24"/>
        </w:rPr>
        <w:fldChar w:fldCharType="begin" w:fldLock="1"/>
      </w:r>
      <w:r w:rsidRPr="0008241C">
        <w:rPr>
          <w:sz w:val="22"/>
          <w:szCs w:val="24"/>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1","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uris":["http://www.mendeley.com/documents/?uuid=014ab89e-0cc2-4571-a03f-713d3ab92031"]}],"mendeley":{"formattedCitation":"(Funge-Smith &lt;i&gt;et al.&lt;/i&gt;, 2012)","plainTextFormattedCitation":"(Funge-Smith et al., 2012)","previouslyFormattedCitation":"(Funge-Smith &lt;i&gt;et al.&lt;/i&gt;, 2012)"},"properties":{"noteIndex":0},"schema":"https://github.com/citation-style-language/schema/raw/master/csl-citation.json"}</w:instrText>
      </w:r>
      <w:r w:rsidRPr="0008241C">
        <w:rPr>
          <w:sz w:val="22"/>
          <w:szCs w:val="24"/>
        </w:rPr>
        <w:fldChar w:fldCharType="separate"/>
      </w:r>
      <w:r w:rsidRPr="0008241C">
        <w:rPr>
          <w:noProof/>
          <w:sz w:val="22"/>
          <w:szCs w:val="24"/>
        </w:rPr>
        <w:t xml:space="preserve">(Funge-Smith </w:t>
      </w:r>
      <w:r w:rsidRPr="0008241C">
        <w:rPr>
          <w:i/>
          <w:noProof/>
          <w:sz w:val="22"/>
          <w:szCs w:val="24"/>
        </w:rPr>
        <w:t>et al.</w:t>
      </w:r>
      <w:r w:rsidRPr="0008241C">
        <w:rPr>
          <w:noProof/>
          <w:sz w:val="22"/>
          <w:szCs w:val="24"/>
        </w:rPr>
        <w:t>, 2012)</w:t>
      </w:r>
      <w:r w:rsidRPr="0008241C">
        <w:rPr>
          <w:sz w:val="22"/>
          <w:szCs w:val="24"/>
        </w:rPr>
        <w:fldChar w:fldCharType="end"/>
      </w:r>
      <w:r w:rsidRPr="0008241C">
        <w:rPr>
          <w:sz w:val="22"/>
          <w:szCs w:val="24"/>
        </w:rPr>
        <w:t>. Key biodiversity challenges associated with marine aquaculture across most of the Asia-Pacific countries include overfishing, introduction of invasive alien species, ineffective management of the fisheries sector, and inadequate management of biosecurity measures, diseases and water pollution</w:t>
      </w:r>
      <w:r w:rsidRPr="0008241C" w:rsidDel="008D0D6D">
        <w:rPr>
          <w:sz w:val="22"/>
          <w:szCs w:val="24"/>
        </w:rPr>
        <w:t xml:space="preserve"> </w:t>
      </w:r>
      <w:r w:rsidRPr="0008241C">
        <w:rPr>
          <w:sz w:val="22"/>
          <w:szCs w:val="24"/>
        </w:rPr>
        <w:fldChar w:fldCharType="begin" w:fldLock="1"/>
      </w:r>
      <w:r w:rsidRPr="0008241C">
        <w:rPr>
          <w:sz w:val="22"/>
          <w:szCs w:val="24"/>
        </w:rPr>
        <w:instrText>ADDIN CSL_CITATION {"citationItems":[{"id":"ITEM-1","itemData":{"DOI":"10.1007/s10531-010-9778-0","ISBN":"0960-3115","ISSN":"09603115","abstract":"Pollutants, originating from both land and sea, are responsible for significant lethal and sub-lethal effects on marine life. Pollution impacts all trophic levels, from primary producers to apex predators, and thus interferes with the structure of marine communities and consequently ecosystem functioning. Here we review the effects of sediments, eutrophication, toxics and marine litter. All are presently major concerns in Southeast Asia (SE Asia) and there is little indication that the situation is improving. Approximately 70% of SE Asia’s human population lives in coastal areas and intensive farming and aquaculture, rapid urbanization and industrialisation, greater shipping traffic and fishing effort, as well as widespread deforestation and nearshore development, are contributing towards the pollution problem. As SE Asia encompasses approximately 34% of the world’s reefs and between a quarter and a third of the world’s mangroves, as well as the global biodiversity triangle formed by the Malay Peninsular, the Philippines, and New Guinea, the need to reduce the impacts of marine pollution in this region is all the more critical.","author":[{"dropping-particle":"","family":"Todd","given":"Peter A.","non-dropping-particle":"","parse-names":false,"suffix":""},{"dropping-particle":"","family":"Ong","given":"Xueyuan","non-dropping-particle":"","parse-names":false,"suffix":""},{"dropping-particle":"","family":"Chou","given":"Loke Ming","non-dropping-particle":"","parse-names":false,"suffix":""}],"container-title":"Biodiversity and Conservation","id":"ITEM-1","issue":"4","issued":{"date-parts":[["2010"]]},"page":"1063-1082","title":"Impacts of pollution on marine life in Southeast Asia","type":"article-journal","volume":"19"},"uris":["http://www.mendeley.com/documents/?uuid=b6684f22-873c-4a92-ad18-001d255f6c8e"]},{"id":"ITEM-2","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2","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uris":["http://www.mendeley.com/documents/?uuid=014ab89e-0cc2-4571-a03f-713d3ab92031"]},{"id":"ITEM-3","itemData":{"DOI":"https://doi.org/10.1016/j.marpol.2017.01.006","ISSN":"0308-597X","author":[{"dropping-particle":"","family":"Pauly","given":"Daniel","non-dropping-particle":"","parse-names":false,"suffix":""},{"dropping-particle":"","family":"Zeller","given":"Dirk","non-dropping-particle":"","parse-names":false,"suffix":""}],"container-title":"Marine Policy","id":"ITEM-3","issued":{"date-parts":[["2017"]]},"page":"176-181","title":"Comments on FAOs State of World Fisheries and Aquaculture (SOFIA 2016)","type":"article-journal","volume":"77"},"uris":["http://www.mendeley.com/documents/?uuid=8d4a500e-8c12-4455-9160-831700ef5a06","http://www.mendeley.com/documents/?uuid=e648c129-0c0f-4119-ae8f-9003f9a90071"]}],"mendeley":{"formattedCitation":"(Funge-Smith &lt;i&gt;et al.&lt;/i&gt;, 2012; Pauly &amp; Zeller, 2017a; Todd &lt;i&gt;et al.&lt;/i&gt;, 2010)","plainTextFormattedCitation":"(Funge-Smith et al., 2012; Pauly &amp; Zeller, 2017a; Todd et al., 2010)","previouslyFormattedCitation":"(Funge-Smith &lt;i&gt;et al.&lt;/i&gt;, 2012; Pauly &amp; Zeller, 2017a; Todd &lt;i&gt;et al.&lt;/i&gt;, 2010)"},"properties":{"noteIndex":0},"schema":"https://github.com/citation-style-language/schema/raw/master/csl-citation.json"}</w:instrText>
      </w:r>
      <w:r w:rsidRPr="0008241C">
        <w:rPr>
          <w:sz w:val="22"/>
          <w:szCs w:val="24"/>
        </w:rPr>
        <w:fldChar w:fldCharType="separate"/>
      </w:r>
      <w:r w:rsidRPr="0008241C">
        <w:rPr>
          <w:noProof/>
          <w:sz w:val="22"/>
          <w:szCs w:val="24"/>
        </w:rPr>
        <w:t xml:space="preserve">(Funge-Smith </w:t>
      </w:r>
      <w:r w:rsidRPr="0008241C">
        <w:rPr>
          <w:i/>
          <w:noProof/>
          <w:sz w:val="22"/>
          <w:szCs w:val="24"/>
        </w:rPr>
        <w:t>et al.</w:t>
      </w:r>
      <w:r w:rsidRPr="0008241C">
        <w:rPr>
          <w:noProof/>
          <w:sz w:val="22"/>
          <w:szCs w:val="24"/>
        </w:rPr>
        <w:t xml:space="preserve">, 2012; Pauly &amp; Zeller, 2017a; Todd </w:t>
      </w:r>
      <w:r w:rsidRPr="0008241C">
        <w:rPr>
          <w:i/>
          <w:noProof/>
          <w:sz w:val="22"/>
          <w:szCs w:val="24"/>
        </w:rPr>
        <w:t>et al.</w:t>
      </w:r>
      <w:r w:rsidRPr="0008241C">
        <w:rPr>
          <w:noProof/>
          <w:sz w:val="22"/>
          <w:szCs w:val="24"/>
        </w:rPr>
        <w:t>, 2010)</w:t>
      </w:r>
      <w:r w:rsidRPr="0008241C">
        <w:rPr>
          <w:sz w:val="22"/>
          <w:szCs w:val="24"/>
        </w:rPr>
        <w:fldChar w:fldCharType="end"/>
      </w:r>
      <w:r w:rsidRPr="0008241C">
        <w:rPr>
          <w:sz w:val="22"/>
          <w:szCs w:val="24"/>
        </w:rPr>
        <w:t xml:space="preserve"> (see 3.2.4.6; 4.4.5; 4.4.7; and 4.4.8).</w:t>
      </w:r>
    </w:p>
    <w:p w14:paraId="7AE9F893" w14:textId="77777777" w:rsidR="00A01204" w:rsidRPr="0008241C" w:rsidRDefault="00A01204" w:rsidP="00A01204">
      <w:pPr>
        <w:rPr>
          <w:sz w:val="22"/>
          <w:szCs w:val="24"/>
        </w:rPr>
      </w:pPr>
    </w:p>
    <w:p w14:paraId="7CF2170F" w14:textId="174F93C0" w:rsidR="00A01204" w:rsidRPr="0008241C" w:rsidRDefault="00A01204" w:rsidP="00A01204">
      <w:pPr>
        <w:rPr>
          <w:b/>
          <w:sz w:val="22"/>
          <w:szCs w:val="24"/>
        </w:rPr>
      </w:pPr>
      <w:r w:rsidRPr="0008241C">
        <w:rPr>
          <w:b/>
          <w:sz w:val="22"/>
          <w:szCs w:val="24"/>
        </w:rPr>
        <w:t>Table 4.</w:t>
      </w:r>
      <w:r w:rsidRPr="0008241C">
        <w:rPr>
          <w:b/>
          <w:sz w:val="22"/>
          <w:szCs w:val="24"/>
        </w:rPr>
        <w:fldChar w:fldCharType="begin"/>
      </w:r>
      <w:r w:rsidRPr="0008241C">
        <w:rPr>
          <w:b/>
          <w:sz w:val="22"/>
          <w:szCs w:val="24"/>
        </w:rPr>
        <w:instrText xml:space="preserve"> SEQ Table_4. \* ARABIC </w:instrText>
      </w:r>
      <w:r w:rsidRPr="0008241C">
        <w:rPr>
          <w:b/>
          <w:sz w:val="22"/>
          <w:szCs w:val="24"/>
        </w:rPr>
        <w:fldChar w:fldCharType="separate"/>
      </w:r>
      <w:r w:rsidR="00D74032">
        <w:rPr>
          <w:b/>
          <w:noProof/>
          <w:sz w:val="22"/>
          <w:szCs w:val="24"/>
        </w:rPr>
        <w:t>2</w:t>
      </w:r>
      <w:r w:rsidRPr="0008241C">
        <w:rPr>
          <w:sz w:val="22"/>
          <w:szCs w:val="24"/>
        </w:rPr>
        <w:fldChar w:fldCharType="end"/>
      </w:r>
      <w:r w:rsidRPr="0008241C">
        <w:rPr>
          <w:b/>
          <w:sz w:val="22"/>
          <w:szCs w:val="24"/>
        </w:rPr>
        <w:t xml:space="preserve"> Major species under aquaculture production in the Asia-Pacific reg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9"/>
        <w:gridCol w:w="3416"/>
        <w:gridCol w:w="2566"/>
      </w:tblGrid>
      <w:tr w:rsidR="00A01204" w:rsidRPr="0008241C" w14:paraId="538D2B23" w14:textId="77777777" w:rsidTr="00642B4F">
        <w:tc>
          <w:tcPr>
            <w:tcW w:w="1709" w:type="dxa"/>
          </w:tcPr>
          <w:p w14:paraId="6E6B9DCC" w14:textId="77777777" w:rsidR="00A01204" w:rsidRPr="0008241C" w:rsidRDefault="00A01204" w:rsidP="00A01204">
            <w:pPr>
              <w:rPr>
                <w:sz w:val="22"/>
                <w:szCs w:val="24"/>
              </w:rPr>
            </w:pPr>
            <w:r w:rsidRPr="0008241C">
              <w:rPr>
                <w:sz w:val="22"/>
                <w:szCs w:val="24"/>
              </w:rPr>
              <w:t>Type</w:t>
            </w:r>
          </w:p>
        </w:tc>
        <w:tc>
          <w:tcPr>
            <w:tcW w:w="3416" w:type="dxa"/>
          </w:tcPr>
          <w:p w14:paraId="319184FC" w14:textId="77777777" w:rsidR="00A01204" w:rsidRPr="0008241C" w:rsidRDefault="00A01204" w:rsidP="00A01204">
            <w:pPr>
              <w:rPr>
                <w:sz w:val="22"/>
                <w:szCs w:val="24"/>
              </w:rPr>
            </w:pPr>
          </w:p>
        </w:tc>
        <w:tc>
          <w:tcPr>
            <w:tcW w:w="2566" w:type="dxa"/>
          </w:tcPr>
          <w:p w14:paraId="36A78459" w14:textId="77777777" w:rsidR="00A01204" w:rsidRPr="0008241C" w:rsidRDefault="00A01204" w:rsidP="00A01204">
            <w:pPr>
              <w:rPr>
                <w:sz w:val="22"/>
                <w:szCs w:val="24"/>
              </w:rPr>
            </w:pPr>
            <w:r w:rsidRPr="0008241C">
              <w:rPr>
                <w:sz w:val="22"/>
                <w:szCs w:val="24"/>
              </w:rPr>
              <w:t>% of total production</w:t>
            </w:r>
          </w:p>
        </w:tc>
      </w:tr>
      <w:tr w:rsidR="00A01204" w:rsidRPr="0008241C" w14:paraId="440AC7F0" w14:textId="77777777" w:rsidTr="00642B4F">
        <w:tc>
          <w:tcPr>
            <w:tcW w:w="1709" w:type="dxa"/>
            <w:vMerge w:val="restart"/>
          </w:tcPr>
          <w:p w14:paraId="69BCD1A0" w14:textId="77777777" w:rsidR="00A01204" w:rsidRPr="0008241C" w:rsidRDefault="00A01204" w:rsidP="00A01204">
            <w:pPr>
              <w:rPr>
                <w:b/>
                <w:sz w:val="22"/>
                <w:szCs w:val="24"/>
              </w:rPr>
            </w:pPr>
            <w:r w:rsidRPr="0008241C">
              <w:rPr>
                <w:sz w:val="22"/>
                <w:szCs w:val="24"/>
              </w:rPr>
              <w:t>Fin fish</w:t>
            </w:r>
          </w:p>
        </w:tc>
        <w:tc>
          <w:tcPr>
            <w:tcW w:w="3416" w:type="dxa"/>
          </w:tcPr>
          <w:p w14:paraId="0BC2E742" w14:textId="77777777" w:rsidR="00A01204" w:rsidRPr="0008241C" w:rsidRDefault="00A01204" w:rsidP="00A01204">
            <w:pPr>
              <w:rPr>
                <w:sz w:val="22"/>
                <w:szCs w:val="24"/>
              </w:rPr>
            </w:pPr>
            <w:r w:rsidRPr="0008241C">
              <w:rPr>
                <w:sz w:val="22"/>
                <w:szCs w:val="24"/>
              </w:rPr>
              <w:t>Fresh Water</w:t>
            </w:r>
          </w:p>
        </w:tc>
        <w:tc>
          <w:tcPr>
            <w:tcW w:w="2566" w:type="dxa"/>
          </w:tcPr>
          <w:p w14:paraId="4F2E7351" w14:textId="77777777" w:rsidR="00A01204" w:rsidRPr="0008241C" w:rsidRDefault="00A01204" w:rsidP="00A01204">
            <w:pPr>
              <w:rPr>
                <w:sz w:val="22"/>
                <w:szCs w:val="24"/>
              </w:rPr>
            </w:pPr>
            <w:r w:rsidRPr="0008241C">
              <w:rPr>
                <w:sz w:val="22"/>
                <w:szCs w:val="24"/>
              </w:rPr>
              <w:t>60</w:t>
            </w:r>
          </w:p>
        </w:tc>
      </w:tr>
      <w:tr w:rsidR="00A01204" w:rsidRPr="0008241C" w14:paraId="5164DF09" w14:textId="77777777" w:rsidTr="00642B4F">
        <w:tc>
          <w:tcPr>
            <w:tcW w:w="1709" w:type="dxa"/>
            <w:vMerge/>
          </w:tcPr>
          <w:p w14:paraId="6CA51009" w14:textId="77777777" w:rsidR="00A01204" w:rsidRPr="0008241C" w:rsidRDefault="00A01204" w:rsidP="00A01204">
            <w:pPr>
              <w:rPr>
                <w:b/>
                <w:sz w:val="22"/>
                <w:szCs w:val="24"/>
              </w:rPr>
            </w:pPr>
          </w:p>
        </w:tc>
        <w:tc>
          <w:tcPr>
            <w:tcW w:w="3416" w:type="dxa"/>
          </w:tcPr>
          <w:p w14:paraId="13651EE9" w14:textId="77777777" w:rsidR="00A01204" w:rsidRPr="0008241C" w:rsidRDefault="00A01204" w:rsidP="00A01204">
            <w:pPr>
              <w:rPr>
                <w:sz w:val="22"/>
                <w:szCs w:val="24"/>
              </w:rPr>
            </w:pPr>
            <w:r w:rsidRPr="0008241C">
              <w:rPr>
                <w:sz w:val="22"/>
                <w:szCs w:val="24"/>
              </w:rPr>
              <w:t>Marine</w:t>
            </w:r>
          </w:p>
        </w:tc>
        <w:tc>
          <w:tcPr>
            <w:tcW w:w="2566" w:type="dxa"/>
          </w:tcPr>
          <w:p w14:paraId="295F8B04" w14:textId="77777777" w:rsidR="00A01204" w:rsidRPr="0008241C" w:rsidRDefault="00A01204" w:rsidP="00A01204">
            <w:pPr>
              <w:rPr>
                <w:sz w:val="22"/>
                <w:szCs w:val="24"/>
              </w:rPr>
            </w:pPr>
            <w:r w:rsidRPr="0008241C">
              <w:rPr>
                <w:sz w:val="22"/>
                <w:szCs w:val="24"/>
              </w:rPr>
              <w:t>32</w:t>
            </w:r>
          </w:p>
        </w:tc>
      </w:tr>
      <w:tr w:rsidR="00A01204" w:rsidRPr="0008241C" w14:paraId="00A2151A" w14:textId="77777777" w:rsidTr="00642B4F">
        <w:tc>
          <w:tcPr>
            <w:tcW w:w="1709" w:type="dxa"/>
            <w:vMerge/>
          </w:tcPr>
          <w:p w14:paraId="25CD3A28" w14:textId="77777777" w:rsidR="00A01204" w:rsidRPr="0008241C" w:rsidRDefault="00A01204" w:rsidP="00A01204">
            <w:pPr>
              <w:rPr>
                <w:b/>
                <w:sz w:val="22"/>
                <w:szCs w:val="24"/>
              </w:rPr>
            </w:pPr>
          </w:p>
        </w:tc>
        <w:tc>
          <w:tcPr>
            <w:tcW w:w="3416" w:type="dxa"/>
          </w:tcPr>
          <w:p w14:paraId="4D3CDADC" w14:textId="77777777" w:rsidR="00A01204" w:rsidRPr="0008241C" w:rsidRDefault="00A01204" w:rsidP="00A01204">
            <w:pPr>
              <w:rPr>
                <w:sz w:val="22"/>
                <w:szCs w:val="24"/>
              </w:rPr>
            </w:pPr>
            <w:r w:rsidRPr="0008241C">
              <w:rPr>
                <w:sz w:val="22"/>
                <w:szCs w:val="24"/>
              </w:rPr>
              <w:t>Brackish water</w:t>
            </w:r>
          </w:p>
        </w:tc>
        <w:tc>
          <w:tcPr>
            <w:tcW w:w="2566" w:type="dxa"/>
          </w:tcPr>
          <w:p w14:paraId="32A50AF5" w14:textId="77777777" w:rsidR="00A01204" w:rsidRPr="0008241C" w:rsidRDefault="00A01204" w:rsidP="00A01204">
            <w:pPr>
              <w:rPr>
                <w:sz w:val="22"/>
                <w:szCs w:val="24"/>
              </w:rPr>
            </w:pPr>
            <w:r w:rsidRPr="0008241C">
              <w:rPr>
                <w:sz w:val="22"/>
                <w:szCs w:val="24"/>
              </w:rPr>
              <w:t>8</w:t>
            </w:r>
          </w:p>
        </w:tc>
      </w:tr>
      <w:tr w:rsidR="00A01204" w:rsidRPr="0008241C" w14:paraId="287E87C4" w14:textId="77777777" w:rsidTr="00642B4F">
        <w:tc>
          <w:tcPr>
            <w:tcW w:w="1709" w:type="dxa"/>
            <w:vMerge w:val="restart"/>
          </w:tcPr>
          <w:p w14:paraId="65102D7B" w14:textId="77777777" w:rsidR="00A01204" w:rsidRPr="0008241C" w:rsidRDefault="00A01204" w:rsidP="00A01204">
            <w:pPr>
              <w:rPr>
                <w:b/>
                <w:sz w:val="22"/>
                <w:szCs w:val="24"/>
              </w:rPr>
            </w:pPr>
            <w:r w:rsidRPr="0008241C">
              <w:rPr>
                <w:sz w:val="22"/>
                <w:szCs w:val="24"/>
              </w:rPr>
              <w:t>Invertebrates</w:t>
            </w:r>
          </w:p>
        </w:tc>
        <w:tc>
          <w:tcPr>
            <w:tcW w:w="3416" w:type="dxa"/>
          </w:tcPr>
          <w:p w14:paraId="38ADB9E0" w14:textId="77777777" w:rsidR="00A01204" w:rsidRPr="0008241C" w:rsidRDefault="00A01204" w:rsidP="00A01204">
            <w:pPr>
              <w:rPr>
                <w:sz w:val="22"/>
                <w:szCs w:val="24"/>
              </w:rPr>
            </w:pPr>
            <w:r w:rsidRPr="0008241C">
              <w:rPr>
                <w:sz w:val="22"/>
                <w:szCs w:val="24"/>
              </w:rPr>
              <w:t>Molluscs</w:t>
            </w:r>
          </w:p>
        </w:tc>
        <w:tc>
          <w:tcPr>
            <w:tcW w:w="2566" w:type="dxa"/>
          </w:tcPr>
          <w:p w14:paraId="7BC0A4C8" w14:textId="77777777" w:rsidR="00A01204" w:rsidRPr="0008241C" w:rsidRDefault="00A01204" w:rsidP="00A01204">
            <w:pPr>
              <w:rPr>
                <w:sz w:val="22"/>
                <w:szCs w:val="24"/>
              </w:rPr>
            </w:pPr>
            <w:r w:rsidRPr="0008241C">
              <w:rPr>
                <w:sz w:val="22"/>
                <w:szCs w:val="24"/>
              </w:rPr>
              <w:t>19</w:t>
            </w:r>
          </w:p>
        </w:tc>
      </w:tr>
      <w:tr w:rsidR="00A01204" w:rsidRPr="0008241C" w14:paraId="0464ED6C" w14:textId="77777777" w:rsidTr="00642B4F">
        <w:tc>
          <w:tcPr>
            <w:tcW w:w="1709" w:type="dxa"/>
            <w:vMerge/>
          </w:tcPr>
          <w:p w14:paraId="192B2E77" w14:textId="77777777" w:rsidR="00A01204" w:rsidRPr="0008241C" w:rsidRDefault="00A01204" w:rsidP="00A01204">
            <w:pPr>
              <w:rPr>
                <w:b/>
                <w:sz w:val="22"/>
                <w:szCs w:val="24"/>
              </w:rPr>
            </w:pPr>
          </w:p>
        </w:tc>
        <w:tc>
          <w:tcPr>
            <w:tcW w:w="3416" w:type="dxa"/>
          </w:tcPr>
          <w:p w14:paraId="28A250EA" w14:textId="77777777" w:rsidR="00A01204" w:rsidRPr="0008241C" w:rsidRDefault="00A01204" w:rsidP="00A01204">
            <w:pPr>
              <w:rPr>
                <w:sz w:val="22"/>
                <w:szCs w:val="24"/>
              </w:rPr>
            </w:pPr>
            <w:r w:rsidRPr="0008241C">
              <w:rPr>
                <w:sz w:val="22"/>
                <w:szCs w:val="24"/>
              </w:rPr>
              <w:t>Crustaceans</w:t>
            </w:r>
          </w:p>
        </w:tc>
        <w:tc>
          <w:tcPr>
            <w:tcW w:w="2566" w:type="dxa"/>
          </w:tcPr>
          <w:p w14:paraId="7606F7FF" w14:textId="77777777" w:rsidR="00A01204" w:rsidRPr="0008241C" w:rsidRDefault="00A01204" w:rsidP="00A01204">
            <w:pPr>
              <w:rPr>
                <w:sz w:val="22"/>
                <w:szCs w:val="24"/>
              </w:rPr>
            </w:pPr>
            <w:r w:rsidRPr="0008241C">
              <w:rPr>
                <w:sz w:val="22"/>
                <w:szCs w:val="24"/>
              </w:rPr>
              <w:t>7</w:t>
            </w:r>
          </w:p>
        </w:tc>
      </w:tr>
      <w:tr w:rsidR="00A01204" w:rsidRPr="0008241C" w14:paraId="1B599D75" w14:textId="77777777" w:rsidTr="00642B4F">
        <w:tc>
          <w:tcPr>
            <w:tcW w:w="1709" w:type="dxa"/>
            <w:vMerge/>
          </w:tcPr>
          <w:p w14:paraId="2EF4FE69" w14:textId="77777777" w:rsidR="00A01204" w:rsidRPr="0008241C" w:rsidRDefault="00A01204" w:rsidP="00A01204">
            <w:pPr>
              <w:rPr>
                <w:b/>
                <w:sz w:val="22"/>
                <w:szCs w:val="24"/>
              </w:rPr>
            </w:pPr>
          </w:p>
        </w:tc>
        <w:tc>
          <w:tcPr>
            <w:tcW w:w="3416" w:type="dxa"/>
          </w:tcPr>
          <w:p w14:paraId="07D0C223" w14:textId="77777777" w:rsidR="00A01204" w:rsidRPr="0008241C" w:rsidRDefault="00A01204" w:rsidP="00A01204">
            <w:pPr>
              <w:rPr>
                <w:sz w:val="22"/>
                <w:szCs w:val="24"/>
              </w:rPr>
            </w:pPr>
            <w:r w:rsidRPr="0008241C">
              <w:rPr>
                <w:sz w:val="22"/>
                <w:szCs w:val="24"/>
              </w:rPr>
              <w:t>Echinoderms</w:t>
            </w:r>
          </w:p>
        </w:tc>
        <w:tc>
          <w:tcPr>
            <w:tcW w:w="2566" w:type="dxa"/>
          </w:tcPr>
          <w:p w14:paraId="6EB470D5" w14:textId="77777777" w:rsidR="00A01204" w:rsidRPr="0008241C" w:rsidRDefault="00A01204" w:rsidP="00A01204">
            <w:pPr>
              <w:rPr>
                <w:sz w:val="22"/>
                <w:szCs w:val="24"/>
              </w:rPr>
            </w:pPr>
            <w:r w:rsidRPr="0008241C">
              <w:rPr>
                <w:sz w:val="22"/>
                <w:szCs w:val="24"/>
              </w:rPr>
              <w:t>&lt;1</w:t>
            </w:r>
          </w:p>
        </w:tc>
      </w:tr>
      <w:tr w:rsidR="00A01204" w:rsidRPr="0008241C" w14:paraId="5CEA4E91" w14:textId="77777777" w:rsidTr="00642B4F">
        <w:tc>
          <w:tcPr>
            <w:tcW w:w="1709" w:type="dxa"/>
          </w:tcPr>
          <w:p w14:paraId="57FA5191" w14:textId="77777777" w:rsidR="00A01204" w:rsidRPr="0008241C" w:rsidRDefault="00A01204" w:rsidP="00A01204">
            <w:pPr>
              <w:rPr>
                <w:sz w:val="22"/>
                <w:szCs w:val="24"/>
              </w:rPr>
            </w:pPr>
            <w:r w:rsidRPr="0008241C">
              <w:rPr>
                <w:sz w:val="22"/>
                <w:szCs w:val="24"/>
              </w:rPr>
              <w:t>Aquatic plants</w:t>
            </w:r>
          </w:p>
        </w:tc>
        <w:tc>
          <w:tcPr>
            <w:tcW w:w="3416" w:type="dxa"/>
          </w:tcPr>
          <w:p w14:paraId="39180D21" w14:textId="77777777" w:rsidR="00A01204" w:rsidRPr="0008241C" w:rsidRDefault="00A01204" w:rsidP="00A01204">
            <w:pPr>
              <w:rPr>
                <w:sz w:val="22"/>
                <w:szCs w:val="24"/>
              </w:rPr>
            </w:pPr>
          </w:p>
        </w:tc>
        <w:tc>
          <w:tcPr>
            <w:tcW w:w="2566" w:type="dxa"/>
          </w:tcPr>
          <w:p w14:paraId="6ABC8294" w14:textId="77777777" w:rsidR="00A01204" w:rsidRPr="0008241C" w:rsidRDefault="00A01204" w:rsidP="00A01204">
            <w:pPr>
              <w:rPr>
                <w:sz w:val="22"/>
                <w:szCs w:val="24"/>
              </w:rPr>
            </w:pPr>
            <w:r w:rsidRPr="0008241C">
              <w:rPr>
                <w:sz w:val="22"/>
                <w:szCs w:val="24"/>
              </w:rPr>
              <w:t>22</w:t>
            </w:r>
          </w:p>
        </w:tc>
      </w:tr>
    </w:tbl>
    <w:p w14:paraId="23D4F29C" w14:textId="77777777" w:rsidR="00A01204" w:rsidRPr="0008241C" w:rsidRDefault="00A01204" w:rsidP="00A01204">
      <w:pPr>
        <w:rPr>
          <w:sz w:val="22"/>
          <w:szCs w:val="24"/>
          <w:lang w:val="en-NZ"/>
        </w:rPr>
      </w:pPr>
      <w:r w:rsidRPr="0008241C">
        <w:rPr>
          <w:sz w:val="22"/>
          <w:szCs w:val="24"/>
          <w:lang w:val="en-NZ"/>
        </w:rPr>
        <w:t xml:space="preserve">Source: Funge-Smith </w:t>
      </w:r>
      <w:r w:rsidRPr="0008241C">
        <w:rPr>
          <w:i/>
          <w:sz w:val="22"/>
          <w:szCs w:val="24"/>
          <w:lang w:val="en-NZ"/>
        </w:rPr>
        <w:t>et al</w:t>
      </w:r>
      <w:r w:rsidRPr="0008241C">
        <w:rPr>
          <w:sz w:val="22"/>
          <w:szCs w:val="24"/>
          <w:lang w:val="en-NZ"/>
        </w:rPr>
        <w:t xml:space="preserve">. </w:t>
      </w:r>
      <w:r w:rsidRPr="0008241C">
        <w:rPr>
          <w:sz w:val="22"/>
          <w:szCs w:val="24"/>
          <w:lang w:val="en-NZ"/>
        </w:rPr>
        <w:fldChar w:fldCharType="begin" w:fldLock="1"/>
      </w:r>
      <w:r w:rsidRPr="0008241C">
        <w:rPr>
          <w:sz w:val="22"/>
          <w:szCs w:val="24"/>
          <w:lang w:val="en-NZ"/>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1","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suppress-author":1,"uris":["http://www.mendeley.com/documents/?uuid=014ab89e-0cc2-4571-a03f-713d3ab92031"]}],"mendeley":{"formattedCitation":"(2012)","plainTextFormattedCitation":"(2012)","previouslyFormattedCitation":"(2012)"},"properties":{"noteIndex":0},"schema":"https://github.com/citation-style-language/schema/raw/master/csl-citation.json"}</w:instrText>
      </w:r>
      <w:r w:rsidRPr="0008241C">
        <w:rPr>
          <w:sz w:val="22"/>
          <w:szCs w:val="24"/>
          <w:lang w:val="en-NZ"/>
        </w:rPr>
        <w:fldChar w:fldCharType="separate"/>
      </w:r>
      <w:r w:rsidRPr="0008241C">
        <w:rPr>
          <w:noProof/>
          <w:sz w:val="22"/>
          <w:szCs w:val="24"/>
          <w:lang w:val="en-NZ"/>
        </w:rPr>
        <w:t>(2012)</w:t>
      </w:r>
      <w:r w:rsidRPr="0008241C">
        <w:rPr>
          <w:sz w:val="22"/>
          <w:szCs w:val="24"/>
        </w:rPr>
        <w:fldChar w:fldCharType="end"/>
      </w:r>
    </w:p>
    <w:p w14:paraId="3B6C0DA9" w14:textId="77777777" w:rsidR="00A01204" w:rsidRPr="0008241C" w:rsidRDefault="00A01204" w:rsidP="00A01204">
      <w:pPr>
        <w:rPr>
          <w:sz w:val="22"/>
          <w:szCs w:val="24"/>
          <w:lang w:val="en-NZ"/>
        </w:rPr>
      </w:pPr>
    </w:p>
    <w:p w14:paraId="3B54CEB5" w14:textId="15355210" w:rsidR="00A01204" w:rsidRPr="0008241C" w:rsidRDefault="00A01204" w:rsidP="00A01204">
      <w:pPr>
        <w:rPr>
          <w:sz w:val="22"/>
          <w:szCs w:val="24"/>
        </w:rPr>
      </w:pPr>
      <w:r w:rsidRPr="0008241C">
        <w:rPr>
          <w:sz w:val="22"/>
          <w:szCs w:val="24"/>
        </w:rPr>
        <w:t xml:space="preserve">Despite </w:t>
      </w:r>
      <w:r w:rsidRPr="0008241C">
        <w:rPr>
          <w:sz w:val="22"/>
          <w:szCs w:val="24"/>
          <w:lang w:val="en-US"/>
        </w:rPr>
        <w:t xml:space="preserve">marine </w:t>
      </w:r>
      <w:r w:rsidRPr="0008241C">
        <w:rPr>
          <w:sz w:val="22"/>
          <w:szCs w:val="24"/>
        </w:rPr>
        <w:t xml:space="preserve">fishing being one of the most important provider of livelihoods for many Asia-Pacific countries, overfishing is a significant challenge. Over the last 50 years, increasing global demand for animal-based commodities has resulted in immense fishing pressure and led to reductions in the biomass of targeted species including those caught incidentally in marine ecosystems </w:t>
      </w:r>
      <w:r w:rsidRPr="0008241C">
        <w:rPr>
          <w:sz w:val="22"/>
          <w:szCs w:val="24"/>
        </w:rPr>
        <w:fldChar w:fldCharType="begin" w:fldLock="1"/>
      </w:r>
      <w:r w:rsidRPr="0008241C">
        <w:rPr>
          <w:sz w:val="22"/>
          <w:szCs w:val="24"/>
        </w:rPr>
        <w:instrText>ADDIN CSL_CITATION {"citationItems":[{"id":"ITEM-1","itemData":{"author":[{"dropping-particle":"","family":"World Bank","given":"","non-dropping-particle":"","parse-names":false,"suffix":""}],"collection-title":"Agriculture and Environmental Services Discussion Paper 03","id":"ITEM-1","issued":{"date-parts":[["2013"]]},"number":"World Bank Report Number 83177-GLB","publisher":"The World Bank","publisher-place":"Washington","title":"Fish to 2030 – Prospects for fisheries and aquaculture","type":"report"},"uris":["http://www.mendeley.com/documents/?uuid=f26fd4da-526a-3d87-8bc1-3818fc033f9a"]}],"mendeley":{"formattedCitation":"(World Bank, 2013)","plainTextFormattedCitation":"(World Bank, 2013)","previouslyFormattedCitation":"(World Bank, 2013)"},"properties":{"noteIndex":0},"schema":"https://github.com/citation-style-language/schema/raw/master/csl-citation.json"}</w:instrText>
      </w:r>
      <w:r w:rsidRPr="0008241C">
        <w:rPr>
          <w:sz w:val="22"/>
          <w:szCs w:val="24"/>
        </w:rPr>
        <w:fldChar w:fldCharType="separate"/>
      </w:r>
      <w:r w:rsidRPr="0008241C">
        <w:rPr>
          <w:noProof/>
          <w:sz w:val="22"/>
          <w:szCs w:val="24"/>
        </w:rPr>
        <w:t>(World Bank, 2013)</w:t>
      </w:r>
      <w:r w:rsidRPr="0008241C">
        <w:rPr>
          <w:sz w:val="22"/>
          <w:szCs w:val="24"/>
        </w:rPr>
        <w:fldChar w:fldCharType="end"/>
      </w:r>
      <w:r w:rsidRPr="0008241C">
        <w:rPr>
          <w:sz w:val="22"/>
          <w:szCs w:val="24"/>
        </w:rPr>
        <w:t xml:space="preserve">. There are many reports published by regional fisheries management </w:t>
      </w:r>
      <w:r w:rsidR="00C934E9">
        <w:rPr>
          <w:sz w:val="22"/>
          <w:szCs w:val="24"/>
        </w:rPr>
        <w:t>organiza</w:t>
      </w:r>
      <w:r w:rsidRPr="0008241C">
        <w:rPr>
          <w:sz w:val="22"/>
          <w:szCs w:val="24"/>
        </w:rPr>
        <w:t xml:space="preserve">tions (RFMOs) of FAO regarding fisheries stock, although they include information of not only exclusive economic zones (EEZ) but also open ocean. Globally, the proportion of fish stocks (based on coastal and offshore regions) within biologically sustainable levels has decreased rapidly in the last four decades </w:t>
      </w:r>
      <w:r w:rsidRPr="0008241C">
        <w:rPr>
          <w:sz w:val="22"/>
          <w:szCs w:val="24"/>
        </w:rPr>
        <w:fldChar w:fldCharType="begin" w:fldLock="1"/>
      </w:r>
      <w:r w:rsidRPr="0008241C">
        <w:rPr>
          <w:sz w:val="22"/>
          <w:szCs w:val="24"/>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uris":["http://www.mendeley.com/documents/?uuid=7f6add83-bcf9-4d54-b74c-ad90fd68038b"]}],"mendeley":{"formattedCitation":"(FAO, 2016b)","plainTextFormattedCitation":"(FAO, 2016b)","previouslyFormattedCitation":"(FAO, 2016b)"},"properties":{"noteIndex":0},"schema":"https://github.com/citation-style-language/schema/raw/master/csl-citation.json"}</w:instrText>
      </w:r>
      <w:r w:rsidRPr="0008241C">
        <w:rPr>
          <w:sz w:val="22"/>
          <w:szCs w:val="24"/>
        </w:rPr>
        <w:fldChar w:fldCharType="separate"/>
      </w:r>
      <w:r w:rsidRPr="0008241C">
        <w:rPr>
          <w:noProof/>
          <w:sz w:val="22"/>
          <w:szCs w:val="24"/>
        </w:rPr>
        <w:t>(FAO, 2016b)</w:t>
      </w:r>
      <w:r w:rsidRPr="0008241C">
        <w:rPr>
          <w:sz w:val="22"/>
          <w:szCs w:val="24"/>
        </w:rPr>
        <w:fldChar w:fldCharType="end"/>
      </w:r>
      <w:r w:rsidRPr="0008241C">
        <w:rPr>
          <w:sz w:val="22"/>
          <w:szCs w:val="24"/>
        </w:rPr>
        <w:t>: approximately 29</w:t>
      </w:r>
      <w:r w:rsidR="00C934E9">
        <w:rPr>
          <w:sz w:val="22"/>
          <w:szCs w:val="24"/>
        </w:rPr>
        <w:t xml:space="preserve"> per cent</w:t>
      </w:r>
      <w:r w:rsidRPr="0008241C">
        <w:rPr>
          <w:sz w:val="22"/>
          <w:szCs w:val="24"/>
        </w:rPr>
        <w:t xml:space="preserve"> to 31</w:t>
      </w:r>
      <w:r w:rsidR="00C934E9">
        <w:rPr>
          <w:sz w:val="22"/>
          <w:szCs w:val="24"/>
        </w:rPr>
        <w:t xml:space="preserve"> per cent</w:t>
      </w:r>
      <w:r w:rsidRPr="0008241C">
        <w:rPr>
          <w:sz w:val="22"/>
          <w:szCs w:val="24"/>
        </w:rPr>
        <w:t xml:space="preserve"> of fish stocks are classified as overfished </w:t>
      </w:r>
      <w:r w:rsidRPr="0008241C">
        <w:rPr>
          <w:sz w:val="22"/>
          <w:szCs w:val="24"/>
        </w:rPr>
        <w:fldChar w:fldCharType="begin" w:fldLock="1"/>
      </w:r>
      <w:r w:rsidRPr="0008241C">
        <w:rPr>
          <w:sz w:val="22"/>
          <w:szCs w:val="24"/>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uris":["http://www.mendeley.com/documents/?uuid=7f6add83-bcf9-4d54-b74c-ad90fd68038b"]},{"id":"ITEM-2","itemData":{"DOI":"https://doi.org/10.1016/j.marpol.2017.01.006","ISSN":"0308-597X","author":[{"dropping-particle":"","family":"Pauly","given":"Daniel","non-dropping-particle":"","parse-names":false,"suffix":""},{"dropping-particle":"","family":"Zeller","given":"Dirk","non-dropping-particle":"","parse-names":false,"suffix":""}],"container-title":"Marine Policy","id":"ITEM-2","issued":{"date-parts":[["2017"]]},"page":"176-181","title":"Comments on FAOs State of World Fisheries and Aquaculture (SOFIA 2016)","type":"article-journal","volume":"77"},"uris":["http://www.mendeley.com/documents/?uuid=e648c129-0c0f-4119-ae8f-9003f9a90071","http://www.mendeley.com/documents/?uuid=8d4a500e-8c12-4455-9160-831700ef5a06"]}],"mendeley":{"formattedCitation":"(FAO, 2016b; Pauly &amp; Zeller, 2017a)","plainTextFormattedCitation":"(FAO, 2016b; Pauly &amp; Zeller, 2017a)","previouslyFormattedCitation":"(FAO, 2016b; Pauly &amp; Zeller, 2017a)"},"properties":{"noteIndex":0},"schema":"https://github.com/citation-style-language/schema/raw/master/csl-citation.json"}</w:instrText>
      </w:r>
      <w:r w:rsidRPr="0008241C">
        <w:rPr>
          <w:sz w:val="22"/>
          <w:szCs w:val="24"/>
        </w:rPr>
        <w:fldChar w:fldCharType="separate"/>
      </w:r>
      <w:r w:rsidRPr="0008241C">
        <w:rPr>
          <w:noProof/>
          <w:sz w:val="22"/>
          <w:szCs w:val="24"/>
        </w:rPr>
        <w:t>(FAO, 2016b; Pauly &amp; Zeller, 2017a)</w:t>
      </w:r>
      <w:r w:rsidRPr="0008241C">
        <w:rPr>
          <w:sz w:val="22"/>
          <w:szCs w:val="24"/>
        </w:rPr>
        <w:fldChar w:fldCharType="end"/>
      </w:r>
      <w:r w:rsidRPr="0008241C">
        <w:rPr>
          <w:sz w:val="22"/>
          <w:szCs w:val="24"/>
        </w:rPr>
        <w:t>, with an estimated 17</w:t>
      </w:r>
      <w:r w:rsidR="00C934E9">
        <w:rPr>
          <w:sz w:val="22"/>
          <w:szCs w:val="24"/>
        </w:rPr>
        <w:t xml:space="preserve"> per cent</w:t>
      </w:r>
      <w:r w:rsidRPr="0008241C">
        <w:rPr>
          <w:sz w:val="22"/>
          <w:szCs w:val="24"/>
        </w:rPr>
        <w:t xml:space="preserve"> having collapsed stocks (catches &lt; 10</w:t>
      </w:r>
      <w:r w:rsidR="00C934E9">
        <w:rPr>
          <w:sz w:val="22"/>
          <w:szCs w:val="24"/>
        </w:rPr>
        <w:t xml:space="preserve"> per cent</w:t>
      </w:r>
      <w:r w:rsidRPr="0008241C">
        <w:rPr>
          <w:sz w:val="22"/>
          <w:szCs w:val="24"/>
        </w:rPr>
        <w:t xml:space="preserve"> of peak and year is post-peak) in 2014</w:t>
      </w:r>
      <w:r w:rsidRPr="0008241C">
        <w:rPr>
          <w:szCs w:val="18"/>
          <w:vertAlign w:val="superscript"/>
        </w:rPr>
        <w:footnoteReference w:id="64"/>
      </w:r>
      <w:r w:rsidRPr="0008241C">
        <w:rPr>
          <w:sz w:val="22"/>
          <w:szCs w:val="24"/>
        </w:rPr>
        <w:t>. Fishing efforts have shifted geographically with Asia rapidly dominating global fishing efforts</w:t>
      </w:r>
      <w:r w:rsidRPr="0008241C" w:rsidDel="00AC5808">
        <w:rPr>
          <w:sz w:val="22"/>
          <w:szCs w:val="24"/>
        </w:rPr>
        <w:t xml:space="preserve"> </w:t>
      </w:r>
      <w:r w:rsidRPr="0008241C">
        <w:rPr>
          <w:sz w:val="22"/>
          <w:szCs w:val="24"/>
        </w:rPr>
        <w:t xml:space="preserve">since the 1970s and 1980s </w:t>
      </w:r>
      <w:r w:rsidRPr="0008241C">
        <w:rPr>
          <w:sz w:val="22"/>
          <w:szCs w:val="24"/>
        </w:rPr>
        <w:fldChar w:fldCharType="begin" w:fldLock="1"/>
      </w:r>
      <w:r w:rsidRPr="0008241C">
        <w:rPr>
          <w:sz w:val="22"/>
          <w:szCs w:val="24"/>
        </w:rPr>
        <w:instrText>ADDIN CSL_CITATION {"citationItems":[{"id":"ITEM-1","itemData":{"DOI":"10.1016/j.fishres.2010.10.016","ISBN":"0165-7836","ISSN":"01657836","abstract":"According to a recent World Bank report, the intensification of global fishing effort and the ensuing depletion of marine fish stocks causes economic losses of 50. billion US dollars annually. Data deficiencies, however, currently hamper analysis of global fishing effort. We analyzed data from the Food and Agricultural Organization of the United Nations (FAO), the EUROPA fishing fleet registry, and peer-reviewed and other publications, to determine the global trends in fishing effort from 1950 to 2006. Our results show that global fishing effort, expressed as total engine power and the number of fishing days in a year (kilowatt. days), was roughly constant from 1950 to 1970, and then steadily increased up to the present. Europe dominated global fishing effort, followed by Asia. Projecting current trends suggests that Asia will soon surpass Europe. Trawlers contribute a major fraction of global fishing effort, as do vessels greater than 100 gross registered tons. Current estimates of global fishing effort, the number of vessels, and total vessel tonnage are, however, underestimates given the data gaps that we have identified. Our results are useful in the following ways: (1) they may encourage researchers in academia and government to improve global fishing effort databases; (2) they allow deeper global analyses of the impact of fishing on marine ecosystems; (3) they induce caution in accepting current underestimates of economic losses of global fisheries; and (4) they reinforce calls for a reduction in global fishing effort. © 2010 Elsevier B.V.","author":[{"dropping-particle":"","family":"Anticamara","given":"J. A.","non-dropping-particle":"","parse-names":false,"suffix":""},{"dropping-particle":"","family":"Watson","given":"R.","non-dropping-particle":"","parse-names":false,"suffix":""},{"dropping-particle":"","family":"Gelchu","given":"A.","non-dropping-particle":"","parse-names":false,"suffix":""},{"dropping-particle":"","family":"Pauly","given":"D.","non-dropping-particle":"","parse-names":false,"suffix":""}],"container-title":"Fisheries Research","id":"ITEM-1","issue":"1-3","issued":{"date-parts":[["2011"]]},"page":"131-136","publisher":"Elsevier B.V.","title":"Global fishing effort (1950-2010): Trends, gaps, and implications","type":"article-journal","volume":"107"},"uris":["http://www.mendeley.com/documents/?uuid=4ca6dfbc-2448-4c44-be39-2bdefb8aaa58","http://www.mendeley.com/documents/?uuid=06c761d7-66fd-48bd-b5d9-2c790a228655"]},{"id":"ITEM-2","itemData":{"DOI":"10.1371/journal.pone.0015143","ISBN":"1932-6203","ISSN":"19326203","PMID":"21151994","abstract":"&lt;p&gt;Using estimates of the primary production required (PPR) to support fisheries catches (a measure of the footprint of fishing), we analyzed the geographical expansion of the global marine fisheries from 1950 to 2005. We used multiple threshold levels of PPR as percentage of local primary production to define ‘fisheries exploitation’ and applied them to the global dataset of spatially-explicit marine fisheries catches. This approach enabled us to assign exploitation status across a 0.5° latitude/longitude ocean grid system and trace the change in their status over the 56-year time period. This result highlights the global scale expansion in marine fisheries, from the coastal waters off North Atlantic and West Pacific to the waters in the Southern Hemisphere and into the high seas. The southward expansion of fisheries occurred at a rate of almost one degree latitude per year, with the greatest period of expansion occurring in the 1980s and early 1990s. By the mid 1990s, a third of the world's ocean, and two-thirds of continental shelves, were exploited at a level where PPR of fisheries exceed 10% of PP, leaving only unproductive waters of high seas, and relatively inaccessible waters in the Arctic and Antarctic as the last remaining ‘frontiers.’ The growth in marine fisheries catches for more than half a century was only made possible through exploitation of new fishing grounds. Their rapidly diminishing number indicates a global limit to growth and highlights the urgent need for a transition to sustainable fishing through reduction of PPR.&lt;/p&gt;","author":[{"dropping-particle":"","family":"Swartz","given":"Wilf","non-dropping-particle":"","parse-names":false,"suffix":""},{"dropping-particle":"","family":"Sala","given":"Enric","non-dropping-particle":"","parse-names":false,"suffix":""},{"dropping-particle":"","family":"Tracey","given":"Sean","non-dropping-particle":"","parse-names":false,"suffix":""},{"dropping-particle":"","family":"Watson","given":"Reg","non-dropping-particle":"","parse-names":false,"suffix":""},{"dropping-particle":"","family":"Pauly","given":"Daniel","non-dropping-particle":"","parse-names":false,"suffix":""}],"container-title":"PLoS ONE","id":"ITEM-2","issue":"12","issued":{"date-parts":[["2010"]]},"page":"1-7","title":"The spatial expansion and ecological footprint of fisheries (1950 to present)","type":"article-journal","volume":"5"},"uris":["http://www.mendeley.com/documents/?uuid=9951d853-a76d-4b0c-856d-c55172660dbe","http://www.mendeley.com/documents/?uuid=837cad08-1f00-4c96-8595-f01da2d525ad"]}],"mendeley":{"formattedCitation":"(Anticamara &lt;i&gt;et al.&lt;/i&gt;, 2011; Swartz &lt;i&gt;et al.&lt;/i&gt;, 2010)","plainTextFormattedCitation":"(Anticamara et al., 2011; Swartz et al., 2010)","previouslyFormattedCitation":"(Anticamara &lt;i&gt;et al.&lt;/i&gt;, 2011; Swartz &lt;i&gt;et al.&lt;/i&gt;, 2010)"},"properties":{"noteIndex":0},"schema":"https://github.com/citation-style-language/schema/raw/master/csl-citation.json"}</w:instrText>
      </w:r>
      <w:r w:rsidRPr="0008241C">
        <w:rPr>
          <w:sz w:val="22"/>
          <w:szCs w:val="24"/>
        </w:rPr>
        <w:fldChar w:fldCharType="separate"/>
      </w:r>
      <w:r w:rsidRPr="0008241C">
        <w:rPr>
          <w:noProof/>
          <w:sz w:val="22"/>
          <w:szCs w:val="24"/>
        </w:rPr>
        <w:t xml:space="preserve">(Anticamara </w:t>
      </w:r>
      <w:r w:rsidRPr="0008241C">
        <w:rPr>
          <w:i/>
          <w:noProof/>
          <w:sz w:val="22"/>
          <w:szCs w:val="24"/>
        </w:rPr>
        <w:t>et al.</w:t>
      </w:r>
      <w:r w:rsidRPr="0008241C">
        <w:rPr>
          <w:noProof/>
          <w:sz w:val="22"/>
          <w:szCs w:val="24"/>
        </w:rPr>
        <w:t xml:space="preserve">, 2011; Swartz </w:t>
      </w:r>
      <w:r w:rsidRPr="0008241C">
        <w:rPr>
          <w:i/>
          <w:noProof/>
          <w:sz w:val="22"/>
          <w:szCs w:val="24"/>
        </w:rPr>
        <w:t>et al.</w:t>
      </w:r>
      <w:r w:rsidRPr="0008241C">
        <w:rPr>
          <w:noProof/>
          <w:sz w:val="22"/>
          <w:szCs w:val="24"/>
        </w:rPr>
        <w:t>, 2010)</w:t>
      </w:r>
      <w:r w:rsidRPr="0008241C">
        <w:rPr>
          <w:sz w:val="22"/>
          <w:szCs w:val="24"/>
        </w:rPr>
        <w:fldChar w:fldCharType="end"/>
      </w:r>
      <w:r w:rsidRPr="0008241C">
        <w:rPr>
          <w:sz w:val="22"/>
          <w:szCs w:val="24"/>
        </w:rPr>
        <w:t xml:space="preserve">. It is worth noting that marine capture fisheries statistics have been widely debated as they are possibly under-estimating catches, due to incomplete data on small-scale fisheries, subsistence and recreational fisheries, discarded bycatch; recently termedIllegal, Unregulated and Unreported (IUU) fishing </w:t>
      </w:r>
      <w:r w:rsidRPr="0008241C">
        <w:rPr>
          <w:sz w:val="22"/>
          <w:szCs w:val="24"/>
        </w:rPr>
        <w:fldChar w:fldCharType="begin" w:fldLock="1"/>
      </w:r>
      <w:r w:rsidRPr="0008241C">
        <w:rPr>
          <w:sz w:val="22"/>
          <w:szCs w:val="24"/>
        </w:rPr>
        <w:instrText>ADDIN CSL_CITATION {"citationItems":[{"id":"ITEM-1","itemData":{"DOI":"https://doi.org/10.1016/j.marpol.2017.03.012","ISSN":"0308-597X","author":[{"dropping-particle":"","family":"Ye","given":"Yimin","non-dropping-particle":"","parse-names":false,"suffix":""},{"dropping-particle":"","family":"Barange","given":"Manuel","non-dropping-particle":"","parse-names":false,"suffix":""},{"dropping-particle":"","family":"Beveridge","given":"Malcolm","non-dropping-particle":"","parse-names":false,"suffix":""},{"dropping-particle":"","family":"Garibaldi","given":"Luca","non-dropping-particle":"","parse-names":false,"suffix":""},{"dropping-particle":"","family":"Gutierrez","given":"Nicolas","non-dropping-particle":"","parse-names":false,"suffix":""},{"dropping-particle":"","family":"Anganuzzi","given":"Alejandro","non-dropping-particle":"","parse-names":false,"suffix":""},{"dropping-particle":"","family":"Taconet","given":"Marc","non-dropping-particle":"","parse-names":false,"suffix":""}],"container-title":"Marine Policy","id":"ITEM-1","issued":{"date-parts":[["2017"]]},"page":"401-405","title":"FAO's statistic data and sustainability of fisheries and aquaculture: Comments on Pauly and Zeller (2017)","type":"article-journal","volume":"81"},"uris":["http://www.mendeley.com/documents/?uuid=de6774b4-369d-4c9c-8f99-21cb024df167","http://www.mendeley.com/documents/?uuid=e658e6c0-c1b8-4728-b1d0-62d9462652ac"]},{"id":"ITEM-2","itemData":{"DOI":"https://doi.org/10.1016/j.marpol.2017.03.013","ISSN":"0308-597X","author":[{"dropping-particle":"","family":"Pauly","given":"Daniel","non-dropping-particle":"","parse-names":false,"suffix":""},{"dropping-particle":"","family":"Zeller","given":"Dirk","non-dropping-particle":"","parse-names":false,"suffix":""}],"container-title":"Marine Policy","id":"ITEM-2","issued":{"date-parts":[["2017"]]},"page":"406-410","title":"The best catch data that can possibly be? Rejoinder to Ye et al. “FAO's statistic data and sustainability of fisheries and aquaculture”","type":"article-journal","volume":"81"},"uris":["http://www.mendeley.com/documents/?uuid=7694716e-02f1-49e3-b26f-b3d0625c0ace","http://www.mendeley.com/documents/?uuid=3c01de0b-e5ca-4bc8-8fec-d253db05071e"]},{"id":"ITEM-3","itemData":{"DOI":"https://doi.org/10.1016/j.marpol.2017.01.006","ISSN":"0308-597X","author":[{"dropping-particle":"","family":"Pauly","given":"Daniel","non-dropping-particle":"","parse-names":false,"suffix":""},{"dropping-particle":"","family":"Zeller","given":"Dirk","non-dropping-particle":"","parse-names":false,"suffix":""}],"container-title":"Marine Policy","id":"ITEM-3","issued":{"date-parts":[["2017"]]},"page":"176-181","title":"Comments on FAOs State of World Fisheries and Aquaculture (SOFIA 2016)","type":"article-journal","volume":"77"},"uris":["http://www.mendeley.com/documents/?uuid=e648c129-0c0f-4119-ae8f-9003f9a90071","http://www.mendeley.com/documents/?uuid=8d4a500e-8c12-4455-9160-831700ef5a06"]}],"mendeley":{"formattedCitation":"(Pauly &amp; Zeller, 2017b, 2017a; Ye &lt;i&gt;et al.&lt;/i&gt;, 2017)","plainTextFormattedCitation":"(Pauly &amp; Zeller, 2017b, 2017a; Ye et al., 2017)","previouslyFormattedCitation":"(Pauly &amp; Zeller, 2017b, 2017a; Ye &lt;i&gt;et al.&lt;/i&gt;, 2017)"},"properties":{"noteIndex":0},"schema":"https://github.com/citation-style-language/schema/raw/master/csl-citation.json"}</w:instrText>
      </w:r>
      <w:r w:rsidRPr="0008241C">
        <w:rPr>
          <w:sz w:val="22"/>
          <w:szCs w:val="24"/>
        </w:rPr>
        <w:fldChar w:fldCharType="separate"/>
      </w:r>
      <w:r w:rsidRPr="0008241C">
        <w:rPr>
          <w:noProof/>
          <w:sz w:val="22"/>
          <w:szCs w:val="24"/>
        </w:rPr>
        <w:t xml:space="preserve">(Pauly &amp; Zeller, 2017b, 2017a; Ye </w:t>
      </w:r>
      <w:r w:rsidRPr="0008241C">
        <w:rPr>
          <w:i/>
          <w:noProof/>
          <w:sz w:val="22"/>
          <w:szCs w:val="24"/>
        </w:rPr>
        <w:t>et al.</w:t>
      </w:r>
      <w:r w:rsidRPr="0008241C">
        <w:rPr>
          <w:noProof/>
          <w:sz w:val="22"/>
          <w:szCs w:val="24"/>
        </w:rPr>
        <w:t>, 2017)</w:t>
      </w:r>
      <w:r w:rsidRPr="0008241C">
        <w:rPr>
          <w:sz w:val="22"/>
          <w:szCs w:val="24"/>
        </w:rPr>
        <w:fldChar w:fldCharType="end"/>
      </w:r>
      <w:r w:rsidRPr="0008241C">
        <w:rPr>
          <w:sz w:val="22"/>
          <w:szCs w:val="24"/>
        </w:rPr>
        <w:t>. Attempts to reconstruct catches have shown that global catches could be 50</w:t>
      </w:r>
      <w:r w:rsidR="00C934E9">
        <w:rPr>
          <w:sz w:val="22"/>
          <w:szCs w:val="24"/>
        </w:rPr>
        <w:t xml:space="preserve"> per cent</w:t>
      </w:r>
      <w:r w:rsidRPr="0008241C">
        <w:rPr>
          <w:sz w:val="22"/>
          <w:szCs w:val="24"/>
        </w:rPr>
        <w:t xml:space="preserve"> higher than data reported by FAO </w:t>
      </w:r>
      <w:r w:rsidRPr="0008241C">
        <w:rPr>
          <w:sz w:val="22"/>
          <w:szCs w:val="24"/>
        </w:rPr>
        <w:fldChar w:fldCharType="begin" w:fldLock="1"/>
      </w:r>
      <w:r w:rsidRPr="0008241C">
        <w:rPr>
          <w:sz w:val="22"/>
          <w:szCs w:val="24"/>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suppress-author":1,"uris":["http://www.mendeley.com/documents/?uuid=7f6add83-bcf9-4d54-b74c-ad90fd68038b"]}],"mendeley":{"formattedCitation":"(2016b)","plainTextFormattedCitation":"(2016b)","previouslyFormattedCitation":"(2016b)"},"properties":{"noteIndex":0},"schema":"https://github.com/citation-style-language/schema/raw/master/csl-citation.json"}</w:instrText>
      </w:r>
      <w:r w:rsidRPr="0008241C">
        <w:rPr>
          <w:sz w:val="22"/>
          <w:szCs w:val="24"/>
        </w:rPr>
        <w:fldChar w:fldCharType="separate"/>
      </w:r>
      <w:r w:rsidRPr="0008241C">
        <w:rPr>
          <w:noProof/>
          <w:sz w:val="22"/>
          <w:szCs w:val="24"/>
        </w:rPr>
        <w:t>(2016b)</w:t>
      </w:r>
      <w:r w:rsidRPr="0008241C">
        <w:rPr>
          <w:sz w:val="22"/>
          <w:szCs w:val="24"/>
        </w:rPr>
        <w:fldChar w:fldCharType="end"/>
      </w:r>
      <w:r w:rsidRPr="0008241C">
        <w:rPr>
          <w:sz w:val="22"/>
          <w:szCs w:val="24"/>
        </w:rPr>
        <w:t xml:space="preserve">, with stronger declines since catches peaked in the 1990s </w:t>
      </w:r>
      <w:r w:rsidRPr="0008241C">
        <w:rPr>
          <w:sz w:val="22"/>
          <w:szCs w:val="24"/>
        </w:rPr>
        <w:fldChar w:fldCharType="begin" w:fldLock="1"/>
      </w:r>
      <w:r w:rsidRPr="0008241C">
        <w:rPr>
          <w:sz w:val="22"/>
          <w:szCs w:val="24"/>
        </w:rPr>
        <w:instrText>ADDIN CSL_CITATION {"citationItems":[{"id":"ITEM-1","itemData":{"author":[{"dropping-particle":"","family":"Pauly","given":"Daniel","non-dropping-particle":"","parse-names":false,"suffix":""},{"dropping-particle":"","family":"Zeller","given":"Dirk","non-dropping-particle":"","parse-names":false,"suffix":""}],"container-title":"Nature Communications","id":"ITEM-1","issued":{"date-parts":[["2016","1","19"]]},"page":"10244","publisher":"The Author(s)","title":"Catch reconstructions reveal that global marine fisheries catches are higher than reported and declining","type":"article-journal","volume":"7"},"uris":["http://www.mendeley.com/documents/?uuid=042b95ae-3209-4f57-b435-7b7fb44e38fc","http://www.mendeley.com/documents/?uuid=ae424ace-4521-489b-9fb1-21a3bd04c025"]}],"mendeley":{"formattedCitation":"(Pauly &amp; Zeller, 2016)","plainTextFormattedCitation":"(Pauly &amp; Zeller, 2016)","previouslyFormattedCitation":"(Pauly &amp; Zeller, 2016)"},"properties":{"noteIndex":0},"schema":"https://github.com/citation-style-language/schema/raw/master/csl-citation.json"}</w:instrText>
      </w:r>
      <w:r w:rsidRPr="0008241C">
        <w:rPr>
          <w:sz w:val="22"/>
          <w:szCs w:val="24"/>
        </w:rPr>
        <w:fldChar w:fldCharType="separate"/>
      </w:r>
      <w:r w:rsidRPr="0008241C">
        <w:rPr>
          <w:noProof/>
          <w:sz w:val="22"/>
          <w:szCs w:val="24"/>
        </w:rPr>
        <w:t>(Pauly &amp; Zeller, 2016)</w:t>
      </w:r>
      <w:r w:rsidRPr="0008241C">
        <w:rPr>
          <w:sz w:val="22"/>
          <w:szCs w:val="24"/>
        </w:rPr>
        <w:fldChar w:fldCharType="end"/>
      </w:r>
      <w:r w:rsidRPr="0008241C">
        <w:rPr>
          <w:sz w:val="22"/>
          <w:szCs w:val="24"/>
        </w:rPr>
        <w:t xml:space="preserve">, although these estimates are still highly researched and debated </w:t>
      </w:r>
      <w:r w:rsidRPr="0008241C">
        <w:rPr>
          <w:sz w:val="22"/>
          <w:szCs w:val="24"/>
        </w:rPr>
        <w:fldChar w:fldCharType="begin" w:fldLock="1"/>
      </w:r>
      <w:r w:rsidRPr="0008241C">
        <w:rPr>
          <w:sz w:val="22"/>
          <w:szCs w:val="24"/>
        </w:rPr>
        <w:instrText>ADDIN CSL_CITATION {"citationItems":[{"id":"ITEM-1","itemData":{"DOI":"https://doi.org/10.1016/j.marpol.2017.03.012","ISSN":"0308-597X","author":[{"dropping-particle":"","family":"Ye","given":"Yimin","non-dropping-particle":"","parse-names":false,"suffix":""},{"dropping-particle":"","family":"Barange","given":"Manuel","non-dropping-particle":"","parse-names":false,"suffix":""},{"dropping-particle":"","family":"Beveridge","given":"Malcolm","non-dropping-particle":"","parse-names":false,"suffix":""},{"dropping-particle":"","family":"Garibaldi","given":"Luca","non-dropping-particle":"","parse-names":false,"suffix":""},{"dropping-particle":"","family":"Gutierrez","given":"Nicolas","non-dropping-particle":"","parse-names":false,"suffix":""},{"dropping-particle":"","family":"Anganuzzi","given":"Alejandro","non-dropping-particle":"","parse-names":false,"suffix":""},{"dropping-particle":"","family":"Taconet","given":"Marc","non-dropping-particle":"","parse-names":false,"suffix":""}],"container-title":"Marine Policy","id":"ITEM-1","issued":{"date-parts":[["2017"]]},"page":"401-405","title":"FAO's statistic data and sustainability of fisheries and aquaculture: Comments on Pauly and Zeller (2017)","type":"article-journal","volume":"81"},"uris":["http://www.mendeley.com/documents/?uuid=de6774b4-369d-4c9c-8f99-21cb024df167"]},{"id":"ITEM-2","itemData":{"DOI":"https://doi.org/10.1016/j.marpol.2017.03.013","ISSN":"0308-597X","author":[{"dropping-particle":"","family":"Pauly","given":"Daniel","non-dropping-particle":"","parse-names":false,"suffix":""},{"dropping-particle":"","family":"Zeller","given":"Dirk","non-dropping-particle":"","parse-names":false,"suffix":""}],"container-title":"Marine Policy","id":"ITEM-2","issued":{"date-parts":[["2017"]]},"page":"406-410","title":"The best catch data that can possibly be? Rejoinder to Ye et al. “FAO's statistic data and sustainability of fisheries and aquaculture”","type":"article-journal","volume":"81"},"uris":["http://www.mendeley.com/documents/?uuid=7694716e-02f1-49e3-b26f-b3d0625c0ace"]}],"mendeley":{"formattedCitation":"(Pauly &amp; Zeller, 2017b; Ye &lt;i&gt;et al.&lt;/i&gt;, 2017)","plainTextFormattedCitation":"(Pauly &amp; Zeller, 2017b; Ye et al., 2017)","previouslyFormattedCitation":"(Pauly &amp; Zeller, 2017b; Ye &lt;i&gt;et al.&lt;/i&gt;, 2017)"},"properties":{"noteIndex":0},"schema":"https://github.com/citation-style-language/schema/raw/master/csl-citation.json"}</w:instrText>
      </w:r>
      <w:r w:rsidRPr="0008241C">
        <w:rPr>
          <w:sz w:val="22"/>
          <w:szCs w:val="24"/>
        </w:rPr>
        <w:fldChar w:fldCharType="separate"/>
      </w:r>
      <w:r w:rsidRPr="0008241C">
        <w:rPr>
          <w:noProof/>
          <w:sz w:val="22"/>
          <w:szCs w:val="24"/>
        </w:rPr>
        <w:t xml:space="preserve">(Pauly &amp; Zeller, 2017b; Ye </w:t>
      </w:r>
      <w:r w:rsidRPr="0008241C">
        <w:rPr>
          <w:i/>
          <w:noProof/>
          <w:sz w:val="22"/>
          <w:szCs w:val="24"/>
        </w:rPr>
        <w:t>et al.</w:t>
      </w:r>
      <w:r w:rsidRPr="0008241C">
        <w:rPr>
          <w:noProof/>
          <w:sz w:val="22"/>
          <w:szCs w:val="24"/>
        </w:rPr>
        <w:t>, 2017)</w:t>
      </w:r>
      <w:r w:rsidRPr="0008241C">
        <w:rPr>
          <w:sz w:val="22"/>
          <w:szCs w:val="24"/>
        </w:rPr>
        <w:fldChar w:fldCharType="end"/>
      </w:r>
      <w:r w:rsidRPr="0008241C">
        <w:rPr>
          <w:sz w:val="22"/>
          <w:szCs w:val="24"/>
        </w:rPr>
        <w:t xml:space="preserve">. Under-reporting is an issue as it can hide over-exploitation of fisheries </w:t>
      </w:r>
      <w:r w:rsidRPr="0008241C">
        <w:rPr>
          <w:sz w:val="22"/>
          <w:szCs w:val="24"/>
        </w:rPr>
        <w:fldChar w:fldCharType="begin" w:fldLock="1"/>
      </w:r>
      <w:r w:rsidRPr="0008241C">
        <w:rPr>
          <w:sz w:val="22"/>
          <w:szCs w:val="24"/>
        </w:rPr>
        <w:instrText>ADDIN CSL_CITATION {"citationItems":[{"id":"ITEM-1","itemData":{"DOI":"10.1111/j.1467-2979.2012.00468.x","ISBN":"1467-2960","ISSN":"14672960","abstract":"Artisanal coral reef fisheries provide food and employment to hundreds of millions of people in developing countries, making their sustainability a high priority. However, many of these fisheries are degraded and not yielding their maximum socioeconomic returns. We present a literature review that evaluates foci and trends in research effort on coral reef fisheries. We describe the types of data and categories of management recommendations presented in the 464 peer-reviewed articles returned. Identified trends include a decline in articles reporting time-series data, fish catch biomass and catch-per-unit effort, and an increase in articles containing bycatch and stakeholder interview data. Management implications were discussed in 80% of articles, with increasing frequency over time, but only 22% of articles made management recommendations based on the research presented in the article, as opposed to more general recommendations. Key future research priorities, which we deem underrepresented in the literature at present, are: (i) effectiveness of management approaches, (ii) ecological thresholds, trade-offs and sustainable levels of extraction, (iii) effects of climate change, (iv) food security, (v) the role of aquaculture, (vi) access to and control of fishery resources, (vii) relationships between economic development and fishery exploitation, (viii) alternative livelihoods and (ix) integration of ecological and socioeconomic research.","author":[{"dropping-particle":"","family":"Johnson","given":"Ayana E.","non-dropping-particle":"","parse-names":false,"suffix":""},{"dropping-particle":"","family":"Cinner","given":"Joshua E.","non-dropping-particle":"","parse-names":false,"suffix":""},{"dropping-particle":"","family":"Hardt","given":"Marah J.","non-dropping-particle":"","parse-names":false,"suffix":""},{"dropping-particle":"","family":"Jacquet","given":"Jennifer","non-dropping-particle":"","parse-names":false,"suffix":""},{"dropping-particle":"","family":"Mcclanahan","given":"Tim R.","non-dropping-particle":"","parse-names":false,"suffix":""},{"dropping-particle":"","family":"Sanchirico","given":"James N.","non-dropping-particle":"","parse-names":false,"suffix":""}],"container-title":"Fish and Fisheries","id":"ITEM-1","issue":"3","issued":{"date-parts":[["2013"]]},"page":"281-292","title":"Trends, current understanding and future research priorities for artisanal coral reef fisheries research","type":"article-journal","volume":"14"},"uris":["http://www.mendeley.com/documents/?uuid=c48922fb-24aa-4441-830e-0e09c14e9efc"]},{"id":"ITEM-2","itemData":{"DOI":"10.1111/j.1467-2979.2012.00483.x","ISBN":"1467-2979","ISSN":"14672960","PMID":"91615555","abstract":"There is widespread concern and debate about the state of global marine resources and the ecosystems supporting them, notably global fisheries, as catches now generally stagnate or decline. Many fisheries are not assessed by standard stock assessment methods including many in the world's most biodiverse areas. Though simpler methods using widely available catch data are available, these are often discounted largely because data on fishing effort that contributed to the changes in catches are mostly not considered. We analyse spatial and temporal patterns of global fishing effort and its relationship with catch to assess the status of the world's fisheries. The study reveals that fleets now fish all of the world's oceans and have increased in power by an average of 10-fold (25-fold for Asia) since the 1950s. Significantly, for the equivalent fishing power expended, landings from global fisheries are now half what they were a half-century ago, indicating profound changes to supporting marine environments. This study provides another dimension to understand the global status of fisheries.","author":[{"dropping-particle":"","family":"Watson","given":"Reg A.","non-dropping-particle":"","parse-names":false,"suffix":""},{"dropping-particle":"","family":"Cheung","given":"William W.L.","non-dropping-particle":"","parse-names":false,"suffix":""},{"dropping-particle":"","family":"Anticamara","given":"Jonathan A.","non-dropping-particle":"","parse-names":false,"suffix":""},{"dropping-particle":"","family":"Sumaila","given":"Rashid U.","non-dropping-particle":"","parse-names":false,"suffix":""},{"dropping-particle":"","family":"Zeller","given":"Dirk","non-dropping-particle":"","parse-names":false,"suffix":""},{"dropping-particle":"","family":"Pauly","given":"Daniel","non-dropping-particle":"","parse-names":false,"suffix":""}],"container-title":"Fish and Fisheries","id":"ITEM-2","issue":"4","issued":{"date-parts":[["2013"]]},"page":"493-503","title":"Global marine yield halved as fishing intensity redoubles","type":"article-journal","volume":"14"},"uris":["http://www.mendeley.com/documents/?uuid=a3c19e7b-c766-419a-9501-1054cbeac784","http://www.mendeley.com/documents/?uuid=e6561dbc-6670-429c-b6a2-5adc13d58eb5"]}],"mendeley":{"formattedCitation":"(Johnson &lt;i&gt;et al.&lt;/i&gt;, 2013; Watson &lt;i&gt;et al.&lt;/i&gt;, 2013)","plainTextFormattedCitation":"(Johnson et al., 2013; Watson et al., 2013)","previouslyFormattedCitation":"(Johnson &lt;i&gt;et al.&lt;/i&gt;, 2013; Watson &lt;i&gt;et al.&lt;/i&gt;, 2013)"},"properties":{"noteIndex":0},"schema":"https://github.com/citation-style-language/schema/raw/master/csl-citation.json"}</w:instrText>
      </w:r>
      <w:r w:rsidRPr="0008241C">
        <w:rPr>
          <w:sz w:val="22"/>
          <w:szCs w:val="24"/>
        </w:rPr>
        <w:fldChar w:fldCharType="separate"/>
      </w:r>
      <w:r w:rsidRPr="0008241C">
        <w:rPr>
          <w:noProof/>
          <w:sz w:val="22"/>
          <w:szCs w:val="24"/>
        </w:rPr>
        <w:t xml:space="preserve">(Johnson </w:t>
      </w:r>
      <w:r w:rsidRPr="0008241C">
        <w:rPr>
          <w:i/>
          <w:noProof/>
          <w:sz w:val="22"/>
          <w:szCs w:val="24"/>
        </w:rPr>
        <w:t>et al.</w:t>
      </w:r>
      <w:r w:rsidRPr="0008241C">
        <w:rPr>
          <w:noProof/>
          <w:sz w:val="22"/>
          <w:szCs w:val="24"/>
        </w:rPr>
        <w:t xml:space="preserve">, 2013; Watson </w:t>
      </w:r>
      <w:r w:rsidRPr="0008241C">
        <w:rPr>
          <w:i/>
          <w:noProof/>
          <w:sz w:val="22"/>
          <w:szCs w:val="24"/>
        </w:rPr>
        <w:t>et al.</w:t>
      </w:r>
      <w:r w:rsidRPr="0008241C">
        <w:rPr>
          <w:noProof/>
          <w:sz w:val="22"/>
          <w:szCs w:val="24"/>
        </w:rPr>
        <w:t>, 2013)</w:t>
      </w:r>
      <w:r w:rsidRPr="0008241C">
        <w:rPr>
          <w:sz w:val="22"/>
          <w:szCs w:val="24"/>
        </w:rPr>
        <w:fldChar w:fldCharType="end"/>
      </w:r>
      <w:r w:rsidRPr="0008241C">
        <w:rPr>
          <w:sz w:val="22"/>
          <w:szCs w:val="24"/>
        </w:rPr>
        <w:t xml:space="preserve"> and under-represent marine employment </w:t>
      </w:r>
      <w:r w:rsidRPr="0008241C">
        <w:rPr>
          <w:sz w:val="22"/>
          <w:szCs w:val="24"/>
        </w:rPr>
        <w:fldChar w:fldCharType="begin" w:fldLock="1"/>
      </w:r>
      <w:r w:rsidRPr="0008241C">
        <w:rPr>
          <w:sz w:val="22"/>
          <w:szCs w:val="24"/>
        </w:rPr>
        <w:instrText>ADDIN CSL_CITATION {"citationItems":[{"id":"ITEM-1","itemData":{"DOI":"10.1111/j.1467-2979.2011.00450.x","ISBN":"1467-2979","ISSN":"14672960","abstract":"Marine fisheries contribute to the global economy, from the catching of fish through to the provision of support services for the fishing industry. General lack of data and uncertainty about the level of employment in marine fisheries can lead to underestimation of fishing effort and hence over-exploited fisheries, or result in inaccurate projections of economic and societal costs and benefits. To address this gap, a database of marine fisheries employment for 144 coastal nations was compiled. Gaps in employment data that emerged were filled using a Monte Carlo approach to estimate the number of direct and indirect fisheries jobs. We focused on estimating jobs in the small-scale fishing sector. We characterized small-scale fishing as (i) primarily geared towards household consumption or sale at the local level; (ii) conducted at a low level of economic activity; (iii) minimally mechanized; (iv) conducted within inshore areas; (v) minimally managed; and/or (vi) undertaken for cultural or ceremonial purposes. In total, we estimated that 260 ± 6 million people are involved in global marine fisheries, encompassing full-time and part-time jobs in the direct and indirect sectors, with 22 ± 0.45 million of those being small-scale fishers. This is equivalent to 203 ± 34 million full-time equivalent jobs. Study results can be used to improve management decision making and highlight the need to improve monitoring and reporting of the number of people employed in marine fisheries globally.","author":[{"dropping-particle":"","family":"Teh","given":"Lydia C. L.","non-dropping-particle":"","parse-names":false,"suffix":""},{"dropping-particle":"","family":"Sumaila","given":"U. R.","non-dropping-particle":"","parse-names":false,"suffix":""}],"container-title":"Fish and Fisheries","id":"ITEM-1","issue":"1","issued":{"date-parts":[["2013"]]},"page":"77-88","title":"Contribution of marine fisheries to worldwide employment","type":"article-journal","volume":"14"},"uris":["http://www.mendeley.com/documents/?uuid=8fb3a761-c706-41c7-9708-c8311df98011"]}],"mendeley":{"formattedCitation":"(L. C. L. Teh &amp; Sumaila, 2013)","plainTextFormattedCitation":"(L. C. L. Teh &amp; Sumaila, 2013)","previouslyFormattedCitation":"(L. C. L. Teh &amp; Sumaila, 2013)"},"properties":{"noteIndex":0},"schema":"https://github.com/citation-style-language/schema/raw/master/csl-citation.json"}</w:instrText>
      </w:r>
      <w:r w:rsidRPr="0008241C">
        <w:rPr>
          <w:sz w:val="22"/>
          <w:szCs w:val="24"/>
        </w:rPr>
        <w:fldChar w:fldCharType="separate"/>
      </w:r>
      <w:r w:rsidRPr="0008241C">
        <w:rPr>
          <w:noProof/>
          <w:sz w:val="22"/>
          <w:szCs w:val="24"/>
        </w:rPr>
        <w:t>(L. C. L. Teh &amp; Sumaila, 2013)</w:t>
      </w:r>
      <w:r w:rsidRPr="0008241C">
        <w:rPr>
          <w:sz w:val="22"/>
          <w:szCs w:val="24"/>
        </w:rPr>
        <w:fldChar w:fldCharType="end"/>
      </w:r>
      <w:r w:rsidRPr="0008241C">
        <w:rPr>
          <w:sz w:val="22"/>
          <w:szCs w:val="24"/>
        </w:rPr>
        <w:t xml:space="preserve">, with ongoing research in Asia-Pacific showing under-reported catches from some distant vessels </w:t>
      </w:r>
      <w:r w:rsidRPr="0008241C">
        <w:rPr>
          <w:sz w:val="22"/>
          <w:szCs w:val="24"/>
        </w:rPr>
        <w:fldChar w:fldCharType="begin" w:fldLock="1"/>
      </w:r>
      <w:r w:rsidRPr="0008241C">
        <w:rPr>
          <w:sz w:val="22"/>
          <w:szCs w:val="24"/>
        </w:rPr>
        <w:instrText>ADDIN CSL_CITATION {"citationItems":[{"id":"ITEM-1","itemData":{"DOI":"10.1111/faf.12032","ISBN":"1467-2979","ISSN":"14672979","abstract":"We conservatively estimate the distant-water fleet catch of the People’s Republic of China for 2000–2011, using a newly assembled database of reported occurrence of Chinese fishing vessels in various parts of the world and information on the annual catch by vessel type. Given the unreliability of official statistics, uncertainty of results was estimated through a regionally stratified Monte Carlo approach, which documents the presence and number of Chinese vessels in Exclusive Economic Zones and then multiplies these by the expected annual catch per vessel. We find that China, which over-reports its domestic catch, substantially under-reports the catch of its distant-water fleets. This catch, estimated at 4.6 million t year1 (95% central distribution, 3.4–6.1 million t year1) from 2000 to 2011 (compared with an average of 368 000 tyear1 reported by China to FAO), corresponds to an ex- vessel landed value of 8.93 billion € year1 (95% central distribution, 6.3– 12.3 billion). Chinese distant-water fleets extract the largest catch in African waters (3.1 million t year1, 95% central distribution, 2.0–4.4 million t), followed by Asia (1.0 million t year1, 0.56–1.5 million t), Oceania (198 000 t year1, 144 000–262 000 t), Central and South America (182 000 t year1, 94 000– 299 000 t) and Antarctica (48 000 t year1, 8 000–129 000 t). The uncertainty of these estimates is relatively high, but several sources of inaccuracy could not be fully resolved given the constraints inherent in the underlying data and method, which also prevented us from distinguishing between legal and illegal catch.","author":[{"dropping-particle":"","family":"Pauly","given":"Daniel","non-dropping-particle":"","parse-names":false,"suffix":""},{"dropping-particle":"","family":"Belhabib","given":"Dyhia","non-dropping-particle":"","parse-names":false,"suffix":""},{"dropping-particle":"","family":"Blomeyer","given":"Roland","non-dropping-particle":"","parse-names":false,"suffix":""},{"dropping-particle":"","family":"Cheung","given":"William W.W.L.","non-dropping-particle":"","parse-names":false,"suffix":""},{"dropping-particle":"","family":"Cisneros-Montemayor","given":"Andrés M.","non-dropping-particle":"","parse-names":false,"suffix":""},{"dropping-particle":"","family":"Copeland","given":"Duncan","non-dropping-particle":"","parse-names":false,"suffix":""},{"dropping-particle":"","family":"Harper","given":"Sarah","non-dropping-particle":"","parse-names":false,"suffix":""},{"dropping-particle":"","family":"Lam","given":"Vicky W.Y.","non-dropping-particle":"","parse-names":false,"suffix":""},{"dropping-particle":"","family":"Mai","given":"Yining","non-dropping-particle":"","parse-names":false,"suffix":""},{"dropping-particle":"","family":"Manach","given":"Frédéric","non-dropping-particle":"Le","parse-names":false,"suffix":""},{"dropping-particle":"","family":"Österblom","given":"Henrik","non-dropping-particle":"","parse-names":false,"suffix":""},{"dropping-particle":"","family":"Mok","given":"Ka Man","non-dropping-particle":"","parse-names":false,"suffix":""},{"dropping-particle":"","family":"Meer","given":"Liesbeth","non-dropping-particle":"van der","parse-names":false,"suffix":""},{"dropping-particle":"","family":"Sanz","given":"Antonio","non-dropping-particle":"","parse-names":false,"suffix":""},{"dropping-particle":"","family":"Shon","given":"Soohyun","non-dropping-particle":"","parse-names":false,"suffix":""},{"dropping-particle":"","family":"Sumaila","given":"U. Rashid","non-dropping-particle":"","parse-names":false,"suffix":""},{"dropping-particle":"","family":"Swartz","given":"Wilf","non-dropping-particle":"","parse-names":false,"suffix":""},{"dropping-particle":"","family":"Watson","given":"Reg","non-dropping-particle":"","parse-names":false,"suffix":""},{"dropping-particle":"","family":"Zhai","given":"Yunlei","non-dropping-particle":"","parse-names":false,"suffix":""},{"dropping-particle":"","family":"Zeller","given":"Dirk","non-dropping-particle":"","parse-names":false,"suffix":""}],"container-title":"Fish and Fisheries","id":"ITEM-1","issue":"3","issued":{"date-parts":[["2014"]]},"page":"474-488","title":"China's distant-water fisheries in the 21st century","type":"article-journal","volume":"15"},"uris":["http://www.mendeley.com/documents/?uuid=ae676147-1b69-46e9-8e12-fa867ef806fd","http://www.mendeley.com/documents/?uuid=9ded8bcd-9f31-499a-8541-eaf0f0e30498"]}],"mendeley":{"formattedCitation":"(Pauly &lt;i&gt;et al.&lt;/i&gt;, 2014)","plainTextFormattedCitation":"(Pauly et al., 2014)","previouslyFormattedCitation":"(Pauly &lt;i&gt;et al.&lt;/i&gt;, 2014)"},"properties":{"noteIndex":0},"schema":"https://github.com/citation-style-language/schema/raw/master/csl-citation.json"}</w:instrText>
      </w:r>
      <w:r w:rsidRPr="0008241C">
        <w:rPr>
          <w:sz w:val="22"/>
          <w:szCs w:val="24"/>
        </w:rPr>
        <w:fldChar w:fldCharType="separate"/>
      </w:r>
      <w:r w:rsidRPr="0008241C">
        <w:rPr>
          <w:noProof/>
          <w:sz w:val="22"/>
          <w:szCs w:val="24"/>
        </w:rPr>
        <w:t xml:space="preserve">(Pauly </w:t>
      </w:r>
      <w:r w:rsidRPr="0008241C">
        <w:rPr>
          <w:i/>
          <w:noProof/>
          <w:sz w:val="22"/>
          <w:szCs w:val="24"/>
        </w:rPr>
        <w:t>et al.</w:t>
      </w:r>
      <w:r w:rsidRPr="0008241C">
        <w:rPr>
          <w:noProof/>
          <w:sz w:val="22"/>
          <w:szCs w:val="24"/>
        </w:rPr>
        <w:t>, 2014)</w:t>
      </w:r>
      <w:r w:rsidRPr="0008241C">
        <w:rPr>
          <w:sz w:val="22"/>
          <w:szCs w:val="24"/>
        </w:rPr>
        <w:fldChar w:fldCharType="end"/>
      </w:r>
      <w:r w:rsidRPr="0008241C">
        <w:rPr>
          <w:sz w:val="22"/>
          <w:szCs w:val="24"/>
        </w:rPr>
        <w:t xml:space="preserve">. </w:t>
      </w:r>
    </w:p>
    <w:p w14:paraId="3F8AC614" w14:textId="77777777" w:rsidR="00A01204" w:rsidRPr="0008241C" w:rsidRDefault="00A01204" w:rsidP="00A01204">
      <w:pPr>
        <w:rPr>
          <w:sz w:val="22"/>
          <w:szCs w:val="24"/>
        </w:rPr>
      </w:pPr>
    </w:p>
    <w:p w14:paraId="49DDBC51" w14:textId="77777777" w:rsidR="00A01204" w:rsidRPr="0008241C" w:rsidRDefault="00A01204" w:rsidP="00A01204">
      <w:pPr>
        <w:rPr>
          <w:sz w:val="22"/>
          <w:szCs w:val="24"/>
        </w:rPr>
      </w:pPr>
      <w:r w:rsidRPr="0008241C">
        <w:rPr>
          <w:sz w:val="22"/>
          <w:szCs w:val="24"/>
        </w:rPr>
        <w:t xml:space="preserve">In the Asia-Pacific region, from available and estimated information, marine capture fisheries have flattened with probable declining trends in the past 5 to 10 years </w:t>
      </w:r>
      <w:r w:rsidRPr="0008241C">
        <w:rPr>
          <w:sz w:val="22"/>
          <w:szCs w:val="24"/>
        </w:rPr>
        <w:fldChar w:fldCharType="begin" w:fldLock="1"/>
      </w:r>
      <w:r w:rsidRPr="0008241C">
        <w:rPr>
          <w:sz w:val="22"/>
          <w:szCs w:val="24"/>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1","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uris":["http://www.mendeley.com/documents/?uuid=014ab89e-0cc2-4571-a03f-713d3ab92031"]},{"id":"ITEM-2","itemData":{"author":[{"dropping-particle":"","family":"Pauly","given":"Daniel","non-dropping-particle":"","parse-names":false,"suffix":""},{"dropping-particle":"","family":"Zeller","given":"Dirk","non-dropping-particle":"","parse-names":false,"suffix":""}],"container-title":"Nature Communications","id":"ITEM-2","issued":{"date-parts":[["2016","1","19"]]},"page":"10244","publisher":"The Author(s)","title":"Catch reconstructions reveal that global marine fisheries catches are higher than reported and declining","type":"article-journal","volume":"7"},"uris":["http://www.mendeley.com/documents/?uuid=ae424ace-4521-489b-9fb1-21a3bd04c025","http://www.mendeley.com/documents/?uuid=042b95ae-3209-4f57-b435-7b7fb44e38fc"]}],"mendeley":{"formattedCitation":"(Funge-Smith &lt;i&gt;et al.&lt;/i&gt;, 2012; Pauly &amp; Zeller, 2016)","plainTextFormattedCitation":"(Funge-Smith et al., 2012; Pauly &amp; Zeller, 2016)","previouslyFormattedCitation":"(Funge-Smith &lt;i&gt;et al.&lt;/i&gt;, 2012; Pauly &amp; Zeller, 2016)"},"properties":{"noteIndex":0},"schema":"https://github.com/citation-style-language/schema/raw/master/csl-citation.json"}</w:instrText>
      </w:r>
      <w:r w:rsidRPr="0008241C">
        <w:rPr>
          <w:sz w:val="22"/>
          <w:szCs w:val="24"/>
        </w:rPr>
        <w:fldChar w:fldCharType="separate"/>
      </w:r>
      <w:r w:rsidRPr="0008241C">
        <w:rPr>
          <w:noProof/>
          <w:sz w:val="22"/>
          <w:szCs w:val="24"/>
        </w:rPr>
        <w:t xml:space="preserve">(Funge-Smith </w:t>
      </w:r>
      <w:r w:rsidRPr="0008241C">
        <w:rPr>
          <w:i/>
          <w:noProof/>
          <w:sz w:val="22"/>
          <w:szCs w:val="24"/>
        </w:rPr>
        <w:t>et al.</w:t>
      </w:r>
      <w:r w:rsidRPr="0008241C">
        <w:rPr>
          <w:noProof/>
          <w:sz w:val="22"/>
          <w:szCs w:val="24"/>
        </w:rPr>
        <w:t xml:space="preserve">, 2012; Pauly &amp; </w:t>
      </w:r>
      <w:r w:rsidRPr="0008241C">
        <w:rPr>
          <w:noProof/>
          <w:sz w:val="22"/>
          <w:szCs w:val="24"/>
        </w:rPr>
        <w:lastRenderedPageBreak/>
        <w:t>Zeller, 2016)</w:t>
      </w:r>
      <w:r w:rsidRPr="0008241C">
        <w:rPr>
          <w:sz w:val="22"/>
          <w:szCs w:val="24"/>
        </w:rPr>
        <w:fldChar w:fldCharType="end"/>
      </w:r>
      <w:r w:rsidRPr="0008241C">
        <w:rPr>
          <w:sz w:val="22"/>
          <w:szCs w:val="24"/>
        </w:rPr>
        <w:t>, and signs of overfishing for instance in the Western Central Pacific zone (zone 71 from the FAO fishing area</w:t>
      </w:r>
      <w:r w:rsidRPr="0008241C">
        <w:rPr>
          <w:szCs w:val="18"/>
          <w:vertAlign w:val="superscript"/>
        </w:rPr>
        <w:footnoteReference w:id="65"/>
      </w:r>
      <w:r w:rsidRPr="0008241C">
        <w:rPr>
          <w:sz w:val="22"/>
          <w:szCs w:val="24"/>
        </w:rPr>
        <w:t xml:space="preserve">) </w:t>
      </w:r>
      <w:r w:rsidRPr="0008241C">
        <w:rPr>
          <w:sz w:val="22"/>
          <w:szCs w:val="24"/>
        </w:rPr>
        <w:fldChar w:fldCharType="begin" w:fldLock="1"/>
      </w:r>
      <w:r w:rsidRPr="0008241C">
        <w:rPr>
          <w:sz w:val="22"/>
          <w:szCs w:val="24"/>
        </w:rPr>
        <w:instrText>ADDIN CSL_CITATION {"citationItems":[{"id":"ITEM-1","itemData":{"DOI":"10.1073/pnas.1520420113","ISSN":"0027-8424","abstract":"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extemdash}the median fishery is in poor health (overfished, with further overfishing occurring), although 32% of fisheries are in good biological, although not necessarily economic, condition. Our business-as-usual scenario projects further divergence and continued collapse for many of the world{\\textquoteright}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Strauss","given":"C Kent","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id":"ITEM-1","issue":"18","issued":{"date-parts":[["2016"]]},"page":"5125-5129","publisher":"National Academy of Sciences","title":"Global fishery prospects under contrasting management regimes","type":"article-journal","volume":"113"},"uris":["http://www.mendeley.com/documents/?uuid=aae3b2b8-63fa-4fd3-9d95-8ccddd1e60ce","http://www.mendeley.com/documents/?uuid=51202114-0208-4c12-a0e3-cf6264f09631"]}],"mendeley":{"formattedCitation":"(Costello &lt;i&gt;et al.&lt;/i&gt;, 2016)","plainTextFormattedCitation":"(Costello et al., 2016)","previouslyFormattedCitation":"(Costello &lt;i&gt;et al.&lt;/i&gt;, 2016)"},"properties":{"noteIndex":0},"schema":"https://github.com/citation-style-language/schema/raw/master/csl-citation.json"}</w:instrText>
      </w:r>
      <w:r w:rsidRPr="0008241C">
        <w:rPr>
          <w:sz w:val="22"/>
          <w:szCs w:val="24"/>
        </w:rPr>
        <w:fldChar w:fldCharType="separate"/>
      </w:r>
      <w:r w:rsidRPr="0008241C">
        <w:rPr>
          <w:noProof/>
          <w:sz w:val="22"/>
          <w:szCs w:val="24"/>
        </w:rPr>
        <w:t xml:space="preserve">(Costello </w:t>
      </w:r>
      <w:r w:rsidRPr="0008241C">
        <w:rPr>
          <w:i/>
          <w:noProof/>
          <w:sz w:val="22"/>
          <w:szCs w:val="24"/>
        </w:rPr>
        <w:t>et al.</w:t>
      </w:r>
      <w:r w:rsidRPr="0008241C">
        <w:rPr>
          <w:noProof/>
          <w:sz w:val="22"/>
          <w:szCs w:val="24"/>
        </w:rPr>
        <w:t>, 2016)</w:t>
      </w:r>
      <w:r w:rsidRPr="0008241C">
        <w:rPr>
          <w:sz w:val="22"/>
          <w:szCs w:val="24"/>
        </w:rPr>
        <w:fldChar w:fldCharType="end"/>
      </w:r>
      <w:r w:rsidRPr="0008241C">
        <w:rPr>
          <w:sz w:val="22"/>
          <w:szCs w:val="24"/>
        </w:rPr>
        <w:t xml:space="preserve">. </w:t>
      </w:r>
    </w:p>
    <w:p w14:paraId="5A8E3B1A" w14:textId="77777777" w:rsidR="00A01204" w:rsidRPr="0008241C" w:rsidRDefault="00A01204" w:rsidP="00A01204">
      <w:pPr>
        <w:rPr>
          <w:sz w:val="22"/>
          <w:szCs w:val="24"/>
        </w:rPr>
      </w:pPr>
    </w:p>
    <w:p w14:paraId="1D7E3FD2" w14:textId="7A57C186" w:rsidR="00A01204" w:rsidRPr="0008241C" w:rsidRDefault="00A01204" w:rsidP="00A01204">
      <w:pPr>
        <w:rPr>
          <w:sz w:val="22"/>
          <w:szCs w:val="24"/>
        </w:rPr>
      </w:pPr>
      <w:r w:rsidRPr="0008241C">
        <w:rPr>
          <w:sz w:val="22"/>
          <w:szCs w:val="24"/>
        </w:rPr>
        <w:t xml:space="preserve">In South-East Asia, small-scale fisheries that are vital for providing food to local communities, employment and income have been estimated to have declined possibly due to a rise in industrial fishing for human and non-human consumption </w:t>
      </w:r>
      <w:r w:rsidRPr="0008241C">
        <w:rPr>
          <w:sz w:val="22"/>
          <w:szCs w:val="24"/>
        </w:rPr>
        <w:fldChar w:fldCharType="begin" w:fldLock="1"/>
      </w:r>
      <w:r w:rsidRPr="0008241C">
        <w:rPr>
          <w:sz w:val="22"/>
          <w:szCs w:val="24"/>
        </w:rPr>
        <w:instrText>ADDIN CSL_CITATION {"citationItems":[{"id":"ITEM-1","itemData":{"DOI":"10.3389/fmars.2018.00044","ISSN":"2296-7745","abstract":"Amidst overexploited fisheries and further climate related declines projected in tropical fisheries, marine dependent small-scale fishers in Southeast Asia face an uncertain future. Yet, small-scale fishers are seldom explicitly considered in regional fisheries management and their contribution to national fish supply tends to be greatly under-estimated compared to industrial fisheries. Lack of knowledge about the small-scale sector jeopardises informed decision-making for sustainable ecosystem based fisheries planning and social development. We fill this knowledge gap by applying reconstructed marine fish catch statistics from Cambodia, Malaysia, Thailand, and Vietnam – countries of the Gulf of Thailand - from 1950 to 2013 to assess the relative contribution of small-scale and industrial fisheries to national food security. Reconstructed catches quantify reported and unreported fish catch from industrial, small-scale, and recreational fishing. We then conduct a comparative analysis of the degree to which the industrial and small-scale sectors support food security, by converting total catch to the portion that is kept for human consumption and that which is diverted to fishmeal for animal feed or other purposes. Total reconstructed marine fish catch from the four Southeast Asian countries totalled 282 million t from 1950 to 2013, with small-scale sector catches being underestimated by an average of around 2 times. When the amount of fish that is diverted to fishmeal is omitted, small-scale fishers contribute more food fish for humans than do industrial fisheries for much of the period until 2000. These results encourage regional fisheries management to be cognisant of small-scale fisheries as a pillar of socio-economic well-being for coastal communities.","author":[{"dropping-particle":"","family":"Teh","given":"Lydia C. L.","non-dropping-particle":"","parse-names":false,"suffix":""},{"dropping-particle":"","family":"Pauly","given":"Daniel","non-dropping-particle":"","parse-names":false,"suffix":""}],"container-title":"Frontiers in Marine Science","id":"ITEM-1","issued":{"date-parts":[["2018"]]},"page":"44","title":"Who Brings in the Fish? The Relative Contribution of Small-Scale and Industrial Fisheries to Food Security in Southeast Asia","type":"article-journal","volume":"5"},"uris":["http://www.mendeley.com/documents/?uuid=0baedd00-9441-4787-89d6-15379c829a70","http://www.mendeley.com/documents/?uuid=2acbc759-2848-4a48-881a-93cda62e17cc"]}],"mendeley":{"formattedCitation":"(L. C. L. Teh &amp; Pauly, 2018)","plainTextFormattedCitation":"(L. C. L. Teh &amp; Pauly, 2018)","previouslyFormattedCitation":"(L. C. L. Teh &amp; Pauly, 2018)"},"properties":{"noteIndex":0},"schema":"https://github.com/citation-style-language/schema/raw/master/csl-citation.json"}</w:instrText>
      </w:r>
      <w:r w:rsidRPr="0008241C">
        <w:rPr>
          <w:sz w:val="22"/>
          <w:szCs w:val="24"/>
        </w:rPr>
        <w:fldChar w:fldCharType="separate"/>
      </w:r>
      <w:r w:rsidRPr="0008241C">
        <w:rPr>
          <w:noProof/>
          <w:sz w:val="22"/>
          <w:szCs w:val="24"/>
        </w:rPr>
        <w:t>(L. C. L. Teh &amp; Pauly, 2018)</w:t>
      </w:r>
      <w:r w:rsidRPr="0008241C">
        <w:rPr>
          <w:sz w:val="22"/>
          <w:szCs w:val="24"/>
        </w:rPr>
        <w:fldChar w:fldCharType="end"/>
      </w:r>
      <w:r w:rsidRPr="0008241C">
        <w:rPr>
          <w:sz w:val="22"/>
          <w:szCs w:val="24"/>
        </w:rPr>
        <w:t xml:space="preserve">. Some small scale and large scale fisheries of species such as tuna are also continuing to show declines in catch in countries like Japan, in spite of reduction in fishing effort and implementation of management </w:t>
      </w:r>
      <w:r w:rsidRPr="0008241C">
        <w:rPr>
          <w:sz w:val="22"/>
          <w:szCs w:val="24"/>
        </w:rPr>
        <w:fldChar w:fldCharType="begin" w:fldLock="1"/>
      </w:r>
      <w:r w:rsidRPr="0008241C">
        <w:rPr>
          <w:sz w:val="22"/>
          <w:szCs w:val="24"/>
        </w:rPr>
        <w:instrText>ADDIN CSL_CITATION {"citationItems":[{"id":"ITEM-1","itemData":{"DOI":"10.1016/J.DSR2.2014.10.027","ISSN":"0967-0645","abstract":"Assessment of the current status of marine ecosystems is necessary for the sustainable utilization of ecosystem services through fisheries and other human activities under changing environmental conditions. Understanding of historical changes in marine ecosystems can help us to assess their current status. In this study, we analyzed Japanese commercial fishery catch data and scientific survey data of the diet of northern fur seal (Callorhinus ursinus, NFS) to investigate potential long-term ecosystem changes in the western North Pacific Ocean off northeastern Japan over the past 60 years. Total commercial catches experienced peaks around 1960 and during the 1980s, decreasing to low levels around 1970 and after 1990. Catches were substantively impacted by the Tohoku earthquake and tsunami in 2011. Species composition of the commercial catch changed over time, resulting in changes in the mean trophic level (MTL) of the catches. Trends in observed commercial catches were affected by many factors, including species population fluctuations potentially related to large-scale environmental shifts, migration and distribution patterns of species related to local oceanography, changes in fishing technology, and the introduction of fishery management frameworks. The composition of NFS diet also changed over time: although overall changes were small, MTL derived from NFS stomach contents declined from the early 1970s to the late 1980s. This fall in the MTL of the diet of NFS is suggestive of a shift in pelagic fish fauna from a “mackerel-dominant regime” to a “sardine-dominant regime”. Inconsistencies between changes in species composition and MTLs of the commercial catch and NFS diet resulted from differences in commercial fishing targeting and NFS foraging behavior strategies. Although commercial catch is a valuable source of information for investigating historical changes in fisheries, biological resources, and ecosystems, catch data should be interpreted carefully and other relevant information available should also be considered.","author":[{"dropping-particle":"","family":"Yonezaki","given":"Shiroh","non-dropping-particle":"","parse-names":false,"suffix":""},{"dropping-particle":"","family":"Kiyota","given":"Masashi","non-dropping-particle":"","parse-names":false,"suffix":""},{"dropping-particle":"","family":"Okamura","given":"Hiroshi","non-dropping-particle":"","parse-names":false,"suffix":""}],"container-title":"Deep Sea Research Part II: Topical Studies in Oceanography","id":"ITEM-1","issued":{"date-parts":[["2015","3","1"]]},"page":"91-101","publisher":"Pergamon","title":"Long-term ecosystem change in the western North Pacific inferred from commercial fisheries and top predator diet","type":"article-journal","volume":"113"},"uris":["http://www.mendeley.com/documents/?uuid=afdd0c40-4be6-3f54-a08d-1966e09ad4df"]},{"id":"ITEM-2","itemData":{"DOI":"10.23849/npafcb6/279.296","abstract":"We analyzed the 1976–2014 time series of in-river Japanese pink salmon catch from 22 stocks along the Sea of Okhotsk coast to identify regional variability in abundance and to examine the eff ects of sea surface temperature (SST) on regional variability. Residuals from regressions of catch between parental and off spring generations for the 22 stocks were integrated into fi ve regional groups by principal components analysis. Each of the principal components was associated with coastal SSTs, particularly during early ocean residency of juveniles and/or adult spawning migrations. Negative SST anomalies in spring have increased abruptly during summer since the mid-2000s, which is probably related to the decrease in pink salmon survival in recent years. The catch period decreased in all regions during the study, accompanied by an earlier peak in some regions. Catch diversity in southern stocks was negatively correlated with mean coastal SSTs during April–September. Although the loss of diversity was possibly associated with the recently higher SSTs, we could not deny that artifi cial hatchery selection for early migrants, which has occurred for more than a decade, may have signifi cantly altered migration timing.","author":[{"dropping-particle":"","family":"Saito","given":"Toshihiko","non-dropping-particle":"","parse-names":false,"suffix":""},{"dropping-particle":"","family":"Hirabayashi","given":"Yukihiro","non-dropping-particle":"","parse-names":false,"suffix":""},{"dropping-particle":"","family":"Suzuki","given":"Kengo","non-dropping-particle":"","parse-names":false,"suffix":""},{"dropping-particle":"","family":"Watanabe","given":"Kyuji","non-dropping-particle":"","parse-names":false,"suffix":""},{"dropping-particle":"","family":"Saito","given":"Hiromi","non-dropping-particle":"","parse-names":false,"suffix":""}],"container-title":"North Pacific Anadromous Fish Commission Bulletin","id":"ITEM-2","issue":"6","issued":{"date-parts":[["2016"]]},"page":"279-296","title":"Recent Decline of Pink Salmon (Oncorhynchus gorbuscha) Abundance in Japan","type":"article-journal"},"uris":["http://www.mendeley.com/documents/?uuid=0a5a59fe-d6cf-3fb6-89fe-ed220c8eac22"]},{"id":"ITEM-3","itemData":{"abstract":"Asari clam is one of the most important fishery resources in Japan. The clam has been utilized as not only a food but also a recreational harvestable species. Main habitat of the asari extends from tidal area to shallow subtidal area of sandy soft bottom. Asari is harvested by hand raking or short-handled basket raking in tidal areas and long-handled basket raking, dredging, helmet diving in subtidal areas. Major areas of asari harvest are Tokyo Bay, Mikawa Bay, Ise Bay, Suo Nada and Ariake Bay. Annual harvest of the asari in the major areas, however, decreased largely after late 1980s except Mikawa Bay. Stock decline of natural asari is remarkable and seriously problematic for coastal fisheries in Japan. Along with application of the various countermeasures intended to restore the natural stocks of asari, a number of factors have been discussed to be responsible for the asari decline. Some of these are decrease of suitable habitat areas, deterioration of water and substrate quality, erosion of the clams by strong wave disturbance, new predators and parasites, oligotrophication, and excess harvesting. We still have not determined significant factors responsible for the asari decline in Japan. In the discussed factors, we compared the effect of five factors; blue tide, river flood, strong wave disturbance, infection of sea spider, and hypoxia on clam larvae, based on the studies in Tokyo Bay. The impacts (mortalities) of the factors for the total asari stock by the blue tide in Sanbanze in 2008, the river flood in Sanbanze in 2007, winter wave mortality in the three areas in 2009–2010, and infection of sea spider in Kisarazu in 2009 were calculated to be 0.16</w:instrText>
      </w:r>
      <w:r w:rsidRPr="0008241C">
        <w:rPr>
          <w:rFonts w:ascii="MS Mincho" w:eastAsia="MS Mincho" w:hAnsi="MS Mincho" w:cs="MS Mincho" w:hint="eastAsia"/>
          <w:sz w:val="22"/>
          <w:szCs w:val="24"/>
        </w:rPr>
        <w:instrText>，</w:instrText>
      </w:r>
      <w:r w:rsidRPr="0008241C">
        <w:rPr>
          <w:sz w:val="22"/>
          <w:szCs w:val="24"/>
        </w:rPr>
        <w:instrText>0.07</w:instrText>
      </w:r>
      <w:r w:rsidRPr="0008241C">
        <w:rPr>
          <w:rFonts w:ascii="MS Mincho" w:eastAsia="MS Mincho" w:hAnsi="MS Mincho" w:cs="MS Mincho" w:hint="eastAsia"/>
          <w:sz w:val="22"/>
          <w:szCs w:val="24"/>
        </w:rPr>
        <w:instrText>，</w:instrText>
      </w:r>
      <w:r w:rsidRPr="0008241C">
        <w:rPr>
          <w:sz w:val="22"/>
          <w:szCs w:val="24"/>
        </w:rPr>
        <w:instrText>0.95</w:instrText>
      </w:r>
      <w:r w:rsidRPr="0008241C">
        <w:rPr>
          <w:rFonts w:ascii="MS Mincho" w:eastAsia="MS Mincho" w:hAnsi="MS Mincho" w:cs="MS Mincho" w:hint="eastAsia"/>
          <w:sz w:val="22"/>
          <w:szCs w:val="24"/>
        </w:rPr>
        <w:instrText>，</w:instrText>
      </w:r>
      <w:r w:rsidRPr="0008241C">
        <w:rPr>
          <w:sz w:val="22"/>
          <w:szCs w:val="24"/>
        </w:rPr>
        <w:instrText>0.30, respectively. Among these factors, winter wave mortality showed the most significant effect on the asari stock in Tokyo Bay. Comparing the properties of the estimated factors, the factors that affected wider areas and longer period with higher mortality were supposed to give severer impact for the asari stock. In order to take effective countermeasures for the decline of asari stock in Japan, further assessment of the impact of the suspected factors is required to be progressed.","author":[{"dropping-particle":"","family":"Toba","given":"Mitsuharu","non-dropping-particle":"","parse-names":false,"suffix":""},{"dropping-particle":"","family":"Kobayashi","given":"Yutaka","non-dropping-particle":"","parse-names":false,"suffix":""},{"dropping-particle":"","family":"Kakino","given":"Jun","non-dropping-particle":"","parse-names":false,"suffix":""},{"dropping-particle":"","family":"Yamakaw","given":"Hiroshi","non-dropping-particle":"","parse-names":false,"suffix":""},{"dropping-particle":"","family":"Ishii","given":"Ryo","non-dropping-particle":"","parse-names":false,"suffix":""},{"dropping-particle":"","family":"Okamoto","given":"Ryu","non-dropping-particle":"","parse-names":false,"suffix":""}],"container-title":"Bulletin of Japan Fisheries Research and Education Agency","id":"ITEM-3","issued":{"date-parts":[["2016"]]},"page":"9-21","title":"Stocks and fisheries of asari in Japan","type":"article-journal","volume":"42"},"uris":["http://www.mendeley.com/documents/?uuid=4e9f4455-9716-37f1-857c-76726c25ceed"]}],"mendeley":{"formattedCitation":"(Saito &lt;i&gt;et al.&lt;/i&gt;, 2016; Toba &lt;i&gt;et al.&lt;/i&gt;, 2016; Yonezaki &lt;i&gt;et al.&lt;/i&gt;, 2015)","plainTextFormattedCitation":"(Saito et al., 2016; Toba et al., 2016; Yonezaki et al., 2015)","previouslyFormattedCitation":"(Saito &lt;i&gt;et al.&lt;/i&gt;, 2016; Toba &lt;i&gt;et al.&lt;/i&gt;, 2016; Yonezaki &lt;i&gt;et al.&lt;/i&gt;, 2015)"},"properties":{"noteIndex":0},"schema":"https://github.com/citation-style-language/schema/raw/master/csl-citation.json"}</w:instrText>
      </w:r>
      <w:r w:rsidRPr="0008241C">
        <w:rPr>
          <w:sz w:val="22"/>
          <w:szCs w:val="24"/>
        </w:rPr>
        <w:fldChar w:fldCharType="separate"/>
      </w:r>
      <w:r w:rsidRPr="0008241C">
        <w:rPr>
          <w:noProof/>
          <w:sz w:val="22"/>
          <w:szCs w:val="24"/>
        </w:rPr>
        <w:t xml:space="preserve">(Saito </w:t>
      </w:r>
      <w:r w:rsidRPr="0008241C">
        <w:rPr>
          <w:i/>
          <w:noProof/>
          <w:sz w:val="22"/>
          <w:szCs w:val="24"/>
        </w:rPr>
        <w:t>et al.</w:t>
      </w:r>
      <w:r w:rsidRPr="0008241C">
        <w:rPr>
          <w:noProof/>
          <w:sz w:val="22"/>
          <w:szCs w:val="24"/>
        </w:rPr>
        <w:t xml:space="preserve">, 2016; Toba </w:t>
      </w:r>
      <w:r w:rsidRPr="0008241C">
        <w:rPr>
          <w:i/>
          <w:noProof/>
          <w:sz w:val="22"/>
          <w:szCs w:val="24"/>
        </w:rPr>
        <w:t>et al.</w:t>
      </w:r>
      <w:r w:rsidRPr="0008241C">
        <w:rPr>
          <w:noProof/>
          <w:sz w:val="22"/>
          <w:szCs w:val="24"/>
        </w:rPr>
        <w:t xml:space="preserve">, 2016; Yonezaki </w:t>
      </w:r>
      <w:r w:rsidRPr="0008241C">
        <w:rPr>
          <w:i/>
          <w:noProof/>
          <w:sz w:val="22"/>
          <w:szCs w:val="24"/>
        </w:rPr>
        <w:t>et al.</w:t>
      </w:r>
      <w:r w:rsidRPr="0008241C">
        <w:rPr>
          <w:noProof/>
          <w:sz w:val="22"/>
          <w:szCs w:val="24"/>
        </w:rPr>
        <w:t>, 2015)</w:t>
      </w:r>
      <w:r w:rsidRPr="0008241C">
        <w:rPr>
          <w:sz w:val="22"/>
          <w:szCs w:val="24"/>
        </w:rPr>
        <w:fldChar w:fldCharType="end"/>
      </w:r>
      <w:r w:rsidRPr="0008241C">
        <w:rPr>
          <w:sz w:val="22"/>
          <w:szCs w:val="24"/>
        </w:rPr>
        <w:t xml:space="preserve">. It is not clear whether the situation is the same in other </w:t>
      </w:r>
      <w:r w:rsidR="00C01691">
        <w:rPr>
          <w:sz w:val="22"/>
          <w:szCs w:val="24"/>
        </w:rPr>
        <w:t>subregion</w:t>
      </w:r>
      <w:r w:rsidRPr="0008241C">
        <w:rPr>
          <w:sz w:val="22"/>
          <w:szCs w:val="24"/>
        </w:rPr>
        <w:t xml:space="preserve">s of the APR, as there may be other factors such as demographics (e.g. migration, aging population) and societal changes (e.g. changing dietary preferences) that may also explain this trend </w:t>
      </w:r>
      <w:r w:rsidRPr="0008241C">
        <w:rPr>
          <w:sz w:val="22"/>
          <w:szCs w:val="24"/>
        </w:rPr>
        <w:fldChar w:fldCharType="begin" w:fldLock="1"/>
      </w:r>
      <w:r w:rsidRPr="0008241C">
        <w:rPr>
          <w:sz w:val="22"/>
          <w:szCs w:val="24"/>
        </w:rPr>
        <w:instrText>ADDIN CSL_CITATION {"citationItems":[{"id":"ITEM-1","itemData":{"ISBN":"978-88-6969-226-0","collection-title":"Ca’ Foscari Japanese Studies","editor":[{"dropping-particle":"","family":"Bulian","given":"Giovanni","non-dropping-particle":"","parse-names":false,"suffix":""},{"dropping-particle":"","family":"Nakano","given":"Yasushi","non-dropping-particle":"","parse-names":false,"suffix":""}],"id":"ITEM-1","issued":{"date-parts":[["2018"]]},"number":"8-2","number-of-pages":"168","publisher":"Edizioni Ca 'Foscari - Digital Publishing","publisher-place":"Venezia","title":"Small-scale Fisheries in Japan. Environmental and Socio-cultural Perspectives","type":"book"},"uris":["http://www.mendeley.com/documents/?uuid=fc316b87-88fc-31e7-88c2-6a6d48d4ae35"]}],"mendeley":{"formattedCitation":"(Bulian &amp; Nakano, 2018)","plainTextFormattedCitation":"(Bulian &amp; Nakano, 2018)","previouslyFormattedCitation":"(Bulian &amp; Nakano, 2018)"},"properties":{"noteIndex":0},"schema":"https://github.com/citation-style-language/schema/raw/master/csl-citation.json"}</w:instrText>
      </w:r>
      <w:r w:rsidRPr="0008241C">
        <w:rPr>
          <w:sz w:val="22"/>
          <w:szCs w:val="24"/>
        </w:rPr>
        <w:fldChar w:fldCharType="separate"/>
      </w:r>
      <w:r w:rsidRPr="0008241C">
        <w:rPr>
          <w:noProof/>
          <w:sz w:val="22"/>
          <w:szCs w:val="24"/>
        </w:rPr>
        <w:t>(Bulian &amp; Nakano, 2018)</w:t>
      </w:r>
      <w:r w:rsidRPr="0008241C">
        <w:rPr>
          <w:sz w:val="22"/>
          <w:szCs w:val="24"/>
        </w:rPr>
        <w:fldChar w:fldCharType="end"/>
      </w:r>
      <w:r w:rsidRPr="0008241C">
        <w:rPr>
          <w:sz w:val="22"/>
          <w:szCs w:val="24"/>
        </w:rPr>
        <w:t xml:space="preserve"> . Literature shows that the main drivers for overfishing in the South-East Asia region are a weak governance, growing demand in food and an overcapitalisation that doesn’t limit fishing capacity </w:t>
      </w:r>
      <w:r w:rsidRPr="0008241C">
        <w:rPr>
          <w:sz w:val="22"/>
          <w:szCs w:val="24"/>
        </w:rPr>
        <w:fldChar w:fldCharType="begin" w:fldLock="1"/>
      </w:r>
      <w:r w:rsidRPr="0008241C">
        <w:rPr>
          <w:sz w:val="22"/>
          <w:szCs w:val="24"/>
        </w:rPr>
        <w:instrText>ADDIN CSL_CITATION {"citationItems":[{"id":"ITEM-1","itemData":{"DOI":"10.1016/j.marpol.2011.10.002","ISBN":"9781845936075","ISSN":"0308597X","abstract":"It is now almost universally accepted that most of the nearshore fisheries in Southeast Asia are overfished. It is also accepted that overcapacity is one of the leading causes of this overfishing. The problem of addressing overcapacity in small-scale fisheries in Southeast Asia is much more complex than that of reducing overcapacity in industrial fleets. In order to manage capacity, managers need to measure and understand how much capacity currently exists in the fishery and what is the desirable level of capacity that best meets the set of management objectives. The only feasible solution to overcapacity may be based on a coordinated and integrated approach involving a mixed strategy of resource management, resource restoration and conservation, livelihoods and economic and community development, and restructured governance arrangements. The reduction of overcapacity implies an increased focus on people-related solutions and on communities. © 2011 Elsevier Ltd.","author":[{"dropping-particle":"","family":"Pomeroy","given":"Robert","non-dropping-particle":"","parse-names":false,"suffix":""}],"container-title":"Marine Policy","id":"ITEM-1","issue":"2","issued":{"date-parts":[["2012"]]},"page":"520-527","publisher":"Elsevier","title":"Managing overcapacity in small-scale fisheries in Southeast Asia","type":"article-journal","volume":"36"},"uris":["http://www.mendeley.com/documents/?uuid=a88ac061-53f6-4739-ae15-896af7fc4f84"]},{"id":"ITEM-2","itemData":{"DOI":"10.1016/j.marpol.2007.03.012","ISBN":"0308-597X","ISSN":"0308597X","abstract":"As a result of declining and overfished small-scale nearshore fisheries in Southeast Asia, there are increasing conflicts and social tensions between and among different user groups, leading to coastal \"fish wars\". A challenge facing fishers, resource managers and national decision makers in the region is to identify more appropriate governance and public policy mechanisms to manage conflicts over fishery resources and to resolve them productively in the interests of both long-term sustainability and short-term economic feasibility. A quantitative analysis undertaken in selected coastal communities in Indonesia, the Philippines, Thailand and Vietnam with and without co-management indicate that co-management does lead to reduced resource conflict levels. The analysis has also shown that when resource conflicts are reduced, food security improves. © 2007 Elsevier Ltd. All rights reserved.","author":[{"dropping-particle":"","family":"Pomeroy","given":"Robert","non-dropping-particle":"","parse-names":false,"suffix":""},{"dropping-particle":"","family":"Parks","given":"John","non-dropping-particle":"","parse-names":false,"suffix":""},{"dropping-particle":"","family":"Pollnac","given":"Richard","non-dropping-particle":"","parse-names":false,"suffix":""},{"dropping-particle":"","family":"Campson","given":"Tammy","non-dropping-particle":"","parse-names":false,"suffix":""},{"dropping-particle":"","family":"Genio","given":"Emmanuel","non-dropping-particle":"","parse-names":false,"suffix":""},{"dropping-particle":"","family":"Marlessy","given":"Cliff","non-dropping-particle":"","parse-names":false,"suffix":""},{"dropping-particle":"","family":"Holle","given":"Elizabeth","non-dropping-particle":"","parse-names":false,"suffix":""},{"dropping-particle":"","family":"Pido","given":"Michael","non-dropping-particle":"","parse-names":false,"suffix":""},{"dropping-particle":"","family":"Nissapa","given":"Ayut","non-dropping-particle":"","parse-names":false,"suffix":""},{"dropping-particle":"","family":"Boromthanarat","given":"Somsak","non-dropping-particle":"","parse-names":false,"suffix":""},{"dropping-particle":"","family":"Thu Hue","given":"Nguyen","non-dropping-particle":"","parse-names":false,"suffix":""}],"container-title":"Marine Policy","id":"ITEM-2","issue":"6","issued":{"date-parts":[["2007"]]},"page":"645-656","title":"Fish wars: Conflict and collaboration in fisheries management in Southeast Asia","type":"article-journal","volume":"31"},"uris":["http://www.mendeley.com/documents/?uuid=b08c402e-9b76-4ddc-a21e-6c1d883ddaf7"]},{"id":"ITEM-3","itemData":{"DOI":"10.1007/s13280-016-0819-0","ISSN":"0044-7447","PMID":"27663231","abstract":"Governance of South China Sea (SCS) fisheries remains weak despite acknowledgement of their widespread overexploitation for the past few decades. This review incorporates unreported fish catches to provide an improved baseline of the current status and societal contribution of SCS marine fisheries, so that the socio-economic and ecological consequences of continued fisheries unsustainability may be understood. Potential fisheries contribution to food and livelihoods include 11–17 million t in fisheries catch and USD 12–22 × 109 in fisheries landed value annually in the 2000s, and close to 3 million jobs. However, overfishing has resulted in biodiversity and habitat loss, and altered ecosystem trophic structures to a ‘fished down’ state. The present situation reiterates the urgency for fisheries policies that simultaneously address multiple political, social, economic, and biological dimensions at regional, national, and local scales. Importantly, improved cooperation between SCS nations, particularly in overcoming territorial disputes, is essential for effective regional fisheries governance.","author":[{"dropping-particle":"","family":"Teh","given":"Louise S. L.","non-dropping-particle":"","parse-names":false,"suffix":""},{"dropping-particle":"","family":"Witter","given":"Allison","non-dropping-particle":"","parse-names":false,"suffix":""},{"dropping-particle":"","family":"Cheung","given":"William W. L.","non-dropping-particle":"","parse-names":false,"suffix":""},{"dropping-particle":"","family":"Sumaila","given":"U. Rashid","non-dropping-particle":"","parse-names":false,"suffix":""},{"dropping-particle":"","family":"Yin","given":"Xueying","non-dropping-particle":"","parse-names":false,"suffix":""}],"container-title":"Ambio","id":"ITEM-3","issue":"1","issued":{"date-parts":[["2017"]]},"page":"57-72","publisher":"Springer Netherlands","title":"What is at stake? Status and threats to South China Sea marine fisheries","type":"article-journal","volume":"46"},"uris":["http://www.mendeley.com/documents/?uuid=e2ca3ba5-6f09-4a8e-aad8-a57184cc16d9","http://www.mendeley.com/documents/?uuid=2afa6333-3cf3-4045-935e-b38f3cdc13a9"]}],"mendeley":{"formattedCitation":"(Pomeroy, 2012; Pomeroy &lt;i&gt;et al.&lt;/i&gt;, 2007; L. S. L. Teh &lt;i&gt;et al.&lt;/i&gt;, 2017)","plainTextFormattedCitation":"(Pomeroy, 2012; Pomeroy et al., 2007; L. S. L. Teh et al., 2017)","previouslyFormattedCitation":"(Pomeroy, 2012; Pomeroy &lt;i&gt;et al.&lt;/i&gt;, 2007; L. S. L. Teh &lt;i&gt;et al.&lt;/i&gt;, 2017)"},"properties":{"noteIndex":0},"schema":"https://github.com/citation-style-language/schema/raw/master/csl-citation.json"}</w:instrText>
      </w:r>
      <w:r w:rsidRPr="0008241C">
        <w:rPr>
          <w:sz w:val="22"/>
          <w:szCs w:val="24"/>
        </w:rPr>
        <w:fldChar w:fldCharType="separate"/>
      </w:r>
      <w:r w:rsidRPr="0008241C">
        <w:rPr>
          <w:noProof/>
          <w:sz w:val="22"/>
          <w:szCs w:val="24"/>
        </w:rPr>
        <w:t xml:space="preserve">(Pomeroy, 2012; Pomeroy </w:t>
      </w:r>
      <w:r w:rsidRPr="0008241C">
        <w:rPr>
          <w:i/>
          <w:noProof/>
          <w:sz w:val="22"/>
          <w:szCs w:val="24"/>
        </w:rPr>
        <w:t>et al.</w:t>
      </w:r>
      <w:r w:rsidRPr="0008241C">
        <w:rPr>
          <w:noProof/>
          <w:sz w:val="22"/>
          <w:szCs w:val="24"/>
        </w:rPr>
        <w:t xml:space="preserve">, 2007; L. S. L. Teh </w:t>
      </w:r>
      <w:r w:rsidRPr="0008241C">
        <w:rPr>
          <w:i/>
          <w:noProof/>
          <w:sz w:val="22"/>
          <w:szCs w:val="24"/>
        </w:rPr>
        <w:t>et al.</w:t>
      </w:r>
      <w:r w:rsidRPr="0008241C">
        <w:rPr>
          <w:noProof/>
          <w:sz w:val="22"/>
          <w:szCs w:val="24"/>
        </w:rPr>
        <w:t>, 2017)</w:t>
      </w:r>
      <w:r w:rsidRPr="0008241C">
        <w:rPr>
          <w:sz w:val="22"/>
          <w:szCs w:val="24"/>
        </w:rPr>
        <w:fldChar w:fldCharType="end"/>
      </w:r>
      <w:r w:rsidRPr="0008241C">
        <w:rPr>
          <w:sz w:val="22"/>
          <w:szCs w:val="24"/>
        </w:rPr>
        <w:t>, leading to a high proportion of fishing vessels (over 75</w:t>
      </w:r>
      <w:r w:rsidR="00C934E9">
        <w:rPr>
          <w:sz w:val="22"/>
          <w:szCs w:val="24"/>
        </w:rPr>
        <w:t xml:space="preserve"> per cent</w:t>
      </w:r>
      <w:r w:rsidRPr="0008241C">
        <w:rPr>
          <w:sz w:val="22"/>
          <w:szCs w:val="24"/>
        </w:rPr>
        <w:t xml:space="preserve"> of the world reported fishing vessels are from Asia) </w:t>
      </w:r>
      <w:r w:rsidRPr="0008241C">
        <w:rPr>
          <w:sz w:val="22"/>
          <w:szCs w:val="24"/>
        </w:rPr>
        <w:fldChar w:fldCharType="begin" w:fldLock="1"/>
      </w:r>
      <w:r w:rsidRPr="0008241C">
        <w:rPr>
          <w:sz w:val="22"/>
          <w:szCs w:val="24"/>
        </w:rPr>
        <w:instrText>ADDIN CSL_CITATION {"citationItems":[{"id":"ITEM-1","itemData":{"abstract":"Excerpt from text: \"SEAFDEC therefore undertakes a pilot exercise in developing the publication entitled “The Southeast Asian State of Fisheries and Aquaculture” or “SEASOFIA” aiming to provide platform for compilation of synthesized data and information generated from various programs of activities, incorporating other data and information available in the region, in order to provide better understanding on the status and trends of fisheries and aquaculture of the region. Also included in the publication are selected fisheries-related issues/challenges and the outlook of fisheries and aquaculture, in order to raise awareness/preparedness and enhance the capacity of countries in the region in response to the issues. This SEASOFIA 2012 is considered as our first step towards this direction. We do hope that you find the information in this publication useful in providing clearer picture and better understanding on the fisheries situation of the region; and could contribute to improving science-based policy planning and management of fisheries in order to achieve sustainable fisheries and enhancing the contribution from fisheries to food security in the years to come.\"","author":[{"dropping-particle":"","family":"SEAFDEC","given":"","non-dropping-particle":"","parse-names":false,"suffix":""}],"id":"ITEM-1","issued":{"date-parts":[["2017"]]},"page":"130","title":"The Southeast Asian State of Fisheries and Aquaculture","type":"article-journal"},"uris":["http://www.mendeley.com/documents/?uuid=f32389cf-16b1-4518-a525-e896d310d2bc","http://www.mendeley.com/documents/?uuid=3af4f857-8c55-401e-bf3b-44fad8ef7144"]}],"mendeley":{"formattedCitation":"(SEAFDEC, 2017)","plainTextFormattedCitation":"(SEAFDEC, 2017)","previouslyFormattedCitation":"(SEAFDEC, 2017)"},"properties":{"noteIndex":0},"schema":"https://github.com/citation-style-language/schema/raw/master/csl-citation.json"}</w:instrText>
      </w:r>
      <w:r w:rsidRPr="0008241C">
        <w:rPr>
          <w:sz w:val="22"/>
          <w:szCs w:val="24"/>
        </w:rPr>
        <w:fldChar w:fldCharType="separate"/>
      </w:r>
      <w:r w:rsidRPr="0008241C">
        <w:rPr>
          <w:noProof/>
          <w:sz w:val="22"/>
          <w:szCs w:val="24"/>
        </w:rPr>
        <w:t>(SEAFDEC, 2017)</w:t>
      </w:r>
      <w:r w:rsidRPr="0008241C">
        <w:rPr>
          <w:sz w:val="22"/>
          <w:szCs w:val="24"/>
        </w:rPr>
        <w:fldChar w:fldCharType="end"/>
      </w:r>
      <w:r w:rsidRPr="0008241C">
        <w:rPr>
          <w:sz w:val="22"/>
          <w:szCs w:val="24"/>
        </w:rPr>
        <w:t xml:space="preserve">. Pacific Islands suffer the same issue of weak management, with increased pressure on coastal fisheries due to population growth, </w:t>
      </w:r>
      <w:r w:rsidR="009D5335">
        <w:rPr>
          <w:sz w:val="22"/>
          <w:szCs w:val="24"/>
        </w:rPr>
        <w:t>urbaniz</w:t>
      </w:r>
      <w:r w:rsidRPr="0008241C">
        <w:rPr>
          <w:sz w:val="22"/>
          <w:szCs w:val="24"/>
        </w:rPr>
        <w:t xml:space="preserve">ation, poor economic development, climate change and increased demand from offshore countries as over-exploitation continues in Asia, with bigeye tuna, in particular, considered as being overfished </w:t>
      </w:r>
      <w:r w:rsidRPr="0008241C">
        <w:rPr>
          <w:sz w:val="22"/>
          <w:szCs w:val="24"/>
        </w:rPr>
        <w:fldChar w:fldCharType="begin" w:fldLock="1"/>
      </w:r>
      <w:r w:rsidRPr="0008241C">
        <w:rPr>
          <w:sz w:val="22"/>
          <w:szCs w:val="24"/>
        </w:rPr>
        <w:instrText>ADDIN CSL_CITATION {"citationItems":[{"id":"ITEM-1","itemData":{"ISBN":"978-982-91410-2-6","abstract":"Healthy oceans and seas are vital to sustainable development, for both current and future generations. The strong support for a dedicated sustainable development goal on oceans, seas and marine resources is evidence of the importance placed by the global community on the conservation and sustainable management of oceans and seas, both in areas of national jurisdiction and as a global common good. Pacific Perspectives on Fisheries and Sustainable Development has been prepared by ESCAP to contribute to the dialogue about strengthening approaches to coastal and off-shore fisheries management in the Pacific to better support sustainable development. Pacific small island developing states face significant structural challenges to economic growth and sustainable development. These combine with the impacts of global climate change and ocean acidification to threaten almost every dimension of development in the Pacific islands. In this context, fisheries remain the most important ocean resource for livelihoods, employment, nutrition and opportunities for economic growth in the Pacific subregion. Fisheries can, for example, play an important role in domestic resource mobilisation for public investment in sustainable development, through access fees for instance, that fairly compensate Pacific countries for the exploitation of their valuable resources. The promotion of regional connectivity and knowledge-based economies to enhance regional competitiveness are key priorities in our efforts to promote economic diversification across the region. Asia and the Pacific is already a highly connected region, but much more can be done to ensure and sustain the benefits of connectivity between Pacific island countries and territories with wider Asia. The significance of Asian markets for fisheries products, including the Bangkok Tuna Market as well as the growing demand and direct involvement in Pacific fisheries of East Asian markets, demonstrates the important interdependence of communities across the Asia-Pacific region on the sustainable management of Pacific fisheries. The Rio+20 outcome reaffirmed the need for sustainable development to be guided by the purposes and principles of the Charter of the United Nations, including the rule of law and good governance, which are critical enabling conditions for the post-2015 development agenda. Sustainable management of fisheries must be built on the effective implementation of these important principles. Strong national and …","author":[{"dropping-particle":"","family":"UNESCAP","given":"","non-dropping-particle":"","parse-names":false,"suffix":""}],"editor":[{"dropping-particle":"","family":"Gillet","given":"Robert","non-dropping-particle":"","parse-names":false,"suffix":""}],"id":"ITEM-1","issued":{"date-parts":[["2014"]]},"number-of-pages":"50","publisher":"United Nations Economic and Social Commission for Asia and the Pacific","publisher-place":"Fiji","title":"Pacific Perspectives 2014, Pacific Perspectives on Fisheries and Sustainable Development","type":"book"},"uris":["http://www.mendeley.com/documents/?uuid=022dd50b-b9c0-4bbe-9a17-fc63d6599d47","http://www.mendeley.com/documents/?uuid=7e187b62-c827-4345-a5d9-d1e403898dbc"]}],"mendeley":{"formattedCitation":"(UNESCAP, 2014)","plainTextFormattedCitation":"(UNESCAP, 2014)","previouslyFormattedCitation":"(UNESCAP, 2014)"},"properties":{"noteIndex":0},"schema":"https://github.com/citation-style-language/schema/raw/master/csl-citation.json"}</w:instrText>
      </w:r>
      <w:r w:rsidRPr="0008241C">
        <w:rPr>
          <w:sz w:val="22"/>
          <w:szCs w:val="24"/>
        </w:rPr>
        <w:fldChar w:fldCharType="separate"/>
      </w:r>
      <w:r w:rsidRPr="0008241C">
        <w:rPr>
          <w:noProof/>
          <w:sz w:val="22"/>
          <w:szCs w:val="24"/>
        </w:rPr>
        <w:t>(UNESCAP, 2014)</w:t>
      </w:r>
      <w:r w:rsidRPr="0008241C">
        <w:rPr>
          <w:sz w:val="22"/>
          <w:szCs w:val="24"/>
        </w:rPr>
        <w:fldChar w:fldCharType="end"/>
      </w:r>
      <w:r w:rsidRPr="0008241C">
        <w:rPr>
          <w:sz w:val="22"/>
          <w:szCs w:val="24"/>
        </w:rPr>
        <w:t>.</w:t>
      </w:r>
    </w:p>
    <w:p w14:paraId="0F6319EF" w14:textId="77777777" w:rsidR="00A01204" w:rsidRPr="0008241C" w:rsidRDefault="00A01204" w:rsidP="00A01204">
      <w:pPr>
        <w:rPr>
          <w:sz w:val="22"/>
          <w:szCs w:val="24"/>
        </w:rPr>
      </w:pPr>
    </w:p>
    <w:p w14:paraId="67E6939A" w14:textId="19D6FCC2" w:rsidR="00A01204" w:rsidRPr="0008241C" w:rsidRDefault="00A01204" w:rsidP="00A01204">
      <w:pPr>
        <w:rPr>
          <w:sz w:val="22"/>
          <w:szCs w:val="24"/>
        </w:rPr>
      </w:pPr>
      <w:r w:rsidRPr="0008241C">
        <w:rPr>
          <w:sz w:val="22"/>
          <w:szCs w:val="24"/>
        </w:rPr>
        <w:t xml:space="preserve">In spite of the challenges facing the marine capture fisheries in the Asia-Pacific region, some progress is being made in reducing fishing rates and restoring overfished stocks and marine ecosystems through effective management actions in some areas and improvement in data collection, although only for a few developed countries in the region such as Australia and New Zealand. The FAO has several initiatives that aim to improve data collection, reduce overfishing and IUU fishing. In particular, FAO is making efforts to build capacity of less developed States to assess their stock status and then include those additional stocks in each biannual report (FAO, 2016). The FAO noted in particular that data in key marine capture production areas are still uncertain (e.g. Indonesia, Myanmar) which may affect conclusions on assessed stocks and trends. The voluntary guidelines for securing small-scale fisheries in the context of food security and poverty eradication were designed to promote more sustainable small-scale fisheries, and also elevate policy priorities for such fisheries </w:t>
      </w:r>
      <w:r w:rsidRPr="0008241C">
        <w:rPr>
          <w:sz w:val="22"/>
          <w:szCs w:val="24"/>
        </w:rPr>
        <w:fldChar w:fldCharType="begin" w:fldLock="1"/>
      </w:r>
      <w:r w:rsidRPr="0008241C">
        <w:rPr>
          <w:sz w:val="22"/>
          <w:szCs w:val="24"/>
        </w:rPr>
        <w:instrText>ADDIN CSL_CITATION {"citationItems":[{"id":"ITEM-1","itemData":{"ISBN":"9789251087046","author":[{"dropping-particle":"","family":"FAO","given":"","non-dropping-particle":"","parse-names":false,"suffix":""}],"id":"ITEM-1","issued":{"date-parts":[["2015"]]},"title":"Voluntary Guidelines for Securing Sustainable Small-Scale Fisheries in the Context of Food Security and Poverty Eradication","type":"report"},"uris":["http://www.mendeley.com/documents/?uuid=d3d45aac-1c0a-48fa-ad09-69ff8669ccd1","http://www.mendeley.com/documents/?uuid=14b0363b-c24f-482d-8bd8-0370f06f6f8e"]}],"mendeley":{"formattedCitation":"(FAO, 2015c)","plainTextFormattedCitation":"(FAO, 2015c)","previouslyFormattedCitation":"(FAO, 2015c)"},"properties":{"noteIndex":0},"schema":"https://github.com/citation-style-language/schema/raw/master/csl-citation.json"}</w:instrText>
      </w:r>
      <w:r w:rsidRPr="0008241C">
        <w:rPr>
          <w:sz w:val="22"/>
          <w:szCs w:val="24"/>
        </w:rPr>
        <w:fldChar w:fldCharType="separate"/>
      </w:r>
      <w:r w:rsidRPr="0008241C">
        <w:rPr>
          <w:noProof/>
          <w:sz w:val="22"/>
          <w:szCs w:val="24"/>
        </w:rPr>
        <w:t>(FAO, 2015c)</w:t>
      </w:r>
      <w:r w:rsidRPr="0008241C">
        <w:rPr>
          <w:sz w:val="22"/>
          <w:szCs w:val="24"/>
        </w:rPr>
        <w:fldChar w:fldCharType="end"/>
      </w:r>
      <w:r w:rsidRPr="0008241C">
        <w:rPr>
          <w:sz w:val="22"/>
          <w:szCs w:val="24"/>
        </w:rPr>
        <w:t xml:space="preserve">. Progress in combating IUU fishing has been impeded by weak governance, but the FAO is developing international guidelines and tools such as the Global Record of Fishing Vessels to improve certification (FAO, 2016). Note that apart from FAO reports, national level or even smaller scale reports exist, based on EEZ only data, however they are not peer reviewed papers and many of them are written in local languages that couldn’t be used in this assessment. Consequently, management practices discussed here are restricted to Oceania countries. In the region, Australia and New Zealand are generally considered as among the best countries to sustainably manage their marine fisheries </w:t>
      </w:r>
      <w:r w:rsidRPr="0008241C">
        <w:rPr>
          <w:sz w:val="22"/>
          <w:szCs w:val="24"/>
        </w:rPr>
        <w:fldChar w:fldCharType="begin" w:fldLock="1"/>
      </w:r>
      <w:r w:rsidRPr="0008241C">
        <w:rPr>
          <w:sz w:val="22"/>
          <w:szCs w:val="24"/>
        </w:rPr>
        <w:instrText>ADDIN CSL_CITATION {"citationItems":[{"id":"ITEM-1","itemData":{"DOI":"10.1016/j.fishres.2016.01.008","ISBN":"01657836","ISSN":"01657836","abstract":"Australian and New Zealand fisheries are considered the best managed in the world. Much of this is due to the explicit recognition of the role of incentives in the management of fisheries, and the benefits that can be achieved through the maximisation of economic returns as a key management objective. However, while management of fisheries in Australia is supported through the application of bioeconomic models, these play virtually no role in fisheries management in New Zealand. This discrepancy is a direct result of the differing emphasis on how economic objectives are achieved, with Australia targeting maximum economic yield (MEY) while New Zealand targets maximum sustainable yield. We present case studies from Australia illustrating how bioeconomic models have been developed to support fisheries management and briefly discuss the situation in New Zealand. While economic considerations are important in both countries, we find that the explicit MEY target in Australian Commonwealth managed fisheries has been a key driver for the development and use of bioeconomic models in fisheries management.","author":[{"dropping-particle":"","family":"Pascoe","given":"Sean","non-dropping-particle":"","parse-names":false,"suffix":""},{"dropping-particle":"","family":"Kahui","given":"Viktoria","non-dropping-particle":"","parse-names":false,"suffix":""},{"dropping-particle":"","family":"Hutton","given":"Trevor","non-dropping-particle":"","parse-names":false,"suffix":""},{"dropping-particle":"","family":"Dichmont","given":"Catherine","non-dropping-particle":"","parse-names":false,"suffix":""}],"container-title":"Fisheries Research","id":"ITEM-1","issued":{"date-parts":[["2016"]]},"page":"539-548","publisher":"Elsevier B.V.","title":"Experiences with the use of bioeconomic models in the management of Australian and New Zealand fisheries","type":"article-journal","volume":"183"},"uris":["http://www.mendeley.com/documents/?uuid=08641d79-189e-408b-bec6-f673b80bbd4d","http://www.mendeley.com/documents/?uuid=413f3096-346a-4de0-89b9-a6d69ff557cf"]}],"mendeley":{"formattedCitation":"(Pascoe &lt;i&gt;et al.&lt;/i&gt;, 2016)","plainTextFormattedCitation":"(Pascoe et al., 2016)","previouslyFormattedCitation":"(Pascoe &lt;i&gt;et al.&lt;/i&gt;, 2016)"},"properties":{"noteIndex":0},"schema":"https://github.com/citation-style-language/schema/raw/master/csl-citation.json"}</w:instrText>
      </w:r>
      <w:r w:rsidRPr="0008241C">
        <w:rPr>
          <w:sz w:val="22"/>
          <w:szCs w:val="24"/>
        </w:rPr>
        <w:fldChar w:fldCharType="separate"/>
      </w:r>
      <w:r w:rsidRPr="0008241C">
        <w:rPr>
          <w:noProof/>
          <w:sz w:val="22"/>
          <w:szCs w:val="24"/>
        </w:rPr>
        <w:t xml:space="preserve">(Pascoe </w:t>
      </w:r>
      <w:r w:rsidRPr="0008241C">
        <w:rPr>
          <w:i/>
          <w:noProof/>
          <w:sz w:val="22"/>
          <w:szCs w:val="24"/>
        </w:rPr>
        <w:t>et al.</w:t>
      </w:r>
      <w:r w:rsidRPr="0008241C">
        <w:rPr>
          <w:noProof/>
          <w:sz w:val="22"/>
          <w:szCs w:val="24"/>
        </w:rPr>
        <w:t>, 2016)</w:t>
      </w:r>
      <w:r w:rsidRPr="0008241C">
        <w:rPr>
          <w:sz w:val="22"/>
          <w:szCs w:val="24"/>
        </w:rPr>
        <w:fldChar w:fldCharType="end"/>
      </w:r>
      <w:r w:rsidRPr="0008241C">
        <w:rPr>
          <w:sz w:val="22"/>
          <w:szCs w:val="24"/>
        </w:rPr>
        <w:t xml:space="preserve">. Efforts are being made to reduce overfishing on specific stocks, e.g. Government of the Commonwealth of Australia in 2014 </w:t>
      </w:r>
      <w:r w:rsidRPr="0008241C">
        <w:rPr>
          <w:sz w:val="22"/>
          <w:szCs w:val="24"/>
        </w:rPr>
        <w:fldChar w:fldCharType="begin" w:fldLock="1"/>
      </w:r>
      <w:r w:rsidRPr="0008241C">
        <w:rPr>
          <w:sz w:val="22"/>
          <w:szCs w:val="24"/>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uris":["http://www.mendeley.com/documents/?uuid=7f6add83-bcf9-4d54-b74c-ad90fd68038b"]}],"mendeley":{"formattedCitation":"(FAO, 2016b)","plainTextFormattedCitation":"(FAO, 2016b)","previouslyFormattedCitation":"(FAO, 2016b)"},"properties":{"noteIndex":0},"schema":"https://github.com/citation-style-language/schema/raw/master/csl-citation.json"}</w:instrText>
      </w:r>
      <w:r w:rsidRPr="0008241C">
        <w:rPr>
          <w:sz w:val="22"/>
          <w:szCs w:val="24"/>
        </w:rPr>
        <w:fldChar w:fldCharType="separate"/>
      </w:r>
      <w:r w:rsidRPr="0008241C">
        <w:rPr>
          <w:noProof/>
          <w:sz w:val="22"/>
          <w:szCs w:val="24"/>
        </w:rPr>
        <w:t>(FAO, 2016b)</w:t>
      </w:r>
      <w:r w:rsidRPr="0008241C">
        <w:rPr>
          <w:sz w:val="22"/>
          <w:szCs w:val="24"/>
        </w:rPr>
        <w:fldChar w:fldCharType="end"/>
      </w:r>
      <w:r w:rsidRPr="0008241C">
        <w:rPr>
          <w:sz w:val="22"/>
          <w:szCs w:val="24"/>
        </w:rPr>
        <w:t>, Commission for the Conservation of Southern Bluefin Tuna (CCSBT) and the Western and Central Pacific Fisheries Commission (WCPFC) for the Pacific bluefin tuna.</w:t>
      </w:r>
      <w:r w:rsidRPr="0008241C" w:rsidDel="00E61081">
        <w:rPr>
          <w:sz w:val="22"/>
          <w:szCs w:val="24"/>
        </w:rPr>
        <w:t xml:space="preserve"> </w:t>
      </w:r>
      <w:r w:rsidRPr="0008241C">
        <w:rPr>
          <w:sz w:val="22"/>
          <w:szCs w:val="24"/>
        </w:rPr>
        <w:t>New Zealand, with its single jurisdiction and single over-arching approach to fisheries management has achieved remarkable results, with 83.6</w:t>
      </w:r>
      <w:r w:rsidR="00C934E9">
        <w:rPr>
          <w:sz w:val="22"/>
          <w:szCs w:val="24"/>
        </w:rPr>
        <w:t xml:space="preserve"> per cent</w:t>
      </w:r>
      <w:r w:rsidRPr="0008241C">
        <w:rPr>
          <w:sz w:val="22"/>
          <w:szCs w:val="24"/>
        </w:rPr>
        <w:t xml:space="preserve"> of assessed stocks not considered overfished </w:t>
      </w:r>
      <w:r w:rsidRPr="0008241C">
        <w:rPr>
          <w:sz w:val="22"/>
          <w:szCs w:val="24"/>
        </w:rPr>
        <w:fldChar w:fldCharType="begin" w:fldLock="1"/>
      </w:r>
      <w:r w:rsidRPr="0008241C">
        <w:rPr>
          <w:sz w:val="22"/>
          <w:szCs w:val="24"/>
        </w:rPr>
        <w:instrText>ADDIN CSL_CITATION {"citationItems":[{"id":"ITEM-1","itemData":{"author":[{"dropping-particle":"","family":"New Zealand Ministry for the Environment","given":"","non-dropping-particle":"","parse-names":false,"suffix":""}],"id":"ITEM-1","issue":"November","issued":{"date-parts":[["2017"]]},"number-of-pages":"1-5","publisher-place":"Wellington","title":"The Status of New Zealand ’ s Fisheries","type":"report"},"uris":["http://www.mendeley.com/documents/?uuid=59d59b07-0795-4345-b617-e6b36bbeff3a","http://www.mendeley.com/documents/?uuid=3846c07d-21a1-49c4-a89b-be969f373457"]},{"id":"ITEM-2","itemData":{"DOI":"10.1016/j.fishres.2016.01.008","ISBN":"01657836","ISSN":"01657836","abstract":"Australian and New Zealand fisheries are considered the best managed in the world. Much of this is due to the explicit recognition of the role of incentives in the management of fisheries, and the benefits that can be achieved through the maximisation of economic returns as a key management objective. However, while management of fisheries in Australia is supported through the application of bioeconomic models, these play virtually no role in fisheries management in New Zealand. This discrepancy is a direct result of the differing emphasis on how economic objectives are achieved, with Australia targeting maximum economic yield (MEY) while New Zealand targets maximum sustainable yield. We present case studies from Australia illustrating how bioeconomic models have been developed to support fisheries management and briefly discuss the situation in New Zealand. While economic considerations are important in both countries, we find that the explicit MEY target in Australian Commonwealth managed fisheries has been a key driver for the development and use of bioeconomic models in fisheries management.","author":[{"dropping-particle":"","family":"Pascoe","given":"Sean","non-dropping-particle":"","parse-names":false,"suffix":""},{"dropping-particle":"","family":"Kahui","given":"Viktoria","non-dropping-particle":"","parse-names":false,"suffix":""},{"dropping-particle":"","family":"Hutton","given":"Trevor","non-dropping-particle":"","parse-names":false,"suffix":""},{"dropping-particle":"","family":"Dichmont","given":"Catherine","non-dropping-particle":"","parse-names":false,"suffix":""}],"container-title":"Fisheries Research","id":"ITEM-2","issued":{"date-parts":[["2016"]]},"page":"539-548","publisher":"Elsevier B.V.","title":"Experiences with the use of bioeconomic models in the management of Australian and New Zealand fisheries","type":"article-journal","volume":"183"},"uris":["http://www.mendeley.com/documents/?uuid=413f3096-346a-4de0-89b9-a6d69ff557cf","http://www.mendeley.com/documents/?uuid=08641d79-189e-408b-bec6-f673b80bbd4d"]}],"mendeley":{"formattedCitation":"(New Zealand Ministry for the Environment, 2017; Pascoe &lt;i&gt;et al.&lt;/i&gt;, 2016)","plainTextFormattedCitation":"(New Zealand Ministry for the Environment, 2017; Pascoe et al., 2016)","previouslyFormattedCitation":"(New Zealand Ministry for the Environment, 2017; Pascoe &lt;i&gt;et al.&lt;/i&gt;, 2016)"},"properties":{"noteIndex":0},"schema":"https://github.com/citation-style-language/schema/raw/master/csl-citation.json"}</w:instrText>
      </w:r>
      <w:r w:rsidRPr="0008241C">
        <w:rPr>
          <w:sz w:val="22"/>
          <w:szCs w:val="24"/>
        </w:rPr>
        <w:fldChar w:fldCharType="separate"/>
      </w:r>
      <w:r w:rsidRPr="0008241C">
        <w:rPr>
          <w:noProof/>
          <w:sz w:val="22"/>
          <w:szCs w:val="24"/>
        </w:rPr>
        <w:t xml:space="preserve">(New Zealand Ministry for the Environment, 2017; Pascoe </w:t>
      </w:r>
      <w:r w:rsidRPr="0008241C">
        <w:rPr>
          <w:i/>
          <w:noProof/>
          <w:sz w:val="22"/>
          <w:szCs w:val="24"/>
        </w:rPr>
        <w:t>et al.</w:t>
      </w:r>
      <w:r w:rsidRPr="0008241C">
        <w:rPr>
          <w:noProof/>
          <w:sz w:val="22"/>
          <w:szCs w:val="24"/>
        </w:rPr>
        <w:t>, 2016)</w:t>
      </w:r>
      <w:r w:rsidRPr="0008241C">
        <w:rPr>
          <w:sz w:val="22"/>
          <w:szCs w:val="24"/>
        </w:rPr>
        <w:fldChar w:fldCharType="end"/>
      </w:r>
      <w:r w:rsidRPr="0008241C">
        <w:rPr>
          <w:sz w:val="22"/>
          <w:szCs w:val="24"/>
        </w:rPr>
        <w:t xml:space="preserve">. Overfishing is actively managed through targeted closure of fisheries or reduction in total allowable commercial catch, however transnational management remains a challenge and demands active participation </w:t>
      </w:r>
      <w:r w:rsidRPr="0008241C">
        <w:rPr>
          <w:sz w:val="22"/>
          <w:szCs w:val="24"/>
        </w:rPr>
        <w:fldChar w:fldCharType="begin" w:fldLock="1"/>
      </w:r>
      <w:r w:rsidRPr="0008241C">
        <w:rPr>
          <w:sz w:val="22"/>
          <w:szCs w:val="24"/>
        </w:rPr>
        <w:instrText>ADDIN CSL_CITATION {"citationItems":[{"id":"ITEM-1","itemData":{"DOI":"10.1002/app5.56","ISSN":"20502680","author":[{"dropping-particle":"","family":"Chu","given":"Long","non-dropping-particle":"","parse-names":false,"suffix":""},{"dropping-particle":"","family":"Kompas","given":"Tom","non-dropping-particle":"","parse-names":false,"suffix":""}],"container-title":"Asia &amp; the Pacific Policy Studies","id":"ITEM-1","issue":"3","issued":{"date-parts":[["2014"]]},"page":"615-622","title":"Targets and Fisheries Management in the Asia and Pacific Region","type":"article-journal","volume":"1"},"uris":["http://www.mendeley.com/documents/?uuid=aa23a857-1ebc-40d3-95d1-f87fbc3b496d","http://www.mendeley.com/documents/?uuid=9260ee23-3765-41eb-bd76-e8bfa5925bad"]},{"id":"ITEM-2","itemData":{"author":[{"dropping-particle":"","family":"New Zealand Ministry for the Environment","given":"","non-dropping-particle":"","parse-names":false,"suffix":""}],"id":"ITEM-2","issue":"November","issued":{"date-parts":[["2017"]]},"number-of-pages":"1-5","publisher-place":"Wellington","title":"The Status of New Zealand ’ s Fisheries","type":"report"},"uris":["http://www.mendeley.com/documents/?uuid=3846c07d-21a1-49c4-a89b-be969f373457","http://www.mendeley.com/documents/?uuid=59d59b07-0795-4345-b617-e6b36bbeff3a"]}],"mendeley":{"formattedCitation":"(Chu &amp; Kompas, 2014; New Zealand Ministry for the Environment, 2017)","plainTextFormattedCitation":"(Chu &amp; Kompas, 2014; New Zealand Ministry for the Environment, 2017)","previouslyFormattedCitation":"(Chu &amp; Kompas, 2014; New Zealand Ministry for the Environment, 2017)"},"properties":{"noteIndex":0},"schema":"https://github.com/citation-style-language/schema/raw/master/csl-citation.json"}</w:instrText>
      </w:r>
      <w:r w:rsidRPr="0008241C">
        <w:rPr>
          <w:sz w:val="22"/>
          <w:szCs w:val="24"/>
        </w:rPr>
        <w:fldChar w:fldCharType="separate"/>
      </w:r>
      <w:r w:rsidRPr="0008241C">
        <w:rPr>
          <w:noProof/>
          <w:sz w:val="22"/>
          <w:szCs w:val="24"/>
        </w:rPr>
        <w:t>(Chu &amp; Kompas, 2014; New Zealand Ministry for the Environment, 2017)</w:t>
      </w:r>
      <w:r w:rsidRPr="0008241C">
        <w:rPr>
          <w:sz w:val="22"/>
          <w:szCs w:val="24"/>
        </w:rPr>
        <w:fldChar w:fldCharType="end"/>
      </w:r>
      <w:r w:rsidRPr="0008241C">
        <w:rPr>
          <w:sz w:val="22"/>
          <w:szCs w:val="24"/>
        </w:rPr>
        <w:t xml:space="preserve">. The success in Australia and New Zealand in assessing and managing some of the key target fish stocks within their jurisdiction may provide opportunities and best practice examples for rebuilding and managing depleted and overfished stocks in other parts of </w:t>
      </w:r>
      <w:r w:rsidR="0005760A">
        <w:rPr>
          <w:sz w:val="22"/>
          <w:szCs w:val="24"/>
        </w:rPr>
        <w:t>Asia-Pacific</w:t>
      </w:r>
      <w:r w:rsidRPr="0008241C">
        <w:rPr>
          <w:sz w:val="22"/>
          <w:szCs w:val="24"/>
        </w:rPr>
        <w:t xml:space="preserve"> region.</w:t>
      </w:r>
    </w:p>
    <w:p w14:paraId="13B97A7A" w14:textId="77777777" w:rsidR="00A01204" w:rsidRPr="0008241C" w:rsidRDefault="00A01204" w:rsidP="00A01204">
      <w:pPr>
        <w:rPr>
          <w:sz w:val="22"/>
          <w:szCs w:val="24"/>
        </w:rPr>
      </w:pPr>
    </w:p>
    <w:p w14:paraId="4D9C53A4" w14:textId="36566291" w:rsidR="00A01204" w:rsidRPr="0008241C" w:rsidRDefault="00A01204" w:rsidP="00A01204">
      <w:pPr>
        <w:rPr>
          <w:sz w:val="22"/>
          <w:szCs w:val="24"/>
        </w:rPr>
      </w:pPr>
      <w:r w:rsidRPr="0008241C">
        <w:rPr>
          <w:sz w:val="22"/>
          <w:szCs w:val="24"/>
        </w:rPr>
        <w:lastRenderedPageBreak/>
        <w:t xml:space="preserve">Considering the complexity and often synergistically combined effects of multiple drivers impacting fisheries, the management of marine and coastal ecosystems and inland water bodies is imperative to prevent further declines and ensure sustainability of fisheries and aquaculture in </w:t>
      </w:r>
      <w:r w:rsidR="0005760A">
        <w:rPr>
          <w:sz w:val="22"/>
          <w:szCs w:val="24"/>
        </w:rPr>
        <w:t>Asia-Pacific</w:t>
      </w:r>
      <w:r w:rsidRPr="0008241C">
        <w:rPr>
          <w:sz w:val="22"/>
          <w:szCs w:val="24"/>
        </w:rPr>
        <w:t xml:space="preserve"> (see 4.4.7; 4.4.8).</w:t>
      </w:r>
    </w:p>
    <w:p w14:paraId="014192B3" w14:textId="77777777" w:rsidR="00A01204" w:rsidRPr="0008241C" w:rsidRDefault="00A01204" w:rsidP="00A01204">
      <w:pPr>
        <w:rPr>
          <w:sz w:val="22"/>
          <w:szCs w:val="22"/>
        </w:rPr>
      </w:pPr>
    </w:p>
    <w:p w14:paraId="4BA5818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65" w:name="_Toc504317233"/>
      <w:bookmarkStart w:id="1066" w:name="_Toc504317926"/>
      <w:bookmarkStart w:id="1067" w:name="_Toc504321272"/>
      <w:r w:rsidRPr="0008241C">
        <w:rPr>
          <w:b/>
          <w:sz w:val="22"/>
          <w:szCs w:val="24"/>
        </w:rPr>
        <w:t>4.1.2.4 Energy utilization</w:t>
      </w:r>
      <w:bookmarkEnd w:id="1065"/>
      <w:bookmarkEnd w:id="1066"/>
      <w:bookmarkEnd w:id="1067"/>
    </w:p>
    <w:p w14:paraId="27669067" w14:textId="77777777" w:rsidR="00A01204" w:rsidRPr="0008241C" w:rsidRDefault="00A01204" w:rsidP="00A01204">
      <w:pPr>
        <w:rPr>
          <w:sz w:val="22"/>
          <w:szCs w:val="22"/>
        </w:rPr>
      </w:pPr>
    </w:p>
    <w:p w14:paraId="24BE907E" w14:textId="3E3F74AC" w:rsidR="00A01204" w:rsidRPr="0008241C" w:rsidRDefault="00A01204" w:rsidP="00A01204">
      <w:pPr>
        <w:rPr>
          <w:color w:val="000000"/>
          <w:sz w:val="22"/>
          <w:szCs w:val="22"/>
        </w:rPr>
      </w:pPr>
      <w:r w:rsidRPr="0008241C">
        <w:rPr>
          <w:color w:val="000000"/>
          <w:sz w:val="22"/>
          <w:szCs w:val="22"/>
        </w:rPr>
        <w:t xml:space="preserve">Asia-Pacific region is the region with the greatest use of wood-based fuels globally </w:t>
      </w:r>
      <w:r w:rsidRPr="0008241C">
        <w:rPr>
          <w:color w:val="000000"/>
          <w:sz w:val="22"/>
          <w:szCs w:val="22"/>
        </w:rPr>
        <w:fldChar w:fldCharType="begin" w:fldLock="1"/>
      </w:r>
      <w:r w:rsidRPr="0008241C">
        <w:rPr>
          <w:color w:val="000000"/>
          <w:sz w:val="22"/>
          <w:szCs w:val="22"/>
        </w:rPr>
        <w:instrText>ADDIN CSL_CITATION {"citationItems":[{"id":"ITEM-1","itemData":{"author":[{"dropping-particle":"","family":"Union of Concerned Scientists","given":"","non-dropping-particle":"","parse-names":false,"suffix":""}],"chapter-number":"8","container-title":"The root of the problem – What’s driving tropical deforestation today?","id":"ITEM-1","issued":{"date-parts":[["2011"]]},"title":"Wood for fuel","type":"chapter"},"uris":["http://www.mendeley.com/documents/?uuid=7d8c7586-b574-42ae-976d-2c10bab63abe"]},{"id":"ITEM-2","itemData":{"author":[{"dropping-particle":"","family":"FAO","given":"","non-dropping-particle":"","parse-names":false,"suffix":""}],"id":"ITEM-2","issued":{"date-parts":[["2015"]]},"publisher-place":"Rome, Italy","title":"Global Forest Products Facts and Figures","type":"report"},"uris":["http://www.mendeley.com/documents/?uuid=7fdeedec-54ba-48ce-9b8c-7ba50dc91477"]}],"mendeley":{"formattedCitation":"(FAO, 2015a; Union of Concerned Scientists, 2011)","plainTextFormattedCitation":"(FAO, 2015a; Union of Concerned Scientists, 2011)","previouslyFormattedCitation":"(FAO, 2015a; Union of Concerned Scientists, 2011)"},"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FAO, 2015a; Union of Concerned Scientists, 2011)</w:t>
      </w:r>
      <w:r w:rsidRPr="0008241C">
        <w:rPr>
          <w:color w:val="000000"/>
          <w:sz w:val="22"/>
          <w:szCs w:val="22"/>
        </w:rPr>
        <w:fldChar w:fldCharType="end"/>
      </w:r>
      <w:r w:rsidRPr="0008241C">
        <w:rPr>
          <w:color w:val="000000"/>
          <w:sz w:val="22"/>
          <w:szCs w:val="22"/>
        </w:rPr>
        <w:t xml:space="preserve"> (Figure 4.1) with  most rural people in Asia relying on fuelwood as their primary source of household energy. Although charcoal production was considered as a driver of deforestation and forest degradation </w:t>
      </w:r>
      <w:r w:rsidRPr="0008241C">
        <w:rPr>
          <w:color w:val="000000"/>
          <w:sz w:val="22"/>
          <w:szCs w:val="22"/>
        </w:rPr>
        <w:fldChar w:fldCharType="begin" w:fldLock="1"/>
      </w:r>
      <w:r w:rsidRPr="0008241C">
        <w:rPr>
          <w:color w:val="000000"/>
          <w:sz w:val="22"/>
          <w:szCs w:val="22"/>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manualFormatting":"(Hughes, 2017)","plainTextFormattedCitation":"(A. C. Hughes, 2017)","previouslyFormattedCitation":"(A. C. Hughes, 2017)"},"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Hughes, 2017)</w:t>
      </w:r>
      <w:r w:rsidRPr="0008241C">
        <w:rPr>
          <w:color w:val="000000"/>
          <w:sz w:val="22"/>
          <w:szCs w:val="22"/>
        </w:rPr>
        <w:fldChar w:fldCharType="end"/>
      </w:r>
      <w:r w:rsidRPr="0008241C">
        <w:rPr>
          <w:color w:val="000000"/>
          <w:sz w:val="22"/>
          <w:szCs w:val="22"/>
        </w:rPr>
        <w:t xml:space="preserve">, charcoal is not as heavily used in Asia as in Africa and South America </w:t>
      </w:r>
      <w:r w:rsidRPr="0008241C">
        <w:rPr>
          <w:color w:val="000000"/>
          <w:sz w:val="22"/>
          <w:szCs w:val="22"/>
        </w:rPr>
        <w:fldChar w:fldCharType="begin" w:fldLock="1"/>
      </w:r>
      <w:r w:rsidRPr="0008241C">
        <w:rPr>
          <w:color w:val="000000"/>
          <w:sz w:val="22"/>
          <w:szCs w:val="22"/>
        </w:rPr>
        <w:instrText>ADDIN CSL_CITATION {"citationItems":[{"id":"ITEM-1","itemData":{"author":[{"dropping-particle":"","family":"Union of Concerned Scientists","given":"","non-dropping-particle":"","parse-names":false,"suffix":""}],"chapter-number":"8","container-title":"The root of the problem – What’s driving tropical deforestation today?","id":"ITEM-1","issued":{"date-parts":[["2011"]]},"title":"Wood for fuel","type":"chapter"},"uris":["http://www.mendeley.com/documents/?uuid=7d8c7586-b574-42ae-976d-2c10bab63abe"]}],"mendeley":{"formattedCitation":"(Union of Concerned Scientists, 2011)","plainTextFormattedCitation":"(Union of Concerned Scientists, 2011)","previouslyFormattedCitation":"(Union of Concerned Scientists, 2011)"},"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Union of Concerned Scientists, 2011)</w:t>
      </w:r>
      <w:r w:rsidRPr="0008241C">
        <w:rPr>
          <w:color w:val="000000"/>
          <w:sz w:val="22"/>
          <w:szCs w:val="22"/>
        </w:rPr>
        <w:fldChar w:fldCharType="end"/>
      </w:r>
      <w:r w:rsidRPr="0008241C">
        <w:rPr>
          <w:color w:val="000000"/>
          <w:sz w:val="22"/>
          <w:szCs w:val="22"/>
        </w:rPr>
        <w:t>. India and China are among the top 10 wood charcoal-producing countries with each contributing to 4</w:t>
      </w:r>
      <w:r w:rsidR="00C934E9">
        <w:rPr>
          <w:color w:val="000000"/>
          <w:sz w:val="22"/>
          <w:szCs w:val="22"/>
        </w:rPr>
        <w:t xml:space="preserve"> per cent</w:t>
      </w:r>
      <w:r w:rsidRPr="0008241C">
        <w:rPr>
          <w:color w:val="000000"/>
          <w:sz w:val="22"/>
          <w:szCs w:val="22"/>
        </w:rPr>
        <w:t xml:space="preserve"> of global charcoal production </w:t>
      </w:r>
      <w:r w:rsidRPr="0008241C">
        <w:rPr>
          <w:color w:val="000000"/>
          <w:sz w:val="22"/>
          <w:szCs w:val="22"/>
        </w:rPr>
        <w:fldChar w:fldCharType="begin" w:fldLock="1"/>
      </w:r>
      <w:r w:rsidRPr="0008241C">
        <w:rPr>
          <w:color w:val="000000"/>
          <w:sz w:val="22"/>
          <w:szCs w:val="22"/>
        </w:rPr>
        <w:instrText>ADDIN CSL_CITATION {"citationItems":[{"id":"ITEM-1","itemData":{"URL":"https://www.worldatlas.com/articles/top-10-wood-charcoal-producing-countries.html","abstract":"Seven of the top wood charcoal producing countries are from Africa, while the others are from Asia and South America.","accessed":{"date-parts":[["2017","12","15"]]},"author":[{"dropping-particle":"","family":"Oberheu","given":"Caroline","non-dropping-particle":"","parse-names":false,"suffix":""}],"container-title":"worldatlas","id":"ITEM-1","issued":{"date-parts":[["2017"]]},"title":"Top 10 Wood Charcoal Producing Countries","type":"webpage"},"uris":["http://www.mendeley.com/documents/?uuid=e2b2e3ab-5635-4054-b8e2-c09302a20055"]}],"mendeley":{"formattedCitation":"(Oberheu, 2017)","plainTextFormattedCitation":"(Oberheu, 2017)","previouslyFormattedCitation":"(Oberheu, 2017)"},"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Oberheu, 2017)</w:t>
      </w:r>
      <w:r w:rsidRPr="0008241C">
        <w:rPr>
          <w:color w:val="000000"/>
          <w:sz w:val="22"/>
          <w:szCs w:val="22"/>
        </w:rPr>
        <w:fldChar w:fldCharType="end"/>
      </w:r>
      <w:r w:rsidRPr="0008241C">
        <w:rPr>
          <w:color w:val="000000"/>
          <w:sz w:val="22"/>
          <w:szCs w:val="22"/>
        </w:rPr>
        <w:t>.</w:t>
      </w:r>
    </w:p>
    <w:p w14:paraId="3DB9F9C8" w14:textId="77777777" w:rsidR="00A01204" w:rsidRPr="0008241C" w:rsidRDefault="00A01204" w:rsidP="00A01204">
      <w:pPr>
        <w:rPr>
          <w:sz w:val="22"/>
          <w:szCs w:val="22"/>
        </w:rPr>
      </w:pPr>
    </w:p>
    <w:p w14:paraId="22B0367D" w14:textId="0D419AD5" w:rsidR="00A01204" w:rsidRPr="0008241C" w:rsidRDefault="00A01204" w:rsidP="00A01204">
      <w:pPr>
        <w:rPr>
          <w:sz w:val="22"/>
          <w:szCs w:val="22"/>
        </w:rPr>
      </w:pPr>
      <w:r w:rsidRPr="0008241C">
        <w:rPr>
          <w:sz w:val="22"/>
          <w:szCs w:val="22"/>
        </w:rPr>
        <w:t>In term of fossil fuels, Asia is the biggest market for coal, currently consuming 66</w:t>
      </w:r>
      <w:r w:rsidR="00C934E9">
        <w:rPr>
          <w:sz w:val="22"/>
          <w:szCs w:val="22"/>
        </w:rPr>
        <w:t xml:space="preserve"> per cent</w:t>
      </w:r>
      <w:r w:rsidRPr="0008241C">
        <w:rPr>
          <w:sz w:val="22"/>
          <w:szCs w:val="22"/>
        </w:rPr>
        <w:t xml:space="preserve"> of global coal production </w:t>
      </w:r>
      <w:r w:rsidRPr="0008241C">
        <w:rPr>
          <w:sz w:val="22"/>
          <w:szCs w:val="22"/>
        </w:rPr>
        <w:fldChar w:fldCharType="begin" w:fldLock="1"/>
      </w:r>
      <w:r w:rsidRPr="0008241C">
        <w:rPr>
          <w:sz w:val="22"/>
          <w:szCs w:val="22"/>
        </w:rPr>
        <w:instrText>ADDIN CSL_CITATION {"citationItems":[{"id":"ITEM-1","itemData":{"author":[{"dropping-particle":"","family":"World Energy Council","given":"","non-dropping-particle":"","parse-names":false,"suffix":""}],"id":"ITEM-1","issued":{"date-parts":[["2016"]]},"note":"NULL","publisher":"World Energy Council ","title":"World Energy Resources 2016","type":"book"},"uris":["http://www.mendeley.com/documents/?uuid=96fbca61-bd68-3f08-a9a1-6105a90a7a57"]}],"mendeley":{"formattedCitation":"(World Energy Council, 2016)","plainTextFormattedCitation":"(World Energy Council, 2016)","previouslyFormattedCitation":"(World Energy Council, 2016)"},"properties":{"noteIndex":0},"schema":"https://github.com/citation-style-language/schema/raw/master/csl-citation.json"}</w:instrText>
      </w:r>
      <w:r w:rsidRPr="0008241C">
        <w:rPr>
          <w:sz w:val="22"/>
          <w:szCs w:val="22"/>
        </w:rPr>
        <w:fldChar w:fldCharType="separate"/>
      </w:r>
      <w:r w:rsidRPr="0008241C">
        <w:rPr>
          <w:noProof/>
          <w:sz w:val="22"/>
          <w:szCs w:val="22"/>
        </w:rPr>
        <w:t>(World Energy Council, 2016)</w:t>
      </w:r>
      <w:r w:rsidRPr="0008241C">
        <w:rPr>
          <w:sz w:val="22"/>
          <w:szCs w:val="22"/>
        </w:rPr>
        <w:fldChar w:fldCharType="end"/>
      </w:r>
      <w:r w:rsidRPr="0008241C">
        <w:rPr>
          <w:sz w:val="22"/>
          <w:szCs w:val="22"/>
        </w:rPr>
        <w:t>. At the same time, the Asia-Pacific region is the biggest coal producer with the total production in 2015 being 5,440 million tonnes and accounting for 69</w:t>
      </w:r>
      <w:r w:rsidR="00C934E9">
        <w:rPr>
          <w:sz w:val="22"/>
          <w:szCs w:val="22"/>
        </w:rPr>
        <w:t xml:space="preserve"> per cent</w:t>
      </w:r>
      <w:r w:rsidRPr="0008241C">
        <w:rPr>
          <w:sz w:val="22"/>
          <w:szCs w:val="22"/>
        </w:rPr>
        <w:t xml:space="preserve"> of the global production (World Energy Council, 2016). Australia, China, India and Indonesia are among the top 10 coal-producing countries globally (World Energy Council, 2016). Also, Australia is projected to be the world’s top coal exporter followed by Indonesia through to 2040 </w:t>
      </w:r>
      <w:r w:rsidRPr="0008241C">
        <w:rPr>
          <w:sz w:val="22"/>
          <w:szCs w:val="22"/>
        </w:rPr>
        <w:fldChar w:fldCharType="begin" w:fldLock="1"/>
      </w:r>
      <w:r w:rsidRPr="0008241C">
        <w:rPr>
          <w:sz w:val="22"/>
          <w:szCs w:val="22"/>
        </w:rPr>
        <w:instrText>ADDIN CSL_CITATION {"citationItems":[{"id":"ITEM-1","itemData":{"author":[{"dropping-particle":"","family":"EIA","given":"","non-dropping-particle":"","parse-names":false,"suffix":""}],"id":"ITEM-1","issued":{"date-parts":[["2017"]]},"title":"International energy outlook 2017","type":"book"},"uris":["http://www.mendeley.com/documents/?uuid=1df75e97-426f-3e34-b8a6-d9f7ff6a25a9"]}],"mendeley":{"formattedCitation":"(EIA, 2017)","plainTextFormattedCitation":"(EIA, 2017)","previouslyFormattedCitation":"(EIA, 2017)"},"properties":{"noteIndex":0},"schema":"https://github.com/citation-style-language/schema/raw/master/csl-citation.json"}</w:instrText>
      </w:r>
      <w:r w:rsidRPr="0008241C">
        <w:rPr>
          <w:sz w:val="22"/>
          <w:szCs w:val="22"/>
        </w:rPr>
        <w:fldChar w:fldCharType="separate"/>
      </w:r>
      <w:r w:rsidRPr="0008241C">
        <w:rPr>
          <w:noProof/>
          <w:sz w:val="22"/>
          <w:szCs w:val="22"/>
        </w:rPr>
        <w:t>(EIA, 2017)</w:t>
      </w:r>
      <w:r w:rsidRPr="0008241C">
        <w:rPr>
          <w:sz w:val="22"/>
          <w:szCs w:val="22"/>
        </w:rPr>
        <w:fldChar w:fldCharType="end"/>
      </w:r>
      <w:r w:rsidRPr="0008241C">
        <w:rPr>
          <w:sz w:val="22"/>
          <w:szCs w:val="22"/>
        </w:rPr>
        <w:t>.</w:t>
      </w:r>
    </w:p>
    <w:p w14:paraId="5D27222A" w14:textId="77777777" w:rsidR="00A01204" w:rsidRPr="0008241C" w:rsidRDefault="00A01204" w:rsidP="00A01204">
      <w:pPr>
        <w:rPr>
          <w:sz w:val="22"/>
          <w:szCs w:val="22"/>
        </w:rPr>
      </w:pPr>
    </w:p>
    <w:p w14:paraId="41568D69" w14:textId="77777777" w:rsidR="00A01204" w:rsidRPr="0008241C" w:rsidRDefault="00A01204" w:rsidP="00A01204">
      <w:pPr>
        <w:rPr>
          <w:sz w:val="22"/>
          <w:szCs w:val="22"/>
        </w:rPr>
      </w:pPr>
      <w:r w:rsidRPr="0008241C">
        <w:rPr>
          <w:sz w:val="22"/>
          <w:szCs w:val="22"/>
        </w:rPr>
        <w:t xml:space="preserve">For most of Asia-Pacific economies, oil remains the major fuel of choice. Population growth and an increasing consumer class in the Asia-Pacific region has supported increasing oil demand which will likely continue in the future (World Energy Council, 2016). The largest consumer of refined petroleum is transportation sector which supports increasing travel and freight services in the Asia-Pacific region (EIA, 2017) but is likely to exacerbate air pollution in rapidly growing urban areas (see 4.1.3; 4.4.6). However, technological advancements in the oil industry including trends to improve energy efficiencies, the diminishing role of high-sulphur oil in the marine fuel industry, and the emergence of shale oil may reduce environmental pressures (World Energy Council, 2016). The growth of renewable energy industries, popularization of electric vehicles and rural electrification in Asia-Pacific countries is expected  to reduce  environmental pressures although the scales of these technologies is limited at present </w:t>
      </w:r>
      <w:r w:rsidRPr="0008241C">
        <w:rPr>
          <w:sz w:val="22"/>
          <w:szCs w:val="22"/>
        </w:rPr>
        <w:fldChar w:fldCharType="begin" w:fldLock="1"/>
      </w:r>
      <w:r w:rsidRPr="0008241C">
        <w:rPr>
          <w:sz w:val="22"/>
          <w:szCs w:val="22"/>
        </w:rPr>
        <w:instrText>ADDIN CSL_CITATION {"citationItems":[{"id":"ITEM-1","itemData":{"author":[{"dropping-particle":"","family":"UNDP","given":"","non-dropping-particle":"","parse-names":false,"suffix":""}],"id":"ITEM-1","issued":{"date-parts":[["2013"]]},"title":"United Nations Development Programme Asia-Pacific Regional Centre Achieving Sustainable Energy for All in the Asia-Pacific","type":"book"},"uris":["http://www.mendeley.com/documents/?uuid=89178643-4119-333d-98a4-9ee6b0d16bb1"]}],"mendeley":{"formattedCitation":"(UNDP, 2013)","plainTextFormattedCitation":"(UNDP, 2013)","previouslyFormattedCitation":"(UNDP, 2013)"},"properties":{"noteIndex":0},"schema":"https://github.com/citation-style-language/schema/raw/master/csl-citation.json"}</w:instrText>
      </w:r>
      <w:r w:rsidRPr="0008241C">
        <w:rPr>
          <w:sz w:val="22"/>
          <w:szCs w:val="22"/>
        </w:rPr>
        <w:fldChar w:fldCharType="separate"/>
      </w:r>
      <w:r w:rsidRPr="0008241C">
        <w:rPr>
          <w:noProof/>
          <w:sz w:val="22"/>
          <w:szCs w:val="22"/>
        </w:rPr>
        <w:t>(UNDP, 2013)</w:t>
      </w:r>
      <w:r w:rsidRPr="0008241C">
        <w:rPr>
          <w:sz w:val="22"/>
          <w:szCs w:val="22"/>
        </w:rPr>
        <w:fldChar w:fldCharType="end"/>
      </w:r>
      <w:r w:rsidRPr="0008241C">
        <w:rPr>
          <w:sz w:val="22"/>
          <w:szCs w:val="22"/>
        </w:rPr>
        <w:t xml:space="preserve"> (see 4.2.4). </w:t>
      </w:r>
    </w:p>
    <w:p w14:paraId="307BBB0E" w14:textId="77777777" w:rsidR="00A01204" w:rsidRPr="0008241C" w:rsidRDefault="00A01204" w:rsidP="00A01204">
      <w:pPr>
        <w:rPr>
          <w:sz w:val="22"/>
          <w:szCs w:val="22"/>
        </w:rPr>
      </w:pPr>
    </w:p>
    <w:p w14:paraId="15C3CD9F" w14:textId="77777777" w:rsidR="00A01204" w:rsidRPr="0008241C" w:rsidRDefault="00A01204" w:rsidP="00A01204">
      <w:pPr>
        <w:rPr>
          <w:sz w:val="22"/>
          <w:szCs w:val="22"/>
        </w:rPr>
      </w:pPr>
      <w:r w:rsidRPr="0008241C">
        <w:rPr>
          <w:sz w:val="22"/>
          <w:szCs w:val="22"/>
        </w:rPr>
        <w:t xml:space="preserve">In recent years there has been a major upsurge in hydropower in the Asia-Pacific region which is considered to be an underutilised potential, capable of delivering an estimated at 7,195 TWh per annum (World Energy Council, 2016). However, there are concerns over environmental impacts associated with the large number of dams in Asia </w:t>
      </w:r>
      <w:r w:rsidRPr="0008241C">
        <w:rPr>
          <w:sz w:val="22"/>
          <w:szCs w:val="22"/>
        </w:rPr>
        <w:fldChar w:fldCharType="begin" w:fldLock="1"/>
      </w:r>
      <w:r w:rsidRPr="0008241C">
        <w:rPr>
          <w:sz w:val="22"/>
          <w:szCs w:val="22"/>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plainTextFormattedCitation":"(A. C. Hughes, 2017)","previouslyFormattedCitation":"(A. C. Hughes, 2017)"},"properties":{"noteIndex":0},"schema":"https://github.com/citation-style-language/schema/raw/master/csl-citation.json"}</w:instrText>
      </w:r>
      <w:r w:rsidRPr="0008241C">
        <w:rPr>
          <w:sz w:val="22"/>
          <w:szCs w:val="22"/>
        </w:rPr>
        <w:fldChar w:fldCharType="separate"/>
      </w:r>
      <w:r w:rsidRPr="0008241C">
        <w:rPr>
          <w:noProof/>
          <w:sz w:val="22"/>
          <w:szCs w:val="22"/>
        </w:rPr>
        <w:t>(A. C. Hughes, 2017)</w:t>
      </w:r>
      <w:r w:rsidRPr="0008241C">
        <w:rPr>
          <w:sz w:val="22"/>
          <w:szCs w:val="22"/>
        </w:rPr>
        <w:fldChar w:fldCharType="end"/>
      </w:r>
      <w:r w:rsidRPr="0008241C">
        <w:rPr>
          <w:sz w:val="22"/>
          <w:szCs w:val="22"/>
        </w:rPr>
        <w:t xml:space="preserve"> including affecting stream continuity, flow regimes and freshwater biodiversity (section 3.2.2.2). However, hydropower does offer clean energy as well as other services such as flood control. Among non-hydroelectric renewable energy sources, wind and solar increased most quickly in last decade and will continue, as these technologies become more cost competitive (EIA, 2017).</w:t>
      </w:r>
    </w:p>
    <w:p w14:paraId="13B415D2" w14:textId="77777777" w:rsidR="00A01204" w:rsidRPr="0008241C" w:rsidRDefault="00A01204" w:rsidP="00A01204">
      <w:pPr>
        <w:rPr>
          <w:color w:val="000000"/>
          <w:sz w:val="21"/>
          <w:szCs w:val="21"/>
        </w:rPr>
      </w:pPr>
    </w:p>
    <w:p w14:paraId="7EB5D09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68" w:name="_Toc504317234"/>
      <w:bookmarkStart w:id="1069" w:name="_Toc504317927"/>
      <w:bookmarkStart w:id="1070" w:name="_Toc504321273"/>
      <w:r w:rsidRPr="0008241C">
        <w:rPr>
          <w:b/>
          <w:sz w:val="22"/>
          <w:szCs w:val="24"/>
        </w:rPr>
        <w:t>4.1.2.5 Mining</w:t>
      </w:r>
      <w:bookmarkEnd w:id="1068"/>
      <w:bookmarkEnd w:id="1069"/>
      <w:bookmarkEnd w:id="1070"/>
    </w:p>
    <w:p w14:paraId="200FE648" w14:textId="77777777" w:rsidR="00A01204" w:rsidRPr="0008241C" w:rsidRDefault="00A01204" w:rsidP="00A01204">
      <w:pPr>
        <w:rPr>
          <w:color w:val="000000"/>
          <w:sz w:val="21"/>
          <w:szCs w:val="21"/>
        </w:rPr>
      </w:pPr>
    </w:p>
    <w:p w14:paraId="1D021F44" w14:textId="66390843" w:rsidR="00A01204" w:rsidRPr="0008241C" w:rsidRDefault="00A01204" w:rsidP="00A01204">
      <w:pPr>
        <w:rPr>
          <w:sz w:val="22"/>
          <w:szCs w:val="22"/>
        </w:rPr>
      </w:pPr>
      <w:r w:rsidRPr="0008241C">
        <w:rPr>
          <w:sz w:val="22"/>
          <w:szCs w:val="22"/>
        </w:rPr>
        <w:t xml:space="preserve">Many countries in the Asia-Pacific region heavily depend on mineral production as the backbone of national economy </w:t>
      </w:r>
      <w:r w:rsidRPr="0008241C">
        <w:rPr>
          <w:sz w:val="22"/>
          <w:szCs w:val="22"/>
        </w:rPr>
        <w:fldChar w:fldCharType="begin" w:fldLock="1"/>
      </w:r>
      <w:r w:rsidRPr="0008241C">
        <w:rPr>
          <w:sz w:val="22"/>
          <w:szCs w:val="22"/>
        </w:rPr>
        <w:instrText>ADDIN CSL_CITATION {"citationItems":[{"id":"ITEM-1","itemData":{"author":[{"dropping-particle":"","family":"U.S. Geological Survey","given":"","non-dropping-particle":"","parse-names":false,"suffix":""}],"id":"ITEM-1","issued":{"date-parts":[["2017"]]},"title":"Mineral commodity summaries 2017","type":"report"},"uris":["http://www.mendeley.com/documents/?uuid=78c0f39b-4a38-4902-b56f-385d3e34d941"]}],"mendeley":{"formattedCitation":"(U.S. Geological Survey, 2017)","plainTextFormattedCitation":"(U.S. Geological Survey, 2017)","previouslyFormattedCitation":"(U.S. Geological Survey, 2017)"},"properties":{"noteIndex":0},"schema":"https://github.com/citation-style-language/schema/raw/master/csl-citation.json"}</w:instrText>
      </w:r>
      <w:r w:rsidRPr="0008241C">
        <w:rPr>
          <w:sz w:val="22"/>
          <w:szCs w:val="22"/>
        </w:rPr>
        <w:fldChar w:fldCharType="separate"/>
      </w:r>
      <w:r w:rsidRPr="0008241C">
        <w:rPr>
          <w:noProof/>
          <w:sz w:val="22"/>
          <w:szCs w:val="22"/>
        </w:rPr>
        <w:t>(U.S. Geological Survey, 2017)</w:t>
      </w:r>
      <w:r w:rsidRPr="0008241C">
        <w:rPr>
          <w:sz w:val="22"/>
          <w:szCs w:val="22"/>
        </w:rPr>
        <w:fldChar w:fldCharType="end"/>
      </w:r>
      <w:r w:rsidRPr="0008241C">
        <w:rPr>
          <w:sz w:val="22"/>
          <w:szCs w:val="22"/>
        </w:rPr>
        <w:t xml:space="preserve"> . Australia and China are among the world’s leading mineral producers with China and Japan being the two major regional markets for crude and processed minerals </w:t>
      </w:r>
      <w:r w:rsidRPr="0008241C">
        <w:rPr>
          <w:sz w:val="22"/>
          <w:szCs w:val="22"/>
        </w:rPr>
        <w:fldChar w:fldCharType="begin" w:fldLock="1"/>
      </w:r>
      <w:r w:rsidRPr="0008241C">
        <w:rPr>
          <w:sz w:val="22"/>
          <w:szCs w:val="22"/>
        </w:rPr>
        <w:instrText>ADDIN CSL_CITATION {"citationItems":[{"id":"ITEM-1","itemData":{"abstract":"The Asia and Pacific region, which includes 30 countries and territories, has a total area of about 30 million square kilometers, which accounts for about 20% of the world's total land mass. The total population of these countries and territories (about 3.9 billion) accounted for about 55% of the world's total in 2013. China and India, which were the world's two most populous countries, accounted for about 67% of the region's total population and about 37% of the world's total population. The economies of Burma, Cambodia, China, Laos, Mongolia, the Philippines, and Sri Lanka were the fastest growing in the region in 2013, with real gross domestic product (GDP) growth rates of more than 7% (tables 1, 2). Australia and China were among the world's leading mineral producers. Australia has large resources of bauxite, coal, cobalt, copper, diamond, gold, iron ore, lead, lithium, manganese, mineral sands, tantalum, and uranium. China has large resources of antimony, arsenic, barite, bauxite, coal, fluorite, gold, graphite, iron ore, magnesium, rare earths, strontium, tin, tungsten, and zinc. India was also one of the world's significant mineral producers; it has large resources of barite, bauxite, chromium, iron ore, manganese, rare earths, and salt. Other significant mineral producers in the region were Indonesia, which has large resources of bauxite, coal, copper, gold, nickel, and tin; Mongolia, which has large resources of copper, fluorspar, and molybdenum; New Caledonia, which has significant resources of nickel; Papua New Guinea, which has large resources of copper and gold; the Philippines, which has large resources of copper, gold, and nickel; and Thailand, which has large resources of feldspar, gypsum, and potash (table 4). Despite the large amount and wide variety of resources of nonfuel minerals and coal in Australia, China, India, Indonesia, Mongolia, Papua New Guinea, the Philippines, and Thailand, in recent years, the region was unable to meet the demand for numerous nonfuel minerals [including copper, diamond, gold, iron ore, lead, phosphate rock, platinum-group metals (PGMs), and zinc] as well as such major mineral fuels as coal, natural gas, crude petroleum, and refined petroleum products. The shortfall was caused largely by a substantial increase in the consumption of nonfuel minerals and mineral fuels by China and India; by continued high levels of consumption by such resource-poor industrialized countries as Japan, the Republic of Korea, S…","author":[{"dropping-particle":"","family":"Fong-Sam","given":"Yolanda","non-dropping-particle":"","parse-names":false,"suffix":""},{"dropping-particle":"","family":"Renaud","given":"Karine","non-dropping-particle":"","parse-names":false,"suffix":""},{"dropping-particle":"","family":"Shi","given":"Lin","non-dropping-particle":"","parse-names":false,"suffix":""},{"dropping-particle":"","family":"Wacaster","given":"Susan","non-dropping-particle":"","parse-names":false,"suffix":""},{"dropping-particle":"","family":"Wilburn","given":"David R","non-dropping-particle":"","parse-names":false,"suffix":""},{"dropping-particle":"","family":"Hastorun","given":"Sinan","non-dropping-particle":"","parse-names":false,"suffix":""},{"dropping-particle":"","family":"Xun","given":"Sean","non-dropping-particle":"","parse-names":false,"suffix":""}],"container-title":"2013 Minerals Yearbook: ASIA AND THE PACIFIC [ADVANCE RELEASE]","id":"ITEM-1","issued":{"date-parts":[["2016"]]},"publisher":"U.S. Geological Survey","title":"The Mineral Industries of Asia and the Pacific","type":"chapter"},"uris":["http://www.mendeley.com/documents/?uuid=ebdd485d-9be8-46b4-be8d-2d7380d507b6"]},{"id":"ITEM-2","itemData":{"author":[{"dropping-particle":"","family":"U.S. Geological Survey","given":"","non-dropping-particle":"","parse-names":false,"suffix":""}],"id":"ITEM-2","issued":{"date-parts":[["2017"]]},"title":"Mineral commodity summaries 2017","type":"report"},"uris":["http://www.mendeley.com/documents/?uuid=78c0f39b-4a38-4902-b56f-385d3e34d941"]}],"mendeley":{"formattedCitation":"(Fong-Sam &lt;i&gt;et al.&lt;/i&gt;, 2016; U.S. Geological Survey, 2017)","plainTextFormattedCitation":"(Fong-Sam et al., 2016; U.S. Geological Survey, 2017)","previouslyFormattedCitation":"(Fong-Sam &lt;i&gt;et al.&lt;/i&gt;, 2016; U.S. Geological Survey, 2017)"},"properties":{"noteIndex":0},"schema":"https://github.com/citation-style-language/schema/raw/master/csl-citation.json"}</w:instrText>
      </w:r>
      <w:r w:rsidRPr="0008241C">
        <w:rPr>
          <w:sz w:val="22"/>
          <w:szCs w:val="22"/>
        </w:rPr>
        <w:fldChar w:fldCharType="separate"/>
      </w:r>
      <w:r w:rsidRPr="0008241C">
        <w:rPr>
          <w:noProof/>
          <w:sz w:val="22"/>
          <w:szCs w:val="22"/>
        </w:rPr>
        <w:t xml:space="preserve">(Fong-Sam </w:t>
      </w:r>
      <w:r w:rsidRPr="0008241C">
        <w:rPr>
          <w:i/>
          <w:noProof/>
          <w:sz w:val="22"/>
          <w:szCs w:val="22"/>
        </w:rPr>
        <w:t>et al.</w:t>
      </w:r>
      <w:r w:rsidRPr="0008241C">
        <w:rPr>
          <w:noProof/>
          <w:sz w:val="22"/>
          <w:szCs w:val="22"/>
        </w:rPr>
        <w:t>, 2016; U.S. Geological Survey, 2017)</w:t>
      </w:r>
      <w:r w:rsidRPr="0008241C">
        <w:rPr>
          <w:sz w:val="22"/>
          <w:szCs w:val="22"/>
        </w:rPr>
        <w:fldChar w:fldCharType="end"/>
      </w:r>
      <w:r w:rsidRPr="0008241C">
        <w:rPr>
          <w:sz w:val="22"/>
          <w:szCs w:val="22"/>
        </w:rPr>
        <w:t>. In Mongolia economic growth was attributable mainly to growth in the mining sector which accounted for over 80</w:t>
      </w:r>
      <w:r w:rsidR="00C934E9">
        <w:rPr>
          <w:sz w:val="22"/>
          <w:szCs w:val="22"/>
        </w:rPr>
        <w:t xml:space="preserve"> per cent</w:t>
      </w:r>
      <w:r w:rsidRPr="0008241C">
        <w:rPr>
          <w:sz w:val="22"/>
          <w:szCs w:val="22"/>
        </w:rPr>
        <w:t xml:space="preserve"> of export revenue (Fong-Sam</w:t>
      </w:r>
      <w:r w:rsidRPr="0008241C">
        <w:rPr>
          <w:i/>
          <w:sz w:val="22"/>
          <w:szCs w:val="22"/>
        </w:rPr>
        <w:t xml:space="preserve"> et al.</w:t>
      </w:r>
      <w:r w:rsidRPr="0008241C">
        <w:rPr>
          <w:sz w:val="22"/>
          <w:szCs w:val="22"/>
        </w:rPr>
        <w:t xml:space="preserve">, 2016). Rapid economic growth and expansion of transportation and utility infrastructure has seen the demand for cement in Asia-Pacific countries increased simultaneously. Currently, India, Vietnam, and Malaysia are among the top five exporters of </w:t>
      </w:r>
      <w:r w:rsidRPr="0008241C">
        <w:rPr>
          <w:sz w:val="22"/>
          <w:szCs w:val="22"/>
        </w:rPr>
        <w:lastRenderedPageBreak/>
        <w:t>limestone in the world and export near 20</w:t>
      </w:r>
      <w:r w:rsidR="00C934E9">
        <w:rPr>
          <w:sz w:val="22"/>
          <w:szCs w:val="22"/>
        </w:rPr>
        <w:t xml:space="preserve"> per cent</w:t>
      </w:r>
      <w:r w:rsidRPr="0008241C">
        <w:rPr>
          <w:sz w:val="22"/>
          <w:szCs w:val="22"/>
        </w:rPr>
        <w:t xml:space="preserve"> of global cement collectively </w:t>
      </w:r>
      <w:r w:rsidRPr="0008241C">
        <w:rPr>
          <w:sz w:val="22"/>
          <w:szCs w:val="22"/>
        </w:rPr>
        <w:fldChar w:fldCharType="begin" w:fldLock="1"/>
      </w:r>
      <w:r w:rsidRPr="0008241C">
        <w:rPr>
          <w:sz w:val="22"/>
          <w:szCs w:val="22"/>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plainTextFormattedCitation":"(A. C. Hughes, 2017)","previouslyFormattedCitation":"(A. C. Hughes, 2017)"},"properties":{"noteIndex":0},"schema":"https://github.com/citation-style-language/schema/raw/master/csl-citation.json"}</w:instrText>
      </w:r>
      <w:r w:rsidRPr="0008241C">
        <w:rPr>
          <w:sz w:val="22"/>
          <w:szCs w:val="22"/>
        </w:rPr>
        <w:fldChar w:fldCharType="separate"/>
      </w:r>
      <w:r w:rsidRPr="0008241C">
        <w:rPr>
          <w:noProof/>
          <w:sz w:val="22"/>
          <w:szCs w:val="22"/>
        </w:rPr>
        <w:t>(A. C. Hughes, 2017)</w:t>
      </w:r>
      <w:r w:rsidRPr="0008241C">
        <w:rPr>
          <w:sz w:val="22"/>
          <w:szCs w:val="22"/>
        </w:rPr>
        <w:fldChar w:fldCharType="end"/>
      </w:r>
      <w:r w:rsidRPr="0008241C">
        <w:rPr>
          <w:sz w:val="22"/>
          <w:szCs w:val="22"/>
        </w:rPr>
        <w:t xml:space="preserve">. </w:t>
      </w:r>
    </w:p>
    <w:p w14:paraId="757635A3" w14:textId="77777777" w:rsidR="00A01204" w:rsidRPr="0008241C" w:rsidRDefault="00A01204" w:rsidP="00A01204">
      <w:pPr>
        <w:rPr>
          <w:sz w:val="22"/>
          <w:szCs w:val="22"/>
        </w:rPr>
      </w:pPr>
    </w:p>
    <w:p w14:paraId="52F4A86C" w14:textId="77777777" w:rsidR="00A01204" w:rsidRPr="0008241C" w:rsidRDefault="00A01204" w:rsidP="00A01204">
      <w:pPr>
        <w:rPr>
          <w:sz w:val="22"/>
          <w:szCs w:val="22"/>
        </w:rPr>
      </w:pPr>
      <w:r w:rsidRPr="0008241C">
        <w:rPr>
          <w:sz w:val="22"/>
          <w:szCs w:val="22"/>
        </w:rPr>
        <w:t xml:space="preserve">In the Asia-Pacific region high dependence on mineral extraction resulted in vegetation clearance and ecosystem degradation through access expanding, exploration drilling, overburden stripping, ground-water pollution, and quarry collapse. Indirect effects include fragmentation of landscape through road and settlement construction or threats to human health due to air pollution such as dusts or smelter emissions </w:t>
      </w:r>
      <w:r w:rsidRPr="0008241C">
        <w:rPr>
          <w:sz w:val="22"/>
          <w:szCs w:val="22"/>
        </w:rPr>
        <w:fldChar w:fldCharType="begin" w:fldLock="1"/>
      </w:r>
      <w:r w:rsidRPr="0008241C">
        <w:rPr>
          <w:sz w:val="22"/>
          <w:szCs w:val="22"/>
        </w:rPr>
        <w:instrText>ADDIN CSL_CITATION {"citationItems":[{"id":"ITEM-1","itemData":{"author":[{"dropping-particle":"","family":"International Council on Mining and Metals (ICMM)","given":"","non-dropping-particle":"","parse-names":false,"suffix":""}],"id":"ITEM-1","issued":{"date-parts":[["2006"]]},"publisher-place":"London, UK","title":"Good practice guidance for mining and biodiversity","type":"report"},"uris":["http://www.mendeley.com/documents/?uuid=a855694d-eb7b-4e6e-a1b2-ced094ea628e"]},{"id":"ITEM-2","itemData":{"author":[{"dropping-particle":"","family":"Yang","given":"Y.Y.","non-dropping-particle":"","parse-names":false,"suffix":""},{"dropping-particle":"","family":"Xu","given":"Y.S.","non-dropping-particle":"","parse-names":false,"suffix":""},{"dropping-particle":"","family":"Shen","given":"S.L.","non-dropping-particle":"","parse-names":false,"suffix":""},{"dropping-particle":"","family":"Yuan","given":"Y.","non-dropping-particle":"","parse-names":false,"suffix":""},{"dropping-particle":"","family":"Yin","given":"Z.Y.","non-dropping-particle":"","parse-names":false,"suffix":""}],"container-title":"Bulletin of Engineering Geology and the Environment","id":"ITEM-2","issued":{"date-parts":[["2014"]]},"page":"1-10","title":"Mining-induced geo-hazards with environmental protection measures in Yunnan, China: an overview","type":"article-journal","volume":"74"},"uris":["http://www.mendeley.com/documents/?uuid=5b053a97-9790-460d-ae69-a7ccbf5bbd06"]}],"mendeley":{"formattedCitation":"(International Council on Mining and Metals (ICMM), 2006; Y. Y. Yang &lt;i&gt;et al.&lt;/i&gt;, 2014)","plainTextFormattedCitation":"(International Council on Mining and Metals (ICMM), 2006; Y. Y. Yang et al., 2014)","previouslyFormattedCitation":"(International Council on Mining and Metals (ICMM), 2006; Y. Y. Ya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International Council on Mining and Metals (ICMM), 2006; Y. Y. Yang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extensive exploitation of limestone for cement production has had devastating consequences on ecosystems in karst areas which represent a few global endemicity hotspots </w:t>
      </w:r>
      <w:r w:rsidRPr="0008241C">
        <w:rPr>
          <w:sz w:val="22"/>
          <w:szCs w:val="22"/>
        </w:rPr>
        <w:fldChar w:fldCharType="begin" w:fldLock="1"/>
      </w:r>
      <w:r w:rsidRPr="0008241C">
        <w:rPr>
          <w:sz w:val="22"/>
          <w:szCs w:val="22"/>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plainTextFormattedCitation":"(A. C. Hughes, 2017)","previouslyFormattedCitation":"(A. C. Hughes, 2017)"},"properties":{"noteIndex":0},"schema":"https://github.com/citation-style-language/schema/raw/master/csl-citation.json"}</w:instrText>
      </w:r>
      <w:r w:rsidRPr="0008241C">
        <w:rPr>
          <w:sz w:val="22"/>
          <w:szCs w:val="22"/>
        </w:rPr>
        <w:fldChar w:fldCharType="separate"/>
      </w:r>
      <w:r w:rsidRPr="0008241C">
        <w:rPr>
          <w:noProof/>
          <w:sz w:val="22"/>
          <w:szCs w:val="22"/>
        </w:rPr>
        <w:t>(A. C. Hughes, 2017)</w:t>
      </w:r>
      <w:r w:rsidRPr="0008241C">
        <w:rPr>
          <w:sz w:val="22"/>
          <w:szCs w:val="22"/>
        </w:rPr>
        <w:fldChar w:fldCharType="end"/>
      </w:r>
      <w:r w:rsidRPr="0008241C">
        <w:rPr>
          <w:sz w:val="22"/>
          <w:szCs w:val="22"/>
        </w:rPr>
        <w:t xml:space="preserve">. The depletion of mineral resources is increasingly being proposed in remote and biodiversity-rich areas that were previously unexplored </w:t>
      </w:r>
      <w:r w:rsidRPr="0008241C">
        <w:rPr>
          <w:sz w:val="22"/>
          <w:szCs w:val="22"/>
        </w:rPr>
        <w:fldChar w:fldCharType="begin" w:fldLock="1"/>
      </w:r>
      <w:r w:rsidRPr="0008241C">
        <w:rPr>
          <w:sz w:val="22"/>
          <w:szCs w:val="22"/>
        </w:rPr>
        <w:instrText>ADDIN CSL_CITATION {"citationItems":[{"id":"ITEM-1","itemData":{"author":[{"dropping-particle":"","family":"International Council on Mining and Metals (ICMM)","given":"","non-dropping-particle":"","parse-names":false,"suffix":""}],"id":"ITEM-1","issued":{"date-parts":[["2006"]]},"publisher-place":"London, UK","title":"Good practice guidance for mining and biodiversity","type":"report"},"uris":["http://www.mendeley.com/documents/?uuid=a855694d-eb7b-4e6e-a1b2-ced094ea628e"]}],"mendeley":{"formattedCitation":"(International Council on Mining and Metals (ICMM), 2006)","plainTextFormattedCitation":"(International Council on Mining and Metals (ICMM), 2006)","previouslyFormattedCitation":"(International Council on Mining and Metals (ICMM), 2006)"},"properties":{"noteIndex":0},"schema":"https://github.com/citation-style-language/schema/raw/master/csl-citation.json"}</w:instrText>
      </w:r>
      <w:r w:rsidRPr="0008241C">
        <w:rPr>
          <w:sz w:val="22"/>
          <w:szCs w:val="22"/>
        </w:rPr>
        <w:fldChar w:fldCharType="separate"/>
      </w:r>
      <w:r w:rsidRPr="0008241C">
        <w:rPr>
          <w:noProof/>
          <w:sz w:val="22"/>
          <w:szCs w:val="22"/>
        </w:rPr>
        <w:t>(International Council on Mining and Metals (ICMM), 2006)</w:t>
      </w:r>
      <w:r w:rsidRPr="0008241C">
        <w:rPr>
          <w:sz w:val="22"/>
          <w:szCs w:val="22"/>
        </w:rPr>
        <w:fldChar w:fldCharType="end"/>
      </w:r>
      <w:r w:rsidRPr="0008241C">
        <w:rPr>
          <w:sz w:val="22"/>
          <w:szCs w:val="22"/>
        </w:rPr>
        <w:t xml:space="preserve"> or even protected </w:t>
      </w:r>
      <w:r w:rsidRPr="0008241C">
        <w:rPr>
          <w:sz w:val="22"/>
          <w:szCs w:val="22"/>
        </w:rPr>
        <w:fldChar w:fldCharType="begin" w:fldLock="1"/>
      </w:r>
      <w:r w:rsidRPr="0008241C">
        <w:rPr>
          <w:sz w:val="22"/>
          <w:szCs w:val="22"/>
        </w:rPr>
        <w:instrText>ADDIN CSL_CITATION {"citationItems":[{"id":"ITEM-1","itemData":{"DOI":"10.1016/j.biocon.2013.02.003","ISBN":"0006-3207","ISSN":"00063207","PMID":"25385604","abstract":"The global protected area (PA) system has a key role to play in biological conservation, and it is thus vital to understand the factors that are likely to limit this potential. Attention to date has focused foremost on the consequences of biases in the spatial distribution of PAs for their effectiveness and efficiency in representing biodiversity. What is less clear is the extent to which these biases may also have affected the likelihood with which PAs coincide with or are influenced by particular kinds of threatening processes, further undermining their role. An obvious candidate for such concerns is metal mining activities. Here we demonstrate that approximately 7% of mines for four key metals directly overlap with PAs and a further 27% lie within 10. km of a PA boundary. Moreover, those PAs with mining activity within their boundaries constitute around 6% of the total areal coverage of the global terrestrial PA system, and those with mining activity within or up to 10. km from their boundary constitute nearly 14% of the total area. Given the distances over which mining activities can have influences, the persistence of their effects (often long after actual operations have closed down), and the rapidly growing demand for metals, there is an urgent need to limit or mitigate such conflicts. ?? 2013 Elsevier Ltd.","author":[{"dropping-particle":"","family":"Durán","given":"América P.","non-dropping-particle":"","parse-names":false,"suffix":""},{"dropping-particle":"","family":"Rauch","given":"Jason","non-dropping-particle":"","parse-names":false,"suffix":""},{"dropping-particle":"","family":"Gaston","given":"Kevin J.","non-dropping-particle":"","parse-names":false,"suffix":""}],"container-title":"Biological Conservation","id":"ITEM-1","issued":{"date-parts":[["2013"]]},"note":"NULL","page":"272-278","title":"Global spatial coincidence between protected areas and metal mining activities","type":"article-journal","volume":"160"},"uris":["http://www.mendeley.com/documents/?uuid=4b380d48-da79-4005-8823-527175279d82"]}],"mendeley":{"formattedCitation":"(Durán &lt;i&gt;et al.&lt;/i&gt;, 2013)","plainTextFormattedCitation":"(Durán et al., 2013)","previouslyFormattedCitation":"(Durá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urá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p>
    <w:p w14:paraId="0EEE1AF8" w14:textId="77777777" w:rsidR="00A01204" w:rsidRPr="0008241C" w:rsidRDefault="00A01204" w:rsidP="00A01204">
      <w:pPr>
        <w:rPr>
          <w:color w:val="000000"/>
          <w:sz w:val="21"/>
          <w:szCs w:val="21"/>
        </w:rPr>
      </w:pPr>
    </w:p>
    <w:p w14:paraId="5F8D4680" w14:textId="77777777" w:rsidR="00A01204" w:rsidRPr="0008241C" w:rsidRDefault="00A01204" w:rsidP="00A01204">
      <w:pPr>
        <w:keepNext/>
        <w:tabs>
          <w:tab w:val="clear" w:pos="1247"/>
          <w:tab w:val="left" w:pos="765"/>
        </w:tabs>
        <w:outlineLvl w:val="2"/>
        <w:rPr>
          <w:b/>
          <w:sz w:val="24"/>
          <w:szCs w:val="24"/>
        </w:rPr>
      </w:pPr>
      <w:bookmarkStart w:id="1071" w:name="_Toc504317235"/>
      <w:bookmarkStart w:id="1072" w:name="_Toc504317928"/>
      <w:bookmarkStart w:id="1073" w:name="_Toc504320425"/>
      <w:bookmarkStart w:id="1074" w:name="_Toc504320648"/>
      <w:bookmarkStart w:id="1075" w:name="_Toc504320872"/>
      <w:bookmarkStart w:id="1076" w:name="_Toc504321274"/>
      <w:bookmarkStart w:id="1077" w:name="_Toc524044065"/>
      <w:r w:rsidRPr="0008241C">
        <w:rPr>
          <w:b/>
          <w:sz w:val="24"/>
          <w:szCs w:val="24"/>
        </w:rPr>
        <w:t xml:space="preserve">4.1.3 </w:t>
      </w:r>
      <w:r w:rsidRPr="0008241C">
        <w:rPr>
          <w:b/>
          <w:sz w:val="24"/>
          <w:szCs w:val="24"/>
        </w:rPr>
        <w:tab/>
        <w:t>Pollution</w:t>
      </w:r>
      <w:bookmarkEnd w:id="1071"/>
      <w:bookmarkEnd w:id="1072"/>
      <w:bookmarkEnd w:id="1073"/>
      <w:bookmarkEnd w:id="1074"/>
      <w:bookmarkEnd w:id="1075"/>
      <w:bookmarkEnd w:id="1076"/>
      <w:bookmarkEnd w:id="1077"/>
      <w:r w:rsidRPr="0008241C">
        <w:rPr>
          <w:b/>
          <w:sz w:val="24"/>
          <w:szCs w:val="24"/>
        </w:rPr>
        <w:t xml:space="preserve"> </w:t>
      </w:r>
    </w:p>
    <w:p w14:paraId="49D6955C" w14:textId="77777777" w:rsidR="00A01204" w:rsidRPr="0008241C" w:rsidRDefault="00A01204" w:rsidP="00A01204">
      <w:pPr>
        <w:rPr>
          <w:sz w:val="22"/>
          <w:szCs w:val="22"/>
        </w:rPr>
      </w:pPr>
    </w:p>
    <w:p w14:paraId="482CC3B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78" w:name="_Toc504317236"/>
      <w:bookmarkStart w:id="1079" w:name="_Toc504317929"/>
      <w:bookmarkStart w:id="1080" w:name="_Toc504321275"/>
      <w:r w:rsidRPr="0008241C">
        <w:rPr>
          <w:b/>
          <w:sz w:val="22"/>
          <w:szCs w:val="24"/>
        </w:rPr>
        <w:t>4.1.3.1 Air Pollution</w:t>
      </w:r>
      <w:bookmarkEnd w:id="1078"/>
      <w:bookmarkEnd w:id="1079"/>
      <w:bookmarkEnd w:id="1080"/>
      <w:r w:rsidRPr="0008241C">
        <w:rPr>
          <w:b/>
          <w:sz w:val="22"/>
          <w:szCs w:val="24"/>
        </w:rPr>
        <w:t xml:space="preserve"> </w:t>
      </w:r>
    </w:p>
    <w:p w14:paraId="785DF0EA" w14:textId="77777777" w:rsidR="00A01204" w:rsidRPr="0008241C" w:rsidRDefault="00A01204" w:rsidP="00A01204">
      <w:pPr>
        <w:rPr>
          <w:sz w:val="22"/>
          <w:szCs w:val="22"/>
        </w:rPr>
      </w:pPr>
    </w:p>
    <w:p w14:paraId="46F0373F" w14:textId="31F3C3F5" w:rsidR="00A01204" w:rsidRPr="0008241C" w:rsidRDefault="00A01204" w:rsidP="00A01204">
      <w:pPr>
        <w:rPr>
          <w:sz w:val="22"/>
          <w:szCs w:val="22"/>
        </w:rPr>
      </w:pPr>
      <w:r w:rsidRPr="0008241C">
        <w:rPr>
          <w:sz w:val="22"/>
          <w:szCs w:val="22"/>
        </w:rPr>
        <w:t>Air pollution is a serious threat to human health and the well-being of people in the Asia-Pacific region where it has become an inescapable reality of urban life in many cities. According to the WHO</w:t>
      </w:r>
      <w:r w:rsidRPr="0008241C">
        <w:rPr>
          <w:rFonts w:eastAsia="MS Mincho"/>
          <w:sz w:val="22"/>
          <w:szCs w:val="22"/>
          <w:lang w:eastAsia="ja-JP"/>
        </w:rPr>
        <w:t xml:space="preserve"> </w:t>
      </w:r>
      <w:r w:rsidRPr="0008241C">
        <w:rPr>
          <w:sz w:val="22"/>
          <w:szCs w:val="22"/>
        </w:rPr>
        <w:fldChar w:fldCharType="begin" w:fldLock="1"/>
      </w:r>
      <w:r w:rsidRPr="0008241C">
        <w:rPr>
          <w:sz w:val="22"/>
          <w:szCs w:val="22"/>
        </w:rPr>
        <w:instrText>ADDIN CSL_CITATION {"citationItems":[{"id":"ITEM-1","itemData":{"URL":"http://www.who.int/mediacentre/news/releases/2016/air-pollution-estimates/en/","abstract":"New interactive maps highlight areas within countries that exceed WHO air quality limits","accessed":{"date-parts":[["2017","12","18"]]},"author":[{"dropping-particle":"","family":"Osseiran","given":"Nada","non-dropping-particle":"","parse-names":false,"suffix":""},{"dropping-particle":"","family":"Chriscaden","given":"Kimberly","non-dropping-particle":"","parse-names":false,"suffix":""}],"container-title":"WHO","id":"ITEM-1","issued":{"date-parts":[["2016"]]},"title":"WHO releases country estimates on air pollution exposure and health impact","type":"webpage"},"uris":["http://www.mendeley.com/documents/?uuid=ee8106f3-adce-43a7-9e84-03453d8fd1f7"]}],"mendeley":{"formattedCitation":"(Osseiran &amp; Chriscaden, 2016b)","plainTextFormattedCitation":"(Osseiran &amp; Chriscaden, 2016b)","previouslyFormattedCitation":"(Osseiran &amp; Chriscaden, 2016b)"},"properties":{"noteIndex":0},"schema":"https://github.com/citation-style-language/schema/raw/master/csl-citation.json"}</w:instrText>
      </w:r>
      <w:r w:rsidRPr="0008241C">
        <w:rPr>
          <w:sz w:val="22"/>
          <w:szCs w:val="22"/>
        </w:rPr>
        <w:fldChar w:fldCharType="separate"/>
      </w:r>
      <w:r w:rsidRPr="0008241C">
        <w:rPr>
          <w:noProof/>
          <w:sz w:val="22"/>
          <w:szCs w:val="22"/>
        </w:rPr>
        <w:t>(Osseiran &amp; Chriscaden, 2016b)</w:t>
      </w:r>
      <w:r w:rsidRPr="0008241C">
        <w:rPr>
          <w:sz w:val="22"/>
          <w:szCs w:val="22"/>
        </w:rPr>
        <w:fldChar w:fldCharType="end"/>
      </w:r>
      <w:r w:rsidRPr="0008241C">
        <w:rPr>
          <w:sz w:val="22"/>
          <w:szCs w:val="22"/>
        </w:rPr>
        <w:t>, an estimated 6.5 million deaths (11.6</w:t>
      </w:r>
      <w:r w:rsidR="00C934E9">
        <w:rPr>
          <w:sz w:val="22"/>
          <w:szCs w:val="22"/>
        </w:rPr>
        <w:t xml:space="preserve"> per cent</w:t>
      </w:r>
      <w:r w:rsidRPr="0008241C">
        <w:rPr>
          <w:sz w:val="22"/>
          <w:szCs w:val="22"/>
        </w:rPr>
        <w:t xml:space="preserve"> of all global deaths) were associated with air pollution, with most of deaths occurring in low and middle income countries of South-East Asia and Western Pacific </w:t>
      </w:r>
      <w:r w:rsidRPr="0008241C">
        <w:rPr>
          <w:sz w:val="22"/>
          <w:szCs w:val="22"/>
        </w:rPr>
        <w:fldChar w:fldCharType="begin" w:fldLock="1"/>
      </w:r>
      <w:r w:rsidRPr="0008241C">
        <w:rPr>
          <w:sz w:val="22"/>
          <w:szCs w:val="22"/>
        </w:rPr>
        <w:instrText>ADDIN CSL_CITATION {"citationItems":[{"id":"ITEM-1","itemData":{"URL":"http://www.who.int/mediacentre/news/releases/2016/air-pollution-estimates/en/","abstract":"New interactive maps highlight areas within countries that exceed WHO air quality limits","accessed":{"date-parts":[["2017","12","18"]]},"author":[{"dropping-particle":"","family":"Osseiran","given":"Nada","non-dropping-particle":"","parse-names":false,"suffix":""},{"dropping-particle":"","family":"Chriscaden","given":"Kimberly","non-dropping-particle":"","parse-names":false,"suffix":""}],"container-title":"WHO","id":"ITEM-1","issued":{"date-parts":[["2016"]]},"title":"WHO releases country estimates on air pollution exposure and health impact","type":"webpage"},"uris":["http://www.mendeley.com/documents/?uuid=ee8106f3-adce-43a7-9e84-03453d8fd1f7"]},{"id":"ITEM-2","itemData":{"author":[{"dropping-particle":"","family":"UNEP","given":"","non-dropping-particle":"","parse-names":false,"suffix":""}],"id":"ITEM-2","issued":{"date-parts":[["2016"]]},"publisher-place":"Nairobi, Kenya","title":"GEO-6 Regional Assessment for Asia and the Pacific","type":"report"},"uris":["http://www.mendeley.com/documents/?uuid=c03d159b-c4d9-3a71-b04f-de1193f5ac68"]}],"mendeley":{"formattedCitation":"(Osseiran &amp; Chriscaden, 2016b; UNEP, 2016a)","plainTextFormattedCitation":"(Osseiran &amp; Chriscaden, 2016b; UNEP, 2016a)","previouslyFormattedCitation":"(Osseiran &amp; Chriscaden, 2016b; UNEP, 2016a)"},"properties":{"noteIndex":0},"schema":"https://github.com/citation-style-language/schema/raw/master/csl-citation.json"}</w:instrText>
      </w:r>
      <w:r w:rsidRPr="0008241C">
        <w:rPr>
          <w:sz w:val="22"/>
          <w:szCs w:val="22"/>
        </w:rPr>
        <w:fldChar w:fldCharType="separate"/>
      </w:r>
      <w:r w:rsidRPr="0008241C">
        <w:rPr>
          <w:noProof/>
          <w:sz w:val="22"/>
          <w:szCs w:val="22"/>
        </w:rPr>
        <w:t>(Osseiran &amp; Chriscaden, 2016b; UNEP, 2016a)</w:t>
      </w:r>
      <w:r w:rsidRPr="0008241C">
        <w:rPr>
          <w:sz w:val="22"/>
          <w:szCs w:val="22"/>
        </w:rPr>
        <w:fldChar w:fldCharType="end"/>
      </w:r>
      <w:r w:rsidRPr="0008241C">
        <w:rPr>
          <w:sz w:val="22"/>
          <w:szCs w:val="22"/>
        </w:rPr>
        <w:t>. Motor vehicle and industrial emissions and household fuel combustion are major sources of air pollution in the Asia-Pacific region. Air pollution, caused by particulate matters (PM) primarily PM10 and PM2.5, sulphur oxides (SOx), nitrogen oxides (NOx), and tropospheric ozone (O</w:t>
      </w:r>
      <w:r w:rsidRPr="0008241C">
        <w:rPr>
          <w:sz w:val="22"/>
          <w:szCs w:val="22"/>
          <w:vertAlign w:val="subscript"/>
        </w:rPr>
        <w:t>3</w:t>
      </w:r>
      <w:r w:rsidRPr="0008241C">
        <w:rPr>
          <w:sz w:val="22"/>
          <w:szCs w:val="22"/>
        </w:rPr>
        <w:t xml:space="preserve">) is a common concern and challenge among regional countries, particularly in developing countries </w:t>
      </w:r>
      <w:r w:rsidRPr="0008241C">
        <w:rPr>
          <w:sz w:val="22"/>
          <w:szCs w:val="22"/>
        </w:rPr>
        <w:fldChar w:fldCharType="begin" w:fldLock="1"/>
      </w:r>
      <w:r w:rsidRPr="0008241C">
        <w:rPr>
          <w:sz w:val="22"/>
          <w:szCs w:val="22"/>
        </w:rPr>
        <w:instrText>ADDIN CSL_CITATION {"citationItems":[{"id":"ITEM-1","itemData":{"URL":"http://web.unep.org/asiapacific/regional-initiatives/air-quality","abstract":"Air pollution is the most pressing environmental health crisis in the world. It is responsible for more than 6.5 million deaths annually, the bulk of which – 70 per cent – occurs in Asia Pacific. In addition to health hazards, air pollution is a threat to the region’s economy, food and water security, and climate systems. This hampers the region’s efforts to grow sustainably and alleviate poverty.","accessed":{"date-parts":[["2017","12","18"]]},"author":[{"dropping-particle":"","family":"UNEP","given":"","non-dropping-particle":"","parse-names":false,"suffix":""}],"id":"ITEM-1","issued":{"date-parts":[["0"]]},"title":"Restoring Clean Air in Asia Pacific","type":"webpage"},"uris":["http://www.mendeley.com/documents/?uuid=f6a9b5c1-7dab-4dc4-a8bd-05e18149c550"]}],"mendeley":{"formattedCitation":"(UNEP, n.d.)","plainTextFormattedCitation":"(UNEP, n.d.)","previouslyFormattedCitation":"(UNEP, n.d.)"},"properties":{"noteIndex":0},"schema":"https://github.com/citation-style-language/schema/raw/master/csl-citation.json"}</w:instrText>
      </w:r>
      <w:r w:rsidRPr="0008241C">
        <w:rPr>
          <w:sz w:val="22"/>
          <w:szCs w:val="22"/>
        </w:rPr>
        <w:fldChar w:fldCharType="separate"/>
      </w:r>
      <w:r w:rsidRPr="0008241C">
        <w:rPr>
          <w:noProof/>
          <w:sz w:val="22"/>
          <w:szCs w:val="22"/>
        </w:rPr>
        <w:t>(UNEP, n.d.)</w:t>
      </w:r>
      <w:r w:rsidRPr="0008241C">
        <w:rPr>
          <w:sz w:val="22"/>
          <w:szCs w:val="22"/>
        </w:rPr>
        <w:fldChar w:fldCharType="end"/>
      </w:r>
      <w:r w:rsidRPr="0008241C">
        <w:rPr>
          <w:sz w:val="22"/>
          <w:szCs w:val="22"/>
        </w:rPr>
        <w:t xml:space="preserve">. </w:t>
      </w:r>
    </w:p>
    <w:p w14:paraId="088437A5" w14:textId="77777777" w:rsidR="00A01204" w:rsidRPr="0008241C" w:rsidRDefault="00A01204" w:rsidP="00A01204">
      <w:pPr>
        <w:rPr>
          <w:sz w:val="22"/>
          <w:szCs w:val="22"/>
        </w:rPr>
      </w:pPr>
    </w:p>
    <w:p w14:paraId="53575A8E" w14:textId="0099A14C" w:rsidR="00A01204" w:rsidRPr="0008241C" w:rsidRDefault="00A01204" w:rsidP="00A01204">
      <w:pPr>
        <w:rPr>
          <w:sz w:val="22"/>
          <w:szCs w:val="22"/>
        </w:rPr>
      </w:pPr>
      <w:r w:rsidRPr="0008241C">
        <w:rPr>
          <w:sz w:val="22"/>
          <w:szCs w:val="22"/>
        </w:rPr>
        <w:t>A World Health Organization</w:t>
      </w:r>
      <w:r w:rsidRPr="0008241C">
        <w:rPr>
          <w:rFonts w:eastAsia="MS Mincho"/>
          <w:sz w:val="22"/>
          <w:szCs w:val="22"/>
          <w:lang w:eastAsia="ja-JP"/>
        </w:rPr>
        <w:t xml:space="preserve"> (WHO)</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WHO","given":"","non-dropping-particle":"","parse-names":false,"suffix":""}],"id":"ITEM-1","issued":{"date-parts":[["2016"]]},"publisher-place":"Geneva, Switzerland","title":"Ambient air pollution: A global assessment of exposure and burden of disease","type":"report"},"uris":["http://www.mendeley.com/documents/?uuid=bae06389-4a9f-40bb-81ce-7b338a9d93f9"]}],"mendeley":{"formattedCitation":"(WHO, 2016)","manualFormatting":"(2016)","plainTextFormattedCitation":"(WHO, 2016)","previouslyFormattedCitation":"(WHO, 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comparison of 795 cities in 67 countries for levels of small and fine particulate matters (PM10 and PM2.5) between 2008 and 2013 found that the highest urban air pollution levels occurred in South-East Asia, with annual mean levels often 5-10 times higher than WHO’s limits; low-income cities in the Western Pacific Region were next highest. In South-East Asia and Western Pacific, levels of urban air pollution have increased by more than 5</w:t>
      </w:r>
      <w:r w:rsidR="00C934E9">
        <w:rPr>
          <w:sz w:val="22"/>
          <w:szCs w:val="22"/>
        </w:rPr>
        <w:t xml:space="preserve"> per cent</w:t>
      </w:r>
      <w:r w:rsidRPr="0008241C">
        <w:rPr>
          <w:sz w:val="22"/>
          <w:szCs w:val="22"/>
        </w:rPr>
        <w:t xml:space="preserve"> in over two-thirds of the cities </w:t>
      </w:r>
      <w:r w:rsidRPr="0008241C">
        <w:rPr>
          <w:sz w:val="22"/>
          <w:szCs w:val="22"/>
        </w:rPr>
        <w:fldChar w:fldCharType="begin" w:fldLock="1"/>
      </w:r>
      <w:r w:rsidRPr="0008241C">
        <w:rPr>
          <w:sz w:val="22"/>
          <w:szCs w:val="22"/>
        </w:rPr>
        <w:instrText>ADDIN CSL_CITATION {"citationItems":[{"id":"ITEM-1","itemData":{"URL":"http://www.who.int/mediacentre/news/releases/2016/air-pollution-rising/en/","author":[{"dropping-particle":"","family":"Osseiran","given":"Nada","non-dropping-particle":"","parse-names":false,"suffix":""},{"dropping-particle":"","family":"Chriscaden","given":"Kimberly","non-dropping-particle":"","parse-names":false,"suffix":""}],"container-title":"WHO","id":"ITEM-1","issued":{"date-parts":[["2016"]]},"title":"Air pollution levels rising in many of the world’s poorest cities","type":"webpage"},"uris":["http://www.mendeley.com/documents/?uuid=cdbe6d60-856b-4f4e-a3a1-8e3e054da259"]}],"mendeley":{"formattedCitation":"(Osseiran &amp; Chriscaden, 2016a)","plainTextFormattedCitation":"(Osseiran &amp; Chriscaden, 2016a)","previouslyFormattedCitation":"(Osseiran &amp; Chriscaden, 2016a)"},"properties":{"noteIndex":0},"schema":"https://github.com/citation-style-language/schema/raw/master/csl-citation.json"}</w:instrText>
      </w:r>
      <w:r w:rsidRPr="0008241C">
        <w:rPr>
          <w:sz w:val="22"/>
          <w:szCs w:val="22"/>
        </w:rPr>
        <w:fldChar w:fldCharType="separate"/>
      </w:r>
      <w:r w:rsidRPr="0008241C">
        <w:rPr>
          <w:noProof/>
          <w:sz w:val="22"/>
          <w:szCs w:val="22"/>
        </w:rPr>
        <w:t>(Osseiran &amp; Chriscaden, 2016a)</w:t>
      </w:r>
      <w:r w:rsidRPr="0008241C">
        <w:rPr>
          <w:sz w:val="22"/>
          <w:szCs w:val="22"/>
        </w:rPr>
        <w:fldChar w:fldCharType="end"/>
      </w:r>
      <w:r w:rsidRPr="0008241C">
        <w:rPr>
          <w:sz w:val="22"/>
          <w:szCs w:val="22"/>
        </w:rPr>
        <w:t xml:space="preserve">. In India, air pollution reduces life expectancy by 3.2 years for the 660 million people living in cities including Delhi </w:t>
      </w:r>
      <w:r w:rsidRPr="0008241C">
        <w:rPr>
          <w:sz w:val="22"/>
          <w:szCs w:val="22"/>
        </w:rPr>
        <w:fldChar w:fldCharType="begin" w:fldLock="1"/>
      </w:r>
      <w:r w:rsidRPr="0008241C">
        <w:rPr>
          <w:sz w:val="22"/>
          <w:szCs w:val="22"/>
        </w:rPr>
        <w:instrText>ADDIN CSL_CITATION {"citationItems":[{"id":"ITEM-1","itemData":{"URL":"http://www.hindustantimes.com/india/13-out-of-world-s-top-20-polluted-cities-in-india-only-three-in-china/story-myTrPZM8DHmQOhxB9cc5hI.html","abstract":"Of the world’s top 20 polluted cities, 13 are in India compared to just three in China bringing the life expectancy rate to 3.2 years for the millions of Indians who live in cities.","accessed":{"date-parts":[["2017","12","18"]]},"author":[{"dropping-particle":"","family":"Chauhan","given":"Chetan","non-dropping-particle":"","parse-names":false,"suffix":""}],"container-title":"Hindustan Times","id":"ITEM-1","issued":{"date-parts":[["2015"]]},"title":"13 out of world's top 20 polluted cities in India, only three in China","type":"webpage"},"uris":["http://www.mendeley.com/documents/?uuid=9ddb8146-c7fa-4bc3-a1ce-f91e2090bfdb"]}],"mendeley":{"formattedCitation":"(Chauhan, 2015)","plainTextFormattedCitation":"(Chauhan, 2015)","previouslyFormattedCitation":"(Chauhan, 2015)"},"properties":{"noteIndex":0},"schema":"https://github.com/citation-style-language/schema/raw/master/csl-citation.json"}</w:instrText>
      </w:r>
      <w:r w:rsidRPr="0008241C">
        <w:rPr>
          <w:sz w:val="22"/>
          <w:szCs w:val="22"/>
        </w:rPr>
        <w:fldChar w:fldCharType="separate"/>
      </w:r>
      <w:r w:rsidRPr="0008241C">
        <w:rPr>
          <w:noProof/>
          <w:sz w:val="22"/>
          <w:szCs w:val="22"/>
        </w:rPr>
        <w:t>(Chauhan, 2015)</w:t>
      </w:r>
      <w:r w:rsidRPr="0008241C">
        <w:rPr>
          <w:sz w:val="22"/>
          <w:szCs w:val="22"/>
        </w:rPr>
        <w:fldChar w:fldCharType="end"/>
      </w:r>
      <w:r w:rsidRPr="0008241C">
        <w:rPr>
          <w:sz w:val="22"/>
          <w:szCs w:val="22"/>
        </w:rPr>
        <w:t xml:space="preserve">. In China, air pollution sources are particularly intense in eastern and north-eastern regions but there has been obvious improvement in air quality recently in most of the Chinese cities </w:t>
      </w:r>
      <w:r w:rsidRPr="0008241C">
        <w:rPr>
          <w:sz w:val="22"/>
          <w:szCs w:val="22"/>
        </w:rPr>
        <w:fldChar w:fldCharType="begin" w:fldLock="1"/>
      </w:r>
      <w:r w:rsidRPr="0008241C">
        <w:rPr>
          <w:sz w:val="22"/>
          <w:szCs w:val="22"/>
        </w:rPr>
        <w:instrText>ADDIN CSL_CITATION {"citationItems":[{"id":"ITEM-1","itemData":{"author":[{"dropping-particle":"","family":"Fu","given":"","non-dropping-particle":"","parse-names":false,"suffix":""},{"dropping-particle":"","family":"Wan","given":"","non-dropping-particle":"","parse-names":false,"suffix":""},{"dropping-particle":"","family":"Zhang","given":"","non-dropping-particle":"","parse-names":false,"suffix":""}],"id":"ITEM-1","issued":{"date-parts":[["2016"]]},"publisher-place":"Beijing, China","title":"China Air 2015 – Air pollution prevention and control progress in Chinese cities","type":"report"},"uris":["http://www.mendeley.com/documents/?uuid=ba7b757d-da30-473b-a4fb-f80302c43d5a"]}],"mendeley":{"formattedCitation":"(Fu &lt;i&gt;et al.&lt;/i&gt;, 2016)","plainTextFormattedCitation":"(Fu et al., 2016)","previouslyFormattedCitation":"(Fu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Fu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t>
      </w:r>
    </w:p>
    <w:p w14:paraId="5939DA78" w14:textId="77777777" w:rsidR="00A01204" w:rsidRPr="0008241C" w:rsidRDefault="00A01204" w:rsidP="00A01204">
      <w:pPr>
        <w:rPr>
          <w:sz w:val="22"/>
          <w:szCs w:val="22"/>
        </w:rPr>
      </w:pPr>
    </w:p>
    <w:p w14:paraId="1B7F021E" w14:textId="77777777" w:rsidR="00A01204" w:rsidRPr="0008241C" w:rsidRDefault="00A01204" w:rsidP="00A01204">
      <w:pPr>
        <w:rPr>
          <w:b/>
          <w:sz w:val="22"/>
          <w:szCs w:val="22"/>
        </w:rPr>
      </w:pPr>
      <w:r w:rsidRPr="0008241C">
        <w:rPr>
          <w:sz w:val="22"/>
          <w:szCs w:val="22"/>
        </w:rPr>
        <w:t xml:space="preserve">Air pollutants may impact ecosystems and human health as both wet and dry deposits. In the Asia-Pacific region many air pollution problems are attributable to energy use, including the combustion of fossil fuels in urban and industrial areas and the burning of coal and biomass in rural and some urban areas (UNEP, 2016a). Air pollutants involved in forest damage mainly include sulphur and nitrogen compounds, ozone, and heavy metals </w:t>
      </w:r>
      <w:r w:rsidRPr="0008241C">
        <w:rPr>
          <w:sz w:val="22"/>
          <w:szCs w:val="22"/>
        </w:rPr>
        <w:fldChar w:fldCharType="begin" w:fldLock="1"/>
      </w:r>
      <w:r w:rsidRPr="0008241C">
        <w:rPr>
          <w:sz w:val="22"/>
          <w:szCs w:val="22"/>
        </w:rPr>
        <w:instrText>ADDIN CSL_CITATION {"citationItems":[{"id":"ITEM-1","itemData":{"abstract":"Growing awareness of air pollution effects on forests has, from the early 1980s on, led to intensive forest damage research and monitoring. This has fostered air pollution control, especially in Europe and North America, and to a smaller extent also in other parts of the world. At several forest sites in these regions, there are first indications of a recovery of forest soil and tree conditions that may be attributed to improved air quality. This caused a decrease in the attention paid by politicians and the public to air pollution effects on forests. But air pollution continues to affect the structure and functioning of forest ecosystems not only in Europe and North America but even more so in parts of Russia, Asia, Latin America, and Africa. At the political level, however, attention to climate change is focussed on questions of CO 2 emission and carbon sequestration. But ecological interactions between air pollution including CO 2 and O 3 concentrations, extreme temperatures, drought, insects, pathogens, and fire, as well as the impact of ecosystem management practices, are still poorly under-stood. Future research should focus on the interacting impacts on forest trees and ecosystems. The integrative effects of air pollution and climatic change, in particular elevated O 3 , altered nutrient, temperature, water availability, and elevated CO 2 , will be key issues for impact research. An important improvement in our understanding might be obtained by the combination of long-term multidisciplinary experiments with ecosystem-level monitoring, and the integration of the results with ecosystem modelling within a multiple-constraint framework.","author":[{"dropping-particle":"","family":"Lorenz","given":"Martin","non-dropping-particle":"","parse-names":false,"suffix":""},{"dropping-particle":"","family":"Clarke","given":"Nicholas","non-dropping-particle":"","parse-names":false,"suffix":""},{"dropping-particle":"","family":"Paoletti","given":"Elena","non-dropping-particle":"","parse-names":false,"suffix":""},{"dropping-particle":"","family":"Bytnerowicz","given":"Andrzej","non-dropping-particle":"","parse-names":false,"suffix":""},{"dropping-particle":"","family":"Grulke","given":"Nancy","non-dropping-particle":"","parse-names":false,"suffix":""},{"dropping-particle":"","family":"Lukina","given":"Natalia","non-dropping-particle":"","parse-names":false,"suffix":""},{"dropping-particle":"","family":"Sase","given":"Hiroyuki","non-dropping-particle":"","parse-names":false,"suffix":""},{"dropping-particle":"","family":"Staelens","given":"Jeroen","non-dropping-particle":"","parse-names":false,"suffix":""}],"id":"ITEM-1","issued":{"date-parts":[["2010"]]},"title":"Air Pollution Impacts on Forests in a Changing Climate","type":"book"},"uris":["http://www.mendeley.com/documents/?uuid=772b6548-2c45-31c4-ac50-745a49b999a5"]}],"mendeley":{"formattedCitation":"(Lorenz &lt;i&gt;et al.&lt;/i&gt;, 2010)","plainTextFormattedCitation":"(Lorenz et al., 2010)","previouslyFormattedCitation":"(Lorenz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Lorenz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Nitrogen oxides (NOx) released into the atmosphere in the course of various combustion processes are also biologically produced by soil bacteria or emissions from transportation. Using satellite-based NO</w:t>
      </w:r>
      <w:r w:rsidRPr="0008241C">
        <w:rPr>
          <w:sz w:val="22"/>
          <w:szCs w:val="22"/>
          <w:vertAlign w:val="subscript"/>
        </w:rPr>
        <w:t>2</w:t>
      </w:r>
      <w:r w:rsidRPr="0008241C">
        <w:rPr>
          <w:sz w:val="22"/>
          <w:szCs w:val="22"/>
        </w:rPr>
        <w:t xml:space="preserve"> observations to constrain the global deposition of reactive nitrogen oxides (NOy), Geddes and Martin </w:t>
      </w:r>
      <w:r w:rsidRPr="0008241C">
        <w:rPr>
          <w:sz w:val="22"/>
          <w:szCs w:val="22"/>
        </w:rPr>
        <w:fldChar w:fldCharType="begin" w:fldLock="1"/>
      </w:r>
      <w:r w:rsidRPr="0008241C">
        <w:rPr>
          <w:sz w:val="22"/>
          <w:szCs w:val="22"/>
        </w:rPr>
        <w:instrText>ADDIN CSL_CITATION {"citationItems":[{"id":"ITEM-1","itemData":{"DOI":"10.5194/acp-17-10071-2017","abstract":"Reactive nitrogen oxides (NO y) are a major con-stituent of the nitrogen deposited from the atmosphere, but observational constraints on their deposition are limited by poor or nonexistent measurement coverage in many parts of the world. Here we apply NO 2 observations from multiple satellite instruments (GOME, SCIAMACHY, and GOME-2) to constrain the global deposition of NO y over the last 2 decades. We accomplish this by producing top-down esti-mates of NO x emissions from inverse modeling of satellite NO 2 columns over 1996–2014, and including these emis-sions in the GEOS-Chem chemical transport model to sim-ulate chemistry, transport, and deposition of NO y . Our es-timates of long-term mean wet nitrate (NO − 3) deposition are highly consistent with available measurements in North America, Europe, and East Asia combined (r = 0.83, nor-malized mean bias = −7 %, N = 136). Likewise, our cal-culated trends in wet NO − 3 deposition are largely consistent with the measurements, with 129 of the 136 gridded model– data pairs sharing overlapping 95 % confidence intervals. We find that global mean NO y deposition over 1996–2014 is 56.0 Tg N yr −1 , with a minimum in 2006 of 50.5 Tg N and a maximum in 2012 of 60.8 Tg N. Regional trends are large, with opposing signs in different parts of the world. Over 1996 to 2014, NO y deposition decreased by up to 60 % in eastern North America, doubled in regions of East Asia, and declined by 20 % in parts of western Europe. About 40 % of the global NO y deposition occurs over oceans, with deposition to the North Atlantic Ocean declining and deposition to the north-western Pacific Ocean increasing. Using the residual between NO x emissions and NO y deposition over specific land re-gions, we investigate how NO x export via atmospheric trans-port has changed over the last 2 decades. Net export from the continental United States decreased substantially, from 2.9 Tg N yr −1 in 1996 to 1.5 Tg N yr −1 in 2014. Export from China more than tripled between 1996 and 2011 (from 1.0 to 3.5 Tg N yr −1), before a striking decline to 2.5 Tg N yr −1 by 2014. We find that declines in NO x export from some west-ern European countries have counteracted increases in emis-sions from neighboring countries to the east. A sensitivity study indicates that simulated NO y deposition is robust to uncertainties in NH 3 emissions with a few exceptions. Our novel long-term study provides timely context on the rapid redistribution of atmospheric nitrogen …","author":[{"dropping-particle":"","family":"Geddes","given":"Jeffrey A","non-dropping-particle":"","parse-names":false,"suffix":""},{"dropping-particle":"V","family":"Martin","given":"Randall","non-dropping-particle":"","parse-names":false,"suffix":""}],"container-title":"Atmos. Chem. Phys","id":"ITEM-1","issued":{"date-parts":[["2017"]]},"page":"10071-10091","title":"Global deposition of total reactive nitrogen oxides from 1996 to 2014 constrained with satellite observations of NO 2 columns","type":"article-journal","volume":"175194"},"uris":["http://www.mendeley.com/documents/?uuid=d27db17c-9abe-3d61-a8b9-8e5320f9a210"]}],"mendeley":{"formattedCitation":"(Geddes &amp; Martin, 2017)","plainTextFormattedCitation":"(Geddes &amp; Martin, 2017)","previouslyFormattedCitation":"(Geddes &amp; Martin, 2017)"},"properties":{"noteIndex":0},"schema":"https://github.com/citation-style-language/schema/raw/master/csl-citation.json"}</w:instrText>
      </w:r>
      <w:r w:rsidRPr="0008241C">
        <w:rPr>
          <w:sz w:val="22"/>
          <w:szCs w:val="22"/>
        </w:rPr>
        <w:fldChar w:fldCharType="separate"/>
      </w:r>
      <w:r w:rsidRPr="0008241C">
        <w:rPr>
          <w:noProof/>
          <w:sz w:val="22"/>
          <w:szCs w:val="22"/>
        </w:rPr>
        <w:t>(Geddes &amp; Martin, 2017)</w:t>
      </w:r>
      <w:r w:rsidRPr="0008241C">
        <w:rPr>
          <w:sz w:val="22"/>
          <w:szCs w:val="22"/>
        </w:rPr>
        <w:fldChar w:fldCharType="end"/>
      </w:r>
      <w:r w:rsidRPr="0008241C">
        <w:rPr>
          <w:sz w:val="22"/>
          <w:szCs w:val="22"/>
        </w:rPr>
        <w:t xml:space="preserve"> found that from 1996 to 2014, NOy deposition has increased substantially in some parts of North-East Asia and in the north-western Pacific Ocean. Zhao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5194/acp-15-10905-2015","ISBN":"1680-7316","ISSN":"16807324","abstract":"&lt;p&gt;Rapid Asian industrialization has led to increased downwind atmospheric nitrogen deposition threatening the marine environment. We present an analysis of the sources and processes controlling atmospheric nitrogen deposition to the northwestern Pacific, using the GEOS-Chem global chemistry model and its adjoint model at 1/2° × 2/3° horizontal resolution over East Asia and its adjacent oceans. We focus our analyses on the marginal seas: the Yellow Sea and the South China Sea. Asian nitrogen emissions in the model are 28.6 Tg N a&lt;sup&gt;−1&lt;/sup&gt; as NH&lt;sub&gt;3&lt;/sub&gt; and 15.7 Tg N a&lt;sup&gt;−1&lt;/sup&gt; as NO&lt;sub&gt;&lt;i&gt;x&lt;/i&gt;&lt;/sub&gt;. China has the largest sources with 12.8 Tg N a&lt;sup&gt;−1&lt;/sup&gt; as NH&lt;sub&gt;3&lt;/sub&gt; and 7.9 Tg N a&lt;sup&gt;−1&lt;/sup&gt; as NO&lt;sub&gt;&lt;i&gt;x&lt;/i&gt;&lt;/sub&gt;; the high-NH&lt;sub&gt;3&lt;/sub&gt; emissions reflect its intensive agricultural activities. We find Asian NH&lt;sub&gt;3&lt;/sub&gt; emissions are a factor of 3 higher in summer than winter. The model simulation for 2008–2010 is evaluated with NH&lt;sub&gt;3&lt;/sub&gt; and NO&lt;sub&gt;2&lt;/sub&gt; column observations from satellite instruments, and wet deposition flux measurements from surface monitoring sites. Simulated atmospheric nitrogen deposition to the northwestern Pacific ranges 0.8–20 kg N ha&lt;sup&gt;−1&lt;/sup&gt; a&lt;sup&gt;−1&lt;/sup&gt;, decreasing rapidly downwind of the Asian continent. Deposition fluxes average 11.9 kg N ha&lt;sup&gt;−1&lt;/sup&gt; a&lt;sup&gt;−1&lt;/sup&gt; (5.0 as reduced nitrogen NH&lt;sub&gt;&lt;i&gt;x&lt;/i&gt;&lt;/sub&gt; and 6.9 as oxidized nitrogen NO&lt;sub&gt;&lt;i&gt;y&lt;/i&gt;&lt;/sub&gt;) to the Yellow Sea, and 5.6 kg N ha&lt;sup&gt;−1&lt;/sup&gt; a&lt;sup&gt;−1&lt;/sup&gt; (2.5 as NH&lt;sub&gt;&lt;i&gt;x&lt;/i&gt;&lt;/sub&gt; and 3.1 as NO&lt;sub&gt;&lt;i&gt;y&lt;/i&gt;&lt;/sub&gt;) to the South China Sea. Nitrogen sources over the ocean (ship NO&lt;sub&gt;&lt;i&gt;x&lt;/i&gt;&lt;/sub&gt; and oceanic NH&lt;sub&gt;3&lt;/sub&gt;) have little contribution to deposition over the Yellow Sea, about 7 % over the South China Sea, and become important (greater than 30 %) further downwind. We find that the seasonality of nitrogen deposition to the northwestern Pacific is determined by variations in meteorology largely controlled by the East Asian monsoon and in nitrogen emissions. The model adjoint further estimates that nitrogen deposition to the Yellow Sea originates from sources over China (92 % contribution) and the Korean peninsula (7 %), and by sectors from fertilizer use (24 %), power plants (22 %), and transportation (18 %). Deposition to the South China Sea shows source contribution from mainland China (66 %), Taiwan (20 %), and the rest (14 %) from the southeast Asian countries and oceanic NH&lt;sub&gt;3&lt;/sub&gt; em…","author":[{"dropping-particle":"","family":"Zhao","given":"Y.","non-dropping-particle":"","parse-names":false,"suffix":""},{"dropping-particle":"","family":"Zhang","given":"L.","non-dropping-particle":"","parse-names":false,"suffix":""},{"dropping-particle":"","family":"Pan","given":"Y.","non-dropping-particle":"","parse-names":false,"suffix":""},{"dropping-particle":"","family":"Wang","given":"Y.","non-dropping-particle":"","parse-names":false,"suffix":""},{"dropping-particle":"","family":"Paulot","given":"F.","non-dropping-particle":"","parse-names":false,"suffix":""},{"dropping-particle":"","family":"Henze","given":"D. K.","non-dropping-particle":"","parse-names":false,"suffix":""}],"container-title":"Atmospheric Chemistry and Physics","id":"ITEM-1","issued":{"date-parts":[["2015"]]},"title":"Atmospheric nitrogen deposition to the northwestern Pacific: Seasonal variation and source attribution","type":"article-journal"},"uris":["http://www.mendeley.com/documents/?uuid=e72260d4-38c5-3929-a680-386aa8cb01fb"]}],"mendeley":{"formattedCitation":"(Y. Zhao &lt;i&gt;et al.&lt;/i&gt;, 2015)","plainTextFormattedCitation":"(Y. Zhao et al., 2015)","previouslyFormattedCitation":"(Y. Zhao &lt;i&gt;et al.&lt;/i&gt;, 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also reported that rapid Asian industrialization has led to increased atmospheric nitrogen deposition which threatens marine environments in the north-western Pacific. These trends are also likely to continue increasing in South Asia in particular </w:t>
      </w:r>
      <w:r w:rsidRPr="0008241C">
        <w:rPr>
          <w:sz w:val="22"/>
          <w:szCs w:val="22"/>
        </w:rPr>
        <w:fldChar w:fldCharType="begin" w:fldLock="1"/>
      </w:r>
      <w:r w:rsidRPr="0008241C">
        <w:rPr>
          <w:sz w:val="22"/>
          <w:szCs w:val="22"/>
        </w:rPr>
        <w:instrText>ADDIN CSL_CITATION {"citationItems":[{"id":"ITEM-1","itemData":{"DOI":"10.5194/acp-13-7997-2013","ISSN":"1680-7324","author":[{"dropping-particle":"","family":"Lamarque","given":"J.-F.","non-dropping-particle":"","parse-names":false,"suffix":""},{"dropping-particle":"","family":"Dentener","given":"F","non-dropping-particle":"","parse-names":false,"suffix":""},{"dropping-particle":"","family":"McConnell","given":"J","non-dropping-particle":"","parse-names":false,"suffix":""},{"dropping-particle":"","family":"Ro","given":"C.-U.","non-dropping-particle":"","parse-names":false,"suffix":""},{"dropping-particle":"","family":"Shaw","given":"M","non-dropping-particle":"","parse-names":false,"suffix":""},{"dropping-particle":"","family":"Vet","given":"R","non-dropping-particle":"","parse-names":false,"suffix":""},{"dropping-particle":"","family":"Bergmann","given":"D","non-dropping-particle":"","parse-names":false,"suffix":""},{"dropping-particle":"","family":"Cameron-Smith","given":"P","non-dropping-particle":"","parse-names":false,"suffix":""},{"dropping-particle":"","family":"Dalsoren","given":"S","non-dropping-particle":"","parse-names":false,"suffix":""},{"dropping-particle":"","family":"Doherty","given":"R","non-dropping-particle":"","parse-names":false,"suffix":""},{"dropping-particle":"","family":"Faluvegi","given":"G","non-dropping-particle":"","parse-names":false,"suffix":""},{"dropping-particle":"","family":"Ghan","given":"S J","non-dropping-particle":"","parse-names":false,"suffix":""},{"dropping-particle":"","family":"Josse","given":"B","non-dropping-particle":"","parse-names":false,"suffix":""},{"dropping-particle":"","family":"Lee","given":"Y H","non-dropping-particle":"","parse-names":false,"suffix":""},{"dropping-particle":"","family":"MacKenzie","given":"I A","non-dropping-particle":"","parse-names":false,"suffix":""},{"dropping-particle":"","family":"Plummer","given":"D","non-dropping-particle":"","parse-names":false,"suffix":""},{"dropping-particle":"","family":"Shindell","given":"D T","non-dropping-particle":"","parse-names":false,"suffix":""},{"dropping-particle":"","family":"Skeie","given":"R B","non-dropping-particle":"","parse-names":false,"suffix":""},{"dropping-particle":"","family":"Stevenson","given":"D S","non-dropping-particle":"","parse-names":false,"suffix":""},{"dropping-particle":"","family":"Strode","given":"S","non-dropping-particle":"","parse-names":false,"suffix":""},{"dropping-particle":"","family":"Zeng","given":"G","non-dropping-particle":"","parse-names":false,"suffix":""},{"dropping-particle":"","family":"Curran","given":"M","non-dropping-particle":"","parse-names":false,"suffix":""},{"dropping-particle":"","family":"Dahl-Jensen","given":"D","non-dropping-particle":"","parse-names":false,"suffix":""},{"dropping-particle":"","family":"Das","given":"S","non-dropping-particle":"","parse-names":false,"suffix":""},{"dropping-particle":"","family":"Fritzsche","given":"D","non-dropping-particle":"","parse-names":false,"suffix":""},{"dropping-particle":"","family":"Nolan","given":"M","non-dropping-particle":"","parse-names":false,"suffix":""}],"container-title":"Atmos. Chem. Phys.","id":"ITEM-1","issue":"16","issued":{"date-parts":[["2013","8","20"]]},"page":"7997-8018","publisher":"Copernicus Publications","title":"Multi-model mean nitrogen and sulfur deposition from the Atmospheric Chemistry and Climate Model Intercomparison Project (ACCMIP): evaluation of historical and projected future changes","type":"article-journal","volume":"13"},"uris":["http://www.mendeley.com/documents/?uuid=d0019d90-afa6-4710-920a-e93b07267aa5"]}],"mendeley":{"formattedCitation":"(Lamarque &lt;i&gt;et al.&lt;/i&gt;, 2013)","plainTextFormattedCitation":"(Lamarque et al., 2013)","previouslyFormattedCitation":"(Lamarque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Lamarque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In Japan the wet deposition of nitrogen was 1.5 times larger than in Europe and two times larger than in the United States on the median (7.86 kg N/ha/year in Japan, 5.19 kg N/ha/year in Europe, and 3.61 kg N/ha/year in USA) </w:t>
      </w:r>
      <w:r w:rsidRPr="0008241C">
        <w:rPr>
          <w:sz w:val="22"/>
          <w:szCs w:val="22"/>
        </w:rPr>
        <w:fldChar w:fldCharType="begin" w:fldLock="1"/>
      </w:r>
      <w:r w:rsidRPr="0008241C">
        <w:rPr>
          <w:sz w:val="22"/>
          <w:szCs w:val="22"/>
        </w:rPr>
        <w:instrText>ADDIN CSL_CITATION {"citationItems":[{"id":"ITEM-1","itemData":{"DOI":"10.1007/s11270-008-9909-3","ISSN":"1573-2932","abstract":"pH monitoring data for public water bodies in Niigata and Gifu prefectures in central Japan were tested by the nonparametric seasonal Mann--Kendall method to evaluate long-term acidification. A significant long-term declining trend in river water pH was found in several watersheds in Niigata and Gifu prefectures. In Niigata, the declining trend was observed only in areas receiving drainage from granitic rocks, and the acid neutralizing capacity of the river waters was in fact low in those areas. In Gifu, a declining trend was observed in some remote watersheds, where there was no clear relationship between the geology and the long-term trends. Since Niigata and Gifu receive the highest level of acid loading from the atmosphere in Japan, river water acidification in several watersheds may be attributable to the effects of the acid deposition. Other factors, such as hot spring drainage, changes in land use, and natural sea salt deposition, cannot adequately explain the acidification phenomena observed in this study.","author":[{"dropping-particle":"","family":"Matsubara","given":"Hiroki","non-dropping-particle":"","parse-names":false,"suffix":""},{"dropping-particle":"","family":"Morimoto","given":"Shingo","non-dropping-particle":"","parse-names":false,"suffix":""},{"dropping-particle":"","family":"Sase","given":"Hiroyuki","non-dropping-particle":"","parse-names":false,"suffix":""},{"dropping-particle":"","family":"Ohizumi","given":"Tsuyoshi","non-dropping-particle":"","parse-names":false,"suffix":""},{"dropping-particle":"","family":"Sumida","given":"Hiroshi","non-dropping-particle":"","parse-names":false,"suffix":""},{"dropping-particle":"","family":"Nakata","given":"Makoto","non-dropping-particle":"","parse-names":false,"suffix":""},{"dropping-particle":"","family":"Ueda","given":"Hiromasa","non-dropping-particle":"","parse-names":false,"suffix":""}],"container-title":"Water, Air, and Soil Pollution","id":"ITEM-1","issue":"1","issued":{"date-parts":[["2009","6"]]},"page":"253-265","title":"Long-Term Declining Trends in River Water pH in Central Japan","type":"article-journal","volume":"200"},"uris":["http://www.mendeley.com/documents/?uuid=a6bd8f35-66a0-4575-9f37-fa8adaae6f10"]}],"mendeley":{"formattedCitation":"(Matsubara &lt;i&gt;et al.&lt;/i&gt;, 2009)","plainTextFormattedCitation":"(Matsubara et al., 2009)","previouslyFormattedCitation":"(Matsubara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Matsubara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7280E82D" w14:textId="77777777" w:rsidR="00A01204" w:rsidRPr="0008241C" w:rsidRDefault="00A01204" w:rsidP="00A01204">
      <w:pPr>
        <w:rPr>
          <w:sz w:val="22"/>
          <w:szCs w:val="22"/>
        </w:rPr>
      </w:pPr>
    </w:p>
    <w:p w14:paraId="5657F7CA"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1DD69DB3" wp14:editId="4D6C96C5">
            <wp:extent cx="5737860" cy="2437765"/>
            <wp:effectExtent l="0" t="0" r="0" b="635"/>
            <wp:docPr id="2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37860" cy="2437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7C9DA86" w14:textId="3109E990"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w:t>
      </w:r>
      <w:r w:rsidRPr="0008241C">
        <w:rPr>
          <w:b/>
          <w:kern w:val="2"/>
          <w:sz w:val="22"/>
          <w:szCs w:val="22"/>
          <w:lang w:eastAsia="ja-JP"/>
        </w:rPr>
        <w:fldChar w:fldCharType="begin"/>
      </w:r>
      <w:r w:rsidRPr="0008241C">
        <w:rPr>
          <w:b/>
          <w:kern w:val="2"/>
          <w:sz w:val="22"/>
          <w:szCs w:val="22"/>
          <w:lang w:eastAsia="ja-JP"/>
        </w:rPr>
        <w:instrText xml:space="preserve"> SEQ Figure_4. \* ARABIC </w:instrText>
      </w:r>
      <w:r w:rsidRPr="0008241C">
        <w:rPr>
          <w:b/>
          <w:kern w:val="2"/>
          <w:sz w:val="22"/>
          <w:szCs w:val="22"/>
          <w:lang w:eastAsia="ja-JP"/>
        </w:rPr>
        <w:fldChar w:fldCharType="separate"/>
      </w:r>
      <w:r w:rsidR="00D74032">
        <w:rPr>
          <w:b/>
          <w:noProof/>
          <w:kern w:val="2"/>
          <w:sz w:val="22"/>
          <w:szCs w:val="22"/>
          <w:lang w:eastAsia="ja-JP"/>
        </w:rPr>
        <w:t>2</w:t>
      </w:r>
      <w:r w:rsidRPr="0008241C">
        <w:rPr>
          <w:b/>
          <w:kern w:val="2"/>
          <w:sz w:val="22"/>
          <w:szCs w:val="22"/>
          <w:lang w:eastAsia="ja-JP"/>
        </w:rPr>
        <w:fldChar w:fldCharType="end"/>
      </w:r>
      <w:r w:rsidRPr="0008241C">
        <w:rPr>
          <w:b/>
          <w:kern w:val="2"/>
          <w:sz w:val="22"/>
          <w:szCs w:val="22"/>
          <w:lang w:eastAsia="ja-JP"/>
        </w:rPr>
        <w:t xml:space="preserve"> Nitrogen deposition (kg N/ha/yr) in the Asia-Pacific region.</w:t>
      </w:r>
    </w:p>
    <w:p w14:paraId="65D10DDC" w14:textId="77777777" w:rsidR="00A01204" w:rsidRPr="0008241C" w:rsidRDefault="00A01204" w:rsidP="00A01204">
      <w:pPr>
        <w:rPr>
          <w:sz w:val="22"/>
          <w:szCs w:val="22"/>
        </w:rPr>
      </w:pPr>
      <w:r w:rsidRPr="0008241C">
        <w:rPr>
          <w:sz w:val="22"/>
          <w:szCs w:val="22"/>
        </w:rPr>
        <w:t>Figure prepared by the IPBES Task Group on Indicators and Knowledge and Data Technical Support Unit. Indicator data source: International Nitrogen Initiative.</w:t>
      </w:r>
    </w:p>
    <w:p w14:paraId="200DA031" w14:textId="77777777" w:rsidR="00A01204" w:rsidRPr="0008241C" w:rsidRDefault="00A01204" w:rsidP="00A01204">
      <w:pPr>
        <w:rPr>
          <w:sz w:val="22"/>
          <w:szCs w:val="22"/>
        </w:rPr>
      </w:pPr>
    </w:p>
    <w:p w14:paraId="45C74786" w14:textId="77777777" w:rsidR="00A01204" w:rsidRPr="0008241C" w:rsidRDefault="00A01204" w:rsidP="00A01204">
      <w:pPr>
        <w:rPr>
          <w:sz w:val="22"/>
          <w:szCs w:val="22"/>
        </w:rPr>
      </w:pPr>
    </w:p>
    <w:p w14:paraId="090FC3B6" w14:textId="77777777" w:rsidR="00A01204" w:rsidRPr="0008241C" w:rsidRDefault="00A01204" w:rsidP="00A01204">
      <w:pPr>
        <w:rPr>
          <w:sz w:val="22"/>
          <w:szCs w:val="22"/>
        </w:rPr>
      </w:pPr>
      <w:r w:rsidRPr="0008241C">
        <w:rPr>
          <w:sz w:val="22"/>
          <w:szCs w:val="22"/>
        </w:rPr>
        <w:t xml:space="preserve">Besides health impacts, air pollution also poses a threat to the Asia-Pacific region’s biodiversity, food and water security and climate systems, thereby undermining poverty alleviation and sustainable development (UNEP, 2016a). Air pollutants may damage forests directly via damage to foliage and indirectly via the soil (Lorenz </w:t>
      </w:r>
      <w:r w:rsidRPr="0008241C">
        <w:rPr>
          <w:i/>
          <w:sz w:val="22"/>
          <w:szCs w:val="22"/>
        </w:rPr>
        <w:t>et al</w:t>
      </w:r>
      <w:r w:rsidRPr="0008241C">
        <w:rPr>
          <w:sz w:val="22"/>
          <w:szCs w:val="22"/>
        </w:rPr>
        <w:t>. 2010). In addition to the visible direct effects of O</w:t>
      </w:r>
      <w:r w:rsidRPr="0008241C">
        <w:rPr>
          <w:sz w:val="22"/>
          <w:szCs w:val="22"/>
          <w:vertAlign w:val="subscript"/>
        </w:rPr>
        <w:t>3</w:t>
      </w:r>
      <w:r w:rsidRPr="0008241C">
        <w:rPr>
          <w:sz w:val="22"/>
          <w:szCs w:val="22"/>
        </w:rPr>
        <w:t>, SO</w:t>
      </w:r>
      <w:r w:rsidRPr="0008241C">
        <w:rPr>
          <w:sz w:val="22"/>
          <w:szCs w:val="22"/>
          <w:vertAlign w:val="subscript"/>
        </w:rPr>
        <w:t>2</w:t>
      </w:r>
      <w:r w:rsidRPr="0008241C">
        <w:rPr>
          <w:sz w:val="22"/>
          <w:szCs w:val="22"/>
        </w:rPr>
        <w:t>, NO</w:t>
      </w:r>
      <w:r w:rsidRPr="0008241C">
        <w:rPr>
          <w:sz w:val="22"/>
          <w:szCs w:val="22"/>
          <w:vertAlign w:val="subscript"/>
        </w:rPr>
        <w:t>2</w:t>
      </w:r>
      <w:r w:rsidRPr="0008241C">
        <w:rPr>
          <w:sz w:val="22"/>
          <w:szCs w:val="22"/>
        </w:rPr>
        <w:t>, and NH</w:t>
      </w:r>
      <w:r w:rsidRPr="0008241C">
        <w:rPr>
          <w:sz w:val="22"/>
          <w:szCs w:val="22"/>
          <w:vertAlign w:val="subscript"/>
        </w:rPr>
        <w:t>3</w:t>
      </w:r>
      <w:r w:rsidRPr="0008241C">
        <w:rPr>
          <w:sz w:val="22"/>
          <w:szCs w:val="22"/>
        </w:rPr>
        <w:t xml:space="preserve"> on plants, indirect effects include soil acidification (Lorenz </w:t>
      </w:r>
      <w:r w:rsidRPr="0008241C">
        <w:rPr>
          <w:i/>
          <w:sz w:val="22"/>
          <w:szCs w:val="22"/>
        </w:rPr>
        <w:t>et al</w:t>
      </w:r>
      <w:r w:rsidRPr="0008241C">
        <w:rPr>
          <w:sz w:val="22"/>
          <w:szCs w:val="22"/>
        </w:rPr>
        <w:t xml:space="preserve">., 2010). Increased nitrate leaching also enhances the risk of eutrophication of coastal marine areas and groundwater (UNEP, 2016a). Ozone has strong ecological effects, including species- and individual-specific effects on resource acquisition and root/crown architecture </w:t>
      </w:r>
      <w:r w:rsidRPr="0008241C">
        <w:rPr>
          <w:sz w:val="22"/>
          <w:szCs w:val="22"/>
        </w:rPr>
        <w:fldChar w:fldCharType="begin" w:fldLock="1"/>
      </w:r>
      <w:r w:rsidRPr="0008241C">
        <w:rPr>
          <w:sz w:val="22"/>
          <w:szCs w:val="22"/>
        </w:rPr>
        <w:instrText>ADDIN CSL_CITATION {"citationItems":[{"id":"ITEM-1","itemData":{"author":[{"dropping-particle":"","family":"Matyssek","given":"R","non-dropping-particle":"","parse-names":false,"suffix":""},{"dropping-particle":"","family":"Sandermann","given":"H.","non-dropping-particle":"","parse-names":false,"suffix":""}],"container-title":"Progress in Botany","id":"ITEM-1","issued":{"date-parts":[["2003"]]},"page":"349-404","title":"Impact of ozone on trees: an ecophysiological perspective","type":"article-journal","volume":"64"},"uris":["http://www.mendeley.com/documents/?uuid=918f7ddc-be14-4e4d-a555-a8aae3d159c6"]}],"mendeley":{"formattedCitation":"(Matyssek &amp; Sandermann, 2003)","plainTextFormattedCitation":"(Matyssek &amp; Sandermann, 2003)","previouslyFormattedCitation":"(Matyssek &amp; Sandermann, 2003)"},"properties":{"noteIndex":0},"schema":"https://github.com/citation-style-language/schema/raw/master/csl-citation.json"}</w:instrText>
      </w:r>
      <w:r w:rsidRPr="0008241C">
        <w:rPr>
          <w:sz w:val="22"/>
          <w:szCs w:val="22"/>
        </w:rPr>
        <w:fldChar w:fldCharType="separate"/>
      </w:r>
      <w:r w:rsidRPr="0008241C">
        <w:rPr>
          <w:noProof/>
          <w:sz w:val="22"/>
          <w:szCs w:val="22"/>
        </w:rPr>
        <w:t>(Matyssek &amp; Sandermann, 2003)</w:t>
      </w:r>
      <w:r w:rsidRPr="0008241C">
        <w:rPr>
          <w:sz w:val="22"/>
          <w:szCs w:val="22"/>
        </w:rPr>
        <w:fldChar w:fldCharType="end"/>
      </w:r>
      <w:r w:rsidRPr="0008241C">
        <w:rPr>
          <w:sz w:val="22"/>
          <w:szCs w:val="22"/>
        </w:rPr>
        <w:t>. In addition, some of the biodiversity hotspots at high risk from O</w:t>
      </w:r>
      <w:r w:rsidRPr="0008241C">
        <w:rPr>
          <w:sz w:val="22"/>
          <w:szCs w:val="22"/>
          <w:vertAlign w:val="subscript"/>
        </w:rPr>
        <w:t>3</w:t>
      </w:r>
      <w:r w:rsidRPr="0008241C">
        <w:rPr>
          <w:sz w:val="22"/>
          <w:szCs w:val="22"/>
        </w:rPr>
        <w:t xml:space="preserve"> effects coincide with those at high risk from N-deposition including forests in South-East Asia </w:t>
      </w:r>
      <w:r w:rsidRPr="0008241C">
        <w:rPr>
          <w:sz w:val="22"/>
          <w:szCs w:val="22"/>
        </w:rPr>
        <w:fldChar w:fldCharType="begin" w:fldLock="1"/>
      </w:r>
      <w:r w:rsidRPr="0008241C">
        <w:rPr>
          <w:sz w:val="22"/>
          <w:szCs w:val="22"/>
        </w:rPr>
        <w:instrText>ADDIN CSL_CITATION {"citationItems":[{"id":"ITEM-1","itemData":{"author":[{"dropping-particle":"","family":"Phoenix","given":"G.K.","non-dropping-particle":"","parse-names":false,"suffix":""},{"dropping-particle":"","family":"Hicks","given":"W.H.","non-dropping-particle":"","parse-names":false,"suffix":""},{"dropping-particle":"","family":"Cinderby","given":"S.","non-dropping-particle":"","parse-names":false,"suffix":""},{"dropping-particle":"","family":"Kuylenstierna","given":"J.C.I.","non-dropping-particle":"","parse-names":false,"suffix":""},{"dropping-particle":"","family":"Stock","given":"W.D.","non-dropping-particle":"","parse-names":false,"suffix":""},{"dropping-particle":"","family":"Dentener","given":"F.J.","non-dropping-particle":"","parse-names":false,"suffix":""},{"dropping-particle":"","family":"Giller","given":"K.E.","non-dropping-particle":"","parse-names":false,"suffix":""},{"dropping-particle":"","family":"Austin","given":"A.T.","non-dropping-particle":"","parse-names":false,"suffix":""},{"dropping-particle":"","family":"Lefroy","given":"R.D.B.","non-dropping-particle":"","parse-names":false,"suffix":""},{"dropping-particle":"","family":"Gimeno","given":"B.S.","non-dropping-particle":"","parse-names":false,"suffix":""},{"dropping-particle":"","family":"Ashmore","given":"M.R.","non-dropping-particle":"","parse-names":false,"suffix":""},{"dropping-particle":"","family":"Ineson","given":"P.","non-dropping-particle":"","parse-names":false,"suffix":""}],"container-title":"Global Change Biology","id":"ITEM-1","issued":{"date-parts":[["2006"]]},"page":"1-7","title":"Atmospheric nitrogen deposition in world biodiversity hotspots: the need for a greater global perspective in assessing N deposition impacts","type":"article-journal","volume":"12"},"uris":["http://www.mendeley.com/documents/?uuid=c22d7837-3c5c-4ea4-a0c7-ba10cf8304d3"]}],"mendeley":{"formattedCitation":"(Phoenix &lt;i&gt;et al.&lt;/i&gt;, 2006)","plainTextFormattedCitation":"(Phoenix et al., 2006)","previouslyFormattedCitation":"(Phoenix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Phoenix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Black carbon, a component of particulate matters, has been identified as a major contributing factor to accelerated melting of snowpack and glaciers </w:t>
      </w:r>
      <w:r w:rsidRPr="0008241C">
        <w:rPr>
          <w:sz w:val="22"/>
          <w:szCs w:val="22"/>
        </w:rPr>
        <w:fldChar w:fldCharType="begin" w:fldLock="1"/>
      </w:r>
      <w:r w:rsidRPr="0008241C">
        <w:rPr>
          <w:sz w:val="22"/>
          <w:szCs w:val="22"/>
        </w:rPr>
        <w:instrText>ADDIN CSL_CITATION {"citationItems":[{"id":"ITEM-1","itemData":{"author":[{"dropping-particle":"","family":"Centre for Climate and Energy Solutions","given":"","non-dropping-particle":"","parse-names":false,"suffix":""}],"id":"ITEM-1","issued":{"date-parts":[["2010"]]},"title":"Science. What is black carbon?","type":"report"},"uris":["http://www.mendeley.com/documents/?uuid=36c96060-797d-4128-b444-5e99235c5f2c"]}],"mendeley":{"formattedCitation":"(Centre for Climate and Energy Solutions, 2010)","plainTextFormattedCitation":"(Centre for Climate and Energy Solutions, 2010)","previouslyFormattedCitation":"(Centre for Climate and Energy Solutions, 2010)"},"properties":{"noteIndex":0},"schema":"https://github.com/citation-style-language/schema/raw/master/csl-citation.json"}</w:instrText>
      </w:r>
      <w:r w:rsidRPr="0008241C">
        <w:rPr>
          <w:sz w:val="22"/>
          <w:szCs w:val="22"/>
        </w:rPr>
        <w:fldChar w:fldCharType="separate"/>
      </w:r>
      <w:r w:rsidRPr="0008241C">
        <w:rPr>
          <w:noProof/>
          <w:sz w:val="22"/>
          <w:szCs w:val="22"/>
        </w:rPr>
        <w:t>(Centre for Climate and Energy Solutions, 2010)</w:t>
      </w:r>
      <w:r w:rsidRPr="0008241C">
        <w:rPr>
          <w:sz w:val="22"/>
          <w:szCs w:val="22"/>
        </w:rPr>
        <w:fldChar w:fldCharType="end"/>
      </w:r>
      <w:r w:rsidRPr="0008241C">
        <w:rPr>
          <w:sz w:val="22"/>
          <w:szCs w:val="22"/>
        </w:rPr>
        <w:t xml:space="preserve"> . In addition, particulate matter disturbs rainfall patterns including the Asian monsoon leading to the increasing floods disasters in the region (UNEP, 2016a).</w:t>
      </w:r>
    </w:p>
    <w:p w14:paraId="3CD3E367" w14:textId="77777777" w:rsidR="00A01204" w:rsidRPr="0008241C" w:rsidRDefault="00A01204" w:rsidP="00A01204">
      <w:pPr>
        <w:rPr>
          <w:sz w:val="22"/>
          <w:szCs w:val="22"/>
          <w:lang w:eastAsia="en-IN"/>
        </w:rPr>
      </w:pPr>
    </w:p>
    <w:p w14:paraId="27C7A86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81" w:name="_Toc504317237"/>
      <w:bookmarkStart w:id="1082" w:name="_Toc504317930"/>
      <w:bookmarkStart w:id="1083" w:name="_Toc504321276"/>
      <w:r w:rsidRPr="0008241C">
        <w:rPr>
          <w:b/>
          <w:sz w:val="22"/>
          <w:szCs w:val="24"/>
        </w:rPr>
        <w:t>4.1.3.2 Soil Pollution</w:t>
      </w:r>
      <w:bookmarkEnd w:id="1081"/>
      <w:bookmarkEnd w:id="1082"/>
      <w:bookmarkEnd w:id="1083"/>
      <w:r w:rsidRPr="0008241C">
        <w:rPr>
          <w:b/>
          <w:sz w:val="22"/>
          <w:szCs w:val="24"/>
        </w:rPr>
        <w:t xml:space="preserve"> </w:t>
      </w:r>
    </w:p>
    <w:p w14:paraId="31955EC6" w14:textId="77777777" w:rsidR="00A01204" w:rsidRPr="0008241C" w:rsidRDefault="00A01204" w:rsidP="00A01204">
      <w:pPr>
        <w:rPr>
          <w:sz w:val="22"/>
          <w:szCs w:val="22"/>
        </w:rPr>
      </w:pPr>
    </w:p>
    <w:p w14:paraId="4A61B177" w14:textId="77777777" w:rsidR="00A01204" w:rsidRPr="0008241C" w:rsidRDefault="00A01204" w:rsidP="00A01204">
      <w:pPr>
        <w:rPr>
          <w:sz w:val="22"/>
          <w:szCs w:val="22"/>
          <w:lang w:val="en-NZ"/>
        </w:rPr>
      </w:pPr>
      <w:r w:rsidRPr="0008241C">
        <w:rPr>
          <w:sz w:val="22"/>
          <w:szCs w:val="22"/>
        </w:rPr>
        <w:t xml:space="preserve">Rapid population growth, economic development, urbanization, industrialization, and intensive agriculture are leading to soil pollution. Soil in many areas of the Asia-Pacific region is contaminated by municipal, hospital, radionuclides and industrial wastes; solid waste landfills and sewage sludge; agrochemicals, insecticides, herbicides, fungicides and other pesticides, mine tailings, organic pollutants, and heavy metals </w:t>
      </w:r>
      <w:r w:rsidRPr="0008241C">
        <w:rPr>
          <w:sz w:val="22"/>
          <w:szCs w:val="22"/>
        </w:rPr>
        <w:fldChar w:fldCharType="begin" w:fldLock="1"/>
      </w:r>
      <w:r w:rsidRPr="0008241C">
        <w:rPr>
          <w:sz w:val="22"/>
          <w:szCs w:val="22"/>
        </w:rPr>
        <w:instrText>ADDIN CSL_CITATION {"citationItems":[{"id":"ITEM-1","itemData":{"DOI":"10.1016/j.jhazmat.2009.03.031","ISBN":"0304-3894","ISSN":"03043894","PMID":"19345013","abstract":"This article describes the mercury contaminated sites in Asia. Among the various regions, Asia has become the largest contributor of anthropogenic atmospheric mercury (Hg), responsible for over half of the global emission. Based on different emission source categories, the mercury contaminated sites in Asia were divided into various types, such as Hg pollution from Hg mining, gold mining, chemical industry, metal smelting, coal combustion, metropolitan cities, natural resources and agricultural sources. By the review of a large number of studies, serious Hg pollutions to the local environment were found in the area influenced by chemical industry, mercury mining and gold mining. With the probable effects of a unique combination of climatic (e.g. subtropical climate), environmental (e.g. acid rain), economic (e.g. swift growth) and social factors (e.g. high population density), more effort is still needed to understand the biogeochemistry cycle of Hg and associated health effects in Asia. Safer alternatives and cleaner technologies must be developed and effectively implemented to reduce mercury emission; remedial techniques are also required to restore the historical mercury pollution in Asia. ?? 2009 Elsevier B.V. All rights reserved.","author":[{"dropping-particle":"","family":"Li","given":"P.","non-dropping-particle":"","parse-names":false,"suffix":""},{"dropping-particle":"","family":"Feng","given":"X. B.","non-dropping-particle":"","parse-names":false,"suffix":""},{"dropping-particle":"","family":"Qiu","given":"G. L.","non-dropping-particle":"","parse-names":false,"suffix":""},{"dropping-particle":"","family":"Shang","given":"L. H.","non-dropping-particle":"","parse-names":false,"suffix":""},{"dropping-particle":"","family":"Li","given":"Z. G.","non-dropping-particle":"","parse-names":false,"suffix":""}],"container-title":"Journal of Hazardous Materials","id":"ITEM-1","issue":"2-3","issued":{"date-parts":[["2009"]]},"page":"591-601","title":"Mercury pollution in Asia: A review of the contaminated sites","type":"article-journal","volume":"168"},"uris":["http://www.mendeley.com/documents/?uuid=9b90bb12-69bf-43e0-9687-9102f872186a"]},{"id":"ITEM-2","itemData":{"DOI":"10.1007/s11356-010-0417-9","ISBN":"0944-1344","ISSN":"09441344","PMID":"21104204","abstract":"Hexachlorocyclohexane (HCH) isomers (α-, β- and γ- (Lindane)) were recently included as new persistent organic pollutants (POPs) in the Stockholm Convention, and therefore, the legacy of HCH and Lindane production became a contemporary topic of global relevance. This article wants to briefly summarise the outcomes of the Stockholm Convention process and make an estimation of the amount of HCH waste generated and dumped in the former Lindane/HCH-producing countries.","author":[{"dropping-particle":"","family":"Vijgen","given":"John","non-dropping-particle":"","parse-names":false,"suffix":""},{"dropping-particle":"","family":"Abhilash","given":"P. C.","non-dropping-particle":"","parse-names":false,"suffix":""},{"dropping-particle":"","family":"Li","given":"Yi Fan","non-dropping-particle":"","parse-names":false,"suffix":""},{"dropping-particle":"","family":"Lal","given":"Rup","non-dropping-particle":"","parse-names":false,"suffix":""},{"dropping-particle":"","family":"Forter","given":"Martin","non-dropping-particle":"","parse-names":false,"suffix":""},{"dropping-particle":"","family":"Torres","given":"Joao","non-dropping-particle":"","parse-names":false,"suffix":""},{"dropping-particle":"","family":"Singh","given":"Nandita","non-dropping-particle":"","parse-names":false,"suffix":""},{"dropping-particle":"","family":"Yunus","given":"Mohammad","non-dropping-particle":"","parse-names":false,"suffix":""},{"dropping-particle":"","family":"Tian","given":"Chongguo","non-dropping-particle":"","parse-names":false,"suffix":""},{"dropping-particle":"","family":"Sch??ffer","given":"Andreas","non-dropping-particle":"","parse-names":false,"suffix":""},{"dropping-particle":"","family":"Weber","given":"Roland","non-dropping-particle":"","parse-names":false,"suffix":""}],"container-title":"Environmental Science and Pollution Research","id":"ITEM-2","issue":"2","issued":{"date-parts":[["2011"]]},"page":"152-162","title":"Hexachlorocyclohexane (HCH) as new Stockholm Convention POPs-a global perspective on the management of Lindane and its waste isomers","type":"article-journal","volume":"18"},"uris":["http://www.mendeley.com/documents/?uuid=031f3209-6841-4f61-bcc2-978bc81c20ad"]},{"id":"ITEM-3","itemData":{"DOI":"10.1007/978-94-007-7590-9","ISBN":"978-94-007-7589-3","author":[{"dropping-particle":"","family":"Osman","given":"Khan Towhid","non-dropping-particle":"","parse-names":false,"suffix":""}],"id":"ITEM-3","issued":{"date-parts":[["2014"]]},"note":"NULL","publisher":"Springer Netherlands","publisher-place":"Dordrecht","title":"Soil Degradation, Conservation and Remediation","type":"book"},"uris":["http://www.mendeley.com/documents/?uuid=8c557e87-335c-4df1-a839-abd06f970fd0"]}],"mendeley":{"formattedCitation":"(P. Li &lt;i&gt;et al.&lt;/i&gt;, 2009; Osman, 2014; Vijgen &lt;i&gt;et al.&lt;/i&gt;, 2011)","plainTextFormattedCitation":"(P. Li et al., 2009; Osman, 2014; Vijgen et al., 2011)","previouslyFormattedCitation":"(P. Li &lt;i&gt;et al.&lt;/i&gt;, 2009; Osman, 2014; Vijge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P. Li </w:t>
      </w:r>
      <w:r w:rsidRPr="0008241C">
        <w:rPr>
          <w:i/>
          <w:noProof/>
          <w:sz w:val="22"/>
          <w:szCs w:val="22"/>
        </w:rPr>
        <w:t>et al.</w:t>
      </w:r>
      <w:r w:rsidRPr="0008241C">
        <w:rPr>
          <w:noProof/>
          <w:sz w:val="22"/>
          <w:szCs w:val="22"/>
        </w:rPr>
        <w:t xml:space="preserve">, 2009; Osman, 2014; Vijge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fldChar w:fldCharType="begin" w:fldLock="1"/>
      </w:r>
      <w:r w:rsidRPr="0008241C">
        <w:rPr>
          <w:sz w:val="22"/>
          <w:szCs w:val="22"/>
        </w:rPr>
        <w:instrText>ADDIN CSL_CITATION {"citationItems":[{"id":"ITEM-1","itemData":{"DOI":"10.1007/978-94-007-7590-9","ISBN":"978-94-007-7589-3","author":[{"dropping-particle":"","family":"Osman","given":"Khan Towhid","non-dropping-particle":"","parse-names":false,"suffix":""}],"id":"ITEM-1","issued":{"date-parts":[["2014"]]},"note":"NULL","publisher":"Springer Netherlands","publisher-place":"Dordrecht","title":"Soil Degradation, Conservation and Remediation","type":"book"},"uris":["http://www.mendeley.com/documents/?uuid=8c557e87-335c-4df1-a839-abd06f970fd0"]}],"mendeley":{"formattedCitation":"(Osman, 2014)","plainTextFormattedCitation":"(Osman, 2014)","previouslyFormattedCitation":"(Osman, 2014)"},"properties":{"noteIndex":0},"schema":"https://github.com/citation-style-language/schema/raw/master/csl-citation.json"}</w:instrText>
      </w:r>
      <w:r w:rsidRPr="0008241C">
        <w:rPr>
          <w:sz w:val="22"/>
          <w:szCs w:val="22"/>
        </w:rPr>
        <w:fldChar w:fldCharType="separate"/>
      </w:r>
      <w:r w:rsidRPr="0008241C">
        <w:rPr>
          <w:noProof/>
          <w:sz w:val="22"/>
          <w:szCs w:val="22"/>
        </w:rPr>
        <w:t>(Osman, 2014)</w:t>
      </w:r>
      <w:r w:rsidRPr="0008241C">
        <w:rPr>
          <w:sz w:val="22"/>
          <w:szCs w:val="22"/>
        </w:rPr>
        <w:fldChar w:fldCharType="end"/>
      </w:r>
      <w:r w:rsidRPr="0008241C">
        <w:rPr>
          <w:sz w:val="22"/>
          <w:szCs w:val="22"/>
        </w:rPr>
        <w:t xml:space="preserve">. Arsenic (As) pollution of rice-field soils in South, South-East and North-East Asia is associated with irrigation using contaminated groundwater;  rice-paddy As concentrations include 11-32 mg/kg in Bangladesh, 8.9-13.12 mg/kg in India, 0.07-33 mg/kg in Cambodia, 3.3-9.9 mg/kg in Korea and 7.4-22.8 mg/kg in China </w:t>
      </w:r>
      <w:r w:rsidRPr="0008241C">
        <w:rPr>
          <w:sz w:val="22"/>
          <w:szCs w:val="22"/>
        </w:rPr>
        <w:fldChar w:fldCharType="begin" w:fldLock="1"/>
      </w:r>
      <w:r w:rsidRPr="0008241C">
        <w:rPr>
          <w:sz w:val="22"/>
          <w:szCs w:val="22"/>
        </w:rPr>
        <w:instrText>ADDIN CSL_CITATION {"citationItems":[{"id":"ITEM-1","itemData":{"DOI":"10.1007/s40726-015-0001-5","ISBN":"2198-6592","ISSN":"2198-6592","abstract":"Food with elevated arsenic concentrations is becoming widely recognized as a global threat to human health. This review describes the current state of knowledge of soil pollution derived from irrigation with arsenic-contaminated groundwater, highlighting processes controlling arsenic cycling in soils and resulting arsenic impacts on crop and human health. Irrigation practices utilized for both flooded and upland crops have the potential to load arsenic to soils, with a host of environmental and anthropogenic factors ultimately determining the fate of arsenic. Continual use of contaminated groundwater for irrigation may result in soils with concentrations sufficient to create dangerous arsenic concentrations in the edible portions of crops. Recent advances in low-cost water and soil management options show promise for mitigating arsenic impacts of polluted soils. Better understanding of arsenic transfer from soil to crops and the controls on long-term soil arsenic accumulation is needed to establish effective arsenic mitigation strategies within vulnerable agronomic systems.","author":[{"dropping-particle":"","family":"Gillispie","given":"Elizabeth C.","non-dropping-particle":"","parse-names":false,"suffix":""},{"dropping-particle":"","family":"Sowers","given":"Tyler D.","non-dropping-particle":"","parse-names":false,"suffix":""},{"dropping-particle":"","family":"Duckworth","given":"Owen W.","non-dropping-particle":"","parse-names":false,"suffix":""},{"dropping-particle":"","family":"Polizzotto","given":"Matthew L.","non-dropping-particle":"","parse-names":false,"suffix":""}],"container-title":"Current Pollution Reports","id":"ITEM-1","issued":{"date-parts":[["2015"]]},"title":"Soil Pollution Due to Irrigation with Arsenic-Contaminated Groundwater: Current State of Science","type":"article-journal"},"uris":["http://www.mendeley.com/documents/?uuid=fe067ae7-e6d5-3c79-8e00-be7cfa845bd8"]}],"mendeley":{"formattedCitation":"(Gillispie &lt;i&gt;et al.&lt;/i&gt;, 2015)","plainTextFormattedCitation":"(Gillispie et al., 2015)","previouslyFormattedCitation":"(Gillispie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Gillispie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 Heavy metals and metalloids accumulation (Cd, Zn, Cu, Pb, Cr, Ni, Fe, Zn, Co, Hg and As) in rice from other Asian countries has also been reported </w:t>
      </w:r>
      <w:r w:rsidRPr="0008241C">
        <w:rPr>
          <w:sz w:val="22"/>
          <w:szCs w:val="22"/>
        </w:rPr>
        <w:fldChar w:fldCharType="begin" w:fldLock="1"/>
      </w:r>
      <w:r w:rsidRPr="0008241C">
        <w:rPr>
          <w:sz w:val="22"/>
          <w:szCs w:val="22"/>
        </w:rPr>
        <w:instrText>ADDIN CSL_CITATION {"citationItems":[{"id":"ITEM-1","itemData":{"DOI":"10.1007/s11157-013-9323-1","ISBN":"15691705","ISSN":"15691705","PMID":"1460843940","abstract":"Major contribution (over 90 %) to the world's rice production is coming\\nfrom Asia, where metal contamination of agricultural lands is often\\nreported. Thus the present paper reviews the sources and current status\\nof heavy metal contamination of paddy lands in the region. Apart from\\nthe natural sources, agrochemicals, wastewater irrigation, sewage sludge\\napplication, livestock manures, mining and fly ash etc., could be\\nidentified as the key sources of metal contamination in Asia.\\nAccumulation of heavy metals and metalloids (Cd, Zn, Cu, Pb, Cr, Ni, Fe,\\nZn, Co, Hg and As) in different parts of the rice plant (roots, straw,\\nhull and grain) is reported at varying degrees. Rice grain accumulates\\nthe least amount of toxic metals compared to hull, straw and roots. Most\\nimportantly, a greater number of investigations confirmed that the metal\\ncontents in rice grains are within the permissible limits of Codex\\nrecommendations of joint Food and Agriculture Organization/World Health\\nOrganization Food Standards Programme and/or food regulations imposed by\\nthe respective governments. However, due to the fact that rice is a main\\nroute of human exposure to heavy metals, appropriate preventive and\\nremedial measures should be enforced in the areas with potential risk of\\nmetal contamination.","author":[{"dropping-particle":"","family":"Arunakumara","given":"K. K I U","non-dropping-particle":"","parse-names":false,"suffix":""},{"dropping-particle":"","family":"Walpola","given":"Buddhi Charana","non-dropping-particle":"","parse-names":false,"suffix":""},{"dropping-particle":"","family":"Yoon","given":"Min Ho","non-dropping-particle":"","parse-names":false,"suffix":""}],"container-title":"Reviews in Environmental Science and Biotechnology","id":"ITEM-1","issued":{"date-parts":[["2013"]]},"title":"Current status of heavy metal contamination in Asia's rice lands","type":"article"},"uris":["http://www.mendeley.com/documents/?uuid=f70375b1-df40-3650-81eb-ed8c93372f23"]},{"id":"ITEM-2","itemData":{"author":[{"dropping-particle":"","family":"Guo","given":"K.","non-dropping-particle":"","parse-names":false,"suffix":""},{"dropping-particle":"","family":"Wells","given":"S.","non-dropping-particle":"","parse-names":false,"suffix":""},{"dropping-particle":"","family":"Han","given":"F. X.","non-dropping-particle":"","parse-names":false,"suffix":""},{"dropping-particle":"","family":"Arslan","given":"Z.","non-dropping-particle":"","parse-names":false,"suffix":""},{"dropping-particle":"","family":"Sun","given":"H.","non-dropping-particle":"","parse-names":false,"suffix":""},{"dropping-particle":"","family":"Zhang","given":"J. Q.","non-dropping-particle":"","parse-names":false,"suffix":""}],"container-title":"Water, Air &amp; Soil Pollution","id":"ITEM-2","issue":"2","issued":{"date-parts":[["2017"]]},"page":"1-7","title":"Trace elements and heavy metals in Asian rice-derived food products","type":"article-journal","volume":"228"},"uris":["http://www.mendeley.com/documents/?uuid=0cfffc65-183c-4844-ae76-a1f6daa57804"]}],"mendeley":{"formattedCitation":"(Arunakumara &lt;i&gt;et al.&lt;/i&gt;, 2013; Guo &lt;i&gt;et al.&lt;/i&gt;, 2017)","plainTextFormattedCitation":"(Arunakumara et al., 2013; Guo et al., 2017)","previouslyFormattedCitation":"(Arunakumara &lt;i&gt;et al.&lt;/i&gt;, 2013; Guo &lt;i&gt;et al.&lt;/i&gt;, 2017)"},"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Arunakumara </w:t>
      </w:r>
      <w:r w:rsidRPr="0008241C">
        <w:rPr>
          <w:i/>
          <w:noProof/>
          <w:sz w:val="22"/>
          <w:szCs w:val="22"/>
          <w:lang w:val="en-NZ"/>
        </w:rPr>
        <w:t>et al.</w:t>
      </w:r>
      <w:r w:rsidRPr="0008241C">
        <w:rPr>
          <w:noProof/>
          <w:sz w:val="22"/>
          <w:szCs w:val="22"/>
          <w:lang w:val="en-NZ"/>
        </w:rPr>
        <w:t xml:space="preserve">, 2013; Guo </w:t>
      </w:r>
      <w:r w:rsidRPr="0008241C">
        <w:rPr>
          <w:i/>
          <w:noProof/>
          <w:sz w:val="22"/>
          <w:szCs w:val="22"/>
          <w:lang w:val="en-NZ"/>
        </w:rPr>
        <w:t>et al.</w:t>
      </w:r>
      <w:r w:rsidRPr="0008241C">
        <w:rPr>
          <w:noProof/>
          <w:sz w:val="22"/>
          <w:szCs w:val="22"/>
          <w:lang w:val="en-NZ"/>
        </w:rPr>
        <w:t>, 2017)</w:t>
      </w:r>
      <w:r w:rsidRPr="0008241C">
        <w:rPr>
          <w:sz w:val="22"/>
          <w:szCs w:val="22"/>
        </w:rPr>
        <w:fldChar w:fldCharType="end"/>
      </w:r>
      <w:r w:rsidRPr="0008241C">
        <w:rPr>
          <w:sz w:val="22"/>
          <w:szCs w:val="22"/>
          <w:lang w:val="en-NZ"/>
        </w:rPr>
        <w:t xml:space="preserve">. </w:t>
      </w:r>
    </w:p>
    <w:p w14:paraId="20E1EC69" w14:textId="77777777" w:rsidR="00A01204" w:rsidRPr="0008241C" w:rsidRDefault="00A01204" w:rsidP="00A01204">
      <w:pPr>
        <w:rPr>
          <w:sz w:val="22"/>
          <w:szCs w:val="22"/>
          <w:lang w:val="en-NZ"/>
        </w:rPr>
      </w:pPr>
    </w:p>
    <w:p w14:paraId="16374B3E" w14:textId="77777777" w:rsidR="00A01204" w:rsidRPr="0008241C" w:rsidRDefault="00A01204" w:rsidP="00A01204">
      <w:pPr>
        <w:rPr>
          <w:sz w:val="22"/>
          <w:szCs w:val="22"/>
        </w:rPr>
      </w:pPr>
      <w:r w:rsidRPr="0008241C">
        <w:rPr>
          <w:sz w:val="22"/>
          <w:szCs w:val="22"/>
        </w:rPr>
        <w:t xml:space="preserve">Increasing waste volumes and growing complexity of waste streams which contain large volumes of hazardous substances will further impact the soils in the Asia-Pacific region. Osman </w:t>
      </w:r>
      <w:r w:rsidRPr="0008241C">
        <w:rPr>
          <w:sz w:val="22"/>
          <w:szCs w:val="22"/>
        </w:rPr>
        <w:fldChar w:fldCharType="begin" w:fldLock="1"/>
      </w:r>
      <w:r w:rsidRPr="0008241C">
        <w:rPr>
          <w:sz w:val="22"/>
          <w:szCs w:val="22"/>
        </w:rPr>
        <w:instrText>ADDIN CSL_CITATION {"citationItems":[{"id":"ITEM-1","itemData":{"DOI":"10.1007/978-94-007-7590-9","ISBN":"978-94-007-7589-3","author":[{"dropping-particle":"","family":"Osman","given":"Khan Towhid","non-dropping-particle":"","parse-names":false,"suffix":""}],"id":"ITEM-1","issued":{"date-parts":[["2014"]]},"note":"NULL","publisher":"Springer Netherlands","publisher-place":"Dordrecht","title":"Soil Degradation, Conservation and Remediation","type":"book"},"uris":["http://www.mendeley.com/documents/?uuid=8c557e87-335c-4df1-a839-abd06f970fd0"]}],"mendeley":{"formattedCitation":"(Osman, 2014)","plainTextFormattedCitation":"(Osman, 2014)","previouslyFormattedCitation":"(Osman, 2014)"},"properties":{"noteIndex":0},"schema":"https://github.com/citation-style-language/schema/raw/master/csl-citation.json"}</w:instrText>
      </w:r>
      <w:r w:rsidRPr="0008241C">
        <w:rPr>
          <w:sz w:val="22"/>
          <w:szCs w:val="22"/>
        </w:rPr>
        <w:fldChar w:fldCharType="separate"/>
      </w:r>
      <w:r w:rsidRPr="0008241C">
        <w:rPr>
          <w:noProof/>
          <w:sz w:val="22"/>
          <w:szCs w:val="22"/>
        </w:rPr>
        <w:t>(Osman, 2014)</w:t>
      </w:r>
      <w:r w:rsidRPr="0008241C">
        <w:rPr>
          <w:sz w:val="22"/>
          <w:szCs w:val="22"/>
        </w:rPr>
        <w:fldChar w:fldCharType="end"/>
      </w:r>
      <w:r w:rsidRPr="0008241C">
        <w:rPr>
          <w:sz w:val="22"/>
          <w:szCs w:val="22"/>
        </w:rPr>
        <w:t xml:space="preserve">  confirmed that the most important categories of soil pollutants were persistent organic pollutants such as Polycyclic Aromatic Hydrocarbons (PAHs) and Polychlorinated Biphenyl (PCBs), and heavy metals such as Plumbum (Pb), Cadmium (Cd), Arsenic (As), Mercury (Hg), Zinc (Zn), and Copper </w:t>
      </w:r>
      <w:r w:rsidRPr="0008241C">
        <w:rPr>
          <w:sz w:val="22"/>
          <w:szCs w:val="22"/>
        </w:rPr>
        <w:lastRenderedPageBreak/>
        <w:t xml:space="preserve">(Cu), all of which  are toxic to biodiversity including plants and animals as humans when found above critical levels (Osman, 2014). Remediation of contaminated sites is a major challenge as some the Asia-Pacific countries still lack of suitable framework for characterizing and managing degraded and contaminated sites </w:t>
      </w:r>
      <w:r w:rsidRPr="0008241C">
        <w:rPr>
          <w:sz w:val="22"/>
          <w:szCs w:val="22"/>
        </w:rPr>
        <w:fldChar w:fldCharType="begin" w:fldLock="1"/>
      </w:r>
      <w:r w:rsidRPr="0008241C">
        <w:rPr>
          <w:sz w:val="22"/>
          <w:szCs w:val="22"/>
        </w:rPr>
        <w:instrText>ADDIN CSL_CITATION {"citationItems":[{"id":"ITEM-1","itemData":{"DOI":"10.1016/j.ecoleng.2014.07.059","ISBN":"0925-8574","ISSN":"09258574","abstract":"Ecological profiling of a contaminated system is the first and foremost requirement for any kind of in situ restoration activities. Therefore, in the present study, we sought to validate simple, adequate and consistent inventorying and monitoring methods for the ecological characterization of a hexachlorocylcohexane (HCH) isomers contaminated soil site in Lucknow, North India. The abundance and diversity of plant species, microbial biomass, total organic carbon, soil dehydrogenase activity, pesticide concentration in soil and plant species as well as the occurrence of ecologically sensitive species such as earthworms, honey bees and butterflies in contaminated and non-contaminated soil sites were studied. FTIR analysis was done for assessing the variation of functional groups present in soil. Furthermore, the germination assays of selected seeds were conducted in both HCH-contaminated and non-contaminated soils. Interestingly, there was a significant difference (p???0.01) observed for the studied variables in HCH-contaminated site in comparison to the non-contaminated soil site and they were negatively correlated with the level of HCH contamination. Twenty five plant species were reported from the control site; whereas in the case of HCH-contaminated site, it was reduced to seven species. The presence of ??-, ??-, ??- and ??-HCH isomers in the soil samples of contaminated sites were varied from 5.18-12.45, 30.15-68.77, 6.93-16.55 and 0.75-7.54mgkg-1, respectively, whereas the concentrations of ???HCH in plant samples were varied from 2.78 to 12.47mgkg-1. The germination percentages of all the test plants were significantly low in contaminated soil. Most interestingly, honeybees, earthworms and butterflies were not spotted in the contaminated sites. The study indicates that proposed way of ecological characterization is appropriate for (i) knowing the extent and level of HCH isomers contamination (ii) knowing the adaptive capacity of the contaminated soil system and (iii) for adopting suitable methodical frame works for the in situ restoration of contaminated soil sites. ?? 2014 Elsevier B.V.","author":[{"dropping-particle":"","family":"Tripathi","given":"Vishal","non-dropping-particle":"","parse-names":false,"suffix":""},{"dropping-particle":"","family":"Dubey","given":"Rama Kant","non-dropping-particle":"","parse-names":false,"suffix":""},{"dropping-particle":"","family":"Edrisi","given":"Sheikh Adil","non-dropping-particle":"","parse-names":false,"suffix":""},{"dropping-particle":"","family":"Narain","given":"Kamini","non-dropping-particle":"","parse-names":false,"suffix":""},{"dropping-particle":"","family":"Singh","given":"H. B.","non-dropping-particle":"","parse-names":false,"suffix":""},{"dropping-particle":"","family":"Singh","given":"Nandita","non-dropping-particle":"","parse-names":false,"suffix":""},{"dropping-particle":"","family":"Abhilash","given":"P. C.","non-dropping-particle":"","parse-names":false,"suffix":""}],"container-title":"Ecological Engineering","id":"ITEM-1","issued":{"date-parts":[["2014"]]},"page":"318-325","publisher":"Elsevier B.V.","title":"Towards the ecological profiling of a pesticide contaminated soil site for remediation and management","type":"article-journal","volume":"71"},"uris":["http://www.mendeley.com/documents/?uuid=f8bb6bde-92b5-4550-b2a3-289f8e981c15"]},{"id":"ITEM-2","itemData":{"DOI":"10.1016/j.ecoleng.2015.05.027","ISSN":"09258574","abstract":"Soil is a vital life supporting system of the Planet Earth. However, it has been estimated that around 25% the global soils are highly degraded and 44% are moderately degraded mainly due to the pollution of metals and metalloids, persistent organic pollutants, pesticides, radionuclides etc. Additionally, the pollution due to new and emerging pollutants such as antibiotics, disinfectants, flame retardants, nanoparticles etc pose an additional threat to the homeostasis of the soil system. Therefore, sustainable management of contaminated soils are essential for maintaining the ecosystem services. Though chemical and physical methods are widely pursued for the remediation of contaminated soils, phytotechnolgies (plant-based clean-up technologies) are outweighed and often preferred as a clean and carbon-neutral solution for the remediation and sustainable management of the contaminated soils. Apart from that, plant-based clean-up also provide phytoprodcuts such as biomass, biofuels and other industrially important chemicals for bio-based entrepreneurial activities during remediation. However, phytoremediation does not give desired results in soil contaminated with mixed/multiple pollutants. Furthermore, it is unclear that how changing climate will affect the plant-microbe interactions and pollutants behaviour in the soil system. Moreover, there is only limited information available on the plant-microbe-pollutants nexus under changing climate. Therefore, the present work is aimed to (i) address the difficulties in remediation of soils contaminated with multiple pollutants (ii) delineate the plant-microbe-pollutant and climate nexus and (iii) identify the key sustainability indicators for evaluating the remediated system.","author":[{"dropping-particle":"","family":"Tripathi","given":"Vishal","non-dropping-particle":"","parse-names":false,"suffix":""},{"dropping-particle":"","family":"Fraceto","given":"Leonardo F.","non-dropping-particle":"","parse-names":false,"suffix":""},{"dropping-particle":"","family":"Abhilash","given":"P.C.","non-dropping-particle":"","parse-names":false,"suffix":""}],"container-title":"Ecological Engineering","id":"ITEM-2","issued":{"date-parts":[["2015"]]},"page":"330-335","publisher":"Elsevier B.V.","title":"Sustainable clean-up technologies for soils contaminated with multiple pollutants: Plant-microbe-pollutant and climate nexus","type":"article-journal","volume":"82"},"uris":["http://www.mendeley.com/documents/?uuid=9bcc40eb-bc02-465b-aa2f-ae803428977a"]}],"mendeley":{"formattedCitation":"(V. Tripathi &lt;i&gt;et al.&lt;/i&gt;, 2014, 2015)","plainTextFormattedCitation":"(V. Tripathi et al., 2014, 2015)","previouslyFormattedCitation":"(V. Tripathi &lt;i&gt;et al.&lt;/i&gt;, 2014, 2015)"},"properties":{"noteIndex":0},"schema":"https://github.com/citation-style-language/schema/raw/master/csl-citation.json"}</w:instrText>
      </w:r>
      <w:r w:rsidRPr="0008241C">
        <w:rPr>
          <w:sz w:val="22"/>
          <w:szCs w:val="22"/>
        </w:rPr>
        <w:fldChar w:fldCharType="separate"/>
      </w:r>
      <w:r w:rsidRPr="0008241C">
        <w:rPr>
          <w:noProof/>
          <w:sz w:val="22"/>
          <w:szCs w:val="22"/>
        </w:rPr>
        <w:t xml:space="preserve">(V. Tripathi </w:t>
      </w:r>
      <w:r w:rsidRPr="0008241C">
        <w:rPr>
          <w:i/>
          <w:noProof/>
          <w:sz w:val="22"/>
          <w:szCs w:val="22"/>
        </w:rPr>
        <w:t>et al.</w:t>
      </w:r>
      <w:r w:rsidRPr="0008241C">
        <w:rPr>
          <w:noProof/>
          <w:sz w:val="22"/>
          <w:szCs w:val="22"/>
        </w:rPr>
        <w:t>, 2014, 2015)</w:t>
      </w:r>
      <w:r w:rsidRPr="0008241C">
        <w:rPr>
          <w:sz w:val="22"/>
          <w:szCs w:val="22"/>
        </w:rPr>
        <w:fldChar w:fldCharType="end"/>
      </w:r>
      <w:r w:rsidRPr="0008241C">
        <w:rPr>
          <w:sz w:val="22"/>
          <w:szCs w:val="22"/>
        </w:rPr>
        <w:t>.</w:t>
      </w:r>
    </w:p>
    <w:p w14:paraId="624E4DDB" w14:textId="77777777" w:rsidR="00A01204" w:rsidRPr="0008241C" w:rsidRDefault="00A01204" w:rsidP="00A01204">
      <w:pPr>
        <w:rPr>
          <w:sz w:val="22"/>
          <w:szCs w:val="22"/>
        </w:rPr>
      </w:pPr>
    </w:p>
    <w:p w14:paraId="710DBD9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84" w:name="_Toc504317238"/>
      <w:bookmarkStart w:id="1085" w:name="_Toc504317931"/>
      <w:bookmarkStart w:id="1086" w:name="_Toc504321277"/>
      <w:r w:rsidRPr="0008241C">
        <w:rPr>
          <w:b/>
          <w:sz w:val="22"/>
          <w:szCs w:val="24"/>
        </w:rPr>
        <w:t>4.1.3.3 Water Pollution</w:t>
      </w:r>
      <w:bookmarkEnd w:id="1084"/>
      <w:bookmarkEnd w:id="1085"/>
      <w:bookmarkEnd w:id="1086"/>
      <w:r w:rsidRPr="0008241C">
        <w:rPr>
          <w:b/>
          <w:sz w:val="22"/>
          <w:szCs w:val="24"/>
        </w:rPr>
        <w:t xml:space="preserve"> </w:t>
      </w:r>
    </w:p>
    <w:p w14:paraId="372E8346" w14:textId="77777777" w:rsidR="00A01204" w:rsidRPr="0008241C" w:rsidRDefault="00A01204" w:rsidP="00A01204">
      <w:pPr>
        <w:rPr>
          <w:sz w:val="22"/>
          <w:szCs w:val="22"/>
        </w:rPr>
      </w:pPr>
    </w:p>
    <w:p w14:paraId="0E6EEA60" w14:textId="77777777" w:rsidR="00A01204" w:rsidRPr="0008241C" w:rsidRDefault="00A01204" w:rsidP="00A01204">
      <w:pPr>
        <w:tabs>
          <w:tab w:val="left" w:pos="1985"/>
        </w:tabs>
        <w:rPr>
          <w:sz w:val="22"/>
          <w:szCs w:val="22"/>
          <w:lang w:val="en-NZ"/>
        </w:rPr>
      </w:pPr>
      <w:r w:rsidRPr="0008241C">
        <w:rPr>
          <w:sz w:val="22"/>
          <w:szCs w:val="22"/>
        </w:rPr>
        <w:t>The annual volume of wastewater generated in Asia, excluding agricultural drainage, is some 142 km</w:t>
      </w:r>
      <w:r w:rsidRPr="0008241C">
        <w:rPr>
          <w:sz w:val="22"/>
          <w:szCs w:val="22"/>
          <w:vertAlign w:val="superscript"/>
        </w:rPr>
        <w:t>3</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V.","family":"Evans","given":"Alexandra E.","non-dropping-particle":"","parse-names":false,"suffix":""},{"dropping-particle":"","family":"Hanjra","given":"Munir A.","non-dropping-particle":"","parse-names":false,"suffix":""},{"dropping-particle":"","family":"Jiang Yunlu","given":"","non-dropping-particle":"","parse-names":false,"suffix":""},{"dropping-particle":"","family":"Qadir","given":"Manzoor","non-dropping-particle":"","parse-names":false,"suffix":""},{"dropping-particle":"","family":"Drechsel","given":"Pay","non-dropping-particle":"","parse-names":false,"suffix":""}],"container-title":"Water Quality, Global Water Forum","id":"ITEM-1","issued":{"date-parts":[["2012"]]},"note":"From Duplicate 3 (Water pollution in Asia: The urgent need for prevention and monitoring. Water Quality - Evans, Alexandra E. V.; Hanjra, Dr. Munir A.; Jiang, Yunlu; Qadir, Dr. Manzoor; Drechsel, Pay)\n\nNULL","title":"Water pollution in Asia: The urgent need for prevention and monitoring","type":"report"},"uris":["http://www.mendeley.com/documents/?uuid=44ad55df-c31a-4ffd-86f0-f8a51d22f222"]}],"mendeley":{"formattedCitation":"(Evans &lt;i&gt;et al.&lt;/i&gt;, 2012)","plainTextFormattedCitation":"(Evans et al., 2012)","previouslyFormattedCitation":"(Evans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although wastewater generation and treatment varies greatly among Asia-Pacific countries (Figure 4.3) </w:t>
      </w:r>
      <w:r w:rsidRPr="0008241C">
        <w:rPr>
          <w:sz w:val="22"/>
          <w:szCs w:val="22"/>
        </w:rPr>
        <w:fldChar w:fldCharType="begin" w:fldLock="1"/>
      </w:r>
      <w:r w:rsidRPr="0008241C">
        <w:rPr>
          <w:sz w:val="22"/>
          <w:szCs w:val="22"/>
        </w:rPr>
        <w:instrText>ADDIN CSL_CITATION {"citationItems":[{"id":"ITEM-1","itemData":{"DOI":"10.1016/j.agwat.2013.08.007","ISBN":"0378-3774","ISSN":"03783774","abstract":"Irrigation with wastewater supports agricultural production and the livelihoods of millions of smallholder farmers in many parts of the world. Considering the importance of better wastewater management at the local and national levels, there is a need for updated national data on wastewater generation, treatment, and use, which would also assist in regional and global wastewater assessments. While searching data and literature in published or electronic forms for 181 countries, we find that only 55 countries have data available on all three aspects of wastewater - generation, treatment, and use. The number of countries with one or two aspects of wastewater generation, treatment, and use is 69, while there is no information available from 57 countries. Of the available information, only 37% of the data could be categorized as recent (reported during 2008-2012). The available data suggest that high-income countries on average treat 70% of the generated wastewater, followed by upper-middle-income countries (38%), lower-middle-income countries (28%), and low-income countries, where only 8% of the wastewater generated is treated. The availability of current information on wastewater generation, treatment, and use is crucially important for policy makers, researchers, and practitioners, as well as public institutions, to develop national and local action plans aiming at safe and productive use of wastewater in agriculture, aquaculture, and agroforestry systems. The country level information aggregated at the regional and global levels would help in identifying the gaps in pertinent data availability and assessing the potential of wastewater in food, feed, and fish production at different scales. © 2013 Elsevier B.V.","author":[{"dropping-particle":"","family":"Sato","given":"Toshio","non-dropping-particle":"","parse-names":false,"suffix":""},{"dropping-particle":"","family":"Qadir","given":"Manzoor","non-dropping-particle":"","parse-names":false,"suffix":""},{"dropping-particle":"","family":"Yamamoto","given":"Sadahiro","non-dropping-particle":"","parse-names":false,"suffix":""},{"dropping-particle":"","family":"Endo","given":"Tsuneyoshi","non-dropping-particle":"","parse-names":false,"suffix":""},{"dropping-particle":"","family":"Zahoor","given":"Ahmad","non-dropping-particle":"","parse-names":false,"suffix":""}],"container-title":"Agricultural Water Management","id":"ITEM-1","issued":{"date-parts":[["2013"]]},"page":"1-13","publisher":"Elsevier B.V.","title":"Global, regional, and country level need for data on wastewater generation, treatment, and use","type":"article-journal","volume":"130"},"uris":["http://www.mendeley.com/documents/?uuid=551842c5-841e-4ccf-9c7c-6a5fffdb1c06","http://www.mendeley.com/documents/?uuid=b8673824-86fe-4439-9b01-8f7bd45f7e41"]},{"id":"ITEM-2","itemData":{"author":[{"dropping-particle":"","family":"Mateo-Sagasta","given":"J.","non-dropping-particle":"","parse-names":false,"suffix":""},{"dropping-particle":"","family":"Raschid-Sally","given":"L.","non-dropping-particle":"","parse-names":false,"suffix":""},{"dropping-particle":"","family":"Thebo","given":"A.","non-dropping-particle":"","parse-names":false,"suffix":""}],"container-title":"Wastewater: Economic Asset in an Urbanizing World","editor":[{"dropping-particle":"","family":"Drechsel","given":"P.","non-dropping-particle":"","parse-names":false,"suffix":""},{"dropping-particle":"","family":"Qadir","given":"M.","non-dropping-particle":"","parse-names":false,"suffix":""},{"dropping-particle":"","family":"Wichelns","given":"D.","non-dropping-particle":"","parse-names":false,"suffix":""}],"id":"ITEM-2","issued":{"date-parts":[["2015"]]},"page":"15-38","publisher":"Springer Dordrecht Heidelberg New York London","title":"Chapter2: Global Wastewater and Sludge Production, Treatment and Use","type":"chapter"},"uris":["http://www.mendeley.com/documents/?uuid=e8536d92-52bd-40de-bb46-ea9a6ebb8668"]}],"mendeley":{"formattedCitation":"(Mateo-Sagasta &lt;i&gt;et al.&lt;/i&gt;, 2015; Sato &lt;i&gt;et al.&lt;/i&gt;, 2013)","plainTextFormattedCitation":"(Mateo-Sagasta et al., 2015; Sato et al., 2013)","previouslyFormattedCitation":"(Mateo-Sagasta &lt;i&gt;et al.&lt;/i&gt;, 2015; Sat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ateo-Sagasta </w:t>
      </w:r>
      <w:r w:rsidRPr="0008241C">
        <w:rPr>
          <w:i/>
          <w:noProof/>
          <w:sz w:val="22"/>
          <w:szCs w:val="22"/>
        </w:rPr>
        <w:t>et al.</w:t>
      </w:r>
      <w:r w:rsidRPr="0008241C">
        <w:rPr>
          <w:noProof/>
          <w:sz w:val="22"/>
          <w:szCs w:val="22"/>
        </w:rPr>
        <w:t xml:space="preserve">, 2015; Sato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ater pollution caused mainly by domestic sewage, industrial effluents, and runoff from agricultural and mining activities, affects both water security and aquatic biodiversity </w:t>
      </w:r>
      <w:r w:rsidRPr="0008241C">
        <w:rPr>
          <w:sz w:val="22"/>
          <w:szCs w:val="22"/>
        </w:rPr>
        <w:fldChar w:fldCharType="begin" w:fldLock="1"/>
      </w:r>
      <w:r w:rsidRPr="0008241C">
        <w:rPr>
          <w:sz w:val="22"/>
          <w:szCs w:val="22"/>
        </w:rPr>
        <w:instrText>ADDIN CSL_CITATION {"citationItems":[{"id":"ITEM-1","itemData":{"DOI":"doi:10.1038/nature09440","author":[{"dropping-particle":"","family":"Vörösmarty","given":"C J","non-dropping-particle":"","parse-names":false,"suffix":""}],"container-title":"Nature","id":"ITEM-1","issued":{"date-parts":[["2010"]]},"note":"NULL","page":"555-561","title":"Global threats to human water security and river biodiversity.","type":"article-journal","volume":"467"},"uris":["http://www.mendeley.com/documents/?uuid=faa27933-7c2d-4589-ac7b-d0cd8c2d9eaf"]}],"mendeley":{"formattedCitation":"(Vörösmarty, 2010)","manualFormatting":"(Vörösmarty, 2010)","plainTextFormattedCitation":"(Vörösmarty, 2010)","previouslyFormattedCitation":"(Vörösmarty, 2010)"},"properties":{"noteIndex":0},"schema":"https://github.com/citation-style-language/schema/raw/master/csl-citation.json"}</w:instrText>
      </w:r>
      <w:r w:rsidRPr="0008241C">
        <w:rPr>
          <w:sz w:val="22"/>
          <w:szCs w:val="22"/>
        </w:rPr>
        <w:fldChar w:fldCharType="separate"/>
      </w:r>
      <w:r w:rsidRPr="0008241C">
        <w:rPr>
          <w:noProof/>
          <w:sz w:val="22"/>
          <w:szCs w:val="22"/>
        </w:rPr>
        <w:t>(Vörösmarty, 2010)</w:t>
      </w:r>
      <w:r w:rsidRPr="0008241C">
        <w:rPr>
          <w:sz w:val="22"/>
          <w:szCs w:val="22"/>
        </w:rPr>
        <w:fldChar w:fldCharType="end"/>
      </w:r>
      <w:r w:rsidRPr="0008241C">
        <w:rPr>
          <w:sz w:val="22"/>
          <w:szCs w:val="22"/>
        </w:rPr>
        <w:t xml:space="preserve">. For instance, </w:t>
      </w:r>
      <w:r w:rsidRPr="0008241C">
        <w:rPr>
          <w:sz w:val="22"/>
          <w:szCs w:val="22"/>
          <w:lang w:eastAsia="en-IN"/>
        </w:rPr>
        <w:t xml:space="preserve">mussels from Cambodia, China, India, Indonesia, Japan, Korea, Malaysia, Philippines, and Vietnam were reportedly contaminated with Polychlorinated biphenyl (PCBs), </w:t>
      </w:r>
      <w:hyperlink r:id="rId154" w:tooltip="DDT" w:history="1">
        <w:r w:rsidRPr="0008241C">
          <w:rPr>
            <w:sz w:val="22"/>
            <w:szCs w:val="22"/>
            <w:lang w:eastAsia="en-IN"/>
          </w:rPr>
          <w:t>Dichlorodiphenyl-trichloroethane</w:t>
        </w:r>
      </w:hyperlink>
      <w:r w:rsidRPr="0008241C">
        <w:rPr>
          <w:sz w:val="22"/>
          <w:szCs w:val="22"/>
          <w:lang w:eastAsia="en-IN"/>
        </w:rPr>
        <w:t xml:space="preserve">  (DDTs), Polybrominated diphenyl ethers (PBDEs), synthetic musk and benzotriazole UV stabilizers </w:t>
      </w:r>
      <w:r w:rsidRPr="0008241C">
        <w:rPr>
          <w:sz w:val="22"/>
          <w:szCs w:val="22"/>
          <w:lang w:eastAsia="en-IN"/>
        </w:rPr>
        <w:fldChar w:fldCharType="begin" w:fldLock="1"/>
      </w:r>
      <w:r w:rsidRPr="0008241C">
        <w:rPr>
          <w:sz w:val="22"/>
          <w:szCs w:val="22"/>
          <w:lang w:eastAsia="en-IN"/>
        </w:rPr>
        <w:instrText>ADDIN CSL_CITATION {"citationItems":[{"id":"ITEM-1","itemData":{"DOI":"10.1016/j.marpolbul.2012.07.049","ISBN":"0025-326X","ISSN":"0025326X","PMID":"22910332","abstract":"We analyzed 68 green and blue mussels collected from Cambodia, China, Hong Kong, India, Indonesia, Japan, Korea, Malaysia, Philippines, Vietnam and the USA during 2003 and 2007, to elucidate the occurrence and widespread distributions of emerging pollutants, synthetic musks and benzotriazole UV stabilizers (BUVSs) in Asia-Pacific coastal waters. Synthetic musks and BUVSs were detected in mussels from all countries, suggesting their ubiquitous contamination and widespread distribution. High concentrations of musks and BUVSs were detected in mussels from Japan and Korea, where the levels were comparable or greater than those of PCBs, DDTs and PBDEs. Significant correlations were found between the concentrations of HHCB and AHTN, and also between the concentrations of UV-327 and UV-328, which suggest similar sources and compositions of these compounds in commercial and industrial products. To our knowledge, this is the first study of large-scale monitoring of synthetic musks and BUVSs in Asia-Pacific coastal waters. ?? 2012 Elsevier Ltd.","author":[{"dropping-particle":"","family":"Nakata","given":"Haruhiko","non-dropping-particle":"","parse-names":false,"suffix":""},{"dropping-particle":"","family":"Shinohara","given":"Ryu-Ichi","non-dropping-particle":"","parse-names":false,"suffix":""},{"dropping-particle":"","family":"Nakazawa","given":"Yusuke","non-dropping-particle":"","parse-names":false,"suffix":""},{"dropping-particle":"","family":"Isobe","given":"Tomohiko","non-dropping-particle":"","parse-names":false,"suffix":""},{"dropping-particle":"","family":"Sudaryanto","given":"Agus","non-dropping-particle":"","parse-names":false,"suffix":""},{"dropping-particle":"","family":"Subramanian","given":"Annamalai","non-dropping-particle":"","parse-names":false,"suffix":""},{"dropping-particle":"","family":"Tanabe","given":"Shinsuke","non-dropping-particle":"","parse-names":false,"suffix":""},{"dropping-particle":"","family":"Zakaria","given":"Mohamad Pauzi","non-dropping-particle":"","parse-names":false,"suffix":""},{"dropping-particle":"","family":"Zheng","given":"Gene J.","non-dropping-particle":"","parse-names":false,"suffix":""},{"dropping-particle":"","family":"Lam","given":"Paul K.S.","non-dropping-particle":"","parse-names":false,"suffix":""},{"dropping-particle":"","family":"Kim","given":"Eun Young","non-dropping-particle":"","parse-names":false,"suffix":""},{"dropping-particle":"","family":"Min","given":"Byung-Yoon","non-dropping-particle":"","parse-names":false,"suffix":""},{"dropping-particle":"","family":"We","given":"Sung-Ug","non-dropping-particle":"","parse-names":false,"suffix":""},{"dropping-particle":"","family":"Viet","given":"Pham Hung","non-dropping-particle":"","parse-names":false,"suffix":""},{"dropping-particle":"","family":"Tana","given":"Touch Seang","non-dropping-particle":"","parse-names":false,"suffix":""},{"dropping-particle":"","family":"Prudente","given":"Maricar","non-dropping-particle":"","parse-names":false,"suffix":""},{"dropping-particle":"","family":"Frank","given":"Donnell","non-dropping-particle":"","parse-names":false,"suffix":""},{"dropping-particle":"","family":"Lauenstein","given":"Gunnar","non-dropping-particle":"","parse-names":false,"suffix":""},{"dropping-particle":"","family":"Kannan","given":"Kurunthachalam","non-dropping-particle":"","parse-names":false,"suffix":""}],"container-title":"Marine Pollution Bulletin","id":"ITEM-1","issue":"10","issued":{"date-parts":[["2012","10","1"]]},"page":"2211-2218","publisher":"Pergamon","title":"Asia–Pacific mussel watch for emerging pollutants: Distribution of synthetic musks and benzotriazole UV stabilizers in Asian and US coastal waters","type":"article-journal","volume":"64"},"uris":["http://www.mendeley.com/documents/?uuid=72288e54-e047-4865-beb7-cd2d190ac4bd"]}],"mendeley":{"formattedCitation":"(Nakata &lt;i&gt;et al.&lt;/i&gt;, 2012)","plainTextFormattedCitation":"(Nakata et al., 2012)","previouslyFormattedCitation":"(Nakata &lt;i&gt;et al.&lt;/i&gt;, 2012)"},"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Nakata </w:t>
      </w:r>
      <w:r w:rsidRPr="0008241C">
        <w:rPr>
          <w:i/>
          <w:noProof/>
          <w:sz w:val="22"/>
          <w:szCs w:val="22"/>
          <w:lang w:eastAsia="en-IN"/>
        </w:rPr>
        <w:t>et al.</w:t>
      </w:r>
      <w:r w:rsidRPr="0008241C">
        <w:rPr>
          <w:noProof/>
          <w:sz w:val="22"/>
          <w:szCs w:val="22"/>
          <w:lang w:eastAsia="en-IN"/>
        </w:rPr>
        <w:t>, 2012)</w:t>
      </w:r>
      <w:r w:rsidRPr="0008241C">
        <w:rPr>
          <w:sz w:val="22"/>
          <w:szCs w:val="22"/>
          <w:lang w:eastAsia="en-IN"/>
        </w:rPr>
        <w:fldChar w:fldCharType="end"/>
      </w:r>
      <w:r w:rsidRPr="0008241C">
        <w:rPr>
          <w:sz w:val="22"/>
          <w:szCs w:val="22"/>
          <w:lang w:eastAsia="en-IN"/>
        </w:rPr>
        <w:t>. In Japanese agricultural ponds, eutrophication was the most influential driver of</w:t>
      </w:r>
      <w:r w:rsidRPr="0008241C">
        <w:rPr>
          <w:sz w:val="22"/>
          <w:szCs w:val="22"/>
        </w:rPr>
        <w:t xml:space="preserve"> aquatic biodiversity loss along with invasive fish (bluegill) and concrete bank construction </w:t>
      </w:r>
      <w:r w:rsidRPr="0008241C">
        <w:rPr>
          <w:sz w:val="22"/>
          <w:szCs w:val="22"/>
        </w:rPr>
        <w:fldChar w:fldCharType="begin" w:fldLock="1"/>
      </w:r>
      <w:r w:rsidRPr="0008241C">
        <w:rPr>
          <w:sz w:val="22"/>
          <w:szCs w:val="22"/>
        </w:rPr>
        <w:instrText>ADDIN CSL_CITATION {"citationItems":[{"id":"ITEM-1","itemData":{"ISSN":"1470160X","abstract":"One of the promising approaches to monitoring biodiversity is assessing the status of pressures driving the biodiversity state. To achieve this, we need to identify the principal pressures that cause simultaneous biodiversity loss across taxonomic groups and clarify how multiple pressures act synergistically or at least simultaneously to decrease biodiversity in the focal ecosystem. Here, we used a series of 64 ponds as a case study and we developed a framework for an integrated biodiversity indicator that took into consideration the estimated relative importance of multiple pressures. The indicator is defined as a function of the pressure(s) and is parameterized to explain a number of individual indicators of biodiversity, such as richness, abundance, and functional diversity of focal taxa. We selected aquatic macrophytes, Odonata, and benthic macroinvertebrates as the focal taxa. In addition, we focused on three types of pressure: eutrophication (represented by total phosphorus, total nitrogen, suspended solids, chlorophyll a, and density of cyanobacteria of pond water), habitat destruction (land-use type around the pond and pond bank protection), and invasive alien species (abundance of bluegill, largemouth bass, red swamp crayfish, and American bullfrog). We then evaluated the relationships among direct pressures and the individual biodiversity indicators and used a hierarchical Bayesian approach to calculate the integrated biodiversity indicator. Using this framework, we demonstrated that eutrophication had greater effects on the state of biodiversity of the agricultural ponds than did habitat destruction or the presence of invasive alien species. We also showed that the integrated indicator could well explain the behaviors of several individual biodiversity indicators, including total richness, endangered species richness, and functional diversity of focal taxa. These results demonstrate the advantages of the framework in providing a more practical method for assessing biodiversity, and quantifying the relative importance of the major threats to biodiversity to prioritize strategies in conservation planning and policy making.","author":[{"dropping-particle":"","family":"Kadoya","given":"Taku","non-dropping-particle":"","parse-names":false,"suffix":""},{"dropping-particle":"","family":"Akasaka","given":"Munemitsu","non-dropping-particle":"","parse-names":false,"suffix":""},{"dropping-particle":"","family":"Aoki","given":"Takashi","non-dropping-particle":"","parse-names":false,"suffix":""},{"dropping-particle":"","family":"Takamura","given":"Noriko","non-dropping-particle":"","parse-names":false,"suffix":""}],"container-title":"Ecological Indicators","id":"ITEM-1","issue":"5","issued":{"date-parts":[["2011","9"]]},"page":"1396-1402","title":"A proposal of framework to obtain an integrated biodiversity indicator for agricultural ponds incorporating the simultaneous effects of multiple pressures","type":"article-journal","volume":"11"},"uris":["http://www.mendeley.com/documents/?uuid=f1d866b4-7b98-4648-addf-0387f8e72922"]}],"mendeley":{"formattedCitation":"(Kadoya &lt;i&gt;et al.&lt;/i&gt;, 2011)","plainTextFormattedCitation":"(Kadoya et al., 2011)","previouslyFormattedCitation":"(Kadoya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Kadoya </w:t>
      </w:r>
      <w:r w:rsidRPr="0008241C">
        <w:rPr>
          <w:i/>
          <w:noProof/>
          <w:sz w:val="22"/>
          <w:szCs w:val="22"/>
          <w:lang w:val="en-NZ"/>
        </w:rPr>
        <w:t>et al.</w:t>
      </w:r>
      <w:r w:rsidRPr="0008241C">
        <w:rPr>
          <w:noProof/>
          <w:sz w:val="22"/>
          <w:szCs w:val="22"/>
          <w:lang w:val="en-NZ"/>
        </w:rPr>
        <w:t>, 2011)</w:t>
      </w:r>
      <w:r w:rsidRPr="0008241C">
        <w:rPr>
          <w:sz w:val="22"/>
          <w:szCs w:val="22"/>
        </w:rPr>
        <w:fldChar w:fldCharType="end"/>
      </w:r>
      <w:r w:rsidRPr="0008241C">
        <w:rPr>
          <w:sz w:val="22"/>
          <w:szCs w:val="22"/>
          <w:lang w:val="en-NZ"/>
        </w:rPr>
        <w:t>.</w:t>
      </w:r>
    </w:p>
    <w:p w14:paraId="50222576" w14:textId="77777777" w:rsidR="00A01204" w:rsidRPr="0008241C" w:rsidRDefault="00A01204" w:rsidP="00A01204">
      <w:pPr>
        <w:rPr>
          <w:sz w:val="22"/>
          <w:szCs w:val="22"/>
          <w:lang w:val="en-NZ"/>
        </w:rPr>
      </w:pPr>
    </w:p>
    <w:p w14:paraId="49040FBC" w14:textId="07DF76E1" w:rsidR="00A01204" w:rsidRPr="0008241C" w:rsidRDefault="00A01204" w:rsidP="00A01204">
      <w:pPr>
        <w:rPr>
          <w:sz w:val="22"/>
          <w:szCs w:val="22"/>
        </w:rPr>
      </w:pPr>
      <w:r w:rsidRPr="0008241C">
        <w:rPr>
          <w:sz w:val="22"/>
          <w:szCs w:val="22"/>
        </w:rPr>
        <w:t>The overapplication of agricultural fertilizers that are primarily lost through runoff or waste water is leading to eutrophication and acidification of water bodies and biodiversity loss in South Asia, South-East Asia and even North-East Asia</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07/s11284-006-0048-2","ISBN":"0912-3814","ISSN":"09123814","abstract":"Viewed within a historical context, Asia has experienced dramatic land transformations, and currently more than 50% of Asian land area is under agriculture. The consequences of this transformation are manifold. Southeast Asia has the highest deforestation rate of any major tropical region. Many of the world’s large rivers and lakes in Asia have been heavily degraded. About 11 of 19 world megacities with more than 10 million inhabitants are in Asia. These land use activities have resulted in substantial negative ecological consequences, including increased anthropogenic CO 2 emissions, deteriorated air and water quality, alteration of regional climate, an increase of disease and a loss of biodiversity. Although land use occurs at the local level, it has the potential to cause ecological impact across local, regional and global scales. Reducing the negative environmental impacts of land use change while maintaining economic viability and social acceptability is an major challenge for most developing countries in Asia.","author":[{"dropping-particle":"","family":"Zhao","given":"Shuqing","non-dropping-particle":"","parse-names":false,"suffix":""},{"dropping-particle":"","family":"Peng","given":"Changhui","non-dropping-particle":"","parse-names":false,"suffix":""},{"dropping-particle":"","family":"Jiang","given":"Hong","non-dropping-particle":"","parse-names":false,"suffix":""},{"dropping-particle":"","family":"Tian","given":"Dalun","non-dropping-particle":"","parse-names":false,"suffix":""},{"dropping-particle":"","family":"Lei","given":"Xiangdong","non-dropping-particle":"","parse-names":false,"suffix":""},{"dropping-particle":"","family":"Zhou","given":"Xiaolu","non-dropping-particle":"","parse-names":false,"suffix":""}],"container-title":"Ecological Research","id":"ITEM-1","issue":"6","issued":{"date-parts":[["2006"]]},"page":"890-896","title":"Land use change in Asia and the ecological consequences","type":"article-journal","volume":"21"},"uris":["http://www.mendeley.com/documents/?uuid=1664a534-b534-49e9-a57e-d8cc60baf5ee"]},{"id":"ITEM-2","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2","issued":{"date-parts":[["2014"]]},"note":"NULL","page":"1-19","title":"Status of wetlands in India: A review of extent, ecosystem benefits, threats and management strategies","type":"article-journal","volume":"2"},"uris":["http://www.mendeley.com/documents/?uuid=bd50ea95-54b0-410a-931b-6ceef0bd32c4"]},{"id":"ITEM-3","itemData":{"abstract":"The consequences of the human alteration of the nitrogen cycle 16 Drivers behind the disruption of the nitrogen cycle 28 Finding a balance: solutions to reduce global nitrogen impacts 34 Conclusions 41 References 42 Appendix: explanation of terms and list of abbreviations 48 is one of the world's leading nature conservation organizations with over 5 million supporters and a global network active in more than 100 countries. WWF's mission is to stop degradation of the planet's natural environment and to build a future in which humans live in harmony with nature, conserving the world's biological diversity, ensuring that the use of renewable natural resources is sustainable, and promoting the reduction of pollution and wasteful consumption. WWF-NL Science brief Humanity's enormous and increasing demand for the planet's natural resources has resulted in a dramatic loss of biodiversity. Many of the pressures and underlying causes affecting ecosystems interact at a variety of scales from local to global. Trying to reverse or prevent further detrimental effects on nature within such a complex web of interdependent processes is a formidable challenge. WWF Netherlands is committed to promoting science that will lead to new insights and solutions for intractable problems affecting nature conservation. We support critical research to inform evolving solutions and sound decision-making that might benefit all forms of life on our one and only planet. Human modification of the nitrogen cycle is one of the central global challenges affecting ecosystem integrity and biodiversity. In recognition of the urgent need to address this issue, WWF Netherlands has funded the Professorship of Integrated Nitrogen Studies within the Faculty of Earth and Life Sciences at VU University Amsterdam. The Professorship is currently held by Prof. dr. Jan Willem Erisman.","author":[{"dropping-particle":"","family":"Erisman","given":"J. W","non-dropping-particle":"","parse-names":false,"suffix":""},{"dropping-particle":"","family":"Galloway","given":"J. N.","non-dropping-particle":"","parse-names":false,"suffix":""},{"dropping-particle":"","family":"Dise","given":"N. B.","non-dropping-particle":"","parse-names":false,"suffix":""},{"dropping-particle":"","family":"Sutton","given":"M. A.","non-dropping-particle":"","parse-names":false,"suffix":""},{"dropping-particle":"","family":"Bleeker","given":"A.","non-dropping-particle":"","parse-names":false,"suffix":""},{"dropping-particle":"","family":"Grizzetti","given":"B.","non-dropping-particle":"","parse-names":false,"suffix":""},{"dropping-particle":"","family":"Leach","given":"A. M.","non-dropping-particle":"","parse-names":false,"suffix":""},{"dropping-particle":"","family":"Vries","given":"W.","non-dropping-particle":"de","parse-names":false,"suffix":""}],"id":"ITEM-3","issued":{"date-parts":[["2015"]]},"publisher":"WWF Netherlands","title":"Nitrogen Too much of a vital resource","type":"book"},"uris":["http://www.mendeley.com/documents/?uuid=6a0b8928-5d85-47b4-b342-5ffb2cd0e774"]}],"mendeley":{"formattedCitation":"(Bassi &lt;i&gt;et al.&lt;/i&gt;, 2014; Erisman &lt;i&gt;et al.&lt;/i&gt;, 2015; S. Zhao &lt;i&gt;et al.&lt;/i&gt;, 2006)","plainTextFormattedCitation":"(Bassi et al., 2014; Erisman et al., 2015; S. Zhao et al., 2006)","previouslyFormattedCitation":"(Bassi &lt;i&gt;et al.&lt;/i&gt;, 2014; Erisman &lt;i&gt;et al.&lt;/i&gt;, 2015; S. Zhao &lt;i&gt;et al.&lt;/i&gt;, 2006)"},"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val="en-NZ" w:eastAsia="ja-JP"/>
        </w:rPr>
        <w:t xml:space="preserve">(Bassi </w:t>
      </w:r>
      <w:r w:rsidRPr="0008241C">
        <w:rPr>
          <w:rFonts w:eastAsia="MS Mincho"/>
          <w:i/>
          <w:noProof/>
          <w:sz w:val="22"/>
          <w:szCs w:val="22"/>
          <w:lang w:val="en-NZ" w:eastAsia="ja-JP"/>
        </w:rPr>
        <w:t>et al.</w:t>
      </w:r>
      <w:r w:rsidRPr="0008241C">
        <w:rPr>
          <w:rFonts w:eastAsia="MS Mincho"/>
          <w:noProof/>
          <w:sz w:val="22"/>
          <w:szCs w:val="22"/>
          <w:lang w:val="en-NZ" w:eastAsia="ja-JP"/>
        </w:rPr>
        <w:t xml:space="preserve">, 2014; Erisman </w:t>
      </w:r>
      <w:r w:rsidRPr="0008241C">
        <w:rPr>
          <w:rFonts w:eastAsia="MS Mincho"/>
          <w:i/>
          <w:noProof/>
          <w:sz w:val="22"/>
          <w:szCs w:val="22"/>
          <w:lang w:val="en-NZ" w:eastAsia="ja-JP"/>
        </w:rPr>
        <w:t>et al.</w:t>
      </w:r>
      <w:r w:rsidRPr="0008241C">
        <w:rPr>
          <w:rFonts w:eastAsia="MS Mincho"/>
          <w:noProof/>
          <w:sz w:val="22"/>
          <w:szCs w:val="22"/>
          <w:lang w:val="en-NZ" w:eastAsia="ja-JP"/>
        </w:rPr>
        <w:t xml:space="preserve">, 2015; S. Zhao </w:t>
      </w:r>
      <w:r w:rsidRPr="0008241C">
        <w:rPr>
          <w:rFonts w:eastAsia="MS Mincho"/>
          <w:i/>
          <w:noProof/>
          <w:sz w:val="22"/>
          <w:szCs w:val="22"/>
          <w:lang w:val="en-NZ" w:eastAsia="ja-JP"/>
        </w:rPr>
        <w:t>et al.</w:t>
      </w:r>
      <w:r w:rsidRPr="0008241C">
        <w:rPr>
          <w:rFonts w:eastAsia="MS Mincho"/>
          <w:noProof/>
          <w:sz w:val="22"/>
          <w:szCs w:val="22"/>
          <w:lang w:val="en-NZ" w:eastAsia="ja-JP"/>
        </w:rPr>
        <w:t>, 2006)</w:t>
      </w:r>
      <w:r w:rsidRPr="0008241C">
        <w:rPr>
          <w:rFonts w:eastAsia="MS Mincho"/>
          <w:sz w:val="22"/>
          <w:szCs w:val="22"/>
          <w:lang w:eastAsia="ja-JP"/>
        </w:rPr>
        <w:fldChar w:fldCharType="end"/>
      </w:r>
      <w:r w:rsidRPr="0008241C">
        <w:rPr>
          <w:sz w:val="22"/>
          <w:szCs w:val="22"/>
          <w:lang w:val="en-NZ"/>
        </w:rPr>
        <w:t xml:space="preserve">. </w:t>
      </w:r>
      <w:r w:rsidRPr="0008241C">
        <w:rPr>
          <w:sz w:val="22"/>
          <w:szCs w:val="22"/>
        </w:rPr>
        <w:t xml:space="preserve">Water pollution associated with agriculture causes environmental damage and ecosystem degradation (see 4.4.7.4), lost aquaculture and fisheries income, and increased treatment costs for drinking water </w:t>
      </w:r>
      <w:r w:rsidRPr="0008241C">
        <w:rPr>
          <w:sz w:val="22"/>
          <w:szCs w:val="22"/>
        </w:rPr>
        <w:fldChar w:fldCharType="begin" w:fldLock="1"/>
      </w:r>
      <w:r w:rsidRPr="0008241C">
        <w:rPr>
          <w:sz w:val="22"/>
          <w:szCs w:val="22"/>
        </w:rPr>
        <w:instrText>ADDIN CSL_CITATION {"citationItems":[{"id":"ITEM-1","itemData":{"DOI":"10.1016/j.agee.2015.02.016","ISBN":"0167-8809","ISSN":"01678809","abstract":"Complex and inter-related factors explain the excessive use of fertilizer observed in many intensive farming systems in China, and hence act as barriers to development of a comprehensive policy and intervention framework for mitigation of diffuse water pollution from agriculture (DWPA). This review provides an original and contemporary synthesis of these factors that is broader, deeper and more inter-related than existing assessments. The analysis confirms that DWPA cannot be addressed by single regulatory or policy measures. There is a need to develop a mitigation framework that encompasses central policy directives, reform in governance at local level, an enabling regulatory environment, horizontal and vertical coordination in food supply chains, unbiased incentives for efficient fertilizer use and protection of water resources, enhanced agricultural, food safety and environmental education for farmers and consumers, and engagement of multiple actors beyond government.","author":[{"dropping-particle":"","family":"Smith","given":"L. E D","non-dropping-particle":"","parse-names":false,"suffix":""},{"dropping-particle":"","family":"Siciliano","given":"G.","non-dropping-particle":"","parse-names":false,"suffix":""}],"container-title":"Agriculture, Ecosystems and Environment","id":"ITEM-1","issued":{"date-parts":[["2015"]]},"page":"15-25","publisher":"Elsevier B.V.","title":"A comprehensive review of constraints to improved management of fertilizers in China and mitigation of diffuse water pollution from agriculture","type":"article-journal","volume":"209"},"uris":["http://www.mendeley.com/documents/?uuid=05bc0967-45cd-4822-96a7-691be83bff41"]}],"mendeley":{"formattedCitation":"(L. E. D. Smith &amp; Siciliano, 2015)","manualFormatting":"(Smith &amp; Siciliano, 2015)","plainTextFormattedCitation":"(L. E. D. Smith &amp; Siciliano, 2015)","previouslyFormattedCitation":"(L. E. D. Smith &amp; Siciliano, 2015)"},"properties":{"noteIndex":0},"schema":"https://github.com/citation-style-language/schema/raw/master/csl-citation.json"}</w:instrText>
      </w:r>
      <w:r w:rsidRPr="0008241C">
        <w:rPr>
          <w:sz w:val="22"/>
          <w:szCs w:val="22"/>
        </w:rPr>
        <w:fldChar w:fldCharType="separate"/>
      </w:r>
      <w:r w:rsidRPr="0008241C">
        <w:rPr>
          <w:noProof/>
          <w:sz w:val="22"/>
          <w:szCs w:val="22"/>
        </w:rPr>
        <w:t>(Smith &amp; Siciliano, 2015)</w:t>
      </w:r>
      <w:r w:rsidRPr="0008241C">
        <w:rPr>
          <w:sz w:val="22"/>
          <w:szCs w:val="22"/>
        </w:rPr>
        <w:fldChar w:fldCharType="end"/>
      </w:r>
      <w:r w:rsidRPr="0008241C">
        <w:rPr>
          <w:sz w:val="22"/>
          <w:szCs w:val="22"/>
        </w:rPr>
        <w:t>. In New Zealand, agricultural leachates mainly from livestock farming increased total nitrogen levels in rivers by 12</w:t>
      </w:r>
      <w:r w:rsidR="00C934E9">
        <w:rPr>
          <w:sz w:val="22"/>
          <w:szCs w:val="22"/>
        </w:rPr>
        <w:t xml:space="preserve"> per cent</w:t>
      </w:r>
      <w:r w:rsidRPr="0008241C">
        <w:rPr>
          <w:sz w:val="22"/>
          <w:szCs w:val="22"/>
        </w:rPr>
        <w:t xml:space="preserve"> over the last 20 years </w:t>
      </w:r>
      <w:r w:rsidRPr="0008241C">
        <w:rPr>
          <w:sz w:val="22"/>
          <w:szCs w:val="22"/>
        </w:rPr>
        <w:fldChar w:fldCharType="begin" w:fldLock="1"/>
      </w:r>
      <w:r w:rsidRPr="0008241C">
        <w:rPr>
          <w:sz w:val="22"/>
          <w:szCs w:val="22"/>
        </w:rPr>
        <w:instrText>ADDIN CSL_CITATION {"citationItems":[{"id":"ITEM-1","itemData":{"author":[{"dropping-particle":"","family":"Ministry for the Environment","given":"","non-dropping-particle":"","parse-names":false,"suffix":""},{"dropping-particle":"","family":"Statistics New Zealand","given":"","non-dropping-particle":"","parse-names":false,"suffix":""}],"id":"ITEM-1","issued":{"date-parts":[["2015"]]},"note":"Ministry for the Environment &amp;amp; Statistics New Zealand (2015). New Zealand’s Environmental Reporting Series: Environment Aotearoa 2015. Available from www.mfe.govt.nz and www.stats.govt.nz.","publisher-place":"Wellington, New Zealand","title":"New Zealand's Environmental Reporting Series: Environment Aotearoa 2015","type":"report"},"uris":["http://www.mendeley.com/documents/?uuid=291b88eb-36f1-4121-9263-3cfea8406f9e"]}],"mendeley":{"formattedCitation":"(Ministry for the Environment &amp; Statistics New Zealand, 2015)","manualFormatting":"(Ministry for the Environment &amp; Statistics New Zealand, 2015)","plainTextFormattedCitation":"(Ministry for the Environment &amp; Statistics New Zealand, 2015)","previouslyFormattedCitation":"(Ministry for the Environment &amp; Statistics New Zealand, 2015)"},"properties":{"noteIndex":0},"schema":"https://github.com/citation-style-language/schema/raw/master/csl-citation.json"}</w:instrText>
      </w:r>
      <w:r w:rsidRPr="0008241C">
        <w:rPr>
          <w:sz w:val="22"/>
          <w:szCs w:val="22"/>
        </w:rPr>
        <w:fldChar w:fldCharType="separate"/>
      </w:r>
      <w:r w:rsidRPr="0008241C">
        <w:rPr>
          <w:noProof/>
          <w:sz w:val="22"/>
          <w:szCs w:val="22"/>
        </w:rPr>
        <w:t>(Ministry for the Environment &amp; Statistics New Zealand, 2015)</w:t>
      </w:r>
      <w:r w:rsidRPr="0008241C">
        <w:rPr>
          <w:sz w:val="22"/>
          <w:szCs w:val="22"/>
        </w:rPr>
        <w:fldChar w:fldCharType="end"/>
      </w:r>
      <w:r w:rsidRPr="0008241C">
        <w:rPr>
          <w:sz w:val="22"/>
          <w:szCs w:val="22"/>
        </w:rPr>
        <w:t xml:space="preserve">. Under conditions with high inputs of nitrogen fertilizers, faster-growing species assimilate nitrogen but acid-tolerant species may adapt. Loss of plant species or habitat can further impact insects or other animals in the ecosystem which are dependent on these plants and habitats </w:t>
      </w:r>
      <w:r w:rsidRPr="0008241C">
        <w:rPr>
          <w:sz w:val="22"/>
          <w:szCs w:val="22"/>
        </w:rPr>
        <w:fldChar w:fldCharType="begin" w:fldLock="1"/>
      </w:r>
      <w:r w:rsidRPr="0008241C">
        <w:rPr>
          <w:sz w:val="22"/>
          <w:szCs w:val="22"/>
        </w:rPr>
        <w:instrText>ADDIN CSL_CITATION {"citationItems":[{"id":"ITEM-1","itemData":{"abstract":"The consequences of the human alteration of the nitrogen cycle 16 Drivers behind the disruption of the nitrogen cycle 28 Finding a balance: solutions to reduce global nitrogen impacts 34 Conclusions 41 References 42 Appendix: explanation of terms and list of abbreviations 48 is one of the world's leading nature conservation organizations with over 5 million supporters and a global network active in more than 100 countries. WWF's mission is to stop degradation of the planet's natural environment and to build a future in which humans live in harmony with nature, conserving the world's biological diversity, ensuring that the use of renewable natural resources is sustainable, and promoting the reduction of pollution and wasteful consumption. WWF-NL Science brief Humanity's enormous and increasing demand for the planet's natural resources has resulted in a dramatic loss of biodiversity. Many of the pressures and underlying causes affecting ecosystems interact at a variety of scales from local to global. Trying to reverse or prevent further detrimental effects on nature within such a complex web of interdependent processes is a formidable challenge. WWF Netherlands is committed to promoting science that will lead to new insights and solutions for intractable problems affecting nature conservation. We support critical research to inform evolving solutions and sound decision-making that might benefit all forms of life on our one and only planet. Human modification of the nitrogen cycle is one of the central global challenges affecting ecosystem integrity and biodiversity. In recognition of the urgent need to address this issue, WWF Netherlands has funded the Professorship of Integrated Nitrogen Studies within the Faculty of Earth and Life Sciences at VU University Amsterdam. The Professorship is currently held by Prof. dr. Jan Willem Erisman.","author":[{"dropping-particle":"","family":"Erisman","given":"J. W","non-dropping-particle":"","parse-names":false,"suffix":""},{"dropping-particle":"","family":"Galloway","given":"J. N.","non-dropping-particle":"","parse-names":false,"suffix":""},{"dropping-particle":"","family":"Dise","given":"N. B.","non-dropping-particle":"","parse-names":false,"suffix":""},{"dropping-particle":"","family":"Sutton","given":"M. A.","non-dropping-particle":"","parse-names":false,"suffix":""},{"dropping-particle":"","family":"Bleeker","given":"A.","non-dropping-particle":"","parse-names":false,"suffix":""},{"dropping-particle":"","family":"Grizzetti","given":"B.","non-dropping-particle":"","parse-names":false,"suffix":""},{"dropping-particle":"","family":"Leach","given":"A. M.","non-dropping-particle":"","parse-names":false,"suffix":""},{"dropping-particle":"","family":"Vries","given":"W.","non-dropping-particle":"de","parse-names":false,"suffix":""}],"id":"ITEM-1","issued":{"date-parts":[["2015"]]},"publisher":"WWF Netherlands","title":"Nitrogen Too much of a vital resource","type":"book"},"uris":["http://www.mendeley.com/documents/?uuid=f1fb8452-9b22-4b12-ae9f-81de9d19e399"]}],"mendeley":{"formattedCitation":"(Erisman &lt;i&gt;et al.&lt;/i&gt;, 2015)","plainTextFormattedCitation":"(Erisman et al., 2015)","previouslyFormattedCitation":"(Erisma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risma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Increasing nitrogen deposition in surface and ground water has led to ‘Alga blooms’ in some lakes, ‘red tides’ in estuaries and N</w:t>
      </w:r>
      <w:r w:rsidRPr="0008241C">
        <w:rPr>
          <w:sz w:val="22"/>
          <w:szCs w:val="22"/>
          <w:vertAlign w:val="subscript"/>
        </w:rPr>
        <w:t>2</w:t>
      </w:r>
      <w:r w:rsidRPr="0008241C">
        <w:rPr>
          <w:sz w:val="22"/>
          <w:szCs w:val="22"/>
        </w:rPr>
        <w:t>O and NH</w:t>
      </w:r>
      <w:r w:rsidRPr="0008241C">
        <w:rPr>
          <w:sz w:val="22"/>
          <w:szCs w:val="22"/>
          <w:vertAlign w:val="subscript"/>
        </w:rPr>
        <w:t>3</w:t>
      </w:r>
      <w:r w:rsidRPr="0008241C">
        <w:rPr>
          <w:sz w:val="22"/>
          <w:szCs w:val="22"/>
        </w:rPr>
        <w:t xml:space="preserve"> emissions from farmlands </w:t>
      </w:r>
      <w:r w:rsidRPr="0008241C">
        <w:rPr>
          <w:sz w:val="22"/>
          <w:szCs w:val="22"/>
        </w:rPr>
        <w:fldChar w:fldCharType="begin" w:fldLock="1"/>
      </w:r>
      <w:r w:rsidRPr="0008241C">
        <w:rPr>
          <w:sz w:val="22"/>
          <w:szCs w:val="22"/>
        </w:rPr>
        <w:instrText>ADDIN CSL_CITATION {"citationItems":[{"id":"ITEM-1","itemData":{"DOI":"10.5194/acp-15-10905-2015","ISBN":"1680-7316","ISSN":"16807324","abstract":"&lt;p&gt;Rapid Asian industrialization has led to increased downwind atmospheric nitrogen deposition threatening the marine environment. We present an analysis of the sources and processes controlling atmospheric nitrogen deposition to the northwestern Pacific, using the GEOS-Chem global chemistry model and its adjoint model at 1/2° × 2/3° horizontal resolution over East Asia and its adjacent oceans. We focus our analyses on the marginal seas: the Yellow Sea and the South China Sea. Asian nitrogen emissions in the model are 28.6 Tg N a&lt;sup&gt;−1&lt;/sup&gt; as NH&lt;sub&gt;3&lt;/sub&gt; and 15.7 Tg N a&lt;sup&gt;−1&lt;/sup&gt; as NO&lt;sub&gt;&lt;i&gt;x&lt;/i&gt;&lt;/sub&gt;. China has the largest sources with 12.8 Tg N a&lt;sup&gt;−1&lt;/sup&gt; as NH&lt;sub&gt;3&lt;/sub&gt; and 7.9 Tg N a&lt;sup&gt;−1&lt;/sup&gt; as NO&lt;sub&gt;&lt;i&gt;x&lt;/i&gt;&lt;/sub&gt;; the high-NH&lt;sub&gt;3&lt;/sub&gt; emissions reflect its intensive agricultural activities. We find Asian NH&lt;sub&gt;3&lt;/sub&gt; emissions are a factor of 3 higher in summer than winter. The model simulation for 2008–2010 is evaluated with NH&lt;sub&gt;3&lt;/sub&gt; and NO&lt;sub&gt;2&lt;/sub&gt; column observations from satellite instruments, and wet deposition flux measurements from surface monitoring sites. Simulated atmospheric nitrogen deposition to the northwestern Pacific ranges 0.8–20 kg N ha&lt;sup&gt;−1&lt;/sup&gt; a&lt;sup&gt;−1&lt;/sup&gt;, decreasing rapidly downwind of the Asian continent. Deposition fluxes average 11.9 kg N ha&lt;sup&gt;−1&lt;/sup&gt; a&lt;sup&gt;−1&lt;/sup&gt; (5.0 as reduced nitrogen NH&lt;sub&gt;&lt;i&gt;x&lt;/i&gt;&lt;/sub&gt; and 6.9 as oxidized nitrogen NO&lt;sub&gt;&lt;i&gt;y&lt;/i&gt;&lt;/sub&gt;) to the Yellow Sea, and 5.6 kg N ha&lt;sup&gt;−1&lt;/sup&gt; a&lt;sup&gt;−1&lt;/sup&gt; (2.5 as NH&lt;sub&gt;&lt;i&gt;x&lt;/i&gt;&lt;/sub&gt; and 3.1 as NO&lt;sub&gt;&lt;i&gt;y&lt;/i&gt;&lt;/sub&gt;) to the South China Sea. Nitrogen sources over the ocean (ship NO&lt;sub&gt;&lt;i&gt;x&lt;/i&gt;&lt;/sub&gt; and oceanic NH&lt;sub&gt;3&lt;/sub&gt;) have little contribution to deposition over the Yellow Sea, about 7 % over the South China Sea, and become important (greater than 30 %) further downwind. We find that the seasonality of nitrogen deposition to the northwestern Pacific is determined by variations in meteorology largely controlled by the East Asian monsoon and in nitrogen emissions. The model adjoint further estimates that nitrogen deposition to the Yellow Sea originates from sources over China (92 % contribution) and the Korean peninsula (7 %), and by sectors from fertilizer use (24 %), power plants (22 %), and transportation (18 %). Deposition to the South China Sea shows source contribution from mainland China (66 %), Taiwan (20 %), and the rest (14 %) from the southeast Asian countries and oceanic NH&lt;sub&gt;3&lt;/sub&gt; em…","author":[{"dropping-particle":"","family":"Zhao","given":"Y.","non-dropping-particle":"","parse-names":false,"suffix":""},{"dropping-particle":"","family":"Zhang","given":"L.","non-dropping-particle":"","parse-names":false,"suffix":""},{"dropping-particle":"","family":"Pan","given":"Y.","non-dropping-particle":"","parse-names":false,"suffix":""},{"dropping-particle":"","family":"Wang","given":"Y.","non-dropping-particle":"","parse-names":false,"suffix":""},{"dropping-particle":"","family":"Paulot","given":"F.","non-dropping-particle":"","parse-names":false,"suffix":""},{"dropping-particle":"","family":"Henze","given":"D. K.","non-dropping-particle":"","parse-names":false,"suffix":""}],"container-title":"Atmospheric Chemistry and Physics","id":"ITEM-1","issued":{"date-parts":[["2015"]]},"title":"Atmospheric nitrogen deposition to the northwestern Pacific: Seasonal variation and source attribution","type":"article-journal"},"uris":["http://www.mendeley.com/documents/?uuid=e72260d4-38c5-3929-a680-386aa8cb01fb"]},{"id":"ITEM-2","itemData":{"abstract":"The consequences of the human alteration of the nitrogen cycle 16 Drivers behind the disruption of the nitrogen cycle 28 Finding a balance: solutions to reduce global nitrogen impacts 34 Conclusions 41 References 42 Appendix: explanation of terms and list of abbreviations 48 is one of the world's leading nature conservation organizations with over 5 million supporters and a global network active in more than 100 countries. WWF's mission is to stop degradation of the planet's natural environment and to build a future in which humans live in harmony with nature, conserving the world's biological diversity, ensuring that the use of renewable natural resources is sustainable, and promoting the reduction of pollution and wasteful consumption. WWF-NL Science brief Humanity's enormous and increasing demand for the planet's natural resources has resulted in a dramatic loss of biodiversity. Many of the pressures and underlying causes affecting ecosystems interact at a variety of scales from local to global. Trying to reverse or prevent further detrimental effects on nature within such a complex web of interdependent processes is a formidable challenge. WWF Netherlands is committed to promoting science that will lead to new insights and solutions for intractable problems affecting nature conservation. We support critical research to inform evolving solutions and sound decision-making that might benefit all forms of life on our one and only planet. Human modification of the nitrogen cycle is one of the central global challenges affecting ecosystem integrity and biodiversity. In recognition of the urgent need to address this issue, WWF Netherlands has funded the Professorship of Integrated Nitrogen Studies within the Faculty of Earth and Life Sciences at VU University Amsterdam. The Professorship is currently held by Prof. dr. Jan Willem Erisman.","author":[{"dropping-particle":"","family":"Erisman","given":"J. W","non-dropping-particle":"","parse-names":false,"suffix":""},{"dropping-particle":"","family":"Galloway","given":"J. N.","non-dropping-particle":"","parse-names":false,"suffix":""},{"dropping-particle":"","family":"Dise","given":"N. B.","non-dropping-particle":"","parse-names":false,"suffix":""},{"dropping-particle":"","family":"Sutton","given":"M. A.","non-dropping-particle":"","parse-names":false,"suffix":""},{"dropping-particle":"","family":"Bleeker","given":"A.","non-dropping-particle":"","parse-names":false,"suffix":""},{"dropping-particle":"","family":"Grizzetti","given":"B.","non-dropping-particle":"","parse-names":false,"suffix":""},{"dropping-particle":"","family":"Leach","given":"A. M.","non-dropping-particle":"","parse-names":false,"suffix":""},{"dropping-particle":"","family":"Vries","given":"W.","non-dropping-particle":"de","parse-names":false,"suffix":""}],"id":"ITEM-2","issued":{"date-parts":[["2015"]]},"publisher":"WWF Netherlands","title":"Nitrogen Too much of a vital resource","type":"book"},"uris":["http://www.mendeley.com/documents/?uuid=f1fb8452-9b22-4b12-ae9f-81de9d19e399"]}],"mendeley":{"formattedCitation":"(Erisman &lt;i&gt;et al.&lt;/i&gt;, 2015; Y. Zhao &lt;i&gt;et al.&lt;/i&gt;, 2015)","plainTextFormattedCitation":"(Erisman et al., 2015; Y. Zhao et al., 2015)","previouslyFormattedCitation":"(Erisman &lt;i&gt;et al.&lt;/i&gt;, 2015; Y. Zha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risman </w:t>
      </w:r>
      <w:r w:rsidRPr="0008241C">
        <w:rPr>
          <w:i/>
          <w:noProof/>
          <w:sz w:val="22"/>
          <w:szCs w:val="22"/>
        </w:rPr>
        <w:t>et al.</w:t>
      </w:r>
      <w:r w:rsidRPr="0008241C">
        <w:rPr>
          <w:noProof/>
          <w:sz w:val="22"/>
          <w:szCs w:val="22"/>
        </w:rPr>
        <w:t xml:space="preserve">, 2015; Y. Zha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3BDC8068" w14:textId="77777777" w:rsidR="00A01204" w:rsidRPr="0008241C" w:rsidRDefault="00A01204" w:rsidP="00A01204">
      <w:pPr>
        <w:rPr>
          <w:sz w:val="22"/>
          <w:szCs w:val="22"/>
        </w:rPr>
      </w:pPr>
    </w:p>
    <w:p w14:paraId="1536D8D8" w14:textId="10DA2AEE" w:rsidR="00A01204" w:rsidRPr="0008241C" w:rsidRDefault="00A01204" w:rsidP="00A01204">
      <w:pPr>
        <w:rPr>
          <w:sz w:val="22"/>
          <w:szCs w:val="22"/>
        </w:rPr>
      </w:pPr>
      <w:r w:rsidRPr="0008241C">
        <w:rPr>
          <w:sz w:val="22"/>
          <w:szCs w:val="22"/>
        </w:rPr>
        <w:t>Pesticide use is growing across the Asia-Pacific region. For example, pesticide use in India grew by 750</w:t>
      </w:r>
      <w:r w:rsidR="00C934E9">
        <w:rPr>
          <w:sz w:val="22"/>
          <w:szCs w:val="22"/>
        </w:rPr>
        <w:t xml:space="preserve"> per cent</w:t>
      </w:r>
      <w:r w:rsidRPr="0008241C">
        <w:rPr>
          <w:sz w:val="22"/>
          <w:szCs w:val="22"/>
        </w:rPr>
        <w:t xml:space="preserve"> from the mid-1900s to the present day </w:t>
      </w:r>
      <w:r w:rsidRPr="0008241C">
        <w:rPr>
          <w:sz w:val="22"/>
          <w:szCs w:val="22"/>
        </w:rPr>
        <w:fldChar w:fldCharType="begin" w:fldLock="1"/>
      </w:r>
      <w:r w:rsidRPr="0008241C">
        <w:rPr>
          <w:sz w:val="22"/>
          <w:szCs w:val="22"/>
        </w:rPr>
        <w:instrText>ADDIN CSL_CITATION {"citationItems":[{"id":"ITEM-1","itemData":{"author":[{"dropping-particle":"V.","family":"Evans","given":"Alexandra E.","non-dropping-particle":"","parse-names":false,"suffix":""},{"dropping-particle":"","family":"Hanjra","given":"Munir A.","non-dropping-particle":"","parse-names":false,"suffix":""},{"dropping-particle":"","family":"Jiang Yunlu","given":"","non-dropping-particle":"","parse-names":false,"suffix":""},{"dropping-particle":"","family":"Qadir","given":"Manzoor","non-dropping-particle":"","parse-names":false,"suffix":""},{"dropping-particle":"","family":"Drechsel","given":"Pay","non-dropping-particle":"","parse-names":false,"suffix":""}],"container-title":"Water Quality, Global Water Forum","id":"ITEM-1","issued":{"date-parts":[["2012"]]},"note":"From Duplicate 3 (Water pollution in Asia: The urgent need for prevention and monitoring. Water Quality - Evans, Alexandra E. V.; Hanjra, Dr. Munir A.; Jiang, Yunlu; Qadir, Dr. Manzoor; Drechsel, Pay)\n\nNULL","title":"Water pollution in Asia: The urgent need for prevention and monitoring","type":"report"},"uris":["http://www.mendeley.com/documents/?uuid=44ad55df-c31a-4ffd-86f0-f8a51d22f222"]}],"mendeley":{"formattedCitation":"(Evans &lt;i&gt;et al.&lt;/i&gt;, 2012)","plainTextFormattedCitation":"(Evans et al., 2012)","previouslyFormattedCitation":"(Evans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2)</w:t>
      </w:r>
      <w:r w:rsidRPr="0008241C">
        <w:rPr>
          <w:sz w:val="22"/>
          <w:szCs w:val="22"/>
        </w:rPr>
        <w:fldChar w:fldCharType="end"/>
      </w:r>
      <w:r w:rsidRPr="0008241C">
        <w:rPr>
          <w:rFonts w:eastAsia="MS Mincho"/>
          <w:sz w:val="22"/>
          <w:szCs w:val="22"/>
          <w:lang w:eastAsia="ja-JP"/>
        </w:rPr>
        <w:t xml:space="preserve"> </w:t>
      </w:r>
      <w:r w:rsidRPr="0008241C">
        <w:rPr>
          <w:sz w:val="22"/>
          <w:szCs w:val="22"/>
        </w:rPr>
        <w:t>with some prohibited pesticides still being detected in excess of international recommendations in the Ganga River</w:t>
      </w:r>
      <w:r w:rsidRPr="0008241C">
        <w:rPr>
          <w:rFonts w:eastAsia="MS Mincho"/>
          <w:sz w:val="22"/>
          <w:szCs w:val="22"/>
          <w:lang w:eastAsia="ja-JP"/>
        </w:rPr>
        <w:t xml:space="preserve"> </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V.","family":"Evans","given":"Alexandra E.","non-dropping-particle":"","parse-names":false,"suffix":""},{"dropping-particle":"","family":"Hanjra","given":"Munir A.","non-dropping-particle":"","parse-names":false,"suffix":""},{"dropping-particle":"","family":"Jiang Yunlu","given":"","non-dropping-particle":"","parse-names":false,"suffix":""},{"dropping-particle":"","family":"Qadir","given":"Manzoor","non-dropping-particle":"","parse-names":false,"suffix":""},{"dropping-particle":"","family":"Drechsel","given":"Pay","non-dropping-particle":"","parse-names":false,"suffix":""}],"container-title":"Water Quality, Global Water Forum","id":"ITEM-1","issued":{"date-parts":[["2012"]]},"note":"From Duplicate 3 (Water pollution in Asia: The urgent need for prevention and monitoring. Water Quality - Evans, Alexandra E. V.; Hanjra, Dr. Munir A.; Jiang, Yunlu; Qadir, Dr. Manzoor; Drechsel, Pay)\n\nNULL","title":"Water pollution in Asia: The urgent need for prevention and monitoring","type":"report"},"uris":["http://www.mendeley.com/documents/?uuid=44ad55df-c31a-4ffd-86f0-f8a51d22f222"]}],"mendeley":{"formattedCitation":"(Evans &lt;i&gt;et al.&lt;/i&gt;, 2012)","plainTextFormattedCitation":"(Evans et al., 2012)","previouslyFormattedCitation":"(Evans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In Sri Lanka it was reported that the disposal of unused pesticides, equipment washing, and poor storage are the main factors contributing to surface water pollution </w:t>
      </w:r>
      <w:r w:rsidRPr="0008241C">
        <w:rPr>
          <w:sz w:val="22"/>
          <w:szCs w:val="22"/>
        </w:rPr>
        <w:fldChar w:fldCharType="begin" w:fldLock="1"/>
      </w:r>
      <w:r w:rsidRPr="0008241C">
        <w:rPr>
          <w:sz w:val="22"/>
          <w:szCs w:val="22"/>
        </w:rPr>
        <w:instrText>ADDIN CSL_CITATION {"citationItems":[{"id":"ITEM-1","itemData":{"abstract":"The State of the Environment in Asia and the Pacific 2005 report takes a new look at the implications of the rapid economic growth of the Asian and Pacific region. It argues that governments have made progress in improving environmental performance by developing and implementing environmental governance frameworks and adopting more effective responses to common environmental policy objectives such as pollution control. However, because of the region's limited environmental carrying capacity and the immense pressure exerted by economic growth and changing consumption and production patterns, environmental degradation continues and environmental sustainability is at increasing risk. For true environmental sustainability, a long-term perspective, a greater focus on the eco-efficiency of production and consumption activity, investment in natural resources, more effective decision-making on all levels and true measures of sustainability, inter alia, are needed. The report elaborates on the application of \" green growth \" concepts and approaches as a key requirement for achieving Millennium Development Goals 7 (environmental sustainability) and 1 (poverty reduction).","author":[{"dropping-particle":"","family":"UNESCAP","given":"","non-dropping-particle":"","parse-names":false,"suffix":""}],"id":"ITEM-1","issued":{"date-parts":[["2006"]]},"title":"State of the Environment in Asia and the Pacific 2005","type":"book"},"uris":["http://www.mendeley.com/documents/?uuid=4adaa925-1e46-370c-86f1-2b257df16b1e"]}],"mendeley":{"formattedCitation":"(UNESCAP, 2006)","plainTextFormattedCitation":"(UNESCAP, 2006)","previouslyFormattedCitation":"(UNESCAP, 2006)"},"properties":{"noteIndex":0},"schema":"https://github.com/citation-style-language/schema/raw/master/csl-citation.json"}</w:instrText>
      </w:r>
      <w:r w:rsidRPr="0008241C">
        <w:rPr>
          <w:sz w:val="22"/>
          <w:szCs w:val="22"/>
        </w:rPr>
        <w:fldChar w:fldCharType="separate"/>
      </w:r>
      <w:r w:rsidRPr="0008241C">
        <w:rPr>
          <w:noProof/>
          <w:sz w:val="22"/>
          <w:szCs w:val="22"/>
        </w:rPr>
        <w:t>(UNESCAP, 2006)</w:t>
      </w:r>
      <w:r w:rsidRPr="0008241C">
        <w:rPr>
          <w:sz w:val="22"/>
          <w:szCs w:val="22"/>
        </w:rPr>
        <w:fldChar w:fldCharType="end"/>
      </w:r>
      <w:r w:rsidRPr="0008241C">
        <w:rPr>
          <w:sz w:val="22"/>
          <w:szCs w:val="22"/>
        </w:rPr>
        <w:t xml:space="preserve">. Since the shift from the traditional agriculture-based economies to industrial economies in most of Asia-Pacific countries, the major sources of pollution are from industry production producing metals, paper and pulp, textiles, food and beverages as well as mining </w:t>
      </w:r>
      <w:r w:rsidRPr="0008241C">
        <w:rPr>
          <w:sz w:val="22"/>
          <w:szCs w:val="22"/>
        </w:rPr>
        <w:fldChar w:fldCharType="begin" w:fldLock="1"/>
      </w:r>
      <w:r w:rsidRPr="0008241C">
        <w:rPr>
          <w:sz w:val="22"/>
          <w:szCs w:val="22"/>
        </w:rPr>
        <w:instrText>ADDIN CSL_CITATION {"citationItems":[{"id":"ITEM-1","itemData":{"author":[{"dropping-particle":"V.","family":"Evans","given":"Alexandra E.","non-dropping-particle":"","parse-names":false,"suffix":""},{"dropping-particle":"","family":"Hanjra","given":"Munir A.","non-dropping-particle":"","parse-names":false,"suffix":""},{"dropping-particle":"","family":"Jiang Yunlu","given":"","non-dropping-particle":"","parse-names":false,"suffix":""},{"dropping-particle":"","family":"Qadir","given":"Manzoor","non-dropping-particle":"","parse-names":false,"suffix":""},{"dropping-particle":"","family":"Drechsel","given":"Pay","non-dropping-particle":"","parse-names":false,"suffix":""}],"container-title":"Water Quality, Global Water Forum","id":"ITEM-1","issued":{"date-parts":[["2012"]]},"note":"From Duplicate 3 (Water pollution in Asia: The urgent need for prevention and monitoring. Water Quality - Evans, Alexandra E. V.; Hanjra, Dr. Munir A.; Jiang, Yunlu; Qadir, Dr. Manzoor; Drechsel, Pay)\n\nNULL","title":"Water pollution in Asia: The urgent need for prevention and monitoring","type":"report"},"uris":["http://www.mendeley.com/documents/?uuid=44ad55df-c31a-4ffd-86f0-f8a51d22f222"]}],"mendeley":{"formattedCitation":"(Evans &lt;i&gt;et al.&lt;/i&gt;, 2012)","plainTextFormattedCitation":"(Evans et al., 2012)","previouslyFormattedCitation":"(Evans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t>
      </w:r>
    </w:p>
    <w:p w14:paraId="74299FBF" w14:textId="77777777" w:rsidR="00A01204" w:rsidRPr="0008241C" w:rsidRDefault="00A01204" w:rsidP="00A01204">
      <w:pPr>
        <w:rPr>
          <w:sz w:val="22"/>
          <w:szCs w:val="22"/>
        </w:rPr>
      </w:pPr>
    </w:p>
    <w:p w14:paraId="7BE254F3"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9E0ECFD" wp14:editId="24F0958E">
            <wp:extent cx="5740400" cy="5740400"/>
            <wp:effectExtent l="0" t="0" r="0" b="0"/>
            <wp:docPr id="2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40400" cy="574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08241C">
        <w:rPr>
          <w:noProof/>
          <w:sz w:val="22"/>
          <w:szCs w:val="22"/>
          <w:lang w:val="en-US" w:eastAsia="ja-JP"/>
        </w:rPr>
        <w:t xml:space="preserve"> </w:t>
      </w:r>
      <w:r w:rsidRPr="0008241C">
        <w:rPr>
          <w:noProof/>
          <w:sz w:val="22"/>
          <w:szCs w:val="22"/>
          <w:lang w:val="en-US" w:eastAsia="ja-JP"/>
        </w:rPr>
        <w:lastRenderedPageBreak/>
        <w:drawing>
          <wp:inline distT="0" distB="0" distL="0" distR="0" wp14:anchorId="3CA634CA" wp14:editId="4F43F8CE">
            <wp:extent cx="4343400" cy="6096000"/>
            <wp:effectExtent l="0" t="0" r="0" b="0"/>
            <wp:docPr id="2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343400" cy="609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08241C">
        <w:rPr>
          <w:sz w:val="22"/>
          <w:szCs w:val="22"/>
        </w:rPr>
        <w:t xml:space="preserve"> </w:t>
      </w:r>
    </w:p>
    <w:p w14:paraId="34E1E42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3 Annual production and treatment of wastewater in the Asia-Pacific region</w:t>
      </w:r>
    </w:p>
    <w:p w14:paraId="58FA0847" w14:textId="77777777" w:rsidR="00A01204" w:rsidRPr="0008241C" w:rsidRDefault="00A01204" w:rsidP="00A01204">
      <w:pPr>
        <w:rPr>
          <w:sz w:val="22"/>
          <w:szCs w:val="22"/>
        </w:rPr>
      </w:pPr>
      <w:r w:rsidRPr="0008241C">
        <w:rPr>
          <w:sz w:val="22"/>
          <w:szCs w:val="22"/>
        </w:rPr>
        <w:t>A: Western Asia; B: South-East Asia and Oceania; C: South Asia; D: North-East Asia</w:t>
      </w:r>
    </w:p>
    <w:p w14:paraId="0B1C6569" w14:textId="77777777" w:rsidR="00A01204" w:rsidRPr="0008241C" w:rsidRDefault="00A01204" w:rsidP="00A01204">
      <w:pPr>
        <w:rPr>
          <w:sz w:val="22"/>
          <w:szCs w:val="22"/>
        </w:rPr>
      </w:pPr>
      <w:r w:rsidRPr="0008241C">
        <w:rPr>
          <w:sz w:val="22"/>
          <w:szCs w:val="22"/>
          <w:lang w:val="fr-FR"/>
        </w:rPr>
        <w:t xml:space="preserve">Source: </w:t>
      </w:r>
      <w:r w:rsidRPr="0008241C">
        <w:rPr>
          <w:sz w:val="22"/>
          <w:szCs w:val="22"/>
          <w:lang w:val="fr-FR"/>
        </w:rPr>
        <w:fldChar w:fldCharType="begin" w:fldLock="1"/>
      </w:r>
      <w:r w:rsidRPr="0008241C">
        <w:rPr>
          <w:sz w:val="22"/>
          <w:szCs w:val="22"/>
          <w:lang w:val="fr-FR"/>
        </w:rPr>
        <w:instrText>ADDIN CSL_CITATION {"citationItems":[{"id":"ITEM-1","itemData":{"author":[{"dropping-particle":"","family":"Mateo-Sagasta","given":"J.","non-dropping-particle":"","parse-names":false,"suffix":""},{"dropping-particle":"","family":"Raschid-Sally","given":"L.","non-dropping-particle":"","parse-names":false,"suffix":""},{"dropping-particle":"","family":"Thebo","given":"A.","non-dropping-particle":"","parse-names":false,"suffix":""}],"container-title":"Wastewater: Economic Asset in an Urbanizing World","editor":[{"dropping-particle":"","family":"Drechsel","given":"P.","non-dropping-particle":"","parse-names":false,"suffix":""},{"dropping-particle":"","family":"Qadir","given":"M.","non-dropping-particle":"","parse-names":false,"suffix":""},{"dropping-particle":"","family":"Wichelns","given":"D.","non-dropping-particle":"","parse-names":false,"suffix":""}],"id":"ITEM-1","issued":{"date-parts":[["2015"]]},"page":"15-38","publisher":"Springer Dordrecht Heidelberg New York London","title":"Chapter2: Global Wastewater and Sludge Production, Treatment and Use","type":"chapter"},"uris":["http://www.mendeley.com/documents/?uuid=e8536d92-52bd-40de-bb46-ea9a6ebb8668"]}],"mendeley":{"formattedCitation":"(Mateo-Sagasta &lt;i&gt;et al.&lt;/i&gt;, 2015)","manualFormatting":"Mateo-Sagasta et al.","plainTextFormattedCitation":"(Mateo-Sagasta et al., 2015)","previouslyFormattedCitation":"(Mateo-Sagasta &lt;i&gt;et al.&lt;/i&gt;, 2015)"},"properties":{"noteIndex":0},"schema":"https://github.com/citation-style-language/schema/raw/master/csl-citation.json"}</w:instrText>
      </w:r>
      <w:r w:rsidRPr="0008241C">
        <w:rPr>
          <w:sz w:val="22"/>
          <w:szCs w:val="22"/>
          <w:lang w:val="fr-FR"/>
        </w:rPr>
        <w:fldChar w:fldCharType="separate"/>
      </w:r>
      <w:r w:rsidRPr="0008241C">
        <w:rPr>
          <w:noProof/>
          <w:sz w:val="22"/>
          <w:szCs w:val="22"/>
          <w:lang w:val="fr-FR"/>
        </w:rPr>
        <w:t xml:space="preserve">Mateo-Sagasta </w:t>
      </w:r>
      <w:r w:rsidRPr="0008241C">
        <w:rPr>
          <w:i/>
          <w:noProof/>
          <w:sz w:val="22"/>
          <w:szCs w:val="22"/>
          <w:lang w:val="fr-FR"/>
        </w:rPr>
        <w:t>et al</w:t>
      </w:r>
      <w:r w:rsidRPr="0008241C">
        <w:rPr>
          <w:noProof/>
          <w:sz w:val="22"/>
          <w:szCs w:val="22"/>
          <w:lang w:val="fr-FR"/>
        </w:rPr>
        <w:t>.</w:t>
      </w:r>
      <w:r w:rsidRPr="0008241C">
        <w:rPr>
          <w:sz w:val="22"/>
          <w:szCs w:val="22"/>
          <w:lang w:val="fr-FR"/>
        </w:rPr>
        <w:fldChar w:fldCharType="end"/>
      </w:r>
      <w:r w:rsidRPr="0008241C">
        <w:rPr>
          <w:sz w:val="22"/>
          <w:szCs w:val="22"/>
          <w:lang w:val="fr-FR"/>
        </w:rPr>
        <w:t xml:space="preserve"> </w:t>
      </w:r>
      <w:r w:rsidRPr="0008241C">
        <w:rPr>
          <w:sz w:val="22"/>
          <w:szCs w:val="22"/>
        </w:rPr>
        <w:t xml:space="preserve">(2015) is cited for Iraq, Indonesia, Malaysia, Thailand and Vietnam; </w:t>
      </w:r>
      <w:r w:rsidRPr="0008241C">
        <w:rPr>
          <w:sz w:val="22"/>
          <w:szCs w:val="22"/>
        </w:rPr>
        <w:fldChar w:fldCharType="begin" w:fldLock="1"/>
      </w:r>
      <w:r w:rsidRPr="0008241C">
        <w:rPr>
          <w:sz w:val="22"/>
          <w:szCs w:val="22"/>
        </w:rPr>
        <w:instrText>ADDIN CSL_CITATION {"citationItems":[{"id":"ITEM-1","itemData":{"DOI":"10.1016/j.agwat.2013.08.007","ISBN":"0378-3774","ISSN":"03783774","abstract":"Irrigation with wastewater supports agricultural production and the livelihoods of millions of smallholder farmers in many parts of the world. Considering the importance of better wastewater management at the local and national levels, there is a need for updated national data on wastewater generation, treatment, and use, which would also assist in regional and global wastewater assessments. While searching data and literature in published or electronic forms for 181 countries, we find that only 55 countries have data available on all three aspects of wastewater - generation, treatment, and use. The number of countries with one or two aspects of wastewater generation, treatment, and use is 69, while there is no information available from 57 countries. Of the available information, only 37% of the data could be categorized as recent (reported during 2008-2012). The available data suggest that high-income countries on average treat 70% of the generated wastewater, followed by upper-middle-income countries (38%), lower-middle-income countries (28%), and low-income countries, where only 8% of the wastewater generated is treated. The availability of current information on wastewater generation, treatment, and use is crucially important for policy makers, researchers, and practitioners, as well as public institutions, to develop national and local action plans aiming at safe and productive use of wastewater in agriculture, aquaculture, and agroforestry systems. The country level information aggregated at the regional and global levels would help in identifying the gaps in pertinent data availability and assessing the potential of wastewater in food, feed, and fish production at different scales. © 2013 Elsevier B.V.","author":[{"dropping-particle":"","family":"Sato","given":"Toshio","non-dropping-particle":"","parse-names":false,"suffix":""},{"dropping-particle":"","family":"Qadir","given":"Manzoor","non-dropping-particle":"","parse-names":false,"suffix":""},{"dropping-particle":"","family":"Yamamoto","given":"Sadahiro","non-dropping-particle":"","parse-names":false,"suffix":""},{"dropping-particle":"","family":"Endo","given":"Tsuneyoshi","non-dropping-particle":"","parse-names":false,"suffix":""},{"dropping-particle":"","family":"Zahoor","given":"Ahmad","non-dropping-particle":"","parse-names":false,"suffix":""}],"container-title":"Agricultural Water Management","id":"ITEM-1","issued":{"date-parts":[["2013"]]},"page":"1-13","publisher":"Elsevier B.V.","title":"Global, regional, and country level need for data on wastewater generation, treatment, and use","type":"article-journal","volume":"130"},"uris":["http://www.mendeley.com/documents/?uuid=551842c5-841e-4ccf-9c7c-6a5fffdb1c06"]}],"mendeley":{"formattedCitation":"(Sato &lt;i&gt;et al.&lt;/i&gt;, 2013)","manualFormatting":"Sato et al. (2013)","plainTextFormattedCitation":"(Sato et al., 2013)","previouslyFormattedCitation":"(Sat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ato </w:t>
      </w:r>
      <w:r w:rsidRPr="0008241C">
        <w:rPr>
          <w:i/>
          <w:noProof/>
          <w:sz w:val="22"/>
          <w:szCs w:val="22"/>
        </w:rPr>
        <w:t>et al</w:t>
      </w:r>
      <w:r w:rsidRPr="0008241C">
        <w:rPr>
          <w:noProof/>
          <w:sz w:val="22"/>
          <w:szCs w:val="22"/>
        </w:rPr>
        <w:t xml:space="preserve">. </w:t>
      </w:r>
      <w:r w:rsidRPr="0008241C">
        <w:rPr>
          <w:rFonts w:eastAsia="MS Mincho"/>
          <w:noProof/>
          <w:sz w:val="22"/>
          <w:szCs w:val="22"/>
          <w:lang w:eastAsia="ja-JP"/>
        </w:rPr>
        <w:t>(</w:t>
      </w:r>
      <w:r w:rsidRPr="0008241C">
        <w:rPr>
          <w:noProof/>
          <w:sz w:val="22"/>
          <w:szCs w:val="22"/>
        </w:rPr>
        <w:t>2013)</w:t>
      </w:r>
      <w:r w:rsidRPr="0008241C">
        <w:rPr>
          <w:sz w:val="22"/>
          <w:szCs w:val="22"/>
        </w:rPr>
        <w:fldChar w:fldCharType="end"/>
      </w:r>
      <w:r w:rsidRPr="0008241C">
        <w:rPr>
          <w:sz w:val="22"/>
          <w:szCs w:val="22"/>
        </w:rPr>
        <w:t xml:space="preserve"> for other countries in the figure.</w:t>
      </w:r>
    </w:p>
    <w:p w14:paraId="5B6B29E9" w14:textId="77777777" w:rsidR="00A01204" w:rsidRPr="0008241C" w:rsidRDefault="00A01204" w:rsidP="00A01204">
      <w:pPr>
        <w:rPr>
          <w:sz w:val="22"/>
          <w:szCs w:val="22"/>
        </w:rPr>
      </w:pPr>
    </w:p>
    <w:p w14:paraId="3933B566" w14:textId="77777777" w:rsidR="00A01204" w:rsidRPr="0008241C" w:rsidRDefault="00A01204" w:rsidP="00A01204">
      <w:pPr>
        <w:rPr>
          <w:sz w:val="22"/>
          <w:szCs w:val="22"/>
        </w:rPr>
      </w:pPr>
    </w:p>
    <w:p w14:paraId="0FC2D729" w14:textId="77777777" w:rsidR="00A01204" w:rsidRPr="0008241C" w:rsidRDefault="00A01204" w:rsidP="00A01204">
      <w:pPr>
        <w:rPr>
          <w:sz w:val="22"/>
          <w:szCs w:val="22"/>
        </w:rPr>
      </w:pPr>
      <w:r w:rsidRPr="0008241C">
        <w:rPr>
          <w:sz w:val="22"/>
          <w:szCs w:val="22"/>
        </w:rPr>
        <w:t xml:space="preserve">Across the Asia-Pacific region many countries have made efforts to improve policies and regulations but enforcement is still difficult due to the lack of effective governance. Institutional capacities are unable to keep pace with rapid economic development especially in developing countries </w:t>
      </w:r>
      <w:r w:rsidRPr="0008241C">
        <w:rPr>
          <w:sz w:val="22"/>
          <w:szCs w:val="22"/>
        </w:rPr>
        <w:fldChar w:fldCharType="begin" w:fldLock="1"/>
      </w:r>
      <w:r w:rsidRPr="0008241C">
        <w:rPr>
          <w:sz w:val="22"/>
          <w:szCs w:val="22"/>
        </w:rPr>
        <w:instrText>ADDIN CSL_CITATION {"citationItems":[{"id":"ITEM-1","itemData":{"author":[{"dropping-particle":"V.","family":"Evans","given":"Alexandra E.","non-dropping-particle":"","parse-names":false,"suffix":""},{"dropping-particle":"","family":"Hanjra","given":"Munir A.","non-dropping-particle":"","parse-names":false,"suffix":""},{"dropping-particle":"","family":"Jiang Yunlu","given":"","non-dropping-particle":"","parse-names":false,"suffix":""},{"dropping-particle":"","family":"Qadir","given":"Manzoor","non-dropping-particle":"","parse-names":false,"suffix":""},{"dropping-particle":"","family":"Drechsel","given":"Pay","non-dropping-particle":"","parse-names":false,"suffix":""}],"container-title":"Water Quality, Global Water Forum","id":"ITEM-1","issued":{"date-parts":[["2012"]]},"note":"From Duplicate 3 (Water pollution in Asia: The urgent need for prevention and monitoring. Water Quality - Evans, Alexandra E. V.; Hanjra, Dr. Munir A.; Jiang, Yunlu; Qadir, Dr. Manzoor; Drechsel, Pay)\n\nNULL","title":"Water pollution in Asia: The urgent need for prevention and monitoring","type":"report"},"uris":["http://www.mendeley.com/documents/?uuid=44ad55df-c31a-4ffd-86f0-f8a51d22f222"]}],"mendeley":{"formattedCitation":"(Evans &lt;i&gt;et al.&lt;/i&gt;, 2012)","plainTextFormattedCitation":"(Evans et al., 2012)","previouslyFormattedCitation":"(Evans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Several countries, including China, India, Thailand, the Philippines, Bangladesh, and Indonesia, are implementing ambitious programmes to build wastewater treatment plants and rehabilitate degraded water environment </w:t>
      </w:r>
      <w:r w:rsidRPr="0008241C">
        <w:rPr>
          <w:sz w:val="22"/>
          <w:szCs w:val="22"/>
        </w:rPr>
        <w:fldChar w:fldCharType="begin" w:fldLock="1"/>
      </w:r>
      <w:r w:rsidRPr="0008241C">
        <w:rPr>
          <w:sz w:val="22"/>
          <w:szCs w:val="22"/>
        </w:rPr>
        <w:instrText>ADDIN CSL_CITATION {"citationItems":[{"id":"ITEM-1","itemData":{"ISBN":"9789280731323","author":[{"dropping-particle":"","family":"UNEP","given":"","non-dropping-particle":"","parse-names":false,"suffix":""}],"id":"ITEM-1","issued":{"date-parts":[["2011"]]},"number-of-pages":"1-50","title":"Freshwater under threat pacific islands","type":"book"},"uris":["http://www.mendeley.com/documents/?uuid=0956a121-efc0-46bd-8196-8707792ff6c8"]},{"id":"ITEM-2","itemData":{"author":[{"dropping-particle":"","family":"UNEP","given":"","non-dropping-particle":"","parse-names":false,"suffix":""}],"id":"ITEM-2","issued":{"date-parts":[["2016"]]},"publisher-place":"Nairobi, Kenya","title":"GEO-6 Regional Assessment for Asia and the Pacific","type":"report"},"uris":["http://www.mendeley.com/documents/?uuid=c03d159b-c4d9-3a71-b04f-de1193f5ac68"]},{"id":"ITEM-3","itemData":{"ISBN":"978-92-1-057374-0","abstract":"iii The 2015 edition of ESCAP's Economic and Social Survey of Asia and the Pacific covers an issue that is of special international importance this year: inclusive growth. This issue has direct bearing on the three global priorities for 2015: completing the Millennium Development Goals; adopting an ambitious new sustainable development agenda, including a set of sustainable development goals (SDGs); and reaching a meaningful, universal agreement on climate change. The developing economies of the Asia-Pacific region continue to lead the global economic recovery. However, the economic expansion remains lower than pre-crisis levels and is not commensurate with growing populations and incomes of the region. Despite success in reducing poverty, the Survey shows an increase in income inequality. There are also inequalities in terms of opportunities between the richest and the poorest, between urban and rural areas, and between regions within the same country. The Survey also demonstrates that while access to health, education, clean drinking water and other basic public services improved between the 1990s and the 2000s, the opportunity for every citizen to benefit from them actually shrank due to such factors such as gender and the level of income of one's parents.","author":[{"dropping-particle":"","family":"UNESCAP","given":"","non-dropping-particle":"","parse-names":false,"suffix":""}],"id":"ITEM-3","issued":{"date-parts":[["2015"]]},"publisher":"United Nation Publication","publisher-place":"New York","title":"ECONOMIC AND SOCIAL SURVEY OF ASIA AND THE PACIFIC 2015 MAKING GROWTH MORE INCLUSIVE FOR SUSTAINABLE DEVELOPMENT","type":"book"},"uris":["http://www.mendeley.com/documents/?uuid=54c80ffc-cd76-3e45-8a12-80d083bb8137"]}],"mendeley":{"formattedCitation":"(UNEP, 2011a, 2016a; UNESCAP, 2015a)","manualFormatting":"(ESCAP, 2015; UNEP, 2016a; 2011a)","plainTextFormattedCitation":"(UNEP, 2011a, 2016a; UNESCAP, 2015a)","previouslyFormattedCitation":"(UNEP, 2011a, 2016a; UNESCAP, 2015a)"},"properties":{"noteIndex":0},"schema":"https://github.com/citation-style-language/schema/raw/master/csl-citation.json"}</w:instrText>
      </w:r>
      <w:r w:rsidRPr="0008241C">
        <w:rPr>
          <w:sz w:val="22"/>
          <w:szCs w:val="22"/>
        </w:rPr>
        <w:fldChar w:fldCharType="separate"/>
      </w:r>
      <w:r w:rsidRPr="0008241C">
        <w:rPr>
          <w:noProof/>
          <w:sz w:val="22"/>
          <w:szCs w:val="22"/>
        </w:rPr>
        <w:t>(ESCAP, 2015; UNEP, 2016a; 2011a)</w:t>
      </w:r>
      <w:r w:rsidRPr="0008241C">
        <w:rPr>
          <w:sz w:val="22"/>
          <w:szCs w:val="22"/>
        </w:rPr>
        <w:fldChar w:fldCharType="end"/>
      </w:r>
      <w:r w:rsidRPr="0008241C">
        <w:rPr>
          <w:sz w:val="22"/>
          <w:szCs w:val="22"/>
        </w:rPr>
        <w:t>. Many Asia-Pacific countries have also passed water quality acts or laws to prevent pollution and protect receiving water. Due mainly to limit financial resources and the shortage of trained personnel, there are significant differences among Asia-Pacific countries in waste treatment</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author":[{"dropping-particle":"","family":"UNEP","given":"","non-dropping-particle":"","parse-names":false,"suffix":""}],"id":"ITEM-1","issued":{"date-parts":[["2016"]]},"publisher-place":"Nairobi, Kenya","title":"GEO-6 Regional Assessment for Asia and the Pacific","type":"report"},"uris":["http://www.mendeley.com/documents/?uuid=c03d159b-c4d9-3a71-b04f-de1193f5ac68"]},{"id":"ITEM-2","itemData":{"author":[{"dropping-particle":"","family":"UNEP","given":"","non-dropping-particle":"","parse-names":false,"suffix":""}],"id":"ITEM-2","issued":{"date-parts":[["2016"]]},"publisher-place":"Nairobi, Kenya","title":"GEO-6 Regional Assessment for West Asia","type":"report"},"uris":["http://www.mendeley.com/documents/?uuid=3bc97f3d-2337-3d85-a1df-93ee7eb822d4"]},{"id":"ITEM-3","itemData":{"ISBN":"978-92-807-3177-4","author":[{"dropping-particle":"","family":"UNEP","given":"","non-dropping-particle":"","parse-names":false,"suffix":""}],"chapter-number":"4","container-title":"Global Environment Outlook 5","id":"ITEM-3","issued":{"date-parts":[["2012"]]},"page":"97-132","title":"Water","type":"chapter"},"uris":["http://www.mendeley.com/documents/?uuid=b73b1279-8a60-4643-9239-8b485e5187c3"]},{"id":"ITEM-4","itemData":{"ISBN":"9789280731323","author":[{"dropping-particle":"","family":"UNEP","given":"","non-dropping-particle":"","parse-names":false,"suffix":""}],"id":"ITEM-4","issued":{"date-parts":[["2011"]]},"number-of-pages":"1-50","title":"Freshwater under threat pacific islands","type":"book"},"uris":["http://www.mendeley.com/documents/?uuid=0956a121-efc0-46bd-8196-8707792ff6c8"]}],"mendeley":{"formattedCitation":"(UNEP, 2011a, 2012b, 2016a, 2016b)","plainTextFormattedCitation":"(UNEP, 2011a, 2012b, 2016a, 2016b)","previouslyFormattedCitation":"(UNEP, 2011a, 2012b, 2016a, 2016b)"},"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UNEP, 2011a, 2012b, 2016a, 2016b)</w:t>
      </w:r>
      <w:r w:rsidRPr="0008241C">
        <w:rPr>
          <w:rFonts w:eastAsia="MS Mincho"/>
          <w:sz w:val="22"/>
          <w:szCs w:val="22"/>
          <w:lang w:eastAsia="ja-JP"/>
        </w:rPr>
        <w:fldChar w:fldCharType="end"/>
      </w:r>
      <w:r w:rsidRPr="0008241C">
        <w:rPr>
          <w:sz w:val="22"/>
          <w:szCs w:val="22"/>
        </w:rPr>
        <w:t>.</w:t>
      </w:r>
    </w:p>
    <w:p w14:paraId="40C4EFD9" w14:textId="77777777" w:rsidR="00A01204" w:rsidRPr="0008241C" w:rsidRDefault="00A01204" w:rsidP="00A01204">
      <w:pPr>
        <w:rPr>
          <w:sz w:val="22"/>
          <w:szCs w:val="22"/>
        </w:rPr>
      </w:pPr>
    </w:p>
    <w:p w14:paraId="5E323B43" w14:textId="77777777" w:rsidR="00A01204" w:rsidRPr="0008241C" w:rsidRDefault="00A01204" w:rsidP="00A01204">
      <w:pPr>
        <w:keepNext/>
        <w:tabs>
          <w:tab w:val="clear" w:pos="1247"/>
          <w:tab w:val="left" w:pos="765"/>
        </w:tabs>
        <w:outlineLvl w:val="2"/>
        <w:rPr>
          <w:b/>
          <w:sz w:val="24"/>
          <w:szCs w:val="24"/>
        </w:rPr>
      </w:pPr>
      <w:bookmarkStart w:id="1087" w:name="_Toc504317239"/>
      <w:bookmarkStart w:id="1088" w:name="_Toc504317932"/>
      <w:bookmarkStart w:id="1089" w:name="_Toc504320426"/>
      <w:bookmarkStart w:id="1090" w:name="_Toc504320649"/>
      <w:bookmarkStart w:id="1091" w:name="_Toc504320873"/>
      <w:bookmarkStart w:id="1092" w:name="_Toc504321278"/>
      <w:bookmarkStart w:id="1093" w:name="_Toc524044066"/>
      <w:r w:rsidRPr="0008241C">
        <w:rPr>
          <w:b/>
          <w:sz w:val="24"/>
          <w:szCs w:val="24"/>
        </w:rPr>
        <w:lastRenderedPageBreak/>
        <w:t xml:space="preserve">4.1.4 </w:t>
      </w:r>
      <w:r w:rsidRPr="0008241C">
        <w:rPr>
          <w:b/>
          <w:sz w:val="24"/>
          <w:szCs w:val="24"/>
        </w:rPr>
        <w:tab/>
        <w:t>Invasive alien species</w:t>
      </w:r>
      <w:bookmarkEnd w:id="1087"/>
      <w:bookmarkEnd w:id="1088"/>
      <w:bookmarkEnd w:id="1089"/>
      <w:bookmarkEnd w:id="1090"/>
      <w:bookmarkEnd w:id="1091"/>
      <w:bookmarkEnd w:id="1092"/>
      <w:bookmarkEnd w:id="1093"/>
    </w:p>
    <w:p w14:paraId="4818549A" w14:textId="77777777" w:rsidR="00A01204" w:rsidRPr="0008241C" w:rsidRDefault="00A01204" w:rsidP="00A01204">
      <w:pPr>
        <w:rPr>
          <w:sz w:val="22"/>
          <w:szCs w:val="22"/>
        </w:rPr>
      </w:pPr>
    </w:p>
    <w:p w14:paraId="68727AEC" w14:textId="77777777" w:rsidR="00A01204" w:rsidRPr="0008241C" w:rsidRDefault="00A01204" w:rsidP="00A01204">
      <w:pPr>
        <w:rPr>
          <w:sz w:val="22"/>
          <w:szCs w:val="22"/>
        </w:rPr>
      </w:pPr>
      <w:r w:rsidRPr="0008241C">
        <w:rPr>
          <w:sz w:val="22"/>
          <w:szCs w:val="22"/>
        </w:rPr>
        <w:t xml:space="preserve">Prior to assessing invasive alien species (IAS) and their impacts on the Asia-Pacific region, it should be noted that this region is a major source of species becoming invasive elsewhere </w:t>
      </w:r>
      <w:r w:rsidRPr="0008241C">
        <w:rPr>
          <w:sz w:val="22"/>
          <w:szCs w:val="22"/>
        </w:rPr>
        <w:fldChar w:fldCharType="begin" w:fldLock="1"/>
      </w:r>
      <w:r w:rsidRPr="0008241C">
        <w:rPr>
          <w:sz w:val="22"/>
          <w:szCs w:val="22"/>
        </w:rPr>
        <w:instrText>ADDIN CSL_CITATION {"citationItems":[{"id":"ITEM-1","itemData":{"DOI":"10.1111/j.1472-4642.2011.00815.x","ISBN":"1366-9516","ISSN":"13669516","abstract":"Aim Many Australian Acacia species have been planted around the world, some are highly valued, some are invasive, and some are both highly valued and invasive. We review global efforts to minimize the risk and limit the impact of invasions in this widely used plant group. Location Global. Methods Using information from literature sources, knowledge and experience of the authors, and the responses from a questionnaire sent to experts around the world, we reviewed: (1) a generalized life cycle of Australian acacias and how to control each life stage, (2) different management approaches and (3) what is required to help limit or prevent invasions. Results Relatively few Australian acacias have been introduced in large numbers, but all species with a long and extensive history of planting have become invasive somewhere. Australian acacias, as a group, have a high risk of becoming invasive and causing significant impacts as determined by existing assessment schemes. Moreover, in most situations, long-lived seed banks mean it is very difficult to control established infestations. Control has focused almost exclusively on widespread invaders, and eradication has rarely been attempted. Classical biological control is being used in South Africa with increasing success. Main conclusions A greater emphasis on pro-active rather than reactive management is required given the difficulties managing established invasions of Australian acacias. Adverse effects of proposed new introductions can be minimized by conducting detailed risk assessments in advance, planning for on-going monitoring and management, and ensuring resources are in place for long-term mitigation. Benign alternatives (e.g. sterile hybrids) could be developed to replace existing utilized taxa. Eradication should be set as a management goal more often to reduce the invasion debt. Introducing classical biological control agents that have a successful track-record in South Africa to other regions and identifying new agents (notably vegetative feeders) can help mitigate existing widespread invasions. Trans-boundary sharing of information will assist efforts to limit future invasions, in particular, management strategies need to be better evaluated, monitored, published and publicised so that global best-practice procedures can be developed.","author":[{"dropping-particle":"","family":"Wilson","given":"John R U","non-dropping-particle":"","parse-names":false,"suffix":""},{"dropping-particle":"","family":"Gairifo","given":"Carla","non-dropping-particle":"","parse-names":false,"suffix":""},{"dropping-particle":"","family":"Gibson","given":"Michelle R.","non-dropping-particle":"","parse-names":false,"suffix":""},{"dropping-particle":"","family":"Arianoutsou","given":"Margarita","non-dropping-particle":"","parse-names":false,"suffix":""},{"dropping-particle":"","family":"Bakar","given":"Baki B.","non-dropping-particle":"","parse-names":false,"suffix":""},{"dropping-particle":"","family":"Baret","given":"St??phane","non-dropping-particle":"","parse-names":false,"suffix":""},{"dropping-particle":"","family":"Celesti-Grapow","given":"Laura","non-dropping-particle":"","parse-names":false,"suffix":""},{"dropping-particle":"","family":"Ditomaso","given":"Joseph M.","non-dropping-particle":"","parse-names":false,"suffix":""},{"dropping-particle":"","family":"Dufour-Dror","given":"Jean Marc","non-dropping-particle":"","parse-names":false,"suffix":""},{"dropping-particle":"","family":"Kueffer","given":"Christoph","non-dropping-particle":"","parse-names":false,"suffix":""},{"dropping-particle":"","family":"Kull","given":"Christian A.","non-dropping-particle":"","parse-names":false,"suffix":""},{"dropping-particle":"","family":"Hoffmann","given":"John H.","non-dropping-particle":"","parse-names":false,"suffix":""},{"dropping-particle":"","family":"Impson","given":"Fiona A C","non-dropping-particle":"","parse-names":false,"suffix":""},{"dropping-particle":"","family":"Loope","given":"Lloyd L.","non-dropping-particle":"","parse-names":false,"suffix":""},{"dropping-particle":"","family":"Marchante","given":"Elizabete","non-dropping-particle":"","parse-names":false,"suffix":""},{"dropping-particle":"","family":"Marchante","given":"H??lia","non-dropping-particle":"","parse-names":false,"suffix":""},{"dropping-particle":"","family":"Moore","given":"Joslin L.","non-dropping-particle":"","parse-names":false,"suffix":""},{"dropping-particle":"","family":"Murphy","given":"Daniel J.","non-dropping-particle":"","parse-names":false,"suffix":""},{"dropping-particle":"","family":"Tassin","given":"Jacques","non-dropping-particle":"","parse-names":false,"suffix":""},{"dropping-particle":"","family":"Witt","given":"Arne","non-dropping-particle":"","parse-names":false,"suffix":""},{"dropping-particle":"","family":"Zenni","given":"Rafael D.","non-dropping-particle":"","parse-names":false,"suffix":""},{"dropping-particle":"","family":"Richardson","given":"David M.","non-dropping-particle":"","parse-names":false,"suffix":""}],"container-title":"Diversity and Distributions","id":"ITEM-1","issue":"5","issued":{"date-parts":[["2011"]]},"page":"1030-1046","title":"Risk assessment, eradication, and biological control: Global efforts to limit Australian acacia invasions","type":"article-journal","volume":"17"},"uris":["http://www.mendeley.com/documents/?uuid=21f38498-9d8d-481c-8dce-2252956a8653"]},{"id":"ITEM-2","itemData":{"DOI":"10.1007/s10530-013-0599-4","ISBN":"1053001305994","ISSN":"13873547","abstract":"Native geographical range extent has frequently emerged as a correlate of invasiveness, especially for plant species. We tested whether dimensions of the native range (measured by the area-of-occupancy and its scaling patterns) of 720 Australian eucalypts (genera Angophora, Eucalyptus and Corymbia) could explain introduction and inva- sion success. We also compared our results with a previous study on 979 Australian acacias (previously grouped in Acacia subgenus Phyllodineae) to inves- tigate whether features of their native ranges explained the much higher invasion success in this group compared to eucalypts. From nine databases we found records that 373 eucalypts have been introduced to areas outside their native ranges; 82 of these have become naturalised, and eight are invasive. A similar proportion of Australian acacias have been introduced, but almost three times as many are invasive (384 species introduced, 71 of which are naturalized and 23 invasive). Eucalypts with large native ranges are more likely to have been introduced and subsequently naturalise, as is the case with acacias. Unlike acacias, however, the native range size of invasive eucalypts was not significantly greater than naturalised (but not invasive) species. Intriguingly, the human preference for introducing species with larger ranges was much greater for acacias than for eucalypts as the geometric mean range sizes of introduced, naturalised and invasive acacias are 2.04, 1.88 and 3.59 times those of eucalypts at the same stage. Moreover, the perco- lation exponent (i.e. the slope of occupancy scaling) becomes more extreme towards the end of the intro- duction–naturalization–invasion continuum, decreas- ing for acacias but increasing for eucalypts, with acacias, except for non-introduced species, having a lower exponent than eucalypts. The selection prefer- ence of acacias during introduction is thus for species that can rapidly expand their range; in contrast, slow- spreading eucalypts have been selected for dissemina- tion. In other words, humans appear to have selected for highly invasive acacias but against introducing highly invasive eucalypts.","author":[{"dropping-particle":"","family":"Hui","given":"Cang","non-dropping-particle":"","parse-names":false,"suffix":""},{"dropping-particle":"","family":"Richardson","given":"David M.","non-dropping-particle":"","parse-names":false,"suffix":""},{"dropping-particle":"","family":"Visser","given":"Vernon","non-dropping-particle":"","parse-names":false,"suffix":""},{"dropping-particle":"","family":"Wilson","given":"John R U","non-dropping-particle":"","parse-names":false,"suffix":""}],"container-title":"Biological Invasions","id":"ITEM-2","issue":"3","issued":{"date-parts":[["2014"]]},"page":"565-576","title":"Macroecology meets invasion ecology: Performance of Australian acacias and eucalypts around the world revealed by features of their native ranges","type":"article-journal","volume":"16"},"uris":["http://www.mendeley.com/documents/?uuid=0e900bea-8b21-4b58-9e61-4209e476339a"]}],"mendeley":{"formattedCitation":"(Hui &lt;i&gt;et al.&lt;/i&gt;, 2014; Wilson &lt;i&gt;et al.&lt;/i&gt;, 2011)","manualFormatting":"(Hui, Richardson, Visser et al., 2014; Wilson et al., 2011","plainTextFormattedCitation":"(Hui et al., 2014; Wilson et al., 2011)","previouslyFormattedCitation":"(Hui &lt;i&gt;et al.&lt;/i&gt;, 2014; Wilson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Hui </w:t>
      </w:r>
      <w:r w:rsidRPr="0008241C">
        <w:rPr>
          <w:i/>
          <w:noProof/>
          <w:sz w:val="22"/>
          <w:szCs w:val="22"/>
          <w:lang w:val="fr-FR"/>
        </w:rPr>
        <w:t>et al</w:t>
      </w:r>
      <w:r w:rsidRPr="0008241C">
        <w:rPr>
          <w:noProof/>
          <w:sz w:val="22"/>
          <w:szCs w:val="22"/>
          <w:lang w:val="fr-FR"/>
        </w:rPr>
        <w:t xml:space="preserve">., 2014; Wilson </w:t>
      </w:r>
      <w:r w:rsidRPr="0008241C">
        <w:rPr>
          <w:i/>
          <w:noProof/>
          <w:sz w:val="22"/>
          <w:szCs w:val="22"/>
          <w:lang w:val="fr-FR"/>
        </w:rPr>
        <w:t>et al</w:t>
      </w:r>
      <w:r w:rsidRPr="0008241C">
        <w:rPr>
          <w:noProof/>
          <w:sz w:val="22"/>
          <w:szCs w:val="22"/>
          <w:lang w:val="fr-FR"/>
        </w:rPr>
        <w:t>., 2011</w:t>
      </w:r>
      <w:r w:rsidRPr="0008241C">
        <w:rPr>
          <w:sz w:val="22"/>
          <w:szCs w:val="22"/>
        </w:rPr>
        <w:fldChar w:fldCharType="end"/>
      </w:r>
      <w:r w:rsidRPr="0008241C">
        <w:rPr>
          <w:sz w:val="22"/>
          <w:szCs w:val="22"/>
          <w:lang w:val="fr-FR"/>
        </w:rPr>
        <w:t xml:space="preserve">; </w:t>
      </w:r>
      <w:r w:rsidRPr="0008241C">
        <w:rPr>
          <w:sz w:val="22"/>
          <w:szCs w:val="22"/>
        </w:rPr>
        <w:fldChar w:fldCharType="begin" w:fldLock="1"/>
      </w:r>
      <w:r w:rsidRPr="0008241C">
        <w:rPr>
          <w:sz w:val="22"/>
          <w:szCs w:val="22"/>
          <w:lang w:val="fr-FR"/>
        </w:rPr>
        <w:instrText>ADDIN CSL_CITATION {"citationItems":[{"id":"ITEM-1","itemData":{"author":[{"dropping-particle":"","family":"Rejmanek","given":"M","non-dropping-particle":"","parse-names":false,"suffix":""}],"container-title":"Biological Invasions","id":"ITEM-1","issued":{"date-parts":[["2014"]]},"note":"NULL","page":"483-498","title":"Invasive trees and shrubs: where do they come from and what we should expect in the future?","type":"article-journal","volume":"16"},"uris":["http://www.mendeley.com/documents/?uuid=d3526d8f-56cb-405e-a5e8-d467e6a32c75"]}],"mendeley":{"formattedCitation":"(Rejmanek, 2014)","manualFormatting":"Rejmanek, 2014; Box 4.1)","plainTextFormattedCitation":"(Rejmanek, 2014)","previouslyFormattedCitation":"(Rejmanek, 2014)"},"properties":{"noteIndex":0},"schema":"https://github.com/citation-style-language/schema/raw/master/csl-citation.json"}</w:instrText>
      </w:r>
      <w:r w:rsidRPr="0008241C">
        <w:rPr>
          <w:sz w:val="22"/>
          <w:szCs w:val="22"/>
        </w:rPr>
        <w:fldChar w:fldCharType="separate"/>
      </w:r>
      <w:r w:rsidRPr="0008241C">
        <w:rPr>
          <w:noProof/>
          <w:sz w:val="22"/>
          <w:szCs w:val="22"/>
          <w:lang w:val="fr-FR"/>
        </w:rPr>
        <w:t>Rejmanek, 2014; Box 4.1)</w:t>
      </w:r>
      <w:r w:rsidRPr="0008241C">
        <w:rPr>
          <w:sz w:val="22"/>
          <w:szCs w:val="22"/>
        </w:rPr>
        <w:fldChar w:fldCharType="end"/>
      </w:r>
      <w:r w:rsidRPr="0008241C">
        <w:rPr>
          <w:sz w:val="22"/>
          <w:szCs w:val="22"/>
          <w:lang w:val="fr-FR"/>
        </w:rPr>
        <w:t xml:space="preserve">. </w:t>
      </w:r>
      <w:r w:rsidRPr="0008241C">
        <w:rPr>
          <w:sz w:val="22"/>
          <w:szCs w:val="22"/>
        </w:rPr>
        <w:t xml:space="preserve">With Asia’s key role in the global economy and the well-established close links between the spread of invasive species and economic trade-routes </w:t>
      </w:r>
      <w:r w:rsidRPr="0008241C">
        <w:rPr>
          <w:sz w:val="22"/>
          <w:szCs w:val="22"/>
        </w:rPr>
        <w:fldChar w:fldCharType="begin" w:fldLock="1"/>
      </w:r>
      <w:r w:rsidRPr="0008241C">
        <w:rPr>
          <w:sz w:val="22"/>
          <w:szCs w:val="22"/>
        </w:rPr>
        <w:instrText>ADDIN CSL_CITATION {"citationItems":[{"id":"ITEM-1","itemData":{"DOI":"10.1371/journal.pone.0064173","ISBN":"1932-6203","ISSN":"19326203","PMID":"23691164","abstract":"Invasive species cause serious environmental and economic harm and threaten global biodiversity. We set out to investigate how quickly invasive plant species are currently spreading in China and how their resulting distribution patterns are linked to socio-economic and environmental conditions. A comparison of the invasive plant species density (log species/log area) reported in 2008 with current data shows that invasive species were originally highly concentrated in the wealthy, southeastern coastal provinces of China, but they are currently rapidly spreading inland. Linear regression models based on the species density and turnover of invasive plants as dependent parameters and principal components representing key socio-economic and environmental parameters as predictors indicate strong positive links between invasive plant density and the overall phytodiversity and associated climatic parameters. Principal components representing socio-economic factors and endemic plant density also show significant positive links with invasive plant density. Urgent control and eradication measures are needed in China's coastal provinces to counteract the rapid inland spread of invasive plants. Strict controls of imports through seaports need to be accompanied by similarly strict controls of the developing horticultural trade and underpinned by awareness campaigns for China's increasingly affluent population to limit the arrival of new invaders. Furthermore, China needs to fully utilize its substantial native phytodiversity, rather than relying on exotics, in current large-scale afforestation projects and in the creation of urban green spaces.","author":[{"dropping-particle":"","family":"Axmacher","given":"Jan C.","non-dropping-particle":"","parse-names":false,"suffix":""},{"dropping-particle":"","family":"Sang","given":"Weiguo","non-dropping-particle":"","parse-names":false,"suffix":""}],"container-title":"PLoS ONE","id":"ITEM-1","issue":"5","issued":{"date-parts":[["2013"]]},"page":"1-9","title":"Plant Invasions in China - Challenges and Chances","type":"article-journal","volume":"8"},"uris":["http://www.mendeley.com/documents/?uuid=c9fbfc63-7963-4ee8-a269-ca13a8abcf33"]},{"id":"ITEM-2","itemData":{"DOI":"10.1111/mec.13040","ISBN":"1365-294X","ISSN":"1365294X","PMID":"25496038","abstract":"Biological invasions are largely thought to be contemporary, having recently increased sharply in the wake of globalization. However, human commerce had already become global by the mid-16th century when the Spanish connected the New World with Europe and Asia via their Manila galleon and West Indies trade routes. We use genetic data to trace the global invasion of one of the world's most widespread and invasive pest ants, the tropical fire ant, Solenopsis geminata. Our results reveal a pattern of introduction of Old World populations that is highly consistent with historical trading routes suggesting that Spanish trade introduced the tropical fire ant to Asia in the 16th century. We identify southwestern Mexico as the most likely source for the invasive populations, which is consistent with the use of Acapulco as the major Spanish port on the Pacific Ocean. From there, the Spanish galleons brought silver to Manila, which served as a hub for trade with China. The genetic data document a corresponding spread of S. geminata from Mexico via Manila to Taiwan and from there, throughout the Old World. Our descriptions of the worldwide spread of S. geminata represent a rare documented case of a biological invasion of a highly invasive and globally distributed pest species due to the earliest stages of global commerce.","author":[{"dropping-particle":"","family":"Gotzek","given":"Dietrich","non-dropping-particle":"","parse-names":false,"suffix":""},{"dropping-particle":"","family":"Axen","given":"Heather J.","non-dropping-particle":"","parse-names":false,"suffix":""},{"dropping-particle":"V.","family":"Suarez","given":"Andrew","non-dropping-particle":"","parse-names":false,"suffix":""},{"dropping-particle":"","family":"Helms Cahan","given":"Sara","non-dropping-particle":"","parse-names":false,"suffix":""},{"dropping-particle":"","family":"Shoemaker","given":"Dewayne","non-dropping-particle":"","parse-names":false,"suffix":""}],"container-title":"Molecular Ecology","id":"ITEM-2","issue":"2","issued":{"date-parts":[["2015"]]},"page":"374-388","title":"Global invasion history of the tropical fire ant: A stowaway on the first global trade routes","type":"article-journal","volume":"24"},"uris":["http://www.mendeley.com/documents/?uuid=bf3d3b22-445a-458c-8274-56d52372bab5"]}],"mendeley":{"formattedCitation":"(Axmacher &amp; Sang, 2013; Gotzek &lt;i&gt;et al.&lt;/i&gt;, 2015)","manualFormatting":"(Axmacher and Sang, 2013; Gotzek et al., 2015)","plainTextFormattedCitation":"(Axmacher &amp; Sang, 2013; Gotzek et al., 2015)","previouslyFormattedCitation":"(Axmacher &amp; Sang, 2013; Gotze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xmacher and Sang, 2013; Gotze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governments in this region have a key global responsibility to prevent the spread of potential invasive species via strict bio-security measures for both imported and exported goods and products from this region. s</w:t>
      </w:r>
    </w:p>
    <w:p w14:paraId="0AE2ADEB"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4CC407B8" w14:textId="77777777" w:rsidTr="00642B4F">
        <w:tc>
          <w:tcPr>
            <w:tcW w:w="9225" w:type="dxa"/>
          </w:tcPr>
          <w:p w14:paraId="3536BF5A"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Box 4.1 What is invasive alien species (IAS) in this context?</w:t>
            </w:r>
          </w:p>
          <w:p w14:paraId="1057B544" w14:textId="77777777" w:rsidR="00A01204" w:rsidRPr="0008241C" w:rsidRDefault="00A01204" w:rsidP="00A01204">
            <w:pPr>
              <w:rPr>
                <w:rFonts w:ascii="Times New Roman" w:hAnsi="Times New Roman"/>
              </w:rPr>
            </w:pPr>
          </w:p>
          <w:p w14:paraId="0FD1B5D1" w14:textId="77777777" w:rsidR="00A01204" w:rsidRPr="0008241C" w:rsidRDefault="00A01204" w:rsidP="00A01204">
            <w:pPr>
              <w:rPr>
                <w:rFonts w:ascii="Times New Roman" w:hAnsi="Times New Roman"/>
              </w:rPr>
            </w:pPr>
            <w:r w:rsidRPr="0008241C">
              <w:rPr>
                <w:rFonts w:ascii="Times New Roman" w:hAnsi="Times New Roman"/>
              </w:rPr>
              <w:t xml:space="preserve">Invasive alien species (IAS) in the context of this assessment includes all organisms introduced directly or indirectly by people into places out of their natural range, where they have become established and dispersed, impacting on local ecosystems, species, or human well-being. IAS include species from all major taxonomic groups, but we currently have a substantially better understanding of the status and implications of vertebrate and plant IAS in the Asia-Pacific region in comparison with invertebrates and microbes. Species that can directly affect human health, such as coronaviruses </w:t>
            </w:r>
            <w:r w:rsidRPr="0008241C">
              <w:fldChar w:fldCharType="begin" w:fldLock="1"/>
            </w:r>
            <w:r w:rsidRPr="0008241C">
              <w:rPr>
                <w:rFonts w:ascii="Times New Roman" w:hAnsi="Times New Roman"/>
              </w:rPr>
              <w:instrText>ADDIN CSL_CITATION {"citationItems":[{"id":"ITEM-1","itemData":{"DOI":"10.1016/j.tmaid.2014.06.007","ISBN":"1477-8939","ISSN":"18730442","PMID":"25047726","abstract":"The emergence of Severe Acute Respiratory Syndrome Coronavirus (SARS-CoV) and of the Middle East Syndrome Cornavirus (MERS-CoV) caused widespread fear and concern for their potential threat to global health security. There are similarities and differences in the epidemiology and clinical features between these two diseases. The origin of SARS-COV and MERS-CoV is thought to be an animal source with subsequent transmission to humans. The identification of both the intermediate host and the exact route of transmission of MERS-CoV is crucial for the subsequent prevention of the introduction of the virus into the human population. So far MERS-CoV had resulted in a limited travel-associated human cases with no major events related to the Hajj.","author":[{"dropping-particle":"","family":"Al-Tawfiq","given":"Jaffar A.","non-dropping-particle":"","parse-names":false,"suffix":""},{"dropping-particle":"","family":"Zumla","given":"Alimuddin","non-dropping-particle":"","parse-names":false,"suffix":""},{"dropping-particle":"","family":"Memish","given":"Ziad A.","non-dropping-particle":"","parse-names":false,"suffix":""}],"container-title":"Travel Medicine and Infectious Disease","id":"ITEM-1","issue":"5","issued":{"date-parts":[["2014"]]},"page":"422-428","publisher":"Elsevier Ltd","title":"Travel implications of emerging coronaviruses: SARS and MERS-CoV","type":"article-journal","volume":"12"},"uris":["http://www.mendeley.com/documents/?uuid=60fe390d-9b83-457a-b7f4-32cf097e6d7d"]}],"mendeley":{"formattedCitation":"(Al-Tawfiq &lt;i&gt;et al.&lt;/i&gt;, 2014)","plainTextFormattedCitation":"(Al-Tawfiq et al., 2014)","previouslyFormattedCitation":"(Al-Tawfiq &lt;i&gt;et al.&lt;/i&gt;, 2014)"},"properties":{"noteIndex":0},"schema":"https://github.com/citation-style-language/schema/raw/master/csl-citation.json"}</w:instrText>
            </w:r>
            <w:r w:rsidRPr="0008241C">
              <w:fldChar w:fldCharType="separate"/>
            </w:r>
            <w:r w:rsidRPr="0008241C">
              <w:rPr>
                <w:rFonts w:ascii="Times New Roman" w:hAnsi="Times New Roman"/>
                <w:noProof/>
              </w:rPr>
              <w:t xml:space="preserve">(Al-Tawfiq </w:t>
            </w:r>
            <w:r w:rsidRPr="0008241C">
              <w:rPr>
                <w:rFonts w:ascii="Times New Roman" w:hAnsi="Times New Roman"/>
                <w:i/>
                <w:noProof/>
              </w:rPr>
              <w:t>et al.</w:t>
            </w:r>
            <w:r w:rsidRPr="0008241C">
              <w:rPr>
                <w:rFonts w:ascii="Times New Roman" w:hAnsi="Times New Roman"/>
                <w:noProof/>
              </w:rPr>
              <w:t>, 2014)</w:t>
            </w:r>
            <w:r w:rsidRPr="0008241C">
              <w:fldChar w:fldCharType="end"/>
            </w:r>
            <w:r w:rsidRPr="0008241C">
              <w:rPr>
                <w:rFonts w:ascii="Times New Roman" w:hAnsi="Times New Roman"/>
              </w:rPr>
              <w:t xml:space="preserve">, some aggressive ant species </w:t>
            </w:r>
            <w:r w:rsidRPr="0008241C">
              <w:fldChar w:fldCharType="begin" w:fldLock="1"/>
            </w:r>
            <w:r w:rsidRPr="0008241C">
              <w:rPr>
                <w:rFonts w:ascii="Times New Roman" w:hAnsi="Times New Roman"/>
              </w:rPr>
              <w:instrText>ADDIN CSL_CITATION {"citationItems":[{"id":"ITEM-1","itemData":{"DOI":"10.1111/j.1440-6055.2008.00659.x","ISBN":"1440-6055","ISSN":"13266756","abstract":"A growing number of species are being transported and introduced by humans to new locations and are establishing self-sustaining populations outside their native ranges. Since ants play many ecological roles, introduction of an invasive ant species, and subsequent disruption of Australia’s rich and abundant native ant fauna, has the potential for numerous adverse consequences. Over 6700 ants representing 105 species from 73 genera have been intercepted at Australian ports of entry in the last 20 years and all six of the world’s most destructive invasive ants have become established in the country. Here we review the current and potential consequences of these ants on Australia’s natural and agricultural environments. To date, several studies, most involving the big-headed ant, Pheidole megacephala, and the Argentine ant, Linepithema humile, have documented a decline in native ant species richness. The displacement of native ants by these invaders could have multiple consequences for the native flora and fauna. Since few of these have been investigated in Australia, we combine knowledge from invasions elsewhere, the ecology of the interactions, and data on current and predicted geographic ranges of introduced ants to hypothesise about likely indirect effects of invasive ants in Australia. Further investigations that are aimed at testing these predictions will also aid in justifying and prioritising national prevention and control efforts, and will contribute to some of the long-standing questions about ant invasions globally.","author":[{"dropping-particle":"","family":"Lach","given":"Lori","non-dropping-particle":"","parse-names":false,"suffix":""},{"dropping-particle":"","family":"Thomas","given":"Melissa L.","non-dropping-particle":"","parse-names":false,"suffix":""}],"container-title":"Australian Journal of Entomology","id":"ITEM-1","issue":"4","issued":{"date-parts":[["2008"]]},"page":"275-288","title":"Invasive ants in Australia: Documented and potential ecological consequences","type":"article-journal","volume":"47"},"uris":["http://www.mendeley.com/documents/?uuid=05cfa391-bd7b-4d6d-ac2b-313924bc8896"]},{"id":"ITEM-2","itemData":{"DOI":"10.1007/s10530-006-9072-y","ISBN":"1387-3547","ISSN":"13873547","abstract":"Despite their economic and environmental impacts, there have been relatively few attempts to model the distribution of invasive ant species. In this study, the potential distribution of six invasive ant species in New Zealand are modelled using three fundamentally different methods (BIOCLIM, DOMAIN, MAXENT). Species records were obtained from museum collections in New Zealand. There was a significant relationship between the length of time an exotic species had been present in New Zealand and its geographic range. This is the first time such a time lag has been described for exotic ant species, and shows there is a considerable time lag in their spread. For example, it has taken many species several decades (40-60 years) to obtain a distribution of 17-25% of New Zealand regions. For all six species, BIOCLIM performed poorly compared to the other two modelling methods. BIOCLIM had lower AUC scores and higher omission error, suggesting BIOCLIM models under-predicted the potential distribution of each species. Omission error was significantly higher between models fitted with all 19 climate variables compared to those models with fewer climate variables for BIOCLIM, but not DOMAIN or MAXENT. Widespread species had a greater commission error. A number of regions in New Zealand are predicted to be climatically suitable for the six species modelled, particularly coastal and lowland areas of both the North and South Islands.","author":[{"dropping-particle":"","family":"Ward","given":"Darren F.","non-dropping-particle":"","parse-names":false,"suffix":""}],"container-title":"Biological Invasions","id":"ITEM-2","issue":"6","issued":{"date-parts":[["2007"]]},"page":"723-735","title":"Modelling the potential geographic distribution of invasive ant species in New Zealand","type":"article-journal","volume":"9"},"uris":["http://www.mendeley.com/documents/?uuid=519e774b-b476-42b2-be7f-36c617e3c9c7"]},{"id":"ITEM-3","itemData":{"DOI":"10.1111/j.1752-4571.2010.00119.x","ISBN":"1752-4571","ISSN":"17524563","abstract":"Biological invasions are generally thought to occur after human aided migration to a new range. However, human activities prior to migration may also play a role. We studied here the evolutionary genetics of introduced populations of the invasive ant Wasmannia auropunctata at a worldwide scale. Using microsatellite markers, we reconstructed the main routes of introduction of the species. We found three main routes of introduction, each of them strongly associated to human history and trading routes. We also demonstrate the overwhelming occurrence of male and female clonality in introduced populations of W. auropunctata, and suggest that this particular reproduction system is under selection in human-modified habitats. Together with previous researches focused on native populations, our results suggest that invasive clonal populations may have evolved within human modified habitats in the native range, and spread further from there. The evolutionarily most parsimonious scenario for the emergence of invasive populations of the little fire ant might thus be a two-step process. The W. auropunctata case illustrates the central role of humans in biological change, not only due to changes in migration patterns, but also in selective pressures over species.","author":[{"dropping-particle":"","family":"Foucaud","given":"Julien","non-dropping-particle":"","parse-names":false,"suffix":""},{"dropping-particle":"","family":"Orivel","given":"Jérôme","non-dropping-particle":"","parse-names":false,"suffix":""},{"dropping-particle":"","family":"Loiseau","given":"Anne","non-dropping-particle":"","parse-names":false,"suffix":""},{"dropping-particle":"","family":"Delabie","given":"Jacques H.C.","non-dropping-particle":"","parse-names":false,"suffix":""},{"dropping-particle":"","family":"Jourdan","given":"Hervé","non-dropping-particle":"","parse-names":false,"suffix":""},{"dropping-particle":"","family":"Konghouleux","given":"Djoël","non-dropping-particle":"","parse-names":false,"suffix":""},{"dropping-particle":"","family":"Vonshak","given":"Merav","non-dropping-particle":"","parse-names":false,"suffix":""},{"dropping-particle":"","family":"Tindo","given":"Maurice","non-dropping-particle":"","parse-names":false,"suffix":""},{"dropping-particle":"","family":"Mercier","given":"Jean Luc","non-dropping-particle":"","parse-names":false,"suffix":""},{"dropping-particle":"","family":"Fresneau","given":"Dominique","non-dropping-particle":"","parse-names":false,"suffix":""},{"dropping-particle":"","family":"Mikissa","given":"Jean Bruno","non-dropping-particle":"","parse-names":false,"suffix":""},{"dropping-particle":"","family":"McGlynn","given":"Terry","non-dropping-particle":"","parse-names":false,"suffix":""},{"dropping-particle":"","family":"Mikheyev","given":"Alexander S.","non-dropping-particle":"","parse-names":false,"suffix":""},{"dropping-particle":"","family":"Oettler","given":"Jan","non-dropping-particle":"","parse-names":false,"suffix":""},{"dropping-particle":"","family":"Estoup","given":"Arnaud","non-dropping-particle":"","parse-names":false,"suffix":""}],"container-title":"Evolutionary Applications","id":"ITEM-3","issued":{"date-parts":[["2010"]]},"title":"Worldwide invasion by the little fire ant: Routes of introduction and eco-evolutionary pathways","type":"article-journal"},"uris":["http://www.mendeley.com/documents/?uuid=d51a2158-3a01-37ee-b905-8796bc4a401f"]}],"mendeley":{"formattedCitation":"(Foucaud &lt;i&gt;et al.&lt;/i&gt;, 2010; Lach &amp; Thomas, 2008; D. F. Ward, 2007)","plainTextFormattedCitation":"(Foucaud et al., 2010; Lach &amp; Thomas, 2008; D. F. Ward, 2007)","previouslyFormattedCitation":"(Foucaud &lt;i&gt;et al.&lt;/i&gt;, 2010; Lach &amp; Thomas, 2008; D. F. Ward, 2007)"},"properties":{"noteIndex":0},"schema":"https://github.com/citation-style-language/schema/raw/master/csl-citation.json"}</w:instrText>
            </w:r>
            <w:r w:rsidRPr="0008241C">
              <w:fldChar w:fldCharType="separate"/>
            </w:r>
            <w:r w:rsidRPr="0008241C">
              <w:rPr>
                <w:rFonts w:ascii="Times New Roman" w:hAnsi="Times New Roman"/>
                <w:noProof/>
              </w:rPr>
              <w:t xml:space="preserve">(Foucaud </w:t>
            </w:r>
            <w:r w:rsidRPr="0008241C">
              <w:rPr>
                <w:rFonts w:ascii="Times New Roman" w:hAnsi="Times New Roman"/>
                <w:i/>
                <w:noProof/>
              </w:rPr>
              <w:t>et al.</w:t>
            </w:r>
            <w:r w:rsidRPr="0008241C">
              <w:rPr>
                <w:rFonts w:ascii="Times New Roman" w:hAnsi="Times New Roman"/>
                <w:noProof/>
              </w:rPr>
              <w:t>, 2010; Lach &amp; Thomas, 2008; D. F. Ward, 2007)</w:t>
            </w:r>
            <w:r w:rsidRPr="0008241C">
              <w:fldChar w:fldCharType="end"/>
            </w:r>
            <w:r w:rsidRPr="0008241C">
              <w:rPr>
                <w:rFonts w:ascii="Times New Roman" w:hAnsi="Times New Roman"/>
              </w:rPr>
              <w:t xml:space="preserve">, and species causing substantial economic losses such as major agricultural and forest pest species </w:t>
            </w:r>
            <w:r w:rsidRPr="0008241C">
              <w:fldChar w:fldCharType="begin" w:fldLock="1"/>
            </w:r>
            <w:r w:rsidRPr="0008241C">
              <w:rPr>
                <w:rFonts w:ascii="Times New Roman" w:hAnsi="Times New Roman"/>
              </w:rPr>
              <w:instrText>ADDIN CSL_CITATION {"citationItems":[{"id":"ITEM-1","itemData":{"DOI":"10.1016/j.marpolbul.2013.05.006","ISSN":"0025326X","PMID":"23743269","abstract":"This study determined effects of an oil spill on subtropical benthic community production and respiration by monitoring CO2 fluxes in benthic chambers on intertidal sandflats during emersion before and after an accidental spill. The oil spill decreased sediment chlorophyll a concentrations, altered benthic macrofaunal community, and affected ecological functioning by suppressing or even stopping microalgal production, increasing bacterial respiration, and causing a shift from an autotrophic system to a heterotrophic system. Effects of the oil spill on the macrofauna were more severe than on benthic microalgae, and affected sedentary infauna more than motile epifauna. Despite the oil spill's impact on the benthic community and carbon metabolism, the affected area appeared to return to normal in about 23days. Our results suggest that the prompt response of benthic metabolism to exposure to petroleum hydrocarbons can serve as a useful indicator of the impact of an oil spill. ?? 2013 Elsevier Ltd.","author":[{"dropping-particle":"","family":"Lee","given":"Li Hua","non-dropping-particle":"","parse-names":false,"suffix":""},{"dropping-particle":"","family":"Lin","given":"Hsing Juh","non-dropping-particle":"","parse-names":false,"suffix":""}],"container-title":"Marine Pollution Bulletin","id":"ITEM-1","issue":"1","issued":{"date-parts":[["2013"]]},"page":"291-299","publisher":"Elsevier Ltd","title":"Effects of an oil spill on benthic community production and respiration on subtropical intertidal sandflats","type":"article-journal","volume":"73"},"uris":["http://www.mendeley.com/documents/?uuid=529c152e-794c-4961-ac8a-dc1477fa5e8c"]},{"id":"ITEM-2","itemData":{"DOI":"10.1016/j.aspen.2011.11.004","ISSN":"12268615","abstract":"Hornets (Vespa spp) are top insect predators that can control pests, but their venomous stings and defensive behavior cause numerous human deaths throughout Asia. Hornets usually inhabit rural areas which reduces potential conflict with humans. In 2003, the invasive hornet, Vespa velutina, arrived in southern Korea (Yeongdo region) and became established. It is currently spreading northwards at a rate of 10–20km per year. Despite originating in tropical/subtropical areas of Indo-China, its nesting biology and life cycle in South Korea are similar to those found throughout its native range, with mature colonies containing 1000–1200 adults. In 7years, V. velutina has become the most abundant hornet species in Southern Korea by displacing native Vespa species such as V. simillima, which has a similar nesting biology. We also found a significant positive correlation between the abundance of V. velutina and the degree of urbanization, indicating that this invasive species was well adapted to urban environments. This was supported by our finding that 41% of emergency call-outs (119 Rescue Services) to deal with social wasps/hornet problems were due to V. velutina, which was twice as high as the number of calls about the next most abundant species. The rapid spread of V. velutina across southern Korea indicates that this species will continue to spread north-westward in the Korean peninsula and will become a major problem as more people and beekeepers come into contact with this aggressive invasive hornet.","author":[{"dropping-particle":"","family":"Choi","given":"Moon Bo","non-dropping-particle":"","parse-names":false,"suffix":""},{"dropping-particle":"","family":"Martin","given":"Stephen J.","non-dropping-particle":"","parse-names":false,"suffix":""},{"dropping-particle":"","family":"Lee","given":"Jong Wook","non-dropping-particle":"","parse-names":false,"suffix":""}],"container-title":"Journal of Asia-Pacific Entomology","id":"ITEM-2","issue":"3","issued":{"date-parts":[["2012","9"]]},"note":"NULL","page":"473-477","title":"Distribution, spread, and impact of the invasive hornet Vespa velutina in South Korea","type":"article-journal","volume":"15"},"uris":["http://www.mendeley.com/documents/?uuid=e3667e47-2f7c-4c97-980d-390f6656c422"]}],"mendeley":{"formattedCitation":"(Choi &lt;i&gt;et al.&lt;/i&gt;, 2012; L. H. Lee &amp; Lin, 2013)","manualFormatting":"(e.g. Choi, Martin, &amp; Lee, 2012; Lee &amp; Lin, 2013; Sekar, 2012; Paini et al., 2016)","plainTextFormattedCitation":"(Choi et al., 2012; L. H. Lee &amp; Lin, 2013)","previouslyFormattedCitation":"(Choi &lt;i&gt;et al.&lt;/i&gt;, 2012; L. H. Lee &amp; Lin, 2013)"},"properties":{"noteIndex":0},"schema":"https://github.com/citation-style-language/schema/raw/master/csl-citation.json"}</w:instrText>
            </w:r>
            <w:r w:rsidRPr="0008241C">
              <w:fldChar w:fldCharType="separate"/>
            </w:r>
            <w:r w:rsidRPr="0008241C">
              <w:rPr>
                <w:rFonts w:ascii="Times New Roman" w:hAnsi="Times New Roman"/>
                <w:noProof/>
              </w:rPr>
              <w:t xml:space="preserve">(e.g. Choi </w:t>
            </w:r>
            <w:r w:rsidRPr="0008241C">
              <w:rPr>
                <w:rFonts w:ascii="Times New Roman" w:hAnsi="Times New Roman"/>
                <w:i/>
                <w:noProof/>
              </w:rPr>
              <w:t>et al.</w:t>
            </w:r>
            <w:r w:rsidRPr="0008241C">
              <w:rPr>
                <w:rFonts w:ascii="Times New Roman" w:hAnsi="Times New Roman"/>
                <w:noProof/>
              </w:rPr>
              <w:t xml:space="preserve">, 2012; Lee &amp; Lin, 2013; Sekar, 2012; Paini </w:t>
            </w:r>
            <w:r w:rsidRPr="0008241C">
              <w:rPr>
                <w:rFonts w:ascii="Times New Roman" w:hAnsi="Times New Roman"/>
                <w:i/>
                <w:noProof/>
              </w:rPr>
              <w:t>et al</w:t>
            </w:r>
            <w:r w:rsidRPr="0008241C">
              <w:rPr>
                <w:rFonts w:ascii="Times New Roman" w:hAnsi="Times New Roman"/>
                <w:noProof/>
              </w:rPr>
              <w:t>., 2016)</w:t>
            </w:r>
            <w:r w:rsidRPr="0008241C">
              <w:fldChar w:fldCharType="end"/>
            </w:r>
            <w:r w:rsidRPr="0008241C">
              <w:rPr>
                <w:rFonts w:ascii="Times New Roman" w:hAnsi="Times New Roman"/>
              </w:rPr>
              <w:t xml:space="preserve"> as well as species threatening the health of livestock </w:t>
            </w:r>
            <w:r w:rsidRPr="0008241C">
              <w:fldChar w:fldCharType="begin" w:fldLock="1"/>
            </w:r>
            <w:r w:rsidRPr="0008241C">
              <w:rPr>
                <w:rFonts w:ascii="Times New Roman" w:hAnsi="Times New Roman"/>
              </w:rPr>
              <w:instrText>ADDIN CSL_CITATION {"citationItems":[{"id":"ITEM-1","itemData":{"abstract":"The outbreak of highly pathogenic avian influenza of the H5N1 subtype in Asia, which has subsequently spread to Russia, the Middle East, Europe, and Africa, has put increased focus on the role of wild birds in the persistence of influenza viruses. The ecology, epidemiology, genetics, and evolution of pathogens cannot be fully understood without taking into account the ecology of their hosts. Here, we review our current knowledge on global patterns of influenza virus infections in wild birds, discuss these patterns in the context of host ecology and in particular birds&amp;#039; behavior, and identify some important gaps in our current knowledge.","author":[{"dropping-particle":"","family":"Olsen","given":"Björn","non-dropping-particle":"","parse-names":false,"suffix":""},{"dropping-particle":"","family":"Munster","given":"Vincent J","non-dropping-particle":"","parse-names":false,"suffix":""},{"dropping-particle":"","family":"Wallensten","given":"Anders","non-dropping-particle":"","parse-names":false,"suffix":""},{"dropping-particle":"","family":"Waldenström","given":"Jonas","non-dropping-particle":"","parse-names":false,"suffix":""},{"dropping-particle":"","family":"Osterhaus","given":"Albert D M E","non-dropping-particle":"","parse-names":false,"suffix":""},{"dropping-particle":"","family":"Fouchier","given":"Ron A M","non-dropping-particle":"","parse-names":false,"suffix":""}],"container-title":"Science","id":"ITEM-1","issue":"5772","issued":{"date-parts":[["2006","4","21"]]},"page":"384 LP  - 388","title":"Global Patterns of Influenza A Virus in Wild Birds","type":"article-journal","volume":"312"},"uris":["http://www.mendeley.com/documents/?uuid=e519e747-0752-4448-86cf-292ddc2a62b4"]}],"mendeley":{"formattedCitation":"(Olsen &lt;i&gt;et al.&lt;/i&gt;, 2006)","plainTextFormattedCitation":"(Olsen et al., 2006)","previouslyFormattedCitation":"(Olsen &lt;i&gt;et al.&lt;/i&gt;, 2006)"},"properties":{"noteIndex":0},"schema":"https://github.com/citation-style-language/schema/raw/master/csl-citation.json"}</w:instrText>
            </w:r>
            <w:r w:rsidRPr="0008241C">
              <w:fldChar w:fldCharType="separate"/>
            </w:r>
            <w:r w:rsidRPr="0008241C">
              <w:rPr>
                <w:rFonts w:ascii="Times New Roman" w:hAnsi="Times New Roman"/>
                <w:noProof/>
              </w:rPr>
              <w:t xml:space="preserve">(Olsen </w:t>
            </w:r>
            <w:r w:rsidRPr="0008241C">
              <w:rPr>
                <w:rFonts w:ascii="Times New Roman" w:hAnsi="Times New Roman"/>
                <w:i/>
                <w:noProof/>
              </w:rPr>
              <w:t>et al.</w:t>
            </w:r>
            <w:r w:rsidRPr="0008241C">
              <w:rPr>
                <w:rFonts w:ascii="Times New Roman" w:hAnsi="Times New Roman"/>
                <w:noProof/>
              </w:rPr>
              <w:t>, 2006)</w:t>
            </w:r>
            <w:r w:rsidRPr="0008241C">
              <w:fldChar w:fldCharType="end"/>
            </w:r>
            <w:r w:rsidRPr="0008241C">
              <w:rPr>
                <w:rFonts w:ascii="Times New Roman" w:hAnsi="Times New Roman"/>
              </w:rPr>
              <w:t>, are notable exceptions to this pattern.</w:t>
            </w:r>
          </w:p>
          <w:p w14:paraId="7B38CAAB" w14:textId="77777777" w:rsidR="00A01204" w:rsidRPr="0008241C" w:rsidRDefault="00A01204" w:rsidP="00A01204">
            <w:pPr>
              <w:rPr>
                <w:rFonts w:ascii="Times New Roman" w:hAnsi="Times New Roman"/>
              </w:rPr>
            </w:pPr>
          </w:p>
        </w:tc>
      </w:tr>
    </w:tbl>
    <w:p w14:paraId="1768F297" w14:textId="77777777" w:rsidR="00A01204" w:rsidRPr="0008241C" w:rsidRDefault="00A01204" w:rsidP="00A01204">
      <w:pPr>
        <w:rPr>
          <w:sz w:val="22"/>
          <w:szCs w:val="22"/>
        </w:rPr>
      </w:pPr>
    </w:p>
    <w:p w14:paraId="302F4F0B" w14:textId="77777777" w:rsidR="00A01204" w:rsidRPr="0008241C" w:rsidRDefault="00A01204" w:rsidP="00A01204">
      <w:pPr>
        <w:rPr>
          <w:sz w:val="22"/>
          <w:szCs w:val="22"/>
        </w:rPr>
      </w:pPr>
    </w:p>
    <w:p w14:paraId="21F817B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94" w:name="_Toc504317240"/>
      <w:bookmarkStart w:id="1095" w:name="_Toc504317933"/>
      <w:bookmarkStart w:id="1096" w:name="_Toc504321279"/>
      <w:r w:rsidRPr="0008241C">
        <w:rPr>
          <w:b/>
          <w:sz w:val="22"/>
          <w:szCs w:val="24"/>
        </w:rPr>
        <w:t>4.1.4.1 Current knowledge base</w:t>
      </w:r>
      <w:bookmarkEnd w:id="1094"/>
      <w:bookmarkEnd w:id="1095"/>
      <w:bookmarkEnd w:id="1096"/>
    </w:p>
    <w:p w14:paraId="45B27C3B" w14:textId="77777777" w:rsidR="00A01204" w:rsidRPr="0008241C" w:rsidRDefault="00A01204" w:rsidP="00A01204">
      <w:pPr>
        <w:rPr>
          <w:sz w:val="22"/>
          <w:szCs w:val="22"/>
        </w:rPr>
      </w:pPr>
    </w:p>
    <w:p w14:paraId="6B54B87A" w14:textId="77777777" w:rsidR="00A01204" w:rsidRPr="0008241C" w:rsidRDefault="00A01204" w:rsidP="00A01204">
      <w:pPr>
        <w:rPr>
          <w:sz w:val="22"/>
          <w:szCs w:val="22"/>
        </w:rPr>
      </w:pPr>
      <w:r w:rsidRPr="0008241C">
        <w:rPr>
          <w:sz w:val="22"/>
          <w:szCs w:val="22"/>
        </w:rPr>
        <w:t xml:space="preserve">A recent global assessment of invasive species distributions indicates a number of general invasion hotspots for the investigated taxa in the region, particularly on its islands and in parts of Australia </w:t>
      </w:r>
      <w:r w:rsidRPr="0008241C">
        <w:rPr>
          <w:sz w:val="22"/>
          <w:szCs w:val="22"/>
        </w:rPr>
        <w:fldChar w:fldCharType="begin" w:fldLock="1"/>
      </w:r>
      <w:r w:rsidRPr="0008241C">
        <w:rPr>
          <w:sz w:val="22"/>
          <w:szCs w:val="22"/>
        </w:rPr>
        <w:instrText>ADDIN CSL_CITATION {"citationItems":[{"id":"ITEM-1","itemData":{"DOI":"10.1126/science.1200303","ISBN":"1095-9203 (Electronic)\\n0036-8075 (Linking)","ISSN":"0036-8075","PMID":"21454781","abstract":"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author":[{"dropping-particle":"","family":"Dawson","given":"Terence P","non-dropping-particle":"","parse-names":false,"suffix":""},{"dropping-particle":"","family":"Jackson","given":"Stephen T","non-dropping-particle":"","parse-names":false,"suffix":""},{"dropping-particle":"","family":"House","given":"Joanna I","non-dropping-particle":"","parse-names":false,"suffix":""},{"dropping-particle":"","family":"Prentice","given":"Iain Colin","non-dropping-particle":"","parse-names":false,"suffix":""},{"dropping-particle":"","family":"Mace","given":"Georgina M","non-dropping-particle":"","parse-names":false,"suffix":""}],"container-title":"Science (New York, N.Y.)","id":"ITEM-1","issue":"6025","issued":{"date-parts":[["2011"]]},"page":"53-58","title":"Beyond predictions: biodiversity conservation in a changing climate.","type":"article-journal","volume":"332"},"uris":["http://www.mendeley.com/documents/?uuid=6f7cdfa5-b6fc-4c93-b1a4-5e256a190370"]}],"mendeley":{"formattedCitation":"(T. P. Dawson &lt;i&gt;et al.&lt;/i&gt;, 2011)","plainTextFormattedCitation":"(T. P. Dawson et al., 2011)","previouslyFormattedCitation":"(T. P. Dawso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T. P. Dawso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Looking at the regional context, the IAS knowledge base is extremely variable across continental Asia, primarily due to regionally different concepts and definitions of IAS, differing levels of understanding of IAS impacts, and a lack of detailed large-scale surveys or a well-established central depository for IAS information. The information that is available mostly from China, India or Japan suggests that the level of IAS invasions are less severe than in Europe, and currently strongly concentrated on islands and along coastlines where global transportation hubs act as entry points, in agricultural heartlands and in large, affluent cities </w:t>
      </w:r>
      <w:r w:rsidRPr="0008241C">
        <w:rPr>
          <w:sz w:val="22"/>
          <w:szCs w:val="22"/>
        </w:rPr>
        <w:fldChar w:fldCharType="begin" w:fldLock="1"/>
      </w:r>
      <w:r w:rsidRPr="0008241C">
        <w:rPr>
          <w:sz w:val="22"/>
          <w:szCs w:val="22"/>
        </w:rPr>
        <w:instrText>ADDIN CSL_CITATION {"citationItems":[{"id":"ITEM-1","itemData":{"DOI":"10.1371/journal.pone.0064173","ISBN":"1932-6203","ISSN":"19326203","PMID":"23691164","abstract":"Invasive species cause serious environmental and economic harm and threaten global biodiversity. We set out to investigate how quickly invasive plant species are currently spreading in China and how their resulting distribution patterns are linked to socio-economic and environmental conditions. A comparison of the invasive plant species density (log species/log area) reported in 2008 with current data shows that invasive species were originally highly concentrated in the wealthy, southeastern coastal provinces of China, but they are currently rapidly spreading inland. Linear regression models based on the species density and turnover of invasive plants as dependent parameters and principal components representing key socio-economic and environmental parameters as predictors indicate strong positive links between invasive plant density and the overall phytodiversity and associated climatic parameters. Principal components representing socio-economic factors and endemic plant density also show significant positive links with invasive plant density. Urgent control and eradication measures are needed in China's coastal provinces to counteract the rapid inland spread of invasive plants. Strict controls of imports through seaports need to be accompanied by similarly strict controls of the developing horticultural trade and underpinned by awareness campaigns for China's increasingly affluent population to limit the arrival of new invaders. Furthermore, China needs to fully utilize its substantial native phytodiversity, rather than relying on exotics, in current large-scale afforestation projects and in the creation of urban green spaces.","author":[{"dropping-particle":"","family":"Axmacher","given":"Jan C.","non-dropping-particle":"","parse-names":false,"suffix":""},{"dropping-particle":"","family":"Sang","given":"Weiguo","non-dropping-particle":"","parse-names":false,"suffix":""}],"container-title":"PLoS ONE","id":"ITEM-1","issue":"5","issued":{"date-parts":[["2013"]]},"page":"1-9","title":"Plant Invasions in China - Challenges and Chances","type":"article-journal","volume":"8"},"uris":["http://www.mendeley.com/documents/?uuid=c9fbfc63-7963-4ee8-a269-ca13a8abcf33"]}],"mendeley":{"formattedCitation":"(Axmacher &amp; Sang, 2013)","plainTextFormattedCitation":"(Axmacher &amp; Sang, 2013)","previouslyFormattedCitation":"(Axmacher &amp; Sang, 2013)"},"properties":{"noteIndex":0},"schema":"https://github.com/citation-style-language/schema/raw/master/csl-citation.json"}</w:instrText>
      </w:r>
      <w:r w:rsidRPr="0008241C">
        <w:rPr>
          <w:sz w:val="22"/>
          <w:szCs w:val="22"/>
        </w:rPr>
        <w:fldChar w:fldCharType="separate"/>
      </w:r>
      <w:r w:rsidRPr="0008241C">
        <w:rPr>
          <w:noProof/>
          <w:sz w:val="22"/>
          <w:szCs w:val="22"/>
        </w:rPr>
        <w:t>(Axmacher &amp; Sang, 2013)</w:t>
      </w:r>
      <w:r w:rsidRPr="0008241C">
        <w:rPr>
          <w:sz w:val="22"/>
          <w:szCs w:val="22"/>
        </w:rPr>
        <w:fldChar w:fldCharType="end"/>
      </w:r>
      <w:r w:rsidRPr="0008241C">
        <w:rPr>
          <w:sz w:val="22"/>
          <w:szCs w:val="22"/>
        </w:rPr>
        <w:t xml:space="preserve">. Knowledge and research in many parts of Asia is centred on plant and insect species and exotic pathogens with serious economic or environmental impacts or that have direct implications for human health </w:t>
      </w:r>
      <w:r w:rsidRPr="0008241C">
        <w:rPr>
          <w:sz w:val="22"/>
          <w:szCs w:val="22"/>
        </w:rPr>
        <w:fldChar w:fldCharType="begin" w:fldLock="1"/>
      </w:r>
      <w:r w:rsidRPr="0008241C">
        <w:rPr>
          <w:sz w:val="22"/>
          <w:szCs w:val="22"/>
        </w:rPr>
        <w:instrText>ADDIN CSL_CITATION {"citationItems":[{"id":"ITEM-1","itemData":{"DOI":"10.1111/geb.12517","ISSN":"1466822X","author":[{"dropping-particle":"","family":"Turbelin","given":"Anna J.","non-dropping-particle":"","parse-names":false,"suffix":""},{"dropping-particle":"","family":"Malamud","given":"Bruce D.","non-dropping-particle":"","parse-names":false,"suffix":""},{"dropping-particle":"","family":"Francis","given":"Robert A.","non-dropping-particle":"","parse-names":false,"suffix":""}],"container-title":"Global Ecology and Biogeography","id":"ITEM-1","issue":"1","issued":{"date-parts":[["2017","1","1"]]},"page":"78-92","title":"Mapping the global state of invasive alien species: patterns of invasion and policy responses","type":"article-journal","volume":"26"},"uris":["http://www.mendeley.com/documents/?uuid=c8f54702-2f84-3f69-95fa-bf1e7caba214"]}],"mendeley":{"formattedCitation":"(Turbelin &lt;i&gt;et al.&lt;/i&gt;, 2017)","plainTextFormattedCitation":"(Turbelin et al., 2017)","previouslyFormattedCitation":"(Turbelin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Turbelin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w:t>
      </w:r>
    </w:p>
    <w:p w14:paraId="2C360061" w14:textId="77777777" w:rsidR="00A01204" w:rsidRPr="0008241C" w:rsidRDefault="00A01204" w:rsidP="00A01204">
      <w:pPr>
        <w:rPr>
          <w:sz w:val="22"/>
          <w:szCs w:val="22"/>
        </w:rPr>
      </w:pPr>
    </w:p>
    <w:p w14:paraId="2EB95DFC" w14:textId="5FC673FF" w:rsidR="00A01204" w:rsidRPr="0008241C" w:rsidRDefault="00A01204" w:rsidP="00A01204">
      <w:pPr>
        <w:rPr>
          <w:iCs/>
          <w:sz w:val="22"/>
          <w:szCs w:val="22"/>
        </w:rPr>
      </w:pPr>
      <w:r w:rsidRPr="0008241C">
        <w:rPr>
          <w:sz w:val="22"/>
          <w:szCs w:val="22"/>
        </w:rPr>
        <w:t xml:space="preserve">In Australia and New Zealand, the largely endemic native fauna and flora has been supplemented and in some instances replaced by IAS following the arrival of Europeans </w:t>
      </w:r>
      <w:r w:rsidRPr="0008241C">
        <w:rPr>
          <w:sz w:val="22"/>
          <w:szCs w:val="22"/>
        </w:rPr>
        <w:fldChar w:fldCharType="begin" w:fldLock="1"/>
      </w:r>
      <w:r w:rsidRPr="0008241C">
        <w:rPr>
          <w:sz w:val="22"/>
          <w:szCs w:val="22"/>
        </w:rPr>
        <w:instrText>ADDIN CSL_CITATION {"citationItems":[{"id":"ITEM-1","itemData":{"ISSN":"0253-1933","PMID":"20617651","abstract":"The European rabbit was brought to Australia as a companion animal by early settlers. It sometimes escaped, but failed to survive in the Australian bush. In 1879 wild rabbits were deliberately sent to Victoria to provide game for wealthy settlers to shoot. They soon spread all over Australia, except in the tropics, and became Australia's major animal pest. After careful testing in Australian wildlife and in humans, control by myxoma virus was introduced at various sites between 1937 and 1950, spreading all over the Murray-Darling Basin in 1950. Within one year mutations in the virus had led to slightly less virulence, and these continued for the next 50 years. In the early 21st Century testing viruses obtained from wild rabbits showed that the majority of these viruses were more virulent than the virus used to initiate the epidemic. In 1995 another virus specific for European rabbits, rabbit haemorrhagic disease virus, escaped from areas in which field trials were being carried out and spread around Australia. It was more successful than myxomatosis for rabbit control in arid regions.","author":[{"dropping-particle":"","family":"Fenner","given":"F","non-dropping-particle":"","parse-names":false,"suffix":""}],"container-title":"Rev. sci. tecj. Off. int. Epiz","id":"ITEM-1","issue":"1","issued":{"date-parts":[["2010"]]},"page":"103-111","title":"Deliberate introduction of the European rabbit, Oryctolagus cuniculus, into Australia","type":"article-journal","volume":"29"},"uris":["http://www.mendeley.com/documents/?uuid=09c3530c-7d42-4dcc-9f5b-4de8367296a6"]},{"id":"ITEM-2","itemData":{"DOI":"10.1007/978-3-662-03543-6_19","author":[{"dropping-particle":"","family":"Fox","given":"B. J.","non-dropping-particle":"","parse-names":false,"suffix":""}],"id":"ITEM-2","issued":{"date-parts":[["1998"]]},"note":"NULL","page":"333-347","title":"Loss of Vertebrate Diversity Following European Settlement of Australian Mediterranean Regions","type":"chapter"},"uris":["http://www.mendeley.com/documents/?uuid=2f4b18da-15c1-4119-ae2c-968447742c3f"]},{"id":"ITEM-3","itemData":{"DOI":"10.1080/00207230600773125","ISBN":"0020-7233\\r1029-0400","ISSN":"0020-7233","abstract":"Socioeconomic arrangements can foster or restrict the introduction of new species, and create the conditions for alien species to flourish or fail. Conversely, the human response to species invasions varies, according to the economic and environmental impacts of the invasion and the institutional frameworks of the human groups affected. New Zealand shows changes in public perception of and in socio-political responses to the ecological and economic consequences of introduced and invasive species. Cultural perceptions and socioeconomic experience of benefits and threats have been the prime determinants of public policy and organizational changes on biosecurity. The authors conclude that biosecurity policies in New Zealand are mainly the outcome of a history of European settler aspirations and concerns which attempt to reconcile the country’s economic advantage, as a major agricultural exporter, with a desire to conserve its native flora and fauna as a hallmark of New Zealand’s unique identity.","author":[{"dropping-particle":"","family":"Jay","given":"M.","non-dropping-particle":"","parse-names":false,"suffix":""},{"dropping-particle":"","family":"Morad","given":"M.","non-dropping-particle":"","parse-names":false,"suffix":""}],"container-title":"International Journal of Environmental Studies","id":"ITEM-3","issue":"3","issued":{"date-parts":[["2006"]]},"page":"293-302","title":"The Socioeconomic Dimensions of Biosecurity: the New Zealand Experience","type":"article-journal","volume":"63"},"uris":["http://www.mendeley.com/documents/?uuid=6980c566-34da-4fa1-92c5-f299470cf591"]}],"mendeley":{"formattedCitation":"(Fenner, 2010; B. J. Fox, 1998; Jay &amp; Morad, 2006)","manualFormatting":"(Fenner, 2010; Fox, 1998; Jay &amp; Morad, 2006)","plainTextFormattedCitation":"(Fenner, 2010; B. J. Fox, 1998; Jay &amp; Morad, 2006)","previouslyFormattedCitation":"(Fenner, 2010; B. J. Fox, 1998; Jay &amp; Morad, 2006)"},"properties":{"noteIndex":0},"schema":"https://github.com/citation-style-language/schema/raw/master/csl-citation.json"}</w:instrText>
      </w:r>
      <w:r w:rsidRPr="0008241C">
        <w:rPr>
          <w:sz w:val="22"/>
          <w:szCs w:val="22"/>
        </w:rPr>
        <w:fldChar w:fldCharType="separate"/>
      </w:r>
      <w:r w:rsidRPr="0008241C">
        <w:rPr>
          <w:noProof/>
          <w:sz w:val="22"/>
          <w:szCs w:val="22"/>
        </w:rPr>
        <w:t>(Fenner, 2010; Fox, 1998; Jay &amp; Morad, 2006)</w:t>
      </w:r>
      <w:r w:rsidRPr="0008241C">
        <w:rPr>
          <w:sz w:val="22"/>
          <w:szCs w:val="22"/>
        </w:rPr>
        <w:fldChar w:fldCharType="end"/>
      </w:r>
      <w:r w:rsidRPr="0008241C">
        <w:rPr>
          <w:sz w:val="22"/>
          <w:szCs w:val="22"/>
        </w:rPr>
        <w:t>. In New Zealand, possums, rats and stoats are now present in about 94</w:t>
      </w:r>
      <w:r w:rsidR="00C934E9">
        <w:rPr>
          <w:sz w:val="22"/>
          <w:szCs w:val="22"/>
        </w:rPr>
        <w:t xml:space="preserve"> per cent</w:t>
      </w:r>
      <w:r w:rsidRPr="0008241C">
        <w:rPr>
          <w:sz w:val="22"/>
          <w:szCs w:val="22"/>
        </w:rPr>
        <w:t xml:space="preserve"> of the country </w:t>
      </w:r>
      <w:r w:rsidRPr="0008241C">
        <w:rPr>
          <w:sz w:val="22"/>
          <w:szCs w:val="22"/>
        </w:rPr>
        <w:fldChar w:fldCharType="begin" w:fldLock="1"/>
      </w:r>
      <w:r w:rsidRPr="0008241C">
        <w:rPr>
          <w:sz w:val="22"/>
          <w:szCs w:val="22"/>
        </w:rPr>
        <w:instrText>ADDIN CSL_CITATION {"citationItems":[{"id":"ITEM-1","itemData":{"author":[{"dropping-particle":"","family":"Ministry for the Environment","given":"","non-dropping-particle":"","parse-names":false,"suffix":""},{"dropping-particle":"","family":"Statistics New Zealand","given":"","non-dropping-particle":"","parse-names":false,"suffix":""}],"id":"ITEM-1","issued":{"date-parts":[["2015"]]},"note":"Ministry for the Environment &amp;amp; Statistics New Zealand (2015). New Zealand’s Environmental Reporting Series: Environment Aotearoa 2015. Available from www.mfe.govt.nz and www.stats.govt.nz.","publisher-place":"Wellington, New Zealand","title":"New Zealand's Environmental Reporting Series: Environment Aotearoa 2015","type":"report"},"uris":["http://www.mendeley.com/documents/?uuid=291b88eb-36f1-4121-9263-3cfea8406f9e"]}],"mendeley":{"formattedCitation":"(Ministry for the Environment &amp; Statistics New Zealand, 2015)","manualFormatting":"(Ministry for the Environment &amp; Statistics New Zealand, 2015)","plainTextFormattedCitation":"(Ministry for the Environment &amp; Statistics New Zealand, 2015)","previouslyFormattedCitation":"(Ministry for the Environment &amp; Statistics New Zealand, 2015)"},"properties":{"noteIndex":0},"schema":"https://github.com/citation-style-language/schema/raw/master/csl-citation.json"}</w:instrText>
      </w:r>
      <w:r w:rsidRPr="0008241C">
        <w:rPr>
          <w:sz w:val="22"/>
          <w:szCs w:val="22"/>
        </w:rPr>
        <w:fldChar w:fldCharType="separate"/>
      </w:r>
      <w:r w:rsidRPr="0008241C">
        <w:rPr>
          <w:noProof/>
          <w:sz w:val="22"/>
          <w:szCs w:val="22"/>
        </w:rPr>
        <w:t>(Ministry for the Environment &amp; Statistics New Zealand, 2015)</w:t>
      </w:r>
      <w:r w:rsidRPr="0008241C">
        <w:rPr>
          <w:sz w:val="22"/>
          <w:szCs w:val="22"/>
        </w:rPr>
        <w:fldChar w:fldCharType="end"/>
      </w:r>
      <w:r w:rsidRPr="0008241C">
        <w:rPr>
          <w:sz w:val="22"/>
          <w:szCs w:val="22"/>
        </w:rPr>
        <w:t xml:space="preserve">. Overall, a good knowledge base exists both for plant </w:t>
      </w:r>
      <w:r w:rsidRPr="0008241C">
        <w:rPr>
          <w:sz w:val="22"/>
          <w:szCs w:val="22"/>
        </w:rPr>
        <w:fldChar w:fldCharType="begin" w:fldLock="1"/>
      </w:r>
      <w:r w:rsidRPr="0008241C">
        <w:rPr>
          <w:sz w:val="22"/>
          <w:szCs w:val="22"/>
        </w:rPr>
        <w:instrText>ADDIN CSL_CITATION {"citationItems":[{"id":"ITEM-1","itemData":{"URL":"http://www.landcareresearch.co.nz/resources/identification/plants/weeds-key","accessed":{"date-parts":[["2015","11","17"]]},"author":[{"dropping-particle":"","family":"Dawson","given":"M.","non-dropping-particle":"","parse-names":false,"suffix":""},{"dropping-particle":"","family":"Navie, S.","given":"","non-dropping-particle":"","parse-names":false,"suffix":""},{"dropping-particle":"","family":"James","given":"T.","non-dropping-particle":"","parse-names":false,"suffix":""},{"dropping-particle":"","family":"Heenan","given":"P.","non-dropping-particle":"","parse-names":false,"suffix":""},{"dropping-particle":"","family":"Champion","given":"P.","non-dropping-particle":"","parse-names":false,"suffix":""}],"id":"ITEM-1","issued":{"date-parts":[["2010"]]},"title":"Weeds Key – interactive key to the weed species of New Zealand.","type":"webpage"},"uris":["http://www.mendeley.com/documents/?uuid=7ff2d7ef-7591-4a24-9cf7-b317c8081fa7"]}],"mendeley":{"formattedCitation":"(M. Dawson &lt;i&gt;et al.&lt;/i&gt;, 2010)","manualFormatting":"(Dawson, M., Navie, S., James, T., Heenan, P., Champion ., 2010)","plainTextFormattedCitation":"(M. Dawson et al., 2010)","previouslyFormattedCitation":"(M. Dawson &lt;i&gt;et al.&lt;/i&gt;, 2010)"},"properties":{"noteIndex":0},"schema":"https://github.com/citation-style-language/schema/raw/master/csl-citation.json"}</w:instrText>
      </w:r>
      <w:r w:rsidRPr="0008241C">
        <w:rPr>
          <w:sz w:val="22"/>
          <w:szCs w:val="22"/>
        </w:rPr>
        <w:fldChar w:fldCharType="separate"/>
      </w:r>
      <w:r w:rsidRPr="0008241C">
        <w:rPr>
          <w:noProof/>
          <w:sz w:val="22"/>
          <w:szCs w:val="22"/>
        </w:rPr>
        <w:t>(Dawson, M., Navie, S., James, T., Heenan, P., Champion ., 2010)</w:t>
      </w:r>
      <w:r w:rsidRPr="0008241C">
        <w:rPr>
          <w:sz w:val="22"/>
          <w:szCs w:val="22"/>
        </w:rPr>
        <w:fldChar w:fldCharType="end"/>
      </w:r>
      <w:r w:rsidRPr="0008241C">
        <w:rPr>
          <w:szCs w:val="22"/>
        </w:rPr>
        <w:t xml:space="preserve"> </w:t>
      </w:r>
      <w:r w:rsidRPr="0008241C">
        <w:rPr>
          <w:sz w:val="22"/>
          <w:szCs w:val="22"/>
        </w:rPr>
        <w:t xml:space="preserve">and vertebrate IAS. Australia established a cooperative research centre focused on vertebrate pests in 1992, with studies focusing on the management of vertebrate invasive alien species </w:t>
      </w:r>
      <w:r w:rsidRPr="0008241C">
        <w:rPr>
          <w:sz w:val="22"/>
          <w:szCs w:val="22"/>
        </w:rPr>
        <w:fldChar w:fldCharType="begin" w:fldLock="1"/>
      </w:r>
      <w:r w:rsidRPr="0008241C">
        <w:rPr>
          <w:sz w:val="22"/>
          <w:szCs w:val="22"/>
        </w:rPr>
        <w:instrText>ADDIN CSL_CITATION {"citationItems":[{"id":"ITEM-1","itemData":{"abstract":"Wild canids (wild dogs and European red foxes) cause substantial losses to Australian livestock industries and environmental values. Both species are actively managed as pests to livestock production. Contemporaneously, the dingo proportion of the wild dog population, being considered native, is protected in areas designated for wildlife conservation. Wild dogs particularly affect sheep and goat production because of the behavioural responses of domestic sheep and goats to attack, and the flexible hunting tactics of wild dogs. Predation of calves, although less common, is now more economically important because of recent changes in commodity prices. Although sometimes affecting lambing and kidding rates, foxes cause fewer problems to livestock producers but have substantial impacts on environmental values, affecting the survival of small to medium-sized native fauna and affecting plant biodiversity by spreading weeds. Canid management in Australia relies heavily on the use of compound 1080-poisoned baits that can be applied aerially or by ground. Exclusion fencing, trapping, shooting, livestock-guarding animals and predator calling with shooting are also used.The new Invasive Animals Cooperative Research Centre has 40 partners representing private and public land managers, universities, and training, research and development organisations. One of the major objectives of the new IACRC is to apply a strategic approach in order to reduce the impacts of wild canids on agricultural and environmental values in Australia by 10%. In this paper, the impacts, ecology and management of wild canids in Australia are briefly reviewed and the first cooperative projects that will address IACRC objectives for improving wild dog management are outlined. ","author":[{"dropping-particle":"","family":"Fleming","given":"P J S","non-dropping-particle":"","parse-names":false,"suffix":""},{"dropping-particle":"","family":"Allen","given":"L R","non-dropping-particle":"","parse-names":false,"suffix":""},{"dropping-particle":"","family":"Lapidge","given":"S J","non-dropping-particle":"","parse-names":false,"suffix":""},{"dropping-particle":"","family":"Robley","given":"A","non-dropping-particle":"","parse-names":false,"suffix":""},{"dropping-particle":"","family":"Saunders","given":"G R","non-dropping-particle":"","parse-names":false,"suffix":""},{"dropping-particle":"","family":"Thomson","given":"P C","non-dropping-particle":"","parse-names":false,"suffix":""}],"container-title":"Australian Journal of Experimental Agriculture","id":"ITEM-1","issue":"7","issued":{"date-parts":[["2006"]]},"page":"753-762","title":"A strategic approach to mitigating the impacts of wild canids: proposed activities of the Invasive Animals Cooperative Research Centre","type":"article-journal","volume":"46"},"uris":["http://www.mendeley.com/documents/?uuid=b04a9d9e-bdbc-43b2-8cfc-c238a1ce566e"]},{"id":"ITEM-2","itemData":{"DOI":"10.1111/mam.12011","ISBN":"0305-1838","ISSN":"03051838","abstract":"* Globally, wild or feral pigs Sus scrofa are a widespread and important pest. Mitigation of their impacts requires a sound understanding of those impacts and the benefits and limitations of different management approaches.\\n\\n* Here, we review published and unpublished studies to provide a synopsis of contemporary understanding of wild pig impacts and management in Australia, and to identify important shortcomings.\\n\\n* Wild pigs can have important impacts on biodiversity values, ecosystem functioning and agricultural production. However, many of these impacts remain poorly described, and therefore, difficult to manage effectively. Many impacts are highly variable, and innovative experimental and analytical approaches may be necessary to elucidate them.\\n\\n* Most contemporary management programmes use lethal techniques to attempt to reduce pig densities, but it is often unclear how effective they are at reducing damage.\\n\\n* We conclude that greater integration of experimental approaches into wild pig management programmes is necessary to improve our understanding of wild pig impacts, and our ability to manage those impacts effectively and efficiently.","author":[{"dropping-particle":"","family":"Bengsen","given":"Andrew J.","non-dropping-particle":"","parse-names":false,"suffix":""},{"dropping-particle":"","family":"Gentle","given":"Matthew N.","non-dropping-particle":"","parse-names":false,"suffix":""},{"dropping-particle":"","family":"Mitchell","given":"James L.","non-dropping-particle":"","parse-names":false,"suffix":""},{"dropping-particle":"","family":"Pearson","given":"Hayley E.","non-dropping-particle":"","parse-names":false,"suffix":""},{"dropping-particle":"","family":"Saunders","given":"Glen R.","non-dropping-particle":"","parse-names":false,"suffix":""}],"container-title":"Mammal Review","id":"ITEM-2","issue":"2","issued":{"date-parts":[["2014"]]},"page":"135-147","title":"Impacts and management of wild pigs Sus scrofa in australia","type":"article-journal","volume":"44"},"uris":["http://www.mendeley.com/documents/?uuid=3367bb5e-dfc1-4ef7-9087-091a6ce58677","http://www.mendeley.com/documents/?uuid=13c4cfe4-3981-4dec-ab11-c92b9e67dbf1"]},{"id":"ITEM-3","itemData":{"DOI":"10.1007/s10530-014-0767-1","ISSN":"1573-1464","abstract":"Top-predators can play important roles in terrestrial food webs, fuelling speculation that top-predators might be used as biocontrol tools against invasive mesopredators. Feral cats are believed to be largely responsible for the current declines of native fauna across tropical northern Australia, where substantial beef cattle production occurs. Dingoes are known to impact cattle production there and are predicted to impact native fauna also. However, dingoes are forecasted to curtail the impacts of cats and reverse native fauna declines. We review (1) empirical studies investigating the relationships between dingoes and cats, and dingo control and cats, (2) records of cat remains in dingo diets, and (3) historical records of lethal dingo control using 1080-poisoned baits across Australia between 1999 and 2008 to show how two naturalised invasive species can interact in dynamic agro-ecological landscapes. From the 35 studies assessed, most reported no detectable relationship between dingoes and cats; negative or positive relationships were seldom detected. Dingoes do not appear to exclude cats beyond fine scales, but may alter cat activity periods under certain conditions. Cat remains were found in only 0.63 % of over 31,000 dingo diet records. Lethal dingo control occurs (in varying degrees) across about two-thirds of Australia and does not appear to substantially influence dingo-cat relationships. We conclude that the presently available data provides little evidence that bolstering dingo populations will reduce the impacts of cats. Much more work is needed to identify situations where top-predators might be used as effective biocontrol tools against invasive mesopredators in agro-ecological systems.","author":[{"dropping-particle":"","family":"Allen","given":"Benjamin L","non-dropping-particle":"","parse-names":false,"suffix":""},{"dropping-particle":"","family":"Allen","given":"Lee R","non-dropping-particle":"","parse-names":false,"suffix":""},{"dropping-particle":"","family":"Leung","given":"Luke K.-P.","non-dropping-particle":"","parse-names":false,"suffix":""}],"container-title":"Biological Invasions","id":"ITEM-3","issue":"2","issued":{"date-parts":[["2015"]]},"page":"761-776","title":"Interactions between two naturalised invasive predators in Australia: are feral cats suppressed by dingoes?","type":"article-journal","volume":"17"},"uris":["http://www.mendeley.com/documents/?uuid=5817407a-eb0e-492f-92fa-3bc1782120e7"]},{"id":"ITEM-4","itemData":{"DOI":"10.3201/eid2112.151210","ISSN":"1080-6040","author":[{"dropping-particle":"","family":"Hall","given":"Robyn N","non-dropping-particle":"","parse-names":false,"suffix":""},{"dropping-particle":"","family":"Mahar","given":"Jackie E","non-dropping-particle":"","parse-names":false,"suffix":""},{"dropping-particle":"","family":"Haboury","given":"Stephanie","non-dropping-particle":"","parse-names":false,"suffix":""},{"dropping-particle":"","family":"Stevens","given":"Vicky","non-dropping-particle":"","parse-names":false,"suffix":""},{"dropping-particle":"","family":"Holmes","given":"Edward C","non-dropping-particle":"","parse-names":false,"suffix":""},{"dropping-particle":"","family":"Strive","given":"Tanja","non-dropping-particle":"","parse-names":false,"suffix":""}],"container-title":"Emerging Infectious Diseases","id":"ITEM-4","issue":"12","issued":{"date-parts":[["2015","12"]]},"page":"2276-2278","publisher":"Centers for Disease Control and Prevention","title":"Emerging Rabbit Hemorrhagic Disease Virus 2 (RHDVb), Australia","type":"article-journal","volume":"21"},"uris":["http://www.mendeley.com/documents/?uuid=99618c9f-f2db-440b-b294-5cd802b3750a","http://www.mendeley.com/documents/?uuid=1c1d505a-04ef-461b-8d57-76d876c9aa01"]}],"mendeley":{"formattedCitation":"(B. L. Allen &lt;i&gt;et al.&lt;/i&gt;, 2015; Bengsen &lt;i&gt;et al.&lt;/i&gt;, 2014; Fleming &lt;i&gt;et al.&lt;/i&gt;, 2006; Hall &lt;i&gt;et al.&lt;/i&gt;, 2015)","plainTextFormattedCitation":"(B. L. Allen et al., 2015; Bengsen et al., 2014; Fleming et al., 2006; Hall et al., 2015)","previouslyFormattedCitation":"(B. L. Allen &lt;i&gt;et al.&lt;/i&gt;, 2015; Bengsen &lt;i&gt;et al.&lt;/i&gt;, 2014; Fleming &lt;i&gt;et al.&lt;/i&gt;, 2006; Hall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 L. Allen </w:t>
      </w:r>
      <w:r w:rsidRPr="0008241C">
        <w:rPr>
          <w:i/>
          <w:noProof/>
          <w:sz w:val="22"/>
          <w:szCs w:val="22"/>
        </w:rPr>
        <w:t>et al.</w:t>
      </w:r>
      <w:r w:rsidRPr="0008241C">
        <w:rPr>
          <w:noProof/>
          <w:sz w:val="22"/>
          <w:szCs w:val="22"/>
        </w:rPr>
        <w:t xml:space="preserve">, 2015; Bengsen </w:t>
      </w:r>
      <w:r w:rsidRPr="0008241C">
        <w:rPr>
          <w:i/>
          <w:noProof/>
          <w:sz w:val="22"/>
          <w:szCs w:val="22"/>
        </w:rPr>
        <w:t>et al.</w:t>
      </w:r>
      <w:r w:rsidRPr="0008241C">
        <w:rPr>
          <w:noProof/>
          <w:sz w:val="22"/>
          <w:szCs w:val="22"/>
        </w:rPr>
        <w:t xml:space="preserve">, 2014; Fleming </w:t>
      </w:r>
      <w:r w:rsidRPr="0008241C">
        <w:rPr>
          <w:i/>
          <w:noProof/>
          <w:sz w:val="22"/>
          <w:szCs w:val="22"/>
        </w:rPr>
        <w:t>et al.</w:t>
      </w:r>
      <w:r w:rsidRPr="0008241C">
        <w:rPr>
          <w:noProof/>
          <w:sz w:val="22"/>
          <w:szCs w:val="22"/>
        </w:rPr>
        <w:t xml:space="preserve">, 2006; Hall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ee also </w:t>
      </w:r>
      <w:hyperlink r:id="rId157" w:history="1">
        <w:r w:rsidRPr="0008241C">
          <w:rPr>
            <w:color w:val="0000FF"/>
            <w:sz w:val="22"/>
            <w:szCs w:val="22"/>
            <w:u w:val="single"/>
          </w:rPr>
          <w:t>www.invasives.com.au</w:t>
        </w:r>
      </w:hyperlink>
      <w:r w:rsidRPr="0008241C">
        <w:rPr>
          <w:iCs/>
          <w:sz w:val="22"/>
          <w:szCs w:val="22"/>
        </w:rPr>
        <w:t>)</w:t>
      </w:r>
      <w:r w:rsidRPr="0008241C">
        <w:rPr>
          <w:i/>
          <w:iCs/>
          <w:sz w:val="22"/>
          <w:szCs w:val="22"/>
        </w:rPr>
        <w:t xml:space="preserve">. </w:t>
      </w:r>
      <w:r w:rsidRPr="0008241C">
        <w:rPr>
          <w:iCs/>
          <w:sz w:val="22"/>
          <w:szCs w:val="22"/>
        </w:rPr>
        <w:t>Research on invasive plants has been aimed at tackling the hundreds of invasive species, 70</w:t>
      </w:r>
      <w:r w:rsidR="00C934E9">
        <w:rPr>
          <w:iCs/>
          <w:sz w:val="22"/>
          <w:szCs w:val="22"/>
        </w:rPr>
        <w:t xml:space="preserve"> per cent</w:t>
      </w:r>
      <w:r w:rsidRPr="0008241C">
        <w:rPr>
          <w:iCs/>
          <w:sz w:val="22"/>
          <w:szCs w:val="22"/>
        </w:rPr>
        <w:t xml:space="preserve"> of which are believed to have been deliberately introduced for ornamental or agricultural reasons</w:t>
      </w:r>
      <w:r w:rsidRPr="0008241C">
        <w:rPr>
          <w:iCs/>
          <w:szCs w:val="18"/>
          <w:vertAlign w:val="superscript"/>
        </w:rPr>
        <w:footnoteReference w:id="66"/>
      </w:r>
      <w:r w:rsidRPr="0008241C">
        <w:rPr>
          <w:i/>
          <w:iCs/>
          <w:sz w:val="22"/>
          <w:szCs w:val="22"/>
        </w:rPr>
        <w:t>.</w:t>
      </w:r>
    </w:p>
    <w:p w14:paraId="185750BC" w14:textId="77777777" w:rsidR="00A01204" w:rsidRPr="0008241C" w:rsidRDefault="00A01204" w:rsidP="00A01204">
      <w:pPr>
        <w:rPr>
          <w:i/>
          <w:sz w:val="22"/>
          <w:szCs w:val="22"/>
        </w:rPr>
      </w:pPr>
    </w:p>
    <w:p w14:paraId="68C0FB02" w14:textId="77777777" w:rsidR="00A01204" w:rsidRPr="0008241C" w:rsidRDefault="00A01204" w:rsidP="00A01204">
      <w:pPr>
        <w:rPr>
          <w:sz w:val="22"/>
          <w:szCs w:val="22"/>
        </w:rPr>
      </w:pPr>
      <w:r w:rsidRPr="0008241C">
        <w:rPr>
          <w:sz w:val="22"/>
          <w:szCs w:val="22"/>
        </w:rPr>
        <w:lastRenderedPageBreak/>
        <w:t xml:space="preserve">Similarly, the endemic biota of Pacific Island states is strongly threatened by invasive species not least due to the high establishment and impact rates of invasive alien species on islands </w:t>
      </w:r>
      <w:r w:rsidRPr="0008241C">
        <w:rPr>
          <w:sz w:val="22"/>
          <w:szCs w:val="22"/>
        </w:rPr>
        <w:fldChar w:fldCharType="begin" w:fldLock="1"/>
      </w:r>
      <w:r w:rsidRPr="0008241C">
        <w:rPr>
          <w:sz w:val="22"/>
          <w:szCs w:val="22"/>
        </w:rPr>
        <w:instrText>ADDIN CSL_CITATION {"citationItems":[{"id":"ITEM-1","itemData":{"DOI":"10.1007/s10530-013-0495-y","ISSN":"1573-1464","abstract":"Invasive species are the greatest threat to island ecosystems, which harbour nearly half the world’s endangered biodiversity. However, eradication is more feasible on islands than on continents. We present a global analysis of 1,224 successful eradications of invasive plants and animals on 808 islands. Most involve single vertebrate species on uninhabited islands, but plant and invertebrate eradications occur more often on inhabited islands. Inhabited islands are often highly modified and support numerous introduced species. Consequently, targeting a single invasive species can be ineffective or counterproductive. The impacts of other pests will continue and, in some cases, be exacerbated. The presence of people also creates regulatory, logistical and socio-political constraints. Real or perceived health risks to inhabitants, pets and livestock may restrict the use of some eradication tools, and communities or individuals sometimes oppose eradication. Despite such challenges, managing invasive species is vital to conserve and restore the unique biodiversity of many inhabited islands, and to maintain or improve the welfare and livelihoods of island residents. We present a brief case study of the Juan Fernández Archipelago, Chile, and discuss the feasibility of eradicating large suites of invasive plants and animals from inhabited islands while managing other invaders for which eradication is not feasible or desirable. Eradications must be planned to account for species interactions. Monitoring and contingency plans must detect and address any ‘surprise effects’. Above all, it is important that the local community derives social, cultural and/or economic benefits, and that people support and are engaged in the restoration effort.","author":[{"dropping-particle":"","family":"Glen","given":"Alistair S","non-dropping-particle":"","parse-names":false,"suffix":""},{"dropping-particle":"","family":"Atkinson","given":"Rachel","non-dropping-particle":"","parse-names":false,"suffix":""},{"dropping-particle":"","family":"Campbell","given":"Karl J","non-dropping-particle":"","parse-names":false,"suffix":""},{"dropping-particle":"","family":"Hagen","given":"Erin","non-dropping-particle":"","parse-names":false,"suffix":""},{"dropping-particle":"","family":"Holmes","given":"Nick D","non-dropping-particle":"","parse-names":false,"suffix":""},{"dropping-particle":"","family":"Keitt","given":"Bradford S","non-dropping-particle":"","parse-names":false,"suffix":""},{"dropping-particle":"","family":"Parkes","given":"John P","non-dropping-particle":"","parse-names":false,"suffix":""},{"dropping-particle":"","family":"Saunders","given":"Alan","non-dropping-particle":"","parse-names":false,"suffix":""},{"dropping-particle":"","family":"Sawyer","given":"John","non-dropping-particle":"","parse-names":false,"suffix":""},{"dropping-particle":"","family":"Torres","given":"Hernán","non-dropping-particle":"","parse-names":false,"suffix":""}],"container-title":"Biological Invasions","id":"ITEM-1","issue":"12","issued":{"date-parts":[["2013"]]},"page":"2589-2603","title":"Eradicating multiple invasive species on inhabited islands: the next big step in island restoration?","type":"article-journal","volume":"15"},"uris":["http://www.mendeley.com/documents/?uuid=cb10faab-3b95-4c6f-bcd2-4a3f6e03791b"]},{"id":"ITEM-2","itemData":{"abstract":"distribution, cartes, espèces exotiques enbahissantes, Nouvelle-Calédonie","author":[{"dropping-particle":"","family":"Hequet","given":"V.","non-dropping-particle":"","parse-names":false,"suffix":""},{"dropping-particle":"","family":"Corre","given":"M.","non-dropping-particle":"le","parse-names":false,"suffix":""},{"dropping-particle":"","family":"Rigault","given":"Frédéric","non-dropping-particle":"","parse-names":false,"suffix":""},{"dropping-particle":"","family":"Blanfort","given":"V","non-dropping-particle":"","parse-names":false,"suffix":""}],"id":"ITEM-2","issued":{"date-parts":[["2009"]]},"page":"87","title":"Les Espèces Exotiques Envahissantes De Nouvelle-Calédonie","type":"article-journal"},"uris":["http://www.mendeley.com/documents/?uuid=2eb50428-d277-48d4-a493-d3e27d68a012","http://www.mendeley.com/documents/?uuid=42e5d338-31ad-4c40-a6d1-e00c77761880"]},{"id":"ITEM-3","itemData":{"DOI":"10.1007/s10530-010-9706-y","author":[{"dropping-particle":"","family":"Theuerkauf","given":"Jörn","non-dropping-particle":"","parse-names":false,"suffix":""},{"dropping-particle":"","family":"Jourdan","given":"Hervé","non-dropping-particle":"","parse-names":false,"suffix":""},{"dropping-particle":"","family":"Rouys","given":"Sophie","non-dropping-particle":"","parse-names":false,"suffix":""},{"dropping-particle":"","family":"Gula","given":"Roman","non-dropping-particle":"","parse-names":false,"suffix":""},{"dropping-particle":"","family":"Gajewska","given":"Marta","non-dropping-particle":"","parse-names":false,"suffix":""},{"dropping-particle":"","family":"Unrug-Bielawska","given":"Katarzyna","non-dropping-particle":"","parse-names":false,"suffix":""},{"dropping-particle":"","family":"Kuehn","given":"Ralph","non-dropping-particle":"","parse-names":false,"suffix":""}],"container-title":"Biological Invasions","id":"ITEM-3","issued":{"date-parts":[["2010","9"]]},"number-of-pages":"2975-2978","title":"Inventory of alien birds and mammals in the Wallis and Futuna Archipelago","type":"book","volume":"12"},"uris":["http://www.mendeley.com/documents/?uuid=912d772a-1e07-4f43-a07e-ee203701d7cf"]}],"mendeley":{"formattedCitation":"(Glen &lt;i&gt;et al.&lt;/i&gt;, 2013; Hequet &lt;i&gt;et al.&lt;/i&gt;, 2009; Theuerkauf &lt;i&gt;et al.&lt;/i&gt;, 2010)","plainTextFormattedCitation":"(Glen et al., 2013; Hequet et al., 2009; Theuerkauf et al., 2010)","previouslyFormattedCitation":"(Glen &lt;i&gt;et al.&lt;/i&gt;, 2013; Hequet &lt;i&gt;et al.&lt;/i&gt;, 2009; Theuerkauf &lt;i&gt;et al.&lt;/i&gt;, 2010)"},"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Glen </w:t>
      </w:r>
      <w:r w:rsidRPr="0008241C">
        <w:rPr>
          <w:i/>
          <w:noProof/>
          <w:sz w:val="22"/>
          <w:szCs w:val="22"/>
          <w:lang w:val="en-NZ"/>
        </w:rPr>
        <w:t>et al.</w:t>
      </w:r>
      <w:r w:rsidRPr="0008241C">
        <w:rPr>
          <w:noProof/>
          <w:sz w:val="22"/>
          <w:szCs w:val="22"/>
          <w:lang w:val="en-NZ"/>
        </w:rPr>
        <w:t xml:space="preserve">, 2013; Hequet </w:t>
      </w:r>
      <w:r w:rsidRPr="0008241C">
        <w:rPr>
          <w:i/>
          <w:noProof/>
          <w:sz w:val="22"/>
          <w:szCs w:val="22"/>
          <w:lang w:val="en-NZ"/>
        </w:rPr>
        <w:t>et al.</w:t>
      </w:r>
      <w:r w:rsidRPr="0008241C">
        <w:rPr>
          <w:noProof/>
          <w:sz w:val="22"/>
          <w:szCs w:val="22"/>
          <w:lang w:val="en-NZ"/>
        </w:rPr>
        <w:t xml:space="preserve">, 2009; Theuerkauf </w:t>
      </w:r>
      <w:r w:rsidRPr="0008241C">
        <w:rPr>
          <w:i/>
          <w:noProof/>
          <w:sz w:val="22"/>
          <w:szCs w:val="22"/>
          <w:lang w:val="en-NZ"/>
        </w:rPr>
        <w:t>et al.</w:t>
      </w:r>
      <w:r w:rsidRPr="0008241C">
        <w:rPr>
          <w:noProof/>
          <w:sz w:val="22"/>
          <w:szCs w:val="22"/>
          <w:lang w:val="en-NZ"/>
        </w:rPr>
        <w:t>, 2010)</w:t>
      </w:r>
      <w:r w:rsidRPr="0008241C">
        <w:rPr>
          <w:sz w:val="22"/>
          <w:szCs w:val="22"/>
        </w:rPr>
        <w:fldChar w:fldCharType="end"/>
      </w:r>
      <w:r w:rsidRPr="0008241C">
        <w:rPr>
          <w:sz w:val="22"/>
          <w:szCs w:val="22"/>
          <w:lang w:val="en-NZ"/>
        </w:rPr>
        <w:t xml:space="preserve">. </w:t>
      </w:r>
      <w:r w:rsidRPr="0008241C">
        <w:rPr>
          <w:sz w:val="22"/>
          <w:szCs w:val="22"/>
        </w:rPr>
        <w:t xml:space="preserve">In comparison to other parts of the Asia-Pacific region, there is a high level of cooperation across the Pacific Islands, and between these islands, New Zealand and Australia, to identify, manage and control invasive alien species as illustrated by common databases and reports for the Pacific islands </w:t>
      </w:r>
      <w:r w:rsidRPr="0008241C">
        <w:rPr>
          <w:sz w:val="22"/>
          <w:szCs w:val="22"/>
        </w:rPr>
        <w:fldChar w:fldCharType="begin" w:fldLock="1"/>
      </w:r>
      <w:r w:rsidRPr="0008241C">
        <w:rPr>
          <w:sz w:val="22"/>
          <w:szCs w:val="22"/>
        </w:rPr>
        <w:instrText>ADDIN CSL_CITATION {"citationItems":[{"id":"ITEM-1","itemData":{"author":[{"dropping-particle":"","family":"SREP","given":"","non-dropping-particle":"","parse-names":false,"suffix":""}],"id":"ITEM-1","issued":{"date-parts":[["2009"]]},"note":"NULL","publisher-place":"Apia, Samoa.","title":"Guidelines for invasive species management in the Pacific : a Pacific strategy for managing pests, weeds and other invasive species / compiled by Alan Tye","type":"report"},"uris":["http://www.mendeley.com/documents/?uuid=0bec24e5-c518-4efa-8e41-f1598da193ae"]},{"id":"ITEM-2","itemData":{"author":[{"dropping-particle":"","family":"Pacific Invasives Initiative","given":"","non-dropping-particle":"","parse-names":false,"suffix":""}],"id":"ITEM-2","issued":{"date-parts":[["2010"]]},"number-of-pages":"26pp","publisher-place":"Pacific Invasives Initiative, Auckland, New Zealand","title":"Invasive Species Management in the Pacific: a review of national plans and current activities. Unpublished report for the Pacific Invasives Partnership. Prepared by Natasha Doherty and Souad Boudjelas.","type":"report"},"uris":["http://www.mendeley.com/documents/?uuid=1945cd90-257f-483c-868d-a82ef8badf66"]}],"mendeley":{"formattedCitation":"(Pacific Invasives Initiative, 2010; SREP, 2009)","manualFormatting":"(Pacific Invasives Initiative, 2010; SREP, 2009","plainTextFormattedCitation":"(Pacific Invasives Initiative, 2010; SREP, 2009)","previouslyFormattedCitation":"(Pacific Invasives Initiative, 2010; SREP, 2009)"},"properties":{"noteIndex":0},"schema":"https://github.com/citation-style-language/schema/raw/master/csl-citation.json"}</w:instrText>
      </w:r>
      <w:r w:rsidRPr="0008241C">
        <w:rPr>
          <w:sz w:val="22"/>
          <w:szCs w:val="22"/>
        </w:rPr>
        <w:fldChar w:fldCharType="separate"/>
      </w:r>
      <w:r w:rsidRPr="0008241C">
        <w:rPr>
          <w:noProof/>
          <w:sz w:val="22"/>
          <w:szCs w:val="22"/>
        </w:rPr>
        <w:t>(Pacific Invasives Initiative, 2010; SREP, 2009</w:t>
      </w:r>
      <w:r w:rsidRPr="0008241C">
        <w:rPr>
          <w:sz w:val="22"/>
          <w:szCs w:val="22"/>
        </w:rPr>
        <w:fldChar w:fldCharType="end"/>
      </w:r>
      <w:r w:rsidRPr="0008241C">
        <w:rPr>
          <w:sz w:val="22"/>
          <w:szCs w:val="22"/>
        </w:rPr>
        <w:t xml:space="preserve">; and the “Biology and Impacts of Pacific Island Invasive Species” series published in ‘Pacific Science’). There are also initiatives such as the ‘Pacific Invasive Learning Network’ that aim to strengthen collaborations and knowledge exchange across this area. This cooperation can be linked to the Pacific Islands being heavily impacted by invasive alien species, with one alien invader, the brown tree snake, for example being held responsible for the extinction of 10 bird species, several lizard species and one bat species on Guam alone </w:t>
      </w:r>
      <w:r w:rsidRPr="0008241C">
        <w:rPr>
          <w:sz w:val="22"/>
          <w:szCs w:val="22"/>
        </w:rPr>
        <w:fldChar w:fldCharType="begin" w:fldLock="1"/>
      </w:r>
      <w:r w:rsidRPr="0008241C">
        <w:rPr>
          <w:sz w:val="22"/>
          <w:szCs w:val="22"/>
        </w:rPr>
        <w:instrText>ADDIN CSL_CITATION {"citationItems":[{"id":"ITEM-1","itemData":{"author":[{"dropping-particle":"","family":"Pelley","given":"J","non-dropping-particle":"","parse-names":false,"suffix":""}],"container-title":"Frontiers in Ecology and the Environment","id":"ITEM-1","issued":{"date-parts":[["2008"]]},"page":"296","title":"Invasive snake threatens Pacific islands","type":"article-journal","volume":"6"},"uris":["http://www.mendeley.com/documents/?uuid=79800fa5-ed2f-4139-ab0a-ddacc626ae86"]}],"mendeley":{"formattedCitation":"(Pelley, 2008)","manualFormatting":"(Pelley, 2008)","plainTextFormattedCitation":"(Pelley, 2008)","previouslyFormattedCitation":"(Pelley, 2008)"},"properties":{"noteIndex":0},"schema":"https://github.com/citation-style-language/schema/raw/master/csl-citation.json"}</w:instrText>
      </w:r>
      <w:r w:rsidRPr="0008241C">
        <w:rPr>
          <w:sz w:val="22"/>
          <w:szCs w:val="22"/>
        </w:rPr>
        <w:fldChar w:fldCharType="separate"/>
      </w:r>
      <w:r w:rsidRPr="0008241C">
        <w:rPr>
          <w:noProof/>
          <w:sz w:val="22"/>
          <w:szCs w:val="22"/>
        </w:rPr>
        <w:t>(Pelley, 2008)</w:t>
      </w:r>
      <w:r w:rsidRPr="0008241C">
        <w:rPr>
          <w:sz w:val="22"/>
          <w:szCs w:val="22"/>
        </w:rPr>
        <w:fldChar w:fldCharType="end"/>
      </w:r>
      <w:r w:rsidRPr="0008241C">
        <w:rPr>
          <w:sz w:val="22"/>
          <w:szCs w:val="22"/>
        </w:rPr>
        <w:t>.</w:t>
      </w:r>
    </w:p>
    <w:p w14:paraId="4E6A7D34" w14:textId="77777777" w:rsidR="00A01204" w:rsidRPr="0008241C" w:rsidRDefault="00A01204" w:rsidP="00A01204">
      <w:pPr>
        <w:rPr>
          <w:sz w:val="22"/>
          <w:szCs w:val="22"/>
        </w:rPr>
      </w:pPr>
    </w:p>
    <w:p w14:paraId="665208EF" w14:textId="77777777" w:rsidR="00A01204" w:rsidRPr="0008241C" w:rsidRDefault="00A01204" w:rsidP="00A01204">
      <w:pPr>
        <w:rPr>
          <w:sz w:val="22"/>
          <w:szCs w:val="22"/>
        </w:rPr>
      </w:pPr>
      <w:r w:rsidRPr="0008241C">
        <w:rPr>
          <w:sz w:val="22"/>
          <w:szCs w:val="22"/>
        </w:rPr>
        <w:t xml:space="preserve">The coastal and marine environments across the Asia-Pacific region are also heavily impacted by invasive alien species, but the knowledge base for most marine invasive alien species, including current distributions and influence on marine ecosystems, fisheries and human well-being, remains patchy and geographically biased. A first assessment is available for Republic of Korea and China </w:t>
      </w:r>
      <w:r w:rsidRPr="0008241C">
        <w:rPr>
          <w:sz w:val="22"/>
          <w:szCs w:val="22"/>
        </w:rPr>
        <w:fldChar w:fldCharType="begin" w:fldLock="1"/>
      </w:r>
      <w:r w:rsidRPr="0008241C">
        <w:rPr>
          <w:sz w:val="22"/>
          <w:szCs w:val="22"/>
        </w:rPr>
        <w:instrText>ADDIN CSL_CITATION {"citationItems":[{"id":"ITEM-1","itemData":{"DOI":"10.1007/978-3-540-79236-9","ISBN":"978-3-540-79235-2","ISSN":"0070-8356","author":[{"dropping-particle":"","family":"Seo KS, Lee","given":"Y.","non-dropping-particle":"","parse-names":false,"suffix":""}],"collection-title":"Ecological Studies","container-title":"Biological Invasions in Marine Ecosystems","editor":[{"dropping-particle":"","family":"Rilov","given":"Gil","non-dropping-particle":"","parse-names":false,"suffix":""},{"dropping-particle":"","family":"Crooks","given":"Jeffrey A.","non-dropping-particle":"","parse-names":false,"suffix":""}],"id":"ITEM-1","issued":{"date-parts":[["2009"]]},"page":"642","publisher":"Springer Berlin Heidelberg","publisher-place":"Berlin, Heidelberg","title":"A First Assessment of Invasive Marine Species on Chinese and Korean Coasts","type":"chapter","volume":"204"},"uris":["http://www.mendeley.com/documents/?uuid=6c186009-4e76-4b2f-a7f8-28f59572aa80"]}],"mendeley":{"formattedCitation":"(Seo KS, Lee, 2009)","manualFormatting":"(Seo &amp; Lee, 2009)","plainTextFormattedCitation":"(Seo KS, Lee, 2009)","previouslyFormattedCitation":"(Seo KS, Lee, 2009)"},"properties":{"noteIndex":0},"schema":"https://github.com/citation-style-language/schema/raw/master/csl-citation.json"}</w:instrText>
      </w:r>
      <w:r w:rsidRPr="0008241C">
        <w:rPr>
          <w:sz w:val="22"/>
          <w:szCs w:val="22"/>
        </w:rPr>
        <w:fldChar w:fldCharType="separate"/>
      </w:r>
      <w:r w:rsidRPr="0008241C">
        <w:rPr>
          <w:noProof/>
          <w:sz w:val="22"/>
          <w:szCs w:val="22"/>
        </w:rPr>
        <w:t>(Seo &amp; Lee, 2009)</w:t>
      </w:r>
      <w:r w:rsidRPr="0008241C">
        <w:rPr>
          <w:sz w:val="22"/>
          <w:szCs w:val="22"/>
        </w:rPr>
        <w:fldChar w:fldCharType="end"/>
      </w:r>
      <w:r w:rsidRPr="0008241C">
        <w:rPr>
          <w:sz w:val="22"/>
          <w:szCs w:val="22"/>
        </w:rPr>
        <w:t xml:space="preserve">, while our understanding on the state of marine invasions on Australian </w:t>
      </w:r>
      <w:r w:rsidRPr="0008241C">
        <w:rPr>
          <w:sz w:val="22"/>
          <w:szCs w:val="22"/>
        </w:rPr>
        <w:fldChar w:fldCharType="begin" w:fldLock="1"/>
      </w:r>
      <w:r w:rsidRPr="0008241C">
        <w:rPr>
          <w:sz w:val="22"/>
          <w:szCs w:val="22"/>
        </w:rPr>
        <w:instrText>ADDIN CSL_CITATION {"citationItems":[{"id":"ITEM-1","itemData":{"author":[{"dropping-particle":"","family":"Pollard","given":"D A","non-dropping-particle":"","parse-names":false,"suffix":""},{"dropping-particle":"","family":"Hutchings","given":"P A","non-dropping-particle":"","parse-names":false,"suffix":""}],"container-title":"Asian Fisheries Science","id":"ITEM-1","issue":"2","issued":{"date-parts":[["1990"]]},"page":"205-221","title":"A review of exotic marine organisms introduced to the Australian region: I. Fishes","type":"article-journal","volume":"3"},"uris":["http://www.mendeley.com/documents/?uuid=d9122ef1-3cbe-4f04-8d37-89de03eef522"]},{"id":"ITEM-2","itemData":{"ISBN":"0116-6514","author":[{"dropping-particle":"","family":"Pollard","given":"D A","non-dropping-particle":"","parse-names":false,"suffix":""},{"dropping-particle":"","family":"Hutchings","given":"P A","non-dropping-particle":"","parse-names":false,"suffix":""}],"container-title":"Asian Fisheries Science","id":"ITEM-2","issue":"2","issued":{"date-parts":[["1990"]]},"page":"223-250","title":"A review of exotic marine organisms introduced to the Australian region. II. Invertebrates and algae","type":"article-journal","volume":"3"},"uris":["http://www.mendeley.com/documents/?uuid=daf5867f-c232-446c-a9ba-3b29743a0b70"]},{"id":"ITEM-3","itemData":{"DOI":"10.1353/psc.2002.0016","ISSN":"1534-6188","author":[{"dropping-particle":"","family":"Hewitt","given":"Chad LeRoy","non-dropping-particle":"","parse-names":false,"suffix":""}],"container-title":"Pacific Science","id":"ITEM-3","issue":"2","issued":{"date-parts":[["2002"]]},"note":"NULL","page":"213-222","title":"Distribution and Biodiversity of Australian Tropical Marine Bioinvasions","type":"article-journal","volume":"56"},"uris":["http://www.mendeley.com/documents/?uuid=7dc0d200-b8f4-4543-91a4-505bf1cc0249"]},{"id":"ITEM-4","itemData":{"DOI":"10.1016/j.marpolbul.2007.01.015","ISBN":"0025-326X (Print)\\r0025-326x","ISSN":"0025326X","PMID":"17391713","abstract":"Countries need to know what species are present within their waters to effectively manage the issue of non-indigenous marine species. Five survey methods are currently employed to detect introduced marine species: the Hewitt and Martin protocols (66% of effort; 73 ports, 12 countries); Rapid Assessment Surveys (7% of effort; 8 regions, 4 countries); the Bishop Museum protocols (7% of effort; 8 ports, 3 countries); the Chilean aquaculture surveys (1% of effort; numerous regions; 1 country); and Passive Sampling protocols (18% of effort; 20 ports, 2 countries). These methods use either quantitative, qualitative, or a mixture of the two sampling techniques and tend to target locations that are potential inoculation sites (i.e., such as ports, marinas and aquaculture facilities). To date, introduced marine species surveys have been implemented in 19 countries and have detected more than 1185 non-indigenous, 735 cryptogenic and 15,315 native species. ?? 2007 Elsevier Ltd. All rights reserved.","author":[{"dropping-particle":"","family":"Campbell","given":"Marnie L.","non-dropping-particle":"","parse-names":false,"suffix":""},{"dropping-particle":"","family":"Gould","given":"Brendan","non-dropping-particle":"","parse-names":false,"suffix":""},{"dropping-particle":"","family":"Hewitt","given":"Chad L.","non-dropping-particle":"","parse-names":false,"suffix":""}],"container-title":"Marine Pollution Bulletin","id":"ITEM-4","issue":"7-9","issued":{"date-parts":[["2007"]]},"page":"360-378","title":"Survey evaluations to assess marine bioinvasions","type":"article-journal","volume":"55"},"uris":["http://www.mendeley.com/documents/?uuid=bc87c9c0-e76f-418b-979f-b09476c40580"]},{"id":"ITEM-5","itemData":{"DOI":"10.1007/978-3-540-79236-9_25","ISBN":"354079235X","abstract":"Australia has been a regular port of call for ocean going vessels since the beginning of the nineteenth century, and the first records of non-native species followed soon after (Table 25.1). However, it has taken over one hundred years and several prominent invasions by demonstrably harmful species, for marine invasions to attract significant management attention (Thresher 1999; Ferguson 2000; Bax et al. 2001, 2002; Hewitt 2003). The detection of the Japanese sea star, Asterias amurensis (Turner 1992; Morrice 1995; Goggin 1998), the European shore crab, Carcinus maenas (Gardner et al. 1994) and the population explosion of the European fan worm, Sabella spallanzanii (Clapin and Evans 1995; Thresher et al. 1999) in Australia led to the establishment of a Centre for Research on Introduced Marine Pests (CRIMP) at the marine division of the Commonwealth Scientific and Industrial Research Organization (CSIRO) in 1994 by the Federal Government. Initial research of the Centre focused on investigating the impacts and ecology of these highly visible non-native species which had potential impacts on aquaculture and shipping (Thresher 1999). More recent research has concentrated on risk assessment, management and control strategies and early detection/identification methods such as genetic identification probes for larval stages of marine pest species (e.g. Deagle et al. 2003). Biological Invasions in Marine Ecosystems Biological Invasions in Marine Ecosystems Look Inside Other actions Reprints and Permissions Export citation About this Book Add to Papers Share Share this content on Facebook Share this content on Twitter Share this content on LinkedIn","author":[{"dropping-particle":"","family":"Sliwa","given":"C","non-dropping-particle":"","parse-names":false,"suffix":""},{"dropping-particle":"","family":"Migus","given":"S","non-dropping-particle":"","parse-names":false,"suffix":""},{"dropping-particle":"","family":"McEnnulty","given":"F","non-dropping-particle":"","parse-names":false,"suffix":""},{"dropping-particle":"","family":"Hayes","given":"Kr","non-dropping-particle":"","parse-names":false,"suffix":""}],"container-title":"Biological invasions in Marine Ecosystems","id":"ITEM-5","issued":{"date-parts":[["2009"]]},"page":"425-437","title":"Marine bioinvasions in Australia","type":"article-journal"},"uris":["http://www.mendeley.com/documents/?uuid=bf331306-569a-458b-a317-6bdbd506d856"]},{"id":"ITEM-6","itemData":{"ISBN":"978-1-921575-14-3","author":[{"dropping-particle":"","family":"Hewitt","given":"C.L.","non-dropping-particle":"","parse-names":false,"suffix":""},{"dropping-particle":"","family":"Campbell","given":"M.L.","non-dropping-particle":"","parse-names":false,"suffix":""}],"id":"ITEM-6","issued":{"date-parts":[["2010"]]},"number-of-pages":"56","publisher-place":"Canberra","title":"The relative contribution of vectors to the introduction and translocation of invasive marine species. Commissioned by The Department of Agriculture, Fisheries and Forestry (DAFF)","type":"book"},"uris":["http://www.mendeley.com/documents/?uuid=b7794565-de4f-4bf3-8597-23f37c653072"]}],"mendeley":{"formattedCitation":"(M. L. Campbell &lt;i&gt;et al.&lt;/i&gt;, 2007; C.L. Hewitt &amp; Campbell, 2010; Chad LeRoy Hewitt, 2002; Pollard &amp; Hutchings, 1990a, 1990b; Sliwa &lt;i&gt;et al.&lt;/i&gt;, 2009)","manualFormatting":"(Campbell, Gould &amp; Hewitt, 2007; Hewitt, 2002; Hewitt, Campbell &amp; Thresher, 2004; Sliwa et al., 2009)","plainTextFormattedCitation":"(M. L. Campbell et al., 2007; C.L. Hewitt &amp; Campbell, 2010; Chad LeRoy Hewitt, 2002; Pollard &amp; Hutchings, 1990a, 1990b; Sliwa et al., 2009)","previouslyFormattedCitation":"(M. L. Campbell &lt;i&gt;et al.&lt;/i&gt;, 2007; C.L. Hewitt &amp; Campbell, 2010; Chad LeRoy Hewitt, 2002; Pollard &amp; Hutchings, 1990a, 1990b; Sliwa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ampbell </w:t>
      </w:r>
      <w:r w:rsidRPr="0008241C">
        <w:rPr>
          <w:i/>
          <w:noProof/>
          <w:sz w:val="22"/>
          <w:szCs w:val="22"/>
        </w:rPr>
        <w:t>et al.</w:t>
      </w:r>
      <w:r w:rsidRPr="0008241C">
        <w:rPr>
          <w:noProof/>
          <w:sz w:val="22"/>
          <w:szCs w:val="22"/>
        </w:rPr>
        <w:t xml:space="preserve">, 2007; Hewitt, 2002; Hewitt </w:t>
      </w:r>
      <w:r w:rsidRPr="0008241C">
        <w:rPr>
          <w:i/>
          <w:noProof/>
          <w:sz w:val="22"/>
          <w:szCs w:val="22"/>
        </w:rPr>
        <w:t>et al.</w:t>
      </w:r>
      <w:r w:rsidRPr="0008241C">
        <w:rPr>
          <w:noProof/>
          <w:sz w:val="22"/>
          <w:szCs w:val="24"/>
        </w:rPr>
        <w:t>,</w:t>
      </w:r>
      <w:r w:rsidRPr="0008241C">
        <w:rPr>
          <w:noProof/>
          <w:sz w:val="22"/>
          <w:szCs w:val="22"/>
        </w:rPr>
        <w:t xml:space="preserve"> 2004; Sliwa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nd New Zealand coasts </w:t>
      </w:r>
      <w:r w:rsidRPr="0008241C">
        <w:rPr>
          <w:sz w:val="22"/>
          <w:szCs w:val="22"/>
        </w:rPr>
        <w:fldChar w:fldCharType="begin" w:fldLock="1"/>
      </w:r>
      <w:r w:rsidRPr="0008241C">
        <w:rPr>
          <w:sz w:val="22"/>
          <w:szCs w:val="22"/>
        </w:rPr>
        <w:instrText>ADDIN CSL_CITATION {"citationItems":[{"id":"ITEM-1","itemData":{"author":[{"dropping-particle":"","family":"MacDiarmid, A.; McKenzie, A.; Sturman, J.; Beaumont, J.; Mikaloff‐Fletcher, S.; Dunne","given":"J.","non-dropping-particle":"","parse-names":false,"suffix":""}],"collection-title":"New Zealand Aquatic Environment and Biodiversity Report","id":"ITEM-1","issued":{"date-parts":[["2012"]]},"note":"NULL","number":"93","number-of-pages":"255 p","title":"Assessment of anthropogenic threats to New Zealand marine habitats.","type":"report"},"uris":["http://www.mendeley.com/documents/?uuid=b09eb97d-2027-48eb-bd5e-c90c296ed967"]},{"id":"ITEM-2","itemData":{"author":[{"dropping-particle":"","family":"Cranfield","given":"H.J.","non-dropping-particle":"","parse-names":false,"suffix":""},{"dropping-particle":"","family":"Gordon","given":"D.P.","non-dropping-particle":"","parse-names":false,"suffix":""},{"dropping-particle":"","family":"Willan","given":"R.C.","non-dropping-particle":"","parse-names":false,"suffix":""},{"dropping-particle":"","family":"Marshall","given":"B.a.","non-dropping-particle":"","parse-names":false,"suffix":""},{"dropping-particle":"","family":"Battershill","given":"C.N.","non-dropping-particle":"","parse-names":false,"suffix":""},{"dropping-particle":"","family":"Francis","given":"M.P.","non-dropping-particle":"","parse-names":false,"suffix":""},{"dropping-particle":"","family":"Nelson","given":"W.a.","non-dropping-particle":"","parse-names":false,"suffix":""},{"dropping-particle":"","family":"Glasby","given":"C.J.","non-dropping-particle":"","parse-names":false,"suffix":""},{"dropping-particle":"","family":"Read","given":"G. B.","non-dropping-particle":"","parse-names":false,"suffix":""}],"container-title":"NIWA Technical Report","id":"ITEM-2","issue":"January 1998","issued":{"date-parts":[["1998"]]},"page":"48","title":"Adventive marine species in New Zealand","type":"article-journal","volume":"34"},"uris":["http://www.mendeley.com/documents/?uuid=9c6e68c6-ebd4-4176-ba80-ba987368af87"]},{"id":"ITEM-3","itemData":{"DOI":"10.1080/00288330.2004.9517250","ISBN":"0028-8330","ISSN":"0028-8330","abstract":"Marine biosecurity, the protection of the marine environment from impacts of non-indigenous species, has a high profile in New Zealand largely associated with a dependence on shipping. The Ministry of Fisheries is the lead agency for marine biosecurity and is tasked with managing the risks posed by pests and non-indigenous marine species. Much like the terrestrial environment, multiple pathways provide ample opportunities for new species to arrive. The Marine Biosecurity Team was established in 1998, and under the Biodiversity package delivered by government, has undertaken an ambitious programme to deliver biosecurity outcomes by reducing the knowledge gaps and establishing management frameworks. A Risk Management Framework aids decision-making and operational planning. Despite significant progress, a number of gaps have been identified in our knowledge base, capability, and capacity that require attention.","author":[{"dropping-particle":"","family":"Hewitt","given":"Chad L.","non-dropping-particle":"","parse-names":false,"suffix":""},{"dropping-particle":"","family":"Willing","given":"Jane","non-dropping-particle":"","parse-names":false,"suffix":""},{"dropping-particle":"","family":"Bauckham","given":"Allan","non-dropping-particle":"","parse-names":false,"suffix":""},{"dropping-particle":"","family":"Cassidy","given":"a. Maria","non-dropping-particle":"","parse-names":false,"suffix":""},{"dropping-particle":"","family":"Cox","given":"Camilla M. S.","non-dropping-particle":"","parse-names":false,"suffix":""},{"dropping-particle":"","family":"Jones","given":"Liz","non-dropping-particle":"","parse-names":false,"suffix":""},{"dropping-particle":"","family":"Wotton","given":"Debra M.","non-dropping-particle":"","parse-names":false,"suffix":""}],"container-title":"New Zealand Journal of Marine and Freshwater Research","id":"ITEM-3","issue":"March 2015","issued":{"date-parts":[["2004"]]},"page":"429-438","title":"New Zealand marine biosecurity: Delivering outcomes in a fluid environment","type":"article-journal","volume":"38"},"uris":["http://www.mendeley.com/documents/?uuid=07bf346e-5c2e-4f5d-98cb-6742bbf50a32"]},{"id":"ITEM-4","itemData":{"author":[{"dropping-particle":"","family":"Hayden","given":"Barbara J","non-dropping-particle":"","parse-names":false,"suffix":""},{"dropping-particle":"","family":"Inglis","given":"Graeme J","non-dropping-particle":"","parse-names":false,"suffix":""},{"dropping-particle":"","family":"Schiel","given":"David R","non-dropping-particle":"","parse-names":false,"suffix":""}],"container-title":"Biological Invasions in Marine Ecosystems","id":"ITEM-4","issued":{"date-parts":[["2009"]]},"page":"409-423","title":"Marine invasions in New Zealand: A history of complex supply-Side dynamics","type":"article-journal"},"uris":["http://www.mendeley.com/documents/?uuid=81955cdc-3df0-4ef3-a98e-f095a41d33fa"]}],"mendeley":{"formattedCitation":"(Cranfield &lt;i&gt;et al.&lt;/i&gt;, 1998; Hayden &lt;i&gt;et al.&lt;/i&gt;, 2009; Chad L. Hewitt &lt;i&gt;et al.&lt;/i&gt;, 2004; MacDiarmid, A.; McKenzie, A.; Sturman, J.; Beaumont, J.; Mikaloff‐Fletcher, S.; Dunne, 2012)","manualFormatting":"(Cranfield et al., 1998; Hayden et al., 2009; Hewitt, Willing, Bauckham et al., 2004; MacDiarmid et al., 2012)","plainTextFormattedCitation":"(Cranfield et al., 1998; Hayden et al., 2009; Chad L. Hewitt et al., 2004; MacDiarmid, A.; McKenzie, A.; Sturman, J.; Beaumont, J.; Mikaloff‐Fletcher, S.; Dunne, 2012)","previouslyFormattedCitation":"(Cranfield &lt;i&gt;et al.&lt;/i&gt;, 1998; Hayden &lt;i&gt;et al.&lt;/i&gt;, 2009; Chad L. Hewitt &lt;i&gt;et al.&lt;/i&gt;, 2004; MacDiarmid, A.; McKenzie, A.; Sturman, J.; Beaumont, J.; Mikaloff‐Fletcher, S.; Dunne,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ranfield </w:t>
      </w:r>
      <w:r w:rsidRPr="0008241C">
        <w:rPr>
          <w:i/>
          <w:noProof/>
          <w:sz w:val="22"/>
          <w:szCs w:val="22"/>
        </w:rPr>
        <w:t>et al</w:t>
      </w:r>
      <w:r w:rsidRPr="0008241C">
        <w:rPr>
          <w:noProof/>
          <w:sz w:val="22"/>
          <w:szCs w:val="22"/>
        </w:rPr>
        <w:t xml:space="preserve">., 1998; Hayden </w:t>
      </w:r>
      <w:r w:rsidRPr="0008241C">
        <w:rPr>
          <w:i/>
          <w:noProof/>
          <w:sz w:val="22"/>
          <w:szCs w:val="22"/>
        </w:rPr>
        <w:t>et al</w:t>
      </w:r>
      <w:r w:rsidRPr="0008241C">
        <w:rPr>
          <w:noProof/>
          <w:sz w:val="22"/>
          <w:szCs w:val="22"/>
        </w:rPr>
        <w:t xml:space="preserve">., 2009; </w:t>
      </w:r>
      <w:r w:rsidRPr="0008241C">
        <w:rPr>
          <w:noProof/>
          <w:sz w:val="22"/>
          <w:szCs w:val="24"/>
        </w:rPr>
        <w:t xml:space="preserve">Hewitt, Willing, Bauckham </w:t>
      </w:r>
      <w:r w:rsidRPr="0008241C">
        <w:rPr>
          <w:i/>
          <w:noProof/>
          <w:sz w:val="22"/>
          <w:szCs w:val="24"/>
        </w:rPr>
        <w:t>et al</w:t>
      </w:r>
      <w:r w:rsidRPr="0008241C">
        <w:rPr>
          <w:noProof/>
          <w:sz w:val="22"/>
          <w:szCs w:val="24"/>
        </w:rPr>
        <w:t xml:space="preserve">., </w:t>
      </w:r>
      <w:r w:rsidRPr="0008241C">
        <w:rPr>
          <w:noProof/>
          <w:sz w:val="22"/>
          <w:szCs w:val="22"/>
        </w:rPr>
        <w:t xml:space="preserve">2004; MacDiarmid </w:t>
      </w:r>
      <w:r w:rsidRPr="0008241C">
        <w:rPr>
          <w:i/>
          <w:noProof/>
          <w:sz w:val="22"/>
          <w:szCs w:val="22"/>
        </w:rPr>
        <w:t>et al</w:t>
      </w:r>
      <w:r w:rsidRPr="0008241C">
        <w:rPr>
          <w:noProof/>
          <w:sz w:val="22"/>
          <w:szCs w:val="22"/>
        </w:rPr>
        <w:t>., 2012)</w:t>
      </w:r>
      <w:r w:rsidRPr="0008241C">
        <w:rPr>
          <w:sz w:val="22"/>
          <w:szCs w:val="22"/>
        </w:rPr>
        <w:fldChar w:fldCharType="end"/>
      </w:r>
      <w:r w:rsidRPr="0008241C">
        <w:rPr>
          <w:rFonts w:eastAsia="MS Mincho"/>
          <w:sz w:val="22"/>
          <w:szCs w:val="22"/>
          <w:lang w:eastAsia="ja-JP"/>
        </w:rPr>
        <w:t xml:space="preserve"> </w:t>
      </w:r>
      <w:r w:rsidRPr="0008241C">
        <w:rPr>
          <w:sz w:val="22"/>
          <w:szCs w:val="22"/>
        </w:rPr>
        <w:t>is more comprehensive, with Australian marine pest species being well documented</w:t>
      </w:r>
      <w:r w:rsidRPr="0008241C">
        <w:rPr>
          <w:szCs w:val="18"/>
          <w:vertAlign w:val="superscript"/>
        </w:rPr>
        <w:footnoteReference w:id="67"/>
      </w:r>
      <w:r w:rsidRPr="0008241C">
        <w:rPr>
          <w:rFonts w:eastAsia="MS Mincho"/>
          <w:sz w:val="22"/>
          <w:szCs w:val="22"/>
          <w:lang w:eastAsia="ja-JP"/>
        </w:rPr>
        <w:t xml:space="preserve"> </w:t>
      </w:r>
      <w:r w:rsidRPr="0008241C">
        <w:rPr>
          <w:sz w:val="22"/>
          <w:szCs w:val="22"/>
        </w:rPr>
        <w:t xml:space="preserve">and also ranked </w:t>
      </w:r>
      <w:r w:rsidRPr="0008241C">
        <w:rPr>
          <w:sz w:val="22"/>
          <w:szCs w:val="22"/>
        </w:rPr>
        <w:fldChar w:fldCharType="begin" w:fldLock="1"/>
      </w:r>
      <w:r w:rsidRPr="0008241C">
        <w:rPr>
          <w:sz w:val="22"/>
          <w:szCs w:val="22"/>
        </w:rPr>
        <w:instrText>ADDIN CSL_CITATION {"citationItems":[{"id":"ITEM-1","itemData":{"PMID":"1822","abstract":"This report is the final report of a two year study designed to identify and rank introduced marine species found within Australian waters (potential domestic target species) and those that are not found within Australian waters (potential international target species). In this context, potential domestic target species are defined as ship-vectored, established, non-native (or cryptogenic) species that have demonstrated significant impact on human health, economic interests or environmental values in the Australian marine environment. Potential international target species are similarly defined as ship vectored, non-native (or cryptogenic) species that have demonstrated significant impacts outside of Australia. The invasion database collated for this project currently records 1582 marine and estuarine species that have been transported by human-mediated activities or have human-mediated invasion histories around the world. 207 of these species do not have a known invasion history but have been reported in either ballast water (128), hull fouling (50) samples, or on another vector (29). 494 of the species are known to be established in Australian waters of which: 156 are native; 129 are non-native; and 209 are cryptogenic. Almost 300 of the species in the database are known to be absent from Australian waters, whereas the establishment status in Australia of the remaining 789 species is uncertain. This report identifies 23 of the 129 non-native species, and 5 of the 209 cryptogenic species, that satisfy the definition of a potential domestic target species for ballast water. This report also identifies 48 of the 129 non-native species, and 17 of the 209 cryptogenic species, that satisfy the definition of a potential domestic target species for hull fouling. The resulting single potential target list comprising both ballast water and hull fouling vectored species contains 53 of the 129 non-native species. Eighteen of the species on the ballast water list are also recorded as having a hull fouling vector. All of the non-native potential target species identified in this report are ranked as high, medium and low priority, based on their invasion potential and impact potential. These species could be managed as part of the new National System for the Prevention and Control of Marine Pest Incursions in Australia. Australian regulatory authorities are currently designing a Single National Interface for the management of domestic ballast water. It is proposed t…","author":[{"dropping-particle":"","family":"Hayes","given":"K","non-dropping-particle":"","parse-names":false,"suffix":""},{"dropping-particle":"","family":"Sliwa","given":"C","non-dropping-particle":"","parse-names":false,"suffix":""},{"dropping-particle":"","family":"Migus","given":"S","non-dropping-particle":"","parse-names":false,"suffix":""},{"dropping-particle":"","family":"Mcennulty","given":"F","non-dropping-particle":"","parse-names":false,"suffix":""},{"dropping-particle":"","family":"Dunstan","given":"P","non-dropping-particle":"","parse-names":false,"suffix":""}],"container-title":"Department of Environment and Heritage by CSIRO Marine Research","id":"ITEM-1","issued":{"date-parts":[["2005"]]},"page":"106","title":"National priority pests : Part II Ranking of Australian marine pests","type":"article-journal"},"uris":["http://www.mendeley.com/documents/?uuid=338521bf-76c3-4adf-9340-68c28d96ae47","http://www.mendeley.com/documents/?uuid=58bb2857-2033-4005-bdf2-ac8be162823e"]}],"mendeley":{"formattedCitation":"(Hayes &lt;i&gt;et al.&lt;/i&gt;, 2005)","plainTextFormattedCitation":"(Hayes et al., 2005)","previouslyFormattedCitation":"(Hayes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Hayes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Little data are available for the Pacific islands, with some information compiled in </w:t>
      </w:r>
      <w:r w:rsidRPr="0008241C">
        <w:rPr>
          <w:sz w:val="22"/>
          <w:szCs w:val="22"/>
        </w:rPr>
        <w:fldChar w:fldCharType="begin" w:fldLock="1"/>
      </w:r>
      <w:r w:rsidRPr="0008241C">
        <w:rPr>
          <w:sz w:val="22"/>
          <w:szCs w:val="22"/>
        </w:rPr>
        <w:instrText>ADDIN CSL_CITATION {"citationItems":[{"id":"ITEM-1","itemData":{"ISBN":"9822034024","abstract":"Perspectives in aquatic exotic species man- agement in the Pacific islands. Vol. 1. Introductions of com- mercially significant aquatic organisms to the Pacific islands. S. Pacific Comm. Inshore Fish. Res. Proj. Tech. Doc. 7:1–127","author":[{"dropping-particle":"","family":"Eldredge","given":"Lucius G","non-dropping-particle":"","parse-names":false,"suffix":""}],"id":"ITEM-1","issue":"7","issued":{"date-parts":[["1994"]]},"page":"127","title":"Perspectives in aquatic exotic species management in the Pacific Islands","type":"article-journal","volume":"78"},"uris":["http://www.mendeley.com/documents/?uuid=f552f47b-080c-42a0-8049-2ce6f78fc737"]},{"id":"ITEM-2","itemData":{"DOI":"10.1353/psc.2002.0036","ISBN":"0030-8870","ISSN":"1534-6188","abstract":"Space on reefs is vastly dominated by indigenous species; in contrast artificial substrata often have an abundance of nonindigenous species.","author":[{"dropping-particle":"","family":"Paulay","given":"Gustav","non-dropping-particle":"","parse-names":false,"suffix":""},{"dropping-particle":"","family":"Kirkendale","given":"Lisa","non-dropping-particle":"","parse-names":false,"suffix":""},{"dropping-particle":"","family":"Lambert","given":"Gretchen","non-dropping-particle":"","parse-names":false,"suffix":""},{"dropping-particle":"","family":"Meyer","given":"Chris","non-dropping-particle":"","parse-names":false,"suffix":""}],"container-title":"Pacific Science","id":"ITEM-2","issue":"4","issued":{"date-parts":[["2002"]]},"page":"403-422","title":"Anthropogenic biotic interchange in a coral reef ecosystem: a case study from Guam","type":"article-journal","volume":"56"},"uris":["http://www.mendeley.com/documents/?uuid=d70cd20a-c941-4823-8b56-c3326e6763c4"]},{"id":"ITEM-3","itemData":{"DOI":"10.1353/psc.2002.0026","ISBN":"0030-8870","ISSN":"1534-6188","PMID":"74","abstract":"Ascidians (invertebrate chordates) are abundant in many ports around the world. Most of them are nonindigenous species that tolerate wide fluctuations in temperature, salinity, and even pollution. These sessile suspension feeders have a rapid growth rate, usually a short life span of a few months, reach sexual maturity when only a few weeks old, and produce large numbers of short-lived nonfeeding planktonic larvae. They thrive on marina floats, pilings, buoys, and boat bottoms in protected harbors where there is reduced wave action and enhanced nutrients from anthropogenic activities. Nonindigenous ascidians frequently overgrow oysters and mussels, which are often cultivated in or near busy harbors. Adult ascidians on ship or barge hulls may survive transport over thousands of kilometers to harbors with conditions similar to those they left; occasionally live larvae have also been recovered from ships' ballast water. U.S. Navy dry dock movements between major Pacific ports have transported large masses of fouling nonindigenous taxa, including ascidians. Transfer between culture sites of oysters, mussels, and associated lines and nets may provide an additional mode of transport. Once nonindigenous ascidians become established, they provide large local sources of larvae for further possible invasions into additional harbors and nearby natural marine communities. Invasive species include both solitary and colonial forms, with a preponderance of large solitary species that thrive in highly disturbed habitats. In Guam, for example, most nonindigenous ascidians are confined to harbor structures and have not as yet significantly colonized natural reefs. In contrast, healthy natural benthic regions both inside and outside the harbors of Guam are usually stable coral reef communities containing a high diversity, but very low biomass, of native colonial ascidian species. However, in several areas of the Caribbean a native colonial didemnid has recently begun overgrowing coral reefs. In the Gulf of Mexico a nonindigenous didemnid now covers many offshore oil rigs and may become a threat to neighboring natural reefs. Additional data on nonindigenous ascidians in Australia, Palau, Hawai'i, and the Mediterranean are included. Although serious invasion of coral reefs has not yet been reported, more studies and regular monitoring are needed.","author":[{"dropping-particle":"","family":"Lambert","given":"Gretchen","non-dropping-particle":"","parse-names":false,"suffix":""}],"container-title":"Pacific Science","id":"ITEM-3","issue":"3","issued":{"date-parts":[["2002"]]},"page":"291-298","title":"Nonindigenous ascidians in tropical waters","type":"article-journal","volume":"56"},"uris":["http://www.mendeley.com/documents/?uuid=82925065-2774-4309-b3aa-780301daab1e"]},{"id":"ITEM-4","itemData":{"abstract":"The objective of this volume is to document the marine biodiversity of Guam, a small island at the southern end of the Mariana island arc. Guam has the best-documented marine biota in Micronesia, and affords a glimpse at the great biodiversity of Pacific island reefs. The papers that follow strive to provide a critical inventory of the marine biota of Guam, with less comprehensive coverage of other Mariana Islands. Diatoms are the only previously studied group not included. This paper serves to introduce and overview this effort, the Marine Biodiversity Survey of Guam. The environmental setting and marine habitats of the Marianas are briefly reviewed, followed by a description of the methods and resources used for the survey. A brief overview is presented of what we know and how much remains to be learned about species richness of major taxa in the region. Of the 6172 species listed in this volume, 5640 are recorded from marine habitats in the Marianas. This represents the greatest marine diversity recorded for any area of comparable size. Nevertheless most taxa remain poorly known, and the daily discovery of new records shows that even the most intensively surveyed groups remain incompletely studied and that the actual marine diversity of these islands is much greater.","author":[{"dropping-particle":"","family":"Paulay","given":"G","non-dropping-particle":"","parse-names":false,"suffix":""}],"container-title":"Micronesica","id":"ITEM-4","issue":"May 1990","issued":{"date-parts":[["2003"]]},"page":"3-25","title":"Marine biodiversity of Guam and the Marianas: overview","type":"article-journal"},"uris":["http://www.mendeley.com/documents/?uuid=9f1cb415-7217-4294-b4c0-cd6f1f65573c"]}],"mendeley":{"formattedCitation":"(Eldredge, 1994; Lambert, 2002; G Paulay, 2003; Gustav Paulay &lt;i&gt;et al.&lt;/i&gt;, 2002)","manualFormatting":"Eldredge (1994), Lambert (2002), Paulay (2003), Paulay et al. (2002)","plainTextFormattedCitation":"(Eldredge, 1994; Lambert, 2002; G Paulay, 2003; Gustav Paulay et al., 2002)","previouslyFormattedCitation":"(Eldredge, 1994; Lambert, 2002; G Paulay, 2003; Gustav Paulay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Eldredge (1994), Lambert (2002), Paulay (2003), Paulay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and from </w:t>
      </w:r>
      <w:r w:rsidRPr="0008241C">
        <w:rPr>
          <w:sz w:val="22"/>
          <w:szCs w:val="22"/>
        </w:rPr>
        <w:fldChar w:fldCharType="begin" w:fldLock="1"/>
      </w:r>
      <w:r w:rsidRPr="0008241C">
        <w:rPr>
          <w:sz w:val="22"/>
          <w:szCs w:val="22"/>
        </w:rPr>
        <w:instrText>ADDIN CSL_CITATION {"citationItems":[{"id":"ITEM-1","itemData":{"author":[{"dropping-particle":"","family":"Coles","given":"S. L.","non-dropping-particle":"","parse-names":false,"suffix":""},{"dropping-particle":"","family":"Reath","given":"P. R.","non-dropping-particle":"","parse-names":false,"suffix":""},{"dropping-particle":"","family":"Skelton","given":"P. A.","non-dropping-particle":"","parse-names":false,"suffix":""},{"dropping-particle":"","family":"Bonito","given":"V.","non-dropping-particle":"","parse-names":false,"suffix":""},{"dropping-particle":"","family":"DeFelice","given":"R. C.","non-dropping-particle":"","parse-names":false,"suffix":""},{"dropping-particle":"","family":"Basch","given":"L.","non-dropping-particle":"","parse-names":false,"suffix":""}],"id":"ITEM-1","issue":"December","issued":{"date-parts":[["2003"]]},"title":"Introduced marine species in Pago Pago Harbor, Fagatele Bay and the National Park Coast, American Samoa","type":"article-journal"},"uris":["http://www.mendeley.com/documents/?uuid=cbe34da7-3eed-4dff-af55-8b92dd36c4ee"]}],"mendeley":{"formattedCitation":"(Coles &lt;i&gt;et al.&lt;/i&gt;, 2003)","manualFormatting":"Coles et al. (2003)","plainTextFormattedCitation":"(Coles et al., 2003)","previouslyFormattedCitation":"(Coles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Coles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A focus on marine invasions has been on the transport of non-indigenous species through exploration and commercial shipping </w:t>
      </w:r>
      <w:r w:rsidRPr="0008241C">
        <w:rPr>
          <w:sz w:val="22"/>
          <w:szCs w:val="22"/>
        </w:rPr>
        <w:fldChar w:fldCharType="begin" w:fldLock="1"/>
      </w:r>
      <w:r w:rsidRPr="0008241C">
        <w:rPr>
          <w:sz w:val="22"/>
          <w:szCs w:val="22"/>
        </w:rPr>
        <w:instrText>ADDIN CSL_CITATION {"citationItems":[{"id":"ITEM-1","itemData":{"DOI":"10.1515/bot-2014-0079","author":[{"dropping-particle":"","family":"Davidson","given":"A. D.","non-dropping-particle":"","parse-names":false,"suffix":""},{"dropping-particle":"","family":"Campbell","given":"M. L.","non-dropping-particle":"","parse-names":false,"suffix":""},{"dropping-particle":"","family":"Hewitt","given":"C. L.","non-dropping-particle":"","parse-names":false,"suffix":""},{"dropping-particle":"","family":"Chaffelke","given":"B.","non-dropping-particle":"","parse-names":false,"suffix":""}],"container-title":"Botanica Marina","id":"ITEM-1","issued":{"date-parts":[["2015"]]},"note":"NULL","page":"55-79","title":"Assessing the impacts of nonindigenous marine macroalgae: an update of current knowledge","type":"article-journal","volume":"58"},"uris":["http://www.mendeley.com/documents/?uuid=6a08aa7f-e2a9-4cef-90cb-55dff3a2e23c"]},{"id":"ITEM-2","itemData":{"DOI":"10.3391/mbi.2014.5.1.02","ISSN":"19898649","abstract":"Sea-chests, recesses built into the hull of a vessel, have been recently identified as hotspots for fouling organisms. In this study, we examined the types and abundances of taxa found in sea-chests of commercial vessels, and investigated whether vessel specifications and voyage histories influenced the nature and extent of sea-chest fouling. Eighty-two sea-chests were sampled from 39 commercial vessels while in dry dock on the West or East Coast of Canada. Overall, 80% of the vessels showed evidence of sea-chest fouling, and 46% harboured at least one non-indigenous species. In total, 299 unique taxa were recorded, including a number of non-indigenous and cryptogenic organisms that collectively made up 20.5% and 14.4% of the taxa sampled from West and East Coast vessels, respectively. Additional results suggested that in-service period (i.e., duration since last sea-chest cleaning) and vessel origin (i.e., domestic versus international) may, in part, determine the nature and extent of sea-chest fouling. By contrast, vessel size and port duration were unable to explain taxonomic richness or abundance of fouling organisms in sea-chests. Taken together, these findings highlight the role of sea-chests as an important vector responsible for the introduction and spread of a variety of taxa, including aquatic invasive species, but also suggest that the factors that influence sea-chest fouling in commercial vessels are complex. Further research, aimed at better understanding the determinants of sea-chest fouling and the efficacy of anti-fouling systems, would help further refine management strategies and reduce the risks associated with sea-chest fouling.","author":[{"dropping-particle":"","family":"Frey","given":"MA","non-dropping-particle":"","parse-names":false,"suffix":""},{"dropping-particle":"","family":"Simard","given":"Nathalie","non-dropping-particle":"","parse-names":false,"suffix":""},{"dropping-particle":"","family":"Robichaud","given":"DD","non-dropping-particle":"","parse-names":false,"suffix":""},{"dropping-particle":"","family":"Martin","given":"Jennifer L","non-dropping-particle":"","parse-names":false,"suffix":""},{"dropping-particle":"","family":"Therriault","given":"Thomas W","non-dropping-particle":"","parse-names":false,"suffix":""}],"container-title":"Management of Biological Invasions","id":"ITEM-2","issue":"1","issued":{"date-parts":[["2014"]]},"page":"21-30","title":"Fouling around: vessel sea-chests as a vector for the introduction and spread of aquatic invasive species","type":"article-journal","volume":"5"},"uris":["http://www.mendeley.com/documents/?uuid=603fdd92-d3c1-443d-9989-fd49e7303ada"]}],"mendeley":{"formattedCitation":"(A. D. Davidson &lt;i&gt;et al.&lt;/i&gt;, 2015; Frey &lt;i&gt;et al.&lt;/i&gt;, 2014)","manualFormatting":"(Davidson, Campbell, Hewitt et al., 2015; Frey et al., 2014)","plainTextFormattedCitation":"(A. D. Davidson et al., 2015; Frey et al., 2014)","previouslyFormattedCitation":"(A. D. Davidson &lt;i&gt;et al.&lt;/i&gt;, 2015; Frey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Davidson, Campbell, Hewitt </w:t>
      </w:r>
      <w:r w:rsidRPr="0008241C">
        <w:rPr>
          <w:i/>
          <w:noProof/>
          <w:sz w:val="22"/>
          <w:szCs w:val="22"/>
        </w:rPr>
        <w:t>et al</w:t>
      </w:r>
      <w:r w:rsidRPr="0008241C">
        <w:rPr>
          <w:noProof/>
          <w:sz w:val="22"/>
          <w:szCs w:val="22"/>
        </w:rPr>
        <w:t xml:space="preserve">., 2015; Frey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with major ports suffering significant invasions</w:t>
      </w:r>
      <w:r w:rsidRPr="0008241C">
        <w:rPr>
          <w:noProof/>
          <w:sz w:val="22"/>
          <w:szCs w:val="22"/>
        </w:rPr>
        <w:t xml:space="preserve"> </w:t>
      </w:r>
      <w:r w:rsidRPr="0008241C">
        <w:rPr>
          <w:noProof/>
          <w:sz w:val="22"/>
          <w:szCs w:val="22"/>
        </w:rPr>
        <w:fldChar w:fldCharType="begin" w:fldLock="1"/>
      </w:r>
      <w:r w:rsidRPr="0008241C">
        <w:rPr>
          <w:noProof/>
          <w:sz w:val="22"/>
          <w:szCs w:val="22"/>
        </w:rPr>
        <w:instrText>ADDIN CSL_CITATION {"citationItems":[{"id":"ITEM-1","itemData":{"ISBN":"0025-3162","author":[{"dropping-particle":"","family":"Hewitt","given":"Chad L","non-dropping-particle":"","parse-names":false,"suffix":""},{"dropping-particle":"","family":"Campbell","given":"Marnie L","non-dropping-particle":"","parse-names":false,"suffix":""},{"dropping-particle":"","family":"Thresher","given":"Ronald E","non-dropping-particle":"","parse-names":false,"suffix":""},{"dropping-particle":"","family":"Martin","given":"Richard B","non-dropping-particle":"","parse-names":false,"suffix":""},{"dropping-particle":"","family":"Boyd","given":"Sue","non-dropping-particle":"","parse-names":false,"suffix":""},{"dropping-particle":"","family":"Cohen","given":"Brian F","non-dropping-particle":"","parse-names":false,"suffix":""},{"dropping-particle":"","family":"Currie","given":"David R","non-dropping-particle":"","parse-names":false,"suffix":""},{"dropping-particle":"","family":"Gomon","given":"Martin F","non-dropping-particle":"","parse-names":false,"suffix":""},{"dropping-particle":"","family":"Keough","given":"Michael J","non-dropping-particle":"","parse-names":false,"suffix":""},{"dropping-particle":"","family":"Lewis","given":"John A","non-dropping-particle":"","parse-names":false,"suffix":""}],"container-title":"Marine Biology","id":"ITEM-1","issue":"1","issued":{"date-parts":[["2004"]]},"page":"183-202","title":"Introduced and cryptogenic species in Port Phillip Bay, Victoria, Australia","type":"article-journal","volume":"144"},"uris":["http://www.mendeley.com/documents/?uuid=f1ef27a3-7773-4685-8991-e866e1fe4682"]}],"mendeley":{"formattedCitation":"(Chad L Hewitt &lt;i&gt;et al.&lt;/i&gt;, 2004)","manualFormatting":"(Hewitt et al., 2004)","plainTextFormattedCitation":"(Chad L Hewitt et al., 2004)","previouslyFormattedCitation":"(Chad L Hewitt &lt;i&gt;et al.&lt;/i&gt;, 2004)"},"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Hewitt </w:t>
      </w:r>
      <w:r w:rsidRPr="0008241C">
        <w:rPr>
          <w:i/>
          <w:noProof/>
          <w:sz w:val="22"/>
          <w:szCs w:val="22"/>
        </w:rPr>
        <w:t>et al</w:t>
      </w:r>
      <w:r w:rsidRPr="0008241C">
        <w:rPr>
          <w:noProof/>
          <w:sz w:val="22"/>
          <w:szCs w:val="22"/>
        </w:rPr>
        <w:t>., 2004)</w:t>
      </w:r>
      <w:r w:rsidRPr="0008241C">
        <w:rPr>
          <w:noProof/>
          <w:sz w:val="22"/>
          <w:szCs w:val="22"/>
        </w:rPr>
        <w:fldChar w:fldCharType="end"/>
      </w:r>
      <w:r w:rsidRPr="0008241C">
        <w:rPr>
          <w:sz w:val="22"/>
          <w:szCs w:val="22"/>
        </w:rPr>
        <w:t xml:space="preserve">.  This has already led to revisions to international policies and agreements on biofouling and ballast water management </w:t>
      </w:r>
      <w:r w:rsidRPr="0008241C">
        <w:rPr>
          <w:sz w:val="22"/>
          <w:szCs w:val="22"/>
        </w:rPr>
        <w:fldChar w:fldCharType="begin" w:fldLock="1"/>
      </w:r>
      <w:r w:rsidRPr="0008241C">
        <w:rPr>
          <w:sz w:val="22"/>
          <w:szCs w:val="22"/>
        </w:rPr>
        <w:instrText>ADDIN CSL_CITATION {"citationItems":[{"id":"ITEM-1","itemData":{"URL":"http://www.imo.org/en/OurWork/Environment/Biofouling/Pages/default.aspx","accessed":{"date-parts":[["2017","12","19"]]},"author":[{"dropping-particle":"","family":"International Maritime Organization","given":"","non-dropping-particle":"","parse-names":false,"suffix":""}],"container-title":"International Maritime Organization","id":"ITEM-1","issued":{"date-parts":[["0"]]},"title":"Biofouling","type":"webpage"},"uris":["http://www.mendeley.com/documents/?uuid=cface92c-d7e6-4879-9391-88879bff177d","http://www.mendeley.com/documents/?uuid=21810534-9e29-44ff-bcdf-445d52b76062"]}],"mendeley":{"formattedCitation":"(International Maritime Organization, n.d.)","plainTextFormattedCitation":"(International Maritime Organization, n.d.)","previouslyFormattedCitation":"(International Maritime Organization, n.d.)"},"properties":{"noteIndex":0},"schema":"https://github.com/citation-style-language/schema/raw/master/csl-citation.json"}</w:instrText>
      </w:r>
      <w:r w:rsidRPr="0008241C">
        <w:rPr>
          <w:sz w:val="22"/>
          <w:szCs w:val="22"/>
        </w:rPr>
        <w:fldChar w:fldCharType="separate"/>
      </w:r>
      <w:r w:rsidRPr="0008241C">
        <w:rPr>
          <w:noProof/>
          <w:sz w:val="22"/>
          <w:szCs w:val="22"/>
        </w:rPr>
        <w:t>(International Maritime Organization, n.d.)</w:t>
      </w:r>
      <w:r w:rsidRPr="0008241C">
        <w:rPr>
          <w:sz w:val="22"/>
          <w:szCs w:val="22"/>
        </w:rPr>
        <w:fldChar w:fldCharType="end"/>
      </w:r>
      <w:r w:rsidRPr="0008241C">
        <w:rPr>
          <w:sz w:val="22"/>
          <w:szCs w:val="22"/>
        </w:rPr>
        <w:t>.</w:t>
      </w:r>
    </w:p>
    <w:p w14:paraId="742D98E1" w14:textId="77777777" w:rsidR="00A01204" w:rsidRPr="0008241C" w:rsidRDefault="00A01204" w:rsidP="00A01204">
      <w:pPr>
        <w:rPr>
          <w:sz w:val="22"/>
          <w:szCs w:val="22"/>
        </w:rPr>
      </w:pPr>
    </w:p>
    <w:p w14:paraId="144EEAB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097" w:name="_Toc504317241"/>
      <w:bookmarkStart w:id="1098" w:name="_Toc504317934"/>
      <w:bookmarkStart w:id="1099" w:name="_Toc504321280"/>
      <w:r w:rsidRPr="0008241C">
        <w:rPr>
          <w:b/>
          <w:sz w:val="22"/>
          <w:szCs w:val="24"/>
        </w:rPr>
        <w:t>4.1.4.2 Impacts</w:t>
      </w:r>
      <w:bookmarkEnd w:id="1097"/>
      <w:bookmarkEnd w:id="1098"/>
      <w:bookmarkEnd w:id="1099"/>
      <w:r w:rsidRPr="0008241C">
        <w:rPr>
          <w:b/>
          <w:sz w:val="22"/>
          <w:szCs w:val="24"/>
        </w:rPr>
        <w:t xml:space="preserve"> </w:t>
      </w:r>
    </w:p>
    <w:p w14:paraId="328E8B5A" w14:textId="77777777" w:rsidR="00A01204" w:rsidRPr="0008241C" w:rsidRDefault="00A01204" w:rsidP="00A01204">
      <w:pPr>
        <w:rPr>
          <w:sz w:val="22"/>
          <w:szCs w:val="22"/>
        </w:rPr>
      </w:pPr>
    </w:p>
    <w:p w14:paraId="2184C99F" w14:textId="77777777" w:rsidR="00A01204" w:rsidRPr="0008241C" w:rsidRDefault="00A01204" w:rsidP="00A01204">
      <w:pPr>
        <w:rPr>
          <w:sz w:val="22"/>
          <w:szCs w:val="22"/>
        </w:rPr>
      </w:pPr>
      <w:r w:rsidRPr="0008241C">
        <w:rPr>
          <w:sz w:val="22"/>
          <w:szCs w:val="22"/>
        </w:rPr>
        <w:t>Invasive alien species impact on native species through predation, competition and displacement through both direct and indirect disruption of ecosystem services such as soil stabilisation, pollination and seed dispersal (</w:t>
      </w:r>
      <w:r w:rsidRPr="0008241C">
        <w:rPr>
          <w:i/>
          <w:iCs/>
          <w:sz w:val="22"/>
          <w:szCs w:val="22"/>
        </w:rPr>
        <w:t>https://soe.environment.gov.au</w:t>
      </w:r>
      <w:r w:rsidRPr="0008241C">
        <w:rPr>
          <w:sz w:val="22"/>
          <w:szCs w:val="22"/>
        </w:rPr>
        <w:t xml:space="preserve">). In raw economic terms, it is estimated that South-East Asia alone incurs losses of about $33.5 billion annually due to invasive alien species in terms of damage to environment, human health, and agricultural production </w:t>
      </w:r>
      <w:r w:rsidRPr="0008241C">
        <w:rPr>
          <w:sz w:val="22"/>
          <w:szCs w:val="22"/>
        </w:rPr>
        <w:fldChar w:fldCharType="begin" w:fldLock="1"/>
      </w:r>
      <w:r w:rsidRPr="0008241C">
        <w:rPr>
          <w:sz w:val="22"/>
          <w:szCs w:val="22"/>
        </w:rPr>
        <w:instrText>ADDIN CSL_CITATION {"citationItems":[{"id":"ITEM-1","itemData":{"DOI":"10.1371/journal.pone.0071255","ISBN":"1932-6203","ISSN":"19326203","PMID":"23951120","abstract":"Harmful non-indigenous species (NIS) impose great economic and environmental impacts globally, but little is known about their impacts in Southeast Asia. Lack of knowledge of the magnitude of the problem hinders the allocation of appropriate resources for NIS prevention and management. We used benefit-cost analysis embedded in a Monte-Carlo simulation model and analysed economic and environmental impacts of NIS in the region to estimate the total burden of NIS in Southeast Asia. The total annual loss caused by NIS to agriculture, human health and the environment in Southeast Asia is estimated to be US$33.5 billion (5(th) and 95(th) percentile US$25.8-39.8 billion). Losses and costs to the agricultural sector are estimated to be nearly 90% of the total (US$23.4-33.9 billion), while the annual costs associated with human health and the environment are US$1.85 billion (US$1.4-2.5 billion) and US$2.1 billion (US$0.9-3.3 billion), respectively, although these estimates are based on conservative assumptions. We demonstrate that the economic and environmental impacts of NIS in low and middle-income regions can be considerable and that further measures, such as the adoption of regional risk assessment protocols to inform decisions on prevention and control of NIS in Southeast Asia, could be beneficial.","author":[{"dropping-particle":"","family":"Nghiem","given":"Le T P","non-dropping-particle":"","parse-names":false,"suffix":""},{"dropping-particle":"","family":"Soliman","given":"Tarek","non-dropping-particle":"","parse-names":false,"suffix":""},{"dropping-particle":"","family":"Yeo","given":"Darren C J","non-dropping-particle":"","parse-names":false,"suffix":""},{"dropping-particle":"","family":"Tan","given":"Hugh T W","non-dropping-particle":"","parse-names":false,"suffix":""},{"dropping-particle":"","family":"Evans","given":"Theodore A.","non-dropping-particle":"","parse-names":false,"suffix":""},{"dropping-particle":"","family":"Mumford","given":"John D.","non-dropping-particle":"","parse-names":false,"suffix":""},{"dropping-particle":"","family":"Keller","given":"Reuben P.","non-dropping-particle":"","parse-names":false,"suffix":""},{"dropping-particle":"","family":"Baker","given":"Richard H A","non-dropping-particle":"","parse-names":false,"suffix":""},{"dropping-particle":"","family":"Corlett","given":"Richard T.","non-dropping-particle":"","parse-names":false,"suffix":""},{"dropping-particle":"","family":"Carrasco","given":"Luis R.","non-dropping-particle":"","parse-names":false,"suffix":""}],"container-title":"PLoS ONE","id":"ITEM-1","issue":"8","issued":{"date-parts":[["2013"]]},"title":"Economic and Environmental Impacts of Harmful Non-Indigenous Species in Southeast Asia","type":"article-journal","volume":"8"},"uris":["http://www.mendeley.com/documents/?uuid=88333ef3-61c2-41f2-96c9-71d7682b7a62"]}],"mendeley":{"formattedCitation":"(Nghiem &lt;i&gt;et al.&lt;/i&gt;, 2013)","manualFormatting":"(Nghiem et al., 2013)","plainTextFormattedCitation":"(Nghiem et al., 2013)","previouslyFormattedCitation":"(Nghiem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Nghiem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Similar analyses for Australia, when combined, estimate combined annual direct costs of at least $9 billion, an estimate that has doubled in the last 10 years </w:t>
      </w:r>
      <w:r w:rsidRPr="0008241C">
        <w:rPr>
          <w:sz w:val="22"/>
          <w:szCs w:val="22"/>
        </w:rPr>
        <w:fldChar w:fldCharType="begin" w:fldLock="1"/>
      </w:r>
      <w:r w:rsidRPr="0008241C">
        <w:rPr>
          <w:sz w:val="22"/>
          <w:szCs w:val="22"/>
        </w:rPr>
        <w:instrText>ADDIN CSL_CITATION {"citationItems":[{"id":"ITEM-1","itemData":{"author":[{"dropping-particle":"","family":"Sinden","given":"John Alfred","non-dropping-particle":"","parse-names":false,"suffix":""},{"dropping-particle":"","family":"Management","given":"Cooperative Research Centre for Australian Weed","non-dropping-particle":"","parse-names":false,"suffix":""},{"dropping-particle":"","family":"Sinden","given":"Jack","non-dropping-particle":"","parse-names":false,"suffix":""}],"id":"ITEM-1","issued":{"date-parts":[["2004"]]},"publisher":"CRC for Australian Weed Management, Glen Osmond, S.A","title":"The economic impact of weeds in Australia : report to the CRC for Australian Weed Management","type":"book"},"uris":["http://www.mendeley.com/documents/?uuid=31703f40-c69f-40fd-9f8b-bbbc0d12cc5b"]},{"id":"ITEM-2","itemData":{"ISBN":"0975097946, 9780975097946","author":[{"dropping-particle":"","family":"Australian Biosecurity Group","given":"","non-dropping-particle":"","parse-names":false,"suffix":""}],"id":"ITEM-2","issued":{"date-parts":[["2005"]]},"publisher":"Invasive Animals Co-operative Research Centre","title":"Invasive Weeds, Pests and Diseases: Solutions to Secure Australia","type":"book"},"uris":["http://www.mendeley.com/documents/?uuid=3fd51910-fca0-4ca3-baba-22ac92b3c532"]},{"id":"ITEM-3","itemData":{"author":[{"dropping-particle":"","family":"Gong","given":"W","non-dropping-particle":"","parse-names":false,"suffix":""},{"dropping-particle":"","family":"Sinden","given":"J","non-dropping-particle":"","parse-names":false,"suffix":""},{"dropping-particle":"","family":"Braysher","given":"M","non-dropping-particle":"","parse-names":false,"suffix":""},{"dropping-particle":"","family":"Jones","given":"R","non-dropping-particle":"","parse-names":false,"suffix":""}],"id":"ITEM-3","issued":{"date-parts":[["2009"]]},"number-of-pages":"60","publisher":"Invasive Animals Cooperative Research Centre","publisher-place":"Canberra","title":"The economic impacts of vertebrate pests in Australia","type":"book"},"uris":["http://www.mendeley.com/documents/?uuid=2ea7653f-daf3-422a-a1c0-70a93edbb39f"]},{"id":"ITEM-4","itemData":{"author":[{"dropping-particle":"","family":"Llewellyn","given":"RS","non-dropping-particle":"","parse-names":false,"suffix":""},{"dropping-particle":"","family":"D","given":"Ronning","non-dropping-particle":"","parse-names":false,"suffix":""},{"dropping-particle":"","family":"J","given":"Ouzman","non-dropping-particle":"","parse-names":false,"suffix":""},{"dropping-particle":"","family":"S","given":"Walker","non-dropping-particle":"","parse-names":false,"suffix":""},{"dropping-particle":"","family":"A","given":"Mayfield","non-dropping-particle":"","parse-names":false,"suffix":""},{"dropping-particle":"","family":"M","given":"Clarke","non-dropping-particle":"","parse-names":false,"suffix":""}],"id":"ITEM-4","issued":{"date-parts":[["2016"]]},"title":"Impact of Weeds on Australian Grain Production: the cost of weeds to Australian grain growers and the adoption of weed management and tillage practices","type":"report"},"uris":["http://www.mendeley.com/documents/?uuid=443fc5ee-9420-49ac-a8a4-a7a87aa87c4f"]}],"mendeley":{"formattedCitation":"(Australian Biosecurity Group, 2005; W. Gong &lt;i&gt;et al.&lt;/i&gt;, 2009; Llewellyn &lt;i&gt;et al.&lt;/i&gt;, 2016; Sinden &lt;i&gt;et al.&lt;/i&gt;, 2004)","plainTextFormattedCitation":"(Australian Biosecurity Group, 2005; W. Gong et al., 2009; Llewellyn et al., 2016; Sinden et al., 2004)","previouslyFormattedCitation":"(Australian Biosecurity Group, 2005; W. Gong &lt;i&gt;et al.&lt;/i&gt;, 2009; Llewellyn &lt;i&gt;et al.&lt;/i&gt;, 2016; Sinden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Australian Biosecurity Group, 2005; W. Gong </w:t>
      </w:r>
      <w:r w:rsidRPr="0008241C">
        <w:rPr>
          <w:i/>
          <w:noProof/>
          <w:sz w:val="22"/>
          <w:szCs w:val="22"/>
        </w:rPr>
        <w:t>et al.</w:t>
      </w:r>
      <w:r w:rsidRPr="0008241C">
        <w:rPr>
          <w:noProof/>
          <w:sz w:val="22"/>
          <w:szCs w:val="22"/>
        </w:rPr>
        <w:t xml:space="preserve">, 2009; Llewellyn </w:t>
      </w:r>
      <w:r w:rsidRPr="0008241C">
        <w:rPr>
          <w:i/>
          <w:noProof/>
          <w:sz w:val="22"/>
          <w:szCs w:val="22"/>
        </w:rPr>
        <w:t>et al.</w:t>
      </w:r>
      <w:r w:rsidRPr="0008241C">
        <w:rPr>
          <w:noProof/>
          <w:sz w:val="22"/>
          <w:szCs w:val="22"/>
        </w:rPr>
        <w:t xml:space="preserve">, 2016; Sinden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although not all agro-industries have been included in this analysis (e.g. forestry and horticulture). Furthermore, un-monetarised social and environmental impacts, such as on ecosystem function, fire regimes, sacred site access effects on indigenous communities and loss of traditionally used food resources, or allergy effects on the general population, are generally unquantifiable in monetary terms. The scales and depths of these impacts will be highly significant, and they are clearly increasing for biodiversity and non-agricultural ecosystem services (</w:t>
      </w:r>
      <w:r w:rsidRPr="0008241C">
        <w:rPr>
          <w:i/>
          <w:iCs/>
          <w:sz w:val="22"/>
          <w:szCs w:val="22"/>
        </w:rPr>
        <w:t>https://soe.environment.gov.au</w:t>
      </w:r>
      <w:r w:rsidRPr="0008241C">
        <w:rPr>
          <w:sz w:val="22"/>
          <w:szCs w:val="22"/>
        </w:rPr>
        <w:t xml:space="preserve">). </w:t>
      </w:r>
    </w:p>
    <w:p w14:paraId="7E37AF00" w14:textId="77777777" w:rsidR="00A01204" w:rsidRPr="0008241C" w:rsidRDefault="00A01204" w:rsidP="00A01204">
      <w:pPr>
        <w:rPr>
          <w:color w:val="333333"/>
          <w:sz w:val="22"/>
          <w:szCs w:val="22"/>
          <w:shd w:val="clear" w:color="auto" w:fill="FFFFFF"/>
        </w:rPr>
      </w:pPr>
    </w:p>
    <w:p w14:paraId="394195D3" w14:textId="16191A18" w:rsidR="00A01204" w:rsidRPr="0008241C" w:rsidRDefault="00A01204" w:rsidP="00A01204">
      <w:pPr>
        <w:rPr>
          <w:sz w:val="22"/>
          <w:szCs w:val="22"/>
          <w:lang w:eastAsia="en-IN"/>
        </w:rPr>
      </w:pPr>
      <w:r w:rsidRPr="0008241C">
        <w:rPr>
          <w:sz w:val="22"/>
          <w:szCs w:val="22"/>
          <w:lang w:eastAsia="en-IN"/>
        </w:rPr>
        <w:t xml:space="preserve">In relation to different taxonomic groups, </w:t>
      </w:r>
      <w:r w:rsidRPr="0008241C">
        <w:rPr>
          <w:b/>
          <w:sz w:val="22"/>
          <w:szCs w:val="22"/>
          <w:lang w:eastAsia="en-IN"/>
        </w:rPr>
        <w:t>invasive plants</w:t>
      </w:r>
      <w:r w:rsidRPr="0008241C">
        <w:rPr>
          <w:sz w:val="22"/>
          <w:szCs w:val="22"/>
          <w:lang w:eastAsia="en-IN"/>
        </w:rPr>
        <w:t xml:space="preserve"> are known to impact on agriculture and silviculture and can force changes on traditional practices and methods (see e.g. </w:t>
      </w:r>
      <w:r w:rsidRPr="0008241C">
        <w:rPr>
          <w:sz w:val="22"/>
          <w:szCs w:val="22"/>
        </w:rPr>
        <w:fldChar w:fldCharType="begin" w:fldLock="1"/>
      </w:r>
      <w:r w:rsidRPr="0008241C">
        <w:rPr>
          <w:sz w:val="22"/>
          <w:szCs w:val="22"/>
        </w:rPr>
        <w:instrText>ADDIN CSL_CITATION {"citationItems":[{"id":"ITEM-1","itemData":{"DOI":"10.1007/s10113-014-0654-4","ISBN":"1011301406544","ISSN":"1436378X","abstract":"Natural resources play key roles as assets in the livelihoods of rural communities. However, the benefits of these assets in livelihoods are frequently conceived nar- rowly as income generating or vulnerability reducing. We contend that they have other important roles to play in poverty reduction and livelihood change. In this paper we use a case study of two ethnic communities in a village in southern India to investigate livelihood responses to change in forest biodiversity through an examination of changes in attributes of natural assets resulting from the invasion of Lantana camara and wider socio-economic change. The invasion of forest by Lantana has contributed to changes in the attributes and functions of four key nat- ural assets: forest grazing, bamboo for basketry, Phoenix loureie for brooms, and wild yams. We observe that dif- ferences in households’ and individuals’ ability to sub- stitute important functions of lost or declining assets affect their ability to adapt to changes in resource availability and attributes. Analysing changes in asset attributes for dif- ferent user groups allows the social effects of environ- mental change to be disaggregated. Editor:","author":[{"dropping-particle":"","family":"Kent","given":"Rebecca","non-dropping-particle":"","parse-names":false,"suffix":""},{"dropping-particle":"","family":"Dorward","given":"Andrew","non-dropping-particle":"","parse-names":false,"suffix":""}],"container-title":"Regional Environmental Change","id":"ITEM-1","issue":"2","issued":{"date-parts":[["2014"]]},"page":"353-364","title":"Livelihood responses to Lantana camara invasion and biodiversity change in southern India: application of an asset function framework","type":"article-journal","volume":"15"},"uris":["http://www.mendeley.com/documents/?uuid=d64677de-afa2-4011-82d4-f0e9271b6120"]}],"mendeley":{"formattedCitation":"(Kent &amp; Dorward, 2014)","manualFormatting":"Kent &amp; Dorward, 2014)","plainTextFormattedCitation":"(Kent &amp; Dorward, 2014)","previouslyFormattedCitation":"(Kent &amp; Dorward, 2014)"},"properties":{"noteIndex":0},"schema":"https://github.com/citation-style-language/schema/raw/master/csl-citation.json"}</w:instrText>
      </w:r>
      <w:r w:rsidRPr="0008241C">
        <w:rPr>
          <w:sz w:val="22"/>
          <w:szCs w:val="22"/>
        </w:rPr>
        <w:fldChar w:fldCharType="separate"/>
      </w:r>
      <w:r w:rsidRPr="0008241C">
        <w:rPr>
          <w:noProof/>
          <w:sz w:val="22"/>
          <w:szCs w:val="22"/>
        </w:rPr>
        <w:t>Kent &amp; Dorward, 2014)</w:t>
      </w:r>
      <w:r w:rsidRPr="0008241C">
        <w:rPr>
          <w:sz w:val="22"/>
          <w:szCs w:val="22"/>
        </w:rPr>
        <w:fldChar w:fldCharType="end"/>
      </w:r>
      <w:r w:rsidRPr="0008241C">
        <w:rPr>
          <w:sz w:val="22"/>
          <w:szCs w:val="22"/>
          <w:lang w:eastAsia="en-IN"/>
        </w:rPr>
        <w:t xml:space="preserve">. </w:t>
      </w:r>
      <w:r w:rsidRPr="0008241C">
        <w:rPr>
          <w:sz w:val="22"/>
          <w:szCs w:val="22"/>
        </w:rPr>
        <w:t xml:space="preserve">Based on a comprehensive meta-analysis, </w:t>
      </w:r>
      <w:r w:rsidRPr="0008241C">
        <w:rPr>
          <w:sz w:val="22"/>
          <w:szCs w:val="22"/>
        </w:rPr>
        <w:fldChar w:fldCharType="begin" w:fldLock="1"/>
      </w:r>
      <w:r w:rsidRPr="0008241C">
        <w:rPr>
          <w:sz w:val="22"/>
          <w:szCs w:val="22"/>
        </w:rPr>
        <w:instrText>ADDIN CSL_CITATION {"citationItems":[{"id":"ITEM-1","itemData":{"DOI":"10.1111/gcb.13093","ISBN":"1365-2486","ISSN":"13652486","PMID":"26390918","abstract":"As drivers of global change, biological invasions have fundamental ecological consequences. However, it remains unclear how invasive plant effects on resident animals vary across ecosystems, animal classes, and functional groups. We performed a comprehensive meta-analysis covering 198 field and laboratory studies reporting a total of 3624 observations of invasive plant effects on animals. Invasive plants had reducing (56%) or neutral (44%) effects on animal abundance, diversity, fitness, and ecosystem function across different ecosystems, animal classes, and feeding types while we could not find any increasing effect. Most importantly, we found that invasive plants reduced overall animal abundance, diversity and fitness. However, this significant overall effect was contingent on ecosystems, taxa, and feeding types of animals. Decreasing effects of invasive plants were most evident in riparian ecosystems, possibly because frequent disturbance facilitates more intense plant invasions compared to other ecosystem types. In accordance with their immediate reliance on plants for food, invasive plant effects were strongest on herbivores. Regarding taxonomic groups, birds and insects were most strongly affected. In insects, this may be explained by their high frequency of herbivory, while birds demonstrate that invasive plant effects can also cascade up to secondary consumers. Since data on impacts of invasive plants are rather limited for many animal groups in most ecosystems, we argue for overcoming gaps in knowledge and for a more differentiated discussion on effects of invasive plant on native fauna.","author":[{"dropping-particle":"","family":"Schirmel","given":"Jens","non-dropping-particle":"","parse-names":false,"suffix":""},{"dropping-particle":"","family":"Bundschuh","given":"Mirco","non-dropping-particle":"","parse-names":false,"suffix":""},{"dropping-particle":"","family":"Entling","given":"Martin H.","non-dropping-particle":"","parse-names":false,"suffix":""},{"dropping-particle":"","family":"Kowarik","given":"Ingo","non-dropping-particle":"","parse-names":false,"suffix":""},{"dropping-particle":"","family":"Buchholz","given":"Sascha","non-dropping-particle":"","parse-names":false,"suffix":""}],"container-title":"Global Change Biology","id":"ITEM-1","issue":"2","issued":{"date-parts":[["2016"]]},"page":"594-603","title":"Impacts of invasive plants on resident animals across ecosystems, taxa, and feeding types: A global assessment","type":"article-journal","volume":"22"},"uris":["http://www.mendeley.com/documents/?uuid=a47dee10-35e3-4624-9afa-0e7d5ce4d627"]}],"mendeley":{"formattedCitation":"(Schirmel &lt;i&gt;et al.&lt;/i&gt;, 2016)","manualFormatting":"Schirmel et al. (2016)","plainTextFormattedCitation":"(Schirmel et al., 2016)","previouslyFormattedCitation":"(Schirmel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Schirmel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have concluded that 56</w:t>
      </w:r>
      <w:r w:rsidR="00C934E9">
        <w:rPr>
          <w:sz w:val="22"/>
          <w:szCs w:val="22"/>
        </w:rPr>
        <w:t xml:space="preserve"> per cent</w:t>
      </w:r>
      <w:r w:rsidRPr="0008241C">
        <w:rPr>
          <w:sz w:val="22"/>
          <w:szCs w:val="22"/>
        </w:rPr>
        <w:t xml:space="preserve"> of invasive plants studied significantly reduced animal abundance, diversity, fitness, and ecosystem functions. These authors have underlined, however, huge knowledge gaps in this field and recommended coordinated studies on impacts of invasive species on key faunal species and ecosystems. </w:t>
      </w:r>
      <w:r w:rsidRPr="0008241C">
        <w:rPr>
          <w:sz w:val="22"/>
          <w:szCs w:val="22"/>
          <w:lang w:eastAsia="en-IN"/>
        </w:rPr>
        <w:t xml:space="preserve">Plant invasive species may also cause strong localized alterations to native vegetation </w:t>
      </w:r>
      <w:r w:rsidRPr="0008241C">
        <w:rPr>
          <w:sz w:val="22"/>
          <w:szCs w:val="22"/>
          <w:lang w:eastAsia="en-IN"/>
        </w:rPr>
        <w:lastRenderedPageBreak/>
        <w:t xml:space="preserve">cover and local extinctions of weak native plant competitors, as well as affecting the biogeochemical cycles of invaded ecosystems. </w:t>
      </w:r>
    </w:p>
    <w:p w14:paraId="241D9F30" w14:textId="77777777" w:rsidR="00A01204" w:rsidRPr="0008241C" w:rsidRDefault="00A01204" w:rsidP="00A01204">
      <w:pPr>
        <w:rPr>
          <w:sz w:val="22"/>
          <w:szCs w:val="22"/>
          <w:lang w:eastAsia="en-IN"/>
        </w:rPr>
      </w:pPr>
    </w:p>
    <w:p w14:paraId="1F70BE9E" w14:textId="77777777" w:rsidR="00A01204" w:rsidRPr="0008241C" w:rsidRDefault="00A01204" w:rsidP="00A01204">
      <w:pPr>
        <w:rPr>
          <w:color w:val="333333"/>
          <w:sz w:val="22"/>
          <w:szCs w:val="22"/>
          <w:shd w:val="clear" w:color="auto" w:fill="FFFFFF"/>
        </w:rPr>
      </w:pPr>
      <w:r w:rsidRPr="0008241C">
        <w:rPr>
          <w:sz w:val="22"/>
          <w:szCs w:val="22"/>
          <w:lang w:eastAsia="en-IN"/>
        </w:rPr>
        <w:t xml:space="preserve">Changes to native vegetation due to </w:t>
      </w:r>
      <w:r w:rsidRPr="0008241C">
        <w:rPr>
          <w:sz w:val="22"/>
          <w:szCs w:val="22"/>
        </w:rPr>
        <w:t>invasive alien species</w:t>
      </w:r>
      <w:r w:rsidRPr="0008241C">
        <w:rPr>
          <w:sz w:val="22"/>
          <w:szCs w:val="22"/>
          <w:lang w:eastAsia="en-IN"/>
        </w:rPr>
        <w:t xml:space="preserve"> were limited in Singaporean forests </w:t>
      </w:r>
      <w:r w:rsidRPr="0008241C">
        <w:rPr>
          <w:sz w:val="22"/>
          <w:szCs w:val="22"/>
        </w:rPr>
        <w:fldChar w:fldCharType="begin" w:fldLock="1"/>
      </w:r>
      <w:r w:rsidRPr="0008241C">
        <w:rPr>
          <w:sz w:val="22"/>
          <w:szCs w:val="22"/>
        </w:rPr>
        <w:instrText>ADDIN CSL_CITATION {"citationItems":[{"id":"ITEM-1","itemData":{"ISSN":"19400829","abstract":"Asian tropical forests are under extreme stress from clearance, fragmentation, and logging. Because S ingapore suffered these same impacts in the 19 th century, it can act as an early warning system for the region . We identified invasive exotic tree species from a comprehensive survey, assessed their survival and growth in the open and under a forest canopy , and compared their traits with native pioneers and widely planted exotic species that have failed to naturalize. Nine species were invasive: Acacia auriculiformis (ear - leaf acacia), Cecropia pachystachya (trumpet tree), Falcataria moluccana (Moluccan alb izia), Leucaena leucocephala (leucaena), Manihot ca r thaginensis subp. g laziovii (Ceara rubber tree), Muntingia calabura (Jamaican cherry tree), Piper aduncum (spiked pepper), Pipturus argenteus (white mulberry), and Spathodea campanulata (African tulip tree ). Under the forest canopy, all grew little and suffered high (75 - 100%) mortality, with Spathodea surviving best . At the open site, mortality was low (0 - 25%) and height growth rapid (1.6 - 8.6 cm wk - 1 ), with Leucaena growing fastest. The only significant tra it difference between native pioneer trees and invasive exotics was the dispersal syndrome; none of the common native pioneers are wind dispersed, while two invasive species are. Among exotics, there were highly significant differences between invasive and non - invasive species in wood density and seed size, with invasive species having only 54% of the mean wood density and 19% of the dry seed mass of non - invasive species. Invasive exotics were also significantly farther from their native ranges than non - inv asive species. None of these invasive tree species is a direct threat to the integrity of native closed - canopy forest, but they dominate on newly abandoned land and may pre - empt the recovery of native forest on such sites","author":[{"dropping-particle":"","family":"Nghiem, Le TP, Hugh TW Tan","given":"and Richard T. Corlett.","non-dropping-particle":"","parse-names":false,"suffix":""}],"container-title":"Tropical Conservaion Science","id":"ITEM-1","issue":"1","issued":{"date-parts":[["2015"]]},"page":"201 - 214","title":"Invasive trees in Singapore: are they a threat to native forests?","type":"article-journal","volume":"8"},"uris":["http://www.mendeley.com/documents/?uuid=339fb285-c1b5-42bb-a34c-c2da8b26b2a9"]}],"mendeley":{"formattedCitation":"(Nghiem, Le TP, Hugh TW Tan, 2015)","manualFormatting":"(Nghiem et al., 2015)","plainTextFormattedCitation":"(Nghiem, Le TP, Hugh TW Tan, 2015)","previouslyFormattedCitation":"(Nghiem, Le TP, Hugh TW Tan, 2015)"},"properties":{"noteIndex":0},"schema":"https://github.com/citation-style-language/schema/raw/master/csl-citation.json"}</w:instrText>
      </w:r>
      <w:r w:rsidRPr="0008241C">
        <w:rPr>
          <w:sz w:val="22"/>
          <w:szCs w:val="22"/>
        </w:rPr>
        <w:fldChar w:fldCharType="separate"/>
      </w:r>
      <w:r w:rsidRPr="0008241C">
        <w:rPr>
          <w:noProof/>
          <w:sz w:val="22"/>
          <w:szCs w:val="22"/>
        </w:rPr>
        <w:t xml:space="preserve">(Nghiem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lang w:eastAsia="en-IN"/>
        </w:rPr>
        <w:t>, although the authors highlight that at disturbed sites, invasive pioneer plant species might suppress the regeneration of native species. In contrast, both agroforestry and natural forest regeneration in Fiji have been heavily impacted by the African tu</w:t>
      </w:r>
      <w:r w:rsidRPr="0008241C">
        <w:rPr>
          <w:sz w:val="22"/>
          <w:szCs w:val="22"/>
        </w:rPr>
        <w:t>li</w:t>
      </w:r>
      <w:r w:rsidRPr="0008241C">
        <w:rPr>
          <w:sz w:val="22"/>
          <w:szCs w:val="22"/>
          <w:lang w:eastAsia="en-IN"/>
        </w:rPr>
        <w:t>p tree (</w:t>
      </w:r>
      <w:r w:rsidRPr="0008241C">
        <w:rPr>
          <w:i/>
          <w:sz w:val="22"/>
          <w:szCs w:val="22"/>
          <w:lang w:eastAsia="en-IN"/>
        </w:rPr>
        <w:t>Spathodea campanulata</w:t>
      </w:r>
      <w:r w:rsidRPr="0008241C">
        <w:rPr>
          <w:sz w:val="22"/>
          <w:szCs w:val="22"/>
          <w:lang w:eastAsia="en-IN"/>
        </w:rPr>
        <w:t xml:space="preserve">)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Thaman","given":"R. R.","non-dropping-particle":"","parse-names":false,"suffix":""}],"container-title":"Mai Life","id":"ITEM-1","issued":{"date-parts":[["2011"]]},"page":"64-65","title":"The silent invasion of our islands","type":"article-journal","volume":"55"},"uris":["http://www.mendeley.com/documents/?uuid=1bbca991-0788-46b7-ad43-06f3cc823331"]}],"mendeley":{"formattedCitation":"(R. R. Thaman, 2011)","manualFormatting":"(Thaman, 2011)","plainTextFormattedCitation":"(R. R. Thaman, 2011)","previouslyFormattedCitation":"(R. R. Thaman, 2011)"},"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Thaman, 2011)</w:t>
      </w:r>
      <w:r w:rsidRPr="0008241C">
        <w:rPr>
          <w:sz w:val="22"/>
          <w:szCs w:val="22"/>
          <w:lang w:eastAsia="en-IN"/>
        </w:rPr>
        <w:fldChar w:fldCharType="end"/>
      </w:r>
      <w:r w:rsidRPr="0008241C">
        <w:rPr>
          <w:sz w:val="22"/>
          <w:szCs w:val="22"/>
          <w:lang w:eastAsia="en-IN"/>
        </w:rPr>
        <w:t xml:space="preserve">, while </w:t>
      </w:r>
      <w:r w:rsidRPr="0008241C">
        <w:rPr>
          <w:i/>
          <w:sz w:val="22"/>
          <w:szCs w:val="22"/>
          <w:lang w:eastAsia="en-IN"/>
        </w:rPr>
        <w:t>Lantana camara</w:t>
      </w:r>
      <w:r w:rsidRPr="0008241C">
        <w:rPr>
          <w:sz w:val="22"/>
          <w:szCs w:val="22"/>
          <w:lang w:eastAsia="en-IN"/>
        </w:rPr>
        <w:t xml:space="preserve"> appeared to alter and hinder recruitment of native plants in a South-East Australian forest </w:t>
      </w:r>
      <w:r w:rsidRPr="0008241C">
        <w:rPr>
          <w:sz w:val="22"/>
          <w:szCs w:val="22"/>
        </w:rPr>
        <w:fldChar w:fldCharType="begin" w:fldLock="1"/>
      </w:r>
      <w:r w:rsidRPr="0008241C">
        <w:rPr>
          <w:sz w:val="22"/>
          <w:szCs w:val="22"/>
        </w:rPr>
        <w:instrText>ADDIN CSL_CITATION {"citationItems":[{"id":"ITEM-1","itemData":{"DOI":"10.1016/j.foreco.2008.10.040","ISBN":"0378-1127","ISSN":"03781127","abstract":"Plant invasions of natural communities are commonly associated with reduced species diversity and altered ecosystem structure and function. This study investigated the effects of invasion and management of the woody shrub Lantana camara (lantana) in wet sclerophyll forest on the south-east coast of Australia. The effects of L. camara invasion and management on resident vegetation diversity and recruitment were determined as well as if invader management initiated community recovery. Vascular plant species richness, abundance and composition were surveyed and compared across L. camara invaded, non-invaded and managed sites following L. camara removal during a previous control event by land managers. Native tree juvenile and adult densities were compared between sites to investigate the potential effects of L. camara on species recruitment. Invasion of L. camara led to a reduction in species richness and compositions that diverged from non-invaded vegetation. Species richness was lower for fern, herb, tree and vine species, highlighting the pervasive threat of L. camara. For many common tree species, juvenile densities were lower within invaded sites than non-invaded sites, yet adult densities were similar across all invasion categories. This indicates that reduced species diversity is driven in part by recruitment limitation mechanisms, which may include allelopathy and resource competition, rather than displacement of adult vegetation. Management of L. camara initiated community recovery by increasing species richness, abundance and recruitment. While community composition following L. camara management diverged from non-invaded vegetation, vigorous tree and shrub recruitment signals that long-term community reinstatement will occur. However, secondary weed invasion occurred following L. camara control. Follow-up weed control may be necessary to prevent secondary plant invasion following invader management and facilitate long-term community recovery. Crown Copyright ?? 2008.","author":[{"dropping-particle":"","family":"Gooden","given":"Ben","non-dropping-particle":"","parse-names":false,"suffix":""},{"dropping-particle":"","family":"French","given":"Kris","non-dropping-particle":"","parse-names":false,"suffix":""},{"dropping-particle":"","family":"Turner","given":"Peter J.","non-dropping-particle":"","parse-names":false,"suffix":""}],"container-title":"Forest Ecology and Management","id":"ITEM-1","issue":"3","issued":{"date-parts":[["2009"]]},"page":"960-967","title":"Invasion and management of a woody plant, Lantana camara L., alters vegetation diversity within wet sclerophyll forest in southeastern Australia","type":"article-journal","volume":"257"},"uris":["http://www.mendeley.com/documents/?uuid=27e3e367-6b0f-4cd0-ae20-286c1bc64e0c"]}],"mendeley":{"formattedCitation":"(Gooden &lt;i&gt;et al.&lt;/i&gt;, 2009)","manualFormatting":"(Gooden, French, &amp; Turner, 2009)","plainTextFormattedCitation":"(Gooden et al., 2009)","previouslyFormattedCitation":"(Gooden &lt;i&gt;et al.&lt;/i&gt;, 2009)"},"properties":{"noteIndex":0},"schema":"https://github.com/citation-style-language/schema/raw/master/csl-citation.json"}</w:instrText>
      </w:r>
      <w:r w:rsidRPr="0008241C">
        <w:rPr>
          <w:sz w:val="22"/>
          <w:szCs w:val="22"/>
        </w:rPr>
        <w:fldChar w:fldCharType="separate"/>
      </w:r>
      <w:r w:rsidRPr="0008241C">
        <w:rPr>
          <w:noProof/>
          <w:sz w:val="22"/>
          <w:szCs w:val="22"/>
        </w:rPr>
        <w:t>(Gooden, French, &amp; Turner, 2009)</w:t>
      </w:r>
      <w:r w:rsidRPr="0008241C">
        <w:rPr>
          <w:sz w:val="22"/>
          <w:szCs w:val="22"/>
        </w:rPr>
        <w:fldChar w:fldCharType="end"/>
      </w:r>
      <w:r w:rsidRPr="0008241C">
        <w:rPr>
          <w:sz w:val="22"/>
          <w:szCs w:val="22"/>
          <w:lang w:eastAsia="en-IN"/>
        </w:rPr>
        <w:t xml:space="preserve">. </w:t>
      </w:r>
      <w:r w:rsidRPr="0008241C">
        <w:rPr>
          <w:sz w:val="22"/>
          <w:szCs w:val="22"/>
        </w:rPr>
        <w:t xml:space="preserve">Furthermore, </w:t>
      </w:r>
      <w:r w:rsidRPr="0008241C">
        <w:rPr>
          <w:sz w:val="22"/>
          <w:szCs w:val="22"/>
          <w:lang w:eastAsia="en-IN"/>
        </w:rPr>
        <w:t xml:space="preserve">it should be noted that a wide range of alien tree species are currently used and promoted in forestry across the region and are actively planted across large areas such as in </w:t>
      </w:r>
      <w:r w:rsidRPr="0008241C">
        <w:rPr>
          <w:sz w:val="22"/>
          <w:szCs w:val="22"/>
        </w:rPr>
        <w:t xml:space="preserve">southern and eastern </w:t>
      </w:r>
      <w:r w:rsidRPr="0008241C">
        <w:rPr>
          <w:sz w:val="22"/>
          <w:szCs w:val="22"/>
          <w:lang w:eastAsia="en-IN"/>
        </w:rPr>
        <w:t xml:space="preserve">China </w:t>
      </w:r>
      <w:r w:rsidRPr="0008241C">
        <w:rPr>
          <w:sz w:val="22"/>
          <w:szCs w:val="22"/>
        </w:rPr>
        <w:fldChar w:fldCharType="begin" w:fldLock="1"/>
      </w:r>
      <w:r w:rsidRPr="0008241C">
        <w:rPr>
          <w:sz w:val="22"/>
          <w:szCs w:val="22"/>
        </w:rPr>
        <w:instrText>ADDIN CSL_CITATION {"citationItems":[{"id":"ITEM-1","itemData":{"DOI":"10.1371/journal.pone.0064173","ISBN":"1932-6203","ISSN":"19326203","PMID":"23691164","abstract":"Invasive species cause serious environmental and economic harm and threaten global biodiversity. We set out to investigate how quickly invasive plant species are currently spreading in China and how their resulting distribution patterns are linked to socio-economic and environmental conditions. A comparison of the invasive plant species density (log species/log area) reported in 2008 with current data shows that invasive species were originally highly concentrated in the wealthy, southeastern coastal provinces of China, but they are currently rapidly spreading inland. Linear regression models based on the species density and turnover of invasive plants as dependent parameters and principal components representing key socio-economic and environmental parameters as predictors indicate strong positive links between invasive plant density and the overall phytodiversity and associated climatic parameters. Principal components representing socio-economic factors and endemic plant density also show significant positive links with invasive plant density. Urgent control and eradication measures are needed in China's coastal provinces to counteract the rapid inland spread of invasive plants. Strict controls of imports through seaports need to be accompanied by similarly strict controls of the developing horticultural trade and underpinned by awareness campaigns for China's increasingly affluent population to limit the arrival of new invaders. Furthermore, China needs to fully utilize its substantial native phytodiversity, rather than relying on exotics, in current large-scale afforestation projects and in the creation of urban green spaces.","author":[{"dropping-particle":"","family":"Axmacher","given":"Jan C.","non-dropping-particle":"","parse-names":false,"suffix":""},{"dropping-particle":"","family":"Sang","given":"Weiguo","non-dropping-particle":"","parse-names":false,"suffix":""}],"container-title":"PLoS ONE","id":"ITEM-1","issue":"5","issued":{"date-parts":[["2013"]]},"page":"1-9","title":"Plant Invasions in China - Challenges and Chances","type":"article-journal","volume":"8"},"uris":["http://www.mendeley.com/documents/?uuid=c9fbfc63-7963-4ee8-a269-ca13a8abcf33"]}],"mendeley":{"formattedCitation":"(Axmacher &amp; Sang, 2013)","manualFormatting":"(Axmacher and Sang, 2013)","plainTextFormattedCitation":"(Axmacher &amp; Sang, 2013)","previouslyFormattedCitation":"(Axmacher &amp; Sang, 2013)"},"properties":{"noteIndex":0},"schema":"https://github.com/citation-style-language/schema/raw/master/csl-citation.json"}</w:instrText>
      </w:r>
      <w:r w:rsidRPr="0008241C">
        <w:rPr>
          <w:sz w:val="22"/>
          <w:szCs w:val="22"/>
        </w:rPr>
        <w:fldChar w:fldCharType="separate"/>
      </w:r>
      <w:r w:rsidRPr="0008241C">
        <w:rPr>
          <w:noProof/>
          <w:sz w:val="22"/>
          <w:szCs w:val="22"/>
        </w:rPr>
        <w:t>(Axmacher and Sang, 2013)</w:t>
      </w:r>
      <w:r w:rsidRPr="0008241C">
        <w:rPr>
          <w:sz w:val="22"/>
          <w:szCs w:val="22"/>
        </w:rPr>
        <w:fldChar w:fldCharType="end"/>
      </w:r>
      <w:r w:rsidRPr="0008241C">
        <w:rPr>
          <w:sz w:val="22"/>
          <w:szCs w:val="22"/>
          <w:lang w:eastAsia="en-IN"/>
        </w:rPr>
        <w:t>.</w:t>
      </w:r>
      <w:r w:rsidRPr="0008241C">
        <w:rPr>
          <w:sz w:val="22"/>
          <w:szCs w:val="22"/>
        </w:rPr>
        <w:t xml:space="preserve"> </w:t>
      </w:r>
      <w:r w:rsidRPr="0008241C">
        <w:rPr>
          <w:sz w:val="22"/>
          <w:szCs w:val="22"/>
          <w:lang w:eastAsia="en-IN"/>
        </w:rPr>
        <w:t xml:space="preserve">Many of these tree species are known for their invasive potential elsewhere, but studies on their current and future potential impact are currently lacking. </w:t>
      </w:r>
    </w:p>
    <w:p w14:paraId="434D867E" w14:textId="77777777" w:rsidR="00A01204" w:rsidRPr="0008241C" w:rsidRDefault="00A01204" w:rsidP="00A01204">
      <w:pPr>
        <w:rPr>
          <w:sz w:val="22"/>
          <w:szCs w:val="22"/>
          <w:lang w:eastAsia="en-IN"/>
        </w:rPr>
      </w:pPr>
    </w:p>
    <w:p w14:paraId="102D7A79" w14:textId="77777777" w:rsidR="00A01204" w:rsidRPr="0008241C" w:rsidRDefault="00A01204" w:rsidP="00A01204">
      <w:pPr>
        <w:rPr>
          <w:sz w:val="22"/>
          <w:szCs w:val="22"/>
          <w:lang w:eastAsia="en-IN"/>
        </w:rPr>
      </w:pPr>
      <w:r w:rsidRPr="0008241C">
        <w:rPr>
          <w:sz w:val="22"/>
          <w:szCs w:val="22"/>
          <w:lang w:eastAsia="en-IN"/>
        </w:rPr>
        <w:t xml:space="preserve">The impacts of </w:t>
      </w:r>
      <w:r w:rsidRPr="0008241C">
        <w:rPr>
          <w:b/>
          <w:sz w:val="22"/>
          <w:szCs w:val="22"/>
          <w:lang w:eastAsia="en-IN"/>
        </w:rPr>
        <w:t>invasive insect</w:t>
      </w:r>
      <w:r w:rsidRPr="0008241C">
        <w:rPr>
          <w:sz w:val="22"/>
          <w:szCs w:val="22"/>
          <w:lang w:eastAsia="en-IN"/>
        </w:rPr>
        <w:t xml:space="preserve"> species is highly species-specific, and the respective literature is primarily composed of individual case studies of pest species relevant to forestry and agriculture, and on species that act as vectors of humans or vertebrate pathogens</w:t>
      </w:r>
      <w:r w:rsidRPr="0008241C">
        <w:rPr>
          <w:sz w:val="22"/>
          <w:szCs w:val="22"/>
        </w:rPr>
        <w:t xml:space="preserve"> </w:t>
      </w:r>
      <w:r w:rsidRPr="0008241C">
        <w:rPr>
          <w:sz w:val="22"/>
          <w:szCs w:val="22"/>
          <w:lang w:eastAsia="en-IN"/>
        </w:rPr>
        <w:t xml:space="preserve">or of diseases affecting agricultural crops and economically important tree species. </w:t>
      </w:r>
      <w:r w:rsidRPr="0008241C">
        <w:rPr>
          <w:sz w:val="22"/>
          <w:szCs w:val="22"/>
        </w:rPr>
        <w:fldChar w:fldCharType="begin" w:fldLock="1"/>
      </w:r>
      <w:r w:rsidRPr="0008241C">
        <w:rPr>
          <w:sz w:val="22"/>
          <w:szCs w:val="22"/>
        </w:rPr>
        <w:instrText>ADDIN CSL_CITATION {"citationItems":[{"id":"ITEM-1","itemData":{"ISBN":"978-0-478-34736-4","abstract":"An ecosystem approach to understanding the effects of biological invaders and pests can shed new light on the state of ecosystem services and how they are changing. Pests undesirable, mainly non-native, species are a major focus of both research and management efforts. Most of these efforts have been directed at eradicating pests or reducing their local abundance, often with the aim of maintaining indigenous biodiversity. Interest is also growing in whether pest management can mitigate the impacts of non-native species on ecosystems and ecosystem services. This chapter uses New Zealand and international literature to provide an ecosystem view and examples of pest impacts in ecosystems. Recent progress in linking functional traits, species, ecosystem processes, and services provides optimism for ongoing rapid progress in the prediction and management of ecosystem services.","author":[{"dropping-particle":"","family":"Peltzer","given":"D A","non-dropping-particle":"","parse-names":false,"suffix":""}],"container-title":"Ecosystem Services in New Zealand: Conditions and Trends","editor":[{"dropping-particle":"","family":"Dymond","given":"Dr. J.R.","non-dropping-particle":"","parse-names":false,"suffix":""}],"id":"ITEM-1","issued":{"date-parts":[["2013"]]},"page":"400-407","publisher":"Manaaki Whenua Press","publisher-place":"Lincoln, New Zealand","title":"An Ecosystem View of Links Between Pest Species and Services","type":"chapter"},"uris":["http://www.mendeley.com/documents/?uuid=18b2e0f7-c07d-49fd-8eb4-3f0caa1e99b4"]}],"mendeley":{"formattedCitation":"(Peltzer, 2013)","manualFormatting":"Peltzer (2013)","plainTextFormattedCitation":"(Peltzer, 2013)","previouslyFormattedCitation":"(Peltzer, 2013)"},"properties":{"noteIndex":0},"schema":"https://github.com/citation-style-language/schema/raw/master/csl-citation.json"}</w:instrText>
      </w:r>
      <w:r w:rsidRPr="0008241C">
        <w:rPr>
          <w:sz w:val="22"/>
          <w:szCs w:val="22"/>
        </w:rPr>
        <w:fldChar w:fldCharType="separate"/>
      </w:r>
      <w:r w:rsidRPr="0008241C">
        <w:rPr>
          <w:noProof/>
          <w:sz w:val="22"/>
          <w:szCs w:val="22"/>
        </w:rPr>
        <w:t xml:space="preserve">Peltzer </w:t>
      </w:r>
      <w:r w:rsidRPr="0008241C">
        <w:rPr>
          <w:rFonts w:eastAsia="MS Mincho"/>
          <w:noProof/>
          <w:sz w:val="22"/>
          <w:szCs w:val="22"/>
          <w:lang w:eastAsia="ja-JP"/>
        </w:rPr>
        <w:t>(</w:t>
      </w:r>
      <w:r w:rsidRPr="0008241C">
        <w:rPr>
          <w:noProof/>
          <w:sz w:val="22"/>
          <w:szCs w:val="22"/>
        </w:rPr>
        <w:t>2013)</w:t>
      </w:r>
      <w:r w:rsidRPr="0008241C">
        <w:rPr>
          <w:sz w:val="22"/>
          <w:szCs w:val="22"/>
        </w:rPr>
        <w:fldChar w:fldCharType="end"/>
      </w:r>
      <w:r w:rsidRPr="0008241C">
        <w:rPr>
          <w:sz w:val="22"/>
          <w:szCs w:val="22"/>
          <w:lang w:eastAsia="en-IN"/>
        </w:rPr>
        <w:t xml:space="preserve"> provides an insight into the effects of pest herbivores on soil and vegetation in New Zealand’s native forests. </w:t>
      </w:r>
      <w:r w:rsidRPr="0008241C">
        <w:rPr>
          <w:sz w:val="22"/>
          <w:szCs w:val="22"/>
        </w:rPr>
        <w:t xml:space="preserve">When considering the numbers of exotic agroforestry pests that are increasingly being spread around the globe, the general impacts of invasive alien species on agricultural services across the Asia-Pacific region is very anxious. </w:t>
      </w:r>
      <w:r w:rsidRPr="0008241C">
        <w:rPr>
          <w:sz w:val="22"/>
          <w:szCs w:val="22"/>
          <w:lang w:eastAsia="en-IN"/>
        </w:rPr>
        <w:t>For example, the taro beetle (</w:t>
      </w:r>
      <w:r w:rsidRPr="0008241C">
        <w:rPr>
          <w:i/>
          <w:sz w:val="22"/>
          <w:szCs w:val="22"/>
          <w:lang w:eastAsia="en-IN"/>
        </w:rPr>
        <w:t>Papuana</w:t>
      </w:r>
      <w:r w:rsidRPr="0008241C">
        <w:rPr>
          <w:sz w:val="22"/>
          <w:szCs w:val="22"/>
          <w:lang w:eastAsia="en-IN"/>
        </w:rPr>
        <w:t xml:space="preserve"> spp.) and taro leaf blight (</w:t>
      </w:r>
      <w:r w:rsidRPr="0008241C">
        <w:rPr>
          <w:i/>
          <w:sz w:val="22"/>
          <w:szCs w:val="22"/>
          <w:lang w:eastAsia="en-IN"/>
        </w:rPr>
        <w:t>Phytophthora colocasiae</w:t>
      </w:r>
      <w:r w:rsidRPr="0008241C">
        <w:rPr>
          <w:sz w:val="22"/>
          <w:szCs w:val="22"/>
          <w:lang w:eastAsia="en-IN"/>
        </w:rPr>
        <w:t xml:space="preserve">) in combination have caused losses of taro cultivars and cessation of taro production as key staple food across parts of the pacific islands and Papua New Guinea </w:t>
      </w:r>
      <w:r w:rsidRPr="0008241C">
        <w:rPr>
          <w:sz w:val="22"/>
          <w:szCs w:val="22"/>
          <w:lang w:eastAsia="en-IN"/>
        </w:rPr>
        <w:fldChar w:fldCharType="begin" w:fldLock="1"/>
      </w:r>
      <w:r w:rsidRPr="0008241C">
        <w:rPr>
          <w:sz w:val="22"/>
          <w:szCs w:val="22"/>
          <w:lang w:eastAsia="en-IN"/>
        </w:rPr>
        <w:instrText>ADDIN CSL_CITATION {"citationItems":[{"id":"ITEM-1","itemData":{"abstract":"Adults of taro beetles, Papuana spp. (Coleoptera: Scarabaeidae), damage corms of taro (Colocasia esculenta) and other aroids and, less seriously, a range of other crops in five countries in the South Pacific (Papua New Guinea, Solomon Islands, Vanuatu, Kiribati, and Fiji).\\r\\nPrevious control measures were based on the use of pesticides, which is inappropriate in subsistence agriculture. The present project (South Pacific Commission/ European Community (SPC/EC) Project for\\r\\nthe Biological Control of Taro Beetles in the South Pacific, part of the Pacific Regional Agricultural Program) alms to develop cultural and biological control of the beetles.\\r\\nStudies on taxonomy, distribution, biology, ecology, and cultural and biological control are in progress; the latter focus on the use of pathogens.","author":[{"dropping-particle":"","family":"Aloalii","given":"I.","non-dropping-particle":"","parse-names":false,"suffix":""},{"dropping-particle":"","family":"Masamdu","given":"R.","non-dropping-particle":"","parse-names":false,"suffix":""},{"dropping-particle":"","family":"Theunis","given":"W.","non-dropping-particle":"","parse-names":false,"suffix":""},{"dropping-particle":"","family":"Thistleton","given":"B.","non-dropping-particle":"","parse-names":false,"suffix":""}],"container-title":"Research Extension Series: Hawaii Institute of Tropical Agriculture and Human Resources","id":"ITEM-1","issued":{"date-parts":[["1993"]]},"page":"66-70","title":"Prospects for Biological Control of Taro Beetles, Papuana spp. (coleoptera: scarabaeidae), in the South Pacific","type":"article-journal"},"uris":["http://www.mendeley.com/documents/?uuid=fc6adc1e-1eed-4461-af31-49cc91b46ec2"]},{"id":"ITEM-2","itemData":{"author":[{"dropping-particle":"","family":"Thaman","given":"R. R.","non-dropping-particle":"","parse-names":false,"suffix":""}],"container-title":"Mai Life","id":"ITEM-2","issued":{"date-parts":[["2011"]]},"page":"64-65","title":"The silent invasion of our islands","type":"article-journal","volume":"55"},"uris":["http://www.mendeley.com/documents/?uuid=1bbca991-0788-46b7-ad43-06f3cc823331"]},{"id":"ITEM-3","itemData":{"author":[{"dropping-particle":"","family":"Thaman","given":"R.","non-dropping-particle":"","parse-names":false,"suffix":""}],"container-title":"Pacific Conservation Biology","id":"ITEM-3","issue":"2","issued":{"date-parts":[["2014"]]},"page":"180-192","title":"Agrodeforestation and the loss of agrobiodiversity in the Pacific Islands: A call for conservation. Pacific Conservation Biology","type":"article-journal","volume":"20"},"uris":["http://www.mendeley.com/documents/?uuid=37db574a-e61c-4709-aaca-872628865cb9"]},{"id":"ITEM-4","itemData":{"author":[{"dropping-particle":"","family":"Henderson","given":"C.P.","non-dropping-particle":"","parse-names":false,"suffix":""},{"dropping-particle":"","family":"Hancock","given":"I.R.","non-dropping-particle":"","parse-names":false,"suffix":""}],"id":"ITEM-4","issued":{"date-parts":[["1988"]]},"publisher-place":"Honiara","title":"A guide to the useful plants of Solomon Islands","type":"report"},"uris":["http://www.mendeley.com/documents/?uuid=1282c817-9e5e-4b3e-ab52-b66cd9b1a23f"]},{"id":"ITEM-5","itemData":{"author":[{"dropping-particle":"","family":"Hunter","given":"Danny","non-dropping-particle":"","parse-names":false,"suffix":""},{"dropping-particle":"","family":"Pouono","given":"Kirifi","non-dropping-particle":"","parse-names":false,"suffix":""},{"dropping-particle":"","family":"Semisi","given":"Semisi","non-dropping-particle":"","parse-names":false,"suffix":""}],"container-title":"Journal of South Pacific Agriculture","id":"ITEM-5","issue":"2","issued":{"date-parts":[["1998"]]},"page":"44-56","title":"The impact of taro leaf blight in the Pacific Islands with special reference to Samoa","type":"article-journal","volume":"5"},"uris":["http://www.mendeley.com/documents/?uuid=2eaa6fc5-1522-47bf-a058-6a4a9dabd3ea"]},{"id":"ITEM-6","itemData":{"author":[{"dropping-particle":"","family":"Daigneault","given":"A","non-dropping-particle":"","parse-names":false,"suffix":""},{"dropping-particle":"","family":"Brown","given":"P","non-dropping-particle":"","parse-names":false,"suffix":""}],"id":"ITEM-6","issued":{"date-parts":[["2013"]]},"title":"Invasive species management in the Pacific using survey data and benefit-cost analysis","type":"article-journal"},"uris":["http://www.mendeley.com/documents/?uuid=796296d4-3e41-41b2-aabe-b6190bdebf88"]}],"mendeley":{"formattedCitation":"(Aloalii &lt;i&gt;et al.&lt;/i&gt;, 1993; Daigneault &amp; Brown, 2013; Henderson &amp; Hancock, 1988; Hunter &lt;i&gt;et al.&lt;/i&gt;, 1998; R. Thaman, 2014; R. R. Thaman, 2011)","manualFormatting":"(Aloalii et al., 1993; Daigneault and Brown, 2013; Hunter et al., 1998; Thaman, 2011; Thaman, 2014)","plainTextFormattedCitation":"(Aloalii et al., 1993; Daigneault &amp; Brown, 2013; Henderson &amp; Hancock, 1988; Hunter et al., 1998; R. Thaman, 2014; R. R. Thaman, 2011)","previouslyFormattedCitation":"(Aloalii &lt;i&gt;et al.&lt;/i&gt;, 1993; Daigneault &amp; Brown, 2013; Henderson &amp; Hancock, 1988; Hunter &lt;i&gt;et al.&lt;/i&gt;, 1998; R. Thaman, 2014; R. R. Thaman, 2011)"},"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Aloalii </w:t>
      </w:r>
      <w:r w:rsidRPr="0008241C">
        <w:rPr>
          <w:i/>
          <w:noProof/>
          <w:sz w:val="22"/>
          <w:szCs w:val="22"/>
          <w:lang w:eastAsia="en-IN"/>
        </w:rPr>
        <w:t>et al</w:t>
      </w:r>
      <w:r w:rsidRPr="0008241C">
        <w:rPr>
          <w:noProof/>
          <w:sz w:val="22"/>
          <w:szCs w:val="22"/>
          <w:lang w:eastAsia="en-IN"/>
        </w:rPr>
        <w:t xml:space="preserve">., 1993; Daigneault and Brown, 2013; Hunter </w:t>
      </w:r>
      <w:r w:rsidRPr="0008241C">
        <w:rPr>
          <w:i/>
          <w:noProof/>
          <w:sz w:val="22"/>
          <w:szCs w:val="22"/>
          <w:lang w:eastAsia="en-IN"/>
        </w:rPr>
        <w:t>et al</w:t>
      </w:r>
      <w:r w:rsidRPr="0008241C">
        <w:rPr>
          <w:noProof/>
          <w:sz w:val="22"/>
          <w:szCs w:val="22"/>
          <w:lang w:eastAsia="en-IN"/>
        </w:rPr>
        <w:t>., 1998; Thaman, 2011; Thaman, 2014)</w:t>
      </w:r>
      <w:r w:rsidRPr="0008241C">
        <w:rPr>
          <w:sz w:val="22"/>
          <w:szCs w:val="22"/>
          <w:lang w:eastAsia="en-IN"/>
        </w:rPr>
        <w:fldChar w:fldCharType="end"/>
      </w:r>
      <w:r w:rsidRPr="0008241C">
        <w:rPr>
          <w:sz w:val="22"/>
          <w:szCs w:val="22"/>
          <w:lang w:eastAsia="en-IN"/>
        </w:rPr>
        <w:t xml:space="preserve">. Often, the collective impact of several </w:t>
      </w:r>
      <w:r w:rsidRPr="0008241C">
        <w:rPr>
          <w:sz w:val="22"/>
          <w:szCs w:val="22"/>
        </w:rPr>
        <w:t>invasive alien species</w:t>
      </w:r>
      <w:r w:rsidRPr="0008241C">
        <w:rPr>
          <w:sz w:val="22"/>
          <w:szCs w:val="22"/>
          <w:lang w:eastAsia="en-IN"/>
        </w:rPr>
        <w:t xml:space="preserve"> has severe consequences for agro-biodiversity and local economies. </w:t>
      </w:r>
    </w:p>
    <w:p w14:paraId="3BC0409C" w14:textId="77777777" w:rsidR="00A01204" w:rsidRPr="0008241C" w:rsidRDefault="00A01204" w:rsidP="00A01204">
      <w:pPr>
        <w:rPr>
          <w:sz w:val="22"/>
          <w:szCs w:val="22"/>
          <w:lang w:val="x-none" w:eastAsia="en-IN"/>
        </w:rPr>
      </w:pPr>
    </w:p>
    <w:p w14:paraId="597B738B" w14:textId="77777777" w:rsidR="00A01204" w:rsidRPr="0008241C" w:rsidRDefault="00A01204" w:rsidP="00A01204">
      <w:pPr>
        <w:rPr>
          <w:sz w:val="22"/>
          <w:szCs w:val="22"/>
          <w:lang w:eastAsia="en-IN"/>
        </w:rPr>
      </w:pPr>
      <w:r w:rsidRPr="0008241C">
        <w:rPr>
          <w:sz w:val="22"/>
          <w:szCs w:val="22"/>
          <w:lang w:eastAsia="en-IN"/>
        </w:rPr>
        <w:t xml:space="preserve">Available data on </w:t>
      </w:r>
      <w:r w:rsidRPr="0008241C">
        <w:rPr>
          <w:b/>
          <w:sz w:val="22"/>
          <w:szCs w:val="22"/>
          <w:lang w:eastAsia="en-IN"/>
        </w:rPr>
        <w:t>invasive alien fish</w:t>
      </w:r>
      <w:r w:rsidRPr="0008241C">
        <w:rPr>
          <w:sz w:val="22"/>
          <w:szCs w:val="22"/>
          <w:lang w:eastAsia="en-IN"/>
        </w:rPr>
        <w:t xml:space="preserve"> species in the Asia-Pacific region primarily covers localized case studies on the effects on local fisheries </w:t>
      </w:r>
      <w:r w:rsidRPr="0008241C">
        <w:rPr>
          <w:sz w:val="22"/>
          <w:szCs w:val="22"/>
          <w:lang w:eastAsia="en-IN"/>
        </w:rPr>
        <w:fldChar w:fldCharType="begin" w:fldLock="1"/>
      </w:r>
      <w:r w:rsidRPr="0008241C">
        <w:rPr>
          <w:sz w:val="22"/>
          <w:szCs w:val="22"/>
          <w:lang w:eastAsia="en-IN"/>
        </w:rPr>
        <w:instrText>ADDIN CSL_CITATION {"citationItems":[{"id":"ITEM-1","itemData":{"DOI":"10.1016/j.bse.2015.01.004","ISSN":"03051978","abstract":"Nile tilapia (Oreochromis niloticus) is one of the most widespread invasive fish species, and this species has successfully established populations in the major rivers of Guangdong Province, China. Field surveys and manipulative experiments were conducted to assess the impacts of Nile tilapia on fisheries. We determined that the increase of Nile tilapia in these rivers not only affects the CPUE (catch-per-unit-per-effort) of the fish community and native fish species but also reduces the income of fishermen. In the manipulative experiments, we observed that the growth of native mud carp decreased in the presence of Nile tilapia. Our results suggest that the invasion of Nile tilapia negatively affected the fishery economy and native fish species, and suitable control measurements should be taken.","author":[{"dropping-particle":"","family":"Gu","given":"Dang En","non-dropping-particle":"","parse-names":false,"suffix":""},{"dropping-particle":"","family":"Ma","given":"Guang Ming","non-dropping-particle":"","parse-names":false,"suffix":""},{"dropping-particle":"","family":"Zhu","given":"Yun Jie","non-dropping-particle":"","parse-names":false,"suffix":""},{"dropping-particle":"","family":"Xu","given":"Meng","non-dropping-particle":"","parse-names":false,"suffix":""},{"dropping-particle":"","family":"Luo","given":"Du","non-dropping-particle":"","parse-names":false,"suffix":""},{"dropping-particle":"","family":"Li","given":"Ying Ying","non-dropping-particle":"","parse-names":false,"suffix":""},{"dropping-particle":"","family":"Wei","given":"Hui","non-dropping-particle":"","parse-names":false,"suffix":""},{"dropping-particle":"","family":"Mu","given":"Xi Dong","non-dropping-particle":"","parse-names":false,"suffix":""},{"dropping-particle":"","family":"Luo","given":"Jian Ren","non-dropping-particle":"","parse-names":false,"suffix":""},{"dropping-particle":"","family":"Hu","given":"Yin Chang","non-dropping-particle":"","parse-names":false,"suffix":""}],"container-title":"Biochemical Systematics and Ecology","id":"ITEM-1","issued":{"date-parts":[["2015"]]},"page":"1-7","publisher":"Elsevier Ltd","title":"The impacts of invasive Nile tilapia (Oreochromis niloticus) on the fisheries in the main rivers of Guangdong Province, China","type":"article-journal","volume":"59"},"uris":["http://www.mendeley.com/documents/?uuid=c4139974-29d2-491b-9a76-40a39245001e"]},{"id":"ITEM-2","itemData":{"DOI":"10.1890/13-2182.1.sm","ISSN":"10510761","abstract":"Although many studies have focused on marine resources, few studies have\\nconsidered the resources of inland fisheries. Inland fishery resources\\nare typically either monitored on the basis of catch data alone or are\\nnot assessed quantitatively at all, despite their social, economic, and\\necological importance. Because freshwater ecosystems have been severely\\ndegraded by human activities, evaluating the trends and current status\\nof fishery resources and assessing their drivers are urgent tasks. We\\ncompiled long-term data on the annual catch, fishing effort, and fishing\\npower of 23 Japanese lakes, using two sets of government statistics that\\ndate back to the 1950s, which were previously neglected because of the\\nlarge number of missing values. Using Bayesian state-space models, we\\nexamined the trajectories of the catch per unit effort (CPUE) of entire\\ncommunities, considering changes in fishing effort and fishing power,\\nand quantified both changes in the CPUE over the 10-, 20-, and 30-year\\nperiods preceding 2008 and the temporal detrended stability of the CPUE\\nover the three periods. We also investigated the relationships among the\\nCPUE changes and stability, anthropogenic drivers, and lake morphometric\\ncharacteristics. The CPUE declined in 17, 19, and 15 of the 23 lakes\\nover the past 10-, 20-, and 30-year periods, respectively. Our\\nmacroecological analyses demonstrate that the functional group richness\\nof exotic piscivores was the most important predictor of changes in the\\nCPUE among the drivers we considered. The stability of the CPUE was\\npositively related to lake area; larger lakes have more stable CPUE. The\\nfunctional group richness of exotic piscivores also negatively affected\\nthe stability of the CPUE. The effect of overfishing was considered to\\nbe small because both fishing effort and power declined in almost all of\\nthe lakes. Thus, our findings suggest that increasing exotic piscivore\\nspecies may diminish the resources and their stability, particularly in\\nJapanese lakes where native piscivores are rare. This might lead to a\\nsubstantial decline in ecosystem services. Our study highlights the\\nimportance of assessing inland fishery resources in a comprehensive\\nmanner and the need for restoration strategies to mitigate the effects\\nof exotic piscivores.","author":[{"dropping-particle":"","family":"Matsuzaki","given":"Shin-ichiro S","non-dropping-particle":"","parse-names":false,"suffix":""},{"dropping-particle":"","family":"Kadoya","given":"Taku","non-dropping-particle":"","parse-names":false,"suffix":""}],"container-title":"Ecological Applications","id":"ITEM-2","issue":"5","issued":{"date-parts":[["2015"]]},"page":"1420-1432","title":"Trends and stability of inland fishery resources in Japanese lakes: Introduction of exotic piscivores as a driver","type":"article-journal","volume":"25"},"uris":["http://www.mendeley.com/documents/?uuid=a7758b0d-92fb-4792-96c8-9a58a497f629"]}],"mendeley":{"formattedCitation":"(D. E. Gu &lt;i&gt;et al.&lt;/i&gt;, 2015; Matsuzaki &amp; Kadoya, 2015)","manualFormatting":"(e.g. Gu et al., 2015; Matsuzaki &amp; Kadoya, 2015)","plainTextFormattedCitation":"(D. E. Gu et al., 2015; Matsuzaki &amp; Kadoya, 2015)","previouslyFormattedCitation":"(D. E. Gu &lt;i&gt;et al.&lt;/i&gt;, 2015; Matsuzaki &amp; Kadoya, 2015)"},"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w:t>
      </w:r>
      <w:r w:rsidRPr="0008241C">
        <w:rPr>
          <w:rFonts w:eastAsia="MS Mincho"/>
          <w:noProof/>
          <w:sz w:val="22"/>
          <w:szCs w:val="22"/>
          <w:lang w:eastAsia="ja-JP"/>
        </w:rPr>
        <w:t xml:space="preserve">e.g. </w:t>
      </w:r>
      <w:r w:rsidRPr="0008241C">
        <w:rPr>
          <w:noProof/>
          <w:sz w:val="22"/>
          <w:szCs w:val="24"/>
        </w:rPr>
        <w:t>Gu</w:t>
      </w:r>
      <w:r w:rsidRPr="0008241C">
        <w:rPr>
          <w:noProof/>
          <w:sz w:val="22"/>
          <w:szCs w:val="22"/>
          <w:lang w:eastAsia="en-IN"/>
        </w:rPr>
        <w:t xml:space="preserve"> </w:t>
      </w:r>
      <w:r w:rsidRPr="0008241C">
        <w:rPr>
          <w:i/>
          <w:noProof/>
          <w:sz w:val="22"/>
          <w:szCs w:val="22"/>
          <w:lang w:eastAsia="en-IN"/>
        </w:rPr>
        <w:t>et al</w:t>
      </w:r>
      <w:r w:rsidRPr="0008241C">
        <w:rPr>
          <w:noProof/>
          <w:sz w:val="22"/>
          <w:szCs w:val="22"/>
          <w:lang w:eastAsia="en-IN"/>
        </w:rPr>
        <w:t>., 2015; Matsuzaki &amp; Kadoya, 2015)</w:t>
      </w:r>
      <w:r w:rsidRPr="0008241C">
        <w:rPr>
          <w:sz w:val="22"/>
          <w:szCs w:val="22"/>
          <w:lang w:eastAsia="en-IN"/>
        </w:rPr>
        <w:fldChar w:fldCharType="end"/>
      </w:r>
      <w:r w:rsidRPr="0008241C">
        <w:rPr>
          <w:sz w:val="22"/>
          <w:szCs w:val="22"/>
          <w:lang w:eastAsia="en-IN"/>
        </w:rPr>
        <w:t xml:space="preserve"> or on the assemblage structure of fish communities or freshwater ecosystems </w:t>
      </w:r>
      <w:r w:rsidRPr="0008241C">
        <w:rPr>
          <w:sz w:val="22"/>
          <w:szCs w:val="22"/>
        </w:rPr>
        <w:fldChar w:fldCharType="begin" w:fldLock="1"/>
      </w:r>
      <w:r w:rsidRPr="0008241C">
        <w:rPr>
          <w:sz w:val="22"/>
          <w:szCs w:val="22"/>
        </w:rPr>
        <w:instrText>ADDIN CSL_CITATION {"citationItems":[{"id":"ITEM-1","itemData":{"DOI":"10.1016/j.ecolmodel.2009.05.020","ISBN":"0304-3800","ISSN":"03043800","abstract":"A network model of trophic interactions in a tropical reservoir in India was developed with the objective to quantify matter and energy flows between system components and to study the impact of invasive fishes on the ecosystem. Structure of flows and their distribution within and between trophic levels were analysed by aggregating single flows into combined flows for discrete trophic levels. The trophic flows primarily occurred in the first four trophic level (TL) and the food web structure in this reservoir ecosystem was characterized by the dominance of low TL organisms, with the highest TL of only 3.57 for the top predator. Highest system omnivory index (SOI) was observed for indigenous catfishes (0.422), followed by the exotic fish Mozambique Tilapia (0.402). Nile Tilapia and Pearl spots show the highest niche overlap which suggests high competition for similar resources. The mixed trophic impact routine reveals that an increase in the abundance of the African catfish would negatively impact almost all fish groups such as Indian major carps, Pearl spots, indigenous catfishes and Tilapines. The other invasive fish Mozambique Tilapia adversely affects the indigenous catfishes. The most interesting observation in this study is that the most dominant invasive fish in this reservoir, the Nile Tilapia does not negatively impact any of the fish groups. In fact it positively impacts the Indian major carps. The direct and indirect effects of predation between system components (i.e. fish, invertebrates, phytoplankton and detritus) are quantitatively described and the possible influence and role in the ecosystem's functioning of the invasive fish species are discussed. ?? 2009 Elsevier B.V. All rights reserved.","author":[{"dropping-particle":"","family":"Khan","given":"M. Feroz","non-dropping-particle":"","parse-names":false,"suffix":""},{"dropping-particle":"","family":"Panikkar","given":"Preetha","non-dropping-particle":"","parse-names":false,"suffix":""}],"container-title":"Ecological Modelling","id":"ITEM-1","issue":"18","issued":{"date-parts":[["2009"]]},"page":"2281-2290","title":"Assessment of impacts of invasive fishes on the food web structure and ecosystem properties of a tropical reservoir in India","type":"article-journal","volume":"220"},"uris":["http://www.mendeley.com/documents/?uuid=a17b429e-b9ae-4071-90af-bb56e5a11280"]}],"mendeley":{"formattedCitation":"(Khan &amp; Panikkar, 2009)","plainTextFormattedCitation":"(Khan &amp; Panikkar, 2009)","previouslyFormattedCitation":"(Khan &amp; Panikkar, 2009)"},"properties":{"noteIndex":0},"schema":"https://github.com/citation-style-language/schema/raw/master/csl-citation.json"}</w:instrText>
      </w:r>
      <w:r w:rsidRPr="0008241C">
        <w:rPr>
          <w:sz w:val="22"/>
          <w:szCs w:val="22"/>
        </w:rPr>
        <w:fldChar w:fldCharType="separate"/>
      </w:r>
      <w:r w:rsidRPr="0008241C">
        <w:rPr>
          <w:noProof/>
          <w:sz w:val="22"/>
          <w:szCs w:val="22"/>
        </w:rPr>
        <w:t>(Khan &amp; Panikkar, 2009)</w:t>
      </w:r>
      <w:r w:rsidRPr="0008241C">
        <w:rPr>
          <w:sz w:val="22"/>
          <w:szCs w:val="22"/>
        </w:rPr>
        <w:fldChar w:fldCharType="end"/>
      </w:r>
      <w:r w:rsidRPr="0008241C">
        <w:rPr>
          <w:sz w:val="22"/>
          <w:szCs w:val="22"/>
          <w:lang w:eastAsia="en-IN"/>
        </w:rPr>
        <w:t xml:space="preserve">. Invasive </w:t>
      </w:r>
      <w:r w:rsidRPr="0008241C">
        <w:rPr>
          <w:b/>
          <w:sz w:val="22"/>
          <w:szCs w:val="22"/>
          <w:lang w:eastAsia="en-IN"/>
        </w:rPr>
        <w:t>alien amphibians</w:t>
      </w:r>
      <w:r w:rsidRPr="0008241C">
        <w:rPr>
          <w:sz w:val="22"/>
          <w:szCs w:val="22"/>
          <w:lang w:eastAsia="en-IN"/>
        </w:rPr>
        <w:t xml:space="preserve"> such as the cane toad invasion in Australia are well studied </w:t>
      </w:r>
      <w:r w:rsidRPr="0008241C">
        <w:rPr>
          <w:sz w:val="22"/>
          <w:szCs w:val="22"/>
          <w:lang w:eastAsia="en-IN"/>
        </w:rPr>
        <w:fldChar w:fldCharType="begin" w:fldLock="1"/>
      </w:r>
      <w:r w:rsidRPr="0008241C">
        <w:rPr>
          <w:sz w:val="22"/>
          <w:szCs w:val="22"/>
          <w:lang w:eastAsia="en-IN"/>
        </w:rPr>
        <w:instrText>ADDIN CSL_CITATION {"citationItems":[{"id":"ITEM-1","itemData":{"DOI":"10.1002/ece3.1657","ISBN":"2045-7758","ISSN":"20457758","PMID":"26445649","abstract":"Commonly, invaders have different impacts in different places. The spread of cane toads (Rhinella marina: Bufonidae) has been devastating for native fauna in tropical Australia, but the toads' impact remains unstudied in temperate-zone Australia. We surveyed habitat characteristics and fauna in campgrounds along the central eastern coast of Australia, in eight sites that have been colonized by cane toads and another eight that have not. The presence of cane toads was associated with lower faunal abundance and species richness, and a difference in species composition. Populations of three species of large lizards (land mullets Bellatorias major, eastern water dragons Intellagama lesueurii, and lace monitors Varanus varius) and a snake (red-bellied blacksnake Pseudechis porphyriacus) were lower (by 84 to 100%) in areas with toads. The scarcity of scavenging lace monitors in toad-invaded areas translated into a 52% decrease in rates of carrion removal (based on camera traps at bait stations) and an increase (by 61%) in numbers of brush turkeys (Alectura lathami). The invasion of cane toads through temperate-zone Australia appears to have reduced populations of at least four anurophagous predators, facilitated other taxa, and decreased rates of scavenging. Our data identify a paradox: The impacts of cane toads are at least as devastating in southern Australia as in the tropics, yet we know far more about toad invasion in the sparsely populated wilderness areas of tropical Australia than in the densely populated southeastern seaboard.","author":[{"dropping-particle":"","family":"Jolly","given":"Christopher J.","non-dropping-particle":"","parse-names":false,"suffix":""},{"dropping-particle":"","family":"Shine","given":"Richard","non-dropping-particle":"","parse-names":false,"suffix":""},{"dropping-particle":"","family":"Greenlees","given":"Matthew J.","non-dropping-particle":"","parse-names":false,"suffix":""}],"container-title":"Ecology and Evolution","id":"ITEM-1","issue":"18","issued":{"date-parts":[["2015"]]},"page":"3879-3894","title":"The impact of invasive cane toads on native wildlife in southern Australia","type":"article-journal","volume":"5"},"uris":["http://www.mendeley.com/documents/?uuid=4458476e-07fa-495c-a7f9-60112043d335"]}],"mendeley":{"formattedCitation":"(Jolly &lt;i&gt;et al.&lt;/i&gt;, 2015)","plainTextFormattedCitation":"(Jolly et al., 2015)","previouslyFormattedCitation":"(Jolly &lt;i&gt;et al.&lt;/i&gt;, 2015)"},"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Jolly </w:t>
      </w:r>
      <w:r w:rsidRPr="0008241C">
        <w:rPr>
          <w:i/>
          <w:noProof/>
          <w:sz w:val="22"/>
          <w:szCs w:val="22"/>
          <w:lang w:eastAsia="en-IN"/>
        </w:rPr>
        <w:t>et al.</w:t>
      </w:r>
      <w:r w:rsidRPr="0008241C">
        <w:rPr>
          <w:noProof/>
          <w:sz w:val="22"/>
          <w:szCs w:val="22"/>
          <w:lang w:eastAsia="en-IN"/>
        </w:rPr>
        <w:t>, 2015)</w:t>
      </w:r>
      <w:r w:rsidRPr="0008241C">
        <w:rPr>
          <w:sz w:val="22"/>
          <w:szCs w:val="22"/>
          <w:lang w:eastAsia="en-IN"/>
        </w:rPr>
        <w:fldChar w:fldCharType="end"/>
      </w:r>
      <w:r w:rsidRPr="0008241C">
        <w:rPr>
          <w:sz w:val="22"/>
          <w:szCs w:val="22"/>
          <w:lang w:eastAsia="en-IN"/>
        </w:rPr>
        <w:t xml:space="preserve">. Carnivorous invasive </w:t>
      </w:r>
      <w:r w:rsidRPr="0008241C">
        <w:rPr>
          <w:b/>
          <w:sz w:val="22"/>
          <w:szCs w:val="22"/>
          <w:lang w:eastAsia="en-IN"/>
        </w:rPr>
        <w:t>alien mammals</w:t>
      </w:r>
      <w:r w:rsidRPr="0008241C">
        <w:rPr>
          <w:sz w:val="22"/>
          <w:szCs w:val="22"/>
          <w:lang w:eastAsia="en-IN"/>
        </w:rPr>
        <w:t xml:space="preserve"> like foxes and cats in Australia and stoats, rats and possums in New Zealand</w:t>
      </w:r>
      <w:r w:rsidRPr="0008241C">
        <w:rPr>
          <w:szCs w:val="18"/>
          <w:vertAlign w:val="superscript"/>
          <w:lang w:eastAsia="en-IN"/>
        </w:rPr>
        <w:footnoteReference w:id="68"/>
      </w:r>
      <w:r w:rsidRPr="0008241C">
        <w:rPr>
          <w:sz w:val="22"/>
          <w:szCs w:val="22"/>
          <w:lang w:eastAsia="en-IN"/>
        </w:rPr>
        <w:t xml:space="preserve"> are primarily known for their impacts on native fauna while herbivores change the composition and structure of native flora. </w:t>
      </w:r>
    </w:p>
    <w:p w14:paraId="700C7149" w14:textId="77777777" w:rsidR="00A01204" w:rsidRPr="0008241C" w:rsidRDefault="00A01204" w:rsidP="00A01204">
      <w:pPr>
        <w:rPr>
          <w:sz w:val="22"/>
          <w:szCs w:val="22"/>
          <w:lang w:eastAsia="en-IN"/>
        </w:rPr>
      </w:pPr>
    </w:p>
    <w:p w14:paraId="2862FCE6" w14:textId="77777777" w:rsidR="00A01204" w:rsidRPr="0008241C" w:rsidRDefault="00A01204" w:rsidP="00A01204">
      <w:pPr>
        <w:rPr>
          <w:sz w:val="22"/>
          <w:szCs w:val="22"/>
        </w:rPr>
      </w:pPr>
      <w:r w:rsidRPr="0008241C">
        <w:rPr>
          <w:sz w:val="22"/>
          <w:szCs w:val="22"/>
          <w:lang w:eastAsia="en-IN"/>
        </w:rPr>
        <w:t xml:space="preserve">The spread of invasive </w:t>
      </w:r>
      <w:r w:rsidRPr="0008241C">
        <w:rPr>
          <w:b/>
          <w:sz w:val="22"/>
          <w:szCs w:val="22"/>
          <w:lang w:eastAsia="en-IN"/>
        </w:rPr>
        <w:t>alien pathogens</w:t>
      </w:r>
      <w:r w:rsidRPr="0008241C">
        <w:rPr>
          <w:sz w:val="22"/>
          <w:szCs w:val="22"/>
          <w:lang w:eastAsia="en-IN"/>
        </w:rPr>
        <w:t xml:space="preserve"> receives attention due to their direct impact on human health, or due to economic losses associated with agriculture, while the spread of </w:t>
      </w:r>
      <w:r w:rsidRPr="0008241C">
        <w:rPr>
          <w:i/>
          <w:sz w:val="22"/>
          <w:szCs w:val="22"/>
          <w:lang w:eastAsia="en-IN"/>
        </w:rPr>
        <w:t>Chytridiomycosis</w:t>
      </w:r>
      <w:r w:rsidRPr="0008241C">
        <w:rPr>
          <w:sz w:val="22"/>
          <w:szCs w:val="22"/>
          <w:lang w:eastAsia="en-IN"/>
        </w:rPr>
        <w:t xml:space="preserve"> has been linked to six documented frog species extinctions in Australia alone, and seven more species now highly threatened</w:t>
      </w:r>
      <w:r w:rsidRPr="0008241C">
        <w:rPr>
          <w:szCs w:val="18"/>
          <w:vertAlign w:val="superscript"/>
          <w:lang w:eastAsia="en-IN"/>
        </w:rPr>
        <w:footnoteReference w:id="69"/>
      </w:r>
      <w:r w:rsidRPr="0008241C">
        <w:rPr>
          <w:sz w:val="22"/>
          <w:szCs w:val="22"/>
          <w:lang w:eastAsia="en-IN"/>
        </w:rPr>
        <w:t xml:space="preserve">. A range of plant pathogens like </w:t>
      </w:r>
      <w:r w:rsidRPr="0008241C">
        <w:rPr>
          <w:i/>
          <w:sz w:val="22"/>
          <w:szCs w:val="22"/>
          <w:lang w:eastAsia="en-IN"/>
        </w:rPr>
        <w:t>Eucalyptus</w:t>
      </w:r>
      <w:r w:rsidRPr="0008241C">
        <w:rPr>
          <w:sz w:val="22"/>
          <w:szCs w:val="22"/>
          <w:lang w:eastAsia="en-IN"/>
        </w:rPr>
        <w:t>/myrtle rust that affects many Myrtaceae and threatens the extinction of at least four native trees in Australia</w:t>
      </w:r>
      <w:r w:rsidRPr="0008241C">
        <w:rPr>
          <w:szCs w:val="18"/>
          <w:vertAlign w:val="superscript"/>
          <w:lang w:eastAsia="en-IN"/>
        </w:rPr>
        <w:footnoteReference w:id="70"/>
      </w:r>
      <w:r w:rsidRPr="0008241C">
        <w:rPr>
          <w:sz w:val="22"/>
          <w:szCs w:val="22"/>
          <w:lang w:eastAsia="en-IN"/>
        </w:rPr>
        <w:t xml:space="preserve"> and other dieback diseases of the flora in New Zealand and Hawaii indicate that pathogens are environmentally highly detrimental in many parts of the Asia-Pacific region. </w:t>
      </w:r>
      <w:r w:rsidRPr="0008241C">
        <w:rPr>
          <w:sz w:val="22"/>
          <w:szCs w:val="22"/>
        </w:rPr>
        <w:t>As an example, the giant kauri tree (</w:t>
      </w:r>
      <w:r w:rsidRPr="0008241C">
        <w:rPr>
          <w:i/>
          <w:sz w:val="22"/>
          <w:szCs w:val="22"/>
        </w:rPr>
        <w:t>Agathis australis</w:t>
      </w:r>
      <w:r w:rsidRPr="0008241C">
        <w:rPr>
          <w:sz w:val="22"/>
          <w:szCs w:val="22"/>
        </w:rPr>
        <w:t xml:space="preserve">) named ‘Tāne Mahuta’ that is sacred to the New Zealand </w:t>
      </w:r>
      <w:r w:rsidRPr="0008241C">
        <w:rPr>
          <w:i/>
          <w:iCs/>
          <w:sz w:val="22"/>
          <w:szCs w:val="22"/>
        </w:rPr>
        <w:t>Māori</w:t>
      </w:r>
      <w:r w:rsidRPr="0008241C">
        <w:rPr>
          <w:i/>
          <w:sz w:val="22"/>
          <w:szCs w:val="22"/>
        </w:rPr>
        <w:t xml:space="preserve"> </w:t>
      </w:r>
      <w:r w:rsidRPr="0008241C">
        <w:rPr>
          <w:sz w:val="22"/>
          <w:szCs w:val="22"/>
        </w:rPr>
        <w:t xml:space="preserve">is at great risk of dying from the exotic pathogen </w:t>
      </w:r>
      <w:r w:rsidRPr="0008241C">
        <w:rPr>
          <w:i/>
          <w:sz w:val="22"/>
          <w:szCs w:val="22"/>
        </w:rPr>
        <w:t>Phytophthora katsurae</w:t>
      </w:r>
      <w:r w:rsidRPr="0008241C">
        <w:rPr>
          <w:sz w:val="22"/>
          <w:szCs w:val="22"/>
        </w:rPr>
        <w:t xml:space="preserve"> in the near future. </w:t>
      </w:r>
    </w:p>
    <w:p w14:paraId="788CD54C" w14:textId="77777777" w:rsidR="00A01204" w:rsidRPr="0008241C" w:rsidRDefault="00A01204" w:rsidP="00A01204">
      <w:pPr>
        <w:rPr>
          <w:sz w:val="22"/>
          <w:szCs w:val="22"/>
        </w:rPr>
      </w:pPr>
    </w:p>
    <w:p w14:paraId="4DDFCB54" w14:textId="77777777" w:rsidR="00A01204" w:rsidRPr="0008241C" w:rsidRDefault="00A01204" w:rsidP="00A01204">
      <w:pPr>
        <w:rPr>
          <w:sz w:val="22"/>
          <w:szCs w:val="22"/>
          <w:lang w:eastAsia="en-IN"/>
        </w:rPr>
      </w:pPr>
      <w:r w:rsidRPr="0008241C">
        <w:rPr>
          <w:sz w:val="22"/>
          <w:szCs w:val="22"/>
          <w:lang w:eastAsia="en-IN"/>
        </w:rPr>
        <w:t xml:space="preserve">Impacts of </w:t>
      </w:r>
      <w:r w:rsidRPr="0008241C">
        <w:rPr>
          <w:sz w:val="22"/>
          <w:szCs w:val="22"/>
        </w:rPr>
        <w:t>invasive alien species</w:t>
      </w:r>
      <w:r w:rsidRPr="0008241C">
        <w:rPr>
          <w:sz w:val="22"/>
          <w:szCs w:val="22"/>
          <w:lang w:eastAsia="en-IN"/>
        </w:rPr>
        <w:t xml:space="preserve"> on </w:t>
      </w:r>
      <w:r w:rsidRPr="0008241C">
        <w:rPr>
          <w:b/>
          <w:sz w:val="22"/>
          <w:szCs w:val="22"/>
          <w:lang w:eastAsia="en-IN"/>
        </w:rPr>
        <w:t>marine environments</w:t>
      </w:r>
      <w:r w:rsidRPr="0008241C">
        <w:rPr>
          <w:sz w:val="22"/>
          <w:szCs w:val="22"/>
          <w:lang w:eastAsia="en-IN"/>
        </w:rPr>
        <w:t xml:space="preserve"> are again taxon-specific, often leading to substantial changes to marine ecosystems and in the composition of local species assemblages. Most respective reviews are global in scale, although commonly also including case studies or literature from the Asia-Pacific region </w:t>
      </w:r>
      <w:r w:rsidRPr="0008241C">
        <w:rPr>
          <w:sz w:val="22"/>
          <w:szCs w:val="22"/>
          <w:lang w:eastAsia="en-IN"/>
        </w:rPr>
        <w:fldChar w:fldCharType="begin" w:fldLock="1"/>
      </w:r>
      <w:r w:rsidRPr="0008241C">
        <w:rPr>
          <w:sz w:val="22"/>
          <w:szCs w:val="22"/>
          <w:lang w:eastAsia="en-IN"/>
        </w:rPr>
        <w:instrText>ADDIN CSL_CITATION {"citationItems":[{"id":"ITEM-1","itemData":{"DOI":"10.1515/9783110211344","ISBN":"9783110195347","ISSN":"00068055","PMID":"4950","abstract":"We analyzed 69 publications on the impacts of introduced seaweeds. The predominant impacts were changed competitive relationships in the recipient habitat, indicated by high abundances of invaders, resultant space monopolization, and reduced abundances/biomass of native macrophytes. Changes in biodiversity, effects on fish and invertebrate fauna, toxic effects on other biota, and habitat change were also identified. The mechanisms underlying the manifestation of impacts are uncertain and inferences about common patterns were hampered because impact studies were available for only a few introduced seaweeds, covered only a fraction of their introduced distribution and generally were conducted over short time scales. There was no information about evolutionary effects or changes of ecosystem processes. Knowledge of socio-economic impacts of invasive seaweeds is poor. We collated costs associated with control/eradication activities and for national spending on marine biosecurity in Australia, New Zealand and the United States. Prevention of impacts is the driving force for costly surveillance, eradication and control programs. Until we are able to understand, predict and measure impacts of introduced seaweeds, the management of species incursions needs to remain focused on early detection, rapid response and control to reduce the likelihood of negative impact effects.","author":[{"dropping-particle":"","family":"Schaffelke","given":"Britta","non-dropping-particle":"","parse-names":false,"suffix":""},{"dropping-particle":"","family":"Hewitt","given":"Chad L.","non-dropping-particle":"","parse-names":false,"suffix":""}],"container-title":"Botanica Marina","id":"ITEM-1","issued":{"date-parts":[["2007"]]},"page":"397-417","title":"Impacts of introduced seaweeds","type":"article-journal"},"uris":["http://www.mendeley.com/documents/?uuid=c640a440-11e3-4cf0-b028-a66e323ed1e2"]},{"id":"ITEM-2","itemData":{"DOI":"10.1146/annurev.ecolsys.38.091206.095543","ISBN":"1543-592X","ISSN":"1543-592X","PMID":"19","abstract":"We reviewed over 407 global seaweed introduction events and have increased the total number of introduced seaweed species to 277. Using binomial tests we show that several algal families contain more successful invaders than would be expected by chance, highlighting groups that should be targeted for management. Hull-fouling and aquaculture are the most significant sources of seaweed invaders and should be carefully regulated. The ecological effects of introduced seaweeds have been studied in only 6% of the species, but these studies show mostly negative effects or changes to the native biota. Herbivores generally prefer native to introduced seaweeds, and are unlikely to control spread, as they can do in other habitats. Undisturbed marine communities can be at least initially resistant to most introduced seaweeds aside from the siphonous green species; however, disturbances and eutrophication can facilitate invasion. Major research gaps include community-level ecological studies and economic assessments.","author":[{"dropping-particle":"","family":"Williams","given":"Susan L.","non-dropping-particle":"","parse-names":false,"suffix":""},{"dropping-particle":"","family":"Smith","given":"Jennifer E.","non-dropping-particle":"","parse-names":false,"suffix":""}],"container-title":"Annual Review of Ecology, Evolution, and Systematics","id":"ITEM-2","issue":"1","issued":{"date-parts":[["2007"]]},"page":"327-359","title":"A Global Review of the Distribution, Taxonomy, and Impacts of Introduced Seaweeds","type":"article-journal","volume":"38"},"uris":["http://www.mendeley.com/documents/?uuid=4fccec23-b930-41aa-afdf-5088cbc47f43"]},{"id":"ITEM-3","itemData":{"DOI":"10.1007/s10530-013-0570-4","ISBN":"1387-3547","ISSN":"13873547","abstract":"Managers and policy makers depend on empirical research to guide and support biosecurity measures that mitigate introduced species’ impacts. Research contributing to this knowledge base generally uses null hypothesis significance testing to determine the significance of data patterns. However, reliance on traditional statistical significance testing methods, combined with small effect and sample size and large variability inherent to many impact studies, may obscure effects on native species, communities or ecosystems. This may result in false certainty of no impact. We investigated potential Type II error rates and effect sizes for 31 non-significant empirical evaluations of impact for introduced algal and crustacean species. We found low power consistently led to acceptance of Type II errors at rates 5.6–19 times greater than Type I errors (despite moderate to large effect sizes). Our results suggest that introduced species for which impact studies have statistically non-significant outcomes (often interpreted as “no impact”) may potentially have large impacts that are missed due to small sample or effect sizes and/or high variation. This alarming willingness to “miss” impacts has severe implications for conservation efforts, including under-managing species’ impacts and discounting the costs of Type II errors.","author":[{"dropping-particle":"","family":"Davidson","given":"Alisha Dahlstrom","non-dropping-particle":"","parse-names":false,"suffix":""},{"dropping-particle":"","family":"Hewitt","given":"Chad L.","non-dropping-particle":"","parse-names":false,"suffix":""}],"container-title":"Biological Invasions","id":"ITEM-3","issue":"5","issued":{"date-parts":[["2014"]]},"page":"1165-1173","title":"How often are invasion-induced ecological impacts missed?","type":"article-journal","volume":"16"},"uris":["http://www.mendeley.com/documents/?uuid=183c519a-430e-4e18-b4aa-054e05b1cab1"]},{"id":"ITEM-4","itemData":{"DOI":"10.3354/meps10566","ISSN":"01718630","abstract":"Impacts of marine invaders on local biodiversity have not been analyzed across inva- sive species and invaded habitats. We conducted a meta-analysis of 56 field experiments pub- lished in 29 papers that examined the effects of marine invaders on local species richness, diver- sity, and/or evenness. We show that invaders, across studies, typically have negative effects on biodiversity within a trophic level but positive effects on biodiversity of higher trophic levels. For example, both plants and sessile filter-feeders had positive effects on richness and diversity of mobile consumers. The contrasting negative and positive effects on similar versus higher trophic levels are potentially manifested through community-wide antagonism (competition and con- sumption) versus facilitation (habitat and food provisioning) interactions, respectively. These relation ships extended to functional interactions, as sessile invaders had negative effects on the biodiversity of sessile communities (intra-functional interactions) but positive effects on the biodi- versity of mobile communities (inter-functional interactions). Our analyses highlight the impor- tance of pairing attributes of the invader and the impacted organisms to obtain simple predictions of how the diversity of entire communities may respond to species invasions on local scales. We also note that our analysis did not require information on co-evolutionary history but that such data, coupled with long-term large-scale mensurative data, are needed to gain a comprehensive predictive insight into invasion impact.","author":[{"dropping-particle":"","family":"Thomsen","given":"Mads S.","non-dropping-particle":"","parse-names":false,"suffix":""},{"dropping-particle":"","family":"Byers","given":"James E.","non-dropping-particle":"","parse-names":false,"suffix":""},{"dropping-particle":"","family":"Schiel","given":"David R.","non-dropping-particle":"","parse-names":false,"suffix":""},{"dropping-particle":"","family":"Bruno","given":"John F.","non-dropping-particle":"","parse-names":false,"suffix":""},{"dropping-particle":"","family":"Olden","given":"Julian D.","non-dropping-particle":"","parse-names":false,"suffix":""},{"dropping-particle":"","family":"Wernberg","given":"Thomas","non-dropping-particle":"","parse-names":false,"suffix":""},{"dropping-particle":"","family":"Silliman","given":"Brian R.","non-dropping-particle":"","parse-names":false,"suffix":""}],"container-title":"Marine Ecology Progress Series","id":"ITEM-4","issued":{"date-parts":[["2014"]]},"page":"39-47","title":"Impacts of marine invaders on biodiversity depend on trophic position and functional similarity","type":"article-journal","volume":"495"},"uris":["http://www.mendeley.com/documents/?uuid=4bf7ec00-576d-43b6-b7a4-dec02f913ede"]},{"id":"ITEM-5","itemData":{"DOI":"10.1515/bot-2014-0079","author":[{"dropping-particle":"","family":"Davidson","given":"A. D.","non-dropping-particle":"","parse-names":false,"suffix":""},{"dropping-particle":"","family":"Campbell","given":"M. L.","non-dropping-particle":"","parse-names":false,"suffix":""},{"dropping-particle":"","family":"Hewitt","given":"C. L.","non-dropping-particle":"","parse-names":false,"suffix":""},{"dropping-particle":"","family":"Chaffelke","given":"B.","non-dropping-particle":"","parse-names":false,"suffix":""}],"container-title":"Botanica Marina","id":"ITEM-5","issued":{"date-parts":[["2015"]]},"note":"NULL","page":"55-79","title":"Assessing the impacts of nonindigenous marine macroalgae: an update of current knowledge","type":"article-journal","volume":"58"},"uris":["http://www.mendeley.com/documents/?uuid=6a08aa7f-e2a9-4cef-90cb-55dff3a2e23c"]},{"id":"ITEM-6","itemData":{"DOI":"10.1371/journal.pbio.1002130","ISBN":"1545-7885 (Electronic)\r1544-9173 (Linking)","ISSN":"15457885","PMID":"25875845","abstract":"Assessment of the ecological and economic/societal impacts of the introduction of non-indigenous species (NIS) is one of the primary focus areas of bioinvasion science in terrestrial and aquatic environments, and is considered essential to management. A classification system of NIS, based on the magnitude of their environmental impacts, was recently proposed to assist management. Here, we consider the potential application of this classification scheme to the marine environment, and offer a complementary framework focussing on value sets in order to explicitly address marine management concerns. Since existing data on marine NIS impacts are scarce and successful marine removals are rare, we propose that management of marine NIS adopt a precautionary approach, which not only would emphasise preventing new incursions through pre-border and at-border controls but also should influence the categorisation of impacts. The study of marine invasion impacts requires urgent attention and significant investment, since we lack the luxury of waiting for the knowledge base to be acquired before the window of opportunity closes for feasible management.","author":[{"dropping-particle":"","family":"Ojaveer","given":"Henn","non-dropping-particle":"","parse-names":false,"suffix":""},{"dropping-particle":"","family":"Galil","given":"Bella S.","non-dropping-particle":"","parse-names":false,"suffix":""},{"dropping-particle":"","family":"Campbell","given":"Marnie L.","non-dropping-particle":"","parse-names":false,"suffix":""},{"dropping-particle":"","family":"Carlton","given":"James T.","non-dropping-particle":"","parse-names":false,"suffix":""},{"dropping-particle":"","family":"Canning-Clode","given":"Jo??o","non-dropping-particle":"","parse-names":false,"suffix":""},{"dropping-particle":"","family":"Cook","given":"Elizabeth J.","non-dropping-particle":"","parse-names":false,"suffix":""},{"dropping-particle":"","family":"Davidson","given":"Alisha D.","non-dropping-particle":"","parse-names":false,"suffix":""},{"dropping-particle":"","family":"Hewitt","given":"Chad L.","non-dropping-particle":"","parse-names":false,"suffix":""},{"dropping-particle":"","family":"Jelmert","given":"Anders","non-dropping-particle":"","parse-names":false,"suffix":""},{"dropping-particle":"","family":"Marchini","given":"Agnese","non-dropping-particle":"","parse-names":false,"suffix":""},{"dropping-particle":"","family":"McKenzie","given":"Cynthia H.","non-dropping-particle":"","parse-names":false,"suffix":""},{"dropping-particle":"","family":"Minchin","given":"Dan","non-dropping-particle":"","parse-names":false,"suffix":""},{"dropping-particle":"","family":"Occhipinti-Ambrogi","given":"Anna","non-dropping-particle":"","parse-names":false,"suffix":""},{"dropping-particle":"","family":"Olenin","given":"Sergej","non-dropping-particle":"","parse-names":false,"suffix":""},{"dropping-particle":"","family":"Ruiz","given":"Gregory","non-dropping-particle":"","parse-names":false,"suffix":""}],"container-title":"PLoS Biology","id":"ITEM-6","issue":"4","issued":{"date-parts":[["2015"]]},"page":"1-13","title":"Classification of Non-Indigenous Species Based on Their Impacts: Considerations for Application in Marine Management","type":"article-journal","volume":"13"},"uris":["http://www.mendeley.com/documents/?uuid=8fad6aa8-a212-4a68-9684-9507d6209452"]}],"mendeley":{"formattedCitation":"(A. D. Davidson &lt;i&gt;et al.&lt;/i&gt;, 2015; Alisha Dahlstrom Davidson &amp; Hewitt, 2014; Ojaveer &lt;i&gt;et al.&lt;/i&gt;, 2015; Schaffelke &amp; Hewitt, 2007; Thomsen &lt;i&gt;et al.&lt;/i&gt;, 2014; S. L. Williams &amp; Smith, 2007)","plainTextFormattedCitation":"(A. D. Davidson et al., 2015; Alisha Dahlstrom Davidson &amp; Hewitt, 2014; Ojaveer et al., 2015; Schaffelke &amp; Hewitt, 2007; Thomsen et al., 2014; S. L. Williams &amp; Smith, 2007)","previouslyFormattedCitation":"(A. D. Davidson &lt;i&gt;et al.&lt;/i&gt;, 2015; Alisha Dahlstrom Davidson &amp; Hewitt, 2014; Ojaveer &lt;i&gt;et al.&lt;/i&gt;, 2015; Schaffelke &amp; Hewitt, 2007; Thomsen &lt;i&gt;et al.&lt;/i&gt;, 2014; S. L. Williams &amp; Smith, 2007)"},"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A. D. Davidson </w:t>
      </w:r>
      <w:r w:rsidRPr="0008241C">
        <w:rPr>
          <w:i/>
          <w:noProof/>
          <w:sz w:val="22"/>
          <w:szCs w:val="22"/>
          <w:lang w:eastAsia="en-IN"/>
        </w:rPr>
        <w:t>et al.</w:t>
      </w:r>
      <w:r w:rsidRPr="0008241C">
        <w:rPr>
          <w:noProof/>
          <w:sz w:val="22"/>
          <w:szCs w:val="22"/>
          <w:lang w:eastAsia="en-IN"/>
        </w:rPr>
        <w:t xml:space="preserve">, 2015; Alisha Dahlstrom Davidson &amp; Hewitt, </w:t>
      </w:r>
      <w:r w:rsidRPr="0008241C">
        <w:rPr>
          <w:noProof/>
          <w:sz w:val="22"/>
          <w:szCs w:val="22"/>
          <w:lang w:eastAsia="en-IN"/>
        </w:rPr>
        <w:lastRenderedPageBreak/>
        <w:t xml:space="preserve">2014; Ojaveer </w:t>
      </w:r>
      <w:r w:rsidRPr="0008241C">
        <w:rPr>
          <w:i/>
          <w:noProof/>
          <w:sz w:val="22"/>
          <w:szCs w:val="22"/>
          <w:lang w:eastAsia="en-IN"/>
        </w:rPr>
        <w:t>et al.</w:t>
      </w:r>
      <w:r w:rsidRPr="0008241C">
        <w:rPr>
          <w:noProof/>
          <w:sz w:val="22"/>
          <w:szCs w:val="22"/>
          <w:lang w:eastAsia="en-IN"/>
        </w:rPr>
        <w:t xml:space="preserve">, 2015; Schaffelke &amp; Hewitt, 2007; Thomsen </w:t>
      </w:r>
      <w:r w:rsidRPr="0008241C">
        <w:rPr>
          <w:i/>
          <w:noProof/>
          <w:sz w:val="22"/>
          <w:szCs w:val="22"/>
          <w:lang w:eastAsia="en-IN"/>
        </w:rPr>
        <w:t>et al.</w:t>
      </w:r>
      <w:r w:rsidRPr="0008241C">
        <w:rPr>
          <w:noProof/>
          <w:sz w:val="22"/>
          <w:szCs w:val="22"/>
          <w:lang w:eastAsia="en-IN"/>
        </w:rPr>
        <w:t>, 2014; S. L. Williams &amp; Smith, 2007)</w:t>
      </w:r>
      <w:r w:rsidRPr="0008241C">
        <w:rPr>
          <w:sz w:val="22"/>
          <w:szCs w:val="22"/>
          <w:lang w:eastAsia="en-IN"/>
        </w:rPr>
        <w:fldChar w:fldCharType="end"/>
      </w:r>
    </w:p>
    <w:p w14:paraId="1D884623" w14:textId="77777777" w:rsidR="00A01204" w:rsidRPr="0008241C" w:rsidRDefault="00A01204" w:rsidP="00A01204">
      <w:pPr>
        <w:rPr>
          <w:sz w:val="22"/>
          <w:szCs w:val="22"/>
        </w:rPr>
      </w:pPr>
    </w:p>
    <w:p w14:paraId="0FF7606B" w14:textId="77777777" w:rsidR="00A01204" w:rsidRPr="0008241C" w:rsidRDefault="00A01204" w:rsidP="00A01204">
      <w:pPr>
        <w:rPr>
          <w:sz w:val="22"/>
          <w:szCs w:val="22"/>
          <w:lang w:eastAsia="en-IN"/>
        </w:rPr>
      </w:pPr>
      <w:r w:rsidRPr="0008241C">
        <w:rPr>
          <w:sz w:val="22"/>
          <w:szCs w:val="22"/>
          <w:lang w:eastAsia="en-IN"/>
        </w:rPr>
        <w:t xml:space="preserve">In future, it can be expected that climate change will exacerbate the impact of invasive alien species, allowing these commonly highly competitive species to increase their distribution range, or to hybridize with an increasingly large set of native species </w:t>
      </w:r>
      <w:r w:rsidRPr="0008241C">
        <w:rPr>
          <w:sz w:val="22"/>
          <w:szCs w:val="22"/>
        </w:rPr>
        <w:fldChar w:fldCharType="begin" w:fldLock="1"/>
      </w:r>
      <w:r w:rsidRPr="0008241C">
        <w:rPr>
          <w:sz w:val="22"/>
          <w:szCs w:val="22"/>
        </w:rPr>
        <w:instrText>ADDIN CSL_CITATION {"citationItems":[{"id":"ITEM-1","itemData":{"DOI":"10.1038/nclimate2252","ISBN":"1758-678X","ISSN":"1758-678X","abstract":"Climate change will decreaseworldwide biodiversity through a number of potential pathways1 , including invasive hybridiza- tion2 (cross-breeding between invasive and native species). How climate warming influences the spread of hybridization and loss of native genomes poses difficult ecological and evolutionary questions with little empirical information to guide conservation management decisions3 . Here we combine long-termgeneticmonitoringdatawithhigh-resolution climate and stream temperature predictions to evaluate how recent climate warming has influenced the spatio-temporal spread of human-mediated hybridization between threatened native westslope cutthroat trout (Oncorhynchus clarkii lewisi) and non-native rainbow trout (Oncorhynchus mykiss), the world’s most widely introduced invasive fish4 . Despite widespread release of millions of rainbow trout over the past century within the Flathead River system5 , a large relatively pristine watershed in western North America, historical samples revealed that hybridization was prevalent only in one (source) population. During a subsequent 30-year period of accelerated warming, hybridization spread rapidly and was strongly linked to interactions between climatic drivers—precipitation and temperature—and distance to the source population. Specifically, decreases in spring precipitation and increases in summer stream temperature probably promoted upstream expansion of hybridization throughout the system. This study shows that rapid climate warming can exacerbate interactions between native and non-native species through invasivehybridization,whichcould spellgenomicextinction for many species.","author":[{"dropping-particle":"","family":"Muhlfeld","given":"Clint C.","non-dropping-particle":"","parse-names":false,"suffix":""},{"dropping-particle":"","family":"Kovach","given":"Ryan P.","non-dropping-particle":"","parse-names":false,"suffix":""},{"dropping-particle":"","family":"Jones","given":"Leslie a.","non-dropping-particle":"","parse-names":false,"suffix":""},{"dropping-particle":"","family":"Al-Chokhachy","given":"Robert","non-dropping-particle":"","parse-names":false,"suffix":""},{"dropping-particle":"","family":"Boyer","given":"Matthew C.","non-dropping-particle":"","parse-names":false,"suffix":""},{"dropping-particle":"","family":"Leary","given":"Robb F.","non-dropping-particle":"","parse-names":false,"suffix":""},{"dropping-particle":"","family":"Lowe","given":"Winsor H.","non-dropping-particle":"","parse-names":false,"suffix":""},{"dropping-particle":"","family":"Luikart","given":"Gordon","non-dropping-particle":"","parse-names":false,"suffix":""},{"dropping-particle":"","family":"Allendorf","given":"Fred W.","non-dropping-particle":"","parse-names":false,"suffix":""}],"container-title":"Nature Climate Change","id":"ITEM-1","issue":"7","issued":{"date-parts":[["2014"]]},"page":"620-624","title":"Invasive hybridization in a threatened species is accelerated by climate change","type":"article-journal","volume":"4"},"uris":["http://www.mendeley.com/documents/?uuid=85d1b916-5fb0-4457-8346-0648ab1e097b"]}],"mendeley":{"formattedCitation":"(Muhlfeld &lt;i&gt;et al.&lt;/i&gt;, 2014)","plainTextFormattedCitation":"(Muhlfeld et al., 2014)","previouslyFormattedCitation":"(Muhlfeld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uhlfeld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lang w:eastAsia="en-IN"/>
        </w:rPr>
        <w:t xml:space="preserve">. </w:t>
      </w:r>
      <w:r w:rsidRPr="0008241C">
        <w:rPr>
          <w:sz w:val="22"/>
          <w:szCs w:val="22"/>
        </w:rPr>
        <w:t>In Australia, where invasive alien species is considered the biggest threat to listed species, and the third ranked threat affecting biodiversity more generally (</w:t>
      </w:r>
      <w:r w:rsidRPr="0008241C">
        <w:rPr>
          <w:i/>
          <w:iCs/>
          <w:sz w:val="22"/>
          <w:szCs w:val="22"/>
        </w:rPr>
        <w:t>https://soe.environment.gov.au</w:t>
      </w:r>
      <w:r w:rsidRPr="0008241C">
        <w:rPr>
          <w:sz w:val="22"/>
          <w:szCs w:val="22"/>
        </w:rPr>
        <w:t xml:space="preserve">), impacts of invasive species on biodiversity and ecosystem services are second only to anthropogenic habitat degradation, with invasive alien species directly implicated in the extinction of over 25 native marsupials and 6 native amphibians. </w:t>
      </w:r>
    </w:p>
    <w:p w14:paraId="203AA916" w14:textId="77777777" w:rsidR="00A01204" w:rsidRPr="0008241C" w:rsidRDefault="00A01204" w:rsidP="00A01204">
      <w:pPr>
        <w:rPr>
          <w:sz w:val="22"/>
          <w:szCs w:val="22"/>
          <w:lang w:eastAsia="en-IN"/>
        </w:rPr>
      </w:pPr>
    </w:p>
    <w:p w14:paraId="05757E0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00" w:name="_Toc504317242"/>
      <w:bookmarkStart w:id="1101" w:name="_Toc504317935"/>
      <w:bookmarkStart w:id="1102" w:name="_Toc504321281"/>
      <w:r w:rsidRPr="0008241C">
        <w:rPr>
          <w:b/>
          <w:sz w:val="22"/>
          <w:szCs w:val="24"/>
        </w:rPr>
        <w:t>4.1.4.3 Control measures</w:t>
      </w:r>
      <w:bookmarkEnd w:id="1100"/>
      <w:bookmarkEnd w:id="1101"/>
      <w:bookmarkEnd w:id="1102"/>
    </w:p>
    <w:p w14:paraId="0770552B" w14:textId="77777777" w:rsidR="00A01204" w:rsidRPr="0008241C" w:rsidRDefault="00A01204" w:rsidP="00A01204">
      <w:pPr>
        <w:rPr>
          <w:sz w:val="22"/>
          <w:szCs w:val="22"/>
        </w:rPr>
      </w:pPr>
    </w:p>
    <w:p w14:paraId="7B8013CE" w14:textId="77777777" w:rsidR="00A01204" w:rsidRPr="0008241C" w:rsidRDefault="00A01204" w:rsidP="00A01204">
      <w:pPr>
        <w:rPr>
          <w:sz w:val="22"/>
          <w:szCs w:val="22"/>
        </w:rPr>
      </w:pPr>
      <w:r w:rsidRPr="0008241C">
        <w:rPr>
          <w:sz w:val="22"/>
          <w:szCs w:val="22"/>
        </w:rPr>
        <w:t xml:space="preserve">Early detection and response to the occurrence and spread of invasive alien species is seen as crucial to limit or even prevent the permanent establishment of alien species </w:t>
      </w:r>
      <w:r w:rsidRPr="0008241C">
        <w:rPr>
          <w:sz w:val="22"/>
          <w:szCs w:val="22"/>
        </w:rPr>
        <w:fldChar w:fldCharType="begin" w:fldLock="1"/>
      </w:r>
      <w:r w:rsidRPr="0008241C">
        <w:rPr>
          <w:sz w:val="22"/>
          <w:szCs w:val="22"/>
        </w:rPr>
        <w:instrText>ADDIN CSL_CITATION {"citationItems":[{"id":"ITEM-1","itemData":{"DOI":"10.1079/9781780641645.0305","author":[{"dropping-particle":"","family":"Westbrooks","given":"R. G.","non-dropping-particle":"","parse-names":false,"suffix":""},{"dropping-particle":"","family":"Manning","given":"S. T.","non-dropping-particle":"","parse-names":false,"suffix":""},{"dropping-particle":"","family":"Waugh","given":"J. D.","non-dropping-particle":"","parse-names":false,"suffix":""}],"container-title":"Invasive species and global climate change","id":"ITEM-1","issued":{"date-parts":[["2014"]]},"page":"305-325","publisher":"CABI","publisher-place":"Wallingford","title":"Early detection and rapid response: a cost-effective strategy for minimizing the establishment and spread of new and emerging invasive plants by global trade, travel and climate change.","type":"chapter"},"uris":["http://www.mendeley.com/documents/?uuid=420f837c-5282-49f9-b9aa-98fa01e511f0"]}],"mendeley":{"formattedCitation":"(Westbrooks &lt;i&gt;et al.&lt;/i&gt;, 2014)","plainTextFormattedCitation":"(Westbrooks et al., 2014)","previouslyFormattedCitation":"(Westbrooks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Westbrook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 large number of Asia-Pacific countries have developed highly advanced legal frameworks regarding the control of invasive species with a strong emphasis on the control of imports </w:t>
      </w:r>
      <w:r w:rsidRPr="0008241C">
        <w:rPr>
          <w:sz w:val="22"/>
          <w:szCs w:val="22"/>
        </w:rPr>
        <w:fldChar w:fldCharType="begin" w:fldLock="1"/>
      </w:r>
      <w:r w:rsidRPr="0008241C">
        <w:rPr>
          <w:sz w:val="22"/>
          <w:szCs w:val="22"/>
        </w:rPr>
        <w:instrText>ADDIN CSL_CITATION {"citationItems":[{"id":"ITEM-1","itemData":{"author":[{"dropping-particle":"","family":"Goka","given":"Koichi","non-dropping-particle":"","parse-names":false,"suffix":""}],"container-title":"Rev. sci. tech. Off. int. Epiz.","id":"ITEM-1","issue":"2","issued":{"date-parts":[["2010"]]},"page":"299-310","title":"Biosecurity measures to prevent the incursion of invasive alien species into Japan and to mitigate their impact The Invasive Alien Species Act in Japan","type":"article-journal","volume":"29"},"uris":["http://www.mendeley.com/documents/?uuid=f72420f0-3a85-4695-a8b6-0aef01876db0"]},{"id":"ITEM-2","itemData":{"DOI":"10.1007/s00003-011-0673-8","ISBN":"1661-5751","ISSN":"16615751","abstract":"The term ‘biosecurity’, in New Zealand, broadly refers to the need to prevent the establishment and/or the impact of unwanted organisms in all ecosystems. The New Zealand Ministry of Agriculture and Forestry (MAF) has operational and policy responsibility for biosecurity across all of the major sectors of the economy and environment. Science is recognised as essential to advancing New Zealand’s biosecurity capability beyond that which can be gained via organisational revision and optimisation. A multi-organisational research group known as ‘Better Border Biosecurity’ was established in 2005 specifically to provide the necessary strategic research to underpin MAF’s and other ‘end-users’ operational and policy requirements. However, this can only work if there is a strong partnership between the contributing parties. Biosecurity in New Zealand is not without its issues. There is a varyingly asserted expectation that there should be readily available biosecurity measures that, while having no effect on trade, will work flawlessly. An unfortunate corollary of this is that the system may be thought of as having ‘failed’ when incursions occur or they cannot be effectively eradicated. Further, there remains an abiding issue for all in biosecurity around how to measure success in terms of incursions averted. Also, there is now community resistance to some measures taken to eradicate incursions, particularly after two (successful) aerial spraying programmes in Auckland against lymantriid moths. Care is needed to define what biosecurity covers in an international sense and New Zealand’s legislative framework for biosecurity bears ongoing scrutiny if clarity of operational responsibility between MAF and the New Zealand Environmental Risk Management Authority is to continue to progress.","author":[{"dropping-particle":"","family":"Goldson","given":"Stephen L.","non-dropping-particle":"","parse-names":false,"suffix":""}],"container-title":"Journal fur Verbraucherschutz und Lebensmittelsicherheit","id":"ITEM-2","issue":"SUPPL. 1","issued":{"date-parts":[["2011"]]},"page":"41-47","title":"Biosecurity, risk and policy: A New Zealand perspective","type":"article-journal","volume":"6"},"uris":["http://www.mendeley.com/documents/?uuid=34209ee6-3488-452e-924f-e505d0863b53"]},{"id":"ITEM-3","itemData":{"author":[{"dropping-particle":"","family":"Gray","given":"Anthony","non-dropping-particle":"","parse-names":false,"suffix":""}],"container-title":"Journal of law and medicine","id":"ITEM-3","issued":{"date-parts":[["2015"]]},"page":"788-810","title":"The Australian quarantine and biosecurity legislation : Constitutionality and critique","type":"article-journal","volume":"22"},"uris":["http://www.mendeley.com/documents/?uuid=b7c02d48-7e95-44a4-aeb7-98a43d21fd83"]},{"id":"ITEM-4","itemData":{"DOI":"10.1080/00450618.2014.882986","ISSN":"0045-0618","author":[{"dropping-particle":"","family":"Nelson","given":"Michelle","non-dropping-particle":"","parse-names":false,"suffix":""},{"dropping-particle":"","family":"Roffey","given":"Paul","non-dropping-particle":"","parse-names":false,"suffix":""},{"dropping-particle":"","family":"McNevin","given":"Dennis","non-dropping-particle":"","parse-names":false,"suffix":""},{"dropping-particle":"","family":"Lennard","given":"Chris","non-dropping-particle":"","parse-names":false,"suffix":""},{"dropping-particle":"","family":"Gahan","given":"Michelle E","non-dropping-particle":"","parse-names":false,"suffix":""}],"container-title":"Australian Journal of Forensic Sciences","id":"ITEM-4","issue":"March","issued":{"date-parts":[["2014"]]},"title":"An overview of biosecurity in Australia","type":"article-journal","volume":"0618"},"uris":["http://www.mendeley.com/documents/?uuid=4cdabdab-15c9-479d-b022-d9127d7b3fca"]},{"id":"ITEM-5","itemData":{"DOI":"10.1080/00288233.2011.647354","ISBN":"0028-8233","ISSN":"00288233","abstract":"Abstract The effectiveness of biosecurity measures at national borders is influenced by the behaviour and levels of involvement of travellers. Involvement is the importance or relevance of an object or situation to an individual. Involvement helps regulate the way in which people receive and process information and thus influences the extent of information searching for decision making, and information processing and persuasion. This work drew on the concept of involvement to investigate the response of individuals to New Zealand biosecurity requirements. A convenience sample of people associated with the agricultural and food processing sectors were surveyed using a five-item scale of involvement to measure their level of involvement in biosecurity. The results indicated that most respondents had medium to high levels of involvement. This implies that respondents were motivated to attend to and process information on biosecurity measures. However, not all respondents reported taking note of biosecurity information, implying that involvement with biosecurity prompts some initial information processing that may or may not continue over time. The effectiveness of biosecurity measures at national borders is influenced by the behaviour and levels of involvement of travellers. Involvement is the importance or relevance of an object or situation to an individual. Involvement helps regulate the way in which people receive and process information and thus influences the extent of information searching for decision making, and information processing and persuasion. This work drew on the concept of involvement to investigate the response of individuals to New Zealand biosecurity requirements. A convenience sample of people associated with the agricultural and food processing sectors were surveyed using a five-item scale of involvement to measure their level of involvement in biosecurity. The results indicated that most respondents had medium to high levels of involvement. This implies that respondents were motivated to attend to and process information on biosecurity measures. However, not all respondents reported taking note of biosecurity information, implying that involvement with biosecurity prompts some initial information processing that may or may not continue over time.","author":[{"dropping-particle":"","family":"Bewsell","given":"D","non-dropping-particle":"","parse-names":false,"suffix":""},{"dropping-particle":"","family":"Bigsby","given":"H","non-dropping-particle":"","parse-names":false,"suffix":""},{"dropping-particle":"","family":"Cullen","given":"R","non-dropping-particle":"","parse-names":false,"suffix":""}],"container-title":"New Zealand Journal of Agricultural Research","id":"ITEM-5","issue":"1","issued":{"date-parts":[["2012"]]},"page":"73-88","title":"Using involvement to understand individual responses to an issue: the case of New Zealand biosecurity","type":"article-journal","volume":"55"},"uris":["http://www.mendeley.com/documents/?uuid=9855a278-72a5-43e1-aecf-8a8a4625d056"]}],"mendeley":{"formattedCitation":"(Bewsell &lt;i&gt;et al.&lt;/i&gt;, 2012; Goka, 2010; Goldson, 2011; A. Gray, 2015; Nelson &lt;i&gt;et al.&lt;/i&gt;, 2014)","plainTextFormattedCitation":"(Bewsell et al., 2012; Goka, 2010; Goldson, 2011; A. Gray, 2015; Nelson et al., 2014)","previouslyFormattedCitation":"(Bewsell &lt;i&gt;et al.&lt;/i&gt;, 2012; Goka, 2010; Goldson, 2011; A. Gray, 2015; Nels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ewsell </w:t>
      </w:r>
      <w:r w:rsidRPr="0008241C">
        <w:rPr>
          <w:i/>
          <w:noProof/>
          <w:sz w:val="22"/>
          <w:szCs w:val="22"/>
        </w:rPr>
        <w:t>et al.</w:t>
      </w:r>
      <w:r w:rsidRPr="0008241C">
        <w:rPr>
          <w:noProof/>
          <w:sz w:val="22"/>
          <w:szCs w:val="22"/>
        </w:rPr>
        <w:t xml:space="preserve">, 2012; Goka, 2010; Goldson, 2011; A. Gray, 2015; Nelso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Many authors highlight the importance of international cooperation and the challenges posed by emerging global free trade agreements. Biological control is often seen as a key measure to manage invasive alien species in the Asia-Pacific region </w:t>
      </w:r>
      <w:r w:rsidRPr="0008241C">
        <w:rPr>
          <w:sz w:val="22"/>
          <w:szCs w:val="22"/>
        </w:rPr>
        <w:fldChar w:fldCharType="begin" w:fldLock="1"/>
      </w:r>
      <w:r w:rsidRPr="0008241C">
        <w:rPr>
          <w:sz w:val="22"/>
          <w:szCs w:val="22"/>
        </w:rPr>
        <w:instrText>ADDIN CSL_CITATION {"citationItems":[{"id":"ITEM-1","itemData":{"DOI":"10.1016/j.biocontrol.2013.06.010","ISSN":"10499644","abstract":"In recent decades, China has suffered severe attacks by both native and invasive forest pests. We have carried out a series of research projects on biological control of these pests. The fall webworm, Hyphantria cunea (Drury) (Lepidoptera: Arctiidae) has been sustainably controlled by an effective gregarious pupal endoparasitoid, Chouioia cunea Yang (Chalcidoidea: Eulophidae), which is native to China, and spraying HcNPV virus against the pest's larval stage. Pine wilt disease, caused by the pine wood nematode (Bursaphelenchus xylophilus (Steiner et Buhrer) Nickle) (Aphelenchida: Aphelenchidae), is currently the number one pest in China. The strategy for controlling the disease is to manipulate the nematode's vector, Monochamus alternatus Hope (Coleoptera: Cerambycidae). We discovered that Dastarcus helophoroides (Fairmaire) (Coleoptera: Bothrideridae) is the most important natural enemy in China pine forests. Mass rearing and release techniques were studied and developed. By releasing the parasitoid, 92.6% of the M. alternatus were parasitized in the first year. Meanwhile, three elaterid beetle species were found to prey on the larva of M. alternatus. The red turpentine beetle, Dendroctonus valens (LeConte) (Coleoptera:Scolytidae) was suppressed by a predator, Rhizophagus grandis Gyllenhal (Coleoptera: Rhizophagidae) introduced from Belgium and a total 3334. ha. of pine forests were protected. The oak longhorned beetle, Massicus raddei (Blessig) (Coleoptera: Cerambycidae) is the number one pest in the northeast forests of China, where it damages trunk of oaks, mainly Quercus liaotungensis and Q. mongolicus. An integrated management technique was developed for controlling the longhorned beetle: a special black light was invented for trapping the adults; the parasitoid Sclerodermus pupariae Yang et Yao (Hymenoptera: Bethylidae) was released against young larvae; and the parasitoid Dastarcus helophoroides eggs and/or adults were released when the hosts were mature larvae and/or pupae. By applying the technique for five years in northeastern China oak forests, the oak longhorned beetle has been controlled to a large extent. The emerald ash borer, Agrilus planipennis Fairmaire (Coleoptera: Buprestidae), is native to eastern Asia, including China, and feeding by larvae damages ash trees. Natural enemies of the emerald ash borer were investigated and seven species were found in China, of which Spathius agrili Yang (Hymenoptera: Braconidae), Tetrastichus plani…","author":[{"dropping-particle":"","family":"Yang","given":"Zhong Qi","non-dropping-particle":"","parse-names":false,"suffix":""},{"dropping-particle":"","family":"Wang","given":"Xiao Yi","non-dropping-particle":"","parse-names":false,"suffix":""},{"dropping-particle":"","family":"Zhang","given":"Yi Nan","non-dropping-particle":"","parse-names":false,"suffix":""}],"container-title":"Biological Control","id":"ITEM-1","issue":"1","issued":{"date-parts":[["2014"]]},"page":"117-128","publisher":"Elsevier Inc.","title":"Recent advances in biological control of important native and invasive forest pests in China","type":"article-journal","volume":"68"},"uris":["http://www.mendeley.com/documents/?uuid=7b4c34d6-71d8-489f-ab16-3a0837ae7e81"]},{"id":"ITEM-2","itemData":{"ISSN":"0167-8809","author":[{"dropping-particle":"","family":"Hosking","given":"J R","non-dropping-particle":"","parse-names":false,"suffix":""},{"dropping-particle":"","family":"Sullivan","given":"P R","non-dropping-particle":"","parse-names":false,"suffix":""},{"dropping-particle":"","family":"Welsby","given":"S M","non-dropping-particle":"","parse-names":false,"suffix":""}],"container-title":"Agriculture, ecosystems &amp; environment","id":"ITEM-2","issue":"3","issued":{"date-parts":[["1994"]]},"note":"NULL","page":"241-255","title":"Biological control of Opuntia stricta(Haw.) Haw. var. stricta using Dactylopius opuntiae(Cockerell) in an area of New South Wales, Australia, where Cactoblastis cactorum(Berg) is not a successful biological control agent","type":"article-journal","volume":"48"},"uris":["http://www.mendeley.com/documents/?uuid=f88ddb04-3a63-4d58-a309-b5250651d782"]}],"mendeley":{"formattedCitation":"(Hosking &lt;i&gt;et al.&lt;/i&gt;, 1994; Z. Q. Yang &lt;i&gt;et al.&lt;/i&gt;, 2014)","manualFormatting":"(Hosking, Sullivan, &amp; Welsby, 1994; Yang, Wang, &amp; Zhang, 2014)","plainTextFormattedCitation":"(Hosking et al., 1994; Z. Q. Yang et al., 2014)","previouslyFormattedCitation":"(Hosking &lt;i&gt;et al.&lt;/i&gt;, 1994; Z. Q. Ya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Hosking, Sullivan, &amp; Welsby, 1994; Yang, Wang, &amp; Zhang, 2014)</w:t>
      </w:r>
      <w:r w:rsidRPr="0008241C">
        <w:rPr>
          <w:sz w:val="22"/>
          <w:szCs w:val="22"/>
        </w:rPr>
        <w:fldChar w:fldCharType="end"/>
      </w:r>
      <w:r w:rsidRPr="0008241C">
        <w:rPr>
          <w:sz w:val="22"/>
          <w:szCs w:val="22"/>
        </w:rPr>
        <w:t xml:space="preserve">. In Australia, the benefits from weed biological control have been estimated at over 95 million Australian dollars a year since 1903, with a benefit cost ratio of 26:1 </w:t>
      </w:r>
      <w:r w:rsidRPr="0008241C">
        <w:rPr>
          <w:sz w:val="22"/>
          <w:szCs w:val="22"/>
        </w:rPr>
        <w:fldChar w:fldCharType="begin" w:fldLock="1"/>
      </w:r>
      <w:r w:rsidRPr="0008241C">
        <w:rPr>
          <w:sz w:val="22"/>
          <w:szCs w:val="22"/>
        </w:rPr>
        <w:instrText>ADDIN CSL_CITATION {"citationItems":[{"id":"ITEM-1","itemData":{"ISBN":"1-920932-55-0","abstract":"This report examines the return on investment of the Australian weed biological control (biocontrol) effort. The study has been funded by the Cooperative Research Centre for Australian Weed Management (Weeds CRC).","author":[{"dropping-particle":"","family":"Page","given":"A.R.","non-dropping-particle":"","parse-names":false,"suffix":""},{"dropping-particle":"","family":"Lacey","given":"K. L.","non-dropping-particle":"","parse-names":false,"suffix":""}],"container-title":"CRC for Australian Weed Management, Technical Series","id":"ITEM-1","issued":{"date-parts":[["2006"]]},"number-of-pages":"iii-160","title":"Economic Impact Assessment of Australian Weed Biological Control","type":"book","volume":"10"},"uris":["http://www.mendeley.com/documents/?uuid=b95650ee-fd4b-4bb4-acc1-5731a968f1bf","http://www.mendeley.com/documents/?uuid=e6ab5bc8-e66d-4add-9893-afa6896752ba"]},{"id":"ITEM-2","itemData":{"DOI":"10.1007/s10526-011-9372-8","ISSN":"1573-8248","abstract":"The use of exotic (=alien) arthropods in classical and augmentative biological control programs has yielded huge economic and ecological benefits. Exotic species of arthropods have contributed to the suppression of key pests in agriculture and forestry or have aided in restoring natural systems affected by adventive species. However, adverse non-target effects of exotic biological control agents have been observed in a number of projects. Non-target effects range from very small effects, e.g. 2% parasitization on a non-target insect on a local level, to massive effects on a large scale. Until now, no consensus on how to judge the magnitude of non-target effects and whether these effects can be tolerated or are unacceptable has emerged. In this paper, we briefly review both the benefits of biological control as well as the associated risks including to human and animal health, plant health and particularly the environment. We also make an attempt at identifying the major challenges for assessing risks and for balancing benefits and risks. There is general agreement that sound risk assessment procedures should precede the release of exotic invertebrate biological control agents and a recent shift—especially for arthropod biological control—from introductions done without meaningful risk assessment studies to projects conducting thorough host range testing can be observed. However, overly stringent regulations that would preclude promising agents from being developed must be avoided.","author":[{"dropping-particle":"","family":"Clercq","given":"Patrick","non-dropping-particle":"De","parse-names":false,"suffix":""},{"dropping-particle":"","family":"Mason","given":"Peter G","non-dropping-particle":"","parse-names":false,"suffix":""},{"dropping-particle":"","family":"Babendreier","given":"Dirk","non-dropping-particle":"","parse-names":false,"suffix":""}],"container-title":"BioControl","id":"ITEM-2","issue":"4","issued":{"date-parts":[["2011"]]},"page":"681-698","title":"Benefits and risks of exotic biological control agents","type":"article-journal","volume":"56"},"uris":["http://www.mendeley.com/documents/?uuid=b77c3253-dcae-4998-820e-1446ecf0999b"]}],"mendeley":{"formattedCitation":"(De Clercq &lt;i&gt;et al.&lt;/i&gt;, 2011; Page &amp; Lacey, 2006)","plainTextFormattedCitation":"(De Clercq et al., 2011; Page &amp; Lacey, 2006)","previouslyFormattedCitation":"(De Clercq &lt;i&gt;et al.&lt;/i&gt;, 2011; Page &amp; Lacey, 2006)"},"properties":{"noteIndex":0},"schema":"https://github.com/citation-style-language/schema/raw/master/csl-citation.json"}</w:instrText>
      </w:r>
      <w:r w:rsidRPr="0008241C">
        <w:rPr>
          <w:sz w:val="22"/>
          <w:szCs w:val="22"/>
        </w:rPr>
        <w:fldChar w:fldCharType="separate"/>
      </w:r>
      <w:r w:rsidRPr="0008241C">
        <w:rPr>
          <w:noProof/>
          <w:sz w:val="22"/>
          <w:szCs w:val="22"/>
        </w:rPr>
        <w:t xml:space="preserve">(De Clercq </w:t>
      </w:r>
      <w:r w:rsidRPr="0008241C">
        <w:rPr>
          <w:i/>
          <w:noProof/>
          <w:sz w:val="22"/>
          <w:szCs w:val="22"/>
        </w:rPr>
        <w:t>et al.</w:t>
      </w:r>
      <w:r w:rsidRPr="0008241C">
        <w:rPr>
          <w:noProof/>
          <w:sz w:val="22"/>
          <w:szCs w:val="22"/>
        </w:rPr>
        <w:t>, 2011; Page &amp; Lacey, 2006)</w:t>
      </w:r>
      <w:r w:rsidRPr="0008241C">
        <w:rPr>
          <w:sz w:val="22"/>
          <w:szCs w:val="22"/>
        </w:rPr>
        <w:fldChar w:fldCharType="end"/>
      </w:r>
      <w:r w:rsidRPr="0008241C">
        <w:rPr>
          <w:sz w:val="22"/>
          <w:szCs w:val="22"/>
        </w:rPr>
        <w:t xml:space="preserve">, while rabbit biological control is estimated to have saved Australia 70 billion Australian dollars over the last 60 years </w:t>
      </w:r>
      <w:r w:rsidRPr="0008241C">
        <w:rPr>
          <w:sz w:val="22"/>
          <w:szCs w:val="22"/>
        </w:rPr>
        <w:fldChar w:fldCharType="begin" w:fldLock="1"/>
      </w:r>
      <w:r w:rsidRPr="0008241C">
        <w:rPr>
          <w:sz w:val="22"/>
          <w:szCs w:val="22"/>
        </w:rPr>
        <w:instrText>ADDIN CSL_CITATION {"citationItems":[{"id":"ITEM-1","itemData":{"DOI":"10.1016/j.biocontrol.2013.06.010","ISSN":"10499644","abstract":"In recent decades, China has suffered severe attacks by both native and invasive forest pests. We have carried out a series of research projects on biological control of these pests. The fall webworm, Hyphantria cunea (Drury) (Lepidoptera: Arctiidae) has been sustainably controlled by an effective gregarious pupal endoparasitoid, Chouioia cunea Yang (Chalcidoidea: Eulophidae), which is native to China, and spraying HcNPV virus against the pest's larval stage. Pine wilt disease, caused by the pine wood nematode (Bursaphelenchus xylophilus (Steiner et Buhrer) Nickle) (Aphelenchida: Aphelenchidae), is currently the number one pest in China. The strategy for controlling the disease is to manipulate the nematode's vector, Monochamus alternatus Hope (Coleoptera: Cerambycidae). We discovered that Dastarcus helophoroides (Fairmaire) (Coleoptera: Bothrideridae) is the most important natural enemy in China pine forests. Mass rearing and release techniques were studied and developed. By releasing the parasitoid, 92.6% of the M. alternatus were parasitized in the first year. Meanwhile, three elaterid beetle species were found to prey on the larva of M. alternatus. The red turpentine beetle, Dendroctonus valens (LeConte) (Coleoptera:Scolytidae) was suppressed by a predator, Rhizophagus grandis Gyllenhal (Coleoptera: Rhizophagidae) introduced from Belgium and a total 3334. ha. of pine forests were protected. The oak longhorned beetle, Massicus raddei (Blessig) (Coleoptera: Cerambycidae) is the number one pest in the northeast forests of China, where it damages trunk of oaks, mainly Quercus liaotungensis and Q. mongolicus. An integrated management technique was developed for controlling the longhorned beetle: a special black light was invented for trapping the adults; the parasitoid Sclerodermus pupariae Yang et Yao (Hymenoptera: Bethylidae) was released against young larvae; and the parasitoid Dastarcus helophoroides eggs and/or adults were released when the hosts were mature larvae and/or pupae. By applying the technique for five years in northeastern China oak forests, the oak longhorned beetle has been controlled to a large extent. The emerald ash borer, Agrilus planipennis Fairmaire (Coleoptera: Buprestidae), is native to eastern Asia, including China, and feeding by larvae damages ash trees. Natural enemies of the emerald ash borer were investigated and seven species were found in China, of which Spathius agrili Yang (Hymenoptera: Braconidae), Tetrastichus plani…","author":[{"dropping-particle":"","family":"Yang","given":"Zhong Qi","non-dropping-particle":"","parse-names":false,"suffix":""},{"dropping-particle":"","family":"Wang","given":"Xiao Yi","non-dropping-particle":"","parse-names":false,"suffix":""},{"dropping-particle":"","family":"Zhang","given":"Yi Nan","non-dropping-particle":"","parse-names":false,"suffix":""}],"container-title":"Biological Control","id":"ITEM-1","issue":"1","issued":{"date-parts":[["2014"]]},"page":"117-128","publisher":"Elsevier Inc.","title":"Recent advances in biological control of important native and invasive forest pests in China","type":"article-journal","volume":"68"},"uris":["http://www.mendeley.com/documents/?uuid=7b4c34d6-71d8-489f-ab16-3a0837ae7e81"]},{"id":"ITEM-2","itemData":{"ISSN":"0167-8809","author":[{"dropping-particle":"","family":"Hosking","given":"J R","non-dropping-particle":"","parse-names":false,"suffix":""},{"dropping-particle":"","family":"Sullivan","given":"P R","non-dropping-particle":"","parse-names":false,"suffix":""},{"dropping-particle":"","family":"Welsby","given":"S M","non-dropping-particle":"","parse-names":false,"suffix":""}],"container-title":"Agriculture, ecosystems &amp; environment","id":"ITEM-2","issue":"3","issued":{"date-parts":[["1994"]]},"note":"NULL","page":"241-255","title":"Biological control of Opuntia stricta(Haw.) Haw. var. stricta using Dactylopius opuntiae(Cockerell) in an area of New South Wales, Australia, where Cactoblastis cactorum(Berg) is not a successful biological control agent","type":"article-journal","volume":"48"},"uris":["http://www.mendeley.com/documents/?uuid=f88ddb04-3a63-4d58-a309-b5250651d782"]}],"mendeley":{"formattedCitation":"(Hosking &lt;i&gt;et al.&lt;/i&gt;, 1994; Z. Q. Yang &lt;i&gt;et al.&lt;/i&gt;, 2014)","manualFormatting":"(Cooke, 2012; Yang, Wang, &amp; Zhang, 2014)","plainTextFormattedCitation":"(Hosking et al., 1994; Z. Q. Yang et al., 2014)","previouslyFormattedCitation":"(Hosking &lt;i&gt;et al.&lt;/i&gt;, 1994; Z. Q. Yang &lt;i&gt;et al.&lt;/i&gt;, 2014)"},"properties":{"noteIndex":0},"schema":"https://github.com/citation-style-language/schema/raw/master/csl-citation.json"}</w:instrText>
      </w:r>
      <w:r w:rsidRPr="0008241C">
        <w:rPr>
          <w:sz w:val="22"/>
          <w:szCs w:val="22"/>
        </w:rPr>
        <w:fldChar w:fldCharType="separate"/>
      </w:r>
      <w:r w:rsidRPr="0008241C">
        <w:rPr>
          <w:noProof/>
          <w:sz w:val="22"/>
          <w:szCs w:val="22"/>
        </w:rPr>
        <w:t>(Cooke, 2012; Yang, Wang, &amp; Zhang, 2014)</w:t>
      </w:r>
      <w:r w:rsidRPr="0008241C">
        <w:rPr>
          <w:sz w:val="22"/>
          <w:szCs w:val="22"/>
        </w:rPr>
        <w:fldChar w:fldCharType="end"/>
      </w:r>
      <w:r w:rsidRPr="0008241C">
        <w:rPr>
          <w:sz w:val="22"/>
          <w:szCs w:val="22"/>
        </w:rPr>
        <w:t xml:space="preserve">. Biological control is only applicable where a natural enemy can be identified that is highly specific to the target invasive alien species, and so has not yet proved useful for some of the most problematic invasive alien species. </w:t>
      </w:r>
    </w:p>
    <w:p w14:paraId="7B84C715" w14:textId="77777777" w:rsidR="00A01204" w:rsidRPr="0008241C" w:rsidRDefault="00A01204" w:rsidP="00A01204">
      <w:pPr>
        <w:rPr>
          <w:sz w:val="22"/>
          <w:szCs w:val="22"/>
        </w:rPr>
      </w:pPr>
    </w:p>
    <w:p w14:paraId="2FD67D92" w14:textId="77777777" w:rsidR="00A01204" w:rsidRPr="0008241C" w:rsidRDefault="00A01204" w:rsidP="00A01204">
      <w:pPr>
        <w:rPr>
          <w:sz w:val="22"/>
          <w:szCs w:val="22"/>
          <w:lang w:val="en-US"/>
        </w:rPr>
      </w:pPr>
      <w:r w:rsidRPr="0008241C">
        <w:rPr>
          <w:sz w:val="22"/>
          <w:szCs w:val="22"/>
        </w:rPr>
        <w:t xml:space="preserve">Biological control has recently been acknowledged by the Convention of Biological Diversity (CBD) as a useful tool for invasive alien species management </w:t>
      </w:r>
      <w:r w:rsidRPr="0008241C">
        <w:rPr>
          <w:rFonts w:eastAsia="MS Mincho"/>
          <w:sz w:val="22"/>
          <w:szCs w:val="22"/>
          <w:lang w:eastAsia="ja-JP"/>
        </w:rPr>
        <w:t>(</w:t>
      </w:r>
      <w:r w:rsidRPr="0008241C">
        <w:rPr>
          <w:sz w:val="22"/>
          <w:szCs w:val="22"/>
        </w:rPr>
        <w:t>http://cop13.mx/en/cop-13/</w:t>
      </w:r>
      <w:r w:rsidRPr="0008241C">
        <w:rPr>
          <w:rFonts w:eastAsia="MS Mincho"/>
          <w:sz w:val="22"/>
          <w:szCs w:val="22"/>
          <w:lang w:eastAsia="ja-JP"/>
        </w:rPr>
        <w:t>)</w:t>
      </w:r>
      <w:r w:rsidRPr="0008241C">
        <w:rPr>
          <w:sz w:val="22"/>
          <w:szCs w:val="22"/>
        </w:rPr>
        <w:t xml:space="preserve">. For vertebrates, trapping and/or poisoning have also proven successful approaches (see e.g. </w:t>
      </w:r>
      <w:r w:rsidRPr="0008241C">
        <w:rPr>
          <w:sz w:val="22"/>
          <w:szCs w:val="22"/>
        </w:rPr>
        <w:fldChar w:fldCharType="begin" w:fldLock="1"/>
      </w:r>
      <w:r w:rsidRPr="0008241C">
        <w:rPr>
          <w:sz w:val="22"/>
          <w:szCs w:val="22"/>
        </w:rPr>
        <w:instrText>ADDIN CSL_CITATION {"citationItems":[{"id":"ITEM-1","itemData":{"DOI":"10.1111/j.1523-1739.2012.01932.x","ISSN":"08888892","PMID":"23020670","abstract":"Predation on native fauna by non-native invasive mammals is widely documented, but effects of predation at the population level are rarely measured. Eradication of invasive mammals from islands has led to recovery of native biota, but the benefits of controlling invasive mammal populations in settings where eradication is not feasible are less understood. We used various combinations of aerially delivered toxic bait and control measures on the ground to reduce abundances of invasive rats (Rattus rattus) to low levels over large areas on mainland New Zealand and then monitored the abundance of invertebrates on replicated treatment sites to compare with abundances on similar nontreatment sites. We also assessed rat diet by examining stomach contents. Abundance of the rats' most-consumed invertebrate prey item, the large-bodied Auckland tree weta (Hemideina thoracica), increased 3-fold on treatment sites where we maintained rats at &lt;4/ha for approximately 3 years, compared with the nontreatment sites. Auckland tree weta also increased in abundance on sites where rats were controlled with a single aerial-poisoning operation, but rat abundance subsequently increased on these sites and tree weta abundance then declined. Nevertheless, our data suggest that biennial reduction of rat abundances may be sufficient to allow increases in tree weta populations. Other invertebrates that were consumed less often (cave weta [Rhaphidophoridae], spiders [Araneae], and cockroaches [Blattodea]) showed no systematic changes in abundance following rat control. Our results suggest that the significant threat to recruitment and individual survival that predation by rats poses for tree weta can be mitigated by wide-scale aerial pest control.","author":[{"dropping-particle":"","family":"Ruscoe","given":"Wendy A.","non-dropping-particle":"","parse-names":false,"suffix":""},{"dropping-particle":"","family":"Sweetapple","given":"Peter J.","non-dropping-particle":"","parse-names":false,"suffix":""},{"dropping-particle":"","family":"Perry","given":"Mike","non-dropping-particle":"","parse-names":false,"suffix":""},{"dropping-particle":"","family":"Duncan","given":"Richard P.","non-dropping-particle":"","parse-names":false,"suffix":""}],"container-title":"Conservation Biology","id":"ITEM-1","issue":"1","issued":{"date-parts":[["2013"]]},"page":"74-82","title":"Effects of Spatially Extensive Control of Invasive Rats on Abundance of Native Invertebrates in Mainland New Zealand Forests","type":"article-journal","volume":"27"},"uris":["http://www.mendeley.com/documents/?uuid=602f9d48-05ab-46e1-81ad-57e570e34fb9"]}],"mendeley":{"formattedCitation":"(Ruscoe &lt;i&gt;et al.&lt;/i&gt;, 2013)","manualFormatting":"Ruscoe, Sweetapple, Perry, &amp; Duncan, 2013)","plainTextFormattedCitation":"(Ruscoe et al., 2013)","previouslyFormattedCitation":"(Ruscoe &lt;i&gt;et al.&lt;/i&gt;, 2013)"},"properties":{"noteIndex":0},"schema":"https://github.com/citation-style-language/schema/raw/master/csl-citation.json"}</w:instrText>
      </w:r>
      <w:r w:rsidRPr="0008241C">
        <w:rPr>
          <w:sz w:val="22"/>
          <w:szCs w:val="22"/>
        </w:rPr>
        <w:fldChar w:fldCharType="separate"/>
      </w:r>
      <w:r w:rsidRPr="0008241C">
        <w:rPr>
          <w:noProof/>
          <w:sz w:val="22"/>
          <w:szCs w:val="22"/>
        </w:rPr>
        <w:t>Ruscoe, Sweetapple, Perry, &amp; Duncan, 2013)</w:t>
      </w:r>
      <w:r w:rsidRPr="0008241C">
        <w:rPr>
          <w:sz w:val="22"/>
          <w:szCs w:val="22"/>
        </w:rPr>
        <w:fldChar w:fldCharType="end"/>
      </w:r>
      <w:r w:rsidRPr="0008241C">
        <w:rPr>
          <w:sz w:val="22"/>
          <w:szCs w:val="22"/>
        </w:rPr>
        <w:t xml:space="preserve">. While bio-control is commonly focused on areas where invasive aliens have a direct economic impact, </w:t>
      </w:r>
      <w:r w:rsidRPr="0008241C">
        <w:rPr>
          <w:sz w:val="22"/>
          <w:szCs w:val="22"/>
        </w:rPr>
        <w:fldChar w:fldCharType="begin" w:fldLock="1"/>
      </w:r>
      <w:r w:rsidRPr="0008241C">
        <w:rPr>
          <w:sz w:val="22"/>
          <w:szCs w:val="22"/>
        </w:rPr>
        <w:instrText>ADDIN CSL_CITATION {"citationItems":[{"id":"ITEM-1","itemData":{"ISBN":"0011-3891","ISSN":"00113891","abstract":"Protected areas (PAs) are inviolate and invaluable landscapes that promote the in situ conserva- tion of endangered, threatened and rare species. Accordingly, and in keeping with this definition, PA managers ensure that PAs are free from fire, poaching, grazing, non-timber forest products collection, mining, etc. In India, following the Indian Wildlife (Protection) Act (1972), there are today 102 and 515 National Parks and Wildlife Sanctuaries respectively. Many of these have in recent decades been heavily threatened by the spread of invasive alien plant species, notable among them being Lantana and Eupatorium. These species may have usurped as yet unestimated number of native plants and fauna, besides depressing the reproduction of native plant species. In fact, it is realized that the threat to biodiversity by invasive alien species (IAS) may only be second to that of fragmentation. Yet there seems to be no major attempts to eradicate, contain or manage IAS in PAs. Ironically, the justification for the lack of action lies in the definition of PAs – that they need to be kept inviolate and therefore above any active intervention. In this article we bring home this serious contradiction in the approach to management of PAs in India and discuss the philoso- phical origins of this practice. We argue that if we are to protect our PAs from the serious scourge of invasive species, we would have to relook at the policy governing PA management and revise it to be more inclusive than exclusive.","author":[{"dropping-particle":"","family":"Kannan","given":"Ramesh","non-dropping-particle":"","parse-names":false,"suffix":""},{"dropping-particle":"","family":"Shackleton","given":"Charlie M.","non-dropping-particle":"","parse-names":false,"suffix":""},{"dropping-particle":"","family":"Shaanker","given":"R. Uma","non-dropping-particle":"","parse-names":false,"suffix":""}],"container-title":"Current Science","id":"ITEM-1","issue":"9","issued":{"date-parts":[["2013"]]},"page":"1159-1165","title":"Playing with the forest: Invasive alien plants, policy and protected areas in india","type":"article-journal","volume":"104"},"uris":["http://www.mendeley.com/documents/?uuid=032d413f-f9d2-41cc-82e3-c33087f5c38c"]}],"mendeley":{"formattedCitation":"(Kannan &lt;i&gt;et al.&lt;/i&gt;, 2013)","manualFormatting":"Kannan, Shackleton, &amp; Shaanker (2013)","plainTextFormattedCitation":"(Kannan et al., 2013)","previouslyFormattedCitation":"(Kanna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Kannan, Shackleton, &amp; Shaanker </w:t>
      </w:r>
      <w:r w:rsidRPr="0008241C">
        <w:rPr>
          <w:rFonts w:eastAsia="MS Mincho"/>
          <w:noProof/>
          <w:sz w:val="22"/>
          <w:szCs w:val="22"/>
          <w:lang w:eastAsia="ja-JP"/>
        </w:rPr>
        <w:t>(</w:t>
      </w:r>
      <w:r w:rsidRPr="0008241C">
        <w:rPr>
          <w:noProof/>
          <w:sz w:val="22"/>
          <w:szCs w:val="22"/>
        </w:rPr>
        <w:t>2013)</w:t>
      </w:r>
      <w:r w:rsidRPr="0008241C">
        <w:rPr>
          <w:sz w:val="22"/>
          <w:szCs w:val="22"/>
        </w:rPr>
        <w:fldChar w:fldCharType="end"/>
      </w:r>
      <w:r w:rsidRPr="0008241C">
        <w:rPr>
          <w:sz w:val="22"/>
          <w:szCs w:val="22"/>
        </w:rPr>
        <w:t xml:space="preserve"> and </w:t>
      </w:r>
      <w:r w:rsidRPr="0008241C">
        <w:rPr>
          <w:sz w:val="22"/>
          <w:szCs w:val="22"/>
        </w:rPr>
        <w:fldChar w:fldCharType="begin" w:fldLock="1"/>
      </w:r>
      <w:r w:rsidRPr="0008241C">
        <w:rPr>
          <w:sz w:val="22"/>
          <w:szCs w:val="22"/>
        </w:rPr>
        <w:instrText>ADDIN CSL_CITATION {"citationItems":[{"id":"ITEM-1","itemData":{"author":[{"dropping-particle":"","family":"Julien, M. H., McFadyen, R. E., &amp; Cullen","given":"J.","non-dropping-particle":"","parse-names":false,"suffix":""}],"id":"ITEM-1","issued":{"date-parts":[["2012"]]},"title":"Biological control of weeds in Australia","type":"report"},"uris":["http://www.mendeley.com/documents/?uuid=021514e0-5072-3ac4-a7a3-903d682d3ed6"]}],"mendeley":{"formattedCitation":"(Julien, M. H., McFadyen, R. E., &amp; Cullen, 2012)","manualFormatting":"Julien et al. (2012)","plainTextFormattedCitation":"(Julien, M. H., McFadyen, R. E., &amp; Cullen, 2012)","previouslyFormattedCitation":"(Julien, M. H., McFadyen, R. E., &amp; Cullen, 2012)"},"properties":{"noteIndex":0},"schema":"https://github.com/citation-style-language/schema/raw/master/csl-citation.json"}</w:instrText>
      </w:r>
      <w:r w:rsidRPr="0008241C">
        <w:rPr>
          <w:sz w:val="22"/>
          <w:szCs w:val="22"/>
        </w:rPr>
        <w:fldChar w:fldCharType="separate"/>
      </w:r>
      <w:r w:rsidRPr="0008241C">
        <w:rPr>
          <w:noProof/>
          <w:sz w:val="22"/>
          <w:szCs w:val="22"/>
        </w:rPr>
        <w:t xml:space="preserve">Julien </w:t>
      </w:r>
      <w:r w:rsidRPr="0008241C">
        <w:rPr>
          <w:rFonts w:eastAsia="MS Mincho"/>
          <w:i/>
          <w:noProof/>
          <w:sz w:val="22"/>
          <w:szCs w:val="22"/>
          <w:lang w:eastAsia="ja-JP"/>
        </w:rPr>
        <w:t>et al</w:t>
      </w:r>
      <w:r w:rsidRPr="0008241C">
        <w:rPr>
          <w:rFonts w:eastAsia="MS Mincho"/>
          <w:noProof/>
          <w:sz w:val="22"/>
          <w:szCs w:val="22"/>
          <w:lang w:eastAsia="ja-JP"/>
        </w:rPr>
        <w:t>. (</w:t>
      </w:r>
      <w:r w:rsidRPr="0008241C">
        <w:rPr>
          <w:noProof/>
          <w:sz w:val="22"/>
          <w:szCs w:val="22"/>
        </w:rPr>
        <w:t>2012)</w:t>
      </w:r>
      <w:r w:rsidRPr="0008241C">
        <w:rPr>
          <w:sz w:val="22"/>
          <w:szCs w:val="22"/>
        </w:rPr>
        <w:fldChar w:fldCharType="end"/>
      </w:r>
      <w:r w:rsidRPr="0008241C">
        <w:rPr>
          <w:rFonts w:eastAsia="MS Mincho"/>
          <w:sz w:val="22"/>
          <w:szCs w:val="22"/>
          <w:lang w:eastAsia="ja-JP"/>
        </w:rPr>
        <w:t xml:space="preserve"> </w:t>
      </w:r>
      <w:r w:rsidRPr="0008241C">
        <w:rPr>
          <w:sz w:val="22"/>
          <w:szCs w:val="22"/>
        </w:rPr>
        <w:t xml:space="preserve">highlighted the importance of also managing invasive alien species in protected areas. Finally, it should be mentioned that many ecosystems adapt to the presence of IAS over time, and the eradication or strict control of these invasive alien species can lead to unexpected, potentially short-term detrimental outcomes </w:t>
      </w:r>
      <w:r w:rsidRPr="0008241C">
        <w:rPr>
          <w:sz w:val="22"/>
          <w:szCs w:val="22"/>
        </w:rPr>
        <w:fldChar w:fldCharType="begin" w:fldLock="1"/>
      </w:r>
      <w:r w:rsidRPr="0008241C">
        <w:rPr>
          <w:sz w:val="22"/>
          <w:szCs w:val="22"/>
        </w:rPr>
        <w:instrText>ADDIN CSL_CITATION {"citationItems":[{"id":"ITEM-1","itemData":{"DOI":"10.1371/journal.pone.0069087","ISSN":"19326203","PMID":"23990879","abstract":"Over-abundance of native herbivores is a problem in many forests worldwide. The abundance of native macropod wallabies is extremely high at Booderee National Park (BNP) in south-eastern Australia. This has occurred because of the reduction of exotic predators through an intensive baiting program, coupled with the absence of other predators. The high density of wallabies at BNP may be inhibiting the recruitment of many plant species following fire-induced recruitment events. We experimentally examined the post-fire response of a range of plant species to browsing by wallabies in a forest heavily infested with the invasive species, bitou bush Chrysanthemoides monilifera. We recorded the abundance and size of a range of plant species in 18 unfenced (browsed) and 16 fenced (unbrowsed) plots. We found the abundance and size of bitou bush was suppressed in browsed plots compared to unbrowsed plots. Regenerating seedlings of the canopy or middle storey tree species Eucalyptus pilularis, Acacia implexa, Allocasuarina littoralis, Breynia oblongifolia and Banksia integrifolia were either smaller or fewer in number in grazed plots than treatment plots as were the vines Kennedia rubicunda, Glycine tabacina and Glycine clandestina. In contrast, the understorey fern, Pteridium esculentum increased in abundance in the browsed plots relative to unbrowsed plots probably because of reduced competition with more palatable angiosperms. Twelve months after plots were installed the community structure of the browsed and unbrowsed plots was significantly different (P = 0.023, Global R = 0.091). The relative abundance of C. monilifera and P. esculentum contributed most to the differences. We discuss the possible development of a low diversity bracken fern parkland in Booderee National Park through a trophic cascade, similar to that caused by overabundant deer in the northern hemisphere. We also discuss its implications for broad scale fox control in southern Australian forests.","author":[{"dropping-particle":"","family":"Dexter","given":"Nick","non-dropping-particle":"","parse-names":false,"suffix":""},{"dropping-particle":"","family":"Hudson","given":"Matt","non-dropping-particle":"","parse-names":false,"suffix":""},{"dropping-particle":"","family":"James","given":"Stuart","non-dropping-particle":"","parse-names":false,"suffix":""},{"dropping-particle":"","family":"MacGregor","given":"Christopher","non-dropping-particle":"","parse-names":false,"suffix":""},{"dropping-particle":"","family":"Lindenmayer","given":"David B.","non-dropping-particle":"","parse-names":false,"suffix":""}],"container-title":"PLoS ONE","id":"ITEM-1","issue":"8","issued":{"date-parts":[["2013"]]},"title":"Unintended Consequences of Invasive Predator Control in an Australian Forest: Overabundant Wallabies and Vegetation Change","type":"article-journal","volume":"8"},"uris":["http://www.mendeley.com/documents/?uuid=cc6c5ad0-3d62-4c64-8ccf-ee9949e7172d"]}],"mendeley":{"formattedCitation":"(Dexter &lt;i&gt;et al.&lt;/i&gt;, 2013)","plainTextFormattedCitation":"(Dexter et al., 2013)","previouslyFormattedCitation":"(Dexter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exter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This is exemplified by the suppression of the regeneration in numerous forest plants by wallaby browsing following the successful control of invasive alien fox populations in an Australian forest ecosystem at Booderee National Park </w:t>
      </w:r>
      <w:r w:rsidRPr="0008241C">
        <w:rPr>
          <w:sz w:val="22"/>
          <w:szCs w:val="22"/>
        </w:rPr>
        <w:fldChar w:fldCharType="begin" w:fldLock="1"/>
      </w:r>
      <w:r w:rsidRPr="0008241C">
        <w:rPr>
          <w:sz w:val="22"/>
          <w:szCs w:val="22"/>
        </w:rPr>
        <w:instrText>ADDIN CSL_CITATION {"citationItems":[{"id":"ITEM-1","itemData":{"author":[{"dropping-particle":"","family":"Banks","given":"P. B.","non-dropping-particle":"","parse-names":false,"suffix":""},{"dropping-particle":"","family":"Newsome","given":"A. E.","non-dropping-particle":"","parse-names":false,"suffix":""},{"dropping-particle":"","family":"Dic man","given":"C. R.","non-dropping-particle":"","parse-names":false,"suffix":""}],"container-title":"Austral Ecol.","id":"ITEM-1","issued":{"date-parts":[["2000"]]},"page":"283–291","title":"Predation by red foxes limits recruitment in populations of eastern grey kangaroos","type":"article-journal","volume":"25"},"uris":["http://www.mendeley.com/documents/?uuid=0e4e9cd0-ccce-341f-8a42-964604796cf1"]},{"id":"ITEM-2","itemData":{"author":[{"dropping-particle":"","family":"Kinnear J. E., Sumner N. R.","given":"Onus M. L.","non-dropping-particle":"","parse-names":false,"suffix":""}],"container-title":"Biol Cons.","id":"ITEM-2","issued":{"date-parts":[["2002"]]},"page":"335–359","title":"The red fox in Australia: an exotic predator turned biocontrol agent","type":"article-journal","volume":"108"},"uris":["http://www.mendeley.com/documents/?uuid=54a68a54-2cb8-33cf-99b5-bf919dd36153"]},{"id":"ITEM-3","itemData":{"DOI":"10.1371/journal.pone.0069087","ISSN":"19326203","PMID":"23990879","abstract":"Over-abundance of native herbivores is a problem in many forests worldwide. The abundance of native macropod wallabies is extremely high at Booderee National Park (BNP) in south-eastern Australia. This has occurred because of the reduction of exotic predators through an intensive baiting program, coupled with the absence of other predators. The high density of wallabies at BNP may be inhibiting the recruitment of many plant species following fire-induced recruitment events. We experimentally examined the post-fire response of a range of plant species to browsing by wallabies in a forest heavily infested with the invasive species, bitou bush Chrysanthemoides monilifera. We recorded the abundance and size of a range of plant species in 18 unfenced (browsed) and 16 fenced (unbrowsed) plots. We found the abundance and size of bitou bush was suppressed in browsed plots compared to unbrowsed plots. Regenerating seedlings of the canopy or middle storey tree species Eucalyptus pilularis, Acacia implexa, Allocasuarina littoralis, Breynia oblongifolia and Banksia integrifolia were either smaller or fewer in number in grazed plots than treatment plots as were the vines Kennedia rubicunda, Glycine tabacina and Glycine clandestina. In contrast, the understorey fern, Pteridium esculentum increased in abundance in the browsed plots relative to unbrowsed plots probably because of reduced competition with more palatable angiosperms. Twelve months after plots were installed the community structure of the browsed and unbrowsed plots was significantly different (P = 0.023, Global R = 0.091). The relative abundance of C. monilifera and P. esculentum contributed most to the differences. We discuss the possible development of a low diversity bracken fern parkland in Booderee National Park through a trophic cascade, similar to that caused by overabundant deer in the northern hemisphere. We also discuss its implications for broad scale fox control in southern Australian forests.","author":[{"dropping-particle":"","family":"Dexter","given":"Nick","non-dropping-particle":"","parse-names":false,"suffix":""},{"dropping-particle":"","family":"Hudson","given":"Matt","non-dropping-particle":"","parse-names":false,"suffix":""},{"dropping-particle":"","family":"James","given":"Stuart","non-dropping-particle":"","parse-names":false,"suffix":""},{"dropping-particle":"","family":"MacGregor","given":"Christopher","non-dropping-particle":"","parse-names":false,"suffix":""},{"dropping-particle":"","family":"Lindenmayer","given":"David B.","non-dropping-particle":"","parse-names":false,"suffix":""}],"container-title":"PLoS ONE","id":"ITEM-3","issue":"8","issued":{"date-parts":[["2013"]]},"title":"Unintended Consequences of Invasive Predator Control in an Australian Forest: Overabundant Wallabies and Vegetation Change","type":"article-journal","volume":"8"},"uris":["http://www.mendeley.com/documents/?uuid=cc6c5ad0-3d62-4c64-8ccf-ee9949e7172d"]}],"mendeley":{"formattedCitation":"(Banks &lt;i&gt;et al.&lt;/i&gt;, 2000; Dexter &lt;i&gt;et al.&lt;/i&gt;, 2013; Kinnear J. E., Sumner N. R., 2002)","plainTextFormattedCitation":"(Banks et al., 2000; Dexter et al., 2013; Kinnear J. E., Sumner N. R., 2002)","previouslyFormattedCitation":"(Banks &lt;i&gt;et al.&lt;/i&gt;, 2000; Dexter &lt;i&gt;et al.&lt;/i&gt;, 2013; Kinnear J. E., Sumner N. R., 2002)"},"properties":{"noteIndex":0},"schema":"https://github.com/citation-style-language/schema/raw/master/csl-citation.json"}</w:instrText>
      </w:r>
      <w:r w:rsidRPr="0008241C">
        <w:rPr>
          <w:sz w:val="22"/>
          <w:szCs w:val="22"/>
        </w:rPr>
        <w:fldChar w:fldCharType="separate"/>
      </w:r>
      <w:r w:rsidRPr="0008241C">
        <w:rPr>
          <w:noProof/>
          <w:sz w:val="22"/>
          <w:szCs w:val="22"/>
        </w:rPr>
        <w:t xml:space="preserve">(Banks </w:t>
      </w:r>
      <w:r w:rsidRPr="0008241C">
        <w:rPr>
          <w:i/>
          <w:noProof/>
          <w:sz w:val="22"/>
          <w:szCs w:val="22"/>
        </w:rPr>
        <w:t>et al.</w:t>
      </w:r>
      <w:r w:rsidRPr="0008241C">
        <w:rPr>
          <w:noProof/>
          <w:sz w:val="22"/>
          <w:szCs w:val="22"/>
        </w:rPr>
        <w:t xml:space="preserve">, 2000; Dexter </w:t>
      </w:r>
      <w:r w:rsidRPr="0008241C">
        <w:rPr>
          <w:i/>
          <w:noProof/>
          <w:sz w:val="22"/>
          <w:szCs w:val="22"/>
        </w:rPr>
        <w:t>et al.</w:t>
      </w:r>
      <w:r w:rsidRPr="0008241C">
        <w:rPr>
          <w:noProof/>
          <w:sz w:val="22"/>
          <w:szCs w:val="22"/>
        </w:rPr>
        <w:t>, 2013; Kinnear J. E., Sumner N. R., 2002)</w:t>
      </w:r>
      <w:r w:rsidRPr="0008241C">
        <w:rPr>
          <w:sz w:val="22"/>
          <w:szCs w:val="22"/>
        </w:rPr>
        <w:fldChar w:fldCharType="end"/>
      </w:r>
      <w:r w:rsidRPr="0008241C">
        <w:rPr>
          <w:sz w:val="22"/>
          <w:szCs w:val="22"/>
        </w:rPr>
        <w:t>.</w:t>
      </w:r>
    </w:p>
    <w:p w14:paraId="529C1724" w14:textId="77777777" w:rsidR="00A01204" w:rsidRPr="0008241C" w:rsidRDefault="00A01204" w:rsidP="00A01204">
      <w:pPr>
        <w:rPr>
          <w:sz w:val="22"/>
          <w:szCs w:val="22"/>
        </w:rPr>
      </w:pPr>
    </w:p>
    <w:p w14:paraId="49309665" w14:textId="77777777" w:rsidR="00A01204" w:rsidRPr="0008241C" w:rsidRDefault="00A01204" w:rsidP="00A01204">
      <w:pPr>
        <w:keepNext/>
        <w:tabs>
          <w:tab w:val="clear" w:pos="1247"/>
          <w:tab w:val="left" w:pos="765"/>
        </w:tabs>
        <w:outlineLvl w:val="2"/>
        <w:rPr>
          <w:b/>
          <w:sz w:val="24"/>
          <w:szCs w:val="24"/>
        </w:rPr>
      </w:pPr>
      <w:bookmarkStart w:id="1103" w:name="_Toc504317243"/>
      <w:bookmarkStart w:id="1104" w:name="_Toc504317936"/>
      <w:bookmarkStart w:id="1105" w:name="_Toc504320427"/>
      <w:bookmarkStart w:id="1106" w:name="_Toc504320650"/>
      <w:bookmarkStart w:id="1107" w:name="_Toc504320874"/>
      <w:bookmarkStart w:id="1108" w:name="_Toc504321282"/>
      <w:bookmarkStart w:id="1109" w:name="_Toc524044067"/>
      <w:r w:rsidRPr="0008241C">
        <w:rPr>
          <w:b/>
          <w:sz w:val="24"/>
          <w:szCs w:val="24"/>
        </w:rPr>
        <w:t xml:space="preserve">4.1.5 </w:t>
      </w:r>
      <w:r w:rsidRPr="0008241C">
        <w:rPr>
          <w:b/>
          <w:sz w:val="24"/>
          <w:szCs w:val="24"/>
        </w:rPr>
        <w:tab/>
        <w:t>Climate change and variability</w:t>
      </w:r>
      <w:bookmarkEnd w:id="1103"/>
      <w:bookmarkEnd w:id="1104"/>
      <w:bookmarkEnd w:id="1105"/>
      <w:bookmarkEnd w:id="1106"/>
      <w:bookmarkEnd w:id="1107"/>
      <w:bookmarkEnd w:id="1108"/>
      <w:bookmarkEnd w:id="1109"/>
      <w:r w:rsidRPr="0008241C">
        <w:rPr>
          <w:b/>
          <w:sz w:val="24"/>
          <w:szCs w:val="24"/>
        </w:rPr>
        <w:t xml:space="preserve"> </w:t>
      </w:r>
    </w:p>
    <w:p w14:paraId="6806841E" w14:textId="77777777" w:rsidR="00A01204" w:rsidRPr="0008241C" w:rsidRDefault="00A01204" w:rsidP="00A01204">
      <w:pPr>
        <w:rPr>
          <w:sz w:val="22"/>
          <w:szCs w:val="22"/>
        </w:rPr>
      </w:pPr>
    </w:p>
    <w:p w14:paraId="5D077486" w14:textId="77777777" w:rsidR="00A01204" w:rsidRPr="0008241C" w:rsidRDefault="00A01204" w:rsidP="00A01204">
      <w:pPr>
        <w:rPr>
          <w:sz w:val="22"/>
          <w:szCs w:val="22"/>
          <w:lang w:val="en-NZ"/>
        </w:rPr>
      </w:pPr>
      <w:r w:rsidRPr="0008241C">
        <w:rPr>
          <w:sz w:val="22"/>
          <w:szCs w:val="22"/>
        </w:rPr>
        <w:t xml:space="preserve">Regardless of future cuts in emissions of greenhouse gases, the Asia-Pacific region is likely to experience substantial near and long-term effects associated with climate change </w:t>
      </w:r>
      <w:r w:rsidRPr="0008241C">
        <w:rPr>
          <w:sz w:val="22"/>
          <w:szCs w:val="22"/>
        </w:rPr>
        <w:fldChar w:fldCharType="begin" w:fldLock="1"/>
      </w:r>
      <w:r w:rsidRPr="0008241C">
        <w:rPr>
          <w:sz w:val="22"/>
          <w:szCs w:val="22"/>
        </w:rPr>
        <w:instrText>ADDIN CSL_CITATION {"citationItems":[{"id":"ITEM-1","itemData":{"author":[{"dropping-particle":"","family":"Hijioka","given":"Y","non-dropping-particle":"","parse-names":false,"suffix":""},{"dropping-particle":"","family":"Lin","given":"E","non-dropping-particle":"","parse-names":false,"suffix":""},{"dropping-particle":"","family":"Pereira","given":"J J","non-dropping-particle":"","parse-names":false,"suffix":""},{"dropping-particle":"","family":"Corlett","given":"R T","non-dropping-particle":"","parse-names":false,"suffix":""},{"dropping-particle":"","family":"Cui","given":"X","non-dropping-particle":"","parse-names":false,"suffix":""},{"dropping-particle":"","family":"Insarov","given":"G E","non-dropping-particle":"","parse-names":false,"suffix":""},{"dropping-particle":"","family":"Lasco","given":"R D","non-dropping-particle":"","parse-names":false,"suffix":""},{"dropping-particle":"","family":"Lindgren","given":"E","non-dropping-particle":"","parse-names":false,"suffix":""},{"dropping-particle":"","family":"Surjan","given":"A","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1","issued":{"date-parts":[["2014"]]},"page":"1327-1370","publisher":"Cambridge University Press","publisher-place":"Cambridge, United Kingdom and New York, NY, USA","title":"Asia","type":"chapter"},"uris":["http://www.mendeley.com/documents/?uuid=64c7be5c-440d-4bdc-b770-426983c94fb8"]},{"id":"ITEM-2","itemData":{"author":[{"dropping-particle":"","family":"Reisinger","given":"A","non-dropping-particle":"","parse-names":false,"suffix":""},{"dropping-particle":"","family":"Kitching","given":"R L","non-dropping-particle":"","parse-names":false,"suffix":""},{"dropping-particle":"","family":"Chiew","given":"F","non-dropping-particle":"","parse-names":false,"suffix":""},{"dropping-particle":"","family":"Hughes","given":"L","non-dropping-particle":"","parse-names":false,"suffix":""},{"dropping-particle":"","family":"Newton","given":"P C D","non-dropping-particle":"","parse-names":false,"suffix":""},{"dropping-particle":"","family":"Schuster","given":"S S","non-dropping-particle":"","parse-names":false,"suffix":""},{"dropping-particle":"","family":"Tait","given":"A","non-dropping-particle":"","parse-names":false,"suffix":""},{"dropping-particle":"","family":"Whetton","given":"P","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2","issued":{"date-parts":[["2014"]]},"page":"1371-1438","publisher":"Cambridge University Press","publisher-place":"Cambridge, United Kingdom and New York, NY, USA","title":"Australasia","type":"chapter"},"uris":["http://www.mendeley.com/documents/?uuid=f7ca9de2-60e7-46d4-927a-0372e599e8cd"]},{"id":"ITEM-3","itemData":{"author":[{"dropping-particle":"","family":"Nurse","given":"L A","non-dropping-particle":"","parse-names":false,"suffix":""},{"dropping-particle":"","family":"McLean","given":"R F","non-dropping-particle":"","parse-names":false,"suffix":""},{"dropping-particle":"","family":"Agard","given":"J","non-dropping-particle":"","parse-names":false,"suffix":""},{"dropping-particle":"","family":"Briguglio","given":"L P","non-dropping-particle":"","parse-names":false,"suffix":""},{"dropping-particle":"","family":"Duvat-Magnan","given":"V","non-dropping-particle":"","parse-names":false,"suffix":""},{"dropping-particle":"","family":"Pelesikoti","given":"N","non-dropping-particle":"","parse-names":false,"suffix":""},{"dropping-particle":"","family":"Tompkins","given":"E","non-dropping-particle":"","parse-names":false,"suffix":""},{"dropping-particle":"","family":"Webb","given":"A","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3","issued":{"date-parts":[["0"]]},"page":"1613-1654","publisher":"Cambridge University Press","publisher-place":"Cambridge, United Kingdom and New York, NY, USA","title":"Small islands","type":"chapter"},"uris":["http://www.mendeley.com/documents/?uuid=0a88fae9-af6c-4019-a036-3f33f76e8513"]},{"id":"ITEM-4","itemData":{"author":[{"dropping-particle":"","family":"Larsen","given":"J N","non-dropping-particle":"","parse-names":false,"suffix":""},{"dropping-particle":"","family":"Anisimov","given":"O A","non-dropping-particle":"","parse-names":false,"suffix":""},{"dropping-particle":"","family":"Constable","given":"A","non-dropping-particle":"","parse-names":false,"suffix":""},{"dropping-particle":"","family":"Hollowed","given":"A B","non-dropping-particle":"","parse-names":false,"suffix":""},{"dropping-particle":"","family":"Maynard","given":"N","non-dropping-particle":"","parse-names":false,"suffix":""},{"dropping-particle":"","family":"Prestrud","given":"P","non-dropping-particle":"","parse-names":false,"suffix":""},{"dropping-particle":"","family":"Prowse","given":"T D","non-dropping-particle":"","parse-names":false,"suffix":""},{"dropping-particle":"","family":"Stone","given":"J M R","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4","issued":{"date-parts":[["0"]]},"page":"1567-1612","publisher":"Cambridge University Press","publisher-place":"Cambridge, United Kingdom and New York, NY, USA","title":"Polar regions","type":"chapter"},"uris":["http://www.mendeley.com/documents/?uuid=235d4ef4-18b1-4e39-ba83-d417795814a8"]},{"id":"ITEM-5","itemData":{"DOI":"10.1017/CBO9781107415324.024","ISBN":"9781107415324","abstract":"Collins, M., R. Knutti, J. Arblaster, J.-L. Dufresne, T. Fichefet, P. Friedlingstein, X. Gao, W.J. Gutowski, T. Johns, G. Krinner, M. Shongwe, C. Tebaldi, A.J. Weaver and M. Wehner, 2013: Long-term Climate Change: Projections, Com - mitments and Irreversibility.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Collins","given":"Matthew","non-dropping-particle":"","parse-names":false,"suffix":""},{"dropping-particle":"","family":"Knutti","given":"Reto","non-dropping-particle":"","parse-names":false,"suffix":""},{"dropping-particle":"","family":"Arblaster","given":"Julie","non-dropping-particle":"","parse-names":false,"suffix":""},{"dropping-particle":"","family":"Dufresne","given":"Jean-Louis","non-dropping-particle":"","parse-names":false,"suffix":""},{"dropping-particle":"","family":"Fichefet","given":"Thierry","non-dropping-particle":"","parse-names":false,"suffix":""},{"dropping-particle":"","family":"Friedlingstein","given":"Pierre","non-dropping-particle":"","parse-names":false,"suffix":""},{"dropping-particle":"","family":"Gao","given":"Xuejie","non-dropping-particle":"","parse-names":false,"suffix":""},{"dropping-particle":"","family":"Gutowski","given":"William J.","non-dropping-particle":"","parse-names":false,"suffix":""},{"dropping-particle":"","family":"Johns","given":"Tim","non-dropping-particle":"","parse-names":false,"suffix":""},{"dropping-particle":"","family":"Krinner","given":"Gerhard","non-dropping-particle":"","parse-names":false,"suffix":""},{"dropping-particle":"","family":"Shongwe","given":"Mxolisi","non-dropping-particle":"","parse-names":false,"suffix":""},{"dropping-particle":"","family":"Tebaldi","given":"Claudia","non-dropping-particle":"","parse-names":false,"suffix":""},{"dropping-particle":"","family":"Weaver","given":"Andrew J.","non-dropping-particle":"","parse-names":false,"suffix":""},{"dropping-particle":"","family":"Wehner","given":"Michael","non-dropping-particle":"","parse-names":false,"suffix":""}],"container-title":"Climate Change 2013: The Physical Science Basis. Contribution of Working Group I to the Fifth Assessment Report of the Intergovernmental Panel on Climate Change","id":"ITEM-5","issued":{"date-parts":[["2013"]]},"page":"1029-1136","title":"Long-term Climate Change: Projections, Commitments and Irreversibility","type":"article-journal"},"uris":["http://www.mendeley.com/documents/?uuid=87ede5a1-2b35-42f0-b6e4-9abbff861931"]},{"id":"ITEM-6","itemData":{"DOI":"10.1017/CBO9781107415324.023","ISBN":"9781107661820","abstract":"This chapter assesses the scientific literature describing expectations for near-term climate (present through mid-century). Unless otherwise stated, ‘near-term’ change and the projected changes below are for the period 2016–2035 relative to the reference period 1986–2005. Atmos- pheric composition (apart from CO2 ; see Chapter 12) and air quality projections through to 2100 are also assessed.","author":[{"dropping-particle":"","family":"Kirtman","given":"Ben","non-dropping-particle":"","parse-names":false,"suffix":""},{"dropping-particle":"","family":"Power","given":"Scott B.","non-dropping-particle":"","parse-names":false,"suffix":""},{"dropping-particle":"","family":"Adedoyin","given":"John Adedoyin","non-dropping-particle":"","parse-names":false,"suffix":""},{"dropping-particle":"","family":"Boer","given":"George J.","non-dropping-particle":"","parse-names":false,"suffix":""},{"dropping-particle":"","family":"Bojariu","given":"Roxana","non-dropping-particle":"","parse-names":false,"suffix":""},{"dropping-particle":"","family":"Camilloni","given":"Ines","non-dropping-particle":"","parse-names":false,"suffix":""},{"dropping-particle":"","family":"Doblas-Reyes","given":"Francisco J.","non-dropping-particle":"","parse-names":false,"suffix":""},{"dropping-particle":"","family":"Fiore","given":"Arlene M.","non-dropping-particle":"","parse-names":false,"suffix":""},{"dropping-particle":"","family":"Kimoto","given":"Masahide","non-dropping-particle":"","parse-names":false,"suffix":""},{"dropping-particle":"","family":"Meehl","given":"Gerald A.","non-dropping-particle":"","parse-names":false,"suffix":""},{"dropping-particle":"","family":"Prather","given":"Michael","non-dropping-particle":"","parse-names":false,"suffix":""},{"dropping-particle":"","family":"Sarr","given":"Abdoulaye","non-dropping-particle":"","parse-names":false,"suffix":""},{"dropping-particle":"","family":"Schär","given":"Christoph","non-dropping-particle":"","parse-names":false,"suffix":""},{"dropping-particle":"","family":"Sutton","given":"Rowan","non-dropping-particle":"","parse-names":false,"suffix":""},{"dropping-particle":"","family":"Oldenborgh","given":"Geert Jan","non-dropping-particle":"van","parse-names":false,"suffix":""},{"dropping-particle":"","family":"Vecchi","given":"Gabriel","non-dropping-particle":"","parse-names":false,"suffix":""},{"dropping-particle":"","family":"Wang","given":"Hui-Jun","non-dropping-particle":"","parse-names":false,"suffix":""}],"container-title":"Climate Change 2013: The Physical Science Basis. Contribution of Working Group I to the Fifth Assessment Report of the Intergovernmental Panel on Climate Change","id":"ITEM-6","issued":{"date-parts":[["2013"]]},"page":"953-1028","title":"Near-term Climate Change: Projections and Predictability","type":"article-journal"},"uris":["http://www.mendeley.com/documents/?uuid=e82f7508-36a9-49c9-8e84-3c1364729d91"]}],"mendeley":{"formattedCitation":"(Collins &lt;i&gt;et al.&lt;/i&gt;, 2013; Hijioka &lt;i&gt;et al.&lt;/i&gt;, 2014; Kirtman &lt;i&gt;et al.&lt;/i&gt;, 2013; Larsen &lt;i&gt;et al.&lt;/i&gt;, n.d.; Nurse &lt;i&gt;et al.&lt;/i&gt;, n.d.; Reisinger &lt;i&gt;et al.&lt;/i&gt;, 2014)","plainTextFormattedCitation":"(Collins et al., 2013; Hijioka et al., 2014; Kirtman et al., 2013; Larsen et al., n.d.; Nurse et al., n.d.; Reisinger et al., 2014)","previouslyFormattedCitation":"(Collins &lt;i&gt;et al.&lt;/i&gt;, 2013; Hijioka &lt;i&gt;et al.&lt;/i&gt;, 2014; Kirtman &lt;i&gt;et al.&lt;/i&gt;, 2013; Larsen &lt;i&gt;et al.&lt;/i&gt;, n.d.; Nurse &lt;i&gt;et al.&lt;/i&gt;, n.d.; Reising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ollins </w:t>
      </w:r>
      <w:r w:rsidRPr="0008241C">
        <w:rPr>
          <w:i/>
          <w:noProof/>
          <w:sz w:val="22"/>
          <w:szCs w:val="22"/>
        </w:rPr>
        <w:t>et al.</w:t>
      </w:r>
      <w:r w:rsidRPr="0008241C">
        <w:rPr>
          <w:noProof/>
          <w:sz w:val="22"/>
          <w:szCs w:val="22"/>
        </w:rPr>
        <w:t xml:space="preserve">, 2013; Hijioka </w:t>
      </w:r>
      <w:r w:rsidRPr="0008241C">
        <w:rPr>
          <w:i/>
          <w:noProof/>
          <w:sz w:val="22"/>
          <w:szCs w:val="22"/>
        </w:rPr>
        <w:t>et al.</w:t>
      </w:r>
      <w:r w:rsidRPr="0008241C">
        <w:rPr>
          <w:noProof/>
          <w:sz w:val="22"/>
          <w:szCs w:val="22"/>
        </w:rPr>
        <w:t xml:space="preserve">, 2014; Kirtman </w:t>
      </w:r>
      <w:r w:rsidRPr="0008241C">
        <w:rPr>
          <w:i/>
          <w:noProof/>
          <w:sz w:val="22"/>
          <w:szCs w:val="22"/>
        </w:rPr>
        <w:t>et al.</w:t>
      </w:r>
      <w:r w:rsidRPr="0008241C">
        <w:rPr>
          <w:noProof/>
          <w:sz w:val="22"/>
          <w:szCs w:val="22"/>
        </w:rPr>
        <w:t xml:space="preserve">, 2013; Larsen </w:t>
      </w:r>
      <w:r w:rsidRPr="0008241C">
        <w:rPr>
          <w:i/>
          <w:noProof/>
          <w:sz w:val="22"/>
          <w:szCs w:val="22"/>
        </w:rPr>
        <w:t>et al.</w:t>
      </w:r>
      <w:r w:rsidRPr="0008241C">
        <w:rPr>
          <w:noProof/>
          <w:sz w:val="22"/>
          <w:szCs w:val="22"/>
        </w:rPr>
        <w:t xml:space="preserve">, n.d.; Nurse </w:t>
      </w:r>
      <w:r w:rsidRPr="0008241C">
        <w:rPr>
          <w:i/>
          <w:noProof/>
          <w:sz w:val="22"/>
          <w:szCs w:val="22"/>
        </w:rPr>
        <w:t>et al.</w:t>
      </w:r>
      <w:r w:rsidRPr="0008241C">
        <w:rPr>
          <w:noProof/>
          <w:sz w:val="22"/>
          <w:szCs w:val="22"/>
        </w:rPr>
        <w:t xml:space="preserve">, n.d.; Reising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lang w:val="fr-FR"/>
        </w:rPr>
        <w:t xml:space="preserve">. </w:t>
      </w:r>
      <w:r w:rsidRPr="0008241C">
        <w:rPr>
          <w:sz w:val="22"/>
          <w:szCs w:val="22"/>
        </w:rPr>
        <w:t xml:space="preserve">Projected changes are considered to be significant stressors on biodiversity (from the individual organism to biome level), ecosystem services and human health, both today and in the future </w:t>
      </w:r>
      <w:r w:rsidRPr="0008241C">
        <w:rPr>
          <w:sz w:val="22"/>
          <w:szCs w:val="22"/>
        </w:rPr>
        <w:fldChar w:fldCharType="begin" w:fldLock="1"/>
      </w:r>
      <w:r w:rsidRPr="0008241C">
        <w:rPr>
          <w:sz w:val="22"/>
          <w:szCs w:val="22"/>
        </w:rPr>
        <w:instrText>ADDIN CSL_CITATION {"citationItems":[{"id":"ITEM-1","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e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2f976143-7980-4464-9de0-5a91772bdc17"]},{"id":"ITEM-2","itemData":{"author":[{"dropping-particle":"","family":"Settele","given":"J.","non-dropping-particle":"","parse-names":false,"suffix":""},{"dropping-particle":"","family":"Scholes","given":"R.","non-dropping-particle":"","parse-names":false,"suffix":""},{"dropping-particle":"","family":"Betts","given":"R.","non-dropping-particle":"","parse-names":false,"suffix":""},{"dropping-particle":"","family":"Bunn","given":"S.","non-dropping-particle":"","parse-names":false,"suffix":""},{"dropping-particle":"","family":"Leadley","given":"P.","non-dropping-particle":"","parse-names":false,"suffix":""},{"dropping-particle":"","family":"Nepstad","given":"D.","non-dropping-particle":"","parse-names":false,"suffix":""},{"dropping-particle":"","family":"Overpeck","given":"J.T.","non-dropping-particle":"","parse-names":false,"suffix":""},{"dropping-particle":"","family":"Taboada","given":"M.A.","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 C.B., V.R. Barros, D.J. Dokken, K.J. Mach, M.D. Mastrandrea, T.E. Bilir, M. Chatterjee, K.L. Ebi, Y.O. Estrada, R.C. Genova, B. Girma, E.S. Kissel, A.N. Levy, S. MacCracken, P.R. Mastrandrea","given":"and L.L. White","non-dropping-particle":"","parse-names":false,"suffix":""}],"id":"ITEM-2","issued":{"date-parts":[["2014"]]},"page":"271-359","publisher":"Cambridge University Press","publisher-place":"Cambridge, United Kingdom and New York, NY, USA","title":"Terrestrial and inland water systems","type":"chapter"},"uris":["http://www.mendeley.com/documents/?uuid=0445bbd2-b137-4498-886f-f90e2c1ce6d7"]},{"id":"ITEM-3","itemData":{"DOI":"10.1002/wcc.404","ISSN":"17577780","author":[{"dropping-particle":"","family":"Scholes","given":"Robert J.","non-dropping-particle":"","parse-names":false,"suffix":""}],"container-title":"Wiley Interdisciplinary Reviews: Climate Change","id":"ITEM-3","issue":"4","issued":{"date-parts":[["2016","7","1"]]},"page":"537-550","publisher":"John Wiley &amp; Sons, Inc.","title":"Climate change and ecosystem services","type":"article-journal","volume":"7"},"uris":["http://www.mendeley.com/documents/?uuid=a982a182-62b4-3598-a0ad-2ddbb41bc8db"]},{"id":"ITEM-4","itemData":{"author":[{"dropping-particle":"","family":"Hashim J.H. and Hashim Z","given":"","non-dropping-particle":"","parse-names":false,"suffix":""}],"container-title":"Asia Pacific Journal of Public Health","id":"ITEM-4","issued":{"date-parts":[["2016"]]},"page":"8-14.","title":"Climate Change, Extreme Weather Events, and Human Health Implications in the Asia Pacific Region","type":"article-journal","volume":"28"},"uris":["http://www.mendeley.com/documents/?uuid=27797359-867a-32b2-ae5a-f9df90999213"]}],"mendeley":{"formattedCitation":"(Celine Bellard &lt;i&gt;et al.&lt;/i&gt;, 2012; Hashim J.H. and Hashim Z, 2016; Scholes, 2016; Settele &lt;i&gt;et al.&lt;/i&gt;, 2014)","plainTextFormattedCitation":"(Celine Bellard et al., 2012; Hashim J.H. and Hashim Z, 2016; Scholes, 2016; Settele et al., 2014)","previouslyFormattedCitation":"(Celine Bellard &lt;i&gt;et al.&lt;/i&gt;, 2012; Hashim J.H. and Hashim Z, 2016; Scholes, 2016; Settel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eline Bellard </w:t>
      </w:r>
      <w:r w:rsidRPr="0008241C">
        <w:rPr>
          <w:i/>
          <w:noProof/>
          <w:sz w:val="22"/>
          <w:szCs w:val="22"/>
        </w:rPr>
        <w:t>et al.</w:t>
      </w:r>
      <w:r w:rsidRPr="0008241C">
        <w:rPr>
          <w:noProof/>
          <w:sz w:val="22"/>
          <w:szCs w:val="22"/>
        </w:rPr>
        <w:t xml:space="preserve">, 2012; Hashim J.H. and Hashim Z, 2016; Scholes, 2016; Settel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rivalling human land use </w:t>
      </w:r>
      <w:r w:rsidRPr="0008241C">
        <w:rPr>
          <w:sz w:val="22"/>
          <w:szCs w:val="22"/>
        </w:rPr>
        <w:fldChar w:fldCharType="begin" w:fldLock="1"/>
      </w:r>
      <w:r w:rsidRPr="0008241C">
        <w:rPr>
          <w:sz w:val="22"/>
          <w:szCs w:val="22"/>
        </w:rPr>
        <w:instrText>ADDIN CSL_CITATION {"citationItems":[{"id":"ITEM-1","itemData":{"DOI":"Technical Series no. 50","ISBN":"92-9225-219-4","ISSN":"ISBN 92-9225-219-4","abstract":"Leadley, P., Pereira, HM., Alkemade, R., Fernandez-Manjarres, JF., Proenca, V, Scharlemann, JPW and Walpole, MJ. 2010. Biodiversity Scenarios: Projections of 21st century change in biodiversity and associated ecosystem services. Secretariat of the Convention on Biological Diversity, Montreal. Technical Series no. 50, 132 pages.","author":[{"dropping-particle":"","family":"Leadley","given":"P","non-dropping-particle":"","parse-names":false,"suffix":""},{"dropping-particle":"","family":"Pereira","given":"HM.","non-dropping-particle":"","parse-names":false,"suffix":""},{"dropping-particle":"","family":"Alkemade","given":"R.","non-dropping-particle":"","parse-names":false,"suffix":""},{"dropping-particle":"","family":"JF.","given":"Fernandez-Manjarres","non-dropping-particle":"","parse-names":false,"suffix":""},{"dropping-particle":"","family":"Proenca","given":"V","non-dropping-particle":"","parse-names":false,"suffix":""},{"dropping-particle":"","family":"Scharlemann","given":"JPW","non-dropping-particle":"","parse-names":false,"suffix":""},{"dropping-particle":"","family":"Walpole","given":"MJ","non-dropping-particle":"","parse-names":false,"suffix":""}],"container-title":"Secretariat of the Convention on Biological Diversity, Montreal.","id":"ITEM-1","issue":"50","issued":{"date-parts":[["2010"]]},"number-of-pages":"132","title":"Biodiversity Scenarios: Projections of 21st century change in biodiversity and associated ecosystem services","type":"book","volume":"50"},"uris":["http://www.mendeley.com/documents/?uuid=b2ec358d-f4b0-4410-a6e6-df8d582e9a90"]}],"mendeley":{"formattedCitation":"(Leadley &lt;i&gt;et al.&lt;/i&gt;, 2010)","plainTextFormattedCitation":"(Leadley et al., 2010)","previouslyFormattedCitation":"(Leadley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Leadley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Determining the impact of future climate on biodiversity (including ecosystem services) and socio-economic systems, however, remains extremely challenging given the uncertainty around the magnitude and rate of projected changes for the large range of climate parameters </w:t>
      </w:r>
      <w:r w:rsidRPr="0008241C">
        <w:rPr>
          <w:sz w:val="22"/>
          <w:szCs w:val="22"/>
        </w:rPr>
        <w:fldChar w:fldCharType="begin" w:fldLock="1"/>
      </w:r>
      <w:r w:rsidRPr="0008241C">
        <w:rPr>
          <w:sz w:val="22"/>
          <w:szCs w:val="22"/>
        </w:rPr>
        <w:instrText>ADDIN CSL_CITATION {"citationItems":[{"id":"ITEM-1","itemData":{"DOI":"10.1017/CBO9781107415324.024","ISBN":"9781107415324","abstract":"Collins, M., R. Knutti, J. Arblaster, J.-L. Dufresne, T. Fichefet, P. Friedlingstein, X. Gao, W.J. Gutowski, T. Johns, G. Krinner, M. Shongwe, C. Tebaldi, A.J. Weaver and M. Wehner, 2013: Long-term Climate Change: Projections, Com - mitments and Irreversibility.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Collins","given":"Matthew","non-dropping-particle":"","parse-names":false,"suffix":""},{"dropping-particle":"","family":"Knutti","given":"Reto","non-dropping-particle":"","parse-names":false,"suffix":""},{"dropping-particle":"","family":"Arblaster","given":"Julie","non-dropping-particle":"","parse-names":false,"suffix":""},{"dropping-particle":"","family":"Dufresne","given":"Jean-Louis","non-dropping-particle":"","parse-names":false,"suffix":""},{"dropping-particle":"","family":"Fichefet","given":"Thierry","non-dropping-particle":"","parse-names":false,"suffix":""},{"dropping-particle":"","family":"Friedlingstein","given":"Pierre","non-dropping-particle":"","parse-names":false,"suffix":""},{"dropping-particle":"","family":"Gao","given":"Xuejie","non-dropping-particle":"","parse-names":false,"suffix":""},{"dropping-particle":"","family":"Gutowski","given":"William J.","non-dropping-particle":"","parse-names":false,"suffix":""},{"dropping-particle":"","family":"Johns","given":"Tim","non-dropping-particle":"","parse-names":false,"suffix":""},{"dropping-particle":"","family":"Krinner","given":"Gerhard","non-dropping-particle":"","parse-names":false,"suffix":""},{"dropping-particle":"","family":"Shongwe","given":"Mxolisi","non-dropping-particle":"","parse-names":false,"suffix":""},{"dropping-particle":"","family":"Tebaldi","given":"Claudia","non-dropping-particle":"","parse-names":false,"suffix":""},{"dropping-particle":"","family":"Weaver","given":"Andrew J.","non-dropping-particle":"","parse-names":false,"suffix":""},{"dropping-particle":"","family":"Wehner","given":"Michael","non-dropping-particle":"","parse-names":false,"suffix":""}],"container-title":"Climate Change 2013: The Physical Science Basis. Contribution of Working Group I to the Fifth Assessment Report of the Intergovernmental Panel on Climate Change","id":"ITEM-1","issued":{"date-parts":[["2013"]]},"page":"1029-1136","title":"Long-term Climate Change: Projections, Commitments and Irreversibility","type":"article-journal"},"uris":["http://www.mendeley.com/documents/?uuid=87ede5a1-2b35-42f0-b6e4-9abbff861931"]}],"mendeley":{"formattedCitation":"(Collins &lt;i&gt;et al.&lt;/i&gt;, 2013)","manualFormatting":"(Runting et al., 2017)","plainTextFormattedCitation":"(Collins et al., 2013)","previouslyFormattedCitation":"(Collin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Runting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nd the diversity of species responses to different climate variables, including their vulnerability, sensitivity and adaptive capacity </w:t>
      </w:r>
      <w:r w:rsidRPr="0008241C">
        <w:rPr>
          <w:sz w:val="22"/>
          <w:szCs w:val="22"/>
        </w:rPr>
        <w:fldChar w:fldCharType="begin" w:fldLock="1"/>
      </w:r>
      <w:r w:rsidRPr="0008241C">
        <w:rPr>
          <w:sz w:val="22"/>
          <w:szCs w:val="22"/>
        </w:rPr>
        <w:instrText>ADDIN CSL_CITATION {"citationItems":[{"id":"ITEM-1","itemData":{"DOI":"10.1126/science.1200303","ISBN":"1095-9203 (Electronic)\\n0036-8075 (Linking)","ISSN":"0036-8075","PMID":"21454781","abstract":"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author":[{"dropping-particle":"","family":"Dawson","given":"Terence P","non-dropping-particle":"","parse-names":false,"suffix":""},{"dropping-particle":"","family":"Jackson","given":"Stephen T","non-dropping-particle":"","parse-names":false,"suffix":""},{"dropping-particle":"","family":"House","given":"Joanna I","non-dropping-particle":"","parse-names":false,"suffix":""},{"dropping-particle":"","family":"Prentice","given":"Iain Colin","non-dropping-particle":"","parse-names":false,"suffix":""},{"dropping-particle":"","family":"Mace","given":"Georgina M","non-dropping-particle":"","parse-names":false,"suffix":""}],"container-title":"Science (New York, N.Y.)","id":"ITEM-1","issue":"6025","issued":{"date-parts":[["2011"]]},"page":"53-58","title":"Beyond predictions: biodiversity conservation in a changing climate.","type":"article-journal","volume":"332"},"uris":["http://www.mendeley.com/documents/?uuid=6f7cdfa5-b6fc-4c93-b1a4-5e256a190370"]}],"mendeley":{"formattedCitation":"(T. P. Dawson &lt;i&gt;et al.&lt;/i&gt;, 2011)","manualFormatting":"(Dawson et al., 2011)","plainTextFormattedCitation":"(T. P. Dawson et al., 2011)","previouslyFormattedCitation":"(T. P. Dawso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Dawso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r w:rsidRPr="0008241C">
        <w:rPr>
          <w:sz w:val="22"/>
          <w:szCs w:val="22"/>
        </w:rPr>
        <w:lastRenderedPageBreak/>
        <w:t xml:space="preserve">Understanding these complex interactions will be critical if proactive conservation planning measures are to be developed to future proof against projected climate changes </w:t>
      </w:r>
      <w:r w:rsidRPr="0008241C">
        <w:rPr>
          <w:sz w:val="22"/>
          <w:szCs w:val="22"/>
        </w:rPr>
        <w:fldChar w:fldCharType="begin" w:fldLock="1"/>
      </w:r>
      <w:r w:rsidRPr="0008241C">
        <w:rPr>
          <w:sz w:val="22"/>
          <w:szCs w:val="22"/>
        </w:rPr>
        <w:instrText>ADDIN CSL_CITATION {"citationItems":[{"id":"ITEM-1","itemData":{"DOI":"10.1016/j.ppees.2007.09.004","ISBN":"14338319","ISSN":"16180437","PMID":"254108100003","abstract":"Given the rate of projected environmental change for the 21st century, urgent adaptation and mitigation measures are required to slow down the on-going erosion of biodiversity. Even though increasing evidence shows that recent human-induced environmental changes have already triggered species' range shifts, changes in phenology and species' extinctions, accurate projections of species' responses to future environmental changes are more difficult to ascertain. This is problematic, since there is a growing awareness of the need to adopt proactive conservation planning measures using forecasts of species' responses to future environmental changes. There is a substantial body of literature describing and assessing the impacts of various scenarios of climate and land-use change on species' distributions. Model predictions include a wide range of assumptions and limitations that are widely acknowledged but compromise their use for developing reliable adaptation and mitigation strategies for biodiversity. Indeed, amongst the most used models, few, if any, explicitly deal with migration processes, the dynamics of population at the \"trailing edge\" of shifting populations, species' interactions and the interaction between the effects of climate and land-use. In this review, we propose two main avenues to progress the understanding and prediction of the different processes occurring on the leading and trailing edge of the species' distribution in response to any global change phenomena. Deliberately focusing on plant species, we first explore the different ways to incorporate species' migration in the existing modelling approaches, given data and knowledge limitations and the dual effects of climate and land-use factors. Secondly, we explore the mechanisms and processes happening at the trailing edge of a shifting species' distribution and how to implement them into a modelling approach. We finally conclude this review with clear guidelines on how such modelling improvements will benefit conservation strategies in a changing world. © 2007 Rübel Foundation, ETH Zürich.","author":[{"dropping-particle":"","family":"Thuiller","given":"Wilfried","non-dropping-particle":"","parse-names":false,"suffix":""},{"dropping-particle":"","family":"Albert","given":"Cécile","non-dropping-particle":"","parse-names":false,"suffix":""},{"dropping-particle":"","family":"Araújo","given":"Miguel B.","non-dropping-particle":"","parse-names":false,"suffix":""},{"dropping-particle":"","family":"Berry","given":"Pam M.","non-dropping-particle":"","parse-names":false,"suffix":""},{"dropping-particle":"","family":"Cabeza","given":"Mar","non-dropping-particle":"","parse-names":false,"suffix":""},{"dropping-particle":"","family":"Guisan","given":"Antoine","non-dropping-particle":"","parse-names":false,"suffix":""},{"dropping-particle":"","family":"Hickler","given":"Thomas","non-dropping-particle":"","parse-names":false,"suffix":""},{"dropping-particle":"","family":"Midgley","given":"Guy F.","non-dropping-particle":"","parse-names":false,"suffix":""},{"dropping-particle":"","family":"Paterson","given":"James","non-dropping-particle":"","parse-names":false,"suffix":""},{"dropping-particle":"","family":"Schurr","given":"Frank M.","non-dropping-particle":"","parse-names":false,"suffix":""},{"dropping-particle":"","family":"Sykes","given":"Martin T.","non-dropping-particle":"","parse-names":false,"suffix":""},{"dropping-particle":"","family":"Zimmermann","given":"Niklaus E.","non-dropping-particle":"","parse-names":false,"suffix":""}],"container-title":"Perspectives in Plant Ecology, Evolution and Systematics","id":"ITEM-1","issue":"3-4","issued":{"date-parts":[["2008"]]},"page":"137-152","title":"Predicting global change impacts on plant species' distributions: Future challenges","type":"article-journal","volume":"9"},"uris":["http://www.mendeley.com/documents/?uuid=fe75025a-e061-4946-ba52-645b733f3eb6"]}],"mendeley":{"formattedCitation":"(Thuiller &lt;i&gt;et al.&lt;/i&gt;, 2008)","manualFormatting":"(Sofaer et al,. 2017; Thuiller et al., 2008)","plainTextFormattedCitation":"(Thuiller et al., 2008)","previouslyFormattedCitation":"(Thuiller &lt;i&gt;et al.&lt;/i&gt;, 2008)"},"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Sofaer </w:t>
      </w:r>
      <w:r w:rsidRPr="0008241C">
        <w:rPr>
          <w:i/>
          <w:noProof/>
          <w:sz w:val="22"/>
          <w:szCs w:val="22"/>
          <w:lang w:val="en-NZ"/>
        </w:rPr>
        <w:t>et al</w:t>
      </w:r>
      <w:r w:rsidRPr="0008241C">
        <w:rPr>
          <w:noProof/>
          <w:sz w:val="22"/>
          <w:szCs w:val="22"/>
          <w:lang w:val="en-NZ"/>
        </w:rPr>
        <w:t xml:space="preserve">,. 2017; Thuiller </w:t>
      </w:r>
      <w:r w:rsidRPr="0008241C">
        <w:rPr>
          <w:i/>
          <w:noProof/>
          <w:sz w:val="22"/>
          <w:szCs w:val="22"/>
          <w:lang w:val="en-NZ"/>
        </w:rPr>
        <w:t>et al</w:t>
      </w:r>
      <w:r w:rsidRPr="0008241C">
        <w:rPr>
          <w:noProof/>
          <w:sz w:val="22"/>
          <w:szCs w:val="22"/>
          <w:lang w:val="en-NZ"/>
        </w:rPr>
        <w:t>., 2008)</w:t>
      </w:r>
      <w:r w:rsidRPr="0008241C">
        <w:rPr>
          <w:sz w:val="22"/>
          <w:szCs w:val="22"/>
        </w:rPr>
        <w:fldChar w:fldCharType="end"/>
      </w:r>
      <w:r w:rsidRPr="0008241C">
        <w:rPr>
          <w:sz w:val="22"/>
          <w:szCs w:val="22"/>
          <w:lang w:val="en-NZ"/>
        </w:rPr>
        <w:t xml:space="preserve">. </w:t>
      </w:r>
    </w:p>
    <w:p w14:paraId="020E1BAA" w14:textId="77777777" w:rsidR="00A01204" w:rsidRPr="0008241C" w:rsidRDefault="00A01204" w:rsidP="00A01204">
      <w:pPr>
        <w:rPr>
          <w:sz w:val="22"/>
          <w:szCs w:val="22"/>
          <w:lang w:val="en-NZ"/>
        </w:rPr>
      </w:pPr>
    </w:p>
    <w:p w14:paraId="7247FA35" w14:textId="77777777" w:rsidR="00A01204" w:rsidRPr="0008241C" w:rsidRDefault="00A01204" w:rsidP="00A01204">
      <w:pPr>
        <w:rPr>
          <w:sz w:val="22"/>
          <w:szCs w:val="22"/>
          <w:lang w:val="en-NZ"/>
        </w:rPr>
      </w:pPr>
      <w:r w:rsidRPr="0008241C">
        <w:rPr>
          <w:sz w:val="22"/>
          <w:szCs w:val="22"/>
        </w:rPr>
        <w:t xml:space="preserve">The Asia-Pacific region has experienced substantial climate changes and extremes in the recent (historic) past. Increasing terrestrial and ocean temperatures have been observed during the twentieth century </w:t>
      </w:r>
      <w:r w:rsidRPr="0008241C">
        <w:rPr>
          <w:sz w:val="22"/>
          <w:szCs w:val="22"/>
        </w:rPr>
        <w:fldChar w:fldCharType="begin" w:fldLock="1"/>
      </w:r>
      <w:r w:rsidRPr="0008241C">
        <w:rPr>
          <w:sz w:val="22"/>
          <w:szCs w:val="22"/>
        </w:rPr>
        <w:instrText>ADDIN CSL_CITATION {"citationItems":[{"id":"ITEM-1","itemData":{"author":[{"dropping-particle":"","family":"Jones","given":"D. A.","non-dropping-particle":"","parse-names":false,"suffix":""},{"dropping-particle":"","family":"Collins","given":"D. A.","non-dropping-particle":"","parse-names":false,"suffix":""},{"dropping-particle":"","family":"McGree","given":"S.","non-dropping-particle":"","parse-names":false,"suffix":""},{"dropping-particle":"","family":"Trewin","given":"B.","non-dropping-particle":"","parse-names":false,"suffix":""},{"dropping-particle":"","family":"Skilling","given":"E.","non-dropping-particle":"","parse-names":false,"suffix":""},{"dropping-particle":"","family":"Diamond","given":"H.","non-dropping-particle":"","parse-names":false,"suffix":""},{"dropping-particle":"","family":"Fa’anunu","given":"O.","non-dropping-particle":"","parse-names":false,"suffix":""},{"dropping-particle":"","family":"Hiriasia","given":"D.","non-dropping-particle":"","parse-names":false,"suffix":""},{"dropping-particle":"","family":"Hugony","given":"S.","non-dropping-particle":"","parse-names":false,"suffix":""},{"dropping-particle":"","family":"Hutchinson","given":"R","non-dropping-particle":"","parse-names":false,"suffix":""}],"container-title":"Aust. Meteorol. Mag","id":"ITEM-1","issued":{"date-parts":[["2013"]]},"note":"NULL","page":"285-302","title":"An updated analysis of homogeneous temperature data at Pacific Island stations","type":"article-journal","volume":"61"},"uris":["http://www.mendeley.com/documents/?uuid=15176683-a9fe-4683-b823-04dec14cd3b8"]},{"id":"ITEM-2","itemData":{"DOI":"10.1038/nclimate2389","ISBN":"1758-6798","ISSN":"1758-678X","abstract":"The global ocean stores more than 90% of the heat associated with observed greenhouse-gas-attributed global warming1, 2, 3, 4. Using satellite altimetry observations and a large suite of climate models, we conclude that observed estimates of 0–700 dbar global ocean warming since 1970 are likely biased low. This underestimation is attributed to poor sampling of the Southern Hemisphere, and limitations of the analysis methods that conservatively estimate temperature changes in data-sparse regions5, 6, 7. We find that the partitioning of northern and southern hemispheric simulated sea surface height changes are consistent with precise altimeter observations, whereas the hemispheric partitioning of simulated upper-ocean warming is inconsistent with observed in-situ-based ocean heat content estimates. Relying on the close correspondence between hemispheric-scale ocean heat content and steric changes, we adjust the poorly constrained Southern Hemisphere observed warming estimates so that hemispheric ratios are consistent with the broad range of modelled results. These adjustments yield large increases (2.2–7.1 × 1022 J 35 yr−1) to current global upper-ocean heat content change estimates, and have important implications for sea level, the planetary energy budget and climate sensitivity assessments.","author":[{"dropping-particle":"","family":"Durack","given":"Paul J.","non-dropping-particle":"","parse-names":false,"suffix":""},{"dropping-particle":"","family":"Gleckler","given":"Peter J.","non-dropping-particle":"","parse-names":false,"suffix":""},{"dropping-particle":"","family":"Landerer","given":"Felix W.","non-dropping-particle":"","parse-names":false,"suffix":""},{"dropping-particle":"","family":"Taylor","given":"Karl E.","non-dropping-particle":"","parse-names":false,"suffix":""}],"container-title":"Nature Climate Change","id":"ITEM-2","issue":"October","issued":{"date-parts":[["2014"]]},"page":"1-7","title":"Quantifying underestimates of long-term upper-ocean warming","type":"article-journal","volume":"4"},"uris":["http://www.mendeley.com/documents/?uuid=9ff798dd-5fe3-4e83-96a6-2754badb5dd2"]},{"id":"ITEM-3","itemData":{"DOI":"10.1175/JCLI-D-13-00397.1","ISSN":"08948755","abstract":"AbstractUsing the reconstructed continuous and homogenized surface air temperature (SAT) series for 16 cities across eastern China (where the greatest industrial developments in China have taken place) back to the nineteenth century, the authors examine linear trends of SAT. The regional-mean SAT over eastern China shows a warming trend of 1.52°C (100 yr)−1 during 1909–2010. It mainly occurred in the past 4 decades and this agrees well with the variability in another SAT series developed from a much denser station network (over 400 sites) across this part of China since 1951. This study collects population data for 245 sites (from these 400+ locations) and split these into five equally sized groups based on population size. Comparison of these five groups across different durations from 30 to 60 yr in length indicates that differences in population only account for between 9% and 24% of the warming since 1951. To show that a larger urbanization impact is very unlikely, the study additionally determines ho...","author":[{"dropping-particle":"","family":"Zhao","given":"Ping","non-dropping-particle":"","parse-names":false,"suffix":""},{"dropping-particle":"","family":"Jones","given":"Phil","non-dropping-particle":"","parse-names":false,"suffix":""},{"dropping-particle":"","family":"Cao","given":"Lijuan","non-dropping-particle":"","parse-names":false,"suffix":""},{"dropping-particle":"","family":"Yan","given":"Zhongwei","non-dropping-particle":"","parse-names":false,"suffix":""},{"dropping-particle":"","family":"Zha","given":"Shuyao","non-dropping-particle":"","parse-names":false,"suffix":""},{"dropping-particle":"","family":"Zhu","given":"Yani","non-dropping-particle":"","parse-names":false,"suffix":""},{"dropping-particle":"","family":"Yu","given":"Yu","non-dropping-particle":"","parse-names":false,"suffix":""},{"dropping-particle":"","family":"Tang","given":"Guoli","non-dropping-particle":"","parse-names":false,"suffix":""}],"container-title":"Journal of Climate","id":"ITEM-3","issue":"12","issued":{"date-parts":[["2014"]]},"page":"4693-4703","title":"Trend of surface air temperature in Eastern China and associated large-scale climate variability over the last 100 years","type":"article-journal","volume":"27"},"uris":["http://www.mendeley.com/documents/?uuid=d670911f-a005-4d2d-891e-52b3b5276362"]},{"id":"ITEM-4","itemData":{"DOI":"10.1007/s00704-014-1283-z","ISSN":"14344483","author":[{"dropping-particle":"","family":"Mondal","given":"Arun","non-dropping-particle":"","parse-names":false,"suffix":""},{"dropping-particle":"","family":"Khare","given":"Deepak","non-dropping-particle":"","parse-names":false,"suffix":""},{"dropping-particle":"","family":"Kundu","given":"Sananda","non-dropping-particle":"","parse-names":false,"suffix":""}],"container-title":"Theoretical and Applied Climatology","id":"ITEM-4","issue":"1-2","issued":{"date-parts":[["2015"]]},"page":"143-158","title":"Spatial and temporal analysis of rainfall and temperature trend of India","type":"article-journal","volume":"122"},"uris":["http://www.mendeley.com/documents/?uuid=26bd8d07-ae2f-491b-a341-13474b34de4d"]},{"id":"ITEM-5","itemData":{"DOI":"10.1016/j.gloplacha.2015.09.015","ISSN":"09218181","abstract":"Climate change in complex mountain regions has an impact on the change of water resources, especially in arid areas. Here, we use long-term meteorological and hydrological station observation data to analyze the time series of climate indices and runoff to study the variability of climate in the Kaidu River Basin. The analysis results are as follows: 1) the variability rate of low temperature indices are of greater magnitude than high temperature indices; 2) overall, for the river basin, frost days and ice days all exhibited decreasing trends, and growing season lengths increased considerably; 3) during the past 50 years, overall precipitation has increased in the river basin, but there are some differences in some seasons, and precipitation from June to August accounts for approximately 66% of the annual precipitation; and 4) temperature lapse rate and precipitation of the mountain region are major factors influencing the change of runoff for the Kaidu River Basin, temperature lapse rates are the main factor influencing the run off change in the spring and fall, and precipitation in the mountain region is the major factor influencing the runoff change in the summer. Generally, climate change in complex mountain regions will be expected to seriously affect water resources in arid regions.","author":[{"dropping-particle":"","family":"Deng","given":"Haijun","non-dropping-particle":"","parse-names":false,"suffix":""},{"dropping-particle":"","family":"Chen","given":"Yaning","non-dropping-particle":"","parse-names":false,"suffix":""},{"dropping-particle":"","family":"Wang","given":"Huaijun","non-dropping-particle":"","parse-names":false,"suffix":""},{"dropping-particle":"","family":"Zhang","given":"Shuhua","non-dropping-particle":"","parse-names":false,"suffix":""}],"container-title":"Global and Planetary Change","id":"ITEM-5","issued":{"date-parts":[["2015"]]},"page":"28-37","publisher":"Elsevier B.V.","title":"Climate change with elevation and its potential impact on water resources in the Tianshan Mountains, Central Asia","type":"article-journal","volume":"135"},"uris":["http://www.mendeley.com/documents/?uuid=885e6c19-6f6f-4980-a161-5050cf8d475f"]}],"mendeley":{"formattedCitation":"(H. Deng &lt;i&gt;et al.&lt;/i&gt;, 2015; Durack &lt;i&gt;et al.&lt;/i&gt;, 2014; D. A. Jones &lt;i&gt;et al.&lt;/i&gt;, 2013; Mondal &lt;i&gt;et al.&lt;/i&gt;, 2015; P. Zhao &lt;i&gt;et al.&lt;/i&gt;, 2014)","plainTextFormattedCitation":"(H. Deng et al., 2015; Durack et al., 2014; D. A. Jones et al., 2013; Mondal et al., 2015; P. Zhao et al., 2014)","previouslyFormattedCitation":"(H. Deng &lt;i&gt;et al.&lt;/i&gt;, 2015; Durack &lt;i&gt;et al.&lt;/i&gt;, 2014; D. A. Jones &lt;i&gt;et al.&lt;/i&gt;, 2013; Mondal &lt;i&gt;et al.&lt;/i&gt;, 2015; P. Zhao &lt;i&gt;et al.&lt;/i&gt;, 2014)"},"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H. Deng </w:t>
      </w:r>
      <w:r w:rsidRPr="0008241C">
        <w:rPr>
          <w:i/>
          <w:noProof/>
          <w:sz w:val="22"/>
          <w:szCs w:val="22"/>
          <w:lang w:val="fr-FR"/>
        </w:rPr>
        <w:t>et al.</w:t>
      </w:r>
      <w:r w:rsidRPr="0008241C">
        <w:rPr>
          <w:noProof/>
          <w:sz w:val="22"/>
          <w:szCs w:val="22"/>
          <w:lang w:val="fr-FR"/>
        </w:rPr>
        <w:t xml:space="preserve">, 2015; Durack </w:t>
      </w:r>
      <w:r w:rsidRPr="0008241C">
        <w:rPr>
          <w:i/>
          <w:noProof/>
          <w:sz w:val="22"/>
          <w:szCs w:val="22"/>
          <w:lang w:val="fr-FR"/>
        </w:rPr>
        <w:t>et al.</w:t>
      </w:r>
      <w:r w:rsidRPr="0008241C">
        <w:rPr>
          <w:noProof/>
          <w:sz w:val="22"/>
          <w:szCs w:val="22"/>
          <w:lang w:val="fr-FR"/>
        </w:rPr>
        <w:t xml:space="preserve">, 2014; D. A. Jones </w:t>
      </w:r>
      <w:r w:rsidRPr="0008241C">
        <w:rPr>
          <w:i/>
          <w:noProof/>
          <w:sz w:val="22"/>
          <w:szCs w:val="22"/>
          <w:lang w:val="fr-FR"/>
        </w:rPr>
        <w:t>et al.</w:t>
      </w:r>
      <w:r w:rsidRPr="0008241C">
        <w:rPr>
          <w:noProof/>
          <w:sz w:val="22"/>
          <w:szCs w:val="22"/>
          <w:lang w:val="fr-FR"/>
        </w:rPr>
        <w:t xml:space="preserve">, 2013; Mondal </w:t>
      </w:r>
      <w:r w:rsidRPr="0008241C">
        <w:rPr>
          <w:i/>
          <w:noProof/>
          <w:sz w:val="22"/>
          <w:szCs w:val="22"/>
          <w:lang w:val="fr-FR"/>
        </w:rPr>
        <w:t>et al.</w:t>
      </w:r>
      <w:r w:rsidRPr="0008241C">
        <w:rPr>
          <w:noProof/>
          <w:sz w:val="22"/>
          <w:szCs w:val="22"/>
          <w:lang w:val="fr-FR"/>
        </w:rPr>
        <w:t xml:space="preserve">, 2015; P. Zhao </w:t>
      </w:r>
      <w:r w:rsidRPr="0008241C">
        <w:rPr>
          <w:i/>
          <w:noProof/>
          <w:sz w:val="22"/>
          <w:szCs w:val="22"/>
          <w:lang w:val="fr-FR"/>
        </w:rPr>
        <w:t>et al.</w:t>
      </w:r>
      <w:r w:rsidRPr="0008241C">
        <w:rPr>
          <w:noProof/>
          <w:sz w:val="22"/>
          <w:szCs w:val="22"/>
          <w:lang w:val="fr-FR"/>
        </w:rPr>
        <w:t>, 2014)</w:t>
      </w:r>
      <w:r w:rsidRPr="0008241C">
        <w:rPr>
          <w:sz w:val="22"/>
          <w:szCs w:val="22"/>
        </w:rPr>
        <w:fldChar w:fldCharType="end"/>
      </w:r>
      <w:r w:rsidRPr="0008241C">
        <w:rPr>
          <w:sz w:val="22"/>
          <w:szCs w:val="22"/>
          <w:lang w:val="fr-FR"/>
        </w:rPr>
        <w:t xml:space="preserve">. </w:t>
      </w:r>
      <w:r w:rsidRPr="0008241C">
        <w:rPr>
          <w:sz w:val="22"/>
          <w:szCs w:val="22"/>
        </w:rPr>
        <w:t xml:space="preserve">In contrast, precipitation trends are spatially heterogeneous </w:t>
      </w:r>
      <w:r w:rsidRPr="0008241C">
        <w:rPr>
          <w:sz w:val="22"/>
          <w:szCs w:val="22"/>
        </w:rPr>
        <w:fldChar w:fldCharType="begin" w:fldLock="1"/>
      </w:r>
      <w:r w:rsidRPr="0008241C">
        <w:rPr>
          <w:sz w:val="22"/>
          <w:szCs w:val="22"/>
        </w:rPr>
        <w:instrText>ADDIN CSL_CITATION {"citationItems":[{"id":"ITEM-1","itemData":{"DOI":"10.1029/2009GL041067","ISSN":"00948276","abstract":"Three protracted droughts have occurred during the instrumental history\\nof Southeast Australia (SEA)-the \"Federation\" (similar to 1895-1902),\\n\"WorldWar II\" (similar to 1937-1945) and the \"BigDry\" (similar to\\n1997-present). This paper compares the nature and causes of these\\ndroughts in order to better inform drought management strategies\\nin SEA. It is shown that the three droughts differ in terms of severity,\\nspatial footprint, seasonality and seasonal rainfall make-up. This\\ndiversity arises due to the fact that the droughts are driven by\\ndifferent climatic teleconnections with the Pacific, Indian and Southern\\nOceans. Importantly, this study highlights potential flaws with drought\\nforecasting and management in SEA and emphasises the need for further\\nresearch into understanding and representing hydroclimatic drivers\\nof drought. Citation: Verdon-Kidd, D. C., and A. S. Kiem (2009),\\nNature and causes of protracted droughts in southeast Australia:\\nComparison between the Federation, WWII, and Big Dry droughts, Geophys.\\nRes. Lett., 36, L22707, doi: 10.1029/2009GL041067.","author":[{"dropping-particle":"","family":"Verdon-Kidd","given":"Danielle C.","non-dropping-particle":"","parse-names":false,"suffix":""},{"dropping-particle":"","family":"Kiem","given":"Anthony S.","non-dropping-particle":"","parse-names":false,"suffix":""}],"container-title":"Geophysical Research Letters","id":"ITEM-1","issue":"22","issued":{"date-parts":[["2009"]]},"page":"1-6","title":"Nature and causes of protracted droughts in southeast Australia: Comparison between the Federation, WWII, and Big Dry droughts","type":"article-journal","volume":"36"},"uris":["http://www.mendeley.com/documents/?uuid=b730d010-c169-435e-ad2c-8d000f07059f"]},{"id":"ITEM-2","itemData":{"DOI":"10.1029/2012GL052945","ISSN":"00948276","abstract":"Proper interpretations of extreme rainfall trends in the Asian monsoon regions are complicated by tropical cyclones (TCs) from tropical oceans, whose rainfall trend may be different from the local monsoon (non-TC) rain. Here we show that the trends over the China summer monsoon region have been distorted by western North Pacific typhoons, which bring rainfall with decreasing frequency and increasing intensity. Typically the latter is not sufficient to overcome the former, so TC-related extreme rainfall trend is smaller than monsoon-related extreme rainfall. The net impact underestimates the increasing trend and overestimates the decreasing trend in monsoon extreme rainfall over most areas. The effect is minimal in the Meiyu rain belt region, but reaches 30% in northeastern and southern China. The largest distortions occur on offshore islands in the main TC paths that underwent significant decadal variations. In Hainan, the −3%/decade trend becomes +7%/decade if typhoon rainfall is removed. An opposite case occurs in Taiwan, where the extreme rainfall trend is hugely inflated by local increases in TC rainfall. These opposite effects emphasize the importance of considering the different mechanisms of rainfall systems in order to avoid mis-attribution of regional effects on extreme rainfall to thermodynamic consequences of global warming.","author":[{"dropping-particle":"","family":"Chang","given":"Chih Pei","non-dropping-particle":"","parse-names":false,"suffix":""},{"dropping-particle":"","family":"Lei","given":"Yonghui","non-dropping-particle":"","parse-names":false,"suffix":""},{"dropping-particle":"","family":"Sui","given":"Chung Hisung","non-dropping-particle":"","parse-names":false,"suffix":""},{"dropping-particle":"","family":"Lin","given":"Xiaohong","non-dropping-particle":"","parse-names":false,"suffix":""},{"dropping-particle":"","family":"Ren","given":"Fumin","non-dropping-particle":"","parse-names":false,"suffix":""}],"container-title":"Geophysical Research Letters","id":"ITEM-2","issue":"17","issued":{"date-parts":[["2012"]]},"page":"1-6","title":"Tropical cyclone and extreme rainfall trends in East Asian summer monsoon since mid-20th century","type":"article-journal","volume":"39"},"uris":["http://www.mendeley.com/documents/?uuid=acc9d617-0049-4c9a-af4b-ebf9c26e87bc"]},{"id":"ITEM-3","itemData":{"DOI":"10.1002/hyp.9339","ISSN":"08856087","author":[{"dropping-particle":"","family":"Wang","given":"Huaijun","non-dropping-particle":"","parse-names":false,"suffix":""},{"dropping-particle":"","family":"Chen","given":"Yaning","non-dropping-particle":"","parse-names":false,"suffix":""},{"dropping-particle":"","family":"Chen","given":"Zhongsheng","non-dropping-particle":"","parse-names":false,"suffix":""}],"container-title":"Hydrological Processes","id":"ITEM-3","issue":"12","issued":{"date-parts":[["2013"]]},"page":"1807-1818","title":"Spatial distribution and temporal trends of mean precipitation and extremes in the arid region, northwest of China, during 1960-2010","type":"article-journal","volume":"27"},"uris":["http://www.mendeley.com/documents/?uuid=cabdc6fe-b9f0-4db6-b3b9-f660d7ac79fd"]},{"id":"ITEM-4","itemData":{"DOI":"10.1002/joc.3874","ISBN":"1097-0088","ISSN":"10970088","abstract":"Rainfall records for 23 countries and territories in the western Pacific have been collated for the purpose of examining trends in total and extreme rainfall since 1951. For some countries this is the first time that their data have been included in this type of analysis and for others the number of stations examined is more than twice that available in the current literature. Station trends in annual total and extreme rainfall for 1961–2011 are spatially heterogeneous and largely not statistically significant. This differs with the results of earlier studies that show spatially coherent trends that tended to reverse in the vicinity of the South Pacific Convergence Zone (SPCZ). We infer that the difference is due to the Interdecadal Pacific Oscillation switching to a negative phase from about 1999, largely reversing earlier rainfall changes. Trend analyses for 1981–2011 show wetter conditions in the West Pacific Monsoon (WPM) region and southwest of the mean SPCZ position. In the tropical North Pacific it has become wetter west of 160°E with the Intertropical Convergence Zone/WPM expanding northwards west of 140°E. Northeast of the SPCZ and in the central tropical Pacific east of about 160°E it has become drier. Our findings for the South Pacific subtropics are consistent with broader trends seen in parts of southern and eastern Australia towards reduced rainfall. The relationship between total and extreme rainfall and Pacific basin sea surface temperatures (SSTs) has been investigated with a focus on the influence of the El Niño-Southern Oscillation (ENSO). We substantiate a strong relationship between ENSO and total rainfall and establish similar relationships for the threshold extreme indices. The percentile-based and absolute extreme indices are influenced by ENSO to a lesser extent and in some cases the influence is marginal. Undoubtedly, larger-scale SST variability is not the only influence on these indices.","author":[{"dropping-particle":"","family":"Mcgree","given":"S.","non-dropping-particle":"","parse-names":false,"suffix":""},{"dropping-particle":"","family":"Whan","given":"K.","non-dropping-particle":"","parse-names":false,"suffix":""},{"dropping-particle":"","family":"Jones","given":"D.","non-dropping-particle":"","parse-names":false,"suffix":""},{"dropping-particle":"V.","family":"Alexander","given":"L.","non-dropping-particle":"","parse-names":false,"suffix":""},{"dropping-particle":"","family":"Imielska","given":"A.","non-dropping-particle":"","parse-names":false,"suffix":""},{"dropping-particle":"","family":"Diamond","given":"H.","non-dropping-particle":"","parse-names":false,"suffix":""},{"dropping-particle":"","family":"Ene","given":"E.","non-dropping-particle":"","parse-names":false,"suffix":""},{"dropping-particle":"","family":"Finaulahi","given":"S.","non-dropping-particle":"","parse-names":false,"suffix":""},{"dropping-particle":"","family":"Inape","given":"K.","non-dropping-particle":"","parse-names":false,"suffix":""},{"dropping-particle":"","family":"Jacklick","given":"L.","non-dropping-particle":"","parse-names":false,"suffix":""},{"dropping-particle":"","family":"Kumar","given":"R.","non-dropping-particle":"","parse-names":false,"suffix":""},{"dropping-particle":"","family":"Laurent","given":"V.","non-dropping-particle":"","parse-names":false,"suffix":""},{"dropping-particle":"","family":"Malala","given":"H.","non-dropping-particle":"","parse-names":false,"suffix":""},{"dropping-particle":"","family":"Malsale","given":"P.","non-dropping-particle":"","parse-names":false,"suffix":""},{"dropping-particle":"","family":"Moniz","given":"T.","non-dropping-particle":"","parse-names":false,"suffix":""},{"dropping-particle":"","family":"Ngemaes","given":"M.","non-dropping-particle":"","parse-names":false,"suffix":""},{"dropping-particle":"","family":"Peltier","given":"A.","non-dropping-particle":"","parse-names":false,"suffix":""},{"dropping-particle":"","family":"Porteous","given":"A.","non-dropping-particle":"","parse-names":false,"suffix":""},{"dropping-particle":"","family":"Pulehetoa-Mitiepo","given":"R.","non-dropping-particle":"","parse-names":false,"suffix":""},{"dropping-particle":"","family":"Seuseu","given":"S.","non-dropping-particle":"","parse-names":false,"suffix":""},{"dropping-particle":"","family":"Skilling","given":"E.","non-dropping-particle":"","parse-names":false,"suffix":""},{"dropping-particle":"","family":"Tahani","given":"L.","non-dropping-particle":"","parse-names":false,"suffix":""},{"dropping-particle":"","family":"Teimitsi","given":"F.","non-dropping-particle":"","parse-names":false,"suffix":""},{"dropping-particle":"","family":"Toorua","given":"U.","non-dropping-particle":"","parse-names":false,"suffix":""},{"dropping-particle":"","family":"Vaiimene","given":"M.","non-dropping-particle":"","parse-names":false,"suffix":""}],"container-title":"International Journal of Climatology","id":"ITEM-4","issue":"8","issued":{"date-parts":[["2014"]]},"page":"2775-2791","title":"An updated assessment of trends and variability in total and extreme rainfall in the western Pacific","type":"article-journal","volume":"34"},"uris":["http://www.mendeley.com/documents/?uuid=07f96b14-dd39-4c00-aeb0-cf7211397ae7"]},{"id":"ITEM-5","itemData":{"DOI":"10.1007/s00382-015-2778-8","ISSN":"14320894","author":[{"dropping-particle":"","family":"Duan","given":"Weili","non-dropping-particle":"","parse-names":false,"suffix":""},{"dropping-particle":"","family":"He","given":"Bin","non-dropping-particle":"","parse-names":false,"suffix":""},{"dropping-particle":"","family":"Takara","given":"Kaoru","non-dropping-particle":"","parse-names":false,"suffix":""},{"dropping-particle":"","family":"Luo","given":"Pingping","non-dropping-particle":"","parse-names":false,"suffix":""},{"dropping-particle":"","family":"Hu","given":"Maochuan","non-dropping-particle":"","parse-names":false,"suffix":""},{"dropping-particle":"","family":"Alias","given":"Nor Eliza","non-dropping-particle":"","parse-names":false,"suffix":""},{"dropping-particle":"","family":"Nover","given":"Daniel","non-dropping-particle":"","parse-names":false,"suffix":""}],"container-title":"Climate Dynamics","id":"ITEM-5","issue":"7-8","issued":{"date-parts":[["2015"]]},"page":"2273-2292","publisher":"Springer Berlin Heidelberg","title":"Changes of precipitation amounts and extremes over Japan between 1901 and 2012 and their connection to climate indices","type":"article-journal","volume":"45"},"uris":["http://www.mendeley.com/documents/?uuid=9afc2a7e-7cc5-42ac-abc0-8c688fb0d4d4"]},{"id":"ITEM-6","itemData":{"DOI":"10.1371/journal.pone.0128533","ISSN":"19326203","PMID":"26039148","abstract":"An understanding of past hydroclimatic variability is critical to resolving the significance of recent recorded trends in Australian precipitation and informing climate models. Our aim was to reconstruct past hydroclimatic variability in semi-arid northwest Australia to provide a longer context within which to examine a recent period of unusually high summer-autumn precipitation. We developed a 210-year ring-width chronology from Callitris columellaris, which was highly correlated with summer-autumn (Dec-May) precipitation (r = 0.81; 1910-2011; p &lt; 0.0001) and autumn (Mar-May) self-calibrating Palmer drought severity index (scPDSI, r = 0.73; 1910-2011; p &lt; 0.0001) across semi-arid northwest Australia. A linear regression model was used to reconstruct precipitation and explained 66% of the variance in observed summer-autumn precipitation. Our reconstruction reveals inter-annual to multi-decadal scale variation in hydroclimate of the region during the last 210 years, typically showing periods of below average precipitation extending from one to three decades and periods of above average precipitation, which were often less than a decade. Our results demonstrate that the last two decades (1995-2012) have been unusually wet (average summer-autumn precipitation of 310 mm) compared to the previous two centuries (average summer-autumn precipitation of 229 mm), coinciding with both an anomalously high frequency and intensity of tropical cyclones in northwest Australia and the dominance of the positive phase of the Southern Annular Mode.","author":[{"dropping-particle":"","family":"O'Donnell","given":"Alison J.","non-dropping-particle":"","parse-names":false,"suffix":""},{"dropping-particle":"","family":"Cook","given":"Edward R.","non-dropping-particle":"","parse-names":false,"suffix":""},{"dropping-particle":"","family":"Palmer","given":"Jonathan G.","non-dropping-particle":"","parse-names":false,"suffix":""},{"dropping-particle":"","family":"Turney","given":"Chris S M","non-dropping-particle":"","parse-names":false,"suffix":""},{"dropping-particle":"","family":"Page","given":"Gerald F M","non-dropping-particle":"","parse-names":false,"suffix":""},{"dropping-particle":"","family":"Grierson","given":"Pauline F.","non-dropping-particle":"","parse-names":false,"suffix":""}],"container-title":"PLoS ONE","id":"ITEM-6","issue":"6","issued":{"date-parts":[["2015"]]},"page":"1-18","title":"Tree rings show recent high summer-autumn precipitation in northwest Australia is unprecedented within the last two centuries","type":"article-journal","volume":"10"},"uris":["http://www.mendeley.com/documents/?uuid=0473931c-1121-4407-a308-3cc52691d75c"]},{"id":"ITEM-7","itemData":{"abstract":"The Asian monsoon is the weather system that has the greatest effect on the greatest number of people in the world. Naturally then, knowing better how climate change might affect the monsoon is tremendously important. One obstacle that prevents a better understanding of future behavior is a poor knowledge of its past. Cook et al. (p. 486; see the Perspective by Wahl and Morrill) help to fill this gap with a 700-year reconstruction of the monsoon from tree-ring data obtained throughout Asia. The reconstruction chronicles monsoon failures and megadroughts, as well as patterns of precipitation, and can thus be compared with other relevant climate records to allow links with sea-surface temperatures to be better understood.The Asian monsoon system affects more than half of humanity worldwide, yet the dynamical processes that govern its complex spatiotemporal variability are not sufficiently understood to model and predict its behavior, due in part to inadequate long-term climate observations. Here we present the Monsoon Asia Drought Atlas (MADA), a seasonally resolved gridded spatial reconstruction of Asian monsoon drought and pluvials over the past millennium, derived from a network of tree-ring chronologies. MADA provides the spatiotemporal details of known historic monsoon failures and reveals the occurrence, severity, and fingerprint of previously unknown monsoon megadroughts and their close linkages to large-scale patterns of tropical Indo-Pacific sea surface temperatures. MADA thus provides a long-term context for recent monsoon variability that is critically needed for climate modeling, prediction, and attribution.","author":[{"dropping-particle":"","family":"Cook","given":"Edward R","non-dropping-particle":"","parse-names":false,"suffix":""},{"dropping-particle":"","family":"Anchukaitis","given":"Kevin J","non-dropping-particle":"","parse-names":false,"suffix":""},{"dropping-particle":"","family":"Buckley","given":"Brendan M","non-dropping-particle":"","parse-names":false,"suffix":""},{"dropping-particle":"","family":"D’Arrigo","given":"Rosanne D","non-dropping-particle":"","parse-names":false,"suffix":""},{"dropping-particle":"","family":"Jacoby","given":"Gordon C","non-dropping-particle":"","parse-names":false,"suffix":""},{"dropping-particle":"","family":"Wright","given":"William E","non-dropping-particle":"","parse-names":false,"suffix":""}],"container-title":"Science","id":"ITEM-7","issue":"5977","issued":{"date-parts":[["2010","4","22"]]},"page":"486 LP  - 489","title":"Asian Monsoon Failure and Megadrought During the Last Millennium","type":"article-journal","volume":"328"},"uris":["http://www.mendeley.com/documents/?uuid=67f28064-b16f-47d5-bd3b-ba162e5a49f3"]},{"id":"ITEM-8","itemData":{"ISSN":"1758-678X","author":[{"dropping-particle":"","family":"Donat","given":"Markus G","non-dropping-particle":"","parse-names":false,"suffix":""},{"dropping-particle":"","family":"Lowry","given":"Andrew L","non-dropping-particle":"","parse-names":false,"suffix":""},{"dropping-particle":"V","family":"Alexander","given":"Lisa","non-dropping-particle":"","parse-names":false,"suffix":""},{"dropping-particle":"","family":"O[rsquor]Gorman","given":"Paul A","non-dropping-particle":"","parse-names":false,"suffix":""},{"dropping-particle":"","family":"Maher","given":"Nicola","non-dropping-particle":"","parse-names":false,"suffix":""}],"container-title":"Nature Clim. Change","id":"ITEM-8","issue":"5","issued":{"date-parts":[["2016","5"]]},"page":"508-513","publisher":"Nature Publishing Group","title":"More extreme precipitation in the world[rsquor]s dry and wet regions","type":"article-journal","volume":"6"},"uris":["http://www.mendeley.com/documents/?uuid=7849418c-d89d-41e4-b04d-198b9871b07c"]},{"id":"ITEM-9","itemData":{"ISSN":"1748-9326","abstract":"Agricultural production across eastern Australia and New Zealand is highly vulnerable to drought, but there is a dearth of observational drought information prior to CE 1850. Using a comprehensive network of 176 drought-sensitive tree-ring chronologies and one coral series, we report the first Southern Hemisphere gridded drought atlas extending back to CE 1500. The austral summer (December–February) Palmer drought sensitivity index reconstruction accurately reproduces historically documented drought events associated with the first European settlement of Australia in CE 1788, and the leading principal component explains over 50% of the underlying variance. This leading mode of variability is strongly related to the Interdecadal Pacific Oscillation tripole index (IPO), with a strong and robust antiphase correlation between (1) eastern Australia and the New Zealand North Island and (2) the South Island. Reported positive, negative, and neutral phases of the IPO are consistently reconstructed by the drought atlas although the relationship since CE 1976 appears to have weakened.","author":[{"dropping-particle":"","family":"Palmer","given":"JG","non-dropping-particle":"","parse-names":false,"suffix":""},{"dropping-particle":"","family":"Cook","given":"ER","non-dropping-particle":"","parse-names":false,"suffix":""},{"dropping-particle":"","family":"Turney","given":"CSM","non-dropping-particle":"","parse-names":false,"suffix":""},{"dropping-particle":"","family":"Allen","given":"K","non-dropping-particle":"","parse-names":false,"suffix":""},{"dropping-particle":"","family":"Fenwick","given":"P","non-dropping-particle":"","parse-names":false,"suffix":""},{"dropping-particle":"","family":"Cook","given":"BI","non-dropping-particle":"","parse-names":false,"suffix":""},{"dropping-particle":"","family":"O’Donnell","given":"A","non-dropping-particle":"","parse-names":false,"suffix":""},{"dropping-particle":"","family":"Lough","given":"J","non-dropping-particle":"","parse-names":false,"suffix":""},{"dropping-particle":"","family":"Baker","given":"P","non-dropping-particle":"","parse-names":false,"suffix":""}],"container-title":"Environmental Research Letters","id":"ITEM-9","issue":"12","issued":{"date-parts":[["2015"]]},"page":"124002","title":"Drought variability in the eastern Australia and New Zealand summer drought atlas (ANZDA, CE 1500–2012) modulated by the Interdecadal Pacific Oscillation","type":"article-journal","volume":"10"},"uris":["http://www.mendeley.com/documents/?uuid=af0e3acf-c520-49fe-a2de-2d9103dd8fee"]}],"mendeley":{"formattedCitation":"(Chang &lt;i&gt;et al.&lt;/i&gt;, 2012; E. R. Cook &lt;i&gt;et al.&lt;/i&gt;, 2010; Donat &lt;i&gt;et al.&lt;/i&gt;, 2016; Duan &lt;i&gt;et al.&lt;/i&gt;, 2015; Mcgree &lt;i&gt;et al.&lt;/i&gt;, 2014; O’Donnell &lt;i&gt;et al.&lt;/i&gt;, 2015; Palmer &lt;i&gt;et al.&lt;/i&gt;, 2015; Verdon-Kidd &amp; Kiem, 2009; H. Wang &lt;i&gt;et al.&lt;/i&gt;, 2013)","plainTextFormattedCitation":"(Chang et al., 2012; E. R. Cook et al., 2010; Donat et al., 2016; Duan et al., 2015; Mcgree et al., 2014; O’Donnell et al., 2015; Palmer et al., 2015; Verdon-Kidd &amp; Kiem, 2009; H. Wang et al., 2013)","previouslyFormattedCitation":"(Chang &lt;i&gt;et al.&lt;/i&gt;, 2012; E. R. Cook &lt;i&gt;et al.&lt;/i&gt;, 2010; Donat &lt;i&gt;et al.&lt;/i&gt;, 2016; Duan &lt;i&gt;et al.&lt;/i&gt;, 2015; Mcgree &lt;i&gt;et al.&lt;/i&gt;, 2014; O’Donnell &lt;i&gt;et al.&lt;/i&gt;, 2015; Palmer &lt;i&gt;et al.&lt;/i&gt;, 2015; Verdon-Kidd &amp; Kiem, 2009; H. Wang &lt;i&gt;et al.&lt;/i&gt;, 2013)"},"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Chang </w:t>
      </w:r>
      <w:r w:rsidRPr="0008241C">
        <w:rPr>
          <w:i/>
          <w:noProof/>
          <w:sz w:val="22"/>
          <w:szCs w:val="22"/>
          <w:lang w:val="en-NZ"/>
        </w:rPr>
        <w:t>et al.</w:t>
      </w:r>
      <w:r w:rsidRPr="0008241C">
        <w:rPr>
          <w:noProof/>
          <w:sz w:val="22"/>
          <w:szCs w:val="22"/>
          <w:lang w:val="en-NZ"/>
        </w:rPr>
        <w:t xml:space="preserve">, 2012; E. R. Cook </w:t>
      </w:r>
      <w:r w:rsidRPr="0008241C">
        <w:rPr>
          <w:i/>
          <w:noProof/>
          <w:sz w:val="22"/>
          <w:szCs w:val="22"/>
          <w:lang w:val="en-NZ"/>
        </w:rPr>
        <w:t>et al.</w:t>
      </w:r>
      <w:r w:rsidRPr="0008241C">
        <w:rPr>
          <w:noProof/>
          <w:sz w:val="22"/>
          <w:szCs w:val="22"/>
          <w:lang w:val="en-NZ"/>
        </w:rPr>
        <w:t xml:space="preserve">, 2010; Donat </w:t>
      </w:r>
      <w:r w:rsidRPr="0008241C">
        <w:rPr>
          <w:i/>
          <w:noProof/>
          <w:sz w:val="22"/>
          <w:szCs w:val="22"/>
          <w:lang w:val="en-NZ"/>
        </w:rPr>
        <w:t>et al.</w:t>
      </w:r>
      <w:r w:rsidRPr="0008241C">
        <w:rPr>
          <w:noProof/>
          <w:sz w:val="22"/>
          <w:szCs w:val="22"/>
          <w:lang w:val="en-NZ"/>
        </w:rPr>
        <w:t xml:space="preserve">, 2016; Duan </w:t>
      </w:r>
      <w:r w:rsidRPr="0008241C">
        <w:rPr>
          <w:i/>
          <w:noProof/>
          <w:sz w:val="22"/>
          <w:szCs w:val="22"/>
          <w:lang w:val="en-NZ"/>
        </w:rPr>
        <w:t>et al.</w:t>
      </w:r>
      <w:r w:rsidRPr="0008241C">
        <w:rPr>
          <w:noProof/>
          <w:sz w:val="22"/>
          <w:szCs w:val="22"/>
          <w:lang w:val="en-NZ"/>
        </w:rPr>
        <w:t xml:space="preserve">, 2015; Mcgree </w:t>
      </w:r>
      <w:r w:rsidRPr="0008241C">
        <w:rPr>
          <w:i/>
          <w:noProof/>
          <w:sz w:val="22"/>
          <w:szCs w:val="22"/>
          <w:lang w:val="en-NZ"/>
        </w:rPr>
        <w:t>et al.</w:t>
      </w:r>
      <w:r w:rsidRPr="0008241C">
        <w:rPr>
          <w:noProof/>
          <w:sz w:val="22"/>
          <w:szCs w:val="22"/>
          <w:lang w:val="en-NZ"/>
        </w:rPr>
        <w:t xml:space="preserve">, 2014; O’Donnell </w:t>
      </w:r>
      <w:r w:rsidRPr="0008241C">
        <w:rPr>
          <w:i/>
          <w:noProof/>
          <w:sz w:val="22"/>
          <w:szCs w:val="22"/>
          <w:lang w:val="en-NZ"/>
        </w:rPr>
        <w:t>et al.</w:t>
      </w:r>
      <w:r w:rsidRPr="0008241C">
        <w:rPr>
          <w:noProof/>
          <w:sz w:val="22"/>
          <w:szCs w:val="22"/>
          <w:lang w:val="en-NZ"/>
        </w:rPr>
        <w:t xml:space="preserve">, 2015; Palmer </w:t>
      </w:r>
      <w:r w:rsidRPr="0008241C">
        <w:rPr>
          <w:i/>
          <w:noProof/>
          <w:sz w:val="22"/>
          <w:szCs w:val="22"/>
          <w:lang w:val="en-NZ"/>
        </w:rPr>
        <w:t>et al.</w:t>
      </w:r>
      <w:r w:rsidRPr="0008241C">
        <w:rPr>
          <w:noProof/>
          <w:sz w:val="22"/>
          <w:szCs w:val="22"/>
          <w:lang w:val="en-NZ"/>
        </w:rPr>
        <w:t xml:space="preserve">, 2015; Verdon-Kidd &amp; Kiem, 2009; H. Wang </w:t>
      </w:r>
      <w:r w:rsidRPr="0008241C">
        <w:rPr>
          <w:i/>
          <w:noProof/>
          <w:sz w:val="22"/>
          <w:szCs w:val="22"/>
          <w:lang w:val="en-NZ"/>
        </w:rPr>
        <w:t>et al.</w:t>
      </w:r>
      <w:r w:rsidRPr="0008241C">
        <w:rPr>
          <w:noProof/>
          <w:sz w:val="22"/>
          <w:szCs w:val="22"/>
          <w:lang w:val="en-NZ"/>
        </w:rPr>
        <w:t>, 2013)</w:t>
      </w:r>
      <w:r w:rsidRPr="0008241C">
        <w:rPr>
          <w:sz w:val="22"/>
          <w:szCs w:val="22"/>
        </w:rPr>
        <w:fldChar w:fldCharType="end"/>
      </w:r>
      <w:r w:rsidRPr="0008241C">
        <w:rPr>
          <w:sz w:val="22"/>
          <w:szCs w:val="22"/>
        </w:rPr>
        <w:t xml:space="preserve"> with recent weather extremes considered unprecedented in the observational record </w:t>
      </w:r>
      <w:r w:rsidRPr="0008241C">
        <w:rPr>
          <w:sz w:val="22"/>
          <w:szCs w:val="22"/>
        </w:rPr>
        <w:fldChar w:fldCharType="begin" w:fldLock="1"/>
      </w:r>
      <w:r w:rsidRPr="0008241C">
        <w:rPr>
          <w:sz w:val="22"/>
          <w:szCs w:val="22"/>
        </w:rPr>
        <w:instrText>ADDIN CSL_CITATION {"citationItems":[{"id":"ITEM-1","itemData":{"DOI":"10.1007/s10584-011-0122-9","ISBN":"0165-0009","ISSN":"01650009","abstract":"This study systematically analyzes the complete IPCC AR4 (CMIP3) ensemble of GCM simulations with respect to changes in extreme event characteristics at the end of the 21st century compared to present-day conditions. It complements previous studies by investigating a more comprehensive database and considering seasonal changes beside the annual time scale. Confirming previous studies, the agreement between the GCMs is generally high for temperature-related extremes, indicating increases of warm day occurrences and heatwave lengths, and decreases of cold extremes. However, we identify issues with the choice of indices used to quantify heatwave lengths, which do overall not affect the sign of the changes, but strongly impact the magnitude and patterns of projected changes in heatwave characteristics. Projected changes in precipitation and dryness extremes are more ambiguous than those in temperature extremes, despite some robust features, such as increasing dryness over theMediterranean and increasing heavy precipitation over the Northern high latitudes. We also find that the assessment of projected changes in dryness depends on the index choice, and that models show less agreement regarding changes in soil moisture than in the commonly used ‘consecutive dry days’ index, which is based on precipitation data only. Finally an analysis of the scaling of changes of extreme temperature quantiles with global, regional and seasonal warming shows that much of the extreme quantile changes are due to a seasonal scaling of the regional annual-mean warming. This emphasizes the importance of the seasonal time scale also for extremes. Changes in extreme quantiles of temperature on land scale with changes in global annual mean temperature by a factor of more than 2 in some regions and seasons, implying large changes in extremes in several countries, even for the commonly discussed global 2◦C-warming target","author":[{"dropping-particle":"","family":"Orlowsky","given":"Boris","non-dropping-particle":"","parse-names":false,"suffix":""},{"dropping-particle":"","family":"Seneviratne","given":"Sonia I.","non-dropping-particle":"","parse-names":false,"suffix":""}],"container-title":"Climatic Change","id":"ITEM-1","issue":"3-4","issued":{"date-parts":[["2012"]]},"page":"669-696","title":"Global changes in extreme events: Regional and seasonal dimension","type":"article-journal","volume":"110"},"uris":["http://www.mendeley.com/documents/?uuid=e9f06050-8254-4b02-b80b-a7ab619f56bb"]}],"mendeley":{"formattedCitation":"(Orlowsky &amp; Seneviratne, 2012)","manualFormatting":"(Orlowsky &amp; Seneviratne, 2012","plainTextFormattedCitation":"(Orlowsky &amp; Seneviratne, 2012)","previouslyFormattedCitation":"(Orlowsky &amp; Seneviratne, 2012)"},"properties":{"noteIndex":0},"schema":"https://github.com/citation-style-language/schema/raw/master/csl-citation.json"}</w:instrText>
      </w:r>
      <w:r w:rsidRPr="0008241C">
        <w:rPr>
          <w:sz w:val="22"/>
          <w:szCs w:val="22"/>
        </w:rPr>
        <w:fldChar w:fldCharType="separate"/>
      </w:r>
      <w:r w:rsidRPr="0008241C">
        <w:rPr>
          <w:noProof/>
          <w:sz w:val="22"/>
          <w:szCs w:val="22"/>
        </w:rPr>
        <w:t>(Orlowsky &amp; Seneviratne, 2012</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75/BAMS-ExplainingExtremeEvents2015.1","ISSN":"0003-0007","abstract":"Editors note: For easy download the posted pdf of the Explaining Extreme Events of 2015 is a very low-resolution file. A high-resolution copy of the report is available by clicking here. Please be patient as it may take a few minutes for the high-resolution file to download.","author":[{"dropping-particle":"","family":"Herring","given":"Stephanie C","non-dropping-particle":"","parse-names":false,"suffix":""},{"dropping-particle":"","family":"Hoell","given":"Andrew","non-dropping-particle":"","parse-names":false,"suffix":""},{"dropping-particle":"","family":"Hoerling","given":"Martin P","non-dropping-particle":"","parse-names":false,"suffix":""},{"dropping-particle":"","family":"Kossin","given":"James P","non-dropping-particle":"","parse-names":false,"suffix":""},{"dropping-particle":"","family":"Schreck","given":"Carl J","non-dropping-particle":"","parse-names":false,"suffix":""},{"dropping-particle":"","family":"Stott","given":"Peter A","non-dropping-particle":"","parse-names":false,"suffix":""}],"container-title":"Bulletin of the American Meteorological Society","id":"ITEM-1","issue":"12","issued":{"date-parts":[["2016","12","1"]]},"note":"doi: 10.1175/BAMS-ExplainingExtremeEvents2015.1","page":"S1-S145","publisher":"American Meteorological Society","title":"Explaining Extreme Events of 2015 from a Climate Perspective","type":"article-journal","volume":"97"},"uris":["http://www.mendeley.com/documents/?uuid=6bad8909-19d3-4337-a062-5a7f598f5890"]}],"mendeley":{"formattedCitation":"(Herring &lt;i&gt;et al.&lt;/i&gt;, 2016)","plainTextFormattedCitation":"(Herring et al., 2016)","previouslyFormattedCitation":"(Herrin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Herrin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wenty-first century projections of climate variables across the Asia-Pacific region are spatially variable </w:t>
      </w:r>
      <w:r w:rsidRPr="0008241C">
        <w:rPr>
          <w:sz w:val="22"/>
          <w:szCs w:val="22"/>
        </w:rPr>
        <w:fldChar w:fldCharType="begin" w:fldLock="1"/>
      </w:r>
      <w:r w:rsidRPr="0008241C">
        <w:rPr>
          <w:sz w:val="22"/>
          <w:szCs w:val="22"/>
        </w:rPr>
        <w:instrText>ADDIN CSL_CITATION {"citationItems":[{"id":"ITEM-1","itemData":{"DOI":"10.1017/CBO9781107415324.024","ISBN":"9781107415324","abstract":"Collins, M., R. Knutti, J. Arblaster, J.-L. Dufresne, T. Fichefet, P. Friedlingstein, X. Gao, W.J. Gutowski, T. Johns, G. Krinner, M. Shongwe, C. Tebaldi, A.J. Weaver and M. Wehner, 2013: Long-term Climate Change: Projections, Com - mitments and Irreversibility.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Collins","given":"Matthew","non-dropping-particle":"","parse-names":false,"suffix":""},{"dropping-particle":"","family":"Knutti","given":"Reto","non-dropping-particle":"","parse-names":false,"suffix":""},{"dropping-particle":"","family":"Arblaster","given":"Julie","non-dropping-particle":"","parse-names":false,"suffix":""},{"dropping-particle":"","family":"Dufresne","given":"Jean-Louis","non-dropping-particle":"","parse-names":false,"suffix":""},{"dropping-particle":"","family":"Fichefet","given":"Thierry","non-dropping-particle":"","parse-names":false,"suffix":""},{"dropping-particle":"","family":"Friedlingstein","given":"Pierre","non-dropping-particle":"","parse-names":false,"suffix":""},{"dropping-particle":"","family":"Gao","given":"Xuejie","non-dropping-particle":"","parse-names":false,"suffix":""},{"dropping-particle":"","family":"Gutowski","given":"William J.","non-dropping-particle":"","parse-names":false,"suffix":""},{"dropping-particle":"","family":"Johns","given":"Tim","non-dropping-particle":"","parse-names":false,"suffix":""},{"dropping-particle":"","family":"Krinner","given":"Gerhard","non-dropping-particle":"","parse-names":false,"suffix":""},{"dropping-particle":"","family":"Shongwe","given":"Mxolisi","non-dropping-particle":"","parse-names":false,"suffix":""},{"dropping-particle":"","family":"Tebaldi","given":"Claudia","non-dropping-particle":"","parse-names":false,"suffix":""},{"dropping-particle":"","family":"Weaver","given":"Andrew J.","non-dropping-particle":"","parse-names":false,"suffix":""},{"dropping-particle":"","family":"Wehner","given":"Michael","non-dropping-particle":"","parse-names":false,"suffix":""}],"container-title":"Climate Change 2013: The Physical Science Basis. Contribution of Working Group I to the Fifth Assessment Report of the Intergovernmental Panel on Climate Change","id":"ITEM-1","issued":{"date-parts":[["2013"]]},"page":"1029-1136","title":"Long-term Climate Change: Projections, Commitments and Irreversibility","type":"article-journal"},"uris":["http://www.mendeley.com/documents/?uuid=87ede5a1-2b35-42f0-b6e4-9abbff861931"]},{"id":"ITEM-2","itemData":{"DOI":"10.1017/CBO9781107415324.023","ISBN":"9781107661820","abstract":"This chapter assesses the scientific literature describing expectations for near-term climate (present through mid-century). Unless otherwise stated, ‘near-term’ change and the projected changes below are for the period 2016–2035 relative to the reference period 1986–2005. Atmos- pheric composition (apart from CO2 ; see Chapter 12) and air quality projections through to 2100 are also assessed.","author":[{"dropping-particle":"","family":"Kirtman","given":"Ben","non-dropping-particle":"","parse-names":false,"suffix":""},{"dropping-particle":"","family":"Power","given":"Scott B.","non-dropping-particle":"","parse-names":false,"suffix":""},{"dropping-particle":"","family":"Adedoyin","given":"John Adedoyin","non-dropping-particle":"","parse-names":false,"suffix":""},{"dropping-particle":"","family":"Boer","given":"George J.","non-dropping-particle":"","parse-names":false,"suffix":""},{"dropping-particle":"","family":"Bojariu","given":"Roxana","non-dropping-particle":"","parse-names":false,"suffix":""},{"dropping-particle":"","family":"Camilloni","given":"Ines","non-dropping-particle":"","parse-names":false,"suffix":""},{"dropping-particle":"","family":"Doblas-Reyes","given":"Francisco J.","non-dropping-particle":"","parse-names":false,"suffix":""},{"dropping-particle":"","family":"Fiore","given":"Arlene M.","non-dropping-particle":"","parse-names":false,"suffix":""},{"dropping-particle":"","family":"Kimoto","given":"Masahide","non-dropping-particle":"","parse-names":false,"suffix":""},{"dropping-particle":"","family":"Meehl","given":"Gerald A.","non-dropping-particle":"","parse-names":false,"suffix":""},{"dropping-particle":"","family":"Prather","given":"Michael","non-dropping-particle":"","parse-names":false,"suffix":""},{"dropping-particle":"","family":"Sarr","given":"Abdoulaye","non-dropping-particle":"","parse-names":false,"suffix":""},{"dropping-particle":"","family":"Schär","given":"Christoph","non-dropping-particle":"","parse-names":false,"suffix":""},{"dropping-particle":"","family":"Sutton","given":"Rowan","non-dropping-particle":"","parse-names":false,"suffix":""},{"dropping-particle":"","family":"Oldenborgh","given":"Geert Jan","non-dropping-particle":"van","parse-names":false,"suffix":""},{"dropping-particle":"","family":"Vecchi","given":"Gabriel","non-dropping-particle":"","parse-names":false,"suffix":""},{"dropping-particle":"","family":"Wang","given":"Hui-Jun","non-dropping-particle":"","parse-names":false,"suffix":""}],"container-title":"Climate Change 2013: The Physical Science Basis. Contribution of Working Group I to the Fifth Assessment Report of the Intergovernmental Panel on Climate Change","id":"ITEM-2","issued":{"date-parts":[["2013"]]},"page":"953-1028","title":"Near-term Climate Change: Projections and Predictability","type":"article-journal"},"uris":["http://www.mendeley.com/documents/?uuid=e82f7508-36a9-49c9-8e84-3c1364729d91"]}],"mendeley":{"formattedCitation":"(Collins &lt;i&gt;et al.&lt;/i&gt;, 2013; Kirtman &lt;i&gt;et al.&lt;/i&gt;, 2013)","plainTextFormattedCitation":"(Collins et al., 2013; Kirtman et al., 2013)","previouslyFormattedCitation":"(Collins &lt;i&gt;et al.&lt;/i&gt;, 2013; Kirtma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Collins </w:t>
      </w:r>
      <w:r w:rsidRPr="0008241C">
        <w:rPr>
          <w:i/>
          <w:noProof/>
          <w:sz w:val="22"/>
          <w:szCs w:val="22"/>
        </w:rPr>
        <w:t>et al.</w:t>
      </w:r>
      <w:r w:rsidRPr="0008241C">
        <w:rPr>
          <w:noProof/>
          <w:sz w:val="22"/>
          <w:szCs w:val="22"/>
        </w:rPr>
        <w:t xml:space="preserve">, 2013; Kirtma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but model simulations indicate increased likelihood of warmer conditions, with likely shifts in storm tracks and greater likelihood of multi-year droughts  </w:t>
      </w:r>
      <w:r w:rsidRPr="0008241C">
        <w:rPr>
          <w:sz w:val="22"/>
          <w:szCs w:val="22"/>
        </w:rPr>
        <w:fldChar w:fldCharType="begin" w:fldLock="1"/>
      </w:r>
      <w:r w:rsidRPr="0008241C">
        <w:rPr>
          <w:sz w:val="22"/>
          <w:szCs w:val="22"/>
        </w:rPr>
        <w:instrText>ADDIN CSL_CITATION {"citationItems":[{"id":"ITEM-1","itemData":{"DOI":"10.1175/JCLI-D-16-0424.1","ISSN":"0894-8755","abstract":"AbstractThe 2015 hurricane season in the eastern and central Pacific Ocean (EPO and CPO), particularly around Hawaii, was extremely active, including a record number of tropical cyclones (TCs) and the first instance of three simultaneous category-4 hurricanes in the EPO and CPO. A strong El Niño developed during the 2015 boreal summer season and was attributed by some to be the cause of the extreme number of TCs. However, according to a suite of targeted high-resolution model experiments, the extreme 2015 EPO and CPO hurricane season was not primarily induced by the 2015 El Niño tropical Pacific warming, but by warming in the subtropical Pacific Ocean. This warming is not typical of El Niño, but rather of the Pacific meridional mode (PMM) superimposed on long-term anthropogenic warming. Although the likelihood of such an extreme year depends on the phase of natural variability, the coupled GCM projects an increase in the frequency of such extremely active TC years over the next few decades for EPO, CPO, and Hawaii as a result of enhanced subtropical Pacific warming from anthropogenic greenhouse gas forcing.","author":[{"dropping-particle":"","family":"Murakami","given":"Hiroyuki","non-dropping-particle":"","parse-names":false,"suffix":""},{"dropping-particle":"","family":"Vecchi","given":"Gabriel A","non-dropping-particle":"","parse-names":false,"suffix":""},{"dropping-particle":"","family":"Delworth","given":"Thomas L","non-dropping-particle":"","parse-names":false,"suffix":""},{"dropping-particle":"","family":"Wittenberg","given":"Andrew T","non-dropping-particle":"","parse-names":false,"suffix":""},{"dropping-particle":"","family":"Underwood","given":"Seth","non-dropping-particle":"","parse-names":false,"suffix":""},{"dropping-particle":"","family":"Gudgel","given":"Richard","non-dropping-particle":"","parse-names":false,"suffix":""},{"dropping-particle":"","family":"Yang","given":"Xiaosong","non-dropping-particle":"","parse-names":false,"suffix":""},{"dropping-particle":"","family":"Jia","given":"Liwei","non-dropping-particle":"","parse-names":false,"suffix":""},{"dropping-particle":"","family":"Zeng","given":"Fanrong","non-dropping-particle":"","parse-names":false,"suffix":""},{"dropping-particle":"","family":"Paffendorf","given":"Karen","non-dropping-particle":"","parse-names":false,"suffix":""},{"dropping-particle":"","family":"Zhang","given":"Wei","non-dropping-particle":"","parse-names":false,"suffix":""}],"container-title":"Journal of Climate","id":"ITEM-1","issue":"1","issued":{"date-parts":[["2016","10","7"]]},"note":"doi: 10.1175/JCLI-D-16-0424.1","page":"243-264","publisher":"American Meteorological Society","title":"Dominant Role of Subtropical Pacific Warming in Extreme Eastern Pacific Hurricane Seasons: 2015 and the Future","type":"article-journal","volume":"30"},"uris":["http://www.mendeley.com/documents/?uuid=66bce763-7cc1-4f67-a79a-355fd74393c2"]},{"id":"ITEM-2","itemData":{"DOI":"10.1002/2016JD024892","ISSN":"2169-8996","abstract":"Eastern Australia recently experienced an intense drought (Millennium Drought, 2003–2009) and record-breaking rainfall and flooding (austral summer 2010–2011). There is some limited evidence for a climate change contribution to these events, but such analyses are hampered by the paucity of information on long-term natural variability. Analyzing a new reconstruction of summer (December–January–February) Palmer Drought Severity Index (the Australia-New Zealand Drought Atlas; ANZDA, 1500–2012 Common Era), we find moisture deficits during the Millennium Drought fall within the range of the last 500 years of natural hydroclimate variability. This variability includes periods of multidecadal drought in the 1500s more persistent than any event in the historical record. However, the severity of the Millennium Drought, which was caused by autumn (March-April-May) precipitation declines, may be underestimated in the ANZDA because the reconstruction is biased toward summer and antecedent spring (September-October-November) precipitation. The pluvial in 2011, however, which was characterized by extreme summer rainfall faithfully captured by the ANZDA, is likely the wettest year in the reconstruction for Coastal Queensland. Climate projections (Representative Concentration Pathways (RCP) 8.5 scenario) suggest that eastern Australia will experience long-term drying during the 21st century. While the contribution of anthropogenic forcing to recent extremes remains an open question, these projections indicate an amplified risk of multiyear drought anomalies matching or exceeding the intensity of the Millennium Drought.","author":[{"dropping-particle":"","family":"Cook","given":"Benjamin I","non-dropping-particle":"","parse-names":false,"suffix":""},{"dropping-particle":"","family":"Palmer","given":"Jonathan G","non-dropping-particle":"","parse-names":false,"suffix":""},{"dropping-particle":"","family":"Cook","given":"Edward R","non-dropping-particle":"","parse-names":false,"suffix":""},{"dropping-particle":"","family":"Turney","given":"Chris S M","non-dropping-particle":"","parse-names":false,"suffix":""},{"dropping-particle":"","family":"Allen","given":"Kathryn","non-dropping-particle":"","parse-names":false,"suffix":""},{"dropping-particle":"","family":"Fenwick","given":"Pavla","non-dropping-particle":"","parse-names":false,"suffix":""},{"dropping-particle":"","family":"O'Donnell","given":"Alison","non-dropping-particle":"","parse-names":false,"suffix":""},{"dropping-particle":"","family":"Lough","given":"Janice M","non-dropping-particle":"","parse-names":false,"suffix":""},{"dropping-particle":"","family":"Grierson","given":"Pauline F","non-dropping-particle":"","parse-names":false,"suffix":""},{"dropping-particle":"","family":"Ho","given":"Michelle","non-dropping-particle":"","parse-names":false,"suffix":""},{"dropping-particle":"","family":"Baker","given":"Patrick J","non-dropping-particle":"","parse-names":false,"suffix":""}],"container-title":"Journal of Geophysical Research: Atmospheres","id":"ITEM-2","issue":"21","issued":{"date-parts":[["2016"]]},"note":"2016JD024892","page":"12,812-820,838","title":"The paleoclimate context and future trajectory of extreme summer hydroclimate in eastern Australia","type":"article-journal","volume":"121"},"uris":["http://www.mendeley.com/documents/?uuid=ac00a25f-49b3-4c50-ac6d-78403b3f8048"]},{"id":"ITEM-3","itemData":{"DOI":"10.1007/s10113-014-0709-6","ISSN":"1436-378X","abstract":"A systematic review was conducted of biological and physical climate change impacts in three hotspot regions in Africa and Asia. Specifically, the review focused on identifying the nature and extent of biophysical impacts in semi-arid zones, mega-deltas and glacial-fed river basins. In total 139, peer-reviewed articles were reviewed, with a steady increase in relevant articles reported since 2006. Publications on the South Asian glacial-fed river basins were the most numerous followed by semi-arid areas and then deltas, with Central Asia and some African countries being the most under represented. The nature and extent of impacts varied for each hotspot area and were largely determined by the geographical context and intrinsic characteristics of each region. River basin publications were dominated by impacts concerning hydrology, highlighting the importance of glacial-fed water resources to downstream populations. Semi-arid regions were dominated by impacts to climate processes and impacts to livestock and vegetation highlighting the importance of rainfall to the ecosystems and the livelihoods of communities in these regions. In contrast, delta studies were dominated by a focus on hazards, predominantly coastal inundation, reflecting the concentration of populations and assets in these areas. Uncertainties associated with the biophysical impacts on these regions under a changing climate are documented and represent key knowledge gaps. Common information gaps for all hotspot regions were the need for improved hydro-meteorological monitoring systems. The development of climate change adaptation strategies and policies should be supported by a sound knowledge and understanding of the full range of biophysical impacts, which are characteristic to each geographical location.","author":[{"dropping-particle":"","family":"Kilroy","given":"Garrett","non-dropping-particle":"","parse-names":false,"suffix":""}],"container-title":"Regional Environmental Change","id":"ITEM-3","issue":"5","issued":{"date-parts":[["2015"]]},"page":"771-782","title":"A review of the biophysical impacts of climate change in three hotspot regions in Africa and Asia","type":"article-journal","volume":"15"},"uris":["http://www.mendeley.com/documents/?uuid=2e7cb0fd-6444-4d8c-84d2-0130350d57ca"]},{"id":"ITEM-4","itemData":{"author":[{"dropping-particle":"","family":"Schlaepfer","given":"Daniel R","non-dropping-particle":"","parse-names":false,"suffix":""},{"dropping-particle":"","family":"Bradford","given":"John B","non-dropping-particle":"","parse-names":false,"suffix":""},{"dropping-particle":"","family":"Lauenroth","given":"William K","non-dropping-particle":"","parse-names":false,"suffix":""},{"dropping-particle":"","family":"Munson","given":"Seth M","non-dropping-particle":"","parse-names":false,"suffix":""},{"dropping-particle":"","family":"Tietjen","given":"Britta","non-dropping-particle":"","parse-names":false,"suffix":""},{"dropping-particle":"","family":"Hall","given":"Sonia A","non-dropping-particle":"","parse-names":false,"suffix":""},{"dropping-particle":"","family":"Wilson","given":"Scott D","non-dropping-particle":"","parse-names":false,"suffix":""},{"dropping-particle":"","family":"Duniway","given":"Michael C","non-dropping-particle":"","parse-names":false,"suffix":""},{"dropping-particle":"","family":"Jia","given":"Gensuo","non-dropping-particle":"","parse-names":false,"suffix":""},{"dropping-particle":"","family":"Pyke","given":"David A","non-dropping-particle":"","parse-names":false,"suffix":""},{"dropping-particle":"","family":"Lkhagva","given":"Ariuntsetseg","non-dropping-particle":"","parse-names":false,"suffix":""},{"dropping-particle":"","family":"Jamiyansharav","given":"Khishigbayar","non-dropping-particle":"","parse-names":false,"suffix":""}],"id":"ITEM-4","issued":{"date-parts":[["2017","1","31"]]},"page":"14196","publisher":"The Author(s)","title":"Climate change reduces extent of temperate drylands and intensifies drought in deep soils","type":"article-journal","volume":"8"},"uris":["http://www.mendeley.com/documents/?uuid=92a980c8-eee4-4e59-8b45-491f7f4279f7"]},{"id":"ITEM-5","itemData":{"DOI":"10.1175/EI-D-14-0006.1","ISSN":"10873562","author":[{"dropping-particle":"","family":"Ren","given":"Diandong","non-dropping-particle":"","parse-names":false,"suffix":""},{"dropping-particle":"","family":"Leslie","given":"Lance M.","non-dropping-particle":"","parse-names":false,"suffix":""}],"container-title":"Earth Interactions","id":"ITEM-5","issue":"15","issued":{"date-parts":[["2015"]]},"title":"Changes in tropical cyclone activity over Northwest Western Australia in the past 50 years and a view of the future 50 years","type":"article-journal","volume":"19"},"uris":["http://www.mendeley.com/documents/?uuid=f11c7a0c-708d-4e11-a062-026fd5d68a41"]},{"id":"ITEM-6","itemData":{"DOI":"10.1017/CBO9781107415324.024","ISBN":"9781107415324","abstract":"Collins, M., R. Knutti, J. Arblaster, J.-L. Dufresne, T. Fichefet, P. Friedlingstein, X. Gao, W.J. Gutowski, T. Johns, G. Krinner, M. Shongwe, C. Tebaldi, A.J. Weaver and M. Wehner, 2013: Long-term Climate Change: Projections, Com - mitments and Irreversibility.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Collins","given":"Matthew","non-dropping-particle":"","parse-names":false,"suffix":""},{"dropping-particle":"","family":"Knutti","given":"Reto","non-dropping-particle":"","parse-names":false,"suffix":""},{"dropping-particle":"","family":"Arblaster","given":"Julie","non-dropping-particle":"","parse-names":false,"suffix":""},{"dropping-particle":"","family":"Dufresne","given":"Jean-Louis","non-dropping-particle":"","parse-names":false,"suffix":""},{"dropping-particle":"","family":"Fichefet","given":"Thierry","non-dropping-particle":"","parse-names":false,"suffix":""},{"dropping-particle":"","family":"Friedlingstein","given":"Pierre","non-dropping-particle":"","parse-names":false,"suffix":""},{"dropping-particle":"","family":"Gao","given":"Xuejie","non-dropping-particle":"","parse-names":false,"suffix":""},{"dropping-particle":"","family":"Gutowski","given":"William J.","non-dropping-particle":"","parse-names":false,"suffix":""},{"dropping-particle":"","family":"Johns","given":"Tim","non-dropping-particle":"","parse-names":false,"suffix":""},{"dropping-particle":"","family":"Krinner","given":"Gerhard","non-dropping-particle":"","parse-names":false,"suffix":""},{"dropping-particle":"","family":"Shongwe","given":"Mxolisi","non-dropping-particle":"","parse-names":false,"suffix":""},{"dropping-particle":"","family":"Tebaldi","given":"Claudia","non-dropping-particle":"","parse-names":false,"suffix":""},{"dropping-particle":"","family":"Weaver","given":"Andrew J.","non-dropping-particle":"","parse-names":false,"suffix":""},{"dropping-particle":"","family":"Wehner","given":"Michael","non-dropping-particle":"","parse-names":false,"suffix":""}],"container-title":"Climate Change 2013: The Physical Science Basis. Contribution of Working Group I to the Fifth Assessment Report of the Intergovernmental Panel on Climate Change","id":"ITEM-6","issued":{"date-parts":[["2013"]]},"page":"1029-1136","title":"Long-term Climate Change: Projections, Commitments and Irreversibility","type":"article-journal"},"uris":["http://www.mendeley.com/documents/?uuid=87ede5a1-2b35-42f0-b6e4-9abbff861931"]},{"id":"ITEM-7","itemData":{"DOI":"10.1017/CBO9781107415324.023","ISBN":"9781107661820","abstract":"This chapter assesses the scientific literature describing expectations for near-term climate (present through mid-century). Unless otherwise stated, ‘near-term’ change and the projected changes below are for the period 2016–2035 relative to the reference period 1986–2005. Atmos- pheric composition (apart from CO2 ; see Chapter 12) and air quality projections through to 2100 are also assessed.","author":[{"dropping-particle":"","family":"Kirtman","given":"Ben","non-dropping-particle":"","parse-names":false,"suffix":""},{"dropping-particle":"","family":"Power","given":"Scott B.","non-dropping-particle":"","parse-names":false,"suffix":""},{"dropping-particle":"","family":"Adedoyin","given":"John Adedoyin","non-dropping-particle":"","parse-names":false,"suffix":""},{"dropping-particle":"","family":"Boer","given":"George J.","non-dropping-particle":"","parse-names":false,"suffix":""},{"dropping-particle":"","family":"Bojariu","given":"Roxana","non-dropping-particle":"","parse-names":false,"suffix":""},{"dropping-particle":"","family":"Camilloni","given":"Ines","non-dropping-particle":"","parse-names":false,"suffix":""},{"dropping-particle":"","family":"Doblas-Reyes","given":"Francisco J.","non-dropping-particle":"","parse-names":false,"suffix":""},{"dropping-particle":"","family":"Fiore","given":"Arlene M.","non-dropping-particle":"","parse-names":false,"suffix":""},{"dropping-particle":"","family":"Kimoto","given":"Masahide","non-dropping-particle":"","parse-names":false,"suffix":""},{"dropping-particle":"","family":"Meehl","given":"Gerald A.","non-dropping-particle":"","parse-names":false,"suffix":""},{"dropping-particle":"","family":"Prather","given":"Michael","non-dropping-particle":"","parse-names":false,"suffix":""},{"dropping-particle":"","family":"Sarr","given":"Abdoulaye","non-dropping-particle":"","parse-names":false,"suffix":""},{"dropping-particle":"","family":"Schär","given":"Christoph","non-dropping-particle":"","parse-names":false,"suffix":""},{"dropping-particle":"","family":"Sutton","given":"Rowan","non-dropping-particle":"","parse-names":false,"suffix":""},{"dropping-particle":"","family":"Oldenborgh","given":"Geert Jan","non-dropping-particle":"van","parse-names":false,"suffix":""},{"dropping-particle":"","family":"Vecchi","given":"Gabriel","non-dropping-particle":"","parse-names":false,"suffix":""},{"dropping-particle":"","family":"Wang","given":"Hui-Jun","non-dropping-particle":"","parse-names":false,"suffix":""}],"container-title":"Climate Change 2013: The Physical Science Basis. Contribution of Working Group I to the Fifth Assessment Report of the Intergovernmental Panel on Climate Change","id":"ITEM-7","issued":{"date-parts":[["2013"]]},"page":"953-1028","title":"Near-term Climate Change: Projections and Predictability","type":"article-journal"},"uris":["http://www.mendeley.com/documents/?uuid=e82f7508-36a9-49c9-8e84-3c1364729d91"]}],"mendeley":{"formattedCitation":"(Collins &lt;i&gt;et al.&lt;/i&gt;, 2013; B. I. Cook &lt;i&gt;et al.&lt;/i&gt;, 2016; Kilroy, 2015; Kirtman &lt;i&gt;et al.&lt;/i&gt;, 2013; Murakami &lt;i&gt;et al.&lt;/i&gt;, 2016; Ren &amp; Leslie, 2015; Schlaepfer &lt;i&gt;et al.&lt;/i&gt;, 2017)","plainTextFormattedCitation":"(Collins et al., 2013; B. I. Cook et al., 2016; Kilroy, 2015; Kirtman et al., 2013; Murakami et al., 2016; Ren &amp; Leslie, 2015; Schlaepfer et al., 2017)","previouslyFormattedCitation":"(Collins &lt;i&gt;et al.&lt;/i&gt;, 2013; B. I. Cook &lt;i&gt;et al.&lt;/i&gt;, 2016; Kilroy, 2015; Kirtman &lt;i&gt;et al.&lt;/i&gt;, 2013; Murakami &lt;i&gt;et al.&lt;/i&gt;, 2016; Ren &amp; Leslie, 2015; Schlaepfer &lt;i&gt;et al.&lt;/i&gt;, 2017)"},"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Collins </w:t>
      </w:r>
      <w:r w:rsidRPr="0008241C">
        <w:rPr>
          <w:i/>
          <w:noProof/>
          <w:sz w:val="22"/>
          <w:szCs w:val="22"/>
          <w:lang w:val="en-NZ"/>
        </w:rPr>
        <w:t>et al.</w:t>
      </w:r>
      <w:r w:rsidRPr="0008241C">
        <w:rPr>
          <w:noProof/>
          <w:sz w:val="22"/>
          <w:szCs w:val="22"/>
          <w:lang w:val="en-NZ"/>
        </w:rPr>
        <w:t xml:space="preserve">, 2013; B. I. Cook </w:t>
      </w:r>
      <w:r w:rsidRPr="0008241C">
        <w:rPr>
          <w:i/>
          <w:noProof/>
          <w:sz w:val="22"/>
          <w:szCs w:val="22"/>
          <w:lang w:val="en-NZ"/>
        </w:rPr>
        <w:t>et al.</w:t>
      </w:r>
      <w:r w:rsidRPr="0008241C">
        <w:rPr>
          <w:noProof/>
          <w:sz w:val="22"/>
          <w:szCs w:val="22"/>
          <w:lang w:val="en-NZ"/>
        </w:rPr>
        <w:t xml:space="preserve">, 2016; Kilroy, 2015; Kirtman </w:t>
      </w:r>
      <w:r w:rsidRPr="0008241C">
        <w:rPr>
          <w:i/>
          <w:noProof/>
          <w:sz w:val="22"/>
          <w:szCs w:val="22"/>
          <w:lang w:val="en-NZ"/>
        </w:rPr>
        <w:t>et al.</w:t>
      </w:r>
      <w:r w:rsidRPr="0008241C">
        <w:rPr>
          <w:noProof/>
          <w:sz w:val="22"/>
          <w:szCs w:val="22"/>
          <w:lang w:val="en-NZ"/>
        </w:rPr>
        <w:t xml:space="preserve">, 2013; Murakami </w:t>
      </w:r>
      <w:r w:rsidRPr="0008241C">
        <w:rPr>
          <w:i/>
          <w:noProof/>
          <w:sz w:val="22"/>
          <w:szCs w:val="22"/>
          <w:lang w:val="en-NZ"/>
        </w:rPr>
        <w:t>et al.</w:t>
      </w:r>
      <w:r w:rsidRPr="0008241C">
        <w:rPr>
          <w:noProof/>
          <w:sz w:val="22"/>
          <w:szCs w:val="22"/>
          <w:lang w:val="en-NZ"/>
        </w:rPr>
        <w:t xml:space="preserve">, 2016; Ren &amp; Leslie, 2015; Schlaepfer </w:t>
      </w:r>
      <w:r w:rsidRPr="0008241C">
        <w:rPr>
          <w:i/>
          <w:noProof/>
          <w:sz w:val="22"/>
          <w:szCs w:val="22"/>
          <w:lang w:val="en-NZ"/>
        </w:rPr>
        <w:t>et al.</w:t>
      </w:r>
      <w:r w:rsidRPr="0008241C">
        <w:rPr>
          <w:noProof/>
          <w:sz w:val="22"/>
          <w:szCs w:val="22"/>
          <w:lang w:val="en-NZ"/>
        </w:rPr>
        <w:t>, 2017)</w:t>
      </w:r>
      <w:r w:rsidRPr="0008241C">
        <w:rPr>
          <w:sz w:val="22"/>
          <w:szCs w:val="22"/>
        </w:rPr>
        <w:fldChar w:fldCharType="end"/>
      </w:r>
      <w:r w:rsidRPr="0008241C">
        <w:rPr>
          <w:sz w:val="22"/>
          <w:szCs w:val="22"/>
          <w:lang w:val="en-NZ"/>
        </w:rPr>
        <w:t xml:space="preserve"> (see Figure 4.4). </w:t>
      </w:r>
      <w:r w:rsidRPr="0008241C">
        <w:rPr>
          <w:sz w:val="22"/>
          <w:szCs w:val="22"/>
        </w:rPr>
        <w:t xml:space="preserve">It is important to note that different climate model simulations are required to derive robust estimates of future species distributions </w:t>
      </w:r>
      <w:r w:rsidRPr="0008241C">
        <w:rPr>
          <w:sz w:val="22"/>
          <w:szCs w:val="22"/>
        </w:rPr>
        <w:fldChar w:fldCharType="begin" w:fldLock="1"/>
      </w:r>
      <w:r w:rsidRPr="0008241C">
        <w:rPr>
          <w:sz w:val="22"/>
          <w:szCs w:val="22"/>
        </w:rPr>
        <w:instrText>ADDIN CSL_CITATION {"citationItems":[{"id":"ITEM-1","itemData":{"DOI":"10.1111/j.1365-2486.2007.01357.x","ISBN":"1354-1013","ISSN":"13541013","abstract":"Bioclimatic models are the primary tools for simulating the impact of climate change on species distributions. Part of the uncertainty in the output of these models results from uncertainty in projections of future climates. To account for this, studies often simulate species responses to climates predicted by more than one climate model and/or emission scenario. One area of uncertainty, however, has remained unexplored: internal climate model variability. By running a single climate model multiple times, but each time perturbing the initial state of the model slightly, different but equally valid realizations of climate will be produced. In this paper, we identify how ongoing improvements in climate models can be used to provide guidance for impacts studies. In doing so we provide the first assessment of the extent to which this internal climate model variability generates uncertainty in projections of future species distributions, compared with variability between climatemodels.We obtained data on 13 realizations fromthree climate models (three from CSIROMark2 v3.0, four from GISS AOM, and six fromMIROC v3.2) for two time periods: current (1985–1995) and future (2025–2035). Initially,we compared the simulated values for each climate variable (P, Tmax, Tmin,and Tmean) for the current period to observed climate data. This showed that climates simulated by realizations from the sameclimatemodelweremore similar to each other than to realizations fromothermodels. However, when projected into the future, these realizations followed different trajectories and the values of climate variables differed considerably within and among climate models. These had pronounced effects on the projected distributions of nine Australian butterfly species when modelled using the BIOCLIM component of DIVA-GIS. Our results show that internal climate model variability can lead to substantial differences in the extent towhich the future distributions of species are projected to change. These can be greater than differences resulting from between-climate model variability. Further, different conclusions regarding the vulnerability of species to climate change can be reached due to internalmodel variability. Clearly, several climatemodels, each represented by multiple realizations, are required if we are to adequately capture the range of uncertainty associated with projecting species distributions in the future.","author":[{"dropping-particle":"","family":"Beaumont","given":"Linda J.","non-dropping-particle":"","parse-names":false,"suffix":""},{"dropping-particle":"","family":"Pitman","given":"A. J.","non-dropping-particle":"","parse-names":false,"suffix":""},{"dropping-particle":"","family":"Poulsen","given":"Michael","non-dropping-particle":"","parse-names":false,"suffix":""},{"dropping-particle":"","family":"Hughes","given":"Lesley","non-dropping-particle":"","parse-names":false,"suffix":""}],"container-title":"Global Change Biology","id":"ITEM-1","issue":"7","issued":{"date-parts":[["2007"]]},"page":"1368-1385","title":"Where will species go? Incorporating new advances in climate modelling into projections of species distributions","type":"article-journal","volume":"13"},"uris":["http://www.mendeley.com/documents/?uuid=95d9bfa0-3ac5-4ffe-84d9-43edfaccc5cc"]},{"id":"ITEM-2","itemData":{"DOI":"https://doi.org/10.1016/j.ecolmodel.2016.10.004","ISSN":"0304-3800","author":[{"dropping-particle":"","family":"Beaumont","given":"Linda J","non-dropping-particle":"","parse-names":false,"suffix":""},{"dropping-particle":"","family":"Graham","given":"Erin","non-dropping-particle":"","parse-names":false,"suffix":""},{"dropping-particle":"","family":"Duursma","given":"Daisy Englert","non-dropping-particle":"","parse-names":false,"suffix":""},{"dropping-particle":"","family":"Wilson","given":"Peter D","non-dropping-particle":"","parse-names":false,"suffix":""},{"dropping-particle":"","family":"Cabrelli","given":"Abigail","non-dropping-particle":"","parse-names":false,"suffix":""},{"dropping-particle":"","family":"Baumgartner","given":"John B","non-dropping-particle":"","parse-names":false,"suffix":""},{"dropping-particle":"","family":"Hallgren","given":"Willow","non-dropping-particle":"","parse-names":false,"suffix":""},{"dropping-particle":"","family":"Esperón-Rodríguez","given":"Manuel","non-dropping-particle":"","parse-names":false,"suffix":""},{"dropping-particle":"","family":"Nipperess","given":"David A","non-dropping-particle":"","parse-names":false,"suffix":""},{"dropping-particle":"","family":"Warren","given":"Dan L","non-dropping-particle":"","parse-names":false,"suffix":""},{"dropping-particle":"","family":"Laffan","given":"Shawn W","non-dropping-particle":"","parse-names":false,"suffix":""},{"dropping-particle":"","family":"VanDerWal","given":"Jeremy","non-dropping-particle":"","parse-names":false,"suffix":""}],"container-title":"Ecological Modelling","id":"ITEM-2","issue":"Supplement C","issued":{"date-parts":[["2016"]]},"page":"135-146","title":"Which species distribution models are more (or less) likely to project broad-scale, climate-induced shifts in species ranges?","type":"article-journal","volume":"342"},"uris":["http://www.mendeley.com/documents/?uuid=d216b4a3-a42c-4725-b64a-cba8fae2098b"]}],"mendeley":{"formattedCitation":"(Beaumont &lt;i&gt;et al.&lt;/i&gt;, 2007, 2016)","manualFormatting":"(Beaumont et al., 2016; 2007)","plainTextFormattedCitation":"(Beaumont et al., 2007, 2016)","previouslyFormattedCitation":"(Beaumont &lt;i&gt;et al.&lt;/i&gt;, 2007,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eaumont </w:t>
      </w:r>
      <w:r w:rsidRPr="0008241C">
        <w:rPr>
          <w:i/>
          <w:noProof/>
          <w:sz w:val="22"/>
          <w:szCs w:val="22"/>
        </w:rPr>
        <w:t>et al</w:t>
      </w:r>
      <w:r w:rsidRPr="0008241C">
        <w:rPr>
          <w:noProof/>
          <w:sz w:val="22"/>
          <w:szCs w:val="22"/>
        </w:rPr>
        <w:t>., 2016; 2007)</w:t>
      </w:r>
      <w:r w:rsidRPr="0008241C">
        <w:rPr>
          <w:sz w:val="22"/>
          <w:szCs w:val="22"/>
        </w:rPr>
        <w:fldChar w:fldCharType="end"/>
      </w:r>
      <w:r w:rsidRPr="0008241C">
        <w:rPr>
          <w:sz w:val="22"/>
          <w:szCs w:val="22"/>
        </w:rPr>
        <w:t xml:space="preserve">. Arguably, the Asia-Pacific region may have experienced some of the earliest signs of anthropogenic climate change </w:t>
      </w:r>
      <w:r w:rsidRPr="0008241C">
        <w:rPr>
          <w:sz w:val="22"/>
          <w:szCs w:val="22"/>
        </w:rPr>
        <w:fldChar w:fldCharType="begin" w:fldLock="1"/>
      </w:r>
      <w:r w:rsidRPr="0008241C">
        <w:rPr>
          <w:sz w:val="22"/>
          <w:szCs w:val="22"/>
        </w:rPr>
        <w:instrText>ADDIN CSL_CITATION {"citationItems":[{"id":"ITEM-1","itemData":{"DOI":"10.1007/s00382-006-0165-1","ISBN":"0930-7575","ISSN":"09307575","abstract":"A climate simulation of an ocean/atmosphere general circulation model driven with natural forcings alone (constant “pre-industrial” land-cover and well-mixed greenhouse gases, changing orbital, solar and volcanic forcing) has been carried out from 1492 to 2000. Another simulation driven with natural and anthropogenic forcings (changes in greenhouse gases, ozone, the direct and first indirect effect of anthropogenic sulphate aerosol and land-cover) from 1750 to 2000 has also been carried out. These simulations suggest that since 1550, in the absence of anthropogenic forcings, climate would have warmed by about 0.1 K. Simulated response is not in equilibrium with the external forcings suggesting that both climate sensitivity and the rate at which the ocean takes up heat determine the magnitude of the response to forcings since 1550. In the simulation with natural forcings climate sensitivity is similar to other simulations of HadCM3 driven with CO2 alone. Climate sensitivity increases when anthropogenic forcings are included. The natural forcing used in our experiment increases decadal–centennial time-scale and large spatial scale climate variability, relative to internal variability, as diagnosed from a control simulation. Mean conditions in the natural simulation are cooler than in our control simulation reflecting the reduction in forcing. However, over certain regions there is significant warming, relative to control, due to an increase in forest cover. Comparing the simulation driven by anthropogenic and natural forcings with the natural-only simulation suggests that anthropogenic forcings have had a significant impact on, particularly tropical, climate since the early nineteenth century. Thus the entire instrumental temperature record may be “contaminated” by anthropogenic influences. Both the hydrological cycle and cryosphere are also affected by anthropogenic forcings. Changes in tree-cover appear to be responsible for some of the local and hydrological changes as well as an increase in northern hemisphere spring snow cover.","author":[{"dropping-particle":"","family":"Tett","given":"Simon F B","non-dropping-particle":"","parse-names":false,"suffix":""},{"dropping-particle":"","family":"Betts","given":"Richard","non-dropping-particle":"","parse-names":false,"suffix":""},{"dropping-particle":"","family":"Crowley","given":"Thomas J.","non-dropping-particle":"","parse-names":false,"suffix":""},{"dropping-particle":"","family":"Gregory","given":"Jonathan","non-dropping-particle":"","parse-names":false,"suffix":""},{"dropping-particle":"","family":"Johns","given":"Timothy C.","non-dropping-particle":"","parse-names":false,"suffix":""},{"dropping-particle":"","family":"Jones","given":"Andy","non-dropping-particle":"","parse-names":false,"suffix":""},{"dropping-particle":"","family":"Osborn","given":"Timothy J.","non-dropping-particle":"","parse-names":false,"suffix":""},{"dropping-particle":"","family":"Öström","given":"Elisabeth","non-dropping-particle":"","parse-names":false,"suffix":""},{"dropping-particle":"","family":"Roberts","given":"David L.","non-dropping-particle":"","parse-names":false,"suffix":""},{"dropping-particle":"","family":"Woodage","given":"Margaret J.","non-dropping-particle":"","parse-names":false,"suffix":""}],"container-title":"Climate Dynamics","id":"ITEM-1","issue":"1","issued":{"date-parts":[["2007"]]},"page":"3-34","title":"The impact of natural and anthropogenic forcings on climate and hydrology since 1550","type":"article-journal","volume":"28"},"uris":["http://www.mendeley.com/documents/?uuid=363533b0-ce01-409d-b488-6dafabaa69a3"]},{"id":"ITEM-2","itemData":{"ISSN":"0028-0836","abstract":"The evolution of industrial-era warming across the continents and oceans provides a context for future climate change and is important for determining climate sensitivity and the processes that control regional warming. Here we use post-ad 1500 palaeoclimate records to show that sustained industrial-era warming of the tropical oceans first developed during the mid-nineteenth century and was nearly synchronous with Northern Hemisphere continental warming. The early onset of sustained, significant warming in palaeoclimate records and model simulations suggests that greenhouse forcing of industrial-era warming commenced as early as the mid-nineteenth century and included an enhanced equatorial ocean response mechanism. The development of Southern Hemisphere warming is delayed in reconstructions, but this apparent delay is not reproduced in climate simulations. Our findings imply that instrumental records are too short to comprehensively assess anthropogenic climate change and that, in some regions, about 180 years of industrial-era warming has already caused surface temperatures to emerge above pre-industrial values, even when taking natural variability into account.","author":[{"dropping-particle":"","family":"Abram","given":"Nerilie J","non-dropping-particle":"","parse-names":false,"suffix":""},{"dropping-particle":"V","family":"McGregor","given":"Helen","non-dropping-particle":"","parse-names":false,"suffix":""},{"dropping-particle":"","family":"Tierney","given":"Jessica E","non-dropping-particle":"","parse-names":false,"suffix":""},{"dropping-particle":"","family":"Evans","given":"Michael N","non-dropping-particle":"","parse-names":false,"suffix":""},{"dropping-particle":"","family":"McKay","given":"Nicholas P","non-dropping-particle":"","parse-names":false,"suffix":""},{"dropping-particle":"","family":"Kaufman","given":"Darrell S","non-dropping-particle":"","parse-names":false,"suffix":""},{"dropping-particle":"","family":"Consortium","given":"the PAGES 2k","non-dropping-particle":"","parse-names":false,"suffix":""}],"container-title":"Nature","id":"ITEM-2","issue":"7617","issued":{"date-parts":[["2016","8","25"]]},"page":"411-418","publisher":"Macmillan Publishers Limited, part of Springer Nature. All rights reserved.","title":"Early onset of industrial-era warming across the oceans and continents","type":"article-journal","volume":"536"},"uris":["http://www.mendeley.com/documents/?uuid=b150d1ff-5be4-4a93-88a3-8ddfda8691d6"]}],"mendeley":{"formattedCitation":"(Abram &lt;i&gt;et al.&lt;/i&gt;, 2016; Tett &lt;i&gt;et al.&lt;/i&gt;, 2007)","plainTextFormattedCitation":"(Abram et al., 2016; Tett et al., 2007)","previouslyFormattedCitation":"(Abram &lt;i&gt;et al.&lt;/i&gt;, 2016; Tett &lt;i&gt;et al.&lt;/i&gt;, 2007)"},"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Abram </w:t>
      </w:r>
      <w:r w:rsidRPr="0008241C">
        <w:rPr>
          <w:i/>
          <w:noProof/>
          <w:sz w:val="22"/>
          <w:szCs w:val="22"/>
          <w:lang w:val="en-NZ"/>
        </w:rPr>
        <w:t>et al.</w:t>
      </w:r>
      <w:r w:rsidRPr="0008241C">
        <w:rPr>
          <w:noProof/>
          <w:sz w:val="22"/>
          <w:szCs w:val="22"/>
          <w:lang w:val="en-NZ"/>
        </w:rPr>
        <w:t xml:space="preserve">, 2016; Tett </w:t>
      </w:r>
      <w:r w:rsidRPr="0008241C">
        <w:rPr>
          <w:i/>
          <w:noProof/>
          <w:sz w:val="22"/>
          <w:szCs w:val="22"/>
          <w:lang w:val="en-NZ"/>
        </w:rPr>
        <w:t>et al.</w:t>
      </w:r>
      <w:r w:rsidRPr="0008241C">
        <w:rPr>
          <w:noProof/>
          <w:sz w:val="22"/>
          <w:szCs w:val="22"/>
          <w:lang w:val="en-NZ"/>
        </w:rPr>
        <w:t>, 2007)</w:t>
      </w:r>
      <w:r w:rsidRPr="0008241C">
        <w:rPr>
          <w:sz w:val="22"/>
          <w:szCs w:val="22"/>
        </w:rPr>
        <w:fldChar w:fldCharType="end"/>
      </w:r>
      <w:r w:rsidRPr="0008241C">
        <w:rPr>
          <w:sz w:val="22"/>
          <w:szCs w:val="22"/>
          <w:lang w:val="en-NZ"/>
        </w:rPr>
        <w:t xml:space="preserve"> providing an opportunity to better understand past and future climate-human-ecosystem interactions.</w:t>
      </w:r>
    </w:p>
    <w:p w14:paraId="4E56BEF6" w14:textId="77777777" w:rsidR="00A01204" w:rsidRPr="0008241C" w:rsidRDefault="00A01204" w:rsidP="00A01204">
      <w:pPr>
        <w:rPr>
          <w:sz w:val="22"/>
          <w:szCs w:val="22"/>
          <w:lang w:val="en-NZ"/>
        </w:rPr>
      </w:pPr>
    </w:p>
    <w:p w14:paraId="70E8CFF0" w14:textId="77777777" w:rsidR="00A01204" w:rsidRPr="0008241C" w:rsidRDefault="00A01204" w:rsidP="00A01204">
      <w:pPr>
        <w:rPr>
          <w:rFonts w:eastAsia="MS Mincho"/>
          <w:sz w:val="22"/>
          <w:szCs w:val="22"/>
          <w:lang w:eastAsia="ja-JP"/>
        </w:rPr>
      </w:pPr>
      <w:r w:rsidRPr="0008241C">
        <w:rPr>
          <w:sz w:val="22"/>
          <w:szCs w:val="22"/>
        </w:rPr>
        <w:t xml:space="preserve">In recent years there have been major advances in our understanding of how climate interacts with biological systems, from the species level to full ecosystems/biomes through paleoecology, recent phenological and micro-evolutionary responses, experiments, and computational models </w:t>
      </w:r>
      <w:r w:rsidRPr="0008241C">
        <w:rPr>
          <w:sz w:val="22"/>
          <w:szCs w:val="22"/>
        </w:rPr>
        <w:fldChar w:fldCharType="begin" w:fldLock="1"/>
      </w:r>
      <w:r w:rsidRPr="0008241C">
        <w:rPr>
          <w:sz w:val="22"/>
          <w:szCs w:val="22"/>
        </w:rPr>
        <w:instrText>ADDIN CSL_CITATION {"citationItems":[{"id":"ITEM-1","itemData":{"DOI":"10.1126/science.1200303","ISBN":"1095-9203 (Electronic)\\n0036-8075 (Linking)","ISSN":"0036-8075","PMID":"21454781","abstract":"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author":[{"dropping-particle":"","family":"Dawson","given":"Terence P","non-dropping-particle":"","parse-names":false,"suffix":""},{"dropping-particle":"","family":"Jackson","given":"Stephen T","non-dropping-particle":"","parse-names":false,"suffix":""},{"dropping-particle":"","family":"House","given":"Joanna I","non-dropping-particle":"","parse-names":false,"suffix":""},{"dropping-particle":"","family":"Prentice","given":"Iain Colin","non-dropping-particle":"","parse-names":false,"suffix":""},{"dropping-particle":"","family":"Mace","given":"Georgina M","non-dropping-particle":"","parse-names":false,"suffix":""}],"container-title":"Science (New York, N.Y.)","id":"ITEM-1","issue":"6025","issued":{"date-parts":[["2011"]]},"page":"53-58","title":"Beyond predictions: biodiversity conservation in a changing climate.","type":"article-journal","volume":"332"},"uris":["http://www.mendeley.com/documents/?uuid=6f7cdfa5-b6fc-4c93-b1a4-5e256a190370"]}],"mendeley":{"formattedCitation":"(T. P. Dawson &lt;i&gt;et al.&lt;/i&gt;, 2011)","manualFormatting":"(Dawson et al., 2011)","plainTextFormattedCitation":"(T. P. Dawson et al., 2011)","previouslyFormattedCitation":"(T. P. Dawso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Dawson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t a basic level, species can successfully adapt to a change in climate through evolutionary pressures (e.g. genetic mutation or genotype selection) or short-term (in an individual’s lifetime) responses (plasticity) </w:t>
      </w:r>
      <w:r w:rsidRPr="0008241C">
        <w:rPr>
          <w:sz w:val="22"/>
          <w:szCs w:val="22"/>
        </w:rPr>
        <w:fldChar w:fldCharType="begin" w:fldLock="1"/>
      </w:r>
      <w:r w:rsidRPr="0008241C">
        <w:rPr>
          <w:sz w:val="22"/>
          <w:szCs w:val="22"/>
        </w:rPr>
        <w:instrText>ADDIN CSL_CITATION {"citationItems":[{"id":"ITEM-1","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e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2f976143-7980-4464-9de0-5a91772bdc17"]}],"mendeley":{"formattedCitation":"(Celine Bellard &lt;i&gt;et al.&lt;/i&gt;, 2012)","manualFormatting":"(Bellard et al., 2012)","plainTextFormattedCitation":"(Celine Bellard et al., 2012)","previouslyFormattedCitation":"(Celine Bellard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ellard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ith evidence that the latter may be the more significant of the two </w:t>
      </w:r>
      <w:r w:rsidRPr="0008241C">
        <w:rPr>
          <w:sz w:val="22"/>
          <w:szCs w:val="22"/>
        </w:rPr>
        <w:fldChar w:fldCharType="begin" w:fldLock="1"/>
      </w:r>
      <w:r w:rsidRPr="0008241C">
        <w:rPr>
          <w:sz w:val="22"/>
          <w:szCs w:val="22"/>
        </w:rPr>
        <w:instrText>ADDIN CSL_CITATION {"citationItems":[{"id":"ITEM-1","itemData":{"DOI":"10.1038/nature09670","ISBN":"0028-0836","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author":[{"dropping-particle":"","family":"Hoffmann","given":"A A","non-dropping-particle":"","parse-names":false,"suffix":""},{"dropping-particle":"","family":"Sgro","given":"C M","non-dropping-particle":"","parse-names":false,"suffix":""}],"container-title":"Nature","id":"ITEM-1","issue":"7335","issued":{"date-parts":[["2011"]]},"page":"479-485","title":"Climate change and evolutionary adaptation","type":"article-journal","volume":"470"},"uris":["http://www.mendeley.com/documents/?uuid=3c785323-ab26-4b19-9f56-dfad2cdab7ab"]}],"mendeley":{"formattedCitation":"(Hoffmann &amp; Sgro, 2011)","manualFormatting":"(Hoffmann and Sgro, 2011)","plainTextFormattedCitation":"(Hoffmann &amp; Sgro, 2011)","previouslyFormattedCitation":"(Hoffmann &amp; Sgro, 2011)"},"properties":{"noteIndex":0},"schema":"https://github.com/citation-style-language/schema/raw/master/csl-citation.json"}</w:instrText>
      </w:r>
      <w:r w:rsidRPr="0008241C">
        <w:rPr>
          <w:sz w:val="22"/>
          <w:szCs w:val="22"/>
        </w:rPr>
        <w:fldChar w:fldCharType="separate"/>
      </w:r>
      <w:r w:rsidRPr="0008241C">
        <w:rPr>
          <w:noProof/>
          <w:sz w:val="22"/>
          <w:szCs w:val="22"/>
        </w:rPr>
        <w:t>(Hoffmann and Sgro, 2011)</w:t>
      </w:r>
      <w:r w:rsidRPr="0008241C">
        <w:rPr>
          <w:sz w:val="22"/>
          <w:szCs w:val="22"/>
        </w:rPr>
        <w:fldChar w:fldCharType="end"/>
      </w:r>
      <w:r w:rsidRPr="0008241C">
        <w:rPr>
          <w:sz w:val="22"/>
          <w:szCs w:val="22"/>
        </w:rPr>
        <w:t xml:space="preserve">.  Alternatively, individuals can track their climate niche either by </w:t>
      </w:r>
      <w:r w:rsidRPr="0008241C">
        <w:rPr>
          <w:bCs/>
          <w:sz w:val="22"/>
          <w:szCs w:val="22"/>
        </w:rPr>
        <w:t>changing their behaviour with time (on daily to seasonal timescales) or</w:t>
      </w:r>
      <w:r w:rsidRPr="0008241C">
        <w:rPr>
          <w:sz w:val="22"/>
          <w:szCs w:val="22"/>
        </w:rPr>
        <w:t xml:space="preserve"> through migration at the micro-habitat, local or regional level to search out their climatic niche. The impact of recent climate change has been detected across a number of species and ecosystems </w:t>
      </w:r>
      <w:r w:rsidRPr="0008241C">
        <w:rPr>
          <w:sz w:val="22"/>
          <w:szCs w:val="22"/>
        </w:rPr>
        <w:fldChar w:fldCharType="begin" w:fldLock="1"/>
      </w:r>
      <w:r w:rsidRPr="0008241C">
        <w:rPr>
          <w:sz w:val="22"/>
          <w:szCs w:val="22"/>
        </w:rPr>
        <w:instrText>ADDIN CSL_CITATION {"citationItems":[{"id":"ITEM-1","itemData":{"DOI":"10.1038/nature01286","ISBN":"0028-083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page":"37-42","title":"A globally coherent fingerprint of climate change impacts across natural systems.","type":"article-journal","volume":"421"},"uris":["http://www.mendeley.com/documents/?uuid=3d662424-e901-42d9-9b9b-af086cabce93"]},{"id":"ITEM-2","itemData":{"DOI":"10.1038/nature01309.1.","ISBN":"0028-0836","ISSN":"0028-0836","PMID":"12511952","abstract":"Over the past 100 years, the global average temperature has increased by approximately 0.6 degreesC and is projected to continue to rise at a rapid rate(1). Although species have responded to climatic changes throughout their evolutionary history(2), a primary concern for wild species and their ecosystems is this rapid rate of change(3).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author":[{"dropping-particle":"","family":"Root","given":"Tl","non-dropping-particle":"","parse-names":false,"suffix":""},{"dropping-particle":"","family":"Price","given":"Jt","non-dropping-particle":"","parse-names":false,"suffix":""},{"dropping-particle":"","family":"Hall","given":"Kr","non-dropping-particle":"","parse-names":false,"suffix":""},{"dropping-particle":"","family":"Schneider","given":"Sh","non-dropping-particle":"","parse-names":false,"suffix":""}],"container-title":"Nature","id":"ITEM-2","issue":"6918","issued":{"date-parts":[["2003"]]},"page":"57-60","title":"Fingerprints of global warming on wild animals and plants","type":"article-journal","volume":"421"},"uris":["http://www.mendeley.com/documents/?uuid=e3a01247-886a-4aaf-9d26-1bdb85415396"]},{"id":"ITEM-3","itemData":{"author":[{"dropping-particle":"","family":"Bickford","given":"D.","non-dropping-particle":"","parse-names":false,"suffix":""},{"dropping-particle":"","family":"Howard","given":"S.D.","non-dropping-particle":"","parse-names":false,"suffix":""},{"dropping-particle":"","family":"Ng","given":"D.J.J.","non-dropping-particle":"","parse-names":false,"suffix":""},{"dropping-particle":"","family":"Sheridan","given":"J.A.","non-dropping-particle":"","parse-names":false,"suffix":""}],"container-title":"Biodiversity and Conservation","id":"ITEM-3","issued":{"date-parts":[["2010"]]},"page":"1043-1062","title":"Impacts of climate change on the amphibians and reptiles of Southeast Asia. Biodiversity and Conservation","type":"article-journal","volume":"19"},"uris":["http://www.mendeley.com/documents/?uuid=4fb04ecf-9268-3813-8230-00c6a06bb16e"]},{"id":"ITEM-4","itemData":{"author":[{"dropping-particle":"","family":"Rawal","given":"D.S.","non-dropping-particle":"","parse-names":false,"suffix":""},{"dropping-particle":"","family":"Kasel","given":"S.","non-dropping-particle":"","parse-names":false,"suffix":""},{"dropping-particle":"","family":"Keatley","given":"M.R.","non-dropping-particle":"","parse-names":false,"suffix":""},{"dropping-particle":"","family":"Nitschke","given":"C.R.","non-dropping-particle":"","parse-names":false,"suffix":""}],"container-title":"Austral Ecology","id":"ITEM-4","issued":{"date-parts":[["2015"]]},"page":"117-125","title":"Herbarium records identify sensitivity of flowering phenology of eucalypts to climate: Implications for species response to climate change","type":"article-journal","volume":"40"},"uris":["http://www.mendeley.com/documents/?uuid=df98b28a-429c-3ffa-904a-4e8b53a2f1e8"]},{"id":"ITEM-5","itemData":{"DOI":"10.1016/j.gecco.2015.01.008","ISSN":"23519894","abstract":"We examined avifauna richness and composition in Taiwan's tropical montane forests, and compared to historical records dated 22 years ago. A richness attrition of 44 species caused a discrepancy of 30.2%, and an estimated yearly turnover of 2.2%. More resident species that were narrower or lower in elevation distribution, insectivores/omnivores, small to medium-sized, forest/open-field dwelling, and canopy/ground foragers, vanished; whereas piscivores, carnivores, riparian- and shrub-dwellers, ground and mid-layer foragers, and migrants suffered by higher proportions. Occurrence frequencies of persistent species remained constant but varied among ecological groups, indicating an increased homogeneity for smaller-sized insectivores/omnivores dwelling in the forest canopy, shrub, or understory. While the overall annual temperature slightly increased, a relatively stable mean temperature was replaced by an ascending trend from the mid-1990s until 2002, followed by a cooling down. Mean maximum temperatures increased but minimums decreased gradually over years, resulting in increasing temperature differences up to over 16°C. This accompanied an increase of extreme typhoons affecting Taiwan or directly striking these montane forests during the last decade. These results, given no direct human disturbances were noted, suggest a link between the species turnover and recent climate change, and convey warning signs of conservation concerns for tropical montane assemblages.","author":[{"dropping-particle":"","family":"Tsai","given":"Chi Feng","non-dropping-particle":"","parse-names":false,"suffix":""},{"dropping-particle":"","family":"Lee","given":"Ya Fu","non-dropping-particle":"","parse-names":false,"suffix":""},{"dropping-particle":"","family":"Chen","given":"Yun Hsiu","non-dropping-particle":"","parse-names":false,"suffix":""},{"dropping-particle":"","family":"Chen","given":"Wei Ming","non-dropping-particle":"","parse-names":false,"suffix":""},{"dropping-particle":"","family":"Kuo","given":"Yen Min","non-dropping-particle":"","parse-names":false,"suffix":""}],"container-title":"Global Ecology and Conservation","id":"ITEM-5","issued":{"date-parts":[["2015"]]},"title":"Species turnover in tropical montane forest avifauna links to climatic correlates","type":"article-journal"},"uris":["http://www.mendeley.com/documents/?uuid=30b0290d-3bd1-3d6e-86e0-46bbc1531b5e"]}],"mendeley":{"formattedCitation":"(D. Bickford &lt;i&gt;et al.&lt;/i&gt;, 2010; Camille Parmesan &amp; Yohe, 2003; Rawal &lt;i&gt;et al.&lt;/i&gt;, 2015; Root &lt;i&gt;et al.&lt;/i&gt;, 2003; C. F. Tsai &lt;i&gt;et al.&lt;/i&gt;, 2015)","plainTextFormattedCitation":"(D. Bickford et al., 2010; Camille Parmesan &amp; Yohe, 2003; Rawal et al., 2015; Root et al., 2003; C. F. Tsai et al., 2015)","previouslyFormattedCitation":"(D. Bickford &lt;i&gt;et al.&lt;/i&gt;, 2010; Camille Parmesan &amp; Yohe, 2003; Rawal &lt;i&gt;et al.&lt;/i&gt;, 2015; Root &lt;i&gt;et al.&lt;/i&gt;, 2003; C. F. Tsa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 Bickford </w:t>
      </w:r>
      <w:r w:rsidRPr="0008241C">
        <w:rPr>
          <w:i/>
          <w:noProof/>
          <w:sz w:val="22"/>
          <w:szCs w:val="22"/>
        </w:rPr>
        <w:t>et al.</w:t>
      </w:r>
      <w:r w:rsidRPr="0008241C">
        <w:rPr>
          <w:noProof/>
          <w:sz w:val="22"/>
          <w:szCs w:val="22"/>
        </w:rPr>
        <w:t xml:space="preserve">, 2010; Camille Parmesan &amp; Yohe, 2003; Rawal </w:t>
      </w:r>
      <w:r w:rsidRPr="0008241C">
        <w:rPr>
          <w:i/>
          <w:noProof/>
          <w:sz w:val="22"/>
          <w:szCs w:val="22"/>
        </w:rPr>
        <w:t>et al.</w:t>
      </w:r>
      <w:r w:rsidRPr="0008241C">
        <w:rPr>
          <w:noProof/>
          <w:sz w:val="22"/>
          <w:szCs w:val="22"/>
        </w:rPr>
        <w:t xml:space="preserve">, 2015; Root </w:t>
      </w:r>
      <w:r w:rsidRPr="0008241C">
        <w:rPr>
          <w:i/>
          <w:noProof/>
          <w:sz w:val="22"/>
          <w:szCs w:val="22"/>
        </w:rPr>
        <w:t>et al.</w:t>
      </w:r>
      <w:r w:rsidRPr="0008241C">
        <w:rPr>
          <w:noProof/>
          <w:sz w:val="22"/>
          <w:szCs w:val="22"/>
        </w:rPr>
        <w:t xml:space="preserve">, 2003; C. F. Tsai </w:t>
      </w:r>
      <w:r w:rsidRPr="0008241C">
        <w:rPr>
          <w:i/>
          <w:noProof/>
          <w:sz w:val="22"/>
          <w:szCs w:val="22"/>
        </w:rPr>
        <w:t>et al.</w:t>
      </w:r>
      <w:r w:rsidRPr="0008241C">
        <w:rPr>
          <w:noProof/>
          <w:sz w:val="22"/>
          <w:szCs w:val="22"/>
        </w:rPr>
        <w:t>, 2015)</w:t>
      </w:r>
      <w:r w:rsidRPr="0008241C">
        <w:rPr>
          <w:sz w:val="22"/>
          <w:szCs w:val="22"/>
        </w:rPr>
        <w:fldChar w:fldCharType="end"/>
      </w:r>
    </w:p>
    <w:p w14:paraId="2E7E0B98" w14:textId="77777777" w:rsidR="00A01204" w:rsidRPr="0008241C" w:rsidRDefault="00A01204" w:rsidP="00A01204">
      <w:pPr>
        <w:rPr>
          <w:sz w:val="22"/>
          <w:szCs w:val="22"/>
        </w:rPr>
      </w:pPr>
    </w:p>
    <w:p w14:paraId="348FA527" w14:textId="77777777" w:rsidR="00A01204" w:rsidRPr="0008241C" w:rsidRDefault="00A01204" w:rsidP="00A01204">
      <w:pPr>
        <w:rPr>
          <w:sz w:val="22"/>
          <w:szCs w:val="22"/>
        </w:rPr>
      </w:pPr>
      <w:r w:rsidRPr="0008241C">
        <w:rPr>
          <w:sz w:val="22"/>
          <w:szCs w:val="22"/>
        </w:rPr>
        <w:t xml:space="preserve">Climate (temperature and moisture) anomalies have therefore been used to infer past biota responses to climate and have been used to infer likely future responses to change. These include changes in geographical distributions </w:t>
      </w:r>
      <w:r w:rsidRPr="0008241C">
        <w:rPr>
          <w:sz w:val="22"/>
          <w:szCs w:val="22"/>
        </w:rPr>
        <w:fldChar w:fldCharType="begin" w:fldLock="1"/>
      </w:r>
      <w:r w:rsidRPr="0008241C">
        <w:rPr>
          <w:sz w:val="22"/>
          <w:szCs w:val="22"/>
        </w:rPr>
        <w:instrText>ADDIN CSL_CITATION {"citationItems":[{"id":"ITEM-1","itemData":{"DOI":"10.1111/j.2007.0906-7590.05318.x","ISBN":"1600-0587","ISSN":"09067590","abstract":"It is widely believed that contemporary climate determines large-scale patterns of species richness. An alternative view proposes that species richness reflects biotic responses to historic climate changes. These competing “contemporary climate” vs “historic climate” hypotheses have been vigorously debated without reaching consensus. Here, we test the proposition that European species richness of reptiles and amphibians is driven by climate changes in the Quaternary. We find that climate stability between the Last Glacial Maximum (LGM) and the present day is a better predictor of species richness than contemporary climate; and that the 0°C isotherm of the LGM delimits the distributions of narrow-ranging species, whereas the current 0°C isotherm limits the distributions of wide-ranging species. Our analyses contradict previous studies of large-scale species richness patterns and support the view that “historic climate” can contribute to current species richness independently of and at least as much as contemporary climate.","author":[{"dropping-particle":"","family":"Araújo","given":"Miguel B.","non-dropping-particle":"","parse-names":false,"suffix":""},{"dropping-particle":"","family":"Nogués-Bravo","given":"David","non-dropping-particle":"","parse-names":false,"suffix":""},{"dropping-particle":"","family":"Diniz-Filho","given":"José Alexandre F","non-dropping-particle":"","parse-names":false,"suffix":""},{"dropping-particle":"","family":"Haywood","given":"Alan M.","non-dropping-particle":"","parse-names":false,"suffix":""},{"dropping-particle":"","family":"Valdes","given":"Paul J.","non-dropping-particle":"","parse-names":false,"suffix":""},{"dropping-particle":"","family":"Rahbek","given":"Carsten","non-dropping-particle":"","parse-names":false,"suffix":""}],"container-title":"Ecography","id":"ITEM-1","issue":"1","issued":{"date-parts":[["2008"]]},"page":"8-15","title":"Quaternary climate changes explain diversity among reptiles and amphibians","type":"article-journal","volume":"31"},"uris":["http://www.mendeley.com/documents/?uuid=88db8429-a6c7-49b3-93be-f16071ab5ad1"]},{"id":"ITEM-2","itemData":{"DOI":"10.1111/j.1600-0587.2012.07553.x","ISBN":"1600-0587","ISSN":"09067590","abstract":"Attempts to explain the origin of species diversity gradients often lack generality across geographic regions or taxa. One possible reason for this is that species respond differently to the same environmental descriptors (e.g. climate) across geographical space, i.e. the diversity–environment relationship is spatially nonstationary. Here we evaluate the spatial nonstationarity of the relationships between amphibian species richness and variables representing three primary climatic hypotheses: historical climate variability, seasonality and productivity. We formulated nonstationary explicit predictions for the taxon based on its ecophysiological attributes. We employed two global approaches that assume stationarity – standard non-spatial OLS regression and spatial eigenvector mapping (SEVM) – and compared them with a nonstationary partial GWR (Geographically Weighted Regression), which allows the investigation of the relative contributions of each predictor regionally, helping to portray large-scale patterns. Although productivity was a better correlate to species richness than the other factors in both global and local approaches, no single hypothesis fully explained the worldwide pattern of species richness. Spatial nonstationarity was present in all relationships, and substantial fractions of the variation in the data were unexplained due to collinearity. We discuss some noteworthy regional cases and propose that the history of exposure to specific environmental conditions is responsible for geographical differences in the amphibian–climate relationships, as stated by the niche conservatism hypothesis. Finally, we argue that there is a trade-off in the selection of the spatial scale analysed – regional vs global – regarding the generality vs the explanatory power of the resulting pattern of species richness.","author":[{"dropping-particle":"","family":"Gouveia","given":"Sidney F.","non-dropping-particle":"","parse-names":false,"suffix":""},{"dropping-particle":"","family":"Hortal","given":"Joaquín","non-dropping-particle":"","parse-names":false,"suffix":""},{"dropping-particle":"","family":"Cassemiro","given":"Fernanda A S","non-dropping-particle":"","parse-names":false,"suffix":""},{"dropping-particle":"","family":"Rangel","given":"Thiago Fernando","non-dropping-particle":"","parse-names":false,"suffix":""},{"dropping-particle":"","family":"Diniz-Filho","given":"José Alexandre F","non-dropping-particle":"","parse-names":false,"suffix":""}],"container-title":"Ecography","id":"ITEM-2","issue":"1","issued":{"date-parts":[["2013"]]},"page":"104-113","title":"Nonstationary effects of productivity, seasonality, and historical climate changes on global amphibian diversity","type":"article-journal","volume":"36"},"uris":["http://www.mendeley.com/documents/?uuid=9b6d2437-5a5c-4b1d-bcb7-268e124a2fd2"]}],"mendeley":{"formattedCitation":"(Araújo &lt;i&gt;et al.&lt;/i&gt;, 2008; Gouveia &lt;i&gt;et al.&lt;/i&gt;, 2013)","plainTextFormattedCitation":"(Araújo et al., 2008; Gouveia et al., 2013)","previouslyFormattedCitation":"(Araújo &lt;i&gt;et al.&lt;/i&gt;, 2008; Gouveia &lt;i&gt;et al.&lt;/i&gt;, 2013)"},"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Araújo </w:t>
      </w:r>
      <w:r w:rsidRPr="0008241C">
        <w:rPr>
          <w:i/>
          <w:noProof/>
          <w:sz w:val="22"/>
          <w:szCs w:val="22"/>
          <w:lang w:val="fr-FR"/>
        </w:rPr>
        <w:t>et al.</w:t>
      </w:r>
      <w:r w:rsidRPr="0008241C">
        <w:rPr>
          <w:noProof/>
          <w:sz w:val="22"/>
          <w:szCs w:val="22"/>
          <w:lang w:val="fr-FR"/>
        </w:rPr>
        <w:t xml:space="preserve">, 2008; Gouveia </w:t>
      </w:r>
      <w:r w:rsidRPr="0008241C">
        <w:rPr>
          <w:i/>
          <w:noProof/>
          <w:sz w:val="22"/>
          <w:szCs w:val="22"/>
          <w:lang w:val="fr-FR"/>
        </w:rPr>
        <w:t>et al.</w:t>
      </w:r>
      <w:r w:rsidRPr="0008241C">
        <w:rPr>
          <w:noProof/>
          <w:sz w:val="22"/>
          <w:szCs w:val="22"/>
          <w:lang w:val="fr-FR"/>
        </w:rPr>
        <w:t>, 2013)</w:t>
      </w:r>
      <w:r w:rsidRPr="0008241C">
        <w:rPr>
          <w:sz w:val="22"/>
          <w:szCs w:val="22"/>
        </w:rPr>
        <w:fldChar w:fldCharType="end"/>
      </w:r>
      <w:r w:rsidRPr="0008241C">
        <w:rPr>
          <w:sz w:val="22"/>
          <w:szCs w:val="22"/>
          <w:lang w:val="fr-FR"/>
        </w:rPr>
        <w:t xml:space="preserve">, climatic refuges </w:t>
      </w:r>
      <w:r w:rsidRPr="0008241C">
        <w:rPr>
          <w:sz w:val="22"/>
          <w:szCs w:val="22"/>
        </w:rPr>
        <w:fldChar w:fldCharType="begin" w:fldLock="1"/>
      </w:r>
      <w:r w:rsidRPr="0008241C">
        <w:rPr>
          <w:sz w:val="22"/>
          <w:szCs w:val="22"/>
          <w:lang w:val="fr-FR"/>
        </w:rPr>
        <w:instrText>ADDIN CSL_CITATION {"citationItems":[{"id":"ITEM-1","itemData":{"DOI":"10.1111/j.1461-0248.2011.01634.x","ISBN":"1461-0248 (Electronic)\\r1461-023X (Linking)","ISSN":"1461023X","PMID":"21645193","abstract":"Current climate and Pleistocene climatic changes are both known to be associated with geographical patterns of diversity. We assess their associations with the European Scarabaeinae dung beetles, a group with high dispersal ability and well-known adaptations to warm environments. By assessing spatial stationarity in climate variability since the last glacial maximum (LGM), we find that current scarab richness is related to the location of their limits of thermal tolerance during the LGM. These limits mark a strong change in their current species richness-environment relationships. Furthermore, northern scarab assemblages are nested and composed of a phylogenetically clustered subset of large-range sized generalist species, whereas southern ones are diverse and variable in composition. Our results show that species responses to current climate are limited by the evolution of assemblages that occupied relatively climatically stable areas during the Pleistocene, and by post-glacial dispersal in those that were strongly affected by glaciations.","author":[{"dropping-particle":"","family":"Hortal","given":"Joaquín","non-dropping-particle":"","parse-names":false,"suffix":""},{"dropping-particle":"","family":"Diniz-Filho","given":"José Alexandre F","non-dropping-particle":"","parse-names":false,"suffix":""},{"dropping-particle":"","family":"Bini","given":"Luis Mauricio","non-dropping-particle":"","parse-names":false,"suffix":""},{"dropping-particle":"","family":"Rodríguez","given":"Miguel Ángel","non-dropping-particle":"","parse-names":false,"suffix":""},{"dropping-particle":"","family":"Baselga","given":"Andrés","non-dropping-particle":"","parse-names":false,"suffix":""},{"dropping-particle":"","family":"Nogués-Bravo","given":"David","non-dropping-particle":"","parse-names":false,"suffix":""},{"dropping-particle":"","family":"Rangel","given":"Thiago Fernando","non-dropping-particle":"","parse-names":false,"suffix":""},{"dropping-particle":"","family":"Hawkins","given":"Bradford A.","non-dropping-particle":"","parse-names":false,"suffix":""},{"dropping-particle":"","family":"Lobo","given":"Jorge M.","non-dropping-particle":"","parse-names":false,"suffix":""}],"container-title":"Ecology Letters","id":"ITEM-1","issue":"8","issued":{"date-parts":[["2011"]]},"page":"741-748","title":"Ice age climate, evolutionary constraints and diversity patterns of european dung beetles","type":"article-journal","volume":"14"},"uris":["http://www.mendeley.com/documents/?uuid=61bb2f09-6a84-4541-a68a-733797c460fd"]}],"mendeley":{"formattedCitation":"(Hortal &lt;i&gt;et al.&lt;/i&gt;, 2011)","manualFormatting":"(Hortal et al., 2011)","plainTextFormattedCitation":"(Hortal et al., 2011)","previouslyFormattedCitation":"(Horta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Horta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nd rates of migration and extinctions </w:t>
      </w:r>
      <w:r w:rsidRPr="0008241C">
        <w:rPr>
          <w:sz w:val="22"/>
          <w:szCs w:val="22"/>
        </w:rPr>
        <w:fldChar w:fldCharType="begin" w:fldLock="1"/>
      </w:r>
      <w:r w:rsidRPr="0008241C">
        <w:rPr>
          <w:sz w:val="22"/>
          <w:szCs w:val="22"/>
        </w:rPr>
        <w:instrText>ADDIN CSL_CITATION {"citationItems":[{"id":"ITEM-1","itemData":{"DOI":"10.1126/science.1210288","ISBN":"1095-9203 (Electronic)\\r0036-8075 (Linking)","ISSN":"0036-8075","PMID":"22053045","abstract":"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author":[{"dropping-particle":"","family":"Burrows","given":"M. T.","non-dropping-particle":"","parse-names":false,"suffix":""},{"dropping-particle":"","family":"Schoeman","given":"D. S.","non-dropping-particle":"","parse-names":false,"suffix":""},{"dropping-particle":"","family":"Buckley","given":"L. B.","non-dropping-particle":"","parse-names":false,"suffix":""},{"dropping-particle":"","family":"Moore","given":"P.","non-dropping-particle":"","parse-names":false,"suffix":""},{"dropping-particle":"","family":"Poloczanska","given":"E. S.","non-dropping-particle":"","parse-names":false,"suffix":""},{"dropping-particle":"","family":"Brander","given":"K. M.","non-dropping-particle":"","parse-names":false,"suffix":""},{"dropping-particle":"","family":"Brown","given":"C.","non-dropping-particle":"","parse-names":false,"suffix":""},{"dropping-particle":"","family":"Bruno","given":"J. F.","non-dropping-particle":"","parse-names":false,"suffix":""},{"dropping-particle":"","family":"Duarte","given":"C. M.","non-dropping-particle":"","parse-names":false,"suffix":""},{"dropping-particle":"","family":"Halpern","given":"B. S.","non-dropping-particle":"","parse-names":false,"suffix":""},{"dropping-particle":"","family":"Holding","given":"J.","non-dropping-particle":"","parse-names":false,"suffix":""},{"dropping-particle":"V.","family":"Kappel","given":"C.","non-dropping-particle":"","parse-names":false,"suffix":""},{"dropping-particle":"","family":"Kiessling","given":"W.","non-dropping-particle":"","parse-names":false,"suffix":""},{"dropping-particle":"","family":"O'Connor","given":"M. I.","non-dropping-particle":"","parse-names":false,"suffix":""},{"dropping-particle":"","family":"Pandolfi","given":"J. M.","non-dropping-particle":"","parse-names":false,"suffix":""},{"dropping-particle":"","family":"Parmesan","given":"C.","non-dropping-particle":"","parse-names":false,"suffix":""},{"dropping-particle":"","family":"Schwing","given":"F. B.","non-dropping-particle":"","parse-names":false,"suffix":""},{"dropping-particle":"","family":"Sydeman","given":"W. J.","non-dropping-particle":"","parse-names":false,"suffix":""},{"dropping-particle":"","family":"Richardson","given":"a. J.","non-dropping-particle":"","parse-names":false,"suffix":""}],"container-title":"Science","id":"ITEM-1","issue":"6056","issued":{"date-parts":[["2011"]]},"page":"652-655","title":"The Pace of Shifting Climate in Marine and Terrestrial Ecosystems","type":"article-journal","volume":"334"},"uris":["http://www.mendeley.com/documents/?uuid=ccef3419-5ad7-4394-87de-f1c2285b84ad"]},{"id":"ITEM-2","itemData":{"DOI":"10.1126/science.1210173","ISSN":"0036-8075","PMID":"21979937","abstract":"The effects of climate change on biodiversity should depend in part on climate displacement rate (climate-change velocity) and its interaction with species' capacity to migrate. We estimated Late Quaternary glacial-interglacial climate-change velocity by integrating macroclimatic shifts since the Last Glacial Maximum with topoclimatic gradients. Globally, areas with high velocities were associated with marked absences of small-ranged amphibians, mammals, and birds. The association between endemism and velocity was weakest in the highly vagile birds and strongest in the weakly dispersing amphibians, linking dispersal ability to extinction risk due to climate change. High velocity was also associated with low endemism at regional scales, especially in wet and aseasonal regions. Overall, we show that low-velocity areas are essential refuges for Earth's many small-ranged species.","author":[{"dropping-particle":"","family":"Sandel","given":"B.","non-dropping-particle":"","parse-names":false,"suffix":""},{"dropping-particle":"","family":"Arge","given":"L.","non-dropping-particle":"","parse-names":false,"suffix":""},{"dropping-particle":"","family":"Dalsgaard","given":"B.","non-dropping-particle":"","parse-names":false,"suffix":""},{"dropping-particle":"","family":"Davies","given":"R. G.","non-dropping-particle":"","parse-names":false,"suffix":""},{"dropping-particle":"","family":"Gaston","given":"K. J.","non-dropping-particle":"","parse-names":false,"suffix":""},{"dropping-particle":"","family":"Sutherland","given":"W. J.","non-dropping-particle":"","parse-names":false,"suffix":""},{"dropping-particle":"","family":"Svenning","given":"J.- C.","non-dropping-particle":"","parse-names":false,"suffix":""}],"container-title":"Science","id":"ITEM-2","issue":"6056","issued":{"date-parts":[["2011","11","4"]]},"page":"660-664","title":"The Influence of Late Quaternary Climate-Change Velocity on Species Endemism","type":"article-journal","volume":"334"},"uris":["http://www.mendeley.com/documents/?uuid=92e4459b-bce4-4e58-b92d-ef16b5e56894"]},{"id":"ITEM-3","itemData":{"DOI":"10.1111/j.1365-2486.2012.02661.x","ISBN":"1365-2486","ISSN":"13541013","abstract":"Ecologists are increasingly recognizing the conservation significance of microrefugia, but it is inherently difficult to locate these small patches with unusual climates, and hence they are also referred to as cryptic refugia. Here we introduce a new methodology to quantify and locate potential microrefugia using fine-scale topoclimatic grids that capture extreme conditions, stable climates, and distinct differences from the surrounding matrix. We collected hourly temperature data from 150 sites in a large (200 km by 300 km) and diverse region of New South Wales, Australia, for a total of 671 days over 2 years. Sites spanned a range of habitats including coastal dune shrublands, eucalypt forests, exposed woodland ridges, sheltered rainforest gullies, upland swamps, and lowland pastures. Climate grids were interpolated using a regional regression approach based on elevation, distance to coast, canopy cover, latitude, cold-air drainage, and topographical exposure to winds and radiation. We identified extreme temperatures on two separate climatic gradients: the 5th percentile of minimum temperatures and the 95th percentile of maximum temperatures. For each gradient, climatic stability was assessed on three different time scales (intra-seasonal, intra-annual and inter-annual). Differences from the matrix were assessed using a moving window with a 5 km radius. We averaged the Z-scores for these extreme, stable and isolated climates to identify potential locations of microrefugia. We found that our method successfully predicted the location of communities that were considered to occupy refugia, such as rainforests that have progressively contracted in distribution over the last 2.5 million years, and alpine grasslands that have contracted over the last 15 thousand years. However, the method was inherently sensitive to the gradient selected and other aspects of the modelling process. These uncertainties could be dealt with in a conservation planning context by repeating the methodology with various parameterizations and identifying areas that were consistently identified as microrefugia.","author":[{"dropping-particle":"","family":"Ashcroft","given":"Michael B.","non-dropping-particle":"","parse-names":false,"suffix":""},{"dropping-particle":"","family":"Gollan","given":"John R.","non-dropping-particle":"","parse-names":false,"suffix":""},{"dropping-particle":"","family":"Warton","given":"David I.","non-dropping-particle":"","parse-names":false,"suffix":""},{"dropping-particle":"","family":"Ramp","given":"Daniel","non-dropping-particle":"","parse-names":false,"suffix":""}],"container-title":"Global Change Biology","id":"ITEM-3","issue":"6","issued":{"date-parts":[["2012"]]},"page":"1866-1879","title":"A novel approach to quantify and locate potential microrefugia using topoclimate, climate stability, and isolation from the matrix","type":"article-journal","volume":"18"},"uris":["http://www.mendeley.com/documents/?uuid=bd720faa-f97b-4b40-9896-2d52ddc79059"]},{"id":"ITEM-4","itemData":{"DOI":"10.1126/science.aac4315","ISBN":"0036-8075","ISSN":"0036-8075","PMID":"26250679","abstract":"The mechanisms of Late Pleistocene megafauna extinctions remain fiercely contested, with human impact or climate change cited as principal drivers. Here, we compare ancient DNA and radiocarbon data from 31 detailed time series of regional megafaunal extinctions/replacements over the past 56,000 years with standard and new combined records of Northern Hemisphere climate in the Late Pleistocene. Unexpectedly, rapid climate changes associated with interstadial warming events are strongly associated with the regional replacement/extinction of major genetic clades or species of megafauna. The presence of many cryptic biotic transitions prior to the Pleistocene/Holocene boundary revealed by ancient DNA confirms the importance of climate change in megafaunal population extinctions and suggests that metapopulation structures necessary to survive such repeated and rapid climatic shifts were susceptible to human impacts.","author":[{"dropping-particle":"","family":"Cooper","given":"Alan","non-dropping-particle":"","parse-names":false,"suffix":""},{"dropping-particle":"","family":"Turney","given":"Chris","non-dropping-particle":"","parse-names":false,"suffix":""},{"dropping-particle":"","family":"Hughen","given":"Konrad A","non-dropping-particle":"","parse-names":false,"suffix":""},{"dropping-particle":"","family":"Barry","given":"W","non-dropping-particle":"","parse-names":false,"suffix":""},{"dropping-particle":"","family":"Mcdonald","given":"H Gregory","non-dropping-particle":"","parse-names":false,"suffix":""},{"dropping-particle":"","family":"Bradshaw","given":"Corey J A","non-dropping-particle":"","parse-names":false,"suffix":""}],"container-title":"Science express","id":"ITEM-4","issue":"July","issued":{"date-parts":[["2015"]]},"page":"1-8","title":"Abrupt warming events drove Late Pleistocene Holarctic megafaunal turnover","type":"article-journal","volume":"349"},"uris":["http://www.mendeley.com/documents/?uuid=2e724adc-2815-4f18-a54a-304f579b102b"]}],"mendeley":{"formattedCitation":"(Ashcroft &lt;i&gt;et al.&lt;/i&gt;, 2012; Burrows &lt;i&gt;et al.&lt;/i&gt;, 2011; Cooper &lt;i&gt;et al.&lt;/i&gt;, 2015; Sandel &lt;i&gt;et al.&lt;/i&gt;, 2011)","plainTextFormattedCitation":"(Ashcroft et al., 2012; Burrows et al., 2011; Cooper et al., 2015; Sandel et al., 2011)","previouslyFormattedCitation":"(Ashcroft &lt;i&gt;et al.&lt;/i&gt;, 2012; Burrows &lt;i&gt;et al.&lt;/i&gt;, 2011; Cooper &lt;i&gt;et al.&lt;/i&gt;, 2015; Sandel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Ashcroft </w:t>
      </w:r>
      <w:r w:rsidRPr="0008241C">
        <w:rPr>
          <w:i/>
          <w:noProof/>
          <w:sz w:val="22"/>
          <w:szCs w:val="22"/>
          <w:lang w:val="en-NZ"/>
        </w:rPr>
        <w:t>et al.</w:t>
      </w:r>
      <w:r w:rsidRPr="0008241C">
        <w:rPr>
          <w:noProof/>
          <w:sz w:val="22"/>
          <w:szCs w:val="22"/>
          <w:lang w:val="en-NZ"/>
        </w:rPr>
        <w:t xml:space="preserve">, 2012; Burrows </w:t>
      </w:r>
      <w:r w:rsidRPr="0008241C">
        <w:rPr>
          <w:i/>
          <w:noProof/>
          <w:sz w:val="22"/>
          <w:szCs w:val="22"/>
          <w:lang w:val="en-NZ"/>
        </w:rPr>
        <w:t>et al.</w:t>
      </w:r>
      <w:r w:rsidRPr="0008241C">
        <w:rPr>
          <w:noProof/>
          <w:sz w:val="22"/>
          <w:szCs w:val="22"/>
          <w:lang w:val="en-NZ"/>
        </w:rPr>
        <w:t xml:space="preserve">, 2011; Cooper </w:t>
      </w:r>
      <w:r w:rsidRPr="0008241C">
        <w:rPr>
          <w:i/>
          <w:noProof/>
          <w:sz w:val="22"/>
          <w:szCs w:val="22"/>
          <w:lang w:val="en-NZ"/>
        </w:rPr>
        <w:t>et al.</w:t>
      </w:r>
      <w:r w:rsidRPr="0008241C">
        <w:rPr>
          <w:noProof/>
          <w:sz w:val="22"/>
          <w:szCs w:val="22"/>
          <w:lang w:val="en-NZ"/>
        </w:rPr>
        <w:t xml:space="preserve">, 2015; Sandel </w:t>
      </w:r>
      <w:r w:rsidRPr="0008241C">
        <w:rPr>
          <w:i/>
          <w:noProof/>
          <w:sz w:val="22"/>
          <w:szCs w:val="22"/>
          <w:lang w:val="en-NZ"/>
        </w:rPr>
        <w:t>et al.</w:t>
      </w:r>
      <w:r w:rsidRPr="0008241C">
        <w:rPr>
          <w:noProof/>
          <w:sz w:val="22"/>
          <w:szCs w:val="22"/>
          <w:lang w:val="en-NZ"/>
        </w:rPr>
        <w:t>, 2011)</w:t>
      </w:r>
      <w:r w:rsidRPr="0008241C">
        <w:rPr>
          <w:sz w:val="22"/>
          <w:szCs w:val="22"/>
        </w:rPr>
        <w:fldChar w:fldCharType="end"/>
      </w:r>
      <w:r w:rsidRPr="0008241C">
        <w:rPr>
          <w:sz w:val="22"/>
          <w:szCs w:val="22"/>
        </w:rPr>
        <w:t xml:space="preserve">, although the attribution of extinction is contentious </w:t>
      </w:r>
      <w:r w:rsidRPr="0008241C">
        <w:rPr>
          <w:sz w:val="22"/>
          <w:szCs w:val="22"/>
        </w:rPr>
        <w:fldChar w:fldCharType="begin" w:fldLock="1"/>
      </w:r>
      <w:r w:rsidRPr="0008241C">
        <w:rPr>
          <w:sz w:val="22"/>
          <w:szCs w:val="22"/>
        </w:rPr>
        <w:instrText>ADDIN CSL_CITATION {"citationItems":[{"id":"ITEM-1","itemData":{"author":[{"dropping-particle":"","family":"Settele","given":"J.","non-dropping-particle":"","parse-names":false,"suffix":""},{"dropping-particle":"","family":"Scholes","given":"R.","non-dropping-particle":"","parse-names":false,"suffix":""},{"dropping-particle":"","family":"Betts","given":"R.","non-dropping-particle":"","parse-names":false,"suffix":""},{"dropping-particle":"","family":"Bunn","given":"S.","non-dropping-particle":"","parse-names":false,"suffix":""},{"dropping-particle":"","family":"Leadley","given":"P.","non-dropping-particle":"","parse-names":false,"suffix":""},{"dropping-particle":"","family":"Nepstad","given":"D.","non-dropping-particle":"","parse-names":false,"suffix":""},{"dropping-particle":"","family":"Overpeck","given":"J.T.","non-dropping-particle":"","parse-names":false,"suffix":""},{"dropping-particle":"","family":"Taboada","given":"M.A.","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 C.B., V.R. Barros, D.J. Dokken, K.J. Mach, M.D. Mastrandrea, T.E. Bilir, M. Chatterjee, K.L. Ebi, Y.O. Estrada, R.C. Genova, B. Girma, E.S. Kissel, A.N. Levy, S. MacCracken, P.R. Mastrandrea","given":"and L.L. White","non-dropping-particle":"","parse-names":false,"suffix":""}],"id":"ITEM-1","issued":{"date-parts":[["2014"]]},"page":"271-359","publisher":"Cambridge University Press","publisher-place":"Cambridge, United Kingdom and New York, NY, USA","title":"Terrestrial and inland water systems","type":"chapter"},"uris":["http://www.mendeley.com/documents/?uuid=0445bbd2-b137-4498-886f-f90e2c1ce6d7"]}],"mendeley":{"formattedCitation":"(Settele &lt;i&gt;et al.&lt;/i&gt;, 2014)","manualFormatting":"(Settele et al., 2014)","plainTextFormattedCitation":"(Settele et al., 2014)","previouslyFormattedCitation":"(Settel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ettel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Few responses are linear, however. For instance, whilst numerous studies have demonstrated a pole-ward shift of many species across a wide range of taxonomic groups and geographic locations </w:t>
      </w:r>
      <w:r w:rsidRPr="0008241C">
        <w:rPr>
          <w:sz w:val="22"/>
          <w:szCs w:val="22"/>
        </w:rPr>
        <w:fldChar w:fldCharType="begin" w:fldLock="1"/>
      </w:r>
      <w:r w:rsidRPr="0008241C">
        <w:rPr>
          <w:sz w:val="22"/>
          <w:szCs w:val="22"/>
        </w:rPr>
        <w:instrText>ADDIN CSL_CITATION {"citationItems":[{"id":"ITEM-1","itemData":{"DOI":"10.1038/nature01286","ISBN":"0028-083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page":"37-42","title":"A globally coherent fingerprint of climate change impacts across natural systems.","type":"article-journal","volume":"421"},"uris":["http://www.mendeley.com/documents/?uuid=3d662424-e901-42d9-9b9b-af086cabce93"]},{"id":"ITEM-2","itemData":{"author":[{"dropping-particle":"","family":"Luo, Z., Jiang, Z., Tang","given":"S.","non-dropping-particle":"","parse-names":false,"suffix":""}],"container-title":"Ecological Applications","id":"ITEM-2","issued":{"date-parts":[["2015"]]},"page":"24-38","title":"Impacts of climate change on distributions and diversity of ungulates on the Tibetan Plateau","type":"article-journal","volume":"25"},"uris":["http://www.mendeley.com/documents/?uuid=cb46df15-bddb-3bed-a4f2-416c4866b964"]},{"id":"ITEM-3","itemData":{"DOI":"DOI: 10.1002/ecs2.1315","author":[{"dropping-particle":"","family":"Wang","given":"X.","non-dropping-particle":"","parse-names":false,"suffix":""},{"dropping-particle":"","family":"Liu","given":"H.","non-dropping-particle":"","parse-names":false,"suffix":""},{"dropping-particle":"","family":"Gu","given":"M.-B.","non-dropping-particle":"","parse-names":false,"suffix":""},{"dropping-particle":"","family":"Boucek","given":"R.","non-dropping-particle":"","parse-names":false,"suffix":""},{"dropping-particle":"","family":"Wu","given":"Z.-M.","non-dropping-particle":"","parse-names":false,"suffix":""},{"dropping-particle":"","family":"Zhou","given":"G.-Y.","non-dropping-particle":"","parse-names":false,"suffix":""}],"container-title":"Ecosphere","id":"ITEM-3","issue":"5","issued":{"date-parts":[["2016"]]},"title":"Greater impacts from an extreme cold spell on tropical than temperate butterflies in southern China","type":"article-journal","volume":"7"},"uris":["http://www.mendeley.com/documents/?uuid=36309a47-cdf0-3cc9-813b-2005ac7a4c7b"]}],"mendeley":{"formattedCitation":"(Luo, Z., Jiang, Z., Tang, 2015; Camille Parmesan &amp; Yohe, 2003; X. Wang &lt;i&gt;et al.&lt;/i&gt;, 2016)","plainTextFormattedCitation":"(Luo, Z., Jiang, Z., Tang, 2015; Camille Parmesan &amp; Yohe, 2003; X. Wang et al., 2016)","previouslyFormattedCitation":"(Luo, Z., Jiang, Z., Tang, 2015; Camille Parmesan &amp; Yohe, 2003; X. Wang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Luo, Z., Jiang, Z., Tang, 2015; Camille Parmesan &amp; Yohe, 2003; X. Wang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recent work in the Asia-Pacific region (including the oceans) has highlighted projected uni-directional distribution shifts may underestimate the rate of migration and emphasized species distributions because of multi-directional climate trends, particularly in the tropics </w:t>
      </w:r>
      <w:r w:rsidRPr="0008241C">
        <w:rPr>
          <w:sz w:val="22"/>
          <w:szCs w:val="22"/>
        </w:rPr>
        <w:fldChar w:fldCharType="begin" w:fldLock="1"/>
      </w:r>
      <w:r w:rsidRPr="0008241C">
        <w:rPr>
          <w:sz w:val="22"/>
          <w:szCs w:val="22"/>
        </w:rPr>
        <w:instrText>ADDIN CSL_CITATION {"citationItems":[{"id":"ITEM-1","itemData":{"DOI":"10.1038/nclimate1688","ISBN":"1758-678X","ISSN":"1758-678X","abstract":"Species are largely predicted to shift poleward as global temperatures increase, with this fingerprint of climate change being already observed across a range of taxonomic groups and, mostly temperate, geographic locations1–5. However, the assumption of uni-directional distribution shifts does not account for complex interactions among temperature, precipitation and species-specific tolerances6, all of which shape the direction and magnitude of changes in a species’ climatic niche. We analysed 60 years of past climate change on the Australian continent, assessing the velocity of changes in temperature and precipitation, aswell as changes in climatic niche space for464Australian birds.We showlarge magnitude and rapid rates of change in Australian climate over the past 60 years resulting in high-velocity and multi-directional, including equatorial, shifts in suitable climatic space for birds (ranging from 0.1 to 7.6kmyr−1, mean 1.27kmyr−1). Overall, if measured only in terms of poleward distribution shifts, the fingerprint of climate change is underestimated by an average of 26%in temperate regions of the continent and by an average of 95% in tropical regions. We suggest that the velocity of movement required byAustralian species to track their climatic niche may be much faster than previously thought and that the interaction between temperature and precipitation changes will result in multi-directional distribution shifts globally","author":[{"dropping-particle":"","family":"VanDerWal","given":"Jeremy","non-dropping-particle":"","parse-names":false,"suffix":""},{"dropping-particle":"","family":"Murphy","given":"Helen T.","non-dropping-particle":"","parse-names":false,"suffix":""},{"dropping-particle":"","family":"Kutt","given":"Alex S.","non-dropping-particle":"","parse-names":false,"suffix":""},{"dropping-particle":"","family":"Perkins","given":"Genevieve C.","non-dropping-particle":"","parse-names":false,"suffix":""},{"dropping-particle":"","family":"Bateman","given":"Brooke L.","non-dropping-particle":"","parse-names":false,"suffix":""},{"dropping-particle":"","family":"Perry","given":"Justin J.","non-dropping-particle":"","parse-names":false,"suffix":""},{"dropping-particle":"","family":"Reside","given":"April E.","non-dropping-particle":"","parse-names":false,"suffix":""}],"container-title":"Nature Climate Change","id":"ITEM-1","issued":{"date-parts":[["2013","9","16"]]},"page":"239-243","publisher":"Nature Publishing Group","title":"Focus on poleward shifts in species' distribution underestimates the fingerprint of climate change","type":"article-journal","volume":"3"},"uris":["http://www.mendeley.com/documents/?uuid=cb70f9c0-e7fa-4d30-87c4-9f6a3ff82226"]},{"id":"ITEM-2","itemData":{"DOI":"10.1126/science.1210288","ISBN":"1095-9203 (Electronic)\\r0036-8075 (Linking)","ISSN":"0036-8075","PMID":"22053045","abstract":"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author":[{"dropping-particle":"","family":"Burrows","given":"M. T.","non-dropping-particle":"","parse-names":false,"suffix":""},{"dropping-particle":"","family":"Schoeman","given":"D. S.","non-dropping-particle":"","parse-names":false,"suffix":""},{"dropping-particle":"","family":"Buckley","given":"L. B.","non-dropping-particle":"","parse-names":false,"suffix":""},{"dropping-particle":"","family":"Moore","given":"P.","non-dropping-particle":"","parse-names":false,"suffix":""},{"dropping-particle":"","family":"Poloczanska","given":"E. S.","non-dropping-particle":"","parse-names":false,"suffix":""},{"dropping-particle":"","family":"Brander","given":"K. M.","non-dropping-particle":"","parse-names":false,"suffix":""},{"dropping-particle":"","family":"Brown","given":"C.","non-dropping-particle":"","parse-names":false,"suffix":""},{"dropping-particle":"","family":"Bruno","given":"J. F.","non-dropping-particle":"","parse-names":false,"suffix":""},{"dropping-particle":"","family":"Duarte","given":"C. M.","non-dropping-particle":"","parse-names":false,"suffix":""},{"dropping-particle":"","family":"Halpern","given":"B. S.","non-dropping-particle":"","parse-names":false,"suffix":""},{"dropping-particle":"","family":"Holding","given":"J.","non-dropping-particle":"","parse-names":false,"suffix":""},{"dropping-particle":"V.","family":"Kappel","given":"C.","non-dropping-particle":"","parse-names":false,"suffix":""},{"dropping-particle":"","family":"Kiessling","given":"W.","non-dropping-particle":"","parse-names":false,"suffix":""},{"dropping-particle":"","family":"O'Connor","given":"M. I.","non-dropping-particle":"","parse-names":false,"suffix":""},{"dropping-particle":"","family":"Pandolfi","given":"J. M.","non-dropping-particle":"","parse-names":false,"suffix":""},{"dropping-particle":"","family":"Parmesan","given":"C.","non-dropping-particle":"","parse-names":false,"suffix":""},{"dropping-particle":"","family":"Schwing","given":"F. B.","non-dropping-particle":"","parse-names":false,"suffix":""},{"dropping-particle":"","family":"Sydeman","given":"W. J.","non-dropping-particle":"","parse-names":false,"suffix":""},{"dropping-particle":"","family":"Richardson","given":"a. J.","non-dropping-particle":"","parse-names":false,"suffix":""}],"container-title":"Science","id":"ITEM-2","issue":"6056","issued":{"date-parts":[["2011"]]},"page":"652-655","title":"The Pace of Shifting Climate in Marine and Terrestrial Ecosystems","type":"article-journal","volume":"334"},"uris":["http://www.mendeley.com/documents/?uuid=ccef3419-5ad7-4394-87de-f1c2285b84ad"]},{"id":"ITEM-3","itemData":{"DOI":"10.1111/gcb.12905","ISBN":"1365-2486","ISSN":"13652486","PMID":"25931153","abstract":"Animal assemblages fulfill a critical set of ecological functions for ecosystems that may be altered substantially as climate change-induced distribution changes lead to community disaggregation and reassembly. We combine species and community perspectives to assess the consequences of projected geographic range changes for the diverse functional attributes of avian assemblages worldwide. Assemblage functional structure is projected to change highly unevenly across space. These differences arise from both changes in the number of species and changes in species' relative local functional redundancy or distinctness. They sometimes result in substantial losses of functional diversity that could have severe consequences for ecosystem health. Range expansions may counter functional losses in high-latitude regions, but offer little compensation in many tropical and subtropical biomes. Future management of local community function and ecosystem services thus relies on understanding the global dynamics of species distributions and multiscale approaches that include the biogeographic context of species traits.","author":[{"dropping-particle":"","family":"Barbet-Massin","given":"Morgane","non-dropping-particle":"","parse-names":false,"suffix":""},{"dropping-particle":"","family":"Jetz","given":"Walter","non-dropping-particle":"","parse-names":false,"suffix":""}],"container-title":"Global Change Biology","id":"ITEM-3","issue":"8","issued":{"date-parts":[["2015"]]},"page":"2917-2928","title":"The effect of range changes on the functional turnover, structure and diversity of bird assemblages under future climate scenarios","type":"article-journal","volume":"21"},"uris":["http://www.mendeley.com/documents/?uuid=817ee138-e724-421e-a3ed-d381392716ea"]},{"id":"ITEM-4","itemData":{"DOI":"10.1016/j.foreco.2015.08.004","ISBN":"0378-1127","ISSN":"03781127","abstract":"Modeling and mapping the climatic niches of forest tree species and projecting their potential shift in geographic distribution under future climates are essential steps in assessing the impact of climate change on forests and in developing adaptive forest management strategies. It is particularly important for selecting suitable tree species to match future climates for afforestation and restoration of forest ecosystems. Large scale afforestation and reforestation projects have occurred or planned in Asia-Pacific region; however, the direct impact of climate change has not been widely considered. This has been at least partially due to the lack of availability of robust inventory data on forest vegetation and lack of access to appropriate climate data. In this study, we used our recently developed model, ClimateAP, to generate a large number of climate variables for point locations and used an ensemble modeling approach with Random Forest to overcome some limitations that exist with vegetation data. Uncertainty in future climates was incorporated into the analysis through consensus based projections using 12 climate change scenarios. We modeled the climatic niches for four economically and ecologically important forest tree species in the region and projected their shift in geographical distribution under climate change. Unusual patterns in the shift of geographic distributions of climatic niches were found in two species in Southern China. The implications of the projections in forest management for adaptation to climate change are discussed.","author":[{"dropping-particle":"","family":"Wang","given":"Tongli","non-dropping-particle":"","parse-names":false,"suffix":""},{"dropping-particle":"","family":"Wang","given":"Guangyu","non-dropping-particle":"","parse-names":false,"suffix":""},{"dropping-particle":"","family":"Innes","given":"John","non-dropping-particle":"","parse-names":false,"suffix":""},{"dropping-particle":"","family":"Nitschke","given":"Craig","non-dropping-particle":"","parse-names":false,"suffix":""},{"dropping-particle":"","family":"Kang","given":"Haijun","non-dropping-particle":"","parse-names":false,"suffix":""}],"container-title":"Forest Ecology and Management","id":"ITEM-4","issue":"March","issued":{"date-parts":[["2016"]]},"page":"357-366","publisher":"Elsevier B.V.","title":"Climatic niche models and their consensus projections for future climates for four major forest tree species in the Asia-Pacific region","type":"article-journal","volume":"360"},"uris":["http://www.mendeley.com/documents/?uuid=8c6d8c98-28d4-4be7-bf5d-bb49b7f513d1"]}],"mendeley":{"formattedCitation":"(Barbet-Massin &amp; Jetz, 2015; Burrows &lt;i&gt;et al.&lt;/i&gt;, 2011; VanDerWal &lt;i&gt;et al.&lt;/i&gt;, 2013; T. Wang &lt;i&gt;et al.&lt;/i&gt;, 2016)","plainTextFormattedCitation":"(Barbet-Massin &amp; Jetz, 2015; Burrows et al., 2011; VanDerWal et al., 2013; T. Wang et al., 2016)","previouslyFormattedCitation":"(Barbet-Massin &amp; Jetz, 2015; Burrows &lt;i&gt;et al.&lt;/i&gt;, 2011; VanDerWal &lt;i&gt;et al.&lt;/i&gt;, 2013; T. Wang &lt;i&gt;et al.&lt;/i&gt;, 2016)"},"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Barbet-Massin &amp; Jetz, 2015; Burrows </w:t>
      </w:r>
      <w:r w:rsidRPr="0008241C">
        <w:rPr>
          <w:i/>
          <w:noProof/>
          <w:sz w:val="22"/>
          <w:szCs w:val="22"/>
          <w:lang w:val="de-DE"/>
        </w:rPr>
        <w:t>et al.</w:t>
      </w:r>
      <w:r w:rsidRPr="0008241C">
        <w:rPr>
          <w:noProof/>
          <w:sz w:val="22"/>
          <w:szCs w:val="22"/>
          <w:lang w:val="de-DE"/>
        </w:rPr>
        <w:t xml:space="preserve">, 2011; VanDerWal </w:t>
      </w:r>
      <w:r w:rsidRPr="0008241C">
        <w:rPr>
          <w:i/>
          <w:noProof/>
          <w:sz w:val="22"/>
          <w:szCs w:val="22"/>
          <w:lang w:val="de-DE"/>
        </w:rPr>
        <w:t>et al.</w:t>
      </w:r>
      <w:r w:rsidRPr="0008241C">
        <w:rPr>
          <w:noProof/>
          <w:sz w:val="22"/>
          <w:szCs w:val="22"/>
          <w:lang w:val="de-DE"/>
        </w:rPr>
        <w:t xml:space="preserve">, 2013; T. Wang </w:t>
      </w:r>
      <w:r w:rsidRPr="0008241C">
        <w:rPr>
          <w:i/>
          <w:noProof/>
          <w:sz w:val="22"/>
          <w:szCs w:val="22"/>
          <w:lang w:val="de-DE"/>
        </w:rPr>
        <w:t>et al.</w:t>
      </w:r>
      <w:r w:rsidRPr="0008241C">
        <w:rPr>
          <w:noProof/>
          <w:sz w:val="22"/>
          <w:szCs w:val="22"/>
          <w:lang w:val="de-DE"/>
        </w:rPr>
        <w:t>, 2016)</w:t>
      </w:r>
      <w:r w:rsidRPr="0008241C">
        <w:rPr>
          <w:sz w:val="22"/>
          <w:szCs w:val="22"/>
        </w:rPr>
        <w:fldChar w:fldCharType="end"/>
      </w:r>
      <w:r w:rsidRPr="0008241C">
        <w:rPr>
          <w:sz w:val="22"/>
          <w:szCs w:val="22"/>
          <w:lang w:val="de-DE"/>
        </w:rPr>
        <w:t xml:space="preserve">. </w:t>
      </w:r>
      <w:r w:rsidRPr="0008241C">
        <w:rPr>
          <w:sz w:val="22"/>
          <w:szCs w:val="22"/>
        </w:rPr>
        <w:t xml:space="preserve">Crucially, many of these studies suggest an alarming trend, with projected mean changes potentially leading towards a geological-scale mass extinction </w:t>
      </w:r>
      <w:r w:rsidRPr="0008241C">
        <w:rPr>
          <w:sz w:val="22"/>
          <w:szCs w:val="22"/>
        </w:rPr>
        <w:fldChar w:fldCharType="begin" w:fldLock="1"/>
      </w:r>
      <w:r w:rsidRPr="0008241C">
        <w:rPr>
          <w:sz w:val="22"/>
          <w:szCs w:val="22"/>
        </w:rPr>
        <w:instrText>ADDIN CSL_CITATION {"citationItems":[{"id":"ITEM-1","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e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2f976143-7980-4464-9de0-5a91772bdc17"]}],"mendeley":{"formattedCitation":"(Celine Bellard &lt;i&gt;et al.&lt;/i&gt;, 2012)","manualFormatting":"(Bellard et al., 2012)","plainTextFormattedCitation":"(Celine Bellard et al., 2012)","previouslyFormattedCitation":"(Celine Bellard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ellard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However, there are a host of other climate parameters that may provide valuable insights in our ability to plan for and mitigate the impacts of projected changes on the local and regional scale, including changes in extremes, seasonality, changes in area and distance to analogous climate and the creation of novel climates </w:t>
      </w:r>
      <w:r w:rsidRPr="0008241C">
        <w:rPr>
          <w:sz w:val="22"/>
          <w:szCs w:val="22"/>
        </w:rPr>
        <w:fldChar w:fldCharType="begin" w:fldLock="1"/>
      </w:r>
      <w:r w:rsidRPr="0008241C">
        <w:rPr>
          <w:sz w:val="22"/>
          <w:szCs w:val="22"/>
        </w:rPr>
        <w:instrText>ADDIN CSL_CITATION {"citationItems":[{"id":"ITEM-1","itemData":{"DOI":"10.1126/science.1247579","ISBN":"1095-9203 (Electronic)\\r0036-8075 (Linking)","ISSN":"1095-9203","PMID":"24786084","abstract":"The 21st century is projected to witness unprecedented climatic changes, with greater warming often reported for high latitudes. Yet, climate change can be measured in a variety of ways, reflecting distinct dimensions of change with unequal spatial patterns across the world. Polar climates are projected to not only warm, but also to shrink in area. By contrast, today's hot and arid climates are expected to expand worldwide and to reach climate states with no current analog. Although rarely appreciated in combination, these multiple dimensions of change convey complementary information. We review existing climate change metrics and discuss how they relate to threats and opportunities for biodiversity. Interpreting climate change metrics is particularly useful for unknown or poorly described species, which represent most of Earth's biodiversity.","author":[{"dropping-particle":"","family":"Garcia","given":"Raquel a","non-dropping-particle":"","parse-names":false,"suffix":""},{"dropping-particle":"","family":"Cabeza","given":"Mar","non-dropping-particle":"","parse-names":false,"suffix":""},{"dropping-particle":"","family":"Rahbek","given":"Carsten","non-dropping-particle":"","parse-names":false,"suffix":""},{"dropping-particle":"","family":"Araújo","given":"Miguel B","non-dropping-particle":"","parse-names":false,"suffix":""}],"container-title":"Science (New York, N.Y.)","id":"ITEM-1","issue":"6183","issued":{"date-parts":[["2014"]]},"page":"1247579","title":"Multiple dimensions of climate change and their implications for biodiversity.","type":"article-journal","volume":"344"},"uris":["http://www.mendeley.com/documents/?uuid=762433b3-3218-406a-9fff-2f359cc86bee"]}],"mendeley":{"formattedCitation":"(R. a Garcia &lt;i&gt;et al.&lt;/i&gt;, 2014)","manualFormatting":"(Garcia et al., 2014)","plainTextFormattedCitation":"(R. a Garcia et al., 2014)","previouslyFormattedCitation":"(R. a Garci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Garci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se changes are likely to have significant implications for the terrestrial and ocean biodiversity, with the creation of novel community compositions </w:t>
      </w:r>
      <w:r w:rsidRPr="0008241C">
        <w:rPr>
          <w:sz w:val="22"/>
          <w:szCs w:val="22"/>
        </w:rPr>
        <w:fldChar w:fldCharType="begin" w:fldLock="1"/>
      </w:r>
      <w:r w:rsidRPr="0008241C">
        <w:rPr>
          <w:sz w:val="22"/>
          <w:szCs w:val="22"/>
        </w:rPr>
        <w:instrText>ADDIN CSL_CITATION {"citationItems":[{"id":"ITEM-1","itemData":{"DOI":"10.1073/pnas.242437499","ISBN":"0027-8424","ISSN":"0027-8424","PMID":"12422019","abstract":"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author":[{"dropping-particle":"","family":"Stachowicz","given":"John J","non-dropping-particle":"","parse-names":false,"suffix":""},{"dropping-particle":"","family":"Terwin","given":"Jeffrey R","non-dropping-particle":"","parse-names":false,"suffix":""},{"dropping-particle":"","family":"Whitlatch","given":"Robert B","non-dropping-particle":"","parse-names":false,"suffix":""},{"dropping-particle":"","family":"Osman","given":"Richard W","non-dropping-particle":"","parse-names":false,"suffix":""}],"container-title":"Proceedings of the National Academy of Sciences of the United States of America","id":"ITEM-1","issue":"24","issued":{"date-parts":[["2002"]]},"page":"15497-500","title":"Linking climate change and biological invasions: Ocean warming facilitates nonindigenous species invasions.","type":"article-journal","volume":"99"},"uris":["http://www.mendeley.com/documents/?uuid=66ca056e-e93c-4674-958f-20f414ddd0c1"]},{"id":"ITEM-2","itemData":{"DOI":"10.1890/1540-9295(2007)5[475:NCNCAE]2.0.CO;2","ISBN":"1540-9295","ISSN":"15409295","author":[{"dropping-particle":"","family":"Williams","given":"John W","non-dropping-particle":"","parse-names":false,"suffix":""},{"dropping-particle":"","family":"Jackson","given":"Stephen T","non-dropping-particle":"","parse-names":false,"suffix":""}],"container-title":"Frontiers in Ecology and the Environment","id":"ITEM-2","issue":"9","issued":{"date-parts":[["2007"]]},"page":"475-482","title":"Novel climates, no-analog communities, and ecological surprises Novel climates, no-analog communities, and ecological surprises Frontiers in Ecology and the Environment 2007 5:9, 475-482 Frontiers in Ecology and the Environment 2007 5:9, 475-482","type":"article-journal","volume":"5"},"uris":["http://www.mendeley.com/documents/?uuid=a934bc18-d4c4-4afe-b584-58b788a0f92b"]},{"id":"ITEM-3","itemData":{"DOI":"10.1073/pnas.1510856112","ISBN":"0027-8424, 1091-6490","ISSN":"0027-8424","PMID":"26460052","abstract":"Rising anthropogenic CO2 emissions are anticipated to drive change to ocean ecosystems, but a conceptualization of biological change derived from quantitative analyses is lacking. Derived from multiple ecosystems and latitudes, our metaanalysis of 632 published experiments quantified the direction and magnitude of ecological change resulting from ocean acidification and warming to conceptualize broadly based change. Primary production by temperate noncalcifying plankton increases with elevated temperature and CO2, whereas tropical plankton decreases productivity because of acidification. Temperature increases consumption by and metabolic rates of herbivores, but this response does not translate into greater secondary production, which instead decreases with acidification in calcifying and noncalcifying species. This effect creates a mismatch with carnivores whose metabolic and foraging costs increase with temperature. Species diversity and abundances of tropical as well as temperate species decline with acidification, with shifts favoring novel community compositions dominated by noncalcifiers and microorganisms. Both warming and acidification instigate reduced calcification in tropical and temperate reef-building species. Acidification leads to a decline in dimethylsulfide production by ocean plankton, which as a climate gas, contributes to cloud formation and maintenance of the Earth's heat budget. Analysis of responses in short- and long-term experiments and of studies at natural CO2 vents reveals little evidence of acclimation to acidification or temperature changes, except for microbes. This conceptualization of change across whole communities and their trophic linkages forecast a reduction in diversity and abundances of various key species that underpin current functioning of marine ecosystems.","author":[{"dropping-particle":"","family":"Nagelkerken","given":"Ivan","non-dropping-particle":"","parse-names":false,"suffix":""},{"dropping-particle":"","family":"Connell","given":"Sean D","non-dropping-particle":"","parse-names":false,"suffix":""}],"container-title":"Proceedings of the National Academy of Sciences","id":"ITEM-3","issued":{"date-parts":[["2015"]]},"page":"201510856","title":"Global alteration of ocean ecosystem functioning due to increasing human CO 2 emissions","type":"article-journal","volume":"2015"},"uris":["http://www.mendeley.com/documents/?uuid=e3b736df-0c10-4007-9fd6-76db9fe587fe"]}],"mendeley":{"formattedCitation":"(Nagelkerken &amp; Connell, 2015; Stachowicz &lt;i&gt;et al.&lt;/i&gt;, 2002; J. W. Williams &amp; Jackson, 2007)","plainTextFormattedCitation":"(Nagelkerken &amp; Connell, 2015; Stachowicz et al., 2002; J. W. Williams &amp; Jackson, 2007)","previouslyFormattedCitation":"(Nagelkerken &amp; Connell, 2015; Stachowicz &lt;i&gt;et al.&lt;/i&gt;, 2002; J. W. Williams &amp; Jackson, 2007)"},"properties":{"noteIndex":0},"schema":"https://github.com/citation-style-language/schema/raw/master/csl-citation.json"}</w:instrText>
      </w:r>
      <w:r w:rsidRPr="0008241C">
        <w:rPr>
          <w:sz w:val="22"/>
          <w:szCs w:val="22"/>
        </w:rPr>
        <w:fldChar w:fldCharType="separate"/>
      </w:r>
      <w:r w:rsidRPr="0008241C">
        <w:rPr>
          <w:noProof/>
          <w:sz w:val="22"/>
          <w:szCs w:val="22"/>
        </w:rPr>
        <w:t xml:space="preserve">(Nagelkerken &amp; Connell, 2015; Stachowicz </w:t>
      </w:r>
      <w:r w:rsidRPr="0008241C">
        <w:rPr>
          <w:i/>
          <w:noProof/>
          <w:sz w:val="22"/>
          <w:szCs w:val="22"/>
        </w:rPr>
        <w:t>et al.</w:t>
      </w:r>
      <w:r w:rsidRPr="0008241C">
        <w:rPr>
          <w:noProof/>
          <w:sz w:val="22"/>
          <w:szCs w:val="22"/>
        </w:rPr>
        <w:t>, 2002; J. W. Williams &amp; Jackson, 2007)</w:t>
      </w:r>
      <w:r w:rsidRPr="0008241C">
        <w:rPr>
          <w:sz w:val="22"/>
          <w:szCs w:val="22"/>
        </w:rPr>
        <w:fldChar w:fldCharType="end"/>
      </w:r>
      <w:r w:rsidRPr="0008241C">
        <w:rPr>
          <w:sz w:val="22"/>
          <w:szCs w:val="22"/>
        </w:rPr>
        <w:t xml:space="preserve"> that lead to disruptions in ecological systems, including predator-prey and insect-plant systems </w:t>
      </w:r>
      <w:r w:rsidRPr="0008241C">
        <w:rPr>
          <w:sz w:val="22"/>
          <w:szCs w:val="22"/>
        </w:rPr>
        <w:fldChar w:fldCharType="begin" w:fldLock="1"/>
      </w:r>
      <w:r w:rsidRPr="0008241C">
        <w:rPr>
          <w:sz w:val="22"/>
          <w:szCs w:val="22"/>
        </w:rPr>
        <w:instrText>ADDIN CSL_CITATION {"citationItems":[{"id":"ITEM-1","itemData":{"DOI":"10.2307/annurev.ecolsys.37.091305.30000024","ISBN":"1543-592X","ISSN":"1543-592X","PMID":"243038500023","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 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 actions have been disrupted when interacting species have responded differently to warming. Evolutionary adaptations to warmer condi- 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637","author":[{"dropping-particle":"","family":"Parmesan","given":"Camilla","non-dropping-particle":"","parse-names":false,"suffix":""}],"container-title":"Annual of Ecology, Evolution and Systematics","id":"ITEM-1","issued":{"date-parts":[["2006"]]},"page":"637-669","title":"Ecological and Evolutionary Responses to Recent Climate Change","type":"article-journal","volume":"37"},"uris":["http://www.mendeley.com/documents/?uuid=eac63d73-2914-40ae-9966-8115ba3934a4"]},{"id":"ITEM-2","itemData":{"DOI":"10.1038/nclimate2441","ISBN":"1758-678X\\r1758-6798","ISSN":"1758-678X","abstract":"Climate change is altering oceanic conditions in a complex manner, and the concurrent amendment of multiple properties will modify environmental stress for primary producers. So far, global modelling studies have focused largely on how alteration of individual properties will affect marine life. Here, we use global modelling simulations in conjunction with rotated factor analysis to express model projections in terms of regional trends in concomitant changes to biologically influential multi-stressors. Factor analysis demonstrates that regionally distinct patterns of complex oceanic change are evident globally. Preliminary regional assessments using published evidence of phytoplankton responses to complex change reveal a wide range of future responses to interactive multi-stressors with &lt;20-300% shifts in phytoplankton physiological rates, and many unexplored potential interactions. In a future ocean, provinces will encounter different permutations of change that will probably alter the dominance of key phytoplankton groups and modify regional productivity, ecosystem structure and biogeochemistry. Consideration of regionally distinct multi-stressor patterns can help guide laboratory and field studies as well as the interpretation of interactive multi-stressors in global models.","author":[{"dropping-particle":"","family":"Boyd","given":"Philip W.","non-dropping-particle":"","parse-names":false,"suffix":""},{"dropping-particle":"","family":"Lennartz","given":"Sinikka T.","non-dropping-particle":"","parse-names":false,"suffix":""},{"dropping-particle":"","family":"Glover","given":"David M.","non-dropping-particle":"","parse-names":false,"suffix":""},{"dropping-particle":"","family":"Doney","given":"Scott C.","non-dropping-particle":"","parse-names":false,"suffix":""}],"container-title":"Nature Climate Change","id":"ITEM-2","issue":"1","issued":{"date-parts":[["2014"]]},"page":"71-79","title":"Biological ramifications of climate-change-mediated oceanic multi-stressors","type":"article-journal","volume":"5"},"uris":["http://www.mendeley.com/documents/?uuid=aec462ff-e26a-4f53-bbc0-442c366e850d"]}],"mendeley":{"formattedCitation":"(P. W. Boyd &lt;i&gt;et al.&lt;/i&gt;, 2014; Camilla Parmesan, 2006)","plainTextFormattedCitation":"(P. W. Boyd et al., 2014; Camilla Parmesan, 2006)","previouslyFormattedCitation":"(P. W. Boyd &lt;i&gt;et al.&lt;/i&gt;, 2014; Camilla Parmesan, 2006)"},"properties":{"noteIndex":0},"schema":"https://github.com/citation-style-language/schema/raw/master/csl-citation.json"}</w:instrText>
      </w:r>
      <w:r w:rsidRPr="0008241C">
        <w:rPr>
          <w:sz w:val="22"/>
          <w:szCs w:val="22"/>
        </w:rPr>
        <w:fldChar w:fldCharType="separate"/>
      </w:r>
      <w:r w:rsidRPr="0008241C">
        <w:rPr>
          <w:noProof/>
          <w:sz w:val="22"/>
          <w:szCs w:val="22"/>
        </w:rPr>
        <w:t xml:space="preserve">(P. W. Boyd </w:t>
      </w:r>
      <w:r w:rsidRPr="0008241C">
        <w:rPr>
          <w:i/>
          <w:noProof/>
          <w:sz w:val="22"/>
          <w:szCs w:val="22"/>
        </w:rPr>
        <w:t>et al.</w:t>
      </w:r>
      <w:r w:rsidRPr="0008241C">
        <w:rPr>
          <w:noProof/>
          <w:sz w:val="22"/>
          <w:szCs w:val="22"/>
        </w:rPr>
        <w:t>, 2014; Camilla Parmesan, 2006)</w:t>
      </w:r>
      <w:r w:rsidRPr="0008241C">
        <w:rPr>
          <w:sz w:val="22"/>
          <w:szCs w:val="22"/>
        </w:rPr>
        <w:fldChar w:fldCharType="end"/>
      </w:r>
      <w:r w:rsidRPr="0008241C">
        <w:rPr>
          <w:sz w:val="22"/>
          <w:szCs w:val="22"/>
        </w:rPr>
        <w:t xml:space="preserve">. </w:t>
      </w:r>
    </w:p>
    <w:p w14:paraId="05BFA855" w14:textId="77777777" w:rsidR="00A01204" w:rsidRPr="0008241C" w:rsidRDefault="00A01204" w:rsidP="00A01204">
      <w:pPr>
        <w:rPr>
          <w:sz w:val="22"/>
          <w:szCs w:val="22"/>
        </w:rPr>
      </w:pPr>
    </w:p>
    <w:p w14:paraId="24A96C38" w14:textId="77777777" w:rsidR="00A01204" w:rsidRPr="0008241C" w:rsidRDefault="00A01204" w:rsidP="00A01204">
      <w:pPr>
        <w:rPr>
          <w:sz w:val="22"/>
          <w:szCs w:val="22"/>
        </w:rPr>
      </w:pPr>
      <w:r w:rsidRPr="0008241C">
        <w:rPr>
          <w:sz w:val="22"/>
          <w:szCs w:val="22"/>
        </w:rPr>
        <w:lastRenderedPageBreak/>
        <w:t xml:space="preserve">Whilst numerous studies have investigated the impact of climate change on ecosystem services </w:t>
      </w:r>
      <w:r w:rsidRPr="0008241C">
        <w:rPr>
          <w:sz w:val="22"/>
          <w:szCs w:val="22"/>
        </w:rPr>
        <w:fldChar w:fldCharType="begin" w:fldLock="1"/>
      </w:r>
      <w:r w:rsidRPr="0008241C">
        <w:rPr>
          <w:sz w:val="22"/>
          <w:szCs w:val="22"/>
        </w:rPr>
        <w:instrText>ADDIN CSL_CITATION {"citationItems":[{"id":"ITEM-1","itemData":{"DOI":"10.1016/j.agsy.2016.09.018","ISSN":"0308521X","author":[{"dropping-particle":"","family":"Shirsath","given":"Paresh B.","non-dropping-particle":"","parse-names":false,"suffix":""},{"dropping-particle":"","family":"Aggarwal","given":"P.K.","non-dropping-particle":"","parse-names":false,"suffix":""},{"dropping-particle":"","family":"Thornton","given":"P.K.","non-dropping-particle":"","parse-names":false,"suffix":""},{"dropping-particle":"","family":"Dunnett","given":"A.","non-dropping-particle":"","parse-names":false,"suffix":""}],"container-title":"Agricultural Systems","id":"ITEM-1","issued":{"date-parts":[["2017","2"]]},"page":"174-183","title":"Prioritizing climate-smart agricultural land use options at a regional scale","type":"article-journal","volume":"151"},"uris":["http://www.mendeley.com/documents/?uuid=9faca71b-c2b3-3d1d-a307-c8283fe47433"]},{"id":"ITEM-2","itemData":{"DOI":"10.1016/j.envsoft.2016.05.008","ISSN":"13648152","author":[{"dropping-particle":"","family":"Mason-D'Croz","given":"Daniel","non-dropping-particle":"","parse-names":false,"suffix":""},{"dropping-particle":"","family":"Vervoort","given":"Joost","non-dropping-particle":"","parse-names":false,"suffix":""},{"dropping-particle":"","family":"Palazzo","given":"Amanda","non-dropping-particle":"","parse-names":false,"suffix":""},{"dropping-particle":"","family":"Islam","given":"Shahnila","non-dropping-particle":"","parse-names":false,"suffix":""},{"dropping-particle":"","family":"Lord","given":"Steven","non-dropping-particle":"","parse-names":false,"suffix":""},{"dropping-particle":"","family":"Helfgott","given":"Ariella","non-dropping-particle":"","parse-names":false,"suffix":""},{"dropping-particle":"","family":"Havlík","given":"Petr","non-dropping-particle":"","parse-names":false,"suffix":""},{"dropping-particle":"","family":"Peou","given":"Rathana","non-dropping-particle":"","parse-names":false,"suffix":""},{"dropping-particle":"","family":"Sassen","given":"Marieke","non-dropping-particle":"","parse-names":false,"suffix":""},{"dropping-particle":"","family":"Veeger","given":"Marieke","non-dropping-particle":"","parse-names":false,"suffix":""},{"dropping-particle":"","family":"Soesbergen","given":"Arnout","non-dropping-particle":"van","parse-names":false,"suffix":""},{"dropping-particle":"","family":"Arnell","given":"Andrew P.","non-dropping-particle":"","parse-names":false,"suffix":""},{"dropping-particle":"","family":"Stuch","given":"Benjamin","non-dropping-particle":"","parse-names":false,"suffix":""},{"dropping-particle":"","family":"Arslan","given":"Aslihan","non-dropping-particle":"","parse-names":false,"suffix":""},{"dropping-particle":"","family":"Lipper","given":"Leslie","non-dropping-particle":"","parse-names":false,"suffix":""}],"container-title":"Environmental Modelling &amp; Software","id":"ITEM-2","issued":{"date-parts":[["2016","9"]]},"page":"255-270","title":"Multi-factor, multi-state, multi-model scenarios: Exploring food and climate futures for Southeast Asia","type":"article-journal","volume":"83"},"uris":["http://www.mendeley.com/documents/?uuid=246fe9c9-c0e5-31c8-912b-dd66461545d1"]},{"id":"ITEM-3","itemData":{"DOI":"10.1073/pnas.1222463110","ISSN":"1091-6490","PMID":"24344314","abstract":"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author":[{"dropping-particle":"","family":"Rosenzweig","given":"Cynthia","non-dropping-particle":"","parse-names":false,"suffix":""},{"dropping-particle":"","family":"Elliott","given":"Joshua","non-dropping-particle":"","parse-names":false,"suffix":""},{"dropping-particle":"","family":"Deryng","given":"Delphine","non-dropping-particle":"","parse-names":false,"suffix":""},{"dropping-particle":"","family":"Ruane","given":"Alex C","non-dropping-particle":"","parse-names":false,"suffix":""},{"dropping-particle":"","family":"Müller","given":"Christoph","non-dropping-particle":"","parse-names":false,"suffix":""},{"dropping-particle":"","family":"Arneth","given":"Almut","non-dropping-particle":"","parse-names":false,"suffix":""},{"dropping-particle":"","family":"Boote","given":"Kenneth J","non-dropping-particle":"","parse-names":false,"suffix":""},{"dropping-particle":"","family":"Folberth","given":"Christian","non-dropping-particle":"","parse-names":false,"suffix":""},{"dropping-particle":"","family":"Glotter","given":"Michael","non-dropping-particle":"","parse-names":false,"suffix":""},{"dropping-particle":"","family":"Khabarov","given":"Nikolay","non-dropping-particle":"","parse-names":false,"suffix":""},{"dropping-particle":"","family":"Neumann","given":"Kathleen","non-dropping-particle":"","parse-names":false,"suffix":""},{"dropping-particle":"","family":"Piontek","given":"Franziska","non-dropping-particle":"","parse-names":false,"suffix":""},{"dropping-particle":"","family":"Pugh","given":"Thomas A M","non-dropping-particle":"","parse-names":false,"suffix":""},{"dropping-particle":"","family":"Schmid","given":"Erwin","non-dropping-particle":"","parse-names":false,"suffix":""},{"dropping-particle":"","family":"Stehfest","given":"Elke","non-dropping-particle":"","parse-names":false,"suffix":""},{"dropping-particle":"","family":"Yang","given":"Hong","non-dropping-particle":"","parse-names":false,"suffix":""},{"dropping-particle":"","family":"Jones","given":"James W","non-dropping-particle":"","parse-names":false,"suffix":""}],"container-title":"Proceedings of the National Academy of Sciences of the United States of America","id":"ITEM-3","issue":"9","issued":{"date-parts":[["2014","3","4"]]},"page":"3268-73","publisher":"National Academy of Sciences","title":"Assessing agricultural risks of climate change in the 21st century in a global gridded crop model intercomparison.","type":"article-journal","volume":"111"},"uris":["http://www.mendeley.com/documents/?uuid=0bef3987-e5ac-3e9e-bfe6-8ffd49ef9e3d"]},{"id":"ITEM-4","itemData":{"author":[{"dropping-particle":"","family":"Porter","given":"J R","non-dropping-particle":"","parse-names":false,"suffix":""},{"dropping-particle":"","family":"Xie","given":"L","non-dropping-particle":"","parse-names":false,"suffix":""},{"dropping-particle":"","family":"Challinor","given":"A J","non-dropping-particle":"","parse-names":false,"suffix":""},{"dropping-particle":"","family":"Cochrane","given":"K","non-dropping-particle":"","parse-names":false,"suffix":""},{"dropping-particle":"","family":"Howden","given":"S M","non-dropping-particle":"","parse-names":false,"suffix":""},{"dropping-particle":"","family":"Iqbal","given":"M M","non-dropping-particle":"","parse-names":false,"suffix":""},{"dropping-particle":"","family":"Lobell","given":"D B","non-dropping-particle":"","parse-names":false,"suffix":""},{"dropping-particle":"","family":"Travasso","given":"M I","non-dropping-particle":"","parse-names":false,"suffix":""}],"container-title":"Climate Change 2014: Impacts, Adaptation, and Vulnerability. Part A: Global and Sectoral Aspects. Contribution of Working Group II to the Fifth Assessment Report of the Intergovernmental Panel of Climate Change","editor":[{"dropping-particle":"","family":"Field","given":"C B","non-dropping-particle":"","parse-names":false,"suffix":""},{"dropping-particle":"","family":"Barros","given":"V R","non-dropping-particle":"","parse-names":false,"suffix":""},{"dropping-particle":"","family":"Dokken","given":"D J","non-dropping-particle":"","parse-names":false,"suffix":""},{"dropping-particle":"","family":"Mach","given":"K J","non-dropping-particle":"","parse-names":false,"suffix":""},{"dropping-particle":"","family":"Mastrandrea","given":"M D","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4","issued":{"date-parts":[["2014"]]},"page":"485-533","publisher":"Cambridge University Press","publisher-place":"Cambridge, United Kingdom and New York, NY, USA","title":"Food security and food production systems","type":"chapter"},"uris":["http://www.mendeley.com/documents/?uuid=8ee81952-a3fa-46ea-9006-8037edbc19b1"]}],"mendeley":{"formattedCitation":"(Mason-D’Croz &lt;i&gt;et al.&lt;/i&gt;, 2016; Porter &lt;i&gt;et al.&lt;/i&gt;, 2014; Rosenzweig &lt;i&gt;et al.&lt;/i&gt;, 2014; Shirsath &lt;i&gt;et al.&lt;/i&gt;, 2017)","plainTextFormattedCitation":"(Mason-D’Croz et al., 2016; Porter et al., 2014; Rosenzweig et al., 2014; Shirsath et al., 2017)","previouslyFormattedCitation":"(Mason-D’Croz &lt;i&gt;et al.&lt;/i&gt;, 2016; Porter &lt;i&gt;et al.&lt;/i&gt;, 2014; Rosenzweig &lt;i&gt;et al.&lt;/i&gt;, 2014; Shirsath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Mason-D’Croz </w:t>
      </w:r>
      <w:r w:rsidRPr="0008241C">
        <w:rPr>
          <w:i/>
          <w:noProof/>
          <w:sz w:val="22"/>
          <w:szCs w:val="22"/>
        </w:rPr>
        <w:t>et al.</w:t>
      </w:r>
      <w:r w:rsidRPr="0008241C">
        <w:rPr>
          <w:noProof/>
          <w:sz w:val="22"/>
          <w:szCs w:val="22"/>
        </w:rPr>
        <w:t xml:space="preserve">, 2016; Porter </w:t>
      </w:r>
      <w:r w:rsidRPr="0008241C">
        <w:rPr>
          <w:i/>
          <w:noProof/>
          <w:sz w:val="22"/>
          <w:szCs w:val="22"/>
        </w:rPr>
        <w:t>et al.</w:t>
      </w:r>
      <w:r w:rsidRPr="0008241C">
        <w:rPr>
          <w:noProof/>
          <w:sz w:val="22"/>
          <w:szCs w:val="22"/>
        </w:rPr>
        <w:t xml:space="preserve">, 2014; Rosenzweig </w:t>
      </w:r>
      <w:r w:rsidRPr="0008241C">
        <w:rPr>
          <w:i/>
          <w:noProof/>
          <w:sz w:val="22"/>
          <w:szCs w:val="22"/>
        </w:rPr>
        <w:t>et al.</w:t>
      </w:r>
      <w:r w:rsidRPr="0008241C">
        <w:rPr>
          <w:noProof/>
          <w:sz w:val="22"/>
          <w:szCs w:val="22"/>
        </w:rPr>
        <w:t xml:space="preserve">, 2014; Shirsath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few  have considered decision-making and the uncertainties surrounding future projections into their analyses </w:t>
      </w:r>
      <w:r w:rsidRPr="0008241C">
        <w:rPr>
          <w:sz w:val="22"/>
          <w:szCs w:val="22"/>
        </w:rPr>
        <w:fldChar w:fldCharType="begin" w:fldLock="1"/>
      </w:r>
      <w:r w:rsidRPr="0008241C">
        <w:rPr>
          <w:sz w:val="22"/>
          <w:szCs w:val="22"/>
        </w:rPr>
        <w:instrText>ADDIN CSL_CITATION {"citationItems":[{"id":"ITEM-1","itemData":{"DOI":"10.1002/wcc.404","ISSN":"17577780","author":[{"dropping-particle":"","family":"Scholes","given":"Robert J.","non-dropping-particle":"","parse-names":false,"suffix":""}],"container-title":"Wiley Interdisciplinary Reviews: Climate Change","id":"ITEM-1","issue":"4","issued":{"date-parts":[["2016","7","1"]]},"page":"537-550","publisher":"John Wiley &amp; Sons, Inc.","title":"Climate change and ecosystem services","type":"article-journal","volume":"7"},"uris":["http://www.mendeley.com/documents/?uuid=a982a182-62b4-3598-a0ad-2ddbb41bc8db"]},{"id":"ITEM-2","itemData":{"DOI":"10.1111/gcb.13457","ISSN":"13541013","author":[{"dropping-particle":"","family":"Runting","given":"Rebecca K.","non-dropping-particle":"","parse-names":false,"suffix":""},{"dropping-particle":"","family":"Bryan","given":"Brett A.","non-dropping-particle":"","parse-names":false,"suffix":""},{"dropping-particle":"","family":"Dee","given":"Laura E.","non-dropping-particle":"","parse-names":false,"suffix":""},{"dropping-particle":"","family":"Maseyk","given":"Fleur J. F.","non-dropping-particle":"","parse-names":false,"suffix":""},{"dropping-particle":"","family":"Mandle","given":"Lisa","non-dropping-particle":"","parse-names":false,"suffix":""},{"dropping-particle":"","family":"Hamel","given":"Perrine","non-dropping-particle":"","parse-names":false,"suffix":""},{"dropping-particle":"","family":"Wilson","given":"Kerrie A.","non-dropping-particle":"","parse-names":false,"suffix":""},{"dropping-particle":"","family":"Yetka","given":"Kathleen","non-dropping-particle":"","parse-names":false,"suffix":""},{"dropping-particle":"","family":"Possingham","given":"Hugh P.","non-dropping-particle":"","parse-names":false,"suffix":""},{"dropping-particle":"","family":"Rhodes","given":"Jonathan R.","non-dropping-particle":"","parse-names":false,"suffix":""}],"container-title":"Global Change Biology","id":"ITEM-2","issue":"1","issued":{"date-parts":[["2017","1","1"]]},"page":"28-41","title":"Incorporating climate change into ecosystem service assessments and decisions: a review","type":"article-journal","volume":"23"},"uris":["http://www.mendeley.com/documents/?uuid=548cd9e9-deb7-3713-ac14-72fc1f08ad9f"]}],"mendeley":{"formattedCitation":"(Runting &lt;i&gt;et al.&lt;/i&gt;, 2017; Scholes, 2016)","plainTextFormattedCitation":"(Runting et al., 2017; Scholes, 2016)","previouslyFormattedCitation":"(Runting &lt;i&gt;et al.&lt;/i&gt;, 2017; Scholes, 2016)"},"properties":{"noteIndex":0},"schema":"https://github.com/citation-style-language/schema/raw/master/csl-citation.json"}</w:instrText>
      </w:r>
      <w:r w:rsidRPr="0008241C">
        <w:rPr>
          <w:sz w:val="22"/>
          <w:szCs w:val="22"/>
        </w:rPr>
        <w:fldChar w:fldCharType="separate"/>
      </w:r>
      <w:r w:rsidRPr="0008241C">
        <w:rPr>
          <w:noProof/>
          <w:sz w:val="22"/>
          <w:szCs w:val="22"/>
        </w:rPr>
        <w:t xml:space="preserve">(Runting </w:t>
      </w:r>
      <w:r w:rsidRPr="0008241C">
        <w:rPr>
          <w:i/>
          <w:noProof/>
          <w:sz w:val="22"/>
          <w:szCs w:val="22"/>
        </w:rPr>
        <w:t>et al.</w:t>
      </w:r>
      <w:r w:rsidRPr="0008241C">
        <w:rPr>
          <w:noProof/>
          <w:sz w:val="22"/>
          <w:szCs w:val="22"/>
        </w:rPr>
        <w:t>, 2017; Scholes, 2016)</w:t>
      </w:r>
      <w:r w:rsidRPr="0008241C">
        <w:rPr>
          <w:sz w:val="22"/>
          <w:szCs w:val="22"/>
        </w:rPr>
        <w:fldChar w:fldCharType="end"/>
      </w:r>
      <w:r w:rsidRPr="0008241C">
        <w:rPr>
          <w:sz w:val="22"/>
          <w:szCs w:val="22"/>
        </w:rPr>
        <w:t xml:space="preserve">. Food and water provision are likely to be among the ecosystem services most at risk to climate change in the Asia-Pacific region. Projected lower crop production, especially rice, could aggravate the food security issue across Asia </w:t>
      </w:r>
      <w:r w:rsidRPr="0008241C">
        <w:rPr>
          <w:sz w:val="22"/>
          <w:szCs w:val="22"/>
        </w:rPr>
        <w:fldChar w:fldCharType="begin" w:fldLock="1"/>
      </w:r>
      <w:r w:rsidRPr="0008241C">
        <w:rPr>
          <w:sz w:val="22"/>
          <w:szCs w:val="22"/>
        </w:rPr>
        <w:instrText>ADDIN CSL_CITATION {"citationItems":[{"id":"ITEM-1","itemData":{"author":[{"dropping-particle":"","family":"Hijioka","given":"Y","non-dropping-particle":"","parse-names":false,"suffix":""},{"dropping-particle":"","family":"Lin","given":"E","non-dropping-particle":"","parse-names":false,"suffix":""},{"dropping-particle":"","family":"Pereira","given":"J J","non-dropping-particle":"","parse-names":false,"suffix":""},{"dropping-particle":"","family":"Corlett","given":"R T","non-dropping-particle":"","parse-names":false,"suffix":""},{"dropping-particle":"","family":"Cui","given":"X","non-dropping-particle":"","parse-names":false,"suffix":""},{"dropping-particle":"","family":"Insarov","given":"G E","non-dropping-particle":"","parse-names":false,"suffix":""},{"dropping-particle":"","family":"Lasco","given":"R D","non-dropping-particle":"","parse-names":false,"suffix":""},{"dropping-particle":"","family":"Lindgren","given":"E","non-dropping-particle":"","parse-names":false,"suffix":""},{"dropping-particle":"","family":"Surjan","given":"A","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1","issued":{"date-parts":[["2014"]]},"page":"1327-1370","publisher":"Cambridge University Press","publisher-place":"Cambridge, United Kingdom and New York, NY, USA","title":"Asia","type":"chapter"},"uris":["http://www.mendeley.com/documents/?uuid=64c7be5c-440d-4bdc-b770-426983c94fb8"]}],"mendeley":{"formattedCitation":"(Hijioka &lt;i&gt;et al.&lt;/i&gt;, 2014)","plainTextFormattedCitation":"(Hijioka et al., 2014)","previouslyFormattedCitation":"(Hijiok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ijiok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ith optimal regions for fruit production and cropping shifting in some regions. For example, New Zealand may see a shift in maize and kiwifruit optimal climate range towards southern regions </w:t>
      </w:r>
      <w:r w:rsidRPr="0008241C">
        <w:rPr>
          <w:sz w:val="22"/>
          <w:szCs w:val="22"/>
        </w:rPr>
        <w:fldChar w:fldCharType="begin" w:fldLock="1"/>
      </w:r>
      <w:r w:rsidRPr="0008241C">
        <w:rPr>
          <w:sz w:val="22"/>
          <w:szCs w:val="22"/>
        </w:rPr>
        <w:instrText>ADDIN CSL_CITATION {"citationItems":[{"id":"ITEM-1","itemData":{"author":[{"dropping-particle":"","family":"Rutledge","given":"D","non-dropping-particle":"","parse-names":false,"suffix":""},{"dropping-particle":"","family":"Ausseil","given":"A-GE","non-dropping-particle":"","parse-names":false,"suffix":""},{"dropping-particle":"","family":"Baisden","given":"T","non-dropping-particle":"","parse-names":false,"suffix":""},{"dropping-particle":"","family":"Bodeker","given":"G","non-dropping-particle":"","parse-names":false,"suffix":""},{"dropping-particle":"","family":"Booker","given":"D","non-dropping-particle":"","parse-names":false,"suffix":""},{"dropping-particle":"","family":"Cameron","given":"MP","non-dropping-particle":"","parse-names":false,"suffix":""},{"dropping-particle":"","family":"Collins","given":"DBG","non-dropping-particle":"","parse-names":false,"suffix":""},{"dropping-particle":"","family":"Daigneault","given":"A","non-dropping-particle":"","parse-names":false,"suffix":""},{"dropping-particle":"","family":"Fernandez","given":"M","non-dropping-particle":"","parse-names":false,"suffix":""},{"dropping-particle":"","family":"Frame","given":"B","non-dropping-particle":"","parse-names":false,"suffix":""},{"dropping-particle":"","family":"Keller","given":"E","non-dropping-particle":"","parse-names":false,"suffix":""},{"dropping-particle":"","family":"Kremser","given":"S","non-dropping-particle":"","parse-names":false,"suffix":""},{"dropping-particle":"","family":"Kirschbaum","given":"MUF","non-dropping-particle":"","parse-names":false,"suffix":""},{"dropping-particle":"","family":"Lewis","given":"J","non-dropping-particle":"","parse-names":false,"suffix":""},{"dropping-particle":"","family":"Mullan","given":"B","non-dropping-particle":"","parse-names":false,"suffix":""},{"dropping-particle":"","family":"Reisinger","given":"A","non-dropping-particle":"","parse-names":false,"suffix":""},{"dropping-particle":"","family":"Sood","given":"A","non-dropping-particle":"","parse-names":false,"suffix":""},{"dropping-particle":"","family":"Stuart","given":"S","non-dropping-particle":"","parse-names":false,"suffix":""},{"dropping-particle":"","family":"Tait","given":"A","non-dropping-particle":"","parse-names":false,"suffix":""},{"dropping-particle":"","family":"Teixeira","given":"E","non-dropping-particle":"","parse-names":false,"suffix":""},{"dropping-particle":"","family":"Timar","given":"L","non-dropping-particle":"","parse-names":false,"suffix":""},{"dropping-particle":"","family":"Zammit","given":"C","non-dropping-particle":"","parse-names":false,"suffix":""}],"id":"ITEM-1","issued":{"date-parts":[["2017"]]},"number-of-pages":"84","title":"Climate Change Impacts and Implications for New Zealand to 2100 Identifying Feedbacks , Understanding Cumulative Impacts and recognising limits: A national integrated assessment","type":"report"},"uris":["http://www.mendeley.com/documents/?uuid=7d019a18-457b-46f3-966e-31020e360b56"]}],"mendeley":{"formattedCitation":"(Rutledge &lt;i&gt;et al.&lt;/i&gt;, 2017)","plainTextFormattedCitation":"(Rutledge et al., 2017)","previouslyFormattedCitation":"(Rutledge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Rutledge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ith socio-economic implications such as relocations, shifts in land uses or adaptation through management practices </w:t>
      </w:r>
      <w:r w:rsidRPr="0008241C">
        <w:rPr>
          <w:sz w:val="22"/>
          <w:szCs w:val="22"/>
        </w:rPr>
        <w:fldChar w:fldCharType="begin" w:fldLock="1"/>
      </w:r>
      <w:r w:rsidRPr="0008241C">
        <w:rPr>
          <w:sz w:val="22"/>
          <w:szCs w:val="22"/>
        </w:rPr>
        <w:instrText>ADDIN CSL_CITATION {"citationItems":[{"id":"ITEM-1","itemData":{"DOI":"10.1016/j.eja.2016.05.005","ISSN":"11610301","author":[{"dropping-particle":"","family":"Teixeira","given":"Edmar I.","non-dropping-particle":"","parse-names":false,"suffix":""},{"dropping-particle":"","family":"Zhao","given":"Gang","non-dropping-particle":"","parse-names":false,"suffix":""},{"dropping-particle":"de","family":"Ruiter","given":"John","non-dropping-particle":"","parse-names":false,"suffix":""},{"dropping-particle":"","family":"Brown","given":"Hamish","non-dropping-particle":"","parse-names":false,"suffix":""},{"dropping-particle":"","family":"Ausseil","given":"Anne-Gaelle","non-dropping-particle":"","parse-names":false,"suffix":""},{"dropping-particle":"","family":"Meenken","given":"Esther","non-dropping-particle":"","parse-names":false,"suffix":""},{"dropping-particle":"","family":"Ewert","given":"Frank","non-dropping-particle":"","parse-names":false,"suffix":""}],"container-title":"European Journal of Agronomy","id":"ITEM-1","issued":{"date-parts":[["2017","8"]]},"page":"106-115","title":"The interactions between genotype, management and environment in regional crop modelling","type":"article-journal","volume":"88"},"uris":["http://www.mendeley.com/documents/?uuid=b7fd9dee-1048-3442-aed0-2d95e6326b37"]}],"mendeley":{"formattedCitation":"(Teixeira &lt;i&gt;et al.&lt;/i&gt;, 2017)","plainTextFormattedCitation":"(Teixeira et al., 2017)","previouslyFormattedCitation":"(Teixeira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Teixeira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or adoption of new cultivars </w:t>
      </w:r>
      <w:r w:rsidRPr="0008241C">
        <w:rPr>
          <w:sz w:val="22"/>
          <w:szCs w:val="22"/>
        </w:rPr>
        <w:fldChar w:fldCharType="begin" w:fldLock="1"/>
      </w:r>
      <w:r w:rsidRPr="0008241C">
        <w:rPr>
          <w:sz w:val="22"/>
          <w:szCs w:val="22"/>
        </w:rPr>
        <w:instrText>ADDIN CSL_CITATION {"citationItems":[{"id":"ITEM-1","itemData":{"author":[{"dropping-particle":"","family":"Clothier","given":"B.","non-dropping-particle":"","parse-names":false,"suffix":""},{"dropping-particle":"","family":"Hall","given":"S.","non-dropping-particle":"","parse-names":false,"suffix":""},{"dropping-particle":"","family":"Green","given":"S.","non-dropping-particle":"","parse-names":false,"suffix":""}],"chapter-number":"Chapter 6","container-title":"Impacts of Climate Change on Land-based Sectors and Adaptation Options. Clark, A.J.; Nottage, R.A.C. (eds) Technical Report to the Sustainable Land Management and Climate Change Adaptation Technical Working Group, Ministry for Primary Industries, 408 p","id":"ITEM-1","issued":{"date-parts":[["2012"]]},"title":"Chapter 6. Horticulture","type":"chapter"},"uris":["http://www.mendeley.com/documents/?uuid=734f13ce-ab1a-4db4-9e52-424c3d72f5a0"]}],"mendeley":{"formattedCitation":"(Clothier &lt;i&gt;et al.&lt;/i&gt;, 2012)","plainTextFormattedCitation":"(Clothier et al., 2012)","previouslyFormattedCitation":"(Clothi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lothie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Extreme events may however increase risks such as heat stress, especially around South and North-East Asia for rice, maize and soy production </w:t>
      </w:r>
      <w:r w:rsidRPr="0008241C">
        <w:rPr>
          <w:sz w:val="22"/>
          <w:szCs w:val="22"/>
        </w:rPr>
        <w:fldChar w:fldCharType="begin" w:fldLock="1"/>
      </w:r>
      <w:r w:rsidRPr="0008241C">
        <w:rPr>
          <w:sz w:val="22"/>
          <w:szCs w:val="22"/>
        </w:rPr>
        <w:instrText>ADDIN CSL_CITATION {"citationItems":[{"id":"ITEM-1","itemData":{"DOI":"10.1016/j.agrformet.2011.09.002","ISSN":"01681923","author":[{"dropping-particle":"","family":"Teixeira","given":"Edmar I.","non-dropping-particle":"","parse-names":false,"suffix":""},{"dropping-particle":"","family":"Fischer","given":"Guenther","non-dropping-particle":"","parse-names":false,"suffix":""},{"dropping-particle":"","family":"Velthuizen","given":"Harrij","non-dropping-particle":"van","parse-names":false,"suffix":""},{"dropping-particle":"","family":"Walter","given":"Christof","non-dropping-particle":"","parse-names":false,"suffix":""},{"dropping-particle":"","family":"Ewert","given":"Frank","non-dropping-particle":"","parse-names":false,"suffix":""}],"container-title":"Agricultural and Forest Meteorology","id":"ITEM-1","issued":{"date-parts":[["2013","3"]]},"page":"206-215","title":"Global hot-spots of heat stress on agricultural crops due to climate change","type":"article-journal","volume":"170"},"uris":["http://www.mendeley.com/documents/?uuid=e72bab44-519a-3a63-98b4-aac57f02afd5"]}],"mendeley":{"formattedCitation":"(Teixeira &lt;i&gt;et al.&lt;/i&gt;, 2013)","plainTextFormattedCitation":"(Teixeira et al., 2013)","previouslyFormattedCitation":"(Teixeira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Teixeira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ater provisioning will also likely be at higher risk although confidence on projected precipitation is low </w:t>
      </w:r>
      <w:r w:rsidRPr="0008241C">
        <w:rPr>
          <w:sz w:val="22"/>
          <w:szCs w:val="22"/>
        </w:rPr>
        <w:fldChar w:fldCharType="begin" w:fldLock="1"/>
      </w:r>
      <w:r w:rsidRPr="0008241C">
        <w:rPr>
          <w:sz w:val="22"/>
          <w:szCs w:val="22"/>
        </w:rPr>
        <w:instrText>ADDIN CSL_CITATION {"citationItems":[{"id":"ITEM-1","itemData":{"author":[{"dropping-particle":"","family":"Hijioka","given":"Y","non-dropping-particle":"","parse-names":false,"suffix":""},{"dropping-particle":"","family":"Lin","given":"E","non-dropping-particle":"","parse-names":false,"suffix":""},{"dropping-particle":"","family":"Pereira","given":"J J","non-dropping-particle":"","parse-names":false,"suffix":""},{"dropping-particle":"","family":"Corlett","given":"R T","non-dropping-particle":"","parse-names":false,"suffix":""},{"dropping-particle":"","family":"Cui","given":"X","non-dropping-particle":"","parse-names":false,"suffix":""},{"dropping-particle":"","family":"Insarov","given":"G E","non-dropping-particle":"","parse-names":false,"suffix":""},{"dropping-particle":"","family":"Lasco","given":"R D","non-dropping-particle":"","parse-names":false,"suffix":""},{"dropping-particle":"","family":"Lindgren","given":"E","non-dropping-particle":"","parse-names":false,"suffix":""},{"dropping-particle":"","family":"Surjan","given":"A","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1","issued":{"date-parts":[["2014"]]},"page":"1327-1370","publisher":"Cambridge University Press","publisher-place":"Cambridge, United Kingdom and New York, NY, USA","title":"Asia","type":"chapter"},"uris":["http://www.mendeley.com/documents/?uuid=64c7be5c-440d-4bdc-b770-426983c94fb8"]},{"id":"ITEM-2","itemData":{"author":[{"dropping-particle":"","family":"Reisinger","given":"A","non-dropping-particle":"","parse-names":false,"suffix":""},{"dropping-particle":"","family":"Kitching","given":"R L","non-dropping-particle":"","parse-names":false,"suffix":""},{"dropping-particle":"","family":"Chiew","given":"F","non-dropping-particle":"","parse-names":false,"suffix":""},{"dropping-particle":"","family":"Hughes","given":"L","non-dropping-particle":"","parse-names":false,"suffix":""},{"dropping-particle":"","family":"Newton","given":"P C D","non-dropping-particle":"","parse-names":false,"suffix":""},{"dropping-particle":"","family":"Schuster","given":"S S","non-dropping-particle":"","parse-names":false,"suffix":""},{"dropping-particle":"","family":"Tait","given":"A","non-dropping-particle":"","parse-names":false,"suffix":""},{"dropping-particle":"","family":"Whetton","given":"P","non-dropping-particle":"","parse-names":false,"suffix":""}],"container-title":"Climate Change 2014: Impacts, Adaptation, and Vulnerability. Part B: Regional Aspects. Contribution of Working Group II to the Fifth Assessment Report of the Intergovernmental Panel of Climate Change","editor":[{"dropping-particle":"","family":"Barros","given":"V 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Chatterjee","given":"M","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Mastrandrea","given":"P R","non-dropping-particle":"","parse-names":false,"suffix":""},{"dropping-particle":"","family":"White","given":"L L","non-dropping-particle":"","parse-names":false,"suffix":""}],"id":"ITEM-2","issued":{"date-parts":[["2014"]]},"page":"1371-1438","publisher":"Cambridge University Press","publisher-place":"Cambridge, United Kingdom and New York, NY, USA","title":"Australasia","type":"chapter"},"uris":["http://www.mendeley.com/documents/?uuid=f7ca9de2-60e7-46d4-927a-0372e599e8cd"]}],"mendeley":{"formattedCitation":"(Hijioka &lt;i&gt;et al.&lt;/i&gt;, 2014; Reisinger &lt;i&gt;et al.&lt;/i&gt;, 2014)","plainTextFormattedCitation":"(Hijioka et al., 2014; Reisinger et al., 2014)","previouslyFormattedCitation":"(Hijioka &lt;i&gt;et al.&lt;/i&gt;, 2014; Reising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ijioka </w:t>
      </w:r>
      <w:r w:rsidRPr="0008241C">
        <w:rPr>
          <w:i/>
          <w:noProof/>
          <w:sz w:val="22"/>
          <w:szCs w:val="22"/>
        </w:rPr>
        <w:t>et al.</w:t>
      </w:r>
      <w:r w:rsidRPr="0008241C">
        <w:rPr>
          <w:noProof/>
          <w:sz w:val="22"/>
          <w:szCs w:val="22"/>
        </w:rPr>
        <w:t xml:space="preserve">, 2014; Reising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s such, options to deal with water scarcity issues should focus on adapting to the growing water demand and population growth and getting prepared for water shortage through more efficient water use technologies. Ecosystems most at risk are freshwater, coastal and urban due to increasing risk of sea level rise, heat stress, flooding, and high population density exposure along the coastline. </w:t>
      </w:r>
    </w:p>
    <w:p w14:paraId="12A961AF" w14:textId="77777777" w:rsidR="00A01204" w:rsidRPr="0008241C" w:rsidRDefault="00A01204" w:rsidP="00A01204">
      <w:pPr>
        <w:rPr>
          <w:sz w:val="22"/>
          <w:szCs w:val="22"/>
        </w:rPr>
      </w:pPr>
    </w:p>
    <w:p w14:paraId="0715390A" w14:textId="77777777" w:rsidR="00A01204" w:rsidRPr="0008241C" w:rsidRDefault="00A01204" w:rsidP="00A01204">
      <w:pPr>
        <w:rPr>
          <w:sz w:val="22"/>
          <w:szCs w:val="22"/>
        </w:rPr>
      </w:pPr>
      <w:r w:rsidRPr="0008241C">
        <w:rPr>
          <w:sz w:val="22"/>
          <w:szCs w:val="22"/>
        </w:rPr>
        <w:t xml:space="preserve">Changes and their impact on biodiversity systems can have a substantial influence on the effectiveness of delivering ecosystem services </w:t>
      </w:r>
      <w:r w:rsidRPr="0008241C">
        <w:rPr>
          <w:sz w:val="22"/>
          <w:szCs w:val="22"/>
        </w:rPr>
        <w:fldChar w:fldCharType="begin" w:fldLock="1"/>
      </w:r>
      <w:r w:rsidRPr="0008241C">
        <w:rPr>
          <w:sz w:val="22"/>
          <w:szCs w:val="22"/>
        </w:rPr>
        <w:instrText>ADDIN CSL_CITATION {"citationItems":[{"id":"ITEM-1","itemData":{"DOI":"10.1007/s10531-010-9954-2","ISSN":"1572-9710","abstract":"Few conservation projects consider climate impacts or have a process for developing adaptation strategies. To advance climate adaptation for biodiversity conservation, we tested a step-by-step approach to developing adaptation strategies with 20 projects from diverse geographies. Project teams assessed likely climate impacts using historical climate data, future climate predictions, expert input, and scientific literature. They then developed adaptation strategies that considered ecosystems and species of concern, project goals, climate impacts, and indicators of progress. Project teams identified 176 likely climate impacts and developed adaptation strategies to address 42 of these impacts. The most common impacts were to habitat quantity or quality, and to hydrologic regimes. Nearly half of expected impacts were temperature-mediated. Twelve projects indicated that the project focus, either focal ecosystems and species or project boundaries, need to change as a result of considering climate impacts. More than half of the adaptation strategies were resistance strategies aimed at preserving the status quo. The rest aimed to make ecosystems and species more resilient in the face of expected changes. All projects altered strategies in some way, either by adding new actions, or by adjusting existing actions. Habitat restoration and enactment of policies and regulations were the most frequently prescribed, though every adaptation strategy required a unique combination of actions. While the effectiveness of these adaptation strategies remains to be evaluated, the application of consistent guidance has yielded important early lessons about how, when, and how often conservation projects may need to be modified to adapt to climate change.","author":[{"dropping-particle":"","family":"Poiani","given":"Karen A","non-dropping-particle":"","parse-names":false,"suffix":""},{"dropping-particle":"","family":"Goldman","given":"Rebecca L","non-dropping-particle":"","parse-names":false,"suffix":""},{"dropping-particle":"","family":"Hobson","given":"Jennifer","non-dropping-particle":"","parse-names":false,"suffix":""},{"dropping-particle":"","family":"Hoekstra","given":"Jonathan M","non-dropping-particle":"","parse-names":false,"suffix":""},{"dropping-particle":"","family":"Nelson","given":"Kara S","non-dropping-particle":"","parse-names":false,"suffix":""}],"container-title":"Biodiversity and Conservation","id":"ITEM-1","issue":"1","issued":{"date-parts":[["2011","1"]]},"page":"185-201","title":"Redesigning biodiversity conservation projects for climate change: examples from the field","type":"article-journal","volume":"20"},"uris":["http://www.mendeley.com/documents/?uuid=40351389-a544-448a-a9b5-73a4a72b528e"]}],"mendeley":{"formattedCitation":"(Poiani &lt;i&gt;et al.&lt;/i&gt;, 2011)","plainTextFormattedCitation":"(Poiani et al., 2011)","previouslyFormattedCitation":"(Poiani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Poiani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particularly those affected by abrupt and extreme events (e.g. </w:t>
      </w:r>
      <w:r w:rsidRPr="0008241C">
        <w:rPr>
          <w:sz w:val="22"/>
          <w:szCs w:val="22"/>
        </w:rPr>
        <w:fldChar w:fldCharType="begin" w:fldLock="1"/>
      </w:r>
      <w:r w:rsidRPr="0008241C">
        <w:rPr>
          <w:sz w:val="22"/>
          <w:szCs w:val="22"/>
        </w:rPr>
        <w:instrText>ADDIN CSL_CITATION {"citationItems":[{"id":"ITEM-1","itemData":{"abstract":"No abstract is available for this item.","author":[{"dropping-particle":"","family":"Gong","given":"Yazhen","non-dropping-particle":"","parse-names":false,"suffix":""}],"id":"ITEM-1","issue":"rr20160318","issued":{"date-parts":[["2016","3"]]},"title":"Estimating the Impact of Weather Shocks on Agricultural Production and Migration in China","type":"report"},"uris":["http://www.mendeley.com/documents/?uuid=9ae246d0-3153-4ff5-a24a-552cdb3d05a4"]}],"mendeley":{"formattedCitation":"(Y. Gong, 2016)","manualFormatting":"Gong, 2016)","plainTextFormattedCitation":"(Y. Gong, 2016)","previouslyFormattedCitation":"(Y. Gong, 2016)"},"properties":{"noteIndex":0},"schema":"https://github.com/citation-style-language/schema/raw/master/csl-citation.json"}</w:instrText>
      </w:r>
      <w:r w:rsidRPr="0008241C">
        <w:rPr>
          <w:sz w:val="22"/>
          <w:szCs w:val="22"/>
        </w:rPr>
        <w:fldChar w:fldCharType="separate"/>
      </w:r>
      <w:r w:rsidRPr="0008241C">
        <w:rPr>
          <w:noProof/>
          <w:sz w:val="22"/>
          <w:szCs w:val="22"/>
        </w:rPr>
        <w:t>Gong, 2016)</w:t>
      </w:r>
      <w:r w:rsidRPr="0008241C">
        <w:rPr>
          <w:sz w:val="22"/>
          <w:szCs w:val="22"/>
        </w:rPr>
        <w:fldChar w:fldCharType="end"/>
      </w:r>
      <w:r w:rsidRPr="0008241C">
        <w:rPr>
          <w:sz w:val="22"/>
          <w:szCs w:val="22"/>
        </w:rPr>
        <w:t xml:space="preserve">. With the increasing recognition that decision makers (for example, farmers, business and policymakers) have different priorities </w:t>
      </w:r>
      <w:r w:rsidRPr="0008241C">
        <w:rPr>
          <w:sz w:val="22"/>
          <w:szCs w:val="22"/>
        </w:rPr>
        <w:fldChar w:fldCharType="begin" w:fldLock="1"/>
      </w:r>
      <w:r w:rsidRPr="0008241C">
        <w:rPr>
          <w:sz w:val="22"/>
          <w:szCs w:val="22"/>
        </w:rPr>
        <w:instrText>ADDIN CSL_CITATION {"citationItems":[{"id":"ITEM-1","itemData":{"DOI":"10.1002/app5.128","ISSN":"20502680","author":[{"dropping-particle":"","family":"Grafton","given":"R. Quentin","non-dropping-particle":"","parse-names":false,"suffix":""},{"dropping-particle":"","family":"McLindin","given":"Mahala","non-dropping-particle":"","parse-names":false,"suffix":""},{"dropping-particle":"","family":"Hussey","given":"Karen","non-dropping-particle":"","parse-names":false,"suffix":""},{"dropping-particle":"","family":"Wyrwoll","given":"Paul","non-dropping-particle":"","parse-names":false,"suffix":""},{"dropping-particle":"","family":"Wichelns","given":"Dennis","non-dropping-particle":"","parse-names":false,"suffix":""},{"dropping-particle":"","family":"Ringler","given":"Claudia","non-dropping-particle":"","parse-names":false,"suffix":""},{"dropping-particle":"","family":"Garrick","given":"Dustin","non-dropping-particle":"","parse-names":false,"suffix":""},{"dropping-particle":"","family":"Pittock","given":"Jamie","non-dropping-particle":"","parse-names":false,"suffix":""},{"dropping-particle":"","family":"Wheeler","given":"Sarah","non-dropping-particle":"","parse-names":false,"suffix":""},{"dropping-particle":"","family":"Orr","given":"Stuart","non-dropping-particle":"","parse-names":false,"suffix":""},{"dropping-particle":"","family":"Matthews","given":"Nathanial","non-dropping-particle":"","parse-names":false,"suffix":""},{"dropping-particle":"","family":"Ansink","given":"Erik","non-dropping-particle":"","parse-names":false,"suffix":""},{"dropping-particle":"","family":"Aureli","given":"Alice","non-dropping-particle":"","parse-names":false,"suffix":""},{"dropping-particle":"","family":"Connell","given":"Daniel","non-dropping-particle":"","parse-names":false,"suffix":""},{"dropping-particle":"","family":"Stefano","given":"Lucia","non-dropping-particle":"De","parse-names":false,"suffix":""},{"dropping-particle":"","family":"Dowsley","given":"Kate","non-dropping-particle":"","parse-names":false,"suffix":""},{"dropping-particle":"","family":"Farolfi","given":"Stefano","non-dropping-particle":"","parse-names":false,"suffix":""},{"dropping-particle":"","family":"Hall","given":"Jim","non-dropping-particle":"","parse-names":false,"suffix":""},{"dropping-particle":"","family":"Katic","given":"Pamela","non-dropping-particle":"","parse-names":false,"suffix":""},{"dropping-particle":"","family":"Lankford","given":"Bruce","non-dropping-particle":"","parse-names":false,"suffix":""},{"dropping-particle":"","family":"Leckie","given":"Hannah","non-dropping-particle":"","parse-names":false,"suffix":""},{"dropping-particle":"","family":"McCartney","given":"Matthew","non-dropping-particle":"","parse-names":false,"suffix":""},{"dropping-particle":"","family":"Pohlner","given":"Huw","non-dropping-particle":"","parse-names":false,"suffix":""},{"dropping-particle":"","family":"Ratna","given":"Nazmun","non-dropping-particle":"","parse-names":false,"suffix":""},{"dropping-particle":"","family":"Rubarenzya","given":"Mark Henry","non-dropping-particle":"","parse-names":false,"suffix":""},{"dropping-particle":"","family":"Sai Raman","given":"Shriman Narayan","non-dropping-particle":"","parse-names":false,"suffix":""},{"dropping-particle":"","family":"Wheeler","given":"Kevin","non-dropping-particle":"","parse-names":false,"suffix":""},{"dropping-particle":"","family":"Williams","given":"John","non-dropping-particle":"","parse-names":false,"suffix":""}],"container-title":"Asia &amp; the Pacific Policy Studies","id":"ITEM-1","issue":"2","issued":{"date-parts":[["2016","5"]]},"page":"275-299","title":"Responding to Global Challenges in Food, Energy, Environment and Water: Risks and Options Assessment for Decision-Making","type":"article-journal","volume":"3"},"uris":["http://www.mendeley.com/documents/?uuid=1232323b-e5e8-3500-9368-5e17b2ea86e0"]}],"mendeley":{"formattedCitation":"(R. Q. Grafton &lt;i&gt;et al.&lt;/i&gt;, 2016)","plainTextFormattedCitation":"(R. Q. Grafton et al., 2016)","previouslyFormattedCitation":"(R. Q. Grafto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R. Q. Grafto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re is an urgent need for more integrated studies across the wider Asia-Pacific region that incorporate different drivers of change and their uncertainty into decision-making by these groups </w:t>
      </w:r>
      <w:r w:rsidRPr="0008241C">
        <w:rPr>
          <w:sz w:val="22"/>
          <w:szCs w:val="22"/>
        </w:rPr>
        <w:fldChar w:fldCharType="begin" w:fldLock="1"/>
      </w:r>
      <w:r w:rsidRPr="0008241C">
        <w:rPr>
          <w:sz w:val="22"/>
          <w:szCs w:val="22"/>
        </w:rPr>
        <w:instrText>ADDIN CSL_CITATION {"citationItems":[{"id":"ITEM-1","itemData":{"DOI":"10.1093/biosci/biu185","author":[{"dropping-particle":"","family":"Gregr","given":"Edward J","non-dropping-particle":"","parse-names":false,"suffix":""},{"dropping-particle":"","family":"Chan","given":"Kai M A","non-dropping-particle":"","parse-names":false,"suffix":""}],"container-title":"BioScience","id":"ITEM-1","issue":"1","issued":{"date-parts":[["2015"]]},"page":"43-54","title":"Leaps of Faith: How Implicit Assumptions Compromise the Utility of Ecosystem Models for Decision-making","type":"article-journal","volume":"65"},"uris":["http://www.mendeley.com/documents/?uuid=8f7cc56b-fc64-424a-8fcc-262b2f72fa34"]}],"mendeley":{"formattedCitation":"(Gregr &amp; Chan, 2015)","plainTextFormattedCitation":"(Gregr &amp; Chan, 2015)","previouslyFormattedCitation":"(Gregr &amp; Chan, 2015)"},"properties":{"noteIndex":0},"schema":"https://github.com/citation-style-language/schema/raw/master/csl-citation.json"}</w:instrText>
      </w:r>
      <w:r w:rsidRPr="0008241C">
        <w:rPr>
          <w:sz w:val="22"/>
          <w:szCs w:val="22"/>
        </w:rPr>
        <w:fldChar w:fldCharType="separate"/>
      </w:r>
      <w:r w:rsidRPr="0008241C">
        <w:rPr>
          <w:noProof/>
          <w:sz w:val="22"/>
          <w:szCs w:val="22"/>
        </w:rPr>
        <w:t>(Gregr &amp; Chan, 2015)</w:t>
      </w:r>
      <w:r w:rsidRPr="0008241C">
        <w:rPr>
          <w:sz w:val="22"/>
          <w:szCs w:val="22"/>
        </w:rPr>
        <w:fldChar w:fldCharType="end"/>
      </w:r>
      <w:r w:rsidRPr="0008241C">
        <w:rPr>
          <w:sz w:val="22"/>
          <w:szCs w:val="22"/>
        </w:rPr>
        <w:t xml:space="preserve">. </w:t>
      </w:r>
    </w:p>
    <w:p w14:paraId="5439EC87" w14:textId="77777777" w:rsidR="00A01204" w:rsidRPr="0008241C" w:rsidRDefault="00A01204" w:rsidP="00A01204">
      <w:pPr>
        <w:rPr>
          <w:sz w:val="22"/>
          <w:szCs w:val="22"/>
        </w:rPr>
      </w:pPr>
    </w:p>
    <w:p w14:paraId="4D33E437"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7DACE55A" wp14:editId="6CE7AAD3">
            <wp:extent cx="5737860" cy="7850505"/>
            <wp:effectExtent l="0" t="0" r="0" b="0"/>
            <wp:docPr id="2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737860" cy="7850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AC6DE68"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val="en-NZ" w:eastAsia="ja-JP"/>
        </w:rPr>
      </w:pPr>
      <w:r w:rsidRPr="0008241C">
        <w:rPr>
          <w:b/>
          <w:kern w:val="2"/>
          <w:sz w:val="22"/>
          <w:szCs w:val="22"/>
          <w:lang w:val="en-NZ" w:eastAsia="ja-JP"/>
        </w:rPr>
        <w:t>Figure 4.4 Mean observations for 1979-2008, RCP4.5 and RCP8.5 surface temperature (left column) and precipitation (right column) 2070-2099 minus 1979-2008 (January-December) AR5 CMIP5 ensemble mean</w:t>
      </w:r>
    </w:p>
    <w:p w14:paraId="1A4F201D" w14:textId="77777777" w:rsidR="00A01204" w:rsidRPr="0008241C" w:rsidRDefault="00A01204" w:rsidP="00A01204">
      <w:pPr>
        <w:rPr>
          <w:sz w:val="22"/>
          <w:szCs w:val="22"/>
          <w:lang w:val="en-NZ"/>
        </w:rPr>
      </w:pPr>
      <w:r w:rsidRPr="0008241C">
        <w:rPr>
          <w:sz w:val="22"/>
          <w:szCs w:val="22"/>
          <w:lang w:val="en-NZ"/>
        </w:rPr>
        <w:t xml:space="preserve">Source: Image courtesy of the NOAA mapping tool (https://www.esrl.noaa.gov/psd/ipcc/cmip5/) and Taylor </w:t>
      </w:r>
      <w:r w:rsidRPr="0008241C">
        <w:rPr>
          <w:i/>
          <w:sz w:val="22"/>
          <w:szCs w:val="22"/>
          <w:lang w:val="en-NZ"/>
        </w:rPr>
        <w:t xml:space="preserve">et al. </w:t>
      </w:r>
      <w:r w:rsidRPr="0008241C">
        <w:rPr>
          <w:sz w:val="22"/>
          <w:szCs w:val="22"/>
          <w:lang w:val="en-NZ"/>
        </w:rPr>
        <w:t>(2011)</w:t>
      </w:r>
    </w:p>
    <w:p w14:paraId="688FB453" w14:textId="77777777" w:rsidR="00A01204" w:rsidRPr="0008241C" w:rsidRDefault="00A01204" w:rsidP="00A01204">
      <w:pPr>
        <w:rPr>
          <w:sz w:val="22"/>
          <w:szCs w:val="22"/>
        </w:rPr>
      </w:pPr>
    </w:p>
    <w:p w14:paraId="6C05D267" w14:textId="77777777" w:rsidR="00A01204" w:rsidRPr="0008241C" w:rsidRDefault="00A01204" w:rsidP="00A01204">
      <w:pPr>
        <w:rPr>
          <w:sz w:val="22"/>
          <w:szCs w:val="22"/>
        </w:rPr>
      </w:pPr>
    </w:p>
    <w:p w14:paraId="3665BC18" w14:textId="77777777" w:rsidR="00A01204" w:rsidRPr="0008241C" w:rsidRDefault="00A01204" w:rsidP="00A01204">
      <w:pPr>
        <w:keepNext/>
        <w:keepLines/>
        <w:tabs>
          <w:tab w:val="clear" w:pos="1247"/>
          <w:tab w:val="left" w:pos="700"/>
        </w:tabs>
        <w:spacing w:before="40"/>
        <w:outlineLvl w:val="1"/>
        <w:rPr>
          <w:b/>
          <w:sz w:val="28"/>
          <w:szCs w:val="26"/>
        </w:rPr>
      </w:pPr>
      <w:bookmarkStart w:id="1110" w:name="_Toc504317244"/>
      <w:bookmarkStart w:id="1111" w:name="_Toc504317937"/>
      <w:bookmarkStart w:id="1112" w:name="_Toc504320428"/>
      <w:bookmarkStart w:id="1113" w:name="_Toc504320651"/>
      <w:bookmarkStart w:id="1114" w:name="_Toc504320875"/>
      <w:bookmarkStart w:id="1115" w:name="_Toc504321283"/>
      <w:bookmarkStart w:id="1116" w:name="_Toc524044068"/>
      <w:r w:rsidRPr="0008241C">
        <w:rPr>
          <w:b/>
          <w:sz w:val="28"/>
          <w:szCs w:val="26"/>
        </w:rPr>
        <w:t xml:space="preserve">4.2 </w:t>
      </w:r>
      <w:r w:rsidRPr="0008241C">
        <w:rPr>
          <w:rFonts w:eastAsia="MS Mincho"/>
          <w:b/>
          <w:sz w:val="28"/>
          <w:szCs w:val="26"/>
        </w:rPr>
        <w:tab/>
      </w:r>
      <w:r w:rsidRPr="0008241C">
        <w:rPr>
          <w:b/>
          <w:sz w:val="28"/>
          <w:szCs w:val="26"/>
        </w:rPr>
        <w:t>Indirect drivers</w:t>
      </w:r>
      <w:bookmarkEnd w:id="1110"/>
      <w:bookmarkEnd w:id="1111"/>
      <w:bookmarkEnd w:id="1112"/>
      <w:bookmarkEnd w:id="1113"/>
      <w:bookmarkEnd w:id="1114"/>
      <w:bookmarkEnd w:id="1115"/>
      <w:bookmarkEnd w:id="1116"/>
      <w:r w:rsidRPr="0008241C">
        <w:rPr>
          <w:b/>
          <w:sz w:val="28"/>
          <w:szCs w:val="26"/>
        </w:rPr>
        <w:t xml:space="preserve"> </w:t>
      </w:r>
    </w:p>
    <w:p w14:paraId="77EDB62A" w14:textId="77777777" w:rsidR="00A01204" w:rsidRPr="0008241C" w:rsidRDefault="00A01204" w:rsidP="00A01204">
      <w:pPr>
        <w:rPr>
          <w:sz w:val="22"/>
          <w:szCs w:val="22"/>
          <w:lang w:eastAsia="en-IN"/>
        </w:rPr>
      </w:pPr>
    </w:p>
    <w:p w14:paraId="7572541A" w14:textId="77777777" w:rsidR="00A01204" w:rsidRPr="0008241C" w:rsidRDefault="00A01204" w:rsidP="00A01204">
      <w:pPr>
        <w:rPr>
          <w:sz w:val="22"/>
          <w:szCs w:val="22"/>
        </w:rPr>
      </w:pPr>
      <w:r w:rsidRPr="0008241C">
        <w:rPr>
          <w:sz w:val="22"/>
          <w:szCs w:val="22"/>
          <w:lang w:eastAsia="en-IN"/>
        </w:rPr>
        <w:t>There are six </w:t>
      </w:r>
      <w:hyperlink r:id="rId159" w:history="1">
        <w:r w:rsidRPr="0008241C">
          <w:rPr>
            <w:sz w:val="22"/>
            <w:szCs w:val="22"/>
            <w:lang w:eastAsia="en-IN"/>
          </w:rPr>
          <w:t>indirect drivers</w:t>
        </w:r>
      </w:hyperlink>
      <w:r w:rsidRPr="0008241C">
        <w:rPr>
          <w:sz w:val="22"/>
          <w:szCs w:val="22"/>
          <w:lang w:eastAsia="en-IN"/>
        </w:rPr>
        <w:t> of </w:t>
      </w:r>
      <w:hyperlink r:id="rId160" w:history="1">
        <w:r w:rsidRPr="0008241C">
          <w:rPr>
            <w:sz w:val="22"/>
            <w:szCs w:val="22"/>
            <w:lang w:eastAsia="en-IN"/>
          </w:rPr>
          <w:t>change in ecosystems</w:t>
        </w:r>
      </w:hyperlink>
      <w:r w:rsidRPr="0008241C">
        <w:rPr>
          <w:sz w:val="22"/>
          <w:szCs w:val="22"/>
        </w:rPr>
        <w:t xml:space="preserve"> and their services. </w:t>
      </w:r>
      <w:r w:rsidRPr="0008241C">
        <w:rPr>
          <w:sz w:val="22"/>
          <w:szCs w:val="22"/>
          <w:lang w:eastAsia="en-IN"/>
        </w:rPr>
        <w:t xml:space="preserve">Collectively these factors influence the </w:t>
      </w:r>
      <w:hyperlink r:id="rId161" w:history="1">
        <w:r w:rsidRPr="0008241C">
          <w:rPr>
            <w:sz w:val="22"/>
            <w:szCs w:val="22"/>
            <w:lang w:eastAsia="en-IN"/>
          </w:rPr>
          <w:t>production</w:t>
        </w:r>
      </w:hyperlink>
      <w:r w:rsidRPr="0008241C">
        <w:rPr>
          <w:sz w:val="22"/>
          <w:szCs w:val="22"/>
          <w:lang w:eastAsia="en-IN"/>
        </w:rPr>
        <w:t> and consumptio</w:t>
      </w:r>
      <w:r w:rsidRPr="0008241C">
        <w:rPr>
          <w:sz w:val="22"/>
          <w:szCs w:val="22"/>
        </w:rPr>
        <w:t xml:space="preserve">n </w:t>
      </w:r>
      <w:r w:rsidRPr="0008241C">
        <w:rPr>
          <w:sz w:val="22"/>
          <w:szCs w:val="22"/>
          <w:lang w:eastAsia="en-IN"/>
        </w:rPr>
        <w:t>of </w:t>
      </w:r>
      <w:hyperlink r:id="rId162" w:history="1">
        <w:r w:rsidRPr="0008241C">
          <w:rPr>
            <w:sz w:val="22"/>
            <w:szCs w:val="22"/>
            <w:lang w:eastAsia="en-IN"/>
          </w:rPr>
          <w:t>ecosystem services</w:t>
        </w:r>
      </w:hyperlink>
      <w:r w:rsidRPr="0008241C">
        <w:rPr>
          <w:sz w:val="22"/>
          <w:szCs w:val="22"/>
          <w:lang w:eastAsia="en-IN"/>
        </w:rPr>
        <w:t> </w:t>
      </w:r>
      <w:r w:rsidRPr="0008241C">
        <w:rPr>
          <w:sz w:val="22"/>
          <w:szCs w:val="22"/>
        </w:rPr>
        <w:t>through the complicated interaction with direct drivers discussed above.</w:t>
      </w:r>
    </w:p>
    <w:p w14:paraId="3E116A8C" w14:textId="77777777" w:rsidR="00A01204" w:rsidRPr="0008241C" w:rsidRDefault="00A01204" w:rsidP="00A01204">
      <w:pPr>
        <w:rPr>
          <w:sz w:val="22"/>
          <w:szCs w:val="22"/>
        </w:rPr>
      </w:pPr>
    </w:p>
    <w:p w14:paraId="3D315580" w14:textId="77777777" w:rsidR="00A01204" w:rsidRPr="0008241C" w:rsidRDefault="00A01204" w:rsidP="00A01204">
      <w:pPr>
        <w:keepNext/>
        <w:tabs>
          <w:tab w:val="clear" w:pos="1247"/>
          <w:tab w:val="left" w:pos="765"/>
        </w:tabs>
        <w:outlineLvl w:val="2"/>
        <w:rPr>
          <w:b/>
          <w:sz w:val="24"/>
          <w:szCs w:val="24"/>
        </w:rPr>
      </w:pPr>
      <w:bookmarkStart w:id="1117" w:name="_Toc504317245"/>
      <w:bookmarkStart w:id="1118" w:name="_Toc504317938"/>
      <w:bookmarkStart w:id="1119" w:name="_Toc504320429"/>
      <w:bookmarkStart w:id="1120" w:name="_Toc504320652"/>
      <w:bookmarkStart w:id="1121" w:name="_Toc504320876"/>
      <w:bookmarkStart w:id="1122" w:name="_Toc504321284"/>
      <w:bookmarkStart w:id="1123" w:name="_Toc524044069"/>
      <w:r w:rsidRPr="0008241C">
        <w:rPr>
          <w:b/>
          <w:sz w:val="24"/>
          <w:szCs w:val="24"/>
        </w:rPr>
        <w:t xml:space="preserve">4.2.1 </w:t>
      </w:r>
      <w:r w:rsidRPr="0008241C">
        <w:rPr>
          <w:b/>
          <w:sz w:val="24"/>
          <w:szCs w:val="24"/>
        </w:rPr>
        <w:tab/>
        <w:t>Demographic Drivers</w:t>
      </w:r>
      <w:bookmarkEnd w:id="1117"/>
      <w:bookmarkEnd w:id="1118"/>
      <w:bookmarkEnd w:id="1119"/>
      <w:bookmarkEnd w:id="1120"/>
      <w:bookmarkEnd w:id="1121"/>
      <w:bookmarkEnd w:id="1122"/>
      <w:bookmarkEnd w:id="1123"/>
      <w:r w:rsidRPr="0008241C">
        <w:rPr>
          <w:b/>
          <w:sz w:val="24"/>
          <w:szCs w:val="24"/>
        </w:rPr>
        <w:t xml:space="preserve"> </w:t>
      </w:r>
    </w:p>
    <w:p w14:paraId="28A9E4C5" w14:textId="77777777" w:rsidR="00A01204" w:rsidRPr="0008241C" w:rsidRDefault="00A01204" w:rsidP="00A01204">
      <w:pPr>
        <w:rPr>
          <w:sz w:val="22"/>
          <w:szCs w:val="22"/>
        </w:rPr>
      </w:pPr>
    </w:p>
    <w:p w14:paraId="18BA282B" w14:textId="77777777" w:rsidR="00A01204" w:rsidRPr="0008241C" w:rsidRDefault="00A01204" w:rsidP="00A01204">
      <w:pPr>
        <w:rPr>
          <w:sz w:val="22"/>
          <w:szCs w:val="22"/>
          <w:lang w:val="fr-FR"/>
        </w:rPr>
      </w:pPr>
      <w:r w:rsidRPr="0008241C">
        <w:rPr>
          <w:sz w:val="22"/>
          <w:szCs w:val="22"/>
        </w:rPr>
        <w:t xml:space="preserve">Population growth rates and distribution are not always good proxies of the pressures that humans are placing on the Earth </w:t>
      </w:r>
      <w:r w:rsidRPr="0008241C">
        <w:rPr>
          <w:sz w:val="22"/>
          <w:szCs w:val="22"/>
        </w:rPr>
        <w:fldChar w:fldCharType="begin" w:fldLock="1"/>
      </w:r>
      <w:r w:rsidRPr="0008241C">
        <w:rPr>
          <w:sz w:val="22"/>
          <w:szCs w:val="22"/>
        </w:rPr>
        <w:instrText>ADDIN CSL_CITATION {"citationItems":[{"id":"ITEM-1","itemData":{"DOI":"10.1146/annurev.energy.32.041306.100243","ISSN":"1543-5938","author":[{"dropping-particle":"","family":"Sherbinin","given":"Alex","non-dropping-particle":"de","parse-names":false,"suffix":""},{"dropping-particle":"","family":"Carr","given":"David","non-dropping-particle":"","parse-names":false,"suffix":""},{"dropping-particle":"","family":"Cassels","given":"Susan","non-dropping-particle":"","parse-names":false,"suffix":""},{"dropping-particle":"","family":"Jiang","given":"Leiwen","non-dropping-particle":"","parse-names":false,"suffix":""}],"container-title":"Annual Review of Environment and Resources","id":"ITEM-1","issue":"1","issued":{"date-parts":[["2007","11"]]},"page":"345-373","title":"Population and Environment","type":"article-journal","volume":"32"},"uris":["http://www.mendeley.com/documents/?uuid=653ad204-0b67-4b32-bba9-cbddcbf7f907"]}],"mendeley":{"formattedCitation":"(de Sherbinin, Carr, &lt;i&gt;et al.&lt;/i&gt;, 2007)","manualFormatting":"(de Sherbinin, Carr, Cassels, &amp; Jiang, 2007; Hummel et al., 2013)","plainTextFormattedCitation":"(de Sherbinin, Carr, et al., 2007)","previouslyFormattedCitation":"(de Sherbinin, Carr,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de Sherbinin, Carr, Cassels, &amp; Jiang, 2007; Hummel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The impact of population growth on biodiversity and ecosystem services is mediated by governance, technology, socio-economic conditions and cultural traditions such as consumption patterns </w:t>
      </w:r>
      <w:r w:rsidRPr="0008241C">
        <w:rPr>
          <w:sz w:val="22"/>
          <w:szCs w:val="22"/>
        </w:rPr>
        <w:fldChar w:fldCharType="begin" w:fldLock="1"/>
      </w:r>
      <w:r w:rsidRPr="0008241C">
        <w:rPr>
          <w:sz w:val="22"/>
          <w:szCs w:val="22"/>
        </w:rPr>
        <w:instrText>ADDIN CSL_CITATION {"citationItems":[{"id":"ITEM-1","itemData":{"DOI":"10.2307/3643719","ISSN":"00324701","author":[{"dropping-particle":"","family":"Keyfitz","given":"Nathan","non-dropping-particle":"","parse-names":false,"suffix":""}],"container-title":"Population Index","id":"ITEM-1","issue":"1","issued":{"date-parts":[["1991","1"]]},"page":"5-22","title":"Population and Development within the Ecosphere: One View of the Literature","type":"article-journal","volume":"57"},"uris":["http://www.mendeley.com/documents/?uuid=59c77144-6fa7-4bab-85a6-f524ce2af0f1"]},{"id":"ITEM-2","itemData":{"DOI":"10.1016/S0959-3780(01)00007-3","ISSN":"09593780","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dropping-particle":"","family":"Lambin","given":"Eric F","non-dropping-particle":"","parse-names":false,"suffix":""},{"dropping-particle":"","family":"Turner","given":"B.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Fischer","given":"Günther","non-dropping-particle":"","parse-names":false,"suffix":""},{"dropping-particle":"","family":"Folke","given":"Carl","non-dropping-particle":"","parse-names":false,"suffix":""},{"dropping-particle":"","family":"George","given":"P.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S.","non-dropping-particle":"","parse-names":false,"suffix":""},{"dropping-particle":"","family":"Richards","given":"John F","non-dropping-particle":"","parse-names":false,"suffix":""},{"dropping-particle":"","family":"Skånes","given":"Helle","non-dropping-particle":"","parse-names":false,"suffix":""},{"dropping-particle":"","family":"Steffen","given":"Will","non-dropping-particle":"","parse-names":false,"suffix":""},{"dropping-particle":"","family":"Stone","given":"Glenn D","non-dropping-particle":"","parse-names":false,"suffix":""},{"dropping-particle":"","family":"Svedin","given":"Uno","non-dropping-particle":"","parse-names":false,"suffix":""},{"dropping-particle":"","family":"Veldkamp","given":"Tom A","non-dropping-particle":"","parse-names":false,"suffix":""},{"dropping-particle":"","family":"Vogel","given":"Coleen","non-dropping-particle":"","parse-names":false,"suffix":""},{"dropping-particle":"","family":"Xu","given":"Jianchu","non-dropping-particle":"","parse-names":false,"suffix":""}],"container-title":"Global Environmental Change","id":"ITEM-2","issue":"4","issued":{"date-parts":[["2001","12"]]},"page":"261-269","title":"The causes of land-use and land-cover change: moving beyond the myths","type":"article-journal","volume":"11"},"uris":["http://www.mendeley.com/documents/?uuid=6bdea611-ad36-45a9-b008-328ebc4c684b"]}],"mendeley":{"formattedCitation":"(Keyfitz, 1991; Lambin &lt;i&gt;et al.&lt;/i&gt;, 2001)","plainTextFormattedCitation":"(Keyfitz, 1991; Lambin et al., 2001)","previouslyFormattedCitation":"(Keyfitz, 1991; Lambin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Keyfitz, 1991; Lambin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These impacts can also be complex. For example, rapid population growth and poverty are often blamed as the main cause of deforestation whereas recent large-scale deforestation in South-East Asia is primarily driven by agricultural enterprises, accompanying road construction and migration enhancement </w:t>
      </w:r>
      <w:r w:rsidRPr="0008241C">
        <w:rPr>
          <w:sz w:val="22"/>
          <w:szCs w:val="22"/>
        </w:rPr>
        <w:fldChar w:fldCharType="begin" w:fldLock="1"/>
      </w:r>
      <w:r w:rsidRPr="0008241C">
        <w:rPr>
          <w:sz w:val="22"/>
          <w:szCs w:val="22"/>
        </w:rPr>
        <w:instrText>ADDIN CSL_CITATION {"citationItems":[{"id":"ITEM-1","itemData":{"DOI":"10.1111/j.1523-1739.2009.01332.x","ISBN":"1523-1739","ISSN":"08888892","PMID":"20078640","abstract":"Over the past 50 years, human agents of deforestation have changed in ways that have potentially important implications for conservation efforts. We characterized these changes through a meta-analysis of case studies of land-cover change in the tropics. From the 1960s to the 1980s, small-scale farmers, with state assistance, deforested large areas of tropical forest in Southeast Asia and Latin America. As globalization and urbanization increased during the 1980s, the agents of deforestation changed in two important parts of the tropical biome, the lowland rainforests in Brazil and Indonesia. Well-capitalized ranchers, farmers, and loggers producing for consumers in distant markets became more prominent in these places and this globalization weakened the historically strong relationship between local population growth and forest cover. At the same time, forests have begun to regrow in some tropical uplands. These changing circumstances, we believe, suggest two new and differing strategies for biodiversity conservation in the tropics, one focused on conserving uplands and the other on promoting environmental stewardship in lowlands and other areas conducive to industrial agriculture.","author":[{"dropping-particle":"","family":"Rudel","given":"Thomas K.","non-dropping-particle":"","parse-names":false,"suffix":""},{"dropping-particle":"","family":"DeFries","given":"Ruth","non-dropping-particle":"","parse-names":false,"suffix":""},{"dropping-particle":"","family":"Asner","given":"Grefory P.","non-dropping-particle":"","parse-names":false,"suffix":""},{"dropping-particle":"","family":"Laurance","given":"William F.","non-dropping-particle":"","parse-names":false,"suffix":""}],"container-title":"Conservation Biology","id":"ITEM-1","issue":"6","issued":{"date-parts":[["2009","12"]]},"page":"1396-1405","title":"Changing drivers of deforestation and new opportunities for conservation","type":"article-journal","volume":"23"},"uris":["http://www.mendeley.com/documents/?uuid=2b437437-452c-4ced-9402-e6334d54c72e"]},{"id":"ITEM-2","itemData":{"DOI":"10.1038/ngeo756","ISSN":"1752-0894","abstract":"Reducing atmospheric carbon emissions from tropical deforestation is at present considered a cost-effective option for mitigating climate change. However, the forces associated with tropical forest loss are uncertain1. Here we use satellite-based estimates of forest loss for 2000 to 2005 (ref. 2) to assess economic, agricultural and demographic correlates across 41 countries in the humid tropics. Two methods of analysis—linear regression and regression tree—show that forest loss is positively correlated with urban population growth and exports of agricultural products for this time period. Rural population growth is not associated with forest loss, indicating the importance of urban-based and international demands for agricultural products as drivers of deforestation. The strong trend in movement of people to cities in the tropics is, counter-intuitively, likely to be associated with greater pressures for clearing tropical forests. We therefore suggest that policies to reduce deforestation among local, rural populations will not address the main cause of deforestation in the future. Rather, efforts need to focus on reducing deforestation for industrial-scale, export-oriented agricultural production, concomitant with efforts to increase yields in non-forested lands to satisfy demands for agricultural products.","author":[{"dropping-particle":"","family":"DeFries","given":"Ruth S.","non-dropping-particle":"","parse-names":false,"suffix":""},{"dropping-particle":"","family":"Rudel","given":"Thomas","non-dropping-particle":"","parse-names":false,"suffix":""},{"dropping-particle":"","family":"Uriarte","given":"Maria","non-dropping-particle":"","parse-names":false,"suffix":""},{"dropping-particle":"","family":"Hansen","given":"Matthew","non-dropping-particle":"","parse-names":false,"suffix":""}],"container-title":"Nature Geoscience","id":"ITEM-2","issue":"3","issued":{"date-parts":[["2010","3"]]},"page":"178-181","title":"Deforestation driven by urban population growth and agricultural trade in the twenty-first century","type":"article-journal","volume":"3"},"uris":["http://www.mendeley.com/documents/?uuid=e4d3657e-1c85-40d4-b6ec-f26d4454fea5"]}],"mendeley":{"formattedCitation":"(DeFries &lt;i&gt;et al.&lt;/i&gt;, 2010; Rudel &lt;i&gt;et al.&lt;/i&gt;, 2009)","plainTextFormattedCitation":"(DeFries et al., 2010; Rudel et al., 2009)","previouslyFormattedCitation":"(DeFries &lt;i&gt;et al.&lt;/i&gt;, 2010; Rudel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DeFries </w:t>
      </w:r>
      <w:r w:rsidRPr="0008241C">
        <w:rPr>
          <w:i/>
          <w:noProof/>
          <w:sz w:val="22"/>
          <w:szCs w:val="22"/>
        </w:rPr>
        <w:t>et al.</w:t>
      </w:r>
      <w:r w:rsidRPr="0008241C">
        <w:rPr>
          <w:noProof/>
          <w:sz w:val="22"/>
          <w:szCs w:val="22"/>
        </w:rPr>
        <w:t xml:space="preserve">, 2010; Rudel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In addition, rising consumption and dietary changes are contributing to increased pressures on many ecosystems which could lead to changes in resilience and adaptation </w:t>
      </w:r>
      <w:r w:rsidRPr="0008241C">
        <w:rPr>
          <w:sz w:val="22"/>
          <w:szCs w:val="22"/>
        </w:rPr>
        <w:fldChar w:fldCharType="begin" w:fldLock="1"/>
      </w:r>
      <w:r w:rsidRPr="0008241C">
        <w:rPr>
          <w:sz w:val="22"/>
          <w:szCs w:val="22"/>
        </w:rPr>
        <w:instrText>ADDIN CSL_CITATION {"citationItems":[{"id":"ITEM-1","itemData":{"DOI":"10.1890/1540-9295(2007)5[13:DTHEF]2.0.CO;2","ISBN":"1540-9295","ISSN":"1540-9295","abstract":"This comparative analysis shows that population size and affluence are the principal drivers of anthro- pogenic environmental stressors, while other widely postulated drivers (eg urbanization, economic structure, age distribution) have little effect. Similarly, increased education and life expectancy do not increase envi- ronmental stressors, suggesting that some aspects of human well-being can be improved with minimal envi- ronmental impact. Projecting to 2015, we suggest that increases in population and affluence will likely expand human impact on the environment by over one-third. Countering these driving forces would require increases in the efficiency of resource use of about 2% per year.","author":[{"dropping-particle":"","family":"Dietz","given":"Thomas","non-dropping-particle":"","parse-names":false,"suffix":""},{"dropping-particle":"","family":"Rosa","given":"Eugene a.","non-dropping-particle":"","parse-names":false,"suffix":""},{"dropping-particle":"","family":"York","given":"Richard","non-dropping-particle":"","parse-names":false,"suffix":""}],"container-title":"Frontiers in Ecology and the Environment","id":"ITEM-1","issue":"1","issued":{"date-parts":[["2007","2"]]},"page":"13-18","title":"Driving the human ecological footprint","type":"article-journal","volume":"5"},"uris":["http://www.mendeley.com/documents/?uuid=63d3b89f-16b5-401f-bf0a-f6c976f9c935"]},{"id":"ITEM-2","itemData":{"DOI":"10.1038/nature13959","ISBN":"1476-4687","ISSN":"0028-0836","PMID":"25383533","abstract":"Diets link environmental and human health. Rising incomes and urbanization are driving a global dietary transition in which traditional diets are replaced by diets higher in refined sugars, refined fats, oils and meats. By 2050 these dietary trends, if unchecked, would be a major contributor to an estimated 80 per cent increase in global agricultural greenhouse gas emissions from food production and to global land clearing. Moreover, these dietary shifts are greatly increasing the incidence of type II diabetes, coronary heart disease and other chronic non-communicable diseases that lower global life expectancies. Alternative diets that offer substantial health benefits could, if widely adopted, reduce global agricultural greenhouse gas emissions, reduce land clearing and resultant species extinctions, and help prevent such diet-related chronic non-communicable diseases. The implementation of dietary solutions to the tightly linked diet-environment-health trilemma is a global challenge, and opportunity, of great environmental and public health importance.","author":[{"dropping-particle":"","family":"Tilman","given":"David","non-dropping-particle":"","parse-names":false,"suffix":""},{"dropping-particle":"","family":"Clark","given":"Michael","non-dropping-particle":"","parse-names":false,"suffix":""}],"container-title":"Nature","id":"ITEM-2","issue":"7528","issued":{"date-parts":[["2014","11","12"]]},"page":"518-522","publisher":"Nature Publishing Group","title":"Global diets link environmental sustainability and human health","type":"article-journal","volume":"515"},"uris":["http://www.mendeley.com/documents/?uuid=fef7285e-0075-4c10-bbe3-257ea6b22bf4"]},{"id":"ITEM-3","itemData":{"ISBN":"978 92 4 150853 7","author":[{"dropping-particle":"","family":"Romanelli","given":"Cristina","non-dropping-particle":"","parse-names":false,"suffix":""},{"dropping-particle":"","family":"Cooper","given":"David","non-dropping-particle":"","parse-names":false,"suffix":""},{"dropping-particle":"","family":"Campbell-Lendrum","given":"Diarmid","non-dropping-particle":"","parse-names":false,"suffix":""},{"dropping-particle":"","family":"Maiero","given":"Marina","non-dropping-particle":"","parse-names":false,"suffix":""},{"dropping-particle":"","family":"Karesh","given":"William B.","non-dropping-particle":"","parse-names":false,"suffix":""},{"dropping-particle":"","family":"Hunter","given":"Danny","non-dropping-particle":"","parse-names":false,"suffix":""},{"dropping-particle":"","family":"Golden","given":"Christopher D.","non-dropping-particle":"","parse-names":false,"suffix":""}],"id":"ITEM-3","issued":{"date-parts":[["2015"]]},"title":"Connecting Global Priorities: Biodiversity and Human Health","type":"book"},"uris":["http://www.mendeley.com/documents/?uuid=e1cf2302-f70b-4864-8d9c-98eca5323c46"]},{"id":"ITEM-4","itemData":{"DOI":"10.1146/annurev.energy.32.041306.100243","ISSN":"1543-5938","author":[{"dropping-particle":"","family":"Sherbinin","given":"Alex","non-dropping-particle":"de","parse-names":false,"suffix":""},{"dropping-particle":"","family":"Carr","given":"David","non-dropping-particle":"","parse-names":false,"suffix":""},{"dropping-particle":"","family":"Cassels","given":"Susan","non-dropping-particle":"","parse-names":false,"suffix":""},{"dropping-particle":"","family":"Jiang","given":"Leiwen","non-dropping-particle":"","parse-names":false,"suffix":""}],"container-title":"Annual Review of Environment and Resources","id":"ITEM-4","issue":"1","issued":{"date-parts":[["2007","11"]]},"page":"345-373","title":"Population and Environment","type":"article-journal","volume":"32"},"uris":["http://www.mendeley.com/documents/?uuid=653ad204-0b67-4b32-bba9-cbddcbf7f907"]}],"mendeley":{"formattedCitation":"(de Sherbinin, Carr, &lt;i&gt;et al.&lt;/i&gt;, 2007; Dietz &lt;i&gt;et al.&lt;/i&gt;, 2007; Romanelli &lt;i&gt;et al.&lt;/i&gt;, 2015; Tilman &amp; Clark, 2014)","plainTextFormattedCitation":"(de Sherbinin, Carr, et al., 2007; Dietz et al., 2007; Romanelli et al., 2015; Tilman &amp; Clark, 2014)","previouslyFormattedCitation":"(de Sherbinin, Carr, &lt;i&gt;et al.&lt;/i&gt;, 2007; Dietz &lt;i&gt;et al.&lt;/i&gt;, 2007; Romanelli &lt;i&gt;et al.&lt;/i&gt;, 2015; Tilman &amp; Clark, 2014)"},"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de Sherbinin, Carr, </w:t>
      </w:r>
      <w:r w:rsidRPr="0008241C">
        <w:rPr>
          <w:i/>
          <w:noProof/>
          <w:sz w:val="22"/>
          <w:szCs w:val="22"/>
          <w:lang w:val="fr-FR"/>
        </w:rPr>
        <w:t>et al.</w:t>
      </w:r>
      <w:r w:rsidRPr="0008241C">
        <w:rPr>
          <w:noProof/>
          <w:sz w:val="22"/>
          <w:szCs w:val="22"/>
          <w:lang w:val="fr-FR"/>
        </w:rPr>
        <w:t xml:space="preserve">, 2007; Dietz </w:t>
      </w:r>
      <w:r w:rsidRPr="0008241C">
        <w:rPr>
          <w:i/>
          <w:noProof/>
          <w:sz w:val="22"/>
          <w:szCs w:val="22"/>
          <w:lang w:val="fr-FR"/>
        </w:rPr>
        <w:t>et al.</w:t>
      </w:r>
      <w:r w:rsidRPr="0008241C">
        <w:rPr>
          <w:noProof/>
          <w:sz w:val="22"/>
          <w:szCs w:val="22"/>
          <w:lang w:val="fr-FR"/>
        </w:rPr>
        <w:t xml:space="preserve">, 2007; Romanelli </w:t>
      </w:r>
      <w:r w:rsidRPr="0008241C">
        <w:rPr>
          <w:i/>
          <w:noProof/>
          <w:sz w:val="22"/>
          <w:szCs w:val="22"/>
          <w:lang w:val="fr-FR"/>
        </w:rPr>
        <w:t>et al.</w:t>
      </w:r>
      <w:r w:rsidRPr="0008241C">
        <w:rPr>
          <w:noProof/>
          <w:sz w:val="22"/>
          <w:szCs w:val="22"/>
          <w:lang w:val="fr-FR"/>
        </w:rPr>
        <w:t>, 2015; Tilman &amp; Clark, 2014)</w:t>
      </w:r>
      <w:r w:rsidRPr="0008241C">
        <w:rPr>
          <w:sz w:val="22"/>
          <w:szCs w:val="22"/>
        </w:rPr>
        <w:fldChar w:fldCharType="end"/>
      </w:r>
      <w:r w:rsidRPr="0008241C">
        <w:rPr>
          <w:sz w:val="22"/>
          <w:szCs w:val="22"/>
          <w:lang w:val="fr-FR"/>
        </w:rPr>
        <w:t>.</w:t>
      </w:r>
    </w:p>
    <w:p w14:paraId="38A3C1DA" w14:textId="77777777" w:rsidR="00A01204" w:rsidRPr="0008241C" w:rsidRDefault="00A01204" w:rsidP="00A01204">
      <w:pPr>
        <w:rPr>
          <w:sz w:val="22"/>
          <w:szCs w:val="22"/>
          <w:lang w:val="fr-FR"/>
        </w:rPr>
      </w:pPr>
    </w:p>
    <w:p w14:paraId="7D50A5E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24" w:name="_Toc504317246"/>
      <w:bookmarkStart w:id="1125" w:name="_Toc504317939"/>
      <w:bookmarkStart w:id="1126" w:name="_Toc504321285"/>
      <w:r w:rsidRPr="0008241C">
        <w:rPr>
          <w:b/>
          <w:sz w:val="22"/>
          <w:szCs w:val="24"/>
        </w:rPr>
        <w:t>4.2.1.1 Total population change</w:t>
      </w:r>
      <w:bookmarkEnd w:id="1124"/>
      <w:bookmarkEnd w:id="1125"/>
      <w:bookmarkEnd w:id="1126"/>
    </w:p>
    <w:p w14:paraId="19FA7E38" w14:textId="77777777" w:rsidR="00A01204" w:rsidRPr="0008241C" w:rsidRDefault="00A01204" w:rsidP="00A01204">
      <w:pPr>
        <w:rPr>
          <w:sz w:val="22"/>
          <w:szCs w:val="22"/>
        </w:rPr>
      </w:pPr>
    </w:p>
    <w:p w14:paraId="39C8ED68" w14:textId="58197FCE" w:rsidR="00A01204" w:rsidRPr="0008241C" w:rsidRDefault="00A01204" w:rsidP="00A01204">
      <w:pPr>
        <w:rPr>
          <w:sz w:val="22"/>
          <w:szCs w:val="22"/>
        </w:rPr>
      </w:pPr>
      <w:r w:rsidRPr="0008241C">
        <w:rPr>
          <w:sz w:val="22"/>
          <w:szCs w:val="22"/>
        </w:rPr>
        <w:t xml:space="preserve">The total population of the Asia-Pacific region in 2015 was approximately 4.4 billion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Key Findings and Advance Table","type":"book"},"uris":["http://www.mendeley.com/documents/?uuid=3ce3a9de-314f-4be6-9449-a78e226289cf"]}],"mendeley":{"formattedCitation":"(UNDESA, 2015c)","plainTextFormattedCitation":"(UNDESA, 2015c)","previouslyFormattedCitation":"(UNDESA, 2015c)"},"properties":{"noteIndex":0},"schema":"https://github.com/citation-style-language/schema/raw/master/csl-citation.json"}</w:instrText>
      </w:r>
      <w:r w:rsidRPr="0008241C">
        <w:rPr>
          <w:sz w:val="22"/>
          <w:szCs w:val="22"/>
        </w:rPr>
        <w:fldChar w:fldCharType="separate"/>
      </w:r>
      <w:r w:rsidRPr="0008241C">
        <w:rPr>
          <w:noProof/>
          <w:sz w:val="22"/>
          <w:szCs w:val="22"/>
        </w:rPr>
        <w:t>(UNDESA, 2015c)</w:t>
      </w:r>
      <w:r w:rsidRPr="0008241C">
        <w:rPr>
          <w:sz w:val="22"/>
          <w:szCs w:val="22"/>
        </w:rPr>
        <w:fldChar w:fldCharType="end"/>
      </w:r>
      <w:r w:rsidRPr="0008241C">
        <w:rPr>
          <w:sz w:val="22"/>
          <w:szCs w:val="22"/>
        </w:rPr>
        <w:t>. From 1990 to 2015, the population increased by approximately 1.2 billion, although the annual growth rate has declined from 1.8</w:t>
      </w:r>
      <w:r w:rsidR="00C934E9">
        <w:rPr>
          <w:sz w:val="22"/>
          <w:szCs w:val="22"/>
        </w:rPr>
        <w:t xml:space="preserve"> per cent</w:t>
      </w:r>
      <w:r w:rsidRPr="0008241C">
        <w:rPr>
          <w:sz w:val="22"/>
          <w:szCs w:val="22"/>
        </w:rPr>
        <w:t xml:space="preserve"> in 1990-1991 to 1.0</w:t>
      </w:r>
      <w:r w:rsidR="00C934E9">
        <w:rPr>
          <w:sz w:val="22"/>
          <w:szCs w:val="22"/>
        </w:rPr>
        <w:t xml:space="preserve"> per cent</w:t>
      </w:r>
      <w:r w:rsidRPr="0008241C">
        <w:rPr>
          <w:sz w:val="22"/>
          <w:szCs w:val="22"/>
        </w:rPr>
        <w:t xml:space="preserve"> in 2014-2015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sz w:val="22"/>
          <w:szCs w:val="22"/>
        </w:rPr>
        <w:t>. The South Asia population surpassed that of North-East Asia in the early 2000s following a drastic decline in growth in North-East Asian countries except Mongolia (&lt;1</w:t>
      </w:r>
      <w:r w:rsidR="00C934E9">
        <w:rPr>
          <w:sz w:val="22"/>
          <w:szCs w:val="22"/>
        </w:rPr>
        <w:t xml:space="preserve"> per cent</w:t>
      </w:r>
      <w:r w:rsidRPr="0008241C">
        <w:rPr>
          <w:sz w:val="22"/>
          <w:szCs w:val="22"/>
        </w:rPr>
        <w:t xml:space="preserve"> in mean annual growth rate in 2010-2015)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sz w:val="22"/>
          <w:szCs w:val="22"/>
        </w:rPr>
        <w:t>. The mean annual growth rate of most countries in South-East and South Asia in 2010-2015 ranged from 1-2</w:t>
      </w:r>
      <w:r w:rsidR="00C934E9">
        <w:rPr>
          <w:sz w:val="22"/>
          <w:szCs w:val="22"/>
        </w:rPr>
        <w:t xml:space="preserve"> per cent</w:t>
      </w:r>
      <w:r w:rsidRPr="0008241C">
        <w:rPr>
          <w:sz w:val="22"/>
          <w:szCs w:val="22"/>
        </w:rPr>
        <w:t xml:space="preserve"> but was higher (&gt;2</w:t>
      </w:r>
      <w:r w:rsidR="00C934E9">
        <w:rPr>
          <w:sz w:val="22"/>
          <w:szCs w:val="22"/>
        </w:rPr>
        <w:t xml:space="preserve"> per cent</w:t>
      </w:r>
      <w:r w:rsidRPr="0008241C">
        <w:rPr>
          <w:sz w:val="22"/>
          <w:szCs w:val="22"/>
        </w:rPr>
        <w:t>) in Afghanistan, Pakistan and Timor-Leste and &lt;1</w:t>
      </w:r>
      <w:r w:rsidR="00C934E9">
        <w:rPr>
          <w:sz w:val="22"/>
          <w:szCs w:val="22"/>
        </w:rPr>
        <w:t xml:space="preserve"> per cent</w:t>
      </w:r>
      <w:r w:rsidRPr="0008241C">
        <w:rPr>
          <w:sz w:val="22"/>
          <w:szCs w:val="22"/>
        </w:rPr>
        <w:t xml:space="preserve"> in Sri Lanka, Myanmar and Thailand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sz w:val="22"/>
          <w:szCs w:val="22"/>
        </w:rPr>
        <w:t>. Western Asia had the highest population growth rate in 2014-2015 in the Asia-Pacific region, but some countries such as Bahrain, United Arab Emirates and Syrian Arab Republic had lower rates (&lt;2</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sz w:val="22"/>
          <w:szCs w:val="22"/>
        </w:rPr>
        <w:t>. Melanesian countries/territories also had high growth rates (&gt;2</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sz w:val="22"/>
          <w:szCs w:val="22"/>
        </w:rPr>
        <w:t xml:space="preserve"> while Japan was the only country to experience a population decline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Key Findings and Advance Table","type":"book"},"uris":["http://www.mendeley.com/documents/?uuid=3ce3a9de-314f-4be6-9449-a78e226289cf"]}],"mendeley":{"formattedCitation":"(UNDESA, 2015c)","plainTextFormattedCitation":"(UNDESA, 2015c)","previouslyFormattedCitation":"(UNDESA, 2015c)"},"properties":{"noteIndex":0},"schema":"https://github.com/citation-style-language/schema/raw/master/csl-citation.json"}</w:instrText>
      </w:r>
      <w:r w:rsidRPr="0008241C">
        <w:rPr>
          <w:sz w:val="22"/>
          <w:szCs w:val="22"/>
        </w:rPr>
        <w:fldChar w:fldCharType="separate"/>
      </w:r>
      <w:r w:rsidRPr="0008241C">
        <w:rPr>
          <w:noProof/>
          <w:sz w:val="22"/>
          <w:szCs w:val="22"/>
        </w:rPr>
        <w:t>(UNDESA, 2015c)</w:t>
      </w:r>
      <w:r w:rsidRPr="0008241C">
        <w:rPr>
          <w:sz w:val="22"/>
          <w:szCs w:val="22"/>
        </w:rPr>
        <w:fldChar w:fldCharType="end"/>
      </w:r>
      <w:r w:rsidRPr="0008241C">
        <w:rPr>
          <w:sz w:val="22"/>
          <w:szCs w:val="22"/>
        </w:rPr>
        <w:t xml:space="preserve">. </w:t>
      </w:r>
    </w:p>
    <w:p w14:paraId="6C48780F" w14:textId="77777777" w:rsidR="00A01204" w:rsidRPr="0008241C" w:rsidRDefault="00A01204" w:rsidP="00A01204">
      <w:pPr>
        <w:rPr>
          <w:sz w:val="22"/>
          <w:szCs w:val="22"/>
        </w:rPr>
      </w:pPr>
    </w:p>
    <w:p w14:paraId="3332CA0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27" w:name="_Toc504317247"/>
      <w:bookmarkStart w:id="1128" w:name="_Toc504317940"/>
      <w:bookmarkStart w:id="1129" w:name="_Toc504321286"/>
      <w:r w:rsidRPr="0008241C">
        <w:rPr>
          <w:b/>
          <w:sz w:val="22"/>
          <w:szCs w:val="24"/>
        </w:rPr>
        <w:t>4.2.1.2 Fertility change</w:t>
      </w:r>
      <w:bookmarkEnd w:id="1127"/>
      <w:bookmarkEnd w:id="1128"/>
      <w:bookmarkEnd w:id="1129"/>
    </w:p>
    <w:p w14:paraId="3E7CCAF4" w14:textId="77777777" w:rsidR="00A01204" w:rsidRPr="0008241C" w:rsidRDefault="00A01204" w:rsidP="00A01204">
      <w:pPr>
        <w:rPr>
          <w:noProof/>
          <w:sz w:val="22"/>
          <w:szCs w:val="22"/>
        </w:rPr>
      </w:pPr>
    </w:p>
    <w:p w14:paraId="5482C1C4" w14:textId="77777777" w:rsidR="00A01204" w:rsidRPr="0008241C" w:rsidRDefault="00A01204" w:rsidP="00A01204">
      <w:pPr>
        <w:rPr>
          <w:noProof/>
          <w:sz w:val="22"/>
          <w:szCs w:val="22"/>
        </w:rPr>
      </w:pPr>
      <w:r w:rsidRPr="0008241C">
        <w:rPr>
          <w:noProof/>
          <w:sz w:val="22"/>
          <w:szCs w:val="22"/>
        </w:rPr>
        <w:t xml:space="preserve">Almost all developing countries/territories in the Asia-Pacific region have experienced rapid fertility decline in recent decades, resulting in lower population growth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Key Findings and Advance Table","type":"book"},"uris":["http://www.mendeley.com/documents/?uuid=3ce3a9de-314f-4be6-9449-a78e226289cf"]}],"mendeley":{"formattedCitation":"(UNDESA, 2015c)","plainTextFormattedCitation":"(UNDESA, 2015c)","previouslyFormattedCitation":"(UNDESA, 2015c)"},"properties":{"noteIndex":0},"schema":"https://github.com/citation-style-language/schema/raw/master/csl-citation.json"}</w:instrText>
      </w:r>
      <w:r w:rsidRPr="0008241C">
        <w:rPr>
          <w:sz w:val="22"/>
          <w:szCs w:val="22"/>
        </w:rPr>
        <w:fldChar w:fldCharType="separate"/>
      </w:r>
      <w:r w:rsidRPr="0008241C">
        <w:rPr>
          <w:noProof/>
          <w:sz w:val="22"/>
          <w:szCs w:val="22"/>
        </w:rPr>
        <w:t>(UNDESA, 2015c)</w:t>
      </w:r>
      <w:r w:rsidRPr="0008241C">
        <w:rPr>
          <w:sz w:val="22"/>
          <w:szCs w:val="22"/>
        </w:rPr>
        <w:fldChar w:fldCharType="end"/>
      </w:r>
      <w:r w:rsidRPr="0008241C">
        <w:rPr>
          <w:noProof/>
          <w:sz w:val="22"/>
          <w:szCs w:val="22"/>
        </w:rPr>
        <w:t xml:space="preserve">. In 2010-2015, 16 out of 53 countries/territories in the region had fertility rates of less than 2.1 children per woman over her lifetime, the threshold of replacement fertility to sustain population levels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noProof/>
          <w:sz w:val="22"/>
          <w:szCs w:val="22"/>
        </w:rPr>
        <w:t xml:space="preserve">. This includes all countries in North-East Asia except Mongolia, Brunei Darussalam, Malaysia, Singapore, Thailand and Vietnam in South-East Asia, Iran, United Arab Emirates, Australia, New Zealand and French Polynesia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noProof/>
          <w:sz w:val="22"/>
          <w:szCs w:val="22"/>
        </w:rPr>
        <w:t xml:space="preserve">. Conversely, Afghanistan, Timor-Leste, Iraq, State of Palestine, Yemen, Solomon Islands and Samoa have high total fertility larger than 4.0 children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manualFormatting":"(UNDESA, 2015b; see Figure 4.5)","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 xml:space="preserve">(UNDESA, 2015b; see </w:t>
      </w:r>
      <w:r w:rsidRPr="0008241C">
        <w:rPr>
          <w:noProof/>
          <w:sz w:val="22"/>
          <w:szCs w:val="22"/>
        </w:rPr>
        <w:fldChar w:fldCharType="begin" w:fldLock="1"/>
      </w:r>
      <w:r w:rsidRPr="0008241C">
        <w:rPr>
          <w:noProof/>
          <w:sz w:val="22"/>
          <w:szCs w:val="22"/>
        </w:rPr>
        <w:instrText xml:space="preserve"> REF _Ref480639194 \h  \* MERGEFORMAT </w:instrText>
      </w:r>
      <w:r w:rsidRPr="0008241C">
        <w:rPr>
          <w:noProof/>
          <w:sz w:val="22"/>
          <w:szCs w:val="22"/>
        </w:rPr>
      </w:r>
      <w:r w:rsidRPr="0008241C">
        <w:rPr>
          <w:noProof/>
          <w:sz w:val="22"/>
          <w:szCs w:val="22"/>
        </w:rPr>
        <w:fldChar w:fldCharType="separate"/>
      </w:r>
      <w:r w:rsidRPr="0008241C">
        <w:rPr>
          <w:noProof/>
          <w:sz w:val="22"/>
          <w:szCs w:val="22"/>
        </w:rPr>
        <w:t>Figure 4.</w:t>
      </w:r>
      <w:r w:rsidRPr="0008241C">
        <w:rPr>
          <w:noProof/>
          <w:sz w:val="22"/>
          <w:szCs w:val="22"/>
        </w:rPr>
        <w:fldChar w:fldCharType="end"/>
      </w:r>
      <w:r w:rsidRPr="0008241C">
        <w:rPr>
          <w:noProof/>
          <w:sz w:val="22"/>
          <w:szCs w:val="22"/>
        </w:rPr>
        <w:t>5)</w:t>
      </w:r>
      <w:r w:rsidRPr="0008241C">
        <w:rPr>
          <w:sz w:val="22"/>
          <w:szCs w:val="22"/>
        </w:rPr>
        <w:fldChar w:fldCharType="end"/>
      </w:r>
      <w:r w:rsidRPr="0008241C">
        <w:rPr>
          <w:noProof/>
          <w:sz w:val="22"/>
          <w:szCs w:val="22"/>
        </w:rPr>
        <w:t>.</w:t>
      </w:r>
    </w:p>
    <w:p w14:paraId="37504EDA" w14:textId="77777777" w:rsidR="00A01204" w:rsidRPr="0008241C" w:rsidRDefault="00A01204" w:rsidP="00A01204">
      <w:pPr>
        <w:rPr>
          <w:noProof/>
          <w:sz w:val="22"/>
          <w:szCs w:val="22"/>
        </w:rPr>
      </w:pPr>
    </w:p>
    <w:p w14:paraId="1EEDC216"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0E9147AF" wp14:editId="7677AEC1">
            <wp:extent cx="5738495" cy="2938780"/>
            <wp:effectExtent l="0" t="0" r="0" b="0"/>
            <wp:docPr id="23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8495" cy="293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23B8502"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val="en-NZ" w:eastAsia="ja-JP"/>
        </w:rPr>
      </w:pPr>
      <w:r w:rsidRPr="0008241C">
        <w:rPr>
          <w:b/>
          <w:kern w:val="2"/>
          <w:sz w:val="22"/>
          <w:szCs w:val="22"/>
          <w:lang w:val="en-NZ" w:eastAsia="ja-JP"/>
        </w:rPr>
        <w:t>Figure 4.5 Total fertility rate (births per woman) for each Asia-Pacific country in 1990-1995 and 2010-2015.</w:t>
      </w:r>
    </w:p>
    <w:p w14:paraId="606A6E59" w14:textId="77777777" w:rsidR="00A01204" w:rsidRPr="0008241C" w:rsidRDefault="00A01204" w:rsidP="00A01204">
      <w:pPr>
        <w:rPr>
          <w:sz w:val="22"/>
          <w:szCs w:val="22"/>
        </w:rPr>
      </w:pPr>
      <w:r w:rsidRPr="0008241C">
        <w:rPr>
          <w:sz w:val="22"/>
          <w:szCs w:val="22"/>
        </w:rPr>
        <w:t>Note: Countries below the solid line indicate fertility decline in recent two decades. Source: UNDESA (2015</w:t>
      </w:r>
      <w:r w:rsidRPr="0008241C">
        <w:rPr>
          <w:sz w:val="22"/>
          <w:szCs w:val="22"/>
          <w:lang w:val="en-US"/>
        </w:rPr>
        <w:t>c</w:t>
      </w:r>
      <w:r w:rsidRPr="0008241C">
        <w:rPr>
          <w:sz w:val="22"/>
          <w:szCs w:val="22"/>
        </w:rPr>
        <w:t>).</w:t>
      </w:r>
    </w:p>
    <w:p w14:paraId="6E183741" w14:textId="602EA08E" w:rsidR="00A01204" w:rsidRDefault="00A01204" w:rsidP="00A01204">
      <w:pPr>
        <w:rPr>
          <w:noProof/>
          <w:sz w:val="22"/>
          <w:szCs w:val="22"/>
          <w:lang w:val="en-NZ"/>
        </w:rPr>
      </w:pPr>
    </w:p>
    <w:p w14:paraId="77D23FA0" w14:textId="77777777" w:rsidR="00547AA2" w:rsidRPr="0008241C" w:rsidRDefault="00547AA2" w:rsidP="00A01204">
      <w:pPr>
        <w:rPr>
          <w:noProof/>
          <w:sz w:val="22"/>
          <w:szCs w:val="22"/>
          <w:lang w:val="en-NZ"/>
        </w:rPr>
      </w:pPr>
    </w:p>
    <w:p w14:paraId="320C9A2C" w14:textId="77777777" w:rsidR="00A01204" w:rsidRPr="0008241C" w:rsidRDefault="00A01204" w:rsidP="00A01204">
      <w:pPr>
        <w:rPr>
          <w:noProof/>
          <w:sz w:val="22"/>
          <w:szCs w:val="22"/>
        </w:rPr>
      </w:pPr>
      <w:r w:rsidRPr="0008241C">
        <w:rPr>
          <w:noProof/>
          <w:sz w:val="22"/>
          <w:szCs w:val="22"/>
        </w:rPr>
        <w:t xml:space="preserve">Conscious efforts to limit fertility including knowledge and access to contraception and reduced infant mortality are important factors for managing high fertility rates </w:t>
      </w:r>
      <w:r w:rsidRPr="0008241C">
        <w:rPr>
          <w:sz w:val="22"/>
          <w:szCs w:val="22"/>
        </w:rPr>
        <w:fldChar w:fldCharType="begin" w:fldLock="1"/>
      </w:r>
      <w:r w:rsidRPr="0008241C">
        <w:rPr>
          <w:sz w:val="22"/>
          <w:szCs w:val="22"/>
        </w:rPr>
        <w:instrText>ADDIN CSL_CITATION {"citationItems":[{"id":"ITEM-1","itemData":{"DOI":"10.1146/annurev.soc.20.1.203","ISBN":"03600572","ISSN":"03600572","PMID":"12318868","abstract":"Many people think that lowered mortality and lowered fertility following socioeconomic development is the classic definition of demographic transition. Demographers are not, however, sure. Demographic transition was completed in most industrial countries over the period 1870-1930, while contemporary transitions are currently underway in many developing countries. Considerable controversy exists over the causes of these changes. Although new data and empirical analyses of historical and contemporary fertility declines have weakened the standard theory of demographic transition, no definitive, all-encompassing theory of fertility change exists. Empirical evidence on the origins, speed, and correlates of fertility declines in different historical and geographical settings points to the existence of more diversity than a simple theory of fertility change can predict. The author considers the measurement of fertility and fertility change and summarizes the recent evidence on fertility levels and trends in historical and contemporary populations. The core of the essay consists of a comparison of classical and contemporary theories of fertility transitions and a discussion of unresolved issues in current research. An alternative model of demographic transition is suggested.","author":[{"dropping-particle":"","family":"Hirschman","given":"C","non-dropping-particle":"","parse-names":false,"suffix":""}],"container-title":"Annual Review of Sociology","id":"ITEM-1","issue":"1","issued":{"date-parts":[["1994","1","1"]]},"page":"203-233","title":"Why Fertility Changes","type":"article-journal","volume":"20"},"uris":["http://www.mendeley.com/documents/?uuid=c88378c3-c2d3-43e4-aa36-14998001d912"]}],"mendeley":{"formattedCitation":"(Hirschman, 1994)","plainTextFormattedCitation":"(Hirschman, 1994)","previouslyFormattedCitation":"(Hirschman, 1994)"},"properties":{"noteIndex":0},"schema":"https://github.com/citation-style-language/schema/raw/master/csl-citation.json"}</w:instrText>
      </w:r>
      <w:r w:rsidRPr="0008241C">
        <w:rPr>
          <w:sz w:val="22"/>
          <w:szCs w:val="22"/>
        </w:rPr>
        <w:fldChar w:fldCharType="separate"/>
      </w:r>
      <w:r w:rsidRPr="0008241C">
        <w:rPr>
          <w:noProof/>
          <w:sz w:val="22"/>
          <w:szCs w:val="22"/>
        </w:rPr>
        <w:t>(Hirschman, 1994)</w:t>
      </w:r>
      <w:r w:rsidRPr="0008241C">
        <w:rPr>
          <w:sz w:val="22"/>
          <w:szCs w:val="22"/>
        </w:rPr>
        <w:fldChar w:fldCharType="end"/>
      </w:r>
      <w:r w:rsidRPr="0008241C">
        <w:rPr>
          <w:noProof/>
          <w:sz w:val="22"/>
          <w:szCs w:val="22"/>
        </w:rPr>
        <w:t xml:space="preserve">. In societies where fertility control is the default option, fertility decline is probably attributable to the postponement of childbearing or higher ages at first birth through complex interactions among several socio-economic, cultural and institutional determinants </w:t>
      </w:r>
      <w:r w:rsidRPr="0008241C">
        <w:rPr>
          <w:sz w:val="22"/>
          <w:szCs w:val="22"/>
        </w:rPr>
        <w:fldChar w:fldCharType="begin" w:fldLock="1"/>
      </w:r>
      <w:r w:rsidRPr="0008241C">
        <w:rPr>
          <w:sz w:val="22"/>
          <w:szCs w:val="22"/>
        </w:rPr>
        <w:instrText>ADDIN CSL_CITATION {"citationItems":[{"id":"ITEM-1","itemData":{"DOI":"10.1007/s10680-012-9277-y","ISSN":"0168-6577","PMID":"23440941","abstract":"This paper provides a review of fertility research in advanced societies, societies in which birth control is the default option. The central aim is to provide a comprehensive review that summarizes how contemporary research has explained ongoing and expected fertility changes across time and space (i.e., cross- and within-country heterogeneity). A secondary aim is to provide an analytical synthesis of the core determinants of fertility, grouping them within the analytical level in which they operate. Determinants are positioned at the individual and/or couple level (micro-level), social relationships and social networks (meso-level); and, by cultural and institutional settings (macro-level). The focus is both on the quantum and on the tempo of fertility, with a particular focus on the postponement of childbearing. The review incorporates both theoretical and empirical contributions, with attention placed on empirically tested research and whether results support or falsify existing theoretical expectations. Attention is also devoted to causality and endogeneity issues. The paper concludes with an outline of the current challenges and opportunities for future research.\\n\\nAbstract available from the publisher.","author":[{"dropping-particle":"","family":"Balbo","given":"Nicoletta","non-dropping-particle":"","parse-names":false,"suffix":""},{"dropping-particle":"","family":"Billari","given":"Francesco C.","non-dropping-particle":"","parse-names":false,"suffix":""},{"dropping-particle":"","family":"Mills","given":"Melinda","non-dropping-particle":"","parse-names":false,"suffix":""}],"container-title":"European Journal of Population / Revue européenne de Démographie","id":"ITEM-1","issue":"1","issued":{"date-parts":[["2013","2"]]},"page":"1-38","title":"Fertility in Advanced Societies: A Review of Research","type":"article-journal","volume":"29"},"uris":["http://www.mendeley.com/documents/?uuid=34fcfe3f-3e0b-4c03-895a-8c458ef20ccf"]}],"mendeley":{"formattedCitation":"(Balbo &lt;i&gt;et al.&lt;/i&gt;, 2013)","plainTextFormattedCitation":"(Balbo et al., 2013)","previouslyFormattedCitation":"(Balb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albo </w:t>
      </w:r>
      <w:r w:rsidRPr="0008241C">
        <w:rPr>
          <w:i/>
          <w:noProof/>
          <w:sz w:val="22"/>
          <w:szCs w:val="22"/>
        </w:rPr>
        <w:t>et al.</w:t>
      </w:r>
      <w:r w:rsidRPr="0008241C">
        <w:rPr>
          <w:noProof/>
          <w:sz w:val="22"/>
          <w:szCs w:val="22"/>
        </w:rPr>
        <w:t>, 2013)</w:t>
      </w:r>
      <w:r w:rsidRPr="0008241C">
        <w:rPr>
          <w:sz w:val="22"/>
          <w:szCs w:val="22"/>
        </w:rPr>
        <w:fldChar w:fldCharType="end"/>
      </w:r>
      <w:r w:rsidRPr="0008241C">
        <w:rPr>
          <w:noProof/>
          <w:sz w:val="22"/>
          <w:szCs w:val="22"/>
        </w:rPr>
        <w:t>.</w:t>
      </w:r>
    </w:p>
    <w:p w14:paraId="288350A5" w14:textId="77777777" w:rsidR="00A01204" w:rsidRPr="0008241C" w:rsidRDefault="00A01204" w:rsidP="00A01204">
      <w:pPr>
        <w:rPr>
          <w:noProof/>
          <w:sz w:val="22"/>
          <w:szCs w:val="22"/>
        </w:rPr>
      </w:pPr>
    </w:p>
    <w:p w14:paraId="50B9886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30" w:name="_Toc504317248"/>
      <w:bookmarkStart w:id="1131" w:name="_Toc504317941"/>
      <w:bookmarkStart w:id="1132" w:name="_Toc504321287"/>
      <w:r w:rsidRPr="0008241C">
        <w:rPr>
          <w:b/>
          <w:sz w:val="22"/>
          <w:szCs w:val="24"/>
        </w:rPr>
        <w:t>4.2.1.3 Changes in mortality, life expectancy and epidemiologic transition</w:t>
      </w:r>
      <w:bookmarkEnd w:id="1130"/>
      <w:bookmarkEnd w:id="1131"/>
      <w:bookmarkEnd w:id="1132"/>
    </w:p>
    <w:p w14:paraId="78B3D087" w14:textId="77777777" w:rsidR="00A01204" w:rsidRPr="0008241C" w:rsidRDefault="00A01204" w:rsidP="00A01204">
      <w:pPr>
        <w:rPr>
          <w:noProof/>
          <w:sz w:val="22"/>
          <w:szCs w:val="22"/>
        </w:rPr>
      </w:pPr>
    </w:p>
    <w:p w14:paraId="2553D2D1" w14:textId="77777777" w:rsidR="00A01204" w:rsidRPr="0008241C" w:rsidRDefault="00A01204" w:rsidP="00A01204">
      <w:pPr>
        <w:rPr>
          <w:noProof/>
          <w:sz w:val="22"/>
          <w:szCs w:val="22"/>
        </w:rPr>
      </w:pPr>
      <w:r w:rsidRPr="0008241C">
        <w:rPr>
          <w:noProof/>
          <w:sz w:val="22"/>
          <w:szCs w:val="22"/>
        </w:rPr>
        <w:t xml:space="preserve">To meet the Millennium Development Goals (MDGs) 4 (reducing child mortality) and 5 (improving maternal health), most countries have rapidly reduced child and maternal mortality rates </w:t>
      </w:r>
      <w:r w:rsidRPr="0008241C">
        <w:rPr>
          <w:sz w:val="22"/>
          <w:szCs w:val="22"/>
        </w:rPr>
        <w:fldChar w:fldCharType="begin" w:fldLock="1"/>
      </w:r>
      <w:r w:rsidRPr="0008241C">
        <w:rPr>
          <w:sz w:val="22"/>
          <w:szCs w:val="22"/>
        </w:rPr>
        <w:instrText>ADDIN CSL_CITATION {"citationItems":[{"id":"ITEM-1","itemData":{"DOI":"10.1016/S0140-6736(11)61337-8","ISSN":"01406736","author":[{"dropping-particle":"","family":"Lozano","given":"Rafael","non-dropping-particle":"","parse-names":false,"suffix":""},{"dropping-particle":"","family":"Wang","given":"Haidong","non-dropping-particle":"","parse-names":false,"suffix":""},{"dropping-particle":"","family":"Foreman","given":"Kyle J","non-dropping-particle":"","parse-names":false,"suffix":""},{"dropping-particle":"","family":"Rajaratnam","given":"Julie Knoll","non-dropping-particle":"","parse-names":false,"suffix":""},{"dropping-particle":"","family":"Naghavi","given":"Mohsen","non-dropping-particle":"","parse-names":false,"suffix":""},{"dropping-particle":"","family":"Marcus","given":"Jake R","non-dropping-particle":"","parse-names":false,"suffix":""},{"dropping-particle":"","family":"Dwyer-Lindgren","given":"Laura","non-dropping-particle":"","parse-names":false,"suffix":""},{"dropping-particle":"","family":"Lofgren","given":"Katherine T","non-dropping-particle":"","parse-names":false,"suffix":""},{"dropping-particle":"","family":"Phillips","given":"David","non-dropping-particle":"","parse-names":false,"suffix":""},{"dropping-particle":"","family":"Atkinson","given":"Charles","non-dropping-particle":"","parse-names":false,"suffix":""},{"dropping-particle":"","family":"Lopez","given":"Alan D","non-dropping-particle":"","parse-names":false,"suffix":""},{"dropping-particle":"","family":"Murray","given":"Christopher JL","non-dropping-particle":"","parse-names":false,"suffix":""}],"container-title":"The Lancet","id":"ITEM-1","issue":"9797","issued":{"date-parts":[["2011"]]},"page":"1139-1165","publisher":"Elsevier Ltd","title":"Progress towards Millennium Development Goals 4 and 5 on maternal and child mortality: an updated systematic analysis","type":"article-journal","volume":"378"},"uris":["http://www.mendeley.com/documents/?uuid=c1caf53b-1bf2-4d64-b368-b1a41c0817f5"]}],"mendeley":{"formattedCitation":"(Lozano &lt;i&gt;et al.&lt;/i&gt;, 2011)","plainTextFormattedCitation":"(Lozano et al., 2011)","previouslyFormattedCitation":"(Lozano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Lozano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w:t>
      </w:r>
      <w:r w:rsidRPr="0008241C">
        <w:rPr>
          <w:noProof/>
          <w:sz w:val="22"/>
          <w:szCs w:val="22"/>
        </w:rPr>
        <w:t xml:space="preserve"> Although under-five child mortality has declined tremendously in many Asia-Pacific countries/territories, further efforts are required to achieve the Target 3.2 of the</w:t>
      </w:r>
      <w:r w:rsidRPr="0008241C">
        <w:rPr>
          <w:sz w:val="22"/>
          <w:szCs w:val="22"/>
        </w:rPr>
        <w:t xml:space="preserve"> Sustainable Development Goals (SDGs) </w:t>
      </w:r>
      <w:r w:rsidRPr="0008241C">
        <w:rPr>
          <w:noProof/>
          <w:sz w:val="22"/>
          <w:szCs w:val="22"/>
        </w:rPr>
        <w:t xml:space="preserve">especially for Oceania and South Asia where the rate in 2015 was higher than global rates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dropping-particle":"","family":"ADB","given":"","non-dropping-particle":"","parse-names":false,"suffix":""},{"dropping-particle":"","family":"UNDP","given":"","non-dropping-particle":"","parse-names":false,"suffix":""}],"id":"ITEM-1","issued":{"date-parts":[["2015"]]},"title":"Making It Happen: Asia-Pacific Regional MDGs Report 2014/15","type":"report"},"uris":["http://www.mendeley.com/documents/?uuid=db565352-7a2c-477d-9b7d-6f05b44a1901"]},{"id":"ITEM-2","itemData":{"ISBN":"978-92-1-101320-7","author":[{"dropping-particle":"","family":"UNDESA","given":"","non-dropping-particle":"","parse-names":false,"suffix":""}],"id":"ITEM-2","issued":{"date-parts":[["2015"]]},"number-of-pages":"1-72","title":"The Millennium Development Goals Report 2015","type":"book"},"uris":["http://www.mendeley.com/documents/?uuid=7462b72d-0b82-466a-9587-0729f0f19bab"]}],"mendeley":{"formattedCitation":"(UNDESA, 2015a; UNESCAP &lt;i&gt;et al.&lt;/i&gt;, 2015)","plainTextFormattedCitation":"(UNDESA, 2015a; UNESCAP et al., 2015)","previouslyFormattedCitation":"(UNDESA, 2015a; UNESCAP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UNDESA, 2015a; UNESCAP </w:t>
      </w:r>
      <w:r w:rsidRPr="0008241C">
        <w:rPr>
          <w:i/>
          <w:noProof/>
          <w:sz w:val="22"/>
          <w:szCs w:val="22"/>
        </w:rPr>
        <w:t>et al.</w:t>
      </w:r>
      <w:r w:rsidRPr="0008241C">
        <w:rPr>
          <w:noProof/>
          <w:sz w:val="22"/>
          <w:szCs w:val="22"/>
        </w:rPr>
        <w:t>, 2015)</w:t>
      </w:r>
      <w:r w:rsidRPr="0008241C">
        <w:rPr>
          <w:sz w:val="22"/>
          <w:szCs w:val="22"/>
        </w:rPr>
        <w:fldChar w:fldCharType="end"/>
      </w:r>
      <w:r w:rsidRPr="0008241C">
        <w:rPr>
          <w:noProof/>
          <w:sz w:val="22"/>
          <w:szCs w:val="22"/>
        </w:rPr>
        <w:t xml:space="preserve">. Major causes of child mortality are pneumonia, measles and diarrhea </w:t>
      </w:r>
      <w:r w:rsidRPr="0008241C">
        <w:rPr>
          <w:sz w:val="22"/>
          <w:szCs w:val="22"/>
        </w:rPr>
        <w:fldChar w:fldCharType="begin" w:fldLock="1"/>
      </w:r>
      <w:r w:rsidRPr="0008241C">
        <w:rPr>
          <w:sz w:val="22"/>
          <w:szCs w:val="22"/>
        </w:rPr>
        <w:instrText>ADDIN CSL_CITATION {"citationItems":[{"id":"ITEM-1","itemData":{"DOI":"10.1016/S0140-6736(12)60560-1","ISBN":"1474-547X","ISSN":"01406736","PMID":"22579125","abstract":"Background: Information about the distribution of causes of and time trends for child mortality should be periodically updated. We report the latest estimates of causes of child mortality in 2010 with time trends since 2000. Methods: 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Findings: 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 0·476], respectively). However, only tetanus, measles, AIDS, and malaria (in Africa) decreased at an annual rate sufficient to attain the Millennium Development Goal 4. Interpretation: 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mplicati…","author":[{"dropping-particle":"","family":"Liu","given":"Li","non-dropping-particle":"","parse-names":false,"suffix":""},{"dropping-particle":"","family":"Johnson","given":"Hope L.","non-dropping-particle":"","parse-names":false,"suffix":""},{"dropping-particle":"","family":"Cousens","given":"Simon","non-dropping-particle":"","parse-names":false,"suffix":""},{"dropping-particle":"","family":"Perin","given":"Jamie","non-dropping-particle":"","parse-names":false,"suffix":""},{"dropping-particle":"","family":"Scott","given":"Susana","non-dropping-particle":"","parse-names":false,"suffix":""},{"dropping-particle":"","family":"Lawn","given":"Joy E.","non-dropping-particle":"","parse-names":false,"suffix":""},{"dropping-particle":"","family":"Rudan","given":"Igor","non-dropping-particle":"","parse-names":false,"suffix":""},{"dropping-particle":"","family":"Campbell","given":"Harry","non-dropping-particle":"","parse-names":false,"suffix":""},{"dropping-particle":"","family":"Cibulskis","given":"Richard","non-dropping-particle":"","parse-names":false,"suffix":""},{"dropping-particle":"","family":"Li","given":"Mengying","non-dropping-particle":"","parse-names":false,"suffix":""},{"dropping-particle":"","family":"Mathers","given":"Colin","non-dropping-particle":"","parse-names":false,"suffix":""},{"dropping-particle":"","family":"Black","given":"Robert E.","non-dropping-particle":"","parse-names":false,"suffix":""}],"container-title":"The Lancet","id":"ITEM-1","issue":"9832","issued":{"date-parts":[["2012"]]},"page":"2151-2161","publisher":"Elsevier Ltd","title":"Global, regional, and national causes of child mortality: An updated systematic analysis for 2010 with time trends since 2000","type":"article-journal","volume":"379"},"uris":["http://www.mendeley.com/documents/?uuid=aee91ca7-2ff6-4beb-8b70-fafb20126742"]}],"mendeley":{"formattedCitation":"(L. Liu &lt;i&gt;et al.&lt;/i&gt;, 2012)","manualFormatting":"(Liu et al., 2012)","plainTextFormattedCitation":"(L. Liu et al., 2012)","previouslyFormattedCitation":"(L. Liu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Liu </w:t>
      </w:r>
      <w:r w:rsidRPr="0008241C">
        <w:rPr>
          <w:i/>
          <w:noProof/>
          <w:sz w:val="22"/>
          <w:szCs w:val="22"/>
        </w:rPr>
        <w:t>et al</w:t>
      </w:r>
      <w:r w:rsidRPr="0008241C">
        <w:rPr>
          <w:noProof/>
          <w:sz w:val="22"/>
          <w:szCs w:val="22"/>
        </w:rPr>
        <w:t>., 2012)</w:t>
      </w:r>
      <w:r w:rsidRPr="0008241C">
        <w:rPr>
          <w:sz w:val="22"/>
          <w:szCs w:val="22"/>
        </w:rPr>
        <w:fldChar w:fldCharType="end"/>
      </w:r>
      <w:r w:rsidRPr="0008241C">
        <w:rPr>
          <w:noProof/>
          <w:sz w:val="22"/>
          <w:szCs w:val="22"/>
        </w:rPr>
        <w:t xml:space="preserve">. Such causes are preventable, and high incidence of measles deaths in South Asia as well as sub-Saharan Africa needs to be eliminated through further vaccination program </w:t>
      </w:r>
      <w:r w:rsidRPr="0008241C">
        <w:rPr>
          <w:sz w:val="22"/>
          <w:szCs w:val="22"/>
        </w:rPr>
        <w:fldChar w:fldCharType="begin" w:fldLock="1"/>
      </w:r>
      <w:r w:rsidRPr="0008241C">
        <w:rPr>
          <w:sz w:val="22"/>
          <w:szCs w:val="22"/>
        </w:rPr>
        <w:instrText>ADDIN CSL_CITATION {"citationItems":[{"id":"ITEM-1","itemData":{"ISBN":"978-92-1-101320-7","author":[{"dropping-particle":"","family":"UNDESA","given":"","non-dropping-particle":"","parse-names":false,"suffix":""}],"id":"ITEM-1","issued":{"date-parts":[["2015"]]},"number-of-pages":"1-72","title":"The Millennium Development Goals Report 2015","type":"book"},"uris":["http://www.mendeley.com/documents/?uuid=7462b72d-0b82-466a-9587-0729f0f19bab"]}],"mendeley":{"formattedCitation":"(UNDESA, 2015a)","plainTextFormattedCitation":"(UNDESA, 2015a)","previouslyFormattedCitation":"(UNDESA, 2015a)"},"properties":{"noteIndex":0},"schema":"https://github.com/citation-style-language/schema/raw/master/csl-citation.json"}</w:instrText>
      </w:r>
      <w:r w:rsidRPr="0008241C">
        <w:rPr>
          <w:sz w:val="22"/>
          <w:szCs w:val="22"/>
        </w:rPr>
        <w:fldChar w:fldCharType="separate"/>
      </w:r>
      <w:r w:rsidRPr="0008241C">
        <w:rPr>
          <w:noProof/>
          <w:sz w:val="22"/>
          <w:szCs w:val="22"/>
        </w:rPr>
        <w:t>(UNDESA, 2015a)</w:t>
      </w:r>
      <w:r w:rsidRPr="0008241C">
        <w:rPr>
          <w:sz w:val="22"/>
          <w:szCs w:val="22"/>
        </w:rPr>
        <w:fldChar w:fldCharType="end"/>
      </w:r>
      <w:r w:rsidRPr="0008241C">
        <w:rPr>
          <w:noProof/>
          <w:sz w:val="22"/>
          <w:szCs w:val="22"/>
        </w:rPr>
        <w:t>.</w:t>
      </w:r>
    </w:p>
    <w:p w14:paraId="1BCB5480" w14:textId="77777777" w:rsidR="00A01204" w:rsidRPr="0008241C" w:rsidRDefault="00A01204" w:rsidP="00A01204">
      <w:pPr>
        <w:rPr>
          <w:noProof/>
          <w:sz w:val="22"/>
          <w:szCs w:val="22"/>
        </w:rPr>
      </w:pPr>
    </w:p>
    <w:p w14:paraId="62756B4B" w14:textId="77777777" w:rsidR="00A01204" w:rsidRPr="0008241C" w:rsidRDefault="00A01204" w:rsidP="00A01204">
      <w:pPr>
        <w:rPr>
          <w:noProof/>
          <w:sz w:val="22"/>
          <w:szCs w:val="22"/>
        </w:rPr>
      </w:pPr>
      <w:r w:rsidRPr="0008241C">
        <w:rPr>
          <w:noProof/>
          <w:sz w:val="22"/>
          <w:szCs w:val="22"/>
        </w:rPr>
        <w:t xml:space="preserve">There is also great progress in reducing maternal mortality related to the MDG 5 in the region. Most countries with high mortality in 1990 show drastic declines and have achieved Target 5.A by reducing mortality rates by three quarters between 1990-2015, although all subregions fell short of the Target </w:t>
      </w:r>
      <w:r w:rsidRPr="0008241C">
        <w:rPr>
          <w:sz w:val="22"/>
          <w:szCs w:val="22"/>
        </w:rPr>
        <w:fldChar w:fldCharType="begin" w:fldLock="1"/>
      </w:r>
      <w:r w:rsidRPr="0008241C">
        <w:rPr>
          <w:sz w:val="22"/>
          <w:szCs w:val="22"/>
        </w:rPr>
        <w:instrText>ADDIN CSL_CITATION {"citationItems":[{"id":"ITEM-1","itemData":{"author":[{"dropping-particle":"","family":"UNESCAP","given":"","non-dropping-particle":"","parse-names":false,"suffix":""},{"dropping-particle":"","family":"ADB","given":"","non-dropping-particle":"","parse-names":false,"suffix":""},{"dropping-particle":"","family":"UNDP","given":"","non-dropping-particle":"","parse-names":false,"suffix":""}],"id":"ITEM-1","issued":{"date-parts":[["2015"]]},"title":"Making It Happen: Asia-Pacific Regional MDGs Report 2014/15","type":"report"},"uris":["http://www.mendeley.com/documents/?uuid=db565352-7a2c-477d-9b7d-6f05b44a1901"]}],"mendeley":{"formattedCitation":"(UNESCAP &lt;i&gt;et al.&lt;/i&gt;, 2015)","plainTextFormattedCitation":"(UNESCAP et al., 2015)","previouslyFormattedCitation":"(UNESCAP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UNESCAP </w:t>
      </w:r>
      <w:r w:rsidRPr="0008241C">
        <w:rPr>
          <w:i/>
          <w:noProof/>
          <w:sz w:val="22"/>
          <w:szCs w:val="22"/>
        </w:rPr>
        <w:t>et al.</w:t>
      </w:r>
      <w:r w:rsidRPr="0008241C">
        <w:rPr>
          <w:noProof/>
          <w:sz w:val="22"/>
          <w:szCs w:val="22"/>
        </w:rPr>
        <w:t>, 2015)</w:t>
      </w:r>
      <w:r w:rsidRPr="0008241C">
        <w:rPr>
          <w:sz w:val="22"/>
          <w:szCs w:val="22"/>
        </w:rPr>
        <w:fldChar w:fldCharType="end"/>
      </w:r>
      <w:r w:rsidRPr="0008241C">
        <w:rPr>
          <w:noProof/>
          <w:sz w:val="22"/>
          <w:szCs w:val="22"/>
        </w:rPr>
        <w:t xml:space="preserve">. </w:t>
      </w:r>
      <w:r w:rsidRPr="0008241C">
        <w:rPr>
          <w:sz w:val="22"/>
          <w:szCs w:val="22"/>
        </w:rPr>
        <w:t xml:space="preserve">To achieve  SGD Target 3.1, </w:t>
      </w:r>
      <w:r w:rsidRPr="0008241C">
        <w:rPr>
          <w:noProof/>
          <w:sz w:val="22"/>
          <w:szCs w:val="22"/>
        </w:rPr>
        <w:t xml:space="preserve">further efforts are required to ensure births delivered with skilled attendants particularly in South Asia, and reduce urban-rural disparities in access to and use of reproductive health services throughout most subregions </w:t>
      </w:r>
      <w:r w:rsidRPr="0008241C">
        <w:rPr>
          <w:sz w:val="22"/>
          <w:szCs w:val="22"/>
        </w:rPr>
        <w:fldChar w:fldCharType="begin" w:fldLock="1"/>
      </w:r>
      <w:r w:rsidRPr="0008241C">
        <w:rPr>
          <w:sz w:val="22"/>
          <w:szCs w:val="22"/>
        </w:rPr>
        <w:instrText>ADDIN CSL_CITATION {"citationItems":[{"id":"ITEM-1","itemData":{"ISBN":"978-92-1-101320-7","author":[{"dropping-particle":"","family":"UNDESA","given":"","non-dropping-particle":"","parse-names":false,"suffix":""}],"id":"ITEM-1","issued":{"date-parts":[["2015"]]},"number-of-pages":"1-72","title":"The Millennium Development Goals Report 2015","type":"book"},"uris":["http://www.mendeley.com/documents/?uuid=7462b72d-0b82-466a-9587-0729f0f19bab"]}],"mendeley":{"formattedCitation":"(UNDESA, 2015a)","plainTextFormattedCitation":"(UNDESA, 2015a)","previouslyFormattedCitation":"(UNDESA, 2015a)"},"properties":{"noteIndex":0},"schema":"https://github.com/citation-style-language/schema/raw/master/csl-citation.json"}</w:instrText>
      </w:r>
      <w:r w:rsidRPr="0008241C">
        <w:rPr>
          <w:sz w:val="22"/>
          <w:szCs w:val="22"/>
        </w:rPr>
        <w:fldChar w:fldCharType="separate"/>
      </w:r>
      <w:r w:rsidRPr="0008241C">
        <w:rPr>
          <w:noProof/>
          <w:sz w:val="22"/>
          <w:szCs w:val="22"/>
        </w:rPr>
        <w:t>(UNDESA, 2015a)</w:t>
      </w:r>
      <w:r w:rsidRPr="0008241C">
        <w:rPr>
          <w:sz w:val="22"/>
          <w:szCs w:val="22"/>
        </w:rPr>
        <w:fldChar w:fldCharType="end"/>
      </w:r>
      <w:r w:rsidRPr="0008241C">
        <w:rPr>
          <w:noProof/>
          <w:sz w:val="22"/>
          <w:szCs w:val="22"/>
        </w:rPr>
        <w:t>.</w:t>
      </w:r>
    </w:p>
    <w:p w14:paraId="4DA2104F" w14:textId="77777777" w:rsidR="00A01204" w:rsidRPr="0008241C" w:rsidRDefault="00A01204" w:rsidP="00A01204">
      <w:pPr>
        <w:rPr>
          <w:noProof/>
          <w:sz w:val="22"/>
          <w:szCs w:val="22"/>
        </w:rPr>
      </w:pPr>
    </w:p>
    <w:p w14:paraId="5D588E66" w14:textId="77777777" w:rsidR="00A01204" w:rsidRPr="0008241C" w:rsidRDefault="00A01204" w:rsidP="00A01204">
      <w:pPr>
        <w:rPr>
          <w:noProof/>
          <w:sz w:val="22"/>
          <w:szCs w:val="22"/>
        </w:rPr>
      </w:pPr>
      <w:r w:rsidRPr="0008241C">
        <w:rPr>
          <w:noProof/>
          <w:sz w:val="22"/>
          <w:szCs w:val="22"/>
        </w:rPr>
        <w:t xml:space="preserve">Globally, life expectancy at birth has risen remarkably in recent decades, and has exceeded or is reaching 70 years in almost all Asia-Pacific countries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noProof/>
          <w:sz w:val="22"/>
          <w:szCs w:val="22"/>
        </w:rPr>
        <w:t xml:space="preserve">. A marked decline in old age mortality has also been observed in North-East and South-East Asia during recent decades </w:t>
      </w:r>
      <w:r w:rsidRPr="0008241C">
        <w:rPr>
          <w:sz w:val="22"/>
          <w:szCs w:val="22"/>
        </w:rPr>
        <w:fldChar w:fldCharType="begin" w:fldLock="1"/>
      </w:r>
      <w:r w:rsidRPr="0008241C">
        <w:rPr>
          <w:sz w:val="22"/>
          <w:szCs w:val="22"/>
        </w:rPr>
        <w:instrText>ADDIN CSL_CITATION {"citationItems":[{"id":"ITEM-1","itemData":{"DOI":"10.4054/DemRes.2013.29.38","ISSN":"1435-9871","author":[{"dropping-particle":"","family":"Gu","given":"Danan","non-dropping-particle":"","parse-names":false,"suffix":""},{"dropping-particle":"","family":"Gerland","given":"Patrick","non-dropping-particle":"","parse-names":false,"suffix":""},{"dropping-particle":"","family":"Andreev","given":"Kirill F.","non-dropping-particle":"","parse-names":false,"suffix":""},{"dropping-particle":"","family":"Li","given":"Nan","non-dropping-particle":"","parse-names":false,"suffix":""},{"dropping-particle":"","family":"Spoorenberg","given":"Thomas","non-dropping-particle":"","parse-names":false,"suffix":""},{"dropping-particle":"","family":"Heilig","given":"Gerhard","non-dropping-particle":"","parse-names":false,"suffix":""}],"container-title":"Demographic Research","id":"ITEM-1","issue":"November","issued":{"date-parts":[["2013","11","15"]]},"page":"999-1038","title":"Old age mortality in Eastern and South-Eastern Asia","type":"article-journal","volume":"29"},"uris":["http://www.mendeley.com/documents/?uuid=65ec59c8-7280-41c6-ac43-055e34b17d16"]}],"mendeley":{"formattedCitation":"(D. Gu &lt;i&gt;et al.&lt;/i&gt;, 2013)","plainTextFormattedCitation":"(D. Gu et al., 2013)","previouslyFormattedCitation":"(D. Gu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D. Gu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ith </w:t>
      </w:r>
      <w:r w:rsidRPr="0008241C">
        <w:rPr>
          <w:noProof/>
          <w:sz w:val="22"/>
          <w:szCs w:val="22"/>
        </w:rPr>
        <w:t xml:space="preserve">life expectancy at birth being over 80 years in four countries in 2010-2015 </w:t>
      </w:r>
      <w:r w:rsidRPr="0008241C">
        <w:rPr>
          <w:noProof/>
          <w:sz w:val="22"/>
          <w:szCs w:val="22"/>
        </w:rPr>
        <w:lastRenderedPageBreak/>
        <w:t xml:space="preserve">compared with none in 1990-1995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custom data acquired via website","type":"report"},"uris":["http://www.mendeley.com/documents/?uuid=636db3ef-9bcb-443d-b376-44fef54476ef"]}],"mendeley":{"formattedCitation":"(UNDESA, 2015b)","plainTextFormattedCitation":"(UNDESA, 2015b)","previouslyFormattedCitation":"(UNDESA, 2015b)"},"properties":{"noteIndex":0},"schema":"https://github.com/citation-style-language/schema/raw/master/csl-citation.json"}</w:instrText>
      </w:r>
      <w:r w:rsidRPr="0008241C">
        <w:rPr>
          <w:sz w:val="22"/>
          <w:szCs w:val="22"/>
        </w:rPr>
        <w:fldChar w:fldCharType="separate"/>
      </w:r>
      <w:r w:rsidRPr="0008241C">
        <w:rPr>
          <w:noProof/>
          <w:sz w:val="22"/>
          <w:szCs w:val="22"/>
        </w:rPr>
        <w:t>(UNDESA, 2015b)</w:t>
      </w:r>
      <w:r w:rsidRPr="0008241C">
        <w:rPr>
          <w:sz w:val="22"/>
          <w:szCs w:val="22"/>
        </w:rPr>
        <w:fldChar w:fldCharType="end"/>
      </w:r>
      <w:r w:rsidRPr="0008241C">
        <w:rPr>
          <w:noProof/>
          <w:sz w:val="22"/>
          <w:szCs w:val="22"/>
        </w:rPr>
        <w:t xml:space="preserve">. Developing countries/territories of Oceania have shorter life expectancies than the global average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2"]]},"number-of-pages":"1-81","publisher":"United Nations Publication","title":"Changing Levels and Trends in Mortality: the Role of Patterns of Death by Cause","type":"book"},"uris":["http://www.mendeley.com/documents/?uuid=88e03a29-cd36-4780-9d14-9e2550000825"]}],"mendeley":{"formattedCitation":"(UNDESA, 2012)","plainTextFormattedCitation":"(UNDESA, 2012)","previouslyFormattedCitation":"(UNDESA, 2012)"},"properties":{"noteIndex":0},"schema":"https://github.com/citation-style-language/schema/raw/master/csl-citation.json"}</w:instrText>
      </w:r>
      <w:r w:rsidRPr="0008241C">
        <w:rPr>
          <w:sz w:val="22"/>
          <w:szCs w:val="22"/>
        </w:rPr>
        <w:fldChar w:fldCharType="separate"/>
      </w:r>
      <w:r w:rsidRPr="0008241C">
        <w:rPr>
          <w:noProof/>
          <w:sz w:val="22"/>
          <w:szCs w:val="22"/>
        </w:rPr>
        <w:t>(UNDESA, 2012)</w:t>
      </w:r>
      <w:r w:rsidRPr="0008241C">
        <w:rPr>
          <w:sz w:val="22"/>
          <w:szCs w:val="22"/>
        </w:rPr>
        <w:fldChar w:fldCharType="end"/>
      </w:r>
      <w:r w:rsidRPr="0008241C">
        <w:rPr>
          <w:noProof/>
          <w:sz w:val="22"/>
          <w:szCs w:val="22"/>
        </w:rPr>
        <w:t>.</w:t>
      </w:r>
    </w:p>
    <w:p w14:paraId="295BC7E2" w14:textId="77777777" w:rsidR="00A01204" w:rsidRPr="0008241C" w:rsidRDefault="00A01204" w:rsidP="00A01204">
      <w:pPr>
        <w:rPr>
          <w:noProof/>
          <w:sz w:val="22"/>
          <w:szCs w:val="22"/>
        </w:rPr>
      </w:pPr>
    </w:p>
    <w:p w14:paraId="410FE100" w14:textId="77777777" w:rsidR="00A01204" w:rsidRPr="0008241C" w:rsidRDefault="00A01204" w:rsidP="00A01204">
      <w:pPr>
        <w:rPr>
          <w:noProof/>
          <w:sz w:val="22"/>
          <w:szCs w:val="22"/>
        </w:rPr>
      </w:pPr>
      <w:r w:rsidRPr="0008241C">
        <w:rPr>
          <w:noProof/>
          <w:sz w:val="22"/>
          <w:szCs w:val="22"/>
        </w:rPr>
        <w:t xml:space="preserve">Proportional changes to the causes of mortality have also changed in many countries with the burden of infectious or communicable diseases being surpassed by chronic non-communicable diseases </w:t>
      </w:r>
      <w:r w:rsidRPr="0008241C">
        <w:rPr>
          <w:sz w:val="22"/>
          <w:szCs w:val="22"/>
        </w:rPr>
        <w:fldChar w:fldCharType="begin" w:fldLock="1"/>
      </w:r>
      <w:r w:rsidRPr="0008241C">
        <w:rPr>
          <w:sz w:val="22"/>
          <w:szCs w:val="22"/>
        </w:rPr>
        <w:instrText>ADDIN CSL_CITATION {"citationItems":[{"id":"ITEM-1","itemData":{"DOI":"10.1177/1559827609335350","ISSN":"1559-8276","author":[{"dropping-particle":"","family":"McKeown","given":"R. E.","non-dropping-particle":"","parse-names":false,"suffix":""}],"container-title":"American Journal of Lifestyle Medicine","id":"ITEM-1","issue":"1 Suppl","issued":{"date-parts":[["2009","7","1"]]},"page":"19S-26S","title":"The Epidemiologic Transition: Changing Patterns of Mortality and Population Dynamics","type":"article-journal","volume":"3"},"uris":["http://www.mendeley.com/documents/?uuid=f4f460bd-9922-4ef4-98ef-e5007cce98e3"]},{"id":"ITEM-2","itemData":{"author":[{"dropping-particle":"","family":"UNDESA","given":"","non-dropping-particle":"","parse-names":false,"suffix":""}],"id":"ITEM-2","issued":{"date-parts":[["2012"]]},"number-of-pages":"1-81","publisher":"United Nations Publication","title":"Changing Levels and Trends in Mortality: the Role of Patterns of Death by Cause","type":"book"},"uris":["http://www.mendeley.com/documents/?uuid=88e03a29-cd36-4780-9d14-9e2550000825"]}],"mendeley":{"formattedCitation":"(McKeown, 2009; UNDESA, 2012)","plainTextFormattedCitation":"(McKeown, 2009; UNDESA, 2012)","previouslyFormattedCitation":"(McKeown, 2009; UNDESA, 2012)"},"properties":{"noteIndex":0},"schema":"https://github.com/citation-style-language/schema/raw/master/csl-citation.json"}</w:instrText>
      </w:r>
      <w:r w:rsidRPr="0008241C">
        <w:rPr>
          <w:sz w:val="22"/>
          <w:szCs w:val="22"/>
        </w:rPr>
        <w:fldChar w:fldCharType="separate"/>
      </w:r>
      <w:r w:rsidRPr="0008241C">
        <w:rPr>
          <w:noProof/>
          <w:sz w:val="22"/>
          <w:szCs w:val="22"/>
        </w:rPr>
        <w:t>(McKeown, 2009; UNDESA, 2012)</w:t>
      </w:r>
      <w:r w:rsidRPr="0008241C">
        <w:rPr>
          <w:sz w:val="22"/>
          <w:szCs w:val="22"/>
        </w:rPr>
        <w:fldChar w:fldCharType="end"/>
      </w:r>
      <w:r w:rsidRPr="0008241C">
        <w:rPr>
          <w:noProof/>
          <w:sz w:val="22"/>
          <w:szCs w:val="22"/>
        </w:rPr>
        <w:t xml:space="preserve">. In developing countries/territories of Oceania, the impact of communicable diseases on life expectancy remains high while it is very low in North-East Asia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2"]]},"number-of-pages":"1-81","publisher":"United Nations Publication","title":"Changing Levels and Trends in Mortality: the Role of Patterns of Death by Cause","type":"book"},"uris":["http://www.mendeley.com/documents/?uuid=88e03a29-cd36-4780-9d14-9e2550000825"]}],"mendeley":{"formattedCitation":"(UNDESA, 2012)","plainTextFormattedCitation":"(UNDESA, 2012)","previouslyFormattedCitation":"(UNDESA, 2012)"},"properties":{"noteIndex":0},"schema":"https://github.com/citation-style-language/schema/raw/master/csl-citation.json"}</w:instrText>
      </w:r>
      <w:r w:rsidRPr="0008241C">
        <w:rPr>
          <w:sz w:val="22"/>
          <w:szCs w:val="22"/>
        </w:rPr>
        <w:fldChar w:fldCharType="separate"/>
      </w:r>
      <w:r w:rsidRPr="0008241C">
        <w:rPr>
          <w:noProof/>
          <w:sz w:val="22"/>
          <w:szCs w:val="22"/>
        </w:rPr>
        <w:t>(UNDESA, 2012)</w:t>
      </w:r>
      <w:r w:rsidRPr="0008241C">
        <w:rPr>
          <w:sz w:val="22"/>
          <w:szCs w:val="22"/>
        </w:rPr>
        <w:fldChar w:fldCharType="end"/>
      </w:r>
      <w:r w:rsidRPr="0008241C">
        <w:rPr>
          <w:noProof/>
          <w:sz w:val="22"/>
          <w:szCs w:val="22"/>
        </w:rPr>
        <w:t xml:space="preserve">. Concurrently, non-communicable diseases such as heart diseases, stroke, and chronic obstructive pulmonary disease are among the leading causes of redcued life expectancy in the Asia-Pacific region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2"]]},"number-of-pages":"1-81","publisher":"United Nations Publication","title":"Changing Levels and Trends in Mortality: the Role of Patterns of Death by Cause","type":"book"},"uris":["http://www.mendeley.com/documents/?uuid=88e03a29-cd36-4780-9d14-9e2550000825"]}],"mendeley":{"formattedCitation":"(UNDESA, 2012)","plainTextFormattedCitation":"(UNDESA, 2012)","previouslyFormattedCitation":"(UNDESA, 2012)"},"properties":{"noteIndex":0},"schema":"https://github.com/citation-style-language/schema/raw/master/csl-citation.json"}</w:instrText>
      </w:r>
      <w:r w:rsidRPr="0008241C">
        <w:rPr>
          <w:sz w:val="22"/>
          <w:szCs w:val="22"/>
        </w:rPr>
        <w:fldChar w:fldCharType="separate"/>
      </w:r>
      <w:r w:rsidRPr="0008241C">
        <w:rPr>
          <w:noProof/>
          <w:sz w:val="22"/>
          <w:szCs w:val="22"/>
        </w:rPr>
        <w:t>(UNDESA, 2012)</w:t>
      </w:r>
      <w:r w:rsidRPr="0008241C">
        <w:rPr>
          <w:sz w:val="22"/>
          <w:szCs w:val="22"/>
        </w:rPr>
        <w:fldChar w:fldCharType="end"/>
      </w:r>
      <w:r w:rsidRPr="0008241C">
        <w:rPr>
          <w:noProof/>
          <w:sz w:val="22"/>
          <w:szCs w:val="22"/>
        </w:rPr>
        <w:t xml:space="preserve">. </w:t>
      </w:r>
    </w:p>
    <w:p w14:paraId="193783CF" w14:textId="77777777" w:rsidR="00A01204" w:rsidRPr="0008241C" w:rsidRDefault="00A01204" w:rsidP="00A01204">
      <w:pPr>
        <w:rPr>
          <w:noProof/>
          <w:sz w:val="22"/>
          <w:szCs w:val="22"/>
        </w:rPr>
      </w:pPr>
    </w:p>
    <w:p w14:paraId="01C868A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33" w:name="_Toc504317249"/>
      <w:bookmarkStart w:id="1134" w:name="_Toc504317942"/>
      <w:bookmarkStart w:id="1135" w:name="_Toc504321288"/>
      <w:r w:rsidRPr="0008241C">
        <w:rPr>
          <w:b/>
          <w:sz w:val="22"/>
          <w:szCs w:val="24"/>
        </w:rPr>
        <w:t>4.2.1.4 Demographic urbanization and rural depopulation</w:t>
      </w:r>
      <w:bookmarkEnd w:id="1133"/>
      <w:bookmarkEnd w:id="1134"/>
      <w:bookmarkEnd w:id="1135"/>
    </w:p>
    <w:p w14:paraId="0062A675" w14:textId="77777777" w:rsidR="00A01204" w:rsidRPr="0008241C" w:rsidRDefault="00A01204" w:rsidP="00A01204">
      <w:pPr>
        <w:rPr>
          <w:sz w:val="22"/>
          <w:szCs w:val="22"/>
        </w:rPr>
      </w:pPr>
    </w:p>
    <w:p w14:paraId="6398924C" w14:textId="10A3E03B" w:rsidR="00A01204" w:rsidRPr="0008241C" w:rsidRDefault="00A01204" w:rsidP="00A01204">
      <w:pPr>
        <w:rPr>
          <w:sz w:val="22"/>
          <w:szCs w:val="22"/>
        </w:rPr>
      </w:pPr>
      <w:r w:rsidRPr="0008241C">
        <w:rPr>
          <w:sz w:val="22"/>
          <w:szCs w:val="22"/>
        </w:rPr>
        <w:t xml:space="preserve">The Asia-Pacific region, particularly Asia, has experienced rapid </w:t>
      </w:r>
      <w:r w:rsidRPr="0008241C">
        <w:rPr>
          <w:sz w:val="22"/>
          <w:szCs w:val="22"/>
          <w:lang w:val="en-US"/>
        </w:rPr>
        <w:t xml:space="preserve">demographic </w:t>
      </w:r>
      <w:r w:rsidRPr="0008241C">
        <w:rPr>
          <w:sz w:val="22"/>
          <w:szCs w:val="22"/>
        </w:rPr>
        <w:t>urbanization with the average annual rate of the urban population change of 2.</w:t>
      </w:r>
      <w:r w:rsidRPr="0008241C">
        <w:rPr>
          <w:sz w:val="22"/>
          <w:szCs w:val="22"/>
          <w:lang w:eastAsia="ja-JP"/>
        </w:rPr>
        <w:t>5</w:t>
      </w:r>
      <w:r w:rsidR="00C934E9">
        <w:rPr>
          <w:sz w:val="22"/>
          <w:szCs w:val="22"/>
        </w:rPr>
        <w:t xml:space="preserve"> per cent</w:t>
      </w:r>
      <w:r w:rsidRPr="0008241C">
        <w:rPr>
          <w:sz w:val="22"/>
          <w:szCs w:val="22"/>
        </w:rPr>
        <w:t xml:space="preserve"> in 20</w:t>
      </w:r>
      <w:r w:rsidRPr="0008241C">
        <w:rPr>
          <w:sz w:val="22"/>
          <w:szCs w:val="22"/>
          <w:lang w:eastAsia="ja-JP"/>
        </w:rPr>
        <w:t>10</w:t>
      </w:r>
      <w:r w:rsidRPr="0008241C">
        <w:rPr>
          <w:sz w:val="22"/>
          <w:szCs w:val="22"/>
        </w:rPr>
        <w:t>-201</w:t>
      </w:r>
      <w:r w:rsidRPr="0008241C">
        <w:rPr>
          <w:sz w:val="22"/>
          <w:szCs w:val="22"/>
          <w:lang w:eastAsia="ja-JP"/>
        </w:rPr>
        <w:t>5</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Urbanization Prospects: The 2014 Revision","type":"report"},"uris":["http://www.mendeley.com/documents/?uuid=a5e5da6b-ca3f-4ae2-afd2-d90ccde98159"]}],"mendeley":{"formattedCitation":"(UNDESA, 2015d)","plainTextFormattedCitation":"(UNDESA, 2015d)","previouslyFormattedCitation":"(UNDESA, 2015d)"},"properties":{"noteIndex":0},"schema":"https://github.com/citation-style-language/schema/raw/master/csl-citation.json"}</w:instrText>
      </w:r>
      <w:r w:rsidRPr="0008241C">
        <w:rPr>
          <w:sz w:val="22"/>
          <w:szCs w:val="22"/>
        </w:rPr>
        <w:fldChar w:fldCharType="separate"/>
      </w:r>
      <w:r w:rsidRPr="0008241C">
        <w:rPr>
          <w:noProof/>
          <w:sz w:val="22"/>
          <w:szCs w:val="22"/>
        </w:rPr>
        <w:t>(UNDESA, 2015d)</w:t>
      </w:r>
      <w:r w:rsidRPr="0008241C">
        <w:rPr>
          <w:sz w:val="22"/>
          <w:szCs w:val="22"/>
        </w:rPr>
        <w:fldChar w:fldCharType="end"/>
      </w:r>
      <w:r w:rsidRPr="0008241C">
        <w:rPr>
          <w:sz w:val="22"/>
          <w:szCs w:val="22"/>
        </w:rPr>
        <w:t xml:space="preserve">. </w:t>
      </w:r>
      <w:r w:rsidRPr="0008241C">
        <w:rPr>
          <w:sz w:val="22"/>
          <w:szCs w:val="22"/>
          <w:lang w:val="en-US" w:eastAsia="ja-JP"/>
        </w:rPr>
        <w:t xml:space="preserve">In 2014, </w:t>
      </w:r>
      <w:r w:rsidRPr="0008241C">
        <w:rPr>
          <w:sz w:val="22"/>
          <w:szCs w:val="22"/>
        </w:rPr>
        <w:t>urban populations accounted for more than half of the world, although t</w:t>
      </w:r>
      <w:r w:rsidRPr="0008241C">
        <w:rPr>
          <w:noProof/>
          <w:sz w:val="22"/>
          <w:szCs w:val="22"/>
        </w:rPr>
        <w:t>he region is still in low a level of demographic urbanization (48</w:t>
      </w:r>
      <w:r w:rsidR="00C934E9">
        <w:rPr>
          <w:noProof/>
          <w:sz w:val="22"/>
          <w:szCs w:val="22"/>
        </w:rPr>
        <w:t xml:space="preserve"> per cent</w:t>
      </w:r>
      <w:r w:rsidRPr="0008241C">
        <w:rPr>
          <w:noProof/>
          <w:sz w:val="22"/>
          <w:szCs w:val="22"/>
        </w:rPr>
        <w:t xml:space="preserve">) when compared to other regions of the wrold; </w:t>
      </w:r>
      <w:r w:rsidRPr="0008241C">
        <w:rPr>
          <w:sz w:val="22"/>
          <w:szCs w:val="22"/>
        </w:rPr>
        <w:t xml:space="preserve"> Asia-Pacific demographic urbanization is projected to continue</w:t>
      </w:r>
      <w:r w:rsidRPr="0008241C">
        <w:rPr>
          <w:noProof/>
          <w:sz w:val="22"/>
          <w:szCs w:val="22"/>
        </w:rPr>
        <w:t xml:space="preserve"> (UNDESA, 2015d</w:t>
      </w:r>
      <w:r w:rsidRPr="0008241C">
        <w:rPr>
          <w:noProof/>
          <w:sz w:val="22"/>
          <w:szCs w:val="22"/>
          <w:lang w:val="en-US" w:eastAsia="ja-JP"/>
        </w:rPr>
        <w:t>;</w:t>
      </w:r>
      <w:r w:rsidRPr="0008241C">
        <w:rPr>
          <w:noProof/>
          <w:sz w:val="22"/>
          <w:szCs w:val="22"/>
        </w:rPr>
        <w:t xml:space="preserve"> Figure 4.6). </w:t>
      </w:r>
    </w:p>
    <w:p w14:paraId="6F315C7F" w14:textId="77777777" w:rsidR="00A01204" w:rsidRPr="0008241C" w:rsidRDefault="00A01204" w:rsidP="00A01204">
      <w:pPr>
        <w:rPr>
          <w:sz w:val="22"/>
          <w:szCs w:val="22"/>
        </w:rPr>
      </w:pPr>
    </w:p>
    <w:p w14:paraId="53B65D7C" w14:textId="77777777" w:rsidR="00A01204" w:rsidRPr="0008241C" w:rsidRDefault="00A01204" w:rsidP="00A01204">
      <w:pPr>
        <w:rPr>
          <w:sz w:val="22"/>
          <w:szCs w:val="22"/>
        </w:rPr>
      </w:pPr>
      <w:r w:rsidRPr="0008241C">
        <w:rPr>
          <w:noProof/>
          <w:sz w:val="22"/>
          <w:szCs w:val="22"/>
        </w:rPr>
        <w:drawing>
          <wp:inline distT="0" distB="0" distL="0" distR="0" wp14:anchorId="68782C6E" wp14:editId="654D5DC9">
            <wp:extent cx="5736590" cy="3267710"/>
            <wp:effectExtent l="0" t="0" r="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4" cstate="email">
                      <a:extLst>
                        <a:ext uri="{28A0092B-C50C-407E-A947-70E740481C1C}">
                          <a14:useLocalDpi xmlns:a14="http://schemas.microsoft.com/office/drawing/2010/main"/>
                        </a:ext>
                      </a:extLst>
                    </a:blip>
                    <a:srcRect/>
                    <a:stretch>
                      <a:fillRect/>
                    </a:stretch>
                  </pic:blipFill>
                  <pic:spPr bwMode="auto">
                    <a:xfrm>
                      <a:off x="0" y="0"/>
                      <a:ext cx="5736590" cy="3267710"/>
                    </a:xfrm>
                    <a:prstGeom prst="rect">
                      <a:avLst/>
                    </a:prstGeom>
                    <a:noFill/>
                  </pic:spPr>
                </pic:pic>
              </a:graphicData>
            </a:graphic>
          </wp:inline>
        </w:drawing>
      </w:r>
    </w:p>
    <w:p w14:paraId="162D46E0" w14:textId="77777777" w:rsidR="00A01204" w:rsidRPr="0008241C" w:rsidRDefault="00A01204" w:rsidP="00A01204">
      <w:pPr>
        <w:rPr>
          <w:b/>
          <w:sz w:val="22"/>
          <w:szCs w:val="22"/>
          <w:lang w:val="en-NZ"/>
        </w:rPr>
      </w:pPr>
      <w:r w:rsidRPr="0008241C">
        <w:rPr>
          <w:b/>
          <w:sz w:val="22"/>
          <w:szCs w:val="22"/>
          <w:lang w:val="en-NZ"/>
        </w:rPr>
        <w:t>Figure 4.6 Urban population change by subregions.</w:t>
      </w:r>
    </w:p>
    <w:p w14:paraId="6204B745" w14:textId="77777777" w:rsidR="00A01204" w:rsidRPr="0008241C" w:rsidRDefault="00A01204" w:rsidP="00A01204">
      <w:pPr>
        <w:rPr>
          <w:sz w:val="22"/>
          <w:szCs w:val="22"/>
        </w:rPr>
      </w:pPr>
      <w:bookmarkStart w:id="1136" w:name="_Toc482372232"/>
      <w:r w:rsidRPr="0008241C">
        <w:rPr>
          <w:sz w:val="22"/>
          <w:szCs w:val="22"/>
        </w:rPr>
        <w:t>Note: Asia will continue to host nearly one half of the world’s urban population. Source: UNDESA (2015d</w:t>
      </w:r>
      <w:bookmarkEnd w:id="1136"/>
      <w:r w:rsidRPr="0008241C">
        <w:rPr>
          <w:sz w:val="22"/>
          <w:szCs w:val="22"/>
        </w:rPr>
        <w:t>)</w:t>
      </w:r>
    </w:p>
    <w:p w14:paraId="69F7BF3C" w14:textId="57DFC75F" w:rsidR="00A01204" w:rsidRDefault="00A01204" w:rsidP="00A01204">
      <w:pPr>
        <w:rPr>
          <w:color w:val="2F5496"/>
          <w:sz w:val="22"/>
          <w:szCs w:val="22"/>
        </w:rPr>
      </w:pPr>
    </w:p>
    <w:p w14:paraId="3EF0773B" w14:textId="77777777" w:rsidR="00547AA2" w:rsidRPr="0008241C" w:rsidRDefault="00547AA2" w:rsidP="00A01204">
      <w:pPr>
        <w:rPr>
          <w:color w:val="2F5496"/>
          <w:sz w:val="22"/>
          <w:szCs w:val="22"/>
        </w:rPr>
      </w:pPr>
    </w:p>
    <w:p w14:paraId="60705396" w14:textId="379532F0" w:rsidR="00A01204" w:rsidRPr="0008241C" w:rsidRDefault="00A01204" w:rsidP="00A01204">
      <w:pPr>
        <w:rPr>
          <w:sz w:val="22"/>
          <w:szCs w:val="22"/>
        </w:rPr>
      </w:pPr>
      <w:r w:rsidRPr="0008241C">
        <w:rPr>
          <w:sz w:val="22"/>
          <w:szCs w:val="22"/>
        </w:rPr>
        <w:t>There are large differences in levels of urbanization and population distribution across the region. In 2014, the urban population of South Asia was low (34</w:t>
      </w:r>
      <w:r w:rsidR="00C934E9">
        <w:rPr>
          <w:sz w:val="22"/>
          <w:szCs w:val="22"/>
        </w:rPr>
        <w:t xml:space="preserve"> per cent</w:t>
      </w:r>
      <w:r w:rsidRPr="0008241C">
        <w:rPr>
          <w:sz w:val="22"/>
          <w:szCs w:val="22"/>
        </w:rPr>
        <w:t xml:space="preserve"> of the total population) but the growing rate was at 2.5</w:t>
      </w:r>
      <w:r w:rsidR="00C934E9">
        <w:rPr>
          <w:sz w:val="22"/>
          <w:szCs w:val="22"/>
        </w:rPr>
        <w:t xml:space="preserve"> per cent</w:t>
      </w:r>
      <w:r w:rsidRPr="0008241C">
        <w:rPr>
          <w:sz w:val="22"/>
          <w:szCs w:val="22"/>
        </w:rPr>
        <w:t xml:space="preserve"> per year during 2010-2015 (UNDESA, 2015d). Oceania is highly urbanized owing to high levels in Australia and New Zealand, but Melanesia had low urban population (19</w:t>
      </w:r>
      <w:r w:rsidR="00C934E9">
        <w:rPr>
          <w:sz w:val="22"/>
          <w:szCs w:val="22"/>
        </w:rPr>
        <w:t xml:space="preserve"> per cent</w:t>
      </w:r>
      <w:r w:rsidRPr="0008241C">
        <w:rPr>
          <w:sz w:val="22"/>
          <w:szCs w:val="22"/>
        </w:rPr>
        <w:t>) in 2014. Demographic urbanization rate is relatively stable in Oceania except Melanesia (UNDESA, 2015d).</w:t>
      </w:r>
    </w:p>
    <w:p w14:paraId="504385D2" w14:textId="77777777" w:rsidR="00A01204" w:rsidRPr="0008241C" w:rsidRDefault="00A01204" w:rsidP="00A01204">
      <w:pPr>
        <w:rPr>
          <w:sz w:val="22"/>
          <w:szCs w:val="22"/>
        </w:rPr>
      </w:pPr>
    </w:p>
    <w:p w14:paraId="4971AB72" w14:textId="77777777" w:rsidR="00A01204" w:rsidRPr="0008241C" w:rsidRDefault="00A01204" w:rsidP="00A01204">
      <w:pPr>
        <w:rPr>
          <w:sz w:val="22"/>
          <w:szCs w:val="22"/>
        </w:rPr>
      </w:pPr>
      <w:r w:rsidRPr="0008241C">
        <w:rPr>
          <w:sz w:val="22"/>
          <w:szCs w:val="22"/>
        </w:rPr>
        <w:t xml:space="preserve">The rapid urban growth in the Asia-Pacific region is due to natural increase and migration from rural to urban areas </w:t>
      </w:r>
      <w:r w:rsidRPr="0008241C">
        <w:rPr>
          <w:sz w:val="22"/>
          <w:szCs w:val="22"/>
        </w:rPr>
        <w:fldChar w:fldCharType="begin" w:fldLock="1"/>
      </w:r>
      <w:r w:rsidRPr="0008241C">
        <w:rPr>
          <w:sz w:val="22"/>
          <w:szCs w:val="22"/>
        </w:rPr>
        <w:instrText>ADDIN CSL_CITATION {"citationItems":[{"id":"ITEM-1","itemData":{"ISBN":"978-1-78431-137-7","author":[{"dropping-particle":"","family":"Tacoli","given":"Cecilia","non-dropping-particle":"","parse-names":false,"suffix":""},{"dropping-particle":"","family":"Mcgranahan","given":"Gordon","non-dropping-particle":"","parse-names":false,"suffix":""},{"dropping-particle":"","family":"Satterthwaite","given":"David","non-dropping-particle":"","parse-names":false,"suffix":""}],"collection-title":"IIED Working Paper","id":"ITEM-1","issue":"March","issued":{"date-parts":[["2015"]]},"publisher":"International Institute for Environment and Development","publisher-place":"London","title":"Urbanisation, rural–urban migration and urban poverty","type":"book"},"uris":["http://www.mendeley.com/documents/?uuid=0b57032e-1e86-4cc0-b034-5e89c3707daf"]},{"id":"ITEM-2","itemData":{"author":[{"dropping-particle":"","family":"UNDESA","given":"","non-dropping-particle":"","parse-names":false,"suffix":""}],"id":"ITEM-2","issued":{"date-parts":[["2015"]]},"title":"World Urbanization Prospects: The 2014 Revision","type":"report"},"uris":["http://www.mendeley.com/documents/?uuid=a5e5da6b-ca3f-4ae2-afd2-d90ccde98159"]}],"mendeley":{"formattedCitation":"(Tacoli &lt;i&gt;et al.&lt;/i&gt;, 2015; UNDESA, 2015d)","plainTextFormattedCitation":"(Tacoli et al., 2015; UNDESA, 2015d)","previouslyFormattedCitation":"(Tacoli &lt;i&gt;et al.&lt;/i&gt;, 2015; UNDESA, 2015d)"},"properties":{"noteIndex":0},"schema":"https://github.com/citation-style-language/schema/raw/master/csl-citation.json"}</w:instrText>
      </w:r>
      <w:r w:rsidRPr="0008241C">
        <w:rPr>
          <w:sz w:val="22"/>
          <w:szCs w:val="22"/>
        </w:rPr>
        <w:fldChar w:fldCharType="separate"/>
      </w:r>
      <w:r w:rsidRPr="0008241C">
        <w:rPr>
          <w:noProof/>
          <w:sz w:val="22"/>
          <w:szCs w:val="22"/>
        </w:rPr>
        <w:t xml:space="preserve">(Tacoli </w:t>
      </w:r>
      <w:r w:rsidRPr="0008241C">
        <w:rPr>
          <w:i/>
          <w:noProof/>
          <w:sz w:val="22"/>
          <w:szCs w:val="22"/>
        </w:rPr>
        <w:t>et al.</w:t>
      </w:r>
      <w:r w:rsidRPr="0008241C">
        <w:rPr>
          <w:noProof/>
          <w:sz w:val="22"/>
          <w:szCs w:val="22"/>
        </w:rPr>
        <w:t>, 2015; UNDESA, 2015d)</w:t>
      </w:r>
      <w:r w:rsidRPr="0008241C">
        <w:rPr>
          <w:sz w:val="22"/>
          <w:szCs w:val="22"/>
        </w:rPr>
        <w:fldChar w:fldCharType="end"/>
      </w:r>
      <w:r w:rsidRPr="0008241C">
        <w:rPr>
          <w:sz w:val="22"/>
          <w:szCs w:val="22"/>
        </w:rPr>
        <w:t xml:space="preserve"> with rural populations declining since 2000 except in South Asia, Western Asia and parts of Oceania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Urbanization Prospects: The 2014 Revision","type":"report"},"uris":["http://www.mendeley.com/documents/?uuid=a5e5da6b-ca3f-4ae2-afd2-d90ccde98159"]}],"mendeley":{"formattedCitation":"(UNDESA, 2015d)","plainTextFormattedCitation":"(UNDESA, 2015d)","previouslyFormattedCitation":"(UNDESA, 2015d)"},"properties":{"noteIndex":0},"schema":"https://github.com/citation-style-language/schema/raw/master/csl-citation.json"}</w:instrText>
      </w:r>
      <w:r w:rsidRPr="0008241C">
        <w:rPr>
          <w:sz w:val="22"/>
          <w:szCs w:val="22"/>
        </w:rPr>
        <w:fldChar w:fldCharType="separate"/>
      </w:r>
      <w:r w:rsidRPr="0008241C">
        <w:rPr>
          <w:noProof/>
          <w:sz w:val="22"/>
          <w:szCs w:val="22"/>
        </w:rPr>
        <w:t>(UNDESA, 2015d)</w:t>
      </w:r>
      <w:r w:rsidRPr="0008241C">
        <w:rPr>
          <w:sz w:val="22"/>
          <w:szCs w:val="22"/>
        </w:rPr>
        <w:fldChar w:fldCharType="end"/>
      </w:r>
      <w:r w:rsidRPr="0008241C">
        <w:rPr>
          <w:sz w:val="22"/>
          <w:szCs w:val="22"/>
        </w:rPr>
        <w:t xml:space="preserve">. In line with global </w:t>
      </w:r>
      <w:r w:rsidRPr="0008241C">
        <w:rPr>
          <w:sz w:val="22"/>
          <w:szCs w:val="22"/>
        </w:rPr>
        <w:lastRenderedPageBreak/>
        <w:t xml:space="preserve">trends, the proportion of urban population has increased in every country/territory in the Asia-Pacific region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Urbanization Prospects: The 2014 Revision","type":"report"},"uris":["http://www.mendeley.com/documents/?uuid=a5e5da6b-ca3f-4ae2-afd2-d90ccde98159"]}],"mendeley":{"formattedCitation":"(UNDESA, 2015d)","plainTextFormattedCitation":"(UNDESA, 2015d)","previouslyFormattedCitation":"(UNDESA, 2015d)"},"properties":{"noteIndex":0},"schema":"https://github.com/citation-style-language/schema/raw/master/csl-citation.json"}</w:instrText>
      </w:r>
      <w:r w:rsidRPr="0008241C">
        <w:rPr>
          <w:sz w:val="22"/>
          <w:szCs w:val="22"/>
        </w:rPr>
        <w:fldChar w:fldCharType="separate"/>
      </w:r>
      <w:r w:rsidRPr="0008241C">
        <w:rPr>
          <w:noProof/>
          <w:sz w:val="22"/>
          <w:szCs w:val="22"/>
        </w:rPr>
        <w:t>(UNDESA, 2015d)</w:t>
      </w:r>
      <w:r w:rsidRPr="0008241C">
        <w:rPr>
          <w:sz w:val="22"/>
          <w:szCs w:val="22"/>
        </w:rPr>
        <w:fldChar w:fldCharType="end"/>
      </w:r>
      <w:r w:rsidRPr="0008241C">
        <w:rPr>
          <w:sz w:val="22"/>
          <w:szCs w:val="22"/>
        </w:rPr>
        <w:t xml:space="preserve">. The unprecedented rate of urban population growth is causing environmental degradation and biodiversity loss (see the Section 4.4.6). Rapid demographic urbanization and loss of rural farmers is challenging food supplies for the growing urban population as is meeting increased demand associated with dietary changes </w:t>
      </w:r>
      <w:r w:rsidRPr="0008241C">
        <w:rPr>
          <w:sz w:val="22"/>
          <w:szCs w:val="22"/>
        </w:rPr>
        <w:fldChar w:fldCharType="begin" w:fldLock="1"/>
      </w:r>
      <w:r w:rsidRPr="0008241C">
        <w:rPr>
          <w:sz w:val="22"/>
          <w:szCs w:val="22"/>
        </w:rPr>
        <w:instrText>ADDIN CSL_CITATION {"citationItems":[{"id":"ITEM-1","itemData":{"DOI":"10.1038/nature13959","ISBN":"1476-4687","ISSN":"0028-0836","PMID":"25383533","abstract":"Diets link environmental and human health. Rising incomes and urbanization are driving a global dietary transition in which traditional diets are replaced by diets higher in refined sugars, refined fats, oils and meats. By 2050 these dietary trends, if unchecked, would be a major contributor to an estimated 80 per cent increase in global agricultural greenhouse gas emissions from food production and to global land clearing. Moreover, these dietary shifts are greatly increasing the incidence of type II diabetes, coronary heart disease and other chronic non-communicable diseases that lower global life expectancies. Alternative diets that offer substantial health benefits could, if widely adopted, reduce global agricultural greenhouse gas emissions, reduce land clearing and resultant species extinctions, and help prevent such diet-related chronic non-communicable diseases. The implementation of dietary solutions to the tightly linked diet-environment-health trilemma is a global challenge, and opportunity, of great environmental and public health importance.","author":[{"dropping-particle":"","family":"Tilman","given":"David","non-dropping-particle":"","parse-names":false,"suffix":""},{"dropping-particle":"","family":"Clark","given":"Michael","non-dropping-particle":"","parse-names":false,"suffix":""}],"container-title":"Nature","id":"ITEM-1","issue":"7528","issued":{"date-parts":[["2014","11","12"]]},"page":"518-522","publisher":"Nature Publishing Group","title":"Global diets link environmental sustainability and human health","type":"article-journal","volume":"515"},"uris":["http://www.mendeley.com/documents/?uuid=fef7285e-0075-4c10-bbe3-257ea6b22bf4"]}],"mendeley":{"formattedCitation":"(Tilman &amp; Clark, 2014)","plainTextFormattedCitation":"(Tilman &amp; Clark, 2014)","previouslyFormattedCitation":"(Tilman &amp; Clark, 2014)"},"properties":{"noteIndex":0},"schema":"https://github.com/citation-style-language/schema/raw/master/csl-citation.json"}</w:instrText>
      </w:r>
      <w:r w:rsidRPr="0008241C">
        <w:rPr>
          <w:sz w:val="22"/>
          <w:szCs w:val="22"/>
        </w:rPr>
        <w:fldChar w:fldCharType="separate"/>
      </w:r>
      <w:r w:rsidRPr="0008241C">
        <w:rPr>
          <w:noProof/>
          <w:sz w:val="22"/>
          <w:szCs w:val="22"/>
        </w:rPr>
        <w:t>(Tilman &amp; Clark, 2014)</w:t>
      </w:r>
      <w:r w:rsidRPr="0008241C">
        <w:rPr>
          <w:sz w:val="22"/>
          <w:szCs w:val="22"/>
        </w:rPr>
        <w:fldChar w:fldCharType="end"/>
      </w:r>
      <w:r w:rsidRPr="0008241C">
        <w:rPr>
          <w:sz w:val="22"/>
          <w:szCs w:val="22"/>
        </w:rPr>
        <w:t xml:space="preserve">. This may drive agricultural intensification with agrochemicals to improve land and labour productivity, exacerbating biodiversity loss within agro-ecosystems and in the surrounding landscapes as has occurred in Japanese rice paddies </w:t>
      </w:r>
      <w:r w:rsidRPr="0008241C">
        <w:rPr>
          <w:sz w:val="22"/>
          <w:szCs w:val="22"/>
        </w:rPr>
        <w:fldChar w:fldCharType="begin" w:fldLock="1"/>
      </w:r>
      <w:r w:rsidRPr="0008241C">
        <w:rPr>
          <w:sz w:val="22"/>
          <w:szCs w:val="22"/>
        </w:rPr>
        <w:instrText>ADDIN CSL_CITATION {"citationItems":[{"id":"ITEM-1","itemData":{"DOI":"10.1016/j.agsy.2014.09.001","ISBN":"0308-521X","ISSN":"0308521X","abstract":"Flooded rice fields can provide habitats for wetland species and ecosystem services similar to those of natural wetlands. During the last three decades, however, farming practices and management systems have been intensified in many rice-producing countries. In addition, more recent socioeconomic changes have caused agricultural abandonment in some parts of East and Southeast Asian countries such as Japan. This study reviewed long-term statistics on rice farming, as well as the impact of agricultural intensifi- cation and abandonment on farmland biodiversity at multiple spatial scales in Japan. The impact of pesticide use was greatest in the 1950s–1970s, when the use of highly toxic agents had not yet been prohibited. More recently, different components of agricultural intensification have been the largest threat for various taxa, for example, chemical pesticides for aquatic plants and invertebrates and modern efficient irrigation/ drainage systems for amphibians, fishes, and waterbirds. The negative impacts of agricultural abandonment on farmland species have been rapidly increasing with the expansion of abandoned fields and the sub- sequent vegetation succession and loss of habitat heterogeneity. We also discuss the effectiveness of environmentally friendly farming practices, including the reduced use of pesticides, winter paddy flood- ing, and installation of fishways, to reduce the negative impacts of agricultural intensification on farmland species in rice-paddy landscapes.","author":[{"dropping-particle":"","family":"Katayama","given":"Naoki","non-dropping-particle":"","parse-names":false,"suffix":""},{"dropping-particle":"","family":"Baba","given":"Yuki G","non-dropping-particle":"","parse-names":false,"suffix":""},{"dropping-particle":"","family":"Kusumoto","given":"Yoshinobu","non-dropping-particle":"","parse-names":false,"suffix":""},{"dropping-particle":"","family":"Tanaka","given":"Koichi","non-dropping-particle":"","parse-names":false,"suffix":""}],"container-title":"Agricultural Systems","id":"ITEM-1","issued":{"date-parts":[["2015","1"]]},"page":"73-84","publisher":"The Authors","title":"A review of post-war changes in rice farming and biodiversity in Japan","type":"article-journal","volume":"132"},"uris":["http://www.mendeley.com/documents/?uuid=d66329a8-1fb9-4c83-8f17-0077c7661ad8"]}],"mendeley":{"formattedCitation":"(Katayama &lt;i&gt;et al.&lt;/i&gt;, 2015)","plainTextFormattedCitation":"(Katayama et al., 2015)","previouslyFormattedCitation":"(Katayama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atayama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Demographic losses from rural areas may also negatively affect agro-bio- and bio-cultural diversity that has been developed through long-term human-nature interactions such as in Satoyama-Satoumi ecosystems in Japan </w:t>
      </w:r>
      <w:r w:rsidRPr="0008241C">
        <w:rPr>
          <w:sz w:val="22"/>
          <w:szCs w:val="22"/>
        </w:rPr>
        <w:fldChar w:fldCharType="begin" w:fldLock="1"/>
      </w:r>
      <w:r w:rsidRPr="0008241C">
        <w:rPr>
          <w:sz w:val="22"/>
          <w:szCs w:val="22"/>
        </w:rPr>
        <w:instrText>ADDIN CSL_CITATION {"citationItems":[{"id":"ITEM-1","itemData":{"ISBN":"9789280812107","abstract":"Satoyama is a Japanese term describing mosaic landscapes of different ecosystems —secondary forests, farm lands, irrigation ponds and grasslands —along with human settlements managed to produce bundles of ecosystem services for human wellbeing.The concept of satoyama, longstanding traditions associated with land management practices that allow sustainable use of natural resources, has been extended to cover marine and coastal ecosystems ( satoumi). These landscapes and seascapes have been rapidly changing, and the ecosystem services they provide are under threat from varioussocial, economic, political, and technological factors. Satoyama-Satoumi Ecosystems and Human Well-Being presents the findings of the Japan Satoyama Satoumi Assessment (JSSA), a study of the interaction between humans and ecosystems in Japan. It was written by the 200-plus authors, stakeholders, andreviewers from Japan and elsewhere who make up the JSSA team. The study analyzes changes that have occurred in satoyama-satoumi ecosystems over the last 50 years and identifies plausible future scenarios for the year 2050, taking into account various drivers such as governmental and economic policy, climate change, technology, and sociobehavioral responses. This provides a new approach to land-use planning that addresses not only economic development but also cultural values and ecologicalintegrity. This book is a key reference text for development planners, policymakers, scientists, postgraduate students, and others interested in the environment and development.","author":[{"dropping-particle":"","family":"Duraiappah","given":"Anantha Kumar","non-dropping-particle":"","parse-names":false,"suffix":""},{"dropping-particle":"","family":"Nakamura","given":"Koji","non-dropping-particle":"","parse-names":false,"suffix":""},{"dropping-particle":"","family":"Takeuchi","given":"Kazuhiko","non-dropping-particle":"","parse-names":false,"suffix":""},{"dropping-particle":"","family":"Watanabe","given":"Masataka","non-dropping-particle":"","parse-names":false,"suffix":""},{"dropping-particle":"","family":"Nishi","given":"Maiko","non-dropping-particle":"","parse-names":false,"suffix":""}],"id":"ITEM-1","issued":{"date-parts":[["2012"]]},"number-of-pages":"480pp","publisher":"United Nations University Press","title":"Satoyama–Satoumi Ecosystems and Human Well-Being: Socio-Ecological Production Landscapes of Japan","type":"book"},"uris":["http://www.mendeley.com/documents/?uuid=b8e12919-0254-455b-8077-7f40a44e3dc4"]}],"mendeley":{"formattedCitation":"(Duraiappah &lt;i&gt;et al.&lt;/i&gt;, 2012)","plainTextFormattedCitation":"(Duraiappah et al., 2012)","previouslyFormattedCitation":"(Duraiappah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Duraiappah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and other socio-ecological production landscapes and seascapes in the Asia-Pacific region.</w:t>
      </w:r>
    </w:p>
    <w:p w14:paraId="28CB0C4F" w14:textId="77777777" w:rsidR="00A01204" w:rsidRPr="0008241C" w:rsidRDefault="00A01204" w:rsidP="00A01204">
      <w:pPr>
        <w:rPr>
          <w:sz w:val="22"/>
          <w:szCs w:val="22"/>
        </w:rPr>
      </w:pPr>
    </w:p>
    <w:p w14:paraId="10A3E8A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37" w:name="_Toc504317250"/>
      <w:bookmarkStart w:id="1138" w:name="_Toc504317943"/>
      <w:bookmarkStart w:id="1139" w:name="_Toc504321289"/>
      <w:r w:rsidRPr="0008241C">
        <w:rPr>
          <w:b/>
          <w:sz w:val="22"/>
          <w:szCs w:val="24"/>
        </w:rPr>
        <w:t>4.2.1.5 Demographic dividend</w:t>
      </w:r>
      <w:bookmarkEnd w:id="1137"/>
      <w:bookmarkEnd w:id="1138"/>
      <w:bookmarkEnd w:id="1139"/>
    </w:p>
    <w:p w14:paraId="7B20F9C0" w14:textId="77777777" w:rsidR="00A01204" w:rsidRPr="0008241C" w:rsidRDefault="00A01204" w:rsidP="00A01204">
      <w:pPr>
        <w:rPr>
          <w:sz w:val="22"/>
          <w:szCs w:val="22"/>
        </w:rPr>
      </w:pPr>
    </w:p>
    <w:p w14:paraId="3B1A2599" w14:textId="77777777" w:rsidR="00A01204" w:rsidRPr="0008241C" w:rsidRDefault="00A01204" w:rsidP="00A01204">
      <w:pPr>
        <w:rPr>
          <w:sz w:val="22"/>
          <w:szCs w:val="22"/>
        </w:rPr>
      </w:pPr>
      <w:r w:rsidRPr="0008241C">
        <w:rPr>
          <w:sz w:val="22"/>
          <w:szCs w:val="22"/>
        </w:rPr>
        <w:t xml:space="preserve">Many Asia-Pacific developing countries/territories are in intermediate stage of the demographic transition from high fertility and mortality rates to low fertility and mortality rates as described above. As fertility declines, the proportion of the young population decreases relative to the working-age population (15 to 64 years old), and continues to drop until fertility decline ceases </w:t>
      </w:r>
      <w:r w:rsidRPr="0008241C">
        <w:rPr>
          <w:sz w:val="22"/>
          <w:szCs w:val="22"/>
        </w:rPr>
        <w:fldChar w:fldCharType="begin" w:fldLock="1"/>
      </w:r>
      <w:r w:rsidRPr="0008241C">
        <w:rPr>
          <w:sz w:val="22"/>
          <w:szCs w:val="22"/>
        </w:rPr>
        <w:instrText>ADDIN CSL_CITATION {"citationItems":[{"id":"ITEM-1","itemData":{"DOI":"10.1126/science.1208859","ISBN":"0036-8075","ISSN":"0036-8075","PMID":"21798936","abstract":"Projections of population size, growth rates, and age distribution, although extending to distant horizons, shape policies today for the economy, environment, and government programs such as public pensions and health care. The projections can lead to costly policy adjustments, which in turn can cause political and economic turmoil. The United Nations projects global population to grow from about 7 billion today to 9.3 billion in 2050 and 10.1 billion in 2100, while the Old Age Dependency Ratio doubles by 2050 and triples by 2100. How are such population projections made, and how certain can we be about the trends they foresee?","author":[{"dropping-particle":"","family":"Lee","given":"Ronald","non-dropping-particle":"","parse-names":false,"suffix":""}],"container-title":"Science","id":"ITEM-1","issue":"6042","issued":{"date-parts":[["2011","7","29"]]},"page":"569-573","title":"The Outlook for Population Growth","type":"article-journal","volume":"333"},"uris":["http://www.mendeley.com/documents/?uuid=02429b92-2380-4708-8e22-05b6ac796144"]}],"mendeley":{"formattedCitation":"(R. Lee, 2011)","manualFormatting":"(Lee, 2011)","plainTextFormattedCitation":"(R. Lee, 2011)","previouslyFormattedCitation":"(R. Lee, 2011)"},"properties":{"noteIndex":0},"schema":"https://github.com/citation-style-language/schema/raw/master/csl-citation.json"}</w:instrText>
      </w:r>
      <w:r w:rsidRPr="0008241C">
        <w:rPr>
          <w:sz w:val="22"/>
          <w:szCs w:val="22"/>
        </w:rPr>
        <w:fldChar w:fldCharType="separate"/>
      </w:r>
      <w:r w:rsidRPr="0008241C">
        <w:rPr>
          <w:noProof/>
          <w:sz w:val="22"/>
          <w:szCs w:val="22"/>
        </w:rPr>
        <w:t>(Lee, 2011)</w:t>
      </w:r>
      <w:r w:rsidRPr="0008241C">
        <w:rPr>
          <w:sz w:val="22"/>
          <w:szCs w:val="22"/>
        </w:rPr>
        <w:fldChar w:fldCharType="end"/>
      </w:r>
      <w:r w:rsidRPr="0008241C">
        <w:rPr>
          <w:sz w:val="22"/>
          <w:szCs w:val="22"/>
        </w:rPr>
        <w:t xml:space="preserve">. With a decreasing dependency ratio (non-working-age populations, 14 and younger, and 65 and older, over the working-age population), a country has a window of the rapid economic growth potential by rising levels of per capita output </w:t>
      </w:r>
      <w:r w:rsidRPr="0008241C">
        <w:rPr>
          <w:sz w:val="22"/>
          <w:szCs w:val="22"/>
        </w:rPr>
        <w:fldChar w:fldCharType="begin" w:fldLock="1"/>
      </w:r>
      <w:r w:rsidRPr="0008241C">
        <w:rPr>
          <w:sz w:val="22"/>
          <w:szCs w:val="22"/>
        </w:rPr>
        <w:instrText>ADDIN CSL_CITATION {"citationItems":[{"id":"ITEM-1","itemData":{"ISBN":"978-0-89714-972-3","author":[{"dropping-particle":"","family":"UNFPA","given":"","non-dropping-particle":"","parse-names":false,"suffix":""}],"id":"ITEM-1","issued":{"date-parts":[["2014"]]},"number-of-pages":"1-126","publisher":"UNFPA","title":"The State of World Population 2014: The Power of 1.8 Billion","type":"book"},"uris":["http://www.mendeley.com/documents/?uuid=fe3e7dfd-b0e2-4314-8c0e-29b07c4846a5"]}],"mendeley":{"formattedCitation":"(UNFPA, 2014)","plainTextFormattedCitation":"(UNFPA, 2014)","previouslyFormattedCitation":"(UNFPA, 2014)"},"properties":{"noteIndex":0},"schema":"https://github.com/citation-style-language/schema/raw/master/csl-citation.json"}</w:instrText>
      </w:r>
      <w:r w:rsidRPr="0008241C">
        <w:rPr>
          <w:sz w:val="22"/>
          <w:szCs w:val="22"/>
        </w:rPr>
        <w:fldChar w:fldCharType="separate"/>
      </w:r>
      <w:r w:rsidRPr="0008241C">
        <w:rPr>
          <w:noProof/>
          <w:sz w:val="22"/>
          <w:szCs w:val="22"/>
        </w:rPr>
        <w:t>(UNFPA, 2014)</w:t>
      </w:r>
      <w:r w:rsidRPr="0008241C">
        <w:rPr>
          <w:sz w:val="22"/>
          <w:szCs w:val="22"/>
        </w:rPr>
        <w:fldChar w:fldCharType="end"/>
      </w:r>
      <w:r w:rsidRPr="0008241C">
        <w:rPr>
          <w:sz w:val="22"/>
          <w:szCs w:val="22"/>
        </w:rPr>
        <w:t>. The phenomenon known as the demographic dividend has been realized in North-East Asia, accounting for up to one third of per capita output growth (</w:t>
      </w:r>
      <w:r w:rsidRPr="0008241C">
        <w:rPr>
          <w:sz w:val="22"/>
          <w:szCs w:val="22"/>
        </w:rPr>
        <w:fldChar w:fldCharType="begin" w:fldLock="1"/>
      </w:r>
      <w:r w:rsidRPr="0008241C">
        <w:rPr>
          <w:sz w:val="22"/>
          <w:szCs w:val="22"/>
        </w:rPr>
        <w:instrText>ADDIN CSL_CITATION {"citationItems":[{"id":"ITEM-1","itemData":{"DOI":"10.1093/wber/12.3.419","ISBN":"02586770","ISSN":"0258-6770","abstract":"The demographic transition--a change from high to low rates of mortality and fertility--has been more dramatic in East Asia during the twentieth century than in any other region or historical period. By introducing demographic variables into an empirical model of economic growth, this article shows that this transition has contributed substantially to East Asia's so-called economic miracle. The miracle occurred in part because East Asia's demographic transition resulted in its working-age population growing at a much faster rate than its dependent population during 1965-90, thereby expanding the per capita productive capacity of East Asian economies. This effect was not inevitable; rather, it occurred because East Asian countries had social, economic, and political institutions and policies that allowed them to realize the growth potential created by the transition. The empirical analyses indicate that population growth has a purely transitional effect on economic growth; this effect operates only when the dependent and working-age populations are growing at different rates. These results imply that future demographic change will tend to depress growth rates in East Asia, while it will promote more rapid economic growth in Southeast and South Asia.","author":[{"dropping-particle":"","family":"Bloom","given":"David E.","non-dropping-particle":"","parse-names":false,"suffix":""},{"dropping-particle":"","family":"Williamson","given":"Jeffrey G.","non-dropping-particle":"","parse-names":false,"suffix":""}],"container-title":"The World Bank Economic Review","id":"ITEM-1","issue":"3","issued":{"date-parts":[["1998","9","1"]]},"page":"419-455","title":"Demographic Transitions and Economic Miracles in Emerging Asia","type":"article-journal","volume":"12"},"uris":["http://www.mendeley.com/documents/?uuid=d4e81034-ef90-440c-9561-e72aca46734a"]},{"id":"ITEM-2","itemData":{"DOI":"10.1007/s00148-005-0222-9","ISBN":"09331433","ISSN":"0933-1433","abstract":"This paper develops a flexible framework for modeling popula- tion’s role in economic growth by assessing and extending a rendering sug- gested by several Harvard economists. Our framework includes a ‘‘productivity’’ model explaining output-per-worker growth and a ‘‘transla- tion’’ model translating that growth into per-capita terms. We specify a core economic model and several ‘‘enriched’’ demographic variants that include dependency, size, and density. Regressions using a cross-country panel spanning the period 1960-1995 reveal that combined impacts of demographic change have accounted for approximately 20% of per capita output growth impacts, with larger shares in Asia and Europe.","author":[{"dropping-particle":"","family":"Kelley","given":"Allen C.","non-dropping-particle":"","parse-names":false,"suffix":""},{"dropping-particle":"","family":"Schmidt","given":"Robert M.","non-dropping-particle":"","parse-names":false,"suffix":""}],"container-title":"Journal of Population Economics","id":"ITEM-2","issue":"2","issued":{"date-parts":[["2005","6"]]},"page":"275-300","title":"Evolution of recent economic-demographic modeling: A synthesis","type":"article-journal","volume":"18"},"uris":["http://www.mendeley.com/documents/?uuid=17eeefe8-48b2-4476-8865-702b46c921b0"]},{"id":"ITEM-3","itemData":{"DOI":"10.1111/aepr.12098","ISSN":"18328105","author":[{"dropping-particle":"","family":"Chomik","given":"Rafal","non-dropping-particle":"","parse-names":false,"suffix":""},{"dropping-particle":"","family":"Piggott","given":"John","non-dropping-particle":"","parse-names":false,"suffix":""}],"container-title":"Asian Economic Policy Review","id":"ITEM-3","issue":"2","issued":{"date-parts":[["2015","7","1"]]},"page":"199-222","title":"Population Ageing and Social Security in Asia","type":"article-journal","volume":"10"},"uris":["http://www.mendeley.com/documents/?uuid=44f5c264-fb65-40e6-9810-04b4fc04e14b"]}],"mendeley":{"formattedCitation":"(Bloom &amp; Williamson, 1998; Chomik &amp; Piggott, 2015; A. C. Kelley &amp; Schmidt, 2005)","manualFormatting":"Chomik &amp; Piggott, 2015; Kelley &amp; Schmidt, 2005)","plainTextFormattedCitation":"(Bloom &amp; Williamson, 1998; Chomik &amp; Piggott, 2015; A. C. Kelley &amp; Schmidt, 2005)","previouslyFormattedCitation":"(Bloom &amp; Williamson, 1998; Chomik &amp; Piggott, 2015; A. C. Kelley &amp; Schmidt, 2005)"},"properties":{"noteIndex":0},"schema":"https://github.com/citation-style-language/schema/raw/master/csl-citation.json"}</w:instrText>
      </w:r>
      <w:r w:rsidRPr="0008241C">
        <w:rPr>
          <w:sz w:val="22"/>
          <w:szCs w:val="22"/>
        </w:rPr>
        <w:fldChar w:fldCharType="separate"/>
      </w:r>
      <w:r w:rsidRPr="0008241C">
        <w:rPr>
          <w:noProof/>
          <w:sz w:val="22"/>
          <w:szCs w:val="22"/>
        </w:rPr>
        <w:t>Chomik &amp; Piggott, 2015; Kelley &amp; Schmidt, 2005)</w:t>
      </w:r>
      <w:r w:rsidRPr="0008241C">
        <w:rPr>
          <w:sz w:val="22"/>
          <w:szCs w:val="22"/>
        </w:rPr>
        <w:fldChar w:fldCharType="end"/>
      </w:r>
      <w:r w:rsidRPr="0008241C">
        <w:rPr>
          <w:sz w:val="22"/>
          <w:szCs w:val="22"/>
        </w:rPr>
        <w:t>.</w:t>
      </w:r>
    </w:p>
    <w:p w14:paraId="75213951" w14:textId="77777777" w:rsidR="00A01204" w:rsidRPr="0008241C" w:rsidRDefault="00A01204" w:rsidP="00A01204">
      <w:pPr>
        <w:rPr>
          <w:sz w:val="22"/>
          <w:szCs w:val="22"/>
        </w:rPr>
      </w:pPr>
    </w:p>
    <w:p w14:paraId="16A0D75B" w14:textId="77777777" w:rsidR="00A01204" w:rsidRPr="0008241C" w:rsidRDefault="00A01204" w:rsidP="00A01204">
      <w:pPr>
        <w:rPr>
          <w:sz w:val="22"/>
          <w:szCs w:val="22"/>
        </w:rPr>
      </w:pPr>
      <w:r w:rsidRPr="0008241C">
        <w:rPr>
          <w:sz w:val="22"/>
          <w:szCs w:val="22"/>
        </w:rPr>
        <w:t xml:space="preserve">Most South-East Asian countries have recently experienced a decline in the dependency ratio. However, the derived demographic dividend has varied among each country </w:t>
      </w:r>
      <w:r w:rsidRPr="0008241C">
        <w:rPr>
          <w:sz w:val="22"/>
          <w:szCs w:val="22"/>
        </w:rPr>
        <w:fldChar w:fldCharType="begin" w:fldLock="1"/>
      </w:r>
      <w:r w:rsidRPr="0008241C">
        <w:rPr>
          <w:sz w:val="22"/>
          <w:szCs w:val="22"/>
        </w:rPr>
        <w:instrText>ADDIN CSL_CITATION {"citationItems":[{"id":"ITEM-1","itemData":{"DOI":"10.1093/wber/12.3.419","ISBN":"02586770","ISSN":"0258-6770","abstract":"The demographic transition--a change from high to low rates of mortality and fertility--has been more dramatic in East Asia during the twentieth century than in any other region or historical period. By introducing demographic variables into an empirical model of economic growth, this article shows that this transition has contributed substantially to East Asia's so-called economic miracle. The miracle occurred in part because East Asia's demographic transition resulted in its working-age population growing at a much faster rate than its dependent population during 1965-90, thereby expanding the per capita productive capacity of East Asian economies. This effect was not inevitable; rather, it occurred because East Asian countries had social, economic, and political institutions and policies that allowed them to realize the growth potential created by the transition. The empirical analyses indicate that population growth has a purely transitional effect on economic growth; this effect operates only when the dependent and working-age populations are growing at different rates. These results imply that future demographic change will tend to depress growth rates in East Asia, while it will promote more rapid economic growth in Southeast and South Asia.","author":[{"dropping-particle":"","family":"Bloom","given":"David E.","non-dropping-particle":"","parse-names":false,"suffix":""},{"dropping-particle":"","family":"Williamson","given":"Jeffrey G.","non-dropping-particle":"","parse-names":false,"suffix":""}],"container-title":"The World Bank Economic Review","id":"ITEM-1","issue":"3","issued":{"date-parts":[["1998","9","1"]]},"page":"419-455","title":"Demographic Transitions and Economic Miracles in Emerging Asia","type":"article-journal","volume":"12"},"uris":["http://www.mendeley.com/documents/?uuid=d4e81034-ef90-440c-9561-e72aca46734a"]},{"id":"ITEM-2","itemData":{"ISBN":"0833029266","ISSN":"0190-2946","PMID":"9780833029263","abstract":"This report reviews the debate over the effects of demographic change on economic growth and examines the research evidence on the economic impact of changes in age structure. It also examines the relationship between population change and economic development in particular regions of the world, including East Asia, Latin America, sub-Saharan Africa, and the Middle East and North Africa. Finally, it discusses how changes in the age structure interact with labor-market, health, and education policies to contribute to economic growth.","author":[{"dropping-particle":"","family":"Bloom","given":"David E","non-dropping-particle":"","parse-names":false,"suffix":""},{"dropping-particle":"","family":"Canning","given":"David","non-dropping-particle":"","parse-names":false,"suffix":""},{"dropping-particle":"","family":"Sevilla","given":"Jaypee","non-dropping-particle":"","parse-names":false,"suffix":""}],"id":"ITEM-2","issued":{"date-parts":[["2003"]]},"number-of-pages":"125","title":"The demographic dividend: a new perspective on the economic consequences of population change.","type":"book"},"uris":["http://www.mendeley.com/documents/?uuid=81e36a86-a95f-42d9-9ef0-ab9ce36c06fc"]}],"mendeley":{"formattedCitation":"(Bloom &lt;i&gt;et al.&lt;/i&gt;, 2003; Bloom &amp; Williamson, 1998)","manualFormatting":"(Bloom, Canning, &amp; Sevilla, 2003)","plainTextFormattedCitation":"(Bloom et al., 2003; Bloom &amp; Williamson, 1998)","previouslyFormattedCitation":"(Bloom &lt;i&gt;et al.&lt;/i&gt;, 2003; Bloom &amp; Williamson, 1998)"},"properties":{"noteIndex":0},"schema":"https://github.com/citation-style-language/schema/raw/master/csl-citation.json"}</w:instrText>
      </w:r>
      <w:r w:rsidRPr="0008241C">
        <w:rPr>
          <w:sz w:val="22"/>
          <w:szCs w:val="22"/>
        </w:rPr>
        <w:fldChar w:fldCharType="separate"/>
      </w:r>
      <w:r w:rsidRPr="0008241C">
        <w:rPr>
          <w:noProof/>
          <w:sz w:val="22"/>
          <w:szCs w:val="22"/>
        </w:rPr>
        <w:t>(Bloom, Canning, &amp; Sevilla, 2003)</w:t>
      </w:r>
      <w:r w:rsidRPr="0008241C">
        <w:rPr>
          <w:sz w:val="22"/>
          <w:szCs w:val="22"/>
        </w:rPr>
        <w:fldChar w:fldCharType="end"/>
      </w:r>
      <w:r w:rsidRPr="0008241C">
        <w:rPr>
          <w:sz w:val="22"/>
          <w:szCs w:val="22"/>
        </w:rPr>
        <w:t xml:space="preserve"> although the  window of opportunity is likely to close over the next decade as current working-age population reaches retirement age and dependency ratio increases again </w:t>
      </w:r>
      <w:r w:rsidRPr="0008241C">
        <w:rPr>
          <w:sz w:val="22"/>
          <w:szCs w:val="22"/>
        </w:rPr>
        <w:fldChar w:fldCharType="begin" w:fldLock="1"/>
      </w:r>
      <w:r w:rsidRPr="0008241C">
        <w:rPr>
          <w:sz w:val="22"/>
          <w:szCs w:val="22"/>
        </w:rPr>
        <w:instrText>ADDIN CSL_CITATION {"citationItems":[{"id":"ITEM-1","itemData":{"ISBN":"0833029266","ISSN":"0190-2946","PMID":"9780833029263","abstract":"This report reviews the debate over the effects of demographic change on economic growth and examines the research evidence on the economic impact of changes in age structure. It also examines the relationship between population change and economic development in particular regions of the world, including East Asia, Latin America, sub-Saharan Africa, and the Middle East and North Africa. Finally, it discusses how changes in the age structure interact with labor-market, health, and education policies to contribute to economic growth.","author":[{"dropping-particle":"","family":"Bloom","given":"David E","non-dropping-particle":"","parse-names":false,"suffix":""},{"dropping-particle":"","family":"Canning","given":"David","non-dropping-particle":"","parse-names":false,"suffix":""},{"dropping-particle":"","family":"Sevilla","given":"Jaypee","non-dropping-particle":"","parse-names":false,"suffix":""}],"id":"ITEM-1","issued":{"date-parts":[["2003"]]},"number-of-pages":"125","title":"The demographic dividend: a new perspective on the economic consequences of population change.","type":"book"},"uris":["http://www.mendeley.com/documents/?uuid=81e36a86-a95f-42d9-9ef0-ab9ce36c06fc"]},{"id":"ITEM-2","itemData":{"DOI":"10.1111/aepr.12098","ISSN":"18328105","author":[{"dropping-particle":"","family":"Chomik","given":"Rafal","non-dropping-particle":"","parse-names":false,"suffix":""},{"dropping-particle":"","family":"Piggott","given":"John","non-dropping-particle":"","parse-names":false,"suffix":""}],"container-title":"Asian Economic Policy Review","id":"ITEM-2","issue":"2","issued":{"date-parts":[["2015","7","1"]]},"page":"199-222","title":"Population Ageing and Social Security in Asia","type":"article-journal","volume":"10"},"uris":["http://www.mendeley.com/documents/?uuid=44f5c264-fb65-40e6-9810-04b4fc04e14b"]}],"mendeley":{"formattedCitation":"(Bloom &lt;i&gt;et al.&lt;/i&gt;, 2003; Chomik &amp; Piggott, 2015)","plainTextFormattedCitation":"(Bloom et al., 2003; Chomik &amp; Piggott, 2015)","previouslyFormattedCitation":"(Bloom &lt;i&gt;et al.&lt;/i&gt;, 2003; Chomik &amp; Piggot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loom </w:t>
      </w:r>
      <w:r w:rsidRPr="0008241C">
        <w:rPr>
          <w:i/>
          <w:noProof/>
          <w:sz w:val="22"/>
          <w:szCs w:val="22"/>
        </w:rPr>
        <w:t>et al.</w:t>
      </w:r>
      <w:r w:rsidRPr="0008241C">
        <w:rPr>
          <w:noProof/>
          <w:sz w:val="22"/>
          <w:szCs w:val="22"/>
        </w:rPr>
        <w:t>, 2003; Chomik &amp; Piggott, 2015)</w:t>
      </w:r>
      <w:r w:rsidRPr="0008241C">
        <w:rPr>
          <w:sz w:val="22"/>
          <w:szCs w:val="22"/>
        </w:rPr>
        <w:fldChar w:fldCharType="end"/>
      </w:r>
      <w:r w:rsidRPr="0008241C">
        <w:rPr>
          <w:sz w:val="22"/>
          <w:szCs w:val="22"/>
        </w:rPr>
        <w:t xml:space="preserve">. By contrast, South Asia is projected to economically gain from the demographic transition for several more decades </w:t>
      </w:r>
      <w:r w:rsidRPr="0008241C">
        <w:rPr>
          <w:sz w:val="22"/>
          <w:szCs w:val="22"/>
        </w:rPr>
        <w:fldChar w:fldCharType="begin" w:fldLock="1"/>
      </w:r>
      <w:r w:rsidRPr="0008241C">
        <w:rPr>
          <w:sz w:val="22"/>
          <w:szCs w:val="22"/>
        </w:rPr>
        <w:instrText>ADDIN CSL_CITATION {"citationItems":[{"id":"ITEM-1","itemData":{"DOI":"10.1162/ASEP_a_00156","ISSN":"1535-3516","abstract":"The world's two population giants (China and India) have undergone significant, and significantly different, demographic transitions since the 1950s. The demographic dividends associated with these transitions during the first three decades of this century are examined using a global economic model that incorporates full demographic behavior and measures of dependency that reflect the actual number of workers to non-workers, rather than the number of working-aged to non-working-aged. Although much of China's demographic dividend now lies in the past,\\nalternative assumptions about future trends in fertility and labor force\\nparticipation rates are used to demonstrate that China will not\\nnecessarily enter a period of \"demographic taxation\" for at least another decade, if not longer. In contrast with China, much of India's potential demographic dividend lies in waiting for the decades ahead, with the extent and duration depending critically on a range of factors.","author":[{"dropping-particle":"","family":"Golley","given":"Jane","non-dropping-particle":"","parse-names":false,"suffix":""},{"dropping-particle":"","family":"Tyers","given":"Rod","non-dropping-particle":"","parse-names":false,"suffix":""}],"container-title":"Asian Economic Papers","id":"ITEM-1","issue":"3","issued":{"date-parts":[["2012","10"]]},"page":"1-26","title":"Demographic dividends, dependencies, and economic growth in China and India","type":"article-journal","volume":"11"},"uris":["http://www.mendeley.com/documents/?uuid=986a3b88-9a55-4a15-a3cb-834a80f6f1a9"]},{"id":"ITEM-2","itemData":{"DOI":"10.1111/aepr.12098","ISSN":"18328105","author":[{"dropping-particle":"","family":"Chomik","given":"Rafal","non-dropping-particle":"","parse-names":false,"suffix":""},{"dropping-particle":"","family":"Piggott","given":"John","non-dropping-particle":"","parse-names":false,"suffix":""}],"container-title":"Asian Economic Policy Review","id":"ITEM-2","issue":"2","issued":{"date-parts":[["2015","7","1"]]},"page":"199-222","title":"Population Ageing and Social Security in Asia","type":"article-journal","volume":"10"},"uris":["http://www.mendeley.com/documents/?uuid=44f5c264-fb65-40e6-9810-04b4fc04e14b"]}],"mendeley":{"formattedCitation":"(Chomik &amp; Piggott, 2015; Golley &amp; Tyers, 2012)","plainTextFormattedCitation":"(Chomik &amp; Piggott, 2015; Golley &amp; Tyers, 2012)","previouslyFormattedCitation":"(Chomik &amp; Piggott, 2015; Golley &amp; Tyers, 2012)"},"properties":{"noteIndex":0},"schema":"https://github.com/citation-style-language/schema/raw/master/csl-citation.json"}</w:instrText>
      </w:r>
      <w:r w:rsidRPr="0008241C">
        <w:rPr>
          <w:sz w:val="22"/>
          <w:szCs w:val="22"/>
        </w:rPr>
        <w:fldChar w:fldCharType="separate"/>
      </w:r>
      <w:r w:rsidRPr="0008241C">
        <w:rPr>
          <w:noProof/>
          <w:sz w:val="22"/>
          <w:szCs w:val="22"/>
        </w:rPr>
        <w:t>(Chomik &amp; Piggott, 2015; Golley &amp; Tyers, 2012)</w:t>
      </w:r>
      <w:r w:rsidRPr="0008241C">
        <w:rPr>
          <w:sz w:val="22"/>
          <w:szCs w:val="22"/>
        </w:rPr>
        <w:fldChar w:fldCharType="end"/>
      </w:r>
      <w:r w:rsidRPr="0008241C">
        <w:rPr>
          <w:sz w:val="22"/>
          <w:szCs w:val="22"/>
        </w:rPr>
        <w:t xml:space="preserve">. Demographic dividends associated with changing demographic structure are not automatic or guaranteed but can be realized through investment in human capital through health and education programs, and implementing appropriate economic and governance policies as demonstrated in North-East Asia </w:t>
      </w:r>
      <w:r w:rsidRPr="0008241C">
        <w:rPr>
          <w:sz w:val="22"/>
          <w:szCs w:val="22"/>
        </w:rPr>
        <w:fldChar w:fldCharType="begin" w:fldLock="1"/>
      </w:r>
      <w:r w:rsidRPr="0008241C">
        <w:rPr>
          <w:sz w:val="22"/>
          <w:szCs w:val="22"/>
        </w:rPr>
        <w:instrText>ADDIN CSL_CITATION {"citationItems":[{"id":"ITEM-1","itemData":{"ISBN":"0833029266","ISSN":"0190-2946","PMID":"9780833029263","abstract":"This report reviews the debate over the effects of demographic change on economic growth and examines the research evidence on the economic impact of changes in age structure. It also examines the relationship between population change and economic development in particular regions of the world, including East Asia, Latin America, sub-Saharan Africa, and the Middle East and North Africa. Finally, it discusses how changes in the age structure interact with labor-market, health, and education policies to contribute to economic growth.","author":[{"dropping-particle":"","family":"Bloom","given":"David E","non-dropping-particle":"","parse-names":false,"suffix":""},{"dropping-particle":"","family":"Canning","given":"David","non-dropping-particle":"","parse-names":false,"suffix":""},{"dropping-particle":"","family":"Sevilla","given":"Jaypee","non-dropping-particle":"","parse-names":false,"suffix":""}],"id":"ITEM-1","issued":{"date-parts":[["2003"]]},"number-of-pages":"125","title":"The demographic dividend: a new perspective on the economic consequences of population change.","type":"book"},"uris":["http://www.mendeley.com/documents/?uuid=81e36a86-a95f-42d9-9ef0-ab9ce36c06fc"]},{"id":"ITEM-2","itemData":{"author":[{"dropping-particle":"","family":"Gribble","given":"James N","non-dropping-particle":"","parse-names":false,"suffix":""},{"dropping-particle":"","family":"Bremner","given":"Jason","non-dropping-particle":"","parse-names":false,"suffix":""}],"id":"ITEM-2","issue":"2","issued":{"date-parts":[["2012"]]},"title":"Achieving a Demographic Dividend","type":"report","volume":"67"},"uris":["http://www.mendeley.com/documents/?uuid=af3aa58f-7f4d-48a9-b6c4-4343ddfdba20"]},{"id":"ITEM-3","itemData":{"ISBN":"978-0-89714-972-3","author":[{"dropping-particle":"","family":"UNFPA","given":"","non-dropping-particle":"","parse-names":false,"suffix":""}],"id":"ITEM-3","issued":{"date-parts":[["2014"]]},"number-of-pages":"1-126","publisher":"UNFPA","title":"The State of World Population 2014: The Power of 1.8 Billion","type":"book"},"uris":["http://www.mendeley.com/documents/?uuid=fe3e7dfd-b0e2-4314-8c0e-29b07c4846a5"]}],"mendeley":{"formattedCitation":"(Bloom &lt;i&gt;et al.&lt;/i&gt;, 2003; Gribble &amp; Bremner, 2012; UNFPA, 2014)","manualFormatting":"(Bloom, Canning, &amp; Sevilla, 2003; Gribble &amp; Bremner, 2012; UNFPA, 2014)","plainTextFormattedCitation":"(Bloom et al., 2003; Gribble &amp; Bremner, 2012; UNFPA, 2014)","previouslyFormattedCitation":"(Bloom &lt;i&gt;et al.&lt;/i&gt;, 2003; Gribble &amp; Bremner, 2012; UNFPA, 2014)"},"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noProof/>
          <w:sz w:val="22"/>
          <w:szCs w:val="24"/>
        </w:rPr>
        <w:t>Bloom, Canning, &amp; Sevilla</w:t>
      </w:r>
      <w:r w:rsidRPr="0008241C">
        <w:rPr>
          <w:noProof/>
          <w:sz w:val="22"/>
          <w:szCs w:val="22"/>
        </w:rPr>
        <w:t>, 2003; Gribble &amp; Bremner, 2012; UNFPA, 2014)</w:t>
      </w:r>
      <w:r w:rsidRPr="0008241C">
        <w:rPr>
          <w:sz w:val="22"/>
          <w:szCs w:val="22"/>
        </w:rPr>
        <w:fldChar w:fldCharType="end"/>
      </w:r>
      <w:r w:rsidRPr="0008241C">
        <w:rPr>
          <w:sz w:val="22"/>
          <w:szCs w:val="22"/>
        </w:rPr>
        <w:t xml:space="preserve">. It is also crucial to create job opportunity for young people in various economic sectors including social services such as tourism </w:t>
      </w:r>
      <w:r w:rsidRPr="0008241C">
        <w:rPr>
          <w:sz w:val="22"/>
          <w:szCs w:val="22"/>
        </w:rPr>
        <w:fldChar w:fldCharType="begin" w:fldLock="1"/>
      </w:r>
      <w:r w:rsidRPr="0008241C">
        <w:rPr>
          <w:sz w:val="22"/>
          <w:szCs w:val="22"/>
        </w:rPr>
        <w:instrText>ADDIN CSL_CITATION {"citationItems":[{"id":"ITEM-1","itemData":{"ISBN":"0833029266","ISSN":"0190-2946","PMID":"9780833029263","abstract":"This report reviews the debate over the effects of demographic change on economic growth and examines the research evidence on the economic impact of changes in age structure. It also examines the relationship between population change and economic development in particular regions of the world, including East Asia, Latin America, sub-Saharan Africa, and the Middle East and North Africa. Finally, it discusses how changes in the age structure interact with labor-market, health, and education policies to contribute to economic growth.","author":[{"dropping-particle":"","family":"Bloom","given":"David E","non-dropping-particle":"","parse-names":false,"suffix":""},{"dropping-particle":"","family":"Canning","given":"David","non-dropping-particle":"","parse-names":false,"suffix":""},{"dropping-particle":"","family":"Sevilla","given":"Jaypee","non-dropping-particle":"","parse-names":false,"suffix":""}],"id":"ITEM-1","issued":{"date-parts":[["2003"]]},"number-of-pages":"125","title":"The demographic dividend: a new perspective on the economic consequences of population change.","type":"book"},"uris":["http://www.mendeley.com/documents/?uuid=81e36a86-a95f-42d9-9ef0-ab9ce36c06fc"]}],"mendeley":{"formattedCitation":"(Bloom &lt;i&gt;et al.&lt;/i&gt;, 2003)","plainTextFormattedCitation":"(Bloom et al., 2003)","previouslyFormattedCitation":"(Bloom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Bloom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which is achievable in a transition to a green economy </w:t>
      </w:r>
      <w:r w:rsidRPr="0008241C">
        <w:rPr>
          <w:sz w:val="22"/>
          <w:szCs w:val="22"/>
        </w:rPr>
        <w:fldChar w:fldCharType="begin" w:fldLock="1"/>
      </w:r>
      <w:r w:rsidRPr="0008241C">
        <w:rPr>
          <w:sz w:val="22"/>
          <w:szCs w:val="22"/>
        </w:rPr>
        <w:instrText>ADDIN CSL_CITATION {"citationItems":[{"id":"ITEM-1","itemData":{"ISBN":"9789280731439","abstract":"The report is compiled by UNEP's Green Economy Initiative in collaboration with economists and experts worldwide. It demonstrates that the greening of economies is not generally a drag on growth but rather a new engine of growth; that it is a net generator of decent jobs, and that it is also a vital strategy for the elimination of persistent poverty. The report also seeks to motivate policy makers to create the enabling conditions for increased investments in a transition to a green economy.","author":[{"dropping-particle":"","family":"UNEP","given":"","non-dropping-particle":"","parse-names":false,"suffix":""}],"id":"ITEM-1","issued":{"date-parts":[["2011"]]},"number-of-pages":"631","title":"Towards a Green Economy: Pathways to Sustainable Development and Poverty Eradication","type":"book"},"uris":["http://www.mendeley.com/documents/?uuid=22b2256e-c364-4412-902d-6c3487157af7"]}],"mendeley":{"formattedCitation":"(UNEP, 2011b)","plainTextFormattedCitation":"(UNEP, 2011b)","previouslyFormattedCitation":"(UNEP, 2011b)"},"properties":{"noteIndex":0},"schema":"https://github.com/citation-style-language/schema/raw/master/csl-citation.json"}</w:instrText>
      </w:r>
      <w:r w:rsidRPr="0008241C">
        <w:rPr>
          <w:sz w:val="22"/>
          <w:szCs w:val="22"/>
        </w:rPr>
        <w:fldChar w:fldCharType="separate"/>
      </w:r>
      <w:r w:rsidRPr="0008241C">
        <w:rPr>
          <w:noProof/>
          <w:sz w:val="22"/>
          <w:szCs w:val="22"/>
        </w:rPr>
        <w:t>(UNEP, 2011b)</w:t>
      </w:r>
      <w:r w:rsidRPr="0008241C">
        <w:rPr>
          <w:sz w:val="22"/>
          <w:szCs w:val="22"/>
        </w:rPr>
        <w:fldChar w:fldCharType="end"/>
      </w:r>
      <w:r w:rsidRPr="0008241C">
        <w:rPr>
          <w:sz w:val="22"/>
          <w:szCs w:val="22"/>
        </w:rPr>
        <w:t xml:space="preserve"> and in line with the SDGs’ Target 8 (</w:t>
      </w:r>
      <w:hyperlink r:id="rId165" w:history="1">
        <w:r w:rsidRPr="0008241C">
          <w:rPr>
            <w:sz w:val="22"/>
            <w:szCs w:val="22"/>
          </w:rPr>
          <w:t>https://sustainabledevelopment.un.org/sdgs</w:t>
        </w:r>
      </w:hyperlink>
      <w:r w:rsidRPr="0008241C">
        <w:rPr>
          <w:sz w:val="22"/>
          <w:szCs w:val="22"/>
        </w:rPr>
        <w:t>).</w:t>
      </w:r>
    </w:p>
    <w:p w14:paraId="33728C82" w14:textId="77777777" w:rsidR="00A01204" w:rsidRPr="0008241C" w:rsidRDefault="00A01204" w:rsidP="00A01204">
      <w:pPr>
        <w:rPr>
          <w:sz w:val="22"/>
          <w:szCs w:val="22"/>
        </w:rPr>
      </w:pPr>
    </w:p>
    <w:p w14:paraId="4C8537E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40" w:name="_Toc504317251"/>
      <w:bookmarkStart w:id="1141" w:name="_Toc504317944"/>
      <w:bookmarkStart w:id="1142" w:name="_Toc504321290"/>
      <w:r w:rsidRPr="0008241C">
        <w:rPr>
          <w:b/>
          <w:sz w:val="22"/>
          <w:szCs w:val="24"/>
        </w:rPr>
        <w:t>4.2.1.6 Migration and environmental changes</w:t>
      </w:r>
      <w:bookmarkEnd w:id="1140"/>
      <w:bookmarkEnd w:id="1141"/>
      <w:bookmarkEnd w:id="1142"/>
    </w:p>
    <w:p w14:paraId="2DBDBF15" w14:textId="77777777" w:rsidR="00A01204" w:rsidRPr="0008241C" w:rsidRDefault="00A01204" w:rsidP="00A01204">
      <w:pPr>
        <w:rPr>
          <w:sz w:val="22"/>
          <w:szCs w:val="22"/>
        </w:rPr>
      </w:pPr>
    </w:p>
    <w:p w14:paraId="63584445" w14:textId="4FC4B0E8" w:rsidR="00A01204" w:rsidRPr="0008241C" w:rsidRDefault="00A01204" w:rsidP="00A01204">
      <w:pPr>
        <w:rPr>
          <w:sz w:val="22"/>
          <w:szCs w:val="22"/>
        </w:rPr>
      </w:pPr>
      <w:r w:rsidRPr="0008241C">
        <w:rPr>
          <w:sz w:val="22"/>
          <w:szCs w:val="22"/>
        </w:rPr>
        <w:t xml:space="preserve">There is a growing concern about accelerating environmental-change-induced human migration within and between nations, although the effect of this will be mediated by social, political, economic and demographic factors </w:t>
      </w:r>
      <w:r w:rsidRPr="0008241C">
        <w:rPr>
          <w:sz w:val="22"/>
          <w:szCs w:val="22"/>
        </w:rPr>
        <w:fldChar w:fldCharType="begin" w:fldLock="1"/>
      </w:r>
      <w:r w:rsidRPr="0008241C">
        <w:rPr>
          <w:sz w:val="22"/>
          <w:szCs w:val="22"/>
        </w:rPr>
        <w:instrText>ADDIN CSL_CITATION {"citationItems":[{"id":"ITEM-1","itemData":{"DOI":"10.1016/j.gloenvcha.2011.10.001","ISBN":"0959-3780","ISSN":"09593780","abstract":"The infl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fluence of the environment on migration, this paper presents a new framework for understanding the effect of environmental change on migration. The framework identifies fi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fl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fl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 © 2011 Elsevier Ltd.","author":[{"dropping-particle":"","family":"Black","given":"Richard","non-dropping-particle":"","parse-names":false,"suffix":""},{"dropping-particle":"","family":"Adger","given":"W. Neil","non-dropping-particle":"","parse-names":false,"suffix":""},{"dropping-particle":"","family":"Arnell","given":"Nigel W.","non-dropping-particle":"","parse-names":false,"suffix":""},{"dropping-particle":"","family":"Dercon","given":"Stefan","non-dropping-particle":"","parse-names":false,"suffix":""},{"dropping-particle":"","family":"Geddes","given":"Andrew","non-dropping-particle":"","parse-names":false,"suffix":""},{"dropping-particle":"","family":"Thomas","given":"David","non-dropping-particle":"","parse-names":false,"suffix":""}],"container-title":"Global Environmental Change","id":"ITEM-1","issue":"SUPPL. 1","issued":{"date-parts":[["2011"]]},"page":"S3-S11","publisher":"Elsevier Ltd","title":"The effect of environmental change on human migration","type":"article-journal","volume":"21"},"uris":["http://www.mendeley.com/documents/?uuid=c83d1d1e-5677-48fc-b671-0090b62b4168"]},{"id":"ITEM-2","itemData":{"DOI":"10.1007/s11111-014-0210-7","ISBN":"0199-0039","ISSN":"0199-0039","PMID":"25132701","abstract":"This paper presents the findings of a systematic review of scholarly publications that report empirical findings from studies of environmentally-related international migration. There exists a small, but growing accumulation of empirical studies that consider environmentally-linked migration that spans international borders. These studies provide useful evidence for scholars and policymakers in understanding how environmental factors interact with political, economic and social factors to influence migration behavior and outcomes that are specific to international movements of people, in highlighting promising future research directions, and in raising important considerations for international policymaking. Our review identifies countries of migrant origin and destination that have so far been the subject of empirical research, the environmental factors believed to have influenced these migrations, the interactions of environmental and non-environmental factors as well as the role of context in influencing migration behavior, and the types of methods used by researchers. In reporting our findings, we identify the strengths and challenges associated with the main empirical approaches, highlight significant gaps and future opportunities for empirical work, and contribute to advancing understanding of environmental influences on international migration more generally. Specifically, we propose an exploratory framework to take into account the role of context in shaping environmental migration across borders, including the dynamic and complex interactions between environmental and non-environmental factors at a range of scales.","author":[{"dropping-particle":"","family":"Obokata","given":"Reiko","non-dropping-particle":"","parse-names":false,"suffix":""},{"dropping-particle":"","family":"Veronis","given":"Luisa","non-dropping-particle":"","parse-names":false,"suffix":""},{"dropping-particle":"","family":"McLeman","given":"Robert","non-dropping-particle":"","parse-names":false,"suffix":""}],"container-title":"Population and Environment","id":"ITEM-2","issue":"1","issued":{"date-parts":[["2014","9","22"]]},"page":"111-135","title":"Empirical research on international environmental migration: a systematic review","type":"article-journal","volume":"36"},"uris":["http://www.mendeley.com/documents/?uuid=d7481482-4b83-4186-ae0b-3a0c269a3b74"]}],"mendeley":{"formattedCitation":"(Black &lt;i&gt;et al.&lt;/i&gt;, 2011; Obokata &lt;i&gt;et al.&lt;/i&gt;, 2014)","plainTextFormattedCitation":"(Black et al., 2011; Obokata et al., 2014)","previouslyFormattedCitation":"(Black &lt;i&gt;et al.&lt;/i&gt;, 2011; Obokat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lack </w:t>
      </w:r>
      <w:r w:rsidRPr="0008241C">
        <w:rPr>
          <w:i/>
          <w:noProof/>
          <w:sz w:val="22"/>
          <w:szCs w:val="22"/>
        </w:rPr>
        <w:t>et al.</w:t>
      </w:r>
      <w:r w:rsidRPr="0008241C">
        <w:rPr>
          <w:noProof/>
          <w:sz w:val="22"/>
          <w:szCs w:val="22"/>
        </w:rPr>
        <w:t xml:space="preserve">, 2011; Obokat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everal reports estimate and predict the number of migrants displaced by environmental changes including climate changes </w:t>
      </w:r>
      <w:r w:rsidRPr="0008241C">
        <w:rPr>
          <w:sz w:val="22"/>
          <w:szCs w:val="22"/>
        </w:rPr>
        <w:fldChar w:fldCharType="begin" w:fldLock="1"/>
      </w:r>
      <w:r w:rsidRPr="0008241C">
        <w:rPr>
          <w:sz w:val="22"/>
          <w:szCs w:val="22"/>
        </w:rPr>
        <w:instrText>ADDIN CSL_CITATION {"citationItems":[{"id":"ITEM-1","itemData":{"DOI":"10.1098/rstb.2001.0953","ISBN":"doi:10.1098/rstb.2001.0953","ISSN":"0962-8436","PMID":"12028796","abstract":"There is a new phenomenon in the global arena: environmental refugees. These are people who can no longer gain a secure livelihood in their homelands because of drought, soil erosion, desertification, deforestation and other environmental problems, together with the associated problems of population pressures and profound poverty. In their desperation, these people feel they have no alternative but to seek sanctuary elsewhere, however hazardous the attempt. Not all of them have fled their countries, many being internally displaced. But all have abandoned their homelands on a semi-permanent if not permanent basis, with little hope of a foreseeable return. In 1995, environmental refugees totalled at least 25 million people, compared with 27 million traditional refugees (people fleeing political oppression, religious persecution and ethnic troubles). The total number of environmental refugees could well double by the year 2010, and increase steadily for a good while thereafter as growing numbers of impoverished people press ever harder on overloaded environments. When global warming takes hold, there could be as many as 200 million people overtaken by sea-level rise and coastal flooding, by disruptions of monsoon systems and other rainfall regimes, and by droughts of unprecedented severity and duration.","author":[{"dropping-particle":"","family":"Myers","given":"Norman","non-dropping-particle":"","parse-names":false,"suffix":""}],"container-title":"Philosophical Transactions of the Royal Society B: Biological Sciences","id":"ITEM-1","issue":"1420","issued":{"date-parts":[["2002","4","29"]]},"page":"609-613","title":"Environmental refugees: a growing phenomenon of the 21st century","type":"article-journal","volume":"357"},"uris":["http://www.mendeley.com/documents/?uuid=a14a171d-953a-4650-9855-45097d674ea5"]}],"mendeley":{"formattedCitation":"(Myers, 2002)","manualFormatting":"(e.g. Myers, 2002; Tiwari and Joshi, 2015)","plainTextFormattedCitation":"(Myers, 2002)","previouslyFormattedCitation":"(Myers, 2002)"},"properties":{"noteIndex":0},"schema":"https://github.com/citation-style-language/schema/raw/master/csl-citation.json"}</w:instrText>
      </w:r>
      <w:r w:rsidRPr="0008241C">
        <w:rPr>
          <w:sz w:val="22"/>
          <w:szCs w:val="22"/>
        </w:rPr>
        <w:fldChar w:fldCharType="separate"/>
      </w:r>
      <w:r w:rsidRPr="0008241C">
        <w:rPr>
          <w:noProof/>
          <w:sz w:val="22"/>
          <w:szCs w:val="22"/>
        </w:rPr>
        <w:t>(e.g. Myers, 2002; Tiwari and Joshi, 2015)</w:t>
      </w:r>
      <w:r w:rsidRPr="0008241C">
        <w:rPr>
          <w:sz w:val="22"/>
          <w:szCs w:val="22"/>
        </w:rPr>
        <w:fldChar w:fldCharType="end"/>
      </w:r>
      <w:r w:rsidRPr="0008241C">
        <w:rPr>
          <w:sz w:val="22"/>
          <w:szCs w:val="22"/>
        </w:rPr>
        <w:t xml:space="preserve">, but no consensus exists for the whole Asia-Pacific region due to limited empirical data </w:t>
      </w:r>
      <w:r w:rsidRPr="0008241C">
        <w:rPr>
          <w:sz w:val="22"/>
          <w:szCs w:val="22"/>
        </w:rPr>
        <w:fldChar w:fldCharType="begin" w:fldLock="1"/>
      </w:r>
      <w:r w:rsidRPr="0008241C">
        <w:rPr>
          <w:sz w:val="22"/>
          <w:szCs w:val="22"/>
        </w:rPr>
        <w:instrText>ADDIN CSL_CITATION {"citationItems":[{"id":"ITEM-1","itemData":{"DOI":"10.1016/j.gloenvcha.2011.09.005","ISBN":"0959-3780","ISSN":"09593780","abstract":"Estimates and predictions of people displaced by environmental changes have been highly instrumental in the ever-increasing attention given to environmental migration in the media. Yet no consensual estimate exists, let alone a commonly agreed methodology. As a result, predictions and estimates have become one of the most contentious issues in the debates on environmental migration. This article seeks to review the key estimates and predictions existing in the literature, as well as the methodologies they are built on, and the problems and caveats they are fraught with. The first part reviews the figures related to current estimates of people displaced by environmental changes, while a second part examines the predictions for future displacements. The next section synthesises the key methodological difficulties and a final section suggests some possible avenues for improvement. © 2011 Elsevier Ltd.","author":[{"dropping-particle":"","family":"Gemenne","given":"François","non-dropping-particle":"","parse-names":false,"suffix":""}],"container-title":"Global Environmental Change","id":"ITEM-1","issue":"SUPPL. 1","issued":{"date-parts":[["2011"]]},"page":"41-49","title":"Why the numbers don't add up: A review of estimates and predictions of people displaced by environmental changes","type":"article-journal","volume":"21"},"uris":["http://www.mendeley.com/documents/?uuid=2fd37643-99c0-4579-a6a7-f43b03bd5029"]}],"mendeley":{"formattedCitation":"(Gemenne, 2011)","manualFormatting":"(Gemenne, 2011; ADB, 2017)","plainTextFormattedCitation":"(Gemenne, 2011)","previouslyFormattedCitation":"(Gemenne, 2011)"},"properties":{"noteIndex":0},"schema":"https://github.com/citation-style-language/schema/raw/master/csl-citation.json"}</w:instrText>
      </w:r>
      <w:r w:rsidRPr="0008241C">
        <w:rPr>
          <w:sz w:val="22"/>
          <w:szCs w:val="22"/>
        </w:rPr>
        <w:fldChar w:fldCharType="separate"/>
      </w:r>
      <w:r w:rsidRPr="0008241C">
        <w:rPr>
          <w:noProof/>
          <w:sz w:val="22"/>
          <w:szCs w:val="22"/>
        </w:rPr>
        <w:t>(Gemenne, 2011; ADB, 2017)</w:t>
      </w:r>
      <w:r w:rsidRPr="0008241C">
        <w:rPr>
          <w:sz w:val="22"/>
          <w:szCs w:val="22"/>
        </w:rPr>
        <w:fldChar w:fldCharType="end"/>
      </w:r>
      <w:r w:rsidRPr="0008241C">
        <w:rPr>
          <w:sz w:val="22"/>
          <w:szCs w:val="22"/>
        </w:rPr>
        <w:t xml:space="preserve">. Seasonal, temporary and permanent migration has been already among the strategies that households utilize when faced with food and livelihood insecurity associated with climate variability </w:t>
      </w:r>
      <w:r w:rsidRPr="0008241C">
        <w:rPr>
          <w:sz w:val="22"/>
          <w:szCs w:val="22"/>
        </w:rPr>
        <w:fldChar w:fldCharType="begin" w:fldLock="1"/>
      </w:r>
      <w:r w:rsidRPr="0008241C">
        <w:rPr>
          <w:sz w:val="22"/>
          <w:szCs w:val="22"/>
        </w:rPr>
        <w:instrText>ADDIN CSL_CITATION {"citationItems":[{"id":"ITEM-1","itemData":{"ISBN":"978-0-89714-972-3","author":[{"dropping-particle":"","family":"UNFPA","given":"","non-dropping-particle":"","parse-names":false,"suffix":""}],"id":"ITEM-1","issued":{"date-parts":[["2014"]]},"number-of-pages":"1-126","publisher":"UNFPA","title":"The State of World Population 2014: The Power of 1.8 Billion","type":"book"},"uris":["http://www.mendeley.com/documents/?uuid=fe3e7dfd-b0e2-4314-8c0e-29b07c4846a5"]}],"mendeley":{"formattedCitation":"(UNFPA, 2014)","plainTextFormattedCitation":"(UNFPA, 2014)","previouslyFormattedCitation":"(UNFPA, 2014)"},"properties":{"noteIndex":0},"schema":"https://github.com/citation-style-language/schema/raw/master/csl-citation.json"}</w:instrText>
      </w:r>
      <w:r w:rsidRPr="0008241C">
        <w:rPr>
          <w:sz w:val="22"/>
          <w:szCs w:val="22"/>
        </w:rPr>
        <w:fldChar w:fldCharType="separate"/>
      </w:r>
      <w:r w:rsidRPr="0008241C">
        <w:rPr>
          <w:noProof/>
          <w:sz w:val="22"/>
          <w:szCs w:val="22"/>
        </w:rPr>
        <w:t>(UNFPA, 2014)</w:t>
      </w:r>
      <w:r w:rsidRPr="0008241C">
        <w:rPr>
          <w:sz w:val="22"/>
          <w:szCs w:val="22"/>
        </w:rPr>
        <w:fldChar w:fldCharType="end"/>
      </w:r>
      <w:r w:rsidRPr="0008241C">
        <w:rPr>
          <w:sz w:val="22"/>
          <w:szCs w:val="22"/>
        </w:rPr>
        <w:t xml:space="preserve">, and climate-related migration could become more prevalent in the future with the anticipated increase in frequency and intensity of adverse climate events </w:t>
      </w:r>
      <w:r w:rsidRPr="0008241C">
        <w:rPr>
          <w:sz w:val="22"/>
          <w:szCs w:val="22"/>
        </w:rPr>
        <w:fldChar w:fldCharType="begin" w:fldLock="1"/>
      </w:r>
      <w:r w:rsidRPr="0008241C">
        <w:rPr>
          <w:sz w:val="22"/>
          <w:szCs w:val="22"/>
        </w:rPr>
        <w:instrText>ADDIN CSL_CITATION {"citationItems":[{"id":"ITEM-1","itemData":{"author":[{"dropping-particle":"","family":"Raleigh","given":"Clionadh","non-dropping-particle":"","parse-names":false,"suffix":""},{"dropping-particle":"","family":"Jordan","given":"Lisa","non-dropping-particle":"","parse-names":false,"suffix":""},{"dropping-particle":"","family":"Salehyan","given":"Idean","non-dropping-particle":"","parse-names":false,"suffix":""}],"id":"ITEM-1","issued":{"date-parts":[["2008"]]},"publisher":"The World Bank","title":"Assessing the Impact of Climate Change on Migration and Conflict","type":"report"},"uris":["http://www.mendeley.com/documents/?uuid=20618651-434d-33b0-b57b-9e2b7aa7d4f4"]}],"mendeley":{"formattedCitation":"(Raleigh &lt;i&gt;et al.&lt;/i&gt;, 2008)","plainTextFormattedCitation":"(Raleigh et al., 2008)","previouslyFormattedCitation":"(Raleigh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Raleigh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Moreover, migration due to environmental changes was reported in the Asia-Pacific region such as massive displacement in Sumatra after the 2004 Indian Ocean Tsunami </w:t>
      </w:r>
      <w:r w:rsidRPr="0008241C">
        <w:rPr>
          <w:sz w:val="22"/>
          <w:szCs w:val="22"/>
        </w:rPr>
        <w:fldChar w:fldCharType="begin" w:fldLock="1"/>
      </w:r>
      <w:r w:rsidRPr="0008241C">
        <w:rPr>
          <w:sz w:val="22"/>
          <w:szCs w:val="22"/>
        </w:rPr>
        <w:instrText>ADDIN CSL_CITATION {"citationItems":[{"id":"ITEM-1","itemData":{"DOI":"10.1080/00045608.2014.892351","ISSN":"0004-5608","author":[{"dropping-particle":"","family":"Gray","given":"Clark","non-dropping-particle":"","parse-names":false,"suffix":""},{"dropping-particle":"","family":"Frankenberg","given":"Elizabeth","non-dropping-particle":"","parse-names":false,"suffix":""},{"dropping-particle":"","family":"Gillespie","given":"Thomas","non-dropping-particle":"","parse-names":false,"suffix":""},{"dropping-particle":"","family":"Sumantri","given":"Cecep","non-dropping-particle":"","parse-names":false,"suffix":""},{"dropping-particle":"","family":"Thomas","given":"Duncan","non-dropping-particle":"","parse-names":false,"suffix":""}],"container-title":"Annals of the Association of American Geographers","id":"ITEM-1","issue":"3","issued":{"date-parts":[["2014","5","4"]]},"note":"NULL","page":"594-612","title":"Studying Displacement After a Disaster Using Large-Scale Survey Methods: Sumatra After the 2004 Tsunami","type":"article-journal","volume":"104"},"uris":["http://www.mendeley.com/documents/?uuid=6157d9bc-961c-4a1f-928f-a1fd93186221"]}],"mendeley":{"formattedCitation":"(C. Gray &lt;i&gt;et al.&lt;/i&gt;, 2014)","manualFormatting":"(Gray, Frankenberg, &amp; Gillespie et al., 2014)","plainTextFormattedCitation":"(C. Gray et al., 2014)","previouslyFormattedCitation":"(C. Gray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Gray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hort-distance outmigration caused by deforestation and subsequent land degradation in Nepal </w:t>
      </w:r>
      <w:r w:rsidRPr="0008241C">
        <w:rPr>
          <w:sz w:val="22"/>
          <w:szCs w:val="22"/>
        </w:rPr>
        <w:fldChar w:fldCharType="begin" w:fldLock="1"/>
      </w:r>
      <w:r w:rsidRPr="0008241C">
        <w:rPr>
          <w:sz w:val="22"/>
          <w:szCs w:val="22"/>
        </w:rPr>
        <w:instrText>ADDIN CSL_CITATION {"citationItems":[{"id":"ITEM-1","itemData":{"DOI":"10.1007/s11111-010-0119-8","ISSN":"0199-0039","author":[{"dropping-particle":"","family":"Massey","given":"Douglas S.","non-dropping-particle":"","parse-names":false,"suffix":""},{"dropping-particle":"","family":"Axinn","given":"William G.","non-dropping-particle":"","parse-names":false,"suffix":""},{"dropping-particle":"","family":"Ghimire","given":"Dirgha J.","non-dropping-particle":"","parse-names":false,"suffix":""}],"container-title":"Population and Environment","id":"ITEM-1","issue":"2-3","issued":{"date-parts":[["2010","12","1"]]},"note":"NULL","page":"109-136","title":"Environmental change and out-migration: evidence from Nepal","type":"article-journal","volume":"32"},"uris":["http://www.mendeley.com/documents/?uuid=51b7bb21-4b4a-4d48-a89b-e6dc10eec8f6"]}],"mendeley":{"formattedCitation":"(Massey &lt;i&gt;et al.&lt;/i&gt;, 2010)","plainTextFormattedCitation":"(Massey et al., 2010)","previouslyFormattedCitation":"(Massey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Massey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permanent migration from one province to another influenced by an increase in local temperature </w:t>
      </w:r>
      <w:r w:rsidRPr="0008241C">
        <w:rPr>
          <w:sz w:val="22"/>
          <w:szCs w:val="22"/>
        </w:rPr>
        <w:fldChar w:fldCharType="begin" w:fldLock="1"/>
      </w:r>
      <w:r w:rsidRPr="0008241C">
        <w:rPr>
          <w:sz w:val="22"/>
          <w:szCs w:val="22"/>
        </w:rPr>
        <w:instrText>ADDIN CSL_CITATION {"citationItems":[{"id":"ITEM-1","itemData":{"DOI":"10.1073/pnas.1317166111","ISBN":"0711232105","ISSN":"0027-8424","PMID":"24958887","abstract":"We present a microlevel study to simultaneously investigate the effects of variations in temperature and precipitation along with sudden natural disasters to infer their relative influence on migration that is likely permanent. The study is made possible by the availability of household panel data from Indonesia with an exceptional tracking rate combined with frequent occurrence of natural disasters and significant climatic variations, thus providing a quasi-experiment to examine the influence of environment on migration. Using data on 7,185 households followed over 15 y, we analyze whole-household, province-to-province migration, which allows us to understand the effects of environmental factors on permanent moves that may differ from temporary migration. The results suggest that permanent migration is influenced by climatic variations, whereas episodic disasters tend to have much smaller or no impact on such migration. In particular, temperature has a nonlinear effect on migration such that above 25 °C, a rise in temperature is related to an increase in outmigration, potentially through its impact on economic conditions. We use these results to estimate the impact of projected temperature increases on future permanent migration. Though precipitation also has a similar nonlinear effect on migration, the effect is smaller than that of temperature, underscoring the importance of using an expanded set of climatic factors as predictors of migration. These findings on the minimal influence of natural disasters and precipitation on permanent moves supplement previous findings on the significant role of these variables in promoting temporary migration.","author":[{"dropping-particle":"","family":"Bohra-Mishra","given":"Pratikshya","non-dropping-particle":"","parse-names":false,"suffix":""},{"dropping-particle":"","family":"Oppenheimer","given":"Michael","non-dropping-particle":"","parse-names":false,"suffix":""},{"dropping-particle":"","family":"Hsiang","given":"Solomon M","non-dropping-particle":"","parse-names":false,"suffix":""}],"container-title":"Proceedings of the National Academy of Sciences of the United States of America","id":"ITEM-1","issue":"27","issued":{"date-parts":[["2014","7","8"]]},"page":"9780-9785","title":"Nonlinear permanent migration response to climatic variations but minimal response to disasters","type":"article-journal","volume":"111"},"uris":["http://www.mendeley.com/documents/?uuid=54219482-26d4-4386-8afd-e5e3df5b5dcf"]}],"mendeley":{"formattedCitation":"(Bohra-Mishra &lt;i&gt;et al.&lt;/i&gt;, 2014)","plainTextFormattedCitation":"(Bohra-Mishra et al., 2014)","previouslyFormattedCitation":"(Bohra-Mishr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ohra-Mishr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nd long-term migration influenced by heat stress in Pakistan </w:t>
      </w:r>
      <w:r w:rsidRPr="0008241C">
        <w:rPr>
          <w:sz w:val="22"/>
          <w:szCs w:val="22"/>
        </w:rPr>
        <w:fldChar w:fldCharType="begin" w:fldLock="1"/>
      </w:r>
      <w:r w:rsidRPr="0008241C">
        <w:rPr>
          <w:sz w:val="22"/>
          <w:szCs w:val="22"/>
        </w:rPr>
        <w:instrText>ADDIN CSL_CITATION {"citationItems":[{"id":"ITEM-1","itemData":{"DOI":"10.1038/nclimate2103","ISBN":"2122633255","ISSN":"1758-678X","PMID":"25132865","abstract":"Human migration attributable to climate events has recently received significant attention from the academic and policy communities1,2 . Quantitative evidence on the relationship between individual,permanentmigrationandnatural disasters is limited3–9 . A 21-year longitudinal survey conducted in rural Pakistan (1991–2012) provides a unique opportunity to understand the relationship between weather and long-term migration.Welink individual-level informationfromthissurvey to satellite-derived measures of climate variability and control for potential confounders using a multivariate approach. We find that flooding—aclimate shock associated with large relief efforts—has modest to insignificant impacts on migration. Heat stress, however—which has attracted relatively little relief—consistently increases the long-term migration of men, driven by a negative effect on farm and non-farm income. Addressingweather-related displacement will require policies that both enhance resilience to climate shocks and lower barriers to welfare-enhancing population movements. Donors","author":[{"dropping-particle":"","family":"Mueller","given":"V","non-dropping-particle":"","parse-names":false,"suffix":""},{"dropping-particle":"","family":"Gray","given":"C","non-dropping-particle":"","parse-names":false,"suffix":""},{"dropping-particle":"","family":"Kosec","given":"K","non-dropping-particle":"","parse-names":false,"suffix":""}],"container-title":"Nature Climate Change","id":"ITEM-1","issue":"3","issued":{"date-parts":[["2014","1","26"]]},"page":"182-185","title":"Heat stress increases long-term human migration in rural Pakistan","type":"article-journal","volume":"4"},"uris":["http://www.mendeley.com/documents/?uuid=239330e8-ba25-4836-b041-a308a8e02e74"]}],"mendeley":{"formattedCitation":"(Mueller &lt;i&gt;et al.&lt;/i&gt;, 2014)","plainTextFormattedCitation":"(Mueller et al., 2014)","previouslyFormattedCitation":"(Mueller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uell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implistic </w:t>
      </w:r>
      <w:r w:rsidRPr="0008241C">
        <w:rPr>
          <w:sz w:val="22"/>
          <w:szCs w:val="22"/>
        </w:rPr>
        <w:lastRenderedPageBreak/>
        <w:t xml:space="preserve">speculation and exaggeration on environmental migration should be avoided as is the case for popular awareness about climate refugees from the Pacific Islands and Tuvalu in particular </w:t>
      </w:r>
      <w:r w:rsidRPr="0008241C">
        <w:rPr>
          <w:sz w:val="22"/>
          <w:szCs w:val="22"/>
        </w:rPr>
        <w:fldChar w:fldCharType="begin" w:fldLock="1"/>
      </w:r>
      <w:r w:rsidRPr="0008241C">
        <w:rPr>
          <w:sz w:val="22"/>
          <w:szCs w:val="22"/>
        </w:rPr>
        <w:instrText>ADDIN CSL_CITATION {"citationItems":[{"id":"ITEM-1","itemData":{"DOI":"10.1016/j.gloenvcha.2008.09.006","ISBN":"0959-3780","ISSN":"09593780","abstract":"This paper shows the extent to which people in Funafuti – the main island of Tuvalu – are intending to migrate in response to climate change. It presents evidence collected from Funafuti to challenge the widely held assumption that climate change is,will, or should result in large-scalemigration fromTuvalu. It shows that formost people climate change is not a reason for concern, let alone a reason tomigrate, and thatwould-bemigrants do not cite climate change as a reason to leave. People in Funafutiwish to remain living in Funafuti for reasons of lifestyle, culture and identity. Concerns about the impacts of climate change are not currently a signiﬁcant driver of migration from Funafuti, and do not appear to be a signiﬁcant inﬂuence on those who intend to migrate in the future.","author":[{"dropping-particle":"","family":"Mortreux","given":"Colette","non-dropping-particle":"","parse-names":false,"suffix":""},{"dropping-particle":"","family":"Barnett","given":"Jon","non-dropping-particle":"","parse-names":false,"suffix":""}],"container-title":"Global Environmental Change","id":"ITEM-1","issue":"1","issued":{"date-parts":[["2009","2"]]},"page":"105-112","title":"Climate change, migration and adaptation in Funafuti, Tuvalu","type":"article-journal","volume":"19"},"uris":["http://www.mendeley.com/documents/?uuid=d4fd361a-cb4c-40af-86a9-86ce5daa8e34"]}],"mendeley":{"formattedCitation":"(Mortreux &amp; Barnett, 2009)","plainTextFormattedCitation":"(Mortreux &amp; Barnett, 2009)","previouslyFormattedCitation":"(Mortreux &amp; Barnett, 2009)"},"properties":{"noteIndex":0},"schema":"https://github.com/citation-style-language/schema/raw/master/csl-citation.json"}</w:instrText>
      </w:r>
      <w:r w:rsidRPr="0008241C">
        <w:rPr>
          <w:sz w:val="22"/>
          <w:szCs w:val="22"/>
        </w:rPr>
        <w:fldChar w:fldCharType="separate"/>
      </w:r>
      <w:r w:rsidRPr="0008241C">
        <w:rPr>
          <w:noProof/>
          <w:sz w:val="22"/>
          <w:szCs w:val="22"/>
        </w:rPr>
        <w:t>(Mortreux &amp; Barnett, 2009)</w:t>
      </w:r>
      <w:r w:rsidRPr="0008241C">
        <w:rPr>
          <w:sz w:val="22"/>
          <w:szCs w:val="22"/>
        </w:rPr>
        <w:fldChar w:fldCharType="end"/>
      </w:r>
      <w:r w:rsidRPr="0008241C">
        <w:rPr>
          <w:sz w:val="22"/>
          <w:szCs w:val="22"/>
        </w:rPr>
        <w:t xml:space="preserve">, but continuing evidence-based research on the connections between environmental changes and migration is critical especially for climate change adaptation </w:t>
      </w:r>
      <w:r w:rsidRPr="0008241C">
        <w:rPr>
          <w:sz w:val="22"/>
          <w:szCs w:val="22"/>
        </w:rPr>
        <w:fldChar w:fldCharType="begin" w:fldLock="1"/>
      </w:r>
      <w:r w:rsidRPr="0008241C">
        <w:rPr>
          <w:sz w:val="22"/>
          <w:szCs w:val="22"/>
        </w:rPr>
        <w:instrText>ADDIN CSL_CITATION {"citationItems":[{"id":"ITEM-1","itemData":{"author":[{"dropping-particle":"","family":"Bremner","given":"Jason","non-dropping-particle":"","parse-names":false,"suffix":""},{"dropping-particle":"","family":"Hunter","given":"Lori M","non-dropping-particle":"","parse-names":false,"suffix":""}],"container-title":"Population Bulletin","id":"ITEM-1","issue":"1","issued":{"date-parts":[["2014"]]},"title":"Migration and the Environment","type":"report","volume":"69"},"uris":["http://www.mendeley.com/documents/?uuid=f0c721f7-e48b-43ad-9ea4-384e65534249"]}],"mendeley":{"formattedCitation":"(Bremner &amp; Hunter, 2014)","manualFormatting":"(Bremner &amp; Hunter, 2014; ADB, 2017)","plainTextFormattedCitation":"(Bremner &amp; Hunter, 2014)","previouslyFormattedCitation":"(Bremner &amp; Hunter, 2014)"},"properties":{"noteIndex":0},"schema":"https://github.com/citation-style-language/schema/raw/master/csl-citation.json"}</w:instrText>
      </w:r>
      <w:r w:rsidRPr="0008241C">
        <w:rPr>
          <w:sz w:val="22"/>
          <w:szCs w:val="22"/>
        </w:rPr>
        <w:fldChar w:fldCharType="separate"/>
      </w:r>
      <w:r w:rsidRPr="0008241C">
        <w:rPr>
          <w:noProof/>
          <w:sz w:val="22"/>
          <w:szCs w:val="22"/>
        </w:rPr>
        <w:t>(Bremner &amp; Hunter, 2014; ADB, 2017)</w:t>
      </w:r>
      <w:r w:rsidRPr="0008241C">
        <w:rPr>
          <w:sz w:val="22"/>
          <w:szCs w:val="22"/>
        </w:rPr>
        <w:fldChar w:fldCharType="end"/>
      </w:r>
      <w:r w:rsidRPr="0008241C">
        <w:rPr>
          <w:sz w:val="22"/>
          <w:szCs w:val="22"/>
        </w:rPr>
        <w:t xml:space="preserve">. International migration induced by local conflicts and wars in South and Western Asia have led to the refugees fleeing away from their countries such as Afghanistan and Syria in last few years. The </w:t>
      </w:r>
      <w:r w:rsidRPr="0008241C">
        <w:rPr>
          <w:sz w:val="22"/>
          <w:szCs w:val="22"/>
        </w:rPr>
        <w:fldChar w:fldCharType="begin" w:fldLock="1"/>
      </w:r>
      <w:r w:rsidRPr="0008241C">
        <w:rPr>
          <w:sz w:val="22"/>
          <w:szCs w:val="22"/>
        </w:rPr>
        <w:instrText>ADDIN CSL_CITATION {"citationItems":[{"id":"ITEM-1","itemData":{"author":[{"dropping-particle":"","family":"UNHCR","given":"","non-dropping-particle":"","parse-names":false,"suffix":""}],"id":"ITEM-1","issued":{"date-parts":[["2015"]]},"title":"Global trends forced displacement in 2015","type":"report"},"uris":["http://www.mendeley.com/documents/?uuid=8e0ce83e-f0ca-4097-b232-8d5860863e46"]}],"mendeley":{"formattedCitation":"(UNHCR, 2015)","plainTextFormattedCitation":"(UNHCR, 2015)","previouslyFormattedCitation":"(UNHCR, 2015)"},"properties":{"noteIndex":0},"schema":"https://github.com/citation-style-language/schema/raw/master/csl-citation.json"}</w:instrText>
      </w:r>
      <w:r w:rsidRPr="0008241C">
        <w:rPr>
          <w:sz w:val="22"/>
          <w:szCs w:val="22"/>
        </w:rPr>
        <w:fldChar w:fldCharType="separate"/>
      </w:r>
      <w:r w:rsidRPr="0008241C">
        <w:rPr>
          <w:noProof/>
          <w:sz w:val="22"/>
          <w:szCs w:val="22"/>
        </w:rPr>
        <w:t>(UNHCR, 2015)</w:t>
      </w:r>
      <w:r w:rsidRPr="0008241C">
        <w:rPr>
          <w:sz w:val="22"/>
          <w:szCs w:val="22"/>
        </w:rPr>
        <w:fldChar w:fldCharType="end"/>
      </w:r>
      <w:r w:rsidRPr="0008241C">
        <w:rPr>
          <w:sz w:val="22"/>
          <w:szCs w:val="22"/>
        </w:rPr>
        <w:t xml:space="preserve"> identified over 3.9 million Syrian refugees and 2.6 million Afghan refugees in 2014, making up 33</w:t>
      </w:r>
      <w:r w:rsidR="00C934E9">
        <w:rPr>
          <w:sz w:val="22"/>
          <w:szCs w:val="22"/>
        </w:rPr>
        <w:t xml:space="preserve"> per cent</w:t>
      </w:r>
      <w:r w:rsidRPr="0008241C">
        <w:rPr>
          <w:sz w:val="22"/>
          <w:szCs w:val="22"/>
        </w:rPr>
        <w:t xml:space="preserve"> of the global total (19.5 million), but it lacks of empirical data to assess its socio-ecological effects. </w:t>
      </w:r>
    </w:p>
    <w:p w14:paraId="4C3FFB62" w14:textId="77777777" w:rsidR="00A01204" w:rsidRPr="0008241C" w:rsidRDefault="00A01204" w:rsidP="00A01204">
      <w:pPr>
        <w:rPr>
          <w:sz w:val="22"/>
          <w:szCs w:val="22"/>
        </w:rPr>
      </w:pPr>
    </w:p>
    <w:p w14:paraId="4D9BC328" w14:textId="77777777" w:rsidR="00A01204" w:rsidRPr="0008241C" w:rsidRDefault="00A01204" w:rsidP="00A01204">
      <w:pPr>
        <w:keepNext/>
        <w:tabs>
          <w:tab w:val="clear" w:pos="1247"/>
          <w:tab w:val="left" w:pos="765"/>
        </w:tabs>
        <w:outlineLvl w:val="2"/>
        <w:rPr>
          <w:b/>
          <w:sz w:val="24"/>
          <w:szCs w:val="24"/>
        </w:rPr>
      </w:pPr>
      <w:bookmarkStart w:id="1143" w:name="_Toc504317252"/>
      <w:bookmarkStart w:id="1144" w:name="_Toc504317945"/>
      <w:bookmarkStart w:id="1145" w:name="_Toc504320430"/>
      <w:bookmarkStart w:id="1146" w:name="_Toc504320653"/>
      <w:bookmarkStart w:id="1147" w:name="_Toc504320877"/>
      <w:bookmarkStart w:id="1148" w:name="_Toc504321291"/>
      <w:bookmarkStart w:id="1149" w:name="_Toc524044070"/>
      <w:r w:rsidRPr="0008241C">
        <w:rPr>
          <w:b/>
          <w:sz w:val="24"/>
          <w:szCs w:val="24"/>
        </w:rPr>
        <w:t xml:space="preserve">4.2.2 </w:t>
      </w:r>
      <w:r w:rsidRPr="0008241C">
        <w:rPr>
          <w:b/>
          <w:sz w:val="24"/>
          <w:szCs w:val="24"/>
        </w:rPr>
        <w:tab/>
        <w:t>Economic Drivers</w:t>
      </w:r>
      <w:bookmarkEnd w:id="1143"/>
      <w:bookmarkEnd w:id="1144"/>
      <w:bookmarkEnd w:id="1145"/>
      <w:bookmarkEnd w:id="1146"/>
      <w:bookmarkEnd w:id="1147"/>
      <w:bookmarkEnd w:id="1148"/>
      <w:bookmarkEnd w:id="1149"/>
      <w:r w:rsidRPr="0008241C">
        <w:rPr>
          <w:b/>
          <w:sz w:val="24"/>
          <w:szCs w:val="24"/>
        </w:rPr>
        <w:t xml:space="preserve"> </w:t>
      </w:r>
    </w:p>
    <w:p w14:paraId="6B9AA63A" w14:textId="77777777" w:rsidR="00A01204" w:rsidRPr="0008241C" w:rsidRDefault="00A01204" w:rsidP="00A01204">
      <w:pPr>
        <w:rPr>
          <w:sz w:val="22"/>
          <w:szCs w:val="22"/>
          <w:lang w:eastAsia="ja-JP"/>
        </w:rPr>
      </w:pPr>
    </w:p>
    <w:p w14:paraId="26E7F0F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50" w:name="_Toc504317253"/>
      <w:bookmarkStart w:id="1151" w:name="_Toc504317946"/>
      <w:bookmarkStart w:id="1152" w:name="_Toc504321292"/>
      <w:r w:rsidRPr="0008241C">
        <w:rPr>
          <w:b/>
          <w:sz w:val="22"/>
          <w:szCs w:val="24"/>
        </w:rPr>
        <w:t>4.2.2.1 Economic growth</w:t>
      </w:r>
      <w:bookmarkEnd w:id="1150"/>
      <w:bookmarkEnd w:id="1151"/>
      <w:bookmarkEnd w:id="1152"/>
    </w:p>
    <w:p w14:paraId="2B13EACE" w14:textId="77777777" w:rsidR="00A01204" w:rsidRPr="0008241C" w:rsidRDefault="00A01204" w:rsidP="00A01204">
      <w:pPr>
        <w:rPr>
          <w:noProof/>
          <w:sz w:val="22"/>
          <w:szCs w:val="22"/>
        </w:rPr>
      </w:pPr>
    </w:p>
    <w:p w14:paraId="3623A7B8" w14:textId="37DEE284" w:rsidR="00A01204" w:rsidRPr="0008241C" w:rsidRDefault="00A01204" w:rsidP="00A01204">
      <w:pPr>
        <w:rPr>
          <w:sz w:val="22"/>
          <w:szCs w:val="22"/>
        </w:rPr>
      </w:pPr>
      <w:r w:rsidRPr="0008241C">
        <w:rPr>
          <w:noProof/>
          <w:sz w:val="22"/>
          <w:szCs w:val="22"/>
        </w:rPr>
        <w:t>Economic growth is expressed by the increase of Gross Domestic Product (GDP) and by GDP per capita. GDP growth in developing Asian countries was 6.2 per cent in 2014, much higher than in major industrial economies with 1.4</w:t>
      </w:r>
      <w:r w:rsidR="00C934E9">
        <w:rPr>
          <w:noProof/>
          <w:sz w:val="22"/>
          <w:szCs w:val="22"/>
        </w:rPr>
        <w:t xml:space="preserve"> per cent</w:t>
      </w:r>
      <w:r w:rsidRPr="0008241C">
        <w:rPr>
          <w:noProof/>
          <w:sz w:val="22"/>
          <w:szCs w:val="22"/>
        </w:rPr>
        <w:t xml:space="preserve"> </w:t>
      </w:r>
      <w:r w:rsidRPr="0008241C">
        <w:rPr>
          <w:noProof/>
          <w:sz w:val="22"/>
          <w:szCs w:val="22"/>
        </w:rPr>
        <w:fldChar w:fldCharType="begin" w:fldLock="1"/>
      </w:r>
      <w:r w:rsidRPr="0008241C">
        <w:rPr>
          <w:noProof/>
          <w:sz w:val="22"/>
          <w:szCs w:val="22"/>
        </w:rPr>
        <w:instrText>ADDIN CSL_CITATION {"citationItems":[{"id":"ITEM-1","itemData":{"author":[{"dropping-particle":"","family":"UNESCAP","given":"","non-dropping-particle":"","parse-names":false,"suffix":""},{"dropping-particle":"","family":"ADB","given":"","non-dropping-particle":"","parse-names":false,"suffix":""},{"dropping-particle":"","family":"UNDP","given":"","non-dropping-particle":"","parse-names":false,"suffix":""}],"id":"ITEM-1","issued":{"date-parts":[["2015"]]},"title":"Making It Happen: Asia-Pacific Regional MDGs Report 2014/15","type":"report"},"uris":["http://www.mendeley.com/documents/?uuid=db565352-7a2c-477d-9b7d-6f05b44a1901"]},{"id":"ITEM-2","itemData":{"ISBN":"978-92-1-057374-0","abstract":"iii The 2015 edition of ESCAP's Economic and Social Survey of Asia and the Pacific covers an issue that is of special international importance this year: inclusive growth. This issue has direct bearing on the three global priorities for 2015: completing the Millennium Development Goals; adopting an ambitious new sustainable development agenda, including a set of sustainable development goals (SDGs); and reaching a meaningful, universal agreement on climate change. The developing economies of the Asia-Pacific region continue to lead the global economic recovery. However, the economic expansion remains lower than pre-crisis levels and is not commensurate with growing populations and incomes of the region. Despite success in reducing poverty, the Survey shows an increase in income inequality. There are also inequalities in terms of opportunities between the richest and the poorest, between urban and rural areas, and between regions within the same country. The Survey also demonstrates that while access to health, education, clean drinking water and other basic public services improved between the 1990s and the 2000s, the opportunity for every citizen to benefit from them actually shrank due to such factors such as gender and the level of income of one's parents.","author":[{"dropping-particle":"","family":"UNESCAP","given":"","non-dropping-particle":"","parse-names":false,"suffix":""}],"id":"ITEM-2","issued":{"date-parts":[["2015"]]},"publisher":"United Nation Publication","publisher-place":"New York","title":"ECONOMIC AND SOCIAL SURVEY OF ASIA AND THE PACIFIC 2015 MAKING GROWTH MORE INCLUSIVE FOR SUSTAINABLE DEVELOPMENT","type":"book"},"uris":["http://www.mendeley.com/documents/?uuid=54c80ffc-cd76-3e45-8a12-80d083bb8137"]}],"mendeley":{"formattedCitation":"(UNESCAP, 2015a; UNESCAP &lt;i&gt;et al.&lt;/i&gt;, 2015)","plainTextFormattedCitation":"(UNESCAP, 2015a; UNESCAP et al., 2015)","previouslyFormattedCitation":"(UNESCAP, 2015a; UNESCAP &lt;i&gt;et al.&lt;/i&gt;, 2015)"},"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UNESCAP, 2015a; UNESCAP </w:t>
      </w:r>
      <w:r w:rsidRPr="0008241C">
        <w:rPr>
          <w:i/>
          <w:noProof/>
          <w:sz w:val="22"/>
          <w:szCs w:val="22"/>
        </w:rPr>
        <w:t>et al.</w:t>
      </w:r>
      <w:r w:rsidRPr="0008241C">
        <w:rPr>
          <w:noProof/>
          <w:sz w:val="22"/>
          <w:szCs w:val="22"/>
        </w:rPr>
        <w:t>, 2015)</w:t>
      </w:r>
      <w:r w:rsidRPr="0008241C">
        <w:rPr>
          <w:noProof/>
          <w:sz w:val="22"/>
          <w:szCs w:val="22"/>
        </w:rPr>
        <w:fldChar w:fldCharType="end"/>
      </w:r>
      <w:r w:rsidRPr="0008241C">
        <w:rPr>
          <w:noProof/>
          <w:sz w:val="22"/>
          <w:szCs w:val="22"/>
        </w:rPr>
        <w:t xml:space="preserve">. Economic growth changes consumption volumes and patterns and levels of investment in infrastructure. In </w:t>
      </w:r>
      <w:r w:rsidRPr="0008241C">
        <w:rPr>
          <w:noProof/>
          <w:sz w:val="22"/>
          <w:szCs w:val="22"/>
          <w:lang w:val="en-US"/>
        </w:rPr>
        <w:t xml:space="preserve">last two decades rapid economic growth in the Asia-Pacific region has brought about many regional or global benefits but has also resulted in some negative environmental effects including </w:t>
      </w:r>
      <w:r w:rsidRPr="0008241C">
        <w:rPr>
          <w:noProof/>
          <w:sz w:val="22"/>
          <w:szCs w:val="22"/>
        </w:rPr>
        <w:t xml:space="preserve">threats to regional biodiversity and ecosystem services </w:t>
      </w:r>
      <w:r w:rsidRPr="0008241C">
        <w:rPr>
          <w:noProof/>
          <w:sz w:val="22"/>
          <w:szCs w:val="22"/>
        </w:rPr>
        <w:fldChar w:fldCharType="begin" w:fldLock="1"/>
      </w:r>
      <w:r w:rsidRPr="0008241C">
        <w:rPr>
          <w:noProof/>
          <w:sz w:val="22"/>
          <w:szCs w:val="22"/>
        </w:rPr>
        <w:instrText>ADDIN CSL_CITATION {"citationItems":[{"id":"ITEM-1","itemData":{"DOI":"10.1126/science.1189138","author":[{"dropping-particle":"","family":"Rands","given":"Michael R W","non-dropping-particle":"","parse-names":false,"suffix":""},{"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id":"ITEM-1","issue":"September","issued":{"date-parts":[["2010"]]},"title":"Biodiversity Conservation : Challenges Beyond 2010","type":"article-journal","volume":"1298"},"uris":["http://www.mendeley.com/documents/?uuid=090d890d-3a19-4018-9cfc-7802d114d1d9"]},{"id":"ITEM-2","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2","issue":"1","issued":{"date-parts":[["2014"]]},"page":"144-159","title":"Biodiversity Conservation in Asia","type":"article-journal","volume":"1"},"uris":["http://www.mendeley.com/documents/?uuid=9f7a120c-21a1-3631-b9a5-acf46b93565a"]}],"mendeley":{"formattedCitation":"(Rands &lt;i&gt;et al.&lt;/i&gt;, 2010; Squires, 2014)","plainTextFormattedCitation":"(Rands et al., 2010; Squires, 2014)","previouslyFormattedCitation":"(Rands &lt;i&gt;et al.&lt;/i&gt;, 2010; Squires, 2014)"},"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Rands </w:t>
      </w:r>
      <w:r w:rsidRPr="0008241C">
        <w:rPr>
          <w:i/>
          <w:noProof/>
          <w:sz w:val="22"/>
          <w:szCs w:val="22"/>
        </w:rPr>
        <w:t>et al.</w:t>
      </w:r>
      <w:r w:rsidRPr="0008241C">
        <w:rPr>
          <w:noProof/>
          <w:sz w:val="22"/>
          <w:szCs w:val="22"/>
        </w:rPr>
        <w:t>, 2010; Squires, 2014)</w:t>
      </w:r>
      <w:r w:rsidRPr="0008241C">
        <w:rPr>
          <w:noProof/>
          <w:sz w:val="22"/>
          <w:szCs w:val="22"/>
        </w:rPr>
        <w:fldChar w:fldCharType="end"/>
      </w:r>
      <w:r w:rsidRPr="0008241C">
        <w:rPr>
          <w:noProof/>
          <w:sz w:val="22"/>
          <w:szCs w:val="22"/>
        </w:rPr>
        <w:t xml:space="preserve">. </w:t>
      </w:r>
      <w:r w:rsidRPr="0008241C">
        <w:rPr>
          <w:sz w:val="22"/>
          <w:szCs w:val="22"/>
        </w:rPr>
        <w:t xml:space="preserve">Agricultural expansion and road construction, for example, have led to deforestation and habitat fragmentation in some previously remote areas (see 4.1.1); demands for vegetable oils for food, cosmetics and biofuels are expanding cash crops plantation in tropic Asia (e.g. oil palm; see 4.4.1); and global demand for milk has increased dairy production in New Zealand resulting in intensified grazing (see 4.1.2; 4.4.2). Increasing consumption of marine proteins has brought about overexploitation of marine resources (see 4.4.8). Large scale construction of hydroelectric development impacts on biodiversity in river basins such as South and South-East Asia (see 4.1.1; 4.4.7). </w:t>
      </w:r>
    </w:p>
    <w:p w14:paraId="10E6113E" w14:textId="77777777" w:rsidR="00A01204" w:rsidRPr="0008241C" w:rsidRDefault="00A01204" w:rsidP="00A01204">
      <w:pPr>
        <w:rPr>
          <w:sz w:val="22"/>
          <w:szCs w:val="22"/>
        </w:rPr>
      </w:pPr>
    </w:p>
    <w:p w14:paraId="6530315E" w14:textId="77777777" w:rsidR="00A01204" w:rsidRPr="0008241C" w:rsidRDefault="00A01204" w:rsidP="00A01204">
      <w:pPr>
        <w:rPr>
          <w:sz w:val="22"/>
          <w:szCs w:val="22"/>
        </w:rPr>
      </w:pPr>
      <w:r w:rsidRPr="0008241C">
        <w:rPr>
          <w:sz w:val="22"/>
          <w:szCs w:val="22"/>
        </w:rPr>
        <w:t xml:space="preserve">Continued economic growth and increasing international trade in the Asia-Pacific region, however, also create conservation opportunities since the growing economic surplus is available for investment. With wealth and Research and Development (R&amp;D) investment increase in some emerging economics, the implementation of new technologies (such as Information and Communication Technology and Geo-spatial Technology; see 4.2.4), and the fast popularization of internet social medias in the Asia-Pacific region, awareness on harnessing this growth towards conservation and sustainable development has been raised </w:t>
      </w:r>
      <w:r w:rsidRPr="0008241C">
        <w:rPr>
          <w:sz w:val="22"/>
          <w:szCs w:val="22"/>
        </w:rPr>
        <w:fldChar w:fldCharType="begin" w:fldLock="1"/>
      </w:r>
      <w:r w:rsidRPr="0008241C">
        <w:rPr>
          <w:sz w:val="22"/>
          <w:szCs w:val="22"/>
        </w:rPr>
        <w:instrText>ADDIN CSL_CITATION {"citationItems":[{"id":"ITEM-1","itemData":{"abstract":"IUCN's Programmatic Strategy for Strengthening the Presence of IUCN in Asia presents a direction for the Union in Asia to lead in areas that require specific conservation action both thematically and geographically. Over the years, we have made significant progress in improving environmental sustainability in Asia. In this Programmatic Strategy, we have identified some of the areas which require enhanced biodiversity conservation efforts from the Union in Asia. This includes species conservation, protected area management, water and wetlands and coastal and marine ecosystems conservation. This strategy was developed through a consultative process where our Members in Asia could share their aspirations and priorities at various stages, including Asia Regional Committee meetings and the Regional Conservation Forum, etc. We are confident that the direction this strategy provides will enable the Asia region as a whole, with support from the Union, to embark on a path towards sustainable development. I look forward to seeing innovative and positive actions over the next few years towards implementing this programmatic strategy. Our sincere thanks to all IUCN Members, Chairs of National Committees, Commissions and Secretariat for making positive contributions towards the development and finalisation of this strategy.","author":[{"dropping-particle":"","family":"IUCN","given":"","non-dropping-particle":"","parse-names":false,"suffix":""}],"id":"ITEM-1","issued":{"date-parts":[["2017"]]},"title":"Programmatic Strategy for Strengthening the Presence of IUCN in Asia","type":"book"},"uris":["http://www.mendeley.com/documents/?uuid=ac84fc61-9167-3d99-9b2e-4b3b0ef3d0e0"]},{"id":"ITEM-2","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2","issue":"1","issued":{"date-parts":[["2014"]]},"page":"144-159","title":"Biodiversity Conservation in Asia","type":"article-journal","volume":"1"},"uris":["http://www.mendeley.com/documents/?uuid=9f7a120c-21a1-3631-b9a5-acf46b93565a"]}],"mendeley":{"formattedCitation":"(IUCN, 2017; Squires, 2014)","plainTextFormattedCitation":"(IUCN, 2017; Squires, 2014)","previouslyFormattedCitation":"(IUCN, 2017; Squires, 2014)"},"properties":{"noteIndex":0},"schema":"https://github.com/citation-style-language/schema/raw/master/csl-citation.json"}</w:instrText>
      </w:r>
      <w:r w:rsidRPr="0008241C">
        <w:rPr>
          <w:sz w:val="22"/>
          <w:szCs w:val="22"/>
        </w:rPr>
        <w:fldChar w:fldCharType="separate"/>
      </w:r>
      <w:r w:rsidRPr="0008241C">
        <w:rPr>
          <w:noProof/>
          <w:sz w:val="22"/>
          <w:szCs w:val="22"/>
        </w:rPr>
        <w:t>(IUCN, 2017; Squires, 2014)</w:t>
      </w:r>
      <w:r w:rsidRPr="0008241C">
        <w:rPr>
          <w:sz w:val="22"/>
          <w:szCs w:val="22"/>
        </w:rPr>
        <w:fldChar w:fldCharType="end"/>
      </w:r>
      <w:r w:rsidRPr="0008241C">
        <w:rPr>
          <w:sz w:val="22"/>
          <w:szCs w:val="22"/>
        </w:rPr>
        <w:t xml:space="preserve">. Economic development at some point raises people’s awareness on biodiversity conservation and their appreciation of nature, all of which are beneficial to enforce the legislation, increase the investment, and finally effective implementation of ecological protection and restoration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6"]]},"publisher-place":"Nairobi, Kenya","title":"GEO-6 Regional Assessment for Asia and the Pacific","type":"report"},"uris":["http://www.mendeley.com/documents/?uuid=c03d159b-c4d9-3a71-b04f-de1193f5ac68"]},{"id":"ITEM-2","itemData":{"author":[{"dropping-particle":"","family":"UNEP","given":"","non-dropping-particle":"","parse-names":false,"suffix":""}],"id":"ITEM-2","issued":{"date-parts":[["2016"]]},"publisher-place":"Nairobi, Kenya","title":"GEO-6 Regional Assessment for West Asia","type":"report"},"uris":["http://www.mendeley.com/documents/?uuid=3bc97f3d-2337-3d85-a1df-93ee7eb822d4"]}],"mendeley":{"formattedCitation":"(UNEP, 2016a, 2016b)","plainTextFormattedCitation":"(UNEP, 2016a, 2016b)","previouslyFormattedCitation":"(UNEP, 2016a, 2016b)"},"properties":{"noteIndex":0},"schema":"https://github.com/citation-style-language/schema/raw/master/csl-citation.json"}</w:instrText>
      </w:r>
      <w:r w:rsidRPr="0008241C">
        <w:rPr>
          <w:sz w:val="22"/>
          <w:szCs w:val="22"/>
        </w:rPr>
        <w:fldChar w:fldCharType="separate"/>
      </w:r>
      <w:r w:rsidRPr="0008241C">
        <w:rPr>
          <w:noProof/>
          <w:sz w:val="22"/>
          <w:szCs w:val="22"/>
        </w:rPr>
        <w:t>(UNEP, 2016a, 2016b)</w:t>
      </w:r>
      <w:r w:rsidRPr="0008241C">
        <w:rPr>
          <w:sz w:val="22"/>
          <w:szCs w:val="22"/>
        </w:rPr>
        <w:fldChar w:fldCharType="end"/>
      </w:r>
      <w:r w:rsidRPr="0008241C">
        <w:rPr>
          <w:sz w:val="22"/>
          <w:szCs w:val="22"/>
        </w:rPr>
        <w:t>.</w:t>
      </w:r>
    </w:p>
    <w:p w14:paraId="04E2C5AF" w14:textId="77777777" w:rsidR="00A01204" w:rsidRPr="0008241C" w:rsidRDefault="00A01204" w:rsidP="00A01204">
      <w:pPr>
        <w:rPr>
          <w:sz w:val="22"/>
          <w:szCs w:val="22"/>
        </w:rPr>
      </w:pPr>
    </w:p>
    <w:p w14:paraId="0AC6789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53" w:name="_Toc504317254"/>
      <w:bookmarkStart w:id="1154" w:name="_Toc504317947"/>
      <w:bookmarkStart w:id="1155" w:name="_Toc504321293"/>
      <w:r w:rsidRPr="0008241C">
        <w:rPr>
          <w:b/>
          <w:sz w:val="22"/>
          <w:szCs w:val="24"/>
        </w:rPr>
        <w:t>4.2.2.2 Poverty and poverty reduction</w:t>
      </w:r>
      <w:bookmarkEnd w:id="1153"/>
      <w:bookmarkEnd w:id="1154"/>
      <w:bookmarkEnd w:id="1155"/>
    </w:p>
    <w:p w14:paraId="7B0CB3D5" w14:textId="77777777" w:rsidR="00A01204" w:rsidRPr="0008241C" w:rsidRDefault="00A01204" w:rsidP="00A01204">
      <w:pPr>
        <w:rPr>
          <w:sz w:val="22"/>
          <w:szCs w:val="22"/>
        </w:rPr>
      </w:pPr>
    </w:p>
    <w:p w14:paraId="315BEC10" w14:textId="50DEAAA3" w:rsidR="00A01204" w:rsidRPr="0008241C" w:rsidRDefault="00A01204" w:rsidP="00A01204">
      <w:pPr>
        <w:rPr>
          <w:noProof/>
          <w:sz w:val="22"/>
          <w:szCs w:val="22"/>
        </w:rPr>
      </w:pPr>
      <w:r w:rsidRPr="0008241C">
        <w:rPr>
          <w:noProof/>
          <w:sz w:val="22"/>
          <w:szCs w:val="22"/>
        </w:rPr>
        <w:t xml:space="preserve">Among indexes of poverty, ratio of population or total population below extreme US$1.25 per day (extreme poverty) is frequently used. According to the World Bank, the ratio of population below extreme poverty line is decreasing in most Asian developing countries </w:t>
      </w:r>
      <w:r w:rsidRPr="0008241C">
        <w:rPr>
          <w:noProof/>
          <w:sz w:val="22"/>
          <w:szCs w:val="22"/>
        </w:rPr>
        <w:fldChar w:fldCharType="begin" w:fldLock="1"/>
      </w:r>
      <w:r w:rsidRPr="0008241C">
        <w:rPr>
          <w:noProof/>
          <w:sz w:val="22"/>
          <w:szCs w:val="22"/>
        </w:rPr>
        <w:instrText>ADDIN CSL_CITATION {"citationItems":[{"id":"ITEM-1","itemData":{"URL":"http://data.worldbank.org/topic/poverty","author":[{"dropping-particle":"","family":"World Bank","given":"","non-dropping-particle":"","parse-names":false,"suffix":""}],"container-title":"World Bank","id":"ITEM-1","issued":{"date-parts":[["2017"]]},"title":"Poverty headcount ratio at $1.90 a day (2011 PPP) (% of population)","type":"webpage"},"uris":["http://www.mendeley.com/documents/?uuid=5cfd4e5c-9a71-46a4-8db8-2708e1e7db1f","http://www.mendeley.com/documents/?uuid=e8f99793-6684-4c9c-8e39-1030262f78f9"]}],"mendeley":{"formattedCitation":"(World Bank, 2017a)","plainTextFormattedCitation":"(World Bank, 2017a)","previouslyFormattedCitation":"(World Bank, 2017a)"},"properties":{"noteIndex":0},"schema":"https://github.com/citation-style-language/schema/raw/master/csl-citation.json"}</w:instrText>
      </w:r>
      <w:r w:rsidRPr="0008241C">
        <w:rPr>
          <w:noProof/>
          <w:sz w:val="22"/>
          <w:szCs w:val="22"/>
        </w:rPr>
        <w:fldChar w:fldCharType="separate"/>
      </w:r>
      <w:r w:rsidRPr="0008241C">
        <w:rPr>
          <w:noProof/>
          <w:sz w:val="22"/>
          <w:szCs w:val="22"/>
        </w:rPr>
        <w:t>(World Bank, 2017a)</w:t>
      </w:r>
      <w:r w:rsidRPr="0008241C">
        <w:rPr>
          <w:noProof/>
          <w:sz w:val="22"/>
          <w:szCs w:val="22"/>
        </w:rPr>
        <w:fldChar w:fldCharType="end"/>
      </w:r>
      <w:r w:rsidRPr="0008241C">
        <w:rPr>
          <w:noProof/>
          <w:sz w:val="22"/>
          <w:szCs w:val="22"/>
        </w:rPr>
        <w:t xml:space="preserve">. </w:t>
      </w:r>
      <w:r w:rsidRPr="0008241C">
        <w:rPr>
          <w:sz w:val="22"/>
          <w:szCs w:val="22"/>
        </w:rPr>
        <w:t>The percentage of undernourishment has also decline by 15</w:t>
      </w:r>
      <w:r w:rsidR="00C934E9">
        <w:rPr>
          <w:sz w:val="22"/>
          <w:szCs w:val="22"/>
        </w:rPr>
        <w:t xml:space="preserve"> per cent</w:t>
      </w:r>
      <w:r w:rsidRPr="0008241C">
        <w:rPr>
          <w:sz w:val="22"/>
          <w:szCs w:val="22"/>
        </w:rPr>
        <w:t xml:space="preserve"> in North-East Asia and the Pacific between 1990 and 2015, apart from the Democratic People’s Republic of Korea</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URL":"https://data.worldbank.org/indicator/SN.ITK.DEFC.ZS","author":[{"dropping-particle":"","family":"FAO","given":"","non-dropping-particle":"","parse-names":false,"suffix":""}],"container-title":"World Bank","id":"ITEM-1","issued":{"date-parts":[["0"]]},"title":"Prevalence of undernourishment (% of population)","type":"webpage"},"uris":["http://www.mendeley.com/documents/?uuid=cf966b7a-0680-418f-aae7-1019c17ab0ce","http://www.mendeley.com/documents/?uuid=bbf507fd-7e87-45a1-a358-9d20c3f8602d"]}],"mendeley":{"formattedCitation":"(FAO, n.d.-b)","plainTextFormattedCitation":"(FAO, n.d.-b)","previouslyFormattedCitation":"(FAO, n.d.-b)"},"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FAO, n.d.-b)</w:t>
      </w:r>
      <w:r w:rsidRPr="0008241C">
        <w:rPr>
          <w:rFonts w:eastAsia="MS Mincho"/>
          <w:sz w:val="22"/>
          <w:szCs w:val="22"/>
          <w:lang w:eastAsia="ja-JP"/>
        </w:rPr>
        <w:fldChar w:fldCharType="end"/>
      </w:r>
      <w:r w:rsidRPr="0008241C">
        <w:rPr>
          <w:sz w:val="22"/>
          <w:szCs w:val="22"/>
        </w:rPr>
        <w:t xml:space="preserve">. </w:t>
      </w:r>
      <w:r w:rsidRPr="0008241C">
        <w:rPr>
          <w:noProof/>
          <w:sz w:val="22"/>
          <w:szCs w:val="22"/>
        </w:rPr>
        <w:t>ESCAP (United Nations Economic and Social Commission for Asia and the Pacific) e</w:t>
      </w:r>
      <w:hyperlink r:id="rId166" w:history="1">
        <w:r w:rsidRPr="0008241C">
          <w:rPr>
            <w:noProof/>
            <w:sz w:val="22"/>
            <w:szCs w:val="22"/>
          </w:rPr>
          <w:t>stimates</w:t>
        </w:r>
      </w:hyperlink>
      <w:r w:rsidRPr="0008241C">
        <w:rPr>
          <w:noProof/>
          <w:sz w:val="22"/>
          <w:szCs w:val="22"/>
        </w:rPr>
        <w:t>  that the number of people in the Asia-Pacific region living on less than $1.25 a day fell from 52</w:t>
      </w:r>
      <w:r w:rsidR="00C934E9">
        <w:rPr>
          <w:noProof/>
          <w:sz w:val="22"/>
          <w:szCs w:val="22"/>
        </w:rPr>
        <w:t xml:space="preserve"> per cent</w:t>
      </w:r>
      <w:r w:rsidRPr="0008241C">
        <w:rPr>
          <w:noProof/>
          <w:sz w:val="22"/>
          <w:szCs w:val="22"/>
        </w:rPr>
        <w:t xml:space="preserve"> in 1990 to 18</w:t>
      </w:r>
      <w:r w:rsidR="00C934E9">
        <w:rPr>
          <w:noProof/>
          <w:sz w:val="22"/>
          <w:szCs w:val="22"/>
        </w:rPr>
        <w:t xml:space="preserve"> per cent</w:t>
      </w:r>
      <w:r w:rsidRPr="0008241C">
        <w:rPr>
          <w:noProof/>
          <w:sz w:val="22"/>
          <w:szCs w:val="22"/>
        </w:rPr>
        <w:t xml:space="preserve"> in 2011 – a reduction from 1.7 billion to 772 million people </w:t>
      </w:r>
      <w:r w:rsidRPr="0008241C">
        <w:rPr>
          <w:noProof/>
          <w:sz w:val="22"/>
          <w:szCs w:val="22"/>
        </w:rPr>
        <w:fldChar w:fldCharType="begin" w:fldLock="1"/>
      </w:r>
      <w:r w:rsidRPr="0008241C">
        <w:rPr>
          <w:noProof/>
          <w:sz w:val="22"/>
          <w:szCs w:val="22"/>
        </w:rPr>
        <w:instrText>ADDIN CSL_CITATION {"citationItems":[{"id":"ITEM-1","itemData":{"URL":"http://www.ipsnews.net/2015/05/the-asia-pacific-region-is-growing-but-millions-are-living-in-poverty/","accessed":{"date-parts":[["2017","12","19"]]},"author":[{"dropping-particle":"","family":"D'Almeida","given":"Kanya","non-dropping-particle":"","parse-names":false,"suffix":""}],"container-title":"Inter Press Service","id":"ITEM-1","issued":{"date-parts":[["2015"]]},"title":"The Asia-Pacific Region Is ‘Growing’, but Millions Are Living in Poverty","type":"webpage"},"uris":["http://www.mendeley.com/documents/?uuid=28c68c37-1c54-4bfb-99fc-17e3651b157c","http://www.mendeley.com/documents/?uuid=ce9b2dec-ee84-4867-9f1f-ea107e1365d5"]}],"mendeley":{"formattedCitation":"(D’Almeida, 2015)","plainTextFormattedCitation":"(D’Almeida, 2015)","previouslyFormattedCitation":"(D’Almeida, 2015)"},"properties":{"noteIndex":0},"schema":"https://github.com/citation-style-language/schema/raw/master/csl-citation.json"}</w:instrText>
      </w:r>
      <w:r w:rsidRPr="0008241C">
        <w:rPr>
          <w:noProof/>
          <w:sz w:val="22"/>
          <w:szCs w:val="22"/>
        </w:rPr>
        <w:fldChar w:fldCharType="separate"/>
      </w:r>
      <w:r w:rsidRPr="0008241C">
        <w:rPr>
          <w:noProof/>
          <w:sz w:val="22"/>
          <w:szCs w:val="22"/>
        </w:rPr>
        <w:t>(D’Almeida, 2015)</w:t>
      </w:r>
      <w:r w:rsidRPr="0008241C">
        <w:rPr>
          <w:noProof/>
          <w:sz w:val="22"/>
          <w:szCs w:val="22"/>
        </w:rPr>
        <w:fldChar w:fldCharType="end"/>
      </w:r>
      <w:r w:rsidRPr="0008241C">
        <w:rPr>
          <w:noProof/>
          <w:sz w:val="22"/>
          <w:szCs w:val="22"/>
        </w:rPr>
        <w:t xml:space="preserve">. Up to 2015 real incomes per capita in developing economies of the region had doubled on average since the early 1990s </w:t>
      </w:r>
      <w:r w:rsidRPr="0008241C">
        <w:rPr>
          <w:noProof/>
          <w:sz w:val="22"/>
          <w:szCs w:val="22"/>
        </w:rPr>
        <w:fldChar w:fldCharType="begin" w:fldLock="1"/>
      </w:r>
      <w:r w:rsidRPr="0008241C">
        <w:rPr>
          <w:noProof/>
          <w:sz w:val="22"/>
          <w:szCs w:val="22"/>
        </w:rPr>
        <w:instrText>ADDIN CSL_CITATION {"citationItems":[{"id":"ITEM-1","itemData":{"author":[{"dropping-particle":"","family":"UNESCAP","given":"","non-dropping-particle":"","parse-names":false,"suffix":""}],"id":"ITEM-1","issued":{"date-parts":[["2015"]]},"title":"Statistical Yearbook for Asia and the Pacific 2014","type":"report"},"uris":["http://www.mendeley.com/documents/?uuid=d9122126-1b81-3e2d-a846-fe9696dbc523"]}],"mendeley":{"formattedCitation":"(UNESCAP, 2015b)","plainTextFormattedCitation":"(UNESCAP, 2015b)","previouslyFormattedCitation":"(UNESCAP, 2015b)"},"properties":{"noteIndex":0},"schema":"https://github.com/citation-style-language/schema/raw/master/csl-citation.json"}</w:instrText>
      </w:r>
      <w:r w:rsidRPr="0008241C">
        <w:rPr>
          <w:noProof/>
          <w:sz w:val="22"/>
          <w:szCs w:val="22"/>
        </w:rPr>
        <w:fldChar w:fldCharType="separate"/>
      </w:r>
      <w:r w:rsidRPr="0008241C">
        <w:rPr>
          <w:noProof/>
          <w:sz w:val="22"/>
          <w:szCs w:val="22"/>
        </w:rPr>
        <w:t>(UNESCAP, 2015b)</w:t>
      </w:r>
      <w:r w:rsidRPr="0008241C">
        <w:rPr>
          <w:noProof/>
          <w:sz w:val="22"/>
          <w:szCs w:val="22"/>
        </w:rPr>
        <w:fldChar w:fldCharType="end"/>
      </w:r>
      <w:r w:rsidRPr="0008241C">
        <w:rPr>
          <w:noProof/>
          <w:sz w:val="22"/>
          <w:szCs w:val="22"/>
        </w:rPr>
        <w:t>. The dramatic progress in poverty reduction over the past three decades in China is well acknowledged, where more than 500 million people were lifted out of poverty and the poverty rate fell from 88</w:t>
      </w:r>
      <w:r w:rsidR="00C934E9">
        <w:rPr>
          <w:noProof/>
          <w:sz w:val="22"/>
          <w:szCs w:val="22"/>
        </w:rPr>
        <w:t xml:space="preserve"> per cent</w:t>
      </w:r>
      <w:r w:rsidRPr="0008241C">
        <w:rPr>
          <w:noProof/>
          <w:sz w:val="22"/>
          <w:szCs w:val="22"/>
        </w:rPr>
        <w:t xml:space="preserve"> in 1981 to 6.5</w:t>
      </w:r>
      <w:r w:rsidR="00C934E9">
        <w:rPr>
          <w:noProof/>
          <w:sz w:val="22"/>
          <w:szCs w:val="22"/>
        </w:rPr>
        <w:t xml:space="preserve"> per cent</w:t>
      </w:r>
      <w:r w:rsidRPr="0008241C">
        <w:rPr>
          <w:noProof/>
          <w:sz w:val="22"/>
          <w:szCs w:val="22"/>
        </w:rPr>
        <w:t xml:space="preserve"> in 2012 </w:t>
      </w:r>
      <w:r w:rsidRPr="0008241C">
        <w:rPr>
          <w:noProof/>
          <w:sz w:val="22"/>
          <w:szCs w:val="22"/>
        </w:rPr>
        <w:fldChar w:fldCharType="begin" w:fldLock="1"/>
      </w:r>
      <w:r w:rsidRPr="0008241C">
        <w:rPr>
          <w:noProof/>
          <w:sz w:val="22"/>
          <w:szCs w:val="22"/>
        </w:rPr>
        <w:instrText>ADDIN CSL_CITATION {"citationItems":[{"id":"ITEM-1","itemData":{"URL":"www.worldbank.org/en/country/china/","accessed":{"date-parts":[["2017","12","28"]]},"author":[{"dropping-particle":"","family":"World Bank","given":"","non-dropping-particle":"","parse-names":false,"suffix":""}],"id":"ITEM-1","issued":{"date-parts":[["2017"]]},"title":"World Bank In China","type":"webpage"},"uris":["http://www.mendeley.com/documents/?uuid=3ff8a66d-c09a-4fc1-bad7-43f3b36600a1","http://www.mendeley.com/documents/?uuid=8935b099-a8da-4418-8dc5-7d61d46ff718"]}],"mendeley":{"formattedCitation":"(World Bank, 2017b)","plainTextFormattedCitation":"(World Bank, 2017b)","previouslyFormattedCitation":"(World Bank, 2017b)"},"properties":{"noteIndex":0},"schema":"https://github.com/citation-style-language/schema/raw/master/csl-citation.json"}</w:instrText>
      </w:r>
      <w:r w:rsidRPr="0008241C">
        <w:rPr>
          <w:noProof/>
          <w:sz w:val="22"/>
          <w:szCs w:val="22"/>
        </w:rPr>
        <w:fldChar w:fldCharType="separate"/>
      </w:r>
      <w:r w:rsidRPr="0008241C">
        <w:rPr>
          <w:noProof/>
          <w:sz w:val="22"/>
          <w:szCs w:val="22"/>
        </w:rPr>
        <w:t>(World Bank, 2017b)</w:t>
      </w:r>
      <w:r w:rsidRPr="0008241C">
        <w:rPr>
          <w:noProof/>
          <w:sz w:val="22"/>
          <w:szCs w:val="22"/>
        </w:rPr>
        <w:fldChar w:fldCharType="end"/>
      </w:r>
      <w:r w:rsidRPr="0008241C">
        <w:rPr>
          <w:noProof/>
          <w:sz w:val="22"/>
          <w:szCs w:val="22"/>
        </w:rPr>
        <w:t xml:space="preserve">. There has also been a triple increase in real income per capita in Bhutan, Cambodia and </w:t>
      </w:r>
      <w:r w:rsidRPr="0008241C">
        <w:rPr>
          <w:noProof/>
          <w:sz w:val="22"/>
          <w:szCs w:val="22"/>
        </w:rPr>
        <w:lastRenderedPageBreak/>
        <w:t xml:space="preserve">Vietnam over the same period </w:t>
      </w:r>
      <w:r w:rsidRPr="0008241C">
        <w:rPr>
          <w:noProof/>
          <w:sz w:val="22"/>
          <w:szCs w:val="22"/>
        </w:rPr>
        <w:fldChar w:fldCharType="begin" w:fldLock="1"/>
      </w:r>
      <w:r w:rsidRPr="0008241C">
        <w:rPr>
          <w:noProof/>
          <w:sz w:val="22"/>
          <w:szCs w:val="22"/>
        </w:rPr>
        <w:instrText>ADDIN CSL_CITATION {"citationItems":[{"id":"ITEM-1","itemData":{"URL":"www.worldbank.org/en/country/china/","accessed":{"date-parts":[["2017","12","28"]]},"author":[{"dropping-particle":"","family":"World Bank","given":"","non-dropping-particle":"","parse-names":false,"suffix":""}],"id":"ITEM-1","issued":{"date-parts":[["2017"]]},"title":"World Bank In China","type":"webpage"},"uris":["http://www.mendeley.com/documents/?uuid=8935b099-a8da-4418-8dc5-7d61d46ff718","http://www.mendeley.com/documents/?uuid=3ff8a66d-c09a-4fc1-bad7-43f3b36600a1"]}],"mendeley":{"formattedCitation":"(World Bank, 2017b)","plainTextFormattedCitation":"(World Bank, 2017b)","previouslyFormattedCitation":"(World Bank, 2017b)"},"properties":{"noteIndex":0},"schema":"https://github.com/citation-style-language/schema/raw/master/csl-citation.json"}</w:instrText>
      </w:r>
      <w:r w:rsidRPr="0008241C">
        <w:rPr>
          <w:noProof/>
          <w:sz w:val="22"/>
          <w:szCs w:val="22"/>
        </w:rPr>
        <w:fldChar w:fldCharType="separate"/>
      </w:r>
      <w:r w:rsidRPr="0008241C">
        <w:rPr>
          <w:noProof/>
          <w:sz w:val="22"/>
          <w:szCs w:val="22"/>
        </w:rPr>
        <w:t>(World Bank, 2017b)</w:t>
      </w:r>
      <w:r w:rsidRPr="0008241C">
        <w:rPr>
          <w:noProof/>
          <w:sz w:val="22"/>
          <w:szCs w:val="22"/>
        </w:rPr>
        <w:fldChar w:fldCharType="end"/>
      </w:r>
      <w:r w:rsidRPr="0008241C">
        <w:rPr>
          <w:noProof/>
          <w:sz w:val="22"/>
          <w:szCs w:val="22"/>
        </w:rPr>
        <w:t xml:space="preserve">. In conjucntion with other policies, this economic growth in the Asia-Pacific region has helped lift millions of people out of extreme poverty and reduced by half the proportion of people whose income is less than $1 a day </w:t>
      </w:r>
      <w:r w:rsidRPr="0008241C">
        <w:rPr>
          <w:noProof/>
          <w:sz w:val="22"/>
          <w:szCs w:val="22"/>
        </w:rPr>
        <w:fldChar w:fldCharType="begin" w:fldLock="1"/>
      </w:r>
      <w:r w:rsidRPr="0008241C">
        <w:rPr>
          <w:noProof/>
          <w:sz w:val="22"/>
          <w:szCs w:val="22"/>
        </w:rPr>
        <w:instrText>ADDIN CSL_CITATION {"citationItems":[{"id":"ITEM-1","itemData":{"author":[{"dropping-particle":"","family":"UNESCAP","given":"","non-dropping-particle":"","parse-names":false,"suffix":""}],"id":"ITEM-1","issued":{"date-parts":[["2015"]]},"title":"Statistical Yearbook for Asia and the Pacific 2014","type":"report"},"uris":["http://www.mendeley.com/documents/?uuid=d9122126-1b81-3e2d-a846-fe9696dbc523"]}],"mendeley":{"formattedCitation":"(UNESCAP, 2015b)","plainTextFormattedCitation":"(UNESCAP, 2015b)","previouslyFormattedCitation":"(UNESCAP, 2015b)"},"properties":{"noteIndex":0},"schema":"https://github.com/citation-style-language/schema/raw/master/csl-citation.json"}</w:instrText>
      </w:r>
      <w:r w:rsidRPr="0008241C">
        <w:rPr>
          <w:noProof/>
          <w:sz w:val="22"/>
          <w:szCs w:val="22"/>
        </w:rPr>
        <w:fldChar w:fldCharType="separate"/>
      </w:r>
      <w:r w:rsidRPr="0008241C">
        <w:rPr>
          <w:noProof/>
          <w:sz w:val="22"/>
          <w:szCs w:val="22"/>
        </w:rPr>
        <w:t>(UNESCAP, 2015b)</w:t>
      </w:r>
      <w:r w:rsidRPr="0008241C">
        <w:rPr>
          <w:noProof/>
          <w:sz w:val="22"/>
          <w:szCs w:val="22"/>
        </w:rPr>
        <w:fldChar w:fldCharType="end"/>
      </w:r>
      <w:r w:rsidRPr="0008241C">
        <w:rPr>
          <w:noProof/>
          <w:sz w:val="22"/>
          <w:szCs w:val="22"/>
        </w:rPr>
        <w:t xml:space="preserve">., which bodes well for achieving  Sustainable Development Goals (SDGs) (especially Goal 1 and Goal 2) in the region. </w:t>
      </w:r>
    </w:p>
    <w:p w14:paraId="2E7BFB0E" w14:textId="77777777" w:rsidR="00A01204" w:rsidRPr="0008241C" w:rsidRDefault="00A01204" w:rsidP="00A01204">
      <w:pPr>
        <w:rPr>
          <w:noProof/>
          <w:sz w:val="22"/>
          <w:szCs w:val="22"/>
        </w:rPr>
      </w:pPr>
    </w:p>
    <w:p w14:paraId="655B085F" w14:textId="77777777" w:rsidR="00A01204" w:rsidRPr="0008241C" w:rsidRDefault="00A01204" w:rsidP="00A01204">
      <w:pPr>
        <w:rPr>
          <w:noProof/>
          <w:sz w:val="22"/>
          <w:szCs w:val="22"/>
        </w:rPr>
      </w:pPr>
      <w:r w:rsidRPr="0008241C">
        <w:rPr>
          <w:noProof/>
          <w:sz w:val="22"/>
          <w:szCs w:val="22"/>
        </w:rPr>
        <w:t xml:space="preserve">In the Asia-Pacific region, ecological degradation has impacted mainly on the poor people especially in rural areas where poverty is intrinsically linked to the loss of biological resources </w:t>
      </w:r>
      <w:r w:rsidRPr="0008241C">
        <w:rPr>
          <w:noProof/>
          <w:sz w:val="22"/>
          <w:szCs w:val="22"/>
        </w:rPr>
        <w:fldChar w:fldCharType="begin" w:fldLock="1"/>
      </w:r>
      <w:r w:rsidRPr="0008241C">
        <w:rPr>
          <w:noProof/>
          <w:sz w:val="22"/>
          <w:szCs w:val="22"/>
        </w:rPr>
        <w:instrText>ADDIN CSL_CITATION {"citationItems":[{"id":"ITEM-1","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1","issue":"1","issued":{"date-parts":[["2014"]]},"page":"144-159","title":"Biodiversity Conservation in Asia","type":"article-journal","volume":"1"},"uris":["http://www.mendeley.com/documents/?uuid=9f7a120c-21a1-3631-b9a5-acf46b93565a"]}],"mendeley":{"formattedCitation":"(Squires, 2014)","plainTextFormattedCitation":"(Squires, 2014)","previouslyFormattedCitation":"(Squires, 2014)"},"properties":{"noteIndex":0},"schema":"https://github.com/citation-style-language/schema/raw/master/csl-citation.json"}</w:instrText>
      </w:r>
      <w:r w:rsidRPr="0008241C">
        <w:rPr>
          <w:noProof/>
          <w:sz w:val="22"/>
          <w:szCs w:val="22"/>
        </w:rPr>
        <w:fldChar w:fldCharType="separate"/>
      </w:r>
      <w:r w:rsidRPr="0008241C">
        <w:rPr>
          <w:noProof/>
          <w:sz w:val="22"/>
          <w:szCs w:val="22"/>
        </w:rPr>
        <w:t>(Squires, 2014)</w:t>
      </w:r>
      <w:r w:rsidRPr="0008241C">
        <w:rPr>
          <w:noProof/>
          <w:sz w:val="22"/>
          <w:szCs w:val="22"/>
        </w:rPr>
        <w:fldChar w:fldCharType="end"/>
      </w:r>
      <w:r w:rsidRPr="0008241C">
        <w:rPr>
          <w:noProof/>
          <w:sz w:val="22"/>
          <w:szCs w:val="22"/>
        </w:rPr>
        <w:t xml:space="preserve">. Poor people depend more on ecosystem services such as fuel woods, non-timber forest products, bush meats, and fish for their subsistence. They are less able to access or afford alternative sources for their livelihoods </w:t>
      </w:r>
      <w:r w:rsidRPr="0008241C">
        <w:rPr>
          <w:noProof/>
          <w:sz w:val="22"/>
          <w:szCs w:val="22"/>
        </w:rPr>
        <w:fldChar w:fldCharType="begin" w:fldLock="1"/>
      </w:r>
      <w:r w:rsidRPr="0008241C">
        <w:rPr>
          <w:noProof/>
          <w:sz w:val="22"/>
          <w:szCs w:val="22"/>
        </w:rPr>
        <w:instrText>ADDIN CSL_CITATION {"citationItems":[{"id":"ITEM-1","itemData":{"author":[{"dropping-particle":"","family":"Roe","given":"Dilys","non-dropping-particle":"","parse-names":false,"suffix":""}],"container-title":"Development","id":"ITEM-1","issued":{"date-parts":[["2008"]]},"title":"Trading Nature","type":"article-journal"},"uris":["http://www.mendeley.com/documents/?uuid=3f1063b7-a35c-4e3f-afd4-a6b219ab3bea"]}],"mendeley":{"formattedCitation":"(Roe, 2008)","plainTextFormattedCitation":"(Roe, 2008)","previouslyFormattedCitation":"(Roe, 2008)"},"properties":{"noteIndex":0},"schema":"https://github.com/citation-style-language/schema/raw/master/csl-citation.json"}</w:instrText>
      </w:r>
      <w:r w:rsidRPr="0008241C">
        <w:rPr>
          <w:noProof/>
          <w:sz w:val="22"/>
          <w:szCs w:val="22"/>
        </w:rPr>
        <w:fldChar w:fldCharType="separate"/>
      </w:r>
      <w:r w:rsidRPr="0008241C">
        <w:rPr>
          <w:noProof/>
          <w:sz w:val="22"/>
          <w:szCs w:val="22"/>
        </w:rPr>
        <w:t>(Roe, 2008)</w:t>
      </w:r>
      <w:r w:rsidRPr="0008241C">
        <w:rPr>
          <w:noProof/>
          <w:sz w:val="22"/>
          <w:szCs w:val="22"/>
        </w:rPr>
        <w:fldChar w:fldCharType="end"/>
      </w:r>
      <w:r w:rsidRPr="0008241C">
        <w:rPr>
          <w:noProof/>
          <w:sz w:val="22"/>
          <w:szCs w:val="22"/>
        </w:rPr>
        <w:t xml:space="preserve">. In some developing Asia-Pacific countries (e.g. Vietnam, Indonesia and India), poor households depend on non-timber forest products (NTFPs) for more than 20 per cent of their income </w:t>
      </w:r>
      <w:r w:rsidRPr="0008241C">
        <w:rPr>
          <w:noProof/>
          <w:sz w:val="22"/>
          <w:szCs w:val="22"/>
        </w:rPr>
        <w:fldChar w:fldCharType="begin" w:fldLock="1"/>
      </w:r>
      <w:r w:rsidRPr="0008241C">
        <w:rPr>
          <w:noProof/>
          <w:sz w:val="22"/>
          <w:szCs w:val="22"/>
        </w:rPr>
        <w:instrText>ADDIN CSL_CITATION {"citationItems":[{"id":"ITEM-1","itemData":{"author":[{"dropping-particle":"","family":"Vedeld","given":"Paul","non-dropping-particle":"","parse-names":false,"suffix":""},{"dropping-particle":"","family":"Angelsen","given":"Arild","non-dropping-particle":"","parse-names":false,"suffix":""},{"dropping-particle":"","family":"Sjaastad","given":"Espen","non-dropping-particle":"","parse-names":false,"suffix":""},{"dropping-particle":"","family":"Berg","given":"Gertrude Kobugabe","non-dropping-particle":"","parse-names":false,"suffix":""}],"container-title":"World Bank Environmental Economics Series.","id":"ITEM-1","issue":"98","issued":{"date-parts":[["2004"]]},"title":"Counting on the Environment - Forest Incomes and the Rural Poor","type":"article-journal"},"uris":["http://www.mendeley.com/documents/?uuid=fbfa02cb-f690-4f83-baed-de469de7fd51"]}],"mendeley":{"formattedCitation":"(Vedeld &lt;i&gt;et al.&lt;/i&gt;, 2004)","manualFormatting":"(Vedeld, Anglsen &amp; Poor, 2004","plainTextFormattedCitation":"(Vedeld et al., 2004)","previouslyFormattedCitation":"(Vedeld &lt;i&gt;et al.&lt;/i&gt;, 2004)"},"properties":{"noteIndex":0},"schema":"https://github.com/citation-style-language/schema/raw/master/csl-citation.json"}</w:instrText>
      </w:r>
      <w:r w:rsidRPr="0008241C">
        <w:rPr>
          <w:noProof/>
          <w:sz w:val="22"/>
          <w:szCs w:val="22"/>
        </w:rPr>
        <w:fldChar w:fldCharType="separate"/>
      </w:r>
      <w:r w:rsidRPr="0008241C">
        <w:rPr>
          <w:noProof/>
          <w:sz w:val="22"/>
          <w:szCs w:val="22"/>
        </w:rPr>
        <w:t>(Vedeld, Anglsen &amp; Poor, 2004</w:t>
      </w:r>
      <w:r w:rsidRPr="0008241C">
        <w:rPr>
          <w:noProof/>
          <w:sz w:val="22"/>
          <w:szCs w:val="22"/>
        </w:rPr>
        <w:fldChar w:fldCharType="end"/>
      </w:r>
      <w:r w:rsidRPr="0008241C">
        <w:rPr>
          <w:noProof/>
          <w:sz w:val="22"/>
          <w:szCs w:val="22"/>
        </w:rPr>
        <w:t xml:space="preserve">; see 4.1.2). The Convention of Biological Diversity (CBD) summarised four points for why poor people are especially reliant on certain ecosystem services, i.e. providing food, regulating water quality, supplying natural medicines and spiritual services etc </w:t>
      </w:r>
      <w:r w:rsidRPr="0008241C">
        <w:rPr>
          <w:noProof/>
          <w:sz w:val="22"/>
          <w:szCs w:val="22"/>
        </w:rPr>
        <w:fldChar w:fldCharType="begin" w:fldLock="1"/>
      </w:r>
      <w:r w:rsidRPr="0008241C">
        <w:rPr>
          <w:noProof/>
          <w:sz w:val="22"/>
          <w:szCs w:val="22"/>
        </w:rPr>
        <w:instrText>ADDIN CSL_CITATION {"citationItems":[{"id":"ITEM-1","itemData":{"URL":"https://www.cbd.int/health/","accessed":{"date-parts":[["2017","12","28"]]},"author":[{"dropping-particle":"","family":"CBD Secretariat","given":"","non-dropping-particle":"","parse-names":false,"suffix":""}],"id":"ITEM-1","issued":{"date-parts":[["0"]]},"title":"Health and Biodiversity","type":"webpage"},"uris":["http://www.mendeley.com/documents/?uuid=90d270de-1324-4ae1-a235-7014c52475db","http://www.mendeley.com/documents/?uuid=3d44d30f-75ec-484d-b8f5-1a7a7d69e7ff"]}],"mendeley":{"formattedCitation":"(CBD Secretariat, n.d.-a)","plainTextFormattedCitation":"(CBD Secretariat, n.d.-a)","previouslyFormattedCitation":"(CBD Secretariat, n.d.-a)"},"properties":{"noteIndex":0},"schema":"https://github.com/citation-style-language/schema/raw/master/csl-citation.json"}</w:instrText>
      </w:r>
      <w:r w:rsidRPr="0008241C">
        <w:rPr>
          <w:noProof/>
          <w:sz w:val="22"/>
          <w:szCs w:val="22"/>
        </w:rPr>
        <w:fldChar w:fldCharType="separate"/>
      </w:r>
      <w:r w:rsidRPr="0008241C">
        <w:rPr>
          <w:noProof/>
          <w:sz w:val="22"/>
          <w:szCs w:val="22"/>
        </w:rPr>
        <w:t>(CBD Secretariat, n.d.-a)</w:t>
      </w:r>
      <w:r w:rsidRPr="0008241C">
        <w:rPr>
          <w:noProof/>
          <w:sz w:val="22"/>
          <w:szCs w:val="22"/>
        </w:rPr>
        <w:fldChar w:fldCharType="end"/>
      </w:r>
      <w:r w:rsidRPr="0008241C">
        <w:rPr>
          <w:noProof/>
          <w:sz w:val="22"/>
          <w:szCs w:val="22"/>
        </w:rPr>
        <w:t xml:space="preserve">. </w:t>
      </w:r>
    </w:p>
    <w:p w14:paraId="705D1EDE" w14:textId="77777777" w:rsidR="00A01204" w:rsidRPr="0008241C" w:rsidRDefault="00A01204" w:rsidP="00A01204">
      <w:pPr>
        <w:rPr>
          <w:noProof/>
          <w:sz w:val="22"/>
          <w:szCs w:val="22"/>
        </w:rPr>
      </w:pPr>
    </w:p>
    <w:p w14:paraId="3F761C3D" w14:textId="77777777" w:rsidR="00A01204" w:rsidRPr="0008241C" w:rsidRDefault="00A01204" w:rsidP="00A01204">
      <w:pPr>
        <w:rPr>
          <w:noProof/>
          <w:sz w:val="22"/>
          <w:szCs w:val="22"/>
        </w:rPr>
      </w:pPr>
      <w:r w:rsidRPr="0008241C">
        <w:rPr>
          <w:noProof/>
          <w:sz w:val="22"/>
          <w:szCs w:val="22"/>
        </w:rPr>
        <w:t xml:space="preserve">Biodiversity can shape the path of economic development in a country or region, which, in other words, influence the type of livelihoods and the pattern of industries locally or regionally. For poor people, it is important to note that biodiversity is available locally making  </w:t>
      </w:r>
      <w:r w:rsidRPr="0008241C">
        <w:rPr>
          <w:i/>
          <w:noProof/>
          <w:sz w:val="22"/>
          <w:szCs w:val="22"/>
        </w:rPr>
        <w:t>in-situ</w:t>
      </w:r>
      <w:r w:rsidRPr="0008241C">
        <w:rPr>
          <w:noProof/>
          <w:sz w:val="22"/>
          <w:szCs w:val="22"/>
        </w:rPr>
        <w:t xml:space="preserve"> conservation significant for local development. Biodiversity can affect economic development, and </w:t>
      </w:r>
      <w:r w:rsidRPr="0008241C">
        <w:rPr>
          <w:i/>
          <w:noProof/>
          <w:sz w:val="22"/>
          <w:szCs w:val="22"/>
        </w:rPr>
        <w:t>vice versa</w:t>
      </w:r>
      <w:r w:rsidRPr="0008241C">
        <w:rPr>
          <w:noProof/>
          <w:sz w:val="22"/>
          <w:szCs w:val="22"/>
        </w:rPr>
        <w:t xml:space="preserve"> since there may be a case for poverty reduction keading to reduced biodiversity exploitation </w:t>
      </w:r>
      <w:r w:rsidRPr="0008241C">
        <w:rPr>
          <w:noProof/>
          <w:sz w:val="22"/>
          <w:szCs w:val="22"/>
        </w:rPr>
        <w:fldChar w:fldCharType="begin" w:fldLock="1"/>
      </w:r>
      <w:r w:rsidRPr="0008241C">
        <w:rPr>
          <w:noProof/>
          <w:sz w:val="22"/>
          <w:szCs w:val="22"/>
        </w:rPr>
        <w:instrText>ADDIN CSL_CITATION {"citationItems":[{"id":"ITEM-1","itemData":{"ISBN":"929225281X","abstract":"Over recent decades, biodiversity conservation and poverty reduction have both become international societal and political goals. There is recognition of the links between these two goals both within the Convention on Biological Diversity and the Millennium Development Goals. However, the causal rela- tionships are not so simple either that one can say poverty causes biodiversity loss, or improvements in biodiversity reduce poverty. This suggests a need to be more specific in defining what types of poverty and biodiversity issues are being assessed. Two state of knowledge reviews were commissioned to explore the evidence base for two common assumptions about the link between biodiversity conservation and poverty reduction: 1) that the poor depend on biodiversity; and 2) that biodiversity conservation can be a mechanism for poverty reduc- tion. These attempt to tease apart the issues of what type of poverty and what type of biodiversity are being assessed.","author":[{"dropping-particle":"","family":"Secretariat of the Convention on Biological Diversity","given":"","non-dropping-particle":"","parse-names":false,"suffix":""}],"container-title":"Pubsiiedorg","id":"ITEM-1","issue":"55","issued":{"date-parts":[["2010"]]},"title":"Linking Biodiversity Conservation and Poverty Alleviation: A State of Knowledge Review","type":"book","volume":"55"},"uris":["http://www.mendeley.com/documents/?uuid=81aa681e-34d4-4bc5-88b6-d606a88fa57f"]}],"mendeley":{"formattedCitation":"(Secretariat of the Convention on Biological Diversity, 2010)","plainTextFormattedCitation":"(Secretariat of the Convention on Biological Diversity, 2010)","previouslyFormattedCitation":"(Secretariat of the Convention on Biological Diversity, 2010)"},"properties":{"noteIndex":0},"schema":"https://github.com/citation-style-language/schema/raw/master/csl-citation.json"}</w:instrText>
      </w:r>
      <w:r w:rsidRPr="0008241C">
        <w:rPr>
          <w:noProof/>
          <w:sz w:val="22"/>
          <w:szCs w:val="22"/>
        </w:rPr>
        <w:fldChar w:fldCharType="separate"/>
      </w:r>
      <w:r w:rsidRPr="0008241C">
        <w:rPr>
          <w:noProof/>
          <w:sz w:val="22"/>
          <w:szCs w:val="22"/>
        </w:rPr>
        <w:t>(Secretariat of the Convention on Biological Diversity, 2010)</w:t>
      </w:r>
      <w:r w:rsidRPr="0008241C">
        <w:rPr>
          <w:noProof/>
          <w:sz w:val="22"/>
          <w:szCs w:val="22"/>
        </w:rPr>
        <w:fldChar w:fldCharType="end"/>
      </w:r>
      <w:r w:rsidRPr="0008241C">
        <w:rPr>
          <w:noProof/>
          <w:sz w:val="22"/>
          <w:szCs w:val="22"/>
        </w:rPr>
        <w:t xml:space="preserve">. In North-East Asia and the Pacific, the shortfall of Human Development Index (HDI) was 0.484 in 1990 and 0.290 in 2014, a narrowing of 0.194 (40 percent), which implies a beneficial effect on biodiversity conservation due to less use of biodiversity for subsistence </w:t>
      </w:r>
      <w:r w:rsidRPr="0008241C">
        <w:rPr>
          <w:noProof/>
          <w:sz w:val="22"/>
          <w:szCs w:val="22"/>
        </w:rPr>
        <w:fldChar w:fldCharType="begin" w:fldLock="1"/>
      </w:r>
      <w:r w:rsidRPr="0008241C">
        <w:rPr>
          <w:noProof/>
          <w:sz w:val="22"/>
          <w:szCs w:val="22"/>
        </w:rPr>
        <w:instrText>ADDIN CSL_CITATION {"citationItems":[{"id":"ITEM-1","itemData":{"author":[{"dropping-particle":"","family":"UNDP","given":"","non-dropping-particle":"","parse-names":false,"suffix":""}],"id":"ITEM-1","issued":{"date-parts":[["2015"]]},"publisher":"United Nation Publication","publisher-place":"New York","title":"Human Development Report 2015 Work for Human Development","type":"book"},"uris":["http://www.mendeley.com/documents/?uuid=30034eda-6344-3fa4-8006-b8eb6e3b156c"]}],"mendeley":{"formattedCitation":"(UNDP, 2015)","plainTextFormattedCitation":"(UNDP, 2015)","previouslyFormattedCitation":"(UNDP, 2015)"},"properties":{"noteIndex":0},"schema":"https://github.com/citation-style-language/schema/raw/master/csl-citation.json"}</w:instrText>
      </w:r>
      <w:r w:rsidRPr="0008241C">
        <w:rPr>
          <w:noProof/>
          <w:sz w:val="22"/>
          <w:szCs w:val="22"/>
        </w:rPr>
        <w:fldChar w:fldCharType="separate"/>
      </w:r>
      <w:r w:rsidRPr="0008241C">
        <w:rPr>
          <w:noProof/>
          <w:sz w:val="22"/>
          <w:szCs w:val="22"/>
        </w:rPr>
        <w:t>(UNDP, 2015)</w:t>
      </w:r>
      <w:r w:rsidRPr="0008241C">
        <w:rPr>
          <w:noProof/>
          <w:sz w:val="22"/>
          <w:szCs w:val="22"/>
        </w:rPr>
        <w:fldChar w:fldCharType="end"/>
      </w:r>
      <w:r w:rsidRPr="0008241C">
        <w:rPr>
          <w:noProof/>
          <w:sz w:val="22"/>
          <w:szCs w:val="22"/>
        </w:rPr>
        <w:t xml:space="preserve">. </w:t>
      </w:r>
    </w:p>
    <w:p w14:paraId="31263816" w14:textId="77777777" w:rsidR="00A01204" w:rsidRPr="0008241C" w:rsidRDefault="00A01204" w:rsidP="00A01204">
      <w:pPr>
        <w:rPr>
          <w:noProof/>
          <w:sz w:val="22"/>
          <w:szCs w:val="22"/>
        </w:rPr>
      </w:pPr>
    </w:p>
    <w:p w14:paraId="22427B5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56" w:name="_Toc504317255"/>
      <w:bookmarkStart w:id="1157" w:name="_Toc504317948"/>
      <w:bookmarkStart w:id="1158" w:name="_Toc504321294"/>
      <w:r w:rsidRPr="0008241C">
        <w:rPr>
          <w:b/>
          <w:sz w:val="22"/>
          <w:szCs w:val="24"/>
        </w:rPr>
        <w:t>4.2.2.3 Trade liberalization</w:t>
      </w:r>
      <w:bookmarkEnd w:id="1156"/>
      <w:bookmarkEnd w:id="1157"/>
      <w:bookmarkEnd w:id="1158"/>
    </w:p>
    <w:p w14:paraId="6B834A51" w14:textId="77777777" w:rsidR="00A01204" w:rsidRPr="0008241C" w:rsidRDefault="00A01204" w:rsidP="00A01204">
      <w:pPr>
        <w:rPr>
          <w:noProof/>
          <w:sz w:val="22"/>
          <w:szCs w:val="22"/>
        </w:rPr>
      </w:pPr>
    </w:p>
    <w:p w14:paraId="26C6F3B9" w14:textId="382E731F" w:rsidR="00A01204" w:rsidRPr="0008241C" w:rsidRDefault="00A01204" w:rsidP="00A01204">
      <w:pPr>
        <w:rPr>
          <w:sz w:val="22"/>
          <w:szCs w:val="22"/>
        </w:rPr>
      </w:pPr>
      <w:r w:rsidRPr="0008241C">
        <w:rPr>
          <w:sz w:val="22"/>
          <w:szCs w:val="22"/>
        </w:rPr>
        <w:t xml:space="preserve">Trade liberalization and globalization lead to changes in the industrial structure of a country, concentrating industry more on abundant local natural resources which provide the country’s economy with a comparative advantage </w:t>
      </w:r>
      <w:r w:rsidRPr="0008241C">
        <w:rPr>
          <w:sz w:val="22"/>
          <w:szCs w:val="22"/>
        </w:rPr>
        <w:fldChar w:fldCharType="begin" w:fldLock="1"/>
      </w:r>
      <w:r w:rsidRPr="0008241C">
        <w:rPr>
          <w:sz w:val="22"/>
          <w:szCs w:val="22"/>
        </w:rPr>
        <w:instrText>ADDIN CSL_CITATION {"citationItems":[{"id":"ITEM-1","itemData":{"DOI":"10.1007/s11111-012-0176-2","ISSN":"0199-0039","author":[{"dropping-particle":"","family":"Hummel","given":"Diana","non-dropping-particle":"","parse-names":false,"suffix":""},{"dropping-particle":"","family":"Adamo","given":"Susana","non-dropping-particle":"","parse-names":false,"suffix":""},{"dropping-particle":"","family":"Sherbinin","given":"Alex","non-dropping-particle":"de","parse-names":false,"suffix":""},{"dropping-particle":"","family":"Murphy","given":"Laura","non-dropping-particle":"","parse-names":false,"suffix":""},{"dropping-particle":"","family":"Aggarwal","given":"Rimjhim","non-dropping-particle":"","parse-names":false,"suffix":""},{"dropping-particle":"","family":"Zulu","given":"Leo","non-dropping-particle":"","parse-names":false,"suffix":""},{"dropping-particle":"","family":"Liu","given":"Jianguo","non-dropping-particle":"","parse-names":false,"suffix":""},{"dropping-particle":"","family":"Knight","given":"Kyle","non-dropping-particle":"","parse-names":false,"suffix":""}],"container-title":"Population and Environment","id":"ITEM-1","issue":"4","issued":{"date-parts":[["2013","6","30"]]},"page":"481-509","title":"Inter- and transdisciplinary approaches to population–environment research for sustainability aims: a review and appraisal","type":"article-journal","volume":"34"},"uris":["http://www.mendeley.com/documents/?uuid=adb234c1-5aeb-4597-b779-293b0b33c94f"]},{"id":"ITEM-2","itemData":{"ISBN":"978-92-1-057374-0","abstract":"iii The 2015 edition of ESCAP's Economic and Social Survey of Asia and the Pacific covers an issue that is of special international importance this year: inclusive growth. This issue has direct bearing on the three global priorities for 2015: completing the Millennium Development Goals; adopting an ambitious new sustainable development agenda, including a set of sustainable development goals (SDGs); and reaching a meaningful, universal agreement on climate change. The developing economies of the Asia-Pacific region continue to lead the global economic recovery. However, the economic expansion remains lower than pre-crisis levels and is not commensurate with growing populations and incomes of the region. Despite success in reducing poverty, the Survey shows an increase in income inequality. There are also inequalities in terms of opportunities between the richest and the poorest, between urban and rural areas, and between regions within the same country. The Survey also demonstrates that while access to health, education, clean drinking water and other basic public services improved between the 1990s and the 2000s, the opportunity for every citizen to benefit from them actually shrank due to such factors such as gender and the level of income of one's parents.","author":[{"dropping-particle":"","family":"UNESCAP","given":"","non-dropping-particle":"","parse-names":false,"suffix":""}],"id":"ITEM-2","issued":{"date-parts":[["2015"]]},"publisher":"United Nation Publication","publisher-place":"New York","title":"ECONOMIC AND SOCIAL SURVEY OF ASIA AND THE PACIFIC 2015 MAKING GROWTH MORE INCLUSIVE FOR SUSTAINABLE DEVELOPMENT","type":"book"},"uris":["http://www.mendeley.com/documents/?uuid=54c80ffc-cd76-3e45-8a12-80d083bb8137"]},{"id":"ITEM-3","itemData":{"author":[{"dropping-particle":"","family":"UNEP","given":"","non-dropping-particle":"","parse-names":false,"suffix":""}],"id":"ITEM-3","issued":{"date-parts":[["2016"]]},"publisher-place":"Nairobi, Kenya","title":"GEO-6 Regional Assessment for Asia and the Pacific","type":"report"},"uris":["http://www.mendeley.com/documents/?uuid=c03d159b-c4d9-3a71-b04f-de1193f5ac68"]}],"mendeley":{"formattedCitation":"(Hummel &lt;i&gt;et al.&lt;/i&gt;, 2013; UNEP, 2016a; UNESCAP, 2015a)","plainTextFormattedCitation":"(Hummel et al., 2013; UNEP, 2016a; UNESCAP, 2015a)","previouslyFormattedCitation":"(Hummel &lt;i&gt;et al.&lt;/i&gt;, 2013; UNEP, 2016a; UNESCAP, 2015a)"},"properties":{"noteIndex":0},"schema":"https://github.com/citation-style-language/schema/raw/master/csl-citation.json"}</w:instrText>
      </w:r>
      <w:r w:rsidRPr="0008241C">
        <w:rPr>
          <w:sz w:val="22"/>
          <w:szCs w:val="22"/>
        </w:rPr>
        <w:fldChar w:fldCharType="separate"/>
      </w:r>
      <w:r w:rsidRPr="0008241C">
        <w:rPr>
          <w:noProof/>
          <w:sz w:val="22"/>
          <w:szCs w:val="22"/>
        </w:rPr>
        <w:t xml:space="preserve">(Hummel </w:t>
      </w:r>
      <w:r w:rsidRPr="0008241C">
        <w:rPr>
          <w:i/>
          <w:noProof/>
          <w:sz w:val="22"/>
          <w:szCs w:val="22"/>
        </w:rPr>
        <w:t>et al.</w:t>
      </w:r>
      <w:r w:rsidRPr="0008241C">
        <w:rPr>
          <w:noProof/>
          <w:sz w:val="22"/>
          <w:szCs w:val="22"/>
        </w:rPr>
        <w:t>, 2013; UNEP, 2016a; UNESCAP, 2015a)</w:t>
      </w:r>
      <w:r w:rsidRPr="0008241C">
        <w:rPr>
          <w:sz w:val="22"/>
          <w:szCs w:val="22"/>
        </w:rPr>
        <w:fldChar w:fldCharType="end"/>
      </w:r>
      <w:r w:rsidRPr="0008241C">
        <w:rPr>
          <w:sz w:val="22"/>
          <w:szCs w:val="22"/>
        </w:rPr>
        <w:t>. Abundant natural resources can therefore be intensively and unsustainably harvested. This can lead to overexploitation of natural resources and agricultural intensification to meet temporarily profitable domestic and overseas markets. It was estimated that agriculture with the supply chain is the direct driver of up to 80</w:t>
      </w:r>
      <w:r w:rsidR="00C934E9">
        <w:rPr>
          <w:sz w:val="22"/>
          <w:szCs w:val="22"/>
        </w:rPr>
        <w:t xml:space="preserve"> per cent</w:t>
      </w:r>
      <w:r w:rsidRPr="0008241C">
        <w:rPr>
          <w:sz w:val="22"/>
          <w:szCs w:val="22"/>
        </w:rPr>
        <w:t xml:space="preserve"> of deforestation worldwide and in tropical Asia commercial agriculture accounts for around one third of deforestation </w:t>
      </w:r>
      <w:r w:rsidRPr="0008241C">
        <w:rPr>
          <w:sz w:val="22"/>
          <w:szCs w:val="22"/>
        </w:rPr>
        <w:fldChar w:fldCharType="begin" w:fldLock="1"/>
      </w:r>
      <w:r w:rsidRPr="0008241C">
        <w:rPr>
          <w:sz w:val="22"/>
          <w:szCs w:val="22"/>
        </w:rPr>
        <w:instrText>ADDIN CSL_CITATION {"citationItems":[{"id":"ITEM-1","itemData":{"author":[{"dropping-particle":"","family":"Kissinger","given":"Gabrielle","non-dropping-particle":"","parse-names":false,"suffix":""},{"dropping-particle":"","family":"Herold","given":"Martin","non-dropping-particle":"","parse-names":false,"suffix":""},{"dropping-particle":"","family":"Sy","given":"Veronique","non-dropping-particle":"De","parse-names":false,"suffix":""}],"id":"ITEM-1","issued":{"date-parts":[["2012"]]},"publisher":"Lexeme Consulting","publisher-place":"Vancouver Canada","title":"Drivers of Deforestation and Forest Degradation: A Synthesis Report for REDD+ Policymakers","type":"book"},"uris":["http://www.mendeley.com/documents/?uuid=f1911f4e-4963-3265-8c09-859e0b21849c"]}],"mendeley":{"formattedCitation":"(Kissinger &lt;i&gt;et al.&lt;/i&gt;, 2012)","plainTextFormattedCitation":"(Kissinger et al., 2012)","previouslyFormattedCitation":"(Kissing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Kissinge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On the contrary, countries with fewer natural resources tend to specialize in industries that do not intensively exploit nature. In Japan, the timber industry is in decline due to trade liberalization that encourages cheaper timber imports, leading to native forest underuse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5"]]},"publisher-place":"Rome, Italy","title":"Global forest resource assessment 2015. Desk reference.","type":"report"},"uris":["http://www.mendeley.com/documents/?uuid=1969a466-d980-443b-8d7f-0b7c7a48127b"]}],"mendeley":{"formattedCitation":"(FAO, 2015b)","plainTextFormattedCitation":"(FAO, 2015b)","previouslyFormattedCitation":"(FAO, 2015b)"},"properties":{"noteIndex":0},"schema":"https://github.com/citation-style-language/schema/raw/master/csl-citation.json"}</w:instrText>
      </w:r>
      <w:r w:rsidRPr="0008241C">
        <w:rPr>
          <w:sz w:val="22"/>
          <w:szCs w:val="22"/>
        </w:rPr>
        <w:fldChar w:fldCharType="separate"/>
      </w:r>
      <w:r w:rsidRPr="0008241C">
        <w:rPr>
          <w:noProof/>
          <w:sz w:val="22"/>
          <w:szCs w:val="22"/>
        </w:rPr>
        <w:t>(FAO, 2015b)</w:t>
      </w:r>
      <w:r w:rsidRPr="0008241C">
        <w:rPr>
          <w:sz w:val="22"/>
          <w:szCs w:val="22"/>
        </w:rPr>
        <w:fldChar w:fldCharType="end"/>
      </w:r>
      <w:r w:rsidRPr="0008241C">
        <w:rPr>
          <w:sz w:val="22"/>
          <w:szCs w:val="22"/>
        </w:rPr>
        <w:t xml:space="preserve">. </w:t>
      </w:r>
    </w:p>
    <w:p w14:paraId="3980C212" w14:textId="77777777" w:rsidR="00A01204" w:rsidRPr="0008241C" w:rsidRDefault="00A01204" w:rsidP="00A01204">
      <w:pPr>
        <w:rPr>
          <w:sz w:val="22"/>
          <w:szCs w:val="22"/>
        </w:rPr>
      </w:pPr>
    </w:p>
    <w:p w14:paraId="1BA1F96B" w14:textId="77777777" w:rsidR="00A01204" w:rsidRPr="0008241C" w:rsidRDefault="00A01204" w:rsidP="00A01204">
      <w:pPr>
        <w:rPr>
          <w:noProof/>
          <w:sz w:val="22"/>
          <w:szCs w:val="22"/>
        </w:rPr>
      </w:pPr>
      <w:r w:rsidRPr="0008241C">
        <w:rPr>
          <w:sz w:val="22"/>
          <w:szCs w:val="22"/>
        </w:rPr>
        <w:t xml:space="preserve">International trade unregulated for its environmental impacts can lead to an increase in the number of threatened and endangered species. With accelerating globalization, importing and exporting countries should take joint responsibility for environmental protection as part of managing the demand for the commodities produced in the developing countries </w:t>
      </w:r>
      <w:r w:rsidRPr="0008241C">
        <w:rPr>
          <w:sz w:val="22"/>
          <w:szCs w:val="22"/>
        </w:rPr>
        <w:fldChar w:fldCharType="begin" w:fldLock="1"/>
      </w:r>
      <w:r w:rsidRPr="0008241C">
        <w:rPr>
          <w:sz w:val="22"/>
          <w:szCs w:val="22"/>
        </w:rPr>
        <w:instrText>ADDIN CSL_CITATION {"citationItems":[{"id":"ITEM-1","itemData":{"DOI":"10.1038/nature11145","ISBN":"0028-0836","ISSN":"0028-0836","PMID":"22678290","abstract":"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author":[{"dropping-particle":"","family":"Lenzen","given":"M.","non-dropping-particle":"","parse-names":false,"suffix":""},{"dropping-particle":"","family":"Moran","given":"D.","non-dropping-particle":"","parse-names":false,"suffix":""},{"dropping-particle":"","family":"Kanemoto","given":"K.","non-dropping-particle":"","parse-names":false,"suffix":""},{"dropping-particle":"","family":"Foran","given":"B.","non-dropping-particle":"","parse-names":false,"suffix":""},{"dropping-particle":"","family":"Lobefaro","given":"L.","non-dropping-particle":"","parse-names":false,"suffix":""},{"dropping-particle":"","family":"Geschke","given":"a.","non-dropping-particle":"","parse-names":false,"suffix":""}],"container-title":"Nature","id":"ITEM-1","issued":{"date-parts":[["2012"]]},"page":"109-112","title":"International trade drives biodiversity threats in developing nations","type":"article-journal","volume":"486"},"uris":["http://www.mendeley.com/documents/?uuid=bc3f9dee-a927-4fb5-a553-f49a880266a8"]}],"mendeley":{"formattedCitation":"(Lenzen &lt;i&gt;et al.&lt;/i&gt;, 2012)","plainTextFormattedCitation":"(Lenzen et al., 2012)","previouslyFormattedCitation":"(Lenzen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Lenzen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Significant spread pathways for invasive alien species and associated with expanding international trade, which also further threatens native biodiversity (see 4.1.4). A regional strategy for transboundary cooperation in controlling illegal wildlife trade along the trade pipeline is very important and emergent across the Asia-Pacific region </w:t>
      </w:r>
      <w:r w:rsidRPr="0008241C">
        <w:rPr>
          <w:sz w:val="22"/>
          <w:szCs w:val="22"/>
        </w:rPr>
        <w:fldChar w:fldCharType="begin" w:fldLock="1"/>
      </w:r>
      <w:r w:rsidRPr="0008241C">
        <w:rPr>
          <w:sz w:val="22"/>
          <w:szCs w:val="22"/>
        </w:rPr>
        <w:instrText>ADDIN CSL_CITATION {"citationItems":[{"id":"ITEM-1","itemData":{"author":[{"dropping-particle":"","family":"Damania","given":"R.","non-dropping-particle":"","parse-names":false,"suffix":""},{"dropping-particle":"","family":"Seidenstick","given":"J.","non-dropping-particle":"","parse-names":false,"suffix":""},{"dropping-particle":"","family":"Whitten","given":"T.","non-dropping-particle":"","parse-names":false,"suffix":""}],"id":"ITEM-1","issued":{"date-parts":[["2008"]]},"note":"NULL","publisher":"World Bank","publisher-place":"Washington, D.C.","title":"A Future for Wild Tigers","type":"book"},"uris":["http://www.mendeley.com/documents/?uuid=87dc8eb4-01cb-444d-8b36-daf0353bafd7"]},{"id":"ITEM-2","itemData":{"DOI":"10.1371/journal.pbio.1000485","ISBN":"1545-7885","ISSN":"15449173","PMID":"20856904","abstract":"Move to protecting at spatially well defined priority sites","author":[{"dropping-particle":"","family":"Walston","given":"Joe","non-dropping-particle":"","parse-names":false,"suffix":""},{"dropping-particle":"","family":"Robinson","given":"John G.","non-dropping-particle":"","parse-names":false,"suffix":""},{"dropping-particle":"","family":"Bennett","given":"Elizabeth L.","non-dropping-particle":"","parse-names":false,"suffix":""},{"dropping-particle":"","family":"Breitenmoser","given":"Urs","non-dropping-particle":"","parse-names":false,"suffix":""},{"dropping-particle":"","family":"Fonseca","given":"Gustavo A B","non-dropping-particle":"da","parse-names":false,"suffix":""},{"dropping-particle":"","family":"Goodrich","given":"John","non-dropping-particle":"","parse-names":false,"suffix":""},{"dropping-particle":"","family":"Gumal","given":"Melvin","non-dropping-particle":"","parse-names":false,"suffix":""},{"dropping-particle":"","family":"Hunter","given":"Luke","non-dropping-particle":"","parse-names":false,"suffix":""},{"dropping-particle":"","family":"Johnson","given":"Arlyne","non-dropping-particle":"","parse-names":false,"suffix":""},{"dropping-particle":"","family":"Ullas Karanth","given":"K.","non-dropping-particle":"","parse-names":false,"suffix":""},{"dropping-particle":"","family":"Leader-Williams","given":"Nigel","non-dropping-particle":"","parse-names":false,"suffix":""},{"dropping-particle":"","family":"MacKinnon","given":"Kathy","non-dropping-particle":"","parse-names":false,"suffix":""},{"dropping-particle":"","family":"Miquelle","given":"Dale","non-dropping-particle":"","parse-names":false,"suffix":""},{"dropping-particle":"","family":"Pattanavibool","given":"Anak","non-dropping-particle":"","parse-names":false,"suffix":""},{"dropping-particle":"","family":"Poole","given":"Colin","non-dropping-particle":"","parse-names":false,"suffix":""},{"dropping-particle":"","family":"Rabinowitz","given":"Alan","non-dropping-particle":"","parse-names":false,"suffix":""},{"dropping-particle":"","family":"Smith","given":"James L D","non-dropping-particle":"","parse-names":false,"suffix":""},{"dropping-particle":"","family":"Stokes","given":"Emma J.","non-dropping-particle":"","parse-names":false,"suffix":""},{"dropping-particle":"","family":"Stuart","given":"Simon N.","non-dropping-particle":"","parse-names":false,"suffix":""},{"dropping-particle":"","family":"Vongkhamheng","given":"Chanthavy","non-dropping-particle":"","parse-names":false,"suffix":""},{"dropping-particle":"","family":"Wibisono","given":"Hariyo","non-dropping-particle":"","parse-names":false,"suffix":""}],"container-title":"PLoS Biology","id":"ITEM-2","issued":{"date-parts":[["2010"]]},"title":"Bringing the tiger back from the brink-the six percent solution","type":"article-journal"},"uris":["http://www.mendeley.com/documents/?uuid=1d972163-bf70-3d90-9644-2c1c351d3649"]}],"mendeley":{"formattedCitation":"(Damania &lt;i&gt;et al.&lt;/i&gt;, 2008; Walston &lt;i&gt;et al.&lt;/i&gt;, 2010)","plainTextFormattedCitation":"(Damania et al., 2008; Walston et al., 2010)","previouslyFormattedCitation":"(Damania &lt;i&gt;et al.&lt;/i&gt;, 2008; Walsto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Damania </w:t>
      </w:r>
      <w:r w:rsidRPr="0008241C">
        <w:rPr>
          <w:i/>
          <w:noProof/>
          <w:sz w:val="22"/>
          <w:szCs w:val="22"/>
        </w:rPr>
        <w:t>et al.</w:t>
      </w:r>
      <w:r w:rsidRPr="0008241C">
        <w:rPr>
          <w:noProof/>
          <w:sz w:val="22"/>
          <w:szCs w:val="22"/>
        </w:rPr>
        <w:t xml:space="preserve">, 2008; Walsto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w:t>
      </w:r>
    </w:p>
    <w:p w14:paraId="2FEA3F49" w14:textId="77777777" w:rsidR="00A01204" w:rsidRPr="0008241C" w:rsidRDefault="00A01204" w:rsidP="00A01204">
      <w:pPr>
        <w:rPr>
          <w:noProof/>
          <w:sz w:val="22"/>
          <w:szCs w:val="22"/>
        </w:rPr>
      </w:pPr>
    </w:p>
    <w:p w14:paraId="488A9CF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59" w:name="_Toc504317256"/>
      <w:bookmarkStart w:id="1160" w:name="_Toc504317949"/>
      <w:bookmarkStart w:id="1161" w:name="_Toc504321295"/>
      <w:r w:rsidRPr="0008241C">
        <w:rPr>
          <w:b/>
          <w:sz w:val="22"/>
          <w:szCs w:val="24"/>
        </w:rPr>
        <w:t>4.2.2.4 Globalization</w:t>
      </w:r>
      <w:bookmarkEnd w:id="1159"/>
      <w:bookmarkEnd w:id="1160"/>
      <w:bookmarkEnd w:id="1161"/>
    </w:p>
    <w:p w14:paraId="08B3F06B" w14:textId="77777777" w:rsidR="00A01204" w:rsidRPr="0008241C" w:rsidRDefault="00A01204" w:rsidP="00A01204">
      <w:pPr>
        <w:rPr>
          <w:noProof/>
          <w:sz w:val="22"/>
          <w:szCs w:val="22"/>
        </w:rPr>
      </w:pPr>
    </w:p>
    <w:p w14:paraId="7A1B000D" w14:textId="77777777" w:rsidR="00A01204" w:rsidRPr="0008241C" w:rsidRDefault="00A01204" w:rsidP="00A01204">
      <w:pPr>
        <w:rPr>
          <w:noProof/>
          <w:sz w:val="22"/>
          <w:szCs w:val="22"/>
          <w:lang w:val="en-US"/>
        </w:rPr>
      </w:pPr>
      <w:r w:rsidRPr="0008241C">
        <w:rPr>
          <w:noProof/>
          <w:sz w:val="22"/>
          <w:szCs w:val="22"/>
        </w:rPr>
        <w:t xml:space="preserve">Globalization is defined as the intensified flows between countries of goods, services, capital, ideas, information and people. </w:t>
      </w:r>
      <w:r w:rsidRPr="0008241C">
        <w:rPr>
          <w:noProof/>
          <w:sz w:val="22"/>
          <w:szCs w:val="22"/>
          <w:lang w:val="en-US"/>
        </w:rPr>
        <w:t xml:space="preserve">Globalization provides income opportunities for developing economies such as in remote mountains where local people can sell niche products through a more networked global </w:t>
      </w:r>
      <w:r w:rsidRPr="0008241C">
        <w:rPr>
          <w:noProof/>
          <w:sz w:val="22"/>
          <w:szCs w:val="22"/>
          <w:lang w:val="en-US"/>
        </w:rPr>
        <w:lastRenderedPageBreak/>
        <w:t xml:space="preserve">market. Global flows of services and technologies can enhance the level of traditional production so that reduce the dependence of local communities on the biological resources. Creating and strengthening social norms through improved connectiveness and on-line public education with the support of globalized Information and Communication Technology (ICT) is a slow but effective means of raising conservation awareness and a complement to economic incentive-based policies </w:t>
      </w:r>
      <w:r w:rsidRPr="0008241C">
        <w:rPr>
          <w:noProof/>
          <w:sz w:val="22"/>
          <w:szCs w:val="22"/>
          <w:lang w:val="en-US"/>
        </w:rPr>
        <w:fldChar w:fldCharType="begin" w:fldLock="1"/>
      </w:r>
      <w:r w:rsidRPr="0008241C">
        <w:rPr>
          <w:noProof/>
          <w:sz w:val="22"/>
          <w:szCs w:val="22"/>
          <w:lang w:val="en-US"/>
        </w:rPr>
        <w:instrText>ADDIN CSL_CITATION {"citationItems":[{"id":"ITEM-1","itemData":{"abstract":"IUCN's Programmatic Strategy for Strengthening the Presence of IUCN in Asia presents a direction for the Union in Asia to lead in areas that require specific conservation action both thematically and geographically. Over the years, we have made significant progress in improving environmental sustainability in Asia. In this Programmatic Strategy, we have identified some of the areas which require enhanced biodiversity conservation efforts from the Union in Asia. This includes species conservation, protected area management, water and wetlands and coastal and marine ecosystems conservation. This strategy was developed through a consultative process where our Members in Asia could share their aspirations and priorities at various stages, including Asia Regional Committee meetings and the Regional Conservation Forum, etc. We are confident that the direction this strategy provides will enable the Asia region as a whole, with support from the Union, to embark on a path towards sustainable development. I look forward to seeing innovative and positive actions over the next few years towards implementing this programmatic strategy. Our sincere thanks to all IUCN Members, Chairs of National Committees, Commissions and Secretariat for making positive contributions towards the development and finalisation of this strategy.","author":[{"dropping-particle":"","family":"IUCN","given":"","non-dropping-particle":"","parse-names":false,"suffix":""}],"id":"ITEM-1","issued":{"date-parts":[["2017"]]},"title":"Programmatic Strategy for Strengthening the Presence of IUCN in Asia","type":"book"},"label":"paragraph","locator":"4.2.4.1.","uris":["http://www.mendeley.com/documents/?uuid=ac84fc61-9167-3d99-9b2e-4b3b0ef3d0e0"]}],"mendeley":{"formattedCitation":"(IUCN, 2017, para. 4.2.4.1.)","manualFormatting":"(IUCN, 2017, see 4.2.4.1.)","plainTextFormattedCitation":"(IUCN, 2017, para. 4.2.4.1.)","previouslyFormattedCitation":"(IUCN, 2017, para. 4.2.4.1.)"},"properties":{"noteIndex":0},"schema":"https://github.com/citation-style-language/schema/raw/master/csl-citation.json"}</w:instrText>
      </w:r>
      <w:r w:rsidRPr="0008241C">
        <w:rPr>
          <w:noProof/>
          <w:sz w:val="22"/>
          <w:szCs w:val="22"/>
          <w:lang w:val="en-US"/>
        </w:rPr>
        <w:fldChar w:fldCharType="separate"/>
      </w:r>
      <w:r w:rsidRPr="0008241C">
        <w:rPr>
          <w:noProof/>
          <w:sz w:val="22"/>
          <w:szCs w:val="22"/>
          <w:lang w:val="en-US"/>
        </w:rPr>
        <w:t>(IUCN, 2017, see 4.2.4.1.)</w:t>
      </w:r>
      <w:r w:rsidRPr="0008241C">
        <w:rPr>
          <w:noProof/>
          <w:sz w:val="22"/>
          <w:szCs w:val="22"/>
          <w:lang w:val="en-US"/>
        </w:rPr>
        <w:fldChar w:fldCharType="end"/>
      </w:r>
      <w:r w:rsidRPr="0008241C">
        <w:rPr>
          <w:noProof/>
          <w:sz w:val="22"/>
          <w:szCs w:val="22"/>
          <w:lang w:val="en-US"/>
        </w:rPr>
        <w:t>.</w:t>
      </w:r>
      <w:r w:rsidRPr="0008241C">
        <w:rPr>
          <w:noProof/>
          <w:sz w:val="22"/>
          <w:szCs w:val="22"/>
        </w:rPr>
        <w:t xml:space="preserve"> Globalization, however, is also strong driver of invasive species spread and establishment as both contamnints and hitchhikers </w:t>
      </w:r>
      <w:r w:rsidRPr="0008241C">
        <w:rPr>
          <w:noProof/>
          <w:sz w:val="22"/>
          <w:szCs w:val="22"/>
        </w:rPr>
        <w:fldChar w:fldCharType="begin" w:fldLock="1"/>
      </w:r>
      <w:r w:rsidRPr="0008241C">
        <w:rPr>
          <w:noProof/>
          <w:sz w:val="22"/>
          <w:szCs w:val="22"/>
        </w:rPr>
        <w:instrText>ADDIN CSL_CITATION {"citationItems":[{"id":"ITEM-1","itemData":{"DOI":"10.1016/j.tree.2005.02.011","ISBN":"0169-5347","ISSN":"01695347","PMID":"16701371","abstract":"Protecting national borders against biological invasions is becoming increasingly difficult because those whose actions result in invasions seldom bear legal responsibility for those actions. Invasion costs are often an externality (an unintended side effect) of international trade. Externalities are best dealt with by internalizing them; that is, by getting those who harm society to meet the cost. This is the 'polluter pays principle', which, under current trade rules, is difficult to implement. Tariffs could, however, be used to confront exporters with the costs of their actions, and the right to do this should be embedded in trade agreements. At the same time, international aid could be used to protect donor societies against the inability of some other countries to take appropriate biosecurity measures. The impact of invasions can thus be reduced by tackling their economic externalities. ?? 2005 Published by Elsevier Ltd.","author":[{"dropping-particle":"","family":"Perrings","given":"Charles","non-dropping-particle":"","parse-names":false,"suffix":""},{"dropping-particle":"","family":"Dehnen-Schmutz","given":"Katharina","non-dropping-particle":"","parse-names":false,"suffix":""},{"dropping-particle":"","family":"Touza","given":"Julia","non-dropping-particle":"","parse-names":false,"suffix":""},{"dropping-particle":"","family":"Williamson","given":"Mark","non-dropping-particle":"","parse-names":false,"suffix":""}],"container-title":"Trends in Ecology and Evolution","id":"ITEM-1","issue":"5","issued":{"date-parts":[["2005"]]},"page":"212-215","title":"How to manage biological invasions under globalization","type":"article-journal","volume":"20"},"uris":["http://www.mendeley.com/documents/?uuid=1d1b9c9c-cc2c-4de2-ac41-c2d571a7b039"]},{"id":"ITEM-2","itemData":{"author":[{"dropping-particle":"","family":"Hulme","given":"M.","non-dropping-particle":"","parse-names":false,"suffix":""}],"id":"ITEM-2","issued":{"date-parts":[["2009"]]},"note":"NULL","publisher":"Cambridge Univ. Press","publisher-place":"Cambridge","title":"Why We Disagree about Climate Change.","type":"book"},"uris":["http://www.mendeley.com/documents/?uuid=9c1d0744-f51e-4986-b36f-3df57779c68f"]}],"mendeley":{"formattedCitation":"(Hulme, 2009; Perrings &lt;i&gt;et al.&lt;/i&gt;, 2005)","plainTextFormattedCitation":"(Hulme, 2009; Perrings et al., 2005)","previouslyFormattedCitation":"(Hulme, 2009; Perrings &lt;i&gt;et al.&lt;/i&gt;, 2005)"},"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Hulme, 2009; Perrings </w:t>
      </w:r>
      <w:r w:rsidRPr="0008241C">
        <w:rPr>
          <w:i/>
          <w:noProof/>
          <w:sz w:val="22"/>
          <w:szCs w:val="22"/>
        </w:rPr>
        <w:t>et al.</w:t>
      </w:r>
      <w:r w:rsidRPr="0008241C">
        <w:rPr>
          <w:noProof/>
          <w:sz w:val="22"/>
          <w:szCs w:val="22"/>
        </w:rPr>
        <w:t>, 2005)</w:t>
      </w:r>
      <w:r w:rsidRPr="0008241C">
        <w:rPr>
          <w:noProof/>
          <w:sz w:val="22"/>
          <w:szCs w:val="22"/>
        </w:rPr>
        <w:fldChar w:fldCharType="end"/>
      </w:r>
      <w:r w:rsidRPr="0008241C">
        <w:rPr>
          <w:noProof/>
          <w:sz w:val="22"/>
          <w:szCs w:val="22"/>
        </w:rPr>
        <w:t xml:space="preserve">. </w:t>
      </w:r>
      <w:r w:rsidRPr="0008241C">
        <w:rPr>
          <w:noProof/>
          <w:sz w:val="22"/>
          <w:szCs w:val="22"/>
          <w:lang w:val="en-US"/>
        </w:rPr>
        <w:t xml:space="preserve">In New Zealand, for example, hull fouling has been the cause of most alien marine species </w:t>
      </w:r>
      <w:r w:rsidRPr="0008241C">
        <w:rPr>
          <w:noProof/>
          <w:sz w:val="22"/>
          <w:szCs w:val="22"/>
          <w:lang w:val="en-US"/>
        </w:rPr>
        <w:fldChar w:fldCharType="begin" w:fldLock="1"/>
      </w:r>
      <w:r w:rsidRPr="0008241C">
        <w:rPr>
          <w:noProof/>
          <w:sz w:val="22"/>
          <w:szCs w:val="22"/>
          <w:lang w:val="en-US"/>
        </w:rPr>
        <w:instrText>ADDIN CSL_CITATION {"citationItems":[{"id":"ITEM-1","itemData":{"DOI":"10.1016/S0308-597X(03)00041-1","ISBN":"0308-597X","ISSN":"0308597X","PMID":"53","abstract":"Invasive alien marine species threaten biodiversity, marine industries (including fishing and tourism) and human health, and unlike oil spills only get worse with time. While some progress is being made internationally on the 10,000 species estimated to be in transit around the world in the ballast water, effective solutions are a long way off; meanwhile the majority of vectors is being ignored. A systematic approach to invasive alien marine species is required to target the means and location of the most effective management actions. Cooperation among regional trading partners will be essential to effectively manage the threat. ?? 2003 Published by Elsevier Science Ltd.","author":[{"dropping-particle":"","family":"Bax","given":"Nicholas","non-dropping-particle":"","parse-names":false,"suffix":""},{"dropping-particle":"","family":"Williamson","given":"Angela","non-dropping-particle":"","parse-names":false,"suffix":""},{"dropping-particle":"","family":"Aguero","given":"Max","non-dropping-particle":"","parse-names":false,"suffix":""},{"dropping-particle":"","family":"Gonzalez","given":"Exequiel","non-dropping-particle":"","parse-names":false,"suffix":""},{"dropping-particle":"","family":"Geeves","given":"Warren","non-dropping-particle":"","parse-names":false,"suffix":""}],"container-title":"Marine Policy","id":"ITEM-1","issue":"4","issued":{"date-parts":[["2003"]]},"page":"313-323","title":"Marine invasive alien species: A threat to global biodiversity","type":"article-journal","volume":"27"},"uris":["http://www.mendeley.com/documents/?uuid=2f416f59-4526-41d4-9343-ae1f96b5197b"]}],"mendeley":{"formattedCitation":"(Bax &lt;i&gt;et al.&lt;/i&gt;, 2003)","plainTextFormattedCitation":"(Bax et al., 2003)","previouslyFormattedCitation":"(Bax &lt;i&gt;et al.&lt;/i&gt;, 2003)"},"properties":{"noteIndex":0},"schema":"https://github.com/citation-style-language/schema/raw/master/csl-citation.json"}</w:instrText>
      </w:r>
      <w:r w:rsidRPr="0008241C">
        <w:rPr>
          <w:noProof/>
          <w:sz w:val="22"/>
          <w:szCs w:val="22"/>
          <w:lang w:val="en-US"/>
        </w:rPr>
        <w:fldChar w:fldCharType="separate"/>
      </w:r>
      <w:r w:rsidRPr="0008241C">
        <w:rPr>
          <w:noProof/>
          <w:sz w:val="22"/>
          <w:szCs w:val="22"/>
          <w:lang w:val="en-US"/>
        </w:rPr>
        <w:t xml:space="preserve">(Bax </w:t>
      </w:r>
      <w:r w:rsidRPr="0008241C">
        <w:rPr>
          <w:i/>
          <w:noProof/>
          <w:sz w:val="22"/>
          <w:szCs w:val="22"/>
          <w:lang w:val="en-US"/>
        </w:rPr>
        <w:t>et al.</w:t>
      </w:r>
      <w:r w:rsidRPr="0008241C">
        <w:rPr>
          <w:noProof/>
          <w:sz w:val="22"/>
          <w:szCs w:val="22"/>
          <w:lang w:val="en-US"/>
        </w:rPr>
        <w:t>, 2003)</w:t>
      </w:r>
      <w:r w:rsidRPr="0008241C">
        <w:rPr>
          <w:noProof/>
          <w:sz w:val="22"/>
          <w:szCs w:val="22"/>
          <w:lang w:val="en-US"/>
        </w:rPr>
        <w:fldChar w:fldCharType="end"/>
      </w:r>
      <w:r w:rsidRPr="0008241C">
        <w:rPr>
          <w:rFonts w:eastAsia="MS Mincho"/>
          <w:noProof/>
          <w:sz w:val="22"/>
          <w:szCs w:val="22"/>
          <w:lang w:val="en-US" w:eastAsia="ja-JP"/>
        </w:rPr>
        <w:t xml:space="preserve">. </w:t>
      </w:r>
    </w:p>
    <w:p w14:paraId="78DDE1FD" w14:textId="77777777" w:rsidR="00A01204" w:rsidRPr="0008241C" w:rsidRDefault="00A01204" w:rsidP="00A01204">
      <w:pPr>
        <w:rPr>
          <w:sz w:val="22"/>
          <w:szCs w:val="22"/>
        </w:rPr>
      </w:pPr>
    </w:p>
    <w:p w14:paraId="73339D1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62" w:name="_Toc504317257"/>
      <w:bookmarkStart w:id="1163" w:name="_Toc504317950"/>
      <w:bookmarkStart w:id="1164" w:name="_Toc504321296"/>
      <w:r w:rsidRPr="0008241C">
        <w:rPr>
          <w:b/>
          <w:sz w:val="22"/>
          <w:szCs w:val="24"/>
        </w:rPr>
        <w:t>4.2.2.5 Economic incentives</w:t>
      </w:r>
      <w:bookmarkEnd w:id="1162"/>
      <w:bookmarkEnd w:id="1163"/>
      <w:bookmarkEnd w:id="1164"/>
    </w:p>
    <w:p w14:paraId="1E1DA69D" w14:textId="77777777" w:rsidR="00A01204" w:rsidRPr="0008241C" w:rsidRDefault="00A01204" w:rsidP="00A01204">
      <w:pPr>
        <w:rPr>
          <w:noProof/>
          <w:sz w:val="22"/>
          <w:szCs w:val="22"/>
        </w:rPr>
      </w:pPr>
    </w:p>
    <w:p w14:paraId="728D9E3D" w14:textId="2C43F25F" w:rsidR="00A01204" w:rsidRPr="0008241C" w:rsidRDefault="00A01204" w:rsidP="00A01204">
      <w:pPr>
        <w:rPr>
          <w:sz w:val="22"/>
          <w:szCs w:val="22"/>
        </w:rPr>
      </w:pPr>
      <w:r w:rsidRPr="0008241C">
        <w:rPr>
          <w:noProof/>
          <w:sz w:val="22"/>
          <w:szCs w:val="22"/>
        </w:rPr>
        <w:t xml:space="preserve">Economic incentives are designed to influence government bodies, business, non government </w:t>
      </w:r>
      <w:r w:rsidR="00C934E9">
        <w:rPr>
          <w:noProof/>
          <w:sz w:val="22"/>
          <w:szCs w:val="22"/>
        </w:rPr>
        <w:t>organiza</w:t>
      </w:r>
      <w:r w:rsidRPr="0008241C">
        <w:rPr>
          <w:noProof/>
          <w:sz w:val="22"/>
          <w:szCs w:val="22"/>
        </w:rPr>
        <w:t xml:space="preserve">tion or local people to conserve biodiversity and ecosystem services in a sustainbe manner </w:t>
      </w:r>
      <w:r w:rsidRPr="0008241C">
        <w:rPr>
          <w:noProof/>
          <w:sz w:val="22"/>
          <w:szCs w:val="22"/>
        </w:rPr>
        <w:fldChar w:fldCharType="begin" w:fldLock="1"/>
      </w:r>
      <w:r w:rsidRPr="0008241C">
        <w:rPr>
          <w:noProof/>
          <w:sz w:val="22"/>
          <w:szCs w:val="22"/>
        </w:rPr>
        <w:instrText>ADDIN CSL_CITATION {"citationItems":[{"id":"ITEM-1","itemData":{"author":[{"dropping-particle":"","family":"Emerton","given":"L","non-dropping-particle":"","parse-names":false,"suffix":""}],"id":"ITEM-1","issued":{"date-parts":[["2000"]]},"title":"Using economic incentives for biodiversity conservation","type":"report"},"uris":["http://www.mendeley.com/documents/?uuid=4ef110dc-64c9-440e-88ee-e13af051ad4d"]}],"mendeley":{"formattedCitation":"(Emerton, 2000)","plainTextFormattedCitation":"(Emerton, 2000)","previouslyFormattedCitation":"(Emerton, 2000)"},"properties":{"noteIndex":0},"schema":"https://github.com/citation-style-language/schema/raw/master/csl-citation.json"}</w:instrText>
      </w:r>
      <w:r w:rsidRPr="0008241C">
        <w:rPr>
          <w:noProof/>
          <w:sz w:val="22"/>
          <w:szCs w:val="22"/>
        </w:rPr>
        <w:fldChar w:fldCharType="separate"/>
      </w:r>
      <w:r w:rsidRPr="0008241C">
        <w:rPr>
          <w:noProof/>
          <w:sz w:val="22"/>
          <w:szCs w:val="22"/>
        </w:rPr>
        <w:t>(Emerton, 2000)</w:t>
      </w:r>
      <w:r w:rsidRPr="0008241C">
        <w:rPr>
          <w:noProof/>
          <w:sz w:val="22"/>
          <w:szCs w:val="22"/>
        </w:rPr>
        <w:fldChar w:fldCharType="end"/>
      </w:r>
      <w:r w:rsidRPr="0008241C">
        <w:rPr>
          <w:noProof/>
          <w:sz w:val="22"/>
          <w:szCs w:val="22"/>
        </w:rPr>
        <w:t xml:space="preserve">. They include taxes, subsidies, tradable quotas, biodiversity offset, mitigation banking, and inverse auction. Generally, setting new or rationalising existing charges in considering the value of ecosystem services can be beneficial to finance biodiversity protection and regulate human’s behaviour in the utilization of biological resources </w:t>
      </w:r>
      <w:r w:rsidRPr="0008241C">
        <w:rPr>
          <w:noProof/>
          <w:sz w:val="22"/>
          <w:szCs w:val="22"/>
        </w:rPr>
        <w:fldChar w:fldCharType="begin" w:fldLock="1"/>
      </w:r>
      <w:r w:rsidRPr="0008241C">
        <w:rPr>
          <w:noProof/>
          <w:sz w:val="22"/>
          <w:szCs w:val="22"/>
        </w:rPr>
        <w:instrText>ADDIN CSL_CITATION {"citationItems":[{"id":"ITEM-1","itemData":{"DOI":"10.1016/j.ecolecon.2007.01.002","ISBN":"0921-8009","ISSN":"09218009","PMID":"20430971","abstract":"This paper advocates consistently defined units of account to measure the contributions of nature to human welfare. We argue that such units have to date not been defined by environmental accounting advocates and that the term \"ecosystem services\" is too ad hoc to be of practical use in welfare accounting. We propose a definition, rooted in economic principles, of final ecosystem service units. A goal of these units is comparability with the definition of conventional goods and services found in GDP and the other national accounts. We illustrate our definition of ecological units of account with concrete examples. We also argue that these same units of account provide an architecture for environmental performance measurement by governments, conservancies, and environmental markets. © 2007 Elsevier B.V. All rights reserved.","author":[{"dropping-particle":"","family":"Boyd","given":"James","non-dropping-particle":"","parse-names":false,"suffix":""},{"dropping-particle":"","family":"Banzhaf","given":"Spencer","non-dropping-particle":"","parse-names":false,"suffix":""}],"container-title":"Ecological Economics","id":"ITEM-1","issued":{"date-parts":[["2007"]]},"title":"What are ecosystem services? The need for standardized environmental accounting units","type":"article-journal"},"uris":["http://www.mendeley.com/documents/?uuid=924769b2-c699-36b8-b714-04569dea8938"]},{"id":"ITEM-2","itemData":{"author":[{"dropping-particle":"","family":"Fisher","given":"Brendan","non-dropping-particle":"","parse-names":false,"suffix":""},{"dropping-particle":"","family":"Bateman","given":"Ian","non-dropping-particle":"","parse-names":false,"suffix":""},{"dropping-particle":"","family":"Turner","given":"R Kerry","non-dropping-particle":"","parse-names":false,"suffix":""}],"id":"ITEM-2","issued":{"date-parts":[["2011"]]},"publisher":"UNEP","title":"Valuing Ecosystem Services: Benefits, Values, Space and Time Ecosystem Services Economics (ESE) Working Paper Series Environment for Development","type":"book"},"uris":["http://www.mendeley.com/documents/?uuid=468bde59-1b62-3274-a25e-04ef1a3baac0"]},{"id":"ITEM-3","itemData":{"DOI":"10.1016/j.cosust.2016.12.006","ISBN":"8415683111","ISSN":"18773435","PMID":"2581184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 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3","issued":{"date-parts":[["2017"]]},"title":"Valuing nature's contributions to people: the IPBES approach","type":"article"},"uris":["http://www.mendeley.com/documents/?uuid=c8b12a0f-7ee2-3e6f-8b98-0546fcd0fb96"]}],"mendeley":{"formattedCitation":"(J. Boyd &amp; Banzhaf, 2007; Fisher &lt;i&gt;et al.&lt;/i&gt;, 2011; Pascual &lt;i&gt;et al.&lt;/i&gt;, 2017)","plainTextFormattedCitation":"(J. Boyd &amp; Banzhaf, 2007; Fisher et al., 2011; Pascual et al., 2017)","previouslyFormattedCitation":"(J. Boyd &amp; Banzhaf, 2007; Fisher &lt;i&gt;et al.&lt;/i&gt;, 2011; Pascual &lt;i&gt;et al.&lt;/i&gt;, 2017)"},"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J. Boyd &amp; Banzhaf, 2007; Fisher </w:t>
      </w:r>
      <w:r w:rsidRPr="0008241C">
        <w:rPr>
          <w:i/>
          <w:noProof/>
          <w:sz w:val="22"/>
          <w:szCs w:val="22"/>
        </w:rPr>
        <w:t>et al.</w:t>
      </w:r>
      <w:r w:rsidRPr="0008241C">
        <w:rPr>
          <w:noProof/>
          <w:sz w:val="22"/>
          <w:szCs w:val="22"/>
        </w:rPr>
        <w:t xml:space="preserve">, 2011; Pascual </w:t>
      </w:r>
      <w:r w:rsidRPr="0008241C">
        <w:rPr>
          <w:i/>
          <w:noProof/>
          <w:sz w:val="22"/>
          <w:szCs w:val="22"/>
        </w:rPr>
        <w:t>et al.</w:t>
      </w:r>
      <w:r w:rsidRPr="0008241C">
        <w:rPr>
          <w:noProof/>
          <w:sz w:val="22"/>
          <w:szCs w:val="22"/>
        </w:rPr>
        <w:t>, 2017)</w:t>
      </w:r>
      <w:r w:rsidRPr="0008241C">
        <w:rPr>
          <w:noProof/>
          <w:sz w:val="22"/>
          <w:szCs w:val="22"/>
        </w:rPr>
        <w:fldChar w:fldCharType="end"/>
      </w:r>
      <w:r w:rsidRPr="0008241C">
        <w:rPr>
          <w:noProof/>
          <w:sz w:val="22"/>
          <w:szCs w:val="22"/>
        </w:rPr>
        <w:t xml:space="preserve">. However, </w:t>
      </w:r>
      <w:r w:rsidRPr="0008241C">
        <w:rPr>
          <w:sz w:val="22"/>
          <w:szCs w:val="22"/>
        </w:rPr>
        <w:t xml:space="preserve">in some Asia-Pacific countries weak governance or distorted economic policies have led to unsustainable exploitation and even biodiversity-depleting activities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2"]]},"note":"NULL","publisher":"UNEP","title":"Global Environment Outlook 5 – Summary for Asia and the Pacific Region","type":"report"},"uris":["http://www.mendeley.com/documents/?uuid=c53c4d10-4bb2-37f0-9cef-8d0867ab719f"]}],"mendeley":{"formattedCitation":"(UNEP, 2012a)","plainTextFormattedCitation":"(UNEP, 2012a)","previouslyFormattedCitation":"(UNEP, 2012a)"},"properties":{"noteIndex":0},"schema":"https://github.com/citation-style-language/schema/raw/master/csl-citation.json"}</w:instrText>
      </w:r>
      <w:r w:rsidRPr="0008241C">
        <w:rPr>
          <w:sz w:val="22"/>
          <w:szCs w:val="22"/>
        </w:rPr>
        <w:fldChar w:fldCharType="separate"/>
      </w:r>
      <w:r w:rsidRPr="0008241C">
        <w:rPr>
          <w:noProof/>
          <w:sz w:val="22"/>
          <w:szCs w:val="22"/>
        </w:rPr>
        <w:t>(UNEP, 2012a)</w:t>
      </w:r>
      <w:r w:rsidRPr="0008241C">
        <w:rPr>
          <w:sz w:val="22"/>
          <w:szCs w:val="22"/>
        </w:rPr>
        <w:fldChar w:fldCharType="end"/>
      </w:r>
      <w:r w:rsidRPr="0008241C">
        <w:rPr>
          <w:sz w:val="22"/>
          <w:szCs w:val="22"/>
        </w:rPr>
        <w:t xml:space="preserve">. </w:t>
      </w:r>
    </w:p>
    <w:p w14:paraId="3DFC75C2" w14:textId="77777777" w:rsidR="00A01204" w:rsidRPr="0008241C" w:rsidRDefault="00A01204" w:rsidP="00A01204">
      <w:pPr>
        <w:rPr>
          <w:noProof/>
          <w:sz w:val="22"/>
          <w:szCs w:val="22"/>
        </w:rPr>
      </w:pPr>
    </w:p>
    <w:p w14:paraId="193E6706" w14:textId="77777777" w:rsidR="00A01204" w:rsidRPr="0008241C" w:rsidRDefault="00A01204" w:rsidP="00A01204">
      <w:pPr>
        <w:rPr>
          <w:noProof/>
          <w:sz w:val="22"/>
          <w:szCs w:val="22"/>
        </w:rPr>
      </w:pPr>
      <w:r w:rsidRPr="0008241C">
        <w:rPr>
          <w:noProof/>
          <w:sz w:val="22"/>
          <w:szCs w:val="22"/>
        </w:rPr>
        <w:t>In the Asia-Pacific region Payments for Ecosystem Services (PES) is becoming an increasingly important direct incentive approach.. Through the Reef Trust, the Australian Government is using incentives, including grants and reverse tenders, to assist agricultural land managers in the Great Barrier Reef Catchment to implement improved land management practices for water quality and productivity outcomes. These incentives inc</w:t>
      </w:r>
      <w:r w:rsidRPr="0008241C">
        <w:rPr>
          <w:noProof/>
          <w:sz w:val="22"/>
          <w:szCs w:val="22"/>
          <w:lang w:val="en-US"/>
        </w:rPr>
        <w:t>l</w:t>
      </w:r>
      <w:r w:rsidRPr="0008241C">
        <w:rPr>
          <w:noProof/>
          <w:sz w:val="22"/>
          <w:szCs w:val="22"/>
        </w:rPr>
        <w:t>ude support to develop innovative land management practices. Additional support is also provided to land managers for training and extension. A cutting edge monitoring, modelling and reporting program is used to estimate the reductions in loads of sediment, nutrients and pesticides entering the Great Barrier Reef as a result of the adoption of the improved land management practices. Some other subnational jurisdiction examples include the New South Wales Land Management and Biodiversity Conservation Reforms</w:t>
      </w:r>
      <w:r w:rsidRPr="0008241C">
        <w:rPr>
          <w:noProof/>
          <w:szCs w:val="18"/>
          <w:vertAlign w:val="superscript"/>
        </w:rPr>
        <w:footnoteReference w:id="71"/>
      </w:r>
      <w:r w:rsidRPr="0008241C">
        <w:rPr>
          <w:noProof/>
          <w:sz w:val="22"/>
          <w:szCs w:val="22"/>
        </w:rPr>
        <w:t xml:space="preserve">, Victoria's biodiversity offset mechanism managed by Bushbroker and Tasmania's inverse auction approach, which has been found to tremendously reduce the cost of conservation </w:t>
      </w:r>
      <w:r w:rsidRPr="0008241C">
        <w:rPr>
          <w:noProof/>
          <w:sz w:val="22"/>
          <w:szCs w:val="22"/>
        </w:rPr>
        <w:fldChar w:fldCharType="begin" w:fldLock="1"/>
      </w:r>
      <w:r w:rsidRPr="0008241C">
        <w:rPr>
          <w:noProof/>
          <w:sz w:val="22"/>
          <w:szCs w:val="22"/>
        </w:rPr>
        <w:instrText>ADDIN CSL_CITATION {"citationItems":[{"id":"ITEM-1","itemData":{"author":[{"dropping-particle":"","family":"OECD","given":"","non-dropping-particle":"","parse-names":false,"suffix":""}],"id":"ITEM-1","issued":{"date-parts":[["2010"]]},"title":"Paying for Biodiversity enhancing the cost‐effectiveness of payments for ecosystem services.","type":"report"},"uris":["http://www.mendeley.com/documents/?uuid=f1f27704-1d0b-4079-9782-57edf49b4858"]}],"mendeley":{"formattedCitation":"(OECD, 2010)","plainTextFormattedCitation":"(OECD, 2010)","previouslyFormattedCitation":"(OECD, 2010)"},"properties":{"noteIndex":0},"schema":"https://github.com/citation-style-language/schema/raw/master/csl-citation.json"}</w:instrText>
      </w:r>
      <w:r w:rsidRPr="0008241C">
        <w:rPr>
          <w:noProof/>
          <w:sz w:val="22"/>
          <w:szCs w:val="22"/>
        </w:rPr>
        <w:fldChar w:fldCharType="separate"/>
      </w:r>
      <w:r w:rsidRPr="0008241C">
        <w:rPr>
          <w:noProof/>
          <w:sz w:val="22"/>
          <w:szCs w:val="22"/>
        </w:rPr>
        <w:t>(OECD, 2010)</w:t>
      </w:r>
      <w:r w:rsidRPr="0008241C">
        <w:rPr>
          <w:noProof/>
          <w:sz w:val="22"/>
          <w:szCs w:val="22"/>
        </w:rPr>
        <w:fldChar w:fldCharType="end"/>
      </w:r>
      <w:r w:rsidRPr="0008241C">
        <w:rPr>
          <w:noProof/>
          <w:sz w:val="22"/>
          <w:szCs w:val="22"/>
        </w:rPr>
        <w:t xml:space="preserve">. Two of the largest PES programs in the world were initiated in China, including the Sloping Land Conversion Program (Grain for Green) and the Natural Forest Conservation Program, which have contributed a lot to the rapidly increase of forest area at the national level </w:t>
      </w:r>
      <w:r w:rsidRPr="0008241C">
        <w:rPr>
          <w:noProof/>
          <w:sz w:val="22"/>
          <w:szCs w:val="22"/>
        </w:rPr>
        <w:fldChar w:fldCharType="begin" w:fldLock="1"/>
      </w:r>
      <w:r w:rsidRPr="0008241C">
        <w:rPr>
          <w:noProof/>
          <w:sz w:val="22"/>
          <w:szCs w:val="22"/>
        </w:rPr>
        <w:instrText>ADDIN CSL_CITATION {"citationItems":[{"id":"ITEM-1","itemData":{"URL":"http://english.sepa.gov.cn/Events/Special_Topics/AGM_1/Pub06AGM/meetingdoc06/201605/t20160524_344864.shtml","author":[{"dropping-particle":"","family":"Ministry of Environmental Protection of China","given":"","non-dropping-particle":"","parse-names":false,"suffix":""}],"id":"ITEM-1","issued":{"date-parts":[["2006"]]},"title":"Eco-Compensation Mechanisms and Policies in China","type":"webpage"},"uris":["http://www.mendeley.com/documents/?uuid=b6542c78-c326-452b-8f3f-1a0150456c4a"]},{"id":"ITEM-2","itemData":{"author":[{"dropping-particle":"","family":"Task Force for Eco-Compensation Mechanisms and Policies in China","given":"","non-dropping-particle":"","parse-names":false,"suffix":""}],"id":"ITEM-2","issued":{"date-parts":[["2007"]]},"note":"NULL","publisher":"Science Press","publisher-place":"Beijing","title":"Eco-Compensation Mechanisms and Policies in China","type":"book"},"uris":["http://www.mendeley.com/documents/?uuid=6fe499a6-613e-4e41-b748-4574154ded1b"]},{"id":"ITEM-3","itemData":{"author":[{"dropping-particle":"","family":"Sun X. Z. and Zhou H. L.","given":"","non-dropping-particle":"","parse-names":false,"suffix":""}],"container-title":"China Population, Resources and Environment","id":"ITEM-3","issue":"5","issued":{"date-parts":[["2008"]]},"page":"139-143","title":"Establishing eco-compesation system in China: Practice, problems and strategies","type":"article-journal","volume":"18"},"uris":["http://www.mendeley.com/documents/?uuid=26aee528-9185-35a1-adb5-565957d7244f"]}],"mendeley":{"formattedCitation":"(Ministry of Environmental Protection of China, 2006; Sun X. Z. and Zhou H. L., 2008; Task Force for Eco-Compensation Mechanisms and Policies in China, 2007)","plainTextFormattedCitation":"(Ministry of Environmental Protection of China, 2006; Sun X. Z. and Zhou H. L., 2008; Task Force for Eco-Compensation Mechanisms and Policies in China, 2007)","previouslyFormattedCitation":"(Ministry of Environmental Protection of China, 2006; Sun X. Z. and Zhou H. L., 2008; Task Force for Eco-Compensation Mechanisms and Policies in China, 2007)"},"properties":{"noteIndex":0},"schema":"https://github.com/citation-style-language/schema/raw/master/csl-citation.json"}</w:instrText>
      </w:r>
      <w:r w:rsidRPr="0008241C">
        <w:rPr>
          <w:noProof/>
          <w:sz w:val="22"/>
          <w:szCs w:val="22"/>
        </w:rPr>
        <w:fldChar w:fldCharType="separate"/>
      </w:r>
      <w:r w:rsidRPr="0008241C">
        <w:rPr>
          <w:noProof/>
          <w:sz w:val="22"/>
          <w:szCs w:val="22"/>
        </w:rPr>
        <w:t>(Ministry of Environmental Protection of China, 2006; Sun X. Z. and Zhou H. L., 2008; Task Force for Eco-Compensation Mechanisms and Policies in China, 2007)</w:t>
      </w:r>
      <w:r w:rsidRPr="0008241C">
        <w:rPr>
          <w:noProof/>
          <w:sz w:val="22"/>
          <w:szCs w:val="22"/>
        </w:rPr>
        <w:fldChar w:fldCharType="end"/>
      </w:r>
      <w:r w:rsidRPr="0008241C">
        <w:rPr>
          <w:noProof/>
          <w:sz w:val="22"/>
          <w:szCs w:val="22"/>
        </w:rPr>
        <w:t xml:space="preserve">. With the implementation of Cooperative Afforestation CDM (Clean Development Mechanism) Pilot Project on Private Lands Affected by Shifting Sand Dunes in India, local communities have actively engaged in reforestation due to the accrued benefits </w:t>
      </w:r>
      <w:r w:rsidRPr="0008241C">
        <w:rPr>
          <w:noProof/>
          <w:sz w:val="22"/>
          <w:szCs w:val="22"/>
        </w:rPr>
        <w:fldChar w:fldCharType="begin" w:fldLock="1"/>
      </w:r>
      <w:r w:rsidRPr="0008241C">
        <w:rPr>
          <w:noProof/>
          <w:sz w:val="22"/>
          <w:szCs w:val="22"/>
        </w:rPr>
        <w:instrText>ADDIN CSL_CITATION {"citationItems":[{"id":"ITEM-1","itemData":{"author":[{"dropping-particle":"","family":"Kissinger","given":"Gabrielle","non-dropping-particle":"","parse-names":false,"suffix":""},{"dropping-particle":"","family":"Patterson","given":"Caitlin","non-dropping-particle":"","parse-names":false,"suffix":""},{"dropping-particle":"","family":"Neufeldt","given":"Henry","non-dropping-particle":"","parse-names":false,"suffix":""}],"id":"ITEM-1","issued":{"date-parts":[["2013"]]},"publisher":"ICRAF","title":"Payments for ecosystem services schemes: project-level insights on benefits for ecosystems and the rural poor","type":"book"},"uris":["http://www.mendeley.com/documents/?uuid=d651737f-501f-3203-9967-80e426380641"]}],"mendeley":{"formattedCitation":"(Kissinger &lt;i&gt;et al.&lt;/i&gt;, 2013)","plainTextFormattedCitation":"(Kissinger et al., 2013)","previouslyFormattedCitation":"(Kissinger &lt;i&gt;et al.&lt;/i&gt;, 2013)"},"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Kissinger </w:t>
      </w:r>
      <w:r w:rsidRPr="0008241C">
        <w:rPr>
          <w:i/>
          <w:noProof/>
          <w:sz w:val="22"/>
          <w:szCs w:val="22"/>
        </w:rPr>
        <w:t>et al.</w:t>
      </w:r>
      <w:r w:rsidRPr="0008241C">
        <w:rPr>
          <w:noProof/>
          <w:sz w:val="22"/>
          <w:szCs w:val="22"/>
        </w:rPr>
        <w:t>, 2013)</w:t>
      </w:r>
      <w:r w:rsidRPr="0008241C">
        <w:rPr>
          <w:noProof/>
          <w:sz w:val="22"/>
          <w:szCs w:val="22"/>
        </w:rPr>
        <w:fldChar w:fldCharType="end"/>
      </w:r>
      <w:r w:rsidRPr="0008241C">
        <w:rPr>
          <w:noProof/>
          <w:sz w:val="22"/>
          <w:szCs w:val="22"/>
        </w:rPr>
        <w:t xml:space="preserve">. PES mechanism is also introduced in Lam Dong in Vietnam, where communities who manage upland forests receive payments made by power companies </w:t>
      </w:r>
      <w:r w:rsidRPr="0008241C">
        <w:rPr>
          <w:noProof/>
          <w:sz w:val="22"/>
          <w:szCs w:val="22"/>
        </w:rPr>
        <w:fldChar w:fldCharType="begin" w:fldLock="1"/>
      </w:r>
      <w:r w:rsidRPr="0008241C">
        <w:rPr>
          <w:noProof/>
          <w:sz w:val="22"/>
          <w:szCs w:val="22"/>
        </w:rPr>
        <w:instrText>ADDIN CSL_CITATION {"citationItems":[{"id":"ITEM-1","itemData":{"author":[{"dropping-particle":"","family":"Tan","given":"Nguyen Quang","non-dropping-particle":"","parse-names":false,"suffix":""}],"id":"ITEM-1","issued":{"date-parts":[["2011"]]},"publisher-place":"Hayama, Japan","title":"Payment for Environmental Services in Vietnam: An Analysis of the Pilot Project in Lam Dong Province","type":"report"},"uris":["http://www.mendeley.com/documents/?uuid=102d8a29-8d7f-40ab-a33d-3366d2d73572","http://www.mendeley.com/documents/?uuid=ffd7cdea-ac83-48b7-bfda-e0e546b77b0a"]}],"mendeley":{"formattedCitation":"(N. Q. Tan, 2011)","plainTextFormattedCitation":"(N. Q. Tan, 2011)","previouslyFormattedCitation":"(N. Q. Tan, 2011)"},"properties":{"noteIndex":0},"schema":"https://github.com/citation-style-language/schema/raw/master/csl-citation.json"}</w:instrText>
      </w:r>
      <w:r w:rsidRPr="0008241C">
        <w:rPr>
          <w:noProof/>
          <w:sz w:val="22"/>
          <w:szCs w:val="22"/>
        </w:rPr>
        <w:fldChar w:fldCharType="separate"/>
      </w:r>
      <w:r w:rsidRPr="0008241C">
        <w:rPr>
          <w:noProof/>
          <w:sz w:val="22"/>
          <w:szCs w:val="22"/>
        </w:rPr>
        <w:t>(N. Q. Tan, 2011)</w:t>
      </w:r>
      <w:r w:rsidRPr="0008241C">
        <w:rPr>
          <w:noProof/>
          <w:sz w:val="22"/>
          <w:szCs w:val="22"/>
        </w:rPr>
        <w:fldChar w:fldCharType="end"/>
      </w:r>
      <w:r w:rsidRPr="0008241C">
        <w:rPr>
          <w:noProof/>
          <w:sz w:val="22"/>
          <w:szCs w:val="22"/>
        </w:rPr>
        <w:t xml:space="preserve">. In Indonesia, the PES project has been beneficial to control soil erosion and increase biodiversity in coffee farm and rubber forest through rewarding local people </w:t>
      </w:r>
      <w:r w:rsidRPr="0008241C">
        <w:rPr>
          <w:noProof/>
          <w:sz w:val="22"/>
          <w:szCs w:val="22"/>
        </w:rPr>
        <w:fldChar w:fldCharType="begin" w:fldLock="1"/>
      </w:r>
      <w:r w:rsidRPr="0008241C">
        <w:rPr>
          <w:noProof/>
          <w:sz w:val="22"/>
          <w:szCs w:val="22"/>
        </w:rPr>
        <w:instrText>ADDIN CSL_CITATION {"citationItems":[{"id":"ITEM-1","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1","issue":"1","issued":{"date-parts":[["2014"]]},"page":"144-159","title":"Biodiversity Conservation in Asia","type":"article-journal","volume":"1"},"uris":["http://www.mendeley.com/documents/?uuid=9f7a120c-21a1-3631-b9a5-acf46b93565a"]}],"mendeley":{"formattedCitation":"(Squires, 2014)","plainTextFormattedCitation":"(Squires, 2014)","previouslyFormattedCitation":"(Squires, 2014)"},"properties":{"noteIndex":0},"schema":"https://github.com/citation-style-language/schema/raw/master/csl-citation.json"}</w:instrText>
      </w:r>
      <w:r w:rsidRPr="0008241C">
        <w:rPr>
          <w:noProof/>
          <w:sz w:val="22"/>
          <w:szCs w:val="22"/>
        </w:rPr>
        <w:fldChar w:fldCharType="separate"/>
      </w:r>
      <w:r w:rsidRPr="0008241C">
        <w:rPr>
          <w:noProof/>
          <w:sz w:val="22"/>
          <w:szCs w:val="22"/>
        </w:rPr>
        <w:t>(Squires, 2014)</w:t>
      </w:r>
      <w:r w:rsidRPr="0008241C">
        <w:rPr>
          <w:noProof/>
          <w:sz w:val="22"/>
          <w:szCs w:val="22"/>
        </w:rPr>
        <w:fldChar w:fldCharType="end"/>
      </w:r>
      <w:r w:rsidRPr="0008241C">
        <w:rPr>
          <w:noProof/>
          <w:sz w:val="22"/>
          <w:szCs w:val="22"/>
        </w:rPr>
        <w:t xml:space="preserve">. </w:t>
      </w:r>
    </w:p>
    <w:p w14:paraId="0A0318F7" w14:textId="77777777" w:rsidR="00A01204" w:rsidRPr="0008241C" w:rsidRDefault="00A01204" w:rsidP="00A01204">
      <w:pPr>
        <w:rPr>
          <w:sz w:val="22"/>
          <w:szCs w:val="22"/>
        </w:rPr>
      </w:pPr>
    </w:p>
    <w:p w14:paraId="33E16FA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65" w:name="_Toc504317258"/>
      <w:bookmarkStart w:id="1166" w:name="_Toc504317951"/>
      <w:bookmarkStart w:id="1167" w:name="_Toc504321297"/>
      <w:r w:rsidRPr="0008241C">
        <w:rPr>
          <w:b/>
          <w:sz w:val="22"/>
          <w:szCs w:val="24"/>
        </w:rPr>
        <w:t>4.2.2.6 Tourism</w:t>
      </w:r>
      <w:bookmarkEnd w:id="1165"/>
      <w:bookmarkEnd w:id="1166"/>
      <w:bookmarkEnd w:id="1167"/>
    </w:p>
    <w:p w14:paraId="6A855526" w14:textId="77777777" w:rsidR="00A01204" w:rsidRPr="0008241C" w:rsidRDefault="00A01204" w:rsidP="00A01204">
      <w:pPr>
        <w:rPr>
          <w:noProof/>
          <w:sz w:val="22"/>
          <w:szCs w:val="22"/>
        </w:rPr>
      </w:pPr>
    </w:p>
    <w:p w14:paraId="182079D5" w14:textId="000CD367" w:rsidR="00A01204" w:rsidRPr="0008241C" w:rsidRDefault="00A01204" w:rsidP="00A01204">
      <w:pPr>
        <w:rPr>
          <w:noProof/>
          <w:sz w:val="22"/>
          <w:szCs w:val="22"/>
        </w:rPr>
      </w:pPr>
      <w:r w:rsidRPr="0008241C">
        <w:rPr>
          <w:noProof/>
          <w:sz w:val="22"/>
          <w:szCs w:val="22"/>
        </w:rPr>
        <w:t xml:space="preserve">The rapid expansion of the tourism industry is increasingly impacting on biodiversity and ecosystem services. However, ecotourism, combined with community conservation and protected areas, can be beneficial to conservation. In New Zealand where the main attraction is in the landscape and natural scenery </w:t>
      </w:r>
      <w:r w:rsidRPr="0008241C">
        <w:rPr>
          <w:noProof/>
          <w:sz w:val="22"/>
          <w:szCs w:val="22"/>
        </w:rPr>
        <w:fldChar w:fldCharType="begin" w:fldLock="1"/>
      </w:r>
      <w:r w:rsidRPr="0008241C">
        <w:rPr>
          <w:noProof/>
          <w:sz w:val="22"/>
          <w:szCs w:val="22"/>
        </w:rPr>
        <w:instrText>ADDIN CSL_CITATION {"citationItems":[{"id":"ITEM-1","itemData":{"URL":"http://www.tourismnewzealand.com/markets-stats/research/infographics/visitor-experience/","accessed":{"date-parts":[["2017","12","28"]]},"author":[{"dropping-particle":"","family":"Tourism New Zealand","given":"","non-dropping-particle":"","parse-names":false,"suffix":""}],"id":"ITEM-1","issued":{"date-parts":[["2017"]]},"title":"Visitor Experience","type":"webpage"},"uris":["http://www.mendeley.com/documents/?uuid=706f4250-b362-4f7d-8a07-b1308c414fbc","http://www.mendeley.com/documents/?uuid=b8af7278-c165-46b6-8552-afaa92412eb1"]}],"mendeley":{"formattedCitation":"(Tourism New Zealand, 2017)","manualFormatting":"(Tourism New Zealand, 2017)","plainTextFormattedCitation":"(Tourism New Zealand, 2017)","previouslyFormattedCitation":"(Tourism New Zealand, 2017)"},"properties":{"noteIndex":0},"schema":"https://github.com/citation-style-language/schema/raw/master/csl-citation.json"}</w:instrText>
      </w:r>
      <w:r w:rsidRPr="0008241C">
        <w:rPr>
          <w:noProof/>
          <w:sz w:val="22"/>
          <w:szCs w:val="22"/>
        </w:rPr>
        <w:fldChar w:fldCharType="separate"/>
      </w:r>
      <w:r w:rsidRPr="0008241C">
        <w:rPr>
          <w:noProof/>
          <w:sz w:val="22"/>
          <w:szCs w:val="22"/>
        </w:rPr>
        <w:t>(T</w:t>
      </w:r>
      <w:r w:rsidRPr="0008241C">
        <w:rPr>
          <w:noProof/>
          <w:sz w:val="22"/>
          <w:szCs w:val="22"/>
          <w:lang w:eastAsia="ja-JP"/>
        </w:rPr>
        <w:t>ourism</w:t>
      </w:r>
      <w:r w:rsidRPr="0008241C">
        <w:rPr>
          <w:noProof/>
          <w:sz w:val="22"/>
          <w:szCs w:val="22"/>
        </w:rPr>
        <w:t xml:space="preserve"> N</w:t>
      </w:r>
      <w:r w:rsidRPr="0008241C">
        <w:rPr>
          <w:noProof/>
          <w:sz w:val="22"/>
          <w:szCs w:val="22"/>
          <w:lang w:eastAsia="ja-JP"/>
        </w:rPr>
        <w:t>ew</w:t>
      </w:r>
      <w:r w:rsidRPr="0008241C">
        <w:rPr>
          <w:noProof/>
          <w:sz w:val="22"/>
          <w:szCs w:val="22"/>
        </w:rPr>
        <w:t xml:space="preserve"> Z</w:t>
      </w:r>
      <w:r w:rsidRPr="0008241C">
        <w:rPr>
          <w:noProof/>
          <w:sz w:val="22"/>
          <w:szCs w:val="22"/>
          <w:lang w:eastAsia="ja-JP"/>
        </w:rPr>
        <w:t>ealand</w:t>
      </w:r>
      <w:r w:rsidRPr="0008241C">
        <w:rPr>
          <w:noProof/>
          <w:sz w:val="22"/>
          <w:szCs w:val="22"/>
        </w:rPr>
        <w:t>, 2017)</w:t>
      </w:r>
      <w:r w:rsidRPr="0008241C">
        <w:rPr>
          <w:noProof/>
          <w:sz w:val="22"/>
          <w:szCs w:val="22"/>
        </w:rPr>
        <w:fldChar w:fldCharType="end"/>
      </w:r>
      <w:r w:rsidRPr="0008241C">
        <w:rPr>
          <w:noProof/>
          <w:sz w:val="22"/>
          <w:szCs w:val="22"/>
        </w:rPr>
        <w:t>, tourism contributes 4</w:t>
      </w:r>
      <w:r w:rsidR="00C934E9">
        <w:rPr>
          <w:noProof/>
          <w:sz w:val="22"/>
          <w:szCs w:val="22"/>
        </w:rPr>
        <w:t xml:space="preserve"> per cent</w:t>
      </w:r>
      <w:r w:rsidRPr="0008241C">
        <w:rPr>
          <w:noProof/>
          <w:sz w:val="22"/>
          <w:szCs w:val="22"/>
        </w:rPr>
        <w:t xml:space="preserve"> of national GDP and is the second largest export sector. A large number of international visitors also travel to Australia with numbers increasing by 7</w:t>
      </w:r>
      <w:r w:rsidR="00C934E9">
        <w:rPr>
          <w:noProof/>
          <w:sz w:val="22"/>
          <w:szCs w:val="22"/>
        </w:rPr>
        <w:t xml:space="preserve"> per cent</w:t>
      </w:r>
      <w:r w:rsidRPr="0008241C">
        <w:rPr>
          <w:noProof/>
          <w:sz w:val="22"/>
          <w:szCs w:val="22"/>
        </w:rPr>
        <w:t xml:space="preserve"> in 2015 compared with the previous year to some 6.6 million people </w:t>
      </w:r>
      <w:r w:rsidRPr="0008241C">
        <w:rPr>
          <w:noProof/>
          <w:sz w:val="22"/>
          <w:szCs w:val="22"/>
        </w:rPr>
        <w:lastRenderedPageBreak/>
        <w:fldChar w:fldCharType="begin" w:fldLock="1"/>
      </w:r>
      <w:r w:rsidRPr="0008241C">
        <w:rPr>
          <w:noProof/>
          <w:sz w:val="22"/>
          <w:szCs w:val="22"/>
        </w:rPr>
        <w:instrText>ADDIN CSL_CITATION {"citationItems":[{"id":"ITEM-1","itemData":{"author":[{"dropping-particle":"","family":"Tourism Research Australia","given":"","non-dropping-particle":"","parse-names":false,"suffix":""}],"id":"ITEM-1","issue":"September","issued":{"date-parts":[["2015"]]},"page":"6968","title":"POSITIVE GROWTH LEADS TO RECORD INTERNATIONAL","type":"article-newspaper"},"uris":["http://www.mendeley.com/documents/?uuid=13fb8403-0f66-463b-b4ad-4875d0edd893"]}],"mendeley":{"formattedCitation":"(Tourism Research Australia, 2015)","plainTextFormattedCitation":"(Tourism Research Australia, 2015)","previouslyFormattedCitation":"(Tourism Research Australia, 2015)"},"properties":{"noteIndex":0},"schema":"https://github.com/citation-style-language/schema/raw/master/csl-citation.json"}</w:instrText>
      </w:r>
      <w:r w:rsidRPr="0008241C">
        <w:rPr>
          <w:noProof/>
          <w:sz w:val="22"/>
          <w:szCs w:val="22"/>
        </w:rPr>
        <w:fldChar w:fldCharType="separate"/>
      </w:r>
      <w:r w:rsidRPr="0008241C">
        <w:rPr>
          <w:noProof/>
          <w:sz w:val="22"/>
          <w:szCs w:val="22"/>
        </w:rPr>
        <w:t>(Tourism Research Australia, 2015)</w:t>
      </w:r>
      <w:r w:rsidRPr="0008241C">
        <w:rPr>
          <w:noProof/>
          <w:sz w:val="22"/>
          <w:szCs w:val="22"/>
        </w:rPr>
        <w:fldChar w:fldCharType="end"/>
      </w:r>
      <w:r w:rsidRPr="0008241C">
        <w:rPr>
          <w:noProof/>
          <w:sz w:val="22"/>
          <w:szCs w:val="22"/>
        </w:rPr>
        <w:t xml:space="preserve">. Progress has been made to ensure sustainable tourism via local policies although there are still pressures such as increased demands on local services </w:t>
      </w:r>
      <w:r w:rsidRPr="0008241C">
        <w:rPr>
          <w:noProof/>
          <w:sz w:val="22"/>
          <w:szCs w:val="22"/>
        </w:rPr>
        <w:fldChar w:fldCharType="begin" w:fldLock="1"/>
      </w:r>
      <w:r w:rsidRPr="0008241C">
        <w:rPr>
          <w:noProof/>
          <w:sz w:val="22"/>
          <w:szCs w:val="22"/>
        </w:rPr>
        <w:instrText>ADDIN CSL_CITATION {"citationItems":[{"id":"ITEM-1","itemData":{"DOI":"10.1016/j.tourman.2008.12.001","ISBN":"02615177","ISSN":"02615177","abstract":"In the light of the increasing pace and scale of tourism activity in New Zealand, the concept of sustainable tourism has become a key ingredient in the nation's tourism strategy. This paper explores sustainable tourism planning in New Zealand at the level of local government, and in particular, focuses on the implementation of the Resource Management Act 1991 (RMA) as a mechanism for achieving sustainable tourism. Using the findings of a survey of Regional Councils and Territorial Local Authorities, the paper explores public sector planning responses to tourism impacts and sustainability concerns in New Zealand. The paper extends the earlier work of Page and Thorn (1997. Towards sustainable tourism planning in New Zealand: public sector planning responses. Journal of Sustainable Tourism 5(1): 59-77; 2002. Towards sustainable tourism development and planning in New Zealand: the public sector response revisited. Journal of Sustainable Tourism 10(3): 222-238), which identified major issues of concern at local council level with regard to tourism impacts and argued the need for a national vision for tourism to ensure that the RMA achieved its original goals. Since then, a national tourism strategy has been published and changes in legislation have further empowered local authorities to further progress the sustainability agenda. This paper examines these developments and the ensuing implications, concluding that significant progress has been made in developing tourism policies at the local level, but that a number of constraints and issues limit the development of New Zealand as a sustainable destination. ?? 2008 Elsevier Ltd. All rights reserved.","author":[{"dropping-particle":"","family":"Connell","given":"Joanne","non-dropping-particle":"","parse-names":false,"suffix":""},{"dropping-particle":"","family":"Page","given":"Stephen J.","non-dropping-particle":"","parse-names":false,"suffix":""},{"dropping-particle":"","family":"Bentley","given":"Tim","non-dropping-particle":"","parse-names":false,"suffix":""}],"container-title":"Tourism Management","id":"ITEM-1","issue":"6","issued":{"date-parts":[["2009"]]},"page":"867-877","publisher":"Elsevier Ltd","title":"Towards sustainable tourism planning in New Zealand: Monitoring local government planning under the Resource Management Act","type":"article-journal","volume":"30"},"uris":["http://www.mendeley.com/documents/?uuid=980a46c8-b367-4250-9119-ffafa491c742"]}],"mendeley":{"formattedCitation":"(Connell &lt;i&gt;et al.&lt;/i&gt;, 2009)","plainTextFormattedCitation":"(Connell et al., 2009)","previouslyFormattedCitation":"(Connell &lt;i&gt;et al.&lt;/i&gt;, 2009)"},"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Connell </w:t>
      </w:r>
      <w:r w:rsidRPr="0008241C">
        <w:rPr>
          <w:i/>
          <w:noProof/>
          <w:sz w:val="22"/>
          <w:szCs w:val="22"/>
        </w:rPr>
        <w:t>et al.</w:t>
      </w:r>
      <w:r w:rsidRPr="0008241C">
        <w:rPr>
          <w:noProof/>
          <w:sz w:val="22"/>
          <w:szCs w:val="22"/>
        </w:rPr>
        <w:t>, 2009)</w:t>
      </w:r>
      <w:r w:rsidRPr="0008241C">
        <w:rPr>
          <w:noProof/>
          <w:sz w:val="22"/>
          <w:szCs w:val="22"/>
        </w:rPr>
        <w:fldChar w:fldCharType="end"/>
      </w:r>
      <w:r w:rsidRPr="0008241C">
        <w:rPr>
          <w:noProof/>
          <w:sz w:val="22"/>
          <w:szCs w:val="22"/>
        </w:rPr>
        <w:t xml:space="preserve">. </w:t>
      </w:r>
    </w:p>
    <w:p w14:paraId="30EEB0DA" w14:textId="77777777" w:rsidR="00A01204" w:rsidRPr="0008241C" w:rsidRDefault="00A01204" w:rsidP="00A01204">
      <w:pPr>
        <w:rPr>
          <w:noProof/>
          <w:sz w:val="22"/>
          <w:szCs w:val="22"/>
        </w:rPr>
      </w:pPr>
    </w:p>
    <w:p w14:paraId="5003782E" w14:textId="77777777" w:rsidR="00A01204" w:rsidRPr="0008241C" w:rsidRDefault="00A01204" w:rsidP="00A01204">
      <w:pPr>
        <w:rPr>
          <w:noProof/>
          <w:sz w:val="22"/>
          <w:szCs w:val="22"/>
        </w:rPr>
      </w:pPr>
      <w:r w:rsidRPr="0008241C">
        <w:rPr>
          <w:noProof/>
          <w:sz w:val="22"/>
          <w:szCs w:val="22"/>
        </w:rPr>
        <w:t xml:space="preserve">In the Hindu Kush Himalayan region the substantial growth of tourism activities clearly makes tourism one of the most remarkable economic and social phenomena of the past decades, which in some remote and inaccessible mountain areas may be only viable option for development </w:t>
      </w:r>
      <w:r w:rsidRPr="0008241C">
        <w:rPr>
          <w:noProof/>
          <w:sz w:val="22"/>
          <w:szCs w:val="22"/>
        </w:rPr>
        <w:fldChar w:fldCharType="begin" w:fldLock="1"/>
      </w:r>
      <w:r w:rsidRPr="0008241C">
        <w:rPr>
          <w:noProof/>
          <w:sz w:val="22"/>
          <w:szCs w:val="22"/>
        </w:rPr>
        <w:instrText>ADDIN CSL_CITATION {"citationItems":[{"id":"ITEM-1","itemData":{"author":[{"dropping-particle":"","family":"Kruk","given":"Ester","non-dropping-particle":"","parse-names":false,"suffix":""}],"container-title":"Integrated Tourism concepts to contribute to sustainable mountain development in Nepal – Proceedings of the Regional Workshop.","editor":[{"dropping-particle":"","family":"Kruk E.","given":"Kreutzmann H. and Richter J.","non-dropping-particle":"","parse-names":false,"suffix":""}],"id":"ITEM-1","issued":{"date-parts":[["2011"]]},"note":"NULL","publisher":"GIZ, ICIMOD, BMZ","title":"Tourism and sustainable mountain development in the Hindu Kush Himalayas","type":"chapter"},"uris":["http://www.mendeley.com/documents/?uuid=2a4438f4-bc33-423c-a8da-1887d044a299"]},{"id":"ITEM-2","itemData":{"abstract":"Eco-tourism has gained a widespread acceptance in the tourism industry in recent past years and the 'mountain tourism' is identified as a fastest growing sector within this. The Lakes are being visited from many years and the tourism and recreation activities are considered as important ecosystem services of the Lakes. The present study was conducted on the various aspects of tourism in Dodital Lake and its impact on socio-economic status, employability, biodiversity conservation as well as impacts on the Lake Environment in some selected villages. The preliminary data was collected with the help of structured and semi-structured questionnaire and also from the secondary sources in the district. The results of the study revealed that about 95% of the household in these villages depends on the agriculture as major livelihood source with rearing animal as supplementary option. The tourism is being considered as promising source of income generation and helpful to prevent the migration of youth for employment. Approximately 60% of the household from these villages were involved in the various tourism activities and their average annual income was estimated much higher than the households involve in agriculture only. The preliminary results are also shows that traditional livelihood sector is influencing due to tourism but being play an important role in the living standards of the household. However, the tourism in the Dodital area has been identified as a key of solid waste disposal and affecting the lake Environment. The need of well planned and sustainable eco-tourism approach in the region is well supported in this paper, could be beneficial for both the people and ecosystem.","author":[{"dropping-particle":"","family":"Balodi","given":"Khima Nand","non-dropping-particle":"","parse-names":false,"suffix":""},{"dropping-particle":"","family":"Naithani","given":"Suneet","non-dropping-particle":"","parse-names":false,"suffix":""},{"dropping-particle":"","family":"Kaur","given":"Jatinder","non-dropping-particle":"","parse-names":false,"suffix":""},{"dropping-particle":"","family":"Singh","given":"Ashutosh","non-dropping-particle":"","parse-names":false,"suffix":""},{"dropping-particle":"","family":"Chauhan","given":"Amit Singh","non-dropping-particle":"","parse-names":false,"suffix":""}],"container-title":"Journal of Studies in Dynamics and Change Journal of Studies in Dynamics and Change Journal of Studies in Dynamics and Change","id":"ITEM-2","issue":"4","issued":{"date-parts":[["2014"]]},"page":"2348-7038","title":"Eco-tourism A Sustainable Livelihood Option for Mountainous Communities in Uttarkashi, Uttarakhand, India","type":"article-journal","volume":"1"},"uris":["http://www.mendeley.com/documents/?uuid=3ccf16f4-b7fa-3ae8-8833-933330df7c0f"]}],"mendeley":{"formattedCitation":"(Balodi &lt;i&gt;et al.&lt;/i&gt;, 2014; Kruk, 2011)","plainTextFormattedCitation":"(Balodi et al., 2014; Kruk, 2011)","previouslyFormattedCitation":"(Balodi &lt;i&gt;et al.&lt;/i&gt;, 2014; Kruk, 2011)"},"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Balodi </w:t>
      </w:r>
      <w:r w:rsidRPr="0008241C">
        <w:rPr>
          <w:i/>
          <w:noProof/>
          <w:sz w:val="22"/>
          <w:szCs w:val="22"/>
        </w:rPr>
        <w:t>et al.</w:t>
      </w:r>
      <w:r w:rsidRPr="0008241C">
        <w:rPr>
          <w:noProof/>
          <w:sz w:val="22"/>
          <w:szCs w:val="22"/>
        </w:rPr>
        <w:t>, 2014; Kruk, 2011)</w:t>
      </w:r>
      <w:r w:rsidRPr="0008241C">
        <w:rPr>
          <w:noProof/>
          <w:sz w:val="22"/>
          <w:szCs w:val="22"/>
        </w:rPr>
        <w:fldChar w:fldCharType="end"/>
      </w:r>
      <w:r w:rsidRPr="0008241C">
        <w:rPr>
          <w:noProof/>
          <w:sz w:val="22"/>
          <w:szCs w:val="22"/>
        </w:rPr>
        <w:t>. In many developing Asian countries community-based ecotourism has developed rapidly in the last two decades and become the backbone of rural industrie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Damania","given":"R.","non-dropping-particle":"","parse-names":false,"suffix":""},{"dropping-particle":"","family":"Seidenstick","given":"J.","non-dropping-particle":"","parse-names":false,"suffix":""},{"dropping-particle":"","family":"Whitten","given":"T.","non-dropping-particle":"","parse-names":false,"suffix":""}],"id":"ITEM-1","issued":{"date-parts":[["2008"]]},"note":"NULL","publisher":"World Bank","publisher-place":"Washington, D.C.","title":"A Future for Wild Tigers","type":"book"},"uris":["http://www.mendeley.com/documents/?uuid=87dc8eb4-01cb-444d-8b36-daf0353bafd7"]}],"mendeley":{"formattedCitation":"(Damania &lt;i&gt;et al.&lt;/i&gt;, 2008)","plainTextFormattedCitation":"(Damania et al., 2008)","previouslyFormattedCitation":"(Damania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Damania </w:t>
      </w:r>
      <w:r w:rsidRPr="0008241C">
        <w:rPr>
          <w:i/>
          <w:noProof/>
          <w:sz w:val="22"/>
          <w:szCs w:val="22"/>
        </w:rPr>
        <w:t>et al.</w:t>
      </w:r>
      <w:r w:rsidRPr="0008241C">
        <w:rPr>
          <w:noProof/>
          <w:sz w:val="22"/>
          <w:szCs w:val="22"/>
        </w:rPr>
        <w:t>, 2008)</w:t>
      </w:r>
      <w:r w:rsidRPr="0008241C">
        <w:rPr>
          <w:sz w:val="22"/>
          <w:szCs w:val="22"/>
        </w:rPr>
        <w:fldChar w:fldCharType="end"/>
      </w:r>
      <w:r w:rsidRPr="0008241C">
        <w:rPr>
          <w:noProof/>
          <w:sz w:val="22"/>
          <w:szCs w:val="22"/>
        </w:rPr>
        <w:t xml:space="preserve">. In Thailand, for instance, ecotourism in and around protected areas has contributed to poverty alleviation especially for rural societies </w:t>
      </w:r>
      <w:r w:rsidRPr="0008241C">
        <w:rPr>
          <w:noProof/>
          <w:sz w:val="22"/>
          <w:szCs w:val="22"/>
        </w:rPr>
        <w:fldChar w:fldCharType="begin" w:fldLock="1"/>
      </w:r>
      <w:r w:rsidRPr="0008241C">
        <w:rPr>
          <w:noProof/>
          <w:sz w:val="22"/>
          <w:szCs w:val="22"/>
        </w:rPr>
        <w:instrText>ADDIN CSL_CITATION {"citationItems":[{"id":"ITEM-1","itemData":{"DOI":"10.1073/pnas.1307712111","abstract":"To develop effective environmental policies, we must understand the mechanisms through which the policies affect social and environmental outcomes. Unfortunately, empirical evidence about these mechanisms is limited, and little guidance for quantifying them exists. We develop an approach to quantifying the mechanisms through which protected areas affect poverty. We focus on three mechanisms: changes in tourism and recreational services; changes in infrastructure in the form of road networks, health clinics, and schools; and changes in regulating and provisioning ecosystem services and foregone production activities that arise from land-use restrictions. The contributions of ecotourism and other ecosystem services to poverty alleviation in the context of a real environmental program have not yet been empirically estimated. Nearly two-thirds of the poverty reduction associated with the establishment of Costa Rican protected areas is causally attributable to opportunities afforded by tourism. Although protected areas reduced deforestation and increased regrowth, these land cover changes neither reduced nor exacerbated poverty, on average. Protected areas did not, on average, affect our measures of infrastructure and thus did not contribute to poverty reduction through this mechanism. We attribute the remaining poverty reduction to unobserved dimensions of our mechanisms or to other mechanisms. Our study empirically estimates previously unidentified contributions of ecotourism and other ecosystem services to poverty alleviation in the context of a real environmental program. We demonstrate that, with existing data and appropriate empirical methods, conservation scientists and policymakers can begin to elucidate the mechanisms through which ecosystem conservation programs affect human welfare. ","author":[{"dropping-particle":"","family":"Ferraro","given":"Paul J","non-dropping-particle":"","parse-names":false,"suffix":""},{"dropping-particle":"","family":"Hanauer","given":"Merlin M","non-dropping-particle":"","parse-names":false,"suffix":""}],"container-title":"Proceedings of the National Academy of Sciences ","id":"ITEM-1","issue":"11 ","issued":{"date-parts":[["2014","3","18"]]},"note":"10.1073/pnas.1307712111","page":"4332-4337","title":"Quantifying causal mechanisms to determine how protected areas affect poverty through changes in ecosystem services and infrastructure","type":"article-journal","volume":"111 "},"uris":["http://www.mendeley.com/documents/?uuid=cf23ed8f-45b0-4439-ad93-d28a775eced1"]}],"mendeley":{"formattedCitation":"(Ferraro &amp; Hanauer, 2014)","manualFormatting":"(Sims, 2010; Ferraro and Hanauer, 2014)","plainTextFormattedCitation":"(Ferraro &amp; Hanauer, 2014)","previouslyFormattedCitation":"(Ferraro &amp; Hanauer, 2014)"},"properties":{"noteIndex":0},"schema":"https://github.com/citation-style-language/schema/raw/master/csl-citation.json"}</w:instrText>
      </w:r>
      <w:r w:rsidRPr="0008241C">
        <w:rPr>
          <w:noProof/>
          <w:sz w:val="22"/>
          <w:szCs w:val="22"/>
        </w:rPr>
        <w:fldChar w:fldCharType="separate"/>
      </w:r>
      <w:r w:rsidRPr="0008241C">
        <w:rPr>
          <w:noProof/>
          <w:sz w:val="22"/>
          <w:szCs w:val="22"/>
        </w:rPr>
        <w:t>(Sims, 2010; Ferraro and Hanauer, 2014)</w:t>
      </w:r>
      <w:r w:rsidRPr="0008241C">
        <w:rPr>
          <w:noProof/>
          <w:sz w:val="22"/>
          <w:szCs w:val="22"/>
        </w:rPr>
        <w:fldChar w:fldCharType="end"/>
      </w:r>
      <w:r w:rsidRPr="0008241C">
        <w:rPr>
          <w:noProof/>
          <w:sz w:val="22"/>
          <w:szCs w:val="22"/>
        </w:rPr>
        <w:t xml:space="preserve">. In Nepal, a community-based tiger tourism model has been developed sucessfully that strongly emphasises benefit sharing among stakeholders and encourages ecological restoration of degraded landscape </w:t>
      </w:r>
      <w:r w:rsidRPr="0008241C">
        <w:rPr>
          <w:noProof/>
          <w:sz w:val="22"/>
          <w:szCs w:val="22"/>
        </w:rPr>
        <w:fldChar w:fldCharType="begin" w:fldLock="1"/>
      </w:r>
      <w:r w:rsidRPr="0008241C">
        <w:rPr>
          <w:noProof/>
          <w:sz w:val="22"/>
          <w:szCs w:val="22"/>
        </w:rPr>
        <w:instrText>ADDIN CSL_CITATION {"citationItems":[{"id":"ITEM-1","itemData":{"author":[{"dropping-particle":"","family":"Damania","given":"R.","non-dropping-particle":"","parse-names":false,"suffix":""},{"dropping-particle":"","family":"Seidenstick","given":"J.","non-dropping-particle":"","parse-names":false,"suffix":""},{"dropping-particle":"","family":"Whitten","given":"T.","non-dropping-particle":"","parse-names":false,"suffix":""}],"id":"ITEM-1","issued":{"date-parts":[["2008"]]},"note":"NULL","publisher":"World Bank","publisher-place":"Washington, D.C.","title":"A Future for Wild Tigers","type":"book"},"uris":["http://www.mendeley.com/documents/?uuid=87dc8eb4-01cb-444d-8b36-daf0353bafd7"]}],"mendeley":{"formattedCitation":"(Damania &lt;i&gt;et al.&lt;/i&gt;, 2008)","plainTextFormattedCitation":"(Damania et al., 2008)","previouslyFormattedCitation":"(Damania &lt;i&gt;et al.&lt;/i&gt;, 2008)"},"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Damania </w:t>
      </w:r>
      <w:r w:rsidRPr="0008241C">
        <w:rPr>
          <w:i/>
          <w:noProof/>
          <w:sz w:val="22"/>
          <w:szCs w:val="22"/>
        </w:rPr>
        <w:t>et al.</w:t>
      </w:r>
      <w:r w:rsidRPr="0008241C">
        <w:rPr>
          <w:noProof/>
          <w:sz w:val="22"/>
          <w:szCs w:val="22"/>
        </w:rPr>
        <w:t>, 2008)</w:t>
      </w:r>
      <w:r w:rsidRPr="0008241C">
        <w:rPr>
          <w:noProof/>
          <w:sz w:val="22"/>
          <w:szCs w:val="22"/>
        </w:rPr>
        <w:fldChar w:fldCharType="end"/>
      </w:r>
      <w:r w:rsidRPr="0008241C">
        <w:rPr>
          <w:noProof/>
          <w:sz w:val="22"/>
          <w:szCs w:val="22"/>
        </w:rPr>
        <w:t>.</w:t>
      </w:r>
    </w:p>
    <w:p w14:paraId="30266683" w14:textId="77777777" w:rsidR="00A01204" w:rsidRPr="0008241C" w:rsidRDefault="00A01204" w:rsidP="00A01204">
      <w:pPr>
        <w:rPr>
          <w:noProof/>
          <w:sz w:val="22"/>
          <w:szCs w:val="22"/>
        </w:rPr>
      </w:pPr>
    </w:p>
    <w:p w14:paraId="4C377559" w14:textId="77777777" w:rsidR="00A01204" w:rsidRPr="0008241C" w:rsidRDefault="00A01204" w:rsidP="00A01204">
      <w:pPr>
        <w:rPr>
          <w:sz w:val="22"/>
          <w:szCs w:val="22"/>
        </w:rPr>
      </w:pPr>
      <w:r w:rsidRPr="0008241C">
        <w:rPr>
          <w:noProof/>
          <w:sz w:val="22"/>
          <w:szCs w:val="22"/>
        </w:rPr>
        <w:t xml:space="preserve">Despite the remarkable contribution to local economy, the rapidly expanding and ill-planned tourism also brought about pressures on ecosystems which should not be ignored. Large-scale and rapid infrastructure development including road network, residential building, restaurants and recreational facilities for tourists has led to negative impacts on previously silient natural scenery, such as coastal and alpine landscapes (see 4.4.3; 4.4.8; 4.5.2). The flow of tourists from urban to remote protected areas also has the potentital to disseminate unintentionally invasive alien species (see 4.1.4). </w:t>
      </w:r>
    </w:p>
    <w:p w14:paraId="069DB54C" w14:textId="77777777" w:rsidR="00A01204" w:rsidRPr="0008241C" w:rsidRDefault="00A01204" w:rsidP="00A01204">
      <w:pPr>
        <w:rPr>
          <w:sz w:val="22"/>
          <w:szCs w:val="22"/>
        </w:rPr>
      </w:pPr>
    </w:p>
    <w:p w14:paraId="6B40CF8A" w14:textId="77777777" w:rsidR="00A01204" w:rsidRPr="0008241C" w:rsidRDefault="00A01204" w:rsidP="00A01204">
      <w:pPr>
        <w:keepNext/>
        <w:tabs>
          <w:tab w:val="clear" w:pos="1247"/>
          <w:tab w:val="left" w:pos="765"/>
        </w:tabs>
        <w:outlineLvl w:val="2"/>
        <w:rPr>
          <w:b/>
          <w:sz w:val="24"/>
          <w:szCs w:val="24"/>
        </w:rPr>
      </w:pPr>
      <w:bookmarkStart w:id="1168" w:name="_Toc504317259"/>
      <w:bookmarkStart w:id="1169" w:name="_Toc504317952"/>
      <w:bookmarkStart w:id="1170" w:name="_Toc504320431"/>
      <w:bookmarkStart w:id="1171" w:name="_Toc504320654"/>
      <w:bookmarkStart w:id="1172" w:name="_Toc504320878"/>
      <w:bookmarkStart w:id="1173" w:name="_Toc504321298"/>
      <w:bookmarkStart w:id="1174" w:name="_Toc524044071"/>
      <w:r w:rsidRPr="0008241C">
        <w:rPr>
          <w:b/>
          <w:sz w:val="24"/>
          <w:szCs w:val="24"/>
        </w:rPr>
        <w:t xml:space="preserve">4.2.3 </w:t>
      </w:r>
      <w:r w:rsidRPr="0008241C">
        <w:rPr>
          <w:b/>
          <w:sz w:val="24"/>
          <w:szCs w:val="24"/>
        </w:rPr>
        <w:tab/>
        <w:t>Socio-cultural Drivers</w:t>
      </w:r>
      <w:bookmarkEnd w:id="1168"/>
      <w:bookmarkEnd w:id="1169"/>
      <w:bookmarkEnd w:id="1170"/>
      <w:bookmarkEnd w:id="1171"/>
      <w:bookmarkEnd w:id="1172"/>
      <w:bookmarkEnd w:id="1173"/>
      <w:bookmarkEnd w:id="1174"/>
    </w:p>
    <w:p w14:paraId="3066E469" w14:textId="77777777" w:rsidR="00A01204" w:rsidRPr="0008241C" w:rsidRDefault="00A01204" w:rsidP="00A01204">
      <w:pPr>
        <w:rPr>
          <w:sz w:val="22"/>
          <w:szCs w:val="22"/>
        </w:rPr>
      </w:pPr>
    </w:p>
    <w:p w14:paraId="76554C9C" w14:textId="0FCDAD8F" w:rsidR="00A01204" w:rsidRPr="0008241C" w:rsidRDefault="00A01204" w:rsidP="00A01204">
      <w:pPr>
        <w:rPr>
          <w:sz w:val="22"/>
          <w:szCs w:val="22"/>
        </w:rPr>
      </w:pPr>
      <w:r w:rsidRPr="0008241C">
        <w:rPr>
          <w:sz w:val="22"/>
          <w:szCs w:val="22"/>
        </w:rPr>
        <w:t>Societies across the Asia-Pacific region differ markedly from each other in terms of their structure and functioning, creating abundant cultural diversity. It has been estimated that about 70-80</w:t>
      </w:r>
      <w:r w:rsidR="00C934E9">
        <w:rPr>
          <w:sz w:val="22"/>
          <w:szCs w:val="22"/>
        </w:rPr>
        <w:t xml:space="preserve"> per cent</w:t>
      </w:r>
      <w:r w:rsidRPr="0008241C">
        <w:rPr>
          <w:sz w:val="22"/>
          <w:szCs w:val="22"/>
        </w:rPr>
        <w:t xml:space="preserve"> of the 370 million people in the world categorized as “indigenous” live in the Asia-Pacific region </w:t>
      </w:r>
      <w:r w:rsidRPr="0008241C">
        <w:rPr>
          <w:sz w:val="22"/>
          <w:szCs w:val="22"/>
        </w:rPr>
        <w:fldChar w:fldCharType="begin" w:fldLock="1"/>
      </w:r>
      <w:r w:rsidRPr="0008241C">
        <w:rPr>
          <w:sz w:val="22"/>
          <w:szCs w:val="22"/>
        </w:rPr>
        <w:instrText>ADDIN CSL_CITATION {"citationItems":[{"id":"ITEM-1","itemData":{"ISBN":"9789221299943","author":[{"dropping-particle":"","family":"Dhir","given":"Rishabh Kumar","non-dropping-particle":"","parse-names":false,"suffix":""}],"id":"ITEM-1","issued":{"date-parts":[["2015"]]},"number-of-pages":"2-5","title":"Indigenous Peoples in the World of Work in Asia and the Pacific","type":"book"},"uris":["http://www.mendeley.com/documents/?uuid=b0d5eef0-1766-4633-bb37-9bc9019834d2"]}],"mendeley":{"formattedCitation":"(Dhir, 2015)","plainTextFormattedCitation":"(Dhir, 2015)","previouslyFormattedCitation":"(Dhir, 2015)"},"properties":{"noteIndex":0},"schema":"https://github.com/citation-style-language/schema/raw/master/csl-citation.json"}</w:instrText>
      </w:r>
      <w:r w:rsidRPr="0008241C">
        <w:rPr>
          <w:sz w:val="22"/>
          <w:szCs w:val="22"/>
        </w:rPr>
        <w:fldChar w:fldCharType="separate"/>
      </w:r>
      <w:r w:rsidRPr="0008241C">
        <w:rPr>
          <w:noProof/>
          <w:sz w:val="22"/>
          <w:szCs w:val="22"/>
        </w:rPr>
        <w:t>(Dhir, 2015)</w:t>
      </w:r>
      <w:r w:rsidRPr="0008241C">
        <w:rPr>
          <w:sz w:val="22"/>
          <w:szCs w:val="22"/>
        </w:rPr>
        <w:fldChar w:fldCharType="end"/>
      </w:r>
      <w:r w:rsidRPr="0008241C">
        <w:rPr>
          <w:sz w:val="22"/>
          <w:szCs w:val="22"/>
        </w:rPr>
        <w:t xml:space="preserve">. The amazing range of traditional and local cultures in the Asia-Pacific region has sprung from the contrasting landforms and climates of the region. The conservation of traditional and local knowledge and practice is important to not only the long-term survival of human kind but also the conservation of biodiversity in general </w:t>
      </w:r>
      <w:r w:rsidRPr="0008241C">
        <w:rPr>
          <w:sz w:val="22"/>
          <w:szCs w:val="22"/>
        </w:rPr>
        <w:fldChar w:fldCharType="begin" w:fldLock="1"/>
      </w:r>
      <w:r w:rsidRPr="0008241C">
        <w:rPr>
          <w:sz w:val="22"/>
          <w:szCs w:val="22"/>
        </w:rPr>
        <w:instrText>ADDIN CSL_CITATION {"citationItems":[{"id":"ITEM-1","itemData":{"abstract":"ISBN: 978-1-84971-166-1 hardback ISBN: 978-1-84971-167-8 paperback Typeset by Composition and Design Services Cover design by Andrew Corbett Cover photos by Bas Verschuuren. Top image: Dressed Shinto statue and Buddha statue in the Sensoji (Buddhist) temple forest garden in Asakusa, Tokyo. In Tokyo, temple forest gardens still exist despite the increasing market value of the land. The Ginkgo Biloba tree (here shown in the background) is classified on IUCN's Red List of Threatened Species as 'endangered'. Ginkgo has been reintroduced into the wild from monastery gardens and some populations survived that were tended by Chinese and Japanese monks. Bottom image: Santa María Volcano (3772m), named Gagxanul in the local K'iche' language, is an active volcano in the Western Highlands of Guatemala, close to the city of Quetzaltenango. A large area of the mountain has been declared a protected area, which has helped to secure the cultural and spiritual use of this sacred natural site. Traditional Mayan ceremonies are carried out on the mountain as well as many Catholic rituals that fuse with traditional Mayan spirituality. The lead up to these ceremonies is a pilgrimage from the surrounding villages onto the mountain's summit. A catalogue record for this book is available from the British Library Library of Congress Cataloging-in-Publication Data Sacred natural sites : conserving nature and culture/edited by Bas Verschuuren...[et al.]. p. cm. Includes bibliographical references and index. ISBN 978-1-84971-166-1 (hardback) – ISBN 978-1-84971-167-8 (pbk.) 1. Natural areas. 2. Protected areas. 3. Sacred space. I. Verschuuren, Bas. QH75.S234 2010 333.95'16–dc22 2010015465 At Earthscan we strive to minimize our environmental impacts and carbon footprint through reducing waste, recycling and offsetting our CO 2 emissions, including those created through publication of this book. For more details of our environmental policy, see www.earthscan.co.uk.","author":[{"dropping-particle":"","family":"Verschuuren","given":"Bas","non-dropping-particle":"","parse-names":false,"suffix":""},{"dropping-particle":"","family":"Wild","given":"Robert","non-dropping-particle":"","parse-names":false,"suffix":""},{"dropping-particle":"","family":"McNeely","given":"Jeffrey","non-dropping-particle":"","parse-names":false,"suffix":""},{"dropping-particle":"","family":"Oviedo","given":"Gonzalo","non-dropping-particle":"","parse-names":false,"suffix":""},{"dropping-particle":"","family":"Washington","given":"Bullet","non-dropping-particle":"","parse-names":false,"suffix":""}],"id":"ITEM-1","issued":{"date-parts":[["2010"]]},"title":"Sacred Natural Sites Conserving Nature and Culture publishing for a sustainable future","type":"book"},"uris":["http://www.mendeley.com/documents/?uuid=c0dce0df-2b83-33f4-88a4-235188e19437"]},{"id":"ITEM-2","itemData":{"DOI":"10.4103/0972-4923.58642","abstract":"There is an emerging recognition that the diversity of life comprises both biological and cultural diversity. In the past, however, it has been common to make divisions between nature and culture, arising partly out of a desire to control nature. The range of interconnections between biological and cultural diversity are reflected in the growing variety of environmental sub-disciplines that have emerged. In this article, we present ideas from a number of these sub-disciplines. We investigate four bridges linking both types of diversity (beliefs and worldviews, livelihoods and practices, knowledge bases and languages, and norms and institutions), seek to determine the common drivers of loss that exist, and suggest a novel and integrative path forwards. We recommend that future policy responses should target both biological and cultural diversity in a combined approach to conservation. The degree to which biological diversity is linked to cultural diversity is only beginning to be understood. But it is precisely as our knowledge is advancing that these complex systems are under threat. While conserving nature alongside human cultures presents unique challenges, we suggest that any hope for saving biological diversity is predicated on a concomitant effort to appreciate and protect cultural diversity.","author":[{"dropping-particle":"","family":"Pretty","given":"Jules","non-dropping-particle":"","parse-names":false,"suffix":""},{"dropping-particle":"","family":"Adams","given":"Bill","non-dropping-particle":"","parse-names":false,"suffix":""},{"dropping-particle":"","family":"Berkes","given":"Fikret","non-dropping-particle":"","parse-names":false,"suffix":""},{"dropping-particle":"","family":"Athayde","given":"Simone Ferreira","non-dropping-particle":"de","parse-names":false,"suffix":""},{"dropping-particle":"","family":"Dudley","given":"Nigel","non-dropping-particle":"","parse-names":false,"suffix":""},{"dropping-particle":"","family":"Hunn","given":"Eugene","non-dropping-particle":"","parse-names":false,"suffix":""},{"dropping-particle":"","family":"Maffi","given":"Luisa","non-dropping-particle":"","parse-names":false,"suffix":""},{"dropping-particle":"","family":"Milton","given":"Kay","non-dropping-particle":"","parse-names":false,"suffix":""},{"dropping-particle":"","family":"Rapport","given":"David","non-dropping-particle":"","parse-names":false,"suffix":""},{"dropping-particle":"","family":"Robbins","given":"Paul","non-dropping-particle":"","parse-names":false,"suffix":""},{"dropping-particle":"","family":"Sterling","given":"Eleanor","non-dropping-particle":"","parse-names":false,"suffix":""},{"dropping-particle":"","family":"Stolton","given":"Sue","non-dropping-particle":"","parse-names":false,"suffix":""},{"dropping-particle":"","family":"Tsing","given":"Anna","non-dropping-particle":"","parse-names":false,"suffix":""},{"dropping-particle":"","family":"Vintinnerk","given":"Erin","non-dropping-particle":"","parse-names":false,"suffix":""},{"dropping-particle":"","family":"Pilgrim","given":"Sarah","non-dropping-particle":"","parse-names":false,"suffix":""}],"container-title":"Conservation and Society","id":"ITEM-2","issue":"2","issued":{"date-parts":[["2009","4","1"]]},"page":"100-112","title":"The Intersections of Biological Diversity and Cultural Diversity: Towards Integration","type":"article-journal","volume":"7"},"uris":["http://www.mendeley.com/documents/?uuid=4eb049e0-fbdb-4869-885c-910e47b73e00"]}],"mendeley":{"formattedCitation":"(Pretty &lt;i&gt;et al.&lt;/i&gt;, 2009; Bas Verschuuren &lt;i&gt;et al.&lt;/i&gt;, 2010)","plainTextFormattedCitation":"(Pretty et al., 2009; Bas Verschuuren et al., 2010)","previouslyFormattedCitation":"(Pretty &lt;i&gt;et al.&lt;/i&gt;, 2009; Bas Verschuure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Pretty </w:t>
      </w:r>
      <w:r w:rsidRPr="0008241C">
        <w:rPr>
          <w:i/>
          <w:noProof/>
          <w:sz w:val="22"/>
          <w:szCs w:val="22"/>
        </w:rPr>
        <w:t>et al.</w:t>
      </w:r>
      <w:r w:rsidRPr="0008241C">
        <w:rPr>
          <w:noProof/>
          <w:sz w:val="22"/>
          <w:szCs w:val="22"/>
        </w:rPr>
        <w:t xml:space="preserve">, 2009; Bas Verschuure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see also 3.2.5). </w:t>
      </w:r>
    </w:p>
    <w:p w14:paraId="4168ECEA" w14:textId="77777777" w:rsidR="00A01204" w:rsidRPr="0008241C" w:rsidRDefault="00A01204" w:rsidP="00A01204">
      <w:pPr>
        <w:rPr>
          <w:sz w:val="22"/>
          <w:szCs w:val="22"/>
        </w:rPr>
      </w:pPr>
    </w:p>
    <w:p w14:paraId="7155AABE" w14:textId="77777777" w:rsidR="00A01204" w:rsidRPr="0008241C" w:rsidRDefault="00A01204" w:rsidP="00A01204">
      <w:pPr>
        <w:autoSpaceDE w:val="0"/>
        <w:autoSpaceDN w:val="0"/>
        <w:adjustRightInd w:val="0"/>
        <w:rPr>
          <w:sz w:val="22"/>
          <w:szCs w:val="22"/>
        </w:rPr>
      </w:pPr>
      <w:r w:rsidRPr="0008241C">
        <w:rPr>
          <w:sz w:val="22"/>
          <w:szCs w:val="22"/>
        </w:rPr>
        <w:t xml:space="preserve">Many of the “indigenous” communities in the Asia-Pacific region have traditionally coexisted in a sustainable way with their natural environments </w:t>
      </w:r>
      <w:r w:rsidRPr="0008241C">
        <w:rPr>
          <w:sz w:val="22"/>
          <w:szCs w:val="22"/>
        </w:rPr>
        <w:fldChar w:fldCharType="begin" w:fldLock="1"/>
      </w:r>
      <w:r w:rsidRPr="0008241C">
        <w:rPr>
          <w:sz w:val="22"/>
          <w:szCs w:val="22"/>
        </w:rPr>
        <w:instrText>ADDIN CSL_CITATION {"citationItems":[{"id":"ITEM-1","itemData":{"abstract":"IUCN's Programmatic Strategy for Strengthening the Presence of IUCN in Asia presents a direction for the Union in Asia to lead in areas that require specific conservation action both thematically and geographically. Over the years, we have made significant progress in improving environmental sustainability in Asia. In this Programmatic Strategy, we have identified some of the areas which require enhanced biodiversity conservation efforts from the Union in Asia. This includes species conservation, protected area management, water and wetlands and coastal and marine ecosystems conservation. This strategy was developed through a consultative process where our Members in Asia could share their aspirations and priorities at various stages, including Asia Regional Committee meetings and the Regional Conservation Forum, etc. We are confident that the direction this strategy provides will enable the Asia region as a whole, with support from the Union, to embark on a path towards sustainable development. I look forward to seeing innovative and positive actions over the next few years towards implementing this programmatic strategy. Our sincere thanks to all IUCN Members, Chairs of National Committees, Commissions and Secretariat for making positive contributions towards the development and finalisation of this strategy.","author":[{"dropping-particle":"","family":"IUCN","given":"","non-dropping-particle":"","parse-names":false,"suffix":""}],"id":"ITEM-1","issued":{"date-parts":[["2017"]]},"title":"Programmatic Strategy for Strengthening the Presence of IUCN in Asia","type":"book"},"uris":["http://www.mendeley.com/documents/?uuid=ac84fc61-9167-3d99-9b2e-4b3b0ef3d0e0"]}],"mendeley":{"formattedCitation":"(IUCN, 2017)","plainTextFormattedCitation":"(IUCN, 2017)","previouslyFormattedCitation":"(IUCN, 2017)"},"properties":{"noteIndex":0},"schema":"https://github.com/citation-style-language/schema/raw/master/csl-citation.json"}</w:instrText>
      </w:r>
      <w:r w:rsidRPr="0008241C">
        <w:rPr>
          <w:sz w:val="22"/>
          <w:szCs w:val="22"/>
        </w:rPr>
        <w:fldChar w:fldCharType="separate"/>
      </w:r>
      <w:r w:rsidRPr="0008241C">
        <w:rPr>
          <w:noProof/>
          <w:sz w:val="22"/>
          <w:szCs w:val="22"/>
        </w:rPr>
        <w:t>(IUCN, 2017)</w:t>
      </w:r>
      <w:r w:rsidRPr="0008241C">
        <w:rPr>
          <w:sz w:val="22"/>
          <w:szCs w:val="22"/>
        </w:rPr>
        <w:fldChar w:fldCharType="end"/>
      </w:r>
      <w:r w:rsidRPr="0008241C">
        <w:rPr>
          <w:sz w:val="22"/>
          <w:szCs w:val="22"/>
        </w:rPr>
        <w:t xml:space="preserve">. Sacred natural sites often preserved important biological resources as ‘areas of land or water having special spiritual significance to peoples and communities’ </w:t>
      </w:r>
      <w:r w:rsidRPr="0008241C">
        <w:rPr>
          <w:sz w:val="22"/>
          <w:szCs w:val="22"/>
        </w:rPr>
        <w:fldChar w:fldCharType="begin" w:fldLock="1"/>
      </w:r>
      <w:r w:rsidRPr="0008241C">
        <w:rPr>
          <w:sz w:val="22"/>
          <w:szCs w:val="22"/>
        </w:rPr>
        <w:instrText>ADDIN CSL_CITATION {"citationItems":[{"id":"ITEM-1","itemData":{"author":[{"dropping-particle":"","family":"Oviedo","given":"Gonzalo","non-dropping-particle":"","parse-names":false,"suffix":""},{"dropping-particle":"","family":"Jeanrenaud","given":"Sally","non-dropping-particle":"","parse-names":false,"suffix":""}],"container-title":"Protected Areas and Spirituality. Proceedings of the First Workshop of The Delos Initiative - Monserrat 2006","id":"ITEM-1","issue":"June","issued":{"date-parts":[["2007"]]},"page":"77-100","title":"Protecting Sacred Natural Sites of Indigenous and Traditional Peoples","type":"article-journal"},"uris":["http://www.mendeley.com/documents/?uuid=79eec589-ae42-4cc6-9195-c293fcfe60ba"]}],"mendeley":{"formattedCitation":"(Oviedo &amp; Jeanrenaud, 2007)","plainTextFormattedCitation":"(Oviedo &amp; Jeanrenaud, 2007)","previouslyFormattedCitation":"(Oviedo &amp; Jeanrenaud, 2007)"},"properties":{"noteIndex":0},"schema":"https://github.com/citation-style-language/schema/raw/master/csl-citation.json"}</w:instrText>
      </w:r>
      <w:r w:rsidRPr="0008241C">
        <w:rPr>
          <w:sz w:val="22"/>
          <w:szCs w:val="22"/>
        </w:rPr>
        <w:fldChar w:fldCharType="separate"/>
      </w:r>
      <w:r w:rsidRPr="0008241C">
        <w:rPr>
          <w:noProof/>
          <w:sz w:val="22"/>
          <w:szCs w:val="22"/>
        </w:rPr>
        <w:t>(Oviedo &amp; Jeanrenaud, 2007)</w:t>
      </w:r>
      <w:r w:rsidRPr="0008241C">
        <w:rPr>
          <w:sz w:val="22"/>
          <w:szCs w:val="22"/>
        </w:rPr>
        <w:fldChar w:fldCharType="end"/>
      </w:r>
      <w:r w:rsidRPr="0008241C">
        <w:rPr>
          <w:sz w:val="22"/>
          <w:szCs w:val="22"/>
        </w:rPr>
        <w:t xml:space="preserve">. These sacred sites with rich biodiversity and strong interlinkage with cultural services have been well protected by local communities over long time periods and have experienced low disturbance throughout that time </w:t>
      </w:r>
      <w:r w:rsidRPr="0008241C">
        <w:rPr>
          <w:sz w:val="22"/>
          <w:szCs w:val="22"/>
        </w:rPr>
        <w:fldChar w:fldCharType="begin" w:fldLock="1"/>
      </w:r>
      <w:r w:rsidRPr="0008241C">
        <w:rPr>
          <w:sz w:val="22"/>
          <w:szCs w:val="22"/>
        </w:rPr>
        <w:instrText>ADDIN CSL_CITATION {"citationItems":[{"id":"ITEM-1","itemData":{"author":[{"dropping-particle":"","family":"Pei","given":"S. J.","non-dropping-particle":"","parse-names":false,"suffix":""}],"chapter-number":"9","container-title":"Sacred natural sites – Conserving nature and culture","editor":[{"dropping-particle":"","family":"Verschuuren","given":"B.","non-dropping-particle":"","parse-names":false,"suffix":""},{"dropping-particle":"","family":"Wild","given":"R.","non-dropping-particle":"","parse-names":false,"suffix":""},{"dropping-particle":"","family":"McNeely","given":"J. A.","non-dropping-particle":"","parse-names":false,"suffix":""},{"dropping-particle":"","family":"Oviedo","given":"G","non-dropping-particle":"","parse-names":false,"suffix":""}],"id":"ITEM-1","issued":{"date-parts":[["2010"]]},"page":"98-106","publisher":"IUCN","publisher-place":"London &amp; Washington: Earthsacan; Gland: IUCN","title":"The road to the future? The biocultural values of the Holy Hill forests of Yunnan Province, China","type":"chapter"},"uris":["http://www.mendeley.com/documents/?uuid=d8ca2303-df6e-451e-b0d2-d8b6ada55477"]},{"id":"ITEM-2","itemData":{"abstract":"Cultural diversity is closely linked to biodiversity. The study of these interrelationships need to be studied mainly for the simple reason that culture is not only the ethical imperative for development, it is also a condition of its sustainability; for there exists a symbiotic relationship between habitats and cultures, between ecosystems and cultural identity, and that this relationship constitutes a determining factor in ensuring sustainable human development. The association of religion with eco-system management is interwoven in the symbolic network of the Himalayan traditional communities. Infact no one can think of ecology in the Himalaya without religion. The present study deals with the study of sacred natural sites (forests/groves, pastures, water bodies) along with the phenomenon of dedication of the forests to a deity, and the inherent taboos with regard to the resource exploitation and other traditional beliefs and customs being practiced in the Central Himalaya, and attempts to bring out the inherent environmental principles behind these practices.","author":[{"dropping-particle":"","family":"Negi","given":"Chandra Singh","non-dropping-particle":"","parse-names":false,"suffix":""}],"container-title":"Indian Journal of Traditional Knowledge","id":"ITEM-2","issue":"2","issued":{"date-parts":[["2012"]]},"page":"273-278","title":"Culture and Biodiversity Conservation: Case studies from Uttarakhand, Central Himalaya","type":"article-journal","volume":"11"},"uris":["http://www.mendeley.com/documents/?uuid=787446e1-9d65-3707-bac2-a0e3c5d3d7ba"]}],"mendeley":{"formattedCitation":"(Negi, 2012; Pei, 2010)","plainTextFormattedCitation":"(Negi, 2012; Pei, 2010)","previouslyFormattedCitation":"(Negi, 2012; Pei, 2010)"},"properties":{"noteIndex":0},"schema":"https://github.com/citation-style-language/schema/raw/master/csl-citation.json"}</w:instrText>
      </w:r>
      <w:r w:rsidRPr="0008241C">
        <w:rPr>
          <w:sz w:val="22"/>
          <w:szCs w:val="22"/>
        </w:rPr>
        <w:fldChar w:fldCharType="separate"/>
      </w:r>
      <w:r w:rsidRPr="0008241C">
        <w:rPr>
          <w:noProof/>
          <w:sz w:val="22"/>
          <w:szCs w:val="22"/>
        </w:rPr>
        <w:t>(Negi, 2012; Pei, 2010)</w:t>
      </w:r>
      <w:r w:rsidRPr="0008241C">
        <w:rPr>
          <w:sz w:val="22"/>
          <w:szCs w:val="22"/>
        </w:rPr>
        <w:fldChar w:fldCharType="end"/>
      </w:r>
      <w:r w:rsidRPr="0008241C">
        <w:rPr>
          <w:sz w:val="22"/>
          <w:szCs w:val="22"/>
        </w:rPr>
        <w:t xml:space="preserve">. However, increased demands on biological resources and changing social norms are undermining many sacred sites </w:t>
      </w:r>
      <w:r w:rsidRPr="0008241C">
        <w:rPr>
          <w:sz w:val="22"/>
          <w:szCs w:val="22"/>
        </w:rPr>
        <w:fldChar w:fldCharType="begin" w:fldLock="1"/>
      </w:r>
      <w:r w:rsidRPr="0008241C">
        <w:rPr>
          <w:sz w:val="22"/>
          <w:szCs w:val="22"/>
        </w:rPr>
        <w:instrText>ADDIN CSL_CITATION {"citationItems":[{"id":"ITEM-1","itemData":{"author":[{"dropping-particle":"","family":"Dudley","given":"N.","non-dropping-particle":"","parse-names":false,"suffix":""},{"dropping-particle":"","family":"Bhagwat","given":"S.","non-dropping-particle":"","parse-names":false,"suffix":""},{"dropping-particle":"","family":"Higgins-Zogib","given":"L.","non-dropping-particle":"","parse-names":false,"suffix":""},{"dropping-particle":"","family":"Lassen","given":"B.","non-dropping-particle":"","parse-names":false,"suffix":""},{"dropping-particle":"","family":"Verschuuren","given":"B.","non-dropping-particle":"","parse-names":false,"suffix":""},{"dropping-particle":"","family":"Wild","given":"R.","non-dropping-particle":"","parse-names":false,"suffix":""}],"container-title":"Sacred natural sites – Conserving nature and culture","editor":[{"dropping-particle":"","family":"Verschuuren","given":"B.","non-dropping-particle":"","parse-names":false,"suffix":""},{"dropping-particle":"","family":"Wild","given":"R.","non-dropping-particle":"","parse-names":false,"suffix":""},{"dropping-particle":"","family":"McNeely","given":"J. A.","non-dropping-particle":"","parse-names":false,"suffix":""},{"dropping-particle":"","family":"Oviedo","given":"G.","non-dropping-particle":"","parse-names":false,"suffix":""}],"id":"ITEM-1","issued":{"date-parts":[["2010"]]},"page":"19-32","publisher-place":"London &amp; Washington: Earthsacan; Gland: IUCN","title":"Conservation of biodiversity in sacred natural sites in Asia and Africa: A review of the scientific literature","type":"chapter"},"uris":["http://www.mendeley.com/documents/?uuid=20012a59-f878-4249-b5a6-d00f1d2463b1"]}],"mendeley":{"formattedCitation":"(Dudley &lt;i&gt;et al.&lt;/i&gt;, 2010)","plainTextFormattedCitation":"(Dudley et al., 2010)","previouslyFormattedCitation":"(Dudley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Dudley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Traditional and local knowledge related to these scared sites are also losing in many Asia-Pacific countries. </w:t>
      </w:r>
    </w:p>
    <w:p w14:paraId="7E841DC7" w14:textId="77777777" w:rsidR="00A01204" w:rsidRPr="0008241C" w:rsidRDefault="00A01204" w:rsidP="00A01204">
      <w:pPr>
        <w:tabs>
          <w:tab w:val="left" w:pos="3369"/>
        </w:tabs>
        <w:rPr>
          <w:sz w:val="22"/>
          <w:szCs w:val="22"/>
        </w:rPr>
      </w:pPr>
      <w:r w:rsidRPr="0008241C">
        <w:rPr>
          <w:sz w:val="22"/>
          <w:szCs w:val="22"/>
        </w:rPr>
        <w:tab/>
      </w:r>
    </w:p>
    <w:p w14:paraId="2D7744B8" w14:textId="77777777" w:rsidR="00A01204" w:rsidRPr="0008241C" w:rsidRDefault="00A01204" w:rsidP="00A01204">
      <w:pPr>
        <w:autoSpaceDE w:val="0"/>
        <w:autoSpaceDN w:val="0"/>
        <w:adjustRightInd w:val="0"/>
        <w:rPr>
          <w:sz w:val="22"/>
          <w:szCs w:val="22"/>
        </w:rPr>
      </w:pPr>
      <w:r w:rsidRPr="0008241C">
        <w:rPr>
          <w:sz w:val="22"/>
          <w:szCs w:val="22"/>
        </w:rPr>
        <w:t xml:space="preserve">Modern technology, information and capital are transcending administrative boundaries and reshaping relationships between the marketplace and societies. In particular, growth of the mass-media industry and improvements in connectivity and communication technology have impacted on individuals and societies across the Asia-Pacific countries </w:t>
      </w:r>
      <w:r w:rsidRPr="0008241C">
        <w:rPr>
          <w:sz w:val="22"/>
          <w:szCs w:val="22"/>
        </w:rPr>
        <w:fldChar w:fldCharType="begin" w:fldLock="1"/>
      </w:r>
      <w:r w:rsidRPr="0008241C">
        <w:rPr>
          <w:sz w:val="22"/>
          <w:szCs w:val="22"/>
        </w:rPr>
        <w:instrText>ADDIN CSL_CITATION {"citationItems":[{"id":"ITEM-1","itemData":{"author":[{"dropping-particle":"","family":"Dutta","given":"S.","non-dropping-particle":"","parse-names":false,"suffix":""},{"dropping-particle":"","family":"Bibao-Osorio","given":"B.","non-dropping-particle":"","parse-names":false,"suffix":""}],"id":"ITEM-1","issued":{"date-parts":[["2012"]]},"publisher-place":"Geneva, World Economic Forum.","title":"The global information technology report 2012 – Living in a hyperconnected world.","type":"report"},"uris":["http://www.mendeley.com/documents/?uuid=dfbbc4d8-446d-4c1d-9139-c71898e56218"]},{"id":"ITEM-2","itemData":{"author":[{"dropping-particle":"","family":"Baller","given":"S.","non-dropping-particle":"","parse-names":false,"suffix":""},{"dropping-particle":"","family":"Dutta","given":"S.","non-dropping-particle":"","parse-names":false,"suffix":""},{"dropping-particle":"","family":"Lanvin","given":"B.","non-dropping-particle":"","parse-names":false,"suffix":""}],"id":"ITEM-2","issued":{"date-parts":[["2016"]]},"publisher-place":"Geneva, World Economic Forum","title":"The global information technology report 2016 – Innovating in the digital economy","type":"report"},"uris":["http://www.mendeley.com/documents/?uuid=58664796-2262-4489-b789-4a84830e260f"]},{"id":"ITEM-3","itemData":{"abstract":"IUCN's Programmatic Strategy for Strengthening the Presence of IUCN in Asia presents a direction for the Union in Asia to lead in areas that require specific conservation action both thematically and geographically. Over the years, we have made significant progress in improving environmental sustainability in Asia. In this Programmatic Strategy, we have identified some of the areas which require enhanced biodiversity conservation efforts from the Union in Asia. This includes species conservation, protected area management, water and wetlands and coastal and marine ecosystems conservation. This strategy was developed through a consultative process where our Members in Asia could share their aspirations and priorities at various stages, including Asia Regional Committee meetings and the Regional Conservation Forum, etc. We are confident that the direction this strategy provides will enable the Asia region as a whole, with support from the Union, to embark on a path towards sustainable development. I look forward to seeing innovative and positive actions over the next few years towards implementing this programmatic strategy. Our sincere thanks to all IUCN Members, Chairs of National Committees, Commissions and Secretariat for making positive contributions towards the development and finalisation of this strategy.","author":[{"dropping-particle":"","family":"IUCN","given":"","non-dropping-particle":"","parse-names":false,"suffix":""}],"id":"ITEM-3","issued":{"date-parts":[["2017"]]},"title":"Programmatic Strategy for Strengthening the Presence of IUCN in Asia","type":"book"},"uris":["http://www.mendeley.com/documents/?uuid=ac84fc61-9167-3d99-9b2e-4b3b0ef3d0e0"]}],"mendeley":{"formattedCitation":"(Baller &lt;i&gt;et al.&lt;/i&gt;, 2016; Dutta &amp; Bibao-Osorio, 2012; IUCN, 2017)","plainTextFormattedCitation":"(Baller et al., 2016; Dutta &amp; Bibao-Osorio, 2012; IUCN, 2017)","previouslyFormattedCitation":"(Baller &lt;i&gt;et al.&lt;/i&gt;, 2016; Dutta &amp; Bibao-Osorio, 2012; IUCN, 2017)"},"properties":{"noteIndex":0},"schema":"https://github.com/citation-style-language/schema/raw/master/csl-citation.json"}</w:instrText>
      </w:r>
      <w:r w:rsidRPr="0008241C">
        <w:rPr>
          <w:sz w:val="22"/>
          <w:szCs w:val="22"/>
        </w:rPr>
        <w:fldChar w:fldCharType="separate"/>
      </w:r>
      <w:r w:rsidRPr="0008241C">
        <w:rPr>
          <w:noProof/>
          <w:sz w:val="22"/>
          <w:szCs w:val="22"/>
        </w:rPr>
        <w:t xml:space="preserve">(Baller </w:t>
      </w:r>
      <w:r w:rsidRPr="0008241C">
        <w:rPr>
          <w:i/>
          <w:noProof/>
          <w:sz w:val="22"/>
          <w:szCs w:val="22"/>
        </w:rPr>
        <w:t>et al.</w:t>
      </w:r>
      <w:r w:rsidRPr="0008241C">
        <w:rPr>
          <w:noProof/>
          <w:sz w:val="22"/>
          <w:szCs w:val="22"/>
        </w:rPr>
        <w:t>, 2016; Dutta &amp; Bibao-Osorio, 2012; IUCN, 2017)</w:t>
      </w:r>
      <w:r w:rsidRPr="0008241C">
        <w:rPr>
          <w:sz w:val="22"/>
          <w:szCs w:val="22"/>
        </w:rPr>
        <w:fldChar w:fldCharType="end"/>
      </w:r>
      <w:r w:rsidRPr="0008241C">
        <w:rPr>
          <w:sz w:val="22"/>
          <w:szCs w:val="22"/>
        </w:rPr>
        <w:t xml:space="preserve"> . Modern technology has allowed people access to more information than ever before, but modern urban life-style also separates people from nature </w:t>
      </w:r>
      <w:r w:rsidRPr="0008241C">
        <w:rPr>
          <w:sz w:val="22"/>
          <w:szCs w:val="22"/>
        </w:rPr>
        <w:fldChar w:fldCharType="begin" w:fldLock="1"/>
      </w:r>
      <w:r w:rsidRPr="0008241C">
        <w:rPr>
          <w:sz w:val="22"/>
          <w:szCs w:val="22"/>
        </w:rPr>
        <w:instrText>ADDIN CSL_CITATION {"citationItems":[{"id":"ITEM-1","itemData":{"abstract":"ISBN: 978-1-84971-166-1 hardback ISBN: 978-1-84971-167-8 paperback Typeset by Composition and Design Services Cover design by Andrew Corbett Cover photos by Bas Verschuuren. Top image: Dressed Shinto statue and Buddha statue in the Sensoji (Buddhist) temple forest garden in Asakusa, Tokyo. In Tokyo, temple forest gardens still exist despite the increasing market value of the land. The Ginkgo Biloba tree (here shown in the background) is classified on IUCN's Red List of Threatened Species as 'endangered'. Ginkgo has been reintroduced into the wild from monastery gardens and some populations survived that were tended by Chinese and Japanese monks. Bottom image: Santa María Volcano (3772m), named Gagxanul in the local K'iche' language, is an active volcano in the Western Highlands of Guatemala, close to the city of Quetzaltenango. A large area of the mountain has been declared a protected area, which has helped to secure the cultural and spiritual use of this sacred natural site. Traditional Mayan ceremonies are carried out on the mountain as well as many Catholic rituals that fuse with traditional Mayan spirituality. The lead up to these ceremonies is a pilgrimage from the surrounding villages onto the mountain's summit. A catalogue record for this book is available from the British Library Library of Congress Cataloging-in-Publication Data Sacred natural sites : conserving nature and culture/edited by Bas Verschuuren...[et al.]. p. cm. Includes bibliographical references and index. ISBN 978-1-84971-166-1 (hardback) – ISBN 978-1-84971-167-8 (pbk.) 1. Natural areas. 2. Protected areas. 3. Sacred space. I. Verschuuren, Bas. QH75.S234 2010 333.95'16–dc22 2010015465 At Earthscan we strive to minimize our environmental impacts and carbon footprint through reducing waste, recycling and offsetting our CO 2 emissions, including those created through publication of this book. For more details of our environmental policy, see www.earthscan.co.uk.","author":[{"dropping-particle":"","family":"Verschuuren","given":"Bas","non-dropping-particle":"","parse-names":false,"suffix":""},{"dropping-particle":"","family":"Wild","given":"Robert","non-dropping-particle":"","parse-names":false,"suffix":""},{"dropping-particle":"","family":"McNeely","given":"Jeffrey","non-dropping-particle":"","parse-names":false,"suffix":""},{"dropping-particle":"","family":"Oviedo","given":"Gonzalo","non-dropping-particle":"","parse-names":false,"suffix":""},{"dropping-particle":"","family":"Washington","given":"Bullet","non-dropping-particle":"","parse-names":false,"suffix":""}],"id":"ITEM-1","issued":{"date-parts":[["2010"]]},"title":"Sacred Natural Sites Conserving Nature and Culture publishing for a sustainable future","type":"book"},"uris":["http://www.mendeley.com/documents/?uuid=c0dce0df-2b83-33f4-88a4-235188e19437"]}],"mendeley":{"formattedCitation":"(Bas Verschuuren &lt;i&gt;et al.&lt;/i&gt;, 2010)","plainTextFormattedCitation":"(Bas Verschuuren et al., 2010)","previouslyFormattedCitation":"(Bas Verschuure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as Verschuure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Young generations have less understanding on the dependence of human societies on ecosystem services. The interest in traditional wisdom and lifestyles among young generations is declining with the expansion of the increasingly globalized market economies and greater exposure to mass media, all of which inevitably lead to a general erosion of traditional culture </w:t>
      </w:r>
      <w:r w:rsidRPr="0008241C">
        <w:rPr>
          <w:sz w:val="22"/>
          <w:szCs w:val="22"/>
        </w:rPr>
        <w:fldChar w:fldCharType="begin" w:fldLock="1"/>
      </w:r>
      <w:r w:rsidRPr="0008241C">
        <w:rPr>
          <w:sz w:val="22"/>
          <w:szCs w:val="22"/>
        </w:rPr>
        <w:instrText>ADDIN CSL_CITATION {"citationItems":[{"id":"ITEM-1","itemData":{"DOI":"10.1016/S0378-1127(09)00221-7","abstract":"Traditional forest-related knowledge (TFRK), most often tightly interwoven with traditional religious beliefs, customs, folklore, land-use practices and community-level decision-making pro-cesses, has sustained the cultures, livelihoods, and agricultural resource management systems of local and indigenous commu-nities throughout Asia for centuries. Traditional knowledge systems in Asia, as in the rest of the world, have historically been dynamic, responding and adapting to changing environmental, social, economic and political conditions to ensure that forests and associated agricultural lands continue to provide tangible (foods, medicines, wood and other non-timber forest products, water and fertile soils) and intangible (spiritual, social and psychological health) benefits for present and future generations. Despite their importance and contributions to sustainable rural livelihoods, traditional forest-related knowledge and practices are fast disappearing in most Asian countries, (and indeed worldwide) for a number of reasons. The expansion of the increasingly globalized market economies in previously self-sufficient rural areas, the negative impacts of some infrastructure, agriculture, tourism and other economic development interventions, greater exposure to mass media, and government policies and regulations within and outside of the forest sector restricting access and traditional use of forest resources, have led to a general erosion of traditional culture and of traditional land and forest management knowledge and practices throughout Asia, and declining interest in traditional wisdom, knowledge, and lifestyles among younger generations. The negative implications of this loss of traditional forest-related knowledge on livelihoods, cultural and biological diversity, as well as on the capacity of forested landscapes to provide environmental goods and services, remain poorly under-stood, largely unappreciated, and undervalued by policy-makers and the general public in most countries. It was against this backdrop that the international conference ''Sustainable Forest Management and Poverty Alleviation: Roles of Traditional Forest-related Knowledge'' was convened in Kunming, Yunnan Province, China, in December 2007. The conference was jointly organized by the Chinese Academy of Forestry, the International Union of Forest Research Organization's (IUFRO) Task Force on Traditional Forest Knowledge, and the Asia-Pacific Association of Forestry Research In…","author":[{"dropping-particle":"","family":"Parrotta","given":"JA","non-dropping-particle":"","parse-names":false,"suffix":""},{"dropping-particle":"","family":"Hin Fui","given":"L","non-dropping-particle":"","parse-names":false,"suffix":""},{"dropping-particle":"","family":"Jinlong","given":"L","non-dropping-particle":"","parse-names":false,"suffix":""},{"dropping-particle":"","family":"Ramakrishnan","given":"P.S.","non-dropping-particle":"","parse-names":false,"suffix":""},{"dropping-particle":"","family":"Yeo-Chang","given":"Y","non-dropping-particle":"","parse-names":false,"suffix":""}],"container-title":"Forest Ecology and Management","id":"ITEM-1","issued":{"date-parts":[["2009"]]},"page":"1987-1988","title":"Traditional forest-related knowledge and sustainable forest management in Asia","type":"article-journal","volume":"257"},"uris":["http://www.mendeley.com/documents/?uuid=cd96486b-0fdd-35e5-a594-35127dcde6f5"]}],"mendeley":{"formattedCitation":"(Parrotta &lt;i&gt;et al.&lt;/i&gt;, 2009)","plainTextFormattedCitation":"(Parrotta et al., 2009)","previouslyFormattedCitation":"(Parrotta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Parrotta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53941033" w14:textId="77777777" w:rsidR="00A01204" w:rsidRPr="0008241C" w:rsidRDefault="00A01204" w:rsidP="00A01204">
      <w:pPr>
        <w:rPr>
          <w:sz w:val="22"/>
          <w:szCs w:val="22"/>
        </w:rPr>
      </w:pPr>
    </w:p>
    <w:p w14:paraId="723E47B2" w14:textId="77777777" w:rsidR="00A01204" w:rsidRPr="0008241C" w:rsidRDefault="00A01204" w:rsidP="00A01204">
      <w:pPr>
        <w:rPr>
          <w:sz w:val="22"/>
          <w:szCs w:val="22"/>
        </w:rPr>
      </w:pPr>
      <w:r w:rsidRPr="0008241C">
        <w:rPr>
          <w:sz w:val="22"/>
          <w:szCs w:val="22"/>
        </w:rPr>
        <w:lastRenderedPageBreak/>
        <w:t xml:space="preserve">With the onset of globalization, traditional nation-states in the Asia-Pacific region and their socio-ecological production landscapes have been placed under enormous pressures. The World Trade Organization Agreement on Agriculture, which promotes export competition and import liberalization, has allowed the entry of cheap agricultural products into previously remote rural communities, thereby compromising their traditionally agricultural practices, food consumption, and cultures </w:t>
      </w:r>
      <w:r w:rsidRPr="0008241C">
        <w:rPr>
          <w:sz w:val="22"/>
          <w:szCs w:val="22"/>
        </w:rPr>
        <w:fldChar w:fldCharType="begin" w:fldLock="1"/>
      </w:r>
      <w:r w:rsidRPr="0008241C">
        <w:rPr>
          <w:sz w:val="22"/>
          <w:szCs w:val="22"/>
        </w:rPr>
        <w:instrText>ADDIN CSL_CITATION {"citationItems":[{"id":"ITEM-1","itemData":{"abstract":"The Department of Economic and Social Affairs of the United Nations Secretariat is a vital interface between global policies in the economic, social and environmental spheres and national action. The Department works in three main interlinked areas: (i) it compiles, generates and analyses a wide range of economic, social and environmental data and information on which States Members of the United Nations draw to review common problems and to take stock of policy options; (ii) it facilitates the negotiations of Member States in many intergovernmental bodies on joint course of action to address ongoing or emerging global challenges; and (iii) it advises interested Governments on the ways and means of translating policy frameworks developed in United Nations conferences and summits into programmes at the country level and, through technical assistance, helps build national capacities.","author":[{"dropping-particle":"","family":"United Nations","given":"","non-dropping-particle":"","parse-names":false,"suffix":""}],"id":"ITEM-1","issued":{"date-parts":[["2009"]]},"publisher-place":"New York, USA","title":"State of the World's Indigenous Peoples","type":"report"},"uris":["http://www.mendeley.com/documents/?uuid=1cace90f-5b35-36a1-be40-6fd0a5f1d266"]}],"mendeley":{"formattedCitation":"(United Nations, 2009)","plainTextFormattedCitation":"(United Nations, 2009)","previouslyFormattedCitation":"(United Nations, 2009)"},"properties":{"noteIndex":0},"schema":"https://github.com/citation-style-language/schema/raw/master/csl-citation.json"}</w:instrText>
      </w:r>
      <w:r w:rsidRPr="0008241C">
        <w:rPr>
          <w:sz w:val="22"/>
          <w:szCs w:val="22"/>
        </w:rPr>
        <w:fldChar w:fldCharType="separate"/>
      </w:r>
      <w:r w:rsidRPr="0008241C">
        <w:rPr>
          <w:noProof/>
          <w:sz w:val="22"/>
          <w:szCs w:val="22"/>
        </w:rPr>
        <w:t>(United Nations, 2009)</w:t>
      </w:r>
      <w:r w:rsidRPr="0008241C">
        <w:rPr>
          <w:sz w:val="22"/>
          <w:szCs w:val="22"/>
        </w:rPr>
        <w:fldChar w:fldCharType="end"/>
      </w:r>
      <w:r w:rsidRPr="0008241C">
        <w:rPr>
          <w:sz w:val="22"/>
          <w:szCs w:val="22"/>
        </w:rPr>
        <w:t xml:space="preserve">. Small-scale farm production has given way to commercial cash-crop plantations, which further caused the uprooting of many community members from rural to urban areas (United Nations, 2009). Pastoralists across the drylands in the Asia-Pacific region and their livelihoods are also under constant and persistent threats from economic modernization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12"]]},"note":"NULL","publisher":"UNEP","title":"Global Environment Outlook 5 – Summary for Asia and the Pacific Region","type":"report"},"uris":["http://www.mendeley.com/documents/?uuid=c53c4d10-4bb2-37f0-9cef-8d0867ab719f"]}],"mendeley":{"formattedCitation":"(UNEP, 2012a)","plainTextFormattedCitation":"(UNEP, 2012a)","previouslyFormattedCitation":"(UNEP, 2012a)"},"properties":{"noteIndex":0},"schema":"https://github.com/citation-style-language/schema/raw/master/csl-citation.json"}</w:instrText>
      </w:r>
      <w:r w:rsidRPr="0008241C">
        <w:rPr>
          <w:sz w:val="22"/>
          <w:szCs w:val="22"/>
        </w:rPr>
        <w:fldChar w:fldCharType="separate"/>
      </w:r>
      <w:r w:rsidRPr="0008241C">
        <w:rPr>
          <w:noProof/>
          <w:sz w:val="22"/>
          <w:szCs w:val="22"/>
        </w:rPr>
        <w:t>(UNEP, 2012a)</w:t>
      </w:r>
      <w:r w:rsidRPr="0008241C">
        <w:rPr>
          <w:sz w:val="22"/>
          <w:szCs w:val="22"/>
        </w:rPr>
        <w:fldChar w:fldCharType="end"/>
      </w:r>
      <w:r w:rsidRPr="0008241C">
        <w:rPr>
          <w:sz w:val="22"/>
          <w:szCs w:val="22"/>
        </w:rPr>
        <w:t xml:space="preserve">. Traditional ways of pastoral life are changing from migratory to sedentary patterns due to development interventions, and are additionally threatened by climate change </w:t>
      </w:r>
      <w:r w:rsidRPr="0008241C">
        <w:rPr>
          <w:sz w:val="22"/>
          <w:szCs w:val="22"/>
        </w:rPr>
        <w:fldChar w:fldCharType="begin" w:fldLock="1"/>
      </w:r>
      <w:r w:rsidRPr="0008241C">
        <w:rPr>
          <w:sz w:val="22"/>
          <w:szCs w:val="22"/>
        </w:rPr>
        <w:instrText>ADDIN CSL_CITATION {"citationItems":[{"id":"ITEM-1","itemData":{"abstract":"The Department of Economic and Social Affairs of the United Nations Secretariat is a vital interface between global policies in the economic, social and environmental spheres and national action. The Department works in three main interlinked areas: (i) it compiles, generates and analyses a wide range of economic, social and environmental data and information on which States Members of the United Nations draw to review common problems and to take stock of policy options; (ii) it facilitates the negotiations of Member States in many intergovernmental bodies on joint course of action to address ongoing or emerging global challenges; and (iii) it advises interested Governments on the ways and means of translating policy frameworks developed in United Nations conferences and summits into programmes at the country level and, through technical assistance, helps build national capacities.","author":[{"dropping-particle":"","family":"United Nations","given":"","non-dropping-particle":"","parse-names":false,"suffix":""}],"id":"ITEM-1","issued":{"date-parts":[["2009"]]},"publisher-place":"New York, USA","title":"State of the World's Indigenous Peoples","type":"report"},"uris":["http://www.mendeley.com/documents/?uuid=1cace90f-5b35-36a1-be40-6fd0a5f1d266"]},{"id":"ITEM-2","itemData":{"DOI":"10.22617/TCS178839-2","ISBN":"9789292578527","author":[{"dropping-particle":"","family":"ADB","given":"","non-dropping-particle":"","parse-names":false,"suffix":""}],"id":"ITEM-2","issued":{"date-parts":[["2017","6","1"]]},"publisher-place":"Manila, Philippines","title":"A Region at Risk: The Human Dimensions of Climate Change in Asia and the Pacific","type":"report"},"uris":["http://www.mendeley.com/documents/?uuid=0f637e61-3bb6-47ec-8881-6ad0a6b78919"]}],"mendeley":{"formattedCitation":"(ADB, 2017; United Nations, 2009)","plainTextFormattedCitation":"(ADB, 2017; United Nations, 2009)","previouslyFormattedCitation":"(ADB, 2017; United Nations, 2009)"},"properties":{"noteIndex":0},"schema":"https://github.com/citation-style-language/schema/raw/master/csl-citation.json"}</w:instrText>
      </w:r>
      <w:r w:rsidRPr="0008241C">
        <w:rPr>
          <w:sz w:val="22"/>
          <w:szCs w:val="22"/>
        </w:rPr>
        <w:fldChar w:fldCharType="separate"/>
      </w:r>
      <w:r w:rsidRPr="0008241C">
        <w:rPr>
          <w:noProof/>
          <w:sz w:val="22"/>
          <w:szCs w:val="22"/>
        </w:rPr>
        <w:t>(ADB, 2017; United Nations, 2009)</w:t>
      </w:r>
      <w:r w:rsidRPr="0008241C">
        <w:rPr>
          <w:sz w:val="22"/>
          <w:szCs w:val="22"/>
        </w:rPr>
        <w:fldChar w:fldCharType="end"/>
      </w:r>
      <w:r w:rsidRPr="0008241C">
        <w:rPr>
          <w:sz w:val="22"/>
          <w:szCs w:val="22"/>
        </w:rPr>
        <w:t xml:space="preserve">, making it highly likely that a significant number of pastoralists will have to deal with increasingly dry and less fertile lands in the near future (UNEP, 2016b). </w:t>
      </w:r>
    </w:p>
    <w:p w14:paraId="5A516954" w14:textId="77777777" w:rsidR="00A01204" w:rsidRPr="0008241C" w:rsidRDefault="00A01204" w:rsidP="00A01204">
      <w:pPr>
        <w:rPr>
          <w:sz w:val="22"/>
          <w:szCs w:val="22"/>
        </w:rPr>
      </w:pPr>
    </w:p>
    <w:p w14:paraId="0042AA7D" w14:textId="77777777" w:rsidR="00A01204" w:rsidRPr="0008241C" w:rsidRDefault="00A01204" w:rsidP="00A01204">
      <w:pPr>
        <w:autoSpaceDE w:val="0"/>
        <w:autoSpaceDN w:val="0"/>
        <w:adjustRightInd w:val="0"/>
        <w:rPr>
          <w:color w:val="000000"/>
          <w:sz w:val="22"/>
          <w:szCs w:val="22"/>
          <w:shd w:val="clear" w:color="auto" w:fill="FFFFFF"/>
        </w:rPr>
      </w:pPr>
      <w:r w:rsidRPr="0008241C">
        <w:rPr>
          <w:sz w:val="22"/>
          <w:szCs w:val="22"/>
        </w:rPr>
        <w:t xml:space="preserve">Overall, the region’s economic growth and social development has markedly changed the lifestyle and culture of most people </w:t>
      </w:r>
      <w:r w:rsidRPr="0008241C">
        <w:rPr>
          <w:sz w:val="22"/>
          <w:szCs w:val="22"/>
        </w:rPr>
        <w:fldChar w:fldCharType="begin" w:fldLock="1"/>
      </w:r>
      <w:r w:rsidRPr="0008241C">
        <w:rPr>
          <w:sz w:val="22"/>
          <w:szCs w:val="22"/>
        </w:rPr>
        <w:instrText>ADDIN CSL_CITATION {"citationItems":[{"id":"ITEM-1","itemData":{"author":[{"dropping-particle":"","family":"Dutta","given":"S.","non-dropping-particle":"","parse-names":false,"suffix":""},{"dropping-particle":"","family":"Bibao-Osorio","given":"B.","non-dropping-particle":"","parse-names":false,"suffix":""}],"id":"ITEM-1","issued":{"date-parts":[["2012"]]},"publisher-place":"Geneva, World Economic Forum.","title":"The global information technology report 2012 – Living in a hyperconnected world.","type":"report"},"uris":["http://www.mendeley.com/documents/?uuid=dfbbc4d8-446d-4c1d-9139-c71898e56218"]}],"mendeley":{"formattedCitation":"(Dutta &amp; Bibao-Osorio, 2012)","plainTextFormattedCitation":"(Dutta &amp; Bibao-Osorio, 2012)","previouslyFormattedCitation":"(Dutta &amp; Bibao-Osorio, 2012)"},"properties":{"noteIndex":0},"schema":"https://github.com/citation-style-language/schema/raw/master/csl-citation.json"}</w:instrText>
      </w:r>
      <w:r w:rsidRPr="0008241C">
        <w:rPr>
          <w:sz w:val="22"/>
          <w:szCs w:val="22"/>
        </w:rPr>
        <w:fldChar w:fldCharType="separate"/>
      </w:r>
      <w:r w:rsidRPr="0008241C">
        <w:rPr>
          <w:noProof/>
          <w:sz w:val="22"/>
          <w:szCs w:val="22"/>
        </w:rPr>
        <w:t>(Dutta &amp; Bibao-Osorio, 2012)</w:t>
      </w:r>
      <w:r w:rsidRPr="0008241C">
        <w:rPr>
          <w:sz w:val="22"/>
          <w:szCs w:val="22"/>
        </w:rPr>
        <w:fldChar w:fldCharType="end"/>
      </w:r>
      <w:r w:rsidRPr="0008241C">
        <w:rPr>
          <w:sz w:val="22"/>
          <w:szCs w:val="22"/>
        </w:rPr>
        <w:t xml:space="preserve">. Westernization of foods has reduced rice consumption, once essential in many Asian traditional diets, leading to significant decreases in paddy fields. Globalization and the consequent global interconnectedness of the urban middle class is a driving force behind the convergence of diets </w:t>
      </w:r>
      <w:r w:rsidRPr="0008241C">
        <w:rPr>
          <w:sz w:val="22"/>
          <w:szCs w:val="22"/>
        </w:rPr>
        <w:fldChar w:fldCharType="begin" w:fldLock="1"/>
      </w:r>
      <w:r w:rsidRPr="0008241C">
        <w:rPr>
          <w:sz w:val="22"/>
          <w:szCs w:val="22"/>
        </w:rPr>
        <w:instrText>ADDIN CSL_CITATION {"citationItems":[{"id":"ITEM-1","itemData":{"DOI":"10.1016/j.foodpol.2006.08.001","ISBN":"0306-9192","ISSN":"03069192","PMID":"24550011","abstract":"Rapid economic and income growth, urbanization, and globalization are leading to a dramatic shift of Asian diets away from staples and increasingly towards livestock and dairy products, vegetables and fruit, and fats and oils. While the diversification of diets away from the traditional dominance of rice with rising incomes is expected and observed, current food consumption patterns are showing signs of convergence towards a Western diet. The diet transition is characterized by increased consumption of: wheat; temperate fruit and vegetables and high protein and energy dense food. Globalization and the consequent global interconnectedness of the urban middle class, is the driving force behind the convergence of diets. The rapid spread of global supermarket chains and fast food restaurants is reinforcing the above trends. The growing demand for diet diversity cannot be met solely by the traditional food supply chain. It requires the modernisation of the food retail sector, and the vertical integration of the food supply chain, in effect linking the consumers' plate to the farmers' plow. As a consequence, Asian agriculture is on an irreversible path leading away from its traditional pre-occupation with cereal crop production, especially rice, towards a production system that is becoming increasingly commercialized and diversified. This paper describes the determinants and trends in the diversification and Westernization of Asian diets. Implications of the evolving demand trends for food supply and retail systems are presented. The paper discusses the prospects for small farmer participation in the emerging food supply system, with a particular emphasis on Asian rice production systems. Finally, the paper considers emerging challenges for food policy, small holder welfare, and agricultural research and development priorities. ?? 2006 Elsevier Ltd. All rights reserved.","author":[{"dropping-particle":"","family":"Pingali","given":"Prabhu","non-dropping-particle":"","parse-names":false,"suffix":""}],"container-title":"Food Policy","id":"ITEM-1","issued":{"date-parts":[["2007"]]},"title":"Westernization of Asian diets and the transformation of food systems: Implications for research and policy","type":"article-journal"},"uris":["http://www.mendeley.com/documents/?uuid=c1cab19b-4126-32eb-ac2e-cbbb0bb45c8a"]}],"mendeley":{"formattedCitation":"(Prabhu Pingali, 2007)","plainTextFormattedCitation":"(Prabhu Pingali, 2007)","previouslyFormattedCitation":"(Prabhu Pingali, 2007)"},"properties":{"noteIndex":0},"schema":"https://github.com/citation-style-language/schema/raw/master/csl-citation.json"}</w:instrText>
      </w:r>
      <w:r w:rsidRPr="0008241C">
        <w:rPr>
          <w:sz w:val="22"/>
          <w:szCs w:val="22"/>
        </w:rPr>
        <w:fldChar w:fldCharType="separate"/>
      </w:r>
      <w:r w:rsidRPr="0008241C">
        <w:rPr>
          <w:noProof/>
          <w:sz w:val="22"/>
          <w:szCs w:val="22"/>
        </w:rPr>
        <w:t>(Prabhu Pingali, 2007)</w:t>
      </w:r>
      <w:r w:rsidRPr="0008241C">
        <w:rPr>
          <w:sz w:val="22"/>
          <w:szCs w:val="22"/>
        </w:rPr>
        <w:fldChar w:fldCharType="end"/>
      </w:r>
      <w:r w:rsidRPr="0008241C">
        <w:rPr>
          <w:sz w:val="22"/>
          <w:szCs w:val="22"/>
        </w:rPr>
        <w:t xml:space="preserve"> . </w:t>
      </w:r>
      <w:r w:rsidRPr="0008241C">
        <w:rPr>
          <w:color w:val="000000"/>
          <w:sz w:val="22"/>
          <w:szCs w:val="22"/>
          <w:shd w:val="clear" w:color="auto" w:fill="FFFFFF"/>
        </w:rPr>
        <w:t xml:space="preserve">International and intra-national migration, with remittances sent to home countries, can have an obvious impact on land-use and the environment through increased meat, dairy and material consumption </w:t>
      </w:r>
      <w:r w:rsidRPr="0008241C">
        <w:rPr>
          <w:color w:val="000000"/>
          <w:sz w:val="22"/>
          <w:szCs w:val="22"/>
          <w:shd w:val="clear" w:color="auto" w:fill="FFFFFF"/>
        </w:rPr>
        <w:fldChar w:fldCharType="begin" w:fldLock="1"/>
      </w:r>
      <w:r w:rsidRPr="0008241C">
        <w:rPr>
          <w:color w:val="000000"/>
          <w:sz w:val="22"/>
          <w:szCs w:val="22"/>
          <w:shd w:val="clear" w:color="auto" w:fill="FFFFFF"/>
        </w:rPr>
        <w:instrText>ADDIN CSL_CITATION {"citationItems":[{"id":"ITEM-1","itemData":{"author":[{"dropping-particle":"","family":"ADB","given":"","non-dropping-particle":"","parse-names":false,"suffix":""}],"id":"ITEM-1","issued":{"date-parts":[["2013"]]},"title":"Food Security in Asia and the Pacific","type":"book"},"uris":["http://www.mendeley.com/documents/?uuid=c34841d4-eb7e-303c-ae9f-a34f043cc4c0"]},{"id":"ITEM-2","itemData":{"ISBN":"978-92-5-109374-0","abstract":"FAO information products are available on the FAO website (www.fao.org/publications) and can be purchased through publications-sales@fao.org.","author":[{"dropping-particle":"","family":"FAO","given":"","non-dropping-particle":"","parse-names":false,"suffix":""}],"id":"ITEM-2","issued":{"date-parts":[["2016"]]},"title":"The state of food and agriculture - Climate change, agriculture and food security","type":"book"},"uris":["http://www.mendeley.com/documents/?uuid=2d969637-72fb-370e-8bc0-24c6dbcc8dae"]},{"id":"ITEM-3","itemData":{"author":[{"dropping-particle":"","family":"UNEP","given":"","non-dropping-particle":"","parse-names":false,"suffix":""}],"id":"ITEM-3","issued":{"date-parts":[["2016"]]},"publisher-place":"Nairobi, Kenya","title":"GEO-6 Regional Assessment for Asia and the Pacific","type":"report"},"uris":["http://www.mendeley.com/documents/?uuid=c03d159b-c4d9-3a71-b04f-de1193f5ac68"]}],"mendeley":{"formattedCitation":"(ADB, 2013; FAO, 2016a; UNEP, 2016a)","plainTextFormattedCitation":"(ADB, 2013; FAO, 2016a; UNEP, 2016a)","previouslyFormattedCitation":"(ADB, 2013; FAO, 2016a; UNEP, 2016a)"},"properties":{"noteIndex":0},"schema":"https://github.com/citation-style-language/schema/raw/master/csl-citation.json"}</w:instrText>
      </w:r>
      <w:r w:rsidRPr="0008241C">
        <w:rPr>
          <w:color w:val="000000"/>
          <w:sz w:val="22"/>
          <w:szCs w:val="22"/>
          <w:shd w:val="clear" w:color="auto" w:fill="FFFFFF"/>
        </w:rPr>
        <w:fldChar w:fldCharType="separate"/>
      </w:r>
      <w:r w:rsidRPr="0008241C">
        <w:rPr>
          <w:noProof/>
          <w:color w:val="000000"/>
          <w:sz w:val="22"/>
          <w:szCs w:val="22"/>
          <w:shd w:val="clear" w:color="auto" w:fill="FFFFFF"/>
        </w:rPr>
        <w:t>(ADB, 2013; FAO, 2016a; UNEP, 2016a)</w:t>
      </w:r>
      <w:r w:rsidRPr="0008241C">
        <w:rPr>
          <w:color w:val="000000"/>
          <w:sz w:val="22"/>
          <w:szCs w:val="22"/>
          <w:shd w:val="clear" w:color="auto" w:fill="FFFFFF"/>
        </w:rPr>
        <w:fldChar w:fldCharType="end"/>
      </w:r>
      <w:r w:rsidRPr="0008241C">
        <w:rPr>
          <w:color w:val="000000"/>
          <w:sz w:val="22"/>
          <w:szCs w:val="22"/>
          <w:shd w:val="clear" w:color="auto" w:fill="FFFFFF"/>
        </w:rPr>
        <w:t xml:space="preserve">. </w:t>
      </w:r>
      <w:r w:rsidRPr="0008241C">
        <w:rPr>
          <w:sz w:val="22"/>
          <w:szCs w:val="22"/>
        </w:rPr>
        <w:t xml:space="preserve">Since the growing demand for diet diversity cannot be met by the traditional food supply chain, Asian agriculture is changing from a traditional dominance of cereal crop production </w:t>
      </w:r>
      <w:r w:rsidRPr="0008241C">
        <w:rPr>
          <w:noProof/>
          <w:color w:val="000000"/>
          <w:sz w:val="22"/>
          <w:szCs w:val="22"/>
          <w:shd w:val="clear" w:color="auto" w:fill="FFFFFF"/>
        </w:rPr>
        <w:t xml:space="preserve">towards an increasingly commercialized and diversified production system </w:t>
      </w:r>
      <w:r w:rsidRPr="0008241C">
        <w:rPr>
          <w:noProof/>
          <w:color w:val="000000"/>
          <w:sz w:val="22"/>
          <w:szCs w:val="22"/>
          <w:shd w:val="clear" w:color="auto" w:fill="FFFFFF"/>
        </w:rPr>
        <w:fldChar w:fldCharType="begin" w:fldLock="1"/>
      </w:r>
      <w:r w:rsidRPr="0008241C">
        <w:rPr>
          <w:noProof/>
          <w:color w:val="000000"/>
          <w:sz w:val="22"/>
          <w:szCs w:val="22"/>
          <w:shd w:val="clear" w:color="auto" w:fill="FFFFFF"/>
        </w:rPr>
        <w:instrText>ADDIN CSL_CITATION {"citationItems":[{"id":"ITEM-1","itemData":{"DOI":"10.1016/j.foodpol.2006.08.001","ISBN":"0306-9192","ISSN":"03069192","PMID":"24550011","abstract":"Rapid economic and income growth, urbanization, and globalization are leading to a dramatic shift of Asian diets away from staples and increasingly towards livestock and dairy products, vegetables and fruit, and fats and oils. While the diversification of diets away from the traditional dominance of rice with rising incomes is expected and observed, current food consumption patterns are showing signs of convergence towards a Western diet. The diet transition is characterized by increased consumption of: wheat; temperate fruit and vegetables and high protein and energy dense food. Globalization and the consequent global interconnectedness of the urban middle class, is the driving force behind the convergence of diets. The rapid spread of global supermarket chains and fast food restaurants is reinforcing the above trends. The growing demand for diet diversity cannot be met solely by the traditional food supply chain. It requires the modernisation of the food retail sector, and the vertical integration of the food supply chain, in effect linking the consumers' plate to the farmers' plow. As a consequence, Asian agriculture is on an irreversible path leading away from its traditional pre-occupation with cereal crop production, especially rice, towards a production system that is becoming increasingly commercialized and diversified. This paper describes the determinants and trends in the diversification and Westernization of Asian diets. Implications of the evolving demand trends for food supply and retail systems are presented. The paper discusses the prospects for small farmer participation in the emerging food supply system, with a particular emphasis on Asian rice production systems. Finally, the paper considers emerging challenges for food policy, small holder welfare, and agricultural research and development priorities. ?? 2006 Elsevier Ltd. All rights reserved.","author":[{"dropping-particle":"","family":"Pingali","given":"Prabhu","non-dropping-particle":"","parse-names":false,"suffix":""}],"container-title":"Food Policy","id":"ITEM-1","issued":{"date-parts":[["2007"]]},"title":"Westernization of Asian diets and the transformation of food systems: Implications for research and policy","type":"article-journal"},"uris":["http://www.mendeley.com/documents/?uuid=c1cab19b-4126-32eb-ac2e-cbbb0bb45c8a"]}],"mendeley":{"formattedCitation":"(Prabhu Pingali, 2007)","plainTextFormattedCitation":"(Prabhu Pingali, 2007)","previouslyFormattedCitation":"(Prabhu Pingali, 2007)"},"properties":{"noteIndex":0},"schema":"https://github.com/citation-style-language/schema/raw/master/csl-citation.json"}</w:instrText>
      </w:r>
      <w:r w:rsidRPr="0008241C">
        <w:rPr>
          <w:noProof/>
          <w:color w:val="000000"/>
          <w:sz w:val="22"/>
          <w:szCs w:val="22"/>
          <w:shd w:val="clear" w:color="auto" w:fill="FFFFFF"/>
        </w:rPr>
        <w:fldChar w:fldCharType="separate"/>
      </w:r>
      <w:r w:rsidRPr="0008241C">
        <w:rPr>
          <w:noProof/>
          <w:color w:val="000000"/>
          <w:sz w:val="22"/>
          <w:szCs w:val="22"/>
          <w:shd w:val="clear" w:color="auto" w:fill="FFFFFF"/>
        </w:rPr>
        <w:t>(Prabhu Pingali, 2007)</w:t>
      </w:r>
      <w:r w:rsidRPr="0008241C">
        <w:rPr>
          <w:noProof/>
          <w:color w:val="000000"/>
          <w:sz w:val="22"/>
          <w:szCs w:val="22"/>
          <w:shd w:val="clear" w:color="auto" w:fill="FFFFFF"/>
        </w:rPr>
        <w:fldChar w:fldCharType="end"/>
      </w:r>
      <w:r w:rsidRPr="0008241C">
        <w:rPr>
          <w:noProof/>
          <w:color w:val="000000"/>
          <w:sz w:val="22"/>
          <w:szCs w:val="22"/>
          <w:shd w:val="clear" w:color="auto" w:fill="FFFFFF"/>
        </w:rPr>
        <w:t>. The consumption of meat</w:t>
      </w:r>
      <w:r w:rsidRPr="0008241C">
        <w:rPr>
          <w:sz w:val="22"/>
          <w:szCs w:val="22"/>
        </w:rPr>
        <w:t xml:space="preserve"> and dairy products has increased rapidly in most of Asia-Pacific countries,  which is changing the traditional rural industries</w:t>
      </w:r>
      <w:r w:rsidRPr="0008241C">
        <w:rPr>
          <w:color w:val="000000"/>
          <w:sz w:val="22"/>
          <w:szCs w:val="22"/>
          <w:shd w:val="clear" w:color="auto" w:fill="FFFFFF"/>
        </w:rPr>
        <w:t xml:space="preserve"> and even socio-cultural values </w:t>
      </w:r>
      <w:r w:rsidRPr="0008241C">
        <w:rPr>
          <w:color w:val="000000"/>
          <w:sz w:val="22"/>
          <w:szCs w:val="22"/>
          <w:shd w:val="clear" w:color="auto" w:fill="FFFFFF"/>
        </w:rPr>
        <w:fldChar w:fldCharType="begin" w:fldLock="1"/>
      </w:r>
      <w:r w:rsidRPr="0008241C">
        <w:rPr>
          <w:color w:val="000000"/>
          <w:sz w:val="22"/>
          <w:szCs w:val="22"/>
          <w:shd w:val="clear" w:color="auto" w:fill="FFFFFF"/>
        </w:rPr>
        <w:instrText>ADDIN CSL_CITATION {"citationItems":[{"id":"ITEM-1","itemData":{"DOI":"10.1098/rstb.2010.0134","abstract":"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author":[{"dropping-particle":"","family":"Thornton","given":"Philip K","non-dropping-particle":"","parse-names":false,"suffix":""}],"container-title":"Philos Trans R Soc Lond B Biol Sci","id":"ITEM-1","issue":"1554","issued":{"date-parts":[["2010"]]},"page":"2853-2867","title":"Livestock production: recent trends, future prospects","type":"article-journal","volume":"365"},"uris":["http://www.mendeley.com/documents/?uuid=b873aedf-1252-3ca1-b7c6-1a5ca2058d08"]}],"mendeley":{"formattedCitation":"(Thornton, 2010)","plainTextFormattedCitation":"(Thornton, 2010)","previouslyFormattedCitation":"(Thornton, 2010)"},"properties":{"noteIndex":0},"schema":"https://github.com/citation-style-language/schema/raw/master/csl-citation.json"}</w:instrText>
      </w:r>
      <w:r w:rsidRPr="0008241C">
        <w:rPr>
          <w:color w:val="000000"/>
          <w:sz w:val="22"/>
          <w:szCs w:val="22"/>
          <w:shd w:val="clear" w:color="auto" w:fill="FFFFFF"/>
        </w:rPr>
        <w:fldChar w:fldCharType="separate"/>
      </w:r>
      <w:r w:rsidRPr="0008241C">
        <w:rPr>
          <w:noProof/>
          <w:color w:val="000000"/>
          <w:sz w:val="22"/>
          <w:szCs w:val="22"/>
          <w:shd w:val="clear" w:color="auto" w:fill="FFFFFF"/>
        </w:rPr>
        <w:t>(Thornton, 2010)</w:t>
      </w:r>
      <w:r w:rsidRPr="0008241C">
        <w:rPr>
          <w:color w:val="000000"/>
          <w:sz w:val="22"/>
          <w:szCs w:val="22"/>
          <w:shd w:val="clear" w:color="auto" w:fill="FFFFFF"/>
        </w:rPr>
        <w:fldChar w:fldCharType="end"/>
      </w:r>
      <w:r w:rsidRPr="0008241C">
        <w:rPr>
          <w:color w:val="000000"/>
          <w:sz w:val="22"/>
          <w:szCs w:val="22"/>
          <w:shd w:val="clear" w:color="auto" w:fill="FFFFFF"/>
        </w:rPr>
        <w:t>.</w:t>
      </w:r>
    </w:p>
    <w:p w14:paraId="18933143" w14:textId="77777777" w:rsidR="00A01204" w:rsidRPr="0008241C" w:rsidRDefault="00A01204" w:rsidP="00A01204">
      <w:pPr>
        <w:autoSpaceDE w:val="0"/>
        <w:autoSpaceDN w:val="0"/>
        <w:adjustRightInd w:val="0"/>
        <w:rPr>
          <w:color w:val="000000"/>
          <w:sz w:val="22"/>
          <w:szCs w:val="22"/>
          <w:shd w:val="clear" w:color="auto" w:fill="FFFFFF"/>
        </w:rPr>
      </w:pPr>
    </w:p>
    <w:p w14:paraId="61D5A57D" w14:textId="77777777" w:rsidR="00A01204" w:rsidRPr="0008241C" w:rsidRDefault="00A01204" w:rsidP="00A01204">
      <w:pPr>
        <w:rPr>
          <w:sz w:val="22"/>
          <w:szCs w:val="22"/>
        </w:rPr>
      </w:pPr>
      <w:r w:rsidRPr="0008241C">
        <w:rPr>
          <w:sz w:val="22"/>
          <w:szCs w:val="22"/>
        </w:rPr>
        <w:t xml:space="preserve">Similarly, oil and natural gas replaced wood and charcoal to support the rapid industrialization and modernization in many Asia-Pacific urban areas after World War II </w:t>
      </w:r>
      <w:r w:rsidRPr="0008241C">
        <w:rPr>
          <w:sz w:val="22"/>
          <w:szCs w:val="22"/>
        </w:rPr>
        <w:fldChar w:fldCharType="begin" w:fldLock="1"/>
      </w:r>
      <w:r w:rsidRPr="0008241C">
        <w:rPr>
          <w:sz w:val="22"/>
          <w:szCs w:val="22"/>
        </w:rPr>
        <w:instrText>ADDIN CSL_CITATION {"citationItems":[{"id":"ITEM-1","itemData":{"author":[{"dropping-particle":"","family":"WEF","given":"","non-dropping-particle":"","parse-names":false,"suffix":""}],"id":"ITEM-1","issued":{"date-parts":[["2013"]]},"title":"Energy Vision 2013 Energy transitions: Past and Future Industry Vision Prepared in Partnership with IHS CERA","type":"book"},"uris":["http://www.mendeley.com/documents/?uuid=614cf384-944b-3146-b074-2ce45d9c1894"]}],"mendeley":{"formattedCitation":"(WEF, 2013)","plainTextFormattedCitation":"(WEF, 2013)","previouslyFormattedCitation":"(WEF, 2013)"},"properties":{"noteIndex":0},"schema":"https://github.com/citation-style-language/schema/raw/master/csl-citation.json"}</w:instrText>
      </w:r>
      <w:r w:rsidRPr="0008241C">
        <w:rPr>
          <w:sz w:val="22"/>
          <w:szCs w:val="22"/>
        </w:rPr>
        <w:fldChar w:fldCharType="separate"/>
      </w:r>
      <w:r w:rsidRPr="0008241C">
        <w:rPr>
          <w:noProof/>
          <w:sz w:val="22"/>
          <w:szCs w:val="22"/>
        </w:rPr>
        <w:t>(WEF, 2013)</w:t>
      </w:r>
      <w:r w:rsidRPr="0008241C">
        <w:rPr>
          <w:sz w:val="22"/>
          <w:szCs w:val="22"/>
        </w:rPr>
        <w:fldChar w:fldCharType="end"/>
      </w:r>
      <w:r w:rsidRPr="0008241C">
        <w:rPr>
          <w:sz w:val="22"/>
          <w:szCs w:val="22"/>
        </w:rPr>
        <w:t xml:space="preserve">. In addition, demand for raw building material such as straw and bamboo decreased over this period. This has led to a decrease in the amount of land under traditional management practices. In addition to changing food habits and increasing demand for modern westernized housing, changes in leisure also influenced traditional landscapes. The introduction of golf and its popularity, for instance, has led to golf course developments in many landscapes, and those of marine sports and leisure led to many coastal developments </w:t>
      </w:r>
      <w:r w:rsidRPr="0008241C">
        <w:rPr>
          <w:sz w:val="22"/>
          <w:szCs w:val="22"/>
        </w:rPr>
        <w:fldChar w:fldCharType="begin" w:fldLock="1"/>
      </w:r>
      <w:r w:rsidRPr="0008241C">
        <w:rPr>
          <w:sz w:val="22"/>
          <w:szCs w:val="22"/>
        </w:rPr>
        <w:instrText>ADDIN CSL_CITATION {"citationItems":[{"id":"ITEM-1","itemData":{"DOI":"10.1080/17430430600673449","ISSN":"1743-0437","author":[{"dropping-particle":"","family":"Wheeler","given":"Kit","non-dropping-particle":"","parse-names":false,"suffix":""},{"dropping-particle":"","family":"Nauright","given":"John","non-dropping-particle":"","parse-names":false,"suffix":""}],"container-title":"Sport in Society","id":"ITEM-1","issue":"3","issued":{"date-parts":[["2006","7","1"]]},"note":"doi: 10.1080/17430430600673449","page":"427-443","publisher":"Routledge","title":"A Global Perspective on the Environmental Impact of Golf","type":"article-journal","volume":"9"},"uris":["http://www.mendeley.com/documents/?uuid=67f58de7-206f-40c8-8e6a-ac6b538973ef"]},{"id":"ITEM-2","itemData":{"abstract":"The Center for Ecotourism and Sustainable Development (CESD), a policy oriented research institute committed to providing analysis and tools for sustainable tourism development, was commissioned by the Marine Program of World Wildlife Fund (WWF) in Washington, DC to analyze the current trends and to test WWF’s working hypothesis about the main drivers behind coastal and marine tourism, and then to propose what interventions would be most useful should WWF develop a new tourism program. This study examines the structure of the tourism industry, the main types of tourism, the impacts (economic, environmental, and social) of marine and coastal tourism and the global trends in tourism development, financing and marketing. It also analyzes coastal and marine tourism in several key regions identified by WWF as being of the highest priority because of the diversity of life they support, the potential destruction they face, and WWF’s ability to impact them over the next decade. This report of CESD’s findings concludes with recommended interventions that WWF could take as a way to begin addressing the threats that coastal tourism development poses to biodiversity conservation and the well being of destination communities.","author":[{"dropping-particle":"","family":"Honey","given":"Martha","non-dropping-particle":"","parse-names":false,"suffix":""},{"dropping-particle":"","family":"Krantz","given":"David","non-dropping-particle":"","parse-names":false,"suffix":""}],"container-title":"Washington DC: Center on Ecotourism and Sustainable Development","id":"ITEM-2","issue":"December","issued":{"date-parts":[["2007"]]},"page":"1-140","title":"Global Trends in Coastal Tourism","type":"article-journal"},"uris":["http://www.mendeley.com/documents/?uuid=1cb34c3c-bdbc-441f-915a-119dbcea9dce"]}],"mendeley":{"formattedCitation":"(Honey &amp; Krantz, 2007; Wheeler &amp; Nauright, 2006)","plainTextFormattedCitation":"(Honey &amp; Krantz, 2007; Wheeler &amp; Nauright, 2006)","previouslyFormattedCitation":"(Honey &amp; Krantz, 2007; Wheeler &amp; Nauright, 2006)"},"properties":{"noteIndex":0},"schema":"https://github.com/citation-style-language/schema/raw/master/csl-citation.json"}</w:instrText>
      </w:r>
      <w:r w:rsidRPr="0008241C">
        <w:rPr>
          <w:sz w:val="22"/>
          <w:szCs w:val="22"/>
        </w:rPr>
        <w:fldChar w:fldCharType="separate"/>
      </w:r>
      <w:r w:rsidRPr="0008241C">
        <w:rPr>
          <w:noProof/>
          <w:sz w:val="22"/>
          <w:szCs w:val="22"/>
        </w:rPr>
        <w:t>(Honey &amp; Krantz, 2007; Wheeler &amp; Nauright, 2006)</w:t>
      </w:r>
      <w:r w:rsidRPr="0008241C">
        <w:rPr>
          <w:sz w:val="22"/>
          <w:szCs w:val="22"/>
        </w:rPr>
        <w:fldChar w:fldCharType="end"/>
      </w:r>
      <w:r w:rsidRPr="0008241C">
        <w:rPr>
          <w:sz w:val="22"/>
          <w:szCs w:val="22"/>
        </w:rPr>
        <w:t xml:space="preserve">. Generally, cultural changes in the form of changing food habits, housing styles and leisure interests have had a profound effect on traditional socio-ecological production landscapes in the Asia-Pacific region and the ecosystem services these supply </w:t>
      </w:r>
      <w:r w:rsidRPr="0008241C">
        <w:rPr>
          <w:sz w:val="22"/>
          <w:szCs w:val="22"/>
        </w:rPr>
        <w:fldChar w:fldCharType="begin" w:fldLock="1"/>
      </w:r>
      <w:r w:rsidRPr="0008241C">
        <w:rPr>
          <w:sz w:val="22"/>
          <w:szCs w:val="22"/>
        </w:rPr>
        <w:instrText>ADDIN CSL_CITATION {"citationItems":[{"id":"ITEM-1","itemData":{"URL":"https://ourworld.unu.edu/en/revitalising-socio-ecological-production-landscapes","accessed":{"date-parts":[["2017","12","28"]]},"author":[{"dropping-particle":"","family":"Blasiak","given":"Robert","non-dropping-particle":"","parse-names":false,"suffix":""},{"dropping-particle":"","family":"Ichikawa","given":"Kaoru","non-dropping-particle":"","parse-names":false,"suffix":""}],"container-title":"United Nations University","id":"ITEM-1","issued":{"date-parts":[["2012"]]},"title":"Revitalising Socio-ecological Production Landscapes","type":"webpage"},"uris":["http://www.mendeley.com/documents/?uuid=65d43c40-f0e0-404b-9aaa-c84f887b4a87","http://www.mendeley.com/documents/?uuid=50251675-f081-4e97-ab9c-b821dd5a7846"]}],"mendeley":{"formattedCitation":"(Blasiak &amp; Ichikawa, 2012)","plainTextFormattedCitation":"(Blasiak &amp; Ichikawa, 2012)","previouslyFormattedCitation":"(Blasiak &amp; Ichikawa, 2012)"},"properties":{"noteIndex":0},"schema":"https://github.com/citation-style-language/schema/raw/master/csl-citation.json"}</w:instrText>
      </w:r>
      <w:r w:rsidRPr="0008241C">
        <w:rPr>
          <w:sz w:val="22"/>
          <w:szCs w:val="22"/>
        </w:rPr>
        <w:fldChar w:fldCharType="separate"/>
      </w:r>
      <w:r w:rsidRPr="0008241C">
        <w:rPr>
          <w:noProof/>
          <w:sz w:val="22"/>
          <w:szCs w:val="22"/>
        </w:rPr>
        <w:t>(Blasiak &amp; Ichikawa, 2012)</w:t>
      </w:r>
      <w:r w:rsidRPr="0008241C">
        <w:rPr>
          <w:sz w:val="22"/>
          <w:szCs w:val="22"/>
        </w:rPr>
        <w:fldChar w:fldCharType="end"/>
      </w:r>
      <w:r w:rsidRPr="0008241C">
        <w:rPr>
          <w:sz w:val="22"/>
          <w:szCs w:val="22"/>
        </w:rPr>
        <w:t>.</w:t>
      </w:r>
    </w:p>
    <w:p w14:paraId="5C3AA5EC" w14:textId="77777777" w:rsidR="00A01204" w:rsidRPr="0008241C" w:rsidRDefault="00A01204" w:rsidP="00A01204">
      <w:pPr>
        <w:autoSpaceDE w:val="0"/>
        <w:autoSpaceDN w:val="0"/>
        <w:adjustRightInd w:val="0"/>
        <w:rPr>
          <w:sz w:val="22"/>
          <w:szCs w:val="22"/>
        </w:rPr>
      </w:pPr>
    </w:p>
    <w:p w14:paraId="50FC4844" w14:textId="77777777" w:rsidR="00A01204" w:rsidRPr="0008241C" w:rsidRDefault="00A01204" w:rsidP="00A01204">
      <w:pPr>
        <w:rPr>
          <w:sz w:val="22"/>
          <w:szCs w:val="22"/>
        </w:rPr>
      </w:pPr>
      <w:r w:rsidRPr="0008241C">
        <w:rPr>
          <w:sz w:val="22"/>
          <w:szCs w:val="22"/>
        </w:rPr>
        <w:t xml:space="preserve">It also needs to be stressed that society’s response to every dimension of climate change is mediated by culture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id":"ITEM-1","issued":{"date-parts":[["2014"]]},"number-of-pages":"1132","publisher":"Cambridge University Press","publisher-place":"Cambridge, United Kingdom and New York, NY, USA","title":"Climate Change 2014: Impacts, Adaptation, and Vulnerability. Part A: Global and Sectoral Aspects. Contribution of Working Group II to the Fifth Assessment Report of the Intergovernmental Panel on Climate Change [Field, C.B., V.R. Barros, D.J. Dokken, K.J.","type":"book"},"uris":["http://www.mendeley.com/documents/?uuid=1d3d97ef-564d-483e-b431-44829d431e85"]},{"id":"ITEM-2","itemData":{"author":[{"dropping-particle":"","family":"IPCC","given":"","non-dropping-particle":"","parse-names":false,"suffix":""}],"id":"ITEM-2","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 [Barros, V.R., C.B. Field, D.J. Dokken, M.D. Mastrandre","type":"book"},"uris":["http://www.mendeley.com/documents/?uuid=895671b3-6bf4-4692-99a3-483e1616e18d"]},{"id":"ITEM-3","itemData":{"DOI":"10.1038/NCLIMATE1666","author":[{"dropping-particle":"","family":"Adger","given":"Neil W.","non-dropping-particle":"","parse-names":false,"suffix":""},{"dropping-particle":"","family":"Barnett","given":"Jon","non-dropping-particle":"","parse-names":false,"suffix":""},{"dropping-particle":"","family":"Brown","given":"K","non-dropping-particle":"","parse-names":false,"suffix":""},{"dropping-particle":"","family":"Marshall","given":"N","non-dropping-particle":"","parse-names":false,"suffix":""}],"container-title":"Nature Climate Change","id":"ITEM-3","issued":{"date-parts":[["2012"]]},"title":"Cultural dimensions of climate change impacts and adaptation","type":"article-journal","volume":"3"},"uris":["http://www.mendeley.com/documents/?uuid=faf97449-7ef5-4fb8-a1ab-696d3f918094"]}],"mendeley":{"formattedCitation":"(Adger &lt;i&gt;et al.&lt;/i&gt;, 2012; IPCC, 2014a, 2014b)","plainTextFormattedCitation":"(Adger et al., 2012; IPCC, 2014a, 2014b)","previouslyFormattedCitation":"(Adger &lt;i&gt;et al.&lt;/i&gt;, 2012; IPCC, 2014a, 2014b)"},"properties":{"noteIndex":0},"schema":"https://github.com/citation-style-language/schema/raw/master/csl-citation.json"}</w:instrText>
      </w:r>
      <w:r w:rsidRPr="0008241C">
        <w:rPr>
          <w:sz w:val="22"/>
          <w:szCs w:val="22"/>
        </w:rPr>
        <w:fldChar w:fldCharType="separate"/>
      </w:r>
      <w:r w:rsidRPr="0008241C">
        <w:rPr>
          <w:noProof/>
          <w:sz w:val="22"/>
          <w:szCs w:val="22"/>
        </w:rPr>
        <w:t xml:space="preserve">(Adger </w:t>
      </w:r>
      <w:r w:rsidRPr="0008241C">
        <w:rPr>
          <w:i/>
          <w:noProof/>
          <w:sz w:val="22"/>
          <w:szCs w:val="22"/>
        </w:rPr>
        <w:t>et al.</w:t>
      </w:r>
      <w:r w:rsidRPr="0008241C">
        <w:rPr>
          <w:noProof/>
          <w:sz w:val="22"/>
          <w:szCs w:val="22"/>
        </w:rPr>
        <w:t>, 2012; IPCC, 2014a, 2014b)</w:t>
      </w:r>
      <w:r w:rsidRPr="0008241C">
        <w:rPr>
          <w:sz w:val="22"/>
          <w:szCs w:val="22"/>
        </w:rPr>
        <w:fldChar w:fldCharType="end"/>
      </w:r>
      <w:r w:rsidRPr="0008241C">
        <w:rPr>
          <w:sz w:val="22"/>
          <w:szCs w:val="22"/>
          <w:lang w:val="en-NZ"/>
        </w:rPr>
        <w:t xml:space="preserve">. </w:t>
      </w:r>
      <w:r w:rsidRPr="0008241C">
        <w:rPr>
          <w:sz w:val="22"/>
          <w:szCs w:val="22"/>
        </w:rPr>
        <w:t xml:space="preserve">Culture is important for understanding both mitigation of and adaptation to climate change, and plays its role in the locally specific framing and perception of climate change. Different people in different regions exposed to the same sets of changes display vastly different responses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id":"ITEM-1","issued":{"date-parts":[["2014"]]},"number-of-pages":"688","publisher":"Cambridge University Press","publisher-place":"Cambridge, United Kingdom and New York, NY, USA","title":"Climate Change 2014: Impacts, Adaptation, and Vulnerability. Part B: Regional Aspects. Contribution of Working Group II to the Fifth Assessment Report of the Intergovernmental Panel on Climate Change [Barros, V.R., C.B. Field, D.J. Dokken, M.D. Mastrandre","type":"book"},"uris":["http://www.mendeley.com/documents/?uuid=895671b3-6bf4-4692-99a3-483e1616e18d"]}],"mendeley":{"formattedCitation":"(IPCC, 2014b)","plainTextFormattedCitation":"(IPCC, 2014b)","previouslyFormattedCitation":"(IPCC, 2014b)"},"properties":{"noteIndex":0},"schema":"https://github.com/citation-style-language/schema/raw/master/csl-citation.json"}</w:instrText>
      </w:r>
      <w:r w:rsidRPr="0008241C">
        <w:rPr>
          <w:sz w:val="22"/>
          <w:szCs w:val="22"/>
        </w:rPr>
        <w:fldChar w:fldCharType="separate"/>
      </w:r>
      <w:r w:rsidRPr="0008241C">
        <w:rPr>
          <w:noProof/>
          <w:sz w:val="22"/>
          <w:szCs w:val="22"/>
        </w:rPr>
        <w:t>(IPCC, 2014b)</w:t>
      </w:r>
      <w:r w:rsidRPr="0008241C">
        <w:rPr>
          <w:sz w:val="22"/>
          <w:szCs w:val="22"/>
        </w:rPr>
        <w:fldChar w:fldCharType="end"/>
      </w:r>
      <w:r w:rsidRPr="0008241C">
        <w:rPr>
          <w:sz w:val="22"/>
          <w:szCs w:val="22"/>
        </w:rPr>
        <w:t xml:space="preserve">. Recent research also illustrated that information about climate change does not connect with all cultures and worldviews in the same way </w:t>
      </w:r>
      <w:r w:rsidRPr="0008241C">
        <w:rPr>
          <w:sz w:val="22"/>
          <w:szCs w:val="22"/>
        </w:rPr>
        <w:fldChar w:fldCharType="begin" w:fldLock="1"/>
      </w:r>
      <w:r w:rsidRPr="0008241C">
        <w:rPr>
          <w:sz w:val="22"/>
          <w:szCs w:val="22"/>
        </w:rPr>
        <w:instrText>ADDIN CSL_CITATION {"citationItems":[{"id":"ITEM-1","itemData":{"DOI":"10.1002/wcc.30","ISBN":"1757-7799","ISSN":"17577799","abstract":"Values play a significant role in climate change debates. To date, however, the use of the term values has been narrowly focused on monetary worth, relative worth, or fair return on exchanges. This article argues that another, broader interpretation of values, one concentrating on intrinsically desirable principles or qualities is needed to understand and respond to climate change. How to respond to climate change impacts depends importantly on what the effects of climate change mean to those affected. Similarly, what is considered as effective and legitimate adaptation depends on what people perceive to be worth preserving and achieving. How to adapt to climate change therefore hinges on the values underlying people's perspectives on what the goals of adaptation should be. This article examines what a values-based approach is, why it is needed, and what its benefits for understanding adaptation are. The implications for research and policy are discussed.","author":[{"dropping-particle":"","family":"O'Brien","given":"Karen L.","non-dropping-particle":"","parse-names":false,"suffix":""},{"dropping-particle":"","family":"Wolf","given":"Johanna","non-dropping-particle":"","parse-names":false,"suffix":""}],"container-title":"Wiley Interdisciplinary Reviews: Climate Change","id":"ITEM-1","issue":"2","issued":{"date-parts":[["2010"]]},"note":"NULL","page":"232-242","title":"A values-based approach to vulnerability and adaptation to climate change","type":"article-journal","volume":"1"},"uris":["http://www.mendeley.com/documents/?uuid=7d2812b2-61df-4728-a305-f9ee937f05ec"]},{"id":"ITEM-2","itemData":{"author":[{"dropping-particle":"","family":"Hulme","given":"M.","non-dropping-particle":"","parse-names":false,"suffix":""}],"id":"ITEM-2","issued":{"date-parts":[["2009"]]},"note":"NULL","publisher":"Cambridge Univ. Press","publisher-place":"Cambridge","title":"Why We Disagree about Climate Change.","type":"book"},"uris":["http://www.mendeley.com/documents/?uuid=9c1d0744-f51e-4986-b36f-3df57779c68f"]}],"mendeley":{"formattedCitation":"(Hulme, 2009; O’Brien &amp; Wolf, 2010)","manualFormatting":"(Hulme M., 2009; O’Brien and Wolf, 2010)","plainTextFormattedCitation":"(Hulme, 2009; O’Brien &amp; Wolf, 2010)","previouslyFormattedCitation":"(Hulme, 2009; O’Brien &amp; Wolf, 2010)"},"properties":{"noteIndex":0},"schema":"https://github.com/citation-style-language/schema/raw/master/csl-citation.json"}</w:instrText>
      </w:r>
      <w:r w:rsidRPr="0008241C">
        <w:rPr>
          <w:sz w:val="22"/>
          <w:szCs w:val="22"/>
        </w:rPr>
        <w:fldChar w:fldCharType="separate"/>
      </w:r>
      <w:r w:rsidRPr="0008241C">
        <w:rPr>
          <w:noProof/>
          <w:sz w:val="22"/>
          <w:szCs w:val="22"/>
        </w:rPr>
        <w:t>(Hulme M., 2009; O’Brien and Wolf, 2010)</w:t>
      </w:r>
      <w:r w:rsidRPr="0008241C">
        <w:rPr>
          <w:sz w:val="22"/>
          <w:szCs w:val="22"/>
        </w:rPr>
        <w:fldChar w:fldCharType="end"/>
      </w:r>
      <w:r w:rsidRPr="0008241C">
        <w:rPr>
          <w:sz w:val="22"/>
          <w:szCs w:val="22"/>
        </w:rPr>
        <w:t xml:space="preserve">. Across the Asia-Pacific region climate change is threatening cultural dimensions of lives and livelihoods that include the material and lived aspects of culture, identity, community cohesion and sense of place (IPCC, 2014b; ADB, 2017). </w:t>
      </w:r>
    </w:p>
    <w:p w14:paraId="796D4A5E" w14:textId="77777777" w:rsidR="00A01204" w:rsidRPr="0008241C" w:rsidRDefault="00A01204" w:rsidP="00A01204">
      <w:pPr>
        <w:rPr>
          <w:sz w:val="22"/>
          <w:szCs w:val="22"/>
        </w:rPr>
      </w:pPr>
    </w:p>
    <w:p w14:paraId="70CAE70A" w14:textId="77777777" w:rsidR="00A01204" w:rsidRPr="0008241C" w:rsidRDefault="00A01204" w:rsidP="00A01204">
      <w:pPr>
        <w:keepNext/>
        <w:tabs>
          <w:tab w:val="clear" w:pos="1247"/>
          <w:tab w:val="left" w:pos="765"/>
        </w:tabs>
        <w:outlineLvl w:val="2"/>
        <w:rPr>
          <w:b/>
          <w:sz w:val="24"/>
          <w:szCs w:val="24"/>
        </w:rPr>
      </w:pPr>
      <w:bookmarkStart w:id="1175" w:name="_Toc504317260"/>
      <w:bookmarkStart w:id="1176" w:name="_Toc504317953"/>
      <w:bookmarkStart w:id="1177" w:name="_Toc504320432"/>
      <w:bookmarkStart w:id="1178" w:name="_Toc504320655"/>
      <w:bookmarkStart w:id="1179" w:name="_Toc504320879"/>
      <w:bookmarkStart w:id="1180" w:name="_Toc504321299"/>
      <w:bookmarkStart w:id="1181" w:name="_Toc524044072"/>
      <w:r w:rsidRPr="0008241C">
        <w:rPr>
          <w:b/>
          <w:sz w:val="24"/>
          <w:szCs w:val="24"/>
        </w:rPr>
        <w:t xml:space="preserve">4.2.4 </w:t>
      </w:r>
      <w:r w:rsidRPr="0008241C">
        <w:rPr>
          <w:b/>
          <w:sz w:val="24"/>
          <w:szCs w:val="24"/>
        </w:rPr>
        <w:tab/>
        <w:t>Science and Technology</w:t>
      </w:r>
      <w:bookmarkEnd w:id="1175"/>
      <w:bookmarkEnd w:id="1176"/>
      <w:bookmarkEnd w:id="1177"/>
      <w:bookmarkEnd w:id="1178"/>
      <w:bookmarkEnd w:id="1179"/>
      <w:bookmarkEnd w:id="1180"/>
      <w:bookmarkEnd w:id="1181"/>
      <w:r w:rsidRPr="0008241C">
        <w:rPr>
          <w:b/>
          <w:sz w:val="24"/>
          <w:szCs w:val="24"/>
        </w:rPr>
        <w:t xml:space="preserve"> </w:t>
      </w:r>
    </w:p>
    <w:p w14:paraId="330E643E" w14:textId="77777777" w:rsidR="00A01204" w:rsidRPr="0008241C" w:rsidRDefault="00A01204" w:rsidP="00A01204">
      <w:pPr>
        <w:rPr>
          <w:sz w:val="22"/>
          <w:szCs w:val="22"/>
          <w:lang w:eastAsia="en-IN"/>
        </w:rPr>
      </w:pPr>
    </w:p>
    <w:p w14:paraId="4A2870DF" w14:textId="77777777" w:rsidR="00A01204" w:rsidRPr="0008241C" w:rsidRDefault="00A01204" w:rsidP="00A01204">
      <w:pPr>
        <w:autoSpaceDE w:val="0"/>
        <w:autoSpaceDN w:val="0"/>
        <w:adjustRightInd w:val="0"/>
        <w:rPr>
          <w:sz w:val="22"/>
          <w:szCs w:val="22"/>
          <w:lang w:eastAsia="en-IN"/>
        </w:rPr>
      </w:pPr>
      <w:r w:rsidRPr="0008241C">
        <w:rPr>
          <w:sz w:val="22"/>
          <w:szCs w:val="22"/>
        </w:rPr>
        <w:t xml:space="preserve">As the world is entering the Fourth Industrial Revolution, knowledge is becoming accessible to more people than ever before in human history </w:t>
      </w:r>
      <w:r w:rsidRPr="0008241C">
        <w:rPr>
          <w:sz w:val="22"/>
          <w:szCs w:val="22"/>
        </w:rPr>
        <w:fldChar w:fldCharType="begin" w:fldLock="1"/>
      </w:r>
      <w:r w:rsidRPr="0008241C">
        <w:rPr>
          <w:sz w:val="22"/>
          <w:szCs w:val="22"/>
        </w:rPr>
        <w:instrText>ADDIN CSL_CITATION {"citationItems":[{"id":"ITEM-1","itemData":{"author":[{"dropping-particle":"","family":"Baller","given":"S.","non-dropping-particle":"","parse-names":false,"suffix":""},{"dropping-particle":"","family":"Dutta","given":"S.","non-dropping-particle":"","parse-names":false,"suffix":""},{"dropping-particle":"","family":"Lanvin","given":"B.","non-dropping-particle":"","parse-names":false,"suffix":""}],"id":"ITEM-1","issued":{"date-parts":[["2016"]]},"publisher-place":"Geneva, World Economic Forum","title":"The global information technology report 2016 – Innovating in the digital economy","type":"report"},"uris":["http://www.mendeley.com/documents/?uuid=58664796-2262-4489-b789-4a84830e260f"]}],"mendeley":{"formattedCitation":"(Baller &lt;i&gt;et al.&lt;/i&gt;, 2016)","plainTextFormattedCitation":"(Baller et al., 2016)","previouslyFormattedCitation":"(Ball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all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globalization of trade and commerce, rapid technological changes, emergence of new technologies, and the resulting emergence of a knowledge economy are bringing new challenges around the world, including in the Asia-Pacific </w:t>
      </w:r>
      <w:r w:rsidRPr="0008241C">
        <w:rPr>
          <w:sz w:val="22"/>
          <w:szCs w:val="22"/>
        </w:rPr>
        <w:lastRenderedPageBreak/>
        <w:t xml:space="preserve">region </w:t>
      </w:r>
      <w:r w:rsidRPr="0008241C">
        <w:rPr>
          <w:sz w:val="22"/>
          <w:szCs w:val="22"/>
        </w:rPr>
        <w:fldChar w:fldCharType="begin" w:fldLock="1"/>
      </w:r>
      <w:r w:rsidRPr="0008241C">
        <w:rPr>
          <w:sz w:val="22"/>
          <w:szCs w:val="22"/>
        </w:rPr>
        <w:instrText>ADDIN CSL_CITATION {"citationItems":[{"id":"ITEM-1","itemData":{"author":[{"dropping-particle":"","family":"QBE Asia Pacific","given":"","non-dropping-particle":"","parse-names":false,"suffix":""}],"id":"ITEM-1","issued":{"date-parts":[["2017"]]},"title":"Asia-Pacific ICT trends 2017 – The future of the information communication and technology market in Asia-Pacific","type":"report"},"uris":["http://www.mendeley.com/documents/?uuid=ba62c568-4b1a-36c6-8d7e-a1ab970b9083"]}],"mendeley":{"formattedCitation":"(QBE Asia Pacific, 2017)","plainTextFormattedCitation":"(QBE Asia Pacific, 2017)","previouslyFormattedCitation":"(QBE Asia Pacific, 2017)"},"properties":{"noteIndex":0},"schema":"https://github.com/citation-style-language/schema/raw/master/csl-citation.json"}</w:instrText>
      </w:r>
      <w:r w:rsidRPr="0008241C">
        <w:rPr>
          <w:sz w:val="22"/>
          <w:szCs w:val="22"/>
        </w:rPr>
        <w:fldChar w:fldCharType="separate"/>
      </w:r>
      <w:r w:rsidRPr="0008241C">
        <w:rPr>
          <w:noProof/>
          <w:sz w:val="22"/>
          <w:szCs w:val="22"/>
        </w:rPr>
        <w:t>(QBE Asia Pacific, 2017)</w:t>
      </w:r>
      <w:r w:rsidRPr="0008241C">
        <w:rPr>
          <w:sz w:val="22"/>
          <w:szCs w:val="22"/>
        </w:rPr>
        <w:fldChar w:fldCharType="end"/>
      </w:r>
      <w:r w:rsidRPr="0008241C">
        <w:rPr>
          <w:sz w:val="22"/>
          <w:szCs w:val="22"/>
        </w:rPr>
        <w:t xml:space="preserve">. Today’s integrated and interlinked technological areas, namely information and communication technology (ICT), biotechnology (BT), renewable energy (RE) technology, nano-technology, and space technology, are characterized as interdisciplinary, oriented to Research and Development (R&amp;D), information-intensive, short life cycle and strongly globalized </w:t>
      </w:r>
      <w:r w:rsidRPr="0008241C">
        <w:rPr>
          <w:sz w:val="22"/>
          <w:szCs w:val="22"/>
        </w:rPr>
        <w:fldChar w:fldCharType="begin" w:fldLock="1"/>
      </w:r>
      <w:r w:rsidRPr="0008241C">
        <w:rPr>
          <w:sz w:val="22"/>
          <w:szCs w:val="22"/>
        </w:rPr>
        <w:instrText>ADDIN CSL_CITATION {"citationItems":[{"id":"ITEM-1","itemData":{"author":[{"dropping-particle":"","family":"Baller","given":"S.","non-dropping-particle":"","parse-names":false,"suffix":""},{"dropping-particle":"","family":"Dutta","given":"S.","non-dropping-particle":"","parse-names":false,"suffix":""},{"dropping-particle":"","family":"Lanvin","given":"B.","non-dropping-particle":"","parse-names":false,"suffix":""}],"id":"ITEM-1","issued":{"date-parts":[["2016"]]},"publisher-place":"Geneva, World Economic Forum","title":"The global information technology report 2016 – Innovating in the digital economy","type":"report"},"uris":["http://www.mendeley.com/documents/?uuid=58664796-2262-4489-b789-4a84830e260f"]},{"id":"ITEM-2","itemData":{"author":[{"dropping-particle":"","family":"WEF","given":"","non-dropping-particle":"","parse-names":false,"suffix":""}],"id":"ITEM-2","issued":{"date-parts":[["2017"]]},"publisher-place":"(White Paper). Geneva, World Economic Forum.","title":"Internet for all – An investment framework for digital adoption","type":"report"},"uris":["http://www.mendeley.com/documents/?uuid=c5400e7b-9505-48e4-a4bc-eda69919b908"]}],"mendeley":{"formattedCitation":"(Baller &lt;i&gt;et al.&lt;/i&gt;, 2016; WEF, 2017)","plainTextFormattedCitation":"(Baller et al., 2016; WEF, 2017)","previouslyFormattedCitation":"(Baller &lt;i&gt;et al.&lt;/i&gt;, 2016; WEF, 2017)"},"properties":{"noteIndex":0},"schema":"https://github.com/citation-style-language/schema/raw/master/csl-citation.json"}</w:instrText>
      </w:r>
      <w:r w:rsidRPr="0008241C">
        <w:rPr>
          <w:sz w:val="22"/>
          <w:szCs w:val="22"/>
        </w:rPr>
        <w:fldChar w:fldCharType="separate"/>
      </w:r>
      <w:r w:rsidRPr="0008241C">
        <w:rPr>
          <w:noProof/>
          <w:sz w:val="22"/>
          <w:szCs w:val="22"/>
        </w:rPr>
        <w:t xml:space="preserve">(Baller </w:t>
      </w:r>
      <w:r w:rsidRPr="0008241C">
        <w:rPr>
          <w:i/>
          <w:noProof/>
          <w:sz w:val="22"/>
          <w:szCs w:val="22"/>
        </w:rPr>
        <w:t>et al.</w:t>
      </w:r>
      <w:r w:rsidRPr="0008241C">
        <w:rPr>
          <w:noProof/>
          <w:sz w:val="22"/>
          <w:szCs w:val="22"/>
        </w:rPr>
        <w:t>, 2016; WEF, 2017)</w:t>
      </w:r>
      <w:r w:rsidRPr="0008241C">
        <w:rPr>
          <w:sz w:val="22"/>
          <w:szCs w:val="22"/>
        </w:rPr>
        <w:fldChar w:fldCharType="end"/>
      </w:r>
      <w:r w:rsidRPr="0008241C">
        <w:rPr>
          <w:sz w:val="22"/>
          <w:szCs w:val="22"/>
        </w:rPr>
        <w:t xml:space="preserve">. </w:t>
      </w:r>
      <w:r w:rsidRPr="0008241C">
        <w:rPr>
          <w:sz w:val="22"/>
          <w:szCs w:val="22"/>
          <w:lang w:eastAsia="en-IN"/>
        </w:rPr>
        <w:t xml:space="preserve">The application of new technologies has contributed significantly to </w:t>
      </w:r>
      <w:r w:rsidRPr="0008241C">
        <w:rPr>
          <w:sz w:val="22"/>
          <w:szCs w:val="22"/>
        </w:rPr>
        <w:t xml:space="preserve">encouraging borderless movement of products, services and labour, </w:t>
      </w:r>
      <w:r w:rsidRPr="0008241C">
        <w:rPr>
          <w:sz w:val="22"/>
          <w:szCs w:val="22"/>
          <w:lang w:eastAsia="en-IN"/>
        </w:rPr>
        <w:t xml:space="preserve">expanding </w:t>
      </w:r>
      <w:r w:rsidRPr="0008241C">
        <w:rPr>
          <w:sz w:val="22"/>
          <w:szCs w:val="22"/>
        </w:rPr>
        <w:t xml:space="preserve">economic activities in environmentally friendly ways, and </w:t>
      </w:r>
      <w:r w:rsidRPr="0008241C">
        <w:rPr>
          <w:sz w:val="22"/>
          <w:szCs w:val="22"/>
          <w:lang w:eastAsia="en-IN"/>
        </w:rPr>
        <w:t xml:space="preserve">increasing the supply of food, energy, clean water, as well as connectivity of human society </w:t>
      </w:r>
      <w:r w:rsidRPr="0008241C">
        <w:rPr>
          <w:sz w:val="22"/>
          <w:szCs w:val="22"/>
          <w:lang w:eastAsia="en-IN"/>
        </w:rPr>
        <w:fldChar w:fldCharType="begin" w:fldLock="1"/>
      </w:r>
      <w:r w:rsidRPr="0008241C">
        <w:rPr>
          <w:sz w:val="22"/>
          <w:szCs w:val="22"/>
          <w:lang w:eastAsia="en-IN"/>
        </w:rPr>
        <w:instrText>ADDIN CSL_CITATION {"citationItems":[{"id":"ITEM-1","itemData":{"ISBN":"978-92-1-057374-0","abstract":"iii The 2015 edition of ESCAP's Economic and Social Survey of Asia and the Pacific covers an issue that is of special international importance this year: inclusive growth. This issue has direct bearing on the three global priorities for 2015: completing the Millennium Development Goals; adopting an ambitious new sustainable development agenda, including a set of sustainable development goals (SDGs); and reaching a meaningful, universal agreement on climate change. The developing economies of the Asia-Pacific region continue to lead the global economic recovery. However, the economic expansion remains lower than pre-crisis levels and is not commensurate with growing populations and incomes of the region. Despite success in reducing poverty, the Survey shows an increase in income inequality. There are also inequalities in terms of opportunities between the richest and the poorest, between urban and rural areas, and between regions within the same country. The Survey also demonstrates that while access to health, education, clean drinking water and other basic public services improved between the 1990s and the 2000s, the opportunity for every citizen to benefit from them actually shrank due to such factors such as gender and the level of income of one's parents.","author":[{"dropping-particle":"","family":"UNESCAP","given":"","non-dropping-particle":"","parse-names":false,"suffix":""}],"id":"ITEM-1","issued":{"date-parts":[["2015"]]},"publisher":"United Nation Publication","publisher-place":"New York","title":"ECONOMIC AND SOCIAL SURVEY OF ASIA AND THE PACIFIC 2015 MAKING GROWTH MORE INCLUSIVE FOR SUSTAINABLE DEVELOPMENT","type":"book"},"uris":["http://www.mendeley.com/documents/?uuid=3a349c29-96b6-4495-b1a2-a7044b6e304c"]},{"id":"ITEM-2","itemData":{"author":[{"dropping-particle":"","family":"QBE Asia Pacific","given":"","non-dropping-particle":"","parse-names":false,"suffix":""}],"id":"ITEM-2","issued":{"date-parts":[["2017"]]},"title":"Asia-Pacific ICT trends 2017 – The future of the information communication and technology market in Asia-Pacific","type":"report"},"uris":["http://www.mendeley.com/documents/?uuid=ba62c568-4b1a-36c6-8d7e-a1ab970b9083"]}],"mendeley":{"formattedCitation":"(QBE Asia Pacific, 2017; UNESCAP, 2015a)","plainTextFormattedCitation":"(QBE Asia Pacific, 2017; UNESCAP, 2015a)","previouslyFormattedCitation":"(QBE Asia Pacific, 2017; UNESCAP, 2015a)"},"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QBE Asia Pacific, 2017; UNESCAP, 2015a)</w:t>
      </w:r>
      <w:r w:rsidRPr="0008241C">
        <w:rPr>
          <w:sz w:val="22"/>
          <w:szCs w:val="22"/>
          <w:lang w:eastAsia="en-IN"/>
        </w:rPr>
        <w:fldChar w:fldCharType="end"/>
      </w:r>
      <w:r w:rsidRPr="0008241C">
        <w:rPr>
          <w:sz w:val="22"/>
          <w:szCs w:val="22"/>
          <w:lang w:eastAsia="en-IN"/>
        </w:rPr>
        <w:t xml:space="preserve">. All of these inevitably result in significant changes in regional or even global socio-economic and ecological systems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Gellert A.","given":"","non-dropping-particle":"","parse-names":false,"suffix":""}],"container-title":"Nature","id":"ITEM-1","issued":{"date-parts":[["2017"]]},"title":"Technological Advancement and the Effect on the Ecosystem","type":"article-journal"},"uris":["http://www.mendeley.com/documents/?uuid=60844e6c-be7f-3a6d-9ca8-52feac2e389b"]}],"mendeley":{"formattedCitation":"(Gellert A., 2017)","plainTextFormattedCitation":"(Gellert A., 2017)","previouslyFormattedCitation":"(Gellert A., 2017)"},"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Gellert A., 2017)</w:t>
      </w:r>
      <w:r w:rsidRPr="0008241C">
        <w:rPr>
          <w:sz w:val="22"/>
          <w:szCs w:val="22"/>
          <w:lang w:eastAsia="en-IN"/>
        </w:rPr>
        <w:fldChar w:fldCharType="end"/>
      </w:r>
      <w:r w:rsidRPr="0008241C">
        <w:rPr>
          <w:sz w:val="22"/>
          <w:szCs w:val="22"/>
          <w:lang w:eastAsia="en-IN"/>
        </w:rPr>
        <w:t xml:space="preserve">. </w:t>
      </w:r>
    </w:p>
    <w:p w14:paraId="0C7EE665" w14:textId="77777777" w:rsidR="00A01204" w:rsidRPr="0008241C" w:rsidRDefault="00A01204" w:rsidP="00A01204">
      <w:pPr>
        <w:autoSpaceDE w:val="0"/>
        <w:autoSpaceDN w:val="0"/>
        <w:adjustRightInd w:val="0"/>
        <w:rPr>
          <w:sz w:val="22"/>
          <w:szCs w:val="22"/>
        </w:rPr>
      </w:pPr>
    </w:p>
    <w:p w14:paraId="7B5959D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82" w:name="_Toc504317261"/>
      <w:bookmarkStart w:id="1183" w:name="_Toc504317954"/>
      <w:bookmarkStart w:id="1184" w:name="_Toc504321300"/>
      <w:r w:rsidRPr="0008241C">
        <w:rPr>
          <w:b/>
          <w:sz w:val="22"/>
          <w:szCs w:val="24"/>
        </w:rPr>
        <w:t>4.2.4.1 Information and communication technology (ICT)</w:t>
      </w:r>
      <w:bookmarkEnd w:id="1182"/>
      <w:bookmarkEnd w:id="1183"/>
      <w:bookmarkEnd w:id="1184"/>
    </w:p>
    <w:p w14:paraId="2DD7E924" w14:textId="77777777" w:rsidR="00A01204" w:rsidRPr="0008241C" w:rsidRDefault="00A01204" w:rsidP="00A01204">
      <w:pPr>
        <w:rPr>
          <w:sz w:val="22"/>
          <w:szCs w:val="22"/>
        </w:rPr>
      </w:pPr>
    </w:p>
    <w:p w14:paraId="4F17DCB9" w14:textId="59E4BD39" w:rsidR="00A01204" w:rsidRPr="0008241C" w:rsidRDefault="00A01204" w:rsidP="00A01204">
      <w:pPr>
        <w:rPr>
          <w:sz w:val="22"/>
          <w:szCs w:val="22"/>
        </w:rPr>
      </w:pPr>
      <w:r w:rsidRPr="0008241C">
        <w:rPr>
          <w:sz w:val="22"/>
          <w:szCs w:val="22"/>
        </w:rPr>
        <w:t xml:space="preserve">The Information and Communication Technology (ICT) is becoming one of the fastest-growing industries in the global economy in the twenty-first century </w:t>
      </w:r>
      <w:r w:rsidRPr="0008241C">
        <w:rPr>
          <w:sz w:val="22"/>
          <w:szCs w:val="22"/>
        </w:rPr>
        <w:fldChar w:fldCharType="begin" w:fldLock="1"/>
      </w:r>
      <w:r w:rsidRPr="0008241C">
        <w:rPr>
          <w:sz w:val="22"/>
          <w:szCs w:val="22"/>
        </w:rPr>
        <w:instrText>ADDIN CSL_CITATION {"citationItems":[{"id":"ITEM-1","itemData":{"author":[{"dropping-particle":"","family":"Baller","given":"S.","non-dropping-particle":"","parse-names":false,"suffix":""},{"dropping-particle":"","family":"Dutta","given":"S.","non-dropping-particle":"","parse-names":false,"suffix":""},{"dropping-particle":"","family":"Lanvin","given":"B.","non-dropping-particle":"","parse-names":false,"suffix":""}],"id":"ITEM-1","issued":{"date-parts":[["2016"]]},"publisher-place":"Geneva, World Economic Forum","title":"The global information technology report 2016 – Innovating in the digital economy","type":"report"},"uris":["http://www.mendeley.com/documents/?uuid=58664796-2262-4489-b789-4a84830e260f"]}],"mendeley":{"formattedCitation":"(Baller &lt;i&gt;et al.&lt;/i&gt;, 2016)","plainTextFormattedCitation":"(Baller et al., 2016)","previouslyFormattedCitation":"(Baller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all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nd it is in particular booming in the Asia-Pacific region (QBE Asia Pacific, 2017). </w:t>
      </w:r>
      <w:r w:rsidRPr="0008241C">
        <w:rPr>
          <w:sz w:val="22"/>
          <w:szCs w:val="22"/>
          <w:lang w:eastAsia="en-IN"/>
        </w:rPr>
        <w:t>In this region, access to global services, software, storage and cloud computing are improving greatly. As of 2014, there were 88 mobile phone subscriptions per 100 inhabitants in Asia, with only two countries having mobile phone networks that cover less than 85</w:t>
      </w:r>
      <w:r w:rsidR="00C934E9">
        <w:rPr>
          <w:sz w:val="22"/>
          <w:szCs w:val="22"/>
          <w:lang w:eastAsia="en-IN"/>
        </w:rPr>
        <w:t xml:space="preserve"> per cent</w:t>
      </w:r>
      <w:r w:rsidRPr="0008241C">
        <w:rPr>
          <w:sz w:val="22"/>
          <w:szCs w:val="22"/>
          <w:lang w:eastAsia="en-IN"/>
        </w:rPr>
        <w:t xml:space="preserve"> of the population (ESCAP, 2015a).</w:t>
      </w:r>
      <w:r w:rsidRPr="0008241C">
        <w:rPr>
          <w:color w:val="000000"/>
          <w:sz w:val="22"/>
          <w:szCs w:val="22"/>
        </w:rPr>
        <w:t xml:space="preserve"> By 2020, the number of mobile internet subscribers in Asia is expected to increase to 2 billion. This is projected to account for </w:t>
      </w:r>
      <w:r w:rsidRPr="0008241C">
        <w:rPr>
          <w:sz w:val="22"/>
          <w:szCs w:val="22"/>
          <w:lang w:eastAsia="en-IN"/>
        </w:rPr>
        <w:t>80</w:t>
      </w:r>
      <w:r w:rsidR="00C934E9">
        <w:rPr>
          <w:sz w:val="22"/>
          <w:szCs w:val="22"/>
          <w:lang w:eastAsia="en-IN"/>
        </w:rPr>
        <w:t xml:space="preserve"> per cent</w:t>
      </w:r>
      <w:r w:rsidRPr="0008241C">
        <w:rPr>
          <w:sz w:val="22"/>
          <w:szCs w:val="22"/>
          <w:lang w:eastAsia="en-IN"/>
        </w:rPr>
        <w:t xml:space="preserve"> of the population in the Asia-Pacific region and for </w:t>
      </w:r>
      <w:r w:rsidRPr="0008241C">
        <w:rPr>
          <w:color w:val="000000"/>
          <w:sz w:val="22"/>
          <w:szCs w:val="22"/>
        </w:rPr>
        <w:t>over 50</w:t>
      </w:r>
      <w:r w:rsidR="00C934E9">
        <w:rPr>
          <w:color w:val="000000"/>
          <w:sz w:val="22"/>
          <w:szCs w:val="22"/>
        </w:rPr>
        <w:t xml:space="preserve"> per cent</w:t>
      </w:r>
      <w:r w:rsidRPr="0008241C">
        <w:rPr>
          <w:color w:val="000000"/>
          <w:sz w:val="22"/>
          <w:szCs w:val="22"/>
        </w:rPr>
        <w:t xml:space="preserve"> of global mobile internet subscribers in 2020 </w:t>
      </w:r>
      <w:r w:rsidRPr="0008241C">
        <w:rPr>
          <w:color w:val="000000"/>
          <w:sz w:val="22"/>
          <w:szCs w:val="22"/>
        </w:rPr>
        <w:fldChar w:fldCharType="begin" w:fldLock="1"/>
      </w:r>
      <w:r w:rsidRPr="0008241C">
        <w:rPr>
          <w:color w:val="000000"/>
          <w:sz w:val="22"/>
          <w:szCs w:val="22"/>
        </w:rPr>
        <w:instrText>ADDIN CSL_CITATION {"citationItems":[{"id":"ITEM-1","itemData":{"URL":"https://asiafoundation.org/2015/04/22/drivers-and-trends-in-a-changing-asia/","accessed":{"date-parts":[["2017","12","28"]]},"author":[{"dropping-particle":"","family":"Rood","given":"Steven","non-dropping-particle":"","parse-names":false,"suffix":""},{"dropping-particle":"","family":"Cole","given":"William Stadden","non-dropping-particle":"","parse-names":false,"suffix":""}],"container-title":"The Asia Foundation","id":"ITEM-1","issued":{"date-parts":[["2015"]]},"title":"Drivers and Trends in a Changing Asia","type":"webpage"},"uris":["http://www.mendeley.com/documents/?uuid=1851d0ec-8aa7-408b-b05c-e02a30ac6b63","http://www.mendeley.com/documents/?uuid=2b9c9c81-1368-4532-8f49-0082c67ab5fd"]}],"mendeley":{"formattedCitation":"(Rood &amp; Cole, 2015)","plainTextFormattedCitation":"(Rood &amp; Cole, 2015)","previouslyFormattedCitation":"(Rood &amp; Cole, 2015)"},"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Rood &amp; Cole, 2015)</w:t>
      </w:r>
      <w:r w:rsidRPr="0008241C">
        <w:rPr>
          <w:color w:val="000000"/>
          <w:sz w:val="22"/>
          <w:szCs w:val="22"/>
        </w:rPr>
        <w:fldChar w:fldCharType="end"/>
      </w:r>
      <w:r w:rsidRPr="0008241C">
        <w:rPr>
          <w:color w:val="000000"/>
          <w:sz w:val="22"/>
          <w:szCs w:val="22"/>
        </w:rPr>
        <w:t>.</w:t>
      </w:r>
    </w:p>
    <w:p w14:paraId="617B8C75" w14:textId="77777777" w:rsidR="00A01204" w:rsidRPr="0008241C" w:rsidRDefault="00A01204" w:rsidP="00A01204">
      <w:pPr>
        <w:rPr>
          <w:sz w:val="22"/>
          <w:szCs w:val="22"/>
        </w:rPr>
      </w:pPr>
    </w:p>
    <w:p w14:paraId="5BC849E1" w14:textId="77777777" w:rsidR="00A01204" w:rsidRPr="0008241C" w:rsidRDefault="00A01204" w:rsidP="00A01204">
      <w:pPr>
        <w:rPr>
          <w:sz w:val="22"/>
          <w:szCs w:val="24"/>
        </w:rPr>
      </w:pPr>
      <w:r w:rsidRPr="0008241C">
        <w:rPr>
          <w:sz w:val="22"/>
          <w:szCs w:val="22"/>
        </w:rPr>
        <w:t xml:space="preserve">Further advances, and the diffusion of information technologies, are expected to have the potential to drastically change socio-economic systems and the environment of today by reducing the amounts of material and energy used by industries, shifting from the transportation of goods to transfer of information by telecommunications, increasing the volume of electronic commerce, and triggering numerous further changes in societies (Baller </w:t>
      </w:r>
      <w:r w:rsidRPr="0008241C">
        <w:rPr>
          <w:i/>
          <w:sz w:val="22"/>
          <w:szCs w:val="22"/>
        </w:rPr>
        <w:t>et al</w:t>
      </w:r>
      <w:r w:rsidRPr="0008241C">
        <w:rPr>
          <w:sz w:val="22"/>
          <w:szCs w:val="22"/>
        </w:rPr>
        <w:t xml:space="preserve">., 2016). </w:t>
      </w:r>
      <w:r w:rsidRPr="0008241C">
        <w:rPr>
          <w:sz w:val="22"/>
          <w:szCs w:val="24"/>
        </w:rPr>
        <w:t xml:space="preserve">ICT is already becoming instrumental in reshaping and transforming global and regional economies, social structures and environmental awareness. The increased availability of information and knowledge-sharing platforms associated with ICT are key to fostering the ongoing socio-economic development (Dutta and Bilbao-Osorio, 2012), as well as enhancing environmental governance associated with legislation and the development of clean technologies (IUCN, 2017). </w:t>
      </w:r>
    </w:p>
    <w:p w14:paraId="2DC733BA" w14:textId="77777777" w:rsidR="00A01204" w:rsidRPr="0008241C" w:rsidRDefault="00A01204" w:rsidP="00A01204">
      <w:pPr>
        <w:rPr>
          <w:sz w:val="22"/>
          <w:szCs w:val="24"/>
        </w:rPr>
      </w:pPr>
    </w:p>
    <w:p w14:paraId="4E182B21" w14:textId="77777777" w:rsidR="00A01204" w:rsidRPr="0008241C" w:rsidRDefault="00A01204" w:rsidP="00A01204">
      <w:pPr>
        <w:rPr>
          <w:sz w:val="22"/>
          <w:szCs w:val="22"/>
        </w:rPr>
      </w:pPr>
      <w:r w:rsidRPr="0008241C">
        <w:rPr>
          <w:sz w:val="22"/>
          <w:szCs w:val="24"/>
        </w:rPr>
        <w:t>Using ICT for agro-advisory services, e-business development, food security forecasting, and early disaster warning is emerging as an effective contributor to adaptation measures aimed at dealing with the impacts of climate change, irregularity in weather patterns and in geo- or bio-disaster planning, as well as in the liberation of regional trade (</w:t>
      </w:r>
      <w:r w:rsidRPr="0008241C">
        <w:rPr>
          <w:sz w:val="22"/>
          <w:szCs w:val="22"/>
        </w:rPr>
        <w:t xml:space="preserve">Baller </w:t>
      </w:r>
      <w:r w:rsidRPr="0008241C">
        <w:rPr>
          <w:i/>
          <w:sz w:val="22"/>
          <w:szCs w:val="22"/>
        </w:rPr>
        <w:t>et al</w:t>
      </w:r>
      <w:r w:rsidRPr="0008241C">
        <w:rPr>
          <w:sz w:val="22"/>
          <w:szCs w:val="22"/>
        </w:rPr>
        <w:t>., 2016; QBE Asia Pacific, 2017</w:t>
      </w:r>
      <w:r w:rsidRPr="0008241C">
        <w:rPr>
          <w:sz w:val="22"/>
          <w:szCs w:val="24"/>
        </w:rPr>
        <w:t xml:space="preserve">). Combining with 3S technologies (remote sensing, GIS and GPS), cloud computing </w:t>
      </w:r>
      <w:r w:rsidRPr="0008241C">
        <w:rPr>
          <w:sz w:val="22"/>
          <w:szCs w:val="22"/>
        </w:rPr>
        <w:t xml:space="preserve">and wireless transmission are expected to be particularly useful for the environmental monitoring of remote protected areas and for assessing the productivity of agriculture and aquaculture (Baller </w:t>
      </w:r>
      <w:r w:rsidRPr="0008241C">
        <w:rPr>
          <w:i/>
          <w:sz w:val="22"/>
          <w:szCs w:val="22"/>
        </w:rPr>
        <w:t>et al</w:t>
      </w:r>
      <w:r w:rsidRPr="0008241C">
        <w:rPr>
          <w:sz w:val="22"/>
          <w:szCs w:val="22"/>
        </w:rPr>
        <w:t xml:space="preserve">., 2016; WEF, 2017). In the Asia-Pacific region where natural disasters have become more frequent in recent decades, monitoring and forecasting systems for Disaster Risk Reduction are developing rapidly due to the application of ICT in connection with chiefly nature-based solutions </w:t>
      </w:r>
      <w:r w:rsidRPr="0008241C">
        <w:rPr>
          <w:sz w:val="22"/>
          <w:szCs w:val="24"/>
        </w:rPr>
        <w:t>(ESCAP, 2015b)</w:t>
      </w:r>
      <w:r w:rsidRPr="0008241C">
        <w:rPr>
          <w:sz w:val="22"/>
          <w:szCs w:val="22"/>
        </w:rPr>
        <w:t xml:space="preserve">. </w:t>
      </w:r>
      <w:r w:rsidRPr="0008241C">
        <w:rPr>
          <w:sz w:val="22"/>
          <w:szCs w:val="24"/>
        </w:rPr>
        <w:t>In this region, floods and storms showed particularly steep increases in number and represented the most frequent events (ESCAP, 2015b). While Early Warning Systems on flash floods have been installed in a few countries, many more would benefit with an improvement in the integration of regional communication systems.</w:t>
      </w:r>
    </w:p>
    <w:p w14:paraId="103B728C" w14:textId="77777777" w:rsidR="00A01204" w:rsidRPr="0008241C" w:rsidRDefault="00A01204" w:rsidP="00A01204">
      <w:pPr>
        <w:rPr>
          <w:sz w:val="22"/>
          <w:szCs w:val="24"/>
        </w:rPr>
      </w:pPr>
    </w:p>
    <w:p w14:paraId="53A62B5E" w14:textId="77777777" w:rsidR="00A01204" w:rsidRPr="0008241C" w:rsidRDefault="00A01204" w:rsidP="00A01204">
      <w:pPr>
        <w:rPr>
          <w:sz w:val="22"/>
          <w:szCs w:val="24"/>
        </w:rPr>
      </w:pPr>
      <w:r w:rsidRPr="0008241C">
        <w:rPr>
          <w:sz w:val="22"/>
          <w:szCs w:val="24"/>
        </w:rPr>
        <w:t xml:space="preserve">Supported by space technology and geo-spatial data, implementation of ICT brings about broader influence on human well-being in the Asia-Pacific region. </w:t>
      </w:r>
      <w:r w:rsidRPr="0008241C">
        <w:rPr>
          <w:sz w:val="22"/>
          <w:szCs w:val="22"/>
        </w:rPr>
        <w:t xml:space="preserve">ICT in combination with big data and </w:t>
      </w:r>
      <w:r w:rsidRPr="0008241C">
        <w:rPr>
          <w:sz w:val="22"/>
          <w:szCs w:val="22"/>
          <w:lang w:eastAsia="en-IN"/>
        </w:rPr>
        <w:t xml:space="preserve">cloud computing </w:t>
      </w:r>
      <w:r w:rsidRPr="0008241C">
        <w:rPr>
          <w:sz w:val="22"/>
          <w:szCs w:val="22"/>
        </w:rPr>
        <w:t xml:space="preserve">is driving the emergence of the new urban services-paradigm </w:t>
      </w:r>
      <w:r w:rsidRPr="0008241C">
        <w:rPr>
          <w:sz w:val="22"/>
          <w:szCs w:val="22"/>
        </w:rPr>
        <w:fldChar w:fldCharType="begin" w:fldLock="1"/>
      </w:r>
      <w:r w:rsidRPr="0008241C">
        <w:rPr>
          <w:sz w:val="22"/>
          <w:szCs w:val="22"/>
        </w:rPr>
        <w:instrText>ADDIN CSL_CITATION {"citationItems":[{"id":"ITEM-1","itemData":{"author":[{"dropping-particle":"","family":"WEF","given":"","non-dropping-particle":"","parse-names":false,"suffix":""}],"id":"ITEM-1","issued":{"date-parts":[["2016"]]},"publisher":"World Economic Forum","publisher-place":"Geneve","title":"Inspiting future cities and urban services","type":"book"},"uris":["http://www.mendeley.com/documents/?uuid=1bb1cbf2-2b5c-3715-b7e3-89babc82a550"]}],"mendeley":{"formattedCitation":"(WEF, 2016)","plainTextFormattedCitation":"(WEF, 2016)","previouslyFormattedCitation":"(WEF, 2016)"},"properties":{"noteIndex":0},"schema":"https://github.com/citation-style-language/schema/raw/master/csl-citation.json"}</w:instrText>
      </w:r>
      <w:r w:rsidRPr="0008241C">
        <w:rPr>
          <w:sz w:val="22"/>
          <w:szCs w:val="22"/>
        </w:rPr>
        <w:fldChar w:fldCharType="separate"/>
      </w:r>
      <w:r w:rsidRPr="0008241C">
        <w:rPr>
          <w:noProof/>
          <w:sz w:val="22"/>
          <w:szCs w:val="22"/>
        </w:rPr>
        <w:t>(WEF, 2016)</w:t>
      </w:r>
      <w:r w:rsidRPr="0008241C">
        <w:rPr>
          <w:sz w:val="22"/>
          <w:szCs w:val="22"/>
        </w:rPr>
        <w:fldChar w:fldCharType="end"/>
      </w:r>
      <w:r w:rsidRPr="0008241C">
        <w:rPr>
          <w:sz w:val="22"/>
          <w:szCs w:val="22"/>
        </w:rPr>
        <w:t xml:space="preserve">. Intelligent transportation systems in Australia, for example, enable users to be better informed and make safer, more coordinated and “smarter” use of transport networks (WEF, 2016). </w:t>
      </w:r>
      <w:r w:rsidRPr="0008241C">
        <w:rPr>
          <w:sz w:val="22"/>
          <w:szCs w:val="24"/>
        </w:rPr>
        <w:t xml:space="preserve">ICT is also simplifying technical information and knowledge-sharing including in vernacular languages which is changing the </w:t>
      </w:r>
      <w:r w:rsidRPr="0008241C">
        <w:rPr>
          <w:sz w:val="22"/>
          <w:szCs w:val="24"/>
        </w:rPr>
        <w:lastRenderedPageBreak/>
        <w:t xml:space="preserve">traditional socio-cultural linkages and social services in both rural and urban areas through newly emerging social media, messaging apps and </w:t>
      </w:r>
      <w:r w:rsidRPr="0008241C">
        <w:rPr>
          <w:color w:val="000000"/>
          <w:sz w:val="23"/>
          <w:szCs w:val="23"/>
        </w:rPr>
        <w:t xml:space="preserve">mobile commerce </w:t>
      </w:r>
      <w:r w:rsidRPr="0008241C">
        <w:rPr>
          <w:color w:val="000000"/>
          <w:sz w:val="23"/>
          <w:szCs w:val="23"/>
        </w:rPr>
        <w:fldChar w:fldCharType="begin" w:fldLock="1"/>
      </w:r>
      <w:r w:rsidRPr="0008241C">
        <w:rPr>
          <w:color w:val="000000"/>
          <w:sz w:val="23"/>
          <w:szCs w:val="23"/>
        </w:rPr>
        <w:instrText>ADDIN CSL_CITATION {"citationItems":[{"id":"ITEM-1","itemData":{"ISBN":"9783901882234","author":[{"dropping-particle":"","family":"Jha","given":"Satish","non-dropping-particle":"","parse-names":false,"suffix":""},{"dropping-particle":"","family":"Strous","given":"Leon","non-dropping-particle":"","parse-names":false,"suffix":""}],"container-title":"Development","id":"ITEM-1","issued":{"date-parts":[["2007"]]},"title":"ICT for Development and Prosperity","type":"book"},"uris":["http://www.mendeley.com/documents/?uuid=a6dffa9f-dd7b-38c6-bc6a-8675660328b0"]},{"id":"ITEM-2","itemData":{"author":[{"dropping-particle":"","family":"RVC","given":"","non-dropping-particle":"","parse-names":false,"suffix":""}],"id":"ITEM-2","issued":{"date-parts":[["2016"]]},"title":"THE STATE OF SOCIAL MEDIA AND MESSAGING IN ASIA PACIFIC: TRENDS AND STATISTICS","type":"book"},"uris":["http://www.mendeley.com/documents/?uuid=3a4abecb-5f67-3383-94ac-f893e82641c2"]}],"mendeley":{"formattedCitation":"(Satish Jha &amp; Strous, 2007; RVC, 2016)","plainTextFormattedCitation":"(Satish Jha &amp; Strous, 2007; RVC, 2016)","previouslyFormattedCitation":"(Satish Jha &amp; Strous, 2007; RVC, 2016)"},"properties":{"noteIndex":0},"schema":"https://github.com/citation-style-language/schema/raw/master/csl-citation.json"}</w:instrText>
      </w:r>
      <w:r w:rsidRPr="0008241C">
        <w:rPr>
          <w:color w:val="000000"/>
          <w:sz w:val="23"/>
          <w:szCs w:val="23"/>
        </w:rPr>
        <w:fldChar w:fldCharType="separate"/>
      </w:r>
      <w:r w:rsidRPr="0008241C">
        <w:rPr>
          <w:noProof/>
          <w:color w:val="000000"/>
          <w:sz w:val="23"/>
          <w:szCs w:val="23"/>
        </w:rPr>
        <w:t>(Satish Jha &amp; Strous, 2007; RVC, 2016)</w:t>
      </w:r>
      <w:r w:rsidRPr="0008241C">
        <w:rPr>
          <w:color w:val="000000"/>
          <w:sz w:val="23"/>
          <w:szCs w:val="23"/>
        </w:rPr>
        <w:fldChar w:fldCharType="end"/>
      </w:r>
      <w:r w:rsidRPr="0008241C">
        <w:rPr>
          <w:sz w:val="22"/>
          <w:szCs w:val="24"/>
        </w:rPr>
        <w:t>.</w:t>
      </w:r>
    </w:p>
    <w:p w14:paraId="28DA8C11" w14:textId="77777777" w:rsidR="00A01204" w:rsidRPr="0008241C" w:rsidRDefault="00A01204" w:rsidP="00A01204">
      <w:pPr>
        <w:rPr>
          <w:sz w:val="22"/>
          <w:szCs w:val="22"/>
        </w:rPr>
      </w:pPr>
    </w:p>
    <w:p w14:paraId="633C36A0" w14:textId="77777777" w:rsidR="00A01204" w:rsidRPr="0008241C" w:rsidRDefault="00A01204" w:rsidP="00A01204">
      <w:pPr>
        <w:rPr>
          <w:sz w:val="22"/>
          <w:szCs w:val="22"/>
        </w:rPr>
      </w:pPr>
      <w:r w:rsidRPr="0008241C">
        <w:rPr>
          <w:sz w:val="22"/>
          <w:szCs w:val="22"/>
        </w:rPr>
        <w:t xml:space="preserve">Although ICT has boosted many positive aspects of human development, some challenges and risks also need to be addressed. ICT evolves rapidly and requires frequent revisions and adjustments to product classifications which make it hard to quantify individual effects, and particularly the social impacts (ESCAP, 2015a). If not handled appropriately, challenges such as the rising threat of cyberattacks that expand into the physical world, privacy issues, and the polarizing effects of technologies on labour markets could counteract the aforementioned benefits (Baller </w:t>
      </w:r>
      <w:r w:rsidRPr="0008241C">
        <w:rPr>
          <w:i/>
          <w:sz w:val="22"/>
          <w:szCs w:val="22"/>
        </w:rPr>
        <w:t>et al</w:t>
      </w:r>
      <w:r w:rsidRPr="0008241C">
        <w:rPr>
          <w:sz w:val="22"/>
          <w:szCs w:val="22"/>
        </w:rPr>
        <w:t xml:space="preserve">., 2016). Moreover, construction of an information technology infrastructure is energy- and resource-intensive and the environmental impacts of the production, use, and disposal of information technologies is not a trivial matter </w:t>
      </w:r>
      <w:r w:rsidRPr="0008241C">
        <w:rPr>
          <w:sz w:val="22"/>
          <w:szCs w:val="22"/>
        </w:rPr>
        <w:fldChar w:fldCharType="begin" w:fldLock="1"/>
      </w:r>
      <w:r w:rsidRPr="0008241C">
        <w:rPr>
          <w:sz w:val="22"/>
          <w:szCs w:val="22"/>
        </w:rPr>
        <w:instrText>ADDIN CSL_CITATION {"citationItems":[{"id":"ITEM-1","itemData":{"abstract":"Technologies used within our environment are important aspect of our life; however, their environmental impacts are often not realized or considered. These impacts are expressed throughout the manufacturing, use and disposal of these products within our environmental premises and thus require monitoring and an understanding of each stage of technological life cycle. These technological accessories and machineries are located in our homes, offices, hospitals, schools (universities and colleges), laboratories, libraries, farms and every other place in our environmental premises, such technological accessories and machineries consumes various quantities of energy, but as a whole are not operating at optimal efficiency. The inefficient use and disposal of these technological by-products within our environment do not occur in the most environmentally sound manner possible, thus resulting in diverting unwanted places to landfills or storing them for extended periods of time. Both the inefficient use, manufacturing and disposal leads to generation and release of toxic compounds into the environment. Most organizations and industries begin their efforts to decrease technological waste and minimize their environmental impact by tackling small and focused problems. For example, there are chlorinated plastics in cable wiring, lead in cathode ray tube (CRT) monitors, brominated flame retardants in computers, and mercury in LCD displays. This paper identified the needs for the implementation of environmental-wide green procurement strategies with respect to technology acquisition, use and disposal, as well as, offers recommendations regarding improvement of our environmental current systems.    DOI:  10.5901/ajis.2014.v3n7p83 ","author":[{"dropping-particle":"","family":"Kwazo","given":"H A","non-dropping-particle":"","parse-names":false,"suffix":""},{"dropping-particle":"","family":"Muhammad","given":"M U","non-dropping-particle":"","parse-names":false,"suffix":""},{"dropping-particle":"","family":"Tafida","given":"G M","non-dropping-particle":"","parse-names":false,"suffix":""},{"dropping-particle":"","family":"Mohammed","given":"S","non-dropping-particle":"","parse-names":false,"suffix":""}],"container-title":"Academic Journal of Interdisciplinary Studies; Vol 3, No 7 (2014): Special Issue - November 2014","id":"ITEM-1","issued":{"date-parts":[["2014"]]},"title":"Environmental Impact of Technologies","type":"article-journal"},"uris":["http://www.mendeley.com/documents/?uuid=2bd2832d-8823-4b5c-92bd-f30126df3ff1"]}],"mendeley":{"formattedCitation":"(Kwazo &lt;i&gt;et al.&lt;/i&gt;, 2014)","plainTextFormattedCitation":"(Kwazo et al., 2014)","previouslyFormattedCitation":"(Kwazo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Kwazo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p>
    <w:p w14:paraId="180878C9" w14:textId="77777777" w:rsidR="00A01204" w:rsidRPr="0008241C" w:rsidRDefault="00A01204" w:rsidP="00A01204">
      <w:pPr>
        <w:rPr>
          <w:sz w:val="22"/>
          <w:szCs w:val="22"/>
        </w:rPr>
      </w:pPr>
    </w:p>
    <w:p w14:paraId="180E76A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85" w:name="_Toc504317262"/>
      <w:bookmarkStart w:id="1186" w:name="_Toc504317955"/>
      <w:bookmarkStart w:id="1187" w:name="_Toc504321301"/>
      <w:r w:rsidRPr="0008241C">
        <w:rPr>
          <w:b/>
          <w:sz w:val="22"/>
          <w:szCs w:val="24"/>
        </w:rPr>
        <w:t>4.2.4.2 Biotechnology (BT)</w:t>
      </w:r>
      <w:bookmarkEnd w:id="1185"/>
      <w:bookmarkEnd w:id="1186"/>
      <w:bookmarkEnd w:id="1187"/>
    </w:p>
    <w:p w14:paraId="7DEA06DB" w14:textId="77777777" w:rsidR="00A01204" w:rsidRPr="0008241C" w:rsidRDefault="00A01204" w:rsidP="00A01204">
      <w:pPr>
        <w:rPr>
          <w:sz w:val="22"/>
          <w:szCs w:val="22"/>
        </w:rPr>
      </w:pPr>
    </w:p>
    <w:p w14:paraId="1615EFE1" w14:textId="77777777" w:rsidR="00A01204" w:rsidRPr="0008241C" w:rsidRDefault="00A01204" w:rsidP="00A01204">
      <w:pPr>
        <w:rPr>
          <w:sz w:val="22"/>
          <w:szCs w:val="22"/>
        </w:rPr>
      </w:pPr>
      <w:r w:rsidRPr="0008241C">
        <w:rPr>
          <w:sz w:val="22"/>
          <w:szCs w:val="22"/>
        </w:rPr>
        <w:t xml:space="preserve">The potential of biotechnology (BT) to contribute greatly to the world’s fight against hunger and malnutrition, poverty, and environmental degradation, has been widely acknowledged. In the Asia-Pacific region, agricultural BT has rapidly evolved and helped to increase crop and animal productivity, improve nutritional quality of food, broaden tolerance of crops to drought, salinity, and other abiotic stresses, and increase resistance of crops to pests and diseases </w:t>
      </w:r>
      <w:r w:rsidRPr="0008241C">
        <w:rPr>
          <w:sz w:val="22"/>
          <w:szCs w:val="22"/>
        </w:rPr>
        <w:fldChar w:fldCharType="begin" w:fldLock="1"/>
      </w:r>
      <w:r w:rsidRPr="0008241C">
        <w:rPr>
          <w:sz w:val="22"/>
          <w:szCs w:val="22"/>
        </w:rPr>
        <w:instrText>ADDIN CSL_CITATION {"citationItems":[{"id":"ITEM-1","itemData":{"author":[{"dropping-particle":"","family":"Chaturvedi","given":"Sachin","non-dropping-particle":"","parse-names":false,"suffix":""},{"dropping-particle":"","family":"Srinivas","given":"Krishna Ravi","non-dropping-particle":"","parse-names":false,"suffix":""}],"id":"ITEM-1","issued":{"date-parts":[["2010"]]},"title":"Asia-Pacific Biotechnology Report 2010 Survey on Biotechnology Capacity in Asia-Pacific: Opportunities for National Initiatives and Regional Cooperation","type":"book"},"uris":["http://www.mendeley.com/documents/?uuid=541a4965-fde9-38b8-9cf5-b1f67dbba345"]}],"mendeley":{"formattedCitation":"(Chaturvedi &amp; Srinivas, 2010)","plainTextFormattedCitation":"(Chaturvedi &amp; Srinivas, 2010)","previouslyFormattedCitation":"(Chaturvedi &amp; Srinivas, 2010)"},"properties":{"noteIndex":0},"schema":"https://github.com/citation-style-language/schema/raw/master/csl-citation.json"}</w:instrText>
      </w:r>
      <w:r w:rsidRPr="0008241C">
        <w:rPr>
          <w:sz w:val="22"/>
          <w:szCs w:val="22"/>
        </w:rPr>
        <w:fldChar w:fldCharType="separate"/>
      </w:r>
      <w:r w:rsidRPr="0008241C">
        <w:rPr>
          <w:noProof/>
          <w:sz w:val="22"/>
          <w:szCs w:val="22"/>
        </w:rPr>
        <w:t>(Chaturvedi &amp; Srinivas, 2010)</w:t>
      </w:r>
      <w:r w:rsidRPr="0008241C">
        <w:rPr>
          <w:sz w:val="22"/>
          <w:szCs w:val="22"/>
        </w:rPr>
        <w:fldChar w:fldCharType="end"/>
      </w:r>
      <w:r w:rsidRPr="0008241C">
        <w:rPr>
          <w:sz w:val="22"/>
          <w:szCs w:val="22"/>
        </w:rPr>
        <w:t xml:space="preserve">. In the last two decades, BT in countries across the region has become a powerful tool also in the modification of plant and animal genetic information (Genetically Modified Organisms) that could promise improved productivity, profitability and sustainability of farm production systems, including those existing in small and poor farming situations </w:t>
      </w:r>
      <w:r w:rsidRPr="0008241C">
        <w:rPr>
          <w:sz w:val="22"/>
          <w:szCs w:val="22"/>
        </w:rPr>
        <w:fldChar w:fldCharType="begin" w:fldLock="1"/>
      </w:r>
      <w:r w:rsidRPr="0008241C">
        <w:rPr>
          <w:sz w:val="22"/>
          <w:szCs w:val="22"/>
        </w:rPr>
        <w:instrText>ADDIN CSL_CITATION {"citationItems":[{"id":"ITEM-1","itemData":{"DOI":"10.1038/nbt0305-366b","ISBN":"1087-0156","ISSN":"1087-0156","PMID":"15637614","abstract":"The second conference on the Cartagena Protocol on Biosafety will be held in May in Montreal, Canada1. One goal of the conference will be to reconcile practical challenges in implementing its articles concerning living modified organisms around the globe, particularly in developing nations. I present here the findings of a study that was a joint effort of partners from 15 developing countries on three continents and the International Food Policy Research Institute (IFPRI, Washington, DC, USA) to analyze the current state of research, regulation, genetic resources and institutional roles in developing genetically modified (GM) crops2. This study is meant to be representative of key trends, rather than comprehensive in approach. Information from this type of study, the first of its kind, will help scientists, policy makers and regulators understand their respective countrys public GM crop research agenda, identify polices and regulatory needs for specific GM events and provide a transparent picture of national research and regulation for stakeholders. This effort in no way minimizes the need for safety evaluation, but seeks research and regulatory efficiencies and effectiveness so that all benefit.","author":[{"dropping-particle":"","family":"Cohen","given":"Joel I","non-dropping-particle":"","parse-names":false,"suffix":""}],"container-title":"Nature biotechnology","id":"ITEM-1","issue":"1","issued":{"date-parts":[["2005"]]},"page":"27-33","title":"Poorer nations turn to publicly developed GM crops.","type":"article-journal","volume":"23"},"uris":["http://www.mendeley.com/documents/?uuid=cef97836-fbd4-4dec-90c9-3672ac8c2633"]},{"id":"ITEM-2","itemData":{"DOI":"10.1073/pnas.0505895102","abstract":"Enhancing agricultural productivity in those areas of the world bypassed by the Green Revolution will require new approaches that provide incentives and funding mechanisms that promote the translation of new innovations in plant science into concrete benefits for poor farmers. Through better dialogue, plant breeders and laboratory scientists from both the public and private-sectors need to find solutions for the key constraints to crop production, many of which center around abiotic and biotic stresses. The revolution in plant genomics has opened up new perspectives and opportunities for plant breeders who can now apply molecular markers to assess and enhance diversity in their germplasm collections, to introgress valuable traits from new sources, and to identify genes that control key traits. Functional genomics is also providing another powerful route to the identification of such genes. The ability to introgress beneficial genes under the control of specific promoters through transgenic approaches is yet one more stepping stone in the path to targeted approaches to crop improvement, and the new sciences have identified a vast array of genes that have exciting potential for crop improvement. For a few crops with viable markets, such as maize and cotton, some of the traits developed by the private sector are already showing benefits for farmers of the developing world, but the public sector will need to develop new skills and overcome a number of hurdles to carry out similar efforts for other crops and traits useful to very poor farmers. ","author":[{"dropping-particle":"","family":"Delmer","given":"Deborah P","non-dropping-particle":"","parse-names":false,"suffix":""}],"container-title":"Proceedings of the National Academy of Sciences of the United States of America ","id":"ITEM-2","issue":"44 ","issued":{"date-parts":[["2005","11","1"]]},"note":"10.1073/pnas.0505895102","page":"15739-15746","title":"Agriculture in the developing world: Connecting innovations in plant research to downstream applications","type":"article-journal","volume":"102 "},"uris":["http://www.mendeley.com/documents/?uuid=07ac7c59-bdcf-4a2d-8f36-7557c163e5d8"]}],"mendeley":{"formattedCitation":"(Cohen, 2005; Delmer, 2005)","plainTextFormattedCitation":"(Cohen, 2005; Delmer, 2005)","previouslyFormattedCitation":"(Cohen, 2005; Delmer, 2005)"},"properties":{"noteIndex":0},"schema":"https://github.com/citation-style-language/schema/raw/master/csl-citation.json"}</w:instrText>
      </w:r>
      <w:r w:rsidRPr="0008241C">
        <w:rPr>
          <w:sz w:val="22"/>
          <w:szCs w:val="22"/>
        </w:rPr>
        <w:fldChar w:fldCharType="separate"/>
      </w:r>
      <w:r w:rsidRPr="0008241C">
        <w:rPr>
          <w:noProof/>
          <w:sz w:val="22"/>
          <w:szCs w:val="22"/>
        </w:rPr>
        <w:t>(Cohen, 2005; Delmer, 2005)</w:t>
      </w:r>
      <w:r w:rsidRPr="0008241C">
        <w:rPr>
          <w:sz w:val="22"/>
          <w:szCs w:val="22"/>
        </w:rPr>
        <w:fldChar w:fldCharType="end"/>
      </w:r>
      <w:r w:rsidRPr="0008241C">
        <w:rPr>
          <w:sz w:val="22"/>
          <w:szCs w:val="22"/>
        </w:rPr>
        <w:t>.</w:t>
      </w:r>
    </w:p>
    <w:p w14:paraId="62A04900" w14:textId="77777777" w:rsidR="00A01204" w:rsidRPr="0008241C" w:rsidRDefault="00A01204" w:rsidP="00A01204">
      <w:pPr>
        <w:rPr>
          <w:sz w:val="22"/>
          <w:szCs w:val="22"/>
        </w:rPr>
      </w:pPr>
    </w:p>
    <w:p w14:paraId="3A1D8308" w14:textId="15BE0716" w:rsidR="00A01204" w:rsidRPr="0008241C" w:rsidRDefault="00A01204" w:rsidP="00A01204">
      <w:pPr>
        <w:autoSpaceDE w:val="0"/>
        <w:autoSpaceDN w:val="0"/>
        <w:adjustRightInd w:val="0"/>
        <w:rPr>
          <w:sz w:val="22"/>
          <w:szCs w:val="22"/>
        </w:rPr>
      </w:pPr>
      <w:r w:rsidRPr="0008241C">
        <w:rPr>
          <w:sz w:val="22"/>
          <w:szCs w:val="22"/>
        </w:rPr>
        <w:t xml:space="preserve">Rice is the dominant crop and staple food in many parts of Asia where it often dominates the arable land under agricultural use </w:t>
      </w:r>
      <w:r w:rsidRPr="0008241C">
        <w:rPr>
          <w:sz w:val="22"/>
          <w:szCs w:val="22"/>
        </w:rPr>
        <w:fldChar w:fldCharType="begin" w:fldLock="1"/>
      </w:r>
      <w:r w:rsidRPr="0008241C">
        <w:rPr>
          <w:sz w:val="22"/>
          <w:szCs w:val="22"/>
        </w:rPr>
        <w:instrText>ADDIN CSL_CITATION {"citationItems":[{"id":"ITEM-1","itemData":{"author":[{"dropping-particle":"","family":"Cantrell","given":"Rp","non-dropping-particle":"","parse-names":false,"suffix":""},{"dropping-particle":"","family":"Hettel","given":"Gp","non-dropping-particle":"","parse-names":false,"suffix":""}],"container-title":"FAO International Rice Year, 2004 Symposium. Food …","id":"ITEM-1","issue":"February","issued":{"date-parts":[["2004"]]},"page":"12-13","title":"New challenges and technological opportunities for rice-based production systems for food security and poverty alleviation in Asia and the Pacific","type":"article-journal"},"uris":["http://www.mendeley.com/documents/?uuid=4ae5ac05-4102-414e-af0d-0d1b7a5ce729"]}],"mendeley":{"formattedCitation":"(Cantrell &amp; Hettel, 2004)","plainTextFormattedCitation":"(Cantrell &amp; Hettel, 2004)","previouslyFormattedCitation":"(Cantrell &amp; Hettel, 2004)"},"properties":{"noteIndex":0},"schema":"https://github.com/citation-style-language/schema/raw/master/csl-citation.json"}</w:instrText>
      </w:r>
      <w:r w:rsidRPr="0008241C">
        <w:rPr>
          <w:sz w:val="22"/>
          <w:szCs w:val="22"/>
        </w:rPr>
        <w:fldChar w:fldCharType="separate"/>
      </w:r>
      <w:r w:rsidRPr="0008241C">
        <w:rPr>
          <w:noProof/>
          <w:sz w:val="22"/>
          <w:szCs w:val="22"/>
        </w:rPr>
        <w:t>(Cantrell &amp; Hettel, 2004)</w:t>
      </w:r>
      <w:r w:rsidRPr="0008241C">
        <w:rPr>
          <w:sz w:val="22"/>
          <w:szCs w:val="22"/>
        </w:rPr>
        <w:fldChar w:fldCharType="end"/>
      </w:r>
      <w:r w:rsidRPr="0008241C">
        <w:rPr>
          <w:sz w:val="22"/>
          <w:szCs w:val="22"/>
        </w:rPr>
        <w:t xml:space="preserve">. Thus, improvement of rice productivity and quality has been the priority for many Asian countries in agricultural development since the Green Revolution </w:t>
      </w:r>
      <w:r w:rsidRPr="0008241C">
        <w:rPr>
          <w:sz w:val="22"/>
          <w:szCs w:val="22"/>
        </w:rPr>
        <w:fldChar w:fldCharType="begin" w:fldLock="1"/>
      </w:r>
      <w:r w:rsidRPr="0008241C">
        <w:rPr>
          <w:sz w:val="22"/>
          <w:szCs w:val="22"/>
        </w:rPr>
        <w:instrText>ADDIN CSL_CITATION {"citationItems":[{"id":"ITEM-1","itemData":{"abstract":"201 Rice (Oryza sativa L.) is the staple food for more than three billion people, over half the world' s population. It provides 27% of dietary energy and 20% of dietary protein in the developing world. Rice is cultivated in at least 114, mostly develop-ing, countries and is the primary source of income and employment for more than 100 million households in Asia and Africa (FAO, 2004). Of the 840 million people suffering from chronic hunger, over 50% live in areas dependent on rice production. About 80% of the world' s rice is produced on small farms, primarily to meet family needs, and poor rural farmers account for 80% of all rice producers (FAO, 2004). Less than 7% of the world' s rice production is traded internationally (Maclean et al., 2002) and with this small marketable surplus, prices fluctuate widely with droughts, floods, and typhoons (Hossain, 1997). Rice is the dominant crop in Asia where, in many countries, it covers half of the arable land used for agriculture (Cantrell and Hettel, 2004). The Asian continent, host to 56% of humanity including 70% of the world' s 1.3 billion poor people, produces and consumes around 92% of the world' s rice (Papademetriou, 1999). Nine of the top-ten rice-producing countries in 2003, namely, China, India, Indo-nesia, Bangladesh, Vietnam, Thailand, Myanmar, the Philippines, and Japan are in Asia. China and India combined account for more than half of the world' s rice area, and, along with Indonesia, consume more than three-fourths of the global rice production (Hossain, 1997; Maclean et al., 2002). In addition to being the world' s most popular staple—cultivated for more than 10,000 years—rice provides a symbol of global unity and cultural identity for many countries where its cultivation is intertwined with religious observances, festivals, customs, folklore, and other traditions. Cognizant of this, the United Nations launched the International Year of Rice in 2004 with the theme Rice is Life, the first time a year has been dedicated to a single crop, to underscore the enormous implications of rice for human nutrition, global food security, and alleviation of poverty (FAO, 2004). Record rice-production increases occurred during the last three decades of the twentieth century, beginning with the Green Revolution. In many Asian coun-tries, yield levels doubled or tripled from the pre-Green Revolution average of 1.9 tons per hectare (t/ha) (Figure 1). Between 1966 and 2000, populations of low-income countries…","author":[{"dropping-particle":"","family":"Redoña","given":"Edilberto D","non-dropping-particle":"","parse-names":false,"suffix":""}],"id":"ITEM-1","issued":{"date-parts":[["2004"]]},"title":"Rice Biotechnology for Developing Countries in Asia THE CHALLENGE TO INCREASE RICE PRODUCTIVITY","type":"chapter"},"uris":["http://www.mendeley.com/documents/?uuid=94170952-00e8-3ab5-9345-ee5c95755e40"]},{"id":"ITEM-2","itemData":{"abstract":"The Sustainable Development Solutions Network (SDSN) engages scientists, engineers, business and civil society leaders, and development practitioners for evidence-­‐based problem solving. It promotes solutions initiatives that demonstrate the potential of technical and business innovation to support sustainable development (www.unsdsn.org).","author":[{"dropping-particle":"","family":"FAO","given":"","non-dropping-particle":"","parse-names":false,"suffix":""}],"id":"ITEM-2","issued":{"date-parts":[["2013"]]},"publisher":"China Agricultural University","title":"Solutions for sustainable agriculture and food systems - Global scenario on crop biotechnology","type":"report"},"uris":["http://www.mendeley.com/documents/?uuid=1b040611-8cdf-3257-b7c6-49a1fd5e6ecf"]}],"mendeley":{"formattedCitation":"(FAO, 2013a; Redoña, 2004)","plainTextFormattedCitation":"(FAO, 2013a; Redoña, 2004)","previouslyFormattedCitation":"(FAO, 2013a; Redoña, 2004)"},"properties":{"noteIndex":0},"schema":"https://github.com/citation-style-language/schema/raw/master/csl-citation.json"}</w:instrText>
      </w:r>
      <w:r w:rsidRPr="0008241C">
        <w:rPr>
          <w:sz w:val="22"/>
          <w:szCs w:val="22"/>
        </w:rPr>
        <w:fldChar w:fldCharType="separate"/>
      </w:r>
      <w:r w:rsidRPr="0008241C">
        <w:rPr>
          <w:noProof/>
          <w:sz w:val="22"/>
          <w:szCs w:val="22"/>
        </w:rPr>
        <w:t>(FAO, 2013a; Redoña, 2004)</w:t>
      </w:r>
      <w:r w:rsidRPr="0008241C">
        <w:rPr>
          <w:sz w:val="22"/>
          <w:szCs w:val="22"/>
        </w:rPr>
        <w:fldChar w:fldCharType="end"/>
      </w:r>
      <w:r w:rsidRPr="0008241C">
        <w:rPr>
          <w:sz w:val="22"/>
          <w:szCs w:val="22"/>
        </w:rPr>
        <w:t>. In Asia, rice varieties that are semi-dwarf, early maturing, non-photoperiod sensitive, and responsive to nitrogen (N) fertilizer have been improved with intensive R&amp;D inputs that are overall held accountable for about 84</w:t>
      </w:r>
      <w:r w:rsidR="00C934E9">
        <w:rPr>
          <w:sz w:val="22"/>
          <w:szCs w:val="22"/>
        </w:rPr>
        <w:t xml:space="preserve"> per cent</w:t>
      </w:r>
      <w:r w:rsidRPr="0008241C">
        <w:rPr>
          <w:sz w:val="22"/>
          <w:szCs w:val="22"/>
        </w:rPr>
        <w:t xml:space="preserve"> of the increase in rice-production </w:t>
      </w:r>
      <w:r w:rsidRPr="0008241C">
        <w:rPr>
          <w:sz w:val="22"/>
          <w:szCs w:val="22"/>
        </w:rPr>
        <w:fldChar w:fldCharType="begin" w:fldLock="1"/>
      </w:r>
      <w:r w:rsidRPr="0008241C">
        <w:rPr>
          <w:sz w:val="22"/>
          <w:szCs w:val="22"/>
        </w:rPr>
        <w:instrText>ADDIN CSL_CITATION {"citationItems":[{"id":"ITEM-1","itemData":{"author":[{"dropping-particle":"","family":"Maclean JL, Dawe DC, Hardy B","given":"and Hettel GP","non-dropping-particle":"","parse-names":false,"suffix":""}],"id":"ITEM-1","issued":{"date-parts":[["2002"]]},"publisher":"CABI Publishing","publisher-place":"Wallingford, UK","title":"Rice almanac: sourcebook for the most important economic activity on earth","type":"book"},"uris":["http://www.mendeley.com/documents/?uuid=f7a27d0d-b693-3682-8e92-ee5585215237"]},{"id":"ITEM-2","itemData":{"abstract":"201 Rice (Oryza sativa L.) is the staple food for more than three billion people, over half the world' s population. It provides 27% of dietary energy and 20% of dietary protein in the developing world. Rice is cultivated in at least 114, mostly develop-ing, countries and is the primary source of income and employment for more than 100 million households in Asia and Africa (FAO, 2004). Of the 840 million people suffering from chronic hunger, over 50% live in areas dependent on rice production. About 80% of the world' s rice is produced on small farms, primarily to meet family needs, and poor rural farmers account for 80% of all rice producers (FAO, 2004). Less than 7% of the world' s rice production is traded internationally (Maclean et al., 2002) and with this small marketable surplus, prices fluctuate widely with droughts, floods, and typhoons (Hossain, 1997). Rice is the dominant crop in Asia where, in many countries, it covers half of the arable land used for agriculture (Cantrell and Hettel, 2004). The Asian continent, host to 56% of humanity including 70% of the world' s 1.3 billion poor people, produces and consumes around 92% of the world' s rice (Papademetriou, 1999). Nine of the top-ten rice-producing countries in 2003, namely, China, India, Indo-nesia, Bangladesh, Vietnam, Thailand, Myanmar, the Philippines, and Japan are in Asia. China and India combined account for more than half of the world' s rice area, and, along with Indonesia, consume more than three-fourths of the global rice production (Hossain, 1997; Maclean et al., 2002). In addition to being the world' s most popular staple—cultivated for more than 10,000 years—rice provides a symbol of global unity and cultural identity for many countries where its cultivation is intertwined with religious observances, festivals, customs, folklore, and other traditions. Cognizant of this, the United Nations launched the International Year of Rice in 2004 with the theme Rice is Life, the first time a year has been dedicated to a single crop, to underscore the enormous implications of rice for human nutrition, global food security, and alleviation of poverty (FAO, 2004). Record rice-production increases occurred during the last three decades of the twentieth century, beginning with the Green Revolution. In many Asian coun-tries, yield levels doubled or tripled from the pre-Green Revolution average of 1.9 tons per hectare (t/ha) (Figure 1). Between 1966 and 2000, populations of low-income countries…","author":[{"dropping-particle":"","family":"Redoña","given":"Edilberto D","non-dropping-particle":"","parse-names":false,"suffix":""}],"id":"ITEM-2","issued":{"date-parts":[["2004"]]},"title":"Rice Biotechnology for Developing Countries in Asia THE CHALLENGE TO INCREASE RICE PRODUCTIVITY","type":"chapter"},"uris":["http://www.mendeley.com/documents/?uuid=94170952-00e8-3ab5-9345-ee5c95755e40"]}],"mendeley":{"formattedCitation":"(Maclean JL, Dawe DC, Hardy B, 2002; Redoña, 2004)","manualFormatting":"(Maclean JL, Dawe DC, Hardy B, 2002","plainTextFormattedCitation":"(Maclean JL, Dawe DC, Hardy B, 2002; Redoña, 2004)","previouslyFormattedCitation":"(Maclean JL, Dawe DC, Hardy B, 2002; Redoña, 2004)"},"properties":{"noteIndex":0},"schema":"https://github.com/citation-style-language/schema/raw/master/csl-citation.json"}</w:instrText>
      </w:r>
      <w:r w:rsidRPr="0008241C">
        <w:rPr>
          <w:sz w:val="22"/>
          <w:szCs w:val="22"/>
        </w:rPr>
        <w:fldChar w:fldCharType="separate"/>
      </w:r>
      <w:r w:rsidRPr="0008241C">
        <w:rPr>
          <w:noProof/>
          <w:sz w:val="22"/>
          <w:szCs w:val="22"/>
        </w:rPr>
        <w:t>(Maclean JL, Dawe DC, Hardy B, 2002</w:t>
      </w:r>
      <w:r w:rsidRPr="0008241C">
        <w:rPr>
          <w:sz w:val="22"/>
          <w:szCs w:val="22"/>
        </w:rPr>
        <w:fldChar w:fldCharType="end"/>
      </w:r>
      <w:r w:rsidRPr="0008241C">
        <w:rPr>
          <w:sz w:val="22"/>
          <w:szCs w:val="22"/>
        </w:rPr>
        <w:t xml:space="preserve">; </w:t>
      </w:r>
      <w:r w:rsidRPr="0008241C">
        <w:rPr>
          <w:noProof/>
          <w:sz w:val="22"/>
          <w:szCs w:val="22"/>
        </w:rPr>
        <w:t>Redoña, 2004</w:t>
      </w:r>
      <w:r w:rsidRPr="0008241C">
        <w:rPr>
          <w:sz w:val="22"/>
          <w:szCs w:val="22"/>
        </w:rPr>
        <w:t>). Gradually, resistances and tolerances to biotic and abiotic stresses were incorporated into many rice varieties, thereby extending their cultivation and productivity potential in Asia and beyond (FAO, 2013).</w:t>
      </w:r>
    </w:p>
    <w:p w14:paraId="19389151" w14:textId="77777777" w:rsidR="00A01204" w:rsidRPr="0008241C" w:rsidRDefault="00A01204" w:rsidP="00A01204">
      <w:pPr>
        <w:rPr>
          <w:sz w:val="22"/>
          <w:szCs w:val="22"/>
        </w:rPr>
      </w:pPr>
    </w:p>
    <w:p w14:paraId="2A2B87E0" w14:textId="77777777" w:rsidR="00A01204" w:rsidRPr="0008241C" w:rsidRDefault="00A01204" w:rsidP="00A01204">
      <w:pPr>
        <w:autoSpaceDE w:val="0"/>
        <w:autoSpaceDN w:val="0"/>
        <w:adjustRightInd w:val="0"/>
        <w:rPr>
          <w:sz w:val="22"/>
          <w:szCs w:val="22"/>
        </w:rPr>
      </w:pPr>
      <w:r w:rsidRPr="0008241C">
        <w:rPr>
          <w:sz w:val="22"/>
          <w:szCs w:val="22"/>
        </w:rPr>
        <w:t xml:space="preserve">Recently genetically modified (GM) cotton has been adopted in Australia, China and India, and GM maize in the Philippines. These GM crops have a higher productivity and </w:t>
      </w:r>
      <w:r w:rsidRPr="0008241C">
        <w:rPr>
          <w:sz w:val="22"/>
          <w:szCs w:val="24"/>
        </w:rPr>
        <w:t>pest resistance or drought resistance,</w:t>
      </w:r>
      <w:r w:rsidRPr="0008241C">
        <w:rPr>
          <w:sz w:val="22"/>
          <w:szCs w:val="22"/>
        </w:rPr>
        <w:t xml:space="preserve"> and hence generate higher incomes for farmers </w:t>
      </w:r>
      <w:r w:rsidRPr="0008241C">
        <w:rPr>
          <w:sz w:val="22"/>
          <w:szCs w:val="22"/>
        </w:rPr>
        <w:fldChar w:fldCharType="begin" w:fldLock="1"/>
      </w:r>
      <w:r w:rsidRPr="0008241C">
        <w:rPr>
          <w:sz w:val="22"/>
          <w:szCs w:val="22"/>
        </w:rPr>
        <w:instrText>ADDIN CSL_CITATION {"citationItems":[{"id":"ITEM-1","itemData":{"author":[{"dropping-particle":"","family":"Gupta","given":"Kavita","non-dropping-particle":"","parse-names":false,"suffix":""},{"dropping-particle":"","family":"Karihaloo","given":"J L","non-dropping-particle":"","parse-names":false,"suffix":""},{"dropping-particle":"","family":"Khetarpal","given":"R K","non-dropping-particle":"","parse-names":false,"suffix":""}],"container-title":"Asia-Pacific Consortium on Agricultural Biotechnology","id":"ITEM-1","issued":{"date-parts":[["2008"]]},"title":"BIOSAFETY REGULATIONS OF ASIA-PACIFIC COUNTRIES","type":"book"},"uris":["http://www.mendeley.com/documents/?uuid=6e516a8c-bccc-38d3-9912-0eaaa89028b6"]}],"mendeley":{"formattedCitation":"(K. Gupta &lt;i&gt;et al.&lt;/i&gt;, 2008)","plainTextFormattedCitation":"(K. Gupta et al., 2008)","previouslyFormattedCitation":"(K. Gupta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K. Gupta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The area of cultivating GM crops also increased substantially in some Asia-Pacific countries over the last decades, but the number of GM crops is still limited. At the same time, there have been concerns about the likely risks of GM crops to the environment and human health associated with their cultivation and use </w:t>
      </w:r>
      <w:r w:rsidRPr="0008241C">
        <w:rPr>
          <w:sz w:val="22"/>
          <w:szCs w:val="22"/>
        </w:rPr>
        <w:fldChar w:fldCharType="begin" w:fldLock="1"/>
      </w:r>
      <w:r w:rsidRPr="0008241C">
        <w:rPr>
          <w:sz w:val="22"/>
          <w:szCs w:val="22"/>
        </w:rPr>
        <w:instrText>ADDIN CSL_CITATION {"citationItems":[{"id":"ITEM-1","itemData":{"author":[{"dropping-particle":"","family":"Philippe","given":"V.","non-dropping-particle":"","parse-names":false,"suffix":""}],"container-title":"Nature Biotechnology","id":"ITEM-1","issue":"6","issued":{"date-parts":[["2007"]]},"page":"624","title":"Trends in GM crop, food and feed safety literature","type":"article-journal","volume":"25"},"uris":["http://www.mendeley.com/documents/?uuid=5267831a-9f00-31b8-a243-60ac656159f7"]}],"mendeley":{"formattedCitation":"(Philippe, 2007)","plainTextFormattedCitation":"(Philippe, 2007)","previouslyFormattedCitation":"(Philippe, 2007)"},"properties":{"noteIndex":0},"schema":"https://github.com/citation-style-language/schema/raw/master/csl-citation.json"}</w:instrText>
      </w:r>
      <w:r w:rsidRPr="0008241C">
        <w:rPr>
          <w:sz w:val="22"/>
          <w:szCs w:val="22"/>
        </w:rPr>
        <w:fldChar w:fldCharType="separate"/>
      </w:r>
      <w:r w:rsidRPr="0008241C">
        <w:rPr>
          <w:noProof/>
          <w:sz w:val="22"/>
          <w:szCs w:val="22"/>
        </w:rPr>
        <w:t>(Philippe, 2007)</w:t>
      </w:r>
      <w:r w:rsidRPr="0008241C">
        <w:rPr>
          <w:sz w:val="22"/>
          <w:szCs w:val="22"/>
        </w:rPr>
        <w:fldChar w:fldCharType="end"/>
      </w:r>
      <w:r w:rsidRPr="0008241C">
        <w:rPr>
          <w:sz w:val="22"/>
          <w:szCs w:val="22"/>
        </w:rPr>
        <w:t xml:space="preserve">. Possible adverse effects on non-target species and other components of biodiversity are of particular concern among societies. It is also a question for these crops about their evolution of resistant pests and pathogens. Thus, many countries where GM crops are adopted have paid special attentions to biosafety-related issues, and taken specific measures to manage the potential risks associated with cultivating GM crops (K. Gupta </w:t>
      </w:r>
      <w:r w:rsidRPr="0008241C">
        <w:rPr>
          <w:i/>
          <w:sz w:val="22"/>
          <w:szCs w:val="22"/>
        </w:rPr>
        <w:t>et al</w:t>
      </w:r>
      <w:r w:rsidRPr="0008241C">
        <w:rPr>
          <w:sz w:val="22"/>
          <w:szCs w:val="22"/>
        </w:rPr>
        <w:t>., 2008).</w:t>
      </w:r>
    </w:p>
    <w:p w14:paraId="63085FBC" w14:textId="77777777" w:rsidR="00A01204" w:rsidRPr="0008241C" w:rsidRDefault="00A01204" w:rsidP="00A01204">
      <w:pPr>
        <w:autoSpaceDE w:val="0"/>
        <w:autoSpaceDN w:val="0"/>
        <w:adjustRightInd w:val="0"/>
        <w:rPr>
          <w:sz w:val="22"/>
          <w:szCs w:val="22"/>
        </w:rPr>
      </w:pPr>
    </w:p>
    <w:p w14:paraId="534D9473" w14:textId="77777777" w:rsidR="00A01204" w:rsidRPr="0008241C" w:rsidRDefault="00A01204" w:rsidP="00A01204">
      <w:pPr>
        <w:autoSpaceDE w:val="0"/>
        <w:autoSpaceDN w:val="0"/>
        <w:adjustRightInd w:val="0"/>
        <w:rPr>
          <w:sz w:val="22"/>
          <w:szCs w:val="22"/>
          <w:lang w:eastAsia="en-IN"/>
        </w:rPr>
      </w:pPr>
      <w:r w:rsidRPr="0008241C">
        <w:rPr>
          <w:sz w:val="22"/>
          <w:szCs w:val="22"/>
        </w:rPr>
        <w:t xml:space="preserve">Biological Technologies are being used in not only crop cultivation, but also forestry, livestock raising, fisheries, and agro-and pharma-industries </w:t>
      </w:r>
      <w:r w:rsidRPr="0008241C">
        <w:rPr>
          <w:sz w:val="22"/>
          <w:szCs w:val="22"/>
        </w:rPr>
        <w:fldChar w:fldCharType="begin" w:fldLock="1"/>
      </w:r>
      <w:r w:rsidRPr="0008241C">
        <w:rPr>
          <w:sz w:val="22"/>
          <w:szCs w:val="22"/>
        </w:rPr>
        <w:instrText>ADDIN CSL_CITATION {"citationItems":[{"id":"ITEM-1","itemData":{"author":[{"dropping-particle":"","family":"Chaturvedi","given":"Sachin","non-dropping-particle":"","parse-names":false,"suffix":""},{"dropping-particle":"","family":"Srinivas","given":"Krishna Ravi","non-dropping-particle":"","parse-names":false,"suffix":""}],"id":"ITEM-1","issued":{"date-parts":[["2010"]]},"title":"Asia-Pacific Biotechnology Report 2010 Survey on Biotechnology Capacity in Asia-Pacific: Opportunities for National Initiatives and Regional Cooperation","type":"book"},"uris":["http://www.mendeley.com/documents/?uuid=541a4965-fde9-38b8-9cf5-b1f67dbba345"]},{"id":"ITEM-2","itemData":{"author":[{"dropping-particle":"","family":"FAO","given":"","non-dropping-particle":"","parse-names":false,"suffix":""}],"id":"ITEM-2","issued":{"date-parts":[["2013"]]},"publisher-place":"Rome, Italy","title":"Solutions for sustainable agriculture and food systems - Global scenario on crop biotechnology","type":"report"},"uris":["http://www.mendeley.com/documents/?uuid=653b03b5-0127-4cd8-9a11-9d25ea48ef3d"]}],"mendeley":{"formattedCitation":"(Chaturvedi &amp; Srinivas, 2010; FAO, 2013b)","plainTextFormattedCitation":"(Chaturvedi &amp; Srinivas, 2010; FAO, 2013b)","previouslyFormattedCitation":"(Chaturvedi &amp; Srinivas, 2010; FAO, 2013b)"},"properties":{"noteIndex":0},"schema":"https://github.com/citation-style-language/schema/raw/master/csl-citation.json"}</w:instrText>
      </w:r>
      <w:r w:rsidRPr="0008241C">
        <w:rPr>
          <w:sz w:val="22"/>
          <w:szCs w:val="22"/>
        </w:rPr>
        <w:fldChar w:fldCharType="separate"/>
      </w:r>
      <w:r w:rsidRPr="0008241C">
        <w:rPr>
          <w:noProof/>
          <w:sz w:val="22"/>
          <w:szCs w:val="22"/>
        </w:rPr>
        <w:t>(Chaturvedi &amp; Srinivas, 2010; FAO, 2013b)</w:t>
      </w:r>
      <w:r w:rsidRPr="0008241C">
        <w:rPr>
          <w:sz w:val="22"/>
          <w:szCs w:val="22"/>
        </w:rPr>
        <w:fldChar w:fldCharType="end"/>
      </w:r>
      <w:r w:rsidRPr="0008241C">
        <w:rPr>
          <w:sz w:val="22"/>
          <w:szCs w:val="22"/>
        </w:rPr>
        <w:t xml:space="preserve">. </w:t>
      </w:r>
      <w:r w:rsidRPr="0008241C">
        <w:rPr>
          <w:sz w:val="22"/>
          <w:szCs w:val="22"/>
          <w:lang w:eastAsia="en-IN"/>
        </w:rPr>
        <w:t xml:space="preserve">Since the mid-2000s, biological molecular technologies have also been applied at many border and customs sites in detecting endangered species which are illegally traded </w:t>
      </w:r>
      <w:r w:rsidRPr="0008241C">
        <w:rPr>
          <w:sz w:val="22"/>
          <w:szCs w:val="22"/>
          <w:lang w:eastAsia="en-IN"/>
        </w:rPr>
        <w:fldChar w:fldCharType="begin" w:fldLock="1"/>
      </w:r>
      <w:r w:rsidRPr="0008241C">
        <w:rPr>
          <w:sz w:val="22"/>
          <w:szCs w:val="22"/>
          <w:lang w:eastAsia="en-IN"/>
        </w:rPr>
        <w:instrText>ADDIN CSL_CITATION {"citationItems":[{"id":"ITEM-1","itemData":{"DOI":"10.1016/j.fsigen.2013.12.007","author":[{"dropping-particle":"","family":"Johnson R. N., Wilson-Wilde L.","given":"and Linacre A.","non-dropping-particle":"","parse-names":false,"suffix":""}],"container-title":"Forensic Sci. Int. Genet.","id":"ITEM-1","issued":{"date-parts":[["2014"]]},"page":"1-11. ","title":"Current and future directions of DNA in wildlife forensic science","type":"article-journal","volume":"10"},"uris":["http://www.mendeley.com/documents/?uuid=ce244a56-2478-3f17-ba61-650444d01325"]}],"mendeley":{"formattedCitation":"(Johnson R. N., Wilson-Wilde L., 2014)","plainTextFormattedCitation":"(Johnson R. N., Wilson-Wilde L., 2014)","previouslyFormattedCitation":"(Johnson R. N., Wilson-Wilde L., 2014)"},"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Johnson R. N., Wilson-Wilde L., 2014)</w:t>
      </w:r>
      <w:r w:rsidRPr="0008241C">
        <w:rPr>
          <w:sz w:val="22"/>
          <w:szCs w:val="22"/>
          <w:lang w:eastAsia="en-IN"/>
        </w:rPr>
        <w:fldChar w:fldCharType="end"/>
      </w:r>
      <w:r w:rsidRPr="0008241C">
        <w:rPr>
          <w:sz w:val="22"/>
          <w:szCs w:val="22"/>
          <w:lang w:eastAsia="en-IN"/>
        </w:rPr>
        <w:t xml:space="preserve"> and even the species traces mixed within complex traditional medicines </w:t>
      </w:r>
      <w:r w:rsidRPr="0008241C">
        <w:rPr>
          <w:sz w:val="22"/>
          <w:szCs w:val="22"/>
          <w:lang w:eastAsia="en-IN"/>
        </w:rPr>
        <w:fldChar w:fldCharType="begin" w:fldLock="1"/>
      </w:r>
      <w:r w:rsidRPr="0008241C">
        <w:rPr>
          <w:sz w:val="22"/>
          <w:szCs w:val="22"/>
          <w:lang w:eastAsia="en-IN"/>
        </w:rPr>
        <w:instrText>ADDIN CSL_CITATION {"citationItems":[{"id":"ITEM-1","itemData":{"DOI":"10.1038/srep03108","ISSN":"2045-2322","PMID":"24173429","abstract":"The use of threatened animals as a source of traditional medicines is accelerating the extinction of such species and imposes great challenges to animal conservation. In this study, we propose a feasible strategy for the conservation of threatened medicinal animals that combines trade monitoring and the search for substitutes. First, DNA barcoding provides a powerful technique for monitoring the trade of animal species, which helps in restricting the excessive use and illegal trade of such species. Second, pharmacological tests have been adopted to evaluate the biological equivalence of threatened and domestic animals; based on such testing, potential substitutes are recommended. Based on a review of threatened animal species and their substitutes, we find that the search for substitutes deserves special attention; however, this work is far from complete. These results may be of great value for the conservation of threatened animals and maintaining the heritage of traditional medicine.","author":[{"dropping-particle":"","family":"Luo","given":"Jiao-yang","non-dropping-particle":"","parse-names":false,"suffix":""},{"dropping-particle":"","family":"Yan","given":"Dan","non-dropping-particle":"","parse-names":false,"suffix":""},{"dropping-particle":"","family":"Song","given":"Jing-yuan","non-dropping-particle":"","parse-names":false,"suffix":""},{"dropping-particle":"","family":"Zhang","given":"Da","non-dropping-particle":"","parse-names":false,"suffix":""},{"dropping-particle":"","family":"Xing","given":"Xiao-yan","non-dropping-particle":"","parse-names":false,"suffix":""},{"dropping-particle":"","family":"Han","given":"Yu-mei","non-dropping-particle":"","parse-names":false,"suffix":""},{"dropping-particle":"","family":"Yang","given":"Mei-hua","non-dropping-particle":"","parse-names":false,"suffix":""},{"dropping-particle":"","family":"Dong","given":"Xiao-ping","non-dropping-particle":"","parse-names":false,"suffix":""},{"dropping-particle":"","family":"Peng","given":"Cheng","non-dropping-particle":"","parse-names":false,"suffix":""},{"dropping-particle":"","family":"Chen","given":"Shi-lin","non-dropping-particle":"","parse-names":false,"suffix":""},{"dropping-particle":"","family":"Xiao","given":"Xiao-he","non-dropping-particle":"","parse-names":false,"suffix":""}],"container-title":"Scientific reports","id":"ITEM-1","issued":{"date-parts":[["2013"]]},"note":"NULL","page":"3108","title":"A strategy for trade monitoring and substitution of the organs of threatened animals.","type":"article-journal","volume":"3"},"uris":["http://www.mendeley.com/documents/?uuid=78d4f55b-8964-416a-bce2-59cd2655f11d"]},{"id":"ITEM-2","itemData":{"DOI":"10.1016/j.apsb.2014.12.005","ISSN":"22113843","PMID":"26579423","abstract":"The safety of traditional Chinese medicine (TCM) is a major strategic issue that involves human health. With the continuous improvement in disease prevention and treatment, the export of TCM and its related products has increased dramatically in China. However, the frequent safety issues of Chinese medicine have become the 'bottleneck' impeding the modernization of TCM. It was proved that mycotoxins seriously affect TCM safety; the pesticide residues of TCM are a key problem in TCM international trade; adulterants have also been detected, which is related to market circulation. These three factors have greatly affected TCM safety. In this study, fast, highly effective, economically-feasible and accurate detection methods concerning TCM safety issues were reviewed, especially on the authenticity, mycotoxins and pesticide residues of medicinal materials.","author":[{"dropping-particle":"","family":"Wang","given":"Lili","non-dropping-particle":"","parse-names":false,"suffix":""},{"dropping-particle":"","family":"Kong","given":"Weijun","non-dropping-particle":"","parse-names":false,"suffix":""},{"dropping-particle":"","family":"Yang","given":"Meihua","non-dropping-particle":"","parse-names":false,"suffix":""},{"dropping-particle":"","family":"Han","given":"Jianping","non-dropping-particle":"","parse-names":false,"suffix":""},{"dropping-particle":"","family":"Chen","given":"Shilin","non-dropping-particle":"","parse-names":false,"suffix":""}],"container-title":"Acta Pharmaceutica Sinica B","id":"ITEM-2","issued":{"date-parts":[["2015"]]},"title":"Safety issues and new rapid detection methods in traditional Chinese medicinal materials","type":"article"},"uris":["http://www.mendeley.com/documents/?uuid=479583ba-9019-3921-90f8-09aa097c6f8e"]}],"mendeley":{"formattedCitation":"(Luo &lt;i&gt;et al.&lt;/i&gt;, 2013; L. Wang &lt;i&gt;et al.&lt;/i&gt;, 2015)","plainTextFormattedCitation":"(Luo et al., 2013; L. Wang et al., 2015)","previouslyFormattedCitation":"(Luo &lt;i&gt;et al.&lt;/i&gt;, 2013; L. Wang &lt;i&gt;et al.&lt;/i&gt;, 2015)"},"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Luo </w:t>
      </w:r>
      <w:r w:rsidRPr="0008241C">
        <w:rPr>
          <w:i/>
          <w:noProof/>
          <w:sz w:val="22"/>
          <w:szCs w:val="22"/>
          <w:lang w:eastAsia="en-IN"/>
        </w:rPr>
        <w:t>et al.</w:t>
      </w:r>
      <w:r w:rsidRPr="0008241C">
        <w:rPr>
          <w:noProof/>
          <w:sz w:val="22"/>
          <w:szCs w:val="22"/>
          <w:lang w:eastAsia="en-IN"/>
        </w:rPr>
        <w:t xml:space="preserve">, 2013; L. Wang </w:t>
      </w:r>
      <w:r w:rsidRPr="0008241C">
        <w:rPr>
          <w:i/>
          <w:noProof/>
          <w:sz w:val="22"/>
          <w:szCs w:val="22"/>
          <w:lang w:eastAsia="en-IN"/>
        </w:rPr>
        <w:t>et al.</w:t>
      </w:r>
      <w:r w:rsidRPr="0008241C">
        <w:rPr>
          <w:noProof/>
          <w:sz w:val="22"/>
          <w:szCs w:val="22"/>
          <w:lang w:eastAsia="en-IN"/>
        </w:rPr>
        <w:t>, 2015)</w:t>
      </w:r>
      <w:r w:rsidRPr="0008241C">
        <w:rPr>
          <w:sz w:val="22"/>
          <w:szCs w:val="22"/>
          <w:lang w:eastAsia="en-IN"/>
        </w:rPr>
        <w:fldChar w:fldCharType="end"/>
      </w:r>
      <w:r w:rsidRPr="0008241C">
        <w:rPr>
          <w:sz w:val="22"/>
          <w:szCs w:val="22"/>
          <w:lang w:val="en-NZ" w:eastAsia="en-IN"/>
        </w:rPr>
        <w:t xml:space="preserve">,  </w:t>
      </w:r>
      <w:r w:rsidRPr="0008241C">
        <w:rPr>
          <w:sz w:val="22"/>
          <w:szCs w:val="22"/>
          <w:lang w:eastAsia="en-IN"/>
        </w:rPr>
        <w:t>thus provide a faster and efficient detection tool.</w:t>
      </w:r>
    </w:p>
    <w:p w14:paraId="6244E1DB" w14:textId="77777777" w:rsidR="00A01204" w:rsidRPr="0008241C" w:rsidRDefault="00A01204" w:rsidP="00A01204">
      <w:pPr>
        <w:autoSpaceDE w:val="0"/>
        <w:autoSpaceDN w:val="0"/>
        <w:adjustRightInd w:val="0"/>
        <w:rPr>
          <w:sz w:val="22"/>
          <w:szCs w:val="22"/>
          <w:lang w:eastAsia="en-IN"/>
        </w:rPr>
      </w:pPr>
    </w:p>
    <w:p w14:paraId="079985D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88" w:name="_Toc504317263"/>
      <w:bookmarkStart w:id="1189" w:name="_Toc504317956"/>
      <w:bookmarkStart w:id="1190" w:name="_Toc504321302"/>
      <w:r w:rsidRPr="0008241C">
        <w:rPr>
          <w:b/>
          <w:sz w:val="22"/>
          <w:szCs w:val="24"/>
        </w:rPr>
        <w:lastRenderedPageBreak/>
        <w:t>4.2.4.3 Renewable energy (RE)</w:t>
      </w:r>
      <w:bookmarkEnd w:id="1188"/>
      <w:bookmarkEnd w:id="1189"/>
      <w:bookmarkEnd w:id="1190"/>
    </w:p>
    <w:p w14:paraId="27B08FE7" w14:textId="77777777" w:rsidR="00A01204" w:rsidRPr="0008241C" w:rsidRDefault="00A01204" w:rsidP="00A01204">
      <w:pPr>
        <w:rPr>
          <w:sz w:val="22"/>
          <w:szCs w:val="22"/>
        </w:rPr>
      </w:pPr>
    </w:p>
    <w:p w14:paraId="3B8D61FE" w14:textId="174F62E4" w:rsidR="00A01204" w:rsidRPr="0008241C" w:rsidRDefault="00A01204" w:rsidP="00A01204">
      <w:pPr>
        <w:rPr>
          <w:sz w:val="22"/>
          <w:szCs w:val="22"/>
        </w:rPr>
      </w:pPr>
      <w:r w:rsidRPr="0008241C">
        <w:rPr>
          <w:sz w:val="22"/>
          <w:szCs w:val="22"/>
        </w:rPr>
        <w:t xml:space="preserve">The global renewable energy (RE) sector is continuing a rapid development, and the Asia-Pacific region arguably is at the heart of this boom </w:t>
      </w:r>
      <w:r w:rsidRPr="0008241C">
        <w:rPr>
          <w:sz w:val="22"/>
          <w:szCs w:val="22"/>
        </w:rPr>
        <w:fldChar w:fldCharType="begin" w:fldLock="1"/>
      </w:r>
      <w:r w:rsidRPr="0008241C">
        <w:rPr>
          <w:sz w:val="22"/>
          <w:szCs w:val="22"/>
        </w:rPr>
        <w:instrText>ADDIN CSL_CITATION {"citationItems":[{"id":"ITEM-1","itemData":{"author":[{"dropping-particle":"","family":"Shah V.","given":"","non-dropping-particle":"","parse-names":false,"suffix":""}],"id":"ITEM-1","issued":{"date-parts":[["2016"]]},"title":"Asia Pacific at the heart of global renewables boom (07 April 2016)","type":"report"},"uris":["http://www.mendeley.com/documents/?uuid=f26a457b-8144-323c-b1db-05fbe445cc72"]}],"mendeley":{"formattedCitation":"(Shah V., 2016)","plainTextFormattedCitation":"(Shah V., 2016)","previouslyFormattedCitation":"(Shah V., 2016)"},"properties":{"noteIndex":0},"schema":"https://github.com/citation-style-language/schema/raw/master/csl-citation.json"}</w:instrText>
      </w:r>
      <w:r w:rsidRPr="0008241C">
        <w:rPr>
          <w:sz w:val="22"/>
          <w:szCs w:val="22"/>
        </w:rPr>
        <w:fldChar w:fldCharType="separate"/>
      </w:r>
      <w:r w:rsidRPr="0008241C">
        <w:rPr>
          <w:noProof/>
          <w:sz w:val="22"/>
          <w:szCs w:val="22"/>
        </w:rPr>
        <w:t>(Shah, 2016)</w:t>
      </w:r>
      <w:r w:rsidRPr="0008241C">
        <w:rPr>
          <w:sz w:val="22"/>
          <w:szCs w:val="22"/>
        </w:rPr>
        <w:fldChar w:fldCharType="end"/>
      </w:r>
      <w:r w:rsidRPr="0008241C">
        <w:rPr>
          <w:sz w:val="22"/>
          <w:szCs w:val="22"/>
        </w:rPr>
        <w:t>. In 2016 the Asia-Pacific region secured almost $180 million in clean energy investments – over 50</w:t>
      </w:r>
      <w:r w:rsidR="00C934E9">
        <w:rPr>
          <w:sz w:val="22"/>
          <w:szCs w:val="22"/>
        </w:rPr>
        <w:t xml:space="preserve"> per cent</w:t>
      </w:r>
      <w:r w:rsidRPr="0008241C">
        <w:rPr>
          <w:sz w:val="22"/>
          <w:szCs w:val="22"/>
        </w:rPr>
        <w:t xml:space="preserve"> of the global total </w:t>
      </w:r>
      <w:r w:rsidRPr="0008241C">
        <w:rPr>
          <w:sz w:val="22"/>
          <w:szCs w:val="22"/>
        </w:rPr>
        <w:fldChar w:fldCharType="begin" w:fldLock="1"/>
      </w:r>
      <w:r w:rsidRPr="0008241C">
        <w:rPr>
          <w:sz w:val="22"/>
          <w:szCs w:val="22"/>
        </w:rPr>
        <w:instrText>ADDIN CSL_CITATION {"citationItems":[{"id":"ITEM-1","itemData":{"abstract":"The new pro-market government reveals its ambitious renewable energy plan What happens when grid parity hits? May 2016 Issue 47 recai Renewable energy country attractiveness index The final frontier M acro fundamentals. Energy imperative. Policy enablement. Project delivery. Technology potential. The five pillars of attractiveness in our refreshed RECAI, and the key drivers of deployment and investment opportunities in a new world order where renewable energy has moved beyond decarbonization. It is, quite simply, what makes most sense. As such, we are now in an era where policymakers and regulators must shift their focus on market access and fair play; where technology improvements and costs curves will lead to a level of renewables deployment not even imagined; where developers and independent power producers become energy services companies and value chains and business models are stretched; and, finally, where a rethink is necessary in the way capital flows around the globe to fuel the unstoppable move toward decarbonized generation. As the renewables industry gets more comfortable with taking and managing risks in ever more diverse markets, our index now reflects the truly global nature of our businesses. However, while this new norm is generating daily headlines about multi-GW renewables targets, record low wind and solar prices, and an ever-growing investor base, the ability to climb the index — or remain in it at all — will depend on both industry and policymakers delivering results, not just promises. Tendered capacity must be converted into assets in the ground, and commercial viability must enable supply and demand to interact freely in the market. The march toward universal grid parity will also undoubtedly change the technologic, economic and regulatory landscape in ways that few actors fully appreciate, something we explore in this issue. It's hard to imagine, a decade ago, the boss of a major grid operating company celebrating innovation and risk taking, seeing market disruption as a blessing, not a curse (see page 7). But there are still those that need to get with the program — some utilities are, sometimes with the help of their regulators, trying to hold back the tide. Instead, they need to start swimming, or they will struggle to stay afloat. After all, with 195 countries globally, renewable energy attractiveness will always be relative now that the fundamentals of security, sustainability and affordability rule the day. We have reach…","author":[{"dropping-particle":"","family":"EY","given":"","non-dropping-particle":"","parse-names":false,"suffix":""}],"id":"ITEM-1","issued":{"date-parts":[["2016"]]},"title":"EY Renewable energy country attractiveness index Issue 47 May 2016, RECAI","type":"article-journal"},"uris":["http://www.mendeley.com/documents/?uuid=6bc13517-ba51-3d3a-829e-86cde0a4b19e"]}],"mendeley":{"formattedCitation":"(EY, 2016)","plainTextFormattedCitation":"(EY, 2016)","previouslyFormattedCitation":"(EY, 2016)"},"properties":{"noteIndex":0},"schema":"https://github.com/citation-style-language/schema/raw/master/csl-citation.json"}</w:instrText>
      </w:r>
      <w:r w:rsidRPr="0008241C">
        <w:rPr>
          <w:sz w:val="22"/>
          <w:szCs w:val="22"/>
        </w:rPr>
        <w:fldChar w:fldCharType="separate"/>
      </w:r>
      <w:r w:rsidRPr="0008241C">
        <w:rPr>
          <w:noProof/>
          <w:sz w:val="22"/>
          <w:szCs w:val="22"/>
        </w:rPr>
        <w:t>(EY, 2016)</w:t>
      </w:r>
      <w:r w:rsidRPr="0008241C">
        <w:rPr>
          <w:sz w:val="22"/>
          <w:szCs w:val="22"/>
        </w:rPr>
        <w:fldChar w:fldCharType="end"/>
      </w:r>
      <w:r w:rsidRPr="0008241C">
        <w:rPr>
          <w:sz w:val="22"/>
          <w:szCs w:val="22"/>
        </w:rPr>
        <w:t xml:space="preserve">. Within the newest Renewable Energy Country Attractiveness Index (recai) </w:t>
      </w:r>
      <w:r w:rsidRPr="0008241C">
        <w:rPr>
          <w:sz w:val="22"/>
          <w:szCs w:val="22"/>
        </w:rPr>
        <w:fldChar w:fldCharType="begin" w:fldLock="1"/>
      </w:r>
      <w:r w:rsidRPr="0008241C">
        <w:rPr>
          <w:sz w:val="22"/>
          <w:szCs w:val="22"/>
        </w:rPr>
        <w:instrText>ADDIN CSL_CITATION {"citationItems":[{"id":"ITEM-1","itemData":{"author":[{"dropping-particle":"","family":"EY","given":"","non-dropping-particle":"","parse-names":false,"suffix":""}],"id":"ITEM-1","issued":{"date-parts":[["2017"]]},"title":"Renewable energy country attractiveness index.pdf","type":"report"},"uris":["http://www.mendeley.com/documents/?uuid=5d51c12f-f2fa-352b-ac66-7c94170e48c4"]}],"mendeley":{"formattedCitation":"(EY, 2017)","plainTextFormattedCitation":"(EY, 2017)","previouslyFormattedCitation":"(EY, 2017)"},"properties":{"noteIndex":0},"schema":"https://github.com/citation-style-language/schema/raw/master/csl-citation.json"}</w:instrText>
      </w:r>
      <w:r w:rsidRPr="0008241C">
        <w:rPr>
          <w:sz w:val="22"/>
          <w:szCs w:val="22"/>
        </w:rPr>
        <w:fldChar w:fldCharType="separate"/>
      </w:r>
      <w:r w:rsidRPr="0008241C">
        <w:rPr>
          <w:noProof/>
          <w:sz w:val="22"/>
          <w:szCs w:val="22"/>
        </w:rPr>
        <w:t>(EY, 2017)</w:t>
      </w:r>
      <w:r w:rsidRPr="0008241C">
        <w:rPr>
          <w:sz w:val="22"/>
          <w:szCs w:val="22"/>
        </w:rPr>
        <w:fldChar w:fldCharType="end"/>
      </w:r>
      <w:r w:rsidRPr="0008241C">
        <w:rPr>
          <w:sz w:val="22"/>
          <w:szCs w:val="22"/>
        </w:rPr>
        <w:t>, China topped the global index in term of investment in RE, followed by India, the United States, Germany and Australia, with three of the five countries with biggest investments being located within the Asia-Pacific region. Globally, renewable energy provided an estimated 19.2</w:t>
      </w:r>
      <w:r w:rsidR="00C934E9">
        <w:rPr>
          <w:sz w:val="22"/>
          <w:szCs w:val="22"/>
        </w:rPr>
        <w:t xml:space="preserve"> per cent</w:t>
      </w:r>
      <w:r w:rsidRPr="0008241C">
        <w:rPr>
          <w:sz w:val="22"/>
          <w:szCs w:val="22"/>
        </w:rPr>
        <w:t xml:space="preserve"> of global electricity consumption while new investments in renewable energy having increased 18</w:t>
      </w:r>
      <w:r w:rsidR="00C934E9">
        <w:rPr>
          <w:sz w:val="22"/>
          <w:szCs w:val="22"/>
        </w:rPr>
        <w:t xml:space="preserve"> per cent</w:t>
      </w:r>
      <w:r w:rsidRPr="0008241C">
        <w:rPr>
          <w:sz w:val="22"/>
          <w:szCs w:val="22"/>
        </w:rPr>
        <w:t xml:space="preserve"> in the last decade </w:t>
      </w:r>
      <w:r w:rsidRPr="0008241C">
        <w:rPr>
          <w:sz w:val="22"/>
          <w:szCs w:val="22"/>
        </w:rPr>
        <w:fldChar w:fldCharType="begin" w:fldLock="1"/>
      </w:r>
      <w:r w:rsidRPr="0008241C">
        <w:rPr>
          <w:sz w:val="22"/>
          <w:szCs w:val="22"/>
        </w:rPr>
        <w:instrText>ADDIN CSL_CITATION {"citationItems":[{"id":"ITEM-1","itemData":{"author":[{"dropping-particle":"","family":"KPMG","given":"","non-dropping-particle":"","parse-names":false,"suffix":""}],"id":"ITEM-1","issued":{"date-parts":[["2016"]]},"title":"Global Trends in Renewable Energy","type":"book"},"uris":["http://www.mendeley.com/documents/?uuid=c0577e56-478e-32be-ac36-77440651d153"]}],"mendeley":{"formattedCitation":"(KPMG, 2016)","plainTextFormattedCitation":"(KPMG, 2016)","previouslyFormattedCitation":"(KPMG, 2016)"},"properties":{"noteIndex":0},"schema":"https://github.com/citation-style-language/schema/raw/master/csl-citation.json"}</w:instrText>
      </w:r>
      <w:r w:rsidRPr="0008241C">
        <w:rPr>
          <w:sz w:val="22"/>
          <w:szCs w:val="22"/>
        </w:rPr>
        <w:fldChar w:fldCharType="separate"/>
      </w:r>
      <w:r w:rsidRPr="0008241C">
        <w:rPr>
          <w:noProof/>
          <w:sz w:val="22"/>
          <w:szCs w:val="22"/>
        </w:rPr>
        <w:t>(KPMG, 2016)</w:t>
      </w:r>
      <w:r w:rsidRPr="0008241C">
        <w:rPr>
          <w:sz w:val="22"/>
          <w:szCs w:val="22"/>
        </w:rPr>
        <w:fldChar w:fldCharType="end"/>
      </w:r>
      <w:r w:rsidRPr="0008241C">
        <w:rPr>
          <w:sz w:val="22"/>
          <w:szCs w:val="22"/>
        </w:rPr>
        <w:t xml:space="preserve">. For many developing countries in the Asia-Pacific region where renewable energy resources often exist in abundance </w:t>
      </w:r>
      <w:r w:rsidRPr="0008241C">
        <w:rPr>
          <w:sz w:val="22"/>
          <w:szCs w:val="22"/>
        </w:rPr>
        <w:fldChar w:fldCharType="begin" w:fldLock="1"/>
      </w:r>
      <w:r w:rsidRPr="0008241C">
        <w:rPr>
          <w:sz w:val="22"/>
          <w:szCs w:val="22"/>
        </w:rPr>
        <w:instrText>ADDIN CSL_CITATION {"citationItems":[{"id":"ITEM-1","itemData":{"author":[{"dropping-particle":"","family":"Syed","given":"Arif","non-dropping-particle":"","parse-names":false,"suffix":""},{"dropping-particle":"","family":"Ahmad","given":"Shamim","non-dropping-particle":"","parse-names":false,"suffix":""},{"dropping-particle":"","family":"Bialowas","given":"Adam","non-dropping-particle":"","parse-names":false,"suffix":""},{"dropping-particle":"","family":"Richardson","given":"Emma","non-dropping-particle":"","parse-names":false,"suffix":""},{"dropping-particle":"","family":"Nowakowski","given":"Davin","non-dropping-particle":"","parse-names":false,"suffix":""},{"dropping-particle":"","family":"Nicholson","given":"Peta","non-dropping-particle":"","parse-names":false,"suffix":""}],"id":"ITEM-1","issued":{"date-parts":[["2014"]]},"title":"Asia-Pacific Renewable Energy Assessment","type":"article-journal"},"uris":["http://www.mendeley.com/documents/?uuid=e754a0c4-21cd-3dfe-be4c-5699abb0fa94"]}],"mendeley":{"formattedCitation":"(Syed &lt;i&gt;et al.&lt;/i&gt;, 2014)","plainTextFormattedCitation":"(Syed et al., 2014)","previouslyFormattedCitation":"(Syed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yed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benefits of using renewable energy are obvious. Renewable energy sources including wind, solar and biomass are able to provide highly decentralized, mini-grid and off-grid solutions to developing countries especially those remote rural areas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id":"ITEM-1","issued":{"date-parts":[["2012"]]},"publisher":"Ralph Sims","title":"Renewable energy sources and climate change mitigation SPM","type":"report"},"uris":["http://www.mendeley.com/documents/?uuid=15d95b1b-f224-3067-8745-9bf0a597b0b3"]}],"mendeley":{"formattedCitation":"(IPCC, 2012)","manualFormatting":"(IPCC, 2012","plainTextFormattedCitation":"(IPCC, 2012)","previouslyFormattedCitation":"(IPCC, 2012)"},"properties":{"noteIndex":0},"schema":"https://github.com/citation-style-language/schema/raw/master/csl-citation.json"}</w:instrText>
      </w:r>
      <w:r w:rsidRPr="0008241C">
        <w:rPr>
          <w:sz w:val="22"/>
          <w:szCs w:val="22"/>
        </w:rPr>
        <w:fldChar w:fldCharType="separate"/>
      </w:r>
      <w:r w:rsidRPr="0008241C">
        <w:rPr>
          <w:noProof/>
          <w:sz w:val="22"/>
          <w:szCs w:val="22"/>
        </w:rPr>
        <w:t>(IPCC, 2012</w:t>
      </w:r>
      <w:r w:rsidRPr="0008241C">
        <w:rPr>
          <w:sz w:val="22"/>
          <w:szCs w:val="22"/>
        </w:rPr>
        <w:fldChar w:fldCharType="end"/>
      </w:r>
      <w:r w:rsidRPr="0008241C">
        <w:rPr>
          <w:sz w:val="22"/>
          <w:szCs w:val="22"/>
        </w:rPr>
        <w:t>; KPMG, 2016).</w:t>
      </w:r>
    </w:p>
    <w:p w14:paraId="39F51548" w14:textId="77777777" w:rsidR="00A01204" w:rsidRPr="0008241C" w:rsidRDefault="00A01204" w:rsidP="00A01204">
      <w:pPr>
        <w:rPr>
          <w:sz w:val="22"/>
          <w:szCs w:val="22"/>
        </w:rPr>
      </w:pPr>
    </w:p>
    <w:p w14:paraId="0A3E33FD" w14:textId="77777777" w:rsidR="00A01204" w:rsidRPr="0008241C" w:rsidRDefault="00A01204" w:rsidP="00A01204">
      <w:pPr>
        <w:rPr>
          <w:sz w:val="22"/>
          <w:szCs w:val="22"/>
        </w:rPr>
      </w:pPr>
      <w:r w:rsidRPr="0008241C">
        <w:rPr>
          <w:sz w:val="22"/>
          <w:szCs w:val="22"/>
        </w:rPr>
        <w:t xml:space="preserve">Overall, the appropriateness of applying different renewable energy technologies is highly case-specific, depending on the particular circumstances of a country or locality, so that governments have to establish their own specific targets to increase the proportion of renewable energy generation (Syed </w:t>
      </w:r>
      <w:r w:rsidRPr="0008241C">
        <w:rPr>
          <w:i/>
          <w:sz w:val="22"/>
          <w:szCs w:val="22"/>
        </w:rPr>
        <w:t>et al</w:t>
      </w:r>
      <w:r w:rsidRPr="0008241C">
        <w:rPr>
          <w:sz w:val="22"/>
          <w:szCs w:val="22"/>
        </w:rPr>
        <w:t xml:space="preserve">., 2014). Of all the renewable energy resources, solar energy is relatively abundant in most Asia-Pacific countries. Although hydropower is still the main source of renewable energy in the Asia-Pacific region, solar photovoltaic technology has developed rapidly and become the largest market for new investment (KPMG, 2016). Between 2005 and 2012, China increased its wind energy capacity about 50 fold </w:t>
      </w:r>
      <w:r w:rsidRPr="0008241C">
        <w:rPr>
          <w:sz w:val="22"/>
          <w:szCs w:val="22"/>
        </w:rPr>
        <w:fldChar w:fldCharType="begin" w:fldLock="1"/>
      </w:r>
      <w:r w:rsidRPr="0008241C">
        <w:rPr>
          <w:sz w:val="22"/>
          <w:szCs w:val="22"/>
        </w:rPr>
        <w:instrText>ADDIN CSL_CITATION {"citationItems":[{"id":"ITEM-1","itemData":{"author":[{"dropping-particle":"","family":"DLA Piper","given":"","non-dropping-particle":"","parse-names":false,"suffix":""}],"id":"ITEM-1","issued":{"date-parts":[["2014"]]},"title":"RENEWABLE ENERGY IN THE ASIA PACIFIC","type":"book"},"uris":["http://www.mendeley.com/documents/?uuid=b1fc2d21-541a-31e7-accb-facfa4b9094a"]}],"mendeley":{"formattedCitation":"(DLA Piper, 2014)","plainTextFormattedCitation":"(DLA Piper, 2014)","previouslyFormattedCitation":"(DLA Piper, 2014)"},"properties":{"noteIndex":0},"schema":"https://github.com/citation-style-language/schema/raw/master/csl-citation.json"}</w:instrText>
      </w:r>
      <w:r w:rsidRPr="0008241C">
        <w:rPr>
          <w:sz w:val="22"/>
          <w:szCs w:val="22"/>
        </w:rPr>
        <w:fldChar w:fldCharType="separate"/>
      </w:r>
      <w:r w:rsidRPr="0008241C">
        <w:rPr>
          <w:noProof/>
          <w:sz w:val="22"/>
          <w:szCs w:val="22"/>
        </w:rPr>
        <w:t>(DLA Piper, 2014)</w:t>
      </w:r>
      <w:r w:rsidRPr="0008241C">
        <w:rPr>
          <w:sz w:val="22"/>
          <w:szCs w:val="22"/>
        </w:rPr>
        <w:fldChar w:fldCharType="end"/>
      </w:r>
      <w:r w:rsidRPr="0008241C">
        <w:rPr>
          <w:sz w:val="22"/>
          <w:szCs w:val="22"/>
        </w:rPr>
        <w:t xml:space="preserve">, while Japan has become the world’s largest solar market and one of the first countries to see the development of offshore wind generation (Syed </w:t>
      </w:r>
      <w:r w:rsidRPr="0008241C">
        <w:rPr>
          <w:i/>
          <w:sz w:val="22"/>
          <w:szCs w:val="22"/>
        </w:rPr>
        <w:t>et al</w:t>
      </w:r>
      <w:r w:rsidRPr="0008241C">
        <w:rPr>
          <w:sz w:val="22"/>
          <w:szCs w:val="22"/>
        </w:rPr>
        <w:t>., 2014; DLA Piper, 2014).</w:t>
      </w:r>
    </w:p>
    <w:p w14:paraId="0F5D39AB" w14:textId="77777777" w:rsidR="00A01204" w:rsidRPr="0008241C" w:rsidRDefault="00A01204" w:rsidP="00A01204">
      <w:pPr>
        <w:rPr>
          <w:sz w:val="22"/>
          <w:szCs w:val="22"/>
        </w:rPr>
      </w:pPr>
    </w:p>
    <w:p w14:paraId="067A16E9" w14:textId="77777777" w:rsidR="00A01204" w:rsidRPr="0008241C" w:rsidRDefault="00A01204" w:rsidP="00A01204">
      <w:pPr>
        <w:rPr>
          <w:sz w:val="22"/>
          <w:szCs w:val="22"/>
        </w:rPr>
      </w:pPr>
      <w:r w:rsidRPr="0008241C">
        <w:rPr>
          <w:sz w:val="22"/>
          <w:szCs w:val="22"/>
        </w:rPr>
        <w:t xml:space="preserve">Biogas digesters are seen as a solution to deal with organic waste in rural and urban waterways. In 2014, there have been more than 1,600 large-scale digesters and more than 30 million household biogas digesters constructed in China alone (DLA Piper, 2014). Fuelled by its agriculture base, India has great potential in generating biomass energy. However, the scale of biomass energy generation is still limited (DLA Piper, 2014) although both China and India have an established natural gas infrastructure into which biogas could be incorporated </w:t>
      </w:r>
      <w:r w:rsidRPr="0008241C">
        <w:rPr>
          <w:sz w:val="22"/>
          <w:szCs w:val="22"/>
        </w:rPr>
        <w:fldChar w:fldCharType="begin" w:fldLock="1"/>
      </w:r>
      <w:r w:rsidRPr="0008241C">
        <w:rPr>
          <w:sz w:val="22"/>
          <w:szCs w:val="22"/>
        </w:rPr>
        <w:instrText>ADDIN CSL_CITATION {"citationItems":[{"id":"ITEM-1","itemData":{"ISBN":"978-3-9818107-6-9","author":[{"dropping-particle":"","family":"REN 21","given":"","non-dropping-particle":"","parse-names":false,"suffix":""}],"id":"ITEM-1","issued":{"date-parts":[["2017"]]},"title":"RENEWABLES 2017 GLOBAL STATUS REPORT","type":"book"},"uris":["http://www.mendeley.com/documents/?uuid=ffd95343-c0b7-3bb8-8700-38a5ce8fad55"]}],"mendeley":{"formattedCitation":"(REN 21, 2017)","plainTextFormattedCitation":"(REN 21, 2017)","previouslyFormattedCitation":"(REN 21, 2017)"},"properties":{"noteIndex":0},"schema":"https://github.com/citation-style-language/schema/raw/master/csl-citation.json"}</w:instrText>
      </w:r>
      <w:r w:rsidRPr="0008241C">
        <w:rPr>
          <w:sz w:val="22"/>
          <w:szCs w:val="22"/>
        </w:rPr>
        <w:fldChar w:fldCharType="separate"/>
      </w:r>
      <w:r w:rsidRPr="0008241C">
        <w:rPr>
          <w:noProof/>
          <w:sz w:val="22"/>
          <w:szCs w:val="22"/>
        </w:rPr>
        <w:t>(REN 21, 2017)</w:t>
      </w:r>
      <w:r w:rsidRPr="0008241C">
        <w:rPr>
          <w:sz w:val="22"/>
          <w:szCs w:val="22"/>
        </w:rPr>
        <w:fldChar w:fldCharType="end"/>
      </w:r>
      <w:r w:rsidRPr="0008241C">
        <w:rPr>
          <w:sz w:val="22"/>
          <w:szCs w:val="22"/>
        </w:rPr>
        <w:t>. In New Zealand, the biomass industry is applied in dealing with wood-processing wastes and producing a lot of biomass energy (KPMG, 2016). The combination of bioenergy with carbon capture and storage used for example at landfill sites may provide for optimized reductions in greenhouse gas (GHG) emissions (IPCC, 2012).</w:t>
      </w:r>
    </w:p>
    <w:p w14:paraId="14CDAE8E" w14:textId="77777777" w:rsidR="00A01204" w:rsidRPr="0008241C" w:rsidRDefault="00A01204" w:rsidP="00A01204">
      <w:pPr>
        <w:rPr>
          <w:sz w:val="22"/>
          <w:szCs w:val="22"/>
        </w:rPr>
      </w:pPr>
    </w:p>
    <w:p w14:paraId="31AE431F" w14:textId="77777777" w:rsidR="00A01204" w:rsidRPr="0008241C" w:rsidRDefault="00A01204" w:rsidP="00A01204">
      <w:pPr>
        <w:rPr>
          <w:sz w:val="22"/>
          <w:szCs w:val="22"/>
        </w:rPr>
      </w:pPr>
      <w:r w:rsidRPr="0008241C">
        <w:rPr>
          <w:sz w:val="22"/>
          <w:szCs w:val="22"/>
        </w:rPr>
        <w:t xml:space="preserve">Replacing fossil fuels with renewable energy and innovative low-carbon technologies can significantly reduce greenhouse gas emissions, and drive improvements in local and regional air quality. However, there debate on the environmental impacts of renewable energy development such as site-specific impacts of hydropower development on flora and fauna due to dam construction continues (see 4.1.1; 4.4.7). Biofuel production is also feared to potentially enhance deforestation especially in tropical forests, with land-use being shifted to the large-scale plantation of bioenergy crops (see 4.1.2; 4.4.1). However, the 2012 IPCC reports: “Accident risks of renewable energy technologies are not negligible, but their often decentralized structure strongly limits the potential for disastrous consequences in terms of fatalities” (IPCC, 2012). </w:t>
      </w:r>
    </w:p>
    <w:p w14:paraId="0551C552" w14:textId="77777777" w:rsidR="00A01204" w:rsidRPr="0008241C" w:rsidRDefault="00A01204" w:rsidP="00A01204">
      <w:pPr>
        <w:rPr>
          <w:sz w:val="22"/>
          <w:szCs w:val="22"/>
        </w:rPr>
      </w:pPr>
    </w:p>
    <w:p w14:paraId="2D0B921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91" w:name="_Toc504317264"/>
      <w:bookmarkStart w:id="1192" w:name="_Toc504317957"/>
      <w:bookmarkStart w:id="1193" w:name="_Toc504321303"/>
      <w:r w:rsidRPr="0008241C">
        <w:rPr>
          <w:b/>
          <w:sz w:val="22"/>
          <w:szCs w:val="24"/>
        </w:rPr>
        <w:t>4.2.4.4 Electric vehicles (EV)</w:t>
      </w:r>
      <w:bookmarkEnd w:id="1191"/>
      <w:bookmarkEnd w:id="1192"/>
      <w:bookmarkEnd w:id="1193"/>
    </w:p>
    <w:p w14:paraId="2FF031C8" w14:textId="77777777" w:rsidR="00A01204" w:rsidRPr="0008241C" w:rsidRDefault="00A01204" w:rsidP="00A01204">
      <w:pPr>
        <w:autoSpaceDE w:val="0"/>
        <w:autoSpaceDN w:val="0"/>
        <w:adjustRightInd w:val="0"/>
        <w:rPr>
          <w:sz w:val="22"/>
          <w:szCs w:val="22"/>
        </w:rPr>
      </w:pPr>
    </w:p>
    <w:p w14:paraId="2CB28CB1" w14:textId="77777777" w:rsidR="00A01204" w:rsidRPr="0008241C" w:rsidRDefault="00A01204" w:rsidP="00A01204">
      <w:pPr>
        <w:autoSpaceDE w:val="0"/>
        <w:autoSpaceDN w:val="0"/>
        <w:adjustRightInd w:val="0"/>
        <w:rPr>
          <w:sz w:val="22"/>
          <w:szCs w:val="22"/>
        </w:rPr>
      </w:pPr>
      <w:r w:rsidRPr="0008241C">
        <w:rPr>
          <w:sz w:val="22"/>
          <w:szCs w:val="22"/>
        </w:rPr>
        <w:t xml:space="preserve">Electric vehicle (EV) technology has evolved rapidly over the past five years across the world, and in particular in the Asia-Pacific region </w:t>
      </w:r>
      <w:r w:rsidRPr="0008241C">
        <w:rPr>
          <w:sz w:val="22"/>
          <w:szCs w:val="22"/>
        </w:rPr>
        <w:fldChar w:fldCharType="begin" w:fldLock="1"/>
      </w:r>
      <w:r w:rsidRPr="0008241C">
        <w:rPr>
          <w:sz w:val="22"/>
          <w:szCs w:val="22"/>
        </w:rPr>
        <w:instrText>ADDIN CSL_CITATION {"citationItems":[{"id":"ITEM-1","itemData":{"URL":"http://www.ibtimes.com/electric-vehicle-sales-asia-pacific-surpass-14-million-2015-249448","author":[{"dropping-particle":"","family":"IBT STAFF REPORTER","given":"","non-dropping-particle":"","parse-names":false,"suffix":""}],"container-title":"International Business Times","id":"ITEM-1","issued":{"date-parts":[["2010"]]},"title":"Electric Vehicle sales in Asia Pacific to surpass 1.4 million by 2015","type":"webpage"},"uris":["http://www.mendeley.com/documents/?uuid=e2bde70c-c748-4651-8a85-34282a59df4b","http://www.mendeley.com/documents/?uuid=c9bbcb3f-23ce-4b19-8835-ea80cd96f2e4"]}],"mendeley":{"formattedCitation":"(IBT STAFF REPORTER, 2010)","plainTextFormattedCitation":"(IBT STAFF REPORTER, 2010)","previouslyFormattedCitation":"(IBT STAFF REPORTER, 2010)"},"properties":{"noteIndex":0},"schema":"https://github.com/citation-style-language/schema/raw/master/csl-citation.json"}</w:instrText>
      </w:r>
      <w:r w:rsidRPr="0008241C">
        <w:rPr>
          <w:sz w:val="22"/>
          <w:szCs w:val="22"/>
        </w:rPr>
        <w:fldChar w:fldCharType="separate"/>
      </w:r>
      <w:r w:rsidRPr="0008241C">
        <w:rPr>
          <w:noProof/>
          <w:sz w:val="22"/>
          <w:szCs w:val="22"/>
        </w:rPr>
        <w:t>(IBT STAFF REPORTER, 2010)</w:t>
      </w:r>
      <w:r w:rsidRPr="0008241C">
        <w:rPr>
          <w:sz w:val="22"/>
          <w:szCs w:val="22"/>
        </w:rPr>
        <w:fldChar w:fldCharType="end"/>
      </w:r>
      <w:r w:rsidRPr="0008241C">
        <w:rPr>
          <w:sz w:val="22"/>
          <w:szCs w:val="22"/>
        </w:rPr>
        <w:t xml:space="preserve">. As a result, the global number of electric vehicles (EVs) on the road exceeded one million in 2015. Led by a strong demand in China where electric vehicles are commonly excluded from driving bans associated with air quality improvement measures, but also in Japan, Korea and other Asian countries. It has been estimated that the various national-level initiatives and programs to promote the awareness of electric vehicles will </w:t>
      </w:r>
      <w:r w:rsidRPr="0008241C">
        <w:rPr>
          <w:sz w:val="22"/>
          <w:szCs w:val="22"/>
        </w:rPr>
        <w:lastRenderedPageBreak/>
        <w:t xml:space="preserve">see over 1.4 million electric vehicles on the roads across the Asia-Pacific region in the next five years.  Growing awareness of the potential of reducing carbon emissions by electrifying transportation vehicles, along with an increase in government initiatives to encourage the use of these vehicles, is helping to drive the growth of high-performance electric vehicles in Asia-Pacific countries </w:t>
      </w:r>
      <w:r w:rsidRPr="0008241C">
        <w:rPr>
          <w:sz w:val="22"/>
          <w:szCs w:val="22"/>
        </w:rPr>
        <w:fldChar w:fldCharType="begin" w:fldLock="1"/>
      </w:r>
      <w:r w:rsidRPr="0008241C">
        <w:rPr>
          <w:sz w:val="22"/>
          <w:szCs w:val="22"/>
        </w:rPr>
        <w:instrText>ADDIN CSL_CITATION {"citationItems":[{"id":"ITEM-1","itemData":{"URL":"https://www.mordorintelligence.com/industry-reports/asia-pacific-automotive-high-performance-electric-vehicles-market","author":[{"dropping-particle":"","family":"Mordor Intelligence","given":"","non-dropping-particle":"","parse-names":false,"suffix":""}],"container-title":"Mordor Intelligence","id":"ITEM-1","issued":{"date-parts":[["2017"]]},"title":"Asia Pacific Automotive High Performance Electric Vehicles market – Growth, Trends &amp; Forecast (2017 – 2022)","type":"webpage"},"uris":["http://www.mendeley.com/documents/?uuid=be4b3006-8ced-4a75-8153-a1d84ddbb432","http://www.mendeley.com/documents/?uuid=ccdd1ef2-4d93-49d8-9f17-90bcbfa4d055"]}],"mendeley":{"formattedCitation":"(Mordor Intelligence, 2017)","plainTextFormattedCitation":"(Mordor Intelligence, 2017)","previouslyFormattedCitation":"(Mordor Intelligence, 2017)"},"properties":{"noteIndex":0},"schema":"https://github.com/citation-style-language/schema/raw/master/csl-citation.json"}</w:instrText>
      </w:r>
      <w:r w:rsidRPr="0008241C">
        <w:rPr>
          <w:sz w:val="22"/>
          <w:szCs w:val="22"/>
        </w:rPr>
        <w:fldChar w:fldCharType="separate"/>
      </w:r>
      <w:r w:rsidRPr="0008241C">
        <w:rPr>
          <w:noProof/>
          <w:sz w:val="22"/>
          <w:szCs w:val="22"/>
        </w:rPr>
        <w:t>(Mordor Intelligence, 2017)</w:t>
      </w:r>
      <w:r w:rsidRPr="0008241C">
        <w:rPr>
          <w:sz w:val="22"/>
          <w:szCs w:val="22"/>
        </w:rPr>
        <w:fldChar w:fldCharType="end"/>
      </w:r>
      <w:r w:rsidRPr="0008241C">
        <w:rPr>
          <w:sz w:val="22"/>
          <w:szCs w:val="22"/>
        </w:rPr>
        <w:t xml:space="preserve">. The Chinese government for example, has increasingly emphasized the adoption of electric vehicles in its plans with the country witnessing a sharp increase in the adoption of battery electric vehicles. The growth rate of high performance electric vehicles in Japan is fuelled by the increased government initiatives to invest in improving electric vehicle charging infrastructure. Korea has been a critical market in the production of electric vehicles and extensive R&amp;D in high performance electric vehicles was made. With the improvement of electric vehicles’ quality, lower operating and maintenance costs, and direct subsidies from governments in the form of tax credits, electrifying transportation is expected to contribute significantly to the reduction of fossil-fuel use, carbon emission and air pollution in the Asia-Pacific region especially in the booming urban areas.  </w:t>
      </w:r>
    </w:p>
    <w:p w14:paraId="58CC1D45" w14:textId="77777777" w:rsidR="00A01204" w:rsidRPr="0008241C" w:rsidRDefault="00A01204" w:rsidP="00A01204">
      <w:pPr>
        <w:rPr>
          <w:sz w:val="22"/>
          <w:szCs w:val="22"/>
        </w:rPr>
      </w:pPr>
    </w:p>
    <w:p w14:paraId="298BB80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94" w:name="_Toc504317265"/>
      <w:bookmarkStart w:id="1195" w:name="_Toc504317958"/>
      <w:bookmarkStart w:id="1196" w:name="_Toc504321304"/>
      <w:r w:rsidRPr="0008241C">
        <w:rPr>
          <w:b/>
          <w:sz w:val="22"/>
          <w:szCs w:val="24"/>
        </w:rPr>
        <w:t>4.2.4.5 Desalination technology</w:t>
      </w:r>
      <w:bookmarkEnd w:id="1194"/>
      <w:bookmarkEnd w:id="1195"/>
      <w:bookmarkEnd w:id="1196"/>
    </w:p>
    <w:p w14:paraId="701FEE2F" w14:textId="77777777" w:rsidR="00A01204" w:rsidRPr="0008241C" w:rsidRDefault="00A01204" w:rsidP="00A01204">
      <w:pPr>
        <w:autoSpaceDE w:val="0"/>
        <w:autoSpaceDN w:val="0"/>
        <w:adjustRightInd w:val="0"/>
        <w:rPr>
          <w:sz w:val="22"/>
          <w:szCs w:val="22"/>
        </w:rPr>
      </w:pPr>
    </w:p>
    <w:p w14:paraId="140174C4" w14:textId="77777777" w:rsidR="00A01204" w:rsidRPr="0008241C" w:rsidRDefault="00A01204" w:rsidP="00A01204">
      <w:pPr>
        <w:autoSpaceDE w:val="0"/>
        <w:autoSpaceDN w:val="0"/>
        <w:adjustRightInd w:val="0"/>
        <w:rPr>
          <w:sz w:val="22"/>
          <w:szCs w:val="22"/>
        </w:rPr>
      </w:pPr>
      <w:r w:rsidRPr="0008241C">
        <w:rPr>
          <w:sz w:val="22"/>
          <w:szCs w:val="22"/>
        </w:rPr>
        <w:t xml:space="preserve">Desalination is an unconventional method to produce freshwater that has shown promise in responding to demand from water stressed areas especially in coastal cities </w:t>
      </w:r>
      <w:r w:rsidRPr="0008241C">
        <w:rPr>
          <w:sz w:val="22"/>
          <w:szCs w:val="22"/>
        </w:rPr>
        <w:fldChar w:fldCharType="begin" w:fldLock="1"/>
      </w:r>
      <w:r w:rsidRPr="0008241C">
        <w:rPr>
          <w:sz w:val="22"/>
          <w:szCs w:val="22"/>
        </w:rPr>
        <w:instrText>ADDIN CSL_CITATION {"citationItems":[{"id":"ITEM-1","itemData":{"abstract":"The World Economic Forum is an independent international organization committed to improving the state of the world by engaging leaders in partnerships to shape global, regional and industry agendas. Incorporated as a foundation in 1971, and based in Geneva, Switzerland, the World Economic Forum is impartial and not-for-profit; it is tied to no political, partisan or national interests. (www.weforum.org) About CERA Cambridge Energy Research Associates, Inc. (CERA), an IHS company, is a leading advisor to energy companies, governments, financial institutions, technology providers, and consumers. CERA delivers critical knowledge and independent objective analysis on energy markets, geopolitics, industry trends, and strategy. (www.cera.com) CERA's expertise covers all major energy sectors – oil and refined products, natural gas, coal, and electric power – on a global and regional basis. CERA's team of experts is headed by Daniel Yergin, Chairman, author of The Prize: The Epic Quest for Oil, Money and Power for which he won the Pulitzer Prize, and author of The Commanding Heights: The Battle for the World Economy. IHS is the leading source for the critical information and data on which the upstream oil and gas industry operates worldwide. (www.ihs.com)","author":[{"dropping-particle":"","family":"WEF","given":"","non-dropping-particle":"","parse-names":false,"suffix":""}],"id":"ITEM-1","issued":{"date-parts":[["2009"]]},"title":"Thirsty energy – Water and energy in the 21st Century","type":"book"},"uris":["http://www.mendeley.com/documents/?uuid=abb6a271-5385-38bf-82bf-cce9be386599"]}],"mendeley":{"formattedCitation":"(WEF, 2009)","plainTextFormattedCitation":"(WEF, 2009)","previouslyFormattedCitation":"(WEF, 2009)"},"properties":{"noteIndex":0},"schema":"https://github.com/citation-style-language/schema/raw/master/csl-citation.json"}</w:instrText>
      </w:r>
      <w:r w:rsidRPr="0008241C">
        <w:rPr>
          <w:sz w:val="22"/>
          <w:szCs w:val="22"/>
        </w:rPr>
        <w:fldChar w:fldCharType="separate"/>
      </w:r>
      <w:r w:rsidRPr="0008241C">
        <w:rPr>
          <w:noProof/>
          <w:sz w:val="22"/>
          <w:szCs w:val="22"/>
        </w:rPr>
        <w:t>(WEF, 2009)</w:t>
      </w:r>
      <w:r w:rsidRPr="0008241C">
        <w:rPr>
          <w:sz w:val="22"/>
          <w:szCs w:val="22"/>
        </w:rPr>
        <w:fldChar w:fldCharType="end"/>
      </w:r>
      <w:r w:rsidRPr="0008241C">
        <w:rPr>
          <w:sz w:val="22"/>
          <w:szCs w:val="22"/>
        </w:rPr>
        <w:t xml:space="preserve">. In the Asia-Pacific region, Western Asian countries and Australia historically have been the most important desalination markets in the world (WEF, 2009). The increase of desalination capacity recently is caused primarily by increases in water demand, but also by the significant reduction in desalination cost as a result of technological advances </w:t>
      </w:r>
      <w:r w:rsidRPr="0008241C">
        <w:rPr>
          <w:sz w:val="22"/>
          <w:szCs w:val="22"/>
        </w:rPr>
        <w:fldChar w:fldCharType="begin" w:fldLock="1"/>
      </w:r>
      <w:r w:rsidRPr="0008241C">
        <w:rPr>
          <w:sz w:val="22"/>
          <w:szCs w:val="22"/>
        </w:rPr>
        <w:instrText>ADDIN CSL_CITATION {"citationItems":[{"id":"ITEM-1","itemData":{"author":[{"dropping-particle":"","family":"Al-Jamal K.","given":"","non-dropping-particle":"","parse-names":false,"suffix":""},{"dropping-particle":"","family":"M.","given":"Schiffler","non-dropping-particle":"","parse-names":false,"suffix":""}],"id":"ITEM-1","issued":{"date-parts":[["2009"]]},"title":"Desalination Opportunities and Challenges in the Middle East and North Africa Region","type":"book"},"uris":["http://www.mendeley.com/documents/?uuid=cb031e7d-de19-3adf-9a0c-7d705ca7c6c9"]}],"mendeley":{"formattedCitation":"(Al-Jamal K. &amp; M., 2009)","plainTextFormattedCitation":"(Al-Jamal K. &amp; M., 2009)","previouslyFormattedCitation":"(Al-Jamal K. &amp; M., 2009)"},"properties":{"noteIndex":0},"schema":"https://github.com/citation-style-language/schema/raw/master/csl-citation.json"}</w:instrText>
      </w:r>
      <w:r w:rsidRPr="0008241C">
        <w:rPr>
          <w:sz w:val="22"/>
          <w:szCs w:val="22"/>
        </w:rPr>
        <w:fldChar w:fldCharType="separate"/>
      </w:r>
      <w:r w:rsidRPr="0008241C">
        <w:rPr>
          <w:noProof/>
          <w:sz w:val="22"/>
          <w:szCs w:val="22"/>
        </w:rPr>
        <w:t>(Al-Jamal K. &amp; M., 2009)</w:t>
      </w:r>
      <w:r w:rsidRPr="0008241C">
        <w:rPr>
          <w:sz w:val="22"/>
          <w:szCs w:val="22"/>
        </w:rPr>
        <w:fldChar w:fldCharType="end"/>
      </w:r>
      <w:r w:rsidRPr="0008241C">
        <w:rPr>
          <w:sz w:val="22"/>
          <w:szCs w:val="22"/>
        </w:rPr>
        <w:t xml:space="preserve">. Experience in the Gulf States demonstrates that modern desalination technology can provide a reliable source of water at a price comparable to water from conventional sources </w:t>
      </w:r>
      <w:r w:rsidRPr="0008241C">
        <w:rPr>
          <w:sz w:val="22"/>
          <w:szCs w:val="22"/>
        </w:rPr>
        <w:fldChar w:fldCharType="begin" w:fldLock="1"/>
      </w:r>
      <w:r w:rsidRPr="0008241C">
        <w:rPr>
          <w:sz w:val="22"/>
          <w:szCs w:val="22"/>
        </w:rPr>
        <w:instrText>ADDIN CSL_CITATION {"citationItems":[{"id":"ITEM-1","itemData":{"DOI":"10.1080/19443994.2013.734483","abstract":"The Gulf countries are located in the arid and semi-arid regions where rainfall is scanty and evaporation rates are high. Surface water is limited and there are no perennial streams. The increase in population and socio-economic development has led to an imbalance between supply and demand. These countries depend mainly on desalination to meet the growing water needs. This paper reviews the history of desalination and the desalination processes used—multistage flash distillation (MSF), reverse osmosis (RO), multieffect distillation and electrodialysis. An overview of these processes and the challenges faced—like scaling of tubes in MSF and membrane fouling in RO—is discussed. This review also highlights the present trends in water pre-treatment and integrated membrane systems. The depletion of fossil fuels makes it imperative to consider alternate energy sources like solar and nuclear energy. Future prospects for integrated desalination techniques which could result in reduc-tion of cost of desalinated water are outlined. The paper mainly focuses on RO and MSF as these are the most popular commercial processes used in the Gulf region.","author":[{"dropping-particle":"","family":"Nair","given":"Manjula","non-dropping-particle":"","parse-names":false,"suffix":""},{"dropping-particle":"","family":"Kumar","given":"Dinesh","non-dropping-particle":"","parse-names":false,"suffix":""}],"container-title":"Desalination and Water Treatment","id":"ITEM-1","issued":{"date-parts":[["2012"]]},"title":"Water desalination and challenges: The Middle East perspective: a review","type":"article-journal"},"uris":["http://www.mendeley.com/documents/?uuid=92ba6e2b-ca56-3f54-966e-b2b86f7360f3"]}],"mendeley":{"formattedCitation":"(Nair &amp; Kumar, 2012)","plainTextFormattedCitation":"(Nair &amp; Kumar, 2012)","previouslyFormattedCitation":"(Nair &amp; Kumar, 2012)"},"properties":{"noteIndex":0},"schema":"https://github.com/citation-style-language/schema/raw/master/csl-citation.json"}</w:instrText>
      </w:r>
      <w:r w:rsidRPr="0008241C">
        <w:rPr>
          <w:sz w:val="22"/>
          <w:szCs w:val="22"/>
        </w:rPr>
        <w:fldChar w:fldCharType="separate"/>
      </w:r>
      <w:r w:rsidRPr="0008241C">
        <w:rPr>
          <w:noProof/>
          <w:sz w:val="22"/>
          <w:szCs w:val="22"/>
        </w:rPr>
        <w:t>(Nair &amp; Kumar, 2012)</w:t>
      </w:r>
      <w:r w:rsidRPr="0008241C">
        <w:rPr>
          <w:sz w:val="22"/>
          <w:szCs w:val="22"/>
        </w:rPr>
        <w:fldChar w:fldCharType="end"/>
      </w:r>
      <w:r w:rsidRPr="0008241C">
        <w:rPr>
          <w:sz w:val="22"/>
          <w:szCs w:val="22"/>
        </w:rPr>
        <w:t xml:space="preserve">. </w:t>
      </w:r>
    </w:p>
    <w:p w14:paraId="16E94811" w14:textId="77777777" w:rsidR="00A01204" w:rsidRPr="0008241C" w:rsidRDefault="00A01204" w:rsidP="00A01204">
      <w:pPr>
        <w:autoSpaceDE w:val="0"/>
        <w:autoSpaceDN w:val="0"/>
        <w:adjustRightInd w:val="0"/>
        <w:rPr>
          <w:sz w:val="22"/>
          <w:szCs w:val="22"/>
        </w:rPr>
      </w:pPr>
    </w:p>
    <w:p w14:paraId="0E7E64E2" w14:textId="2C106DAF" w:rsidR="00A01204" w:rsidRPr="0008241C" w:rsidRDefault="00A01204" w:rsidP="00A01204">
      <w:pPr>
        <w:autoSpaceDE w:val="0"/>
        <w:autoSpaceDN w:val="0"/>
        <w:adjustRightInd w:val="0"/>
        <w:rPr>
          <w:sz w:val="22"/>
          <w:szCs w:val="22"/>
        </w:rPr>
      </w:pPr>
      <w:r w:rsidRPr="0008241C">
        <w:rPr>
          <w:sz w:val="22"/>
          <w:szCs w:val="22"/>
        </w:rPr>
        <w:t>Six of the top ten countries employing seawater desalination across the globe are located in the Asia-Pacific region, with a total global market share of 55.7</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19443994.2013.734483","abstract":"The Gulf countries are located in the arid and semi-arid regions where rainfall is scanty and evaporation rates are high. Surface water is limited and there are no perennial streams. The increase in population and socio-economic development has led to an imbalance between supply and demand. These countries depend mainly on desalination to meet the growing water needs. This paper reviews the history of desalination and the desalination processes used—multistage flash distillation (MSF), reverse osmosis (RO), multieffect distillation and electrodialysis. An overview of these processes and the challenges faced—like scaling of tubes in MSF and membrane fouling in RO—is discussed. This review also highlights the present trends in water pre-treatment and integrated membrane systems. The depletion of fossil fuels makes it imperative to consider alternate energy sources like solar and nuclear energy. Future prospects for integrated desalination techniques which could result in reduc-tion of cost of desalinated water are outlined. The paper mainly focuses on RO and MSF as these are the most popular commercial processes used in the Gulf region.","author":[{"dropping-particle":"","family":"Nair","given":"Manjula","non-dropping-particle":"","parse-names":false,"suffix":""},{"dropping-particle":"","family":"Kumar","given":"Dinesh","non-dropping-particle":"","parse-names":false,"suffix":""}],"container-title":"Desalination and Water Treatment","id":"ITEM-1","issued":{"date-parts":[["2012"]]},"title":"Water desalination and challenges: The Middle East perspective: a review","type":"article-journal"},"uris":["http://www.mendeley.com/documents/?uuid=92ba6e2b-ca56-3f54-966e-b2b86f7360f3"]}],"mendeley":{"formattedCitation":"(Nair &amp; Kumar, 2012)","plainTextFormattedCitation":"(Nair &amp; Kumar, 2012)","previouslyFormattedCitation":"(Nair &amp; Kumar, 2012)"},"properties":{"noteIndex":0},"schema":"https://github.com/citation-style-language/schema/raw/master/csl-citation.json"}</w:instrText>
      </w:r>
      <w:r w:rsidRPr="0008241C">
        <w:rPr>
          <w:sz w:val="22"/>
          <w:szCs w:val="22"/>
        </w:rPr>
        <w:fldChar w:fldCharType="separate"/>
      </w:r>
      <w:r w:rsidRPr="0008241C">
        <w:rPr>
          <w:noProof/>
          <w:sz w:val="22"/>
          <w:szCs w:val="22"/>
        </w:rPr>
        <w:t>(Nair &amp; Kumar, 2012)</w:t>
      </w:r>
      <w:r w:rsidRPr="0008241C">
        <w:rPr>
          <w:sz w:val="22"/>
          <w:szCs w:val="22"/>
        </w:rPr>
        <w:fldChar w:fldCharType="end"/>
      </w:r>
      <w:r w:rsidRPr="0008241C">
        <w:rPr>
          <w:sz w:val="22"/>
          <w:szCs w:val="22"/>
        </w:rPr>
        <w:t>. Saudi Arabia and United Arab Emirates</w:t>
      </w:r>
      <w:r w:rsidRPr="0008241C" w:rsidDel="00BC009A">
        <w:rPr>
          <w:sz w:val="22"/>
          <w:szCs w:val="22"/>
        </w:rPr>
        <w:t xml:space="preserve"> </w:t>
      </w:r>
      <w:r w:rsidRPr="0008241C">
        <w:rPr>
          <w:sz w:val="22"/>
          <w:szCs w:val="22"/>
        </w:rPr>
        <w:t>already make up over 40</w:t>
      </w:r>
      <w:r w:rsidR="00C934E9">
        <w:rPr>
          <w:sz w:val="22"/>
          <w:szCs w:val="22"/>
        </w:rPr>
        <w:t xml:space="preserve"> per cent</w:t>
      </w:r>
      <w:r w:rsidRPr="0008241C">
        <w:rPr>
          <w:sz w:val="22"/>
          <w:szCs w:val="22"/>
        </w:rPr>
        <w:t xml:space="preserve"> of the total (see Table 4.3).  Qatar and Kuwait have relied 100</w:t>
      </w:r>
      <w:r w:rsidR="00C934E9">
        <w:rPr>
          <w:sz w:val="22"/>
          <w:szCs w:val="22"/>
        </w:rPr>
        <w:t xml:space="preserve"> per cent</w:t>
      </w:r>
      <w:r w:rsidRPr="0008241C">
        <w:rPr>
          <w:sz w:val="22"/>
          <w:szCs w:val="22"/>
        </w:rPr>
        <w:t xml:space="preserve"> on desalinated water for domestic and industrial supplies for many years </w:t>
      </w:r>
      <w:r w:rsidRPr="0008241C">
        <w:rPr>
          <w:sz w:val="22"/>
          <w:szCs w:val="22"/>
        </w:rPr>
        <w:fldChar w:fldCharType="begin" w:fldLock="1"/>
      </w:r>
      <w:r w:rsidRPr="0008241C">
        <w:rPr>
          <w:sz w:val="22"/>
          <w:szCs w:val="22"/>
        </w:rPr>
        <w:instrText>ADDIN CSL_CITATION {"citationItems":[{"id":"ITEM-1","itemData":{"DOI":"10.5004/dwt.2009.564","ISBN":"1944-3994","ISSN":"1944-3994","abstract":"The desalination industry is increasingly growing in the Middle East and\\nNorth Africa (MENA) due to the increase in water demand and reduction in\\ndesalination costs resulting from advances in desalination technologies.\\nWithin the next 20 years, it is estimated that the MENA region will\\nbecome so dependent on desalination technology for sustainable water\\nsupply that a minimum of 50,000 additional technical experts of various\\nprofessional levels will be needed to service the desalination industry.\\nOver the last decade, desalination experts, industries and manufacturers\\nhave launched awareness programs for building capacity in the MENA where\\nthere is a greater need for human resources to cater to the needs of the\\nhuge water market. Only a few institutions have implemented some\\nacademic programs and provided short courses and workshops in\\ndesalination; other institutions developed web-based training to the\\ndesalination Community. But these actions cannot compensate for the need\\nof real institutional training and education as well as for research and\\ndevelopment. Capacity-building is urgently needed at different levels:\\noperators, educators, academics and management. Achieving this target\\nrequires more specific training efforts in desalination technologies to\\nencompass the principles, practice, operation and maintenance, design,\\nhuman resources management as well as research and development. A\\ncapacity-building program is necessary not only to operate and improve\\nexisting plants but also to develop new sustainable technologies.\\nWastewater treatment and water reuse technologies should also be\\nincluded in capacity-building programs to achieve a better integration\\nin water resources management. An overview of a capacity-building\\nstrategy and perspectives for desalination in MENA are presented. The\\nMiddle East Desalination Research Center's approach to enhance human\\nresources and expertise in the region via training, academic education\\nand research and development is outlined.","author":[{"dropping-particle":"","family":"Ghaffour","given":"Noreddine","non-dropping-particle":"","parse-names":false,"suffix":""}],"container-title":"Desalination and Water Treatment","id":"ITEM-1","issued":{"date-parts":[["2009"]]},"title":"The challenge of capacity-building strategies and perspectives for desalination for sustainable water use in MENA","type":"article-journal"},"uris":["http://www.mendeley.com/documents/?uuid=8847fd84-0d85-3aef-bc6b-142d46b2c1f1"]}],"mendeley":{"formattedCitation":"(Ghaffour, 2009)","plainTextFormattedCitation":"(Ghaffour, 2009)","previouslyFormattedCitation":"(Ghaffour, 2009)"},"properties":{"noteIndex":0},"schema":"https://github.com/citation-style-language/schema/raw/master/csl-citation.json"}</w:instrText>
      </w:r>
      <w:r w:rsidRPr="0008241C">
        <w:rPr>
          <w:sz w:val="22"/>
          <w:szCs w:val="22"/>
        </w:rPr>
        <w:fldChar w:fldCharType="separate"/>
      </w:r>
      <w:r w:rsidRPr="0008241C">
        <w:rPr>
          <w:noProof/>
          <w:sz w:val="22"/>
          <w:szCs w:val="22"/>
        </w:rPr>
        <w:t>(Ghaffour, 2009)</w:t>
      </w:r>
      <w:r w:rsidRPr="0008241C">
        <w:rPr>
          <w:sz w:val="22"/>
          <w:szCs w:val="22"/>
        </w:rPr>
        <w:fldChar w:fldCharType="end"/>
      </w:r>
      <w:r w:rsidRPr="0008241C">
        <w:rPr>
          <w:sz w:val="22"/>
          <w:szCs w:val="22"/>
        </w:rPr>
        <w:t xml:space="preserve">. However, the prospects for desalination vary greatly depending on a countries wealth and levels of water scarcity, and whether major cities are located close to the coast </w:t>
      </w:r>
      <w:r w:rsidRPr="0008241C">
        <w:rPr>
          <w:sz w:val="22"/>
          <w:szCs w:val="22"/>
        </w:rPr>
        <w:fldChar w:fldCharType="begin" w:fldLock="1"/>
      </w:r>
      <w:r w:rsidRPr="0008241C">
        <w:rPr>
          <w:sz w:val="22"/>
          <w:szCs w:val="22"/>
        </w:rPr>
        <w:instrText>ADDIN CSL_CITATION {"citationItems":[{"id":"ITEM-1","itemData":{"author":[{"dropping-particle":"","family":"Al-Jamal K.","given":"","non-dropping-particle":"","parse-names":false,"suffix":""},{"dropping-particle":"","family":"M.","given":"Schiffler","non-dropping-particle":"","parse-names":false,"suffix":""}],"id":"ITEM-1","issued":{"date-parts":[["2009"]]},"title":"Desalination Opportunities and Challenges in the Middle East and North Africa Region","type":"book"},"uris":["http://www.mendeley.com/documents/?uuid=cb031e7d-de19-3adf-9a0c-7d705ca7c6c9"]}],"mendeley":{"formattedCitation":"(Al-Jamal K. &amp; M., 2009)","plainTextFormattedCitation":"(Al-Jamal K. &amp; M., 2009)","previouslyFormattedCitation":"(Al-Jamal K. &amp; M., 2009)"},"properties":{"noteIndex":0},"schema":"https://github.com/citation-style-language/schema/raw/master/csl-citation.json"}</w:instrText>
      </w:r>
      <w:r w:rsidRPr="0008241C">
        <w:rPr>
          <w:sz w:val="22"/>
          <w:szCs w:val="22"/>
        </w:rPr>
        <w:fldChar w:fldCharType="separate"/>
      </w:r>
      <w:r w:rsidRPr="0008241C">
        <w:rPr>
          <w:noProof/>
          <w:sz w:val="22"/>
          <w:szCs w:val="22"/>
        </w:rPr>
        <w:t>(Al-Jamal K. &amp; M., 2009)</w:t>
      </w:r>
      <w:r w:rsidRPr="0008241C">
        <w:rPr>
          <w:sz w:val="22"/>
          <w:szCs w:val="22"/>
        </w:rPr>
        <w:fldChar w:fldCharType="end"/>
      </w:r>
      <w:r w:rsidRPr="0008241C">
        <w:rPr>
          <w:sz w:val="22"/>
          <w:szCs w:val="22"/>
        </w:rPr>
        <w:t>.</w:t>
      </w:r>
    </w:p>
    <w:p w14:paraId="21F0E821" w14:textId="77777777" w:rsidR="00A01204" w:rsidRPr="0008241C" w:rsidRDefault="00A01204" w:rsidP="00A01204">
      <w:pPr>
        <w:autoSpaceDE w:val="0"/>
        <w:autoSpaceDN w:val="0"/>
        <w:adjustRightInd w:val="0"/>
        <w:rPr>
          <w:sz w:val="22"/>
          <w:szCs w:val="22"/>
        </w:rPr>
      </w:pPr>
    </w:p>
    <w:p w14:paraId="3205EC0B" w14:textId="26321D19" w:rsidR="00A01204" w:rsidRPr="0008241C" w:rsidRDefault="00A01204" w:rsidP="00A01204">
      <w:pPr>
        <w:widowControl w:val="0"/>
        <w:tabs>
          <w:tab w:val="clear" w:pos="1247"/>
          <w:tab w:val="clear" w:pos="1814"/>
          <w:tab w:val="clear" w:pos="2381"/>
          <w:tab w:val="clear" w:pos="2948"/>
          <w:tab w:val="clear" w:pos="3515"/>
        </w:tabs>
        <w:rPr>
          <w:b/>
          <w:kern w:val="2"/>
          <w:sz w:val="22"/>
          <w:szCs w:val="22"/>
          <w:lang w:val="en-NZ" w:eastAsia="ja-JP"/>
        </w:rPr>
      </w:pPr>
      <w:r w:rsidRPr="0008241C">
        <w:rPr>
          <w:b/>
          <w:kern w:val="2"/>
          <w:sz w:val="22"/>
          <w:szCs w:val="22"/>
          <w:lang w:eastAsia="ja-JP"/>
        </w:rPr>
        <w:t>Table 4.</w:t>
      </w:r>
      <w:r w:rsidRPr="0008241C">
        <w:rPr>
          <w:b/>
          <w:kern w:val="2"/>
          <w:sz w:val="22"/>
          <w:szCs w:val="22"/>
          <w:lang w:eastAsia="ja-JP"/>
        </w:rPr>
        <w:fldChar w:fldCharType="begin"/>
      </w:r>
      <w:r w:rsidRPr="0008241C">
        <w:rPr>
          <w:b/>
          <w:kern w:val="2"/>
          <w:sz w:val="22"/>
          <w:szCs w:val="22"/>
          <w:lang w:eastAsia="ja-JP"/>
        </w:rPr>
        <w:instrText xml:space="preserve"> SEQ Table_4. \* ARABIC </w:instrText>
      </w:r>
      <w:r w:rsidRPr="0008241C">
        <w:rPr>
          <w:b/>
          <w:kern w:val="2"/>
          <w:sz w:val="22"/>
          <w:szCs w:val="22"/>
          <w:lang w:eastAsia="ja-JP"/>
        </w:rPr>
        <w:fldChar w:fldCharType="separate"/>
      </w:r>
      <w:r w:rsidR="00D74032">
        <w:rPr>
          <w:b/>
          <w:noProof/>
          <w:kern w:val="2"/>
          <w:sz w:val="22"/>
          <w:szCs w:val="22"/>
          <w:lang w:eastAsia="ja-JP"/>
        </w:rPr>
        <w:t>3</w:t>
      </w:r>
      <w:r w:rsidRPr="0008241C">
        <w:rPr>
          <w:b/>
          <w:kern w:val="2"/>
          <w:sz w:val="22"/>
          <w:szCs w:val="22"/>
          <w:lang w:eastAsia="ja-JP"/>
        </w:rPr>
        <w:fldChar w:fldCharType="end"/>
      </w:r>
      <w:r w:rsidRPr="0008241C">
        <w:rPr>
          <w:b/>
          <w:kern w:val="2"/>
          <w:sz w:val="22"/>
          <w:szCs w:val="22"/>
          <w:lang w:eastAsia="ja-JP"/>
        </w:rPr>
        <w:t xml:space="preserve"> </w:t>
      </w:r>
      <w:r w:rsidRPr="0008241C">
        <w:rPr>
          <w:b/>
          <w:kern w:val="2"/>
          <w:sz w:val="22"/>
          <w:szCs w:val="22"/>
          <w:lang w:val="en-NZ" w:eastAsia="ja-JP"/>
        </w:rPr>
        <w:t>Asia-Pacific countries listed in top ten employing seawater desalination. Source: Nair and Kumar (2012)</w:t>
      </w:r>
    </w:p>
    <w:tbl>
      <w:tblPr>
        <w:tblStyle w:val="TableGrid1"/>
        <w:tblW w:w="0" w:type="auto"/>
        <w:tblLook w:val="04A0" w:firstRow="1" w:lastRow="0" w:firstColumn="1" w:lastColumn="0" w:noHBand="0" w:noVBand="1"/>
      </w:tblPr>
      <w:tblGrid>
        <w:gridCol w:w="1439"/>
        <w:gridCol w:w="2427"/>
        <w:gridCol w:w="2427"/>
        <w:gridCol w:w="2723"/>
      </w:tblGrid>
      <w:tr w:rsidR="00A01204" w:rsidRPr="0008241C" w14:paraId="458738F4" w14:textId="77777777" w:rsidTr="00642B4F">
        <w:tc>
          <w:tcPr>
            <w:tcW w:w="1440" w:type="dxa"/>
          </w:tcPr>
          <w:p w14:paraId="283D225C"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World rank</w:t>
            </w:r>
          </w:p>
        </w:tc>
        <w:tc>
          <w:tcPr>
            <w:tcW w:w="2430" w:type="dxa"/>
          </w:tcPr>
          <w:p w14:paraId="4C5BFE62"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Country</w:t>
            </w:r>
          </w:p>
        </w:tc>
        <w:tc>
          <w:tcPr>
            <w:tcW w:w="2430" w:type="dxa"/>
          </w:tcPr>
          <w:p w14:paraId="003AE313"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Capacity (Million m</w:t>
            </w:r>
            <w:r w:rsidRPr="0008241C">
              <w:rPr>
                <w:rFonts w:ascii="Times New Roman" w:hAnsi="Times New Roman"/>
                <w:vertAlign w:val="superscript"/>
                <w:lang w:eastAsia="ja-JP"/>
              </w:rPr>
              <w:t>3</w:t>
            </w:r>
            <w:r w:rsidRPr="0008241C">
              <w:rPr>
                <w:rFonts w:ascii="Times New Roman" w:hAnsi="Times New Roman"/>
                <w:lang w:eastAsia="ja-JP"/>
              </w:rPr>
              <w:t>/d)</w:t>
            </w:r>
          </w:p>
        </w:tc>
        <w:tc>
          <w:tcPr>
            <w:tcW w:w="2727" w:type="dxa"/>
          </w:tcPr>
          <w:p w14:paraId="6E2611D6"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Global market share (%)</w:t>
            </w:r>
          </w:p>
        </w:tc>
      </w:tr>
      <w:tr w:rsidR="00A01204" w:rsidRPr="0008241C" w14:paraId="04215388" w14:textId="77777777" w:rsidTr="00642B4F">
        <w:tc>
          <w:tcPr>
            <w:tcW w:w="1440" w:type="dxa"/>
          </w:tcPr>
          <w:p w14:paraId="6FA0B464"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1</w:t>
            </w:r>
          </w:p>
        </w:tc>
        <w:tc>
          <w:tcPr>
            <w:tcW w:w="2430" w:type="dxa"/>
          </w:tcPr>
          <w:p w14:paraId="033552AC"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Saudi Arabia</w:t>
            </w:r>
          </w:p>
        </w:tc>
        <w:tc>
          <w:tcPr>
            <w:tcW w:w="2430" w:type="dxa"/>
          </w:tcPr>
          <w:p w14:paraId="2FB14B28"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7.4</w:t>
            </w:r>
          </w:p>
        </w:tc>
        <w:tc>
          <w:tcPr>
            <w:tcW w:w="2727" w:type="dxa"/>
          </w:tcPr>
          <w:p w14:paraId="3F9CF9A0"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20.6</w:t>
            </w:r>
          </w:p>
        </w:tc>
      </w:tr>
      <w:tr w:rsidR="00A01204" w:rsidRPr="0008241C" w14:paraId="50F6BF7B" w14:textId="77777777" w:rsidTr="00642B4F">
        <w:tc>
          <w:tcPr>
            <w:tcW w:w="1440" w:type="dxa"/>
          </w:tcPr>
          <w:p w14:paraId="0D8E4B2C"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2</w:t>
            </w:r>
          </w:p>
        </w:tc>
        <w:tc>
          <w:tcPr>
            <w:tcW w:w="2430" w:type="dxa"/>
          </w:tcPr>
          <w:p w14:paraId="26E68465"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United Arab Emirates</w:t>
            </w:r>
          </w:p>
        </w:tc>
        <w:tc>
          <w:tcPr>
            <w:tcW w:w="2430" w:type="dxa"/>
          </w:tcPr>
          <w:p w14:paraId="7471CD03"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7.3</w:t>
            </w:r>
          </w:p>
        </w:tc>
        <w:tc>
          <w:tcPr>
            <w:tcW w:w="2727" w:type="dxa"/>
          </w:tcPr>
          <w:p w14:paraId="4CD2E061"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20.3</w:t>
            </w:r>
          </w:p>
        </w:tc>
      </w:tr>
      <w:tr w:rsidR="00A01204" w:rsidRPr="0008241C" w14:paraId="217CB303" w14:textId="77777777" w:rsidTr="00642B4F">
        <w:tc>
          <w:tcPr>
            <w:tcW w:w="1440" w:type="dxa"/>
          </w:tcPr>
          <w:p w14:paraId="251CAE26"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4</w:t>
            </w:r>
          </w:p>
        </w:tc>
        <w:tc>
          <w:tcPr>
            <w:tcW w:w="2430" w:type="dxa"/>
          </w:tcPr>
          <w:p w14:paraId="5851A0D3"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Kuwait</w:t>
            </w:r>
          </w:p>
        </w:tc>
        <w:tc>
          <w:tcPr>
            <w:tcW w:w="2430" w:type="dxa"/>
          </w:tcPr>
          <w:p w14:paraId="4E93A142"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2.1</w:t>
            </w:r>
          </w:p>
        </w:tc>
        <w:tc>
          <w:tcPr>
            <w:tcW w:w="2727" w:type="dxa"/>
          </w:tcPr>
          <w:p w14:paraId="109E3C51"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5.8</w:t>
            </w:r>
          </w:p>
        </w:tc>
      </w:tr>
      <w:tr w:rsidR="00A01204" w:rsidRPr="0008241C" w14:paraId="134499BF" w14:textId="77777777" w:rsidTr="00642B4F">
        <w:tc>
          <w:tcPr>
            <w:tcW w:w="1440" w:type="dxa"/>
          </w:tcPr>
          <w:p w14:paraId="47EC4DC9"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5</w:t>
            </w:r>
          </w:p>
        </w:tc>
        <w:tc>
          <w:tcPr>
            <w:tcW w:w="2430" w:type="dxa"/>
          </w:tcPr>
          <w:p w14:paraId="4F70EDBD"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Qatar</w:t>
            </w:r>
          </w:p>
        </w:tc>
        <w:tc>
          <w:tcPr>
            <w:tcW w:w="2430" w:type="dxa"/>
          </w:tcPr>
          <w:p w14:paraId="3A5D3DB5"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1.4</w:t>
            </w:r>
          </w:p>
        </w:tc>
        <w:tc>
          <w:tcPr>
            <w:tcW w:w="2727" w:type="dxa"/>
          </w:tcPr>
          <w:p w14:paraId="26151EA0"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3.9</w:t>
            </w:r>
          </w:p>
        </w:tc>
      </w:tr>
      <w:tr w:rsidR="00A01204" w:rsidRPr="0008241C" w14:paraId="2DAB20E8" w14:textId="77777777" w:rsidTr="00642B4F">
        <w:tc>
          <w:tcPr>
            <w:tcW w:w="1440" w:type="dxa"/>
          </w:tcPr>
          <w:p w14:paraId="49CB0203"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7</w:t>
            </w:r>
          </w:p>
        </w:tc>
        <w:tc>
          <w:tcPr>
            <w:tcW w:w="2430" w:type="dxa"/>
          </w:tcPr>
          <w:p w14:paraId="0C190DD3"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China</w:t>
            </w:r>
          </w:p>
        </w:tc>
        <w:tc>
          <w:tcPr>
            <w:tcW w:w="2430" w:type="dxa"/>
          </w:tcPr>
          <w:p w14:paraId="38341E3C"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1.1</w:t>
            </w:r>
          </w:p>
        </w:tc>
        <w:tc>
          <w:tcPr>
            <w:tcW w:w="2727" w:type="dxa"/>
          </w:tcPr>
          <w:p w14:paraId="4278C1AF"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2.9</w:t>
            </w:r>
          </w:p>
        </w:tc>
      </w:tr>
      <w:tr w:rsidR="00A01204" w:rsidRPr="0008241C" w14:paraId="23C18582" w14:textId="77777777" w:rsidTr="00642B4F">
        <w:tc>
          <w:tcPr>
            <w:tcW w:w="1440" w:type="dxa"/>
          </w:tcPr>
          <w:p w14:paraId="191A1EF4"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10</w:t>
            </w:r>
          </w:p>
        </w:tc>
        <w:tc>
          <w:tcPr>
            <w:tcW w:w="2430" w:type="dxa"/>
          </w:tcPr>
          <w:p w14:paraId="1A2232BC"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Oman</w:t>
            </w:r>
          </w:p>
        </w:tc>
        <w:tc>
          <w:tcPr>
            <w:tcW w:w="2430" w:type="dxa"/>
          </w:tcPr>
          <w:p w14:paraId="2D0123B3"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0.8</w:t>
            </w:r>
          </w:p>
        </w:tc>
        <w:tc>
          <w:tcPr>
            <w:tcW w:w="2727" w:type="dxa"/>
          </w:tcPr>
          <w:p w14:paraId="1FC355DB" w14:textId="77777777" w:rsidR="00A01204" w:rsidRPr="0008241C" w:rsidRDefault="00A01204" w:rsidP="00A01204">
            <w:pPr>
              <w:autoSpaceDE w:val="0"/>
              <w:autoSpaceDN w:val="0"/>
              <w:adjustRightInd w:val="0"/>
              <w:jc w:val="center"/>
              <w:rPr>
                <w:rFonts w:ascii="Times New Roman" w:hAnsi="Times New Roman"/>
                <w:lang w:eastAsia="ja-JP"/>
              </w:rPr>
            </w:pPr>
            <w:r w:rsidRPr="0008241C">
              <w:rPr>
                <w:rFonts w:ascii="Times New Roman" w:hAnsi="Times New Roman"/>
                <w:lang w:eastAsia="ja-JP"/>
              </w:rPr>
              <w:t>2.2</w:t>
            </w:r>
          </w:p>
        </w:tc>
      </w:tr>
    </w:tbl>
    <w:p w14:paraId="522B82A0" w14:textId="77777777" w:rsidR="00A01204" w:rsidRPr="0008241C" w:rsidRDefault="00A01204" w:rsidP="00A01204">
      <w:pPr>
        <w:autoSpaceDE w:val="0"/>
        <w:autoSpaceDN w:val="0"/>
        <w:adjustRightInd w:val="0"/>
        <w:rPr>
          <w:sz w:val="22"/>
          <w:szCs w:val="22"/>
        </w:rPr>
      </w:pPr>
    </w:p>
    <w:p w14:paraId="6A3F0904" w14:textId="77777777" w:rsidR="00A01204" w:rsidRPr="0008241C" w:rsidRDefault="00A01204" w:rsidP="00A01204">
      <w:pPr>
        <w:autoSpaceDE w:val="0"/>
        <w:autoSpaceDN w:val="0"/>
        <w:adjustRightInd w:val="0"/>
        <w:rPr>
          <w:sz w:val="22"/>
          <w:szCs w:val="22"/>
        </w:rPr>
      </w:pPr>
      <w:r w:rsidRPr="0008241C">
        <w:rPr>
          <w:sz w:val="22"/>
          <w:szCs w:val="22"/>
        </w:rPr>
        <w:t xml:space="preserve">Despite the many benefits this technology has to offer, concerns rise over potential negative impacts on social and ecological systems caused by desalination plants and the indirect impacts through their high use of energy </w:t>
      </w:r>
      <w:r w:rsidRPr="0008241C">
        <w:rPr>
          <w:sz w:val="22"/>
          <w:szCs w:val="22"/>
        </w:rPr>
        <w:fldChar w:fldCharType="begin" w:fldLock="1"/>
      </w:r>
      <w:r w:rsidRPr="0008241C">
        <w:rPr>
          <w:sz w:val="22"/>
          <w:szCs w:val="22"/>
        </w:rPr>
        <w:instrText>ADDIN CSL_CITATION {"citationItems":[{"id":"ITEM-1","itemData":{"DOI":"10.1126/science.1200488","ISBN":"1095-9203 (Electronic)\\r0036-8075 (Linking)","ISSN":"0036-8075","PMID":"21817042","abstract":"In recent years, numerous large-scale seawater desalination plants have been built in water-stressed countries to augment available water resources, and construction of new desalination plants is expected to increase in the near future. Despite major advancements in desalination technologies, seawater desalination is still more energy intensive compared to conventional technologies for the treatment of fresh water. There are also concerns about the potential environmental impacts of large-scale seawater desalination plants. Here, we review the possible reductions in energy demand by state-of-the-art seawater desalination technologies, the potential role of advanced materials and innovative technologies in improving performance, and the sustainability of desalination as a technological solution to global water shortages.","author":[{"dropping-particle":"","family":"Elimelech","given":"M.","non-dropping-particle":"","parse-names":false,"suffix":""},{"dropping-particle":"","family":"Phillip","given":"W. A.","non-dropping-particle":"","parse-names":false,"suffix":""}],"container-title":"Science","id":"ITEM-1","issued":{"date-parts":[["2011"]]},"title":"The Future of Seawater Desalination: Energy, Technology, and the Environment","type":"article-journal"},"uris":["http://www.mendeley.com/documents/?uuid=a920ce64-0fe0-3e24-9f26-2f4c600e1416"]}],"mendeley":{"formattedCitation":"(Elimelech &amp; Phillip, 2011)","plainTextFormattedCitation":"(Elimelech &amp; Phillip, 2011)","previouslyFormattedCitation":"(Elimelech &amp; Phillip, 2011)"},"properties":{"noteIndex":0},"schema":"https://github.com/citation-style-language/schema/raw/master/csl-citation.json"}</w:instrText>
      </w:r>
      <w:r w:rsidRPr="0008241C">
        <w:rPr>
          <w:sz w:val="22"/>
          <w:szCs w:val="22"/>
        </w:rPr>
        <w:fldChar w:fldCharType="separate"/>
      </w:r>
      <w:r w:rsidRPr="0008241C">
        <w:rPr>
          <w:noProof/>
          <w:sz w:val="22"/>
          <w:szCs w:val="22"/>
        </w:rPr>
        <w:t>(Elimelech &amp; Phillip, 2011)</w:t>
      </w:r>
      <w:r w:rsidRPr="0008241C">
        <w:rPr>
          <w:sz w:val="22"/>
          <w:szCs w:val="22"/>
        </w:rPr>
        <w:fldChar w:fldCharType="end"/>
      </w:r>
      <w:r w:rsidRPr="0008241C">
        <w:rPr>
          <w:sz w:val="22"/>
          <w:szCs w:val="22"/>
        </w:rPr>
        <w:t>. On the one hand, desalination enhances the security of water resources, protects aquatic ecosystems and prevents groundwater depletion and saline intrusion</w:t>
      </w:r>
      <w:r w:rsidRPr="0008241C">
        <w:rPr>
          <w:sz w:val="22"/>
          <w:szCs w:val="22"/>
          <w:lang w:val="en-US"/>
        </w:rPr>
        <w:t>.D</w:t>
      </w:r>
      <w:r w:rsidRPr="0008241C">
        <w:rPr>
          <w:sz w:val="22"/>
          <w:szCs w:val="22"/>
        </w:rPr>
        <w:t xml:space="preserve">esalination is nonetheless associated with environmental impacts such as greenhouse gas emissions. Brine discharge including chemicals from pre-treatment processes can damage coastal habitats and threaten marine ecosystem </w:t>
      </w:r>
      <w:r w:rsidRPr="0008241C">
        <w:rPr>
          <w:sz w:val="22"/>
          <w:szCs w:val="22"/>
        </w:rPr>
        <w:fldChar w:fldCharType="begin" w:fldLock="1"/>
      </w:r>
      <w:r w:rsidRPr="0008241C">
        <w:rPr>
          <w:sz w:val="22"/>
          <w:szCs w:val="22"/>
        </w:rPr>
        <w:instrText>ADDIN CSL_CITATION {"citationItems":[{"id":"ITEM-1","itemData":{"author":[{"dropping-particle":"","family":"Peluffo","given":"Alexandre","non-dropping-particle":"","parse-names":false,"suffix":""},{"dropping-particle":"","family":"Neger","given":"Yulia","non-dropping-particle":"","parse-names":false,"suffix":""}],"id":"ITEM-1","issued":{"date-parts":[["2014"]]},"publisher":"Environmental Research and Teaching Institute","publisher-place":"Paris","title":"Seawater desalination : technical, environmental and social aspects","type":"book"},"uris":["http://www.mendeley.com/documents/?uuid=4bdb1683-fe8f-3377-aeb0-40f025794500"]},{"id":"ITEM-2","itemData":{"author":[{"dropping-particle":"","family":"Al-Jamal K.","given":"","non-dropping-particle":"","parse-names":false,"suffix":""},{"dropping-particle":"","family":"M.","given":"Schiffler","non-dropping-particle":"","parse-names":false,"suffix":""}],"id":"ITEM-2","issued":{"date-parts":[["2009"]]},"title":"Desalination Opportunities and Challenges in the Middle East and North Africa Region","type":"book"},"uris":["http://www.mendeley.com/documents/?uuid=cb031e7d-de19-3adf-9a0c-7d705ca7c6c9"]}],"mendeley":{"formattedCitation":"(Al-Jamal K. &amp; M., 2009; Peluffo &amp; Neger, 2014)","plainTextFormattedCitation":"(Al-Jamal K. &amp; M., 2009; Peluffo &amp; Neger, 2014)","previouslyFormattedCitation":"(Al-Jamal K. &amp; M., 2009; Peluffo &amp; Neger, 2014)"},"properties":{"noteIndex":0},"schema":"https://github.com/citation-style-language/schema/raw/master/csl-citation.json"}</w:instrText>
      </w:r>
      <w:r w:rsidRPr="0008241C">
        <w:rPr>
          <w:sz w:val="22"/>
          <w:szCs w:val="22"/>
        </w:rPr>
        <w:fldChar w:fldCharType="separate"/>
      </w:r>
      <w:r w:rsidRPr="0008241C">
        <w:rPr>
          <w:noProof/>
          <w:sz w:val="22"/>
          <w:szCs w:val="22"/>
        </w:rPr>
        <w:t>(Al-Jamal K. &amp; M., 2009; Peluffo &amp; Neger, 2014)</w:t>
      </w:r>
      <w:r w:rsidRPr="0008241C">
        <w:rPr>
          <w:sz w:val="22"/>
          <w:szCs w:val="22"/>
        </w:rPr>
        <w:fldChar w:fldCharType="end"/>
      </w:r>
      <w:r w:rsidRPr="0008241C">
        <w:rPr>
          <w:sz w:val="22"/>
          <w:szCs w:val="22"/>
        </w:rPr>
        <w:t>.</w:t>
      </w:r>
    </w:p>
    <w:p w14:paraId="0F49D6F1" w14:textId="77777777" w:rsidR="00A01204" w:rsidRPr="0008241C" w:rsidRDefault="00A01204" w:rsidP="00A01204">
      <w:pPr>
        <w:autoSpaceDE w:val="0"/>
        <w:autoSpaceDN w:val="0"/>
        <w:adjustRightInd w:val="0"/>
        <w:rPr>
          <w:sz w:val="22"/>
          <w:szCs w:val="22"/>
        </w:rPr>
      </w:pPr>
    </w:p>
    <w:p w14:paraId="1EC79207" w14:textId="4F9F25C7" w:rsidR="00A01204" w:rsidRPr="0008241C" w:rsidRDefault="00A01204" w:rsidP="00A01204">
      <w:pPr>
        <w:autoSpaceDE w:val="0"/>
        <w:autoSpaceDN w:val="0"/>
        <w:adjustRightInd w:val="0"/>
        <w:rPr>
          <w:sz w:val="22"/>
          <w:szCs w:val="22"/>
        </w:rPr>
      </w:pPr>
      <w:r w:rsidRPr="0008241C">
        <w:rPr>
          <w:sz w:val="22"/>
          <w:szCs w:val="22"/>
        </w:rPr>
        <w:t xml:space="preserve">In the last decade, the significant improvement in water treatment industry, including membrane technology and equipment manufacture has reduced greatly the cost of freshwater production. For example, desalination by reverse osmosis technology is the most recent advance and improve energy </w:t>
      </w:r>
      <w:r w:rsidRPr="0008241C">
        <w:rPr>
          <w:sz w:val="22"/>
          <w:szCs w:val="22"/>
        </w:rPr>
        <w:lastRenderedPageBreak/>
        <w:t>efficiency by around 25</w:t>
      </w:r>
      <w:r w:rsidR="00C934E9">
        <w:rPr>
          <w:sz w:val="22"/>
          <w:szCs w:val="22"/>
        </w:rPr>
        <w:t xml:space="preserve"> per cent</w:t>
      </w:r>
      <w:r w:rsidRPr="0008241C">
        <w:rPr>
          <w:sz w:val="22"/>
          <w:szCs w:val="22"/>
        </w:rPr>
        <w:t xml:space="preserve"> (WEF, 2009). Since conventional desalination methods always require a high energy input, the depletion of fossil fuels makes it imperative to consider alternate energy sources like photovoltaic (PV), wind and nuclear energy (Shannon </w:t>
      </w:r>
      <w:r w:rsidRPr="0008241C">
        <w:rPr>
          <w:i/>
          <w:sz w:val="22"/>
          <w:szCs w:val="22"/>
        </w:rPr>
        <w:t xml:space="preserve">et al,. </w:t>
      </w:r>
      <w:r w:rsidRPr="0008241C">
        <w:rPr>
          <w:sz w:val="22"/>
          <w:szCs w:val="22"/>
        </w:rPr>
        <w:t xml:space="preserve">2008; Nair &amp; Kumar, 2012). Biological approaches to desalination without energy input are also starting to be developed, but require more applied research to be used at a very wide scale </w:t>
      </w:r>
      <w:r w:rsidRPr="0008241C">
        <w:rPr>
          <w:sz w:val="22"/>
          <w:szCs w:val="22"/>
        </w:rPr>
        <w:fldChar w:fldCharType="begin" w:fldLock="1"/>
      </w:r>
      <w:r w:rsidRPr="0008241C">
        <w:rPr>
          <w:sz w:val="22"/>
          <w:szCs w:val="22"/>
        </w:rPr>
        <w:instrText>ADDIN CSL_CITATION {"citationItems":[{"id":"ITEM-1","itemData":{"author":[{"dropping-particle":"","family":"Peluffo","given":"Alexandre","non-dropping-particle":"","parse-names":false,"suffix":""},{"dropping-particle":"","family":"Neger","given":"Yulia","non-dropping-particle":"","parse-names":false,"suffix":""}],"id":"ITEM-1","issued":{"date-parts":[["2014"]]},"publisher":"Environmental Research and Teaching Institute","publisher-place":"Paris","title":"Seawater desalination : technical, environmental and social aspects","type":"book"},"uris":["http://www.mendeley.com/documents/?uuid=4bdb1683-fe8f-3377-aeb0-40f025794500"]}],"mendeley":{"formattedCitation":"(Peluffo &amp; Neger, 2014)","plainTextFormattedCitation":"(Peluffo &amp; Neger, 2014)","previouslyFormattedCitation":"(Peluffo &amp; Neger, 2014)"},"properties":{"noteIndex":0},"schema":"https://github.com/citation-style-language/schema/raw/master/csl-citation.json"}</w:instrText>
      </w:r>
      <w:r w:rsidRPr="0008241C">
        <w:rPr>
          <w:sz w:val="22"/>
          <w:szCs w:val="22"/>
        </w:rPr>
        <w:fldChar w:fldCharType="separate"/>
      </w:r>
      <w:r w:rsidRPr="0008241C">
        <w:rPr>
          <w:noProof/>
          <w:sz w:val="22"/>
          <w:szCs w:val="22"/>
        </w:rPr>
        <w:t>(Peluffo &amp; Neger, 2014)</w:t>
      </w:r>
      <w:r w:rsidRPr="0008241C">
        <w:rPr>
          <w:sz w:val="22"/>
          <w:szCs w:val="22"/>
        </w:rPr>
        <w:fldChar w:fldCharType="end"/>
      </w:r>
      <w:r w:rsidRPr="0008241C">
        <w:rPr>
          <w:sz w:val="22"/>
          <w:szCs w:val="22"/>
        </w:rPr>
        <w:t>. In the Asia-Pacific region, the first large desalination plant powered almost entirely by renewable energy (an 80MW wind park) was commissioned in Perth, Australia, in 2008 (Al-Jamal &amp; Schiffler, 2009).</w:t>
      </w:r>
    </w:p>
    <w:p w14:paraId="6939CC0A" w14:textId="77777777" w:rsidR="00A01204" w:rsidRPr="0008241C" w:rsidRDefault="00A01204" w:rsidP="00A01204">
      <w:pPr>
        <w:rPr>
          <w:sz w:val="22"/>
          <w:szCs w:val="22"/>
        </w:rPr>
      </w:pPr>
    </w:p>
    <w:p w14:paraId="69558FF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197" w:name="_Toc504317266"/>
      <w:bookmarkStart w:id="1198" w:name="_Toc504317959"/>
      <w:bookmarkStart w:id="1199" w:name="_Toc504321305"/>
      <w:r w:rsidRPr="0008241C">
        <w:rPr>
          <w:b/>
          <w:sz w:val="22"/>
          <w:szCs w:val="24"/>
        </w:rPr>
        <w:t>4.2.4.6 Nanotechnology</w:t>
      </w:r>
      <w:bookmarkEnd w:id="1197"/>
      <w:bookmarkEnd w:id="1198"/>
      <w:bookmarkEnd w:id="1199"/>
    </w:p>
    <w:p w14:paraId="128206DA" w14:textId="77777777" w:rsidR="00A01204" w:rsidRPr="0008241C" w:rsidRDefault="00A01204" w:rsidP="00A01204">
      <w:pPr>
        <w:rPr>
          <w:sz w:val="22"/>
          <w:szCs w:val="22"/>
        </w:rPr>
      </w:pPr>
    </w:p>
    <w:p w14:paraId="214D8B2D" w14:textId="77777777" w:rsidR="00A01204" w:rsidRPr="0008241C" w:rsidRDefault="00A01204" w:rsidP="00A01204">
      <w:pPr>
        <w:autoSpaceDE w:val="0"/>
        <w:autoSpaceDN w:val="0"/>
        <w:adjustRightInd w:val="0"/>
        <w:rPr>
          <w:color w:val="000000"/>
          <w:sz w:val="22"/>
          <w:szCs w:val="22"/>
        </w:rPr>
      </w:pPr>
      <w:r w:rsidRPr="0008241C">
        <w:rPr>
          <w:color w:val="000000"/>
          <w:sz w:val="22"/>
          <w:szCs w:val="22"/>
        </w:rPr>
        <w:t xml:space="preserve">In the Asia-Pacific region, nanotechnology is being promoted as a technological revolution, which is providing various engineered nanomaterials (i.e. nanoproducts) in countries such as Thailand, China, India, Korea, Japan and Australia </w:t>
      </w:r>
      <w:r w:rsidRPr="0008241C">
        <w:rPr>
          <w:color w:val="000000"/>
          <w:sz w:val="22"/>
          <w:szCs w:val="22"/>
        </w:rPr>
        <w:fldChar w:fldCharType="begin" w:fldLock="1"/>
      </w:r>
      <w:r w:rsidRPr="0008241C">
        <w:rPr>
          <w:color w:val="000000"/>
          <w:sz w:val="22"/>
          <w:szCs w:val="22"/>
        </w:rPr>
        <w:instrText>ADDIN CSL_CITATION {"citationItems":[{"id":"ITEM-1","itemData":{"author":[{"dropping-particle":"","family":"Senjen","given":"R.","non-dropping-particle":"","parse-names":false,"suffix":""},{"dropping-particle":"","family":"Foladori","given":"G.","non-dropping-particle":"","parse-names":false,"suffix":""},{"dropping-particle":"","family":"Azoulay","given":"D.","non-dropping-particle":"","parse-names":false,"suffix":""}],"id":"ITEM-1","issued":{"date-parts":[["2013"]]},"title":"Social and environmental implications of nano-technology development in Asia-Pacific","type":"report"},"uris":["http://www.mendeley.com/documents/?uuid=b56d6014-a487-3634-b972-6d896725b754"]}],"mendeley":{"formattedCitation":"(Senjen &lt;i&gt;et al.&lt;/i&gt;, 2013)","plainTextFormattedCitation":"(Senjen et al., 2013)","previouslyFormattedCitation":"(Senjen &lt;i&gt;et al.&lt;/i&gt;, 2013)"},"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Senjen </w:t>
      </w:r>
      <w:r w:rsidRPr="0008241C">
        <w:rPr>
          <w:i/>
          <w:noProof/>
          <w:color w:val="000000"/>
          <w:sz w:val="22"/>
          <w:szCs w:val="22"/>
        </w:rPr>
        <w:t>et al.</w:t>
      </w:r>
      <w:r w:rsidRPr="0008241C">
        <w:rPr>
          <w:noProof/>
          <w:color w:val="000000"/>
          <w:sz w:val="22"/>
          <w:szCs w:val="22"/>
        </w:rPr>
        <w:t>, 2013)</w:t>
      </w:r>
      <w:r w:rsidRPr="0008241C">
        <w:rPr>
          <w:color w:val="000000"/>
          <w:sz w:val="22"/>
          <w:szCs w:val="22"/>
        </w:rPr>
        <w:fldChar w:fldCharType="end"/>
      </w:r>
      <w:r w:rsidRPr="0008241C">
        <w:rPr>
          <w:color w:val="000000"/>
          <w:sz w:val="22"/>
          <w:szCs w:val="22"/>
        </w:rPr>
        <w:t xml:space="preserve">. In several Asia-Pacific countries, nanotechnology has been declared a strategic sector of scientific and technological development, with an extensive associated R&amp;D input. It was hoped that this technology could provide new ways of solving some of the chronic challenges faced by human society, such as health care, and water, food, and energy provisions </w:t>
      </w:r>
      <w:r w:rsidRPr="0008241C">
        <w:rPr>
          <w:color w:val="000000"/>
          <w:sz w:val="22"/>
          <w:szCs w:val="22"/>
        </w:rPr>
        <w:fldChar w:fldCharType="begin" w:fldLock="1"/>
      </w:r>
      <w:r w:rsidRPr="0008241C">
        <w:rPr>
          <w:color w:val="000000"/>
          <w:sz w:val="22"/>
          <w:szCs w:val="22"/>
        </w:rPr>
        <w:instrText>ADDIN CSL_CITATION {"citationItems":[{"id":"ITEM-1","itemData":{"author":[{"dropping-particle":"","family":"Senjen","given":"R.","non-dropping-particle":"","parse-names":false,"suffix":""},{"dropping-particle":"","family":"Foladori","given":"G.","non-dropping-particle":"","parse-names":false,"suffix":""},{"dropping-particle":"","family":"Azoulay","given":"D.","non-dropping-particle":"","parse-names":false,"suffix":""}],"id":"ITEM-1","issued":{"date-parts":[["2013"]]},"title":"Social and environmental implications of nano-technology development in Asia-Pacific","type":"report"},"uris":["http://www.mendeley.com/documents/?uuid=b56d6014-a487-3634-b972-6d896725b754"]}],"mendeley":{"formattedCitation":"(Senjen &lt;i&gt;et al.&lt;/i&gt;, 2013)","plainTextFormattedCitation":"(Senjen et al., 2013)","previouslyFormattedCitation":"(Senjen &lt;i&gt;et al.&lt;/i&gt;, 2013)"},"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Senjen </w:t>
      </w:r>
      <w:r w:rsidRPr="0008241C">
        <w:rPr>
          <w:i/>
          <w:noProof/>
          <w:color w:val="000000"/>
          <w:sz w:val="22"/>
          <w:szCs w:val="22"/>
        </w:rPr>
        <w:t>et al.</w:t>
      </w:r>
      <w:r w:rsidRPr="0008241C">
        <w:rPr>
          <w:noProof/>
          <w:color w:val="000000"/>
          <w:sz w:val="22"/>
          <w:szCs w:val="22"/>
        </w:rPr>
        <w:t>, 2013)</w:t>
      </w:r>
      <w:r w:rsidRPr="0008241C">
        <w:rPr>
          <w:color w:val="000000"/>
          <w:sz w:val="22"/>
          <w:szCs w:val="22"/>
        </w:rPr>
        <w:fldChar w:fldCharType="end"/>
      </w:r>
      <w:r w:rsidRPr="0008241C">
        <w:rPr>
          <w:color w:val="000000"/>
          <w:sz w:val="22"/>
          <w:szCs w:val="22"/>
        </w:rPr>
        <w:t xml:space="preserve">. However, the potential risks and social implications of this new technology are also increasingly addressed </w:t>
      </w:r>
      <w:r w:rsidRPr="0008241C">
        <w:rPr>
          <w:color w:val="000000"/>
          <w:sz w:val="22"/>
          <w:szCs w:val="22"/>
        </w:rPr>
        <w:fldChar w:fldCharType="begin" w:fldLock="1"/>
      </w:r>
      <w:r w:rsidRPr="0008241C">
        <w:rPr>
          <w:color w:val="000000"/>
          <w:sz w:val="22"/>
          <w:szCs w:val="22"/>
        </w:rPr>
        <w:instrText>ADDIN CSL_CITATION {"citationItems":[{"id":"ITEM-1","itemData":{"author":[{"dropping-particle":"","family":"Gyory","given":"S.","non-dropping-particle":"","parse-names":false,"suffix":""}],"container-title":"Chain Reaction","id":"ITEM-1","issued":{"date-parts":[["2007"]]},"page":"23-26","title":"Nanotechnology and the Environment: The Nano-Atomic reconstruction of Nature","type":"article-journal","volume":"97"},"uris":["http://www.mendeley.com/documents/?uuid=04e6f97c-6f9e-3432-971e-e272bd2639fa"]},{"id":"ITEM-2","itemData":{"abstract":"Technologies used within our environment are important aspect of our life; however, their environmental impacts are often not realized or considered. These impacts are expressed throughout the manufacturing, use and disposal of these products within our environmental premises and thus require monitoring and an understanding of each stage of technological life cycle. These technological accessories and machineries are located in our homes, offices, hospitals, schools (universities and colleges), laboratories, libraries, farms and every other place in our environmental premises, such technological accessories and machineries consumes various quantities of energy, but as a whole are not operating at optimal efficiency. The inefficient use and disposal of these technological by-products within our environment do not occur in the most environmentally sound manner possible, thus resulting in diverting unwanted places to landfills or storing them for extended periods of time. Both the inefficient use, manufacturing and disposal leads to generation and release of toxic compounds into the environment. Most organizations and industries begin their efforts to decrease technological waste and minimize their environmental impact by tackling small and focused problems. For example, there are chlorinated plastics in cable wiring, lead in cathode ray tube (CRT) monitors, brominated flame retardants in computers, and mercury in LCD displays. This paper identified the needs for the implementation of environmental-wide green procurement strategies with respect to technology acquisition, use and disposal, as well as, offers recommendations regarding improvement of our environmental current systems.    DOI:  10.5901/ajis.2014.v3n7p83 ","author":[{"dropping-particle":"","family":"Kwazo","given":"H A","non-dropping-particle":"","parse-names":false,"suffix":""},{"dropping-particle":"","family":"Muhammad","given":"M U","non-dropping-particle":"","parse-names":false,"suffix":""},{"dropping-particle":"","family":"Tafida","given":"G M","non-dropping-particle":"","parse-names":false,"suffix":""},{"dropping-particle":"","family":"Mohammed","given":"S","non-dropping-particle":"","parse-names":false,"suffix":""}],"container-title":"Academic Journal of Interdisciplinary Studies; Vol 3, No 7 (2014): Special Issue - November 2014","id":"ITEM-2","issued":{"date-parts":[["2014"]]},"title":"Environmental Impact of Technologies","type":"article-journal"},"uris":["http://www.mendeley.com/documents/?uuid=2bd2832d-8823-4b5c-92bd-f30126df3ff1"]}],"mendeley":{"formattedCitation":"(Gyory, 2007; Kwazo &lt;i&gt;et al.&lt;/i&gt;, 2014)","plainTextFormattedCitation":"(Gyory, 2007; Kwazo et al., 2014)","previouslyFormattedCitation":"(Gyory, 2007; Kwazo &lt;i&gt;et al.&lt;/i&gt;, 2014)"},"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Gyory, 2007; Kwazo </w:t>
      </w:r>
      <w:r w:rsidRPr="0008241C">
        <w:rPr>
          <w:i/>
          <w:noProof/>
          <w:color w:val="000000"/>
          <w:sz w:val="22"/>
          <w:szCs w:val="22"/>
        </w:rPr>
        <w:t>et al.</w:t>
      </w:r>
      <w:r w:rsidRPr="0008241C">
        <w:rPr>
          <w:noProof/>
          <w:color w:val="000000"/>
          <w:sz w:val="22"/>
          <w:szCs w:val="22"/>
        </w:rPr>
        <w:t>, 2014)</w:t>
      </w:r>
      <w:r w:rsidRPr="0008241C">
        <w:rPr>
          <w:color w:val="000000"/>
          <w:sz w:val="22"/>
          <w:szCs w:val="22"/>
        </w:rPr>
        <w:fldChar w:fldCharType="end"/>
      </w:r>
      <w:r w:rsidRPr="0008241C">
        <w:rPr>
          <w:color w:val="000000"/>
          <w:sz w:val="22"/>
          <w:szCs w:val="22"/>
        </w:rPr>
        <w:t xml:space="preserve">. </w:t>
      </w:r>
    </w:p>
    <w:p w14:paraId="36E0F6BE" w14:textId="77777777" w:rsidR="00A01204" w:rsidRPr="0008241C" w:rsidRDefault="00A01204" w:rsidP="00A01204">
      <w:pPr>
        <w:autoSpaceDE w:val="0"/>
        <w:autoSpaceDN w:val="0"/>
        <w:adjustRightInd w:val="0"/>
        <w:rPr>
          <w:color w:val="000000"/>
          <w:sz w:val="22"/>
          <w:szCs w:val="22"/>
        </w:rPr>
      </w:pPr>
    </w:p>
    <w:p w14:paraId="6F66B61B" w14:textId="77777777" w:rsidR="00A01204" w:rsidRPr="0008241C" w:rsidRDefault="00A01204" w:rsidP="00A01204">
      <w:pPr>
        <w:autoSpaceDE w:val="0"/>
        <w:autoSpaceDN w:val="0"/>
        <w:adjustRightInd w:val="0"/>
        <w:rPr>
          <w:color w:val="000000"/>
          <w:sz w:val="22"/>
          <w:szCs w:val="22"/>
        </w:rPr>
      </w:pPr>
      <w:r w:rsidRPr="0008241C">
        <w:rPr>
          <w:color w:val="000000"/>
          <w:sz w:val="22"/>
          <w:szCs w:val="22"/>
        </w:rPr>
        <w:t xml:space="preserve">Currently it is widely accepted that industrial-scale manufacturing and use of nanomaterials carries a significant risk to human and environment health </w:t>
      </w:r>
      <w:r w:rsidRPr="0008241C">
        <w:rPr>
          <w:color w:val="000000"/>
          <w:sz w:val="22"/>
          <w:szCs w:val="22"/>
        </w:rPr>
        <w:fldChar w:fldCharType="begin" w:fldLock="1"/>
      </w:r>
      <w:r w:rsidRPr="0008241C">
        <w:rPr>
          <w:color w:val="000000"/>
          <w:sz w:val="22"/>
          <w:szCs w:val="22"/>
        </w:rPr>
        <w:instrText>ADDIN CSL_CITATION {"citationItems":[{"id":"ITEM-1","itemData":{"author":[{"dropping-particle":"","family":"CDC-NIOSH","given":"","non-dropping-particle":"","parse-names":false,"suffix":""}],"id":"ITEM-1","issued":{"date-parts":[["2014"]]},"number-of-pages":"1-800","title":"Filling the Knowledge Gaps for Safe Nanotechnology in the Workplace","type":"report","volume":"TTY"},"uris":["http://www.mendeley.com/documents/?uuid=b4b6e9cb-05da-3496-b547-4d2f361fad69"]},{"id":"ITEM-2","itemData":{"abstract":"Technologies used within our environment are important aspect of our life; however, their environmental impacts are often not realized or considered. These impacts are expressed throughout the manufacturing, use and disposal of these products within our environmental premises and thus require monitoring and an understanding of each stage of technological life cycle. These technological accessories and machineries are located in our homes, offices, hospitals, schools (universities and colleges), laboratories, libraries, farms and every other place in our environmental premises, such technological accessories and machineries consumes various quantities of energy, but as a whole are not operating at optimal efficiency. The inefficient use and disposal of these technological by-products within our environment do not occur in the most environmentally sound manner possible, thus resulting in diverting unwanted places to landfills or storing them for extended periods of time. Both the inefficient use, manufacturing and disposal leads to generation and release of toxic compounds into the environment. Most organizations and industries begin their efforts to decrease technological waste and minimize their environmental impact by tackling small and focused problems. For example, there are chlorinated plastics in cable wiring, lead in cathode ray tube (CRT) monitors, brominated flame retardants in computers, and mercury in LCD displays. This paper identified the needs for the implementation of environmental-wide green procurement strategies with respect to technology acquisition, use and disposal, as well as, offers recommendations regarding improvement of our environmental current systems.    DOI:  10.5901/ajis.2014.v3n7p83 ","author":[{"dropping-particle":"","family":"Kwazo","given":"H A","non-dropping-particle":"","parse-names":false,"suffix":""},{"dropping-particle":"","family":"Muhammad","given":"M U","non-dropping-particle":"","parse-names":false,"suffix":""},{"dropping-particle":"","family":"Tafida","given":"G M","non-dropping-particle":"","parse-names":false,"suffix":""},{"dropping-particle":"","family":"Mohammed","given":"S","non-dropping-particle":"","parse-names":false,"suffix":""}],"container-title":"Academic Journal of Interdisciplinary Studies; Vol 3, No 7 (2014): Special Issue - November 2014","id":"ITEM-2","issued":{"date-parts":[["2014"]]},"title":"Environmental Impact of Technologies","type":"article-journal"},"uris":["http://www.mendeley.com/documents/?uuid=2bd2832d-8823-4b5c-92bd-f30126df3ff1"]}],"mendeley":{"formattedCitation":"(CDC-NIOSH, 2014; Kwazo &lt;i&gt;et al.&lt;/i&gt;, 2014)","plainTextFormattedCitation":"(CDC-NIOSH, 2014; Kwazo et al., 2014)","previouslyFormattedCitation":"(CDC-NIOSH, 2014; Kwazo &lt;i&gt;et al.&lt;/i&gt;, 2014)"},"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CDC-NIOSH, 2014; Kwazo </w:t>
      </w:r>
      <w:r w:rsidRPr="0008241C">
        <w:rPr>
          <w:i/>
          <w:noProof/>
          <w:color w:val="000000"/>
          <w:sz w:val="22"/>
          <w:szCs w:val="22"/>
        </w:rPr>
        <w:t>et al.</w:t>
      </w:r>
      <w:r w:rsidRPr="0008241C">
        <w:rPr>
          <w:noProof/>
          <w:color w:val="000000"/>
          <w:sz w:val="22"/>
          <w:szCs w:val="22"/>
        </w:rPr>
        <w:t>, 2014)</w:t>
      </w:r>
      <w:r w:rsidRPr="0008241C">
        <w:rPr>
          <w:color w:val="000000"/>
          <w:sz w:val="22"/>
          <w:szCs w:val="22"/>
        </w:rPr>
        <w:fldChar w:fldCharType="end"/>
      </w:r>
      <w:r w:rsidRPr="0008241C">
        <w:rPr>
          <w:color w:val="000000"/>
          <w:sz w:val="22"/>
          <w:szCs w:val="22"/>
        </w:rPr>
        <w:t xml:space="preserve">. Some nanoparticle products are known to have unintended consequences, although their effects are often not fully understood. Ecotoxicological impacts of nanoparticles and the potential for bioaccumulation in plants and microorganisms and further accumulation through the food chain is a subject of current research, as nanoparticles are considered to present novel environmental impacts </w:t>
      </w:r>
      <w:r w:rsidRPr="0008241C">
        <w:rPr>
          <w:color w:val="000000"/>
          <w:sz w:val="22"/>
          <w:szCs w:val="22"/>
        </w:rPr>
        <w:fldChar w:fldCharType="begin" w:fldLock="1"/>
      </w:r>
      <w:r w:rsidRPr="0008241C">
        <w:rPr>
          <w:color w:val="000000"/>
          <w:sz w:val="22"/>
          <w:szCs w:val="22"/>
        </w:rPr>
        <w:instrText>ADDIN CSL_CITATION {"citationItems":[{"id":"ITEM-1","itemData":{"author":[{"dropping-particle":"","family":"Gyory","given":"S.","non-dropping-particle":"","parse-names":false,"suffix":""}],"container-title":"Chain Reaction","id":"ITEM-1","issued":{"date-parts":[["2007"]]},"page":"23-26","title":"Nanotechnology and the Environment: The Nano-Atomic reconstruction of Nature","type":"article-journal","volume":"97"},"uris":["http://www.mendeley.com/documents/?uuid=04e6f97c-6f9e-3432-971e-e272bd2639fa"]}],"mendeley":{"formattedCitation":"(Gyory, 2007)","manualFormatting":"(Gyory, 2007)","plainTextFormattedCitation":"(Gyory, 2007)","previouslyFormattedCitation":"(Gyory, 2007)"},"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Gyory, 2007)</w:t>
      </w:r>
      <w:r w:rsidRPr="0008241C">
        <w:rPr>
          <w:color w:val="000000"/>
          <w:sz w:val="22"/>
          <w:szCs w:val="22"/>
        </w:rPr>
        <w:fldChar w:fldCharType="end"/>
      </w:r>
      <w:r w:rsidRPr="0008241C">
        <w:rPr>
          <w:color w:val="000000"/>
          <w:sz w:val="22"/>
          <w:szCs w:val="22"/>
        </w:rPr>
        <w:t xml:space="preserve">. Carbon nanotubes and other manufactured nanomaterials are increasingly used in many different industries, often being incorporated into products where the processes can present possibilities for workers to inhale those particles </w:t>
      </w:r>
      <w:r w:rsidRPr="0008241C">
        <w:rPr>
          <w:color w:val="000000"/>
          <w:sz w:val="22"/>
          <w:szCs w:val="22"/>
        </w:rPr>
        <w:fldChar w:fldCharType="begin" w:fldLock="1"/>
      </w:r>
      <w:r w:rsidRPr="0008241C">
        <w:rPr>
          <w:color w:val="000000"/>
          <w:sz w:val="22"/>
          <w:szCs w:val="22"/>
        </w:rPr>
        <w:instrText>ADDIN CSL_CITATION {"citationItems":[{"id":"ITEM-1","itemData":{"abstract":"Technologies used within our environment are important aspect of our life; however, their environmental impacts are often not realized or considered. These impacts are expressed throughout the manufacturing, use and disposal of these products within our environmental premises and thus require monitoring and an understanding of each stage of technological life cycle. These technological accessories and machineries are located in our homes, offices, hospitals, schools (universities and colleges), laboratories, libraries, farms and every other place in our environmental premises, such technological accessories and machineries consumes various quantities of energy, but as a whole are not operating at optimal efficiency. The inefficient use and disposal of these technological by-products within our environment do not occur in the most environmentally sound manner possible, thus resulting in diverting unwanted places to landfills or storing them for extended periods of time. Both the inefficient use, manufacturing and disposal leads to generation and release of toxic compounds into the environment. Most organizations and industries begin their efforts to decrease technological waste and minimize their environmental impact by tackling small and focused problems. For example, there are chlorinated plastics in cable wiring, lead in cathode ray tube (CRT) monitors, brominated flame retardants in computers, and mercury in LCD displays. This paper identified the needs for the implementation of environmental-wide green procurement strategies with respect to technology acquisition, use and disposal, as well as, offers recommendations regarding improvement of our environmental current systems.    DOI:  10.5901/ajis.2014.v3n7p83 ","author":[{"dropping-particle":"","family":"Kwazo","given":"H A","non-dropping-particle":"","parse-names":false,"suffix":""},{"dropping-particle":"","family":"Muhammad","given":"M U","non-dropping-particle":"","parse-names":false,"suffix":""},{"dropping-particle":"","family":"Tafida","given":"G M","non-dropping-particle":"","parse-names":false,"suffix":""},{"dropping-particle":"","family":"Mohammed","given":"S","non-dropping-particle":"","parse-names":false,"suffix":""}],"container-title":"Academic Journal of Interdisciplinary Studies; Vol 3, No 7 (2014): Special Issue - November 2014","id":"ITEM-1","issued":{"date-parts":[["2014"]]},"title":"Environmental Impact of Technologies","type":"article-journal"},"uris":["http://www.mendeley.com/documents/?uuid=2bd2832d-8823-4b5c-92bd-f30126df3ff1"]}],"mendeley":{"formattedCitation":"(Kwazo &lt;i&gt;et al.&lt;/i&gt;, 2014)","plainTextFormattedCitation":"(Kwazo et al., 2014)","previouslyFormattedCitation":"(Kwazo &lt;i&gt;et al.&lt;/i&gt;, 2014)"},"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Kwazo </w:t>
      </w:r>
      <w:r w:rsidRPr="0008241C">
        <w:rPr>
          <w:i/>
          <w:noProof/>
          <w:color w:val="000000"/>
          <w:sz w:val="22"/>
          <w:szCs w:val="22"/>
        </w:rPr>
        <w:t>et al.</w:t>
      </w:r>
      <w:r w:rsidRPr="0008241C">
        <w:rPr>
          <w:noProof/>
          <w:color w:val="000000"/>
          <w:sz w:val="22"/>
          <w:szCs w:val="22"/>
        </w:rPr>
        <w:t>, 2014)</w:t>
      </w:r>
      <w:r w:rsidRPr="0008241C">
        <w:rPr>
          <w:color w:val="000000"/>
          <w:sz w:val="22"/>
          <w:szCs w:val="22"/>
        </w:rPr>
        <w:fldChar w:fldCharType="end"/>
      </w:r>
      <w:r w:rsidRPr="0008241C">
        <w:rPr>
          <w:color w:val="000000"/>
          <w:sz w:val="22"/>
          <w:szCs w:val="22"/>
        </w:rPr>
        <w:t xml:space="preserve">. Nanomaterials contained in waste may also become hazardous through emissions since they may catalyse the formation, but could also aid the destruction, of other pollutants (e.g., dioxins) </w:t>
      </w:r>
      <w:r w:rsidRPr="0008241C">
        <w:rPr>
          <w:color w:val="000000"/>
          <w:sz w:val="22"/>
          <w:szCs w:val="22"/>
        </w:rPr>
        <w:fldChar w:fldCharType="begin" w:fldLock="1"/>
      </w:r>
      <w:r w:rsidRPr="0008241C">
        <w:rPr>
          <w:color w:val="000000"/>
          <w:sz w:val="22"/>
          <w:szCs w:val="22"/>
        </w:rPr>
        <w:instrText>ADDIN CSL_CITATION {"citationItems":[{"id":"ITEM-1","itemData":{"DOI":"10.1039/C3EM00224A","ISSN":"2050-7887","PMID":"23880913","abstract":"As nanotechnology-based products enter into widespread use, nanomaterials will end up in disposal waste streams that are ultimately discharged to the environment. One possible end-of-life scenario is incineration. This review attempts to ascertain the potential pathways by which nanomaterials may enter incinerator waste streams and the fate of these nanomaterials during the incineration process. Although the literature on incineration of nanomaterials is scarce, results from studies of their behavior at high temperature or in combustion environments for other applications can help predict their fate within an incinerator. Preliminary evidence suggests nanomaterials may catalyze the formation or destruction of combustion by-products. Depending on their composition, nanomaterials may undergo physical and chemical transformations within the incinerator, impacting their partitioning within the incineration system (e.g., bottom ash, fly ash) and the effectiveness of control technology for removing them. These transformations may also drastically affect nanomaterial transport and impacts in the environment. Current regulations on incinerator emissions do not specifically address nanomaterials, but limits on particle and metal emissions may prove somewhat effective at reducing the release of nanomaterials in incinerator effluent. Control technology used to meet these regulations, such as fabric filters, electrostatic precipitators, and wet electrostatic scrubbers, are expected to be at least partially effective at removing nanomaterials from incinerator flue gas.","author":[{"dropping-particle":"","family":"Holder","given":"Amara L.","non-dropping-particle":"","parse-names":false,"suffix":""},{"dropping-particle":"","family":"Vejerano","given":"Eric P.","non-dropping-particle":"","parse-names":false,"suffix":""},{"dropping-particle":"","family":"Zhou","given":"Xinzhe","non-dropping-particle":"","parse-names":false,"suffix":""},{"dropping-particle":"","family":"Marr","given":"Linsey C.","non-dropping-particle":"","parse-names":false,"suffix":""}],"container-title":"Environ. Sci.: Processes Impacts","id":"ITEM-1","issued":{"date-parts":[["2013"]]},"title":"Nanomaterial disposal by incineration","type":"article-journal"},"uris":["http://www.mendeley.com/documents/?uuid=17021d0f-3cb0-3eaf-a03b-73a18b0f7ed0"]}],"mendeley":{"formattedCitation":"(Holder &lt;i&gt;et al.&lt;/i&gt;, 2013)","plainTextFormattedCitation":"(Holder et al., 2013)","previouslyFormattedCitation":"(Holder &lt;i&gt;et al.&lt;/i&gt;, 2013)"},"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Holder </w:t>
      </w:r>
      <w:r w:rsidRPr="0008241C">
        <w:rPr>
          <w:i/>
          <w:noProof/>
          <w:color w:val="000000"/>
          <w:sz w:val="22"/>
          <w:szCs w:val="22"/>
        </w:rPr>
        <w:t>et al.</w:t>
      </w:r>
      <w:r w:rsidRPr="0008241C">
        <w:rPr>
          <w:noProof/>
          <w:color w:val="000000"/>
          <w:sz w:val="22"/>
          <w:szCs w:val="22"/>
        </w:rPr>
        <w:t>, 2013)</w:t>
      </w:r>
      <w:r w:rsidRPr="0008241C">
        <w:rPr>
          <w:color w:val="000000"/>
          <w:sz w:val="22"/>
          <w:szCs w:val="22"/>
        </w:rPr>
        <w:fldChar w:fldCharType="end"/>
      </w:r>
      <w:r w:rsidRPr="0008241C">
        <w:rPr>
          <w:color w:val="000000"/>
          <w:sz w:val="22"/>
          <w:szCs w:val="22"/>
        </w:rPr>
        <w:t xml:space="preserve">. However, due to a lack of suitable monitoring equipment and extensive knowledge gaps, ascertaining the ecotoxicity, or more generally the environmental impacts, of nanomaterials and their distribution in are still remain as an urgent and highly significant challenge to researchers and policymakers alike </w:t>
      </w:r>
      <w:r w:rsidRPr="0008241C">
        <w:rPr>
          <w:color w:val="000000"/>
          <w:sz w:val="22"/>
          <w:szCs w:val="22"/>
        </w:rPr>
        <w:fldChar w:fldCharType="begin" w:fldLock="1"/>
      </w:r>
      <w:r w:rsidRPr="0008241C">
        <w:rPr>
          <w:color w:val="000000"/>
          <w:sz w:val="22"/>
          <w:szCs w:val="22"/>
        </w:rPr>
        <w:instrText>ADDIN CSL_CITATION {"citationItems":[{"id":"ITEM-1","itemData":{"author":[{"dropping-particle":"","family":"Senjen","given":"R.","non-dropping-particle":"","parse-names":false,"suffix":""},{"dropping-particle":"","family":"Foladori","given":"G.","non-dropping-particle":"","parse-names":false,"suffix":""},{"dropping-particle":"","family":"Azoulay","given":"D.","non-dropping-particle":"","parse-names":false,"suffix":""}],"id":"ITEM-1","issued":{"date-parts":[["2013"]]},"title":"Social and environmental implications of nano-technology development in Asia-Pacific","type":"report"},"uris":["http://www.mendeley.com/documents/?uuid=b56d6014-a487-3634-b972-6d896725b754"]}],"mendeley":{"formattedCitation":"(Senjen &lt;i&gt;et al.&lt;/i&gt;, 2013)","plainTextFormattedCitation":"(Senjen et al., 2013)","previouslyFormattedCitation":"(Senjen &lt;i&gt;et al.&lt;/i&gt;, 2013)"},"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Senjen </w:t>
      </w:r>
      <w:r w:rsidRPr="0008241C">
        <w:rPr>
          <w:i/>
          <w:noProof/>
          <w:color w:val="000000"/>
          <w:sz w:val="22"/>
          <w:szCs w:val="22"/>
        </w:rPr>
        <w:t>et al.</w:t>
      </w:r>
      <w:r w:rsidRPr="0008241C">
        <w:rPr>
          <w:noProof/>
          <w:color w:val="000000"/>
          <w:sz w:val="22"/>
          <w:szCs w:val="22"/>
        </w:rPr>
        <w:t>, 2013)</w:t>
      </w:r>
      <w:r w:rsidRPr="0008241C">
        <w:rPr>
          <w:color w:val="000000"/>
          <w:sz w:val="22"/>
          <w:szCs w:val="22"/>
        </w:rPr>
        <w:fldChar w:fldCharType="end"/>
      </w:r>
      <w:r w:rsidRPr="0008241C">
        <w:rPr>
          <w:color w:val="000000"/>
          <w:sz w:val="22"/>
          <w:szCs w:val="22"/>
        </w:rPr>
        <w:t xml:space="preserve">. </w:t>
      </w:r>
    </w:p>
    <w:p w14:paraId="526516E7" w14:textId="77777777" w:rsidR="00A01204" w:rsidRPr="0008241C" w:rsidRDefault="00A01204" w:rsidP="00A01204">
      <w:pPr>
        <w:rPr>
          <w:b/>
          <w:sz w:val="22"/>
          <w:szCs w:val="22"/>
        </w:rPr>
      </w:pPr>
    </w:p>
    <w:p w14:paraId="0B2C87B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00" w:name="_Toc504317267"/>
      <w:bookmarkStart w:id="1201" w:name="_Toc504317960"/>
      <w:bookmarkStart w:id="1202" w:name="_Toc504321306"/>
      <w:r w:rsidRPr="0008241C">
        <w:rPr>
          <w:b/>
          <w:sz w:val="22"/>
          <w:szCs w:val="24"/>
        </w:rPr>
        <w:t>4.2.4.7 Research and Development (R&amp;D) investment and human resources</w:t>
      </w:r>
      <w:bookmarkEnd w:id="1200"/>
      <w:bookmarkEnd w:id="1201"/>
      <w:bookmarkEnd w:id="1202"/>
      <w:r w:rsidRPr="0008241C">
        <w:rPr>
          <w:b/>
          <w:sz w:val="22"/>
          <w:szCs w:val="24"/>
        </w:rPr>
        <w:t xml:space="preserve"> </w:t>
      </w:r>
    </w:p>
    <w:p w14:paraId="4660461C" w14:textId="77777777" w:rsidR="00A01204" w:rsidRPr="0008241C" w:rsidRDefault="00A01204" w:rsidP="00A01204">
      <w:pPr>
        <w:rPr>
          <w:sz w:val="22"/>
          <w:szCs w:val="22"/>
          <w:lang w:eastAsia="en-IN"/>
        </w:rPr>
      </w:pPr>
    </w:p>
    <w:p w14:paraId="766E81F3" w14:textId="6BF517CE" w:rsidR="00A01204" w:rsidRPr="0008241C" w:rsidRDefault="00A01204" w:rsidP="00A01204">
      <w:pPr>
        <w:autoSpaceDE w:val="0"/>
        <w:autoSpaceDN w:val="0"/>
        <w:adjustRightInd w:val="0"/>
        <w:rPr>
          <w:noProof/>
          <w:sz w:val="22"/>
          <w:szCs w:val="22"/>
          <w:lang w:eastAsia="en-IN"/>
        </w:rPr>
      </w:pPr>
      <w:r w:rsidRPr="0008241C">
        <w:rPr>
          <w:sz w:val="22"/>
          <w:szCs w:val="22"/>
        </w:rPr>
        <w:t xml:space="preserve">According to the </w:t>
      </w:r>
      <w:r w:rsidRPr="0008241C">
        <w:rPr>
          <w:noProof/>
          <w:sz w:val="22"/>
          <w:szCs w:val="22"/>
          <w:lang w:eastAsia="en-IN"/>
        </w:rPr>
        <w:t xml:space="preserve">2016 </w:t>
      </w:r>
      <w:r w:rsidRPr="0008241C">
        <w:rPr>
          <w:sz w:val="22"/>
          <w:szCs w:val="22"/>
        </w:rPr>
        <w:t xml:space="preserve">report of the </w:t>
      </w:r>
      <w:r w:rsidRPr="0008241C">
        <w:rPr>
          <w:noProof/>
          <w:sz w:val="22"/>
          <w:szCs w:val="22"/>
          <w:lang w:eastAsia="en-IN"/>
        </w:rPr>
        <w:t xml:space="preserve">Industrial Research Institute, </w:t>
      </w:r>
      <w:r w:rsidRPr="0008241C">
        <w:rPr>
          <w:sz w:val="22"/>
          <w:szCs w:val="22"/>
        </w:rPr>
        <w:t>Asian economies continue to grow faster than many other parts of the world. A small set of Asian countries including China, Japan, South Korea and India account for more than 40</w:t>
      </w:r>
      <w:r w:rsidR="00C934E9">
        <w:rPr>
          <w:sz w:val="22"/>
          <w:szCs w:val="22"/>
        </w:rPr>
        <w:t xml:space="preserve"> per cent</w:t>
      </w:r>
      <w:r w:rsidRPr="0008241C">
        <w:rPr>
          <w:sz w:val="22"/>
          <w:szCs w:val="22"/>
        </w:rPr>
        <w:t xml:space="preserve"> of all global R&amp;D investments </w:t>
      </w:r>
      <w:r w:rsidRPr="0008241C">
        <w:rPr>
          <w:sz w:val="22"/>
          <w:szCs w:val="22"/>
        </w:rPr>
        <w:fldChar w:fldCharType="begin" w:fldLock="1"/>
      </w:r>
      <w:r w:rsidRPr="0008241C">
        <w:rPr>
          <w:sz w:val="22"/>
          <w:szCs w:val="22"/>
        </w:rPr>
        <w:instrText>ADDIN CSL_CITATION {"citationItems":[{"id":"ITEM-1","itemData":{"abstract":"It is a privilege for the Industrial Research Institute (IRI) and Research-Technology Manage-ment (RTM) to partner with R&amp;D Magazine in the release of this 2016 global research and development funding forecast. This invaluable resource, drawn from the expertise of leaders in industry and academia, is a public service for policy makers, educators, researchers, econo-mists, innovation leaders and many others worldwide. The rate of growth in R&amp;D funding in 2015, and the location of that growth, are both significant. Trends are showing a return to growth, with only minor caveats, across most areas of R&amp;D spending. The increase in R&amp;D investment in Asia, particularly China, and the consecu-tive annual growth in R&amp;D spending in North America indicate a period of stability, security and healthy competition across industrial sectors. Despite the insecurities in certain parts of the world, interest in scientific and technological progress marches on across developed mar-kets. History teaches us that such investment, and such a commitment to discovery, leads to prosperity. As an organization representing approximately 200 large R&amp;D organizations and many U.S. federal labs, we at IRI are optimistic about global R&amp;D spending as we head into 2016. The indicators are all there: expectations for spending increases, budgetary uncertainties in decline, attitudes towards partnerships and alliances on the rise, and the overall health of the global economy continuing to improve. The growing commitment to R&amp;D investment in Europe and Asia lends support to our optimism. In our world of interconnected and open innovation, these global investment trends carry important implications about global quality of life. IRI and RTM thank the many industry leaders who contributed to this year's global surveys on which this report's findings are based. Your knowledge and insights regarding R&amp;D spending and economic health contribute significantly to our understanding and allow us to better anticipate the outlook for R&amp;D funding.","author":[{"dropping-particle":"","family":"Industrial Research Institute","given":"","non-dropping-particle":"","parse-names":false,"suffix":""}],"id":"ITEM-1","issued":{"date-parts":[["2016"]]},"publisher":"Industrial Research Institute","title":"GLOBAL R&amp;D FUNDING FORECAST","type":"book"},"uris":["http://www.mendeley.com/documents/?uuid=f7e793c6-bae8-3d08-a50c-b94b0e91c946"]}],"mendeley":{"formattedCitation":"(Industrial Research Institute, 2016)","plainTextFormattedCitation":"(Industrial Research Institute, 2016)","previouslyFormattedCitation":"(Industrial Research Institute, 2016)"},"properties":{"noteIndex":0},"schema":"https://github.com/citation-style-language/schema/raw/master/csl-citation.json"}</w:instrText>
      </w:r>
      <w:r w:rsidRPr="0008241C">
        <w:rPr>
          <w:sz w:val="22"/>
          <w:szCs w:val="22"/>
        </w:rPr>
        <w:fldChar w:fldCharType="separate"/>
      </w:r>
      <w:r w:rsidRPr="0008241C">
        <w:rPr>
          <w:noProof/>
          <w:sz w:val="22"/>
          <w:szCs w:val="22"/>
        </w:rPr>
        <w:t>(Industrial Research Institute, 2016)</w:t>
      </w:r>
      <w:r w:rsidRPr="0008241C">
        <w:rPr>
          <w:sz w:val="22"/>
          <w:szCs w:val="22"/>
        </w:rPr>
        <w:fldChar w:fldCharType="end"/>
      </w:r>
      <w:r w:rsidRPr="0008241C">
        <w:rPr>
          <w:sz w:val="22"/>
          <w:szCs w:val="22"/>
        </w:rPr>
        <w:t xml:space="preserve">. </w:t>
      </w:r>
      <w:r w:rsidRPr="0008241C">
        <w:rPr>
          <w:noProof/>
          <w:sz w:val="22"/>
          <w:szCs w:val="22"/>
          <w:lang w:eastAsia="en-IN"/>
        </w:rPr>
        <w:t xml:space="preserve">The rapid increase of R&amp;D in the Asia-Pacific region will undoubtedly propel the development of new technologies, accerlate economic growth and provide more job opportunities in knowledge-based industries for future generations. </w:t>
      </w:r>
    </w:p>
    <w:p w14:paraId="087C490F" w14:textId="77777777" w:rsidR="00A01204" w:rsidRPr="0008241C" w:rsidRDefault="00A01204" w:rsidP="00A01204">
      <w:pPr>
        <w:autoSpaceDE w:val="0"/>
        <w:autoSpaceDN w:val="0"/>
        <w:adjustRightInd w:val="0"/>
        <w:rPr>
          <w:sz w:val="22"/>
          <w:szCs w:val="22"/>
        </w:rPr>
      </w:pPr>
    </w:p>
    <w:p w14:paraId="230B68A4" w14:textId="77777777" w:rsidR="00A01204" w:rsidRPr="0008241C" w:rsidRDefault="00A01204" w:rsidP="00A01204">
      <w:pPr>
        <w:autoSpaceDE w:val="0"/>
        <w:autoSpaceDN w:val="0"/>
        <w:adjustRightInd w:val="0"/>
        <w:rPr>
          <w:sz w:val="22"/>
          <w:szCs w:val="22"/>
        </w:rPr>
      </w:pPr>
      <w:r w:rsidRPr="0008241C">
        <w:rPr>
          <w:sz w:val="22"/>
          <w:szCs w:val="22"/>
          <w:lang w:eastAsia="en-IN"/>
        </w:rPr>
        <w:t xml:space="preserve">Over the past 30 years, the economic and technological advancement of Asia-Pacific countries already has shown the great potential to use science, technology and innovation as the engines of economic growth. </w:t>
      </w:r>
      <w:r w:rsidRPr="0008241C">
        <w:rPr>
          <w:sz w:val="22"/>
          <w:szCs w:val="22"/>
        </w:rPr>
        <w:t xml:space="preserve">Meanwhile, globalization has created an enormous demand for technicians and skilled workers who can meet emerging market needs </w:t>
      </w:r>
      <w:r w:rsidRPr="0008241C">
        <w:rPr>
          <w:sz w:val="22"/>
          <w:szCs w:val="22"/>
        </w:rPr>
        <w:fldChar w:fldCharType="begin" w:fldLock="1"/>
      </w:r>
      <w:r w:rsidRPr="0008241C">
        <w:rPr>
          <w:sz w:val="22"/>
          <w:szCs w:val="22"/>
        </w:rPr>
        <w:instrText>ADDIN CSL_CITATION {"citationItems":[{"id":"ITEM-1","itemData":{"author":[{"dropping-particle":"","family":"Majumdar","given":"S.","non-dropping-particle":"","parse-names":false,"suffix":""}],"container-title":"Emerging Challenges and Trends in TVET in the Asia-Pacific Region","id":"ITEM-1","issued":{"date-parts":[["2017"]]},"page":"3-17","publisher":"Springer International Publishing AG","title":"Emerging Trends in TVET in Asia and the Pacific Region: CPSC's response.","type":"chapter"},"uris":["http://www.mendeley.com/documents/?uuid=85b0236f-1336-3355-818b-1a2845536ae3"]}],"mendeley":{"formattedCitation":"(Majumdar, 2017)","manualFormatting":"(Majumdar, 2017)","plainTextFormattedCitation":"(Majumdar, 2017)","previouslyFormattedCitation":"(Majumdar, 2017)"},"properties":{"noteIndex":0},"schema":"https://github.com/citation-style-language/schema/raw/master/csl-citation.json"}</w:instrText>
      </w:r>
      <w:r w:rsidRPr="0008241C">
        <w:rPr>
          <w:sz w:val="22"/>
          <w:szCs w:val="22"/>
        </w:rPr>
        <w:fldChar w:fldCharType="separate"/>
      </w:r>
      <w:r w:rsidRPr="0008241C">
        <w:rPr>
          <w:noProof/>
          <w:sz w:val="22"/>
          <w:szCs w:val="22"/>
        </w:rPr>
        <w:t>(Majumdar, 2017)</w:t>
      </w:r>
      <w:r w:rsidRPr="0008241C">
        <w:rPr>
          <w:sz w:val="22"/>
          <w:szCs w:val="22"/>
        </w:rPr>
        <w:fldChar w:fldCharType="end"/>
      </w:r>
      <w:r w:rsidRPr="0008241C">
        <w:rPr>
          <w:sz w:val="22"/>
          <w:szCs w:val="22"/>
        </w:rPr>
        <w:t>. The Asia-Pacific region’s favourable demographics, with a relatively young labour force (see 4.2.1), has often been cited as a key factor contributing to its accelerating growth and as a major strength of the region also in the coming years. However, the development of human resources is unbalance in the Asia-Pacific region. In South-East and South Asia, the skills shortage manifests itself as a problem of retention and attrition in fast-growing knowledge-based industries as well as in social sector services (Majumdar, 2017). Thus, the scientific and technological development across the Asia-Pacific region faces two main challenges, driving the sustainable economic growth on the one hand, and generating high-</w:t>
      </w:r>
      <w:r w:rsidRPr="0008241C">
        <w:rPr>
          <w:sz w:val="22"/>
          <w:szCs w:val="22"/>
        </w:rPr>
        <w:lastRenderedPageBreak/>
        <w:t xml:space="preserve">quality employment opportunities through enhancing the capacity of human resources across the region on the other. </w:t>
      </w:r>
    </w:p>
    <w:p w14:paraId="07BA2B28" w14:textId="77777777" w:rsidR="00A01204" w:rsidRPr="0008241C" w:rsidRDefault="00A01204" w:rsidP="00A01204">
      <w:pPr>
        <w:rPr>
          <w:sz w:val="22"/>
          <w:szCs w:val="22"/>
        </w:rPr>
      </w:pPr>
    </w:p>
    <w:p w14:paraId="0C164D44" w14:textId="77777777" w:rsidR="00A01204" w:rsidRPr="0008241C" w:rsidRDefault="00A01204" w:rsidP="00A01204">
      <w:pPr>
        <w:keepNext/>
        <w:tabs>
          <w:tab w:val="clear" w:pos="1247"/>
          <w:tab w:val="left" w:pos="765"/>
        </w:tabs>
        <w:outlineLvl w:val="2"/>
        <w:rPr>
          <w:b/>
          <w:sz w:val="24"/>
          <w:szCs w:val="24"/>
        </w:rPr>
      </w:pPr>
      <w:bookmarkStart w:id="1203" w:name="_Toc504317268"/>
      <w:bookmarkStart w:id="1204" w:name="_Toc504317961"/>
      <w:bookmarkStart w:id="1205" w:name="_Toc504320433"/>
      <w:bookmarkStart w:id="1206" w:name="_Toc504320656"/>
      <w:bookmarkStart w:id="1207" w:name="_Toc504320880"/>
      <w:bookmarkStart w:id="1208" w:name="_Toc504321307"/>
      <w:bookmarkStart w:id="1209" w:name="_Toc524044073"/>
      <w:r w:rsidRPr="0008241C">
        <w:rPr>
          <w:b/>
          <w:sz w:val="24"/>
          <w:szCs w:val="24"/>
        </w:rPr>
        <w:t xml:space="preserve">4.2.5 </w:t>
      </w:r>
      <w:r w:rsidRPr="0008241C">
        <w:rPr>
          <w:b/>
          <w:sz w:val="24"/>
          <w:szCs w:val="24"/>
        </w:rPr>
        <w:tab/>
        <w:t>Policies, Governance systems and Institutions</w:t>
      </w:r>
      <w:bookmarkEnd w:id="1203"/>
      <w:bookmarkEnd w:id="1204"/>
      <w:bookmarkEnd w:id="1205"/>
      <w:bookmarkEnd w:id="1206"/>
      <w:bookmarkEnd w:id="1207"/>
      <w:bookmarkEnd w:id="1208"/>
      <w:bookmarkEnd w:id="1209"/>
      <w:r w:rsidRPr="0008241C">
        <w:rPr>
          <w:b/>
          <w:sz w:val="24"/>
          <w:szCs w:val="24"/>
        </w:rPr>
        <w:t xml:space="preserve"> </w:t>
      </w:r>
    </w:p>
    <w:p w14:paraId="4E9ED1DD" w14:textId="77777777" w:rsidR="00A01204" w:rsidRPr="0008241C" w:rsidRDefault="00A01204" w:rsidP="00A01204">
      <w:pPr>
        <w:rPr>
          <w:sz w:val="22"/>
          <w:szCs w:val="22"/>
        </w:rPr>
      </w:pPr>
    </w:p>
    <w:p w14:paraId="3DE5F2E9" w14:textId="77777777" w:rsidR="00A01204" w:rsidRPr="0008241C" w:rsidRDefault="00A01204" w:rsidP="00A01204">
      <w:pPr>
        <w:rPr>
          <w:sz w:val="22"/>
          <w:szCs w:val="22"/>
        </w:rPr>
      </w:pPr>
      <w:r w:rsidRPr="0008241C">
        <w:rPr>
          <w:sz w:val="22"/>
          <w:szCs w:val="22"/>
        </w:rPr>
        <w:t xml:space="preserve">The core issue of environmental governance is the way societies deal with environmental problems through interactions among formal and informal institutions </w:t>
      </w:r>
      <w:r w:rsidRPr="0008241C">
        <w:rPr>
          <w:sz w:val="22"/>
          <w:szCs w:val="22"/>
        </w:rPr>
        <w:fldChar w:fldCharType="begin" w:fldLock="1"/>
      </w:r>
      <w:r w:rsidRPr="0008241C">
        <w:rPr>
          <w:sz w:val="22"/>
          <w:szCs w:val="22"/>
        </w:rPr>
        <w:instrText>ADDIN CSL_CITATION {"citationItems":[{"id":"ITEM-1","itemData":{"abstract":"The core issue of environmental governance is the way societies deal with environmental problems. It concerns interactions among formal and informal institutions and actors within society that influence how environmental problems are identified and framed. The purpose of this note is to review and survey the current state of environmental governance in Asian devel- oping countries in a comparative manner, with special reference to case studies of China, Thai- land and India, the most influential countries in each sub-region of Asia. This note reveals that, although many positive trends have been found recently in environmental governance of Asian countries, their environmental governance systems have not yet developed satisfactorily at the national level.","author":[{"dropping-particle":"","family":"Harashima","given":"Yohei","non-dropping-particle":"","parse-names":false,"suffix":""}],"container-title":"Governance An International Journal Of Policy And Administration","id":"ITEM-1","issue":"1","issued":{"date-parts":[["2000"]]},"note":"NULL","page":"193-207","title":"Environmental Governance in Selected","type":"article-journal","volume":"1"},"uris":["http://www.mendeley.com/documents/?uuid=4f89c4b0-910f-4938-8646-8b9c8915904c"]}],"mendeley":{"formattedCitation":"(Harashima, 2000)","plainTextFormattedCitation":"(Harashima, 2000)","previouslyFormattedCitation":"(Harashima, 2000)"},"properties":{"noteIndex":0},"schema":"https://github.com/citation-style-language/schema/raw/master/csl-citation.json"}</w:instrText>
      </w:r>
      <w:r w:rsidRPr="0008241C">
        <w:rPr>
          <w:sz w:val="22"/>
          <w:szCs w:val="22"/>
        </w:rPr>
        <w:fldChar w:fldCharType="separate"/>
      </w:r>
      <w:r w:rsidRPr="0008241C">
        <w:rPr>
          <w:noProof/>
          <w:sz w:val="22"/>
          <w:szCs w:val="22"/>
        </w:rPr>
        <w:t>(Harashima, 2000)</w:t>
      </w:r>
      <w:r w:rsidRPr="0008241C">
        <w:rPr>
          <w:sz w:val="22"/>
          <w:szCs w:val="22"/>
        </w:rPr>
        <w:fldChar w:fldCharType="end"/>
      </w:r>
      <w:r w:rsidRPr="0008241C">
        <w:rPr>
          <w:sz w:val="22"/>
          <w:szCs w:val="22"/>
        </w:rPr>
        <w:t xml:space="preserve">. In the Asia-Pacific region, many positive trends have occurred in governance systems with the progressively strengthened environmental laws. In most of developing Asia-Pacific countries, environmental policy formation and policy implementation are still following a top-down approach, but participatory approach with the involvement of local governments and civil society has gradually been adopted by more and more countries such as China, India and Thailand </w:t>
      </w:r>
      <w:r w:rsidRPr="0008241C">
        <w:rPr>
          <w:sz w:val="22"/>
          <w:szCs w:val="22"/>
        </w:rPr>
        <w:fldChar w:fldCharType="begin" w:fldLock="1"/>
      </w:r>
      <w:r w:rsidRPr="0008241C">
        <w:rPr>
          <w:sz w:val="22"/>
          <w:szCs w:val="22"/>
        </w:rPr>
        <w:instrText>ADDIN CSL_CITATION {"citationItems":[{"id":"ITEM-1","itemData":{"abstract":"The core issue of environmental governance is the way societies deal with environmental problems. It concerns interactions among formal and informal institutions and actors within society that influence how environmental problems are identified and framed. The purpose of this note is to review and survey the current state of environmental governance in Asian devel- oping countries in a comparative manner, with special reference to case studies of China, Thai- land and India, the most influential countries in each sub-region of Asia. This note reveals that, although many positive trends have been found recently in environmental governance of Asian countries, their environmental governance systems have not yet developed satisfactorily at the national level.","author":[{"dropping-particle":"","family":"Harashima","given":"Yohei","non-dropping-particle":"","parse-names":false,"suffix":""}],"container-title":"Governance An International Journal Of Policy And Administration","id":"ITEM-1","issue":"1","issued":{"date-parts":[["2000"]]},"note":"NULL","page":"193-207","title":"Environmental Governance in Selected","type":"article-journal","volume":"1"},"uris":["http://www.mendeley.com/documents/?uuid=4f89c4b0-910f-4938-8646-8b9c8915904c"]}],"mendeley":{"formattedCitation":"(Harashima, 2000)","plainTextFormattedCitation":"(Harashima, 2000)","previouslyFormattedCitation":"(Harashima, 2000)"},"properties":{"noteIndex":0},"schema":"https://github.com/citation-style-language/schema/raw/master/csl-citation.json"}</w:instrText>
      </w:r>
      <w:r w:rsidRPr="0008241C">
        <w:rPr>
          <w:sz w:val="22"/>
          <w:szCs w:val="22"/>
        </w:rPr>
        <w:fldChar w:fldCharType="separate"/>
      </w:r>
      <w:r w:rsidRPr="0008241C">
        <w:rPr>
          <w:noProof/>
          <w:sz w:val="22"/>
          <w:szCs w:val="22"/>
        </w:rPr>
        <w:t>(Harashima, 2000)</w:t>
      </w:r>
      <w:r w:rsidRPr="0008241C">
        <w:rPr>
          <w:sz w:val="22"/>
          <w:szCs w:val="22"/>
        </w:rPr>
        <w:fldChar w:fldCharType="end"/>
      </w:r>
      <w:r w:rsidRPr="0008241C">
        <w:rPr>
          <w:sz w:val="22"/>
          <w:szCs w:val="22"/>
        </w:rPr>
        <w:t xml:space="preserve">. Within the newly emergent economics, industry has become a growing role in environmental governance. Considering the contribution to environmental pollution by industry, bringing industrial entities into full compliance with environmental legislation should be a governance priority. </w:t>
      </w:r>
    </w:p>
    <w:p w14:paraId="39A4B680" w14:textId="77777777" w:rsidR="00A01204" w:rsidRPr="0008241C" w:rsidRDefault="00A01204" w:rsidP="00A01204">
      <w:pPr>
        <w:rPr>
          <w:sz w:val="22"/>
          <w:szCs w:val="22"/>
        </w:rPr>
      </w:pPr>
    </w:p>
    <w:p w14:paraId="7EFA2EE1" w14:textId="77777777" w:rsidR="00A01204" w:rsidRPr="0008241C" w:rsidRDefault="00A01204" w:rsidP="00A01204">
      <w:pPr>
        <w:rPr>
          <w:sz w:val="22"/>
          <w:szCs w:val="22"/>
        </w:rPr>
      </w:pPr>
      <w:r w:rsidRPr="0008241C">
        <w:rPr>
          <w:sz w:val="22"/>
          <w:szCs w:val="22"/>
          <w:lang w:eastAsia="en-IN"/>
        </w:rPr>
        <w:t xml:space="preserve">A common problem faced by </w:t>
      </w:r>
      <w:r w:rsidRPr="0008241C">
        <w:rPr>
          <w:sz w:val="22"/>
          <w:szCs w:val="22"/>
        </w:rPr>
        <w:t xml:space="preserve">developing Asia-Pacific </w:t>
      </w:r>
      <w:r w:rsidRPr="0008241C">
        <w:rPr>
          <w:sz w:val="22"/>
          <w:szCs w:val="22"/>
          <w:lang w:eastAsia="en-IN"/>
        </w:rPr>
        <w:t>countries</w:t>
      </w:r>
      <w:r w:rsidRPr="0008241C">
        <w:rPr>
          <w:sz w:val="22"/>
          <w:szCs w:val="22"/>
        </w:rPr>
        <w:t xml:space="preserve"> </w:t>
      </w:r>
      <w:r w:rsidRPr="0008241C">
        <w:rPr>
          <w:sz w:val="22"/>
          <w:szCs w:val="22"/>
          <w:lang w:eastAsia="en-IN"/>
        </w:rPr>
        <w:t>is the ineffectiveness of implementing environmental policy. The reasons behind include financial shortages,</w:t>
      </w:r>
      <w:r w:rsidRPr="0008241C">
        <w:rPr>
          <w:sz w:val="22"/>
          <w:szCs w:val="22"/>
        </w:rPr>
        <w:t xml:space="preserve"> </w:t>
      </w:r>
      <w:r w:rsidRPr="0008241C">
        <w:rPr>
          <w:sz w:val="22"/>
          <w:szCs w:val="22"/>
          <w:lang w:eastAsia="en-IN"/>
        </w:rPr>
        <w:t>overlap of administrative authorities, poor communication and lack of economic incentives to control pollution and restore degradation.</w:t>
      </w:r>
      <w:r w:rsidRPr="0008241C">
        <w:rPr>
          <w:sz w:val="22"/>
          <w:szCs w:val="22"/>
        </w:rPr>
        <w:t xml:space="preserve"> A lack of enforcement by government agencies also exacerbate illegal logging, mining and overexploitation </w:t>
      </w:r>
      <w:r w:rsidRPr="0008241C">
        <w:rPr>
          <w:sz w:val="22"/>
          <w:szCs w:val="22"/>
        </w:rPr>
        <w:fldChar w:fldCharType="begin" w:fldLock="1"/>
      </w:r>
      <w:r w:rsidRPr="0008241C">
        <w:rPr>
          <w:sz w:val="22"/>
          <w:szCs w:val="22"/>
        </w:rPr>
        <w:instrText>ADDIN CSL_CITATION {"citationItems":[{"id":"ITEM-1","itemData":{"author":[{"dropping-particle":"","family":"Scheyvens","given":"H","non-dropping-particle":"","parse-names":false,"suffix":""},{"dropping-particle":"","family":"Lopez-Casero","given":"F","non-dropping-particle":"","parse-names":false,"suffix":""}],"id":"ITEM-1","issued":{"date-parts":[["2013"]]},"title":"Managing forests as a renewable asset for present and future generations: Verifying legal compliance in forestry in Papua New Guinea","type":"article-journal"},"uris":["http://www.mendeley.com/documents/?uuid=82d92e30-78e6-47bc-82be-6486338d0d2a"]}],"mendeley":{"formattedCitation":"(Scheyvens &amp; Lopez-Casero, 2013)","plainTextFormattedCitation":"(Scheyvens &amp; Lopez-Casero, 2013)","previouslyFormattedCitation":"(Scheyvens &amp; Lopez-Casero, 2013)"},"properties":{"noteIndex":0},"schema":"https://github.com/citation-style-language/schema/raw/master/csl-citation.json"}</w:instrText>
      </w:r>
      <w:r w:rsidRPr="0008241C">
        <w:rPr>
          <w:sz w:val="22"/>
          <w:szCs w:val="22"/>
        </w:rPr>
        <w:fldChar w:fldCharType="separate"/>
      </w:r>
      <w:r w:rsidRPr="0008241C">
        <w:rPr>
          <w:noProof/>
          <w:sz w:val="22"/>
          <w:szCs w:val="22"/>
        </w:rPr>
        <w:t>(Scheyvens &amp; Lopez-Casero, 2013)</w:t>
      </w:r>
      <w:r w:rsidRPr="0008241C">
        <w:rPr>
          <w:sz w:val="22"/>
          <w:szCs w:val="22"/>
        </w:rPr>
        <w:fldChar w:fldCharType="end"/>
      </w:r>
      <w:r w:rsidRPr="0008241C">
        <w:rPr>
          <w:sz w:val="22"/>
          <w:szCs w:val="22"/>
        </w:rPr>
        <w:t xml:space="preserve">. Some transboundary issues </w:t>
      </w:r>
      <w:r w:rsidRPr="0008241C">
        <w:rPr>
          <w:rFonts w:eastAsia="Minosjg"/>
          <w:sz w:val="22"/>
          <w:szCs w:val="22"/>
        </w:rPr>
        <w:t>such as pollution of a shared river basin or loss of habitat across the migration range of a species are challenging the conventional governance and institutional systems. A regional system of environmental management with landscape approach is thus essential to securing cooperative implementation of specific action programs within an effective institutional framework.</w:t>
      </w:r>
    </w:p>
    <w:p w14:paraId="5EE55A88" w14:textId="77777777" w:rsidR="00A01204" w:rsidRPr="0008241C" w:rsidRDefault="00A01204" w:rsidP="00A01204">
      <w:pPr>
        <w:rPr>
          <w:rFonts w:eastAsia="Minosjg"/>
          <w:sz w:val="22"/>
          <w:szCs w:val="22"/>
        </w:rPr>
      </w:pPr>
    </w:p>
    <w:p w14:paraId="1FCF09B8" w14:textId="77777777" w:rsidR="00A01204" w:rsidRPr="0008241C" w:rsidRDefault="00A01204" w:rsidP="00A01204">
      <w:pPr>
        <w:rPr>
          <w:sz w:val="22"/>
          <w:szCs w:val="22"/>
        </w:rPr>
      </w:pPr>
      <w:r w:rsidRPr="0008241C">
        <w:rPr>
          <w:sz w:val="22"/>
          <w:szCs w:val="22"/>
        </w:rPr>
        <w:t xml:space="preserve">In relation to the environmental protection legislation, substantial progress has been made in recent decades in many countries of the Asia-Pacific region </w:t>
      </w:r>
      <w:r w:rsidRPr="0008241C">
        <w:rPr>
          <w:sz w:val="22"/>
          <w:szCs w:val="22"/>
        </w:rPr>
        <w:fldChar w:fldCharType="begin" w:fldLock="1"/>
      </w:r>
      <w:r w:rsidRPr="0008241C">
        <w:rPr>
          <w:sz w:val="22"/>
          <w:szCs w:val="22"/>
        </w:rPr>
        <w:instrText>ADDIN CSL_CITATION {"citationItems":[{"id":"ITEM-1","itemData":{"DOI":"10.1038/525321a","ISSN":"0028-0836","PMID":"26381974","author":[{"dropping-particle":"","family":"Liu","given":"D","non-dropping-particle":"","parse-names":false,"suffix":""}],"container-title":"Nature","id":"ITEM-1","issued":{"date-parts":[["2015"]]},"page":"321","title":"New environment law shows its fangs","type":"article-journal","volume":"525"},"uris":["http://www.mendeley.com/documents/?uuid=ef3236b6-57d4-416c-a975-a6d1d4dc110d"]},{"id":"ITEM-2","itemData":{"author":[{"dropping-particle":"","family":"Taylor","given":"David A.","non-dropping-particle":"","parse-names":false,"suffix":""}],"container-title":"Environmental Health","id":"ITEM-2","issue":"3","issued":{"date-parts":[["2006"]]},"page":"A152","title":"New environmental law for Afghanistan","type":"article-journal","volume":"114"},"uris":["http://www.mendeley.com/documents/?uuid=86f17f60-db18-4f83-a0ee-7c2ef1ad966a"]},{"id":"ITEM-3","itemData":{"PMID":"16910105","author":[{"dropping-particle":"","family":"Kelley","given":"T","non-dropping-particle":"","parse-names":false,"suffix":""},{"dropping-particle":"","family":"Slaney","given":"D","non-dropping-particle":"","parse-names":false,"suffix":""}],"container-title":"J Environ Health","id":"ITEM-3","issue":"1","issued":{"date-parts":[["2006"]]},"page":"20-22","title":"A comparison of environmental legislation and regulation in New Zealand and the United States","type":"article-journal","volume":"69"},"uris":["http://www.mendeley.com/documents/?uuid=83a31888-348a-4871-93bb-1e82a4c1dd58"]},{"id":"ITEM-4","itemData":{"author":[{"dropping-particle":"","family":"Yoo","given":"JS","non-dropping-particle":"","parse-names":false,"suffix":""}],"container-title":"CHONBUK LAW REVIEW","id":"ITEM-4","issued":{"date-parts":[["2014"]]},"page":"187-221","title":"The Characterization of Environmental Problem and the Development of Korean Environmental Law","type":"article-journal","volume":"43"},"uris":["http://www.mendeley.com/documents/?uuid=c45092f5-f156-4b83-86ae-9d2d542637be"]},{"id":"ITEM-5","itemData":{"DOI":"10.1080/08920753.2013.769786","ISBN":"0892-0753","ISSN":"0892-0753","author":[{"dropping-particle":"","family":"Hildebrand","given":"Lawrence P","non-dropping-particle":"","parse-names":false,"suffix":""},{"dropping-particle":"","family":"Liu","given":"Wen-Hong","non-dropping-particle":"","parse-names":false,"suffix":""},{"dropping-particle":"","family":"Chuang","given":"Ching-Ta","non-dropping-particle":"","parse-names":false,"suffix":""}],"container-title":"Coastal Management","id":"ITEM-5","issue":"2","issued":{"date-parts":[["2013"]]},"page":"89-98","title":"Marine Environmental Governance in the East Asian Seas Region","type":"article-journal","volume":"41"},"uris":["http://www.mendeley.com/documents/?uuid=b58b9a55-1526-4cea-8069-550ff8afb845"]}],"mendeley":{"formattedCitation":"(Hildebrand &lt;i&gt;et al.&lt;/i&gt;, 2013; T. Kelley &amp; Slaney, 2006; D. Liu, 2015; Taylor, 2006; Yoo, 2014)","manualFormatting":"(Hildebrand, Liu, &amp; Chuang, 2013; Kelley &amp; Slaney, 2006; Liu, 2015; Taylor, 2006; Yoo, 2014)","plainTextFormattedCitation":"(Hildebrand et al., 2013; T. Kelley &amp; Slaney, 2006; D. Liu, 2015; Taylor, 2006; Yoo, 2014)","previouslyFormattedCitation":"(Hildebrand &lt;i&gt;et al.&lt;/i&gt;, 2013; T. Kelley &amp; Slaney, 2006; D. Liu, 2015; Taylor, 2006; Yoo, 2014)"},"properties":{"noteIndex":0},"schema":"https://github.com/citation-style-language/schema/raw/master/csl-citation.json"}</w:instrText>
      </w:r>
      <w:r w:rsidRPr="0008241C">
        <w:rPr>
          <w:sz w:val="22"/>
          <w:szCs w:val="22"/>
        </w:rPr>
        <w:fldChar w:fldCharType="separate"/>
      </w:r>
      <w:r w:rsidRPr="0008241C">
        <w:rPr>
          <w:noProof/>
          <w:sz w:val="22"/>
          <w:szCs w:val="22"/>
        </w:rPr>
        <w:t>(Hildebrand, Liu, &amp; Chuang, 2013; Kelley &amp; Slaney, 2006; Liu, 2015; Taylor, 2006; Yoo, 2014)</w:t>
      </w:r>
      <w:r w:rsidRPr="0008241C">
        <w:rPr>
          <w:sz w:val="22"/>
          <w:szCs w:val="22"/>
        </w:rPr>
        <w:fldChar w:fldCharType="end"/>
      </w:r>
      <w:r w:rsidRPr="0008241C">
        <w:rPr>
          <w:sz w:val="22"/>
          <w:szCs w:val="22"/>
        </w:rPr>
        <w:t xml:space="preserve">. Issues that could still be improved relate to the actual implementation of these laws, with some protected areas for example lacking strong enforcement and effective management </w:t>
      </w:r>
      <w:r w:rsidRPr="0008241C">
        <w:rPr>
          <w:sz w:val="22"/>
          <w:szCs w:val="22"/>
        </w:rPr>
        <w:fldChar w:fldCharType="begin" w:fldLock="1"/>
      </w:r>
      <w:r w:rsidRPr="0008241C">
        <w:rPr>
          <w:sz w:val="22"/>
          <w:szCs w:val="22"/>
        </w:rPr>
        <w:instrText>ADDIN CSL_CITATION {"citationItems":[{"id":"ITEM-1","itemData":{"DOI":"10.1525/bio.2011.61.9.11","ISBN":"00063568","ISSN":"0006-3568","abstract":"China harbors one of the most species-rich floras in the world. This plant diversity is currently severely threatened by high levels of habitat degradation and unsustainable resource extraction, the country's exceptionally fast economic growth, an uncontrolled increase in tourism, invasive species, and climate change. Furthermore, China's current system of protected areas is ineffective at conserving the country's plant resources, with low levels of enforcement and only a few small reserves located in both the most phytodiverse regions and in areas facing the highest anthropogenic pressure. Seven strategic steps are required in order to secure a future for China's wild plants, including surveys to establish current species distributions and threat levels, the creation of an effective protected-area system focused on quality rather than quantity, resettlement of parts of the scattered rural population, control of the illegal export trade and invasive species, and a streamlining of administrative responsibilities and capacity building in conservation.","author":[{"dropping-particle":"","family":"Sang","given":"Weiguo","non-dropping-particle":"","parse-names":false,"suffix":""},{"dropping-particle":"","family":"Ma","given":"Keping","non-dropping-particle":"","parse-names":false,"suffix":""},{"dropping-particle":"","family":"Axmacher","given":"Jan C","non-dropping-particle":"","parse-names":false,"suffix":""}],"container-title":"BioScience","id":"ITEM-1","issue":"9","issued":{"date-parts":[["2011"]]},"page":"720-725","title":"Securing a Future for China's Wild Plant Resources","type":"article-journal","volume":"61"},"uris":["http://www.mendeley.com/documents/?uuid=1b354db0-af20-439f-9c9a-42fd91d5072b"]},{"id":"ITEM-2","itemData":{"DOI":"10.1016/j.marpol.2008.12.005","ISBN":"0308-597X","ISSN":"0308597X","abstract":"Since the 1980s, there have been continuous increases in the coverage of marine protected areas (MPAs) in China, and a total of 158 MPAs have been declared. The MPA system in China is characterized by (1) decentralised designation and management with reduced control from the central government; (2) a dominance of de jure fully protected MPAs that are often implemented as de facto multiple-use areas; and (3) a lack of objective evaluation processes. To improve China's MPA system requires an appropriate integration of fully protected and multiple-use MPAs, and an approach that balances the advantages of top-down and bottom-up approaches. © 2009 Elsevier Ltd. All rights reserved.","author":[{"dropping-particle":"","family":"Qiu","given":"Wanfei","non-dropping-particle":"","parse-names":false,"suffix":""},{"dropping-particle":"","family":"Wang","given":"Bin","non-dropping-particle":"","parse-names":false,"suffix":""},{"dropping-particle":"","family":"Jones","given":"Peter J S","non-dropping-particle":"","parse-names":false,"suffix":""},{"dropping-particle":"","family":"Axmacher","given":"Jan C.","non-dropping-particle":"","parse-names":false,"suffix":""}],"container-title":"Marine Policy","id":"ITEM-2","issue":"4","issued":{"date-parts":[["2009"]]},"page":"599-605","title":"Challenges in developing China's marine protected area system","type":"article-journal","volume":"33"},"uris":["http://www.mendeley.com/documents/?uuid=7560ebb2-61d3-42d3-bb1f-bb2259229451"]}],"mendeley":{"formattedCitation":"(Qiu &lt;i&gt;et al.&lt;/i&gt;, 2009; Sang &lt;i&gt;et al.&lt;/i&gt;, 2011)","plainTextFormattedCitation":"(Qiu et al., 2009; Sang et al., 2011)","previouslyFormattedCitation":"(Qiu &lt;i&gt;et al.&lt;/i&gt;, 2009; Sang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Qiu </w:t>
      </w:r>
      <w:r w:rsidRPr="0008241C">
        <w:rPr>
          <w:i/>
          <w:noProof/>
          <w:sz w:val="22"/>
          <w:szCs w:val="22"/>
        </w:rPr>
        <w:t>et al.</w:t>
      </w:r>
      <w:r w:rsidRPr="0008241C">
        <w:rPr>
          <w:noProof/>
          <w:sz w:val="22"/>
          <w:szCs w:val="22"/>
        </w:rPr>
        <w:t xml:space="preserve">, 2009; Sang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nother common problem is the fragmentation of responsibilities for protected areas between different administrations or even ministries that currently hampers a coherent approach towards biodiversity conservation even within individual countries. </w:t>
      </w:r>
    </w:p>
    <w:p w14:paraId="64B4AA6A" w14:textId="77777777" w:rsidR="00A01204" w:rsidRPr="0008241C" w:rsidRDefault="00A01204" w:rsidP="00A01204">
      <w:pPr>
        <w:rPr>
          <w:sz w:val="22"/>
          <w:szCs w:val="22"/>
        </w:rPr>
      </w:pPr>
    </w:p>
    <w:p w14:paraId="01FA84CB" w14:textId="77777777" w:rsidR="00A01204" w:rsidRPr="0008241C" w:rsidRDefault="00A01204" w:rsidP="00A01204">
      <w:pPr>
        <w:rPr>
          <w:sz w:val="22"/>
          <w:szCs w:val="22"/>
        </w:rPr>
      </w:pPr>
      <w:r w:rsidRPr="0008241C">
        <w:rPr>
          <w:sz w:val="22"/>
          <w:szCs w:val="22"/>
        </w:rPr>
        <w:t xml:space="preserve">Habitat protection is essential to biodiversity conservation, which in turn is closely dependent upon land use and land ownership </w:t>
      </w:r>
      <w:r w:rsidRPr="0008241C">
        <w:rPr>
          <w:sz w:val="22"/>
          <w:szCs w:val="22"/>
        </w:rPr>
        <w:fldChar w:fldCharType="begin" w:fldLock="1"/>
      </w:r>
      <w:r w:rsidRPr="0008241C">
        <w:rPr>
          <w:sz w:val="22"/>
          <w:szCs w:val="22"/>
        </w:rPr>
        <w:instrText>ADDIN CSL_CITATION {"citationItems":[{"id":"ITEM-1","itemData":{"ISBN":"1468-1838","abstract":"So, how many wildebeest do you need? How many elephants is enough? And what do you need them for? These are not trivial questions, for they focus attention on the need for some hard decisions. A conservation biologist will maintain that while the actual number of wildebeest at any particular time is irrelevant, what is important is to ensure adequate space and habitat so the population can vary as it must in response to environmental vicissitudes. In contrast, a free market environmentalist would approach this problem secure in the knowledge that there is indeed a market for wildebeest which will deliver a socially and economically efficient number of animals. Naturally, neither of these views is wrong - which is not the same as saying that either is right. Consider as an example the Serengeti migratory wildebeest population which, despite 40 years of scientific monitoring and research, has effortlessly grown from around 250,000 individuals in the 1950s to some 1.5 million today, going up a bit in good (rainy) years and down a bit in drier years (Figure 1.). That this extraordinary phenomenon still exists is due to the vast 30,000 sq km area over which they are able to migrate, from the Serengeti National park in Tanzania during the wet season up to the Maasai Mara Game Reserve in kenya during the dry season. While this would seem to support the view of the conservation biologist, it has now become clear that rapid changes around the Maasai Mara Game Reserve in Kenya are impacting the migration and will inevitably affect population size. These changes are from a mainly pastoral land use under communal tenure, in which wildlife can co-exist in the interstices, to an agro-pastoral or agricultural land use under private tenure, where wildlife find it more difficult to co-exist. If carried through to their full potential, one might expect a 20% - 30% reduction in wildebeest numbers. Here now is a problem to exercise both the conservation biologist and the free market environmentalist, for what is the optimal number of wildebeest given that tourists probably only need to see some 300,000 to experience the raw majesty of the migration? Kenya will balance the benefits to be gained from developing agriculture on what was previously pastoral land against any possible tourism losses, while Tanzania may still wish to have as many wildebeest as possible to enhance the international reputation of the Serengeti National park. Difficult choices indeed.","author":[{"dropping-particle":"","family":"Norton-Griffiths","given":"M.","non-dropping-particle":"","parse-names":false,"suffix":""}],"container-title":"World Economics","id":"ITEM-1","issue":"2","issued":{"date-parts":[["2007"]]},"note":"NULL","page":"41-64","title":"How many wildebeest do you need?","type":"article-journal","volume":"8"},"uris":["http://www.mendeley.com/documents/?uuid=600bc168-3398-40fa-8e36-3dbe6a22eebb"]}],"mendeley":{"formattedCitation":"(Norton-Griffiths, 2007)","plainTextFormattedCitation":"(Norton-Griffiths, 2007)","previouslyFormattedCitation":"(Norton-Griffiths, 2007)"},"properties":{"noteIndex":0},"schema":"https://github.com/citation-style-language/schema/raw/master/csl-citation.json"}</w:instrText>
      </w:r>
      <w:r w:rsidRPr="0008241C">
        <w:rPr>
          <w:sz w:val="22"/>
          <w:szCs w:val="22"/>
        </w:rPr>
        <w:fldChar w:fldCharType="separate"/>
      </w:r>
      <w:r w:rsidRPr="0008241C">
        <w:rPr>
          <w:noProof/>
          <w:sz w:val="22"/>
          <w:szCs w:val="22"/>
        </w:rPr>
        <w:t>(Norton-Griffiths, 2007)</w:t>
      </w:r>
      <w:r w:rsidRPr="0008241C">
        <w:rPr>
          <w:sz w:val="22"/>
          <w:szCs w:val="22"/>
        </w:rPr>
        <w:fldChar w:fldCharType="end"/>
      </w:r>
      <w:r w:rsidRPr="0008241C">
        <w:rPr>
          <w:sz w:val="22"/>
          <w:szCs w:val="22"/>
        </w:rPr>
        <w:t xml:space="preserve">. Weak or ill-defined property rights for local communities can erode conservation incentives and result in abandoning sustainable land use approaches by forest dwellers </w:t>
      </w:r>
      <w:r w:rsidRPr="0008241C">
        <w:rPr>
          <w:sz w:val="22"/>
          <w:szCs w:val="22"/>
        </w:rPr>
        <w:fldChar w:fldCharType="begin" w:fldLock="1"/>
      </w:r>
      <w:r w:rsidRPr="0008241C">
        <w:rPr>
          <w:sz w:val="22"/>
          <w:szCs w:val="22"/>
        </w:rPr>
        <w:instrText>ADDIN CSL_CITATION {"citationItems":[{"id":"ITEM-1","itemData":{"DOI":"10.2307/3146949","ISBN":"0023-7639","ISSN":"0023-7639","abstract":"The paper examines property regimes and common-pool resources. Using examples and case studies, the relative merits of private, community, and state-based rights are detailed. The insights from the case studies and an analysis of institution costs provide a tentative framework for understanding the role of the state in the governance of the commons.","author":[{"dropping-particle":"","family":"Grafton","given":"Quentin","non-dropping-particle":"","parse-names":false,"suffix":""}],"container-title":"Land Economics","id":"ITEM-1","issue":"4","issued":{"date-parts":[["2000"]]},"note":"NULL","page":"504-517","title":"Governance of the Commons: A Role for the State?","type":"article-journal","volume":"76"},"uris":["http://www.mendeley.com/documents/?uuid=859288df-cf32-4178-8db9-5921f035bb3e"]}],"mendeley":{"formattedCitation":"(Q. Grafton, 2000)","manualFormatting":"(Grafton, 2000;","plainTextFormattedCitation":"(Q. Grafton, 2000)","previouslyFormattedCitation":"(Q. Grafton, 2000)"},"properties":{"noteIndex":0},"schema":"https://github.com/citation-style-language/schema/raw/master/csl-citation.json"}</w:instrText>
      </w:r>
      <w:r w:rsidRPr="0008241C">
        <w:rPr>
          <w:sz w:val="22"/>
          <w:szCs w:val="22"/>
        </w:rPr>
        <w:fldChar w:fldCharType="separate"/>
      </w:r>
      <w:r w:rsidRPr="0008241C">
        <w:rPr>
          <w:noProof/>
          <w:sz w:val="22"/>
          <w:szCs w:val="22"/>
        </w:rPr>
        <w:t>(Grafton, 2000;</w:t>
      </w:r>
      <w:r w:rsidRPr="0008241C">
        <w:rPr>
          <w:sz w:val="22"/>
          <w:szCs w:val="22"/>
        </w:rPr>
        <w:fldChar w:fldCharType="end"/>
      </w:r>
      <w:r w:rsidRPr="0008241C">
        <w:rPr>
          <w:sz w:val="22"/>
          <w:szCs w:val="22"/>
        </w:rPr>
        <w:t xml:space="preserve"> Norton-Griffiths, 2007). The </w:t>
      </w:r>
      <w:r w:rsidRPr="0008241C">
        <w:rPr>
          <w:sz w:val="22"/>
          <w:szCs w:val="22"/>
          <w:lang w:eastAsia="en-IN"/>
        </w:rPr>
        <w:t>Forest Rights Act (FRA) that came into force in India in 2008 (see also Chapter 2)</w:t>
      </w:r>
      <w:r w:rsidRPr="0008241C" w:rsidDel="008E62C4">
        <w:rPr>
          <w:sz w:val="22"/>
          <w:szCs w:val="22"/>
          <w:lang w:eastAsia="en-IN"/>
        </w:rPr>
        <w:t xml:space="preserve"> </w:t>
      </w:r>
      <w:r w:rsidRPr="0008241C">
        <w:rPr>
          <w:sz w:val="22"/>
          <w:szCs w:val="22"/>
          <w:lang w:eastAsia="en-IN"/>
        </w:rPr>
        <w:t xml:space="preserve">acknowledges the rights of indigenous and local communities on forest lands that they have been living on and in turn also historically conserved their ecological integrity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Scheyvens, H., Hyakumura, K., &amp; Seki","given":"Y.","non-dropping-particle":"","parse-names":false,"suffix":""}],"id":"ITEM-1","issued":{"date-parts":[["2007"]]},"title":"Decentralization and state-sponsored community forestry in Asia: Seven country studies of transitions in forest governance, contemporary forest management and the prospects for communities to contribute to and benefit from sustainable forest management","type":"report"},"uris":["http://www.mendeley.com/documents/?uuid=8c26da6a-4b50-3a4b-b908-29731216c03a"]}],"mendeley":{"formattedCitation":"(Scheyvens, H., Hyakumura, K., &amp; Seki, 2007)","manualFormatting":"(Scheyvens, H., Hyakumura, K., &amp; Seki, 2007; ","plainTextFormattedCitation":"(Scheyvens, H., Hyakumura, K., &amp; Seki, 2007)","previouslyFormattedCitation":"(Scheyvens, H., Hyakumura, K., &amp; Seki, 2007)"},"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Scheyvens, H., Hyakumura, K., &amp; Seki, 2007; </w:t>
      </w:r>
      <w:r w:rsidRPr="0008241C">
        <w:rPr>
          <w:sz w:val="22"/>
          <w:szCs w:val="22"/>
          <w:lang w:eastAsia="en-IN"/>
        </w:rPr>
        <w:fldChar w:fldCharType="end"/>
      </w:r>
      <w:r w:rsidRPr="0008241C">
        <w:rPr>
          <w:sz w:val="22"/>
          <w:szCs w:val="22"/>
          <w:lang w:eastAsia="en-IN"/>
        </w:rPr>
        <w:fldChar w:fldCharType="begin" w:fldLock="1"/>
      </w:r>
      <w:r w:rsidRPr="0008241C">
        <w:rPr>
          <w:sz w:val="22"/>
          <w:szCs w:val="22"/>
          <w:lang w:eastAsia="en-IN"/>
        </w:rPr>
        <w:instrText>ADDIN CSL_CITATION {"citationItems":[{"id":"ITEM-1","itemData":{"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a b s t r a c t Scholars and advocates increasingly favor rights-based approaches over traditional exclusionary policies in conservation. Yet, national and international conservation policies and programs have often led to the exclusion of forest-dependent peoples. This article proposes and tests the hypothesis that the failures of rights-based approaches in conservation can be attributed in significant measure to the political economic interest of the state in the tropics. To this end, the article presents findings from the empirical analysis of the Forest Rights Act of 2006 in India. Two key recommendations emerge from this analysis. One, the proposals for operationalizing rights-based approaches will likely be far more effective if they protect the inalienability of a minimal set of rights critical to the subsistence and well-being of forest people, as opposed to promising the protection of an expansive set of rights subject to the instrumentality of conservation. Two, the proponents of rights-based approaches in conservation need to guard against their actions reinforcing the institutional status quo of the state control of forests. This, in turn, requires international conservation groups to join hands with national forest rights movements.","author":[{"dropping-particle":"","family":"Kashwan","given":"Prakash","non-dropping-particle":"","parse-names":false,"suffix":""}],"container-title":"Land Use Policy","id":"ITEM-1","issued":{"date-parts":[["2013"]]},"page":"613-626","title":"The politics of rights-based approaches in conservation","type":"article-journal","volume":"31"},"uris":["http://www.mendeley.com/documents/?uuid=e6660f34-2ec8-3118-a9aa-7f9da1fbd1cd"]}],"mendeley":{"formattedCitation":"(Kashwan, 2013)","manualFormatting":"Kashwan, 2013)","plainTextFormattedCitation":"(Kashwan, 2013)","previouslyFormattedCitation":"(Kashwan, 2013)"},"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Kashwan, 2013)</w:t>
      </w:r>
      <w:r w:rsidRPr="0008241C">
        <w:rPr>
          <w:sz w:val="22"/>
          <w:szCs w:val="22"/>
          <w:lang w:eastAsia="en-IN"/>
        </w:rPr>
        <w:fldChar w:fldCharType="end"/>
      </w:r>
      <w:r w:rsidRPr="0008241C">
        <w:rPr>
          <w:sz w:val="22"/>
          <w:szCs w:val="22"/>
          <w:lang w:eastAsia="en-IN"/>
        </w:rPr>
        <w:t xml:space="preserve">. In South-East Asia, many regions face issues of “land-grabbing” from large companies to develop large-scale plantations (e.g. oil palms and pulp production). Large corporations obtain land-ownership from local farmers through deals of often questionable legal basis, which has resulted in deforestation and degradation of surrounding areas </w:t>
      </w:r>
      <w:r w:rsidRPr="0008241C">
        <w:rPr>
          <w:sz w:val="22"/>
          <w:szCs w:val="22"/>
          <w:lang w:eastAsia="en-IN"/>
        </w:rPr>
        <w:fldChar w:fldCharType="begin" w:fldLock="1"/>
      </w:r>
      <w:r w:rsidRPr="0008241C">
        <w:rPr>
          <w:sz w:val="22"/>
          <w:szCs w:val="22"/>
          <w:lang w:eastAsia="en-IN"/>
        </w:rPr>
        <w:instrText>ADDIN CSL_CITATION {"citationItems":[{"id":"ITEM-1","itemData":{"URL":"https://www.globalwitness.org/sites/default/files/library/Sarawak myths and reality.doc.pdf","author":[{"dropping-particle":"","family":"Global Witness","given":"","non-dropping-particle":"","parse-names":false,"suffix":""}],"id":"ITEM-1","issued":{"date-parts":[["2013"]]},"note":"NULL","title":"Sarawak ' s Forests : Myths &amp; Reality","type":"webpage"},"uris":["http://www.mendeley.com/documents/?uuid=30c5c187-11cd-46b7-a48d-ee7c0f905198"]},{"id":"ITEM-2","itemData":{"DOI":"10.5539/jsd.v6n5p12","ISBN":"19139063","ISSN":"1913-9071","PMID":"87664351","abstract":"Clarifying factors affecting forest area changes is critical to implementing REDD+ scheme properly. We analyzed some socio-economic factors and clarified their relationships with deforestation in Cambodia for the period of 2002 to 2010. A panel data analysis was conducted for 18 provinces, while six other provinces were deleted from the list because only a small amount of their land was forested. Time effects, cross-sectional dependence, serial correlation in idiosyncratic errors, and heteroskedasticity were tested, and robust variance matrix estimations were obtained to solve the problems of heteroskedasticity and serial correlation. The model estimation results showed that population, gross agricultural production and large-scale plantation development have negative impacts on forest area changes. On the other hand, the impacts of rice cultivation, gross industrial production, household income and house floor area by household were found not to be significant. Overall, however, the results indicated that forests in Cambodia still face pressure from the increases in population, agriculture production, and the enlargement of land development. As the increase in productivity of agriculture gives a better use of current agricultural land and lessens the pressure on forest, intensifying agriculture is important. It is also important to develop industry and other economic ventures to grow national economy while not imposing pressure on forest. This research reminds decision makers to use discretion when developing large-scale plantations.","author":[{"dropping-particle":"","family":"Michinaka","given":"Tetsuya","non-dropping-particle":"","parse-names":false,"suffix":""},{"dropping-particle":"","family":"Miyamoto","given":"Motoe","non-dropping-particle":"","parse-names":false,"suffix":""},{"dropping-particle":"","family":"Yokota","given":"Yasuhiro","non-dropping-particle":"","parse-names":false,"suffix":""},{"dropping-particle":"","family":"Sokh","given":"Heng","non-dropping-particle":"","parse-names":false,"suffix":""},{"dropping-particle":"","family":"Lao","given":"Sethaphal","non-dropping-particle":"","parse-names":false,"suffix":""},{"dropping-particle":"","family":"Ma","given":"Vuthy","non-dropping-particle":"","parse-names":false,"suffix":""}],"container-title":"Journal of Sustainable Development","id":"ITEM-2","issue":"5","issued":{"date-parts":[["2013"]]},"note":"NULL","page":"p12","title":"Factors Affecting Forest Area Changes in Cambodia: An Econometric Approach","type":"article-journal","volume":"6"},"uris":["http://www.mendeley.com/documents/?uuid=915f50ac-3d65-4949-a251-d894bc1069fc"]}],"mendeley":{"formattedCitation":"(Global Witness, 2013; Michinaka &lt;i&gt;et al.&lt;/i&gt;, 2013)","plainTextFormattedCitation":"(Global Witness, 2013; Michinaka et al., 2013)","previouslyFormattedCitation":"(Global Witness, 2013; Michinaka &lt;i&gt;et al.&lt;/i&gt;, 2013)"},"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Global Witness, 2013; Michinaka </w:t>
      </w:r>
      <w:r w:rsidRPr="0008241C">
        <w:rPr>
          <w:i/>
          <w:noProof/>
          <w:sz w:val="22"/>
          <w:szCs w:val="22"/>
          <w:lang w:eastAsia="en-IN"/>
        </w:rPr>
        <w:t>et al.</w:t>
      </w:r>
      <w:r w:rsidRPr="0008241C">
        <w:rPr>
          <w:noProof/>
          <w:sz w:val="22"/>
          <w:szCs w:val="22"/>
          <w:lang w:eastAsia="en-IN"/>
        </w:rPr>
        <w:t>, 2013)</w:t>
      </w:r>
      <w:r w:rsidRPr="0008241C">
        <w:rPr>
          <w:sz w:val="22"/>
          <w:szCs w:val="22"/>
          <w:lang w:eastAsia="en-IN"/>
        </w:rPr>
        <w:fldChar w:fldCharType="end"/>
      </w:r>
      <w:r w:rsidRPr="0008241C">
        <w:rPr>
          <w:sz w:val="22"/>
          <w:szCs w:val="22"/>
          <w:lang w:eastAsia="en-IN"/>
        </w:rPr>
        <w:t>. These governance and institutional issues have in some cases over-ridden direct efforts to promote sustainable management of ecosystems (</w:t>
      </w:r>
      <w:r w:rsidRPr="0008241C">
        <w:rPr>
          <w:sz w:val="22"/>
          <w:szCs w:val="22"/>
        </w:rPr>
        <w:t xml:space="preserve">See more details in 4.4.2; 4.4.6; 4.4.7). </w:t>
      </w:r>
    </w:p>
    <w:p w14:paraId="02C522E3" w14:textId="77777777" w:rsidR="00A01204" w:rsidRPr="0008241C" w:rsidRDefault="00A01204" w:rsidP="00A01204">
      <w:pPr>
        <w:rPr>
          <w:sz w:val="22"/>
          <w:szCs w:val="22"/>
          <w:lang w:eastAsia="en-IN"/>
        </w:rPr>
      </w:pPr>
    </w:p>
    <w:p w14:paraId="5FD8085A" w14:textId="77777777" w:rsidR="00A01204" w:rsidRPr="0008241C" w:rsidRDefault="00A01204" w:rsidP="00A01204">
      <w:pPr>
        <w:rPr>
          <w:sz w:val="22"/>
          <w:szCs w:val="22"/>
        </w:rPr>
      </w:pPr>
      <w:r w:rsidRPr="0008241C">
        <w:rPr>
          <w:sz w:val="22"/>
          <w:szCs w:val="22"/>
          <w:lang w:eastAsia="en-IN"/>
        </w:rPr>
        <w:t>While environmental problems are a newly emerging issue within the conscience of many Asian societies, traditional</w:t>
      </w:r>
      <w:r w:rsidRPr="0008241C">
        <w:rPr>
          <w:sz w:val="22"/>
          <w:szCs w:val="22"/>
        </w:rPr>
        <w:t xml:space="preserve"> </w:t>
      </w:r>
      <w:r w:rsidRPr="0008241C">
        <w:rPr>
          <w:sz w:val="22"/>
          <w:szCs w:val="22"/>
          <w:lang w:eastAsia="en-IN"/>
        </w:rPr>
        <w:t xml:space="preserve">actors have long been involved in environmental governance. </w:t>
      </w:r>
      <w:r w:rsidRPr="0008241C">
        <w:rPr>
          <w:sz w:val="22"/>
          <w:szCs w:val="22"/>
        </w:rPr>
        <w:t xml:space="preserve">In the context of India, the India Forest Conservation Act, 1980, is regarded as one of the most effective legislations that contributed to the reduction in deforestation </w:t>
      </w:r>
      <w:r w:rsidRPr="0008241C">
        <w:rPr>
          <w:sz w:val="22"/>
          <w:szCs w:val="22"/>
        </w:rPr>
        <w:fldChar w:fldCharType="begin" w:fldLock="1"/>
      </w:r>
      <w:r w:rsidRPr="0008241C">
        <w:rPr>
          <w:sz w:val="22"/>
          <w:szCs w:val="22"/>
        </w:rPr>
        <w:instrText>ADDIN CSL_CITATION {"citationItems":[{"id":"ITEM-1","itemData":{"abstract":"See, stats, and : https : / / www . researchgate . net / publication / 234533938 Forest , afforestation reforestation : Implications carbon Article CITATIONS 54 READS 773 3 : Some : Himalayan Carbon Rakesh Essar 1 SEE Rajiv Indian 33 SEE I . K . Murthy Indian 58 SEE All . K . Murthy . The .Thisarticlepresentsanassessmentoftheimplicationsofpastandcurrentforestconservationandregenera-tionpoliciesandprogrammesforforestcarbonsinkinIndia.Theareaunderforests,includingpartoftheareaafforested,isincreasingandcurrently67.83mhaofareaisunderforestcover.Assumingthatthecur-renttrendcontinues,theareaunderforestcoverisprojectedtoreach72mhaby2030.Estimatesofcar-bonstockinIndianforestsinbothsoilandvegetationrangefrom8.58to9.57GtC.Thecarbonstockinex-istingforestsisprojectedtobenearlystableoverthenext25yearperiodat8.79GtC.However,ifthecur-rentrateofafforestationandreforestationisassumedtocontinue,thecarbonstockcouldincreasefrom8.79GtCin2006to9.75GtCby2030–anincreaseof11%.Theestimatesmadeinthisstudyassumethatthecurrenttrendwillcontinueanddonotincludeforestdegradationandlossofcarbonstocksduetobiomassextraction,fire,grazingandotherdistur-bances.INDIAisalargedevelopingcountryknownforitsdiverseforestecosystemsandisalsoamega-biodiversitycountry.ForestecosystemsinIndiaarecriticalforbiodiversity,watershedprotection,andlivelihoodsofindigenousandruralcommunities.TheNationalCommunicationoftheGovernmentofIndiatotheUNFCCChasreported1thattheforestsectorisamarginalsourceofCO2emissions.Indiahasformulatedandimplementedanumberofpoli-ciesandprogrammesaimedatforestandbiodiversityconservation,afforestationandreforestation.Further,Indiahasagoal2tobringone-thirdofthegeographicareaun-derforestandtreecoverby2012.Allforestpoliciesandprogrammeshaveimplicationsforcarbonsinkandforestmanagement.ThisarticlepresentsanassessmentoftheimplicationsofpastandcurrentforestconservationandregenerationpoliciesandprogrammesforforestcarbonsinkinIndia.Italsoestimatesthecarbonstocksundercurrenttrendscenariofortheexistingforestsaswellasnewareabroughtunderafforestationandreforestationfortheperiod2006–30.WehaveprimarilyreliedonpublisheddatafromtheMinistryofEnvironmentandForests(MOEF),Govern-mentofIndia(GOI);FoodandAgriculturalOrganizationofUnitedNations(FAO),andForestSurveyofIndia(FSI).WehaveusedtheComprehensiveMitigationAnaly-sisProcess(COMAP)modelforprojectingcarbonstockestimates.Thearticleisbasedonlyonpasttrendsfrom1980to2005andusestheassumption–'ifthecurrenttrendcontinues'.Wefeelthatsuchanassumptioniswelljusti-fiedbe…","author":[{"dropping-particle":"","family":"Ravindranath","given":"N.H.","non-dropping-particle":"","parse-names":false,"suffix":""},{"dropping-particle":"","family":"Chaturvedi","given":"R. K.","non-dropping-particle":"","parse-names":false,"suffix":""},{"dropping-particle":"","family":"Murthy","given":"I.K.","non-dropping-particle":"","parse-names":false,"suffix":""}],"container-title":"Current Science","id":"ITEM-1","issue":"2","issued":{"date-parts":[["2008"]]},"page":"216-222","title":"Forest conservation, afforestation and reforestation in India: Implications for forest carbon stocks","type":"article-journal","volume":"95"},"uris":["http://www.mendeley.com/documents/?uuid=9dc51b85-4f5d-362f-9f07-28432d2082c0"]}],"mendeley":{"formattedCitation":"(Ravindranath &lt;i&gt;et al.&lt;/i&gt;, 2008)","plainTextFormattedCitation":"(Ravindranath et al., 2008)","previouslyFormattedCitation":"(Ravindranath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Ravindranath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T</w:t>
      </w:r>
      <w:r w:rsidRPr="0008241C">
        <w:rPr>
          <w:sz w:val="22"/>
          <w:szCs w:val="22"/>
          <w:lang w:eastAsia="en-IN"/>
        </w:rPr>
        <w:t>raditional rural communities in India have used the village panchayat system which represents people from various sectors of society and decision-making reflects the consensus of the community (</w:t>
      </w:r>
      <w:r w:rsidRPr="0008241C">
        <w:rPr>
          <w:sz w:val="22"/>
          <w:szCs w:val="22"/>
        </w:rPr>
        <w:t>Harashima, 2000</w:t>
      </w:r>
      <w:r w:rsidRPr="0008241C">
        <w:rPr>
          <w:sz w:val="22"/>
          <w:szCs w:val="22"/>
          <w:lang w:eastAsia="en-IN"/>
        </w:rPr>
        <w:t>).</w:t>
      </w:r>
      <w:r w:rsidRPr="0008241C">
        <w:rPr>
          <w:sz w:val="22"/>
          <w:szCs w:val="22"/>
        </w:rPr>
        <w:t xml:space="preserve"> </w:t>
      </w:r>
      <w:r w:rsidRPr="0008241C">
        <w:rPr>
          <w:sz w:val="22"/>
          <w:szCs w:val="22"/>
          <w:lang w:eastAsia="en-IN"/>
        </w:rPr>
        <w:t xml:space="preserve">In </w:t>
      </w:r>
      <w:r w:rsidRPr="0008241C">
        <w:rPr>
          <w:sz w:val="22"/>
          <w:szCs w:val="22"/>
          <w:lang w:eastAsia="en-IN"/>
        </w:rPr>
        <w:lastRenderedPageBreak/>
        <w:t xml:space="preserve">Thailand, the monarchy has become a unique force in promoting Thailand’s commitment to biodiversity conservation. Although governmental structures are diverse, environmental governance has often not fully adapted to the new pressures from globalization and economic development due to the lack of enough flexibility of centralized governments or these governments prioritizing economic development over environmental issues. </w:t>
      </w:r>
      <w:r w:rsidRPr="0008241C">
        <w:rPr>
          <w:sz w:val="22"/>
          <w:szCs w:val="22"/>
        </w:rPr>
        <w:t>However, in Asian countries, n</w:t>
      </w:r>
      <w:r w:rsidRPr="0008241C">
        <w:rPr>
          <w:sz w:val="22"/>
          <w:szCs w:val="22"/>
          <w:lang w:eastAsia="en-IN"/>
        </w:rPr>
        <w:t>ew types of environmental programs that involve various stakeholders are being initiated</w:t>
      </w:r>
      <w:r w:rsidRPr="0008241C">
        <w:rPr>
          <w:sz w:val="22"/>
          <w:szCs w:val="22"/>
        </w:rPr>
        <w:t xml:space="preserve"> and contributing to stronger governance systems </w:t>
      </w:r>
      <w:r w:rsidRPr="0008241C">
        <w:rPr>
          <w:sz w:val="22"/>
          <w:szCs w:val="22"/>
          <w:lang w:eastAsia="en-IN"/>
        </w:rPr>
        <w:t>(</w:t>
      </w:r>
      <w:r w:rsidRPr="0008241C">
        <w:rPr>
          <w:sz w:val="22"/>
          <w:szCs w:val="22"/>
        </w:rPr>
        <w:t>Harashima, 2000</w:t>
      </w:r>
      <w:r w:rsidRPr="0008241C">
        <w:rPr>
          <w:sz w:val="22"/>
          <w:szCs w:val="22"/>
          <w:lang w:eastAsia="en-IN"/>
        </w:rPr>
        <w:t>).</w:t>
      </w:r>
      <w:r w:rsidRPr="0008241C">
        <w:rPr>
          <w:sz w:val="22"/>
          <w:szCs w:val="22"/>
        </w:rPr>
        <w:t xml:space="preserve"> At the same time, global increases in environmental awareness have also signalled further modification in the stimulus for environmental governance reform in the Asia-Pacific region. </w:t>
      </w:r>
      <w:r w:rsidRPr="0008241C">
        <w:rPr>
          <w:sz w:val="22"/>
          <w:szCs w:val="22"/>
          <w:lang w:eastAsia="en-IN"/>
        </w:rPr>
        <w:t xml:space="preserve">Mediating current changes, institutional developments and changes in environmental policy are taking place as a result of these influences. </w:t>
      </w:r>
    </w:p>
    <w:p w14:paraId="7DC543C5" w14:textId="77777777" w:rsidR="00A01204" w:rsidRPr="0008241C" w:rsidRDefault="00A01204" w:rsidP="00A01204">
      <w:pPr>
        <w:rPr>
          <w:sz w:val="22"/>
          <w:szCs w:val="22"/>
        </w:rPr>
      </w:pPr>
    </w:p>
    <w:p w14:paraId="13C5E863" w14:textId="77777777" w:rsidR="00A01204" w:rsidRPr="0008241C" w:rsidRDefault="00A01204" w:rsidP="00A01204">
      <w:pPr>
        <w:keepNext/>
        <w:keepLines/>
        <w:tabs>
          <w:tab w:val="clear" w:pos="1247"/>
          <w:tab w:val="left" w:pos="700"/>
        </w:tabs>
        <w:spacing w:before="40"/>
        <w:outlineLvl w:val="1"/>
        <w:rPr>
          <w:b/>
          <w:sz w:val="28"/>
          <w:szCs w:val="26"/>
        </w:rPr>
      </w:pPr>
      <w:bookmarkStart w:id="1210" w:name="_Toc504317269"/>
      <w:bookmarkStart w:id="1211" w:name="_Toc504317962"/>
      <w:bookmarkStart w:id="1212" w:name="_Toc504320434"/>
      <w:bookmarkStart w:id="1213" w:name="_Toc504320657"/>
      <w:bookmarkStart w:id="1214" w:name="_Toc504320881"/>
      <w:bookmarkStart w:id="1215" w:name="_Toc504321308"/>
      <w:bookmarkStart w:id="1216" w:name="_Toc524044074"/>
      <w:r w:rsidRPr="0008241C">
        <w:rPr>
          <w:b/>
          <w:sz w:val="28"/>
          <w:szCs w:val="26"/>
        </w:rPr>
        <w:t xml:space="preserve">4.3 </w:t>
      </w:r>
      <w:r w:rsidRPr="0008241C">
        <w:rPr>
          <w:b/>
          <w:sz w:val="28"/>
          <w:szCs w:val="26"/>
        </w:rPr>
        <w:tab/>
        <w:t>Interaction among direct and indirect drivers</w:t>
      </w:r>
      <w:bookmarkEnd w:id="1210"/>
      <w:bookmarkEnd w:id="1211"/>
      <w:bookmarkEnd w:id="1212"/>
      <w:bookmarkEnd w:id="1213"/>
      <w:bookmarkEnd w:id="1214"/>
      <w:bookmarkEnd w:id="1215"/>
      <w:bookmarkEnd w:id="1216"/>
      <w:r w:rsidRPr="0008241C">
        <w:rPr>
          <w:b/>
          <w:sz w:val="28"/>
          <w:szCs w:val="26"/>
        </w:rPr>
        <w:t xml:space="preserve"> </w:t>
      </w:r>
    </w:p>
    <w:p w14:paraId="2A70CF58" w14:textId="77777777" w:rsidR="00A01204" w:rsidRPr="0008241C" w:rsidRDefault="00A01204" w:rsidP="00A01204">
      <w:pPr>
        <w:rPr>
          <w:sz w:val="22"/>
          <w:szCs w:val="22"/>
        </w:rPr>
      </w:pPr>
    </w:p>
    <w:p w14:paraId="44CF3158" w14:textId="77777777" w:rsidR="00A01204" w:rsidRPr="0008241C" w:rsidRDefault="00A01204" w:rsidP="00A01204">
      <w:pPr>
        <w:rPr>
          <w:noProof/>
          <w:sz w:val="22"/>
          <w:szCs w:val="22"/>
        </w:rPr>
      </w:pPr>
      <w:r w:rsidRPr="0008241C">
        <w:rPr>
          <w:sz w:val="22"/>
          <w:szCs w:val="24"/>
        </w:rPr>
        <w:t xml:space="preserve">The many drivers that impact biodiversity and nature’s contribution to people (NCP) often interact to produce complex, and unintended consequences. In developing and implementing environmental policies and governance structures, it is and will be essential to consider potential implications and feedbacks for driver interactions that may affect biodiversity, ecosystem services, livelihoods and economic development at local or even regional scales. </w:t>
      </w:r>
      <w:hyperlink r:id="rId167" w:history="1">
        <w:r w:rsidRPr="0008241C">
          <w:rPr>
            <w:sz w:val="22"/>
            <w:szCs w:val="22"/>
          </w:rPr>
          <w:t>D</w:t>
        </w:r>
      </w:hyperlink>
      <w:r w:rsidRPr="0008241C">
        <w:rPr>
          <w:sz w:val="22"/>
          <w:szCs w:val="22"/>
        </w:rPr>
        <w:t>rivers can affect nature’s contributions to people and human </w:t>
      </w:r>
      <w:hyperlink r:id="rId168" w:history="1">
        <w:r w:rsidRPr="0008241C">
          <w:rPr>
            <w:sz w:val="22"/>
            <w:szCs w:val="22"/>
          </w:rPr>
          <w:t>well-being</w:t>
        </w:r>
      </w:hyperlink>
      <w:r w:rsidRPr="0008241C">
        <w:rPr>
          <w:sz w:val="22"/>
          <w:szCs w:val="22"/>
        </w:rPr>
        <w:t> at different spatial and temporal scales, which makes both their assessment and their </w:t>
      </w:r>
      <w:hyperlink r:id="rId169" w:history="1">
        <w:r w:rsidRPr="0008241C">
          <w:rPr>
            <w:sz w:val="22"/>
            <w:szCs w:val="22"/>
          </w:rPr>
          <w:t>management</w:t>
        </w:r>
      </w:hyperlink>
      <w:r w:rsidRPr="0008241C">
        <w:rPr>
          <w:sz w:val="22"/>
          <w:szCs w:val="22"/>
        </w:rPr>
        <w:t xml:space="preserve"> complex (</w:t>
      </w:r>
      <w:r w:rsidRPr="0008241C">
        <w:rPr>
          <w:noProof/>
          <w:sz w:val="22"/>
          <w:szCs w:val="22"/>
        </w:rPr>
        <w:t xml:space="preserve">Millennium Ecosystem Assessment, 2005). </w:t>
      </w:r>
    </w:p>
    <w:p w14:paraId="5BA4D6A8" w14:textId="77777777" w:rsidR="00A01204" w:rsidRPr="0008241C" w:rsidRDefault="00A01204" w:rsidP="00A01204">
      <w:pPr>
        <w:rPr>
          <w:noProof/>
          <w:sz w:val="22"/>
          <w:szCs w:val="22"/>
        </w:rPr>
      </w:pPr>
    </w:p>
    <w:p w14:paraId="5DCBD521" w14:textId="77777777" w:rsidR="00A01204" w:rsidRPr="0008241C" w:rsidRDefault="00A01204" w:rsidP="00A01204">
      <w:pPr>
        <w:rPr>
          <w:sz w:val="22"/>
          <w:szCs w:val="22"/>
        </w:rPr>
      </w:pPr>
      <w:r w:rsidRPr="0008241C">
        <w:rPr>
          <w:sz w:val="22"/>
          <w:szCs w:val="22"/>
        </w:rPr>
        <w:t xml:space="preserve">Interconnections among drivers are always multiple and interactive, so that there is no one-to-one relationship between a particular driver and changes in ecosystems. Drivers may act in a chain of events such as when an indirect driver (e.g. human population growth) modifies the effect of a direct driver (e.g. land-use and land cover change, overexploitation of natural resources) leading to changes in a landscape, and potentially resulting in feedbacks on both internal and external economic drivers (e.g. marketing or trading changes in agricultural products). The causal linkage between drivers is often influenced by other factors, thereby complicating their relationships. </w:t>
      </w:r>
    </w:p>
    <w:p w14:paraId="6FBC349E" w14:textId="77777777" w:rsidR="00A01204" w:rsidRPr="0008241C" w:rsidRDefault="00A01204" w:rsidP="00A01204">
      <w:pPr>
        <w:rPr>
          <w:sz w:val="22"/>
          <w:szCs w:val="22"/>
        </w:rPr>
      </w:pPr>
    </w:p>
    <w:p w14:paraId="223B853D" w14:textId="77777777" w:rsidR="00A01204" w:rsidRPr="0008241C" w:rsidRDefault="00A01204" w:rsidP="00A01204">
      <w:pPr>
        <w:rPr>
          <w:sz w:val="22"/>
          <w:szCs w:val="22"/>
        </w:rPr>
      </w:pPr>
      <w:r w:rsidRPr="0008241C">
        <w:rPr>
          <w:sz w:val="22"/>
          <w:szCs w:val="22"/>
        </w:rPr>
        <w:t xml:space="preserve">The interaction of drivers could be observed for some cases in the Asia-Pacific region. Climate change, emerging as the most widely discussed driver of global change, is in fact embedded in a matrix of indirect drivers such as economic drivers, demographic drivers (population growth), and direct drivers such as local land-use and land-cover change, all of which can have significant ramifications (ADB, 2017). Observed changes in climate, for example, especially warmer regional temperatures, have already affected ecosystems directly like glacier meltdowns and boundary shift of ecosystems (Section 4.4.7) or are coupled with other anthropogenic drivers. Hydrological processes for instance are altered by climate change, which lead to changes in pollution levels (nitrogen deposition), exacerbates changes in climate regulation (changes of carbon sequestration), as well as socio-economic changes (livelihood and consumption)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mendeley":{"formattedCitation":"(Singh &lt;i&gt;et al.&lt;/i&gt;, 2011)","plainTextFormattedCitation":"(Singh et al., 2011)","previouslyFormattedCitation":"(Sing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ing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Biological diversity is adversely impacted by these changes, which eventually affect the system ability to provide services through various economic, cultural or socio-political factors. </w:t>
      </w:r>
    </w:p>
    <w:p w14:paraId="6073481B" w14:textId="77777777" w:rsidR="00A01204" w:rsidRPr="0008241C" w:rsidRDefault="00A01204" w:rsidP="00A01204">
      <w:pPr>
        <w:rPr>
          <w:sz w:val="22"/>
          <w:szCs w:val="22"/>
        </w:rPr>
      </w:pPr>
    </w:p>
    <w:p w14:paraId="41A21092" w14:textId="77777777" w:rsidR="00A01204" w:rsidRPr="0008241C" w:rsidRDefault="00A01204" w:rsidP="00A01204">
      <w:pPr>
        <w:rPr>
          <w:sz w:val="22"/>
          <w:szCs w:val="22"/>
        </w:rPr>
      </w:pPr>
      <w:r w:rsidRPr="0008241C">
        <w:rPr>
          <w:sz w:val="22"/>
          <w:szCs w:val="22"/>
          <w:lang w:val="en-US"/>
        </w:rPr>
        <w:t xml:space="preserve">Some drivers are of regional or even transboundary significance (e.g. climate change, invasive alien species, pollution) but others are more local (e.g. land-use and land-cover change, natural resource overexploitation). However, even for a local driver (e.g. local conflict or war), its effect could also be regional or global (e.g. through migration of population). Thus, the so-called ‘regional’ or ‘local’ might be a relative concept in temporal scale. </w:t>
      </w:r>
      <w:r w:rsidRPr="0008241C">
        <w:rPr>
          <w:sz w:val="22"/>
          <w:szCs w:val="22"/>
        </w:rPr>
        <w:t xml:space="preserve">For instance, direct impact such as road network development is widening accessibility and international investment in local agriculture and forestry in remote areas, which further drives new trends in rural economic activity and creates new marketing opportunities regionally. Forest transition in the Asia-Pacific region (e.g. land-use and land-cover change) has been shown to result from a complex interaction of several regional factors including urbanization, economic growth, and demographic changes </w:t>
      </w:r>
      <w:r w:rsidRPr="0008241C">
        <w:rPr>
          <w:sz w:val="22"/>
          <w:szCs w:val="22"/>
        </w:rPr>
        <w:fldChar w:fldCharType="begin" w:fldLock="1"/>
      </w:r>
      <w:r w:rsidRPr="0008241C">
        <w:rPr>
          <w:sz w:val="22"/>
          <w:szCs w:val="22"/>
        </w:rPr>
        <w:instrText>ADDIN CSL_CITATION {"citationItems":[{"id":"ITEM-1","itemData":{"DOI":"10.1016/j.forpol.2016.07.008","ISBN":"1389-9341","ISSN":"13899341","abstract":"Forest transition (FT) has taken place in many developing countries in recent decades. Analysis of developing countries FT is mostly based on case studies and exploring a limited set of drivers that result in forest cover change. This paper attempts to identify and explain trends in forest cover change across nine countries of the Asia Pacific based on panel data of a period of over 50 years (1962–2011). We used discriminant analysis to identify relationships between bio-physical variables (forest cover area and land under cultivation) and socioeconomic variables (GDP, assets and infrastructure), and the transition status (transition vs. no transition) of the countries. The results show a net increase in forest cover in China, India (with consistent increase in the area of agricultural land in both), Philippines and Vietnam; and a decrease in Indonesia, Laos, and Malaysia (with a consistent decrease in the area of agricultural land). They also show a decrease of forest cover and area of agricultural land in both Japan and South Korea. The discriminant analysis results suggest that FT is linked to variation in area of agricultural land (Indonesia, Japan, Malaysia, Philippines, Vietnam), livestock population (China, Indonesia, South Korea, Laos, Malaysia), urban population (India, Laos, Philippines, Vietnam), cereal production (Indonesia, Japan, Philippines), and area of arable land (China and Japan). The results concur with FT predictions of forest cover change in relation to bio-physical and socioeconomic dynamics, with heterogeneity in rates of change across the nine countries. The results have implications for existing FT models. We conclude that there is opportunity for a refinement of analyses and explanations of FT by considering the effect of precise bio-physical and socioeconomic drivers.","author":[{"dropping-particle":"","family":"Ashraf","given":"Jawaid","non-dropping-particle":"","parse-names":false,"suffix":""},{"dropping-particle":"","family":"Pandey","given":"Rajiv","non-dropping-particle":"","parse-names":false,"suffix":""},{"dropping-particle":"","family":"Jong","given":"Wil","non-dropping-particle":"de","parse-names":false,"suffix":""}],"container-title":"Forest Policy and Economics","id":"ITEM-1","issued":{"date-parts":[["2017"]]},"page":"35-44","publisher":"Elsevier B.V.","title":"Assessment of bio-physical, social and economic drivers for forest transition in Asia-Pacific region","type":"article-journal","volume":"76"},"uris":["http://www.mendeley.com/documents/?uuid=79815858-cc0a-4fad-8389-188dffbc879b"]}],"mendeley":{"formattedCitation":"(Ashraf &lt;i&gt;et al.&lt;/i&gt;, 2017)","plainTextFormattedCitation":"(Ashraf et al., 2017)","previouslyFormattedCitation":"(Ashraf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Ashraf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The shift of economic structure from rural to urban sectors may even reduce demand for ecosystem services away from extractive uses of forests.</w:t>
      </w:r>
    </w:p>
    <w:p w14:paraId="016285F0" w14:textId="77777777" w:rsidR="00A01204" w:rsidRPr="0008241C" w:rsidRDefault="00A01204" w:rsidP="00A01204">
      <w:pPr>
        <w:rPr>
          <w:sz w:val="22"/>
          <w:szCs w:val="22"/>
        </w:rPr>
      </w:pPr>
    </w:p>
    <w:p w14:paraId="3BB8F3F2" w14:textId="77777777" w:rsidR="00A01204" w:rsidRPr="0008241C" w:rsidRDefault="00A01204" w:rsidP="00A01204">
      <w:pPr>
        <w:rPr>
          <w:sz w:val="22"/>
          <w:szCs w:val="22"/>
        </w:rPr>
      </w:pPr>
      <w:r w:rsidRPr="0008241C">
        <w:rPr>
          <w:sz w:val="22"/>
          <w:szCs w:val="22"/>
        </w:rPr>
        <w:t xml:space="preserve">Furthermore, a combination of drivers can work over time (such as population and income growth interacting with overexploitation of nature resources lead to climate change or international trading change), at different level of organization (such as local zoning laws versus international climate change treaties), and can happen intermittently (such as droughts, floods, and economic crises). Changes in one category (e.g. direct driver) can feed back to another (e.g. indirect drivers) or </w:t>
      </w:r>
      <w:r w:rsidRPr="0008241C">
        <w:rPr>
          <w:i/>
          <w:sz w:val="22"/>
          <w:szCs w:val="22"/>
        </w:rPr>
        <w:t>vice versa</w:t>
      </w:r>
      <w:r w:rsidRPr="0008241C">
        <w:rPr>
          <w:sz w:val="22"/>
          <w:szCs w:val="22"/>
        </w:rPr>
        <w:t xml:space="preserve">. Land-use and land-cover changes, for instance, create new opportunities and constraints at the same time, induce institutional changes in response to perceived and anticipated natural resource decline, and give rise to socio-economic effects such as changes in income inequality. Reviews of case studies of deforestation and desertification </w:t>
      </w:r>
      <w:r w:rsidRPr="0008241C">
        <w:rPr>
          <w:sz w:val="22"/>
          <w:szCs w:val="22"/>
        </w:rPr>
        <w:fldChar w:fldCharType="begin" w:fldLock="1"/>
      </w:r>
      <w:r w:rsidRPr="0008241C">
        <w:rPr>
          <w:sz w:val="22"/>
          <w:szCs w:val="22"/>
        </w:rPr>
        <w:instrText>ADDIN CSL_CITATION {"citationItems":[{"id":"ITEM-1","itemData":{"DOI":"10.1641/0006-3568(2004)054[0817:DCPOD]2.0.CO;2","ISBN":"00063568","ISSN":"0006-3568","PMID":"38","abstract":"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author":[{"dropping-particle":"","family":"Geist","given":"Helmut J","non-dropping-particle":"","parse-names":false,"suffix":""},{"dropping-particle":"","family":"Lambin","given":"Eric F","non-dropping-particle":"","parse-names":false,"suffix":""}],"container-title":"BioScience","id":"ITEM-1","issue":"9","issued":{"date-parts":[["2004"]]},"page":"817","title":"Dynamic Causal Patterns of Desertification","type":"article-journal","volume":"54"},"uris":["http://www.mendeley.com/documents/?uuid=ddafb3c7-f3fd-46f1-aa7d-7eac94cb7618"]}],"mendeley":{"formattedCitation":"(Geist &amp; Lambin, 2004)","plainTextFormattedCitation":"(Geist &amp; Lambin, 2004)","previouslyFormattedCitation":"(Geist &amp; Lambin, 2004)"},"properties":{"noteIndex":0},"schema":"https://github.com/citation-style-language/schema/raw/master/csl-citation.json"}</w:instrText>
      </w:r>
      <w:r w:rsidRPr="0008241C">
        <w:rPr>
          <w:sz w:val="22"/>
          <w:szCs w:val="22"/>
        </w:rPr>
        <w:fldChar w:fldCharType="separate"/>
      </w:r>
      <w:r w:rsidRPr="0008241C">
        <w:rPr>
          <w:noProof/>
          <w:sz w:val="22"/>
          <w:szCs w:val="22"/>
        </w:rPr>
        <w:t>(Geist &amp; Lambin, 2004)</w:t>
      </w:r>
      <w:r w:rsidRPr="0008241C">
        <w:rPr>
          <w:sz w:val="22"/>
          <w:szCs w:val="22"/>
        </w:rPr>
        <w:fldChar w:fldCharType="end"/>
      </w:r>
      <w:r w:rsidRPr="0008241C">
        <w:rPr>
          <w:sz w:val="22"/>
          <w:szCs w:val="22"/>
        </w:rPr>
        <w:t xml:space="preserve"> also revealed that the most common type of interaction is a combination of synergetic factors – combined effects of multiple factors that are amplified by reciprocal action and feedbacks. What is needed is a better understanding of relations and interactions among different drivers, inter-linkages among specific ecosystems, as well as feedbacks to coupled socio-economic systems. At present, however, there are still significant challenges in disaggregating the impacts of drivers and in unravelling the complexity of dealing with them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mendeley":{"formattedCitation":"(Singh &lt;i&gt;et al.&lt;/i&gt;, 2011)","manualFormatting":"(Singh et al., 2011; ","plainTextFormattedCitation":"(Singh et al., 2011)","previouslyFormattedCitation":"(Singh &lt;i&gt;et al.&lt;/i&gt;, 2011)"},"properties":{"noteIndex":0},"schema":"https://github.com/citation-style-language/schema/raw/master/csl-citation.json"}</w:instrText>
      </w:r>
      <w:r w:rsidRPr="0008241C">
        <w:rPr>
          <w:sz w:val="22"/>
          <w:szCs w:val="22"/>
        </w:rPr>
        <w:fldChar w:fldCharType="separate"/>
      </w:r>
      <w:r w:rsidRPr="0008241C">
        <w:rPr>
          <w:noProof/>
          <w:sz w:val="22"/>
          <w:szCs w:val="22"/>
        </w:rPr>
        <w:t>(Singh</w:t>
      </w:r>
      <w:r w:rsidRPr="0008241C">
        <w:rPr>
          <w:i/>
          <w:noProof/>
          <w:sz w:val="22"/>
          <w:szCs w:val="22"/>
        </w:rPr>
        <w:t xml:space="preserve"> et al.</w:t>
      </w:r>
      <w:r w:rsidRPr="0008241C">
        <w:rPr>
          <w:noProof/>
          <w:sz w:val="22"/>
          <w:szCs w:val="22"/>
        </w:rPr>
        <w:t xml:space="preserve">, 2011; </w:t>
      </w:r>
      <w:r w:rsidRPr="0008241C">
        <w:rPr>
          <w:sz w:val="22"/>
          <w:szCs w:val="22"/>
        </w:rPr>
        <w:fldChar w:fldCharType="end"/>
      </w:r>
      <w:r w:rsidRPr="0008241C">
        <w:rPr>
          <w:sz w:val="22"/>
          <w:szCs w:val="22"/>
        </w:rPr>
        <w:t xml:space="preserve">see Figure 4.7). </w:t>
      </w:r>
    </w:p>
    <w:p w14:paraId="417367C0" w14:textId="77777777" w:rsidR="00A01204" w:rsidRPr="0008241C" w:rsidRDefault="00A01204" w:rsidP="00A01204">
      <w:pPr>
        <w:rPr>
          <w:sz w:val="22"/>
          <w:szCs w:val="22"/>
        </w:rPr>
      </w:pPr>
    </w:p>
    <w:p w14:paraId="03601815"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6413E273" wp14:editId="69E34E56">
            <wp:extent cx="5561463" cy="5748568"/>
            <wp:effectExtent l="0" t="0" r="1270" b="5080"/>
            <wp:docPr id="2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573787" cy="5761306"/>
                    </a:xfrm>
                    <a:prstGeom prst="rect">
                      <a:avLst/>
                    </a:prstGeom>
                    <a:noFill/>
                    <a:ln>
                      <a:noFill/>
                    </a:ln>
                    <a:extLst/>
                  </pic:spPr>
                </pic:pic>
              </a:graphicData>
            </a:graphic>
          </wp:inline>
        </w:drawing>
      </w:r>
    </w:p>
    <w:p w14:paraId="18887D40"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7 Interactions and relative importance among direct and indirect drivers</w:t>
      </w:r>
    </w:p>
    <w:p w14:paraId="4739CCC0" w14:textId="77777777" w:rsidR="00A01204" w:rsidRPr="0008241C" w:rsidRDefault="00A01204" w:rsidP="00A01204">
      <w:pPr>
        <w:rPr>
          <w:sz w:val="22"/>
          <w:szCs w:val="22"/>
        </w:rPr>
      </w:pPr>
    </w:p>
    <w:p w14:paraId="0F70CD0D" w14:textId="77777777" w:rsidR="00A01204" w:rsidRPr="0008241C" w:rsidRDefault="00A01204" w:rsidP="00A01204">
      <w:pPr>
        <w:rPr>
          <w:sz w:val="22"/>
          <w:szCs w:val="22"/>
        </w:rPr>
      </w:pPr>
    </w:p>
    <w:p w14:paraId="75772364" w14:textId="77777777" w:rsidR="00A01204" w:rsidRPr="0008241C" w:rsidRDefault="00A01204" w:rsidP="00A01204">
      <w:pPr>
        <w:rPr>
          <w:sz w:val="22"/>
          <w:szCs w:val="22"/>
        </w:rPr>
      </w:pPr>
      <w:r w:rsidRPr="0008241C">
        <w:rPr>
          <w:sz w:val="22"/>
          <w:szCs w:val="22"/>
        </w:rPr>
        <w:t>Most of the trends in direct </w:t>
      </w:r>
      <w:hyperlink r:id="rId171" w:history="1">
        <w:r w:rsidRPr="0008241C">
          <w:rPr>
            <w:sz w:val="22"/>
            <w:szCs w:val="22"/>
          </w:rPr>
          <w:t>drivers</w:t>
        </w:r>
      </w:hyperlink>
      <w:r w:rsidRPr="0008241C">
        <w:rPr>
          <w:sz w:val="22"/>
          <w:szCs w:val="22"/>
        </w:rPr>
        <w:t xml:space="preserve"> is estimated to remain constant or growing in intensity with some rapid increases in the Asia-Pacific region (Figure 4.8) and this is consistently observed through subregions (Figure 4.9; 4.10; 4.11; 4.12 and 4.13).  Climate change, land-use and land-cover changes and invasive alien species are estimated to be the main direct drivers (Figure 4.7) showing both a rapid increase and strong impacts across ecosystems (especially agro-ecosystems, islands, coastal, marine, freshwater inland and wetlands and grasslands) and across the Asia-Pacific region. Changes in climate will affect the viability, distribution and presence of invasive alien species in different ways. In the presence of large pools of naturalised species changing climate creates opportunities for invasive alien species to move into new habitats </w:t>
      </w:r>
      <w:r w:rsidRPr="0008241C">
        <w:rPr>
          <w:sz w:val="22"/>
          <w:szCs w:val="22"/>
        </w:rPr>
        <w:fldChar w:fldCharType="begin" w:fldLock="1"/>
      </w:r>
      <w:r w:rsidRPr="0008241C">
        <w:rPr>
          <w:sz w:val="22"/>
          <w:szCs w:val="22"/>
        </w:rPr>
        <w:instrText>ADDIN CSL_CITATION {"citationItems":[{"id":"ITEM-1","itemData":{"DOI":"10.1016/j.jenvman.2015.05.039","ISBN":"0301-4797","ISSN":"10958630","PMID":"26063516","abstract":"Predicting the influence of climate change on the potential distribution of naturalised alien plant species is an important and challenging task. While prioritisation of management actions for alien plants under current climatic conditions has been widely adopted, very few systems explicitly incorporate the potential of future changes in climate conditions to influence the distribution of alien plant species. Here, we develop an Australia-wide screening tool to assess the potential of naturalised alien plants to establish and spread under both current and future climatic conditions. The screening tool developed uses five spatially explicit criteria to establish the likelihood of alien plant population establishment and expansion under baseline climate conditions and future climates for the decades 2035 and 2065. Alien plants are then given a threat rating according to current and future threat to enable natural resource managers to focus on those species that pose the largest potential threat now and in the future. To demonstrate the screening tool, we present results for a representative sample of approximately 10% (n=292) of Australia's known, naturalised alien plant species. Overall, most alien plant species showed decreases in area of habitat suitability under future conditions compared to current conditions and therefore the threat rating of most alien plant species declined between current and future conditions. Use of the screening tool is intended to assist natural resource managers in assessing the threat of alien plant establishment and spread under current and future conditions and thus prioritise detailed weed risk assessments for those species that pose the greatest threat. The screening tool is associated with a searchable database for all 292 alien plant species across a range of spatial scales, available through an interactive web-based portal at http://weedfutures.net/.","author":[{"dropping-particle":"","family":"Roger","given":"Erin","non-dropping-particle":"","parse-names":false,"suffix":""},{"dropping-particle":"","family":"Duursma","given":"Daisy Englert","non-dropping-particle":"","parse-names":false,"suffix":""},{"dropping-particle":"","family":"Downey","given":"Paul O.","non-dropping-particle":"","parse-names":false,"suffix":""},{"dropping-particle":"V.","family":"Gallagher","given":"Rachael","non-dropping-particle":"","parse-names":false,"suffix":""},{"dropping-particle":"","family":"Hughes","given":"Lesley","non-dropping-particle":"","parse-names":false,"suffix":""},{"dropping-particle":"","family":"Steel","given":"Jackie","non-dropping-particle":"","parse-names":false,"suffix":""},{"dropping-particle":"","family":"Johnson","given":"Stephen B.","non-dropping-particle":"","parse-names":false,"suffix":""},{"dropping-particle":"","family":"Leishman","given":"Michelle R.","non-dropping-particle":"","parse-names":false,"suffix":""}],"container-title":"Journal of Environmental Management","id":"ITEM-1","issued":{"date-parts":[["2015"]]},"page":"121-127","publisher":"Elsevier Ltd","title":"A tool to assess potential for alien plant establishment and expansion under climate change","type":"article-journal","volume":"159"},"uris":["http://www.mendeley.com/documents/?uuid=fc36a13c-2744-4121-9d68-1ecda301e6a7"]}],"mendeley":{"formattedCitation":"(Roger &lt;i&gt;et al.&lt;/i&gt;, 2015)","plainTextFormattedCitation":"(Roger et al., 2015)","previouslyFormattedCitation":"(Roger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Roger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nother complexity to consider is the multi-scale issue, as changes in a local ecosystem (e.g. small Pacific Islands) could be driven by global drivers such as the influence of global economic crisis and international trade. Natural resource overexploitation is also a big issue as agro-ecosystems are exploited to their limit of sustainability thus and starting to show levels of environmental degradation (Section 4.4.5). </w:t>
      </w:r>
    </w:p>
    <w:p w14:paraId="7695B1F4" w14:textId="77777777" w:rsidR="00A01204" w:rsidRPr="0008241C" w:rsidRDefault="00A01204" w:rsidP="00A01204">
      <w:pPr>
        <w:rPr>
          <w:sz w:val="22"/>
          <w:szCs w:val="22"/>
        </w:rPr>
      </w:pPr>
    </w:p>
    <w:p w14:paraId="67D8DCF1" w14:textId="77777777" w:rsidR="00A01204" w:rsidRPr="0008241C" w:rsidRDefault="00A01204" w:rsidP="00A01204">
      <w:pPr>
        <w:rPr>
          <w:sz w:val="22"/>
          <w:szCs w:val="22"/>
        </w:rPr>
      </w:pPr>
      <w:r w:rsidRPr="0008241C">
        <w:rPr>
          <w:sz w:val="22"/>
          <w:szCs w:val="22"/>
        </w:rPr>
        <w:t xml:space="preserve">Indirect drivers such as governance and policies are essential levers to bring positive changes in the region. In the Asia-Pacific region, a global increase in environmental awareness has initiated some slow but nevertheless noteworthy increased engagement in new actors other than governments, and innovative solutions that could lead to resource governance reforms (section 4.2.6). Socio-cultural drivers such as education and innovative technology such as the implementation of information and communication technology are also helping to pave the way for changes in both rural and urban development especially in previously remote areas. With the rapid economic growth in most of Asia-Pacific countries recently, more investment into biodiversity conservation, reforestation and low-carbon industries such as in North-East Asia subregion is available. </w:t>
      </w:r>
    </w:p>
    <w:p w14:paraId="05A0FAC5" w14:textId="77777777" w:rsidR="00A01204" w:rsidRPr="0008241C" w:rsidRDefault="00A01204" w:rsidP="00A01204">
      <w:pPr>
        <w:rPr>
          <w:sz w:val="22"/>
          <w:szCs w:val="22"/>
        </w:rPr>
      </w:pPr>
    </w:p>
    <w:p w14:paraId="0BC11CA7" w14:textId="5B4BC5C3" w:rsidR="00A01204" w:rsidRPr="0008241C" w:rsidRDefault="00A01204" w:rsidP="00A01204">
      <w:pPr>
        <w:rPr>
          <w:sz w:val="22"/>
          <w:szCs w:val="22"/>
        </w:rPr>
      </w:pPr>
      <w:r w:rsidRPr="0008241C">
        <w:rPr>
          <w:sz w:val="22"/>
          <w:szCs w:val="22"/>
        </w:rPr>
        <w:t>The following sections will elaborate on the integrated effects of drivers, their interactions and ‘local’ specific drivers upon major ecosystems in the Asia-Pacific region. Generally, inland freshwater and wetlands in the Asia-Pacific region are experiencing an increased pressure on water demand (Section 4.4.7) and native grasslands are unsustainably managed with over-stocking and over-harvesting for livestock farming, with an inter-related increased vulnerability to fire due to climate change (Section 4.4.2). Mountains are mainly impacted by land-use and land-cover changes and overexploitation of natural resources in South and South-East Asia, due to growth in an already dense population, leading to an increased urbanization and agricultural intensification. Coastal ecosystems are most vulnerable in South Asia, South-East Asia, North-East Asia and Pacific Islands due to climate change and sea level rise (UNEP, 2016a), increasing the risk of migration on high population areas and small Pacific atolls. Marine pollution is a continuing threat to biodiversity (section 4.4.8) with increased hypoxic zones and the top five plastic waste polluters in North-East, South and South-East Asia (UNEP, 2016a; 2016b). Ocean acidification, overfishing, coral bleaching have resulted in more than 80</w:t>
      </w:r>
      <w:r w:rsidR="00C934E9">
        <w:rPr>
          <w:sz w:val="22"/>
          <w:szCs w:val="22"/>
        </w:rPr>
        <w:t xml:space="preserve"> per cent</w:t>
      </w:r>
      <w:r w:rsidRPr="0008241C">
        <w:rPr>
          <w:sz w:val="22"/>
          <w:szCs w:val="22"/>
        </w:rPr>
        <w:t xml:space="preserve"> of coral reefs in the Asia-Pacific region being classified at risk, with direct consequences for coastal tourism and  local economies (UNEP, 2016a). Although some impacts are shown to be low, their increases in some ecosystems require careful consideration, for instance the ‘black carbon’ increase from the Himalayan region (Section 4.5.2). Alpine and deserts ecosystems are also relatively less impacted, although increased vulnerability to climate change and invasive alien species will exacerbate this challenge, especially in the Hindu Kush Himalayan region, Australia and Western Asia. </w:t>
      </w:r>
    </w:p>
    <w:p w14:paraId="0A74F848" w14:textId="77777777" w:rsidR="00A01204" w:rsidRPr="0008241C" w:rsidRDefault="00A01204" w:rsidP="00A01204">
      <w:pPr>
        <w:rPr>
          <w:sz w:val="22"/>
          <w:szCs w:val="22"/>
          <w:lang w:val="en-US"/>
        </w:rPr>
      </w:pPr>
    </w:p>
    <w:p w14:paraId="44658BD1"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rPr>
      </w:pPr>
      <w:r w:rsidRPr="0008241C">
        <w:rPr>
          <w:sz w:val="22"/>
          <w:szCs w:val="22"/>
        </w:rPr>
        <w:br w:type="page"/>
      </w:r>
    </w:p>
    <w:p w14:paraId="06B1AA78"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0411D0C" wp14:editId="6D042D19">
            <wp:extent cx="5738495" cy="6800215"/>
            <wp:effectExtent l="0" t="0" r="0" b="635"/>
            <wp:docPr id="24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9"/>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738495" cy="6800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8E5736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8 Level of influence of direct and indirect drivers on ecosystem services supply in the Asia-Pacific region</w:t>
      </w:r>
    </w:p>
    <w:p w14:paraId="4588AD34" w14:textId="77777777" w:rsidR="00A01204" w:rsidRPr="0008241C" w:rsidRDefault="00A01204" w:rsidP="00A01204">
      <w:pPr>
        <w:rPr>
          <w:sz w:val="22"/>
          <w:szCs w:val="22"/>
        </w:rPr>
      </w:pPr>
    </w:p>
    <w:p w14:paraId="2769709E"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rPr>
      </w:pPr>
      <w:r w:rsidRPr="0008241C">
        <w:rPr>
          <w:sz w:val="22"/>
          <w:szCs w:val="22"/>
        </w:rPr>
        <w:br w:type="page"/>
      </w:r>
    </w:p>
    <w:p w14:paraId="1312373E"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4430CD2" wp14:editId="2B4FAE21">
            <wp:extent cx="5738495" cy="6845935"/>
            <wp:effectExtent l="0" t="0" r="0" b="0"/>
            <wp:docPr id="24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3"/>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738495" cy="6845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CDDF0D5"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9 Level of influence of direct and indirect drivers on ecosystem services supply in the Oceania</w:t>
      </w:r>
      <w:r w:rsidRPr="0008241C">
        <w:rPr>
          <w:b/>
          <w:kern w:val="2"/>
          <w:sz w:val="22"/>
          <w:szCs w:val="22"/>
          <w:lang w:val="en-US" w:eastAsia="ja-JP"/>
        </w:rPr>
        <w:t xml:space="preserve"> subregion</w:t>
      </w:r>
    </w:p>
    <w:p w14:paraId="296CF4C5" w14:textId="77777777" w:rsidR="00A01204" w:rsidRPr="0008241C" w:rsidRDefault="00A01204" w:rsidP="00A01204">
      <w:pPr>
        <w:rPr>
          <w:sz w:val="22"/>
          <w:szCs w:val="22"/>
          <w:lang w:val="en-NZ"/>
        </w:rPr>
      </w:pPr>
    </w:p>
    <w:p w14:paraId="53F6F7CA" w14:textId="77777777" w:rsidR="00A01204" w:rsidRPr="0008241C" w:rsidRDefault="00A01204" w:rsidP="00A01204">
      <w:pPr>
        <w:rPr>
          <w:sz w:val="22"/>
          <w:szCs w:val="22"/>
          <w:lang w:val="en-NZ"/>
        </w:rPr>
      </w:pPr>
    </w:p>
    <w:p w14:paraId="448CF280" w14:textId="77777777" w:rsidR="00A01204" w:rsidRPr="0008241C" w:rsidRDefault="00A01204" w:rsidP="00A01204">
      <w:pPr>
        <w:rPr>
          <w:sz w:val="22"/>
          <w:szCs w:val="22"/>
          <w:lang w:val="en-NZ"/>
        </w:rPr>
      </w:pPr>
      <w:r w:rsidRPr="0008241C">
        <w:rPr>
          <w:noProof/>
          <w:sz w:val="22"/>
          <w:szCs w:val="22"/>
          <w:lang w:val="en-US" w:eastAsia="ja-JP"/>
        </w:rPr>
        <w:lastRenderedPageBreak/>
        <w:drawing>
          <wp:inline distT="0" distB="0" distL="0" distR="0" wp14:anchorId="2AD7F9A9" wp14:editId="3A91A1C9">
            <wp:extent cx="5740400" cy="6874510"/>
            <wp:effectExtent l="0" t="0" r="0" b="2540"/>
            <wp:docPr id="2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740400" cy="6874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E3FE47A"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10 Level of influence of direct and indirect drivers on ecosystem services supply in the South-East Asia subregion</w:t>
      </w:r>
    </w:p>
    <w:p w14:paraId="242CFD34" w14:textId="77777777" w:rsidR="00A01204" w:rsidRPr="0008241C" w:rsidRDefault="00A01204" w:rsidP="00A01204">
      <w:pPr>
        <w:rPr>
          <w:sz w:val="22"/>
          <w:szCs w:val="22"/>
        </w:rPr>
      </w:pPr>
    </w:p>
    <w:p w14:paraId="6CFA887B" w14:textId="77777777" w:rsidR="00A01204" w:rsidRPr="0008241C" w:rsidRDefault="00A01204" w:rsidP="00A01204">
      <w:pPr>
        <w:rPr>
          <w:sz w:val="22"/>
          <w:szCs w:val="22"/>
          <w:lang w:val="en-NZ"/>
        </w:rPr>
      </w:pPr>
    </w:p>
    <w:p w14:paraId="6252D9A8" w14:textId="77777777" w:rsidR="00A01204" w:rsidRPr="0008241C" w:rsidRDefault="00A01204" w:rsidP="00A01204">
      <w:pPr>
        <w:rPr>
          <w:sz w:val="22"/>
          <w:szCs w:val="22"/>
          <w:lang w:val="en-NZ"/>
        </w:rPr>
      </w:pPr>
      <w:r w:rsidRPr="0008241C">
        <w:rPr>
          <w:noProof/>
          <w:sz w:val="22"/>
          <w:szCs w:val="22"/>
          <w:lang w:val="en-US" w:eastAsia="ja-JP"/>
        </w:rPr>
        <w:lastRenderedPageBreak/>
        <w:drawing>
          <wp:inline distT="0" distB="0" distL="0" distR="0" wp14:anchorId="7FF86A3E" wp14:editId="7810BEA3">
            <wp:extent cx="5740400" cy="7021195"/>
            <wp:effectExtent l="0" t="0" r="0" b="8255"/>
            <wp:docPr id="4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53"/>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740400" cy="7021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F74EF5B"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11 Level of influence of direct and indirect drivers on ecosystem services supply in the North-East Asia subregion</w:t>
      </w:r>
    </w:p>
    <w:p w14:paraId="640F2A0F" w14:textId="77777777" w:rsidR="00A01204" w:rsidRPr="0008241C" w:rsidRDefault="00A01204" w:rsidP="00A01204">
      <w:pPr>
        <w:rPr>
          <w:sz w:val="22"/>
          <w:szCs w:val="22"/>
        </w:rPr>
      </w:pPr>
    </w:p>
    <w:p w14:paraId="34CD5D89" w14:textId="77777777" w:rsidR="00A01204" w:rsidRPr="0008241C" w:rsidRDefault="00A01204" w:rsidP="00A01204">
      <w:pPr>
        <w:rPr>
          <w:sz w:val="22"/>
          <w:szCs w:val="22"/>
          <w:lang w:val="en-NZ"/>
        </w:rPr>
      </w:pPr>
    </w:p>
    <w:p w14:paraId="458A33AD" w14:textId="77777777" w:rsidR="00A01204" w:rsidRPr="0008241C" w:rsidRDefault="00A01204" w:rsidP="00A01204">
      <w:pPr>
        <w:rPr>
          <w:sz w:val="22"/>
          <w:szCs w:val="22"/>
          <w:lang w:val="en-NZ"/>
        </w:rPr>
      </w:pPr>
      <w:r w:rsidRPr="0008241C">
        <w:rPr>
          <w:noProof/>
          <w:sz w:val="22"/>
          <w:szCs w:val="22"/>
          <w:lang w:val="en-US" w:eastAsia="ja-JP"/>
        </w:rPr>
        <w:lastRenderedPageBreak/>
        <w:drawing>
          <wp:inline distT="0" distB="0" distL="0" distR="0" wp14:anchorId="356E65A2" wp14:editId="673DB969">
            <wp:extent cx="5740400" cy="6855460"/>
            <wp:effectExtent l="0" t="0" r="0" b="2540"/>
            <wp:docPr id="2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45"/>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740400" cy="6855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1ED44B2"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12 Level of influence of direct and indirect drivers on ecosystem services supply in the South Asia subregion</w:t>
      </w:r>
    </w:p>
    <w:p w14:paraId="66713A20" w14:textId="77777777" w:rsidR="00A01204" w:rsidRPr="0008241C" w:rsidRDefault="00A01204" w:rsidP="00A01204">
      <w:pPr>
        <w:rPr>
          <w:sz w:val="22"/>
          <w:szCs w:val="22"/>
          <w:lang w:val="en-NZ"/>
        </w:rPr>
      </w:pPr>
    </w:p>
    <w:p w14:paraId="20CFD92F" w14:textId="77777777" w:rsidR="00A01204" w:rsidRPr="0008241C" w:rsidRDefault="00A01204" w:rsidP="00A01204">
      <w:pPr>
        <w:rPr>
          <w:sz w:val="22"/>
          <w:szCs w:val="22"/>
          <w:lang w:val="en-NZ"/>
        </w:rPr>
      </w:pPr>
    </w:p>
    <w:p w14:paraId="60CBA7B4" w14:textId="77777777" w:rsidR="00A01204" w:rsidRPr="0008241C" w:rsidRDefault="00A01204" w:rsidP="00A01204">
      <w:pPr>
        <w:rPr>
          <w:sz w:val="22"/>
          <w:szCs w:val="22"/>
          <w:lang w:val="en-NZ"/>
        </w:rPr>
      </w:pPr>
      <w:r w:rsidRPr="0008241C">
        <w:rPr>
          <w:noProof/>
          <w:sz w:val="22"/>
          <w:szCs w:val="22"/>
          <w:lang w:val="en-US" w:eastAsia="ja-JP"/>
        </w:rPr>
        <w:lastRenderedPageBreak/>
        <w:drawing>
          <wp:inline distT="0" distB="0" distL="0" distR="0" wp14:anchorId="45FEEEE0" wp14:editId="601ED945">
            <wp:extent cx="5740400" cy="6803390"/>
            <wp:effectExtent l="0" t="0" r="0" b="0"/>
            <wp:docPr id="24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9"/>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40400" cy="680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7FED971A"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13 Level of influence of direct and indirect drivers on ecosystem services supply in the Western Asia subregion</w:t>
      </w:r>
    </w:p>
    <w:p w14:paraId="58CAC42B" w14:textId="77777777" w:rsidR="00A01204" w:rsidRPr="0008241C" w:rsidRDefault="00A01204" w:rsidP="00A01204">
      <w:pPr>
        <w:rPr>
          <w:sz w:val="22"/>
          <w:szCs w:val="22"/>
        </w:rPr>
      </w:pPr>
    </w:p>
    <w:p w14:paraId="75D48C0C" w14:textId="64E7369C" w:rsidR="00547AA2" w:rsidRDefault="00547AA2" w:rsidP="00A01204">
      <w:pPr>
        <w:rPr>
          <w:sz w:val="22"/>
          <w:szCs w:val="22"/>
          <w:lang w:eastAsia="en-IN"/>
        </w:rPr>
      </w:pPr>
      <w:r>
        <w:rPr>
          <w:sz w:val="22"/>
          <w:szCs w:val="22"/>
          <w:lang w:eastAsia="en-IN"/>
        </w:rPr>
        <w:br w:type="page"/>
      </w:r>
    </w:p>
    <w:p w14:paraId="760D8DCF" w14:textId="77777777" w:rsidR="00A01204" w:rsidRPr="0008241C" w:rsidRDefault="00A01204" w:rsidP="00A01204">
      <w:pPr>
        <w:keepNext/>
        <w:keepLines/>
        <w:tabs>
          <w:tab w:val="clear" w:pos="1247"/>
          <w:tab w:val="left" w:pos="700"/>
        </w:tabs>
        <w:spacing w:before="40"/>
        <w:outlineLvl w:val="1"/>
        <w:rPr>
          <w:b/>
          <w:sz w:val="28"/>
          <w:szCs w:val="26"/>
        </w:rPr>
      </w:pPr>
      <w:bookmarkStart w:id="1217" w:name="_Toc504317270"/>
      <w:bookmarkStart w:id="1218" w:name="_Toc504317963"/>
      <w:bookmarkStart w:id="1219" w:name="_Toc504320435"/>
      <w:bookmarkStart w:id="1220" w:name="_Toc504320658"/>
      <w:bookmarkStart w:id="1221" w:name="_Toc504320882"/>
      <w:bookmarkStart w:id="1222" w:name="_Toc504321309"/>
      <w:bookmarkStart w:id="1223" w:name="_Toc524044075"/>
      <w:r w:rsidRPr="0008241C">
        <w:rPr>
          <w:b/>
          <w:sz w:val="28"/>
          <w:szCs w:val="26"/>
        </w:rPr>
        <w:lastRenderedPageBreak/>
        <w:t xml:space="preserve">4.4 </w:t>
      </w:r>
      <w:r w:rsidRPr="0008241C">
        <w:rPr>
          <w:b/>
          <w:sz w:val="28"/>
          <w:szCs w:val="26"/>
        </w:rPr>
        <w:tab/>
        <w:t>Effects of drivers on major ecosystems</w:t>
      </w:r>
      <w:bookmarkEnd w:id="1217"/>
      <w:bookmarkEnd w:id="1218"/>
      <w:bookmarkEnd w:id="1219"/>
      <w:bookmarkEnd w:id="1220"/>
      <w:bookmarkEnd w:id="1221"/>
      <w:bookmarkEnd w:id="1222"/>
      <w:bookmarkEnd w:id="1223"/>
    </w:p>
    <w:p w14:paraId="01063C4F" w14:textId="77777777" w:rsidR="00A01204" w:rsidRPr="0008241C" w:rsidRDefault="00A01204" w:rsidP="00A01204">
      <w:pPr>
        <w:rPr>
          <w:sz w:val="22"/>
          <w:szCs w:val="22"/>
        </w:rPr>
      </w:pPr>
    </w:p>
    <w:p w14:paraId="67444AC9" w14:textId="77777777" w:rsidR="00A01204" w:rsidRPr="0008241C" w:rsidRDefault="00A01204" w:rsidP="00A01204">
      <w:pPr>
        <w:keepNext/>
        <w:tabs>
          <w:tab w:val="clear" w:pos="1247"/>
          <w:tab w:val="left" w:pos="765"/>
        </w:tabs>
        <w:outlineLvl w:val="2"/>
        <w:rPr>
          <w:b/>
          <w:sz w:val="24"/>
          <w:szCs w:val="24"/>
        </w:rPr>
      </w:pPr>
      <w:bookmarkStart w:id="1224" w:name="_Toc504317271"/>
      <w:bookmarkStart w:id="1225" w:name="_Toc504317964"/>
      <w:bookmarkStart w:id="1226" w:name="_Toc504320436"/>
      <w:bookmarkStart w:id="1227" w:name="_Toc504320659"/>
      <w:bookmarkStart w:id="1228" w:name="_Toc504320883"/>
      <w:bookmarkStart w:id="1229" w:name="_Toc504321310"/>
      <w:bookmarkStart w:id="1230" w:name="_Toc524044076"/>
      <w:r w:rsidRPr="0008241C">
        <w:rPr>
          <w:b/>
          <w:sz w:val="24"/>
          <w:szCs w:val="24"/>
        </w:rPr>
        <w:t xml:space="preserve">4.4.1 </w:t>
      </w:r>
      <w:r w:rsidRPr="0008241C">
        <w:rPr>
          <w:b/>
          <w:sz w:val="24"/>
          <w:szCs w:val="24"/>
        </w:rPr>
        <w:tab/>
        <w:t>Forests and Woodlands (tropical &amp; temperate)</w:t>
      </w:r>
      <w:bookmarkEnd w:id="1224"/>
      <w:bookmarkEnd w:id="1225"/>
      <w:bookmarkEnd w:id="1226"/>
      <w:bookmarkEnd w:id="1227"/>
      <w:bookmarkEnd w:id="1228"/>
      <w:bookmarkEnd w:id="1229"/>
      <w:bookmarkEnd w:id="1230"/>
      <w:r w:rsidRPr="0008241C">
        <w:rPr>
          <w:b/>
          <w:sz w:val="24"/>
          <w:szCs w:val="24"/>
        </w:rPr>
        <w:t xml:space="preserve"> </w:t>
      </w:r>
    </w:p>
    <w:p w14:paraId="41F5E1AE" w14:textId="77777777" w:rsidR="00A01204" w:rsidRPr="0008241C" w:rsidRDefault="00A01204" w:rsidP="00A01204">
      <w:pPr>
        <w:rPr>
          <w:sz w:val="22"/>
          <w:szCs w:val="22"/>
        </w:rPr>
      </w:pPr>
    </w:p>
    <w:p w14:paraId="10DF9B4B" w14:textId="77777777" w:rsidR="00A01204" w:rsidRPr="0008241C" w:rsidRDefault="00A01204" w:rsidP="00A01204">
      <w:pPr>
        <w:rPr>
          <w:sz w:val="22"/>
          <w:szCs w:val="22"/>
          <w:lang w:eastAsia="en-IN"/>
        </w:rPr>
      </w:pPr>
      <w:r w:rsidRPr="0008241C">
        <w:rPr>
          <w:sz w:val="22"/>
          <w:szCs w:val="22"/>
          <w:lang w:eastAsia="en-IN"/>
        </w:rPr>
        <w:t xml:space="preserve">Forests are one of the </w:t>
      </w:r>
      <w:r w:rsidRPr="0008241C">
        <w:rPr>
          <w:sz w:val="22"/>
          <w:szCs w:val="22"/>
        </w:rPr>
        <w:t xml:space="preserve">most </w:t>
      </w:r>
      <w:r w:rsidRPr="0008241C">
        <w:rPr>
          <w:sz w:val="22"/>
          <w:szCs w:val="22"/>
          <w:lang w:eastAsia="en-IN"/>
        </w:rPr>
        <w:t xml:space="preserve">important terrestrial ecosystems, providing many ecosystem services.  </w:t>
      </w:r>
      <w:r w:rsidRPr="0008241C">
        <w:rPr>
          <w:sz w:val="22"/>
          <w:szCs w:val="22"/>
        </w:rPr>
        <w:t>However, for</w:t>
      </w:r>
      <w:r w:rsidRPr="0008241C">
        <w:rPr>
          <w:sz w:val="22"/>
          <w:szCs w:val="22"/>
          <w:lang w:eastAsia="en-IN"/>
        </w:rPr>
        <w:t xml:space="preserve"> decades, forests ha</w:t>
      </w:r>
      <w:r w:rsidRPr="0008241C">
        <w:rPr>
          <w:sz w:val="22"/>
          <w:szCs w:val="22"/>
        </w:rPr>
        <w:t>ve</w:t>
      </w:r>
      <w:r w:rsidRPr="0008241C">
        <w:rPr>
          <w:sz w:val="22"/>
          <w:szCs w:val="22"/>
          <w:lang w:eastAsia="en-IN"/>
        </w:rPr>
        <w:t xml:space="preserve"> been under pressure from the increasing global demand for forest products and services, local harvest of non-timber forest products (NTFP) as well as </w:t>
      </w:r>
      <w:r w:rsidRPr="0008241C">
        <w:rPr>
          <w:sz w:val="22"/>
          <w:szCs w:val="22"/>
        </w:rPr>
        <w:t>a</w:t>
      </w:r>
      <w:r w:rsidRPr="0008241C">
        <w:rPr>
          <w:sz w:val="22"/>
          <w:szCs w:val="22"/>
          <w:lang w:eastAsia="en-IN"/>
        </w:rPr>
        <w:t>gricultural expansion, rapid urbanization, infrastructure development and booming tourism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Millennium Ecosystem Assessment","given":"","non-dropping-particle":"","parse-names":false,"suffix":""}],"id":"ITEM-1","issued":{"date-parts":[["2005"]]},"publisher":"World Resources Institute","publisher-place":"Washington, DC","title":"Ecosystems and Human Well-being: Biodiversity Synthesis","type":"book"},"uris":["http://www.mendeley.com/documents/?uuid=e9b66f30-675f-4bf2-b562-643c8e448c75"]}],"mendeley":{"formattedCitation":"(Millennium Ecosystem Assessment, 2005a)","manualFormatting":"FAO, 2015a; UNEP, 2016a; see also 4.1.1; 4.1.2)","plainTextFormattedCitation":"(Millennium Ecosystem Assessment, 2005a)","previouslyFormattedCitation":"(Millennium Ecosystem Assessment, 2005a)"},"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FAO, 2015a; UNEP, 2016a; see also 4.1.1; 4.1.2)</w:t>
      </w:r>
      <w:r w:rsidRPr="0008241C">
        <w:rPr>
          <w:sz w:val="22"/>
          <w:szCs w:val="22"/>
          <w:lang w:eastAsia="en-IN"/>
        </w:rPr>
        <w:fldChar w:fldCharType="end"/>
      </w:r>
      <w:r w:rsidRPr="0008241C">
        <w:rPr>
          <w:sz w:val="22"/>
          <w:szCs w:val="22"/>
          <w:lang w:eastAsia="en-IN"/>
        </w:rPr>
        <w:t>. Across the Asia-Pacific region, anthropogenic activities and environmental change are two of the main causes of biodiversity loss, habitat fragmentation, soil erosion, and the destabilization of forest ecosystems (</w:t>
      </w:r>
      <w:r w:rsidRPr="0008241C">
        <w:rPr>
          <w:sz w:val="22"/>
          <w:szCs w:val="22"/>
          <w:lang w:eastAsia="en-IN"/>
        </w:rPr>
        <w:fldChar w:fldCharType="begin" w:fldLock="1"/>
      </w:r>
      <w:r w:rsidRPr="0008241C">
        <w:rPr>
          <w:sz w:val="22"/>
          <w:szCs w:val="22"/>
          <w:lang w:eastAsia="en-IN"/>
        </w:rPr>
        <w:instrText>ADDIN CSL_CITATION {"citationItems":[{"id":"ITEM-1","itemData":{"DOI":"10.1080/00438240120107431","ISSN":"0043-8243","author":[{"dropping-particle":"","family":"Anderson","given":"Atholl","non-dropping-particle":"","parse-names":false,"suffix":""}],"container-title":"World Archaeology","id":"ITEM-1","issue":"3","issued":{"date-parts":[["2002","1"]]},"note":"NULL","page":"375-390","title":"Faunal collapse, landscape change and settlement history in Remote Oceania","type":"article-journal","volume":"33"},"uris":["http://www.mendeley.com/documents/?uuid=c89fb883-9db9-4c7f-845e-752c655ad970"]},{"id":"ITEM-2","itemData":{"ISBN":"0520246470 (cloth alk. paper)","abstract":"Islands in Oceania were some of the last habitable land masses on earth to be colonized by humans. Current archaeological evidence suggests that these islands were colonized episodically rather than continuously, and that bursts of migration were followed by longer periods of sedentism and population growth. The decision to colonize isolated, unoccupied islands and archipelagos were complex and dependent on a variety of social, technological and environmental variables. In this chapter we develop an integrative, multivariabe approach to island colonization in Oceania based on a model from behavioral ecology known as the Ideal Free Distribution. This ecological model provides a framework that considers the dynamic character of island suitability along with density-dependent and density-independent variables influencing migratory behavior. Unique among existing models, it can account for the episodic nature of certain aspects fo the colonization process. Within this context we critically evaluate the role of foraging, low-level food production, and ultinately intensive food production, as wimportant contextual variables that influenced decisions to disperse. We argue that intensive food production was one variable that contributed to decreasing suitability of island habitats, stimulating dispersal, and ultimately migrations to more distant islands in Oceania.","author":[{"dropping-particle":"","family":"Kennett","given":"Douglas J.","non-dropping-particle":"","parse-names":false,"suffix":""},{"dropping-particle":"","family":"Anderson","given":"Atholl J.","non-dropping-particle":"","parse-names":false,"suffix":""},{"dropping-particle":"","family":"Winterhalder","given":"Bruce","non-dropping-particle":"","parse-names":false,"suffix":""}],"container-title":"Behavioral Ecology and the Transition to Agriculture","id":"ITEM-2","issue":"Hastorf 1999","issued":{"date-parts":[["2006"]]},"page":"265–288","title":"The ideal free distribution, food production, and the colonization of Oceania","type":"article-journal"},"uris":["http://www.mendeley.com/documents/?uuid=87556618-b78e-4238-857b-b9d2e611998c"]}],"mendeley":{"formattedCitation":"(A. Anderson, 2002; Kennett &lt;i&gt;et al.&lt;/i&gt;, 2006)","manualFormatting":"FAO, 2015a; FAO and RECOFTC, 2016; Hughes, 2017; IUCN, 2017)","plainTextFormattedCitation":"(A. Anderson, 2002; Kennett et al., 2006)","previouslyFormattedCitation":"(A. Anderson, 2002; Kennett &lt;i&gt;et al.&lt;/i&gt;, 2006)"},"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FAO, 2015a; </w:t>
      </w:r>
      <w:r w:rsidRPr="0008241C">
        <w:rPr>
          <w:noProof/>
          <w:sz w:val="22"/>
          <w:szCs w:val="22"/>
        </w:rPr>
        <w:t>FAO</w:t>
      </w:r>
      <w:r w:rsidRPr="0008241C">
        <w:rPr>
          <w:noProof/>
          <w:sz w:val="22"/>
          <w:szCs w:val="22"/>
          <w:lang w:val="en-US"/>
        </w:rPr>
        <w:t xml:space="preserve"> and RECOFTC, 2016; </w:t>
      </w:r>
      <w:r w:rsidRPr="0008241C">
        <w:rPr>
          <w:noProof/>
          <w:sz w:val="22"/>
          <w:szCs w:val="22"/>
          <w:lang w:eastAsia="en-IN"/>
        </w:rPr>
        <w:t>Hughes, 2017; IUCN, 2017)</w:t>
      </w:r>
      <w:r w:rsidRPr="0008241C">
        <w:rPr>
          <w:sz w:val="22"/>
          <w:szCs w:val="22"/>
          <w:lang w:eastAsia="en-IN"/>
        </w:rPr>
        <w:fldChar w:fldCharType="end"/>
      </w:r>
      <w:r w:rsidRPr="0008241C">
        <w:rPr>
          <w:sz w:val="22"/>
          <w:szCs w:val="22"/>
          <w:lang w:eastAsia="en-IN"/>
        </w:rPr>
        <w:t xml:space="preserve">. </w:t>
      </w:r>
    </w:p>
    <w:p w14:paraId="6D553FDF" w14:textId="77777777" w:rsidR="00A01204" w:rsidRPr="0008241C" w:rsidRDefault="00A01204" w:rsidP="00A01204">
      <w:pPr>
        <w:rPr>
          <w:sz w:val="22"/>
          <w:szCs w:val="22"/>
          <w:lang w:eastAsia="en-IN"/>
        </w:rPr>
      </w:pPr>
    </w:p>
    <w:p w14:paraId="7A802D9E" w14:textId="2099110B" w:rsidR="00A01204" w:rsidRPr="0008241C" w:rsidRDefault="00A01204" w:rsidP="00A01204">
      <w:pPr>
        <w:rPr>
          <w:sz w:val="22"/>
          <w:szCs w:val="22"/>
        </w:rPr>
      </w:pPr>
      <w:r w:rsidRPr="0008241C">
        <w:rPr>
          <w:sz w:val="22"/>
          <w:szCs w:val="22"/>
          <w:lang w:eastAsia="en-IN"/>
        </w:rPr>
        <w:t xml:space="preserve">The conversion of primary forest for agricultural use including large-scale plantation such as bio-fuel and rubber production is detrimental to biodiversity through habitat loss and fragmentation and the subsequent depletion of nutrients from the forest soils </w:t>
      </w:r>
      <w:r w:rsidRPr="0008241C">
        <w:rPr>
          <w:sz w:val="22"/>
          <w:szCs w:val="22"/>
          <w:lang w:eastAsia="en-IN"/>
        </w:rPr>
        <w:fldChar w:fldCharType="begin" w:fldLock="1"/>
      </w:r>
      <w:r w:rsidRPr="0008241C">
        <w:rPr>
          <w:sz w:val="22"/>
          <w:szCs w:val="22"/>
          <w:lang w:eastAsia="en-IN"/>
        </w:rPr>
        <w:instrText>ADDIN CSL_CITATION {"citationItems":[{"id":"ITEM-1","itemData":{"ISSN":"0169-5347","author":[{"dropping-particle":"","family":"Sodhi","given":"Navjot S","non-dropping-particle":"","parse-names":false,"suffix":""},{"dropping-particle":"","family":"Koh","given":"Lian Pin","non-dropping-particle":"","parse-names":false,"suffix":""},{"dropping-particle":"","family":"Brook","given":"Barry W","non-dropping-particle":"","parse-names":false,"suffix":""},{"dropping-particle":"","family":"Ng","given":"Peter K L","non-dropping-particle":"","parse-names":false,"suffix":""}],"container-title":"Trends in Ecology &amp; Evolution","id":"ITEM-1","issue":"12","issued":{"date-parts":[["2004"]]},"page":"654-660","publisher":"Elsevier","title":"Southeast Asian biodiversity: an impending disaster","type":"article-journal","volume":"19"},"uris":["http://www.mendeley.com/documents/?uuid=1eb63653-7ce8-4a08-a979-72a00ee8034d"]}],"mendeley":{"formattedCitation":"(Navjot S Sodhi &lt;i&gt;et al.&lt;/i&gt;, 2004)","manualFormatting":"(Squires, 2014; Edwards et al., 2014)","plainTextFormattedCitation":"(Navjot S Sodhi et al., 2004)","previouslyFormattedCitation":"(Navjot S Sodhi &lt;i&gt;et al.&lt;/i&gt;, 2004)"},"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Squires, 2014; Edwards </w:t>
      </w:r>
      <w:r w:rsidRPr="0008241C">
        <w:rPr>
          <w:i/>
          <w:noProof/>
          <w:sz w:val="22"/>
          <w:szCs w:val="22"/>
          <w:lang w:eastAsia="en-IN"/>
        </w:rPr>
        <w:t>et al</w:t>
      </w:r>
      <w:r w:rsidRPr="0008241C">
        <w:rPr>
          <w:noProof/>
          <w:sz w:val="22"/>
          <w:szCs w:val="22"/>
          <w:lang w:eastAsia="en-IN"/>
        </w:rPr>
        <w:t>., 2014)</w:t>
      </w:r>
      <w:r w:rsidRPr="0008241C">
        <w:rPr>
          <w:sz w:val="22"/>
          <w:szCs w:val="22"/>
          <w:lang w:eastAsia="en-IN"/>
        </w:rPr>
        <w:fldChar w:fldCharType="end"/>
      </w:r>
      <w:r w:rsidRPr="0008241C">
        <w:rPr>
          <w:sz w:val="22"/>
          <w:szCs w:val="22"/>
          <w:lang w:eastAsia="en-IN"/>
        </w:rPr>
        <w:t xml:space="preserve">. Of the world’s three major tropical regions, South-East Asian forests are vanishing more rapidly in comparative terms </w:t>
      </w:r>
      <w:r w:rsidRPr="0008241C">
        <w:rPr>
          <w:sz w:val="22"/>
          <w:szCs w:val="22"/>
          <w:lang w:eastAsia="en-IN"/>
        </w:rPr>
        <w:fldChar w:fldCharType="begin" w:fldLock="1"/>
      </w:r>
      <w:r w:rsidRPr="0008241C">
        <w:rPr>
          <w:sz w:val="22"/>
          <w:szCs w:val="22"/>
          <w:lang w:eastAsia="en-IN"/>
        </w:rPr>
        <w:instrText>ADDIN CSL_CITATION {"citationItems":[{"id":"ITEM-1","itemData":{"ISSN":"0169-5347","author":[{"dropping-particle":"","family":"Sodhi","given":"Navjot S","non-dropping-particle":"","parse-names":false,"suffix":""},{"dropping-particle":"","family":"Koh","given":"Lian Pin","non-dropping-particle":"","parse-names":false,"suffix":""},{"dropping-particle":"","family":"Brook","given":"Barry W","non-dropping-particle":"","parse-names":false,"suffix":""},{"dropping-particle":"","family":"Ng","given":"Peter K L","non-dropping-particle":"","parse-names":false,"suffix":""}],"container-title":"Trends in Ecology &amp; Evolution","id":"ITEM-1","issue":"12","issued":{"date-parts":[["2004"]]},"page":"654-660","publisher":"Elsevier","title":"Southeast Asian biodiversity: an impending disaster","type":"article-journal","volume":"19"},"uris":["http://www.mendeley.com/documents/?uuid=1eb63653-7ce8-4a08-a979-72a00ee8034d"]}],"mendeley":{"formattedCitation":"(Navjot S Sodhi &lt;i&gt;et al.&lt;/i&gt;, 2004)","manualFormatting":"(FAO and RECOFTC, 2016; see 4.1.3)","plainTextFormattedCitation":"(Navjot S Sodhi et al., 2004)","previouslyFormattedCitation":"(Navjot S Sodhi &lt;i&gt;et al.&lt;/i&gt;, 2004)"},"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w:t>
      </w:r>
      <w:r w:rsidRPr="0008241C">
        <w:rPr>
          <w:noProof/>
          <w:sz w:val="22"/>
          <w:szCs w:val="22"/>
        </w:rPr>
        <w:t>FAO</w:t>
      </w:r>
      <w:r w:rsidRPr="0008241C">
        <w:rPr>
          <w:noProof/>
          <w:sz w:val="22"/>
          <w:szCs w:val="22"/>
          <w:lang w:val="en-US"/>
        </w:rPr>
        <w:t xml:space="preserve"> and RECOFTC, 2016;</w:t>
      </w:r>
      <w:r w:rsidRPr="0008241C">
        <w:rPr>
          <w:noProof/>
          <w:sz w:val="22"/>
          <w:szCs w:val="22"/>
        </w:rPr>
        <w:t xml:space="preserve"> see 4.1.3</w:t>
      </w:r>
      <w:r w:rsidRPr="0008241C">
        <w:rPr>
          <w:noProof/>
          <w:sz w:val="22"/>
          <w:szCs w:val="22"/>
          <w:lang w:eastAsia="en-IN"/>
        </w:rPr>
        <w:t>)</w:t>
      </w:r>
      <w:r w:rsidRPr="0008241C">
        <w:rPr>
          <w:sz w:val="22"/>
          <w:szCs w:val="22"/>
          <w:lang w:eastAsia="en-IN"/>
        </w:rPr>
        <w:fldChar w:fldCharType="end"/>
      </w:r>
      <w:r w:rsidRPr="0008241C">
        <w:rPr>
          <w:sz w:val="22"/>
          <w:szCs w:val="22"/>
          <w:lang w:eastAsia="en-IN"/>
        </w:rPr>
        <w:t>. Profits from alternative land uses such as crops often determine whether forests are conserved or converted</w:t>
      </w:r>
      <w:r w:rsidRPr="0008241C">
        <w:rPr>
          <w:sz w:val="22"/>
          <w:szCs w:val="22"/>
        </w:rPr>
        <w:t xml:space="preserve">. </w:t>
      </w:r>
      <w:r w:rsidRPr="0008241C">
        <w:rPr>
          <w:sz w:val="22"/>
          <w:szCs w:val="22"/>
          <w:lang w:eastAsia="en-IN"/>
        </w:rPr>
        <w:t xml:space="preserve">External factors such as the price of agricultural products and agricultural policies also play a decisive role in shaping how forests are used. Palm oil has traditionally been used for cooking but much of the recent expansion has been driven by the demand for palm oil as a biofuel </w:t>
      </w:r>
      <w:r w:rsidRPr="0008241C">
        <w:rPr>
          <w:sz w:val="22"/>
          <w:szCs w:val="22"/>
          <w:lang w:eastAsia="en-IN"/>
        </w:rPr>
        <w:fldChar w:fldCharType="begin" w:fldLock="1"/>
      </w:r>
      <w:r w:rsidRPr="0008241C">
        <w:rPr>
          <w:sz w:val="22"/>
          <w:szCs w:val="22"/>
          <w:lang w:eastAsia="en-IN"/>
        </w:rPr>
        <w:instrText>ADDIN CSL_CITATION {"citationItems":[{"id":"ITEM-1","itemData":{"DOI":"10.1111/acv.12074","ISSN":"1367-9430","PMID":"25821399","abstract":"Forests in Southeast Asia are rapidly being logged and converted to oil palm. These changes in land-use are known to affect species diversity but consequences for the functional diversity of species assemblages are poorly understood. Environmental filtering of species with similar traits could lead to disproportionate reductions in trait diversity in degraded habitats. Here, we focus on dung beetles, which play a key role in ecosystem processes such as nutrient recycling and seed dispersal. We use morphological and behavioural traits to calculate a variety of functional diversity measures across a gradient of disturbance from primary forest through intensively logged forest to oil palm. Logging caused significant shifts in community composition but had very little effect on functional diversity, even after a repeated timber harvest. These data provide evidence for functional redundancy of dung beetles within primary forest and emphasize the high value of logged forests as refugia for biodiversity. In contrast, conversion of forest to oil palm greatly reduced taxonomic and functional diversity, with a marked decrease in the abundance of nocturnal foragers, a higher proportion of species with small body sizes and the complete loss of telecoprid species (dung-rollers), all indicating a decrease in the functional capacity of dung beetles within plantations. These changes also highlight the vulnerability of community functioning within logged forests in the event of further environmental degradation.","author":[{"dropping-particle":"","family":"Edwards","given":"F A","non-dropping-particle":"","parse-names":false,"suffix":""},{"dropping-particle":"","family":"Edwards","given":"D P","non-dropping-particle":"","parse-names":false,"suffix":""},{"dropping-particle":"","family":"Larsen","given":"T H","non-dropping-particle":"","parse-names":false,"suffix":""},{"dropping-particle":"","family":"Hsu","given":"W W","non-dropping-particle":"","parse-names":false,"suffix":""},{"dropping-particle":"","family":"Benedick","given":"S","non-dropping-particle":"","parse-names":false,"suffix":""},{"dropping-particle":"","family":"Chung","given":"A","non-dropping-particle":"","parse-names":false,"suffix":""},{"dropping-particle":"","family":"Vun Khen","given":"C","non-dropping-particle":"","parse-names":false,"suffix":""},{"dropping-particle":"","family":"Wilcove","given":"D S","non-dropping-particle":"","parse-names":false,"suffix":""},{"dropping-particle":"","family":"Hamer","given":"K C","non-dropping-particle":"","parse-names":false,"suffix":""}],"container-title":"Animal conservation","id":"ITEM-1","issue":"2","issued":{"date-parts":[["2014","4","1"]]},"language":"en","page":"163-173","title":"Does logging and forest conversion to oil palm agriculture alter functional diversity in a biodiversity hotspot?","type":"article-journal","volume":"17"},"uris":["http://www.mendeley.com/documents/?uuid=9575f08b-0b69-3ce7-8d4a-c9a1d2a74c70"]}],"mendeley":{"formattedCitation":"(Edwards &lt;i&gt;et al.&lt;/i&gt;, 2014)","plainTextFormattedCitation":"(Edwards et al., 2014)","previouslyFormattedCitation":"(Edwards &lt;i&gt;et al.&lt;/i&gt;, 2014)"},"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Edwards </w:t>
      </w:r>
      <w:r w:rsidRPr="0008241C">
        <w:rPr>
          <w:i/>
          <w:noProof/>
          <w:sz w:val="22"/>
          <w:szCs w:val="22"/>
          <w:lang w:eastAsia="en-IN"/>
        </w:rPr>
        <w:t>et al.</w:t>
      </w:r>
      <w:r w:rsidRPr="0008241C">
        <w:rPr>
          <w:noProof/>
          <w:sz w:val="22"/>
          <w:szCs w:val="22"/>
          <w:lang w:eastAsia="en-IN"/>
        </w:rPr>
        <w:t>, 2014)</w:t>
      </w:r>
      <w:r w:rsidRPr="0008241C">
        <w:rPr>
          <w:sz w:val="22"/>
          <w:szCs w:val="22"/>
          <w:lang w:eastAsia="en-IN"/>
        </w:rPr>
        <w:fldChar w:fldCharType="end"/>
      </w:r>
      <w:r w:rsidRPr="0008241C">
        <w:rPr>
          <w:sz w:val="22"/>
          <w:szCs w:val="22"/>
          <w:lang w:eastAsia="en-IN"/>
        </w:rPr>
        <w:t>. Thus, market demand in tropical South-East Asia is becoming o</w:t>
      </w:r>
      <w:r w:rsidRPr="0008241C">
        <w:rPr>
          <w:sz w:val="22"/>
          <w:szCs w:val="22"/>
        </w:rPr>
        <w:t>ne of t</w:t>
      </w:r>
      <w:r w:rsidRPr="0008241C">
        <w:rPr>
          <w:sz w:val="22"/>
          <w:szCs w:val="22"/>
          <w:lang w:eastAsia="en-IN"/>
        </w:rPr>
        <w:t>he key driver</w:t>
      </w:r>
      <w:r w:rsidRPr="0008241C">
        <w:rPr>
          <w:sz w:val="22"/>
          <w:szCs w:val="22"/>
        </w:rPr>
        <w:t>s</w:t>
      </w:r>
      <w:r w:rsidRPr="0008241C">
        <w:rPr>
          <w:sz w:val="22"/>
          <w:szCs w:val="22"/>
          <w:lang w:eastAsia="en-IN"/>
        </w:rPr>
        <w:t xml:space="preserve"> behind </w:t>
      </w:r>
      <w:r w:rsidRPr="0008241C">
        <w:rPr>
          <w:sz w:val="22"/>
          <w:szCs w:val="22"/>
        </w:rPr>
        <w:t>this large-scale forest conversion</w:t>
      </w:r>
      <w:r w:rsidRPr="0008241C">
        <w:rPr>
          <w:sz w:val="22"/>
          <w:szCs w:val="22"/>
          <w:lang w:eastAsia="en-IN"/>
        </w:rPr>
        <w:t>. For instance, Indonesia and Malaysia are the largest producers of palm oil in the world, together contributing to around 85-90</w:t>
      </w:r>
      <w:r w:rsidR="00C934E9">
        <w:rPr>
          <w:sz w:val="22"/>
          <w:szCs w:val="22"/>
          <w:lang w:eastAsia="en-IN"/>
        </w:rPr>
        <w:t xml:space="preserve"> per cent</w:t>
      </w:r>
      <w:r w:rsidRPr="0008241C">
        <w:rPr>
          <w:sz w:val="22"/>
          <w:szCs w:val="22"/>
          <w:lang w:eastAsia="en-IN"/>
        </w:rPr>
        <w:t xml:space="preserve"> of total palm oil production globally </w:t>
      </w:r>
      <w:r w:rsidRPr="0008241C">
        <w:rPr>
          <w:sz w:val="22"/>
          <w:szCs w:val="22"/>
          <w:lang w:eastAsia="en-IN"/>
        </w:rPr>
        <w:fldChar w:fldCharType="begin" w:fldLock="1"/>
      </w:r>
      <w:r w:rsidRPr="0008241C">
        <w:rPr>
          <w:sz w:val="22"/>
          <w:szCs w:val="22"/>
          <w:lang w:eastAsia="en-IN"/>
        </w:rPr>
        <w:instrText>ADDIN CSL_CITATION {"citationItems":[{"id":"ITEM-1","itemData":{"URL":"https://www.indonesia-investments.com/business/commodities/palm-oil/item166?","accessed":{"date-parts":[["2017","12","28"]]},"author":[{"dropping-particle":"","family":"Indonesia Investments","given":"","non-dropping-particle":"","parse-names":false,"suffix":""}],"container-title":"Van der Schaar Investments","id":"ITEM-1","issued":{"date-parts":[["2017"]]},"title":"Palm Oil","type":"webpage"},"uris":["http://www.mendeley.com/documents/?uuid=f2c01b3a-cc29-4fef-b5d4-ef8bbd09b62a","http://www.mendeley.com/documents/?uuid=0148e05c-645a-4428-bcd1-1c7e3ae15bd2"]}],"mendeley":{"formattedCitation":"(Indonesia Investments, 2017)","plainTextFormattedCitation":"(Indonesia Investments, 2017)","previouslyFormattedCitation":"(Indonesia Investments, 2017)"},"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Indonesia Investments, 2017)</w:t>
      </w:r>
      <w:r w:rsidRPr="0008241C">
        <w:rPr>
          <w:sz w:val="22"/>
          <w:szCs w:val="22"/>
          <w:lang w:eastAsia="en-IN"/>
        </w:rPr>
        <w:fldChar w:fldCharType="end"/>
      </w:r>
      <w:r w:rsidRPr="0008241C">
        <w:rPr>
          <w:sz w:val="22"/>
          <w:szCs w:val="22"/>
          <w:lang w:eastAsia="en-IN"/>
        </w:rPr>
        <w:t xml:space="preserve">. Currently both </w:t>
      </w:r>
      <w:r w:rsidRPr="0008241C">
        <w:rPr>
          <w:sz w:val="22"/>
          <w:szCs w:val="22"/>
        </w:rPr>
        <w:t xml:space="preserve">pulp and paper industry are growing up quickly in the Asian Pacific region with the replacement of native forests by monoculture plantations (mainly </w:t>
      </w:r>
      <w:r w:rsidRPr="0008241C">
        <w:rPr>
          <w:i/>
          <w:sz w:val="22"/>
          <w:szCs w:val="22"/>
        </w:rPr>
        <w:t>Eucalyptus</w:t>
      </w:r>
      <w:r w:rsidRPr="0008241C">
        <w:rPr>
          <w:sz w:val="22"/>
          <w:szCs w:val="22"/>
        </w:rPr>
        <w:t xml:space="preserve"> and </w:t>
      </w:r>
      <w:r w:rsidRPr="0008241C">
        <w:rPr>
          <w:i/>
          <w:sz w:val="22"/>
          <w:szCs w:val="22"/>
        </w:rPr>
        <w:t>Acacia</w:t>
      </w:r>
      <w:r w:rsidRPr="0008241C">
        <w:rPr>
          <w:sz w:val="22"/>
          <w:szCs w:val="22"/>
        </w:rPr>
        <w:t xml:space="preserve"> plantations) </w:t>
      </w:r>
      <w:r w:rsidRPr="0008241C">
        <w:rPr>
          <w:sz w:val="22"/>
          <w:szCs w:val="22"/>
        </w:rPr>
        <w:fldChar w:fldCharType="begin" w:fldLock="1"/>
      </w:r>
      <w:r w:rsidRPr="0008241C">
        <w:rPr>
          <w:sz w:val="22"/>
          <w:szCs w:val="22"/>
        </w:rPr>
        <w:instrText>ADDIN CSL_CITATION {"citationItems":[{"id":"ITEM-1","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1","issue":"1","issued":{"date-parts":[["2014"]]},"page":"144-159","title":"Biodiversity Conservation in Asia","type":"article-journal","volume":"1"},"uris":["http://www.mendeley.com/documents/?uuid=9f7a120c-21a1-3631-b9a5-acf46b93565a"]},{"id":"ITEM-2","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2","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 Squires, 2014)","plainTextFormattedCitation":"(A. C. Hughes, 2017; Squires, 2014)","previouslyFormattedCitation":"(A. C. Hughes, 2017; Squires, 2014)"},"properties":{"noteIndex":0},"schema":"https://github.com/citation-style-language/schema/raw/master/csl-citation.json"}</w:instrText>
      </w:r>
      <w:r w:rsidRPr="0008241C">
        <w:rPr>
          <w:sz w:val="22"/>
          <w:szCs w:val="22"/>
        </w:rPr>
        <w:fldChar w:fldCharType="separate"/>
      </w:r>
      <w:r w:rsidRPr="0008241C">
        <w:rPr>
          <w:noProof/>
          <w:sz w:val="22"/>
          <w:szCs w:val="22"/>
        </w:rPr>
        <w:t>(A. C. Hughes, 2017; Squires, 2014)</w:t>
      </w:r>
      <w:r w:rsidRPr="0008241C">
        <w:rPr>
          <w:sz w:val="22"/>
          <w:szCs w:val="22"/>
        </w:rPr>
        <w:fldChar w:fldCharType="end"/>
      </w:r>
      <w:r w:rsidRPr="0008241C">
        <w:rPr>
          <w:sz w:val="22"/>
          <w:szCs w:val="22"/>
        </w:rPr>
        <w:t>. In 2015, the paper and paperboard production in the Asia-Pacific region was 195 million tonnes, accounting to 48</w:t>
      </w:r>
      <w:r w:rsidR="00C934E9">
        <w:rPr>
          <w:sz w:val="22"/>
          <w:szCs w:val="22"/>
        </w:rPr>
        <w:t xml:space="preserve"> per cent</w:t>
      </w:r>
      <w:r w:rsidRPr="0008241C">
        <w:rPr>
          <w:sz w:val="22"/>
          <w:szCs w:val="22"/>
        </w:rPr>
        <w:t xml:space="preserve"> of the global total (FAO, 2015b).</w:t>
      </w:r>
    </w:p>
    <w:p w14:paraId="2262FDE9" w14:textId="77777777" w:rsidR="00A01204" w:rsidRPr="0008241C" w:rsidRDefault="00A01204" w:rsidP="00A01204">
      <w:pPr>
        <w:rPr>
          <w:sz w:val="22"/>
          <w:szCs w:val="22"/>
        </w:rPr>
      </w:pPr>
    </w:p>
    <w:p w14:paraId="4AB3A2B2" w14:textId="00F16E88" w:rsidR="00A01204" w:rsidRPr="0008241C" w:rsidRDefault="00A01204" w:rsidP="00A01204">
      <w:pPr>
        <w:rPr>
          <w:sz w:val="22"/>
          <w:szCs w:val="22"/>
        </w:rPr>
      </w:pPr>
      <w:r w:rsidRPr="0008241C">
        <w:rPr>
          <w:sz w:val="22"/>
          <w:szCs w:val="22"/>
          <w:lang w:eastAsia="en-IN"/>
        </w:rPr>
        <w:t xml:space="preserve">Protected forest areas in the Asia-Pacific </w:t>
      </w:r>
      <w:r w:rsidRPr="0008241C">
        <w:rPr>
          <w:sz w:val="22"/>
          <w:szCs w:val="22"/>
        </w:rPr>
        <w:t>r</w:t>
      </w:r>
      <w:r w:rsidRPr="0008241C">
        <w:rPr>
          <w:sz w:val="22"/>
          <w:szCs w:val="22"/>
          <w:lang w:eastAsia="en-IN"/>
        </w:rPr>
        <w:t xml:space="preserve">egion are the important lands for biodiversity protection. However, due to habitat loss and environmental degradation many endemic species living in forest ecosystems are still at risk (IUCN, 2017). The efforts to expand protected areas in some countries do not match the extent of biodiversity loss in the whole region (UNEP, 2016a). </w:t>
      </w:r>
      <w:r w:rsidRPr="0008241C">
        <w:rPr>
          <w:sz w:val="22"/>
          <w:szCs w:val="22"/>
        </w:rPr>
        <w:t>In the Hindu Kush Himalayan region despite 39</w:t>
      </w:r>
      <w:r w:rsidR="00C934E9">
        <w:rPr>
          <w:sz w:val="22"/>
          <w:szCs w:val="22"/>
        </w:rPr>
        <w:t xml:space="preserve"> per cent</w:t>
      </w:r>
      <w:r w:rsidRPr="0008241C">
        <w:rPr>
          <w:sz w:val="22"/>
          <w:szCs w:val="22"/>
        </w:rPr>
        <w:t xml:space="preserve"> of the land being set aside as protected areas, major forested areas are outside the protected area regime and remain unprotected </w:t>
      </w:r>
      <w:r w:rsidRPr="0008241C">
        <w:rPr>
          <w:sz w:val="22"/>
          <w:szCs w:val="22"/>
        </w:rPr>
        <w:fldChar w:fldCharType="begin" w:fldLock="1"/>
      </w:r>
      <w:r w:rsidRPr="0008241C">
        <w:rPr>
          <w:sz w:val="22"/>
          <w:szCs w:val="22"/>
        </w:rPr>
        <w:instrText>ADDIN CSL_CITATION {"citationItems":[{"id":"ITEM-1","itemData":{"abstract":"The analysis revealed that biodiversity conservation is a priority for the eight regional member countries of the HKH, who have established 488 PAs over the last 89 years (1918 to 2007). The eight countries sharing theHKH have committed 39% of this total geographical area to the PA network and 11% to IBAs, which is quite significant when compared to the global target of 10%. There has been an increasing trend in PA establishment over the last four decades. The PA coverage within the HKH of China alone is significant (35.5%), followed by India (1.46%) and Nepal (0.58%). When IUCN management categories are considered, the majority of PAs belong to Category V (39%), followed by Category IV (29%). Only 0.6%of PAs are managed as Category I, and, in recent years, Categories V and VI have increased. Of the total HKH geographical area, 32% is covered by four global biodiversity hotspots and 62% by the Global 200 Ecoregions. However, only 25% of the global biodiversity hotspots and 40%of the Global 200 Ecoregions are part of the PA network. There are still numerous gaps in conservation in the HKH. Coordinated and committed efforts are required to bring other critical habitats within the PA network in the HKH.","author":[{"dropping-particle":"","family":"Chettri","given":"N.","non-dropping-particle":"","parse-names":false,"suffix":""},{"dropping-particle":"","family":"Shakya","given":"B.","non-dropping-particle":"","parse-names":false,"suffix":""},{"dropping-particle":"","family":"Thapa","given":"R.","non-dropping-particle":"","parse-names":false,"suffix":""},{"dropping-particle":"","family":"Sharma","given":"E.","non-dropping-particle":"","parse-names":false,"suffix":""}],"container-title":"International Journal of Biodiversity Science and Management","id":"ITEM-1","issue":"3","issued":{"date-parts":[["2008"]]},"page":"164-178","title":"Status of protected area system in the Hindu Kush Himalaya: an analysis of PA coverage","type":"article-journal","volume":"4"},"uris":["http://www.mendeley.com/documents/?uuid=c2677691-ba1e-3d78-960a-701684b3ddae"]}],"mendeley":{"formattedCitation":"(N. Chettri &lt;i&gt;et al.&lt;/i&gt;, 2008)","manualFormatting":"(Chettri, Shakya, and Thapa, 2008)","plainTextFormattedCitation":"(N. Chettri et al., 2008)","previouslyFormattedCitation":"(N. Chettri &lt;i&gt;et al.&lt;/i&gt;, 2008)"},"properties":{"noteIndex":0},"schema":"https://github.com/citation-style-language/schema/raw/master/csl-citation.json"}</w:instrText>
      </w:r>
      <w:r w:rsidRPr="0008241C">
        <w:rPr>
          <w:sz w:val="22"/>
          <w:szCs w:val="22"/>
        </w:rPr>
        <w:fldChar w:fldCharType="separate"/>
      </w:r>
      <w:r w:rsidRPr="0008241C">
        <w:rPr>
          <w:noProof/>
          <w:sz w:val="22"/>
          <w:szCs w:val="22"/>
        </w:rPr>
        <w:t>(Chettri, Shakya, and Thapa, 2008)</w:t>
      </w:r>
      <w:r w:rsidRPr="0008241C">
        <w:rPr>
          <w:sz w:val="22"/>
          <w:szCs w:val="22"/>
        </w:rPr>
        <w:fldChar w:fldCharType="end"/>
      </w:r>
      <w:r w:rsidRPr="0008241C">
        <w:rPr>
          <w:sz w:val="22"/>
          <w:szCs w:val="22"/>
        </w:rPr>
        <w:t>. Of five biodiversity hotspots found in Asia, the Indo-Burma hotspot is facing the greatest threat due to the most densely populated, with only 5</w:t>
      </w:r>
      <w:r w:rsidR="00C934E9">
        <w:rPr>
          <w:sz w:val="22"/>
          <w:szCs w:val="22"/>
        </w:rPr>
        <w:t xml:space="preserve"> per cent</w:t>
      </w:r>
      <w:r w:rsidRPr="0008241C">
        <w:rPr>
          <w:sz w:val="22"/>
          <w:szCs w:val="22"/>
        </w:rPr>
        <w:t xml:space="preserve"> of its natural habitat remaining (IUCN, 2017). Transboundary conservation and weak environmental governance in these protected areas remain major issues challenging many Asia-Pacific countries (see 4.2.5). </w:t>
      </w:r>
    </w:p>
    <w:p w14:paraId="68755257" w14:textId="77777777" w:rsidR="00A01204" w:rsidRPr="0008241C" w:rsidRDefault="00A01204" w:rsidP="00A01204">
      <w:pPr>
        <w:rPr>
          <w:sz w:val="22"/>
          <w:szCs w:val="22"/>
          <w:lang w:eastAsia="en-IN"/>
        </w:rPr>
      </w:pPr>
    </w:p>
    <w:p w14:paraId="77E4BEFA" w14:textId="17A093E2" w:rsidR="00A01204" w:rsidRPr="0008241C" w:rsidRDefault="00A01204" w:rsidP="00A01204">
      <w:pPr>
        <w:rPr>
          <w:sz w:val="22"/>
          <w:szCs w:val="22"/>
          <w:lang w:eastAsia="en-IN"/>
        </w:rPr>
      </w:pPr>
      <w:r w:rsidRPr="0008241C">
        <w:rPr>
          <w:sz w:val="22"/>
          <w:szCs w:val="22"/>
          <w:lang w:eastAsia="en-IN"/>
        </w:rPr>
        <w:t xml:space="preserve">Since the early 1980s, restoration and regeneration of degraded forestlands has been found to be a crucial issue in South Asia and South-East Asia. India launched the Social Forestry Programme in 1980, followed by the more participatory Joint Forest Management (JFM) Programme, to recover degraded forests and meet biomass demands for village communities </w:t>
      </w:r>
      <w:r w:rsidRPr="0008241C">
        <w:rPr>
          <w:sz w:val="22"/>
          <w:szCs w:val="22"/>
          <w:lang w:eastAsia="en-IN"/>
        </w:rPr>
        <w:fldChar w:fldCharType="begin" w:fldLock="1"/>
      </w:r>
      <w:r w:rsidRPr="0008241C">
        <w:rPr>
          <w:sz w:val="22"/>
          <w:szCs w:val="22"/>
          <w:lang w:eastAsia="en-IN"/>
        </w:rPr>
        <w:instrText>ADDIN CSL_CITATION {"citationItems":[{"id":"ITEM-1","itemData":{"ISSN":"01281283","abstract":"This paper analyses the underlying causes of secondary forest formation and recovery in India, particularly the Western Ghats region of south India, from pre-colonial times to the present. In the pre-colonial period, hunter-gatherers, shifting cultivators and settled cultivators were the dominant users of forest land, with some limited timber felling by local chieftains and kings. There was limited secondary forest formation following extractive activities by the communities and the State. The State takeover of forests for commercial timber exploitation during the colonial period, the resulting alienation of local community rights, and the over-exploitation of forest products from limited areas accessible to the community were key factors in the large-scale formation of secondary forests. In the post-independence period, the diversion of forestland for other purposes and industrial pressures led to deforestation and forest degradation. Currently, forest cover is relatively low and primary forests exist only in hilly tracts. However, forest cover has stabilised in spite of increasing population density. With the passing of the Forest Conservation Act of 1980, which banned forest clearing, forest conversion pressures were reduced. During the last decade, the rehabilitation of degraded secondary forests and the regeneration of secondary forest on degraded land by communities have contributed to the stabilisation of forest cover. The paper hypothesises that joint management of forests by governments and communities, as well as policies to reduce dependence on fuelwood, may have paved the way for this favourable development.","author":[{"dropping-particle":"","family":"Bhat","given":"D. M.","non-dropping-particle":"","parse-names":false,"suffix":""},{"dropping-particle":"","family":"Murali","given":"K. S.","non-dropping-particle":"","parse-names":false,"suffix":""},{"dropping-particle":"","family":"Ravindranath","given":"N. H.","non-dropping-particle":"","parse-names":false,"suffix":""}],"container-title":"Journal of Tropical Forest Science","id":"ITEM-1","issue":"4","issued":{"date-parts":[["2001"]]},"page":"601-620","title":"Formation and recovery of secondary forests in India: A particular reference to Western Ghats in South India","type":"article-journal","volume":"13"},"uris":["http://www.mendeley.com/documents/?uuid=70929f4f-59ed-4d5c-add7-7cecbf5f4e9c"]}],"mendeley":{"formattedCitation":"(Bhat &lt;i&gt;et al.&lt;/i&gt;, 2001)","plainTextFormattedCitation":"(Bhat et al., 2001)","previouslyFormattedCitation":"(Bhat &lt;i&gt;et al.&lt;/i&gt;, 2001)"},"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Bhat </w:t>
      </w:r>
      <w:r w:rsidRPr="0008241C">
        <w:rPr>
          <w:i/>
          <w:noProof/>
          <w:sz w:val="22"/>
          <w:szCs w:val="22"/>
          <w:lang w:eastAsia="en-IN"/>
        </w:rPr>
        <w:t>et al.</w:t>
      </w:r>
      <w:r w:rsidRPr="0008241C">
        <w:rPr>
          <w:noProof/>
          <w:sz w:val="22"/>
          <w:szCs w:val="22"/>
          <w:lang w:eastAsia="en-IN"/>
        </w:rPr>
        <w:t>, 2001)</w:t>
      </w:r>
      <w:r w:rsidRPr="0008241C">
        <w:rPr>
          <w:sz w:val="22"/>
          <w:szCs w:val="22"/>
          <w:lang w:eastAsia="en-IN"/>
        </w:rPr>
        <w:fldChar w:fldCharType="end"/>
      </w:r>
      <w:r w:rsidRPr="0008241C">
        <w:rPr>
          <w:sz w:val="22"/>
          <w:szCs w:val="22"/>
          <w:lang w:eastAsia="en-IN"/>
        </w:rPr>
        <w:t xml:space="preserve">. Similarly, in Nepal, large areas of degraded forest land were handed over to community forest user groups for reforestation and supply of basic forest products to local communities </w:t>
      </w:r>
      <w:r w:rsidRPr="0008241C">
        <w:rPr>
          <w:sz w:val="22"/>
          <w:szCs w:val="22"/>
          <w:lang w:eastAsia="en-IN"/>
        </w:rPr>
        <w:fldChar w:fldCharType="begin" w:fldLock="1"/>
      </w:r>
      <w:r w:rsidRPr="0008241C">
        <w:rPr>
          <w:sz w:val="22"/>
          <w:szCs w:val="22"/>
          <w:lang w:eastAsia="en-IN"/>
        </w:rPr>
        <w:instrText>ADDIN CSL_CITATION {"citationItems":[{"id":"ITEM-1","itemData":{"ISBN":"0128-1283","ISSN":"01281283","abstract":"Most forests in tropical Nepal are secondary, resulting largely from episodes of large-scale timber harvesting in the past along with accumulated small-scale extraction of timber and non-timber forest products by local people over centuries. Currently in the Forest Depleted Stage, remaining tropical secondary forests are still very important for fulfilling the subsistence and economic needs of local people, as well as for biodiversity conservation, groundwater recharge, and the protection of lowland agriculture from landslides and floods. Protection of degraded lands by community forest user groups in places has led to the successful development and management of some rehabilitated secondary forests. In government-managed secondary forests with a production focus, people's participation in management is now being considered. Institutional, socio-economic, and ecological issues related to the sustainable management and use of secondary forests along with implications for action are outlined","author":[{"dropping-particle":"","family":"Kanel","given":"K. R.","non-dropping-particle":"","parse-names":false,"suffix":""},{"dropping-particle":"","family":"Shrestha","given":"K.","non-dropping-particle":"","parse-names":false,"suffix":""}],"container-title":"Journal of Tropical Forest Science","id":"ITEM-1","issue":"4","issued":{"date-parts":[["2001"]]},"page":"691-704","title":"Tropical secondary forests in Nepal and their importance to local people","type":"article","volume":"13"},"uris":["http://www.mendeley.com/documents/?uuid=7039bcb0-c133-47aa-a660-303acf82958f"]}],"mendeley":{"formattedCitation":"(Kanel &amp; Shrestha, 2001)","manualFormatting":"(Kanel &amp; Shrestha, 2001; Scheyvens et al., 2007)","plainTextFormattedCitation":"(Kanel &amp; Shrestha, 2001)","previouslyFormattedCitation":"(Kanel &amp; Shrestha, 2001)"},"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Kanel &amp; Shrestha, 2001; </w:t>
      </w:r>
      <w:r w:rsidRPr="0008241C">
        <w:rPr>
          <w:noProof/>
          <w:sz w:val="22"/>
          <w:szCs w:val="22"/>
        </w:rPr>
        <w:t xml:space="preserve">Scheyvens </w:t>
      </w:r>
      <w:r w:rsidRPr="0008241C">
        <w:rPr>
          <w:i/>
          <w:noProof/>
          <w:sz w:val="22"/>
          <w:szCs w:val="22"/>
        </w:rPr>
        <w:t>et al</w:t>
      </w:r>
      <w:r w:rsidRPr="0008241C">
        <w:rPr>
          <w:noProof/>
          <w:sz w:val="22"/>
          <w:szCs w:val="22"/>
        </w:rPr>
        <w:t>., 2007</w:t>
      </w:r>
      <w:r w:rsidRPr="0008241C">
        <w:rPr>
          <w:noProof/>
          <w:sz w:val="22"/>
          <w:szCs w:val="22"/>
          <w:lang w:eastAsia="en-IN"/>
        </w:rPr>
        <w:t>)</w:t>
      </w:r>
      <w:r w:rsidRPr="0008241C">
        <w:rPr>
          <w:sz w:val="22"/>
          <w:szCs w:val="22"/>
          <w:lang w:eastAsia="en-IN"/>
        </w:rPr>
        <w:fldChar w:fldCharType="end"/>
      </w:r>
      <w:r w:rsidRPr="0008241C">
        <w:rPr>
          <w:sz w:val="22"/>
          <w:szCs w:val="22"/>
          <w:lang w:eastAsia="en-IN"/>
        </w:rPr>
        <w:t>. In the 1990s, Vietnam began two large restoration programmes (Greening the Barren Hills Program and the 5 Million Hectares Reforestation Programme) which resulted in the increase of forest cover from 35.6</w:t>
      </w:r>
      <w:r w:rsidR="00C934E9">
        <w:rPr>
          <w:sz w:val="22"/>
          <w:szCs w:val="22"/>
          <w:lang w:eastAsia="en-IN"/>
        </w:rPr>
        <w:t xml:space="preserve"> per cent</w:t>
      </w:r>
      <w:r w:rsidRPr="0008241C">
        <w:rPr>
          <w:sz w:val="22"/>
          <w:szCs w:val="22"/>
          <w:lang w:eastAsia="en-IN"/>
        </w:rPr>
        <w:t xml:space="preserve"> in 2000 to 47.6</w:t>
      </w:r>
      <w:r w:rsidR="00C934E9">
        <w:rPr>
          <w:sz w:val="22"/>
          <w:szCs w:val="22"/>
          <w:lang w:eastAsia="en-IN"/>
        </w:rPr>
        <w:t xml:space="preserve"> per cent</w:t>
      </w:r>
      <w:r w:rsidRPr="0008241C">
        <w:rPr>
          <w:sz w:val="22"/>
          <w:szCs w:val="22"/>
          <w:lang w:eastAsia="en-IN"/>
        </w:rPr>
        <w:t xml:space="preserve"> in 2015 </w:t>
      </w:r>
      <w:r w:rsidRPr="0008241C">
        <w:rPr>
          <w:sz w:val="22"/>
          <w:szCs w:val="22"/>
          <w:lang w:eastAsia="en-IN"/>
        </w:rPr>
        <w:fldChar w:fldCharType="begin" w:fldLock="1"/>
      </w:r>
      <w:r w:rsidRPr="0008241C">
        <w:rPr>
          <w:sz w:val="22"/>
          <w:szCs w:val="22"/>
          <w:lang w:eastAsia="en-IN"/>
        </w:rPr>
        <w:instrText>ADDIN CSL_CITATION {"citationItems":[{"id":"ITEM-1","itemData":{"ISBN":"978-92-5-109094-7","author":[{"dropping-particle":"","family":"FAO and RECOFTC","given":"","non-dropping-particle":"","parse-names":false,"suffix":""}],"id":"ITEM-1","issued":{"date-parts":[["2016"]]},"title":"Forest landscape restoration for Asia-Pacific forests","type":"book"},"uris":["http://www.mendeley.com/documents/?uuid=cff2e0dc-a24f-3a51-bd4d-0667583bf512"]}],"mendeley":{"formattedCitation":"(FAO and RECOFTC, 2016)","plainTextFormattedCitation":"(FAO and RECOFTC, 2016)","previouslyFormattedCitation":"(FAO and RECOFTC, 2016)"},"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FAO and RECOFTC, 2016)</w:t>
      </w:r>
      <w:r w:rsidRPr="0008241C">
        <w:rPr>
          <w:sz w:val="22"/>
          <w:szCs w:val="22"/>
          <w:lang w:eastAsia="en-IN"/>
        </w:rPr>
        <w:fldChar w:fldCharType="end"/>
      </w:r>
      <w:r w:rsidRPr="0008241C">
        <w:rPr>
          <w:sz w:val="22"/>
          <w:szCs w:val="22"/>
          <w:lang w:eastAsia="en-IN"/>
        </w:rPr>
        <w:t>. In China the Natural Forest Conservation and Grain for Green Programs were initiated at the end of 1990s and are</w:t>
      </w:r>
      <w:r w:rsidRPr="0008241C">
        <w:rPr>
          <w:sz w:val="22"/>
          <w:szCs w:val="22"/>
        </w:rPr>
        <w:t xml:space="preserve"> </w:t>
      </w:r>
      <w:r w:rsidRPr="0008241C">
        <w:rPr>
          <w:sz w:val="22"/>
          <w:szCs w:val="22"/>
          <w:lang w:eastAsia="en-IN"/>
        </w:rPr>
        <w:t xml:space="preserve">the largest payment for ecosystem services schemes globally. Over $15 billion has been spent on the conversion of 9 million hectare of farming land to forested lands since the year </w:t>
      </w:r>
      <w:r w:rsidRPr="0008241C">
        <w:rPr>
          <w:sz w:val="22"/>
          <w:szCs w:val="22"/>
          <w:lang w:eastAsia="en-IN"/>
        </w:rPr>
        <w:lastRenderedPageBreak/>
        <w:t xml:space="preserve">of 2000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Ministry of Environmental Protection of China","given":"","non-dropping-particle":"","parse-names":false,"suffix":""}],"id":"ITEM-1","issued":{"date-parts":[["2013"]]},"publisher":"China Environmental Science Press","publisher-place":"Beijing, China","title":"China’s Fifth National Report to Implementation of the Convention on Biological Diversity","type":"report"},"uris":["http://www.mendeley.com/documents/?uuid=24453016-051b-4532-b6bc-4a51be00368b"]}],"mendeley":{"formattedCitation":"(Ministry of Environmental Protection of China, 2013)","manualFormatting":"(UNEP, 2012a; Ministry of Environmental Protection of China, 2013; FAO, 2010a; 2011; 2015a)","plainTextFormattedCitation":"(Ministry of Environmental Protection of China, 2013)","previouslyFormattedCitation":"(Ministry of Environmental Protection of China, 2013)"},"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w:t>
      </w:r>
      <w:r w:rsidRPr="0008241C">
        <w:rPr>
          <w:noProof/>
          <w:sz w:val="22"/>
          <w:szCs w:val="22"/>
        </w:rPr>
        <w:t xml:space="preserve">UNEP, 2012a; </w:t>
      </w:r>
      <w:r w:rsidRPr="0008241C">
        <w:rPr>
          <w:noProof/>
          <w:sz w:val="22"/>
          <w:szCs w:val="22"/>
          <w:lang w:eastAsia="en-IN"/>
        </w:rPr>
        <w:t>Ministry of Environmental Protection of China, 2013</w:t>
      </w:r>
      <w:r w:rsidRPr="0008241C">
        <w:rPr>
          <w:noProof/>
          <w:sz w:val="22"/>
          <w:szCs w:val="22"/>
        </w:rPr>
        <w:t>; FAO, 2010a; 2011; 2015a</w:t>
      </w:r>
      <w:r w:rsidRPr="0008241C">
        <w:rPr>
          <w:noProof/>
          <w:sz w:val="22"/>
          <w:szCs w:val="22"/>
          <w:lang w:eastAsia="en-IN"/>
        </w:rPr>
        <w:t>)</w:t>
      </w:r>
      <w:r w:rsidRPr="0008241C">
        <w:rPr>
          <w:sz w:val="22"/>
          <w:szCs w:val="22"/>
          <w:lang w:eastAsia="en-IN"/>
        </w:rPr>
        <w:fldChar w:fldCharType="end"/>
      </w:r>
      <w:r w:rsidRPr="0008241C">
        <w:rPr>
          <w:sz w:val="22"/>
          <w:szCs w:val="22"/>
          <w:lang w:eastAsia="en-IN"/>
        </w:rPr>
        <w:t>. Due to these efforts and increasing investment in ecological restoration with the rapidly economic growth, the forest area in North-East Asia and South Asia increased 22.9</w:t>
      </w:r>
      <w:r w:rsidR="00C934E9">
        <w:rPr>
          <w:sz w:val="22"/>
          <w:szCs w:val="22"/>
          <w:lang w:eastAsia="en-IN"/>
        </w:rPr>
        <w:t xml:space="preserve"> per cent</w:t>
      </w:r>
      <w:r w:rsidRPr="0008241C">
        <w:rPr>
          <w:sz w:val="22"/>
          <w:szCs w:val="22"/>
          <w:lang w:eastAsia="en-IN"/>
        </w:rPr>
        <w:t xml:space="preserve"> and 5.8</w:t>
      </w:r>
      <w:r w:rsidR="00C934E9">
        <w:rPr>
          <w:sz w:val="22"/>
          <w:szCs w:val="22"/>
          <w:lang w:eastAsia="en-IN"/>
        </w:rPr>
        <w:t xml:space="preserve"> per cent</w:t>
      </w:r>
      <w:r w:rsidRPr="0008241C">
        <w:rPr>
          <w:sz w:val="22"/>
          <w:szCs w:val="22"/>
          <w:lang w:eastAsia="en-IN"/>
        </w:rPr>
        <w:t xml:space="preserve"> respectively during the period between 1990 and 2015 (</w:t>
      </w:r>
      <w:r w:rsidRPr="0008241C">
        <w:rPr>
          <w:sz w:val="22"/>
          <w:szCs w:val="22"/>
        </w:rPr>
        <w:t>FAO</w:t>
      </w:r>
      <w:r w:rsidRPr="0008241C">
        <w:rPr>
          <w:sz w:val="22"/>
          <w:szCs w:val="22"/>
          <w:lang w:val="en-US"/>
        </w:rPr>
        <w:t xml:space="preserve"> and RECOFTC, 2016; </w:t>
      </w:r>
      <w:r w:rsidRPr="0008241C">
        <w:rPr>
          <w:sz w:val="22"/>
          <w:szCs w:val="22"/>
          <w:lang w:eastAsia="en-IN"/>
        </w:rPr>
        <w:t xml:space="preserve">see Table 4.1). </w:t>
      </w:r>
    </w:p>
    <w:p w14:paraId="1D7F61D3" w14:textId="77777777" w:rsidR="00A01204" w:rsidRPr="0008241C" w:rsidRDefault="00A01204" w:rsidP="00A01204">
      <w:pPr>
        <w:rPr>
          <w:sz w:val="22"/>
          <w:szCs w:val="22"/>
          <w:lang w:eastAsia="en-IN"/>
        </w:rPr>
      </w:pPr>
    </w:p>
    <w:p w14:paraId="3AD8AFCC" w14:textId="77777777" w:rsidR="00A01204" w:rsidRPr="0008241C" w:rsidRDefault="00A01204" w:rsidP="00A01204">
      <w:pPr>
        <w:rPr>
          <w:sz w:val="22"/>
          <w:szCs w:val="22"/>
          <w:lang w:eastAsia="en-IN"/>
        </w:rPr>
      </w:pPr>
      <w:r w:rsidRPr="0008241C">
        <w:rPr>
          <w:sz w:val="22"/>
          <w:szCs w:val="22"/>
          <w:lang w:eastAsia="en-IN"/>
        </w:rPr>
        <w:t xml:space="preserve">In the Asia-Pacific region, industrial wood production and gathering of fuel wood for household use are still major drivers of deforestation in some countries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Union of Concerned Scientists","given":"","non-dropping-particle":"","parse-names":false,"suffix":""}],"chapter-number":"8","container-title":"The root of the problem – What’s driving tropical deforestation today?","id":"ITEM-1","issued":{"date-parts":[["2011"]]},"title":"Wood for fuel","type":"chapter"},"uris":["http://www.mendeley.com/documents/?uuid=7d8c7586-b574-42ae-976d-2c10bab63abe"]}],"mendeley":{"formattedCitation":"(Union of Concerned Scientists, 2011)","manualFormatting":"(Union of Concerned Scientists, 2011; FAO, 2015a; 2015b; see Figure 4.1)","plainTextFormattedCitation":"(Union of Concerned Scientists, 2011)","previouslyFormattedCitation":"(Union of Concerned Scientists, 2011)"},"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Union of Concerned Scientists, 2011; FAO, 2015a; 2015b; see Figure 4.1)</w:t>
      </w:r>
      <w:r w:rsidRPr="0008241C">
        <w:rPr>
          <w:sz w:val="22"/>
          <w:szCs w:val="22"/>
          <w:lang w:eastAsia="en-IN"/>
        </w:rPr>
        <w:fldChar w:fldCharType="end"/>
      </w:r>
      <w:r w:rsidRPr="0008241C">
        <w:rPr>
          <w:sz w:val="22"/>
          <w:szCs w:val="22"/>
          <w:lang w:eastAsia="en-IN"/>
        </w:rPr>
        <w:t xml:space="preserve">, although timber production has generally declined across much of the region. Of the roughly 8 million hectares of wood fuel plantations globally, 6.7 million are located in Asia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FAO","given":"","non-dropping-particle":"","parse-names":false,"suffix":""}],"id":"ITEM-1","issued":{"date-parts":[["2010"]]},"publisher-place":"Bangkok","title":"Asia-Pacific forests and forestry to 2020. Forest Policy Brief 01 Asia-Pacific Forestry Commission","type":"report"},"uris":["http://www.mendeley.com/documents/?uuid=e5dfb935-59ef-4340-84fa-2ba7f52f1d5f"]}],"mendeley":{"formattedCitation":"(FAO, 2010b)","plainTextFormattedCitation":"(FAO, 2010b)","previouslyFormattedCitation":"(FAO, 2010b)"},"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FAO, 2010b)</w:t>
      </w:r>
      <w:r w:rsidRPr="0008241C">
        <w:rPr>
          <w:sz w:val="22"/>
          <w:szCs w:val="22"/>
          <w:lang w:eastAsia="en-IN"/>
        </w:rPr>
        <w:fldChar w:fldCharType="end"/>
      </w:r>
      <w:r w:rsidRPr="0008241C">
        <w:rPr>
          <w:sz w:val="22"/>
          <w:szCs w:val="22"/>
          <w:lang w:eastAsia="en-IN"/>
        </w:rPr>
        <w:t xml:space="preserve">. Due to the demand for timber in some countries, it has been noted that trading of unsustainably harvested native species from other countries is impacting the regional forest resource as a whole </w:t>
      </w:r>
      <w:r w:rsidRPr="0008241C">
        <w:rPr>
          <w:sz w:val="22"/>
          <w:szCs w:val="22"/>
          <w:lang w:eastAsia="en-IN"/>
        </w:rPr>
        <w:fldChar w:fldCharType="begin" w:fldLock="1"/>
      </w:r>
      <w:r w:rsidRPr="0008241C">
        <w:rPr>
          <w:sz w:val="22"/>
          <w:szCs w:val="22"/>
          <w:lang w:eastAsia="en-IN"/>
        </w:rPr>
        <w:instrText>ADDIN CSL_CITATION {"citationItems":[{"id":"ITEM-1","itemData":{"DOI":"10.1007/s10113-013-0512-9","ISBN":"1436-3798","ISSN":"1436378X","abstract":"To protect biodiversity and improve environmental conditions, China has invested billions of dollars in reforestation and payments for ecosystem service programs. Here, we examine the Sloping Land Conversion Program, the largest such program in the world and found that after 13 years of implementation at our study site, it has had negative impacts on natural tropical forests. GIS and remote sensing techniques revealed that both natural forests and natural shrub and grasslands were replaced by non-native monocultural plantations on Hainan Island, China, a key tropical biodiversity hotspot. Under current Chinese policy, these plantations are classified simply as \"forests\", with the assumption that they are equivalent to natural forests. This lack of a distinction in forest quality has led to substantial deforestation and plantation expansion, including encroachment into protected areas on Hainan. Additional social and economic drivers of these changes were identified by examining the participants in this program and their actions. Without a new ecologically based definition of forests and new goals for reforestation, such programs designed to improve ecosystem services, and forest quality may actually threaten remaining natural forests and other vegetation types in Hainan and in other areas of mainland China. © 2013 Springer-Verlag Berlin Heidelberg.","author":[{"dropping-particle":"","family":"Zhai","given":"De Li","non-dropping-particle":"","parse-names":false,"suffix":""},{"dropping-particle":"","family":"Xu","given":"Jian Chu","non-dropping-particle":"","parse-names":false,"suffix":""},{"dropping-particle":"","family":"Dai","given":"Zhi Cong","non-dropping-particle":"","parse-names":false,"suffix":""},{"dropping-particle":"","family":"Cannon","given":"Charles H.","non-dropping-particle":"","parse-names":false,"suffix":""},{"dropping-particle":"","family":"Grumbine","given":"R. E.","non-dropping-particle":"","parse-names":false,"suffix":""}],"container-title":"Regional Environmental Change","id":"ITEM-1","issue":"2","issued":{"date-parts":[["2014"]]},"note":"NULL","page":"611-621","title":"Increasing tree cover while losing diverse natural forests in tropical Hainan, China","type":"article-journal","volume":"14"},"uris":["http://www.mendeley.com/documents/?uuid=9e8eb1a9-9bcb-48d1-80f9-cb9b43319f25"]}],"mendeley":{"formattedCitation":"(Zhai &lt;i&gt;et al.&lt;/i&gt;, 2014)","manualFormatting":"(Zhai et al., 2014;","plainTextFormattedCitation":"(Zhai et al., 2014)","previouslyFormattedCitation":"(Zhai &lt;i&gt;et al.&lt;/i&gt;, 2014)"},"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Zhai </w:t>
      </w:r>
      <w:r w:rsidRPr="0008241C">
        <w:rPr>
          <w:i/>
          <w:noProof/>
          <w:sz w:val="22"/>
          <w:szCs w:val="22"/>
          <w:lang w:eastAsia="en-IN"/>
        </w:rPr>
        <w:t>et al</w:t>
      </w:r>
      <w:r w:rsidRPr="0008241C">
        <w:rPr>
          <w:noProof/>
          <w:sz w:val="22"/>
          <w:szCs w:val="22"/>
          <w:lang w:eastAsia="en-IN"/>
        </w:rPr>
        <w:t>., 2014;</w:t>
      </w:r>
      <w:r w:rsidRPr="0008241C">
        <w:rPr>
          <w:sz w:val="22"/>
          <w:szCs w:val="22"/>
          <w:lang w:eastAsia="en-IN"/>
        </w:rPr>
        <w:fldChar w:fldCharType="end"/>
      </w:r>
      <w:r w:rsidRPr="0008241C">
        <w:rPr>
          <w:sz w:val="22"/>
          <w:szCs w:val="22"/>
          <w:lang w:eastAsia="en-IN"/>
        </w:rPr>
        <w:t xml:space="preserve"> Hughes, 2017). </w:t>
      </w:r>
    </w:p>
    <w:p w14:paraId="25DCFE47" w14:textId="77777777" w:rsidR="00A01204" w:rsidRPr="0008241C" w:rsidRDefault="00A01204" w:rsidP="00A01204">
      <w:pPr>
        <w:rPr>
          <w:sz w:val="22"/>
          <w:szCs w:val="22"/>
          <w:lang w:eastAsia="en-IN"/>
        </w:rPr>
      </w:pPr>
    </w:p>
    <w:p w14:paraId="2A13A31D" w14:textId="77777777" w:rsidR="00A01204" w:rsidRPr="0008241C" w:rsidRDefault="00A01204" w:rsidP="00A01204">
      <w:pPr>
        <w:rPr>
          <w:sz w:val="22"/>
          <w:szCs w:val="22"/>
          <w:lang w:eastAsia="en-IN"/>
        </w:rPr>
      </w:pPr>
      <w:r w:rsidRPr="0008241C">
        <w:rPr>
          <w:sz w:val="22"/>
          <w:szCs w:val="22"/>
          <w:lang w:eastAsia="en-IN"/>
        </w:rPr>
        <w:t xml:space="preserve">In some forested areas, mineral extraction is destructive to land cover and resulting in habitat fragmentation and some devastative impacts on forests (see 4.1.2.5). Shifting cultivation, considered as an important driver in tropical forest areas, is an age-old way of life or agricultural practice across the tropical or subtropical Asia-Pacific region </w:t>
      </w:r>
      <w:r w:rsidRPr="0008241C">
        <w:rPr>
          <w:sz w:val="22"/>
          <w:szCs w:val="22"/>
          <w:lang w:eastAsia="en-IN"/>
        </w:rPr>
        <w:fldChar w:fldCharType="begin" w:fldLock="1"/>
      </w:r>
      <w:r w:rsidRPr="0008241C">
        <w:rPr>
          <w:sz w:val="22"/>
          <w:szCs w:val="22"/>
          <w:lang w:eastAsia="en-IN"/>
        </w:rPr>
        <w:instrText>ADDIN CSL_CITATION {"citationItems":[{"id":"ITEM-1","itemData":{"ISBN":"9789231002083","author":[{"dropping-particle":"","family":"Karki","given":"Madhav","non-dropping-particle":"","parse-names":false,"suffix":""},{"dropping-particle":"","family":"Hill","given":"Rosemary","non-dropping-particle":"","parse-names":false,"suffix":""},{"dropping-particle":"","family":"Xue","given":"Dayuan","non-dropping-particle":"","parse-names":false,"suffix":""},{"dropping-particle":"","family":"Alangui","given":"William","non-dropping-particle":"","parse-names":false,"suffix":""},{"dropping-particle":"","family":"Ichikawa","given":"Kaoru","non-dropping-particle":"","parse-names":false,"suffix":""},{"dropping-particle":"","family":"Bridgewater","given":"Peter","non-dropping-particle":"","parse-names":false,"suffix":""}],"container-title":"Knowledges of Nature","id":"ITEM-1","issued":{"date-parts":[["2017"]]},"title":"Knowing our Lands and Resources: Indigenous and Local Knowledge and Practices related to Biodiversity and Ecosystem Services in Asia.","type":"article-journal","volume":"10"},"uris":["http://www.mendeley.com/documents/?uuid=4b7ebcf3-dc50-4064-a849-e6eae7298383"]}],"mendeley":{"formattedCitation":"(Karki &lt;i&gt;et al.&lt;/i&gt;, 2017)","plainTextFormattedCitation":"(Karki et al., 2017)","previouslyFormattedCitation":"(Karki &lt;i&gt;et al.&lt;/i&gt;, 2017)"},"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Karki </w:t>
      </w:r>
      <w:r w:rsidRPr="0008241C">
        <w:rPr>
          <w:i/>
          <w:noProof/>
          <w:sz w:val="22"/>
          <w:szCs w:val="22"/>
          <w:lang w:eastAsia="en-IN"/>
        </w:rPr>
        <w:t>et al.</w:t>
      </w:r>
      <w:r w:rsidRPr="0008241C">
        <w:rPr>
          <w:noProof/>
          <w:sz w:val="22"/>
          <w:szCs w:val="22"/>
          <w:lang w:eastAsia="en-IN"/>
        </w:rPr>
        <w:t>, 2017)</w:t>
      </w:r>
      <w:r w:rsidRPr="0008241C">
        <w:rPr>
          <w:sz w:val="22"/>
          <w:szCs w:val="22"/>
          <w:lang w:eastAsia="en-IN"/>
        </w:rPr>
        <w:fldChar w:fldCharType="end"/>
      </w:r>
      <w:r w:rsidRPr="0008241C">
        <w:rPr>
          <w:sz w:val="22"/>
          <w:szCs w:val="22"/>
          <w:lang w:eastAsia="en-IN"/>
        </w:rPr>
        <w:t xml:space="preserve">. A high level of biodiversity is maintained by this agricultural system which provides significant benefits to wildlife populations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Cairns","given":"M F.","non-dropping-particle":"","parse-names":false,"suffix":""}],"id":"ITEM-1","issued":{"date-parts":[["2015"]]},"note":"NULL","publisher":"Routledge","publisher-place":"London and New York","title":"Shifting cultivation and environmental change – Indigenous people, agriculture and forest conservation.","type":"book"},"uris":["http://www.mendeley.com/documents/?uuid=0b57be2b-f800-416f-921f-70f657e154e7"]}],"mendeley":{"formattedCitation":"(Cairns, 2015)","plainTextFormattedCitation":"(Cairns, 2015)","previouslyFormattedCitation":"(Cairns, 2015)"},"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Cairns, 2015)</w:t>
      </w:r>
      <w:r w:rsidRPr="0008241C">
        <w:rPr>
          <w:sz w:val="22"/>
          <w:szCs w:val="22"/>
          <w:lang w:eastAsia="en-IN"/>
        </w:rPr>
        <w:fldChar w:fldCharType="end"/>
      </w:r>
      <w:r w:rsidRPr="0008241C">
        <w:rPr>
          <w:sz w:val="22"/>
          <w:szCs w:val="22"/>
          <w:lang w:eastAsia="en-IN"/>
        </w:rPr>
        <w:t xml:space="preserve"> as well as potential sources of genetic material for modern crop breeding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Erni","given":"Christian","non-dropping-particle":"","parse-names":false,"suffix":""}],"id":"ITEM-1","issued":{"date-parts":[["2015"]]},"title":"Shifting Cultivation, Livelihood and Food Security New and Old Challenges for Indigenous Peoples in Asia","type":"report"},"uris":["http://www.mendeley.com/documents/?uuid=4fabed9c-4cf8-3400-9c95-4f3bb382eb9f"]}],"mendeley":{"formattedCitation":"(Erni, 2015)","manualFormatting":"(Erni, 2015","plainTextFormattedCitation":"(Erni, 2015)","previouslyFormattedCitation":"(Erni, 2015)"},"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Erni, 2015</w:t>
      </w:r>
      <w:r w:rsidRPr="0008241C">
        <w:rPr>
          <w:sz w:val="22"/>
          <w:szCs w:val="22"/>
          <w:lang w:eastAsia="en-IN"/>
        </w:rPr>
        <w:fldChar w:fldCharType="end"/>
      </w:r>
      <w:r w:rsidRPr="0008241C">
        <w:rPr>
          <w:sz w:val="22"/>
          <w:szCs w:val="22"/>
        </w:rPr>
        <w:t xml:space="preserve">; Karki </w:t>
      </w:r>
      <w:r w:rsidRPr="0008241C">
        <w:rPr>
          <w:i/>
          <w:sz w:val="22"/>
          <w:szCs w:val="22"/>
        </w:rPr>
        <w:t>et al</w:t>
      </w:r>
      <w:r w:rsidRPr="0008241C">
        <w:rPr>
          <w:sz w:val="22"/>
          <w:szCs w:val="22"/>
        </w:rPr>
        <w:t>., 2017)</w:t>
      </w:r>
      <w:r w:rsidRPr="0008241C">
        <w:rPr>
          <w:sz w:val="22"/>
          <w:szCs w:val="22"/>
          <w:lang w:eastAsia="en-IN"/>
        </w:rPr>
        <w:t xml:space="preserve">. In addition, there are a range of underlying causes for forest change that vary among countries, such as market failure, institutional failures and inappropriate policies (see </w:t>
      </w:r>
      <w:r w:rsidRPr="0008241C">
        <w:rPr>
          <w:sz w:val="22"/>
          <w:szCs w:val="22"/>
        </w:rPr>
        <w:t>FAO</w:t>
      </w:r>
      <w:r w:rsidRPr="0008241C">
        <w:rPr>
          <w:sz w:val="22"/>
          <w:szCs w:val="22"/>
          <w:lang w:val="en-US"/>
        </w:rPr>
        <w:t xml:space="preserve"> and RECOFTC, 2016)</w:t>
      </w:r>
      <w:r w:rsidRPr="0008241C">
        <w:rPr>
          <w:sz w:val="22"/>
          <w:szCs w:val="22"/>
          <w:lang w:eastAsia="en-IN"/>
        </w:rPr>
        <w:t>.</w:t>
      </w:r>
    </w:p>
    <w:p w14:paraId="4E6567A6" w14:textId="77777777" w:rsidR="00A01204" w:rsidRPr="0008241C" w:rsidRDefault="00A01204" w:rsidP="00A01204">
      <w:pPr>
        <w:autoSpaceDE w:val="0"/>
        <w:autoSpaceDN w:val="0"/>
        <w:adjustRightInd w:val="0"/>
        <w:rPr>
          <w:sz w:val="22"/>
          <w:szCs w:val="22"/>
        </w:rPr>
      </w:pPr>
    </w:p>
    <w:p w14:paraId="23463C86" w14:textId="77777777" w:rsidR="00A01204" w:rsidRPr="0008241C" w:rsidRDefault="00A01204" w:rsidP="00A01204">
      <w:pPr>
        <w:keepNext/>
        <w:tabs>
          <w:tab w:val="clear" w:pos="1247"/>
          <w:tab w:val="left" w:pos="765"/>
        </w:tabs>
        <w:outlineLvl w:val="2"/>
        <w:rPr>
          <w:b/>
          <w:sz w:val="24"/>
          <w:szCs w:val="24"/>
        </w:rPr>
      </w:pPr>
      <w:bookmarkStart w:id="1231" w:name="_Toc504317272"/>
      <w:bookmarkStart w:id="1232" w:name="_Toc504317965"/>
      <w:bookmarkStart w:id="1233" w:name="_Toc504320437"/>
      <w:bookmarkStart w:id="1234" w:name="_Toc504320660"/>
      <w:bookmarkStart w:id="1235" w:name="_Toc504320884"/>
      <w:bookmarkStart w:id="1236" w:name="_Toc504321311"/>
      <w:bookmarkStart w:id="1237" w:name="_Toc524044077"/>
      <w:r w:rsidRPr="0008241C">
        <w:rPr>
          <w:b/>
          <w:sz w:val="24"/>
          <w:szCs w:val="24"/>
        </w:rPr>
        <w:t xml:space="preserve">4.4.2 </w:t>
      </w:r>
      <w:r w:rsidRPr="0008241C">
        <w:rPr>
          <w:b/>
          <w:sz w:val="24"/>
          <w:szCs w:val="24"/>
        </w:rPr>
        <w:tab/>
        <w:t>Grasslands and Savannahs</w:t>
      </w:r>
      <w:bookmarkEnd w:id="1231"/>
      <w:bookmarkEnd w:id="1232"/>
      <w:bookmarkEnd w:id="1233"/>
      <w:bookmarkEnd w:id="1234"/>
      <w:bookmarkEnd w:id="1235"/>
      <w:bookmarkEnd w:id="1236"/>
      <w:bookmarkEnd w:id="1237"/>
      <w:r w:rsidRPr="0008241C">
        <w:rPr>
          <w:b/>
          <w:sz w:val="24"/>
          <w:szCs w:val="24"/>
        </w:rPr>
        <w:t xml:space="preserve"> </w:t>
      </w:r>
    </w:p>
    <w:p w14:paraId="588CA5C3" w14:textId="77777777" w:rsidR="00A01204" w:rsidRPr="0008241C" w:rsidRDefault="00A01204" w:rsidP="00A01204">
      <w:pPr>
        <w:rPr>
          <w:sz w:val="22"/>
          <w:szCs w:val="22"/>
        </w:rPr>
      </w:pPr>
    </w:p>
    <w:p w14:paraId="26C015D0" w14:textId="6E16E13E" w:rsidR="00A01204" w:rsidRPr="0008241C" w:rsidRDefault="00A01204" w:rsidP="00A01204">
      <w:pPr>
        <w:rPr>
          <w:sz w:val="22"/>
          <w:szCs w:val="22"/>
        </w:rPr>
      </w:pPr>
      <w:r w:rsidRPr="0008241C">
        <w:rPr>
          <w:sz w:val="22"/>
          <w:szCs w:val="22"/>
        </w:rPr>
        <w:t>Grasslands (including rangelands, shrublands, pastureland and cropland sown with pasture and fodder crops) cover some 3.5 billion hectare in 2000, i.e. 26</w:t>
      </w:r>
      <w:r w:rsidR="00C934E9">
        <w:rPr>
          <w:sz w:val="22"/>
          <w:szCs w:val="22"/>
        </w:rPr>
        <w:t xml:space="preserve"> per cent</w:t>
      </w:r>
      <w:r w:rsidRPr="0008241C">
        <w:rPr>
          <w:sz w:val="22"/>
          <w:szCs w:val="22"/>
        </w:rPr>
        <w:t xml:space="preserve"> of the global land mass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0"]]},"publisher":"Food and Agricultural Organization","publisher-place":"Rome","title":"Challenges and opportunities for carbon sequestration in grassland systems. A technical report on grassland management and climate change mitigation","type":"report"},"uris":["http://www.mendeley.com/documents/?uuid=66cadb3b-d8dc-4f7e-9884-14f3f50c4a8b"]}],"mendeley":{"formattedCitation":"(FAO, 2010c)","plainTextFormattedCitation":"(FAO, 2010c)","previouslyFormattedCitation":"(FAO, 2010c)"},"properties":{"noteIndex":0},"schema":"https://github.com/citation-style-language/schema/raw/master/csl-citation.json"}</w:instrText>
      </w:r>
      <w:r w:rsidRPr="0008241C">
        <w:rPr>
          <w:sz w:val="22"/>
          <w:szCs w:val="22"/>
        </w:rPr>
        <w:fldChar w:fldCharType="separate"/>
      </w:r>
      <w:r w:rsidRPr="0008241C">
        <w:rPr>
          <w:noProof/>
          <w:sz w:val="22"/>
          <w:szCs w:val="22"/>
        </w:rPr>
        <w:t>(FAO, 2010c)</w:t>
      </w:r>
      <w:r w:rsidRPr="0008241C">
        <w:rPr>
          <w:sz w:val="22"/>
          <w:szCs w:val="22"/>
        </w:rPr>
        <w:fldChar w:fldCharType="end"/>
      </w:r>
      <w:r w:rsidRPr="0008241C">
        <w:rPr>
          <w:sz w:val="22"/>
          <w:szCs w:val="22"/>
        </w:rPr>
        <w:t xml:space="preserve">. Grassland ecosystems support a wide range of biodiversity and are important for animal husbandry, water regulation and carbon sequestration </w:t>
      </w:r>
      <w:r w:rsidRPr="0008241C">
        <w:rPr>
          <w:sz w:val="22"/>
          <w:szCs w:val="22"/>
        </w:rPr>
        <w:fldChar w:fldCharType="begin" w:fldLock="1"/>
      </w:r>
      <w:r w:rsidRPr="0008241C">
        <w:rPr>
          <w:sz w:val="22"/>
          <w:szCs w:val="22"/>
        </w:rPr>
        <w:instrText>ADDIN CSL_CITATION {"citationItems":[{"id":"ITEM-1","itemData":{"ISBN":"1-56973-461-5","author":[{"dropping-particle":"","family":"White","given":"Robin","non-dropping-particle":"","parse-names":false,"suffix":""},{"dropping-particle":"","family":"Murray","given":"Siobhan","non-dropping-particle":"","parse-names":false,"suffix":""},{"dropping-particle":"","family":"Rohweder","given":"Mark","non-dropping-particle":"","parse-names":false,"suffix":""}],"id":"ITEM-1","issued":{"date-parts":[["2000"]]},"number-of-pages":"69","publisher-place":"Washington D.C.","title":"Pilot Analysis of Global Ecosystems: Grassland Ecosystems","type":"report"},"uris":["http://www.mendeley.com/documents/?uuid=857eecf3-fbf6-48da-843b-5d61de3e655f"]}],"mendeley":{"formattedCitation":"(White &lt;i&gt;et al.&lt;/i&gt;, 2000)","manualFormatting":"(White et al., 2000","plainTextFormattedCitation":"(White et al., 2000)","previouslyFormattedCitation":"(White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White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Approximately 35</w:t>
      </w:r>
      <w:r w:rsidR="00C934E9">
        <w:rPr>
          <w:sz w:val="22"/>
          <w:szCs w:val="22"/>
        </w:rPr>
        <w:t xml:space="preserve"> per cent</w:t>
      </w:r>
      <w:r w:rsidRPr="0008241C">
        <w:rPr>
          <w:sz w:val="22"/>
          <w:szCs w:val="22"/>
        </w:rPr>
        <w:t xml:space="preserve"> (1,225 million hectare) of the Asia-Pacific region is covered by grasslands which are mostly found in China, Mongolia and Australia, including arid and semi-arid zones, as well as humid lowlands and high altitude cold zones </w:t>
      </w:r>
      <w:r w:rsidRPr="0008241C">
        <w:rPr>
          <w:sz w:val="22"/>
          <w:szCs w:val="22"/>
        </w:rPr>
        <w:fldChar w:fldCharType="begin" w:fldLock="1"/>
      </w:r>
      <w:r w:rsidRPr="0008241C">
        <w:rPr>
          <w:sz w:val="22"/>
          <w:szCs w:val="22"/>
        </w:rPr>
        <w:instrText>ADDIN CSL_CITATION {"citationItems":[{"id":"ITEM-1","itemData":{"ISBN":"1-56973-461-5","author":[{"dropping-particle":"","family":"White","given":"Robin","non-dropping-particle":"","parse-names":false,"suffix":""},{"dropping-particle":"","family":"Murray","given":"Siobhan","non-dropping-particle":"","parse-names":false,"suffix":""},{"dropping-particle":"","family":"Rohweder","given":"Mark","non-dropping-particle":"","parse-names":false,"suffix":""}],"id":"ITEM-1","issued":{"date-parts":[["2000"]]},"number-of-pages":"69","publisher-place":"Washington D.C.","title":"Pilot Analysis of Global Ecosystems: Grassland Ecosystems","type":"report"},"uris":["http://www.mendeley.com/documents/?uuid=857eecf3-fbf6-48da-843b-5d61de3e655f"]}],"mendeley":{"formattedCitation":"(White &lt;i&gt;et al.&lt;/i&gt;, 2000)","manualFormatting":"(FAO, 2014; White et al., 2000)","plainTextFormattedCitation":"(White et al., 2000)","previouslyFormattedCitation":"(White &lt;i&gt;et al.&lt;/i&gt;, 2000)"},"properties":{"noteIndex":0},"schema":"https://github.com/citation-style-language/schema/raw/master/csl-citation.json"}</w:instrText>
      </w:r>
      <w:r w:rsidRPr="0008241C">
        <w:rPr>
          <w:sz w:val="22"/>
          <w:szCs w:val="22"/>
        </w:rPr>
        <w:fldChar w:fldCharType="separate"/>
      </w:r>
      <w:r w:rsidRPr="0008241C">
        <w:rPr>
          <w:noProof/>
          <w:sz w:val="22"/>
          <w:szCs w:val="22"/>
        </w:rPr>
        <w:fldChar w:fldCharType="begin" w:fldLock="1"/>
      </w:r>
      <w:r w:rsidRPr="0008241C">
        <w:rPr>
          <w:noProof/>
          <w:sz w:val="22"/>
          <w:szCs w:val="22"/>
        </w:rPr>
        <w:instrText>ADDIN CSL_CITATION {"citationItems":[{"id":"ITEM-1","itemData":{"ISBN":"1-56973-461-5","author":[{"dropping-particle":"","family":"White","given":"Robin","non-dropping-particle":"","parse-names":false,"suffix":""},{"dropping-particle":"","family":"Murray","given":"Siobhan","non-dropping-particle":"","parse-names":false,"suffix":""},{"dropping-particle":"","family":"Rohweder","given":"Mark","non-dropping-particle":"","parse-names":false,"suffix":""}],"id":"ITEM-1","issued":{"date-parts":[["2000"]]},"number-of-pages":"69","publisher-place":"Washington D.C.","title":"Pilot Analysis of Global Ecosystems: Grassland Ecosystems","type":"report"},"uris":["http://www.mendeley.com/documents/?uuid=857eecf3-fbf6-48da-843b-5d61de3e655f"]},{"id":"ITEM-2","itemData":{"author":[{"dropping-particle":"","family":"FAO","given":"","non-dropping-particle":"","parse-names":false,"suffix":""}],"container-title":"32nd FAO Regional Conference for Asia and the Pacific","id":"ITEM-2","issue":"December","issued":{"date-parts":[["2014"]]},"number-of-pages":"12","publisher-place":"Ulaanbaatar, Mongolia","title":"Restoration of grasslands and forests for climate change mitigation and adaptation, and the promotion of ecosystem services.","type":"report"},"uris":["http://www.mendeley.com/documents/?uuid=5980ad24-e15c-447a-bbc6-2a2874e9a3ca"]}],"mendeley":{"formattedCitation":"(FAO, 2014; White &lt;i&gt;et al.&lt;/i&gt;, 2000)","manualFormatting":"(FAO, 2014","plainTextFormattedCitation":"(FAO, 2014; White et al., 2000)","previouslyFormattedCitation":"(FAO, 2014; White &lt;i&gt;et al.&lt;/i&gt;, 2000)"},"properties":{"noteIndex":0},"schema":"https://github.com/citation-style-language/schema/raw/master/csl-citation.json"}</w:instrText>
      </w:r>
      <w:r w:rsidRPr="0008241C">
        <w:rPr>
          <w:noProof/>
          <w:sz w:val="22"/>
          <w:szCs w:val="22"/>
        </w:rPr>
        <w:fldChar w:fldCharType="separate"/>
      </w:r>
      <w:r w:rsidRPr="0008241C">
        <w:rPr>
          <w:noProof/>
          <w:sz w:val="22"/>
          <w:szCs w:val="22"/>
        </w:rPr>
        <w:t>(FAO, 2014</w:t>
      </w:r>
      <w:r w:rsidRPr="0008241C">
        <w:rPr>
          <w:noProof/>
          <w:sz w:val="22"/>
          <w:szCs w:val="22"/>
        </w:rPr>
        <w:fldChar w:fldCharType="end"/>
      </w:r>
      <w:r w:rsidRPr="0008241C">
        <w:rPr>
          <w:noProof/>
          <w:sz w:val="22"/>
          <w:szCs w:val="22"/>
        </w:rPr>
        <w:t xml:space="preserve">; White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Dry grasslands in Asia support some of the highest human populations as well as some of the lowest in Oceania </w:t>
      </w:r>
      <w:r w:rsidRPr="0008241C">
        <w:rPr>
          <w:sz w:val="22"/>
          <w:szCs w:val="22"/>
        </w:rPr>
        <w:fldChar w:fldCharType="begin" w:fldLock="1"/>
      </w:r>
      <w:r w:rsidRPr="0008241C">
        <w:rPr>
          <w:sz w:val="22"/>
          <w:szCs w:val="22"/>
        </w:rPr>
        <w:instrText>ADDIN CSL_CITATION {"citationItems":[{"id":"ITEM-1","itemData":{"ISBN":"1-56973-461-5","author":[{"dropping-particle":"","family":"White","given":"Robin","non-dropping-particle":"","parse-names":false,"suffix":""},{"dropping-particle":"","family":"Murray","given":"Siobhan","non-dropping-particle":"","parse-names":false,"suffix":""},{"dropping-particle":"","family":"Rohweder","given":"Mark","non-dropping-particle":"","parse-names":false,"suffix":""}],"id":"ITEM-1","issued":{"date-parts":[["2000"]]},"number-of-pages":"69","publisher-place":"Washington D.C.","title":"Pilot Analysis of Global Ecosystems: Grassland Ecosystems","type":"report"},"uris":["http://www.mendeley.com/documents/?uuid=857eecf3-fbf6-48da-843b-5d61de3e655f"]}],"mendeley":{"formattedCitation":"(White &lt;i&gt;et al.&lt;/i&gt;, 2000)","plainTextFormattedCitation":"(White et al., 2000)","previouslyFormattedCitation":"(White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White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Temperate grasslands are some of the most altered ecosystems globally with 41</w:t>
      </w:r>
      <w:r w:rsidR="00C934E9">
        <w:rPr>
          <w:sz w:val="22"/>
          <w:szCs w:val="22"/>
        </w:rPr>
        <w:t xml:space="preserve"> per cent</w:t>
      </w:r>
      <w:r w:rsidRPr="0008241C">
        <w:rPr>
          <w:sz w:val="22"/>
          <w:szCs w:val="22"/>
        </w:rPr>
        <w:t xml:space="preserve"> replaced by intensive agriculture and another 13.5</w:t>
      </w:r>
      <w:r w:rsidR="00C934E9">
        <w:rPr>
          <w:sz w:val="22"/>
          <w:szCs w:val="22"/>
        </w:rPr>
        <w:t xml:space="preserve"> per cent</w:t>
      </w:r>
      <w:r w:rsidRPr="0008241C">
        <w:rPr>
          <w:sz w:val="22"/>
          <w:szCs w:val="22"/>
        </w:rPr>
        <w:t xml:space="preserve"> converted to urban, industrial and other uses; much of the remainder is degraded and vulnerable to desertification </w:t>
      </w:r>
      <w:r w:rsidRPr="0008241C">
        <w:rPr>
          <w:sz w:val="22"/>
          <w:szCs w:val="22"/>
        </w:rPr>
        <w:fldChar w:fldCharType="begin" w:fldLock="1"/>
      </w:r>
      <w:r w:rsidRPr="0008241C">
        <w:rPr>
          <w:sz w:val="22"/>
          <w:szCs w:val="22"/>
        </w:rPr>
        <w:instrText>ADDIN CSL_CITATION {"citationItems":[{"id":"ITEM-1","itemData":{"author":[{"dropping-particle":"","family":"Heidenreich","given":"Barbara","non-dropping-particle":"","parse-names":false,"suffix":""}],"container-title":"A case for their protection: A review of current research on their Total Economic Value. Vancouver: Temperate Grassland Conservation Iniciative. 21p","id":"ITEM-1","issued":{"date-parts":[["2009"]]},"title":"What are global temperate grasslands worth","type":"article-journal"},"uris":["http://www.mendeley.com/documents/?uuid=eb5d3b23-12f9-4451-b380-06608cb8518f"]}],"mendeley":{"formattedCitation":"(Heidenreich, 2009)","plainTextFormattedCitation":"(Heidenreich, 2009)","previouslyFormattedCitation":"(Heidenreich, 2009)"},"properties":{"noteIndex":0},"schema":"https://github.com/citation-style-language/schema/raw/master/csl-citation.json"}</w:instrText>
      </w:r>
      <w:r w:rsidRPr="0008241C">
        <w:rPr>
          <w:sz w:val="22"/>
          <w:szCs w:val="22"/>
        </w:rPr>
        <w:fldChar w:fldCharType="separate"/>
      </w:r>
      <w:r w:rsidRPr="0008241C">
        <w:rPr>
          <w:noProof/>
          <w:sz w:val="22"/>
          <w:szCs w:val="22"/>
        </w:rPr>
        <w:t>(Heidenreich, 2009)</w:t>
      </w:r>
      <w:r w:rsidRPr="0008241C">
        <w:rPr>
          <w:sz w:val="22"/>
          <w:szCs w:val="22"/>
        </w:rPr>
        <w:fldChar w:fldCharType="end"/>
      </w:r>
      <w:r w:rsidRPr="0008241C">
        <w:rPr>
          <w:sz w:val="22"/>
          <w:szCs w:val="22"/>
        </w:rPr>
        <w:t xml:space="preserve">. Historical drivers of change in arid and semi-arid the Asia-Pacific region have been climate and pastoral herding systems </w:t>
      </w:r>
      <w:r w:rsidRPr="0008241C">
        <w:rPr>
          <w:sz w:val="22"/>
          <w:szCs w:val="22"/>
        </w:rPr>
        <w:fldChar w:fldCharType="begin" w:fldLock="1"/>
      </w:r>
      <w:r w:rsidRPr="0008241C">
        <w:rPr>
          <w:sz w:val="22"/>
          <w:szCs w:val="22"/>
        </w:rPr>
        <w:instrText>ADDIN CSL_CITATION {"citationItems":[{"id":"ITEM-1","itemData":{"ISBN":"1006-9305","ISSN":"1006-9305","abstract":"Dramatic changes in land use have occurred in and and semi-arid lands of Asia during the 20th century. Grassland conversion into croplands and ecosystem degradation is widespread due to the high growth rate of human population and political reforms of pastoral systems. Rangeland degradation made many parts of this region vulnerable to environmental and political changes. The collapse of the livestock sector in some states of central Asia, expansion of livestock in China and intensive degradation of grasslands in China are examples of the responses of pastoral systems to these changes over the past decades. Carbon dynamics in this region is highly variable in space and time. Land use/cover changes with widespread reduction of forest and grasslands increased carbon emission from the region.","author":[{"dropping-particle":"","family":"Chuluun","given":"T","non-dropping-particle":"","parse-names":false,"suffix":""},{"dropping-particle":"","family":"Ojima","given":"D","non-dropping-particle":"","parse-names":false,"suffix":""}],"container-title":"Science in China Series C-Life Sciences","id":"ITEM-1","issue":"October","issued":{"date-parts":[["2002"]]},"page":"48-+","title":"Land use change and carbon cycle in and and semi-arid lands of East and Central Asia","type":"article-journal","volume":"45"},"uris":["http://www.mendeley.com/documents/?uuid=25fc9900-9b8c-4a3a-a564-b447cdfadf3b"]}],"mendeley":{"formattedCitation":"(Chuluun &amp; Ojima, 2002)","plainTextFormattedCitation":"(Chuluun &amp; Ojima, 2002)","previouslyFormattedCitation":"(Chuluun &amp; Ojima, 2002)"},"properties":{"noteIndex":0},"schema":"https://github.com/citation-style-language/schema/raw/master/csl-citation.json"}</w:instrText>
      </w:r>
      <w:r w:rsidRPr="0008241C">
        <w:rPr>
          <w:sz w:val="22"/>
          <w:szCs w:val="22"/>
        </w:rPr>
        <w:fldChar w:fldCharType="separate"/>
      </w:r>
      <w:r w:rsidRPr="0008241C">
        <w:rPr>
          <w:noProof/>
          <w:sz w:val="22"/>
          <w:szCs w:val="22"/>
        </w:rPr>
        <w:t>(Chuluun &amp; Ojima, 2002)</w:t>
      </w:r>
      <w:r w:rsidRPr="0008241C">
        <w:rPr>
          <w:sz w:val="22"/>
          <w:szCs w:val="22"/>
        </w:rPr>
        <w:fldChar w:fldCharType="end"/>
      </w:r>
      <w:r w:rsidRPr="0008241C">
        <w:rPr>
          <w:sz w:val="22"/>
          <w:szCs w:val="22"/>
        </w:rPr>
        <w:t xml:space="preserve">. </w:t>
      </w:r>
    </w:p>
    <w:p w14:paraId="32119C96" w14:textId="77777777" w:rsidR="00A01204" w:rsidRPr="0008241C" w:rsidRDefault="00A01204" w:rsidP="00A01204">
      <w:pPr>
        <w:rPr>
          <w:sz w:val="22"/>
          <w:szCs w:val="22"/>
        </w:rPr>
      </w:pPr>
    </w:p>
    <w:p w14:paraId="68B1000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38" w:name="_Toc504317273"/>
      <w:bookmarkStart w:id="1239" w:name="_Toc504317966"/>
      <w:bookmarkStart w:id="1240" w:name="_Toc504321312"/>
      <w:r w:rsidRPr="0008241C">
        <w:rPr>
          <w:b/>
          <w:sz w:val="22"/>
          <w:szCs w:val="24"/>
        </w:rPr>
        <w:t>4.4.2.1 Land-use and land-cover change</w:t>
      </w:r>
      <w:bookmarkEnd w:id="1238"/>
      <w:bookmarkEnd w:id="1239"/>
      <w:bookmarkEnd w:id="1240"/>
      <w:r w:rsidRPr="0008241C">
        <w:rPr>
          <w:b/>
          <w:sz w:val="22"/>
          <w:szCs w:val="24"/>
        </w:rPr>
        <w:t xml:space="preserve"> </w:t>
      </w:r>
    </w:p>
    <w:p w14:paraId="695B0F11" w14:textId="77777777" w:rsidR="00A01204" w:rsidRPr="0008241C" w:rsidRDefault="00A01204" w:rsidP="00A01204">
      <w:pPr>
        <w:rPr>
          <w:sz w:val="22"/>
          <w:szCs w:val="22"/>
          <w:lang w:val="en-US"/>
        </w:rPr>
      </w:pPr>
    </w:p>
    <w:p w14:paraId="655DE90C" w14:textId="77777777" w:rsidR="00A01204" w:rsidRPr="0008241C" w:rsidRDefault="00A01204" w:rsidP="00A01204">
      <w:pPr>
        <w:autoSpaceDE w:val="0"/>
        <w:autoSpaceDN w:val="0"/>
        <w:adjustRightInd w:val="0"/>
        <w:rPr>
          <w:sz w:val="22"/>
          <w:szCs w:val="22"/>
        </w:rPr>
      </w:pPr>
      <w:r w:rsidRPr="0008241C">
        <w:rPr>
          <w:sz w:val="22"/>
          <w:szCs w:val="22"/>
        </w:rPr>
        <w:t>Arid and semi-arid grasslands in the Asia-Pacific region have been substantially modified or cleared due to agriculture expansion, unsustainable mining, groundwater decrease, urbanization and infrastructure development. Broad-scale agricultural expansion has modified or cleared grassland communities on a worldwide basis including the Asia-Pacific region</w:t>
      </w:r>
      <w:r w:rsidRPr="0008241C">
        <w:rPr>
          <w:noProof/>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uttie","given":"J M","non-dropping-particle":"","parse-names":false,"suffix":""}],"container-title":"Grassland of the World","editor":[{"dropping-particle":"","family":"Suttie","given":"J M","non-dropping-particle":"","parse-names":false,"suffix":""},{"dropping-particle":"","family":"Reynolds","given":"S G","non-dropping-particle":"","parse-names":false,"suffix":""},{"dropping-particle":"","family":"Batello","given":"C","non-dropping-particle":"","parse-names":false,"suffix":""}],"id":"ITEM-1","issued":{"date-parts":[["2005"]]},"publisher":"Food and Agriculture Organization of the United Nations","publisher-place":"Rome","title":"Grazing management in Mongolia","type":"chapter"},"uris":["http://www.mendeley.com/documents/?uuid=5ae19f59-2dca-47e3-b018-b80343b36e56"]}],"mendeley":{"formattedCitation":"(Suttie, 2005)","plainTextFormattedCitation":"(Suttie, 2005)","previouslyFormattedCitation":"(Suttie, 2005)"},"properties":{"noteIndex":0},"schema":"https://github.com/citation-style-language/schema/raw/master/csl-citation.json"}</w:instrText>
      </w:r>
      <w:r w:rsidRPr="0008241C">
        <w:rPr>
          <w:sz w:val="22"/>
          <w:szCs w:val="22"/>
        </w:rPr>
        <w:fldChar w:fldCharType="separate"/>
      </w:r>
      <w:r w:rsidRPr="0008241C">
        <w:rPr>
          <w:noProof/>
          <w:sz w:val="22"/>
          <w:szCs w:val="22"/>
        </w:rPr>
        <w:t>(Suttie, 2005)</w:t>
      </w:r>
      <w:r w:rsidRPr="0008241C">
        <w:rPr>
          <w:sz w:val="22"/>
          <w:szCs w:val="22"/>
        </w:rPr>
        <w:fldChar w:fldCharType="end"/>
      </w:r>
      <w:r w:rsidRPr="0008241C">
        <w:rPr>
          <w:sz w:val="22"/>
          <w:szCs w:val="22"/>
        </w:rPr>
        <w:t xml:space="preserve">. In central Mongolia conversion to cultivation since the 1950s has included some of the best available pastures </w:t>
      </w:r>
      <w:r w:rsidRPr="0008241C">
        <w:rPr>
          <w:sz w:val="22"/>
          <w:szCs w:val="22"/>
        </w:rPr>
        <w:fldChar w:fldCharType="begin" w:fldLock="1"/>
      </w:r>
      <w:r w:rsidRPr="0008241C">
        <w:rPr>
          <w:sz w:val="22"/>
          <w:szCs w:val="22"/>
        </w:rPr>
        <w:instrText>ADDIN CSL_CITATION {"citationItems":[{"id":"ITEM-1","itemData":{"author":[{"dropping-particle":"","family":"Suttie","given":"J M","non-dropping-particle":"","parse-names":false,"suffix":""}],"container-title":"Grassland of the World","editor":[{"dropping-particle":"","family":"Suttie","given":"J M","non-dropping-particle":"","parse-names":false,"suffix":""},{"dropping-particle":"","family":"Reynolds","given":"S G","non-dropping-particle":"","parse-names":false,"suffix":""},{"dropping-particle":"","family":"Batello","given":"C","non-dropping-particle":"","parse-names":false,"suffix":""}],"id":"ITEM-1","issued":{"date-parts":[["2005"]]},"publisher":"Food and Agriculture Organization of the United Nations","publisher-place":"Rome","title":"Grazing management in Mongolia","type":"chapter"},"uris":["http://www.mendeley.com/documents/?uuid=5ae19f59-2dca-47e3-b018-b80343b36e56"]},{"id":"ITEM-2","itemData":{"DOI":"10.1111/j.1365-2494.2006.00522.x","ISBN":"9251053375\\n0259-2525 ;","ISSN":"0142-5242","abstract":"This book brings together information on the contrasting characteristics, condition, present use and problems of the world's main natural grasslands, paying particular attention to livestock production systems associated with each grassland type. The book is based on a number of regional and country studies written by various authors. Most chapters are concerned with grasslands of particular regions and ecosystems: Pastoral systems in grass-dominated ecosystems of Eastern Africa; Grasslands of South Africa; Grasslands of Patagonia; South American campos; Grasslands of central North America; Grazing management in Mongolia; Tibetan steppe; Australian grasslands; and Russian steppe. A further chapter outlines other major natural grasslands worldwide. A final chapter briefly assesses the state of grassland systems, their management, various grassland resources, complementary roles of sown pastures, fodder crops and natural grasslands, and various social, economic and environmental factors.","author":[{"dropping-particle":"","family":"Suttie","given":"J M","non-dropping-particle":"","parse-names":false,"suffix":""},{"dropping-particle":"","family":"Reynolds","given":"S G","non-dropping-particle":"","parse-names":false,"suffix":""},{"dropping-particle":"","family":"Batello","given":"C","non-dropping-particle":"","parse-names":false,"suffix":""}],"container-title":"Grasslands of the world","id":"ITEM-2","issued":{"date-parts":[["2005"]]},"number-of-pages":"xxii + 514 pp.","publisher-place":"Rome","title":"Grasslands of the world","type":"book"},"uris":["http://www.mendeley.com/documents/?uuid=26be59ed-74b6-4995-b92b-e36312dd0ee6"]}],"mendeley":{"formattedCitation":"(Suttie, 2005; Suttie &lt;i&gt;et al.&lt;/i&gt;, 2005b)","plainTextFormattedCitation":"(Suttie, 2005; Suttie et al., 2005b)","previouslyFormattedCitation":"(Suttie, 2005; Suttie &lt;i&gt;et al.&lt;/i&gt;, 2005b)"},"properties":{"noteIndex":0},"schema":"https://github.com/citation-style-language/schema/raw/master/csl-citation.json"}</w:instrText>
      </w:r>
      <w:r w:rsidRPr="0008241C">
        <w:rPr>
          <w:sz w:val="22"/>
          <w:szCs w:val="22"/>
        </w:rPr>
        <w:fldChar w:fldCharType="separate"/>
      </w:r>
      <w:r w:rsidRPr="0008241C">
        <w:rPr>
          <w:noProof/>
          <w:sz w:val="22"/>
          <w:szCs w:val="22"/>
        </w:rPr>
        <w:t xml:space="preserve">(Suttie, 2005; Suttie </w:t>
      </w:r>
      <w:r w:rsidRPr="0008241C">
        <w:rPr>
          <w:i/>
          <w:noProof/>
          <w:sz w:val="22"/>
          <w:szCs w:val="22"/>
        </w:rPr>
        <w:t>et al.</w:t>
      </w:r>
      <w:r w:rsidRPr="0008241C">
        <w:rPr>
          <w:noProof/>
          <w:sz w:val="22"/>
          <w:szCs w:val="22"/>
        </w:rPr>
        <w:t>, 2005b)</w:t>
      </w:r>
      <w:r w:rsidRPr="0008241C">
        <w:rPr>
          <w:sz w:val="22"/>
          <w:szCs w:val="22"/>
        </w:rPr>
        <w:fldChar w:fldCharType="end"/>
      </w:r>
      <w:r w:rsidRPr="0008241C">
        <w:rPr>
          <w:sz w:val="22"/>
          <w:szCs w:val="22"/>
        </w:rPr>
        <w:t xml:space="preserve">. Recent land-use intensification in New Zealand has converted natural grasslands to support dairy production </w:t>
      </w:r>
      <w:r w:rsidRPr="0008241C">
        <w:rPr>
          <w:sz w:val="22"/>
          <w:szCs w:val="22"/>
        </w:rPr>
        <w:fldChar w:fldCharType="begin" w:fldLock="1"/>
      </w:r>
      <w:r w:rsidRPr="0008241C">
        <w:rPr>
          <w:sz w:val="22"/>
          <w:szCs w:val="22"/>
        </w:rPr>
        <w:instrText>ADDIN CSL_CITATION {"citationItems":[{"id":"ITEM-1","itemData":{"author":[{"dropping-particle":"","family":"Weeks ES","given":"","non-dropping-particle":"","parse-names":false,"suffix":""},{"dropping-particle":"","family":"Walker S","given":"","non-dropping-particle":"","parse-names":false,"suffix":""},{"dropping-particle":"","family":"Dymond JR","given":"","non-dropping-particle":"","parse-names":false,"suffix":""},{"dropping-particle":"","family":"Shepherd JD","given":"","non-dropping-particle":"","parse-names":false,"suffix":""},{"dropping-particle":"","family":"Clarkson BD","given":"","non-dropping-particle":"","parse-names":false,"suffix":""}],"container-title":"New Zealand journal of Ecology","id":"ITEM-1","issue":"127-138","issued":{"date-parts":[["2013"]]},"note":"NULL","title":"Patterns of past and recent conversion of indigenous grasslands in the South Island, New Zealand","type":"article-journal","volume":"37"},"uris":["http://www.mendeley.com/documents/?uuid=f3abdc63-b020-46c6-9a11-cfbc637475a7"]}],"mendeley":{"formattedCitation":"(Weeks ES &lt;i&gt;et al.&lt;/i&gt;, 2013)","manualFormatting":"(Weeks, Walker, &amp; Dymond et al., 2013)","plainTextFormattedCitation":"(Weeks ES et al., 2013)","previouslyFormattedCitation":"(Weeks ES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Weeks, Walker, &amp; Dymond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gricultural expansion in Australia has also resulted in the loss or conversion of grasslands ecosystems with many now being legislatively protected </w:t>
      </w:r>
      <w:r w:rsidRPr="0008241C">
        <w:rPr>
          <w:sz w:val="22"/>
          <w:szCs w:val="22"/>
        </w:rPr>
        <w:fldChar w:fldCharType="begin" w:fldLock="1"/>
      </w:r>
      <w:r w:rsidRPr="0008241C">
        <w:rPr>
          <w:sz w:val="22"/>
          <w:szCs w:val="22"/>
        </w:rPr>
        <w:instrText>ADDIN CSL_CITATION {"citationItems":[{"id":"ITEM-1","itemData":{"URL":"http://www.environment.gov.au/cgi-bin/sprat/public/spratlookupcommunity.pl?name=grassland&amp;searchtype=wildcard","accessed":{"date-parts":[["2017","12","28"]]},"author":[{"dropping-particle":"","family":"Australian Government","given":"","non-dropping-particle":"","parse-names":false,"suffix":""}],"container-title":"Commonwealth of Australia","id":"ITEM-1","issued":{"date-parts":[["2017"]]},"title":"Species Profile and Threats Database","type":"webpage"},"uris":["http://www.mendeley.com/documents/?uuid=3b851e4c-7398-46ac-982d-8dd8bbb73464","http://www.mendeley.com/documents/?uuid=daf83c8a-fb70-4ece-8b63-c1fcbc632bf2"]}],"mendeley":{"formattedCitation":"(Australian Government, 2017)","plainTextFormattedCitation":"(Australian Government, 2017)","previouslyFormattedCitation":"(Australian Government, 2017)"},"properties":{"noteIndex":0},"schema":"https://github.com/citation-style-language/schema/raw/master/csl-citation.json"}</w:instrText>
      </w:r>
      <w:r w:rsidRPr="0008241C">
        <w:rPr>
          <w:sz w:val="22"/>
          <w:szCs w:val="22"/>
        </w:rPr>
        <w:fldChar w:fldCharType="separate"/>
      </w:r>
      <w:r w:rsidRPr="0008241C">
        <w:rPr>
          <w:noProof/>
          <w:sz w:val="22"/>
          <w:szCs w:val="22"/>
        </w:rPr>
        <w:t>(Australian Government, 2017)</w:t>
      </w:r>
      <w:r w:rsidRPr="0008241C">
        <w:rPr>
          <w:sz w:val="22"/>
          <w:szCs w:val="22"/>
        </w:rPr>
        <w:fldChar w:fldCharType="end"/>
      </w:r>
      <w:r w:rsidRPr="0008241C">
        <w:rPr>
          <w:sz w:val="22"/>
          <w:szCs w:val="22"/>
        </w:rPr>
        <w:t xml:space="preserve">. Other damage to grasslands includes through random track making, such as in Mongolia </w:t>
      </w:r>
      <w:r w:rsidRPr="0008241C">
        <w:rPr>
          <w:sz w:val="22"/>
          <w:szCs w:val="22"/>
        </w:rPr>
        <w:fldChar w:fldCharType="begin" w:fldLock="1"/>
      </w:r>
      <w:r w:rsidRPr="0008241C">
        <w:rPr>
          <w:sz w:val="22"/>
          <w:szCs w:val="22"/>
        </w:rPr>
        <w:instrText>ADDIN CSL_CITATION {"citationItems":[{"id":"ITEM-1","itemData":{"author":[{"dropping-particle":"","family":"Suttie","given":"J M","non-dropping-particle":"","parse-names":false,"suffix":""}],"container-title":"Grassland of the World","editor":[{"dropping-particle":"","family":"Suttie","given":"J M","non-dropping-particle":"","parse-names":false,"suffix":""},{"dropping-particle":"","family":"Reynolds","given":"S G","non-dropping-particle":"","parse-names":false,"suffix":""},{"dropping-particle":"","family":"Batello","given":"C","non-dropping-particle":"","parse-names":false,"suffix":""}],"id":"ITEM-1","issued":{"date-parts":[["2005"]]},"publisher":"Food and Agriculture Organization of the United Nations","publisher-place":"Rome","title":"Grazing management in Mongolia","type":"chapter"},"uris":["http://www.mendeley.com/documents/?uuid=5ae19f59-2dca-47e3-b018-b80343b36e56"]}],"mendeley":{"formattedCitation":"(Suttie, 2005)","plainTextFormattedCitation":"(Suttie, 2005)","previouslyFormattedCitation":"(Suttie, 2005)"},"properties":{"noteIndex":0},"schema":"https://github.com/citation-style-language/schema/raw/master/csl-citation.json"}</w:instrText>
      </w:r>
      <w:r w:rsidRPr="0008241C">
        <w:rPr>
          <w:sz w:val="22"/>
          <w:szCs w:val="22"/>
        </w:rPr>
        <w:fldChar w:fldCharType="separate"/>
      </w:r>
      <w:r w:rsidRPr="0008241C">
        <w:rPr>
          <w:noProof/>
          <w:sz w:val="22"/>
          <w:szCs w:val="22"/>
        </w:rPr>
        <w:t>(Suttie, 2005)</w:t>
      </w:r>
      <w:r w:rsidRPr="0008241C">
        <w:rPr>
          <w:sz w:val="22"/>
          <w:szCs w:val="22"/>
        </w:rPr>
        <w:fldChar w:fldCharType="end"/>
      </w:r>
      <w:r w:rsidRPr="0008241C">
        <w:rPr>
          <w:sz w:val="22"/>
          <w:szCs w:val="22"/>
        </w:rPr>
        <w:t xml:space="preserve">, and road making associated with logging in Papua New Guinea </w:t>
      </w:r>
      <w:r w:rsidRPr="0008241C">
        <w:rPr>
          <w:sz w:val="22"/>
          <w:szCs w:val="22"/>
        </w:rPr>
        <w:fldChar w:fldCharType="begin" w:fldLock="1"/>
      </w:r>
      <w:r w:rsidRPr="0008241C">
        <w:rPr>
          <w:sz w:val="22"/>
          <w:szCs w:val="22"/>
        </w:rPr>
        <w:instrText>ADDIN CSL_CITATION {"citationItems":[{"id":"ITEM-1","itemData":{"DOI":"10.1007/978-90-481-9870-2","ISBN":"978-90-481-9869-6","author":[{"dropping-particle":"","family":"Lamb","given":"David","non-dropping-particle":"","parse-names":false,"suffix":""}],"collection-title":"World Forests","id":"ITEM-1","issued":{"date-parts":[["2011"]]},"publisher":"Springer Netherlands","publisher-place":"Dordrecht","title":"Regreening the Bare Hills","type":"book","volume":"8"},"uris":["http://www.mendeley.com/documents/?uuid=70dce2df-1310-436e-af95-ebd05d1ec8a7"]}],"mendeley":{"formattedCitation":"(Lamb, 2011)","plainTextFormattedCitation":"(Lamb, 2011)","previouslyFormattedCitation":"(Lamb, 2011)"},"properties":{"noteIndex":0},"schema":"https://github.com/citation-style-language/schema/raw/master/csl-citation.json"}</w:instrText>
      </w:r>
      <w:r w:rsidRPr="0008241C">
        <w:rPr>
          <w:sz w:val="22"/>
          <w:szCs w:val="22"/>
        </w:rPr>
        <w:fldChar w:fldCharType="separate"/>
      </w:r>
      <w:r w:rsidRPr="0008241C">
        <w:rPr>
          <w:noProof/>
          <w:sz w:val="22"/>
          <w:szCs w:val="22"/>
        </w:rPr>
        <w:t>(Lamb, 2011)</w:t>
      </w:r>
      <w:r w:rsidRPr="0008241C">
        <w:rPr>
          <w:sz w:val="22"/>
          <w:szCs w:val="22"/>
        </w:rPr>
        <w:fldChar w:fldCharType="end"/>
      </w:r>
      <w:r w:rsidRPr="0008241C">
        <w:rPr>
          <w:sz w:val="22"/>
          <w:szCs w:val="22"/>
        </w:rPr>
        <w:t xml:space="preserve">. Recently </w:t>
      </w:r>
      <w:r w:rsidRPr="0008241C">
        <w:rPr>
          <w:rFonts w:eastAsia="Calibri"/>
          <w:sz w:val="22"/>
          <w:szCs w:val="22"/>
          <w:lang w:val="en-AU"/>
        </w:rPr>
        <w:t xml:space="preserve">Chinese policymakers have implanted a range of policies and programs (e.g. “Control grazing for grassland recovery” and </w:t>
      </w:r>
      <w:r w:rsidRPr="0008241C">
        <w:rPr>
          <w:rFonts w:eastAsia="Calibri"/>
          <w:sz w:val="22"/>
          <w:szCs w:val="22"/>
          <w:lang w:val="en-AU"/>
        </w:rPr>
        <w:lastRenderedPageBreak/>
        <w:t xml:space="preserve">“Grassland ecological compensation incentive mechanism”) aiming to restore grasslands in west China </w:t>
      </w:r>
      <w:r w:rsidRPr="0008241C">
        <w:rPr>
          <w:rFonts w:eastAsia="Calibri"/>
          <w:sz w:val="22"/>
          <w:szCs w:val="22"/>
          <w:lang w:val="en-AU"/>
        </w:rPr>
        <w:fldChar w:fldCharType="begin" w:fldLock="1"/>
      </w:r>
      <w:r w:rsidRPr="0008241C">
        <w:rPr>
          <w:rFonts w:eastAsia="Calibri"/>
          <w:sz w:val="22"/>
          <w:szCs w:val="22"/>
          <w:lang w:val="en-AU"/>
        </w:rPr>
        <w:instrText>ADDIN CSL_CITATION {"citationItems":[{"id":"ITEM-1","itemData":{"DOI":"10.1371/journal.pone.0137280","ISSN":"19326203","PMID":"26356845","abstract":"Conservational management practices in grasslands have been considered one of the efficient options to enhance the soil organic carbon (SOC) accumulation. However, the SOC changes after the conservational management practices vary significantly under different grassland vegetation types and the environmental conditions. At present, it is not clear how the SOC accumulation changes along the soil profile if conservational management practice was adopted. In this study, we collected 663 paired observational data of SOC changes with and without conservational management practices in grasslands of China from 176 published literatures that has both the surface (0‒20 cm) and subsurface (to 40 cm depth) SOC measurements. The differences of SOC density (SOCD) between pre‒management and post‒management in the vertical soil layers were analyzed in order to establish a quantitative relationship of the SOC changes between the subsurface and the surface. The results revealed that in all grasslands, conservational management practices benefits the SOC accumulation by enhancing 0.43‒1.14 Mg C ha-1 yr-1. But the SOC increment weakened downwards along the soil profile. While the surface SOC was enhanced by 17% after conservational management, the subsurface SOC was enhanced by only 7%. The SOC accumulation was closely correlated with restoration duration, pre-management SOCD and the environmental factors and differed greatly among different grasslands and the practices adopted. The alpine and mountain grassland showed a higher annual SOC increment than the temperate grassland with the annual rate of 1.62 and 0.72 Mg C ha-1 yr-1, respectively. The SOC increment caused by the artificial plantation and the grazing exclusion conservational management was more than 2-fold that of the cropland abandonment and the extensive utilization. With the quantitative relationship of the SOC changes between soil layers, we provide a methodological option to estimate SOC changes to layers deeper than the recommendation of IPCC when only the surface layer SOC increment is available.","author":[{"dropping-particle":"","family":"Zhang","given":"Ping","non-dropping-particle":"","parse-names":false,"suffix":""},{"dropping-particle":"","family":"Tang","given":"Jie","non-dropping-particle":"","parse-names":false,"suffix":""},{"dropping-particle":"","family":"Sun","given":"Wenjuan","non-dropping-particle":"","parse-names":false,"suffix":""},{"dropping-particle":"","family":"Yu","given":"Yongqiang","non-dropping-particle":"","parse-names":false,"suffix":""},{"dropping-particle":"","family":"Zhang","given":"Wen","non-dropping-particle":"","parse-names":false,"suffix":""}],"container-title":"PLoS ONE","id":"ITEM-1","issue":"9","issued":{"date-parts":[["2015"]]},"page":"1-15","title":"Differential effects of conservational management on SOC accumulation in the grasslands of China","type":"article-journal","volume":"10"},"uris":["http://www.mendeley.com/documents/?uuid=c906f2a0-dd86-4442-ab6f-0d28ade7f4ec"]}],"mendeley":{"formattedCitation":"(P. Zhang &lt;i&gt;et al.&lt;/i&gt;, 2015)","plainTextFormattedCitation":"(P. Zhang et al., 2015)","previouslyFormattedCitation":"(P. Zhang &lt;i&gt;et al.&lt;/i&gt;, 2015)"},"properties":{"noteIndex":0},"schema":"https://github.com/citation-style-language/schema/raw/master/csl-citation.json"}</w:instrText>
      </w:r>
      <w:r w:rsidRPr="0008241C">
        <w:rPr>
          <w:rFonts w:eastAsia="Calibri"/>
          <w:sz w:val="22"/>
          <w:szCs w:val="22"/>
          <w:lang w:val="en-AU"/>
        </w:rPr>
        <w:fldChar w:fldCharType="separate"/>
      </w:r>
      <w:r w:rsidRPr="0008241C">
        <w:rPr>
          <w:rFonts w:eastAsia="Calibri"/>
          <w:noProof/>
          <w:sz w:val="22"/>
          <w:szCs w:val="22"/>
          <w:lang w:val="en-AU"/>
        </w:rPr>
        <w:t xml:space="preserve">(P. Zhang </w:t>
      </w:r>
      <w:r w:rsidRPr="0008241C">
        <w:rPr>
          <w:rFonts w:eastAsia="Calibri"/>
          <w:i/>
          <w:noProof/>
          <w:sz w:val="22"/>
          <w:szCs w:val="22"/>
          <w:lang w:val="en-AU"/>
        </w:rPr>
        <w:t>et al.</w:t>
      </w:r>
      <w:r w:rsidRPr="0008241C">
        <w:rPr>
          <w:rFonts w:eastAsia="Calibri"/>
          <w:noProof/>
          <w:sz w:val="22"/>
          <w:szCs w:val="22"/>
          <w:lang w:val="en-AU"/>
        </w:rPr>
        <w:t>, 2015)</w:t>
      </w:r>
      <w:r w:rsidRPr="0008241C">
        <w:rPr>
          <w:rFonts w:eastAsia="Calibri"/>
          <w:sz w:val="22"/>
          <w:szCs w:val="22"/>
          <w:lang w:val="en-AU"/>
        </w:rPr>
        <w:fldChar w:fldCharType="end"/>
      </w:r>
      <w:r w:rsidRPr="0008241C">
        <w:rPr>
          <w:rFonts w:eastAsia="Calibri"/>
          <w:sz w:val="22"/>
          <w:szCs w:val="22"/>
          <w:lang w:val="en-AU"/>
        </w:rPr>
        <w:t xml:space="preserve"> </w:t>
      </w:r>
      <w:r w:rsidRPr="0008241C">
        <w:rPr>
          <w:sz w:val="22"/>
          <w:szCs w:val="22"/>
        </w:rPr>
        <w:t>.</w:t>
      </w:r>
    </w:p>
    <w:p w14:paraId="5EC26473" w14:textId="77777777" w:rsidR="00A01204" w:rsidRPr="0008241C" w:rsidRDefault="00A01204" w:rsidP="00A01204">
      <w:pPr>
        <w:rPr>
          <w:sz w:val="22"/>
          <w:szCs w:val="22"/>
        </w:rPr>
      </w:pPr>
    </w:p>
    <w:p w14:paraId="6294699D" w14:textId="77777777" w:rsidR="00A01204" w:rsidRPr="0008241C" w:rsidRDefault="00A01204" w:rsidP="00A01204">
      <w:pPr>
        <w:rPr>
          <w:sz w:val="22"/>
          <w:szCs w:val="22"/>
        </w:rPr>
      </w:pPr>
      <w:r w:rsidRPr="0008241C">
        <w:rPr>
          <w:sz w:val="22"/>
          <w:szCs w:val="22"/>
        </w:rPr>
        <w:t xml:space="preserve">While the range of drivers impacting on grasslands are interwoven, grazing practices, grassland management schemes and land-use patterns play important roles in grassland health </w:t>
      </w:r>
      <w:r w:rsidRPr="0008241C">
        <w:rPr>
          <w:sz w:val="22"/>
          <w:szCs w:val="22"/>
        </w:rPr>
        <w:fldChar w:fldCharType="begin" w:fldLock="1"/>
      </w:r>
      <w:r w:rsidRPr="0008241C">
        <w:rPr>
          <w:sz w:val="22"/>
          <w:szCs w:val="22"/>
        </w:rPr>
        <w:instrText>ADDIN CSL_CITATION {"citationItems":[{"id":"ITEM-1","itemData":{"author":[{"dropping-particle":"","family":"Suttie","given":"J M","non-dropping-particle":"","parse-names":false,"suffix":""},{"dropping-particle":"","family":"Reynolds","given":"S G","non-dropping-particle":"","parse-names":false,"suffix":""},{"dropping-particle":"","family":"Batello","given":"C","non-dropping-particle":"","parse-names":false,"suffix":""}],"container-title":"Glasslands of the world","id":"ITEM-1","issued":{"date-parts":[["2005"]]},"publisher":"Food and Agriculture Organization of the United Nations","publisher-place":"Rome","title":"Chapter 12 Grassland Perspective","type":"chapter"},"uris":["http://www.mendeley.com/documents/?uuid=a44c5356-ec41-457b-8e97-2915c4689959"]},{"id":"ITEM-2","itemData":{"author":[{"dropping-particle":"","family":"Ning","given":"W;","non-dropping-particle":"","parse-names":false,"suffix":""},{"dropping-particle":"","family":"Ismail","given":"M.;","non-dropping-particle":"","parse-names":false,"suffix":""},{"dropping-particle":"","family":"Joshi","given":"S;","non-dropping-particle":"","parse-names":false,"suffix":""},{"dropping-particle":"","family":"Qamar","given":"FM;","non-dropping-particle":"","parse-names":false,"suffix":""},{"dropping-particle":"","family":"Phuntsho","given":"K.;","non-dropping-particle":"","parse-names":false,"suffix":""},{"dropping-particle":"","family":"Weikang","given":"Y;","non-dropping-particle":"","parse-names":false,"suffix":""},{"dropping-particle":"","family":"Khan","given":"B;","non-dropping-particle":"","parse-names":false,"suffix":""},{"dropping-particle":"","family":"Shaoliang","given":"Y;","non-dropping-particle":"","parse-names":false,"suffix":""},{"dropping-particle":"","family":"Kotru","given":"R.;","non-dropping-particle":"","parse-names":false,"suffix":""},{"dropping-particle":"","family":"Sharma","given":"E","non-dropping-particle":"","parse-names":false,"suffix":""}],"collection-title":"Feasibility and Baseline Studies.","id":"ITEM-2","issued":{"date-parts":[["2014"]]},"note":"NULL","publisher-place":"Kathmandu, ICIMOD.","title":"Understanding the Transboundary Karakoram‐Pamir Landscape","type":"report"},"uris":["http://www.mendeley.com/documents/?uuid=ae5445a9-8dc6-4591-970d-668c742db23e"]}],"mendeley":{"formattedCitation":"(Ning &lt;i&gt;et al.&lt;/i&gt;, 2014; Suttie &lt;i&gt;et al.&lt;/i&gt;, 2005a)","plainTextFormattedCitation":"(Ning et al., 2014; Suttie et al., 2005a)","previouslyFormattedCitation":"(Ning &lt;i&gt;et al.&lt;/i&gt;, 2014; Suttie &lt;i&gt;et al.&lt;/i&gt;, 2005a)"},"properties":{"noteIndex":0},"schema":"https://github.com/citation-style-language/schema/raw/master/csl-citation.json"}</w:instrText>
      </w:r>
      <w:r w:rsidRPr="0008241C">
        <w:rPr>
          <w:sz w:val="22"/>
          <w:szCs w:val="22"/>
        </w:rPr>
        <w:fldChar w:fldCharType="separate"/>
      </w:r>
      <w:r w:rsidRPr="0008241C">
        <w:rPr>
          <w:noProof/>
          <w:sz w:val="22"/>
          <w:szCs w:val="22"/>
        </w:rPr>
        <w:t xml:space="preserve">(Ning </w:t>
      </w:r>
      <w:r w:rsidRPr="0008241C">
        <w:rPr>
          <w:i/>
          <w:noProof/>
          <w:sz w:val="22"/>
          <w:szCs w:val="22"/>
        </w:rPr>
        <w:t>et al.</w:t>
      </w:r>
      <w:r w:rsidRPr="0008241C">
        <w:rPr>
          <w:noProof/>
          <w:sz w:val="22"/>
          <w:szCs w:val="22"/>
        </w:rPr>
        <w:t xml:space="preserve">, 2014; Suttie </w:t>
      </w:r>
      <w:r w:rsidRPr="0008241C">
        <w:rPr>
          <w:i/>
          <w:noProof/>
          <w:sz w:val="22"/>
          <w:szCs w:val="22"/>
        </w:rPr>
        <w:t>et al.</w:t>
      </w:r>
      <w:r w:rsidRPr="0008241C">
        <w:rPr>
          <w:noProof/>
          <w:sz w:val="22"/>
          <w:szCs w:val="22"/>
        </w:rPr>
        <w:t>, 2005a)</w:t>
      </w:r>
      <w:r w:rsidRPr="0008241C">
        <w:rPr>
          <w:sz w:val="22"/>
          <w:szCs w:val="22"/>
        </w:rPr>
        <w:fldChar w:fldCharType="end"/>
      </w:r>
      <w:r w:rsidRPr="0008241C">
        <w:rPr>
          <w:sz w:val="22"/>
          <w:szCs w:val="22"/>
        </w:rPr>
        <w:t xml:space="preserve">. Overstocking is problematic in some regions of Mongolia, West China, North Pakistan, Northwest India, and other high altitude grasslands in the Hindu Kush Himalayas, especially near permanent settlements, winter houses and along main roads while repeated grazing and hay cutting can also lead to a decline in grassland productivity </w:t>
      </w:r>
      <w:r w:rsidRPr="0008241C">
        <w:rPr>
          <w:sz w:val="22"/>
          <w:szCs w:val="22"/>
        </w:rPr>
        <w:fldChar w:fldCharType="begin" w:fldLock="1"/>
      </w:r>
      <w:r w:rsidRPr="0008241C">
        <w:rPr>
          <w:sz w:val="22"/>
          <w:szCs w:val="22"/>
        </w:rPr>
        <w:instrText>ADDIN CSL_CITATION {"citationItems":[{"id":"ITEM-1","itemData":{"DOI":"10.1111/j.1365-2494.2006.00522.x","ISBN":"9251053375\\n0259-2525 ;","ISSN":"0142-5242","abstract":"This book brings together information on the contrasting characteristics, condition, present use and problems of the world's main natural grasslands, paying particular attention to livestock production systems associated with each grassland type. The book is based on a number of regional and country studies written by various authors. Most chapters are concerned with grasslands of particular regions and ecosystems: Pastoral systems in grass-dominated ecosystems of Eastern Africa; Grasslands of South Africa; Grasslands of Patagonia; South American campos; Grasslands of central North America; Grazing management in Mongolia; Tibetan steppe; Australian grasslands; and Russian steppe. A further chapter outlines other major natural grasslands worldwide. A final chapter briefly assesses the state of grassland systems, their management, various grassland resources, complementary roles of sown pastures, fodder crops and natural grasslands, and various social, economic and environmental factors.","author":[{"dropping-particle":"","family":"Suttie","given":"J M","non-dropping-particle":"","parse-names":false,"suffix":""},{"dropping-particle":"","family":"Reynolds","given":"S G","non-dropping-particle":"","parse-names":false,"suffix":""},{"dropping-particle":"","family":"Batello","given":"C","non-dropping-particle":"","parse-names":false,"suffix":""}],"container-title":"Grasslands of the world","id":"ITEM-1","issued":{"date-parts":[["2005"]]},"number-of-pages":"xxii + 514 pp.","publisher-place":"Rome","title":"Grasslands of the world","type":"book"},"uris":["http://www.mendeley.com/documents/?uuid=26be59ed-74b6-4995-b92b-e36312dd0ee6"]},{"id":"ITEM-2","itemData":{"author":[{"dropping-particle":"","family":"Wu","given":"Ning","non-dropping-particle":"","parse-names":false,"suffix":""},{"dropping-particle":"","family":"Ismail","given":"Muhammad","non-dropping-particle":"","parse-names":false,"suffix":""},{"dropping-particle":"","family":"Yi","given":"Shaoliang","non-dropping-particle":"","parse-names":false,"suffix":""},{"dropping-particle":"","family":"Joshi","given":"Srijana","non-dropping-particle":"","parse-names":false,"suffix":""},{"dropping-particle":"","family":"Qamer","given":"Faisal Mueen","non-dropping-particle":"","parse-names":false,"suffix":""},{"dropping-particle":"","family":"Bisht","given":"Neha","non-dropping-particle":"","parse-names":false,"suffix":""}],"container-title":"Yak on the Move - Transboundary Challenges and Opportunities for Yak Raising in a Changing Hindu Kush Himalayan Region","editor":[{"dropping-particle":"","family":"Wu, N; Yi, S; Joshi, S; Bisht","given":"N","non-dropping-particle":"","parse-names":false,"suffix":""}],"id":"ITEM-2","issued":{"date-parts":[["2016"]]},"note":"NULL","page":"3-22","publisher":"ICIMOD","publisher-place":"Kathmandu","title":"Coping with Borders: Yak raising in transboundary landscapes of the Hindu Kush Himalayan region","type":"chapter"},"uris":["http://www.mendeley.com/documents/?uuid=76efb84b-c4af-46d9-88dc-e1c17f472c0b"]}],"mendeley":{"formattedCitation":"(Suttie &lt;i&gt;et al.&lt;/i&gt;, 2005b; Ning Wu &lt;i&gt;et al.&lt;/i&gt;, 2016)","manualFormatting":"(Suttie et al., 2005; Wu et al., 2016","plainTextFormattedCitation":"(Suttie et al., 2005b; Ning Wu et al., 2016)","previouslyFormattedCitation":"(Suttie &lt;i&gt;et al.&lt;/i&gt;, 2005b; Ning Wu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Suttie </w:t>
      </w:r>
      <w:r w:rsidRPr="0008241C">
        <w:rPr>
          <w:i/>
          <w:noProof/>
          <w:sz w:val="22"/>
          <w:szCs w:val="22"/>
        </w:rPr>
        <w:t>et al</w:t>
      </w:r>
      <w:r w:rsidRPr="0008241C">
        <w:rPr>
          <w:noProof/>
          <w:sz w:val="22"/>
          <w:szCs w:val="22"/>
        </w:rPr>
        <w:t xml:space="preserve">., 2005; Wu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see also 4.1.2). Grassland degradation due to over-harvesting of medicinal plants or large-scale mining has been reported in the Karakoram Pamir landscape, where the almost depredatory manner of collecting radix Glycyrrhiza (</w:t>
      </w:r>
      <w:r w:rsidRPr="0008241C">
        <w:rPr>
          <w:i/>
          <w:sz w:val="22"/>
          <w:szCs w:val="22"/>
        </w:rPr>
        <w:t>Glycyrrhiza korshinskyi</w:t>
      </w:r>
      <w:r w:rsidRPr="0008241C">
        <w:rPr>
          <w:sz w:val="22"/>
          <w:szCs w:val="22"/>
        </w:rPr>
        <w:t xml:space="preserve">, </w:t>
      </w:r>
      <w:r w:rsidRPr="0008241C">
        <w:rPr>
          <w:i/>
          <w:sz w:val="22"/>
          <w:szCs w:val="22"/>
        </w:rPr>
        <w:t>G. inflate</w:t>
      </w:r>
      <w:r w:rsidRPr="0008241C">
        <w:rPr>
          <w:sz w:val="22"/>
          <w:szCs w:val="22"/>
        </w:rPr>
        <w:t xml:space="preserve">) and gem stones have disturbed the fragile high-altitude vegetation cover </w:t>
      </w:r>
      <w:r w:rsidRPr="0008241C">
        <w:rPr>
          <w:sz w:val="22"/>
          <w:szCs w:val="22"/>
        </w:rPr>
        <w:fldChar w:fldCharType="begin" w:fldLock="1"/>
      </w:r>
      <w:r w:rsidRPr="0008241C">
        <w:rPr>
          <w:sz w:val="22"/>
          <w:szCs w:val="22"/>
        </w:rPr>
        <w:instrText>ADDIN CSL_CITATION {"citationItems":[{"id":"ITEM-1","itemData":{"author":[{"dropping-particle":"","family":"Ning","given":"W;","non-dropping-particle":"","parse-names":false,"suffix":""},{"dropping-particle":"","family":"Ismail","given":"M.;","non-dropping-particle":"","parse-names":false,"suffix":""},{"dropping-particle":"","family":"Joshi","given":"S;","non-dropping-particle":"","parse-names":false,"suffix":""},{"dropping-particle":"","family":"Qamar","given":"FM;","non-dropping-particle":"","parse-names":false,"suffix":""},{"dropping-particle":"","family":"Phuntsho","given":"K.;","non-dropping-particle":"","parse-names":false,"suffix":""},{"dropping-particle":"","family":"Weikang","given":"Y;","non-dropping-particle":"","parse-names":false,"suffix":""},{"dropping-particle":"","family":"Khan","given":"B;","non-dropping-particle":"","parse-names":false,"suffix":""},{"dropping-particle":"","family":"Shaoliang","given":"Y;","non-dropping-particle":"","parse-names":false,"suffix":""},{"dropping-particle":"","family":"Kotru","given":"R.;","non-dropping-particle":"","parse-names":false,"suffix":""},{"dropping-particle":"","family":"Sharma","given":"E","non-dropping-particle":"","parse-names":false,"suffix":""}],"collection-title":"Feasibility and Baseline Studies.","id":"ITEM-1","issued":{"date-parts":[["2014"]]},"note":"NULL","publisher-place":"Kathmandu, ICIMOD.","title":"Understanding the Transboundary Karakoram‐Pamir Landscape","type":"report"},"uris":["http://www.mendeley.com/documents/?uuid=ae5445a9-8dc6-4591-970d-668c742db23e"]},{"id":"ITEM-2","itemData":{"author":[{"dropping-particle":"","family":"Wu","given":"N.","non-dropping-particle":"","parse-names":false,"suffix":""},{"dropping-particle":"","family":"Z.L.","given":"Yan","non-dropping-particle":"","parse-names":false,"suffix":""},{"dropping-particle":"","family":"T.","given":"Lu","non-dropping-particle":"","parse-names":false,"suffix":""}],"container-title":"Pastoral practices in High Asia - Agency of 'development' effected by modernisation, resettlement and transformation","editor":[{"dropping-particle":"","family":"Kreutzmann","given":"H.","non-dropping-particle":"","parse-names":false,"suffix":""}],"id":"ITEM-2","issued":{"date-parts":[["2012"]]},"publisher":"Springer Verlag","title":"Enclosure and Resettlement in the Eastern Tibetan Plateau: Dilemma of Pastoral Development During the Last Three Decades (Chapter 16)","type":"chapter"},"uris":["http://www.mendeley.com/documents/?uuid=713ba8d5-1bc3-40f7-9928-991765cd0d66"]},{"id":"ITEM-3","itemData":{"DOI":"10.3167/082279405781826155","ISBN":"0822-7942","ISSN":"08227942","abstract":"The Tibetan plateau of China is one of the world's major pastoral areas, in which rangeland management underwent fundamental changes in the twentieth century. This article reviews the rangeland privatisation process in the Tibetan plateau over the last ten years, examining cases from Hongyuan, Zoige and Maqu Counties in the eastern part of the plateau, Nyima County in the northwestern part and Dingri County in the southwestern part. Rangelands have been allocated to individual households or \"the least contracting unit\" starting from 1996, but the process of rangeland privatisation was diverse and is still ongoing in the western part of the Tibetan plateau. Rangeland privatisation has some significant impacts on local people and their environment. First, many rangelands are inequitably allocated due to their highly variable topography, productivity and availability of water resources. Secondly, access to social and economic services has been made more difficult for some, while social conflicts have increased. Thirdly, privatisation of rangeland and sedentarisation of nomads needs matching infrastructure but that is still missing in many places. Meanwhile, privatisation of rangeland has led to increased labour inputs in some places and added more workload onto women and children. The article concludes that rangeland privatisation was intended to stop further rangelanddegradation and to provide nomads with better lives. However, more study is needed on managing rangeland in an appropriate way.","author":[{"dropping-particle":"","family":"Zhaoli","given":"Yan","non-dropping-particle":"","parse-names":false,"suffix":""},{"dropping-particle":"","family":"Ning","given":"Wu","non-dropping-particle":"","parse-names":false,"suffix":""},{"dropping-particle":"","family":"Dorji","given":"Yeshi","non-dropping-particle":"","parse-names":false,"suffix":""},{"dropping-particle":"","family":"Jia","given":"Ru","non-dropping-particle":"","parse-names":false,"suffix":""}],"container-title":"Nomadic Peoples","id":"ITEM-3","issued":{"date-parts":[["2005"]]},"note":"NULL","page":"31-51","title":"A review of rangeland privatization and its implications in the Tibetan Plateau, China","type":"article-journal","volume":"9"},"uris":["http://www.mendeley.com/documents/?uuid=1e54ba68-97dc-4846-9065-ee826c14878c"]}],"mendeley":{"formattedCitation":"(Ning &lt;i&gt;et al.&lt;/i&gt;, 2014; N. Wu &lt;i&gt;et al.&lt;/i&gt;, 2012; Zhaoli &lt;i&gt;et al.&lt;/i&gt;, 2005)","plainTextFormattedCitation":"(Ning et al., 2014; N. Wu et al., 2012; Zhaoli et al., 2005)","previouslyFormattedCitation":"(Ning &lt;i&gt;et al.&lt;/i&gt;, 2014; N. Wu &lt;i&gt;et al.&lt;/i&gt;, 2012; Zhaoli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Ning </w:t>
      </w:r>
      <w:r w:rsidRPr="0008241C">
        <w:rPr>
          <w:i/>
          <w:noProof/>
          <w:sz w:val="22"/>
          <w:szCs w:val="22"/>
        </w:rPr>
        <w:t>et al.</w:t>
      </w:r>
      <w:r w:rsidRPr="0008241C">
        <w:rPr>
          <w:noProof/>
          <w:sz w:val="22"/>
          <w:szCs w:val="22"/>
        </w:rPr>
        <w:t xml:space="preserve">, 2014; N. Wu </w:t>
      </w:r>
      <w:r w:rsidRPr="0008241C">
        <w:rPr>
          <w:i/>
          <w:noProof/>
          <w:sz w:val="22"/>
          <w:szCs w:val="22"/>
        </w:rPr>
        <w:t>et al.</w:t>
      </w:r>
      <w:r w:rsidRPr="0008241C">
        <w:rPr>
          <w:noProof/>
          <w:sz w:val="22"/>
          <w:szCs w:val="22"/>
        </w:rPr>
        <w:t xml:space="preserve">, 2012; Zhaoli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In Southern Australia temperate grasslands have been largely lost or modified, sown with exotic species and fertilized </w:t>
      </w:r>
      <w:r w:rsidRPr="0008241C">
        <w:rPr>
          <w:sz w:val="22"/>
          <w:szCs w:val="22"/>
        </w:rPr>
        <w:fldChar w:fldCharType="begin" w:fldLock="1"/>
      </w:r>
      <w:r w:rsidRPr="0008241C">
        <w:rPr>
          <w:sz w:val="22"/>
          <w:szCs w:val="22"/>
        </w:rPr>
        <w:instrText>ADDIN CSL_CITATION {"citationItems":[{"id":"ITEM-1","itemData":{"author":[{"dropping-particle":"","family":"Mcivor","given":"J.G.","non-dropping-particle":"","parse-names":false,"suffix":""}],"container-title":"Grasslands of the world","editor":[{"dropping-particle":"","family":"Suttie","given":"J M","non-dropping-particle":"","parse-names":false,"suffix":""},{"dropping-particle":"","family":"Reynolds","given":"S G","non-dropping-particle":"","parse-names":false,"suffix":""},{"dropping-particle":"","family":"Batello","given":"C","non-dropping-particle":"","parse-names":false,"suffix":""}],"id":"ITEM-1","issued":{"date-parts":[["2005"]]},"note":"NULL","publisher":"Food and Agriculture Organization of the United Nations","publisher-place":"Rome","title":"Australian Grasslands","type":"chapter"},"uris":["http://www.mendeley.com/documents/?uuid=418e2047-7aab-4493-8b05-9fd684660e7e"]}],"mendeley":{"formattedCitation":"(Mcivor, 2005)","plainTextFormattedCitation":"(Mcivor, 2005)","previouslyFormattedCitation":"(Mcivor, 2005)"},"properties":{"noteIndex":0},"schema":"https://github.com/citation-style-language/schema/raw/master/csl-citation.json"}</w:instrText>
      </w:r>
      <w:r w:rsidRPr="0008241C">
        <w:rPr>
          <w:sz w:val="22"/>
          <w:szCs w:val="22"/>
        </w:rPr>
        <w:fldChar w:fldCharType="separate"/>
      </w:r>
      <w:r w:rsidRPr="0008241C">
        <w:rPr>
          <w:noProof/>
          <w:sz w:val="22"/>
          <w:szCs w:val="22"/>
        </w:rPr>
        <w:t>(Mcivor, 2005)</w:t>
      </w:r>
      <w:r w:rsidRPr="0008241C">
        <w:rPr>
          <w:sz w:val="22"/>
          <w:szCs w:val="22"/>
        </w:rPr>
        <w:fldChar w:fldCharType="end"/>
      </w:r>
      <w:r w:rsidRPr="0008241C">
        <w:rPr>
          <w:sz w:val="22"/>
          <w:szCs w:val="22"/>
        </w:rPr>
        <w:t xml:space="preserve">. Tree clearing, increased fertilizer and herbicide use and irrigation has reduced the biodiversity of many Australian grasslands while removal and conversion had led to some soil erosion as well as increased soil acidity and salinity </w:t>
      </w:r>
      <w:r w:rsidRPr="0008241C">
        <w:rPr>
          <w:sz w:val="22"/>
          <w:szCs w:val="22"/>
        </w:rPr>
        <w:fldChar w:fldCharType="begin" w:fldLock="1"/>
      </w:r>
      <w:r w:rsidRPr="0008241C">
        <w:rPr>
          <w:sz w:val="22"/>
          <w:szCs w:val="22"/>
        </w:rPr>
        <w:instrText>ADDIN CSL_CITATION {"citationItems":[{"id":"ITEM-1","itemData":{"author":[{"dropping-particle":"","family":"Mcivor","given":"J.G.","non-dropping-particle":"","parse-names":false,"suffix":""}],"container-title":"Grasslands of the world","editor":[{"dropping-particle":"","family":"Suttie","given":"J M","non-dropping-particle":"","parse-names":false,"suffix":""},{"dropping-particle":"","family":"Reynolds","given":"S G","non-dropping-particle":"","parse-names":false,"suffix":""},{"dropping-particle":"","family":"Batello","given":"C","non-dropping-particle":"","parse-names":false,"suffix":""}],"id":"ITEM-1","issued":{"date-parts":[["2005"]]},"note":"NULL","publisher":"Food and Agriculture Organization of the United Nations","publisher-place":"Rome","title":"Australian Grasslands","type":"chapter"},"uris":["http://www.mendeley.com/documents/?uuid=418e2047-7aab-4493-8b05-9fd684660e7e"]}],"mendeley":{"formattedCitation":"(Mcivor, 2005)","plainTextFormattedCitation":"(Mcivor, 2005)","previouslyFormattedCitation":"(Mcivor, 2005)"},"properties":{"noteIndex":0},"schema":"https://github.com/citation-style-language/schema/raw/master/csl-citation.json"}</w:instrText>
      </w:r>
      <w:r w:rsidRPr="0008241C">
        <w:rPr>
          <w:sz w:val="22"/>
          <w:szCs w:val="22"/>
        </w:rPr>
        <w:fldChar w:fldCharType="separate"/>
      </w:r>
      <w:r w:rsidRPr="0008241C">
        <w:rPr>
          <w:noProof/>
          <w:sz w:val="22"/>
          <w:szCs w:val="22"/>
        </w:rPr>
        <w:t>(Mcivor, 2005)</w:t>
      </w:r>
      <w:r w:rsidRPr="0008241C">
        <w:rPr>
          <w:sz w:val="22"/>
          <w:szCs w:val="22"/>
        </w:rPr>
        <w:fldChar w:fldCharType="end"/>
      </w:r>
      <w:r w:rsidRPr="0008241C">
        <w:rPr>
          <w:sz w:val="22"/>
          <w:szCs w:val="22"/>
        </w:rPr>
        <w:t>.</w:t>
      </w:r>
    </w:p>
    <w:p w14:paraId="72A4A411" w14:textId="77777777" w:rsidR="00A01204" w:rsidRPr="0008241C" w:rsidRDefault="00A01204" w:rsidP="00A01204">
      <w:pPr>
        <w:rPr>
          <w:sz w:val="22"/>
          <w:szCs w:val="22"/>
        </w:rPr>
      </w:pPr>
    </w:p>
    <w:p w14:paraId="31371FE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41" w:name="_Toc504317274"/>
      <w:bookmarkStart w:id="1242" w:name="_Toc504317967"/>
      <w:bookmarkStart w:id="1243" w:name="_Toc504321313"/>
      <w:r w:rsidRPr="0008241C">
        <w:rPr>
          <w:b/>
          <w:sz w:val="22"/>
          <w:szCs w:val="24"/>
        </w:rPr>
        <w:t>4.4.2.2 Invasive species</w:t>
      </w:r>
      <w:bookmarkEnd w:id="1241"/>
      <w:bookmarkEnd w:id="1242"/>
      <w:bookmarkEnd w:id="1243"/>
    </w:p>
    <w:p w14:paraId="2AD0BBC3" w14:textId="77777777" w:rsidR="00A01204" w:rsidRPr="0008241C" w:rsidRDefault="00A01204" w:rsidP="00A01204">
      <w:pPr>
        <w:rPr>
          <w:b/>
          <w:sz w:val="22"/>
          <w:szCs w:val="22"/>
        </w:rPr>
      </w:pPr>
    </w:p>
    <w:p w14:paraId="24BFFA90" w14:textId="77777777" w:rsidR="00A01204" w:rsidRPr="0008241C" w:rsidRDefault="00A01204" w:rsidP="00A01204">
      <w:pPr>
        <w:rPr>
          <w:sz w:val="22"/>
          <w:szCs w:val="22"/>
        </w:rPr>
      </w:pPr>
      <w:r w:rsidRPr="0008241C">
        <w:rPr>
          <w:sz w:val="22"/>
          <w:szCs w:val="22"/>
        </w:rPr>
        <w:t xml:space="preserve">Many invasive species occur in grasslands across the Asia-Pacific region </w:t>
      </w:r>
      <w:r w:rsidRPr="0008241C">
        <w:rPr>
          <w:sz w:val="22"/>
          <w:szCs w:val="22"/>
        </w:rPr>
        <w:fldChar w:fldCharType="begin" w:fldLock="1"/>
      </w:r>
      <w:r w:rsidRPr="0008241C">
        <w:rPr>
          <w:sz w:val="22"/>
          <w:szCs w:val="22"/>
        </w:rPr>
        <w:instrText>ADDIN CSL_CITATION {"citationItems":[{"id":"ITEM-1","itemData":{"editor":[{"dropping-particle":"","family":"Pallewatta, N., Reaser, J.K., Gutierrez","given":"A.T","non-dropping-particle":"","parse-names":false,"suffix":""}],"id":"ITEM-1","issued":{"date-parts":[["2003"]]},"publisher-place":"Cape Town, South Africa","title":"Invasive Alien Species in SouthSoutheast Asia","type":"book"},"uris":["http://www.mendeley.com/documents/?uuid=3e277510-947c-4838-9f7b-e3a9f7236b77"]}],"mendeley":{"formattedCitation":"(Pallewatta, N., Reaser, J.K., Gutierrez, 2003)","manualFormatting":"(Pallewatta, Reaser &amp; Gutierrez, 2003)","plainTextFormattedCitation":"(Pallewatta, N., Reaser, J.K., Gutierrez, 2003)","previouslyFormattedCitation":"(Pallewatta, N., Reaser, J.K., Gutierrez, 2003)"},"properties":{"noteIndex":0},"schema":"https://github.com/citation-style-language/schema/raw/master/csl-citation.json"}</w:instrText>
      </w:r>
      <w:r w:rsidRPr="0008241C">
        <w:rPr>
          <w:sz w:val="22"/>
          <w:szCs w:val="22"/>
        </w:rPr>
        <w:fldChar w:fldCharType="separate"/>
      </w:r>
      <w:r w:rsidRPr="0008241C">
        <w:rPr>
          <w:noProof/>
          <w:sz w:val="22"/>
          <w:szCs w:val="22"/>
        </w:rPr>
        <w:t>(Pallewatta, Reaser &amp; Gutierrez, 2003)</w:t>
      </w:r>
      <w:r w:rsidRPr="0008241C">
        <w:rPr>
          <w:sz w:val="22"/>
          <w:szCs w:val="22"/>
        </w:rPr>
        <w:fldChar w:fldCharType="end"/>
      </w:r>
      <w:r w:rsidRPr="0008241C">
        <w:rPr>
          <w:sz w:val="22"/>
          <w:szCs w:val="22"/>
        </w:rPr>
        <w:t xml:space="preserve"> including lantana replacing native grasslands in Indonesia </w:t>
      </w:r>
      <w:r w:rsidRPr="0008241C">
        <w:rPr>
          <w:sz w:val="22"/>
          <w:szCs w:val="22"/>
        </w:rPr>
        <w:fldChar w:fldCharType="begin" w:fldLock="1"/>
      </w:r>
      <w:r w:rsidRPr="0008241C">
        <w:rPr>
          <w:sz w:val="22"/>
          <w:szCs w:val="22"/>
        </w:rPr>
        <w:instrText>ADDIN CSL_CITATION {"citationItems":[{"id":"ITEM-1","itemData":{"DOI":"10.1007/s10531-009-9755-7","ISBN":"1053100997557","ISSN":"09603115","abstract":"This review deals with alien species invasion in Southeast Asia, an important conservation and management concern in the region. I report on the current and potential future impacts of biological invasions on biodiversity in Southeast Asia. Current knowl- edge of the invasive species in Southeast Asia is mostly based on anecdotal observations. Nevertheless, I attempt to compile existing empirical evidence on the negative effects of the biological invaders found in the region. These impacts include displacement of native biota, modification of ecosystems, hybridization, environmental disturbance, and economic loss. Any effective counter-measure will need to involve a multi-national strategy, yet such measure is challenging due to a broad spectrum of political and economic development models among the Southeast Asian countries. An overview of the taxonomic structure of the invasive species in Southeast Asia shows that the invasive plant and fish are the most represented taxonomic groups in all countries. The current research effort in invasion ecology from Southeast Asia is not being up to international standard in comparison to other regions, and the absence of recent international journal articles on invasive plant species reveals the biases in biological invasion-related research. The lack of research capacity and financial support from governments, and the inability to disseminate scholarly data in international journals are the possible reasons for the dearth of research literature on biological invasions from the region. Finally, a forward-looking agenda for the region should include improving the quality and quantity of biological invasion research; adopting a tough approach to the illegal release of wildlife; and applying multi-national strategies that integrate data sharing, prioritization, public awareness, policy work, capacity building, conservation actions and surveillance.","author":[{"dropping-particle":"","family":"Peh","given":"Kelvin S H","non-dropping-particle":"","parse-names":false,"suffix":""}],"container-title":"Biodiversity and Conservation","id":"ITEM-1","issue":"4","issued":{"date-parts":[["2010"]]},"page":"1083-1099","title":"Invasive species in Southeast Asia: The knowledge so far","type":"article-journal","volume":"19"},"uris":["http://www.mendeley.com/documents/?uuid=94034e3b-516d-4750-b5d4-484e9c353306"]}],"mendeley":{"formattedCitation":"(Peh, 2010)","manualFormatting":"(Peh, 2010)","plainTextFormattedCitation":"(Peh, 2010)","previouslyFormattedCitation":"(Peh, 2010)"},"properties":{"noteIndex":0},"schema":"https://github.com/citation-style-language/schema/raw/master/csl-citation.json"}</w:instrText>
      </w:r>
      <w:r w:rsidRPr="0008241C">
        <w:rPr>
          <w:sz w:val="22"/>
          <w:szCs w:val="22"/>
        </w:rPr>
        <w:fldChar w:fldCharType="separate"/>
      </w:r>
      <w:r w:rsidRPr="0008241C">
        <w:rPr>
          <w:noProof/>
          <w:sz w:val="22"/>
          <w:szCs w:val="22"/>
        </w:rPr>
        <w:t>(Peh, 2010)</w:t>
      </w:r>
      <w:r w:rsidRPr="0008241C">
        <w:rPr>
          <w:sz w:val="22"/>
          <w:szCs w:val="22"/>
        </w:rPr>
        <w:fldChar w:fldCharType="end"/>
      </w:r>
      <w:r w:rsidRPr="0008241C">
        <w:rPr>
          <w:sz w:val="22"/>
          <w:szCs w:val="22"/>
        </w:rPr>
        <w:t xml:space="preserve"> and crofton weed (</w:t>
      </w:r>
      <w:r w:rsidRPr="0008241C">
        <w:rPr>
          <w:i/>
          <w:sz w:val="22"/>
          <w:szCs w:val="22"/>
        </w:rPr>
        <w:t>Ageratina adenophora</w:t>
      </w:r>
      <w:r w:rsidRPr="0008241C">
        <w:rPr>
          <w:sz w:val="22"/>
          <w:szCs w:val="22"/>
        </w:rPr>
        <w:t>) and odor Eupatorium (</w:t>
      </w:r>
      <w:r w:rsidRPr="0008241C">
        <w:rPr>
          <w:i/>
          <w:sz w:val="22"/>
          <w:szCs w:val="22"/>
        </w:rPr>
        <w:t>Chromolaena odorata</w:t>
      </w:r>
      <w:r w:rsidRPr="0008241C">
        <w:rPr>
          <w:sz w:val="22"/>
          <w:szCs w:val="22"/>
        </w:rPr>
        <w:t xml:space="preserve">) in China with the cost of losses to  grassland ecosystems </w:t>
      </w:r>
      <w:r w:rsidRPr="0008241C">
        <w:rPr>
          <w:sz w:val="22"/>
          <w:szCs w:val="22"/>
        </w:rPr>
        <w:fldChar w:fldCharType="begin" w:fldLock="1"/>
      </w:r>
      <w:r w:rsidRPr="0008241C">
        <w:rPr>
          <w:sz w:val="22"/>
          <w:szCs w:val="22"/>
        </w:rPr>
        <w:instrText>ADDIN CSL_CITATION {"citationItems":[{"id":"ITEM-1","itemData":{"DOI":"10.1007/s10530-005-5841-2","ISBN":"1387-3547","ISSN":"13873547","abstract":"Invasive alien species have become one of the most serious environmental issues in the world. Data of taxon, origin, pathway, and environmental impacts of invasive alien microorganisms, invertebrates, amphibians and reptiles, fish, birds, mammals, herbs, trees, and, marine organisms in terrestrial, aquatic, and marine ecosystems of China were analyzed during 2001 and 2003, based on literature retrieval and field survey. There were 283 invasive alien species in China, and the number of species of invasive alien microorganisms, aquatic plants, terrestrial plants, aquatic invertebrates, terrestrial invertebrates, amphibians and reptiles, fish, and mammals were 19, 18, 170, 25, 33, 3, 10, and 5, respectively. The proportion of invasive alien species originated from America, Europe, Asia, Africa, and Oceania were 55.1, 21.7, 9.9, 8.1, and 0.6%, respectively. Methods for estimation of direct economic losses to agriculture, forestry, stockbreeding, fishery, road and water transportation, storage, water conservancy, environment and public facilities, and human health were established. Methods for estimation of indirect economic losses caused by invasive alien species to service functions of forest ecosystems, agricultural ecosystems, grassland ecosystems, and wetland ecosystems were also established. The total economic losses caused by invasive alien species to China were to the time of USD 14.45 billion, with direct and indirect economic losses accounting for 16.59% and 83.41% of total economic losses, respectively. © 2006 Springer.","author":[{"dropping-particle":"","family":"Xu","given":"Haigen","non-dropping-particle":"","parse-names":false,"suffix":""},{"dropping-particle":"","family":"Ding","given":"Hui","non-dropping-particle":"","parse-names":false,"suffix":""},{"dropping-particle":"","family":"Li","given":"Mingyan","non-dropping-particle":"","parse-names":false,"suffix":""},{"dropping-particle":"","family":"Qiang","given":"Sheng","non-dropping-particle":"","parse-names":false,"suffix":""},{"dropping-particle":"","family":"Guo","given":"Jianying","non-dropping-particle":"","parse-names":false,"suffix":""},{"dropping-particle":"","family":"Han","given":"Zhengmin","non-dropping-particle":"","parse-names":false,"suffix":""},{"dropping-particle":"","family":"Huang","given":"Zongguo","non-dropping-particle":"","parse-names":false,"suffix":""},{"dropping-particle":"","family":"Sun","given":"Hongying","non-dropping-particle":"","parse-names":false,"suffix":""},{"dropping-particle":"","family":"He","given":"Shunping","non-dropping-particle":"","parse-names":false,"suffix":""},{"dropping-particle":"","family":"Wu","given":"Hairong","non-dropping-particle":"","parse-names":false,"suffix":""},{"dropping-particle":"","family":"Wan","given":"Fanghao","non-dropping-particle":"","parse-names":false,"suffix":""}],"container-title":"Biological Invasions","id":"ITEM-1","issue":"7","issued":{"date-parts":[["2006"]]},"page":"1495-1500","title":"The distribution and economic losses of alien species invasion to China","type":"article-journal","volume":"8"},"uris":["http://www.mendeley.com/documents/?uuid=f886e259-4980-4351-b506-f57190d844f3"]}],"mendeley":{"formattedCitation":"(H. Xu &lt;i&gt;et al.&lt;/i&gt;, 2006)","manualFormatting":"(Xu et al., 2006)","plainTextFormattedCitation":"(H. Xu et al., 2006)","previouslyFormattedCitation":"(H. Xu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Xu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In Australia, some introduced pasture species have now become weeds </w:t>
      </w:r>
      <w:r w:rsidRPr="0008241C">
        <w:rPr>
          <w:sz w:val="22"/>
          <w:szCs w:val="22"/>
        </w:rPr>
        <w:fldChar w:fldCharType="begin" w:fldLock="1"/>
      </w:r>
      <w:r w:rsidRPr="0008241C">
        <w:rPr>
          <w:sz w:val="22"/>
          <w:szCs w:val="22"/>
        </w:rPr>
        <w:instrText>ADDIN CSL_CITATION {"citationItems":[{"id":"ITEM-1","itemData":{"author":[{"dropping-particle":"","family":"Mcivor","given":"J.G.","non-dropping-particle":"","parse-names":false,"suffix":""}],"container-title":"Grasslands of the world","editor":[{"dropping-particle":"","family":"Suttie","given":"J M","non-dropping-particle":"","parse-names":false,"suffix":""},{"dropping-particle":"","family":"Reynolds","given":"S G","non-dropping-particle":"","parse-names":false,"suffix":""},{"dropping-particle":"","family":"Batello","given":"C","non-dropping-particle":"","parse-names":false,"suffix":""}],"id":"ITEM-1","issued":{"date-parts":[["2005"]]},"note":"NULL","publisher":"Food and Agriculture Organization of the United Nations","publisher-place":"Rome","title":"Australian Grasslands","type":"chapter"},"uris":["http://www.mendeley.com/documents/?uuid=418e2047-7aab-4493-8b05-9fd684660e7e"]}],"mendeley":{"formattedCitation":"(Mcivor, 2005)","manualFormatting":"(Mcivor, 2005; Cook &amp; Dias 2006)","plainTextFormattedCitation":"(Mcivor, 2005)","previouslyFormattedCitation":"(Mcivor, 2005)"},"properties":{"noteIndex":0},"schema":"https://github.com/citation-style-language/schema/raw/master/csl-citation.json"}</w:instrText>
      </w:r>
      <w:r w:rsidRPr="0008241C">
        <w:rPr>
          <w:sz w:val="22"/>
          <w:szCs w:val="22"/>
        </w:rPr>
        <w:fldChar w:fldCharType="separate"/>
      </w:r>
      <w:r w:rsidRPr="0008241C">
        <w:rPr>
          <w:noProof/>
          <w:sz w:val="22"/>
          <w:szCs w:val="22"/>
        </w:rPr>
        <w:t>(Mcivor, 2005; Cook &amp; Dias 2006)</w:t>
      </w:r>
      <w:r w:rsidRPr="0008241C">
        <w:rPr>
          <w:sz w:val="22"/>
          <w:szCs w:val="22"/>
        </w:rPr>
        <w:fldChar w:fldCharType="end"/>
      </w:r>
      <w:r w:rsidRPr="0008241C">
        <w:rPr>
          <w:sz w:val="22"/>
          <w:szCs w:val="22"/>
        </w:rPr>
        <w:t>. Tree encroachment and weed invasion (hawkweed, sweet briar, scotch heather) of grasslands can also be problematic in New Zealand tussock grasslands, where the impact of wilding conifers (</w:t>
      </w:r>
      <w:r w:rsidRPr="0008241C">
        <w:rPr>
          <w:i/>
          <w:sz w:val="22"/>
          <w:szCs w:val="22"/>
        </w:rPr>
        <w:t>Pinus</w:t>
      </w:r>
      <w:r w:rsidRPr="0008241C">
        <w:rPr>
          <w:sz w:val="22"/>
          <w:szCs w:val="22"/>
        </w:rPr>
        <w:t xml:space="preserve">, </w:t>
      </w:r>
      <w:r w:rsidRPr="0008241C">
        <w:rPr>
          <w:i/>
          <w:sz w:val="22"/>
          <w:szCs w:val="22"/>
        </w:rPr>
        <w:t>Pseudotsuga</w:t>
      </w:r>
      <w:r w:rsidRPr="0008241C">
        <w:rPr>
          <w:sz w:val="22"/>
          <w:szCs w:val="22"/>
        </w:rPr>
        <w:t xml:space="preserve"> and </w:t>
      </w:r>
      <w:r w:rsidRPr="0008241C">
        <w:rPr>
          <w:i/>
          <w:sz w:val="22"/>
          <w:szCs w:val="22"/>
        </w:rPr>
        <w:t>Larix</w:t>
      </w:r>
      <w:r w:rsidRPr="0008241C">
        <w:rPr>
          <w:sz w:val="22"/>
          <w:szCs w:val="22"/>
        </w:rPr>
        <w:t xml:space="preserve"> spp.) is one of the greatest threats as it may reduce water yield, impact on indigenous diversity and impair recreation values </w:t>
      </w:r>
      <w:r w:rsidRPr="0008241C">
        <w:rPr>
          <w:sz w:val="22"/>
          <w:szCs w:val="22"/>
        </w:rPr>
        <w:fldChar w:fldCharType="begin" w:fldLock="1"/>
      </w:r>
      <w:r w:rsidRPr="0008241C">
        <w:rPr>
          <w:sz w:val="22"/>
          <w:szCs w:val="22"/>
        </w:rPr>
        <w:instrText>ADDIN CSL_CITATION {"citationItems":[{"id":"ITEM-1","itemData":{"author":[{"dropping-particle":"","family":"Mark","given":"A F","non-dropping-particle":"","parse-names":false,"suffix":""},{"dropping-particle":"","family":"Barratt","given":"B I P","non-dropping-particle":"","parse-names":false,"suffix":""},{"dropping-particle":"","family":"Weeks","given":"Emily S","non-dropping-particle":"","parse-names":false,"suffix":""}],"chapter-number":"1.1","container-title":"Ecosystem services in New Zealand - conditions and trends","editor":[{"dropping-particle":"","family":"Dymond","given":"J R","non-dropping-particle":"","parse-names":false,"suffix":""}],"id":"ITEM-1","issued":{"date-parts":[["2013"]]},"publisher":"Manaaki Whenua Press","publisher-place":"Lincoln, New Zealand","title":"Ecosystem services in New Zealand's indigenous grasslands: conditions and trends","type":"chapter"},"uris":["http://www.mendeley.com/documents/?uuid=289a77b4-6a50-440e-98be-c980068a2bb1"]}],"mendeley":{"formattedCitation":"(Mark &lt;i&gt;et al.&lt;/i&gt;, 2013)","plainTextFormattedCitation":"(Mark et al., 2013)","previouslyFormattedCitation":"(Mark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ark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Invasive vertebrates in Australia such as rabbits have led to the loss of native pastures, promoted invasive plant and limit regeneration of native species </w:t>
      </w:r>
      <w:r w:rsidRPr="0008241C">
        <w:rPr>
          <w:sz w:val="22"/>
          <w:szCs w:val="22"/>
        </w:rPr>
        <w:fldChar w:fldCharType="begin" w:fldLock="1"/>
      </w:r>
      <w:r w:rsidRPr="0008241C">
        <w:rPr>
          <w:sz w:val="22"/>
          <w:szCs w:val="22"/>
        </w:rPr>
        <w:instrText>ADDIN CSL_CITATION {"citationItems":[{"id":"ITEM-1","itemData":{"DOI":"10.1071/WR11166","ISSN":"1035-3712","author":[{"dropping-particle":"","family":"Cooke","given":"Brian D.","non-dropping-particle":"","parse-names":false,"suffix":""}],"container-title":"Wildlife Research","id":"ITEM-1","issue":"4","issued":{"date-parts":[["2012"]]},"page":"279-289","title":"Rabbits: manageable environmental pests or participants in new Australian ecosystems?","type":"article-journal","volume":"39"},"uris":["http://www.mendeley.com/documents/?uuid=86082bde-d7b8-4ab0-8e8d-0eea38e09113"]}],"mendeley":{"formattedCitation":"(Cooke, 2012)","plainTextFormattedCitation":"(Cooke, 2012)","previouslyFormattedCitation":"(Cooke, 2012)"},"properties":{"noteIndex":0},"schema":"https://github.com/citation-style-language/schema/raw/master/csl-citation.json"}</w:instrText>
      </w:r>
      <w:r w:rsidRPr="0008241C">
        <w:rPr>
          <w:sz w:val="22"/>
          <w:szCs w:val="22"/>
        </w:rPr>
        <w:fldChar w:fldCharType="separate"/>
      </w:r>
      <w:r w:rsidRPr="0008241C">
        <w:rPr>
          <w:noProof/>
          <w:sz w:val="22"/>
          <w:szCs w:val="22"/>
        </w:rPr>
        <w:t>(Cooke, 2012)</w:t>
      </w:r>
      <w:r w:rsidRPr="0008241C">
        <w:rPr>
          <w:sz w:val="22"/>
          <w:szCs w:val="22"/>
        </w:rPr>
        <w:fldChar w:fldCharType="end"/>
      </w:r>
      <w:r w:rsidRPr="0008241C">
        <w:rPr>
          <w:sz w:val="22"/>
          <w:szCs w:val="22"/>
        </w:rPr>
        <w:t xml:space="preserve">. </w:t>
      </w:r>
    </w:p>
    <w:p w14:paraId="73FC2E2A" w14:textId="77777777" w:rsidR="00A01204" w:rsidRPr="0008241C" w:rsidRDefault="00A01204" w:rsidP="00A01204">
      <w:pPr>
        <w:rPr>
          <w:sz w:val="22"/>
          <w:szCs w:val="22"/>
        </w:rPr>
      </w:pPr>
    </w:p>
    <w:p w14:paraId="2C8408E1" w14:textId="77777777" w:rsidR="00A01204" w:rsidRPr="0008241C" w:rsidRDefault="00A01204" w:rsidP="00A01204">
      <w:pPr>
        <w:rPr>
          <w:sz w:val="22"/>
          <w:szCs w:val="22"/>
        </w:rPr>
      </w:pPr>
      <w:r w:rsidRPr="0008241C">
        <w:rPr>
          <w:sz w:val="22"/>
          <w:szCs w:val="22"/>
        </w:rPr>
        <w:t xml:space="preserve">Many invasive species occur in grasslands across the Asia-Pacific region </w:t>
      </w:r>
      <w:r w:rsidRPr="0008241C">
        <w:rPr>
          <w:sz w:val="22"/>
          <w:szCs w:val="22"/>
        </w:rPr>
        <w:fldChar w:fldCharType="begin" w:fldLock="1"/>
      </w:r>
      <w:r w:rsidRPr="0008241C">
        <w:rPr>
          <w:sz w:val="22"/>
          <w:szCs w:val="22"/>
        </w:rPr>
        <w:instrText>ADDIN CSL_CITATION {"citationItems":[{"id":"ITEM-1","itemData":{"editor":[{"dropping-particle":"","family":"Pallewatta, N., Reaser, J.K., Gutierrez","given":"A.T","non-dropping-particle":"","parse-names":false,"suffix":""}],"id":"ITEM-1","issued":{"date-parts":[["2003"]]},"publisher-place":"Cape Town, South Africa","title":"Invasive Alien Species in SouthSoutheast Asia","type":"book"},"uris":["http://www.mendeley.com/documents/?uuid=3e277510-947c-4838-9f7b-e3a9f7236b77"]}],"mendeley":{"formattedCitation":"(Pallewatta, N., Reaser, J.K., Gutierrez, 2003)","manualFormatting":"(Pallewatta, Reaser &amp; Gutierrez, 2003)","plainTextFormattedCitation":"(Pallewatta, N., Reaser, J.K., Gutierrez, 2003)","previouslyFormattedCitation":"(Pallewatta, N., Reaser, J.K., Gutierrez, 2003)"},"properties":{"noteIndex":0},"schema":"https://github.com/citation-style-language/schema/raw/master/csl-citation.json"}</w:instrText>
      </w:r>
      <w:r w:rsidRPr="0008241C">
        <w:rPr>
          <w:sz w:val="22"/>
          <w:szCs w:val="22"/>
        </w:rPr>
        <w:fldChar w:fldCharType="separate"/>
      </w:r>
      <w:r w:rsidRPr="0008241C">
        <w:rPr>
          <w:noProof/>
          <w:sz w:val="22"/>
          <w:szCs w:val="22"/>
        </w:rPr>
        <w:t>(Pallewatta, Reaser &amp; Gutierrez, 2003)</w:t>
      </w:r>
      <w:r w:rsidRPr="0008241C">
        <w:rPr>
          <w:sz w:val="22"/>
          <w:szCs w:val="22"/>
        </w:rPr>
        <w:fldChar w:fldCharType="end"/>
      </w:r>
      <w:r w:rsidRPr="0008241C">
        <w:rPr>
          <w:sz w:val="22"/>
          <w:szCs w:val="22"/>
        </w:rPr>
        <w:t xml:space="preserve"> including lantana replacing native grasslands in Indonesia </w:t>
      </w:r>
      <w:r w:rsidRPr="0008241C">
        <w:rPr>
          <w:sz w:val="22"/>
          <w:szCs w:val="22"/>
        </w:rPr>
        <w:fldChar w:fldCharType="begin" w:fldLock="1"/>
      </w:r>
      <w:r w:rsidRPr="0008241C">
        <w:rPr>
          <w:sz w:val="22"/>
          <w:szCs w:val="22"/>
        </w:rPr>
        <w:instrText>ADDIN CSL_CITATION {"citationItems":[{"id":"ITEM-1","itemData":{"DOI":"10.1007/s10531-009-9755-7","ISBN":"1053100997557","ISSN":"09603115","abstract":"This review deals with alien species invasion in Southeast Asia, an important conservation and management concern in the region. I report on the current and potential future impacts of biological invasions on biodiversity in Southeast Asia. Current knowl- edge of the invasive species in Southeast Asia is mostly based on anecdotal observations. Nevertheless, I attempt to compile existing empirical evidence on the negative effects of the biological invaders found in the region. These impacts include displacement of native biota, modification of ecosystems, hybridization, environmental disturbance, and economic loss. Any effective counter-measure will need to involve a multi-national strategy, yet such measure is challenging due to a broad spectrum of political and economic development models among the Southeast Asian countries. An overview of the taxonomic structure of the invasive species in Southeast Asia shows that the invasive plant and fish are the most represented taxonomic groups in all countries. The current research effort in invasion ecology from Southeast Asia is not being up to international standard in comparison to other regions, and the absence of recent international journal articles on invasive plant species reveals the biases in biological invasion-related research. The lack of research capacity and financial support from governments, and the inability to disseminate scholarly data in international journals are the possible reasons for the dearth of research literature on biological invasions from the region. Finally, a forward-looking agenda for the region should include improving the quality and quantity of biological invasion research; adopting a tough approach to the illegal release of wildlife; and applying multi-national strategies that integrate data sharing, prioritization, public awareness, policy work, capacity building, conservation actions and surveillance.","author":[{"dropping-particle":"","family":"Peh","given":"Kelvin S H","non-dropping-particle":"","parse-names":false,"suffix":""}],"container-title":"Biodiversity and Conservation","id":"ITEM-1","issue":"4","issued":{"date-parts":[["2010"]]},"page":"1083-1099","title":"Invasive species in Southeast Asia: The knowledge so far","type":"article-journal","volume":"19"},"uris":["http://www.mendeley.com/documents/?uuid=94034e3b-516d-4750-b5d4-484e9c353306"]}],"mendeley":{"formattedCitation":"(Peh, 2010)","manualFormatting":"(Peh, 2010)","plainTextFormattedCitation":"(Peh, 2010)","previouslyFormattedCitation":"(Peh, 2010)"},"properties":{"noteIndex":0},"schema":"https://github.com/citation-style-language/schema/raw/master/csl-citation.json"}</w:instrText>
      </w:r>
      <w:r w:rsidRPr="0008241C">
        <w:rPr>
          <w:sz w:val="22"/>
          <w:szCs w:val="22"/>
        </w:rPr>
        <w:fldChar w:fldCharType="separate"/>
      </w:r>
      <w:r w:rsidRPr="0008241C">
        <w:rPr>
          <w:noProof/>
          <w:sz w:val="22"/>
          <w:szCs w:val="22"/>
        </w:rPr>
        <w:t>(Peh, 2010)</w:t>
      </w:r>
      <w:r w:rsidRPr="0008241C">
        <w:rPr>
          <w:sz w:val="22"/>
          <w:szCs w:val="22"/>
        </w:rPr>
        <w:fldChar w:fldCharType="end"/>
      </w:r>
      <w:r w:rsidRPr="0008241C">
        <w:rPr>
          <w:sz w:val="22"/>
          <w:szCs w:val="22"/>
        </w:rPr>
        <w:t xml:space="preserve"> and Crofton weed (</w:t>
      </w:r>
      <w:r w:rsidRPr="0008241C">
        <w:rPr>
          <w:i/>
          <w:sz w:val="22"/>
          <w:szCs w:val="22"/>
        </w:rPr>
        <w:t>Ageratina adenophora</w:t>
      </w:r>
      <w:r w:rsidRPr="0008241C">
        <w:rPr>
          <w:sz w:val="22"/>
          <w:szCs w:val="22"/>
        </w:rPr>
        <w:t>) and Chromolaena (</w:t>
      </w:r>
      <w:r w:rsidRPr="0008241C">
        <w:rPr>
          <w:i/>
          <w:sz w:val="22"/>
          <w:szCs w:val="22"/>
        </w:rPr>
        <w:t>Chromolaena odorata</w:t>
      </w:r>
      <w:r w:rsidRPr="0008241C">
        <w:rPr>
          <w:sz w:val="22"/>
          <w:szCs w:val="22"/>
        </w:rPr>
        <w:t xml:space="preserve">) in China with the cost of losses to these grassland ecosystems estimated to be $317.11 million in 2000 </w:t>
      </w:r>
      <w:r w:rsidRPr="0008241C">
        <w:rPr>
          <w:sz w:val="22"/>
          <w:szCs w:val="22"/>
        </w:rPr>
        <w:fldChar w:fldCharType="begin" w:fldLock="1"/>
      </w:r>
      <w:r w:rsidRPr="0008241C">
        <w:rPr>
          <w:sz w:val="22"/>
          <w:szCs w:val="22"/>
        </w:rPr>
        <w:instrText>ADDIN CSL_CITATION {"citationItems":[{"id":"ITEM-1","itemData":{"DOI":"10.1007/s10530-005-5841-2","ISBN":"1387-3547","ISSN":"13873547","abstract":"Invasive alien species have become one of the most serious environmental issues in the world. Data of taxon, origin, pathway, and environmental impacts of invasive alien microorganisms, invertebrates, amphibians and reptiles, fish, birds, mammals, herbs, trees, and, marine organisms in terrestrial, aquatic, and marine ecosystems of China were analyzed during 2001 and 2003, based on literature retrieval and field survey. There were 283 invasive alien species in China, and the number of species of invasive alien microorganisms, aquatic plants, terrestrial plants, aquatic invertebrates, terrestrial invertebrates, amphibians and reptiles, fish, and mammals were 19, 18, 170, 25, 33, 3, 10, and 5, respectively. The proportion of invasive alien species originated from America, Europe, Asia, Africa, and Oceania were 55.1, 21.7, 9.9, 8.1, and 0.6%, respectively. Methods for estimation of direct economic losses to agriculture, forestry, stockbreeding, fishery, road and water transportation, storage, water conservancy, environment and public facilities, and human health were established. Methods for estimation of indirect economic losses caused by invasive alien species to service functions of forest ecosystems, agricultural ecosystems, grassland ecosystems, and wetland ecosystems were also established. The total economic losses caused by invasive alien species to China were to the time of USD 14.45 billion, with direct and indirect economic losses accounting for 16.59% and 83.41% of total economic losses, respectively. © 2006 Springer.","author":[{"dropping-particle":"","family":"Xu","given":"Haigen","non-dropping-particle":"","parse-names":false,"suffix":""},{"dropping-particle":"","family":"Ding","given":"Hui","non-dropping-particle":"","parse-names":false,"suffix":""},{"dropping-particle":"","family":"Li","given":"Mingyan","non-dropping-particle":"","parse-names":false,"suffix":""},{"dropping-particle":"","family":"Qiang","given":"Sheng","non-dropping-particle":"","parse-names":false,"suffix":""},{"dropping-particle":"","family":"Guo","given":"Jianying","non-dropping-particle":"","parse-names":false,"suffix":""},{"dropping-particle":"","family":"Han","given":"Zhengmin","non-dropping-particle":"","parse-names":false,"suffix":""},{"dropping-particle":"","family":"Huang","given":"Zongguo","non-dropping-particle":"","parse-names":false,"suffix":""},{"dropping-particle":"","family":"Sun","given":"Hongying","non-dropping-particle":"","parse-names":false,"suffix":""},{"dropping-particle":"","family":"He","given":"Shunping","non-dropping-particle":"","parse-names":false,"suffix":""},{"dropping-particle":"","family":"Wu","given":"Hairong","non-dropping-particle":"","parse-names":false,"suffix":""},{"dropping-particle":"","family":"Wan","given":"Fanghao","non-dropping-particle":"","parse-names":false,"suffix":""}],"container-title":"Biological Invasions","id":"ITEM-1","issue":"7","issued":{"date-parts":[["2006"]]},"page":"1495-1500","title":"The distribution and economic losses of alien species invasion to China","type":"article-journal","volume":"8"},"uris":["http://www.mendeley.com/documents/?uuid=f886e259-4980-4351-b506-f57190d844f3"]}],"mendeley":{"formattedCitation":"(H. Xu &lt;i&gt;et al.&lt;/i&gt;, 2006)","plainTextFormattedCitation":"(H. Xu et al., 2006)","previouslyFormattedCitation":"(H. Xu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H. Xu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Exotic grasses in combination with increased drought are increasing fire frequency and intensity across the Australian grasslands </w:t>
      </w:r>
      <w:r w:rsidRPr="0008241C">
        <w:rPr>
          <w:sz w:val="22"/>
          <w:szCs w:val="22"/>
        </w:rPr>
        <w:fldChar w:fldCharType="begin" w:fldLock="1"/>
      </w:r>
      <w:r w:rsidRPr="0008241C">
        <w:rPr>
          <w:sz w:val="22"/>
          <w:szCs w:val="22"/>
        </w:rPr>
        <w:instrText>ADDIN CSL_CITATION {"citationItems":[{"id":"ITEM-1","itemData":{"author":[{"dropping-particle":"","family":"Douglas","given":"Michael","non-dropping-particle":"","parse-names":false,"suffix":""},{"dropping-particle":"","family":"Ling","given":"Scott","non-dropping-particle":"","parse-names":false,"suffix":""},{"dropping-particle":"","family":"Low","given":"Tim","non-dropping-particle":"","parse-names":false,"suffix":""},{"dropping-particle":"","family":"Nowakowski","given":"M","non-dropping-particle":"","parse-names":false,"suffix":""},{"dropping-particle":"","family":"Trebilco","given":"Rowan","non-dropping-particle":"","parse-names":false,"suffix":""}],"id":"ITEM-1","issued":{"date-parts":[["2008"]]},"publisher":"Commonwealth of Australia","title":"Climate Change &amp;amp; Invasive Species: A Review of Interactions November 2006 Workshop Report","type":"book"},"uris":["http://www.mendeley.com/documents/?uuid=58fc74fa-b096-3029-9673-321cf2c62520"]}],"mendeley":{"formattedCitation":"(Douglas &lt;i&gt;et al.&lt;/i&gt;, 2008)","plainTextFormattedCitation":"(Douglas et al., 2008)","previouslyFormattedCitation":"(Douglas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Douglas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Similarly the forest and grassland ecosystems in the Asian tropics, including protected areas, are like elsewhere in the tropics, increasingly threatened by globally impactful invasive alien plants such as </w:t>
      </w:r>
      <w:r w:rsidRPr="0008241C">
        <w:rPr>
          <w:i/>
          <w:sz w:val="22"/>
          <w:szCs w:val="22"/>
        </w:rPr>
        <w:t xml:space="preserve">Lantana camara, Mikania micrantha, Chromolaena odorata, </w:t>
      </w:r>
      <w:r w:rsidRPr="0008241C">
        <w:rPr>
          <w:sz w:val="22"/>
          <w:szCs w:val="22"/>
        </w:rPr>
        <w:t>and</w:t>
      </w:r>
      <w:r w:rsidRPr="0008241C">
        <w:rPr>
          <w:i/>
          <w:sz w:val="22"/>
          <w:szCs w:val="22"/>
        </w:rPr>
        <w:t xml:space="preserve"> Parthenium hysterophoru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Weber","given":"E.","non-dropping-particle":"","parse-names":false,"suffix":""}],"id":"ITEM-1","issued":{"date-parts":[["2017"]]},"number-of-pages":"596","publisher":"CABI","title":"Invasive plant species of the world: a reference guide to environmental weeds","type":"book"},"uris":["http://www.mendeley.com/documents/?uuid=1eaaa8aa-aba8-31f3-8839-1defffe315b5"]}],"mendeley":{"formattedCitation":"(Weber, 2017)","plainTextFormattedCitation":"(Weber, 2017)","previouslyFormattedCitation":"(Weber, 2017)"},"properties":{"noteIndex":0},"schema":"https://github.com/citation-style-language/schema/raw/master/csl-citation.json"}</w:instrText>
      </w:r>
      <w:r w:rsidRPr="0008241C">
        <w:rPr>
          <w:sz w:val="22"/>
          <w:szCs w:val="22"/>
        </w:rPr>
        <w:fldChar w:fldCharType="separate"/>
      </w:r>
      <w:r w:rsidRPr="0008241C">
        <w:rPr>
          <w:noProof/>
          <w:sz w:val="22"/>
          <w:szCs w:val="22"/>
        </w:rPr>
        <w:t>(Weber, 2017)</w:t>
      </w:r>
      <w:r w:rsidRPr="0008241C">
        <w:rPr>
          <w:sz w:val="22"/>
          <w:szCs w:val="22"/>
        </w:rPr>
        <w:fldChar w:fldCharType="end"/>
      </w:r>
      <w:r w:rsidRPr="0008241C">
        <w:rPr>
          <w:i/>
          <w:sz w:val="22"/>
          <w:szCs w:val="22"/>
        </w:rPr>
        <w:t xml:space="preserve">. </w:t>
      </w:r>
    </w:p>
    <w:p w14:paraId="605570E2" w14:textId="77777777" w:rsidR="00A01204" w:rsidRPr="0008241C" w:rsidRDefault="00A01204" w:rsidP="00A01204">
      <w:pPr>
        <w:rPr>
          <w:sz w:val="22"/>
          <w:szCs w:val="22"/>
        </w:rPr>
      </w:pPr>
    </w:p>
    <w:p w14:paraId="48D8837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44" w:name="_Toc504317275"/>
      <w:bookmarkStart w:id="1245" w:name="_Toc504317968"/>
      <w:bookmarkStart w:id="1246" w:name="_Toc504321314"/>
      <w:r w:rsidRPr="0008241C">
        <w:rPr>
          <w:b/>
          <w:sz w:val="22"/>
          <w:szCs w:val="24"/>
        </w:rPr>
        <w:t>4.4.2.3 Fire</w:t>
      </w:r>
      <w:bookmarkEnd w:id="1244"/>
      <w:bookmarkEnd w:id="1245"/>
      <w:bookmarkEnd w:id="1246"/>
    </w:p>
    <w:p w14:paraId="35374AC3" w14:textId="77777777" w:rsidR="00A01204" w:rsidRPr="0008241C" w:rsidRDefault="00A01204" w:rsidP="00A01204">
      <w:pPr>
        <w:rPr>
          <w:sz w:val="22"/>
          <w:szCs w:val="22"/>
        </w:rPr>
      </w:pPr>
    </w:p>
    <w:p w14:paraId="253BE3F9" w14:textId="77777777" w:rsidR="00A01204" w:rsidRPr="0008241C" w:rsidRDefault="00A01204" w:rsidP="00A01204">
      <w:pPr>
        <w:rPr>
          <w:sz w:val="22"/>
          <w:szCs w:val="22"/>
        </w:rPr>
      </w:pPr>
      <w:r w:rsidRPr="0008241C">
        <w:rPr>
          <w:sz w:val="22"/>
          <w:szCs w:val="22"/>
        </w:rPr>
        <w:t xml:space="preserve">Fire is a major factor in determining grassland composition and important for grassland management; it also removes unpalatable species but can be destructive and harmful to biodiversity </w:t>
      </w:r>
      <w:r w:rsidRPr="0008241C">
        <w:rPr>
          <w:sz w:val="22"/>
          <w:szCs w:val="22"/>
        </w:rPr>
        <w:fldChar w:fldCharType="begin" w:fldLock="1"/>
      </w:r>
      <w:r w:rsidRPr="0008241C">
        <w:rPr>
          <w:sz w:val="22"/>
          <w:szCs w:val="22"/>
        </w:rPr>
        <w:instrText>ADDIN CSL_CITATION {"citationItems":[{"id":"ITEM-1","itemData":{"author":[{"dropping-particle":"","family":"Mark","given":"A F","non-dropping-particle":"","parse-names":false,"suffix":""},{"dropping-particle":"","family":"Barratt","given":"B I P","non-dropping-particle":"","parse-names":false,"suffix":""},{"dropping-particle":"","family":"Weeks","given":"Emily S","non-dropping-particle":"","parse-names":false,"suffix":""}],"chapter-number":"1.1","container-title":"Ecosystem services in New Zealand - conditions and trends","editor":[{"dropping-particle":"","family":"Dymond","given":"J R","non-dropping-particle":"","parse-names":false,"suffix":""}],"id":"ITEM-1","issued":{"date-parts":[["2013"]]},"publisher":"Manaaki Whenua Press","publisher-place":"Lincoln, New Zealand","title":"Ecosystem services in New Zealand's indigenous grasslands: conditions and trends","type":"chapter"},"uris":["http://www.mendeley.com/documents/?uuid=289a77b4-6a50-440e-98be-c980068a2bb1"]},{"id":"ITEM-2","itemData":{"author":[{"dropping-particle":"","family":"FAO","given":"","non-dropping-particle":"","parse-names":false,"suffix":""}],"container-title":"32nd FAO Regional Conference for Asia and the Pacific","id":"ITEM-2","issue":"December","issued":{"date-parts":[["2014"]]},"number-of-pages":"12","publisher-place":"Ulaanbaatar, Mongolia","title":"Restoration of grasslands and forests for climate change mitigation and adaptation, and the promotion of ecosystem services.","type":"report"},"uris":["http://www.mendeley.com/documents/?uuid=5980ad24-e15c-447a-bbc6-2a2874e9a3ca"]},{"id":"ITEM-3","itemData":{"DOI":"10.1111/j.1365-2494.2006.00522.x","ISBN":"9251053375\\n0259-2525 ;","ISSN":"0142-5242","abstract":"This book brings together information on the contrasting characteristics, condition, present use and problems of the world's main natural grasslands, paying particular attention to livestock production systems associated with each grassland type. The book is based on a number of regional and country studies written by various authors. Most chapters are concerned with grasslands of particular regions and ecosystems: Pastoral systems in grass-dominated ecosystems of Eastern Africa; Grasslands of South Africa; Grasslands of Patagonia; South American campos; Grasslands of central North America; Grazing management in Mongolia; Tibetan steppe; Australian grasslands; and Russian steppe. A further chapter outlines other major natural grasslands worldwide. A final chapter briefly assesses the state of grassland systems, their management, various grassland resources, complementary roles of sown pastures, fodder crops and natural grasslands, and various social, economic and environmental factors.","author":[{"dropping-particle":"","family":"Suttie","given":"J M","non-dropping-particle":"","parse-names":false,"suffix":""},{"dropping-particle":"","family":"Reynolds","given":"S G","non-dropping-particle":"","parse-names":false,"suffix":""},{"dropping-particle":"","family":"Batello","given":"C","non-dropping-particle":"","parse-names":false,"suffix":""}],"container-title":"Grasslands of the world","id":"ITEM-3","issued":{"date-parts":[["2005"]]},"number-of-pages":"xxii + 514 pp.","publisher-place":"Rome","title":"Grasslands of the world","type":"book"},"uris":["http://www.mendeley.com/documents/?uuid=26be59ed-74b6-4995-b92b-e36312dd0ee6"]}],"mendeley":{"formattedCitation":"(FAO, 2014; Mark &lt;i&gt;et al.&lt;/i&gt;, 2013; Suttie &lt;i&gt;et al.&lt;/i&gt;, 2005b)","manualFormatting":"(FAO, 2014; Mark, Barratt, &amp; Weeks et al., 2013; Suttie et al., 2005)","plainTextFormattedCitation":"(FAO, 2014; Mark et al., 2013; Suttie et al., 2005b)","previouslyFormattedCitation":"(FAO, 2014; Mark &lt;i&gt;et al.&lt;/i&gt;, 2013; Suttie &lt;i&gt;et al.&lt;/i&gt;, 2005b)"},"properties":{"noteIndex":0},"schema":"https://github.com/citation-style-language/schema/raw/master/csl-citation.json"}</w:instrText>
      </w:r>
      <w:r w:rsidRPr="0008241C">
        <w:rPr>
          <w:sz w:val="22"/>
          <w:szCs w:val="22"/>
        </w:rPr>
        <w:fldChar w:fldCharType="separate"/>
      </w:r>
      <w:r w:rsidRPr="0008241C">
        <w:rPr>
          <w:noProof/>
          <w:sz w:val="22"/>
          <w:szCs w:val="22"/>
        </w:rPr>
        <w:t>(FAO, 2014; Mark</w:t>
      </w:r>
      <w:r w:rsidRPr="0008241C">
        <w:rPr>
          <w:noProof/>
          <w:sz w:val="22"/>
          <w:szCs w:val="24"/>
        </w:rPr>
        <w:t xml:space="preserve">, Barratt, &amp; Weeks </w:t>
      </w:r>
      <w:r w:rsidRPr="0008241C">
        <w:rPr>
          <w:i/>
          <w:noProof/>
          <w:sz w:val="22"/>
          <w:szCs w:val="22"/>
        </w:rPr>
        <w:t>et al</w:t>
      </w:r>
      <w:r w:rsidRPr="0008241C">
        <w:rPr>
          <w:noProof/>
          <w:sz w:val="22"/>
          <w:szCs w:val="22"/>
        </w:rPr>
        <w:t xml:space="preserve">., 2013; Suttie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In tropical systems repeated short-spaced fire can transform forests to grasslands </w:t>
      </w:r>
      <w:r w:rsidRPr="0008241C">
        <w:rPr>
          <w:sz w:val="22"/>
          <w:szCs w:val="22"/>
        </w:rPr>
        <w:fldChar w:fldCharType="begin" w:fldLock="1"/>
      </w:r>
      <w:r w:rsidRPr="0008241C">
        <w:rPr>
          <w:sz w:val="22"/>
          <w:szCs w:val="22"/>
        </w:rPr>
        <w:instrText>ADDIN CSL_CITATION {"citationItems":[{"id":"ITEM-1","itemData":{"DOI":"10.1007/978-90-481-9870-2","ISBN":"978-90-481-9869-6","author":[{"dropping-particle":"","family":"Lamb","given":"David","non-dropping-particle":"","parse-names":false,"suffix":""}],"collection-title":"World Forests","id":"ITEM-1","issued":{"date-parts":[["2011"]]},"publisher":"Springer Netherlands","publisher-place":"Dordrecht","title":"Regreening the Bare Hills","type":"book","volume":"8"},"uris":["http://www.mendeley.com/documents/?uuid=70dce2df-1310-436e-af95-ebd05d1ec8a7"]}],"mendeley":{"formattedCitation":"(Lamb, 2011)","plainTextFormattedCitation":"(Lamb, 2011)","previouslyFormattedCitation":"(Lamb, 2011)"},"properties":{"noteIndex":0},"schema":"https://github.com/citation-style-language/schema/raw/master/csl-citation.json"}</w:instrText>
      </w:r>
      <w:r w:rsidRPr="0008241C">
        <w:rPr>
          <w:sz w:val="22"/>
          <w:szCs w:val="22"/>
        </w:rPr>
        <w:fldChar w:fldCharType="separate"/>
      </w:r>
      <w:r w:rsidRPr="0008241C">
        <w:rPr>
          <w:noProof/>
          <w:sz w:val="22"/>
          <w:szCs w:val="22"/>
        </w:rPr>
        <w:t>(Lamb, 2011)</w:t>
      </w:r>
      <w:r w:rsidRPr="0008241C">
        <w:rPr>
          <w:sz w:val="22"/>
          <w:szCs w:val="22"/>
        </w:rPr>
        <w:fldChar w:fldCharType="end"/>
      </w:r>
      <w:r w:rsidRPr="0008241C">
        <w:rPr>
          <w:sz w:val="22"/>
          <w:szCs w:val="22"/>
        </w:rPr>
        <w:t xml:space="preserve">. </w:t>
      </w:r>
    </w:p>
    <w:p w14:paraId="05A585BA" w14:textId="77777777" w:rsidR="00A01204" w:rsidRPr="0008241C" w:rsidRDefault="00A01204" w:rsidP="00A01204">
      <w:pPr>
        <w:rPr>
          <w:sz w:val="22"/>
          <w:szCs w:val="22"/>
        </w:rPr>
      </w:pPr>
    </w:p>
    <w:p w14:paraId="3A07E1E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47" w:name="_Toc504317276"/>
      <w:bookmarkStart w:id="1248" w:name="_Toc504317969"/>
      <w:bookmarkStart w:id="1249" w:name="_Toc504321315"/>
      <w:r w:rsidRPr="0008241C">
        <w:rPr>
          <w:b/>
          <w:sz w:val="22"/>
          <w:szCs w:val="24"/>
        </w:rPr>
        <w:t>4.4.2.4 Climate change</w:t>
      </w:r>
      <w:bookmarkEnd w:id="1247"/>
      <w:bookmarkEnd w:id="1248"/>
      <w:bookmarkEnd w:id="1249"/>
    </w:p>
    <w:p w14:paraId="5B7115C8" w14:textId="77777777" w:rsidR="00A01204" w:rsidRPr="0008241C" w:rsidRDefault="00A01204" w:rsidP="00A01204">
      <w:pPr>
        <w:rPr>
          <w:sz w:val="22"/>
          <w:szCs w:val="22"/>
        </w:rPr>
      </w:pPr>
    </w:p>
    <w:p w14:paraId="1C5D7778" w14:textId="77777777" w:rsidR="00A01204" w:rsidRPr="0008241C" w:rsidRDefault="00A01204" w:rsidP="00A01204">
      <w:pPr>
        <w:rPr>
          <w:sz w:val="22"/>
          <w:szCs w:val="22"/>
        </w:rPr>
      </w:pPr>
      <w:r w:rsidRPr="0008241C">
        <w:rPr>
          <w:sz w:val="22"/>
          <w:szCs w:val="22"/>
        </w:rPr>
        <w:t>For cold areas such as Mongolia, the Hindu Kush and Himalayan region, lower temperatures are likely to shorten the growing season</w:t>
      </w:r>
      <w:r w:rsidRPr="0008241C">
        <w:rPr>
          <w:noProof/>
          <w:sz w:val="22"/>
          <w:szCs w:val="22"/>
        </w:rPr>
        <w:t xml:space="preserve"> (Suttie, 2005)</w:t>
      </w:r>
      <w:r w:rsidRPr="0008241C">
        <w:rPr>
          <w:sz w:val="22"/>
          <w:szCs w:val="22"/>
        </w:rPr>
        <w:t xml:space="preserve">. Drought has seen loss of livestock and conversion of rangelands to crops in some parts of the Asia-Pacific region </w:t>
      </w:r>
      <w:r w:rsidRPr="0008241C">
        <w:rPr>
          <w:sz w:val="22"/>
          <w:szCs w:val="22"/>
        </w:rPr>
        <w:fldChar w:fldCharType="begin" w:fldLock="1"/>
      </w:r>
      <w:r w:rsidRPr="0008241C">
        <w:rPr>
          <w:sz w:val="22"/>
          <w:szCs w:val="22"/>
        </w:rPr>
        <w:instrText>ADDIN CSL_CITATION {"citationItems":[{"id":"ITEM-1","itemData":{"DOI":"10.1111/j.1365-2494.2006.00522.x","ISBN":"9251053375\\n0259-2525 ;","ISSN":"0142-5242","abstract":"This book brings together information on the contrasting characteristics, condition, present use and problems of the world's main natural grasslands, paying particular attention to livestock production systems associated with each grassland type. The book is based on a number of regional and country studies written by various authors. Most chapters are concerned with grasslands of particular regions and ecosystems: Pastoral systems in grass-dominated ecosystems of Eastern Africa; Grasslands of South Africa; Grasslands of Patagonia; South American campos; Grasslands of central North America; Grazing management in Mongolia; Tibetan steppe; Australian grasslands; and Russian steppe. A further chapter outlines other major natural grasslands worldwide. A final chapter briefly assesses the state of grassland systems, their management, various grassland resources, complementary roles of sown pastures, fodder crops and natural grasslands, and various social, economic and environmental factors.","author":[{"dropping-particle":"","family":"Suttie","given":"J M","non-dropping-particle":"","parse-names":false,"suffix":""},{"dropping-particle":"","family":"Reynolds","given":"S G","non-dropping-particle":"","parse-names":false,"suffix":""},{"dropping-particle":"","family":"Batello","given":"C","non-dropping-particle":"","parse-names":false,"suffix":""}],"container-title":"Grasslands of the world","id":"ITEM-1","issued":{"date-parts":[["2005"]]},"number-of-pages":"xxii + 514 pp.","publisher-place":"Rome","title":"Grasslands of the world","type":"book"},"uris":["http://www.mendeley.com/documents/?uuid=26be59ed-74b6-4995-b92b-e36312dd0ee6"]}],"mendeley":{"formattedCitation":"(Suttie &lt;i&gt;et al.&lt;/i&gt;, 2005b)","plainTextFormattedCitation":"(Suttie et al., 2005b)","previouslyFormattedCitation":"(Suttie &lt;i&gt;et al.&lt;/i&gt;, 2005b)"},"properties":{"noteIndex":0},"schema":"https://github.com/citation-style-language/schema/raw/master/csl-citation.json"}</w:instrText>
      </w:r>
      <w:r w:rsidRPr="0008241C">
        <w:rPr>
          <w:sz w:val="22"/>
          <w:szCs w:val="22"/>
        </w:rPr>
        <w:fldChar w:fldCharType="separate"/>
      </w:r>
      <w:r w:rsidRPr="0008241C">
        <w:rPr>
          <w:noProof/>
          <w:sz w:val="22"/>
          <w:szCs w:val="22"/>
        </w:rPr>
        <w:t xml:space="preserve">(Suttie </w:t>
      </w:r>
      <w:r w:rsidRPr="0008241C">
        <w:rPr>
          <w:i/>
          <w:noProof/>
          <w:sz w:val="22"/>
          <w:szCs w:val="22"/>
        </w:rPr>
        <w:t>et al.</w:t>
      </w:r>
      <w:r w:rsidRPr="0008241C">
        <w:rPr>
          <w:noProof/>
          <w:sz w:val="22"/>
          <w:szCs w:val="22"/>
        </w:rPr>
        <w:t>, 2005b)</w:t>
      </w:r>
      <w:r w:rsidRPr="0008241C">
        <w:rPr>
          <w:sz w:val="22"/>
          <w:szCs w:val="22"/>
        </w:rPr>
        <w:fldChar w:fldCharType="end"/>
      </w:r>
      <w:r w:rsidRPr="0008241C">
        <w:rPr>
          <w:sz w:val="22"/>
          <w:szCs w:val="22"/>
        </w:rPr>
        <w:t xml:space="preserve">. Climate change is also likely to affect grassland biodiversity by placing native plant species at risk </w:t>
      </w:r>
      <w:r w:rsidRPr="0008241C">
        <w:rPr>
          <w:sz w:val="22"/>
          <w:szCs w:val="22"/>
        </w:rPr>
        <w:fldChar w:fldCharType="begin" w:fldLock="1"/>
      </w:r>
      <w:r w:rsidRPr="0008241C">
        <w:rPr>
          <w:sz w:val="22"/>
          <w:szCs w:val="22"/>
        </w:rPr>
        <w:instrText>ADDIN CSL_CITATION {"citationItems":[{"id":"ITEM-1","itemData":{"author":[{"dropping-particle":"","family":"Halloy","given":"Stephan R P","non-dropping-particle":"","parse-names":false,"suffix":""},{"dropping-particle":"","family":"Mark","given":"Alan F","non-dropping-particle":"","parse-names":false,"suffix":""}],"container-title":"Arctic, Antarctic and Alpine Research","id":"ITEM-1","issue":"2","issued":{"date-parts":[["2003"]]},"page":"248-254","title":"Climate-Change Effects on Alpine Plant A New Zealand Biodiversity : on Quantifying the Threat Perspective","type":"article-journal","volume":"35"},"uris":["http://www.mendeley.com/documents/?uuid=ab396466-eaca-4e09-9000-40ab41e2d6ac"]}],"mendeley":{"formattedCitation":"(Halloy &amp; Mark, 2003)","plainTextFormattedCitation":"(Halloy &amp; Mark, 2003)","previouslyFormattedCitation":"(Halloy &amp; Mark, 2003)"},"properties":{"noteIndex":0},"schema":"https://github.com/citation-style-language/schema/raw/master/csl-citation.json"}</w:instrText>
      </w:r>
      <w:r w:rsidRPr="0008241C">
        <w:rPr>
          <w:sz w:val="22"/>
          <w:szCs w:val="22"/>
        </w:rPr>
        <w:fldChar w:fldCharType="separate"/>
      </w:r>
      <w:r w:rsidRPr="0008241C">
        <w:rPr>
          <w:noProof/>
          <w:sz w:val="22"/>
          <w:szCs w:val="22"/>
        </w:rPr>
        <w:t xml:space="preserve">(Halloy &amp; Mark, </w:t>
      </w:r>
      <w:r w:rsidRPr="0008241C">
        <w:rPr>
          <w:noProof/>
          <w:sz w:val="22"/>
          <w:szCs w:val="22"/>
        </w:rPr>
        <w:lastRenderedPageBreak/>
        <w:t>2003)</w:t>
      </w:r>
      <w:r w:rsidRPr="0008241C">
        <w:rPr>
          <w:sz w:val="22"/>
          <w:szCs w:val="22"/>
        </w:rPr>
        <w:fldChar w:fldCharType="end"/>
      </w:r>
      <w:r w:rsidRPr="0008241C">
        <w:rPr>
          <w:sz w:val="22"/>
          <w:szCs w:val="22"/>
        </w:rPr>
        <w:t xml:space="preserve">. Weather extreme events such as snow storms across high altitude pastoral areas have led to serious animal loss and pastoralists’ poverty placing enormous strain on the region’s socio-economic development </w:t>
      </w:r>
      <w:r w:rsidRPr="0008241C">
        <w:rPr>
          <w:sz w:val="22"/>
          <w:szCs w:val="22"/>
        </w:rPr>
        <w:fldChar w:fldCharType="begin" w:fldLock="1"/>
      </w:r>
      <w:r w:rsidRPr="0008241C">
        <w:rPr>
          <w:sz w:val="22"/>
          <w:szCs w:val="22"/>
        </w:rPr>
        <w:instrText>ADDIN CSL_CITATION {"citationItems":[{"id":"ITEM-1","itemData":{"author":[{"dropping-particle":"","family":"Wu, N &amp; Yan","given":"Z","non-dropping-particle":"","parse-names":false,"suffix":""}],"container-title":"Erdkunde","id":"ITEM-1","issued":{"date-parts":[["2002"]]},"title":"Climate variability and social vulnerability on the Tibetan Plateau: Dilemma on the road of pastoral reform","type":"article-journal","volume":"56"},"uris":["http://www.mendeley.com/documents/?uuid=9cea4f87-b3bd-36a0-9204-e049f8afda62"]}],"mendeley":{"formattedCitation":"(Wu, N &amp; Yan, 2002)","plainTextFormattedCitation":"(Wu, N &amp; Yan, 2002)","previouslyFormattedCitation":"(Wu, N &amp; Yan, 2002)"},"properties":{"noteIndex":0},"schema":"https://github.com/citation-style-language/schema/raw/master/csl-citation.json"}</w:instrText>
      </w:r>
      <w:r w:rsidRPr="0008241C">
        <w:rPr>
          <w:sz w:val="22"/>
          <w:szCs w:val="22"/>
        </w:rPr>
        <w:fldChar w:fldCharType="separate"/>
      </w:r>
      <w:r w:rsidRPr="0008241C">
        <w:rPr>
          <w:noProof/>
          <w:sz w:val="22"/>
          <w:szCs w:val="22"/>
        </w:rPr>
        <w:t>(Wu, N &amp; Yan, 2002)</w:t>
      </w:r>
      <w:r w:rsidRPr="0008241C">
        <w:rPr>
          <w:sz w:val="22"/>
          <w:szCs w:val="22"/>
        </w:rPr>
        <w:fldChar w:fldCharType="end"/>
      </w:r>
      <w:r w:rsidRPr="0008241C">
        <w:rPr>
          <w:sz w:val="22"/>
          <w:szCs w:val="22"/>
        </w:rPr>
        <w:t xml:space="preserve">. In North Pakistan scientific observation and herders’ perception illustrate that summer precipitation has reduced and heavy winter snowfall is more frequent over the past few decades. Longer summers and shorter winters were also noted by local people in the Karakoram, which resulted in longer and more intensive heat waves in recent years, and further the change of species composition and degradation of grasslands </w:t>
      </w:r>
      <w:r w:rsidRPr="0008241C">
        <w:rPr>
          <w:sz w:val="22"/>
          <w:szCs w:val="22"/>
        </w:rPr>
        <w:fldChar w:fldCharType="begin" w:fldLock="1"/>
      </w:r>
      <w:r w:rsidRPr="0008241C">
        <w:rPr>
          <w:sz w:val="22"/>
          <w:szCs w:val="22"/>
        </w:rPr>
        <w:instrText>ADDIN CSL_CITATION {"citationItems":[{"id":"ITEM-1","itemData":{"DOI":"10.1007/s00267-013-0062-4","ISBN":"0364-152X","ISSN":"0364152X","PMID":"23674240","abstract":"Migratory pastoralism is an adaptation to a harsh and unstable environment, and pastoral herders have traditionally adapted to environmental and climatic change by building on their in-depth knowledge of this environment. In the Hindu Kush Himalayan region, and particularly in the arid and semiarid areas of northern Pakistan, pastoralism, the main livelihood, is vulnerable to climate change. Little detailed information is available about climate trends and impacts in remote mountain regions; herders' perceptions of climate change can provide the information needed by policy makers to address problems and make decisions on adaptive strategies in high pastoral areas. A survey was conducted in Gilgit-Baltistan province of Pakistan to assess herders' perceptions of, and adaptation strategies to climate change. Herders' perceptions were gathered in individual interviews and focus group discussions. The herders perceived a change in climate over the past 10-15 years with longer and more intense droughts in summer, more frequent and heavier snowfall in winter, and prolonged summers and relatively shorter winters. These perceptions were validated by published scientific evidence. The herders considered that the change in climate had directly impacted pastures and then livestock by changing vegetation composition and reducing forage yield. They had adopted some adaptive strategies in response to the change such as altering the migration pattern and diversifying livelihoods. The findings show that the herder communities have practical lessons and indigenous knowledge related to rangeland management and adaptation to climate change that should be shared with the scientific community and integrated into development planning.","author":[{"dropping-particle":"","family":"Joshi","given":"S.","non-dropping-particle":"","parse-names":false,"suffix":""},{"dropping-particle":"","family":"Jasra","given":"W. A.","non-dropping-particle":"","parse-names":false,"suffix":""},{"dropping-particle":"","family":"Ismail","given":"M.","non-dropping-particle":"","parse-names":false,"suffix":""},{"dropping-particle":"","family":"Shrestha","given":"R. M.","non-dropping-particle":"","parse-names":false,"suffix":""},{"dropping-particle":"","family":"Yi","given":"S. L.","non-dropping-particle":"","parse-names":false,"suffix":""},{"dropping-particle":"","family":"Wu","given":"N.","non-dropping-particle":"","parse-names":false,"suffix":""}],"container-title":"Environmental Management","id":"ITEM-1","issued":{"date-parts":[["2013"]]},"title":"Herders' perceptions of and responses to climate change in Northern Pakistan","type":"article-journal"},"uris":["http://www.mendeley.com/documents/?uuid=9e82efdc-071b-3438-9e5c-5c05abc2d7b1"]}],"mendeley":{"formattedCitation":"(Joshi &lt;i&gt;et al.&lt;/i&gt;, 2013)","plainTextFormattedCitation":"(Joshi et al., 2013)","previouslyFormattedCitation":"(Joshi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Joshi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p>
    <w:p w14:paraId="48BCF9F4" w14:textId="77777777" w:rsidR="00A01204" w:rsidRPr="0008241C" w:rsidRDefault="00A01204" w:rsidP="00A01204">
      <w:pPr>
        <w:rPr>
          <w:sz w:val="22"/>
          <w:szCs w:val="22"/>
        </w:rPr>
      </w:pPr>
    </w:p>
    <w:p w14:paraId="14CDEAC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50" w:name="_Toc504317277"/>
      <w:bookmarkStart w:id="1251" w:name="_Toc504317970"/>
      <w:bookmarkStart w:id="1252" w:name="_Toc504321316"/>
      <w:r w:rsidRPr="0008241C">
        <w:rPr>
          <w:b/>
          <w:sz w:val="22"/>
          <w:szCs w:val="24"/>
        </w:rPr>
        <w:t>4.4.2.5 Governance and policies</w:t>
      </w:r>
      <w:bookmarkEnd w:id="1250"/>
      <w:bookmarkEnd w:id="1251"/>
      <w:bookmarkEnd w:id="1252"/>
    </w:p>
    <w:p w14:paraId="3AB54FD4" w14:textId="77777777" w:rsidR="00A01204" w:rsidRPr="0008241C" w:rsidRDefault="00A01204" w:rsidP="00A01204">
      <w:pPr>
        <w:rPr>
          <w:sz w:val="22"/>
          <w:szCs w:val="22"/>
        </w:rPr>
      </w:pPr>
    </w:p>
    <w:p w14:paraId="58C448F0" w14:textId="77777777" w:rsidR="00A01204" w:rsidRPr="0008241C" w:rsidRDefault="00A01204" w:rsidP="00A01204">
      <w:pPr>
        <w:rPr>
          <w:sz w:val="22"/>
          <w:szCs w:val="22"/>
        </w:rPr>
      </w:pPr>
      <w:r w:rsidRPr="0008241C">
        <w:rPr>
          <w:sz w:val="22"/>
          <w:szCs w:val="22"/>
        </w:rPr>
        <w:t xml:space="preserve">Grassland conversion to croplands and grassland degradation are largely due to increasing population growth and political reform of pastoral systems </w:t>
      </w:r>
      <w:r w:rsidRPr="0008241C">
        <w:rPr>
          <w:sz w:val="22"/>
          <w:szCs w:val="22"/>
        </w:rPr>
        <w:fldChar w:fldCharType="begin" w:fldLock="1"/>
      </w:r>
      <w:r w:rsidRPr="0008241C">
        <w:rPr>
          <w:sz w:val="22"/>
          <w:szCs w:val="22"/>
        </w:rPr>
        <w:instrText>ADDIN CSL_CITATION {"citationItems":[{"id":"ITEM-1","itemData":{"ISBN":"1006-9305","ISSN":"1006-9305","abstract":"Dramatic changes in land use have occurred in and and semi-arid lands of Asia during the 20th century. Grassland conversion into croplands and ecosystem degradation is widespread due to the high growth rate of human population and political reforms of pastoral systems. Rangeland degradation made many parts of this region vulnerable to environmental and political changes. The collapse of the livestock sector in some states of central Asia, expansion of livestock in China and intensive degradation of grasslands in China are examples of the responses of pastoral systems to these changes over the past decades. Carbon dynamics in this region is highly variable in space and time. Land use/cover changes with widespread reduction of forest and grasslands increased carbon emission from the region.","author":[{"dropping-particle":"","family":"Chuluun","given":"T","non-dropping-particle":"","parse-names":false,"suffix":""},{"dropping-particle":"","family":"Ojima","given":"D","non-dropping-particle":"","parse-names":false,"suffix":""}],"container-title":"Science in China Series C-Life Sciences","id":"ITEM-1","issue":"October","issued":{"date-parts":[["2002"]]},"page":"48-+","title":"Land use change and carbon cycle in and and semi-arid lands of East and Central Asia","type":"article-journal","volume":"45"},"uris":["http://www.mendeley.com/documents/?uuid=25fc9900-9b8c-4a3a-a564-b447cdfadf3b"]}],"mendeley":{"formattedCitation":"(Chuluun &amp; Ojima, 2002)","plainTextFormattedCitation":"(Chuluun &amp; Ojima, 2002)","previouslyFormattedCitation":"(Chuluun &amp; Ojima, 2002)"},"properties":{"noteIndex":0},"schema":"https://github.com/citation-style-language/schema/raw/master/csl-citation.json"}</w:instrText>
      </w:r>
      <w:r w:rsidRPr="0008241C">
        <w:rPr>
          <w:sz w:val="22"/>
          <w:szCs w:val="22"/>
        </w:rPr>
        <w:fldChar w:fldCharType="separate"/>
      </w:r>
      <w:r w:rsidRPr="0008241C">
        <w:rPr>
          <w:noProof/>
          <w:sz w:val="22"/>
          <w:szCs w:val="22"/>
        </w:rPr>
        <w:t>(Chuluun &amp; Ojima, 2002)</w:t>
      </w:r>
      <w:r w:rsidRPr="0008241C">
        <w:rPr>
          <w:sz w:val="22"/>
          <w:szCs w:val="22"/>
        </w:rPr>
        <w:fldChar w:fldCharType="end"/>
      </w:r>
      <w:r w:rsidRPr="0008241C">
        <w:rPr>
          <w:sz w:val="22"/>
          <w:szCs w:val="22"/>
        </w:rPr>
        <w:t xml:space="preserve">. Grazing lands in Mongolia and China have changed from a feudal system to collective management in last 150 years </w:t>
      </w:r>
      <w:r w:rsidRPr="0008241C">
        <w:rPr>
          <w:sz w:val="22"/>
          <w:szCs w:val="22"/>
        </w:rPr>
        <w:fldChar w:fldCharType="begin" w:fldLock="1"/>
      </w:r>
      <w:r w:rsidRPr="0008241C">
        <w:rPr>
          <w:sz w:val="22"/>
          <w:szCs w:val="22"/>
        </w:rPr>
        <w:instrText>ADDIN CSL_CITATION {"citationItems":[{"id":"ITEM-1","itemData":{"DOI":"10.1111/j.1365-2494.2006.00522.x","ISBN":"9251053375\\n0259-2525 ;","ISSN":"0142-5242","abstract":"This book brings together information on the contrasting characteristics, condition, present use and problems of the world's main natural grasslands, paying particular attention to livestock production systems associated with each grassland type. The book is based on a number of regional and country studies written by various authors. Most chapters are concerned with grasslands of particular regions and ecosystems: Pastoral systems in grass-dominated ecosystems of Eastern Africa; Grasslands of South Africa; Grasslands of Patagonia; South American campos; Grasslands of central North America; Grazing management in Mongolia; Tibetan steppe; Australian grasslands; and Russian steppe. A further chapter outlines other major natural grasslands worldwide. A final chapter briefly assesses the state of grassland systems, their management, various grassland resources, complementary roles of sown pastures, fodder crops and natural grasslands, and various social, economic and environmental factors.","author":[{"dropping-particle":"","family":"Suttie","given":"J M","non-dropping-particle":"","parse-names":false,"suffix":""},{"dropping-particle":"","family":"Reynolds","given":"S G","non-dropping-particle":"","parse-names":false,"suffix":""},{"dropping-particle":"","family":"Batello","given":"C","non-dropping-particle":"","parse-names":false,"suffix":""}],"container-title":"Grasslands of the world","id":"ITEM-1","issued":{"date-parts":[["2005"]]},"number-of-pages":"xxii + 514 pp.","publisher-place":"Rome","title":"Grasslands of the world","type":"book"},"uris":["http://www.mendeley.com/documents/?uuid=26be59ed-74b6-4995-b92b-e36312dd0ee6"]}],"mendeley":{"formattedCitation":"(Suttie &lt;i&gt;et al.&lt;/i&gt;, 2005b)","plainTextFormattedCitation":"(Suttie et al., 2005b)","previouslyFormattedCitation":"(Suttie &lt;i&gt;et al.&lt;/i&gt;, 2005b)"},"properties":{"noteIndex":0},"schema":"https://github.com/citation-style-language/schema/raw/master/csl-citation.json"}</w:instrText>
      </w:r>
      <w:r w:rsidRPr="0008241C">
        <w:rPr>
          <w:sz w:val="22"/>
          <w:szCs w:val="22"/>
        </w:rPr>
        <w:fldChar w:fldCharType="separate"/>
      </w:r>
      <w:r w:rsidRPr="0008241C">
        <w:rPr>
          <w:noProof/>
          <w:sz w:val="22"/>
          <w:szCs w:val="22"/>
        </w:rPr>
        <w:t xml:space="preserve">(Suttie </w:t>
      </w:r>
      <w:r w:rsidRPr="0008241C">
        <w:rPr>
          <w:i/>
          <w:noProof/>
          <w:sz w:val="22"/>
          <w:szCs w:val="22"/>
        </w:rPr>
        <w:t>et al.</w:t>
      </w:r>
      <w:r w:rsidRPr="0008241C">
        <w:rPr>
          <w:noProof/>
          <w:sz w:val="22"/>
          <w:szCs w:val="22"/>
        </w:rPr>
        <w:t>, 2005b)</w:t>
      </w:r>
      <w:r w:rsidRPr="0008241C">
        <w:rPr>
          <w:sz w:val="22"/>
          <w:szCs w:val="22"/>
        </w:rPr>
        <w:fldChar w:fldCharType="end"/>
      </w:r>
      <w:r w:rsidRPr="0008241C">
        <w:rPr>
          <w:sz w:val="22"/>
          <w:szCs w:val="22"/>
        </w:rPr>
        <w:t xml:space="preserve"> but many pastures have more recently been privatized or individualized </w:t>
      </w:r>
      <w:r w:rsidRPr="0008241C">
        <w:rPr>
          <w:sz w:val="22"/>
          <w:szCs w:val="22"/>
        </w:rPr>
        <w:fldChar w:fldCharType="begin" w:fldLock="1"/>
      </w:r>
      <w:r w:rsidRPr="0008241C">
        <w:rPr>
          <w:sz w:val="22"/>
          <w:szCs w:val="22"/>
        </w:rPr>
        <w:instrText>ADDIN CSL_CITATION {"citationItems":[{"id":"ITEM-1","itemData":{"author":[{"dropping-particle":"","family":"Wu","given":"N.","non-dropping-particle":"","parse-names":false,"suffix":""},{"dropping-particle":"","family":"Z.L.","given":"Yan","non-dropping-particle":"","parse-names":false,"suffix":""},{"dropping-particle":"","family":"T.","given":"Lu","non-dropping-particle":"","parse-names":false,"suffix":""}],"container-title":"Pastoral practices in High Asia - Agency of 'development' effected by modernisation, resettlement and transformation","editor":[{"dropping-particle":"","family":"Kreutzmann","given":"H.","non-dropping-particle":"","parse-names":false,"suffix":""}],"id":"ITEM-1","issued":{"date-parts":[["2012"]]},"publisher":"Springer Verlag","title":"Enclosure and Resettlement in the Eastern Tibetan Plateau: Dilemma of Pastoral Development During the Last Three Decades (Chapter 16)","type":"chapter"},"uris":["http://www.mendeley.com/documents/?uuid=713ba8d5-1bc3-40f7-9928-991765cd0d66"]}],"mendeley":{"formattedCitation":"(N. Wu &lt;i&gt;et al.&lt;/i&gt;, 2012)","manualFormatting":"(Yan, Ning &amp; Dorji et al., 2005; Wu, Yan, &amp; Lu, 2012)","plainTextFormattedCitation":"(N. Wu et al., 2012)","previouslyFormattedCitation":"(N. Wu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Yan </w:t>
      </w:r>
      <w:r w:rsidRPr="0008241C">
        <w:rPr>
          <w:i/>
          <w:noProof/>
          <w:sz w:val="22"/>
          <w:szCs w:val="22"/>
        </w:rPr>
        <w:t>et al.</w:t>
      </w:r>
      <w:r w:rsidRPr="0008241C">
        <w:rPr>
          <w:noProof/>
          <w:sz w:val="22"/>
          <w:szCs w:val="22"/>
        </w:rPr>
        <w:t xml:space="preserve">, 2005; Wu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hich inevitably brought about the change of governance system. Loss and degradation of grasslands in the Asia-Pacific region have already impacted on many local livelihoods including the mobile herders in Mongolia, Western Asia, the Hindu Kush and Himalayan region </w:t>
      </w:r>
      <w:r w:rsidRPr="0008241C">
        <w:rPr>
          <w:sz w:val="22"/>
          <w:szCs w:val="22"/>
        </w:rPr>
        <w:fldChar w:fldCharType="begin" w:fldLock="1"/>
      </w:r>
      <w:r w:rsidRPr="0008241C">
        <w:rPr>
          <w:sz w:val="22"/>
          <w:szCs w:val="22"/>
        </w:rPr>
        <w:instrText>ADDIN CSL_CITATION {"citationItems":[{"id":"ITEM-1","itemData":{"DOI":"10.1111/j.1365-2494.2006.00522.x","ISBN":"9251053375\\n0259-2525 ;","ISSN":"0142-5242","abstract":"This book brings together information on the contrasting characteristics, condition, present use and problems of the world's main natural grasslands, paying particular attention to livestock production systems associated with each grassland type. The book is based on a number of regional and country studies written by various authors. Most chapters are concerned with grasslands of particular regions and ecosystems: Pastoral systems in grass-dominated ecosystems of Eastern Africa; Grasslands of South Africa; Grasslands of Patagonia; South American campos; Grasslands of central North America; Grazing management in Mongolia; Tibetan steppe; Australian grasslands; and Russian steppe. A further chapter outlines other major natural grasslands worldwide. A final chapter briefly assesses the state of grassland systems, their management, various grassland resources, complementary roles of sown pastures, fodder crops and natural grasslands, and various social, economic and environmental factors.","author":[{"dropping-particle":"","family":"Suttie","given":"J M","non-dropping-particle":"","parse-names":false,"suffix":""},{"dropping-particle":"","family":"Reynolds","given":"S G","non-dropping-particle":"","parse-names":false,"suffix":""},{"dropping-particle":"","family":"Batello","given":"C","non-dropping-particle":"","parse-names":false,"suffix":""}],"container-title":"Grasslands of the world","id":"ITEM-1","issued":{"date-parts":[["2005"]]},"number-of-pages":"xxii + 514 pp.","publisher-place":"Rome","title":"Grasslands of the world","type":"book"},"uris":["http://www.mendeley.com/documents/?uuid=26be59ed-74b6-4995-b92b-e36312dd0ee6"]},{"id":"ITEM-2","itemData":{"author":[{"dropping-particle":"","family":"Reynolds","given":"S G","non-dropping-particle":"","parse-names":false,"suffix":""}],"container-title":"Grassland of the World","editor":[{"dropping-particle":"","family":"Suttie","given":"J M","non-dropping-particle":"","parse-names":false,"suffix":""},{"dropping-particle":"","family":"Reynolds","given":"S G","non-dropping-particle":"","parse-names":false,"suffix":""},{"dropping-particle":"","family":"Batello","given":"C","non-dropping-particle":"","parse-names":false,"suffix":""}],"id":"ITEM-2","issued":{"date-parts":[["2005"]]},"publisher":"Food and Agriculture Organization of the United Nations","publisher-place":"Rome","title":"Introduction","type":"chapter"},"uris":["http://www.mendeley.com/documents/?uuid=66236543-700c-477c-9368-fda4a01c6c51"]},{"id":"ITEM-3","itemData":{"DOI":"10.1126/science.1131634","ISSN":"1095-9203 (Electronic)","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mith","given":"D Mark Stafford","non-dropping-particle":"","parse-names":false,"suffix":""},{"dropping-particle":"","family":"Lambin","given":"Eric F","non-dropping-particle":"","parse-names":false,"suffix":""},{"dropping-particle":"","family":"Turner","given":"B L 2nd","non-dropping-particle":"","parse-names":false,"suffix":""},{"dropping-particle":"","family":"Mortimore","given":"Michael","non-dropping-particle":"","parse-names":false,"suffix":""},{"dropping-particle":"","family":"Batterbury","given":"Simon P J","non-dropping-particle":"","parse-names":false,"suffix":""},{"dropping-particle":"","family":"Downing","given":"Thomas E","non-dropping-particle":"","parse-names":false,"suffix":""},{"dropping-particle":"","family":"Dowlatabadi","given":"Hadi","non-dropping-particle":"","parse-names":false,"suffix":""},{"dropping-particle":"","family":"Ferna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 (New York, N.Y.)","id":"ITEM-3","issue":"5826","issued":{"date-parts":[["2007","5"]]},"language":"eng","page":"847-851","publisher-place":"United States","title":"Global desertification: building a science for dryland development.","type":"article-journal","volume":"316"},"uris":["http://www.mendeley.com/documents/?uuid=e08b073c-717e-4888-880c-fb7b4443f60a"]}],"mendeley":{"formattedCitation":"(J. F. Reynolds &lt;i&gt;et al.&lt;/i&gt;, 2007; S. G. Reynolds, 2005; Suttie &lt;i&gt;et al.&lt;/i&gt;, 2005b)","plainTextFormattedCitation":"(J. F. Reynolds et al., 2007; S. G. Reynolds, 2005; Suttie et al., 2005b)","previouslyFormattedCitation":"(J. F. Reynolds &lt;i&gt;et al.&lt;/i&gt;, 2007; S. G. Reynolds, 2005; Suttie &lt;i&gt;et al.&lt;/i&gt;, 2005b)"},"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J. F. Reynolds </w:t>
      </w:r>
      <w:r w:rsidRPr="0008241C">
        <w:rPr>
          <w:i/>
          <w:noProof/>
          <w:sz w:val="22"/>
          <w:szCs w:val="22"/>
          <w:lang w:val="en-NZ"/>
        </w:rPr>
        <w:t>et al.</w:t>
      </w:r>
      <w:r w:rsidRPr="0008241C">
        <w:rPr>
          <w:noProof/>
          <w:sz w:val="22"/>
          <w:szCs w:val="22"/>
          <w:lang w:val="en-NZ"/>
        </w:rPr>
        <w:t xml:space="preserve">, 2007; S. G. Reynolds, 2005; Suttie </w:t>
      </w:r>
      <w:r w:rsidRPr="0008241C">
        <w:rPr>
          <w:i/>
          <w:noProof/>
          <w:sz w:val="22"/>
          <w:szCs w:val="22"/>
          <w:lang w:val="en-NZ"/>
        </w:rPr>
        <w:t>et al.</w:t>
      </w:r>
      <w:r w:rsidRPr="0008241C">
        <w:rPr>
          <w:noProof/>
          <w:sz w:val="22"/>
          <w:szCs w:val="22"/>
          <w:lang w:val="en-NZ"/>
        </w:rPr>
        <w:t>, 2005b)</w:t>
      </w:r>
      <w:r w:rsidRPr="0008241C">
        <w:rPr>
          <w:sz w:val="22"/>
          <w:szCs w:val="22"/>
        </w:rPr>
        <w:fldChar w:fldCharType="end"/>
      </w:r>
      <w:r w:rsidRPr="0008241C">
        <w:rPr>
          <w:sz w:val="22"/>
          <w:szCs w:val="22"/>
          <w:lang w:val="en-NZ"/>
        </w:rPr>
        <w:t xml:space="preserve"> who previously adapted well to the harsh and unstable environment conditions in grasslands. </w:t>
      </w:r>
      <w:r w:rsidRPr="0008241C">
        <w:rPr>
          <w:sz w:val="22"/>
          <w:szCs w:val="22"/>
        </w:rPr>
        <w:t xml:space="preserve">The change of governance and land tenure led them to adjust their grazing practices and adapt to new surroundings. Loss of traditional knowledge and practices for mobile livestock grazing among pastoralists due to outmigration of young generation, livelihood diversification, conflict with wild life and restriction on long-distance migration has impacted the conservation of local genetic diversity of domesticated animals like yak in the Hindu Kush and Himalayan region </w:t>
      </w:r>
      <w:r w:rsidRPr="0008241C">
        <w:rPr>
          <w:sz w:val="22"/>
          <w:szCs w:val="22"/>
        </w:rPr>
        <w:fldChar w:fldCharType="begin" w:fldLock="1"/>
      </w:r>
      <w:r w:rsidRPr="0008241C">
        <w:rPr>
          <w:sz w:val="22"/>
          <w:szCs w:val="22"/>
        </w:rPr>
        <w:instrText>ADDIN CSL_CITATION {"citationItems":[{"id":"ITEM-1","itemData":{"author":[{"dropping-particle":"","family":"Wu","given":"Ning","non-dropping-particle":"","parse-names":false,"suffix":""},{"dropping-particle":"","family":"Ismail","given":"Muhammad","non-dropping-particle":"","parse-names":false,"suffix":""},{"dropping-particle":"","family":"Yi","given":"Shaoliang","non-dropping-particle":"","parse-names":false,"suffix":""},{"dropping-particle":"","family":"Joshi","given":"Srijana","non-dropping-particle":"","parse-names":false,"suffix":""},{"dropping-particle":"","family":"Qamer","given":"Faisal Mueen","non-dropping-particle":"","parse-names":false,"suffix":""},{"dropping-particle":"","family":"Bisht","given":"Neha","non-dropping-particle":"","parse-names":false,"suffix":""}],"container-title":"Yak on the Move - Transboundary Challenges and Opportunities for Yak Raising in a Changing Hindu Kush Himalayan Region","editor":[{"dropping-particle":"","family":"Wu, N; Yi, S; Joshi, S; Bisht","given":"N","non-dropping-particle":"","parse-names":false,"suffix":""}],"id":"ITEM-1","issued":{"date-parts":[["2016"]]},"note":"NULL","page":"3-22","publisher":"ICIMOD","publisher-place":"Kathmandu","title":"Coping with Borders: Yak raising in transboundary landscapes of the Hindu Kush Himalayan region","type":"chapter"},"uris":["http://www.mendeley.com/documents/?uuid=76efb84b-c4af-46d9-88dc-e1c17f472c0b"]}],"mendeley":{"formattedCitation":"(Ning Wu &lt;i&gt;et al.&lt;/i&gt;, 2016)","plainTextFormattedCitation":"(Ning Wu et al., 2016)","previouslyFormattedCitation":"(Ning Wu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Ning Wu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 Establishment of a new governance system adapting to emerging changes is imperative in these areas.</w:t>
      </w:r>
    </w:p>
    <w:p w14:paraId="7D2EFF9E" w14:textId="77777777" w:rsidR="00A01204" w:rsidRPr="0008241C" w:rsidRDefault="00A01204" w:rsidP="00A01204">
      <w:pPr>
        <w:rPr>
          <w:sz w:val="22"/>
          <w:szCs w:val="22"/>
        </w:rPr>
      </w:pPr>
    </w:p>
    <w:p w14:paraId="0F1147D6" w14:textId="77777777" w:rsidR="00A01204" w:rsidRPr="0008241C" w:rsidRDefault="00A01204" w:rsidP="00A01204">
      <w:pPr>
        <w:keepNext/>
        <w:tabs>
          <w:tab w:val="clear" w:pos="1247"/>
          <w:tab w:val="left" w:pos="765"/>
        </w:tabs>
        <w:outlineLvl w:val="2"/>
        <w:rPr>
          <w:b/>
          <w:sz w:val="24"/>
          <w:szCs w:val="24"/>
        </w:rPr>
      </w:pPr>
      <w:bookmarkStart w:id="1253" w:name="_Toc504317278"/>
      <w:bookmarkStart w:id="1254" w:name="_Toc504317971"/>
      <w:bookmarkStart w:id="1255" w:name="_Toc504320438"/>
      <w:bookmarkStart w:id="1256" w:name="_Toc504320661"/>
      <w:bookmarkStart w:id="1257" w:name="_Toc504320885"/>
      <w:bookmarkStart w:id="1258" w:name="_Toc504321317"/>
      <w:bookmarkStart w:id="1259" w:name="_Toc524044078"/>
      <w:r w:rsidRPr="0008241C">
        <w:rPr>
          <w:b/>
          <w:sz w:val="24"/>
          <w:szCs w:val="24"/>
        </w:rPr>
        <w:t xml:space="preserve">4.4.3 </w:t>
      </w:r>
      <w:r w:rsidRPr="0008241C">
        <w:rPr>
          <w:b/>
          <w:sz w:val="24"/>
          <w:szCs w:val="24"/>
        </w:rPr>
        <w:tab/>
        <w:t>Alpine Ecosystems</w:t>
      </w:r>
      <w:bookmarkEnd w:id="1253"/>
      <w:bookmarkEnd w:id="1254"/>
      <w:bookmarkEnd w:id="1255"/>
      <w:bookmarkEnd w:id="1256"/>
      <w:bookmarkEnd w:id="1257"/>
      <w:bookmarkEnd w:id="1258"/>
      <w:bookmarkEnd w:id="1259"/>
    </w:p>
    <w:p w14:paraId="24FDA4E6" w14:textId="77777777" w:rsidR="00A01204" w:rsidRPr="0008241C" w:rsidRDefault="00A01204" w:rsidP="00A01204">
      <w:pPr>
        <w:rPr>
          <w:sz w:val="22"/>
          <w:szCs w:val="22"/>
        </w:rPr>
      </w:pPr>
    </w:p>
    <w:p w14:paraId="31ABE253" w14:textId="77777777" w:rsidR="00A01204" w:rsidRPr="0008241C" w:rsidRDefault="00A01204" w:rsidP="00A01204">
      <w:pPr>
        <w:rPr>
          <w:sz w:val="22"/>
          <w:szCs w:val="22"/>
        </w:rPr>
      </w:pPr>
      <w:r w:rsidRPr="0008241C">
        <w:rPr>
          <w:sz w:val="22"/>
          <w:szCs w:val="22"/>
        </w:rPr>
        <w:t xml:space="preserve">The high-mountain ranges within the Asia-Pacific region are home to the </w:t>
      </w:r>
      <w:r w:rsidRPr="0008241C">
        <w:rPr>
          <w:bCs/>
          <w:sz w:val="22"/>
          <w:szCs w:val="22"/>
        </w:rPr>
        <w:t xml:space="preserve">highest concentration of glaciers globally </w:t>
      </w:r>
      <w:r w:rsidRPr="0008241C">
        <w:rPr>
          <w:bCs/>
          <w:sz w:val="22"/>
          <w:szCs w:val="22"/>
        </w:rPr>
        <w:fldChar w:fldCharType="begin" w:fldLock="1"/>
      </w:r>
      <w:r w:rsidRPr="0008241C">
        <w:rPr>
          <w:bCs/>
          <w:sz w:val="22"/>
          <w:szCs w:val="22"/>
        </w:rPr>
        <w:instrText>ADDIN CSL_CITATION {"citationItems":[{"id":"ITEM-1","itemData":{"author":[{"dropping-particle":"","family":"Pritchard","given":"H.D.","non-dropping-particle":"","parse-names":false,"suffix":""}],"container-title":"Nature","id":"ITEM-1","issued":{"date-parts":[["2017"]]},"page":"169-174","title":"Asia’s glaciers are a regionally important buffer against drought","type":"article-journal","volume":"545"},"uris":["http://www.mendeley.com/documents/?uuid=9810cb3e-dd27-3993-948b-5bbe6f1654f5"]}],"mendeley":{"formattedCitation":"(Pritchard, 2017)","plainTextFormattedCitation":"(Pritchard, 2017)","previouslyFormattedCitation":"(Pritchard, 2017)"},"properties":{"noteIndex":0},"schema":"https://github.com/citation-style-language/schema/raw/master/csl-citation.json"}</w:instrText>
      </w:r>
      <w:r w:rsidRPr="0008241C">
        <w:rPr>
          <w:bCs/>
          <w:sz w:val="22"/>
          <w:szCs w:val="22"/>
        </w:rPr>
        <w:fldChar w:fldCharType="separate"/>
      </w:r>
      <w:r w:rsidRPr="0008241C">
        <w:rPr>
          <w:bCs/>
          <w:noProof/>
          <w:sz w:val="22"/>
          <w:szCs w:val="22"/>
        </w:rPr>
        <w:t>(Pritchard, 2017)</w:t>
      </w:r>
      <w:r w:rsidRPr="0008241C">
        <w:rPr>
          <w:bCs/>
          <w:sz w:val="22"/>
          <w:szCs w:val="22"/>
        </w:rPr>
        <w:fldChar w:fldCharType="end"/>
      </w:r>
      <w:r w:rsidRPr="0008241C">
        <w:rPr>
          <w:bCs/>
          <w:sz w:val="22"/>
          <w:szCs w:val="22"/>
        </w:rPr>
        <w:t xml:space="preserve"> and </w:t>
      </w:r>
      <w:r w:rsidRPr="0008241C">
        <w:rPr>
          <w:sz w:val="22"/>
          <w:szCs w:val="22"/>
        </w:rPr>
        <w:t xml:space="preserve">a diverse range of globally-important ecosystems above tree line, including alpine meadows, shrub lands, sub-nival, and alpine tundra </w:t>
      </w:r>
      <w:r w:rsidRPr="0008241C">
        <w:rPr>
          <w:sz w:val="22"/>
          <w:szCs w:val="22"/>
        </w:rPr>
        <w:fldChar w:fldCharType="begin" w:fldLock="1"/>
      </w:r>
      <w:r w:rsidRPr="0008241C">
        <w:rPr>
          <w:sz w:val="22"/>
          <w:szCs w:val="22"/>
        </w:rPr>
        <w:instrText>ADDIN CSL_CITATION {"citationItems":[{"id":"ITEM-1","itemData":{"author":[{"dropping-particle":"","family":"Christian Korner","given":"","non-dropping-particle":"","parse-names":false,"suffix":""}],"id":"ITEM-1","issued":{"date-parts":[["2003"]]},"publisher":"Springer Verlag","publisher-place":"Berlin Heidelberg","title":"Alpine plant life: Functional plant ecology of high mountain ecosystems","type":"book"},"uris":["http://www.mendeley.com/documents/?uuid=9ae81ed3-4c72-3f7c-8dba-e8b5d523e4cb"]}],"mendeley":{"formattedCitation":"(Christian Korner, 2003)","manualFormatting":"(Körner, 2003; ","plainTextFormattedCitation":"(Christian Korner, 2003)","previouslyFormattedCitation":"(Christian Korner, 2003)"},"properties":{"noteIndex":0},"schema":"https://github.com/citation-style-language/schema/raw/master/csl-citation.json"}</w:instrText>
      </w:r>
      <w:r w:rsidRPr="0008241C">
        <w:rPr>
          <w:sz w:val="22"/>
          <w:szCs w:val="22"/>
        </w:rPr>
        <w:fldChar w:fldCharType="separate"/>
      </w:r>
      <w:r w:rsidRPr="0008241C">
        <w:rPr>
          <w:noProof/>
          <w:sz w:val="22"/>
          <w:szCs w:val="22"/>
        </w:rPr>
        <w:t xml:space="preserve">(Körner, 2003; </w:t>
      </w:r>
      <w:r w:rsidRPr="0008241C">
        <w:rPr>
          <w:sz w:val="22"/>
          <w:szCs w:val="22"/>
        </w:rPr>
        <w:fldChar w:fldCharType="end"/>
      </w:r>
      <w:r w:rsidRPr="0008241C">
        <w:rPr>
          <w:sz w:val="22"/>
          <w:szCs w:val="22"/>
        </w:rPr>
        <w:fldChar w:fldCharType="begin" w:fldLock="1"/>
      </w:r>
      <w:r w:rsidRPr="0008241C">
        <w:rPr>
          <w:sz w:val="22"/>
          <w:szCs w:val="22"/>
        </w:rPr>
        <w:instrText>ADDIN CSL_CITATION {"citationItems":[{"id":"ITEM-1","itemData":{"DOI":"10.1007/978-3-0348-0396-0_1","ISBN":"9783034803960","author":[{"dropping-particle":"","family":"Körner","given":"Christian","non-dropping-particle":"","parse-names":false,"suffix":""}],"container-title":"Alpine Treelines","id":"ITEM-1","issued":{"date-parts":[["2012"]]},"page":"1-10","title":"High elevation treelines","type":"article-journal"},"uris":["http://www.mendeley.com/documents/?uuid=67a611f3-ee47-43c3-a7c9-9166eb4ada0f"]}],"mendeley":{"formattedCitation":"(Körner, 2012)","manualFormatting":"Körner, 2012)","plainTextFormattedCitation":"(Körner, 2012)","previouslyFormattedCitation":"(Körner, 2012)"},"properties":{"noteIndex":0},"schema":"https://github.com/citation-style-language/schema/raw/master/csl-citation.json"}</w:instrText>
      </w:r>
      <w:r w:rsidRPr="0008241C">
        <w:rPr>
          <w:sz w:val="22"/>
          <w:szCs w:val="22"/>
        </w:rPr>
        <w:fldChar w:fldCharType="separate"/>
      </w:r>
      <w:r w:rsidRPr="0008241C">
        <w:rPr>
          <w:noProof/>
          <w:sz w:val="22"/>
          <w:szCs w:val="22"/>
        </w:rPr>
        <w:t>Körner, 2012)</w:t>
      </w:r>
      <w:r w:rsidRPr="0008241C">
        <w:rPr>
          <w:sz w:val="22"/>
          <w:szCs w:val="22"/>
        </w:rPr>
        <w:fldChar w:fldCharType="end"/>
      </w:r>
      <w:r w:rsidRPr="0008241C">
        <w:rPr>
          <w:sz w:val="22"/>
          <w:szCs w:val="22"/>
        </w:rPr>
        <w:t xml:space="preserve">. These alpine ecosystems are particularly vulnerable to a range of natural and anthropogenic drivers including climate change, overgrazing, tourism, natural resource extraction, and invasion by alien species </w:t>
      </w:r>
      <w:r w:rsidRPr="0008241C">
        <w:rPr>
          <w:sz w:val="22"/>
          <w:szCs w:val="22"/>
        </w:rPr>
        <w:fldChar w:fldCharType="begin" w:fldLock="1"/>
      </w:r>
      <w:r w:rsidRPr="0008241C">
        <w:rPr>
          <w:sz w:val="22"/>
          <w:szCs w:val="22"/>
        </w:rPr>
        <w:instrText>ADDIN CSL_CITATION {"citationItems":[{"id":"ITEM-1","itemData":{"DOI":"10.1111/j.1365-2486.2008.01801.x","ISBN":"1354-1013","ISSN":"13541013","PMID":"5115","abstract":"Global environmental change, related to climate change and the deposition of airborne N-containing contaminants, has already resulted in shifts in plant community composi- tion among plant functional types in Arctic and temperate alpine regions. In this paper, we review how key ecosystem processes will be altered by these transformations, the complex biological cascades and feedbacks that might result, and some of the potential broader consequences for the earth system. Firstly, we consider how patterns of growth and allocation, and nutrient uptake, will be altered by the shifts in plant dominance. The ways in which these changes may disproportionately affect the consumer communities, and rates of decomposition, are then discussed. We show that the occurrence of a broad spectrum of plant growth forms in these regions (from cryptogams to deciduous and evergreen dwarf shrubs, graminoids and forbs), together with hypothesized low func- tional redundancy, will mean that shifts in plant dominance result in a complex series of biotic cascades, couplings and feedbacks which are supplemental to the direct responses of ecosystem components to the primary global change drivers. The nature of these complex interactions is highlighted using the example of the climate-driven increase in shrub cover in low-Arctic tundra, and the contrasting transformations in plant functional composition in mid-latitude alpine systems. Finally, the potential effects of the trans- formations on ecosystem properties and processes that link with the earth system are reviewed. We conclude that the effects of global change on these ecosystems, and potential climate-change feedbacks, cannot be predicted from simple empirical relation- ships between processes and driving variables. Rather, the effects of changes in species distributions and dominances on key ecosystem processes and properties must also be considered, based upon best estimates of the trajectories of key transformations, their magnitude and rates of change.","author":[{"dropping-particle":"","family":"Wookey","given":"Philip A.","non-dropping-particle":"","parse-names":false,"suffix":""},{"dropping-particle":"","family":"Aerts","given":"Rien","non-dropping-particle":"","parse-names":false,"suffix":""},{"dropping-particle":"","family":"Bardgett","given":"Richard D.","non-dropping-particle":"","parse-names":false,"suffix":""},{"dropping-particle":"","family":"Baptist","given":"Florence","non-dropping-particle":"","parse-names":false,"suffix":""},{"dropping-particle":"","family":"Bråthen","given":"Karianne","non-dropping-particle":"","parse-names":false,"suffix":""},{"dropping-particle":"","family":"Cornelissen","given":"Johannes H C","non-dropping-particle":"","parse-names":false,"suffix":""},{"dropping-particle":"","family":"Gough","given":"Laura","non-dropping-particle":"","parse-names":false,"suffix":""},{"dropping-particle":"","family":"Hartley","given":"Iain P.","non-dropping-particle":"","parse-names":false,"suffix":""},{"dropping-particle":"","family":"Hopkins","given":"David W.","non-dropping-particle":"","parse-names":false,"suffix":""},{"dropping-particle":"","family":"Lavorel","given":"Sandra","non-dropping-particle":"","parse-names":false,"suffix":""},{"dropping-particle":"","family":"Shaver","given":"Gaius R.","non-dropping-particle":"","parse-names":false,"suffix":""}],"container-title":"Global Change Biology","id":"ITEM-1","issue":"5","issued":{"date-parts":[["2009"]]},"page":"1153-1172","title":"Ecosystem feedbacks and cascade processes: Understanding their role in the responses of Arctic and alpine ecosystems to environmental change","type":"article-journal","volume":"15"},"uris":["http://www.mendeley.com/documents/?uuid=27d64e46-1233-4c41-a63e-277a70a87ee9"]},{"id":"ITEM-2","itemData":{"DOI":"10.1002/ece3.9","ISBN":"2045-7758","ISSN":"20457758","PMID":"22393485","abstract":"Recently, a dwarf bamboo species,Sasa kurilensis; Poaceae, has invaded into alpine snow-meadows in the wilderness area of the Taisetsu Mountains, northern Japan. This dwarf bamboo species has a wide distribution range from lowland to alpine sites of snowy regions. Because of the formation of dense evergreen culms and an extensive rhizome system, other plants are excluded following invasion by this dwarf bamboo, resulting in low species diversity. Dwarf bamboo originally inhabited the leeward slopes of alpine dwarf pine (Pinus pumila) clumps in alpine regions. During the last 32 years, however, dwarf bamboo has expanded its distribution area by up to 47% toward snow-meadows, especially on southeastern facing slopes. This rapid change may be related to the decrease in soil moisture and expansion of the annual growing period caused by the recent acceleration of snowmelt time. A multiyear census revealed that the density of bamboo culms increased 30-150% during 2 years, and the annual expansion of bamboo rhizomes was 39 cm on average. In addition to the expansion of bamboo clumps by vegetative growth, the possibility of migration by seed dispersal was also suggested by a genet analysis. With the increase in culm density, the species richness of snow-meadow vegetation decreased to less than one-quarter of the original level due to intense shading by dwarf bamboo. The rapid vegetation change in these almost pristine alpine environments isolated from the human activity implies that global climate change already influences the alpine ecosystem.","author":[{"dropping-particle":"","family":"Kudo","given":"Gaku","non-dropping-particle":"","parse-names":false,"suffix":""},{"dropping-particle":"","family":"Amagai","given":"Yukihiro","non-dropping-particle":"","parse-names":false,"suffix":""},{"dropping-particle":"","family":"Hoshino","given":"Buho","non-dropping-particle":"","parse-names":false,"suffix":""},{"dropping-particle":"","family":"Kaneko","given":"Masami","non-dropping-particle":"","parse-names":false,"suffix":""}],"container-title":"Ecology and Evolution","id":"ITEM-2","issue":"1","issued":{"date-parts":[["2011"]]},"page":"85-96","title":"Invasion of dwarf bamboo into alpine snow-meadows in northern Japan: Pattern of expansion and impact on species diversity","type":"article-journal","volume":"1"},"uris":["http://www.mendeley.com/documents/?uuid=7074f2e0-33b2-48c5-93d2-51fb283db23d"]},{"id":"ITEM-3","itemData":{"DOI":"10.1038/nclimate1329","ISBN":"1758-678X","ISSN":"1758-678X","abstract":"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Alonso","given":"Benito","non-dropping-particle":"","parse-names":false,"suffix":""},{"dropping-particle":"","family":"Luis","given":"José","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Calzado","given":"Fernández","non-dropping-particle":"","parse-names":false,"suffix":""},{"dropping-particle":"","family":"Rosa","given":"Marı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3","issue":"January","issued":{"date-parts":[["2012"]]},"page":"5","title":"Continent-wide response of mountain vegetation to climate change","type":"article-journal","volume":"2"},"uris":["http://www.mendeley.com/documents/?uuid=9ffe6987-c571-4ea5-a663-7d1836a1cd40"]}],"mendeley":{"formattedCitation":"(Gottfried &lt;i&gt;et al.&lt;/i&gt;, 2012; Kudo &lt;i&gt;et al.&lt;/i&gt;, 2011; Wookey &lt;i&gt;et al.&lt;/i&gt;, 2009)","plainTextFormattedCitation":"(Gottfried et al., 2012; Kudo et al., 2011; Wookey et al., 2009)","previouslyFormattedCitation":"(Gottfried &lt;i&gt;et al.&lt;/i&gt;, 2012; Kudo &lt;i&gt;et al.&lt;/i&gt;, 2011; Wookey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Gottfried </w:t>
      </w:r>
      <w:r w:rsidRPr="0008241C">
        <w:rPr>
          <w:i/>
          <w:noProof/>
          <w:sz w:val="22"/>
          <w:szCs w:val="22"/>
        </w:rPr>
        <w:t>et al.</w:t>
      </w:r>
      <w:r w:rsidRPr="0008241C">
        <w:rPr>
          <w:noProof/>
          <w:sz w:val="22"/>
          <w:szCs w:val="22"/>
        </w:rPr>
        <w:t xml:space="preserve">, 2012; Kudo </w:t>
      </w:r>
      <w:r w:rsidRPr="0008241C">
        <w:rPr>
          <w:i/>
          <w:noProof/>
          <w:sz w:val="22"/>
          <w:szCs w:val="22"/>
        </w:rPr>
        <w:t>et al.</w:t>
      </w:r>
      <w:r w:rsidRPr="0008241C">
        <w:rPr>
          <w:noProof/>
          <w:sz w:val="22"/>
          <w:szCs w:val="22"/>
        </w:rPr>
        <w:t xml:space="preserve">, 2011; Wookey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These drivers impact on the ecosystem services provided by alpine ecosystems and the associated livelihoods of populations in high-mountain areas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mendeley":{"formattedCitation":"(Singh &lt;i&gt;et al.&lt;/i&gt;, 2011)","plainTextFormattedCitation":"(Singh et al., 2011)","previouslyFormattedCitation":"(Sing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ing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2A164AAB" w14:textId="77777777" w:rsidR="00A01204" w:rsidRPr="0008241C" w:rsidRDefault="00A01204" w:rsidP="00A01204">
      <w:pPr>
        <w:rPr>
          <w:sz w:val="22"/>
          <w:szCs w:val="22"/>
        </w:rPr>
      </w:pPr>
    </w:p>
    <w:p w14:paraId="343B44A9" w14:textId="77777777" w:rsidR="00A01204" w:rsidRPr="0008241C" w:rsidRDefault="00A01204" w:rsidP="00A01204">
      <w:pPr>
        <w:rPr>
          <w:sz w:val="22"/>
          <w:szCs w:val="22"/>
        </w:rPr>
      </w:pPr>
      <w:r w:rsidRPr="0008241C">
        <w:rPr>
          <w:sz w:val="22"/>
          <w:szCs w:val="22"/>
        </w:rPr>
        <w:t xml:space="preserve">Although the magnitude of warming across the Asia-Pacific region is less extreme than that observed in the Arctic </w:t>
      </w:r>
      <w:r w:rsidRPr="0008241C">
        <w:rPr>
          <w:sz w:val="22"/>
          <w:szCs w:val="22"/>
        </w:rPr>
        <w:fldChar w:fldCharType="begin" w:fldLock="1"/>
      </w:r>
      <w:r w:rsidRPr="0008241C">
        <w:rPr>
          <w:sz w:val="22"/>
          <w:szCs w:val="22"/>
        </w:rPr>
        <w:instrText>ADDIN CSL_CITATION {"citationItems":[{"id":"ITEM-1","itemData":{"author":[{"dropping-particle":"","family":"Settele","given":"J.","non-dropping-particle":"","parse-names":false,"suffix":""},{"dropping-particle":"","family":"Scholes","given":"R.","non-dropping-particle":"","parse-names":false,"suffix":""},{"dropping-particle":"","family":"Betts","given":"R.","non-dropping-particle":"","parse-names":false,"suffix":""},{"dropping-particle":"","family":"Bunn","given":"S.","non-dropping-particle":"","parse-names":false,"suffix":""},{"dropping-particle":"","family":"Leadley","given":"P.","non-dropping-particle":"","parse-names":false,"suffix":""},{"dropping-particle":"","family":"Nepstad","given":"D.","non-dropping-particle":"","parse-names":false,"suffix":""},{"dropping-particle":"","family":"Overpeck","given":"J.T.","non-dropping-particle":"","parse-names":false,"suffix":""},{"dropping-particle":"","family":"Taboada","given":"M.A.","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 C.B., V.R. Barros, D.J. Dokken, K.J. Mach, M.D. Mastrandrea, T.E. Bilir, M. Chatterjee, K.L. Ebi, Y.O. Estrada, R.C. Genova, B. Girma, E.S. Kissel, A.N. Levy, S. MacCracken, P.R. Mastrandrea","given":"and L.L. White","non-dropping-particle":"","parse-names":false,"suffix":""}],"id":"ITEM-1","issued":{"date-parts":[["2014"]]},"page":"271-359","publisher":"Cambridge University Press","publisher-place":"Cambridge, United Kingdom and New York, NY, USA","title":"Terrestrial and inland water systems","type":"chapter"},"uris":["http://www.mendeley.com/documents/?uuid=0445bbd2-b137-4498-886f-f90e2c1ce6d7"]}],"mendeley":{"formattedCitation":"(Settele &lt;i&gt;et al.&lt;/i&gt;, 2014)","plainTextFormattedCitation":"(Settele et al., 2014)","previouslyFormattedCitation":"(Settel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ettel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ustained changes and impacts have been observed across a range of elevations and altitudes </w:t>
      </w:r>
      <w:r w:rsidRPr="0008241C">
        <w:rPr>
          <w:sz w:val="22"/>
          <w:szCs w:val="22"/>
        </w:rPr>
        <w:fldChar w:fldCharType="begin" w:fldLock="1"/>
      </w:r>
      <w:r w:rsidRPr="0008241C">
        <w:rPr>
          <w:sz w:val="22"/>
          <w:szCs w:val="22"/>
        </w:rPr>
        <w:instrText>ADDIN CSL_CITATION {"citationItems":[{"id":"ITEM-1","itemData":{"DOI":"10.1175/1520-0442(1999)012&lt;2775:MTTITH&gt;2.0.CO;2","ISBN":"0894-8755","ISSN":"08948755","abstract":"Abstract Analyses of maximum temperature data from 49 stations in Nepal for the period 1971–94 reveal warming trends after 1977 ranging from 0.06° to 0.12°C yr−1 in most of the Middle Mountain and Himalayan regions, while the Siwalik and Terai (southern plains) regions show warming trends less than 0.03°C yr−1. The subset of records (14 stations) extending back to the early 1960s suggests that the recent warming trends were preceded by similar widespread cooling trends. Distributions of seasonal and annual temperature trends show high rates of warming in the high-elevation regions of the country (Middle Mountains and Himalaya), while low warming or even cooling trends were found in the southern regions. This is attributed to the sensitivity of mountainous regions to climate changes. The seasonal temperature trends and spatial distribution of temperature trends also highlight the influence of monsoon circulation. The Kathmandu record, the longest in Nepal (1921–94), shows features similar to temperature tr...","author":[{"dropping-particle":"","family":"Shrestha","given":"Arun B.","non-dropping-particle":"","parse-names":false,"suffix":""},{"dropping-particle":"","family":"Wake","given":"Cameron P.","non-dropping-particle":"","parse-names":false,"suffix":""},{"dropping-particle":"","family":"Mayewski","given":"Paul A.","non-dropping-particle":"","parse-names":false,"suffix":""},{"dropping-particle":"","family":"Dibb","given":"Jack E.","non-dropping-particle":"","parse-names":false,"suffix":""}],"container-title":"Journal of Climate","id":"ITEM-1","issued":{"date-parts":[["1999"]]},"title":"Maximum temperature trends in the Himalaya and its vicinity: An analysis based on temperature records from Nepal for the period 1971-94","type":"article-journal"},"uris":["http://www.mendeley.com/documents/?uuid=e2f1644a-a623-3f14-a17b-03c2c972226e"]},{"id":"ITEM-2","itemData":{"DOI":"10.1093/jpe/rtu035","ISBN":"1752-9921","ISSN":"1752-9921","abstract":" Aims: We investigated the treeline dynamics of two environmentally contrasting areas in the Nepalese Himalaya to address the following questions: (i) Does the timing of establishment of the current treeline differ between the two study areas, and can area-specific treeline developments be identified? (ii) Do recruitment patterns and height growth indicate recent climate-driven treeline advance, following the general prediction for the central Himalayan region, in the two study areas?  Methods: A dry-climate treeline dominated by Pinus wallichiana and a mesic-climate treeline with Abies spectabilis were selected for study. In each area, we sampled the size and age structure of the study species along three elevational transects (20-m wide) from the forest line to the tree species line crossing the treeline. We also sampled treeline trees from within and outside transects to reconstruct past treeline establishment dynamics.  Important Findings: Despite differences in moisture regimes, tree species and recent climate trends, our two study areas showed very similar treeline dynamics over the past six decades. In both areas, the recruitment of treeline trees indicates stationary treelines over the past six decades with the current treelines being dominated by trees that were established around 1990. The mesic area has experienced an overall climatic warming trend, and the stationary Abies treeline is hypothesized to be regulated by non-climatic factors, notably grazing. The dry area has not experienced warming but increased climatic variability and some very cool summers in the recent decades may explain the stationary to weakly receding Pinus treeline, which appears more climatically controlled with decreased recruitment over the past decades and decreased growth towards higher elevations. In both areas, there is a potential for treeline advance, depending on future land use and climate change. Our results highlight the importance of conducting treeline ecotone analyses for several sites or areas, and considering both climatic and non-climatic drivers of the treeline dynamics within each of these areas, for understanding regional treeline dynamics.  ","author":[{"dropping-particle":"","family":"Shrestha","given":"Krishna B","non-dropping-particle":"","parse-names":false,"suffix":""},{"dropping-particle":"","family":"Hofgaard","given":"Annika","non-dropping-particle":"","parse-names":false,"suffix":""},{"dropping-particle":"","family":"Vandvik","given":"Vigdis","non-dropping-particle":"","parse-names":false,"suffix":""}],"container-title":"Journal of Plant Ecology","id":"ITEM-2","issue":"4","issued":{"date-parts":[["2014"]]},"page":"rtu035","title":"Recent treeline dynamics are similar between dry and mesic areas of Nepal, central Himalaya","type":"article-journal","volume":"8"},"uris":["http://www.mendeley.com/documents/?uuid=6b796eb0-f595-4ce2-a504-c7c01f011690"]},{"id":"ITEM-3","itemData":{"DOI":"10.1016/j.japb.2015.08.003","ISSN":"22879544","abstract":"Recent herbarium-based phenology assessments of many plant species have found significant responses to global climate change over the previous century. In this study, we investigate how the flowering phenology of three alpine ginger Roscoea species responses to climate change over the century from 1913 to 2011, by comparing between herbarium-based phenology records and direct flowering observations. According to the observations, flowering onset of the three alpine ginger species occurred either 22 days earlier or was delayed by 8-30 days when comparing the mean peak flowering date between herbarium-based phenology records and direct flowering observations. It is likely that this significant change in flowering onset is due to increased annual minimum and maximum temperatures and mean annual temperature by about 0.053°C per year. Our results also show that flowering time changes occurred due to an increasing winter-spring minimum temperature and monsoon minimum temperature, suggesting that these Roscoea species respond greatly to climate warming resulting in changes on flowering times.","author":[{"dropping-particle":"","family":"Mohandass","given":"Dharmalingam","non-dropping-particle":"","parse-names":false,"suffix":""},{"dropping-particle":"","family":"Zhao","given":"Jian Li","non-dropping-particle":"","parse-names":false,"suffix":""},{"dropping-particle":"","family":"Xia","given":"Yong Mei","non-dropping-particle":"","parse-names":false,"suffix":""},{"dropping-particle":"","family":"Campbell","given":"Mason J.","non-dropping-particle":"","parse-names":false,"suffix":""},{"dropping-particle":"","family":"Li","given":"Qing Jun","non-dropping-particle":"","parse-names":false,"suffix":""}],"container-title":"Journal of Asia-Pacific Biodiversity","id":"ITEM-3","issue":"3","issued":{"date-parts":[["2015"]]},"page":"191-198","publisher":"Elsevier Ltd","title":"Increasing temperature causes flowering onset time changes of alpine ginger Roscoea in the Central Himalayas","type":"article-journal","volume":"8"},"uris":["http://www.mendeley.com/documents/?uuid=a673a63f-709b-4aa1-9228-0f0a64819649"]}],"mendeley":{"formattedCitation":"(Mohandass &lt;i&gt;et al.&lt;/i&gt;, 2015; Arun B. Shrestha &lt;i&gt;et al.&lt;/i&gt;, 1999; K. B. Shrestha &lt;i&gt;et al.&lt;/i&gt;, 2014)","manualFormatting":"(Mohandass, Zhao, &amp; Xia et al., 2015; Shrestha, Hofgaard, &amp; Vandvik, 2014)","plainTextFormattedCitation":"(Mohandass et al., 2015; Arun B. Shrestha et al., 1999; K. B. Shrestha et al., 2014)","previouslyFormattedCitation":"(Mohandass &lt;i&gt;et al.&lt;/i&gt;, 2015; Arun B. Shrestha &lt;i&gt;et al.&lt;/i&gt;, 1999; K. B. Shresth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ohandass </w:t>
      </w:r>
      <w:r w:rsidRPr="0008241C">
        <w:rPr>
          <w:i/>
          <w:noProof/>
          <w:sz w:val="22"/>
          <w:szCs w:val="22"/>
        </w:rPr>
        <w:t>et al.</w:t>
      </w:r>
      <w:r w:rsidRPr="0008241C">
        <w:rPr>
          <w:noProof/>
          <w:sz w:val="22"/>
          <w:szCs w:val="22"/>
        </w:rPr>
        <w:t>, 2015; Shrestha</w:t>
      </w:r>
      <w:r w:rsidRPr="0008241C">
        <w:rPr>
          <w:i/>
          <w:noProof/>
          <w:sz w:val="22"/>
          <w:szCs w:val="22"/>
        </w:rPr>
        <w:t xml:space="preserve"> et al.</w:t>
      </w:r>
      <w:r w:rsidRPr="0008241C">
        <w:rPr>
          <w:noProof/>
          <w:sz w:val="22"/>
          <w:szCs w:val="22"/>
        </w:rPr>
        <w:t>, 2014)</w:t>
      </w:r>
      <w:r w:rsidRPr="0008241C">
        <w:rPr>
          <w:sz w:val="22"/>
          <w:szCs w:val="22"/>
        </w:rPr>
        <w:fldChar w:fldCharType="end"/>
      </w:r>
      <w:r w:rsidRPr="0008241C">
        <w:rPr>
          <w:sz w:val="22"/>
          <w:szCs w:val="22"/>
        </w:rPr>
        <w:t>. For instance, recent studies in the Hindu Kush-Himalayan (HKH) region – a region which stores the largest amount of snow and ice outside the polar regions</w:t>
      </w:r>
      <w:r w:rsidRPr="0008241C" w:rsidDel="007766FB">
        <w:rPr>
          <w:sz w:val="22"/>
          <w:szCs w:val="22"/>
        </w:rPr>
        <w:t xml:space="preserve"> </w:t>
      </w:r>
      <w:r w:rsidRPr="0008241C">
        <w:rPr>
          <w:sz w:val="22"/>
          <w:szCs w:val="22"/>
        </w:rPr>
        <w:t xml:space="preserve">and is informally referred to as ‘the Third Pole’ – have highlighted significant ice mass loss since at least the late twentieth century as a result of long-term warming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mendeley":{"formattedCitation":"(Singh &lt;i&gt;et al.&lt;/i&gt;, 2011)","plainTextFormattedCitation":"(Singh et al., 2011)","previouslyFormattedCitation":"(Singh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Singh </w:t>
      </w:r>
      <w:r w:rsidRPr="0008241C">
        <w:rPr>
          <w:i/>
          <w:noProof/>
          <w:sz w:val="22"/>
          <w:szCs w:val="22"/>
          <w:lang w:val="fr-FR"/>
        </w:rPr>
        <w:t>et al.</w:t>
      </w:r>
      <w:r w:rsidRPr="0008241C">
        <w:rPr>
          <w:noProof/>
          <w:sz w:val="22"/>
          <w:szCs w:val="22"/>
          <w:lang w:val="fr-FR"/>
        </w:rPr>
        <w:t>, 2011)</w:t>
      </w:r>
      <w:r w:rsidRPr="0008241C">
        <w:rPr>
          <w:sz w:val="22"/>
          <w:szCs w:val="22"/>
        </w:rPr>
        <w:fldChar w:fldCharType="end"/>
      </w:r>
      <w:r w:rsidRPr="0008241C">
        <w:rPr>
          <w:sz w:val="22"/>
          <w:szCs w:val="22"/>
        </w:rPr>
        <w:fldChar w:fldCharType="begin" w:fldLock="1"/>
      </w:r>
      <w:r w:rsidRPr="0008241C">
        <w:rPr>
          <w:sz w:val="22"/>
          <w:szCs w:val="22"/>
          <w:lang w:val="fr-FR"/>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mendeley":{"formattedCitation":"(Singh &lt;i&gt;et al.&lt;/i&gt;, 2011)","manualFormatting":", 2011; Bolch et al., 2012; Zhao, Yang, &amp; Yao et al., 2016)","plainTextFormattedCitation":"(Singh et al., 2011)","previouslyFormattedCitation":"(Singh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 2011; Bolch </w:t>
      </w:r>
      <w:r w:rsidRPr="0008241C">
        <w:rPr>
          <w:i/>
          <w:noProof/>
          <w:sz w:val="22"/>
          <w:szCs w:val="22"/>
          <w:lang w:val="fr-FR"/>
        </w:rPr>
        <w:t>et al</w:t>
      </w:r>
      <w:r w:rsidRPr="0008241C">
        <w:rPr>
          <w:noProof/>
          <w:sz w:val="22"/>
          <w:szCs w:val="22"/>
          <w:lang w:val="fr-FR"/>
        </w:rPr>
        <w:t>., 2012; Zhao</w:t>
      </w:r>
      <w:r w:rsidRPr="0008241C">
        <w:rPr>
          <w:i/>
          <w:noProof/>
          <w:sz w:val="22"/>
          <w:szCs w:val="22"/>
          <w:lang w:val="fr-FR"/>
        </w:rPr>
        <w:t xml:space="preserve"> et al.</w:t>
      </w:r>
      <w:r w:rsidRPr="0008241C">
        <w:rPr>
          <w:noProof/>
          <w:sz w:val="22"/>
          <w:szCs w:val="22"/>
          <w:lang w:val="fr-FR"/>
        </w:rPr>
        <w:t>, 2016)</w:t>
      </w:r>
      <w:r w:rsidRPr="0008241C">
        <w:rPr>
          <w:sz w:val="22"/>
          <w:szCs w:val="22"/>
        </w:rPr>
        <w:fldChar w:fldCharType="end"/>
      </w:r>
      <w:r w:rsidRPr="0008241C">
        <w:rPr>
          <w:sz w:val="22"/>
          <w:szCs w:val="22"/>
          <w:lang w:val="fr-FR"/>
        </w:rPr>
        <w:t xml:space="preserve">. </w:t>
      </w:r>
      <w:r w:rsidRPr="0008241C">
        <w:rPr>
          <w:sz w:val="22"/>
          <w:szCs w:val="22"/>
        </w:rPr>
        <w:t xml:space="preserve">Similarly, in the Tien Shan, long-term and pervasive glacier loss since the 1960s has taken place as a result of increasing summer melt </w:t>
      </w:r>
      <w:r w:rsidRPr="0008241C">
        <w:rPr>
          <w:sz w:val="22"/>
          <w:szCs w:val="22"/>
        </w:rPr>
        <w:fldChar w:fldCharType="begin" w:fldLock="1"/>
      </w:r>
      <w:r w:rsidRPr="0008241C">
        <w:rPr>
          <w:sz w:val="22"/>
          <w:szCs w:val="22"/>
        </w:rPr>
        <w:instrText>ADDIN CSL_CITATION {"citationItems":[{"id":"ITEM-1","itemData":{"DOI":"10.1038/ngeo2513","ISSN":"1752-0894","abstract":"Populations in Central Asia are heavily dependent on snow and glacier melt for their water supplies. Changes to the glaciers in the main mountain range in this region, the Tien Shan, have been reported over the past decade. However, reconstructions over longer, multi-decadal timescales and the mechanisms underlying these variations[mdash]both required for reliable future projections[mdash]are not well constrained. Here we use three ensembles of independent approaches based on satellite gravimetry, laser altimetry, and glaciological modelling to estimate the total glacier mass change in the Tien Shan. Results from the three approaches agree well, and allow us to reconstruct a consistent time series of annual mass changes for the past 50 years at the resolution of individual glaciers. We detect marked spatial and temporal variability in mass changes. We estimate the overall decrease in total glacier area and mass from 1961 to 2012 to be 18 [plusmn] 6% and 27 [plusmn] 15%, respectively. These values correspond to a total area loss of 2,960 [plusmn] 1,030[thinsp]km2, and an average glacier mass-change rate of -5.4 [plusmn] 2.8[thinsp]Gt[thinsp]yr-1. We suggest that the decline is driven primarily by summer melt and, possibly, linked to the combined effects of general climatic warming and circulation variability over the north Atlantic and north Pacific.","author":[{"dropping-particle":"","family":"Farinotti","given":"Daniel","non-dropping-particle":"","parse-names":false,"suffix":""},{"dropping-particle":"","family":"Longuevergne","given":"Laurent","non-dropping-particle":"","parse-names":false,"suffix":""},{"dropping-particle":"","family":"Moholdt","given":"Geir","non-dropping-particle":"","parse-names":false,"suffix":""},{"dropping-particle":"","family":"Duethmann","given":"Doris","non-dropping-particle":"","parse-names":false,"suffix":""},{"dropping-particle":"","family":"Mölg","given":"Thomas","non-dropping-particle":"","parse-names":false,"suffix":""},{"dropping-particle":"","family":"Bolch","given":"Tobias","non-dropping-particle":"","parse-names":false,"suffix":""},{"dropping-particle":"","family":"Vorogushyn","given":"Sergiy","non-dropping-particle":"","parse-names":false,"suffix":""},{"dropping-particle":"","family":"Güntner","given":"Andreas","non-dropping-particle":"","parse-names":false,"suffix":""}],"container-title":"Nature Geoscience","id":"ITEM-1","issue":"9","issued":{"date-parts":[["2015"]]},"note":"NULL","page":"716-722","title":"Substantial glacier mass loss in the Tien Shan over the past 50 years","type":"article-journal","volume":"8"},"uris":["http://www.mendeley.com/documents/?uuid=6e27f731-78a8-44b9-b2b5-2432e284b9f9"]}],"mendeley":{"formattedCitation":"(Farinotti &lt;i&gt;et al.&lt;/i&gt;, 2015)","plainTextFormattedCitation":"(Farinotti et al., 2015)","previouslyFormattedCitation":"(Farinott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Farinott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60C5C642" w14:textId="77777777" w:rsidR="00A01204" w:rsidRPr="0008241C" w:rsidRDefault="00A01204" w:rsidP="00A01204">
      <w:pPr>
        <w:rPr>
          <w:sz w:val="22"/>
          <w:szCs w:val="22"/>
        </w:rPr>
      </w:pPr>
    </w:p>
    <w:p w14:paraId="1E53BB07" w14:textId="77777777" w:rsidR="00A01204" w:rsidRPr="0008241C" w:rsidRDefault="00A01204" w:rsidP="00A01204">
      <w:pPr>
        <w:rPr>
          <w:sz w:val="22"/>
          <w:szCs w:val="22"/>
          <w:lang w:eastAsia="ja-JP"/>
        </w:rPr>
      </w:pPr>
      <w:r w:rsidRPr="0008241C">
        <w:rPr>
          <w:sz w:val="22"/>
          <w:szCs w:val="22"/>
          <w:lang w:eastAsia="ja-JP"/>
        </w:rPr>
        <w:t xml:space="preserve">Projected climate changes across the Asia-Pacific region are expected to have substantial impacts on biodiversity and ecosystems. In some parts of the Asia-Pacific region, increases in summer temperatures and/or precipitation has been linked to increasing shrub dominance, with a shift to species less palatable to herbivores </w:t>
      </w:r>
      <w:r w:rsidRPr="0008241C">
        <w:rPr>
          <w:sz w:val="22"/>
          <w:szCs w:val="22"/>
          <w:lang w:eastAsia="ja-JP"/>
        </w:rPr>
        <w:fldChar w:fldCharType="begin" w:fldLock="1"/>
      </w:r>
      <w:r w:rsidRPr="0008241C">
        <w:rPr>
          <w:sz w:val="22"/>
          <w:szCs w:val="22"/>
          <w:lang w:eastAsia="ja-JP"/>
        </w:rPr>
        <w:instrText>ADDIN CSL_CITATION {"citationItems":[{"id":"ITEM-1","itemData":{"DOI":"10.1007/s10669-004-4803-z","ISSN":"1573-2991","abstract":"Effect of grazing and changing climate on vegetation composition of alpine pasture at Tungnath, Garhwal Himalaya was observed. Growth form pattern and phytosociological attributes were analyzed during 1988 under grazed (exposed to extensive grazing) and ungrazed (protected from grazing) conditions. These observations were repeated during 1998. It was observed that number of early growing species and long vegetative growth cycle species had increased at both sites in 1998 in comparison to 1988. Further, some species, viz., Poa alpina, Polygonum spp., Ranunculus hirtellus, Anemone spp., are predominantly found near the timberline-subalpine region. These species are less palatable and were present at both sites with higher dominance (TBC) and niche width in 1998 indicating wide distribution of the species along an altitudinal gradient. These observations indicated the migration of these species towards upper slopes of alpine. Species diversity was also higher after ten years. However, it is clear that climatic changes alone are not responsible for these vegetational shifts. In fact, human-induced changes are the main reason for habitat destruction and changes in vegetation composition of the alpine region of Garhwal Himalaya. Before final conclusions can be made, long-term studies on vegetation composition and changes are needed, especially in Himalayan region.","author":[{"dropping-particle":"","family":"Nautiyal","given":"M C","non-dropping-particle":"","parse-names":false,"suffix":""},{"dropping-particle":"","family":"Nautiyal","given":"B P","non-dropping-particle":"","parse-names":false,"suffix":""},{"dropping-particle":"","family":"Prakash","given":"Vinay","non-dropping-particle":"","parse-names":false,"suffix":""}],"container-title":"Environmentalist","id":"ITEM-1","issue":"2","issued":{"date-parts":[["2004"]]},"page":"125-134","title":"Effect of Grazing and Climatic Changes on Alpine Vegetation of Tungnath, Garhwal Himalaya, India","type":"article-journal","volume":"24"},"uris":["http://www.mendeley.com/documents/?uuid=495a6402-7105-49ce-b271-309eef822556"]},{"id":"ITEM-2","itemData":{"DOI":"10.1016/j.biocon.2012.07.026","ISBN":"0006-3207","ISSN":"00063207","abstract":"Worldwide, changing climates and land use practices are escalating woody-plants encroachment into grasslands, reducing biodiversity and altering ecosystem functions. The loss of alpine grasslands is a major conservation concern as they harbor many rare and endemic species. Alpine meadows in Northwest Yunnan, China, represent a global biodiversity hotspot with high species richness, beta diversity, and endemism. Shrubs have expanded greatly in the region and threaten alpine meadow biodiversity. To measure rates of meadow loss due to shrub encroachment and identify its mechanisms, we reconstructed alpine land cover, climate, and land use change from 1950 to 2009 across Northwest Yunnan using satellite data, ground surveys, and interviews. Between 1990 and 2009, at least 39% of the alpine meadows converted to woody shrubs. The patterns of change suggest that a regime shift is occurring. Despite multiple perturbations to the climate and land use systems starting in the 1950s, alpine meadows remained resilient to shrub expansion until the late 1980s. Shrublands rapidly expanded then due to feedback mechanisms involving climate, woody cover, and grazing. Fire may no longer be an effective tool for controlling shrub expansion. This regime shift threatens both endemic meadow biodiversity and local livelihoods. More generally, these trends serve as a warning sign for the greater Himalayan region where similar vegetation changes could greatly affect livelihoods, hydrology, and climate. © 2012 Elsevier Ltd.","author":[{"dropping-particle":"","family":"Brandt","given":"Jodi S.","non-dropping-particle":"","parse-names":false,"suffix":""},{"dropping-particle":"","family":"Haynes","given":"Michelle A.","non-dropping-particle":"","parse-names":false,"suffix":""},{"dropping-particle":"","family":"Kuemmerle","given":"Tobias","non-dropping-particle":"","parse-names":false,"suffix":""},{"dropping-particle":"","family":"Waller","given":"Donald M.","non-dropping-particle":"","parse-names":false,"suffix":""},{"dropping-particle":"","family":"Radeloff","given":"Volker C.","non-dropping-particle":"","parse-names":false,"suffix":""}],"container-title":"Biological Conservation","id":"ITEM-2","issued":{"date-parts":[["2013"]]},"page":"116-127","publisher":"Elsevier Ltd","title":"Regime shift on the roof of the world: Alpine meadows converting to shrublands in the southern Himalayas","type":"article-journal","volume":"158"},"uris":["http://www.mendeley.com/documents/?uuid=a07bd839-85fa-477b-8161-e23fd2ee2772"]},{"id":"ITEM-3","itemData":{"DOI":"10.1088/1748-9326/8/1/015035","ISBN":"1748-9326","ISSN":"1748-9326","abstract":"Recent expansion of tall shrubs in Low Arctic tundra is widely seen as a response to climate warming, but shrubification is not occurring as a simple function of regional climate trends. We show that establishment of tall alder (Alnus) is strongly facilitated by small, widely distributed cryogenic disturbances associated with patterned-ground landscapes. We identified expanding and newly established shrub stands at two northwest Siberian sites and observed that virtually all new shrubs occurred on bare microsites (‘circles’) that were disturbed by frost-heave. Frost-heave associated with circles is a widespread, annual phenomenon that maintains mosaics of mineral seedbeds with warm soils and few competitors that are immediately available to shrubs during favorable climatic periods. Circle facilitation of alder recruitment also plausibly explains the development of shrublands in which alders are regularly spaced. We conclude that alder abundance and extent have increased rapidly in the northwest Siberian Low Arctic since at least the mid-20th century, despite a lack of summer warming in recent decades. Our results are consistent with findings in the North American Arctic which emphasize that the responsiveness of Low Arctic landscapes to climate change is largely determined by the frequency and extent of disturbance processes that create mineral-rich seedbeds favorable for tall shrub recruitment. Northwest Siberia has high potential for continued expansion of tall shrubs and concomitant changes to ecosystem function, due to the widespread distribution of patterned-ground landscapes.","author":[{"dropping-particle":"V","family":"Frost","given":"Gerald","non-dropping-particle":"","parse-names":false,"suffix":""},{"dropping-particle":"","family":"Epstein","given":"Howard E","non-dropping-particle":"","parse-names":false,"suffix":""},{"dropping-particle":"","family":"Walker","given":"Donald a","non-dropping-particle":"","parse-names":false,"suffix":""},{"dropping-particle":"","family":"Matyshak","given":"Georgiy","non-dropping-particle":"","parse-names":false,"suffix":""},{"dropping-particle":"","family":"Ermokhina","given":"Ksenia","non-dropping-particle":"","parse-names":false,"suffix":""}],"container-title":"Environmental Research Letters","id":"ITEM-3","issue":"1","issued":{"date-parts":[["2013"]]},"note":"NULL","page":"015035","title":"Patterned-ground facilitates shrub expansion in Low Arctic tundra","type":"article-journal","volume":"8"},"uris":["http://www.mendeley.com/documents/?uuid=98d6e0c0-2d10-495b-b387-c25dd8150f1e"]},{"id":"ITEM-4","itemData":{"DOI":"10.1111/gcb.12406","ISSN":"1365-2486","author":[{"dropping-particle":"V","family":"Frost","given":"Gerald","non-dropping-particle":"","parse-names":false,"suffix":""},{"dropping-particle":"","family":"Epstein","given":"Howard E","non-dropping-particle":"","parse-names":false,"suffix":""}],"container-title":"Global Change Biology","id":"ITEM-4","issue":"4","issued":{"date-parts":[["2014","4","1"]]},"page":"1264-1277","title":"Tall shrub and tree expansion in Siberian tundra ecotones since the 1960s","type":"article-journal","volume":"20"},"uris":["http://www.mendeley.com/documents/?uuid=fdaf91ff-b4da-4244-ab64-34a9b98bd871"]},{"id":"ITEM-5","itemData":{"ISSN":"1758-678X","author":[{"dropping-particle":"","family":"Myers-Smith","given":"Isla H","non-dropping-particle":"","parse-names":false,"suffix":""},{"dropping-particle":"","family":"Elmendorf","given":"Sarah C","non-dropping-particle":"","parse-names":false,"suffix":""},{"dropping-particle":"","family":"Beck","given":"Pieter S A","non-dropping-particle":"","parse-names":false,"suffix":""},{"dropping-particle":"","family":"Wilmking","given":"Martin","non-dropping-particle":"","parse-names":false,"suffix":""},{"dropping-particle":"","family":"Hallinger","given":"Martin","non-dropping-particle":"","parse-names":false,"suffix":""},{"dropping-particle":"","family":"Blok","given":"Daan","non-dropping-particle":"","parse-names":false,"suffix":""},{"dropping-particle":"","family":"Tape","given":"Ken D","non-dropping-particle":"","parse-names":false,"suffix":""},{"dropping-particle":"","family":"Rayback","given":"Shelly A","non-dropping-particle":"","parse-names":false,"suffix":""},{"dropping-particle":"","family":"Macias-Fauria","given":"Marc","non-dropping-particle":"","parse-names":false,"suffix":""},{"dropping-particle":"","family":"Forbes","given":"Bruce C","non-dropping-particle":"","parse-names":false,"suffix":""},{"dropping-particle":"","family":"Speed","given":"James D M","non-dropping-particle":"","parse-names":false,"suffix":""},{"dropping-particle":"","family":"Boulanger-Lapointe","given":"Noemie","non-dropping-particle":"","parse-names":false,"suffix":""},{"dropping-particle":"","family":"Rixen","given":"Christian","non-dropping-particle":"","parse-names":false,"suffix":""},{"dropping-particle":"","family":"Levesque","given":"Esther","non-dropping-particle":"","parse-names":false,"suffix":""},{"dropping-particle":"","family":"Schmidt","given":"Niels Martin","non-dropping-particle":"","parse-names":false,"suffix":""},{"dropping-particle":"","family":"Baittinger","given":"Claudia","non-dropping-particle":"","parse-names":false,"suffix":""},{"dropping-particle":"","family":"Trant","given":"Andrew J","non-dropping-particle":"","parse-names":false,"suffix":""},{"dropping-particle":"","family":"Hermanutz","given":"Luise","non-dropping-particle":"","parse-names":false,"suffix":""},{"dropping-particle":"","family":"Collier","given":"Laura Siegwart","non-dropping-particle":"","parse-names":false,"suffix":""},{"dropping-particle":"","family":"Dawes","given":"Melissa A","non-dropping-particle":"","parse-names":false,"suffix":""},{"dropping-particle":"","family":"Lantz","given":"Trevor C","non-dropping-particle":"","parse-names":false,"suffix":""},{"dropping-particle":"","family":"Weijers","given":"Stef","non-dropping-particle":"","parse-names":false,"suffix":""},{"dropping-particle":"","family":"Jorgensen","given":"Rasmus Halfdan","non-dropping-particle":"","parse-names":false,"suffix":""},{"dropping-particle":"","family":"Buchwal","given":"Agata","non-dropping-particle":"","parse-names":false,"suffix":""},{"dropping-particle":"","family":"Buras","given":"Allan","non-dropping-particle":"","parse-names":false,"suffix":""},{"dropping-particle":"","family":"Naito","given":"Adam T","non-dropping-particle":"","parse-names":false,"suffix":""},{"dropping-particle":"","family":"Ravolainen","given":"Virve","non-dropping-particle":"","parse-names":false,"suffix":""},{"dropping-particle":"","family":"Schaepman-Strub","given":"Gabriela","non-dropping-particle":"","parse-names":false,"suffix":""},{"dropping-particle":"","family":"Wheeler","given":"Julia A","non-dropping-particle":"","parse-names":false,"suffix":""},{"dropping-particle":"","family":"Wipf","given":"Sonja","non-dropping-particle":"","parse-names":false,"suffix":""},{"dropping-particle":"","family":"Guay","given":"Kevin C","non-dropping-particle":"","parse-names":false,"suffix":""},{"dropping-particle":"","family":"Hik","given":"David S","non-dropping-particle":"","parse-names":false,"suffix":""},{"dropping-particle":"","family":"Vellend","given":"Mark","non-dropping-particle":"","parse-names":false,"suffix":""}],"container-title":"Nature Clim. Change","id":"ITEM-5","issue":"9","issued":{"date-parts":[["2015","9"]]},"page":"887-891","publisher":"Nature Publishing Group","title":"Climate sensitivity of shrub growth across the tundra biome","type":"article-journal","volume":"5"},"uris":["http://www.mendeley.com/documents/?uuid=a65cb25e-de37-4b18-a83b-13fda9fa0aec"]}],"mendeley":{"formattedCitation":"(Brandt &lt;i&gt;et al.&lt;/i&gt;, 2013; Frost &lt;i&gt;et al.&lt;/i&gt;, 2013; Frost &amp; Epstein, 2014; Myers-Smith &lt;i&gt;et al.&lt;/i&gt;, 2015; Nautiyal &lt;i&gt;et al.&lt;/i&gt;, 2004)","plainTextFormattedCitation":"(Brandt et al., 2013; Frost et al., 2013; Frost &amp; Epstein, 2014; Myers-Smith et al., 2015; Nautiyal et al., 2004)","previouslyFormattedCitation":"(Brandt &lt;i&gt;et al.&lt;/i&gt;, 2013; Frost &lt;i&gt;et al.&lt;/i&gt;, 2013; Frost &amp; Epstein, 2014; Myers-Smith &lt;i&gt;et al.&lt;/i&gt;, 2015; Nautiyal &lt;i&gt;et al.&lt;/i&gt;, 2004)"},"properties":{"noteIndex":0},"schema":"https://github.com/citation-style-language/schema/raw/master/csl-citation.json"}</w:instrText>
      </w:r>
      <w:r w:rsidRPr="0008241C">
        <w:rPr>
          <w:sz w:val="22"/>
          <w:szCs w:val="22"/>
          <w:lang w:eastAsia="ja-JP"/>
        </w:rPr>
        <w:fldChar w:fldCharType="separate"/>
      </w:r>
      <w:r w:rsidRPr="0008241C">
        <w:rPr>
          <w:noProof/>
          <w:sz w:val="22"/>
          <w:szCs w:val="22"/>
          <w:lang w:val="fr-FR" w:eastAsia="ja-JP"/>
        </w:rPr>
        <w:t xml:space="preserve">(Brandt </w:t>
      </w:r>
      <w:r w:rsidRPr="0008241C">
        <w:rPr>
          <w:i/>
          <w:noProof/>
          <w:sz w:val="22"/>
          <w:szCs w:val="22"/>
          <w:lang w:val="fr-FR" w:eastAsia="ja-JP"/>
        </w:rPr>
        <w:t>et al.</w:t>
      </w:r>
      <w:r w:rsidRPr="0008241C">
        <w:rPr>
          <w:noProof/>
          <w:sz w:val="22"/>
          <w:szCs w:val="22"/>
          <w:lang w:val="fr-FR" w:eastAsia="ja-JP"/>
        </w:rPr>
        <w:t xml:space="preserve">, 2013; Frost </w:t>
      </w:r>
      <w:r w:rsidRPr="0008241C">
        <w:rPr>
          <w:i/>
          <w:noProof/>
          <w:sz w:val="22"/>
          <w:szCs w:val="22"/>
          <w:lang w:val="fr-FR" w:eastAsia="ja-JP"/>
        </w:rPr>
        <w:t>et al.</w:t>
      </w:r>
      <w:r w:rsidRPr="0008241C">
        <w:rPr>
          <w:noProof/>
          <w:sz w:val="22"/>
          <w:szCs w:val="22"/>
          <w:lang w:val="fr-FR" w:eastAsia="ja-JP"/>
        </w:rPr>
        <w:t xml:space="preserve">, 2013; Frost &amp; Epstein, 2014; Myers-Smith </w:t>
      </w:r>
      <w:r w:rsidRPr="0008241C">
        <w:rPr>
          <w:i/>
          <w:noProof/>
          <w:sz w:val="22"/>
          <w:szCs w:val="22"/>
          <w:lang w:val="fr-FR" w:eastAsia="ja-JP"/>
        </w:rPr>
        <w:t>et al.</w:t>
      </w:r>
      <w:r w:rsidRPr="0008241C">
        <w:rPr>
          <w:noProof/>
          <w:sz w:val="22"/>
          <w:szCs w:val="22"/>
          <w:lang w:val="fr-FR" w:eastAsia="ja-JP"/>
        </w:rPr>
        <w:t xml:space="preserve">, 2015; Nautiyal </w:t>
      </w:r>
      <w:r w:rsidRPr="0008241C">
        <w:rPr>
          <w:i/>
          <w:noProof/>
          <w:sz w:val="22"/>
          <w:szCs w:val="22"/>
          <w:lang w:val="fr-FR" w:eastAsia="ja-JP"/>
        </w:rPr>
        <w:t>et al.</w:t>
      </w:r>
      <w:r w:rsidRPr="0008241C">
        <w:rPr>
          <w:noProof/>
          <w:sz w:val="22"/>
          <w:szCs w:val="22"/>
          <w:lang w:val="fr-FR" w:eastAsia="ja-JP"/>
        </w:rPr>
        <w:t>, 2004)</w:t>
      </w:r>
      <w:r w:rsidRPr="0008241C">
        <w:rPr>
          <w:sz w:val="22"/>
          <w:szCs w:val="22"/>
          <w:lang w:eastAsia="ja-JP"/>
        </w:rPr>
        <w:fldChar w:fldCharType="end"/>
      </w:r>
      <w:r w:rsidRPr="0008241C">
        <w:rPr>
          <w:sz w:val="22"/>
          <w:szCs w:val="22"/>
          <w:lang w:val="fr-FR" w:eastAsia="ja-JP"/>
        </w:rPr>
        <w:t xml:space="preserve">. </w:t>
      </w:r>
      <w:r w:rsidRPr="0008241C">
        <w:rPr>
          <w:sz w:val="22"/>
          <w:szCs w:val="22"/>
          <w:lang w:eastAsia="ja-JP"/>
        </w:rPr>
        <w:t xml:space="preserve">Decreasing snow cover and increased summer rainfall is likely to lead to changing alpine plant community composition, especially in snow-bed and cushion fields communities, resulting in increasing rates of soil eros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Halloy","given":"Stephan R P","non-dropping-particle":"","parse-names":false,"suffix":""},{"dropping-particle":"","family":"Mark","given":"Alan F","non-dropping-particle":"","parse-names":false,"suffix":""}],"container-title":"Arctic, Antarctic and Alpine Research","id":"ITEM-1","issue":"2","issued":{"date-parts":[["2003"]]},"page":"248-254","title":"Climate-Change Effects on Alpine Plant A New Zealand Biodiversity : on Quantifying the Threat Perspective","type":"article-journal","volume":"35"},"uris":["http://www.mendeley.com/documents/?uuid=ab396466-eaca-4e09-9000-40ab41e2d6ac"]}],"mendeley":{"formattedCitation":"(Halloy &amp; Mark, 2003)","manualFormatting":"(Halloy &amp; Mark, 2003","plainTextFormattedCitation":"(Halloy &amp; Mark, 2003)","previouslyFormattedCitation":"(Halloy &amp; Mark, 200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Halloy &amp; Mark, 2003</w:t>
      </w:r>
      <w:r w:rsidRPr="0008241C">
        <w:rPr>
          <w:sz w:val="22"/>
          <w:szCs w:val="22"/>
          <w:lang w:eastAsia="ja-JP"/>
        </w:rPr>
        <w:fldChar w:fldCharType="end"/>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abstract":"Global average temperature increase during the last century has induced species geographic range shifts and extinctions. Montane floras, in particular, are highly sensitive to climate change and mountains serve as suitable observation sites for tracing climate-induced biological response. The Himalaya constitute an important global biodiversity hotspot, yet studies on species’ response to climate change from this region are lacking. Here we use historical (1849–50) and the recent (2007–2010) data on temperature and endemic species’ elevational ranges to perform a correlative study in the two alpine valleys of Sikkim. We show that the ongoing warming in the alpine Sikkim Himalaya has transformed the plant assemblages. This study lends support to the hypothesis that changing climate is causing species distribution changes. We provide first evidence of warmer winters in the region compared to the last two centuries, with mean temperatures of the warmest and the coldest months may have increased by 0.76±0.25°C and 3.65±2°C, respectively. Warming-driven geographical range shifts were recorded in 87% of 124 endemic plant species studied in the region; upper range extensions of species have resulted in increased species richness in the upper alpine zone, compared to the 19th century. We recorded a shift of 23–998 m in species’ upper elevation limit and a mean upward displacement rate of 27.53±22.04 m/decade in the present study. We infer that the present-day plant assemblages and community structure in the Himalaya is substantially different from the last century and is, therefore, in a state of flux under the impact of warming. The continued trend of warming is likely to result in ongoing elevational range contractions and eventually, species extinctions, particularly at mountaintops.","author":[{"dropping-particle":"","family":"Telwala","given":"Yasmeen","non-dropping-particle":"","parse-names":false,"suffix":""},{"dropping-particle":"","family":"Brook","given":"Barry W","non-dropping-particle":"","parse-names":false,"suffix":""},{"dropping-particle":"","family":"Manish","given":"Kumar","non-dropping-particle":"","parse-names":false,"suffix":""},{"dropping-particle":"","family":"Pandit","given":"Maharaj K","non-dropping-particle":"","parse-names":false,"suffix":""}],"container-title":"PLOS ONE","id":"ITEM-1","issue":"2","issued":{"date-parts":[["2013","2","20"]]},"page":"e57103","publisher":"Public Library of Science","title":"Climate-Induced Elevational Range Shifts and Increase in Plant Species Richness in a Himalayan Biodiversity Epicentre","type":"article-journal","volume":"8"},"uris":["http://www.mendeley.com/documents/?uuid=9357d6c3-2be4-4c84-9565-af08bcdbeb3a"]}],"mendeley":{"formattedCitation":"(Telwala &lt;i&gt;et al.&lt;/i&gt;, 2013)","manualFormatting":"Telwala et al., 2013)","plainTextFormattedCitation":"(Telwala et al., 2013)","previouslyFormattedCitation":"(Telwala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Telwala </w:t>
      </w:r>
      <w:r w:rsidRPr="0008241C">
        <w:rPr>
          <w:i/>
          <w:noProof/>
          <w:sz w:val="22"/>
          <w:szCs w:val="22"/>
          <w:lang w:eastAsia="ja-JP"/>
        </w:rPr>
        <w:t>et al</w:t>
      </w:r>
      <w:r w:rsidRPr="0008241C">
        <w:rPr>
          <w:noProof/>
          <w:sz w:val="22"/>
          <w:szCs w:val="22"/>
          <w:lang w:eastAsia="ja-JP"/>
        </w:rPr>
        <w:t>., 2013)</w:t>
      </w:r>
      <w:r w:rsidRPr="0008241C">
        <w:rPr>
          <w:sz w:val="22"/>
          <w:szCs w:val="22"/>
          <w:lang w:eastAsia="ja-JP"/>
        </w:rPr>
        <w:fldChar w:fldCharType="end"/>
      </w:r>
      <w:r w:rsidRPr="0008241C">
        <w:rPr>
          <w:sz w:val="22"/>
          <w:szCs w:val="22"/>
          <w:lang w:eastAsia="ja-JP"/>
        </w:rPr>
        <w:t xml:space="preserve">. Permafrost thawing in alpine zones and loss of grasslands and wetlands may </w:t>
      </w:r>
      <w:r w:rsidRPr="0008241C">
        <w:rPr>
          <w:sz w:val="22"/>
          <w:szCs w:val="22"/>
          <w:lang w:eastAsia="ja-JP"/>
        </w:rPr>
        <w:lastRenderedPageBreak/>
        <w:t xml:space="preserve">lead to decreasing reflectance (albedo) and increasing greenhouse gas emissions </w:t>
      </w:r>
      <w:r w:rsidRPr="0008241C">
        <w:rPr>
          <w:sz w:val="22"/>
          <w:szCs w:val="22"/>
          <w:lang w:eastAsia="ja-JP"/>
        </w:rPr>
        <w:fldChar w:fldCharType="begin" w:fldLock="1"/>
      </w:r>
      <w:r w:rsidRPr="0008241C">
        <w:rPr>
          <w:sz w:val="22"/>
          <w:szCs w:val="22"/>
          <w:lang w:eastAsia="ja-JP"/>
        </w:rPr>
        <w:instrText>ADDIN CSL_CITATION {"citationItems":[{"id":"ITEM-1","itemData":{"DOI":"10.1111/gcb.12277","ISSN":"13541013","author":[{"dropping-particle":"","family":"Chen","given":"Huai","non-dropping-particle":"","parse-names":false,"suffix":""},{"dropping-particle":"","family":"Zhu","given":"Qiuan","non-dropping-particle":"","parse-names":false,"suffix":""},{"dropping-particle":"","family":"Peng","given":"Changhui","non-dropping-particle":"","parse-names":false,"suffix":""},{"dropping-particle":"","family":"Wu","given":"Ning","non-dropping-particle":"","parse-names":false,"suffix":""},{"dropping-particle":"","family":"Wang","given":"Yanfen","non-dropping-particle":"","parse-names":false,"suffix":""},{"dropping-particle":"","family":"Fang","given":"Xiuqing","non-dropping-particle":"","parse-names":false,"suffix":""},{"dropping-particle":"","family":"Gao","given":"Yongheng","non-dropping-particle":"","parse-names":false,"suffix":""},{"dropping-particle":"","family":"Zhu","given":"Dan","non-dropping-particle":"","parse-names":false,"suffix":""},{"dropping-particle":"","family":"Yang","given":"Gang","non-dropping-particle":"","parse-names":false,"suffix":""},{"dropping-particle":"","family":"Tian","given":"Jianqing","non-dropping-particle":"","parse-names":false,"suffix":""},{"dropping-particle":"","family":"Kang","given":"Xiaoming","non-dropping-particle":"","parse-names":false,"suffix":""},{"dropping-particle":"","family":"Piao","given":"Shilong","non-dropping-particle":"","parse-names":false,"suffix":""},{"dropping-particle":"","family":"Ouyang","given":"Hua","non-dropping-particle":"","parse-names":false,"suffix":""},{"dropping-particle":"","family":"Xiang","given":"Wenhua","non-dropping-particle":"","parse-names":false,"suffix":""},{"dropping-particle":"","family":"Luo","given":"Zhibin","non-dropping-particle":"","parse-names":false,"suffix":""},{"dropping-particle":"","family":"Jiang","given":"Hong","non-dropping-particle":"","parse-names":false,"suffix":""},{"dropping-particle":"","family":"Song","given":"Xingzhang","non-dropping-particle":"","parse-names":false,"suffix":""},{"dropping-particle":"","family":"Zhang","given":"Yao","non-dropping-particle":"","parse-names":false,"suffix":""},{"dropping-particle":"","family":"Yu","given":"Guirui","non-dropping-particle":"","parse-names":false,"suffix":""},{"dropping-particle":"","family":"Zhao","given":"Xinquan","non-dropping-particle":"","parse-names":false,"suffix":""},{"dropping-particle":"","family":"Gong","given":"Peng","non-dropping-particle":"","parse-names":false,"suffix":""},{"dropping-particle":"","family":"Yao","given":"Tandong","non-dropping-particle":"","parse-names":false,"suffix":""},{"dropping-particle":"","family":"Wu","given":"Jianghua","non-dropping-particle":"","parse-names":false,"suffix":""}],"container-title":"Global Change Biology","id":"ITEM-1","issue":"10","issued":{"date-parts":[["2013","10"]]},"note":"NULL","page":"2940-2955","title":"The impacts of climate change and human activities on biogeochemical cycles on the Qinghai-Tibetan Plateau","type":"article-journal","volume":"19"},"uris":["http://www.mendeley.com/documents/?uuid=9dc9b6b4-aa8b-48e5-8bf5-291d7367fd81"]}],"mendeley":{"formattedCitation":"(Huai Chen &lt;i&gt;et al.&lt;/i&gt;, 2013)","manualFormatting":"(Chen et al., 2013; Myers-Smith et al., 2015)","plainTextFormattedCitation":"(Huai Chen et al., 2013)","previouslyFormattedCitation":"(Huai Chen &lt;i&gt;et al.&lt;/i&gt;,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Chen </w:t>
      </w:r>
      <w:r w:rsidRPr="0008241C">
        <w:rPr>
          <w:i/>
          <w:noProof/>
          <w:sz w:val="22"/>
          <w:szCs w:val="22"/>
          <w:lang w:eastAsia="ja-JP"/>
        </w:rPr>
        <w:t>et al</w:t>
      </w:r>
      <w:r w:rsidRPr="0008241C">
        <w:rPr>
          <w:noProof/>
          <w:sz w:val="22"/>
          <w:szCs w:val="22"/>
          <w:lang w:eastAsia="ja-JP"/>
        </w:rPr>
        <w:t xml:space="preserve">., 2013; Myers-Smith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amplifying future change </w:t>
      </w:r>
      <w:r w:rsidRPr="0008241C">
        <w:rPr>
          <w:sz w:val="22"/>
          <w:szCs w:val="22"/>
          <w:lang w:eastAsia="ja-JP"/>
        </w:rPr>
        <w:fldChar w:fldCharType="begin" w:fldLock="1"/>
      </w:r>
      <w:r w:rsidRPr="0008241C">
        <w:rPr>
          <w:sz w:val="22"/>
          <w:szCs w:val="22"/>
          <w:lang w:eastAsia="ja-JP"/>
        </w:rPr>
        <w:instrText>ADDIN CSL_CITATION {"citationItems":[{"id":"ITEM-1","itemData":{"DOI":"10.1016/j.catena.2016.08.035","ISBN":"0341-8162","ISSN":"03418162","abstract":"Permafrost soils store enormous quantities of organic carbon. Especially on the alpine Qinghai-Tibet Plateau, global warming induces strong permafrost thawing, which strengthens the microbial decomposition of organic carbon and the emission of the greenhouse gas carbon dioxide (CO2). Enhanced respiration rates may intensify climate warming in turn, but the magnitude of future CO2 emissions from this data-scarce region in a changing climate remains highly uncertain. Here, we aim at an area-wide estimation of future potential CO2 emissions for the permafrost region on the Qinghai-Tibet Plateau as key region for climate change studies due to its size and sensitiveness. We calculated four potential soil respiration scenarios for 2050 and 2070 each. Using a regression model, results from laboratory experiments and C stock estimations from other studies, we provide an approximation of total potential soil CO2 emissions on a regional scale ranging from 737.90 g CO2 m−2 y−1–4224.77 g CO2 m−2 y−1. Our calculations as first estimate of thawing-induced CO2 emissions (51.23 g CO2 m−2 y−1–3002.82 g CO2 m−2 y−1) from permafrost soils of the Qinghai-Tibet Plateau under global warming appear to be consistent to measurements of C loss from thawing permafrost soils measured within other studies. Thawing-induced soil CO2 emissions from permafrost soils with a organic C content ranging from 2.42 g C kg−1 to 425.23 g C kg−1 increase general soil respiration by at least about one third on average at a temperature of 5 °C. Differences between scenarios remain &lt; 1% and thawing-induced CO2 emissions generally decrease over time comparing 2015, 2050 and 2070. With this spatial approximation at a regional scale, a first area-wide estimate of potential CO2 emissions for 2050 and 2070 from permafrost soils of the Qinghai-Tibet Plateau is provided. This offers support of assessing potential area-specific greenhouse gas emissions and more differentiated climate change models.","author":[{"dropping-particle":"","family":"Bosch","given":"Anna","non-dropping-particle":"","parse-names":false,"suffix":""},{"dropping-particle":"","family":"Schmidt","given":"Karsten","non-dropping-particle":"","parse-names":false,"suffix":""},{"dropping-particle":"","family":"He","given":"Jin Sheng","non-dropping-particle":"","parse-names":false,"suffix":""},{"dropping-particle":"","family":"Doerfer","given":"Corina","non-dropping-particle":"","parse-names":false,"suffix":""},{"dropping-particle":"","family":"Scholten","given":"Thomas","non-dropping-particle":"","parse-names":false,"suffix":""}],"container-title":"Catena","id":"ITEM-1","issued":{"date-parts":[["2017"]]},"page":"221-231","publisher":"Elsevier B.V.","title":"Potential CO2 emissions from defrosting permafrost soils of the Qinghai-Tibet Plateau under different scenarios of climate change in 2050 and 2070","type":"article-journal","volume":"149"},"uris":["http://www.mendeley.com/documents/?uuid=b75efaa1-19d5-463b-9007-b10b7d7492f8"]}],"mendeley":{"formattedCitation":"(Bosch &lt;i&gt;et al.&lt;/i&gt;, 2017)","plainTextFormattedCitation":"(Bosch et al., 2017)","previouslyFormattedCitation":"(Bosch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Bosch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although a recent study has suggested that increased vegetation growth may result in an increase in the soil carbon stock </w:t>
      </w:r>
      <w:r w:rsidRPr="0008241C">
        <w:rPr>
          <w:sz w:val="22"/>
          <w:szCs w:val="22"/>
          <w:lang w:eastAsia="ja-JP"/>
        </w:rPr>
        <w:fldChar w:fldCharType="begin" w:fldLock="1"/>
      </w:r>
      <w:r w:rsidRPr="0008241C">
        <w:rPr>
          <w:sz w:val="22"/>
          <w:szCs w:val="22"/>
          <w:lang w:eastAsia="ja-JP"/>
        </w:rPr>
        <w:instrText>ADDIN CSL_CITATION {"citationItems":[{"id":"ITEM-1","itemData":{"DOI":"10.1038/ngeo2945","ISBN":"1752-0894","abstract":"Permafrost soils store large amounts of carbon. Warming can result in carbon release from thawing permafrost, but it can also lead to enhanced primary production, which can increase soil carbon stocks. The balance of these fluxes determines the nature of the permafrost feedback to warming. Here we assessed decadal changes in soil organic carbon stocks in the active layer—the uppermost 30 cm—of permafrost soils across Tibetan alpine regions, based on repeated soil carbon measurements in the early 2000s and 2010s at the same sites. We observed an overall accumulation of soil organic carbon irrespective of vegetation type, with a mean rate of 28.0 g C m−2 yr−1 across Tibetan permafrost regions. This soil organic carbon accrual occurred only in the subsurface soil, between depths of 10 and 30 cm, mainly induced by an increase of soil organic carbon concentrations. We conclude that the upper active layer of Tibetan alpine permafrost currently represents a substantial regional soil carbon sink in a warming climate, implying that carbon losses of deeper and older permafrost carbon might be offset by increases in upper-active-layer soil organic carbon stocks, which probably results from enhanced vegetation growth.\n","author":[{"dropping-particle":"","family":"Ding","given":"Jinzhi","non-dropping-particle":"","parse-names":false,"suffix":""},{"dropping-particle":"","family":"Chen","given":"Leiyi","non-dropping-particle":"","parse-names":false,"suffix":""},{"dropping-particle":"","family":"Ji","given":"Chengjun","non-dropping-particle":"","parse-names":false,"suffix":""},{"dropping-particle":"","family":"Hugelius","given":"Gustaf","non-dropping-particle":"","parse-names":false,"suffix":""},{"dropping-particle":"","family":"Li","given":"Yingnian","non-dropping-particle":"","parse-names":false,"suffix":""},{"dropping-particle":"","family":"Liu","given":"Li","non-dropping-particle":"","parse-names":false,"suffix":""},{"dropping-particle":"","family":"Qin","given":"Shuqi","non-dropping-particle":"","parse-names":false,"suffix":""},{"dropping-particle":"","family":"Zhang","given":"Beibei","non-dropping-particle":"","parse-names":false,"suffix":""},{"dropping-particle":"","family":"Yang","given":"Guibiao","non-dropping-particle":"","parse-names":false,"suffix":""},{"dropping-particle":"","family":"Li","given":"Fei","non-dropping-particle":"","parse-names":false,"suffix":""},{"dropping-particle":"","family":"Fang","given":"Kai","non-dropping-particle":"","parse-names":false,"suffix":""},{"dropping-particle":"","family":"Chen","given":"Yongliang","non-dropping-particle":"","parse-names":false,"suffix":""},{"dropping-particle":"","family":"Peng","given":"Yunfeng","non-dropping-particle":"","parse-names":false,"suffix":""},{"dropping-particle":"","family":"Zhao","given":"Xia","non-dropping-particle":"","parse-names":false,"suffix":""},{"dropping-particle":"","family":"He","given":"Honglin","non-dropping-particle":"","parse-names":false,"suffix":""},{"dropping-particle":"","family":"Smith","given":"Pete","non-dropping-particle":"","parse-names":false,"suffix":""},{"dropping-particle":"","family":"Fang","given":"Jingyun","non-dropping-particle":"","parse-names":false,"suffix":""},{"dropping-particle":"","family":"Yang","given":"Yuanhe","non-dropping-particle":"","parse-names":false,"suffix":""}],"container-title":"Nature Geoscience ","id":"ITEM-1","issue":"6 ","issued":{"date-parts":[["2017","6"]]},"note":"Acknowledgements We thank the members of Peking University Sampling Teams (2001–2004) and IBCAS Sampling Teams (2013–2014) for assistance in field data collection. We also thank the Forestry Bureau of Qinghai Province and the Forestry Bureau of Tibet Autonomous Region for their permission and assistance during the sampling process. This study was financially supported by the National Natural Science Foundation of China (31670482 and 31322011), National Basic Research Program of China on Global Change (2014CB954001 and 2015CB954201), Chinese Academy of Sciences-Peking University Pioneer Cooperation Team, and the Thousand Young Talents Program.","page":"420-424","title":"Decadal soil carbon accumulation across Tibetan permafrost regions ","type":"article","volume":"10 "},"uris":["http://www.mendeley.com/documents/?uuid=a41e0463-9986-4777-ad98-8671176b1f35"]}],"mendeley":{"formattedCitation":"(Ding &lt;i&gt;et al.&lt;/i&gt;, 2017)","plainTextFormattedCitation":"(Ding et al., 2017)","previouslyFormattedCitation":"(Ding &lt;i&gt;et al.&lt;/i&gt;,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Ding </w:t>
      </w:r>
      <w:r w:rsidRPr="0008241C">
        <w:rPr>
          <w:i/>
          <w:noProof/>
          <w:sz w:val="22"/>
          <w:szCs w:val="22"/>
          <w:lang w:eastAsia="ja-JP"/>
        </w:rPr>
        <w:t>et al.</w:t>
      </w:r>
      <w:r w:rsidRPr="0008241C">
        <w:rPr>
          <w:noProof/>
          <w:sz w:val="22"/>
          <w:szCs w:val="22"/>
          <w:lang w:eastAsia="ja-JP"/>
        </w:rPr>
        <w:t>, 2017)</w:t>
      </w:r>
      <w:r w:rsidRPr="0008241C">
        <w:rPr>
          <w:sz w:val="22"/>
          <w:szCs w:val="22"/>
          <w:lang w:eastAsia="ja-JP"/>
        </w:rPr>
        <w:fldChar w:fldCharType="end"/>
      </w:r>
      <w:r w:rsidRPr="0008241C">
        <w:rPr>
          <w:sz w:val="22"/>
          <w:szCs w:val="22"/>
          <w:lang w:eastAsia="ja-JP"/>
        </w:rPr>
        <w:t xml:space="preserve">. </w:t>
      </w:r>
    </w:p>
    <w:p w14:paraId="0D3AC859" w14:textId="77777777" w:rsidR="00A01204" w:rsidRPr="0008241C" w:rsidRDefault="00A01204" w:rsidP="00A01204">
      <w:pPr>
        <w:rPr>
          <w:sz w:val="22"/>
          <w:szCs w:val="22"/>
          <w:lang w:eastAsia="ja-JP"/>
        </w:rPr>
      </w:pPr>
    </w:p>
    <w:p w14:paraId="2324B8C7" w14:textId="72E70C9C" w:rsidR="00A01204" w:rsidRPr="0008241C" w:rsidRDefault="00A01204" w:rsidP="00A01204">
      <w:pPr>
        <w:rPr>
          <w:sz w:val="22"/>
          <w:szCs w:val="22"/>
        </w:rPr>
      </w:pPr>
      <w:r w:rsidRPr="0008241C">
        <w:rPr>
          <w:sz w:val="22"/>
          <w:szCs w:val="22"/>
          <w:lang w:eastAsia="ja-JP"/>
        </w:rPr>
        <w:t xml:space="preserve">Some areas in the Asia-Pacific region, such as northern parts of Tibetan </w:t>
      </w:r>
      <w:r w:rsidRPr="0008241C">
        <w:rPr>
          <w:sz w:val="22"/>
          <w:szCs w:val="22"/>
        </w:rPr>
        <w:t>P</w:t>
      </w:r>
      <w:r w:rsidRPr="0008241C">
        <w:rPr>
          <w:sz w:val="22"/>
          <w:szCs w:val="22"/>
          <w:lang w:eastAsia="ja-JP"/>
        </w:rPr>
        <w:t xml:space="preserve">lateau are likely to face increased temperature and decreased precipitation resulting in increasing abundance of communities adapted to warmer and drier conditions </w:t>
      </w:r>
      <w:r w:rsidRPr="0008241C">
        <w:rPr>
          <w:sz w:val="22"/>
          <w:szCs w:val="22"/>
          <w:lang w:eastAsia="ja-JP"/>
        </w:rPr>
        <w:fldChar w:fldCharType="begin" w:fldLock="1"/>
      </w:r>
      <w:r w:rsidRPr="0008241C">
        <w:rPr>
          <w:sz w:val="22"/>
          <w:szCs w:val="22"/>
          <w:lang w:eastAsia="ja-JP"/>
        </w:rPr>
        <w:instrText>ADDIN CSL_CITATION {"citationItems":[{"id":"ITEM-1","itemData":{"DOI":"10.4236/gep.2014.23007","ISSN":"2327-4336","abstract":"This study is to illustrate alpine vegetation dynamics in Qinghai-Tibetan Plateau of China from simulated filed experimental climate change, vegetation community dynamic simulation integrated with scenarios of global temperature increase of 1 to 3˚C, and simulated regional alpine vegeta- tion distribution changes in responses to global warming. Our warming treatment increased air temperatures by 5˚C on average and soil temperatures were elevated by 3˚C at 5 cm depth. Above- ground biomass of grasses responded rapidly to the warmer conditions whereby biomass was 25% greater than that of controls after only 5 wk of experimental warming. This increase was accompanied by a simultaneous decrease in forb biomass, resulting in almost no net change in community biomass after 5 wk. Under warmed conditions, peak community bio-mass was extended into October due in part to continued growth of grasses and the postponement of senescence. The Vegetation Dynamic Simulation Model calculates a probability surface for each vegetation type, and then combines all vegetation types into a composite map, determined by the maximum likelihood that each vegetation type should distribute to each raster unit. With scenarios of global temperature increase of 1˚C to 3˚C, the vegetation types such as Dry Kobresia Meadow and Dry Potentilla Shrub that are adapted to warm and dry conditions tend to become more dominant in the study area.","author":[{"dropping-particle":"","family":"Zhang","given":"Yan Qing","non-dropping-particle":"","parse-names":false,"suffix":""},{"dropping-particle":"","family":"Welker","given":"Jeffery M","non-dropping-particle":"","parse-names":false,"suffix":""}],"container-title":"Journal of Geoscience and Environment Protection","id":"ITEM-1","issue":"June","issued":{"date-parts":[["2014"]]},"note":"NULL","page":"54-59","title":"Global Warming Impacts on Alpine Vegetation Dynamic in Qinghai-Tibet Plateau of China","type":"article-journal","volume":"2"},"uris":["http://www.mendeley.com/documents/?uuid=682f558e-d3f9-42a0-b76c-bf223f2d0795"]}],"mendeley":{"formattedCitation":"(Y. Q. Zhang &amp; Welker, 2014)","plainTextFormattedCitation":"(Y. Q. Zhang &amp; Welker, 2014)","previouslyFormattedCitation":"(Y. Q. Zhang &amp; Welker,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Y. Q. Zhang &amp; Welker, 2014)</w:t>
      </w:r>
      <w:r w:rsidRPr="0008241C">
        <w:rPr>
          <w:sz w:val="22"/>
          <w:szCs w:val="22"/>
          <w:lang w:eastAsia="ja-JP"/>
        </w:rPr>
        <w:fldChar w:fldCharType="end"/>
      </w:r>
      <w:r w:rsidRPr="0008241C">
        <w:rPr>
          <w:sz w:val="22"/>
          <w:szCs w:val="22"/>
          <w:lang w:eastAsia="ja-JP"/>
        </w:rPr>
        <w:t xml:space="preserve">. In the Himalayan region, </w:t>
      </w:r>
      <w:r w:rsidRPr="0008241C">
        <w:rPr>
          <w:sz w:val="22"/>
          <w:szCs w:val="22"/>
        </w:rPr>
        <w:t>warming alone is projected to cause a marked reduction in the distribution of Himalayan brown oak (</w:t>
      </w:r>
      <w:r w:rsidRPr="0008241C">
        <w:rPr>
          <w:i/>
          <w:sz w:val="22"/>
          <w:szCs w:val="22"/>
        </w:rPr>
        <w:t>Quercus semicarpifolia</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mendeley":{"formattedCitation":"(Singh &lt;i&gt;et al.&lt;/i&gt;, 2011)","plainTextFormattedCitation":"(Singh et al., 2011)","previouslyFormattedCitation":"(Sing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ing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nd </w:t>
      </w:r>
      <w:r w:rsidRPr="0008241C">
        <w:rPr>
          <w:sz w:val="22"/>
          <w:szCs w:val="22"/>
          <w:lang w:eastAsia="ja-JP"/>
        </w:rPr>
        <w:t>a 30</w:t>
      </w:r>
      <w:r w:rsidR="00C934E9">
        <w:rPr>
          <w:sz w:val="22"/>
          <w:szCs w:val="22"/>
          <w:lang w:eastAsia="ja-JP"/>
        </w:rPr>
        <w:t xml:space="preserve"> per cent</w:t>
      </w:r>
      <w:r w:rsidRPr="0008241C">
        <w:rPr>
          <w:sz w:val="22"/>
          <w:szCs w:val="22"/>
          <w:lang w:eastAsia="ja-JP"/>
        </w:rPr>
        <w:t xml:space="preserve"> decline of snow leopard habitats in the Himalayas </w:t>
      </w:r>
      <w:r w:rsidRPr="0008241C">
        <w:rPr>
          <w:sz w:val="22"/>
          <w:szCs w:val="22"/>
          <w:lang w:eastAsia="ja-JP"/>
        </w:rPr>
        <w:fldChar w:fldCharType="begin" w:fldLock="1"/>
      </w:r>
      <w:r w:rsidRPr="0008241C">
        <w:rPr>
          <w:sz w:val="22"/>
          <w:szCs w:val="22"/>
          <w:lang w:eastAsia="ja-JP"/>
        </w:rPr>
        <w:instrText>ADDIN CSL_CITATION {"citationItems":[{"id":"ITEM-1","itemData":{"DOI":"10.1016/j.biocon.2012.03.001","ISBN":"0006-3207","ISSN":"00063207","abstract":"Climate change is likely to affect the persistence of large, space-requiring species through habitat shifts, loss, and fragmentation. Anthropogenic land and resource use changes related to climate change can also impact the survival of wildlife. Thus, climate change has to be integrated into biodiversity conservation plans. We developed a hybrid approach to climate-adaptive conservation landscape planning for snow leopards in the Himalayan Mountains. We first mapped current snow leopard habitat using a mechanistic approach that incorporated field-based data, and then combined it with a climate impact model using a correlative approach. For the latter, we used statistical methods to test hypotheses about climatic drivers of treeline in the Himalaya and its potential response to climate change under three IPCC greenhouse gas emissions scenarios. We then assessed how change in treeline might affect the distribution of snow leopard habitat. Results indicate that about 30% of snow leopard habitat in the Himalaya may be lost due to a shifting treeline and consequent shrinking of the alpine zone, mostly along the southern edge of the range and in river valleys. But, a considerable amount of snow leopard habitat and linkages are likely to remain resilient to climate change, and these should be secured. This is because, as the area of snow leopard habitat fragments and shrinks, threats such as livestock grazing, retaliatory killing, and medicinal plant collection can intensify. We propose this approach for landscape conservation planning for other species with extensive spatial requirements that can also be umbrella species for overall biodiversity. ?? 2012 Elsevier Ltd.","author":[{"dropping-particle":"","family":"Forrest","given":"Jessica L.","non-dropping-particle":"","parse-names":false,"suffix":""},{"dropping-particle":"","family":"Wikramanayake","given":"Eric","non-dropping-particle":"","parse-names":false,"suffix":""},{"dropping-particle":"","family":"Shrestha","given":"Rinjan","non-dropping-particle":"","parse-names":false,"suffix":""},{"dropping-particle":"","family":"Areendran","given":"Gopala","non-dropping-particle":"","parse-names":false,"suffix":""},{"dropping-particle":"","family":"Gyeltshen","given":"Kinley","non-dropping-particle":"","parse-names":false,"suffix":""},{"dropping-particle":"","family":"Maheshwari","given":"Aishwarya","non-dropping-particle":"","parse-names":false,"suffix":""},{"dropping-particle":"","family":"Mazumdar","given":"Sraboni","non-dropping-particle":"","parse-names":false,"suffix":""},{"dropping-particle":"","family":"Naidoo","given":"Robin","non-dropping-particle":"","parse-names":false,"suffix":""},{"dropping-particle":"","family":"Thapa","given":"Gokarna Jung","non-dropping-particle":"","parse-names":false,"suffix":""},{"dropping-particle":"","family":"Thapa","given":"Kamal","non-dropping-particle":"","parse-names":false,"suffix":""}],"container-title":"Biological Conservation","id":"ITEM-1","issue":"1","issued":{"date-parts":[["2012"]]},"page":"129-135","publisher":"Elsevier Ltd","title":"Conservation and climate change: Assessing the vulnerability of snow leopard habitat to treeline shift in the Himalaya","type":"article-journal","volume":"150"},"uris":["http://www.mendeley.com/documents/?uuid=37d5838f-9861-44b9-b6a5-d939d0959833"]}],"mendeley":{"formattedCitation":"(Forrest &lt;i&gt;et al.&lt;/i&gt;, 2012)","plainTextFormattedCitation":"(Forrest et al., 2012)","previouslyFormattedCitation":"(Forrest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Forrest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lang w:eastAsia="ja-JP"/>
        </w:rPr>
        <w:t xml:space="preserve">. </w:t>
      </w:r>
      <w:r w:rsidRPr="0008241C">
        <w:rPr>
          <w:sz w:val="22"/>
          <w:szCs w:val="22"/>
        </w:rPr>
        <w:t xml:space="preserve">In Australian alpine areas, warming and hydro-climatic extremes have been experienced over the past few decades and are projected to become more common </w:t>
      </w:r>
      <w:r w:rsidRPr="0008241C">
        <w:rPr>
          <w:sz w:val="22"/>
          <w:szCs w:val="22"/>
        </w:rPr>
        <w:fldChar w:fldCharType="begin" w:fldLock="1"/>
      </w:r>
      <w:r w:rsidRPr="0008241C">
        <w:rPr>
          <w:sz w:val="22"/>
          <w:szCs w:val="22"/>
        </w:rPr>
        <w:instrText>ADDIN CSL_CITATION {"citationItems":[{"id":"ITEM-1","itemData":{"ISSN":"1748-9326","abstract":"Agricultural production across eastern Australia and New Zealand is highly vulnerable to drought, but there is a dearth of observational drought information prior to CE 1850. Using a comprehensive network of 176 drought-sensitive tree-ring chronologies and one coral series, we report the first Southern Hemisphere gridded drought atlas extending back to CE 1500. The austral summer (December–February) Palmer drought sensitivity index reconstruction accurately reproduces historically documented drought events associated with the first European settlement of Australia in CE 1788, and the leading principal component explains over 50% of the underlying variance. This leading mode of variability is strongly related to the Interdecadal Pacific Oscillation tripole index (IPO), with a strong and robust antiphase correlation between (1) eastern Australia and the New Zealand North Island and (2) the South Island. Reported positive, negative, and neutral phases of the IPO are consistently reconstructed by the drought atlas although the relationship since CE 1976 appears to have weakened.","author":[{"dropping-particle":"","family":"Palmer","given":"JG","non-dropping-particle":"","parse-names":false,"suffix":""},{"dropping-particle":"","family":"Cook","given":"ER","non-dropping-particle":"","parse-names":false,"suffix":""},{"dropping-particle":"","family":"Turney","given":"CSM","non-dropping-particle":"","parse-names":false,"suffix":""},{"dropping-particle":"","family":"Allen","given":"K","non-dropping-particle":"","parse-names":false,"suffix":""},{"dropping-particle":"","family":"Fenwick","given":"P","non-dropping-particle":"","parse-names":false,"suffix":""},{"dropping-particle":"","family":"Cook","given":"BI","non-dropping-particle":"","parse-names":false,"suffix":""},{"dropping-particle":"","family":"O’Donnell","given":"A","non-dropping-particle":"","parse-names":false,"suffix":""},{"dropping-particle":"","family":"Lough","given":"J","non-dropping-particle":"","parse-names":false,"suffix":""},{"dropping-particle":"","family":"Baker","given":"P","non-dropping-particle":"","parse-names":false,"suffix":""}],"container-title":"Environmental Research Letters","id":"ITEM-1","issue":"12","issued":{"date-parts":[["2015"]]},"page":"124002","title":"Drought variability in the eastern Australia and New Zealand summer drought atlas (ANZDA, CE 1500–2012) modulated by the Interdecadal Pacific Oscillation","type":"article-journal","volume":"10"},"uris":["http://www.mendeley.com/documents/?uuid=af0e3acf-c520-49fe-a2de-2d9103dd8fee"]},{"id":"ITEM-2","itemData":{"DOI":"10.1002/2016JD024892","ISSN":"2169-8996","abstract":"Eastern Australia recently experienced an intense drought (Millennium Drought, 2003–2009) and record-breaking rainfall and flooding (austral summer 2010–2011). There is some limited evidence for a climate change contribution to these events, but such analyses are hampered by the paucity of information on long-term natural variability. Analyzing a new reconstruction of summer (December–January–February) Palmer Drought Severity Index (the Australia-New Zealand Drought Atlas; ANZDA, 1500–2012 Common Era), we find moisture deficits during the Millennium Drought fall within the range of the last 500 years of natural hydroclimate variability. This variability includes periods of multidecadal drought in the 1500s more persistent than any event in the historical record. However, the severity of the Millennium Drought, which was caused by autumn (March-April-May) precipitation declines, may be underestimated in the ANZDA because the reconstruction is biased toward summer and antecedent spring (September-October-November) precipitation. The pluvial in 2011, however, which was characterized by extreme summer rainfall faithfully captured by the ANZDA, is likely the wettest year in the reconstruction for Coastal Queensland. Climate projections (Representative Concentration Pathways (RCP) 8.5 scenario) suggest that eastern Australia will experience long-term drying during the 21st century. While the contribution of anthropogenic forcing to recent extremes remains an open question, these projections indicate an amplified risk of multiyear drought anomalies matching or exceeding the intensity of the Millennium Drought.","author":[{"dropping-particle":"","family":"Cook","given":"Benjamin I","non-dropping-particle":"","parse-names":false,"suffix":""},{"dropping-particle":"","family":"Palmer","given":"Jonathan G","non-dropping-particle":"","parse-names":false,"suffix":""},{"dropping-particle":"","family":"Cook","given":"Edward R","non-dropping-particle":"","parse-names":false,"suffix":""},{"dropping-particle":"","family":"Turney","given":"Chris S M","non-dropping-particle":"","parse-names":false,"suffix":""},{"dropping-particle":"","family":"Allen","given":"Kathryn","non-dropping-particle":"","parse-names":false,"suffix":""},{"dropping-particle":"","family":"Fenwick","given":"Pavla","non-dropping-particle":"","parse-names":false,"suffix":""},{"dropping-particle":"","family":"O'Donnell","given":"Alison","non-dropping-particle":"","parse-names":false,"suffix":""},{"dropping-particle":"","family":"Lough","given":"Janice M","non-dropping-particle":"","parse-names":false,"suffix":""},{"dropping-particle":"","family":"Grierson","given":"Pauline F","non-dropping-particle":"","parse-names":false,"suffix":""},{"dropping-particle":"","family":"Ho","given":"Michelle","non-dropping-particle":"","parse-names":false,"suffix":""},{"dropping-particle":"","family":"Baker","given":"Patrick J","non-dropping-particle":"","parse-names":false,"suffix":""}],"container-title":"Journal of Geophysical Research: Atmospheres","id":"ITEM-2","issue":"21","issued":{"date-parts":[["2016"]]},"note":"2016JD024892","page":"12,812-820,838","title":"The paleoclimate context and future trajectory of extreme summer hydroclimate in eastern Australia","type":"article-journal","volume":"121"},"uris":["http://www.mendeley.com/documents/?uuid=ac00a25f-49b3-4c50-ac6d-78403b3f8048"]}],"mendeley":{"formattedCitation":"(B. I. Cook &lt;i&gt;et al.&lt;/i&gt;, 2016; Palmer &lt;i&gt;et al.&lt;/i&gt;, 2015)","plainTextFormattedCitation":"(B. I. Cook et al., 2016; Palmer et al., 2015)","previouslyFormattedCitation":"(B. I. Cook &lt;i&gt;et al.&lt;/i&gt;, 2016; Palmer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 I. Cook </w:t>
      </w:r>
      <w:r w:rsidRPr="0008241C">
        <w:rPr>
          <w:i/>
          <w:noProof/>
          <w:sz w:val="22"/>
          <w:szCs w:val="22"/>
        </w:rPr>
        <w:t>et al.</w:t>
      </w:r>
      <w:r w:rsidRPr="0008241C">
        <w:rPr>
          <w:noProof/>
          <w:sz w:val="22"/>
          <w:szCs w:val="22"/>
        </w:rPr>
        <w:t xml:space="preserve">, 2016; Palmer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Biotic and abiotic responses to global warming have been observed in Australian, such as eucalypt recruitment in alpine belt, altitudinal expansion of rabbits’ distribution and the timing change of migratory species </w:t>
      </w:r>
      <w:r w:rsidRPr="0008241C">
        <w:rPr>
          <w:sz w:val="22"/>
          <w:szCs w:val="22"/>
        </w:rPr>
        <w:fldChar w:fldCharType="begin" w:fldLock="1"/>
      </w:r>
      <w:r w:rsidRPr="0008241C">
        <w:rPr>
          <w:sz w:val="22"/>
          <w:szCs w:val="22"/>
        </w:rPr>
        <w:instrText>ADDIN CSL_CITATION {"citationItems":[{"id":"ITEM-1","itemData":{"author":[{"dropping-particle":"","family":"Australian government","given":"","non-dropping-particle":"","parse-names":false,"suffix":""}],"id":"ITEM-1","issued":{"date-parts":[["2009"]]},"title":"Australia ’ s Terrestrial Biodiversity","type":"report"},"uris":["http://www.mendeley.com/documents/?uuid=ad65b5fc-a8a9-45c2-99f5-e289e20992c3"]}],"mendeley":{"formattedCitation":"(Australian government, 2009)","plainTextFormattedCitation":"(Australian government, 2009)","previouslyFormattedCitation":"(Australian government, 2009)"},"properties":{"noteIndex":0},"schema":"https://github.com/citation-style-language/schema/raw/master/csl-citation.json"}</w:instrText>
      </w:r>
      <w:r w:rsidRPr="0008241C">
        <w:rPr>
          <w:sz w:val="22"/>
          <w:szCs w:val="22"/>
        </w:rPr>
        <w:fldChar w:fldCharType="separate"/>
      </w:r>
      <w:r w:rsidRPr="0008241C">
        <w:rPr>
          <w:noProof/>
          <w:sz w:val="22"/>
          <w:szCs w:val="22"/>
        </w:rPr>
        <w:t>(Australian government, 2009)</w:t>
      </w:r>
      <w:r w:rsidRPr="0008241C">
        <w:rPr>
          <w:sz w:val="22"/>
          <w:szCs w:val="22"/>
        </w:rPr>
        <w:fldChar w:fldCharType="end"/>
      </w:r>
      <w:r w:rsidRPr="0008241C">
        <w:rPr>
          <w:sz w:val="22"/>
          <w:szCs w:val="22"/>
        </w:rPr>
        <w:t xml:space="preserve">. </w:t>
      </w:r>
      <w:r w:rsidRPr="0008241C">
        <w:rPr>
          <w:sz w:val="22"/>
          <w:szCs w:val="22"/>
          <w:lang w:eastAsia="ja-JP"/>
        </w:rPr>
        <w:t xml:space="preserve">Whilst upward shifts of alpine plants have already been recognised in the Himalayan region (Telwala </w:t>
      </w:r>
      <w:r w:rsidRPr="0008241C">
        <w:rPr>
          <w:i/>
          <w:sz w:val="22"/>
          <w:szCs w:val="22"/>
          <w:lang w:eastAsia="ja-JP"/>
        </w:rPr>
        <w:t>et al</w:t>
      </w:r>
      <w:r w:rsidRPr="0008241C">
        <w:rPr>
          <w:sz w:val="22"/>
          <w:szCs w:val="22"/>
          <w:lang w:eastAsia="ja-JP"/>
        </w:rPr>
        <w:t xml:space="preserve">., 2013), mountain regions with more isolated, fragmented and small-scale alpine landscapes and home to a large proportion of endemic species are expected to be highly sensitive to climate change-driven biodiversity losses, such as the mountains of Iran </w:t>
      </w:r>
      <w:r w:rsidRPr="0008241C">
        <w:rPr>
          <w:sz w:val="22"/>
          <w:szCs w:val="22"/>
          <w:lang w:eastAsia="ja-JP"/>
        </w:rPr>
        <w:fldChar w:fldCharType="begin" w:fldLock="1"/>
      </w:r>
      <w:r w:rsidRPr="0008241C">
        <w:rPr>
          <w:sz w:val="22"/>
          <w:szCs w:val="22"/>
          <w:lang w:eastAsia="ja-JP"/>
        </w:rPr>
        <w:instrText>ADDIN CSL_CITATION {"citationItems":[{"id":"ITEM-1","itemData":{"DOI":"10.1007/s10531-011-0029-9","author":[{"dropping-particle":"","family":"Noroozi","given":"Jalil","non-dropping-particle":"","parse-names":false,"suffix":""},{"dropping-particle":"","family":"Pauli","given":"Harald","non-dropping-particle":"","parse-names":false,"suffix":""},{"dropping-particle":"","family":"Grabherr","given":"Georg","non-dropping-particle":"","parse-names":false,"suffix":""},{"dropping-particle":"","family":"Breckle","given":"Siegmar-W","non-dropping-particle":"","parse-names":false,"suffix":""}],"container-title":"Biodiversity and Conservation","id":"ITEM-1","issued":{"date-parts":[["2011","6","1"]]},"number-of-pages":"1319-1338","title":"The subnival-nival vascular plant species of Iran: A unique high-mountain flora and its threat from climate warming","type":"book","volume":"20"},"uris":["http://www.mendeley.com/documents/?uuid=468457ab-ffb7-4620-9fd8-d1f8ffd8ec16"]}],"mendeley":{"formattedCitation":"(Noroozi &lt;i&gt;et al.&lt;/i&gt;, 2011)","plainTextFormattedCitation":"(Noroozi et al., 2011)","previouslyFormattedCitation":"(Noroozi &lt;i&gt;et al.&lt;/i&gt;,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Noroozi </w:t>
      </w:r>
      <w:r w:rsidRPr="0008241C">
        <w:rPr>
          <w:i/>
          <w:noProof/>
          <w:sz w:val="22"/>
          <w:szCs w:val="22"/>
          <w:lang w:eastAsia="ja-JP"/>
        </w:rPr>
        <w:t>et al.</w:t>
      </w:r>
      <w:r w:rsidRPr="0008241C">
        <w:rPr>
          <w:noProof/>
          <w:sz w:val="22"/>
          <w:szCs w:val="22"/>
          <w:lang w:eastAsia="ja-JP"/>
        </w:rPr>
        <w:t>, 2011)</w:t>
      </w:r>
      <w:r w:rsidRPr="0008241C">
        <w:rPr>
          <w:sz w:val="22"/>
          <w:szCs w:val="22"/>
          <w:lang w:eastAsia="ja-JP"/>
        </w:rPr>
        <w:fldChar w:fldCharType="end"/>
      </w:r>
      <w:r w:rsidRPr="0008241C">
        <w:rPr>
          <w:sz w:val="22"/>
          <w:szCs w:val="22"/>
          <w:lang w:eastAsia="ja-JP"/>
        </w:rPr>
        <w:t xml:space="preserve">, New Guinea </w:t>
      </w:r>
      <w:r w:rsidRPr="0008241C">
        <w:rPr>
          <w:sz w:val="22"/>
          <w:szCs w:val="22"/>
          <w:lang w:eastAsia="ja-JP"/>
        </w:rPr>
        <w:fldChar w:fldCharType="begin" w:fldLock="1"/>
      </w:r>
      <w:r w:rsidRPr="0008241C">
        <w:rPr>
          <w:sz w:val="22"/>
          <w:szCs w:val="22"/>
          <w:lang w:eastAsia="ja-JP"/>
        </w:rPr>
        <w:instrText>ADDIN CSL_CITATION {"citationItems":[{"id":"ITEM-1","itemData":{"DOI":"10.1657/1938-4246-46.4.777","ISSN":"1523-0430","author":[{"dropping-particle":"","family":"Hope","given":"Geoffrey","non-dropping-particle":"","parse-names":false,"suffix":""}],"container-title":"Arctic, Antarctic, and Alpine Research","id":"ITEM-1","issue":"4","issued":{"date-parts":[["2014","11","1"]]},"note":"doi: 10.1657/1938-4246-46.4.777","page":"777-786","publisher":"Institute of Arctic and Alpine Research (INSTAAR), University of Colorado","title":"The Sensitivity of the High Mountain Ecosystems of New Guinea to Climatic Change and Anthropogenic Impact","type":"article-journal","volume":"46"},"uris":["http://www.mendeley.com/documents/?uuid=109691aa-3c90-4e18-8ff0-64398b39e45e"]}],"mendeley":{"formattedCitation":"(Hope, 2014)","plainTextFormattedCitation":"(Hope, 2014)","previouslyFormattedCitation":"(Hope,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Hope, 2014)</w:t>
      </w:r>
      <w:r w:rsidRPr="0008241C">
        <w:rPr>
          <w:sz w:val="22"/>
          <w:szCs w:val="22"/>
          <w:lang w:eastAsia="ja-JP"/>
        </w:rPr>
        <w:fldChar w:fldCharType="end"/>
      </w:r>
      <w:r w:rsidRPr="0008241C">
        <w:rPr>
          <w:sz w:val="22"/>
          <w:szCs w:val="22"/>
          <w:lang w:eastAsia="ja-JP"/>
        </w:rPr>
        <w:t xml:space="preserve"> and Australia </w:t>
      </w:r>
      <w:r w:rsidRPr="0008241C">
        <w:rPr>
          <w:sz w:val="22"/>
          <w:szCs w:val="22"/>
          <w:lang w:eastAsia="ja-JP"/>
        </w:rPr>
        <w:fldChar w:fldCharType="begin" w:fldLock="1"/>
      </w:r>
      <w:r w:rsidRPr="0008241C">
        <w:rPr>
          <w:sz w:val="22"/>
          <w:szCs w:val="22"/>
          <w:lang w:eastAsia="ja-JP"/>
        </w:rPr>
        <w:instrText>ADDIN CSL_CITATION {"citationItems":[{"id":"ITEM-1","itemData":{"DOI":"10.1111/aec.12266","author":[{"dropping-particle":"","family":"Williams","given":"Ryan J.","non-dropping-particle":"","parse-names":false,"suffix":""},{"dropping-particle":"","family":"Wahren","given":"C.‐H","non-dropping-particle":"","parse-names":false,"suffix":""},{"dropping-particle":"","family":"A. J. Stott","given":"K","non-dropping-particle":"","parse-names":false,"suffix":""},{"dropping-particle":"","family":"Camac","given":"James","non-dropping-particle":"","parse-names":false,"suffix":""},{"dropping-particle":"","family":"White","given":"M","non-dropping-particle":"","parse-names":false,"suffix":""},{"dropping-particle":"","family":"Burns","given":"Emma","non-dropping-particle":"","parse-names":false,"suffix":""},{"dropping-particle":"","family":"Harris","given":"Stephen","non-dropping-particle":"","parse-names":false,"suffix":""},{"dropping-particle":"","family":"Nash","given":"Michael","non-dropping-particle":"","parse-names":false,"suffix":""},{"dropping-particle":"","family":"W. Morgan","given":"J","non-dropping-particle":"","parse-names":false,"suffix":""},{"dropping-particle":"","family":"Venn","given":"Susanna","non-dropping-particle":"","parse-names":false,"suffix":""},{"dropping-particle":"","family":"A. Papst","given":"W","non-dropping-particle":"","parse-names":false,"suffix":""},{"dropping-particle":"","family":"A. Hoffmann","given":"A","non-dropping-particle":"","parse-names":false,"suffix":""}],"container-title":"Austral Ecology","id":"ITEM-1","issued":{"date-parts":[["2015","6","1"]]},"title":"An International Union for the Conservation of Nature Red List ecosystems risk assessment for alpine snow patch herbfields, South-Eastern Australia: Risk Assessment in Alpine Herbfields","type":"book","volume":"40"},"uris":["http://www.mendeley.com/documents/?uuid=58b2cc83-e4ca-4f07-8820-5e7b34caf22a"]}],"mendeley":{"formattedCitation":"(R. J. Williams &lt;i&gt;et al.&lt;/i&gt;, 2015)","manualFormatting":"(J. Williams et al., 2015;","plainTextFormattedCitation":"(R. J. Williams et al., 2015)","previouslyFormattedCitation":"(R. J. Williams &lt;i&gt;et al.&lt;/i&gt;, 2015)"},"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J. Williams </w:t>
      </w:r>
      <w:r w:rsidRPr="0008241C">
        <w:rPr>
          <w:i/>
          <w:noProof/>
          <w:sz w:val="22"/>
          <w:szCs w:val="22"/>
          <w:lang w:eastAsia="ja-JP"/>
        </w:rPr>
        <w:t>et al</w:t>
      </w:r>
      <w:r w:rsidRPr="0008241C">
        <w:rPr>
          <w:noProof/>
          <w:sz w:val="22"/>
          <w:szCs w:val="22"/>
          <w:lang w:eastAsia="ja-JP"/>
        </w:rPr>
        <w:t>., 2015;</w:t>
      </w:r>
      <w:r w:rsidRPr="0008241C">
        <w:rPr>
          <w:sz w:val="22"/>
          <w:szCs w:val="22"/>
          <w:lang w:eastAsia="ja-JP"/>
        </w:rPr>
        <w:fldChar w:fldCharType="end"/>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DOI":"10.1093/aobpla/plu008","ISSN":"2041-2851 (Print)","PMID":"24790129","abstract":"Classical approaches to investigating temporal and spatial changes in community composition offer only partial insight into the ecology that drives species distribution, community patterns and processes, whereas a functional approach can help to determine many of the underlying mechanisms that drive such patterns. Here, we aim to bring these two approaches together to understand such drivers, using an elevation gradient of sites, a repeat species survey and species functional traits. We used data from a repeat vegetation survey on five alpine summits and measured plant height, leaf area, leaf dry matter content and specific leaf area (SLA) for every species recorded in the surveys. We combined species abundances with trait values to produce a community trait-weighted mean (CTWM) for each trait, and then combined survey results with the CTWMs. Across the gradient of summits, more favourable conditions for plant growth (warmer, longer growing season) occurred at the lower elevations. Vegetation composition changes between 2004 and 2011 (according to non-metric multi-dimensional scaling ordination) were strongly affected by the high and increasing abundance of species with high SLA at high elevations. Species life-form categories strongly affected compositional changes and functional composition, with increasing dominance of tall shrubs and graminoids at the lower-elevation summits, and an overall increase in graminoids across the gradient. The CTWM for plant height and leaf dry matter content significantly decreased with elevation, whereas for leaf area and SLA it significantly increased. The significant relationships between CTWM and elevation may suggest specific ecological processes, namely plant competition and local productivity, influencing vegetation preferentially across the elevation gradient, with the dominance of shrubs and graminoids driving the patterns in the CTWMs.","author":[{"dropping-particle":"","family":"Venn","given":"Susanna","non-dropping-particle":"","parse-names":false,"suffix":""},{"dropping-particle":"","family":"Pickering","given":"Catherine","non-dropping-particle":"","parse-names":false,"suffix":""},{"dropping-particle":"","family":"Green","given":"Ken","non-dropping-particle":"","parse-names":false,"suffix":""}],"container-title":"AoB PLANTS","id":"ITEM-1","issue":"0","issued":{"date-parts":[["2014"]]},"language":"eng","publisher-place":"England","title":"Spatial and temporal functional changes in alpine summit vegetation are driven by increases in shrubs and graminoids.","type":"article-journal","volume":"6"},"uris":["http://www.mendeley.com/documents/?uuid=87050185-fcf0-481a-976c-fb80d976a5ee"]}],"mendeley":{"formattedCitation":"(Venn &lt;i&gt;et al.&lt;/i&gt;, 2014)","manualFormatting":"Venn, Pickering, &amp; Green, 2014)","plainTextFormattedCitation":"(Venn et al., 2014)","previouslyFormattedCitation":"(Venn &lt;i&gt;et al.&lt;/i&gt;,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Venn, Pickering, &amp; Green, 2014)</w:t>
      </w:r>
      <w:r w:rsidRPr="0008241C">
        <w:rPr>
          <w:sz w:val="22"/>
          <w:szCs w:val="22"/>
          <w:lang w:eastAsia="ja-JP"/>
        </w:rPr>
        <w:fldChar w:fldCharType="end"/>
      </w:r>
      <w:r w:rsidRPr="0008241C">
        <w:rPr>
          <w:sz w:val="22"/>
          <w:szCs w:val="22"/>
          <w:lang w:eastAsia="ja-JP"/>
        </w:rPr>
        <w:t xml:space="preserve"> . </w:t>
      </w:r>
    </w:p>
    <w:p w14:paraId="52D177D8" w14:textId="77777777" w:rsidR="00A01204" w:rsidRPr="0008241C" w:rsidRDefault="00A01204" w:rsidP="00A01204">
      <w:pPr>
        <w:rPr>
          <w:sz w:val="22"/>
          <w:szCs w:val="22"/>
        </w:rPr>
      </w:pPr>
    </w:p>
    <w:p w14:paraId="48EF733C" w14:textId="77777777" w:rsidR="00A01204" w:rsidRPr="0008241C" w:rsidRDefault="00A01204" w:rsidP="00A01204">
      <w:pPr>
        <w:rPr>
          <w:sz w:val="22"/>
          <w:szCs w:val="22"/>
        </w:rPr>
      </w:pPr>
      <w:r w:rsidRPr="0008241C">
        <w:rPr>
          <w:sz w:val="22"/>
          <w:szCs w:val="22"/>
        </w:rPr>
        <w:t xml:space="preserve">Anthropogenic pressures, including livestock grazing and natural resource exploitation such as the collection of lichens, fodder, fuelwood and herb medicine (e.g. intensive extraction of </w:t>
      </w:r>
      <w:r w:rsidRPr="0008241C">
        <w:rPr>
          <w:i/>
          <w:sz w:val="22"/>
          <w:szCs w:val="22"/>
        </w:rPr>
        <w:t>Cordiceps sinensis</w:t>
      </w:r>
      <w:r w:rsidRPr="0008241C">
        <w:rPr>
          <w:sz w:val="22"/>
          <w:szCs w:val="22"/>
        </w:rPr>
        <w:t xml:space="preserve">), prevent timberline trees from regenerating across large areas of their distributional range in the Himalayan region </w:t>
      </w:r>
      <w:r w:rsidRPr="0008241C">
        <w:rPr>
          <w:sz w:val="22"/>
          <w:szCs w:val="22"/>
        </w:rPr>
        <w:fldChar w:fldCharType="begin" w:fldLock="1"/>
      </w:r>
      <w:r w:rsidRPr="0008241C">
        <w:rPr>
          <w:sz w:val="22"/>
          <w:szCs w:val="22"/>
        </w:rPr>
        <w:instrText>ADDIN CSL_CITATION {"citationItems":[{"id":"ITEM-1","itemData":{"author":[{"dropping-particle":"","family":"Wu","given":"N.","non-dropping-particle":"","parse-names":false,"suffix":""},{"dropping-particle":"","family":"Liu","given":"ZG","non-dropping-particle":"","parse-names":false,"suffix":""}],"container-title":"Journal of Applied Environmental and Biological Sciences","id":"ITEM-1","issue":"3","issued":{"date-parts":[["1998"]]},"page":"290-297","title":"Probing into the causes of geographical pattern of subalpine vegetation on the eastern Qinghai‐Tibetan Plateau.","type":"article-journal","volume":"4"},"uris":["http://www.mendeley.com/documents/?uuid=9e2e88b8-901f-48e8-ac4e-77049e9d3f64"]},{"id":"ITEM-2","itemData":{"author":[{"dropping-particle":"","family":"Singh, S. P., Rawat , YS., Garkoti","given":"SC.","non-dropping-particle":"","parse-names":false,"suffix":""}],"container-title":"Current Science","id":"ITEM-2","issued":{"date-parts":[["1997"]]},"note":"NULL","page":"371-374","title":"Failure of brown oak (Quercus semecarpifolia) to regenerate in central Himalaya: A case of environmental semisurprise","type":"article-journal","volume":"73"},"uris":["http://www.mendeley.com/documents/?uuid=b7aae342-63be-4fca-be8b-c0388acd6b4d"]},{"id":"ITEM-3","itemData":{"author":[{"dropping-particle":"","family":"Sharma, S., Singh","given":"SP","non-dropping-particle":"","parse-names":false,"suffix":""}],"container-title":"18th Annual Meeting of Society for Conservation Biology - Conservation in an Urbanized World","id":"ITEM-3","issued":{"date-parts":[["2004"]]},"page":"257-258","publisher":"Columbia University","publisher-place":"New York, USA","title":"Survival of drown oak forest in the Himalaya in the face of global climate change coupled with anthropogenic factors","type":"chapter"},"uris":["http://www.mendeley.com/documents/?uuid=5d07a7f3-0520-454d-b4b1-c964fb9574be"]}],"mendeley":{"formattedCitation":"(Sharma, S., Singh, 2004; Singh, S. P., Rawat , YS., Garkoti, 1997; N. Wu &amp; Liu, 1998)","manualFormatting":"(Sharma &amp; Singh, 2004; Singh, Rawat, &amp; Garkoti, 1997; Wu &amp; Liu, 1998)","plainTextFormattedCitation":"(Sharma, S., Singh, 2004; Singh, S. P., Rawat , YS., Garkoti, 1997; N. Wu &amp; Liu, 1998)","previouslyFormattedCitation":"(Sharma, S., Singh, 2004; Singh, S. P., Rawat , YS., Garkoti, 1997; N. Wu &amp; Liu, 1998)"},"properties":{"noteIndex":0},"schema":"https://github.com/citation-style-language/schema/raw/master/csl-citation.json"}</w:instrText>
      </w:r>
      <w:r w:rsidRPr="0008241C">
        <w:rPr>
          <w:sz w:val="22"/>
          <w:szCs w:val="22"/>
        </w:rPr>
        <w:fldChar w:fldCharType="separate"/>
      </w:r>
      <w:r w:rsidRPr="0008241C">
        <w:rPr>
          <w:noProof/>
          <w:sz w:val="22"/>
          <w:szCs w:val="22"/>
        </w:rPr>
        <w:t>(Sharma &amp; Singh, 2004; Singh, Rawat, &amp; Garkoti, 1997; Wu &amp; Liu, 1998)</w:t>
      </w:r>
      <w:r w:rsidRPr="0008241C">
        <w:rPr>
          <w:sz w:val="22"/>
          <w:szCs w:val="22"/>
        </w:rPr>
        <w:fldChar w:fldCharType="end"/>
      </w:r>
      <w:r w:rsidRPr="0008241C">
        <w:rPr>
          <w:sz w:val="22"/>
          <w:szCs w:val="22"/>
        </w:rPr>
        <w:t xml:space="preserve">. Warming may add further pressure to species at tree-line. The synergistic effects of anthropogenic activity and climate change may amplify future impacts. For instance, the major cause of widespread degradation of high altitude grasslands on the Tibetan Plateau is thought to be a consequence of global climate change compounded by overstocking, poor livestock management, excessive numbers of herbivores and disturbance from small mammals </w:t>
      </w:r>
      <w:r w:rsidRPr="0008241C">
        <w:rPr>
          <w:sz w:val="22"/>
          <w:szCs w:val="22"/>
        </w:rPr>
        <w:fldChar w:fldCharType="begin" w:fldLock="1"/>
      </w:r>
      <w:r w:rsidRPr="0008241C">
        <w:rPr>
          <w:sz w:val="22"/>
          <w:szCs w:val="22"/>
        </w:rPr>
        <w:instrText>ADDIN CSL_CITATION {"citationItems":[{"id":"ITEM-1","itemData":{"DOI":"10.1016/j.jaridenv.2009.06.014","ISBN":"0140-1963","ISSN":"01401963","abstract":"Rangelands of the Qinghai-Tibetan plateau (QTP), although sparsely populated and contributing little to China's overall economy, play an important environmental role throughout Asia. They contain high biodiversity values and can also potentially provide China with a source of cultural and geographic variety in the future. Chinese government reports paint a gloomy picture, considering vast portions of the QTP degraded and blaming irrational overstocking of livestock as the principal culprit. Global climate change, population increases, and \"rodent\" damage are also invoked as causes of rangeland degradation. In contrast, some Western observers claim that traditional pastoral practices were sustainable, and identify either previous or more recent state policies as the cause of degradation. Chinese governments at national and provincial levels have initiated a number of sometimes-conflicting and confusing policies aimed, at least nominally, at restoring rangeland productivity. On the basis of a comprehensive literature review, I argue that the extent and magnitude of rangeland degradation on the QTP remains largely unknown because monitoring programs have been subjective and poorly documented. Further, I argue that causes of degradation remain uncertain, often because hypotheses have been articulated too vaguely to test. No phenomena that have been hypothesized as contributing to rangeland degradation on the QTP currently enjoy unequivocal support. Where over-stocking is clearly causing damage, we lack sufficient understanding of current socio-ecological systems to identify ultimate and proximate drivers of pastoralist behavior, and thus policy initiatives aimed at sustainability may well fail. ?? 2009 Elsevier Ltd. All rights reserved.","author":[{"dropping-particle":"","family":"Harris","given":"R. B.","non-dropping-particle":"","parse-names":false,"suffix":""}],"container-title":"Journal of Arid Environments","id":"ITEM-1","issue":"1","issued":{"date-parts":[["2010"]]},"note":"NULL","page":"1-12","publisher":"Elsevier Ltd","title":"Rangeland degradation on the Qinghai-Tibetan plateau: A review of the evidence of its magnitude and causes","type":"article-journal","volume":"74"},"uris":["http://www.mendeley.com/documents/?uuid=59b33331-de1d-487e-b7df-9e14d842fa62"]}],"mendeley":{"formattedCitation":"(Harris, 2010)","plainTextFormattedCitation":"(Harris, 2010)","previouslyFormattedCitation":"(Harris, 2010)"},"properties":{"noteIndex":0},"schema":"https://github.com/citation-style-language/schema/raw/master/csl-citation.json"}</w:instrText>
      </w:r>
      <w:r w:rsidRPr="0008241C">
        <w:rPr>
          <w:sz w:val="22"/>
          <w:szCs w:val="22"/>
        </w:rPr>
        <w:fldChar w:fldCharType="separate"/>
      </w:r>
      <w:r w:rsidRPr="0008241C">
        <w:rPr>
          <w:noProof/>
          <w:sz w:val="22"/>
          <w:szCs w:val="22"/>
        </w:rPr>
        <w:t>(Harris, 2010)</w:t>
      </w:r>
      <w:r w:rsidRPr="0008241C">
        <w:rPr>
          <w:sz w:val="22"/>
          <w:szCs w:val="22"/>
        </w:rPr>
        <w:fldChar w:fldCharType="end"/>
      </w:r>
      <w:r w:rsidRPr="0008241C">
        <w:rPr>
          <w:sz w:val="22"/>
          <w:szCs w:val="22"/>
        </w:rPr>
        <w:t xml:space="preserve">. Increasing human populations in alpine areas may further exacerbate these trends through the development of residential, commercial and tourist buildings </w:t>
      </w:r>
      <w:r w:rsidRPr="0008241C">
        <w:rPr>
          <w:sz w:val="22"/>
          <w:szCs w:val="22"/>
        </w:rPr>
        <w:fldChar w:fldCharType="begin" w:fldLock="1"/>
      </w:r>
      <w:r w:rsidRPr="0008241C">
        <w:rPr>
          <w:sz w:val="22"/>
          <w:szCs w:val="22"/>
        </w:rPr>
        <w:instrText>ADDIN CSL_CITATION {"citationItems":[{"id":"ITEM-1","itemData":{"author":[{"dropping-particle":"","family":"Mandal","given":"Jayatra","non-dropping-particle":"","parse-names":false,"suffix":""},{"dropping-particle":"","family":"Sengupta","given":"Puspita","non-dropping-particle":"","parse-names":false,"suffix":""}],"id":"ITEM-1","issue":"1","issued":{"date-parts":[["2015"]]},"page":"1-9","title":"ILEE, Vol: 38(1) June, 2015","type":"article-journal","volume":"38"},"uris":["http://www.mendeley.com/documents/?uuid=28931248-52d2-43b5-bf92-ef7f82806bfe"]}],"mendeley":{"formattedCitation":"(Mandal &amp; Sengupta, 2015)","plainTextFormattedCitation":"(Mandal &amp; Sengupta, 2015)","previouslyFormattedCitation":"(Mandal &amp; Sengupta, 2015)"},"properties":{"noteIndex":0},"schema":"https://github.com/citation-style-language/schema/raw/master/csl-citation.json"}</w:instrText>
      </w:r>
      <w:r w:rsidRPr="0008241C">
        <w:rPr>
          <w:sz w:val="22"/>
          <w:szCs w:val="22"/>
        </w:rPr>
        <w:fldChar w:fldCharType="separate"/>
      </w:r>
      <w:r w:rsidRPr="0008241C">
        <w:rPr>
          <w:noProof/>
          <w:sz w:val="22"/>
          <w:szCs w:val="22"/>
        </w:rPr>
        <w:t>(Mandal &amp; Sengupta, 2015)</w:t>
      </w:r>
      <w:r w:rsidRPr="0008241C">
        <w:rPr>
          <w:sz w:val="22"/>
          <w:szCs w:val="22"/>
        </w:rPr>
        <w:fldChar w:fldCharType="end"/>
      </w:r>
      <w:r w:rsidRPr="0008241C">
        <w:rPr>
          <w:sz w:val="22"/>
          <w:szCs w:val="22"/>
        </w:rPr>
        <w:t>.</w:t>
      </w:r>
    </w:p>
    <w:p w14:paraId="25248F81" w14:textId="77777777" w:rsidR="00A01204" w:rsidRPr="0008241C" w:rsidRDefault="00A01204" w:rsidP="00A01204">
      <w:pPr>
        <w:rPr>
          <w:sz w:val="22"/>
          <w:szCs w:val="22"/>
        </w:rPr>
      </w:pPr>
    </w:p>
    <w:p w14:paraId="06A1FF04" w14:textId="77777777" w:rsidR="00A01204" w:rsidRPr="0008241C" w:rsidRDefault="00A01204" w:rsidP="00A01204">
      <w:pPr>
        <w:keepNext/>
        <w:tabs>
          <w:tab w:val="clear" w:pos="1247"/>
          <w:tab w:val="left" w:pos="765"/>
        </w:tabs>
        <w:outlineLvl w:val="2"/>
        <w:rPr>
          <w:b/>
          <w:sz w:val="24"/>
          <w:szCs w:val="24"/>
        </w:rPr>
      </w:pPr>
      <w:bookmarkStart w:id="1260" w:name="_Toc504317279"/>
      <w:bookmarkStart w:id="1261" w:name="_Toc504317972"/>
      <w:bookmarkStart w:id="1262" w:name="_Toc504320439"/>
      <w:bookmarkStart w:id="1263" w:name="_Toc504320662"/>
      <w:bookmarkStart w:id="1264" w:name="_Toc504320886"/>
      <w:bookmarkStart w:id="1265" w:name="_Toc504321318"/>
      <w:bookmarkStart w:id="1266" w:name="_Toc524044079"/>
      <w:r w:rsidRPr="0008241C">
        <w:rPr>
          <w:b/>
          <w:sz w:val="24"/>
          <w:szCs w:val="24"/>
        </w:rPr>
        <w:t xml:space="preserve">4.4.4 </w:t>
      </w:r>
      <w:r w:rsidRPr="0008241C">
        <w:rPr>
          <w:b/>
          <w:sz w:val="24"/>
          <w:szCs w:val="24"/>
        </w:rPr>
        <w:tab/>
        <w:t>Deserts &amp; Semi-deserts</w:t>
      </w:r>
      <w:bookmarkEnd w:id="1260"/>
      <w:bookmarkEnd w:id="1261"/>
      <w:bookmarkEnd w:id="1262"/>
      <w:bookmarkEnd w:id="1263"/>
      <w:bookmarkEnd w:id="1264"/>
      <w:bookmarkEnd w:id="1265"/>
      <w:bookmarkEnd w:id="1266"/>
    </w:p>
    <w:p w14:paraId="0FC0E3F2" w14:textId="77777777" w:rsidR="00A01204" w:rsidRPr="0008241C" w:rsidRDefault="00A01204" w:rsidP="00A01204">
      <w:pPr>
        <w:rPr>
          <w:sz w:val="22"/>
          <w:szCs w:val="22"/>
        </w:rPr>
      </w:pPr>
    </w:p>
    <w:p w14:paraId="75F563D2" w14:textId="66365773" w:rsidR="00A01204" w:rsidRPr="0008241C" w:rsidRDefault="00A01204" w:rsidP="00A01204">
      <w:pPr>
        <w:rPr>
          <w:sz w:val="22"/>
          <w:szCs w:val="22"/>
        </w:rPr>
      </w:pPr>
      <w:r w:rsidRPr="0008241C">
        <w:rPr>
          <w:sz w:val="22"/>
          <w:szCs w:val="22"/>
        </w:rPr>
        <w:t>Several significant deserts stretch across the Asia-Pacific region from the Arabian Desert in the west, through Gobi Desert, Takla Makan Desert and Thar Desert in the middle, to several Australian deserts in the east with the total area about 6.3 million km², making up 22.4</w:t>
      </w:r>
      <w:r w:rsidR="00C934E9">
        <w:rPr>
          <w:sz w:val="22"/>
          <w:szCs w:val="22"/>
        </w:rPr>
        <w:t xml:space="preserve"> per cent</w:t>
      </w:r>
      <w:r w:rsidRPr="0008241C">
        <w:rPr>
          <w:sz w:val="22"/>
          <w:szCs w:val="22"/>
        </w:rPr>
        <w:t xml:space="preserve"> of the total Asia-Pacific’s land surface or 18.6</w:t>
      </w:r>
      <w:r w:rsidR="00C934E9">
        <w:rPr>
          <w:sz w:val="22"/>
          <w:szCs w:val="22"/>
        </w:rPr>
        <w:t xml:space="preserve"> per cent</w:t>
      </w:r>
      <w:r w:rsidRPr="0008241C">
        <w:rPr>
          <w:sz w:val="22"/>
          <w:szCs w:val="22"/>
        </w:rPr>
        <w:t xml:space="preserve"> of the global desert area (see Figure 3.1). Almost two-thirds of the Australian continent is considered as arid or desert making one of the driest places on the Earth after Antarctica. In Western Asia deserts and semi-deserts occupy around two thirds of the regional land, including rangeland (UNEP, 2016b).  </w:t>
      </w:r>
    </w:p>
    <w:p w14:paraId="6203763C" w14:textId="77777777" w:rsidR="00A01204" w:rsidRPr="0008241C" w:rsidRDefault="00A01204" w:rsidP="00A01204">
      <w:pPr>
        <w:rPr>
          <w:sz w:val="22"/>
          <w:szCs w:val="22"/>
        </w:rPr>
      </w:pPr>
    </w:p>
    <w:p w14:paraId="39DBBAE2" w14:textId="77777777" w:rsidR="00A01204" w:rsidRPr="0008241C" w:rsidRDefault="00A01204" w:rsidP="00A01204">
      <w:pPr>
        <w:rPr>
          <w:sz w:val="22"/>
          <w:szCs w:val="22"/>
        </w:rPr>
      </w:pPr>
      <w:r w:rsidRPr="0008241C">
        <w:rPr>
          <w:sz w:val="22"/>
          <w:szCs w:val="22"/>
        </w:rPr>
        <w:t xml:space="preserve">Deserts and semi-deserts are characterized by a highly variable low rainfall, therefore, the air in deserts is very </w:t>
      </w:r>
      <w:r w:rsidRPr="0008241C">
        <w:rPr>
          <w:spacing w:val="-4"/>
          <w:sz w:val="22"/>
          <w:szCs w:val="22"/>
        </w:rPr>
        <w:t xml:space="preserve">dry, </w:t>
      </w:r>
      <w:r w:rsidRPr="0008241C">
        <w:rPr>
          <w:sz w:val="22"/>
          <w:szCs w:val="22"/>
        </w:rPr>
        <w:t xml:space="preserve">and solar and terrestrial radiation are intense. Most deserts are thus characterized by specialized flora and fauna with a higher spatial and temporal variability influenced by the availability of water. Due to the extremely slow rate of biological activity in deserts, ecosystems in these drylands are very fragile to external disturbance and take decades to recover from even slight damage </w:t>
      </w:r>
      <w:r w:rsidRPr="0008241C">
        <w:rPr>
          <w:sz w:val="22"/>
          <w:szCs w:val="22"/>
        </w:rPr>
        <w:fldChar w:fldCharType="begin" w:fldLock="1"/>
      </w:r>
      <w:r w:rsidRPr="0008241C">
        <w:rPr>
          <w:sz w:val="22"/>
          <w:szCs w:val="22"/>
        </w:rPr>
        <w:instrText>ADDIN CSL_CITATION {"citationItems":[{"id":"ITEM-1","itemData":{"DOI":"10.1126/science.1131634","ISSN":"1095-9203 (Electronic)","PMID":"17495163","abstract":"In this millennium, global drylands face a myriad of problems that present tough  research, management, and policy challenges. Recent advances in dryland development, however, together with the integrative approaches of global change and sustainability science, suggest that concerns about land degradation, poverty, safeguarding biodiversity, and protecting the culture of 2.5 billion people can be confronted with renewed optimism. We review recent lessons about the functioning of dryland ecosystems and the livelihood systems of their human residents and introduce a new synthetic framework, the Drylands Development Paradigm (DDP). The DDP, supported by a growing and well-documented set of tools for policy and management action, helps navigate the inherent complexity of desertification and dryland development, identifying and synthesizing those factors important to research, management, and policy communities.","author":[{"dropping-particle":"","family":"Reynolds","given":"James F","non-dropping-particle":"","parse-names":false,"suffix":""},{"dropping-particle":"","family":"Smith","given":"D Mark Stafford","non-dropping-particle":"","parse-names":false,"suffix":""},{"dropping-particle":"","family":"Lambin","given":"Eric F","non-dropping-particle":"","parse-names":false,"suffix":""},{"dropping-particle":"","family":"Turner","given":"B L 2nd","non-dropping-particle":"","parse-names":false,"suffix":""},{"dropping-particle":"","family":"Mortimore","given":"Michael","non-dropping-particle":"","parse-names":false,"suffix":""},{"dropping-particle":"","family":"Batterbury","given":"Simon P J","non-dropping-particle":"","parse-names":false,"suffix":""},{"dropping-particle":"","family":"Downing","given":"Thomas E","non-dropping-particle":"","parse-names":false,"suffix":""},{"dropping-particle":"","family":"Dowlatabadi","given":"Hadi","non-dropping-particle":"","parse-names":false,"suffix":""},{"dropping-particle":"","family":"Fernandez","given":"Roberto J","non-dropping-particle":"","parse-names":false,"suffix":""},{"dropping-particle":"","family":"Herrick","given":"Jeffrey E","non-dropping-particle":"","parse-names":false,"suffix":""},{"dropping-particle":"","family":"Huber-Sannwald","given":"Elisabeth","non-dropping-particle":"","parse-names":false,"suffix":""},{"dropping-particle":"","family":"Jiang","given":"Hong","non-dropping-particle":"","parse-names":false,"suffix":""},{"dropping-particle":"","family":"Leemans","given":"Rik","non-dropping-particle":"","parse-names":false,"suffix":""},{"dropping-particle":"","family":"Lynam","given":"Tim","non-dropping-particle":"","parse-names":false,"suffix":""},{"dropping-particle":"","family":"Maestre","given":"Fernando T","non-dropping-particle":"","parse-names":false,"suffix":""},{"dropping-particle":"","family":"Ayarza","given":"Miguel","non-dropping-particle":"","parse-names":false,"suffix":""},{"dropping-particle":"","family":"Walker","given":"Brian","non-dropping-particle":"","parse-names":false,"suffix":""}],"container-title":"Science (New York, N.Y.)","id":"ITEM-1","issue":"5826","issued":{"date-parts":[["2007","5"]]},"language":"eng","page":"847-851","publisher-place":"United States","title":"Global desertification: building a science for dryland development.","type":"article-journal","volume":"316"},"uris":["http://www.mendeley.com/documents/?uuid=e08b073c-717e-4888-880c-fb7b4443f60a"]}],"mendeley":{"formattedCitation":"(J. F. Reynolds &lt;i&gt;et al.&lt;/i&gt;, 2007)","plainTextFormattedCitation":"(J. F. Reynolds et al., 2007)","previouslyFormattedCitation":"(J. F. Reynolds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J. F. Reynolds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see also 3.2.1.4). </w:t>
      </w:r>
    </w:p>
    <w:p w14:paraId="3D9D36D6" w14:textId="77777777" w:rsidR="00A01204" w:rsidRPr="0008241C" w:rsidRDefault="00A01204" w:rsidP="00A01204">
      <w:pPr>
        <w:rPr>
          <w:sz w:val="22"/>
          <w:szCs w:val="22"/>
        </w:rPr>
      </w:pPr>
    </w:p>
    <w:p w14:paraId="534D7533" w14:textId="77777777" w:rsidR="00A01204" w:rsidRPr="0008241C" w:rsidRDefault="00A01204" w:rsidP="00A01204">
      <w:pPr>
        <w:rPr>
          <w:sz w:val="22"/>
          <w:szCs w:val="22"/>
        </w:rPr>
      </w:pPr>
      <w:r w:rsidRPr="0008241C">
        <w:rPr>
          <w:sz w:val="22"/>
          <w:szCs w:val="22"/>
        </w:rPr>
        <w:t xml:space="preserve">Climate change is one of main drivers of changes in deserts and semi-deserts. Based on projected results, climate warming in the Middle East is strongest in summer although it is normally stronger in winter elsewhere. The warming in summer extends the thermal low at the surface from South Asia across the Western Asia over North Africa, as the hot desert climate intensifies and becomes more extreme </w:t>
      </w:r>
      <w:r w:rsidRPr="0008241C">
        <w:rPr>
          <w:sz w:val="22"/>
          <w:szCs w:val="22"/>
        </w:rPr>
        <w:fldChar w:fldCharType="begin" w:fldLock="1"/>
      </w:r>
      <w:r w:rsidRPr="0008241C">
        <w:rPr>
          <w:sz w:val="22"/>
          <w:szCs w:val="22"/>
        </w:rPr>
        <w:instrText>ADDIN CSL_CITATION {"citationItems":[{"id":"ITEM-1","itemData":{"DOI":"10.1007/s10584-016-1665-6","ISSN":"1573-1480","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author":[{"dropping-particle":"","family":"Lelieveld","given":"J","non-dropping-particle":"","parse-names":false,"suffix":""},{"dropping-particle":"","family":"Proestos","given":"Y","non-dropping-particle":"","parse-names":false,"suffix":""},{"dropping-particle":"","family":"Hadjinicolaou","given":"P","non-dropping-particle":"","parse-names":false,"suffix":""},{"dropping-particle":"","family":"Tanarhte","given":"M","non-dropping-particle":"","parse-names":false,"suffix":""},{"dropping-particle":"","family":"Tyrlis","given":"E","non-dropping-particle":"","parse-names":false,"suffix":""},{"dropping-particle":"","family":"Zittis","given":"G","non-dropping-particle":"","parse-names":false,"suffix":""}],"container-title":"Climatic Change","id":"ITEM-1","issue":"1","issued":{"date-parts":[["2016"]]},"page":"245-260","title":"Strongly increasing heat extremes in the Middle East and North Africa (MENA) in the 21st century","type":"article-journal","volume":"137"},"uris":["http://www.mendeley.com/documents/?uuid=5f442540-7da6-4cf8-9f37-bd86d9ec20a5"]}],"mendeley":{"formattedCitation":"(Lelieveld &lt;i&gt;et al.&lt;/i&gt;, 2016)","plainTextFormattedCitation":"(Lelieveld et al., 2016)","previouslyFormattedCitation":"(Lelieveld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Lelieveld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is trend has important biological implication for the desert </w:t>
      </w:r>
      <w:r w:rsidRPr="0008241C">
        <w:rPr>
          <w:sz w:val="22"/>
          <w:szCs w:val="22"/>
        </w:rPr>
        <w:lastRenderedPageBreak/>
        <w:t xml:space="preserve">organisms, because most of them live at the edge of their tolerance and might not survive in a hotter climate. In Australia, fire frequency maps from 1997 to 2006 illustrate higher frequencies of fire occurring in the central arid lands and northern Savannahs, showing a significant relationship with extended aridity </w:t>
      </w:r>
      <w:r w:rsidRPr="0008241C">
        <w:rPr>
          <w:sz w:val="22"/>
          <w:szCs w:val="22"/>
        </w:rPr>
        <w:fldChar w:fldCharType="begin" w:fldLock="1"/>
      </w:r>
      <w:r w:rsidRPr="0008241C">
        <w:rPr>
          <w:sz w:val="22"/>
          <w:szCs w:val="22"/>
        </w:rPr>
        <w:instrText>ADDIN CSL_CITATION {"citationItems":[{"id":"ITEM-1","itemData":{"author":[{"dropping-particle":"","family":"Australian government","given":"","non-dropping-particle":"","parse-names":false,"suffix":""}],"id":"ITEM-1","issued":{"date-parts":[["2009"]]},"title":"Australia ’ s Terrestrial Biodiversity","type":"report"},"uris":["http://www.mendeley.com/documents/?uuid=ad65b5fc-a8a9-45c2-99f5-e289e20992c3"]}],"mendeley":{"formattedCitation":"(Australian government, 2009)","plainTextFormattedCitation":"(Australian government, 2009)","previouslyFormattedCitation":"(Australian government, 2009)"},"properties":{"noteIndex":0},"schema":"https://github.com/citation-style-language/schema/raw/master/csl-citation.json"}</w:instrText>
      </w:r>
      <w:r w:rsidRPr="0008241C">
        <w:rPr>
          <w:sz w:val="22"/>
          <w:szCs w:val="22"/>
        </w:rPr>
        <w:fldChar w:fldCharType="separate"/>
      </w:r>
      <w:r w:rsidRPr="0008241C">
        <w:rPr>
          <w:noProof/>
          <w:sz w:val="22"/>
          <w:szCs w:val="22"/>
        </w:rPr>
        <w:t>(Australian government, 2009)</w:t>
      </w:r>
      <w:r w:rsidRPr="0008241C">
        <w:rPr>
          <w:sz w:val="22"/>
          <w:szCs w:val="22"/>
        </w:rPr>
        <w:fldChar w:fldCharType="end"/>
      </w:r>
      <w:r w:rsidRPr="0008241C">
        <w:rPr>
          <w:sz w:val="22"/>
          <w:szCs w:val="22"/>
        </w:rPr>
        <w:t>.</w:t>
      </w:r>
    </w:p>
    <w:p w14:paraId="5D960DFA" w14:textId="77777777" w:rsidR="00A01204" w:rsidRPr="0008241C" w:rsidRDefault="00A01204" w:rsidP="00A01204">
      <w:pPr>
        <w:rPr>
          <w:sz w:val="22"/>
          <w:szCs w:val="22"/>
        </w:rPr>
      </w:pPr>
    </w:p>
    <w:p w14:paraId="60A3119A" w14:textId="3673F3C9" w:rsidR="00A01204" w:rsidRPr="0008241C" w:rsidRDefault="00A01204" w:rsidP="00A01204">
      <w:pPr>
        <w:autoSpaceDE w:val="0"/>
        <w:autoSpaceDN w:val="0"/>
        <w:adjustRightInd w:val="0"/>
        <w:rPr>
          <w:sz w:val="22"/>
          <w:szCs w:val="22"/>
          <w:lang w:val="en-US"/>
        </w:rPr>
      </w:pPr>
      <w:r w:rsidRPr="0008241C">
        <w:rPr>
          <w:sz w:val="22"/>
          <w:szCs w:val="22"/>
        </w:rPr>
        <w:t xml:space="preserve">Like other eco-regions the change of rainfall pattern in deserts and semi-deserts are uncertain.  Deserts and semi-deserts in North-East Asia are predicted to be most likely receive more rainfall associated with a warming trend in the future </w:t>
      </w:r>
      <w:r w:rsidRPr="0008241C">
        <w:rPr>
          <w:sz w:val="22"/>
          <w:szCs w:val="22"/>
        </w:rPr>
        <w:fldChar w:fldCharType="begin" w:fldLock="1"/>
      </w:r>
      <w:r w:rsidRPr="0008241C">
        <w:rPr>
          <w:sz w:val="22"/>
          <w:szCs w:val="22"/>
        </w:rPr>
        <w:instrText>ADDIN CSL_CITATION {"citationItems":[{"id":"ITEM-1","itemData":{"DOI":"10.3390/rs70403863","ISBN":"2072-4292","ISSN":"20724292","abstract":"Dry Land Asia is the largest arid and semi-arid region in the northern hemisphere that suffers from land desertification. Over the period 1982–2011, there were both overall improvement and regional degeneration in the vegetation NDVI. We analyze future climate changes in these area using two ensemble-average methods from CMIP5 data. Bayesian Model Averaging shows a better capability to represent the future climate and less uncertainty represented by the 22-model ensemble than does the Simple Model Average. From 2006 to 2100, the average growing season temperature value will increase by 2.9 °C, from 14.4 °C to 17.3 °C under three climate scenarios (RCP 26, RCP 45 and \\r\\nRCP 85). We then conduct multiple regression analysis between climate changes compiled from the Climate Research Unit database and vegetation greenness from the GIMMS NDVI3g dataset. There is a general acceleration in the desertification trend under the \\r\\nRCP 85 scenario in middle and northern part of Middle Asia, northwestern China except Xinjiang and the Mongolian Plateau (except the middle part). The RCP 85 scenario shows a more severe desertification trend than does RCP 26. Desertification in dry land Asia, particularly in the regions highlighted in this study, calls for further investigation into climate change impacts and adaptations.","author":[{"dropping-particle":"","family":"Miao","given":"Lijuan","non-dropping-particle":"","parse-names":false,"suffix":""},{"dropping-particle":"","family":"Ye","given":"Peilong","non-dropping-particle":"","parse-names":false,"suffix":""},{"dropping-particle":"","family":"He","given":"Bin","non-dropping-particle":"","parse-names":false,"suffix":""},{"dropping-particle":"","family":"Chen","given":"Lizi","non-dropping-particle":"","parse-names":false,"suffix":""},{"dropping-particle":"","family":"Cui","given":"Xuefeng","non-dropping-particle":"","parse-names":false,"suffix":""}],"container-title":"Remote Sensing","id":"ITEM-1","issued":{"date-parts":[["2015"]]},"title":"Future climate impact on the desertification in the dry land asia using AVHRR GIMMS NDVI3g data","type":"article-journal"},"uris":["http://www.mendeley.com/documents/?uuid=7e22428a-efa5-3e96-9987-8a4c7183e13b"]}],"mendeley":{"formattedCitation":"(Miao &lt;i&gt;et al.&lt;/i&gt;, 2015)","plainTextFormattedCitation":"(Miao et al., 2015)","previouslyFormattedCitation":"(Mia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Mia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However, </w:t>
      </w:r>
      <w:r w:rsidRPr="0008241C">
        <w:rPr>
          <w:sz w:val="22"/>
          <w:szCs w:val="22"/>
          <w:lang w:val="en-US"/>
        </w:rPr>
        <w:t xml:space="preserve">over the Arabian Peninsula, from 1979 to 2009, observed annual mean rainfall declined by 47.8 millimeters each decade, while mean temperatures increased by 0.6°C </w:t>
      </w:r>
      <w:r w:rsidRPr="0008241C">
        <w:rPr>
          <w:sz w:val="22"/>
          <w:szCs w:val="22"/>
          <w:lang w:val="en-US"/>
        </w:rPr>
        <w:fldChar w:fldCharType="begin" w:fldLock="1"/>
      </w:r>
      <w:r w:rsidRPr="0008241C">
        <w:rPr>
          <w:sz w:val="22"/>
          <w:szCs w:val="22"/>
          <w:lang w:val="en-US"/>
        </w:rPr>
        <w:instrText>ADDIN CSL_CITATION {"citationItems":[{"id":"ITEM-1","itemData":{"DOI":"https://doi.org/10.1016/j.atmosres.2012.02.013","ISSN":"0169-8095","author":[{"dropping-particle":"","family":"Almazroui","given":"Mansour","non-dropping-particle":"","parse-names":false,"suffix":""},{"dropping-particle":"","family":"Islam","given":"M Nazrul","non-dropping-particle":"","parse-names":false,"suffix":""},{"dropping-particle":"","family":"Jones","given":"P D","non-dropping-particle":"","parse-names":false,"suffix":""},{"dropping-particle":"","family":"Athar","given":"H","non-dropping-particle":"","parse-names":false,"suffix":""},{"dropping-particle":"","family":"Rahman","given":"M Ashfaqur","non-dropping-particle":"","parse-names":false,"suffix":""}],"container-title":"Atmospheric Research","id":"ITEM-1","issue":"Supplement C","issued":{"date-parts":[["2012"]]},"page":"29-45","title":"Recent climate change in the Arabian Peninsula: Seasonal rainfall and temperature climatology of Saudi Arabia for 1979–2009","type":"article-journal","volume":"111"},"uris":["http://www.mendeley.com/documents/?uuid=26672f67-354f-4cef-a2c0-d5391472db27"]}],"mendeley":{"formattedCitation":"(Almazroui &lt;i&gt;et al.&lt;/i&gt;, 2012)","plainTextFormattedCitation":"(Almazroui et al., 2012)","previouslyFormattedCitation":"(Almazroui &lt;i&gt;et al.&lt;/i&gt;, 2012)"},"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Almazroui </w:t>
      </w:r>
      <w:r w:rsidRPr="0008241C">
        <w:rPr>
          <w:i/>
          <w:noProof/>
          <w:sz w:val="22"/>
          <w:szCs w:val="22"/>
          <w:lang w:val="en-US"/>
        </w:rPr>
        <w:t>et al.</w:t>
      </w:r>
      <w:r w:rsidRPr="0008241C">
        <w:rPr>
          <w:noProof/>
          <w:sz w:val="22"/>
          <w:szCs w:val="22"/>
          <w:lang w:val="en-US"/>
        </w:rPr>
        <w:t>, 2012)</w:t>
      </w:r>
      <w:r w:rsidRPr="0008241C">
        <w:rPr>
          <w:sz w:val="22"/>
          <w:szCs w:val="22"/>
          <w:lang w:val="en-US"/>
        </w:rPr>
        <w:fldChar w:fldCharType="end"/>
      </w:r>
      <w:r w:rsidRPr="0008241C">
        <w:rPr>
          <w:sz w:val="22"/>
          <w:szCs w:val="22"/>
          <w:lang w:val="en-US"/>
        </w:rPr>
        <w:t>. According</w:t>
      </w:r>
      <w:r w:rsidRPr="0008241C">
        <w:rPr>
          <w:sz w:val="22"/>
          <w:szCs w:val="22"/>
        </w:rPr>
        <w:t xml:space="preserve"> to most global climate models, projections suggest a decrease in rainfall in the Western Asia by 20</w:t>
      </w:r>
      <w:r w:rsidR="00C934E9">
        <w:rPr>
          <w:sz w:val="22"/>
          <w:szCs w:val="22"/>
        </w:rPr>
        <w:t xml:space="preserve"> per cent</w:t>
      </w:r>
      <w:r w:rsidRPr="0008241C">
        <w:rPr>
          <w:sz w:val="22"/>
          <w:szCs w:val="22"/>
        </w:rPr>
        <w:t xml:space="preserve"> over the next 50 years </w:t>
      </w:r>
      <w:r w:rsidRPr="0008241C">
        <w:rPr>
          <w:sz w:val="22"/>
          <w:szCs w:val="22"/>
        </w:rPr>
        <w:fldChar w:fldCharType="begin" w:fldLock="1"/>
      </w:r>
      <w:r w:rsidRPr="0008241C">
        <w:rPr>
          <w:sz w:val="22"/>
          <w:szCs w:val="22"/>
        </w:rPr>
        <w:instrText>ADDIN CSL_CITATION {"citationItems":[{"id":"ITEM-1","itemData":{"author":[{"dropping-particle":"","family":"Meslemani","given":"Y.","non-dropping-particle":"","parse-names":false,"suffix":""}],"id":"ITEM-1","issued":{"date-parts":[["2008"]]},"title":"Climate change impacts and adaptation in the Eastern Mediterranean/Syria: draft UNFCCC initial national communication for Syria","type":"report"},"uris":["http://www.mendeley.com/documents/?uuid=362a4509-0ba9-4484-9c7e-c82fe21aca6c"]}],"mendeley":{"formattedCitation":"(Meslemani, 2008)","plainTextFormattedCitation":"(Meslemani, 2008)","previouslyFormattedCitation":"(Meslemani, 2008)"},"properties":{"noteIndex":0},"schema":"https://github.com/citation-style-language/schema/raw/master/csl-citation.json"}</w:instrText>
      </w:r>
      <w:r w:rsidRPr="0008241C">
        <w:rPr>
          <w:sz w:val="22"/>
          <w:szCs w:val="22"/>
        </w:rPr>
        <w:fldChar w:fldCharType="separate"/>
      </w:r>
      <w:r w:rsidRPr="0008241C">
        <w:rPr>
          <w:noProof/>
          <w:sz w:val="22"/>
          <w:szCs w:val="22"/>
        </w:rPr>
        <w:t>(Meslemani, 2008)</w:t>
      </w:r>
      <w:r w:rsidRPr="0008241C">
        <w:rPr>
          <w:sz w:val="22"/>
          <w:szCs w:val="22"/>
        </w:rPr>
        <w:fldChar w:fldCharType="end"/>
      </w:r>
      <w:r w:rsidRPr="0008241C">
        <w:rPr>
          <w:sz w:val="22"/>
          <w:szCs w:val="22"/>
        </w:rPr>
        <w:t xml:space="preserve">. In general, a warmer planet will bring more rainy pulses to winter-rain deserts and more drought pulses to summer-rain deserts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06"]]},"note":"NULL","publisher-place":"Nairobi","title":"Global Deserts Outlook","type":"report"},"uris":["http://www.mendeley.com/documents/?uuid=d5bd8265-f7bd-4305-8ad0-f86997bc0dbb"]}],"mendeley":{"formattedCitation":"(UNEP, 2006)","plainTextFormattedCitation":"(UNEP, 2006)","previouslyFormattedCitation":"(UNEP, 2006)"},"properties":{"noteIndex":0},"schema":"https://github.com/citation-style-language/schema/raw/master/csl-citation.json"}</w:instrText>
      </w:r>
      <w:r w:rsidRPr="0008241C">
        <w:rPr>
          <w:sz w:val="22"/>
          <w:szCs w:val="22"/>
        </w:rPr>
        <w:fldChar w:fldCharType="separate"/>
      </w:r>
      <w:r w:rsidRPr="0008241C">
        <w:rPr>
          <w:noProof/>
          <w:sz w:val="22"/>
          <w:szCs w:val="22"/>
        </w:rPr>
        <w:t>(UNEP, 2006)</w:t>
      </w:r>
      <w:r w:rsidRPr="0008241C">
        <w:rPr>
          <w:sz w:val="22"/>
          <w:szCs w:val="22"/>
        </w:rPr>
        <w:fldChar w:fldCharType="end"/>
      </w:r>
      <w:r w:rsidRPr="0008241C">
        <w:rPr>
          <w:sz w:val="22"/>
          <w:szCs w:val="22"/>
        </w:rPr>
        <w:t xml:space="preserve">. Water flow of large desert-rivers could thus be influenced by the change of rainfall pattern. </w:t>
      </w:r>
      <w:r w:rsidRPr="0008241C">
        <w:rPr>
          <w:sz w:val="22"/>
          <w:szCs w:val="22"/>
          <w:lang w:val="en-US"/>
        </w:rPr>
        <w:t xml:space="preserve">Decreased rainfall in some deserts as a result of climate change also increases the frequency and magnitude of cross-border dust storm such as in North-East Asia </w:t>
      </w:r>
      <w:r w:rsidRPr="0008241C">
        <w:rPr>
          <w:sz w:val="22"/>
          <w:szCs w:val="22"/>
          <w:lang w:val="en-US"/>
        </w:rPr>
        <w:fldChar w:fldCharType="begin" w:fldLock="1"/>
      </w:r>
      <w:r w:rsidRPr="0008241C">
        <w:rPr>
          <w:sz w:val="22"/>
          <w:szCs w:val="22"/>
          <w:lang w:val="en-US"/>
        </w:rPr>
        <w:instrText>ADDIN CSL_CITATION {"citationItems":[{"id":"ITEM-1","itemData":{"DOI":"10.5194/acp-10-2615-2010","author":[{"dropping-particle":"","family":"Zhao","given":"Q","non-dropping-particle":"","parse-names":false,"suffix":""},{"dropping-particle":"","family":"He","given":"K","non-dropping-particle":"","parse-names":false,"suffix":""},{"dropping-particle":"","family":"Rahn","given":"K A","non-dropping-particle":"","parse-names":false,"suffix":""},{"dropping-particle":"","family":"Ma","given":"Y","non-dropping-particle":"","parse-names":false,"suffix":""},{"dropping-particle":"","family":"Jia","given":"Y","non-dropping-particle":"","parse-names":false,"suffix":""},{"dropping-particle":"","family":"Yang","given":"F","non-dropping-particle":"","parse-names":false,"suffix":""},{"dropping-particle":"","family":"Duan","given":"F","non-dropping-particle":"","parse-names":false,"suffix":""},{"dropping-particle":"","family":"Lei","given":"Y","non-dropping-particle":"","parse-names":false,"suffix":""},{"dropping-particle":"","family":"G","given":"Chen","non-dropping-particle":"","parse-names":false,"suffix":""},{"dropping-particle":"","family":"Cheng","given":"Y","non-dropping-particle":"","parse-names":false,"suffix":""},{"dropping-particle":"","family":"H","given":"Liu","non-dropping-particle":"","parse-names":false,"suffix":""},{"dropping-particle":"","family":"Wang","given":"S","non-dropping-particle":"","parse-names":false,"suffix":""}],"container-title":"Atmospheric Chemistry and Physics","id":"ITEM-1","issue":"6","issued":{"date-parts":[["2010"]]},"page":"2615-2630","title":"Dust storms come to Central and Southwestern China, too: implications from a major dust event in Chongqing","type":"article-journal","volume":"10"},"uris":["http://www.mendeley.com/documents/?uuid=38805f9a-22a2-46b0-bef0-8b8a5e849bb4"]}],"mendeley":{"formattedCitation":"(Q. Zhao &lt;i&gt;et al.&lt;/i&gt;, 2010)","plainTextFormattedCitation":"(Q. Zhao et al., 2010)","previouslyFormattedCitation":"(Q. Zhao &lt;i&gt;et al.&lt;/i&gt;, 2010)"},"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Q. Zhao </w:t>
      </w:r>
      <w:r w:rsidRPr="0008241C">
        <w:rPr>
          <w:i/>
          <w:noProof/>
          <w:sz w:val="22"/>
          <w:szCs w:val="22"/>
          <w:lang w:val="en-US"/>
        </w:rPr>
        <w:t>et al.</w:t>
      </w:r>
      <w:r w:rsidRPr="0008241C">
        <w:rPr>
          <w:noProof/>
          <w:sz w:val="22"/>
          <w:szCs w:val="22"/>
          <w:lang w:val="en-US"/>
        </w:rPr>
        <w:t>, 2010)</w:t>
      </w:r>
      <w:r w:rsidRPr="0008241C">
        <w:rPr>
          <w:sz w:val="22"/>
          <w:szCs w:val="22"/>
          <w:lang w:val="en-US"/>
        </w:rPr>
        <w:fldChar w:fldCharType="end"/>
      </w:r>
      <w:r w:rsidRPr="0008241C">
        <w:rPr>
          <w:sz w:val="22"/>
          <w:szCs w:val="22"/>
          <w:lang w:val="en-US"/>
        </w:rPr>
        <w:t xml:space="preserve">. </w:t>
      </w:r>
    </w:p>
    <w:p w14:paraId="6AE71C5B" w14:textId="77777777" w:rsidR="00A01204" w:rsidRPr="0008241C" w:rsidRDefault="00A01204" w:rsidP="00A01204">
      <w:pPr>
        <w:rPr>
          <w:sz w:val="22"/>
          <w:szCs w:val="22"/>
          <w:lang w:val="en-US"/>
        </w:rPr>
      </w:pPr>
    </w:p>
    <w:p w14:paraId="3F37BFFA" w14:textId="1420C6ED" w:rsidR="00A01204" w:rsidRPr="0008241C" w:rsidRDefault="00A01204" w:rsidP="00A01204">
      <w:pPr>
        <w:autoSpaceDE w:val="0"/>
        <w:autoSpaceDN w:val="0"/>
        <w:adjustRightInd w:val="0"/>
        <w:rPr>
          <w:sz w:val="22"/>
          <w:szCs w:val="22"/>
        </w:rPr>
      </w:pPr>
      <w:r w:rsidRPr="0008241C">
        <w:rPr>
          <w:sz w:val="22"/>
          <w:szCs w:val="22"/>
          <w:lang w:val="en-US"/>
        </w:rPr>
        <w:t xml:space="preserve">The spread of land degradation and desertification is one of the most critical challenges facing arid and semi-arid areas in the Asia-Pacific region owing to its obviously negative impacts on economic development and environmental conservation (UNEP, 2016a; 2016b). </w:t>
      </w:r>
      <w:r w:rsidRPr="0008241C">
        <w:rPr>
          <w:sz w:val="22"/>
          <w:szCs w:val="22"/>
        </w:rPr>
        <w:t>It was estimated that about 40</w:t>
      </w:r>
      <w:r w:rsidR="00C934E9">
        <w:rPr>
          <w:sz w:val="22"/>
          <w:szCs w:val="22"/>
        </w:rPr>
        <w:t xml:space="preserve"> per cent</w:t>
      </w:r>
      <w:r w:rsidRPr="0008241C">
        <w:rPr>
          <w:sz w:val="22"/>
          <w:szCs w:val="22"/>
        </w:rPr>
        <w:t xml:space="preserve"> of Western Asia’s land area is subject to desertification (UNEP, 2016b). </w:t>
      </w:r>
      <w:r w:rsidRPr="0008241C">
        <w:rPr>
          <w:sz w:val="22"/>
          <w:szCs w:val="22"/>
          <w:lang w:val="en-US"/>
        </w:rPr>
        <w:t xml:space="preserve">As to the causes of desertification prevailing in the arid and semi-arid region, </w:t>
      </w:r>
      <w:r w:rsidRPr="0008241C">
        <w:rPr>
          <w:sz w:val="22"/>
          <w:szCs w:val="22"/>
        </w:rPr>
        <w:t xml:space="preserve">wind erosion is one of the most common drivers leading to the loss of the fertile top soils, which further resulting in the encroachment and accumulation of sands on productive pastures and agricultural lands </w:t>
      </w:r>
      <w:r w:rsidRPr="0008241C">
        <w:rPr>
          <w:sz w:val="22"/>
          <w:szCs w:val="22"/>
        </w:rPr>
        <w:fldChar w:fldCharType="begin" w:fldLock="1"/>
      </w:r>
      <w:r w:rsidRPr="0008241C">
        <w:rPr>
          <w:sz w:val="22"/>
          <w:szCs w:val="22"/>
        </w:rPr>
        <w:instrText>ADDIN CSL_CITATION {"citationItems":[{"id":"ITEM-1","itemData":{"DOI":"10.1016/S0140-1963(02)90975-4","ISBN":"0140-1963","ISSN":"01401963","abstract":"The total area of the Arab Region is about 14.2 million km2, 90% of it lies within arid, semi-arid and dry sub-humid areas. The area is characterized by harsh environment, fragile ecosystems and limited water resources and arable lands. Throughout its long history these lands were the main source of grain and animal production. By the end of this century and in spite of the national, regional and international efforts to combat desertification and mitigate the effect of drought and desiccation, desertification is still one of the major environmental problems in the Arab Region. The rapid increase in population by some 3% annually, considered among the highest worldwide, along with the changing of consumption patterns and life styles, resulting in increasing food demand, have hastened land degradation in this arid environment. Land degradation in the Arab Region due to misuse is widespread and is proceeding at accelerating rates. Failures of resource management policies are aggravated by overgrazing, overexploitation of water and land resources, overcultivation of marginal lands, deforestation, and the use of inappropriate technologies. This paper attempts to provide: 1. A synthesis and analysis of the status of desertification in the Arab Region. 2. Identification of the major causes and trends of land degradation. 3. Highlighting the limitations and constraints on combating desertification in the Arab Region. ?? 2002 Elsevier Science Ltd.","author":[{"dropping-particle":"","family":"Abahussain","given":"Asma Ali","non-dropping-particle":"","parse-names":false,"suffix":""},{"dropping-particle":"","family":"Abdu","given":"Anwar Sh","non-dropping-particle":"","parse-names":false,"suffix":""},{"dropping-particle":"","family":"Al-Zubari","given":"Waleed K.","non-dropping-particle":"","parse-names":false,"suffix":""},{"dropping-particle":"","family":"El-Deen","given":"Nabil Alaa","non-dropping-particle":"","parse-names":false,"suffix":""},{"dropping-particle":"","family":"Abdul-Raheem","given":"Mahmmod","non-dropping-particle":"","parse-names":false,"suffix":""}],"container-title":"Journal of Arid Environments","id":"ITEM-1","issued":{"date-parts":[["2002"]]},"title":"Desertification in the Arab Region: Analysis of current status and trends","type":"article-journal"},"uris":["http://www.mendeley.com/documents/?uuid=8c8b8988-3d49-3c0b-a2f1-4977c98e7b69"]}],"mendeley":{"formattedCitation":"(Abahussain &lt;i&gt;et al.&lt;/i&gt;, 2002)","plainTextFormattedCitation":"(Abahussain et al., 2002)","previouslyFormattedCitation":"(Abahussain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Abahussain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In Western Asia wind erosion accounts for 27</w:t>
      </w:r>
      <w:r w:rsidR="00C934E9">
        <w:rPr>
          <w:sz w:val="22"/>
          <w:szCs w:val="22"/>
        </w:rPr>
        <w:t xml:space="preserve"> per cent</w:t>
      </w:r>
      <w:r w:rsidRPr="0008241C">
        <w:rPr>
          <w:sz w:val="22"/>
          <w:szCs w:val="22"/>
        </w:rPr>
        <w:t xml:space="preserve"> of land degradation (UNEP, 2016b). Droughts result in soil moisture deficits in desert margins and then easy erosion by wind. This trend has increased in severity and is projected to become even more intense in the future (UNEP, 2006). Even in India, it is estimated that</w:t>
      </w:r>
      <w:r w:rsidRPr="0008241C">
        <w:rPr>
          <w:sz w:val="22"/>
          <w:szCs w:val="22"/>
          <w:lang w:val="en-US"/>
        </w:rPr>
        <w:t xml:space="preserve"> nearly 30</w:t>
      </w:r>
      <w:r w:rsidR="00C934E9">
        <w:rPr>
          <w:sz w:val="22"/>
          <w:szCs w:val="22"/>
          <w:lang w:val="en-US"/>
        </w:rPr>
        <w:t xml:space="preserve"> per cent</w:t>
      </w:r>
      <w:r w:rsidRPr="0008241C">
        <w:rPr>
          <w:sz w:val="22"/>
          <w:szCs w:val="22"/>
          <w:lang w:val="en-US"/>
        </w:rPr>
        <w:t xml:space="preserve"> of its land area is degraded or facing desertification. Key reasons for the increased degraded in India is identified as water erosion, vegetation loss, and wind erosion </w:t>
      </w:r>
      <w:r w:rsidRPr="0008241C">
        <w:rPr>
          <w:sz w:val="22"/>
          <w:szCs w:val="22"/>
          <w:lang w:val="en-US"/>
        </w:rPr>
        <w:fldChar w:fldCharType="begin" w:fldLock="1"/>
      </w:r>
      <w:r w:rsidRPr="0008241C">
        <w:rPr>
          <w:sz w:val="22"/>
          <w:szCs w:val="22"/>
          <w:lang w:val="en-US"/>
        </w:rPr>
        <w:instrText>ADDIN CSL_CITATION {"citationItems":[{"id":"ITEM-1","itemData":{"author":[{"dropping-particle":"","family":"Centre for Science and Environment","given":"","non-dropping-particle":"","parse-names":false,"suffix":""}],"id":"ITEM-1","issued":{"date-parts":[["2017"]]},"publisher-place":"New Delhi, India","title":"State of India's Environment 2017 in Figures","type":"report"},"uris":["http://www.mendeley.com/documents/?uuid=08833de1-faaf-4b05-a97b-86cd7923e799"]}],"mendeley":{"formattedCitation":"(Centre for Science and Environment, 2017)","plainTextFormattedCitation":"(Centre for Science and Environment, 2017)","previouslyFormattedCitation":"(Centre for Science and Environment, 2017)"},"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Centre for Science and Environment, 2017)</w:t>
      </w:r>
      <w:r w:rsidRPr="0008241C">
        <w:rPr>
          <w:sz w:val="22"/>
          <w:szCs w:val="22"/>
          <w:lang w:val="en-US"/>
        </w:rPr>
        <w:fldChar w:fldCharType="end"/>
      </w:r>
      <w:r w:rsidRPr="0008241C">
        <w:rPr>
          <w:sz w:val="22"/>
          <w:szCs w:val="22"/>
          <w:lang w:val="en-US"/>
        </w:rPr>
        <w:t>.</w:t>
      </w:r>
    </w:p>
    <w:p w14:paraId="58CCA978" w14:textId="77777777" w:rsidR="00A01204" w:rsidRPr="0008241C" w:rsidRDefault="00A01204" w:rsidP="00A01204">
      <w:pPr>
        <w:rPr>
          <w:sz w:val="22"/>
          <w:szCs w:val="22"/>
        </w:rPr>
      </w:pPr>
    </w:p>
    <w:p w14:paraId="3E8E3DA8" w14:textId="77777777" w:rsidR="00A01204" w:rsidRPr="0008241C" w:rsidRDefault="00A01204" w:rsidP="00A01204">
      <w:pPr>
        <w:rPr>
          <w:sz w:val="22"/>
          <w:szCs w:val="22"/>
        </w:rPr>
      </w:pPr>
      <w:r w:rsidRPr="0008241C">
        <w:rPr>
          <w:sz w:val="22"/>
          <w:szCs w:val="22"/>
        </w:rPr>
        <w:t xml:space="preserve">The traditional livelihoods in deserts were of three types — hunter-gatherers, pastoralists, and farmers. For most of desert and semi-desert areas livestock grazing is the only way for traditional land use. Desert agriculture occurring mostly around oases and along the semi-desert margin provide most of cereal and animal products </w:t>
      </w:r>
      <w:r w:rsidRPr="0008241C">
        <w:rPr>
          <w:sz w:val="22"/>
          <w:szCs w:val="22"/>
        </w:rPr>
        <w:fldChar w:fldCharType="begin" w:fldLock="1"/>
      </w:r>
      <w:r w:rsidRPr="0008241C">
        <w:rPr>
          <w:sz w:val="22"/>
          <w:szCs w:val="22"/>
        </w:rPr>
        <w:instrText>ADDIN CSL_CITATION {"citationItems":[{"id":"ITEM-1","itemData":{"DOI":"10.1016/S0140-1963(02)90975-4","ISBN":"0140-1963","ISSN":"01401963","abstract":"The total area of the Arab Region is about 14.2 million km2, 90% of it lies within arid, semi-arid and dry sub-humid areas. The area is characterized by harsh environment, fragile ecosystems and limited water resources and arable lands. Throughout its long history these lands were the main source of grain and animal production. By the end of this century and in spite of the national, regional and international efforts to combat desertification and mitigate the effect of drought and desiccation, desertification is still one of the major environmental problems in the Arab Region. The rapid increase in population by some 3% annually, considered among the highest worldwide, along with the changing of consumption patterns and life styles, resulting in increasing food demand, have hastened land degradation in this arid environment. Land degradation in the Arab Region due to misuse is widespread and is proceeding at accelerating rates. Failures of resource management policies are aggravated by overgrazing, overexploitation of water and land resources, overcultivation of marginal lands, deforestation, and the use of inappropriate technologies. This paper attempts to provide: 1. A synthesis and analysis of the status of desertification in the Arab Region. 2. Identification of the major causes and trends of land degradation. 3. Highlighting the limitations and constraints on combating desertification in the Arab Region. ?? 2002 Elsevier Science Ltd.","author":[{"dropping-particle":"","family":"Abahussain","given":"Asma Ali","non-dropping-particle":"","parse-names":false,"suffix":""},{"dropping-particle":"","family":"Abdu","given":"Anwar Sh","non-dropping-particle":"","parse-names":false,"suffix":""},{"dropping-particle":"","family":"Al-Zubari","given":"Waleed K.","non-dropping-particle":"","parse-names":false,"suffix":""},{"dropping-particle":"","family":"El-Deen","given":"Nabil Alaa","non-dropping-particle":"","parse-names":false,"suffix":""},{"dropping-particle":"","family":"Abdul-Raheem","given":"Mahmmod","non-dropping-particle":"","parse-names":false,"suffix":""}],"container-title":"Journal of Arid Environments","id":"ITEM-1","issued":{"date-parts":[["2002"]]},"title":"Desertification in the Arab Region: Analysis of current status and trends","type":"article-journal"},"uris":["http://www.mendeley.com/documents/?uuid=8c8b8988-3d49-3c0b-a2f1-4977c98e7b69"]}],"mendeley":{"formattedCitation":"(Abahussain &lt;i&gt;et al.&lt;/i&gt;, 2002)","plainTextFormattedCitation":"(Abahussain et al., 2002)","previouslyFormattedCitation":"(Abahussain &lt;i&gt;et al.&lt;/i&gt;, 2002)"},"properties":{"noteIndex":0},"schema":"https://github.com/citation-style-language/schema/raw/master/csl-citation.json"}</w:instrText>
      </w:r>
      <w:r w:rsidRPr="0008241C">
        <w:rPr>
          <w:sz w:val="22"/>
          <w:szCs w:val="22"/>
        </w:rPr>
        <w:fldChar w:fldCharType="separate"/>
      </w:r>
      <w:r w:rsidRPr="0008241C">
        <w:rPr>
          <w:noProof/>
          <w:sz w:val="22"/>
          <w:szCs w:val="22"/>
        </w:rPr>
        <w:t xml:space="preserve">(Abahussain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Recently, in addition to frequent drought, overgrazing and uprooting woody species for use as fuel, tillage and mismanagement of water resources have become the principal causes for a large-scale rangeland deterioration in arid and semi-arid areas of Western Asia, South Asia and North-East Asia (Abahussain </w:t>
      </w:r>
      <w:r w:rsidRPr="0008241C">
        <w:rPr>
          <w:i/>
          <w:sz w:val="22"/>
          <w:szCs w:val="22"/>
        </w:rPr>
        <w:t>et al</w:t>
      </w:r>
      <w:r w:rsidRPr="0008241C">
        <w:rPr>
          <w:sz w:val="22"/>
          <w:szCs w:val="22"/>
        </w:rPr>
        <w:t xml:space="preserve">., 2002; UNEP, 2016a; 2016b; see also 4.4.2). Irreversible damages have also been caused in previously good agricultural and pastoral grounds in deserts and semi-deserts by large-scale modern developments (UNEP, 2016b). Petroleum and minerals exploration, energy-intensive urban developments, and tourism, have increasingly driven the changes in environment and livelihood in the Asia-Pacific deserts and semi-deserts </w:t>
      </w:r>
      <w:r w:rsidRPr="0008241C">
        <w:rPr>
          <w:sz w:val="22"/>
          <w:szCs w:val="22"/>
        </w:rPr>
        <w:fldChar w:fldCharType="begin" w:fldLock="1"/>
      </w:r>
      <w:r w:rsidRPr="0008241C">
        <w:rPr>
          <w:sz w:val="22"/>
          <w:szCs w:val="22"/>
        </w:rPr>
        <w:instrText>ADDIN CSL_CITATION {"citationItems":[{"id":"ITEM-1","itemData":{"ISBN":"9789280730555","author":[{"dropping-particle":"","family":"UNEP","given":"","non-dropping-particle":"","parse-names":false,"suffix":""}],"id":"ITEM-1","issued":{"date-parts":[["2010"]]},"title":"Environment Outlook for the Arab Region: Environment for Development and Human Well-being","type":"book"},"uris":["http://www.mendeley.com/documents/?uuid=63da4f56-d064-485e-bcd3-82a491f354af"]}],"mendeley":{"formattedCitation":"(UNEP, 2010)","plainTextFormattedCitation":"(UNEP, 2010)","previouslyFormattedCitation":"(UNEP, 2010)"},"properties":{"noteIndex":0},"schema":"https://github.com/citation-style-language/schema/raw/master/csl-citation.json"}</w:instrText>
      </w:r>
      <w:r w:rsidRPr="0008241C">
        <w:rPr>
          <w:sz w:val="22"/>
          <w:szCs w:val="22"/>
        </w:rPr>
        <w:fldChar w:fldCharType="separate"/>
      </w:r>
      <w:r w:rsidRPr="0008241C">
        <w:rPr>
          <w:noProof/>
          <w:sz w:val="22"/>
          <w:szCs w:val="22"/>
        </w:rPr>
        <w:t>(UNEP, 2010)</w:t>
      </w:r>
      <w:r w:rsidRPr="0008241C">
        <w:rPr>
          <w:sz w:val="22"/>
          <w:szCs w:val="22"/>
        </w:rPr>
        <w:fldChar w:fldCharType="end"/>
      </w:r>
      <w:r w:rsidRPr="0008241C">
        <w:rPr>
          <w:sz w:val="22"/>
          <w:szCs w:val="22"/>
        </w:rPr>
        <w:t xml:space="preserve">. </w:t>
      </w:r>
    </w:p>
    <w:p w14:paraId="71E0206F" w14:textId="77777777" w:rsidR="00A01204" w:rsidRPr="0008241C" w:rsidRDefault="00A01204" w:rsidP="00A01204">
      <w:pPr>
        <w:autoSpaceDE w:val="0"/>
        <w:autoSpaceDN w:val="0"/>
        <w:adjustRightInd w:val="0"/>
        <w:rPr>
          <w:sz w:val="22"/>
          <w:szCs w:val="22"/>
        </w:rPr>
      </w:pPr>
    </w:p>
    <w:p w14:paraId="3E492A53" w14:textId="3C0D0B1C" w:rsidR="00A01204" w:rsidRPr="0008241C" w:rsidRDefault="00A01204" w:rsidP="00A01204">
      <w:pPr>
        <w:autoSpaceDE w:val="0"/>
        <w:autoSpaceDN w:val="0"/>
        <w:adjustRightInd w:val="0"/>
        <w:rPr>
          <w:sz w:val="22"/>
          <w:szCs w:val="22"/>
        </w:rPr>
      </w:pPr>
      <w:r w:rsidRPr="0008241C">
        <w:rPr>
          <w:sz w:val="22"/>
          <w:szCs w:val="22"/>
        </w:rPr>
        <w:t>The Western Asia has a relatively high urban population with over 70</w:t>
      </w:r>
      <w:r w:rsidR="00C934E9">
        <w:rPr>
          <w:sz w:val="22"/>
          <w:szCs w:val="22"/>
        </w:rPr>
        <w:t xml:space="preserve"> per cent</w:t>
      </w:r>
      <w:r w:rsidRPr="0008241C">
        <w:rPr>
          <w:sz w:val="22"/>
          <w:szCs w:val="22"/>
        </w:rPr>
        <w:t xml:space="preserve"> of the total population living in urban area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2014"]]},"publisher-place":"New York, USA","title":"World Urbanization Prospects: The 2014 Revision, Highlights (ST/ESA/SER.A/352)","type":"report"},"uris":["http://www.mendeley.com/documents/?uuid=d37c4a11-10fe-4e92-9386-0a50812da9c0"]}],"mendeley":{"formattedCitation":"(United Nations, 2014)","plainTextFormattedCitation":"(United Nations, 2014)","previouslyFormattedCitation":"(United Nations, 2014)"},"properties":{"noteIndex":0},"schema":"https://github.com/citation-style-language/schema/raw/master/csl-citation.json"}</w:instrText>
      </w:r>
      <w:r w:rsidRPr="0008241C">
        <w:rPr>
          <w:sz w:val="22"/>
          <w:szCs w:val="22"/>
        </w:rPr>
        <w:fldChar w:fldCharType="separate"/>
      </w:r>
      <w:r w:rsidRPr="0008241C">
        <w:rPr>
          <w:noProof/>
          <w:sz w:val="22"/>
          <w:szCs w:val="22"/>
        </w:rPr>
        <w:t>(United Nations, 2014)</w:t>
      </w:r>
      <w:r w:rsidRPr="0008241C">
        <w:rPr>
          <w:sz w:val="22"/>
          <w:szCs w:val="22"/>
        </w:rPr>
        <w:fldChar w:fldCharType="end"/>
      </w:r>
      <w:r w:rsidRPr="0008241C">
        <w:rPr>
          <w:sz w:val="22"/>
          <w:szCs w:val="22"/>
        </w:rPr>
        <w:t>. Particularly, in some countries nearly the whole population is urban (e.g. Qatar, 99</w:t>
      </w:r>
      <w:r w:rsidR="00C934E9">
        <w:rPr>
          <w:sz w:val="22"/>
          <w:szCs w:val="22"/>
        </w:rPr>
        <w:t xml:space="preserve"> per cent</w:t>
      </w:r>
      <w:r w:rsidRPr="0008241C">
        <w:rPr>
          <w:sz w:val="22"/>
          <w:szCs w:val="22"/>
        </w:rPr>
        <w:t>; Kuwait, 98</w:t>
      </w:r>
      <w:r w:rsidR="00C934E9">
        <w:rPr>
          <w:sz w:val="22"/>
          <w:szCs w:val="22"/>
        </w:rPr>
        <w:t xml:space="preserve"> per cent</w:t>
      </w:r>
      <w:r w:rsidRPr="0008241C">
        <w:rPr>
          <w:sz w:val="22"/>
          <w:szCs w:val="22"/>
        </w:rPr>
        <w:t>; Jordan, 83</w:t>
      </w:r>
      <w:r w:rsidR="00C934E9">
        <w:rPr>
          <w:sz w:val="22"/>
          <w:szCs w:val="22"/>
        </w:rPr>
        <w:t xml:space="preserve"> per cent</w:t>
      </w:r>
      <w:r w:rsidRPr="0008241C">
        <w:rPr>
          <w:sz w:val="22"/>
          <w:szCs w:val="22"/>
        </w:rPr>
        <w:t>; Saudi Arabia 83</w:t>
      </w:r>
      <w:r w:rsidR="00C934E9">
        <w:rPr>
          <w:sz w:val="22"/>
          <w:szCs w:val="22"/>
        </w:rPr>
        <w:t xml:space="preserve"> per cent</w:t>
      </w:r>
      <w:r w:rsidRPr="0008241C">
        <w:rPr>
          <w:sz w:val="22"/>
          <w:szCs w:val="22"/>
        </w:rPr>
        <w:t xml:space="preserve"> and United Arab Emirates, 85</w:t>
      </w:r>
      <w:r w:rsidR="00C934E9">
        <w:rPr>
          <w:sz w:val="22"/>
          <w:szCs w:val="22"/>
        </w:rPr>
        <w:t xml:space="preserve"> per cent</w:t>
      </w:r>
      <w:r w:rsidRPr="0008241C">
        <w:rPr>
          <w:sz w:val="22"/>
          <w:szCs w:val="22"/>
        </w:rPr>
        <w:t xml:space="preserve">) (United Nations, 2014). Newly emergent cities encroach onto semi-deserts with a fast expanding urban peripheries (Abahussain </w:t>
      </w:r>
      <w:r w:rsidRPr="0008241C">
        <w:rPr>
          <w:i/>
          <w:sz w:val="22"/>
          <w:szCs w:val="22"/>
        </w:rPr>
        <w:t>et al</w:t>
      </w:r>
      <w:r w:rsidRPr="0008241C">
        <w:rPr>
          <w:sz w:val="22"/>
          <w:szCs w:val="22"/>
        </w:rPr>
        <w:t xml:space="preserve">., 2002). Growing urban populations and accompanying aspirations for improved living standards, demanding more resources and services such as housing, health, water, energy and education (UNEP, 2010). Agricultural intensification accelerates the depletion of groundwater, especially in the Arabian Peninsula, and then increases soil salinity (UNEP, 2010). Population growth in urbans also leads to rapidly increasing amounts of wastes (solid and liquid) which further aggravates environmental </w:t>
      </w:r>
      <w:r w:rsidRPr="0008241C">
        <w:rPr>
          <w:sz w:val="22"/>
          <w:szCs w:val="22"/>
        </w:rPr>
        <w:lastRenderedPageBreak/>
        <w:t>problems in arid and semi-arid areas such as increasing pollution of land and water resources (UNEP, 2006).</w:t>
      </w:r>
    </w:p>
    <w:p w14:paraId="17E9907D" w14:textId="77777777" w:rsidR="00A01204" w:rsidRPr="0008241C" w:rsidRDefault="00A01204" w:rsidP="00A01204">
      <w:pPr>
        <w:autoSpaceDE w:val="0"/>
        <w:autoSpaceDN w:val="0"/>
        <w:adjustRightInd w:val="0"/>
        <w:rPr>
          <w:sz w:val="22"/>
          <w:szCs w:val="22"/>
        </w:rPr>
      </w:pPr>
    </w:p>
    <w:p w14:paraId="7658D92F" w14:textId="77777777" w:rsidR="00A01204" w:rsidRPr="0008241C" w:rsidRDefault="00A01204" w:rsidP="00A01204">
      <w:pPr>
        <w:rPr>
          <w:sz w:val="22"/>
          <w:szCs w:val="22"/>
        </w:rPr>
      </w:pPr>
      <w:r w:rsidRPr="0008241C">
        <w:rPr>
          <w:sz w:val="22"/>
          <w:szCs w:val="22"/>
        </w:rPr>
        <w:t xml:space="preserve">Some desert and semi-desert areas in the Asia-Pacific region are rich in oil and natural gas reserves, especially in Western Asia, such as Saudi Arabia, Iraq, Kuwait, UAE, and Qatar, where oil is the major driver of global economic growth with high GDP (Gross Domestic Product) per person (UNEP, 2016b). In last few decades, a lot of investment in the extraction of oil, gas, and minerals has driven environmental changes in desert and semi-desert areas (UNEP, 2006). A continuation of the energy- and water-intensive development model, in which water with subsidized costs is used for low-value purposes, has resulted in even more severe natural resource depletion and environmental degradation (UNEP, 2010). Because of mining and power engineering, transport infrastructure has been improved, large-scale water extraction and supply technologies applied, and previous wildness lost (UNEP, 2010; 2016b). Exploration for and production of petroleum have caused local detrimental impacts to soils, surface and groundwater, and desert ecosystems (UNEP, 2006; 2016b). </w:t>
      </w:r>
    </w:p>
    <w:p w14:paraId="4990CEBE" w14:textId="77777777" w:rsidR="00A01204" w:rsidRPr="0008241C" w:rsidRDefault="00A01204" w:rsidP="00A01204">
      <w:pPr>
        <w:rPr>
          <w:sz w:val="22"/>
          <w:szCs w:val="22"/>
        </w:rPr>
      </w:pPr>
    </w:p>
    <w:p w14:paraId="535833CD" w14:textId="77777777" w:rsidR="00A01204" w:rsidRPr="0008241C" w:rsidRDefault="00A01204" w:rsidP="00A01204">
      <w:pPr>
        <w:rPr>
          <w:sz w:val="22"/>
          <w:szCs w:val="22"/>
        </w:rPr>
      </w:pPr>
      <w:r w:rsidRPr="0008241C">
        <w:rPr>
          <w:sz w:val="22"/>
          <w:szCs w:val="22"/>
        </w:rPr>
        <w:t xml:space="preserve">Recently, deserts have much to offer for tourism development from Western Asia, North-East Asia to Australia, although there are concerns that this fast growing industry may become new driver in ecosystem damage </w:t>
      </w:r>
      <w:r w:rsidRPr="0008241C">
        <w:rPr>
          <w:sz w:val="22"/>
          <w:szCs w:val="22"/>
        </w:rPr>
        <w:fldChar w:fldCharType="begin" w:fldLock="1"/>
      </w:r>
      <w:r w:rsidRPr="0008241C">
        <w:rPr>
          <w:sz w:val="22"/>
          <w:szCs w:val="22"/>
        </w:rPr>
        <w:instrText>ADDIN CSL_CITATION {"citationItems":[{"id":"ITEM-1","itemData":{"author":[{"dropping-particle":"","family":"UNWTO","given":"","non-dropping-particle":"","parse-names":false,"suffix":""}],"id":"ITEM-1","issued":{"date-parts":[["2012"]]},"note":"NULL","title":"Sustainable Development of Tourism in Deserts","type":"report"},"uris":["http://www.mendeley.com/documents/?uuid=dce40490-9b13-441d-8c68-e241e3bcd5a0"]}],"mendeley":{"formattedCitation":"(UNWTO, 2012)","plainTextFormattedCitation":"(UNWTO, 2012)","previouslyFormattedCitation":"(UNWTO, 2012)"},"properties":{"noteIndex":0},"schema":"https://github.com/citation-style-language/schema/raw/master/csl-citation.json"}</w:instrText>
      </w:r>
      <w:r w:rsidRPr="0008241C">
        <w:rPr>
          <w:sz w:val="22"/>
          <w:szCs w:val="22"/>
        </w:rPr>
        <w:fldChar w:fldCharType="separate"/>
      </w:r>
      <w:r w:rsidRPr="0008241C">
        <w:rPr>
          <w:noProof/>
          <w:sz w:val="22"/>
          <w:szCs w:val="22"/>
        </w:rPr>
        <w:t>(UNWTO, 2012)</w:t>
      </w:r>
      <w:r w:rsidRPr="0008241C">
        <w:rPr>
          <w:sz w:val="22"/>
          <w:szCs w:val="22"/>
        </w:rPr>
        <w:fldChar w:fldCharType="end"/>
      </w:r>
      <w:r w:rsidRPr="0008241C">
        <w:rPr>
          <w:sz w:val="22"/>
          <w:szCs w:val="22"/>
        </w:rPr>
        <w:t>. In Western Asia political instability and even armed conflict pose a number of critical challenges to environmental and social security in deserts and semi-deserts (UNEP, 2016b). The negative impact of instability on biodiversity and protected areas has been observed in several Western Asian countries such as Iraq, Syria and Yemen (UNEP, 2016b). The war’s toxic footprint (e.g. releasing heavy metals from munitions) is also severe, contaminating water and soil, and finally affecting human health directly or indirectly through food chain (UNEP, 2016b).</w:t>
      </w:r>
    </w:p>
    <w:p w14:paraId="79C82512" w14:textId="77777777" w:rsidR="00A01204" w:rsidRPr="0008241C" w:rsidRDefault="00A01204" w:rsidP="00A01204">
      <w:pPr>
        <w:rPr>
          <w:sz w:val="22"/>
          <w:szCs w:val="22"/>
        </w:rPr>
      </w:pPr>
    </w:p>
    <w:p w14:paraId="0E432F6F" w14:textId="77777777" w:rsidR="00A01204" w:rsidRPr="0008241C" w:rsidRDefault="00A01204" w:rsidP="00A01204">
      <w:pPr>
        <w:keepNext/>
        <w:tabs>
          <w:tab w:val="clear" w:pos="1247"/>
          <w:tab w:val="left" w:pos="765"/>
        </w:tabs>
        <w:outlineLvl w:val="2"/>
        <w:rPr>
          <w:b/>
          <w:sz w:val="24"/>
          <w:szCs w:val="24"/>
        </w:rPr>
      </w:pPr>
      <w:bookmarkStart w:id="1267" w:name="_Toc504317280"/>
      <w:bookmarkStart w:id="1268" w:name="_Toc504317973"/>
      <w:bookmarkStart w:id="1269" w:name="_Toc504320440"/>
      <w:bookmarkStart w:id="1270" w:name="_Toc504320663"/>
      <w:bookmarkStart w:id="1271" w:name="_Toc504320887"/>
      <w:bookmarkStart w:id="1272" w:name="_Toc504321319"/>
      <w:bookmarkStart w:id="1273" w:name="_Toc524044080"/>
      <w:r w:rsidRPr="0008241C">
        <w:rPr>
          <w:b/>
          <w:sz w:val="24"/>
          <w:szCs w:val="24"/>
        </w:rPr>
        <w:t xml:space="preserve">4.4.5 </w:t>
      </w:r>
      <w:r w:rsidRPr="0008241C">
        <w:rPr>
          <w:b/>
          <w:sz w:val="24"/>
          <w:szCs w:val="24"/>
        </w:rPr>
        <w:tab/>
        <w:t>Agro-ecosystems (Agricultural/Silvicultural/Aquacultural)</w:t>
      </w:r>
      <w:bookmarkEnd w:id="1267"/>
      <w:bookmarkEnd w:id="1268"/>
      <w:bookmarkEnd w:id="1269"/>
      <w:bookmarkEnd w:id="1270"/>
      <w:bookmarkEnd w:id="1271"/>
      <w:bookmarkEnd w:id="1272"/>
      <w:bookmarkEnd w:id="1273"/>
    </w:p>
    <w:p w14:paraId="427F6D98" w14:textId="77777777" w:rsidR="00A01204" w:rsidRPr="0008241C" w:rsidRDefault="00A01204" w:rsidP="00A01204">
      <w:pPr>
        <w:rPr>
          <w:sz w:val="22"/>
          <w:szCs w:val="22"/>
        </w:rPr>
      </w:pPr>
    </w:p>
    <w:p w14:paraId="2D9C49DE" w14:textId="77777777" w:rsidR="00A01204" w:rsidRPr="0008241C" w:rsidRDefault="00A01204" w:rsidP="00A01204">
      <w:pPr>
        <w:rPr>
          <w:sz w:val="22"/>
          <w:szCs w:val="22"/>
        </w:rPr>
      </w:pPr>
      <w:r w:rsidRPr="0008241C">
        <w:rPr>
          <w:noProof/>
          <w:sz w:val="22"/>
          <w:szCs w:val="22"/>
        </w:rPr>
        <w:t xml:space="preserve">Biodiversity in the Asia-Pacific region faces threats from increasing agricultural, aquacultural and livestock production </w:t>
      </w:r>
      <w:r w:rsidRPr="0008241C">
        <w:rPr>
          <w:noProof/>
          <w:sz w:val="22"/>
          <w:szCs w:val="22"/>
        </w:rPr>
        <w:fldChar w:fldCharType="begin" w:fldLock="1"/>
      </w:r>
      <w:r w:rsidRPr="0008241C">
        <w:rPr>
          <w:noProof/>
          <w:sz w:val="22"/>
          <w:szCs w:val="22"/>
        </w:rPr>
        <w:instrText>ADDIN CSL_CITATION {"citationItems":[{"id":"ITEM-1","itemData":{"DOI":"10.1016/j.tree.2008.05.006","ISSN":"0169-5347","author":[{"dropping-particle":"","family":"Butler","given":"Rhett A","non-dropping-particle":"","parse-names":false,"suffix":""},{"dropping-particle":"","family":"Laurance","given":"William F","non-dropping-particle":"","parse-names":false,"suffix":""}],"container-title":"Trends in Ecology &amp; Evolution","id":"ITEM-1","issue":"9","issued":{"date-parts":[["2008","10","21"]]},"note":"doi: 10.1016/j.tree.2008.05.006","page":"469-472","publisher":"Elsevier","title":"New strategies for conserving tropical forests","type":"article-journal","volume":"23"},"uris":["http://www.mendeley.com/documents/?uuid=9687fe74-e4c6-42cc-b345-9d0d45f4bd7d"]}],"mendeley":{"formattedCitation":"(Butler &amp; Laurance, 2008)","plainTextFormattedCitation":"(Butler &amp; Laurance, 2008)","previouslyFormattedCitation":"(Butler &amp; Laurance, 2008)"},"properties":{"noteIndex":0},"schema":"https://github.com/citation-style-language/schema/raw/master/csl-citation.json"}</w:instrText>
      </w:r>
      <w:r w:rsidRPr="0008241C">
        <w:rPr>
          <w:noProof/>
          <w:sz w:val="22"/>
          <w:szCs w:val="22"/>
        </w:rPr>
        <w:fldChar w:fldCharType="separate"/>
      </w:r>
      <w:r w:rsidRPr="0008241C">
        <w:rPr>
          <w:noProof/>
          <w:sz w:val="22"/>
          <w:szCs w:val="22"/>
        </w:rPr>
        <w:t>(Butler &amp; Laurance, 2008)</w:t>
      </w:r>
      <w:r w:rsidRPr="0008241C">
        <w:rPr>
          <w:noProof/>
          <w:sz w:val="22"/>
          <w:szCs w:val="22"/>
        </w:rPr>
        <w:fldChar w:fldCharType="end"/>
      </w:r>
      <w:r w:rsidRPr="0008241C">
        <w:rPr>
          <w:noProof/>
          <w:sz w:val="22"/>
          <w:szCs w:val="22"/>
        </w:rPr>
        <w:t xml:space="preserve">. Biodivesity in agro-ecosystems is essential sources for food security, insurance for pest and disease outbreaks and losses due to weather extremes. However, increasing reliance on monocultures of high yield and fast growing varieties associated with intensive application of chemical fertilizer and pesticide, have reduced biodiversity and increased non-point source pollution. </w:t>
      </w:r>
      <w:r w:rsidRPr="0008241C">
        <w:rPr>
          <w:sz w:val="22"/>
          <w:szCs w:val="22"/>
        </w:rPr>
        <w:t xml:space="preserve">Intensification of agro-ecosystems is being driven by changing demand and supply of globalized markets, leading to poor management of marginal lands and overexploitation of agricultural lands, which further accelerated biodiversity losses, water and soil erosion, and greenhouse gases (GHGs) emissions such as cases happened in Bangladesh </w:t>
      </w:r>
      <w:r w:rsidRPr="0008241C">
        <w:rPr>
          <w:sz w:val="22"/>
          <w:szCs w:val="22"/>
        </w:rPr>
        <w:fldChar w:fldCharType="begin" w:fldLock="1"/>
      </w:r>
      <w:r w:rsidRPr="0008241C">
        <w:rPr>
          <w:sz w:val="22"/>
          <w:szCs w:val="22"/>
        </w:rPr>
        <w:instrText>ADDIN CSL_CITATION {"citationItems":[{"id":"ITEM-1","itemData":{"DOI":"10.1007/s10457-015-9863-1","ISSN":"0167-4366","author":[{"dropping-particle":"","family":"Nath","given":"Tapan Kumar","non-dropping-particle":"","parse-names":false,"suffix":""},{"dropping-particle":"","family":"Jashimuddin","given":"M.","non-dropping-particle":"","parse-names":false,"suffix":""},{"dropping-particle":"","family":"Kamrul Hasan","given":"Md.","non-dropping-particle":"","parse-names":false,"suffix":""},{"dropping-particle":"","family":"Shahjahan","given":"Md.","non-dropping-particle":"","parse-names":false,"suffix":""},{"dropping-particle":"","family":"Pretty","given":"Jules","non-dropping-particle":"","parse-names":false,"suffix":""}],"container-title":"Agroforestry Systems","id":"ITEM-1","issue":"3","issued":{"date-parts":[["2016","6","8"]]},"page":"405-416","publisher":"Springer Netherlands","title":"The sustainable intensification of agroforestry in shifting cultivation areas of Bangladesh","type":"article-journal","volume":"90"},"uris":["http://www.mendeley.com/documents/?uuid=d7a754fb-ba48-325d-8052-a376f71399d7"]}],"mendeley":{"formattedCitation":"(Nath &lt;i&gt;et al.&lt;/i&gt;, 2016)","plainTextFormattedCitation":"(Nath et al., 2016)","previouslyFormattedCitation":"(Nath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Nath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nd South-East Asia </w:t>
      </w:r>
      <w:r w:rsidRPr="0008241C">
        <w:rPr>
          <w:sz w:val="22"/>
          <w:szCs w:val="22"/>
        </w:rPr>
        <w:fldChar w:fldCharType="begin" w:fldLock="1"/>
      </w:r>
      <w:r w:rsidRPr="0008241C">
        <w:rPr>
          <w:sz w:val="22"/>
          <w:szCs w:val="22"/>
        </w:rPr>
        <w:instrText>ADDIN CSL_CITATION {"citationItems":[{"id":"ITEM-1","itemData":{"DOI":"10.1007/s13280-016-0836-z","ISSN":"0044-7447","author":[{"dropping-particle":"","family":"Dressler","given":"Wolfram H.","non-dropping-particle":"","parse-names":false,"suffix":""},{"dropping-particle":"","family":"Wilson","given":"David","non-dropping-particle":"","parse-names":false,"suffix":""},{"dropping-particle":"","family":"Clendenning","given":"Jessica","non-dropping-particle":"","parse-names":false,"suffix":""},{"dropping-particle":"","family":"Cramb","given":"Rob","non-dropping-particle":"","parse-names":false,"suffix":""},{"dropping-particle":"","family":"Keenan","given":"Rodney","non-dropping-particle":"","parse-names":false,"suffix":""},{"dropping-particle":"","family":"Mahanty","given":"Sango","non-dropping-particle":"","parse-names":false,"suffix":""},{"dropping-particle":"","family":"Bruun","given":"Thilde Bech","non-dropping-particle":"","parse-names":false,"suffix":""},{"dropping-particle":"","family":"Mertz","given":"Ole","non-dropping-particle":"","parse-names":false,"suffix":""},{"dropping-particle":"","family":"Lasco","given":"Rodel D.","non-dropping-particle":"","parse-names":false,"suffix":""}],"container-title":"Ambio","id":"ITEM-1","issue":"3","issued":{"date-parts":[["2017","4","16"]]},"page":"291-310","publisher":"Springer Netherlands","title":"The impact of swidden decline on livelihoods and ecosystem services in Southeast Asia: A review of the evidence from 1990 to 2015","type":"article-journal","volume":"46"},"uris":["http://www.mendeley.com/documents/?uuid=df310185-1075-33c7-ad49-5b011efdcd7c"]},{"id":"ITEM-2","itemData":{"DOI":"10.4172/scientificreports.1","ISBN":"9132222831","ISSN":"21610525","abstract":"Agroforestry involves tree crop options while silvopastoral systems link with animals to provide important opportunities for increasing agricultural productivity and environmental sustainability. Additionally, agropastoral systems combine crops, animals and trees. The bio-economic and environmental potential of these systems are underestimated. Integration of ruminants with coconut, oil palm and rubber plantations enables diversification, stratification and beneficial synergistic crop-animal-soil interactions such as increased animal protein supplies to meet projected human requirements up to 2050 and food security: The available feed biomass is the primary driver of economic impacts, along with competition for nutrients and moisture, tree canopy effects, species of ruminants and management issues. The benefits of integration in oil palm from 21 case studies showed increased yield of 0.49–3.52 mt of fresh fruit bunches/ ha/yr; 30% increased income; 47-60 % savings in weeding costs by; and an internal return of 19%. Anthropogenic gasses and climate change are of concern, but mitigation measures and improved agronomic options like planting tree legumes, can enhance carbon sinks through enrichment of soil organic matter The ADB has recently reported that mitigation can potentially sequester carbon by 3.04 tCO 2 /ha.yr, reduce CH 4 emission by 0.02 tCO 2 -eq /ha/yr, and reduce N 2 O emissions by 0.02-2, 30 tCO -eq/ ha/yr. With ruminants fed on low protein cellulosic materials, nitrate salts potentially reduce methane production to minimal levels. A coherent policy framework for silvopastoral systems is necessary, in tandem with priority for food security and increased selfreliance, concerted R and D on rainfed agriculture, pro-poor community-based activities, enhancement of C sequestration and reduce emissions of GHGs, application of systems perspectives , increased investments in agricultural productivity, and promotion of public-private sector partnerships to address revitalised agricultural development.","author":[{"dropping-particle":"","family":"Devendra","given":"C","non-dropping-particle":"","parse-names":false,"suffix":""}],"container-title":"Open Access Scientific Reports","id":"ITEM-2","issue":"2","issued":{"date-parts":[["2012"]]},"number-of-pages":"1-7","title":"Agroforestry and Silvopastoral Systems Potential to Enhance Food Security and Environmental Sustainability in South East Asia","type":"report","volume":"1"},"uris":["http://www.mendeley.com/documents/?uuid=e4346708-dc8b-4352-a63c-930004bc3073"]}],"mendeley":{"formattedCitation":"(Devendra, 2012; Dressler &lt;i&gt;et al.&lt;/i&gt;, 2017)","plainTextFormattedCitation":"(Devendra, 2012; Dressler et al., 2017)","previouslyFormattedCitation":"(Devendra, 2012; Dressler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evendra, 2012; Dressler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5FCAA7D5" w14:textId="77777777" w:rsidR="00A01204" w:rsidRPr="0008241C" w:rsidRDefault="00A01204" w:rsidP="00A01204">
      <w:pPr>
        <w:rPr>
          <w:sz w:val="22"/>
          <w:szCs w:val="22"/>
        </w:rPr>
      </w:pPr>
    </w:p>
    <w:p w14:paraId="7C957C94"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1A821A5D" wp14:editId="5A63E198">
            <wp:extent cx="5534526" cy="3438793"/>
            <wp:effectExtent l="0" t="0" r="9525" b="0"/>
            <wp:docPr id="5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7"/>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544604" cy="3445055"/>
                    </a:xfrm>
                    <a:prstGeom prst="rect">
                      <a:avLst/>
                    </a:prstGeom>
                    <a:noFill/>
                    <a:ln>
                      <a:noFill/>
                    </a:ln>
                    <a:extLst/>
                  </pic:spPr>
                </pic:pic>
              </a:graphicData>
            </a:graphic>
          </wp:inline>
        </w:drawing>
      </w:r>
    </w:p>
    <w:p w14:paraId="0DD930A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274" w:name="_Ref480639266"/>
      <w:bookmarkStart w:id="1275" w:name="_Toc482372235"/>
      <w:r w:rsidRPr="0008241C">
        <w:rPr>
          <w:b/>
          <w:kern w:val="2"/>
          <w:sz w:val="22"/>
          <w:szCs w:val="22"/>
          <w:lang w:eastAsia="ja-JP"/>
        </w:rPr>
        <w:t xml:space="preserve">Figure 4.14 </w:t>
      </w:r>
      <w:bookmarkEnd w:id="1274"/>
      <w:r w:rsidRPr="0008241C">
        <w:rPr>
          <w:b/>
          <w:kern w:val="2"/>
          <w:sz w:val="22"/>
          <w:szCs w:val="22"/>
          <w:lang w:eastAsia="ja-JP"/>
        </w:rPr>
        <w:t>Countries in the Asia-Pacific region with largest share of agriculture in GDP in 2010. Source: FAO (2012</w:t>
      </w:r>
      <w:bookmarkEnd w:id="1275"/>
      <w:r w:rsidRPr="0008241C">
        <w:rPr>
          <w:b/>
          <w:kern w:val="2"/>
          <w:sz w:val="22"/>
          <w:szCs w:val="22"/>
          <w:lang w:eastAsia="ja-JP"/>
        </w:rPr>
        <w:t>).</w:t>
      </w:r>
    </w:p>
    <w:p w14:paraId="602D40E0" w14:textId="77777777" w:rsidR="00A01204" w:rsidRPr="0008241C" w:rsidRDefault="00A01204" w:rsidP="00A01204">
      <w:pPr>
        <w:rPr>
          <w:sz w:val="22"/>
          <w:szCs w:val="22"/>
        </w:rPr>
      </w:pPr>
    </w:p>
    <w:p w14:paraId="431EBE05" w14:textId="428D9E9E" w:rsidR="00A01204" w:rsidRPr="0008241C" w:rsidRDefault="00A01204" w:rsidP="00A01204">
      <w:pPr>
        <w:rPr>
          <w:sz w:val="22"/>
          <w:szCs w:val="22"/>
        </w:rPr>
      </w:pPr>
      <w:r w:rsidRPr="0008241C">
        <w:rPr>
          <w:noProof/>
          <w:sz w:val="22"/>
          <w:szCs w:val="22"/>
        </w:rPr>
        <w:t xml:space="preserve">Although the share of agriculture in GDP of developing Asia-Pacific countries is generally decreasing (Figure 4.14) </w:t>
      </w:r>
      <w:r w:rsidRPr="0008241C">
        <w:rPr>
          <w:noProof/>
          <w:sz w:val="22"/>
          <w:szCs w:val="22"/>
        </w:rPr>
        <w:fldChar w:fldCharType="begin" w:fldLock="1"/>
      </w:r>
      <w:r w:rsidRPr="0008241C">
        <w:rPr>
          <w:noProof/>
          <w:sz w:val="22"/>
          <w:szCs w:val="22"/>
        </w:rPr>
        <w:instrText>ADDIN CSL_CITATION {"citationItems":[{"id":"ITEM-1","itemData":{"URL":"https://data.worldbank.org/indicator/NV.AGR.TOTL.ZS","abstract":"World Bank national accounts data, and OECD National Accounts data files.","accessed":{"date-parts":[["2018","1","2"]]},"author":[{"dropping-particle":"","family":"World Bank","given":"","non-dropping-particle":"","parse-names":false,"suffix":""}],"container-title":"World Bank Group","id":"ITEM-1","issued":{"date-parts":[["2018"]]},"title":"Agriculture, value added","type":"webpage"},"uris":["http://www.mendeley.com/documents/?uuid=c7cf874c-8319-446b-b9a1-eb2c5806eb99","http://www.mendeley.com/documents/?uuid=f934f2f2-f4fb-4531-baeb-b96133b20824"]}],"mendeley":{"formattedCitation":"(World Bank, 2018)","plainTextFormattedCitation":"(World Bank, 2018)","previouslyFormattedCitation":"(World Bank, 2018)"},"properties":{"noteIndex":0},"schema":"https://github.com/citation-style-language/schema/raw/master/csl-citation.json"}</w:instrText>
      </w:r>
      <w:r w:rsidRPr="0008241C">
        <w:rPr>
          <w:noProof/>
          <w:sz w:val="22"/>
          <w:szCs w:val="22"/>
        </w:rPr>
        <w:fldChar w:fldCharType="separate"/>
      </w:r>
      <w:r w:rsidRPr="0008241C">
        <w:rPr>
          <w:noProof/>
          <w:sz w:val="22"/>
          <w:szCs w:val="22"/>
        </w:rPr>
        <w:t>(World Bank, 2018)</w:t>
      </w:r>
      <w:r w:rsidRPr="0008241C">
        <w:rPr>
          <w:noProof/>
          <w:sz w:val="22"/>
          <w:szCs w:val="22"/>
        </w:rPr>
        <w:fldChar w:fldCharType="end"/>
      </w:r>
      <w:r w:rsidRPr="0008241C">
        <w:rPr>
          <w:noProof/>
          <w:sz w:val="22"/>
          <w:szCs w:val="22"/>
        </w:rPr>
        <w:t xml:space="preserve">, the area of land used for </w:t>
      </w:r>
      <w:r w:rsidRPr="0008241C">
        <w:rPr>
          <w:sz w:val="22"/>
          <w:szCs w:val="22"/>
        </w:rPr>
        <w:t xml:space="preserve">agriculture  in the Asia-Pacific region has increased enormously due to the increased demands resulted from demographic growth, economic development, intensified agriculture and urbanization. These in turn have brought various impacts on biodiversity and ecosystem services (see 4.1.1; 4.1.2; 4.2.1; 4.2.2; </w:t>
      </w:r>
      <w:r w:rsidRPr="0008241C">
        <w:rPr>
          <w:sz w:val="22"/>
          <w:szCs w:val="22"/>
        </w:rPr>
        <w:fldChar w:fldCharType="begin"/>
      </w:r>
      <w:r w:rsidRPr="0008241C">
        <w:rPr>
          <w:sz w:val="22"/>
          <w:szCs w:val="22"/>
        </w:rPr>
        <w:instrText xml:space="preserve"> REF _Ref480639279 \h  \* MERGEFORMAT </w:instrText>
      </w:r>
      <w:r w:rsidRPr="0008241C">
        <w:rPr>
          <w:sz w:val="22"/>
          <w:szCs w:val="22"/>
        </w:rPr>
      </w:r>
      <w:r w:rsidRPr="0008241C">
        <w:rPr>
          <w:sz w:val="22"/>
          <w:szCs w:val="22"/>
        </w:rPr>
        <w:fldChar w:fldCharType="separate"/>
      </w:r>
      <w:r w:rsidR="00D74032" w:rsidRPr="00D74032">
        <w:rPr>
          <w:sz w:val="22"/>
          <w:szCs w:val="22"/>
        </w:rPr>
        <w:t xml:space="preserve">Figure 4.15 </w:t>
      </w:r>
      <w:r w:rsidRPr="0008241C">
        <w:rPr>
          <w:sz w:val="22"/>
          <w:szCs w:val="22"/>
        </w:rPr>
        <w:fldChar w:fldCharType="end"/>
      </w:r>
      <w:r w:rsidRPr="0008241C">
        <w:rPr>
          <w:sz w:val="22"/>
          <w:szCs w:val="22"/>
        </w:rPr>
        <w:t xml:space="preserve">). During the 10 years’ from 1999 to 2009, rapid increases in the percentage of land devoted to agriculture occurred in most countries of South-East Asia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2"]]},"title":"Selected Indicators for food and agricultural development in Asia Pacific region 2001-2011","type":"book"},"uris":["http://www.mendeley.com/documents/?uuid=32c8d4a9-7a48-34da-8ea5-138bef47e10b"]}],"mendeley":{"formattedCitation":"(FAO, 2012)","plainTextFormattedCitation":"(FAO, 2012)","previouslyFormattedCitation":"(FAO, 2012)"},"properties":{"noteIndex":0},"schema":"https://github.com/citation-style-language/schema/raw/master/csl-citation.json"}</w:instrText>
      </w:r>
      <w:r w:rsidRPr="0008241C">
        <w:rPr>
          <w:sz w:val="22"/>
          <w:szCs w:val="22"/>
        </w:rPr>
        <w:fldChar w:fldCharType="separate"/>
      </w:r>
      <w:r w:rsidRPr="0008241C">
        <w:rPr>
          <w:noProof/>
          <w:sz w:val="22"/>
          <w:szCs w:val="22"/>
        </w:rPr>
        <w:t>(FAO, 2012)</w:t>
      </w:r>
      <w:r w:rsidRPr="0008241C">
        <w:rPr>
          <w:sz w:val="22"/>
          <w:szCs w:val="22"/>
        </w:rPr>
        <w:fldChar w:fldCharType="end"/>
      </w:r>
      <w:r w:rsidRPr="0008241C">
        <w:rPr>
          <w:sz w:val="22"/>
          <w:szCs w:val="22"/>
        </w:rPr>
        <w:t xml:space="preserve">, where extensive agricultural lands are used for the palm plantation for bio-fuel production </w:t>
      </w:r>
      <w:r w:rsidRPr="0008241C">
        <w:rPr>
          <w:sz w:val="22"/>
          <w:szCs w:val="22"/>
        </w:rPr>
        <w:fldChar w:fldCharType="begin" w:fldLock="1"/>
      </w:r>
      <w:r w:rsidRPr="0008241C">
        <w:rPr>
          <w:sz w:val="22"/>
          <w:szCs w:val="22"/>
        </w:rPr>
        <w:instrText>ADDIN CSL_CITATION {"citationItems":[{"id":"ITEM-1","itemData":{"DOI":"10.1016/j.landusepol.2010.06.001","ISBN":"0264-8377","ISSN":"02648377","PMID":"8670930","abstract":"This study compiles and analyses national-level data on land use change (LUC) and its causes in Indonesia and Malaysia over the past 30 years. The study also explores the role that palm oil has played in past LUC and that projected growth in palm oil production may play in LUC until 2020 and suggests strategies to minimize negative effects. Data collection for the study revealed that the quality and quantity of data on LUC on a national scale over time are low. Despite these uncertainties, the overview of past LUC indicates that large changes in land use have occurred in Indonesia and Malaysia. In Indonesia, LUC can primarily be characterized by forest cover loss on 40 million ha (Mha) of land, a 30% reduction in forest land. Deforestation in Malaysia has been smaller in both absolute and relative terms, with a forest cover loss of nearly 5. Mha (20% reduction in forest land). Other large changes in Malaysia occurred in permanent cropland (excluding oil palm), which has decreased rapidly since the early 1990s, and in land under oil palm cultivation, which experienced a sharp increase. Projections of additional land demand for palm oil production in 2020 range from 1 to 28. Mha in Indonesia. The demand can be met to a large extent by degraded land if no further deforestation is assumed. In Malaysia, expansion projections range from 0.06 to 5. Mha, but only the lowest projection of oil palm expansion is feasible when only degraded land may be used. The role of palm oil production in future LUC depends on the size of the projected expansion as well as agricultural management factors such as implementation of best management practices, earlier replanting with higher yielding plants, and establishment of new plantations on degraded land. The current use of degraded land needs to be investigated in order to reduce possible indirect LUC, land tenure conflicts, or other social impacts. In addition to minimizing direct and indirect LUC by the palm oil sector, measures that reduce deforestation triggered by other causes must also be implemented. A key element for doing so is better planning and governance of land use, which entails more appropriate demarcation of forest land and protection of land that still has forest cover, improved monitoring of land use, and more research to uncover the complexities and dynamics of the causes and drivers of LUC. ?? 2010 Elsevier Ltd.","author":[{"dropping-particle":"","family":"Wicke","given":"Birka","non-dropping-particle":"","parse-names":false,"suffix":""},{"dropping-particle":"","family":"Sikkema","given":"Richard","non-dropping-particle":"","parse-names":false,"suffix":""},{"dropping-particle":"","family":"Dornburg","given":"Veronika","non-dropping-particle":"","parse-names":false,"suffix":""},{"dropping-particle":"","family":"Faaij","given":"Andr??","non-dropping-particle":"","parse-names":false,"suffix":""}],"container-title":"Land Use Policy","id":"ITEM-1","issue":"1","issued":{"date-parts":[["2011"]]},"page":"193-206","publisher":"Elsevier Ltd","title":"Exploring land use changes and the role of palm oil production in Indonesia and Malaysia","type":"article-journal","volume":"28"},"uris":["http://www.mendeley.com/documents/?uuid=5de4d2cf-0437-4bf2-8f20-7bf230185440"]}],"mendeley":{"formattedCitation":"(Wicke &lt;i&gt;et al.&lt;/i&gt;, 2011)","plainTextFormattedCitation":"(Wicke et al., 2011)","previouslyFormattedCitation":"(Wicke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Wicke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nd fast-growing tree plantation for pulp and paper industry (Squires, 2014).</w:t>
      </w:r>
    </w:p>
    <w:p w14:paraId="0D6CAE32" w14:textId="77777777" w:rsidR="00A01204" w:rsidRPr="0008241C" w:rsidRDefault="00A01204" w:rsidP="00A01204">
      <w:pPr>
        <w:rPr>
          <w:sz w:val="22"/>
          <w:szCs w:val="22"/>
        </w:rPr>
      </w:pPr>
    </w:p>
    <w:p w14:paraId="1D63689E"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2D76642F" wp14:editId="7BA6437B">
            <wp:extent cx="5438274" cy="2964088"/>
            <wp:effectExtent l="0" t="0" r="0" b="8255"/>
            <wp:docPr id="24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6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450494" cy="2970748"/>
                    </a:xfrm>
                    <a:prstGeom prst="rect">
                      <a:avLst/>
                    </a:prstGeom>
                    <a:noFill/>
                    <a:ln>
                      <a:noFill/>
                    </a:ln>
                    <a:extLst/>
                  </pic:spPr>
                </pic:pic>
              </a:graphicData>
            </a:graphic>
          </wp:inline>
        </w:drawing>
      </w:r>
    </w:p>
    <w:p w14:paraId="09B12E93"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276" w:name="_Ref480639279"/>
      <w:bookmarkStart w:id="1277" w:name="_Toc482372236"/>
      <w:r w:rsidRPr="0008241C">
        <w:rPr>
          <w:b/>
          <w:kern w:val="2"/>
          <w:sz w:val="22"/>
          <w:szCs w:val="22"/>
          <w:lang w:eastAsia="ja-JP"/>
        </w:rPr>
        <w:t xml:space="preserve">Figure 4.15 </w:t>
      </w:r>
      <w:bookmarkEnd w:id="1276"/>
      <w:r w:rsidRPr="0008241C">
        <w:rPr>
          <w:b/>
          <w:kern w:val="2"/>
          <w:sz w:val="22"/>
          <w:szCs w:val="22"/>
          <w:lang w:eastAsia="ja-JP"/>
        </w:rPr>
        <w:t>Agricultural land as percentage of total land in the Asia-Pacific region in 2009. Source: FAO (2012</w:t>
      </w:r>
      <w:bookmarkEnd w:id="1277"/>
      <w:r w:rsidRPr="0008241C">
        <w:rPr>
          <w:b/>
          <w:kern w:val="2"/>
          <w:sz w:val="22"/>
          <w:szCs w:val="22"/>
          <w:lang w:eastAsia="ja-JP"/>
        </w:rPr>
        <w:t xml:space="preserve">). </w:t>
      </w:r>
    </w:p>
    <w:p w14:paraId="6D546137" w14:textId="77777777" w:rsidR="00A01204" w:rsidRPr="0008241C" w:rsidRDefault="00A01204" w:rsidP="00A01204">
      <w:pPr>
        <w:rPr>
          <w:sz w:val="22"/>
          <w:szCs w:val="22"/>
        </w:rPr>
      </w:pPr>
    </w:p>
    <w:p w14:paraId="59227470" w14:textId="77777777" w:rsidR="00A01204" w:rsidRPr="0008241C" w:rsidRDefault="00A01204" w:rsidP="00A01204">
      <w:pPr>
        <w:rPr>
          <w:sz w:val="22"/>
          <w:szCs w:val="22"/>
        </w:rPr>
      </w:pPr>
      <w:r w:rsidRPr="0008241C">
        <w:rPr>
          <w:sz w:val="22"/>
          <w:szCs w:val="22"/>
        </w:rPr>
        <w:t xml:space="preserve">In the Asia-Pacific region, aquatic environments provide substantial food resources although some species are harvested for other economic returns (e.g. oysters producing pearls for jewellery). Seafood is globally recognised as an important source of protein and healthy fats and has been exploited for thousands of years in many Asia-Pacific countries. Many indigenous cultures have fished sustainably and are still reflected in some current fishing practices. In the Philippines, for instance, the traditional fishing practices have been used by Tagbanua people to maintain fish populations. Fishing specific species is only allowed during certain times of the year for the purpose of replenishing fish stocks. Certain areas (e.g. coral reefs) are also set aside as protected spots where fishing is prohibited. In Polynesia, livelihood has mainly relied on the ocean’s resources. Traditional methods targeted fish consider sustainable fishing because it targets one fish at a time and results in very little by catch </w:t>
      </w:r>
      <w:r w:rsidRPr="0008241C">
        <w:rPr>
          <w:sz w:val="22"/>
          <w:szCs w:val="22"/>
        </w:rPr>
        <w:fldChar w:fldCharType="begin" w:fldLock="1"/>
      </w:r>
      <w:r w:rsidRPr="0008241C">
        <w:rPr>
          <w:sz w:val="22"/>
          <w:szCs w:val="22"/>
        </w:rPr>
        <w:instrText>ADDIN CSL_CITATION {"citationItems":[{"id":"ITEM-1","itemData":{"author":[{"dropping-particle":"","family":"Mishra","given":"Santosh Kumar","non-dropping-particle":"","parse-names":false,"suffix":""}],"id":"ITEM-1","issued":{"date-parts":[["2015"]]},"note":"NULL","publisher":"Social Science Electronic Publishing, Inc","publisher-place":"USA","title":"Practices, Management and Interventions Required in Sustainable Fishing","type":"report"},"uris":["http://www.mendeley.com/documents/?uuid=b099b0cf-84ab-4091-ac25-d50c27c81b0b"]}],"mendeley":{"formattedCitation":"(S. K. Mishra, 2015)","plainTextFormattedCitation":"(S. K. Mishra, 2015)","previouslyFormattedCitation":"(S. K. Mishra, 2015)"},"properties":{"noteIndex":0},"schema":"https://github.com/citation-style-language/schema/raw/master/csl-citation.json"}</w:instrText>
      </w:r>
      <w:r w:rsidRPr="0008241C">
        <w:rPr>
          <w:sz w:val="22"/>
          <w:szCs w:val="22"/>
        </w:rPr>
        <w:fldChar w:fldCharType="separate"/>
      </w:r>
      <w:r w:rsidRPr="0008241C">
        <w:rPr>
          <w:noProof/>
          <w:sz w:val="22"/>
          <w:szCs w:val="22"/>
        </w:rPr>
        <w:t>(S. K. Mishra, 2015)</w:t>
      </w:r>
      <w:r w:rsidRPr="0008241C">
        <w:rPr>
          <w:sz w:val="22"/>
          <w:szCs w:val="22"/>
        </w:rPr>
        <w:fldChar w:fldCharType="end"/>
      </w:r>
      <w:r w:rsidRPr="0008241C">
        <w:rPr>
          <w:sz w:val="22"/>
          <w:szCs w:val="22"/>
        </w:rPr>
        <w:t xml:space="preserve">. </w:t>
      </w:r>
    </w:p>
    <w:p w14:paraId="19D9D777" w14:textId="77777777" w:rsidR="00A01204" w:rsidRPr="0008241C" w:rsidRDefault="00A01204" w:rsidP="00A01204">
      <w:pPr>
        <w:rPr>
          <w:sz w:val="22"/>
          <w:szCs w:val="22"/>
        </w:rPr>
      </w:pPr>
    </w:p>
    <w:p w14:paraId="552B9D7C" w14:textId="7662ECBD" w:rsidR="00A01204" w:rsidRPr="0008241C" w:rsidRDefault="00A01204" w:rsidP="00A01204">
      <w:pPr>
        <w:rPr>
          <w:sz w:val="22"/>
          <w:szCs w:val="22"/>
        </w:rPr>
      </w:pPr>
      <w:r w:rsidRPr="0008241C">
        <w:rPr>
          <w:sz w:val="22"/>
          <w:szCs w:val="22"/>
        </w:rPr>
        <w:t xml:space="preserve">Inland capture fisheries production in the Asia-Pacific region provided 7.5 million tonnes fish production in 2010, making up over two third of the global total </w:t>
      </w:r>
      <w:r w:rsidRPr="0008241C">
        <w:rPr>
          <w:sz w:val="22"/>
          <w:szCs w:val="22"/>
        </w:rPr>
        <w:fldChar w:fldCharType="begin" w:fldLock="1"/>
      </w:r>
      <w:r w:rsidRPr="0008241C">
        <w:rPr>
          <w:sz w:val="22"/>
          <w:szCs w:val="22"/>
        </w:rPr>
        <w:instrText>ADDIN CSL_CITATION {"citationItems":[{"id":"ITEM-1","itemData":{"ISBN":"9789251074749","abstract":"The Asia-Pacific Fishery Commission (APFIC) is committed to acting as a regional consultative forum, providing member countries, regional organizations and fisheries professionals in the region with the opportunity to review and discuss the challenges facing the region’s fisheries sector and helping them decide on the most appropriate actions to take. As part of this function, APFIC prepares a biennial status report to inform member countries and other stakeholders of trends in fisheries and aquaculture in the region and of emerging issues and other information tracking related to fisheries governance. The report is prepared for and provided to member countries and other stakeholders to assist in their deliberations during the biennial APFIC regional consultative forum meeting and the regular session of the Commission. The present report Regional overview of fisheries and aquaculture in Asia and the Pacific 2012 provides information on trends in fisheries and aquaculture in the region as well as short reviews of some current issues facing fisheries and aquaculture in the region that are likely to challenge the sector as it adapts to the continuously changing production and market environments. The marine capture fisheries section of the report has been organized to reflect the three large ecosystems of interest to the region, namely the South China Sea and the Bay of Bengal and the Sulu-Sulawesi/Timor-Arafura Seas subregions. The aquaculture review is organized around different commodity groups and their respective characteristics. As a regional sourcebook of trends in fisheries and aquaculture, the information contained in this review will support regional dialogue on the status of these marine fishery subregions and the commodity trends in aquaculture.","author":[{"dropping-particle":"","family":"Funge-Smith","given":"Simon","non-dropping-particle":"","parse-names":false,"suffix":""},{"dropping-particle":"","family":"Briggs","given":"Matthew","non-dropping-particle":"","parse-names":false,"suffix":""},{"dropping-particle":"","family":"Miao","given":"Weimin","non-dropping-particle":"","parse-names":false,"suffix":""}],"collection-title":"RAP Publication 2012/26","container-title":"RAP publication","editor":[{"dropping-particle":"","family":"Asia-Pacific Fishery Commision (APFIC)","given":"","non-dropping-particle":"","parse-names":false,"suffix":""}],"id":"ITEM-1","issued":{"date-parts":[["2012"]]},"note":"From Duplicate 1 (Regional overview of fisheries and aquaculture in Asia and the Pacific 2012 - Funge-Smith, S; Briggs, M; Miao, W; Funge-Smith S., Briggs M., &amp;amp; Miao W.)\n\nFrom Duplicate 1 (Regional overview of fisheries and aquaculture in Asia and the Pacific 2012 - Funge-Smith S., Briggs M., &amp;amp; Miao W.)\n\nNULL\n\nFrom Duplicate 2 (Regional overview of fisheries and aquaculture in Asia and the Pacific 2012 - Funge-Smith, Simon; Briggs, Matthew; Miao, Weimin)\n\nNULL","number-of-pages":"139","publisher":"Food and Agriculture Organisation of the United Nations","publisher-place":"Bangkok, Thailand","title":"Regional overview of fisheries and aquaculture in Asia and the Pacific 2012","type":"book"},"uris":["http://www.mendeley.com/documents/?uuid=014ab89e-0cc2-4571-a03f-713d3ab92031"]}],"mendeley":{"formattedCitation":"(Funge-Smith &lt;i&gt;et al.&lt;/i&gt;, 2012)","plainTextFormattedCitation":"(Funge-Smith et al., 2012)","previouslyFormattedCitation":"(Funge-Smith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Funge-Smith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China is the top producer with its production representing 34</w:t>
      </w:r>
      <w:r w:rsidR="00C934E9">
        <w:rPr>
          <w:sz w:val="22"/>
          <w:szCs w:val="22"/>
        </w:rPr>
        <w:t xml:space="preserve"> per cent</w:t>
      </w:r>
      <w:r w:rsidRPr="0008241C">
        <w:rPr>
          <w:sz w:val="22"/>
          <w:szCs w:val="22"/>
        </w:rPr>
        <w:t xml:space="preserve"> of the total regional catch (about 2.2 million tonnes in 2008). Enhancement and conservation of inland fisheries resources in many Asian countries has contributed to the increase of inland capture fisheries in last decades </w:t>
      </w:r>
      <w:r w:rsidRPr="0008241C">
        <w:rPr>
          <w:sz w:val="22"/>
          <w:szCs w:val="22"/>
        </w:rPr>
        <w:fldChar w:fldCharType="begin" w:fldLock="1"/>
      </w:r>
      <w:r w:rsidRPr="0008241C">
        <w:rPr>
          <w:sz w:val="22"/>
          <w:szCs w:val="22"/>
        </w:rPr>
        <w:instrText>ADDIN CSL_CITATION {"citationItems":[{"id":"ITEM-1","itemData":{"author":[{"dropping-particle":"","family":"Silva","given":"S S","non-dropping-particle":"De","parse-names":false,"suffix":""},{"dropping-particle":"","family":"Funge-Smith","given":"S J","non-dropping-particle":"","parse-names":false,"suffix":""}],"id":"ITEM-1","issued":{"date-parts":[["2005"]]},"publisher":"Asia-Pacific Fishery Commission, Bangkok, Thailand. RAP Publication No. 2005/12, 93 p.","title":"A review of stock enhancement practices in the inland water fisheries of Asia. ","type":"report"},"uris":["http://www.mendeley.com/documents/?uuid=b68aac2a-6076-4e6c-be46-c7212f4294cf"]}],"mendeley":{"formattedCitation":"(De Silva &amp; Funge-Smith, 2005)","plainTextFormattedCitation":"(De Silva &amp; Funge-Smith, 2005)","previouslyFormattedCitation":"(De Silva &amp; Funge-Smith, 2005)"},"properties":{"noteIndex":0},"schema":"https://github.com/citation-style-language/schema/raw/master/csl-citation.json"}</w:instrText>
      </w:r>
      <w:r w:rsidRPr="0008241C">
        <w:rPr>
          <w:sz w:val="22"/>
          <w:szCs w:val="22"/>
        </w:rPr>
        <w:fldChar w:fldCharType="separate"/>
      </w:r>
      <w:r w:rsidRPr="0008241C">
        <w:rPr>
          <w:noProof/>
          <w:sz w:val="22"/>
          <w:szCs w:val="22"/>
        </w:rPr>
        <w:t>(De Silva &amp; Funge-Smith, 2005)</w:t>
      </w:r>
      <w:r w:rsidRPr="0008241C">
        <w:rPr>
          <w:sz w:val="22"/>
          <w:szCs w:val="22"/>
        </w:rPr>
        <w:fldChar w:fldCharType="end"/>
      </w:r>
      <w:r w:rsidRPr="0008241C">
        <w:rPr>
          <w:sz w:val="22"/>
          <w:szCs w:val="22"/>
        </w:rPr>
        <w:t xml:space="preserve">. However, increasing use of agrochemicals, excessive fertilizer runoff, discharge of untreated municipal solid waste and urban sewage mismanagement are challenging the inland fisheries and </w:t>
      </w:r>
      <w:r w:rsidRPr="0008241C">
        <w:rPr>
          <w:sz w:val="22"/>
          <w:szCs w:val="22"/>
          <w:lang w:eastAsia="ja-JP"/>
        </w:rPr>
        <w:t>aquaculture</w:t>
      </w:r>
      <w:r w:rsidRPr="0008241C">
        <w:rPr>
          <w:sz w:val="22"/>
          <w:szCs w:val="22"/>
        </w:rPr>
        <w:t xml:space="preserve"> ecosystems (see 4.1.3; 4.1.4; and 4.4.7; Figure 4.16). The consequences of these pollution are increased biological oxygen demand, poor water oxygen, and eutrophication </w:t>
      </w:r>
      <w:r w:rsidRPr="0008241C">
        <w:rPr>
          <w:sz w:val="22"/>
          <w:szCs w:val="22"/>
        </w:rPr>
        <w:fldChar w:fldCharType="begin" w:fldLock="1"/>
      </w:r>
      <w:r w:rsidRPr="0008241C">
        <w:rPr>
          <w:sz w:val="22"/>
          <w:szCs w:val="22"/>
        </w:rPr>
        <w:instrText>ADDIN CSL_CITATION {"citationItems":[{"id":"ITEM-1","itemData":{"ISBN":"1683-1489","abstract":"Water-quality monitoring in the Lower Mekong Basin has been carried out at approximately 100 stations (in Lao PDR, Thailand and Viet Nam since 1985, and since 1993 in Cambodia) by national laboratories coordinated by the Mekong River Commission (MRC). This programme uses conventional physico-chemical measurements typical of such programmes world- wide. Because there is little data on environmental contaminants in the Mekong River and its tributaries, the GEF/MRC Water Utilization Programme (WUP) commissioned a major diagnostic study of water quality in the Lower Mekong Basin. The study was carried out in two phases, with field campaigns in 2003 and 2004. Twenty-two sites were sampled in 2003, and, on the basis of results from that year’s survey, 16 sites were selected for sampling in 2004. The field campaigns were undertaken during the dry season in both years. Samples of river water and river-bed sediments were analysed for a wide range of conventional parameters, and for toxic micro-pollutants, including persistent and bio- accumulating organic pollutants such as pesticides, PAHs, PCBs, dioxins and furans. Sediment was included as many of the persistent toxic compounds are known to accumulate in this substrate. Because concentrations of particular chemicals are not explicitly linked to ecological health, a bioassay test was conducted at selected sites in both years to assess presence/absence of toxicity. The data from 2003 demonstrated that the conventional water-quality data collected through the MRC water-quality programme is of satisfactory reliability, therefore these conventional parameters were not analysed in 2004. The study establishes current baseline conditions for environmental contaminants in the lower Mekong River and its major tributaries. Concentrations of metals in water and sediment are mainly below any level of concern. Industrial contaminants and pesticides in water are all less than the detection limit and less than published criteria (where available) for biological effects. The environmental effect of pesticides on sediments cannot be determined as the detection limits available in this study were too high for most pesticides. On analysis, samples from several sites gave a positive toxic response to the bioassay test organism, however measured chemistry was almost always lower than published threshold effects levels. A few sites had levels of some compounds that are higher than other sites (but lower than threshold effects levels…","author":[{"dropping-particle":"","family":"Mekong River Commission","given":"","non-dropping-particle":"","parse-names":false,"suffix":""}],"container-title":"MRC Technical Paper No.15","id":"ITEM-1","issue":"15","issued":{"date-parts":[["2007"]]},"page":"57pp","title":"Diagnostic study of water quality in the Lower Mekong Basin","type":"article-journal"},"uris":["http://www.mendeley.com/documents/?uuid=19ffb2fe-d323-4900-b032-78fce2397fd9"]},{"id":"ITEM-2","itemData":{"author":[{"dropping-particle":"","family":"Ramírez, A., Pringle, CM., &amp; Wantzen","given":"KA","non-dropping-particle":"","parse-names":false,"suffix":""}],"container-title":"Tropical Stream Ecology","editor":[{"dropping-particle":"","family":"D","given":"Dudgeon","non-dropping-particle":"","parse-names":false,"suffix":""}],"id":"ITEM-2","issued":{"date-parts":[["2008"]]},"note":"NULL","page":"285–304","publisher":"Academic Press","publisher-place":"London","title":"Tropical stream conservation","type":"chapter"},"uris":["http://www.mendeley.com/documents/?uuid=73363f07-29bb-4e47-8123-c289258cc2aa"]}],"mendeley":{"formattedCitation":"(Mekong River Commission, 2007; Ramírez, A., Pringle, CM., &amp; Wantzen, 2008)","manualFormatting":"(Mekong River Commission, 2007; Ramírez, Pringle, &amp; Wantzen, 2008)","plainTextFormattedCitation":"(Mekong River Commission, 2007; Ramírez, A., Pringle, CM., &amp; Wantzen, 2008)","previouslyFormattedCitation":"(Mekong River Commission, 2007; Ramírez, A., Pringle, CM., &amp; Wantzen, 2008)"},"properties":{"noteIndex":0},"schema":"https://github.com/citation-style-language/schema/raw/master/csl-citation.json"}</w:instrText>
      </w:r>
      <w:r w:rsidRPr="0008241C">
        <w:rPr>
          <w:sz w:val="22"/>
          <w:szCs w:val="22"/>
        </w:rPr>
        <w:fldChar w:fldCharType="separate"/>
      </w:r>
      <w:r w:rsidRPr="0008241C">
        <w:rPr>
          <w:noProof/>
          <w:sz w:val="22"/>
          <w:szCs w:val="22"/>
        </w:rPr>
        <w:t>(Mekong River Commission, 2007; Ramírez, Pringle, &amp; Wantzen, 2008)</w:t>
      </w:r>
      <w:r w:rsidRPr="0008241C">
        <w:rPr>
          <w:sz w:val="22"/>
          <w:szCs w:val="22"/>
        </w:rPr>
        <w:fldChar w:fldCharType="end"/>
      </w:r>
      <w:r w:rsidRPr="0008241C">
        <w:rPr>
          <w:sz w:val="22"/>
          <w:szCs w:val="22"/>
        </w:rPr>
        <w:t xml:space="preserve">. As global aquaculture production has increased in recent years, so have concerns around food safety, quality and environmental sustainability. New technologies are required to ensure a balance between fish nutrition, human health and environmental sustainability </w:t>
      </w:r>
      <w:r w:rsidRPr="0008241C">
        <w:rPr>
          <w:sz w:val="22"/>
          <w:szCs w:val="22"/>
        </w:rPr>
        <w:fldChar w:fldCharType="begin" w:fldLock="1"/>
      </w:r>
      <w:r w:rsidRPr="0008241C">
        <w:rPr>
          <w:sz w:val="22"/>
          <w:szCs w:val="22"/>
        </w:rPr>
        <w:instrText>ADDIN CSL_CITATION {"citationItems":[{"id":"ITEM-1","itemData":{"DOI":"10.4172/2155-9546.1000234","ISBN":"9789251064221","ISSN":"21559546","PMID":"1683671","abstract":"Global aquaculture production has increased in recent years and it is predicted that aquaculture will provide the most reliable supply of seafood in the future. However, there are many controversial issues in aquaculture regarding food safety, nutrition, and sustainability; many of which are directly related to the nutrition and feeds for farmed fish. These nutrition-related issues must be considered in order to achieve balance in safe and nutritious food production and sustainability in aquaculture. This review highlights recent studies and discusses new and innovative aspects in fish nutrition. Some issues in the area of fish nutrition require consideration and improvement, such as: Feed and nutrient efficiency, overfeeding and waste, fish meal and fish oil replacements, fish health, biotechnology, and human health concerns. The findings reviewed in this manuscript demonstrate promise toward improvement of the aquaculture industry through nutrition. This review is an update in fish nutrition research, and provides insight on the progression and evolution of this field in order to meet the needs of the industry with the purpose to achieve a balance in seafood production and environmental sustainability. The outcome of this review encourages the use of biotechnology as a tool to meet seafood production and environmental sustainability, in order to ensure global food security in the future and to improve our resource use. © 2014 Hixson SM.","author":[{"dropping-particle":"","family":"M Hixson","given":"Stefanie","non-dropping-particle":"","parse-names":false,"suffix":""}],"container-title":"Journal of Aquaculture Research &amp; Development","id":"ITEM-1","issue":"03","issued":{"date-parts":[["2014"]]},"title":"Fish Nutrition and Current Issues in Aquaculture: The Balance in Providing Safe and Nutritious Seafood, in an Environmentally Sustainable Manner","type":"article-journal","volume":"03"},"uris":["http://www.mendeley.com/documents/?uuid=0c24b2e2-fe00-4ea1-a73c-8f972d52b580"]}],"mendeley":{"formattedCitation":"(M Hixson, 2014)","manualFormatting":"(Hixson 2014)","plainTextFormattedCitation":"(M Hixson, 2014)","previouslyFormattedCitation":"(M Hixson, 2014)"},"properties":{"noteIndex":0},"schema":"https://github.com/citation-style-language/schema/raw/master/csl-citation.json"}</w:instrText>
      </w:r>
      <w:r w:rsidRPr="0008241C">
        <w:rPr>
          <w:sz w:val="22"/>
          <w:szCs w:val="22"/>
        </w:rPr>
        <w:fldChar w:fldCharType="separate"/>
      </w:r>
      <w:r w:rsidRPr="0008241C">
        <w:rPr>
          <w:noProof/>
          <w:sz w:val="22"/>
          <w:szCs w:val="22"/>
        </w:rPr>
        <w:t>(Hixson 2014)</w:t>
      </w:r>
      <w:r w:rsidRPr="0008241C">
        <w:rPr>
          <w:sz w:val="22"/>
          <w:szCs w:val="22"/>
        </w:rPr>
        <w:fldChar w:fldCharType="end"/>
      </w:r>
      <w:r w:rsidRPr="0008241C">
        <w:rPr>
          <w:sz w:val="22"/>
          <w:szCs w:val="22"/>
        </w:rPr>
        <w:t>.</w:t>
      </w:r>
    </w:p>
    <w:p w14:paraId="0545932A" w14:textId="77777777" w:rsidR="00A01204" w:rsidRPr="0008241C" w:rsidRDefault="00A01204" w:rsidP="00A01204">
      <w:pPr>
        <w:rPr>
          <w:sz w:val="22"/>
          <w:szCs w:val="22"/>
        </w:rPr>
      </w:pPr>
    </w:p>
    <w:p w14:paraId="592B6210"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176124D8" wp14:editId="04CF2640">
            <wp:extent cx="5738495" cy="3425190"/>
            <wp:effectExtent l="0" t="0" r="0" b="3810"/>
            <wp:docPr id="5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65"/>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738495" cy="3425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705DD54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278" w:name="_Ref480639295"/>
      <w:bookmarkStart w:id="1279" w:name="_Toc482372237"/>
      <w:r w:rsidRPr="0008241C">
        <w:rPr>
          <w:b/>
          <w:kern w:val="2"/>
          <w:sz w:val="22"/>
          <w:szCs w:val="22"/>
          <w:lang w:eastAsia="ja-JP"/>
        </w:rPr>
        <w:t xml:space="preserve">Figure 4.16 </w:t>
      </w:r>
      <w:bookmarkEnd w:id="1278"/>
      <w:r w:rsidRPr="0008241C">
        <w:rPr>
          <w:b/>
          <w:kern w:val="2"/>
          <w:sz w:val="22"/>
          <w:szCs w:val="22"/>
          <w:lang w:eastAsia="ja-JP"/>
        </w:rPr>
        <w:t>Counties in the Asia-Pacific region with most input (mineral fertilizers) intensive agriculture in 2009. Source: FAO (2012</w:t>
      </w:r>
      <w:bookmarkEnd w:id="1279"/>
      <w:r w:rsidRPr="0008241C">
        <w:rPr>
          <w:b/>
          <w:kern w:val="2"/>
          <w:sz w:val="22"/>
          <w:szCs w:val="22"/>
          <w:lang w:eastAsia="ja-JP"/>
        </w:rPr>
        <w:t>).</w:t>
      </w:r>
    </w:p>
    <w:p w14:paraId="5ACCF4D7" w14:textId="77777777" w:rsidR="00A01204" w:rsidRPr="0008241C" w:rsidRDefault="00A01204" w:rsidP="00A01204">
      <w:pPr>
        <w:rPr>
          <w:sz w:val="22"/>
          <w:szCs w:val="22"/>
        </w:rPr>
      </w:pPr>
    </w:p>
    <w:p w14:paraId="03D9BE57" w14:textId="77777777" w:rsidR="00A01204" w:rsidRPr="0008241C" w:rsidRDefault="00A01204" w:rsidP="00A01204">
      <w:pPr>
        <w:rPr>
          <w:sz w:val="22"/>
          <w:szCs w:val="22"/>
        </w:rPr>
      </w:pPr>
      <w:r w:rsidRPr="0008241C">
        <w:rPr>
          <w:sz w:val="22"/>
          <w:szCs w:val="22"/>
        </w:rPr>
        <w:t xml:space="preserve">Pest control is often regarded as an important practice for increasing agriculture productivity and human well-being. However, pesticides and other control measures also impact on non-target organisms. Pest management is a significant ongoing cost to both conservation and the agricultural </w:t>
      </w:r>
      <w:r w:rsidRPr="0008241C">
        <w:rPr>
          <w:sz w:val="22"/>
          <w:szCs w:val="22"/>
        </w:rPr>
        <w:lastRenderedPageBreak/>
        <w:t xml:space="preserve">sector </w:t>
      </w:r>
      <w:r w:rsidRPr="0008241C">
        <w:rPr>
          <w:sz w:val="22"/>
          <w:szCs w:val="22"/>
        </w:rPr>
        <w:fldChar w:fldCharType="begin" w:fldLock="1"/>
      </w:r>
      <w:r w:rsidRPr="0008241C">
        <w:rPr>
          <w:sz w:val="22"/>
          <w:szCs w:val="22"/>
        </w:rPr>
        <w:instrText>ADDIN CSL_CITATION {"citationItems":[{"id":"ITEM-1","itemData":{"author":[{"dropping-particle":"","family":"Biosecurity New Zealand","given":"","non-dropping-particle":"","parse-names":false,"suffix":""}],"id":"ITEM-1","issued":{"date-parts":[["2009"]]},"title":"Economic costs of pests to New Zealand","type":"article"},"uris":["http://www.mendeley.com/documents/?uuid=d64479b0-ac33-4163-ad15-f52c9da3690d"]}],"mendeley":{"formattedCitation":"(Biosecurity New Zealand, 2009)","plainTextFormattedCitation":"(Biosecurity New Zealand, 2009)","previouslyFormattedCitation":"(Biosecurity New Zealand, 2009)"},"properties":{"noteIndex":0},"schema":"https://github.com/citation-style-language/schema/raw/master/csl-citation.json"}</w:instrText>
      </w:r>
      <w:r w:rsidRPr="0008241C">
        <w:rPr>
          <w:sz w:val="22"/>
          <w:szCs w:val="22"/>
        </w:rPr>
        <w:fldChar w:fldCharType="separate"/>
      </w:r>
      <w:r w:rsidRPr="0008241C">
        <w:rPr>
          <w:noProof/>
          <w:sz w:val="22"/>
          <w:szCs w:val="22"/>
        </w:rPr>
        <w:t>(Biosecurity New Zealand, 2009)</w:t>
      </w:r>
      <w:r w:rsidRPr="0008241C">
        <w:rPr>
          <w:sz w:val="22"/>
          <w:szCs w:val="22"/>
        </w:rPr>
        <w:fldChar w:fldCharType="end"/>
      </w:r>
      <w:r w:rsidRPr="0008241C">
        <w:rPr>
          <w:sz w:val="22"/>
          <w:szCs w:val="22"/>
        </w:rPr>
        <w:t xml:space="preserve">. Agro-ecosystems are vulnerable to new pests in New Zealand, thus biosecurity control at the border is very strong, for example, control on fruit flies </w:t>
      </w:r>
      <w:r w:rsidRPr="0008241C">
        <w:rPr>
          <w:sz w:val="22"/>
          <w:szCs w:val="22"/>
        </w:rPr>
        <w:fldChar w:fldCharType="begin" w:fldLock="1"/>
      </w:r>
      <w:r w:rsidRPr="0008241C">
        <w:rPr>
          <w:sz w:val="22"/>
          <w:szCs w:val="22"/>
        </w:rPr>
        <w:instrText>ADDIN CSL_CITATION {"citationItems":[{"id":"ITEM-1","itemData":{"URL":"http://www.biosecurity.govt.nz/pests/ surv-mgmt/surv/fruit-fly","author":[{"dropping-particle":"","family":"Ministry of Agriculture and Forestry","given":"","non-dropping-particle":"","parse-names":false,"suffix":""}],"id":"ITEM-1","issued":{"date-parts":[["2015"]]},"title":"New Zealand's National Fruit Fly Surveillance Programme 2014-2015","type":"webpage"},"uris":["http://www.mendeley.com/documents/?uuid=f6a32452-6be2-417c-94cf-48d71044a170"]}],"mendeley":{"formattedCitation":"(Ministry of Agriculture and Forestry, 2015)","manualFormatting":"(Ministry of Agriculture and Forestry New Zealand, 2015)","plainTextFormattedCitation":"(Ministry of Agriculture and Forestry, 2015)","previouslyFormattedCitation":"(Ministry of Agriculture and Forestry, 2015)"},"properties":{"noteIndex":0},"schema":"https://github.com/citation-style-language/schema/raw/master/csl-citation.json"}</w:instrText>
      </w:r>
      <w:r w:rsidRPr="0008241C">
        <w:rPr>
          <w:sz w:val="22"/>
          <w:szCs w:val="22"/>
        </w:rPr>
        <w:fldChar w:fldCharType="separate"/>
      </w:r>
      <w:r w:rsidRPr="0008241C">
        <w:rPr>
          <w:noProof/>
          <w:sz w:val="22"/>
          <w:szCs w:val="22"/>
        </w:rPr>
        <w:t>(Ministry of Agriculture and Forestry New Zealand, 2015)</w:t>
      </w:r>
      <w:r w:rsidRPr="0008241C">
        <w:rPr>
          <w:sz w:val="22"/>
          <w:szCs w:val="22"/>
        </w:rPr>
        <w:fldChar w:fldCharType="end"/>
      </w:r>
      <w:r w:rsidRPr="0008241C">
        <w:rPr>
          <w:sz w:val="22"/>
          <w:szCs w:val="22"/>
        </w:rPr>
        <w:t xml:space="preserve">. Biosecurity measures to prevent impacts on Australian agro-ecosystems are also strong (section 4.1.4). In semi-arid and arid grazing ecosystems, </w:t>
      </w:r>
      <w:r w:rsidRPr="0008241C">
        <w:rPr>
          <w:i/>
          <w:sz w:val="22"/>
          <w:szCs w:val="22"/>
        </w:rPr>
        <w:t>Prosopis juliflora</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URL":"www.cabi.org/isc","accessed":{"date-parts":[["2018","1","2"]]},"author":[{"dropping-particle":"","family":"CABI","given":"","non-dropping-particle":"","parse-names":false,"suffix":""}],"container-title":"Invasive Species Compendium","id":"ITEM-1","issued":{"date-parts":[["2017"]]},"title":"Prosopis juliflora (mesquite)","type":"webpage"},"uris":["http://www.mendeley.com/documents/?uuid=4a752cbd-cb7a-4629-b111-3caa3152b03d","http://www.mendeley.com/documents/?uuid=26ccb0b7-0319-42b7-a2ef-0f5c46b5e253"]}],"mendeley":{"formattedCitation":"(CABI, 2017b)","plainTextFormattedCitation":"(CABI, 2017b)","previouslyFormattedCitation":"(CABI, 2017b)"},"properties":{"noteIndex":0},"schema":"https://github.com/citation-style-language/schema/raw/master/csl-citation.json"}</w:instrText>
      </w:r>
      <w:r w:rsidRPr="0008241C">
        <w:rPr>
          <w:sz w:val="22"/>
          <w:szCs w:val="22"/>
        </w:rPr>
        <w:fldChar w:fldCharType="separate"/>
      </w:r>
      <w:r w:rsidRPr="0008241C">
        <w:rPr>
          <w:noProof/>
          <w:sz w:val="22"/>
          <w:szCs w:val="22"/>
        </w:rPr>
        <w:t>(CABI, 2017b)</w:t>
      </w:r>
      <w:r w:rsidRPr="0008241C">
        <w:rPr>
          <w:sz w:val="22"/>
          <w:szCs w:val="22"/>
        </w:rPr>
        <w:fldChar w:fldCharType="end"/>
      </w:r>
      <w:r w:rsidRPr="0008241C">
        <w:rPr>
          <w:sz w:val="22"/>
          <w:szCs w:val="22"/>
        </w:rPr>
        <w:t xml:space="preserve"> and </w:t>
      </w:r>
      <w:r w:rsidRPr="0008241C">
        <w:rPr>
          <w:i/>
          <w:sz w:val="22"/>
          <w:szCs w:val="22"/>
        </w:rPr>
        <w:t>Vachellia nilotica</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URL":"www.cabi.org/isc.","accessed":{"date-parts":[["2018","1","2"]]},"author":[{"dropping-particle":"","family":"CABI","given":"","non-dropping-particle":"","parse-names":false,"suffix":""}],"container-title":"Invasive Species Compendium","id":"ITEM-1","issued":{"date-parts":[["2017"]]},"title":"Acacia nilotica","type":"webpage"},"uris":["http://www.mendeley.com/documents/?uuid=dc0dbe6a-ad48-4b14-be23-7deefd3c6e6e","http://www.mendeley.com/documents/?uuid=1c21973c-5eb5-4635-a5ad-541f1ea28da6"]}],"mendeley":{"formattedCitation":"(CABI, 2017a)","plainTextFormattedCitation":"(CABI, 2017a)","previouslyFormattedCitation":"(CABI, 2017a)"},"properties":{"noteIndex":0},"schema":"https://github.com/citation-style-language/schema/raw/master/csl-citation.json"}</w:instrText>
      </w:r>
      <w:r w:rsidRPr="0008241C">
        <w:rPr>
          <w:sz w:val="22"/>
          <w:szCs w:val="22"/>
        </w:rPr>
        <w:fldChar w:fldCharType="separate"/>
      </w:r>
      <w:r w:rsidRPr="0008241C">
        <w:rPr>
          <w:noProof/>
          <w:sz w:val="22"/>
          <w:szCs w:val="22"/>
        </w:rPr>
        <w:t>(CABI, 2017a)</w:t>
      </w:r>
      <w:r w:rsidRPr="0008241C">
        <w:rPr>
          <w:sz w:val="22"/>
          <w:szCs w:val="22"/>
        </w:rPr>
        <w:fldChar w:fldCharType="end"/>
      </w:r>
      <w:r w:rsidRPr="0008241C">
        <w:rPr>
          <w:sz w:val="22"/>
          <w:szCs w:val="22"/>
        </w:rPr>
        <w:t xml:space="preserve"> have spread rapidly since their introduction as a fuelwood/fodder species during the 1950's from India to Indonesia to Australia where coverage is expected to continue to massively increase with high associated agricultural and environmental impacts </w:t>
      </w:r>
      <w:r w:rsidRPr="0008241C">
        <w:rPr>
          <w:sz w:val="22"/>
          <w:szCs w:val="22"/>
        </w:rPr>
        <w:fldChar w:fldCharType="begin" w:fldLock="1"/>
      </w:r>
      <w:r w:rsidRPr="0008241C">
        <w:rPr>
          <w:sz w:val="22"/>
          <w:szCs w:val="22"/>
        </w:rPr>
        <w:instrText>ADDIN CSL_CITATION {"citationItems":[{"id":"ITEM-1","itemData":{"DOI":"10.1371/journal.pone.0134665","ISBN":"1932-6203","ISSN":"19326203","PMID":"26230513","abstract":"Identification of invasion hotspots that support multiple invasive alien species (IAS) is a pre-requisite for control and management of invasion. However, till recently it remained a methodological challenge to precisely determine such invasive hotspots. We identified the hotspots of alien species invasion in India through Ecological Niche Modelling (ENM) using species occurrence data from the Global Biodiversity Information Facility (GBIF). The predicted area of invasion for selected species were classified into 4 categories based on number of model agreements for a region i.e. high, medium, low and very low. About 49% of the total geographical area of India was predicted to be prone to invasion at moderate to high levels of climatic suitability. The intersection of anthropogenic biomes and ecoregions with the regions of 'high' climatic suitability was classified as hotspot of alien plant invasion. Nineteen of 47 ecoregions of India, harboured such hotspots. Most ecologically sensitive regions of India, including the 'biodiversity hotspots' and coastal regions coincide with invasion hotspots, indicating their vulnerability to alien plant invasion. Besides demonstrating the usefulness of ENM and open source data for IAS management, the present study provides a knowledge base for guiding the formulation of an effective policy and management strategy for controlling the invasive alien species.","author":[{"dropping-particle":"","family":"Adhikari","given":"Dibyendu","non-dropping-particle":"","parse-names":false,"suffix":""},{"dropping-particle":"","family":"Tiwary","given":"Raghuvar","non-dropping-particle":"","parse-names":false,"suffix":""},{"dropping-particle":"","family":"Barik","given":"Saroj Kanta","non-dropping-particle":"","parse-names":false,"suffix":""}],"container-title":"PLoS ONE","id":"ITEM-1","issue":"7","issued":{"date-parts":[["2015"]]},"page":"7-18","title":"Modelling hotspots for invasive alien plants in India","type":"article-journal","volume":"10"},"uris":["http://www.mendeley.com/documents/?uuid=c661e376-7a00-41b4-9447-5e88178e9817"]}],"mendeley":{"formattedCitation":"(Adhikari &lt;i&gt;et al.&lt;/i&gt;, 2015)","manualFormatting":"(Kriticos et al. 2005; Adhikari, Tiwary, &amp; Barik, 2015)","plainTextFormattedCitation":"(Adhikari et al., 2015)","previouslyFormattedCitation":"(Adhikar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riticos </w:t>
      </w:r>
      <w:r w:rsidRPr="0008241C">
        <w:rPr>
          <w:i/>
          <w:noProof/>
          <w:sz w:val="22"/>
          <w:szCs w:val="22"/>
        </w:rPr>
        <w:t>et al</w:t>
      </w:r>
      <w:r w:rsidRPr="0008241C">
        <w:rPr>
          <w:noProof/>
          <w:sz w:val="22"/>
          <w:szCs w:val="22"/>
        </w:rPr>
        <w:t xml:space="preserve">. 2005; Adhikar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Invasive species compete for the pool of nutrients and water alongside native biodiversity </w:t>
      </w:r>
      <w:r w:rsidRPr="0008241C">
        <w:rPr>
          <w:sz w:val="22"/>
          <w:szCs w:val="22"/>
        </w:rPr>
        <w:fldChar w:fldCharType="begin" w:fldLock="1"/>
      </w:r>
      <w:r w:rsidRPr="0008241C">
        <w:rPr>
          <w:sz w:val="22"/>
          <w:szCs w:val="22"/>
        </w:rPr>
        <w:instrText>ADDIN CSL_CITATION {"citationItems":[{"id":"ITEM-1","itemData":{"DOI":"10.1007/s10531-009-9755-7","ISBN":"1053100997557","ISSN":"09603115","abstract":"This review deals with alien species invasion in Southeast Asia, an important conservation and management concern in the region. I report on the current and potential future impacts of biological invasions on biodiversity in Southeast Asia. Current knowl- edge of the invasive species in Southeast Asia is mostly based on anecdotal observations. Nevertheless, I attempt to compile existing empirical evidence on the negative effects of the biological invaders found in the region. These impacts include displacement of native biota, modification of ecosystems, hybridization, environmental disturbance, and economic loss. Any effective counter-measure will need to involve a multi-national strategy, yet such measure is challenging due to a broad spectrum of political and economic development models among the Southeast Asian countries. An overview of the taxonomic structure of the invasive species in Southeast Asia shows that the invasive plant and fish are the most represented taxonomic groups in all countries. The current research effort in invasion ecology from Southeast Asia is not being up to international standard in comparison to other regions, and the absence of recent international journal articles on invasive plant species reveals the biases in biological invasion-related research. The lack of research capacity and financial support from governments, and the inability to disseminate scholarly data in international journals are the possible reasons for the dearth of research literature on biological invasions from the region. Finally, a forward-looking agenda for the region should include improving the quality and quantity of biological invasion research; adopting a tough approach to the illegal release of wildlife; and applying multi-national strategies that integrate data sharing, prioritization, public awareness, policy work, capacity building, conservation actions and surveillance.","author":[{"dropping-particle":"","family":"Peh","given":"Kelvin S H","non-dropping-particle":"","parse-names":false,"suffix":""}],"container-title":"Biodiversity and Conservation","id":"ITEM-1","issue":"4","issued":{"date-parts":[["2010"]]},"page":"1083-1099","title":"Invasive species in Southeast Asia: The knowledge so far","type":"article-journal","volume":"19"},"label":"section","locator":"4.1.5","uris":["http://www.mendeley.com/documents/?uuid=94034e3b-516d-4750-b5d4-484e9c353306"]}],"mendeley":{"formattedCitation":"(Peh, 2010, sec. 4.1.5)","manualFormatting":"(Peh, 2010; see 4.1.5)","plainTextFormattedCitation":"(Peh, 2010, sec. 4.1.5)","previouslyFormattedCitation":"(Peh, 2010, sec. 4.1.5)"},"properties":{"noteIndex":0},"schema":"https://github.com/citation-style-language/schema/raw/master/csl-citation.json"}</w:instrText>
      </w:r>
      <w:r w:rsidRPr="0008241C">
        <w:rPr>
          <w:sz w:val="22"/>
          <w:szCs w:val="22"/>
        </w:rPr>
        <w:fldChar w:fldCharType="separate"/>
      </w:r>
      <w:r w:rsidRPr="0008241C">
        <w:rPr>
          <w:noProof/>
          <w:sz w:val="22"/>
          <w:szCs w:val="22"/>
        </w:rPr>
        <w:t>(Peh, 2010; see 4.1.5)</w:t>
      </w:r>
      <w:r w:rsidRPr="0008241C">
        <w:rPr>
          <w:sz w:val="22"/>
          <w:szCs w:val="22"/>
        </w:rPr>
        <w:fldChar w:fldCharType="end"/>
      </w:r>
      <w:r w:rsidRPr="0008241C">
        <w:rPr>
          <w:sz w:val="22"/>
          <w:szCs w:val="22"/>
        </w:rPr>
        <w:t xml:space="preserve">. As such, pest control might have co-benefits for biodiversity conservation: for example, possums in New Zealand pose a threat to cattle because they can carry bovine tuberculosis. The pest control of possum for economic reasons to reduce Tuberculosis (TB) also has biodiversity benefits in indigenous forests </w:t>
      </w:r>
      <w:r w:rsidRPr="0008241C">
        <w:rPr>
          <w:sz w:val="22"/>
          <w:szCs w:val="22"/>
        </w:rPr>
        <w:fldChar w:fldCharType="begin" w:fldLock="1"/>
      </w:r>
      <w:r w:rsidRPr="0008241C">
        <w:rPr>
          <w:sz w:val="22"/>
          <w:szCs w:val="22"/>
        </w:rPr>
        <w:instrText>ADDIN CSL_CITATION {"citationItems":[{"id":"ITEM-1","itemData":{"abstract":"When the current Tb strategy objectives were proposed in 2001 we did not have confi dence that total eradication of Tb from wildlife in New Zealand was a realistic goal. For that reason, the strategy which industry and our funders agreed on, focused on reducing herd infection rates to protect farm businesses and market access rather than eradication of Tb in wildlife. But with improved understanding of Tb in wildlife, higher quality possum control operations and better management systems, we are now confi dent eradication is possible, so an eradication strategy is presented as an option in this paper. It would require a commitment to intensive possum control over all Tb Vector Risk Areas in New Zealand. It would mean a major change of focus for the Tb strategy -we would need to set objectives based on eradication of Tb from wildlife over specifi ed geographic areas and time frames, as opposed to the current focus on reducing infected herd numbers. An eradication strategy would also need increased funding in the short term, but has the major long term benefi t of enabling Tb control expenditure to be all but ceased once eradication has been achieved. Anything less than eradication means New Zealand would face signifi cant Tb control costs in perpetuity. This paper compares the outcomes, costs and benefi ts of a range of options for the bovine Tb strategy after 2010. We seek feedback from our stakeholders and funders on the preferred option for the future of Tb control in New Zealand, with a view to taking that option to the farming community for wider consultation during April-May 2008. We hope this paper will be the fi rst step g the best decision for New Zealand.","author":[{"dropping-particle":"","family":"Animal Health Board","given":"","non-dropping-particle":"","parse-names":false,"suffix":""}],"id":"ITEM-1","issued":{"date-parts":[["2007"]]},"title":"Review of the National Bovine Tuberculosis Pest Management Strategy","type":"article"},"uris":["http://www.mendeley.com/documents/?uuid=dcdd62d8-8a39-3c19-a382-d61783ad35de"]}],"mendeley":{"formattedCitation":"(Animal Health Board, 2007)","plainTextFormattedCitation":"(Animal Health Board, 2007)","previouslyFormattedCitation":"(Animal Health Board, 2007)"},"properties":{"noteIndex":0},"schema":"https://github.com/citation-style-language/schema/raw/master/csl-citation.json"}</w:instrText>
      </w:r>
      <w:r w:rsidRPr="0008241C">
        <w:rPr>
          <w:sz w:val="22"/>
          <w:szCs w:val="22"/>
        </w:rPr>
        <w:fldChar w:fldCharType="separate"/>
      </w:r>
      <w:r w:rsidRPr="0008241C">
        <w:rPr>
          <w:noProof/>
          <w:sz w:val="22"/>
          <w:szCs w:val="22"/>
        </w:rPr>
        <w:t>(Animal Health Board, 2007)</w:t>
      </w:r>
      <w:r w:rsidRPr="0008241C">
        <w:rPr>
          <w:sz w:val="22"/>
          <w:szCs w:val="22"/>
        </w:rPr>
        <w:fldChar w:fldCharType="end"/>
      </w:r>
      <w:r w:rsidRPr="0008241C">
        <w:rPr>
          <w:sz w:val="22"/>
          <w:szCs w:val="22"/>
        </w:rPr>
        <w:t xml:space="preserve">. </w:t>
      </w:r>
    </w:p>
    <w:p w14:paraId="5367C81A" w14:textId="77777777" w:rsidR="00A01204" w:rsidRPr="0008241C" w:rsidRDefault="00A01204" w:rsidP="00A01204">
      <w:pPr>
        <w:rPr>
          <w:sz w:val="22"/>
          <w:szCs w:val="22"/>
        </w:rPr>
      </w:pPr>
    </w:p>
    <w:p w14:paraId="4F7465A3" w14:textId="77777777" w:rsidR="00A01204" w:rsidRPr="0008241C" w:rsidRDefault="00A01204" w:rsidP="00A01204">
      <w:pPr>
        <w:rPr>
          <w:sz w:val="22"/>
          <w:szCs w:val="22"/>
        </w:rPr>
      </w:pPr>
      <w:r w:rsidRPr="0008241C">
        <w:rPr>
          <w:sz w:val="22"/>
          <w:szCs w:val="22"/>
        </w:rPr>
        <w:t xml:space="preserve">Agro-ecosystem sector in the Asia-Pacific region has already become a major contributor in the greenhouse gases emission. For example, in New Zealand about half its greenhouse gases emission budget came from the agricultural sector based on an inventory in 1990-2013 </w:t>
      </w:r>
      <w:r w:rsidRPr="0008241C">
        <w:rPr>
          <w:sz w:val="22"/>
          <w:szCs w:val="22"/>
        </w:rPr>
        <w:fldChar w:fldCharType="begin" w:fldLock="1"/>
      </w:r>
      <w:r w:rsidRPr="0008241C">
        <w:rPr>
          <w:sz w:val="22"/>
          <w:szCs w:val="22"/>
        </w:rPr>
        <w:instrText>ADDIN CSL_CITATION {"citationItems":[{"id":"ITEM-1","itemData":{"URL":"http://www.mfe.govt.nz/publications/climate-change/new-zealands-greenhouse-gas-inventory-1990-2013","accessed":{"date-parts":[["2018","1","2"]]},"author":[{"dropping-particle":"","family":"New Zealand Ministry for the Environment","given":"","non-dropping-particle":"","parse-names":false,"suffix":""}],"id":"ITEM-1","issued":{"date-parts":[["2015"]]},"title":"New Zealand's Greenhouse Gas Inventory 1990–2013","type":"webpage"},"uris":["http://www.mendeley.com/documents/?uuid=559c71b3-3e01-45c1-81af-074d590bef71","http://www.mendeley.com/documents/?uuid=c75fbeac-0b26-449d-984a-8a14e5c92044"]}],"mendeley":{"formattedCitation":"(New Zealand Ministry for the Environment, 2015)","plainTextFormattedCitation":"(New Zealand Ministry for the Environment, 2015)","previouslyFormattedCitation":"(New Zealand Ministry for the Environment, 2015)"},"properties":{"noteIndex":0},"schema":"https://github.com/citation-style-language/schema/raw/master/csl-citation.json"}</w:instrText>
      </w:r>
      <w:r w:rsidRPr="0008241C">
        <w:rPr>
          <w:sz w:val="22"/>
          <w:szCs w:val="22"/>
        </w:rPr>
        <w:fldChar w:fldCharType="separate"/>
      </w:r>
      <w:r w:rsidRPr="0008241C">
        <w:rPr>
          <w:noProof/>
          <w:sz w:val="22"/>
          <w:szCs w:val="22"/>
        </w:rPr>
        <w:t>(New Zealand Ministry for the Environment, 2015)</w:t>
      </w:r>
      <w:r w:rsidRPr="0008241C">
        <w:rPr>
          <w:sz w:val="22"/>
          <w:szCs w:val="22"/>
        </w:rPr>
        <w:fldChar w:fldCharType="end"/>
      </w:r>
      <w:r w:rsidRPr="0008241C">
        <w:rPr>
          <w:sz w:val="22"/>
          <w:szCs w:val="22"/>
        </w:rPr>
        <w:t>. However, there are potentially some positive impacts of climate change on primary production (through the so-called CO</w:t>
      </w:r>
      <w:r w:rsidRPr="0008241C">
        <w:rPr>
          <w:sz w:val="22"/>
          <w:szCs w:val="22"/>
          <w:vertAlign w:val="subscript"/>
        </w:rPr>
        <w:t>2</w:t>
      </w:r>
      <w:r w:rsidRPr="0008241C">
        <w:rPr>
          <w:sz w:val="22"/>
          <w:szCs w:val="22"/>
        </w:rPr>
        <w:t xml:space="preserve"> fertilization effect) but these are then offset by the changes in the hydrological cycle, greater risk of increased distribution of pests and diseases, and increasingly frequent and extreme events such as floods, droughts and storms, all of which could damage agricultural production and indigenous biodiversity </w:t>
      </w:r>
      <w:r w:rsidRPr="0008241C">
        <w:rPr>
          <w:sz w:val="22"/>
          <w:szCs w:val="22"/>
        </w:rPr>
        <w:fldChar w:fldCharType="begin" w:fldLock="1"/>
      </w:r>
      <w:r w:rsidRPr="0008241C">
        <w:rPr>
          <w:sz w:val="22"/>
          <w:szCs w:val="22"/>
        </w:rPr>
        <w:instrText>ADDIN CSL_CITATION {"citationItems":[{"id":"ITEM-1","itemData":{"URL":"http://www.mfe.govt.nz/climate-change/how-climate-change-affects-nz/climate-change-impacts","accessed":{"date-parts":[["2017","4","19"]]},"author":[{"dropping-particle":"","family":"New Zealand Ministry for the Environment","given":"","non-dropping-particle":"","parse-names":false,"suffix":""}],"id":"ITEM-1","issued":{"date-parts":[["2016"]]},"title":"Climate change impacts in New Zealand","type":"webpage"},"uris":["http://www.mendeley.com/documents/?uuid=d5f6dd58-0b99-4484-9df5-b324b8ae59f6"]}],"mendeley":{"formattedCitation":"(New Zealand Ministry for the Environment, 2016)","plainTextFormattedCitation":"(New Zealand Ministry for the Environment, 2016)","previouslyFormattedCitation":"(New Zealand Ministry for the Environment, 2016)"},"properties":{"noteIndex":0},"schema":"https://github.com/citation-style-language/schema/raw/master/csl-citation.json"}</w:instrText>
      </w:r>
      <w:r w:rsidRPr="0008241C">
        <w:rPr>
          <w:sz w:val="22"/>
          <w:szCs w:val="22"/>
        </w:rPr>
        <w:fldChar w:fldCharType="separate"/>
      </w:r>
      <w:r w:rsidRPr="0008241C">
        <w:rPr>
          <w:noProof/>
          <w:sz w:val="22"/>
          <w:szCs w:val="22"/>
        </w:rPr>
        <w:t>(New Zealand Ministry for the Environment, 2016)</w:t>
      </w:r>
      <w:r w:rsidRPr="0008241C">
        <w:rPr>
          <w:sz w:val="22"/>
          <w:szCs w:val="22"/>
        </w:rPr>
        <w:fldChar w:fldCharType="end"/>
      </w:r>
      <w:r w:rsidRPr="0008241C">
        <w:rPr>
          <w:sz w:val="22"/>
          <w:szCs w:val="22"/>
        </w:rPr>
        <w:t xml:space="preserve">. </w:t>
      </w:r>
    </w:p>
    <w:p w14:paraId="3F6BF009" w14:textId="77777777" w:rsidR="00A01204" w:rsidRPr="0008241C" w:rsidRDefault="00A01204" w:rsidP="00A01204">
      <w:pPr>
        <w:rPr>
          <w:sz w:val="22"/>
          <w:szCs w:val="22"/>
        </w:rPr>
      </w:pPr>
    </w:p>
    <w:p w14:paraId="2AE47099" w14:textId="77777777" w:rsidR="00A01204" w:rsidRPr="0008241C" w:rsidRDefault="00A01204" w:rsidP="00A01204">
      <w:pPr>
        <w:keepNext/>
        <w:tabs>
          <w:tab w:val="clear" w:pos="1247"/>
          <w:tab w:val="left" w:pos="765"/>
        </w:tabs>
        <w:outlineLvl w:val="2"/>
        <w:rPr>
          <w:b/>
          <w:sz w:val="24"/>
          <w:szCs w:val="24"/>
        </w:rPr>
      </w:pPr>
      <w:bookmarkStart w:id="1280" w:name="_Toc504317281"/>
      <w:bookmarkStart w:id="1281" w:name="_Toc504317974"/>
      <w:bookmarkStart w:id="1282" w:name="_Toc504320441"/>
      <w:bookmarkStart w:id="1283" w:name="_Toc504320664"/>
      <w:bookmarkStart w:id="1284" w:name="_Toc504320888"/>
      <w:bookmarkStart w:id="1285" w:name="_Toc504321320"/>
      <w:bookmarkStart w:id="1286" w:name="_Toc524044081"/>
      <w:r w:rsidRPr="0008241C">
        <w:rPr>
          <w:b/>
          <w:sz w:val="24"/>
          <w:szCs w:val="24"/>
        </w:rPr>
        <w:t xml:space="preserve">4.4.6 </w:t>
      </w:r>
      <w:r w:rsidRPr="0008241C">
        <w:rPr>
          <w:b/>
          <w:sz w:val="24"/>
          <w:szCs w:val="24"/>
        </w:rPr>
        <w:tab/>
        <w:t>Urban and semi-urban ecosystems</w:t>
      </w:r>
      <w:bookmarkEnd w:id="1280"/>
      <w:bookmarkEnd w:id="1281"/>
      <w:bookmarkEnd w:id="1282"/>
      <w:bookmarkEnd w:id="1283"/>
      <w:bookmarkEnd w:id="1284"/>
      <w:bookmarkEnd w:id="1285"/>
      <w:bookmarkEnd w:id="1286"/>
    </w:p>
    <w:p w14:paraId="18C06391" w14:textId="77777777" w:rsidR="00A01204" w:rsidRPr="0008241C" w:rsidRDefault="00A01204" w:rsidP="00A01204">
      <w:pPr>
        <w:rPr>
          <w:sz w:val="22"/>
          <w:szCs w:val="22"/>
        </w:rPr>
      </w:pPr>
    </w:p>
    <w:p w14:paraId="27B87E2E" w14:textId="2A808ED4" w:rsidR="00A01204" w:rsidRPr="0008241C" w:rsidRDefault="00A01204" w:rsidP="00A01204">
      <w:pPr>
        <w:rPr>
          <w:noProof/>
          <w:sz w:val="22"/>
          <w:szCs w:val="22"/>
        </w:rPr>
      </w:pPr>
      <w:r w:rsidRPr="0008241C">
        <w:rPr>
          <w:sz w:val="22"/>
          <w:szCs w:val="22"/>
        </w:rPr>
        <w:t xml:space="preserve">Urbanization is a complex and multidimensional process that concentrates large numbers of people in relatively small areas, with substantial implications for land use patterns </w:t>
      </w:r>
      <w:r w:rsidRPr="0008241C">
        <w:rPr>
          <w:sz w:val="22"/>
          <w:szCs w:val="22"/>
        </w:rPr>
        <w:fldChar w:fldCharType="begin" w:fldLock="1"/>
      </w:r>
      <w:r w:rsidRPr="0008241C">
        <w:rPr>
          <w:sz w:val="22"/>
          <w:szCs w:val="22"/>
        </w:rPr>
        <w:instrText>ADDIN CSL_CITATION {"citationItems":[{"id":"ITEM-1","itemData":{"DOI":"10.1007/978-94-007-7088-1","ISBN":"978-94-007-7087-4","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note":"NULL","publisher":"Springer Netherlands","publisher-place":"Dordrecht","title":"Urbanization, Biodiversity and Ecosystem Services: Challenges and Opportunities: A Global Assessment","type":"book"},"uris":["http://www.mendeley.com/documents/?uuid=adfbe1b5-0d8e-41c2-8492-4bd6715bfd7b"]}],"mendeley":{"formattedCitation":"(Elmqvist &lt;i&gt;et al.&lt;/i&gt;, 2013)","plainTextFormattedCitation":"(Elmqvist et al., 2013)","previouslyFormattedCitation":"(Elmqvist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Elmqvist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The growth rate of urban area over the recent three decades (1970-2000) remains high in Asia, especially in China and India, but has declined in Oceania as well as Europe and North America </w:t>
      </w:r>
      <w:r w:rsidRPr="0008241C">
        <w:rPr>
          <w:sz w:val="22"/>
          <w:szCs w:val="22"/>
        </w:rPr>
        <w:fldChar w:fldCharType="begin" w:fldLock="1"/>
      </w:r>
      <w:r w:rsidRPr="0008241C">
        <w:rPr>
          <w:sz w:val="22"/>
          <w:szCs w:val="22"/>
        </w:rPr>
        <w:instrText>ADDIN CSL_CITATION {"citationItems":[{"id":"ITEM-1","itemData":{"DOI":"10.1371/journal.pone.0023777","ISBN":"0011-3891","ISSN":"1932-6203","PMID":"1000090690","abstract":"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author":[{"dropping-particle":"","family":"Seto","given":"Karen C.","non-dropping-particle":"","parse-names":false,"suffix":""},{"dropping-particle":"","family":"Fragkias","given":"Michail","non-dropping-particle":"","parse-names":false,"suffix":""},{"dropping-particle":"","family":"Güneralp","given":"Burak","non-dropping-particle":"","parse-names":false,"suffix":""},{"dropping-particle":"","family":"Reilly","given":"Michael K.","non-dropping-particle":"","parse-names":false,"suffix":""}],"container-title":"PLoS ONE","editor":[{"dropping-particle":"","family":"Añel","given":"Juan A.","non-dropping-particle":"","parse-names":false,"suffix":""}],"id":"ITEM-1","issue":"8","issued":{"date-parts":[["2011","8","18"]]},"page":"e23777","title":"A Meta-Analysis of Global Urban Land Expansion","type":"article-journal","volume":"6"},"uris":["http://www.mendeley.com/documents/?uuid=78538602-487e-4383-bb2c-42d6162aa078"]}],"mendeley":{"formattedCitation":"(Seto &lt;i&gt;et al.&lt;/i&gt;, 2011)","plainTextFormattedCitation":"(Seto et al., 2011)","previouslyFormattedCitation":"(Seto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Urban agglomerations in East and South-East Asia has still expanded with over 22</w:t>
      </w:r>
      <w:r w:rsidR="00C934E9">
        <w:rPr>
          <w:sz w:val="22"/>
          <w:szCs w:val="22"/>
        </w:rPr>
        <w:t xml:space="preserve"> per cent</w:t>
      </w:r>
      <w:r w:rsidRPr="0008241C">
        <w:rPr>
          <w:sz w:val="22"/>
          <w:szCs w:val="22"/>
        </w:rPr>
        <w:t xml:space="preserve"> increase in urban land area from 2000 to 2010, and those in China (particularly the Pearl River Delta, Yangtze River Delta and Beijing) have experienced large urban expansion </w:t>
      </w:r>
      <w:r w:rsidRPr="0008241C">
        <w:rPr>
          <w:sz w:val="22"/>
          <w:szCs w:val="22"/>
        </w:rPr>
        <w:fldChar w:fldCharType="begin" w:fldLock="1"/>
      </w:r>
      <w:r w:rsidRPr="0008241C">
        <w:rPr>
          <w:sz w:val="22"/>
          <w:szCs w:val="22"/>
        </w:rPr>
        <w:instrText>ADDIN CSL_CITATION {"citationItems":[{"id":"ITEM-1","itemData":{"author":[{"dropping-particle":"","family":"Schneider","given":"A.","non-dropping-particle":"","parse-names":false,"suffix":""},{"dropping-particle":"","family":"Mertes","given":"C.M.","non-dropping-particle":"","parse-names":false,"suffix":""}],"container-title":"Environmental Research Letters","id":"ITEM-1","issued":{"date-parts":[["2014"]]},"title":"Expansion and growth in Chinese cities, 1978–2010","type":"article-journal"},"uris":["http://www.mendeley.com/documents/?uuid=0beefea2-d0c6-339b-a12f-aeee7e1a0fbd"]}],"mendeley":{"formattedCitation":"(Schneider &amp; Mertes, 2014)","plainTextFormattedCitation":"(Schneider &amp; Mertes, 2014)","previouslyFormattedCitation":"(Schneider &amp; Mertes, 2014)"},"properties":{"noteIndex":0},"schema":"https://github.com/citation-style-language/schema/raw/master/csl-citation.json"}</w:instrText>
      </w:r>
      <w:r w:rsidRPr="0008241C">
        <w:rPr>
          <w:sz w:val="22"/>
          <w:szCs w:val="22"/>
        </w:rPr>
        <w:fldChar w:fldCharType="separate"/>
      </w:r>
      <w:r w:rsidRPr="0008241C">
        <w:rPr>
          <w:noProof/>
          <w:sz w:val="22"/>
          <w:szCs w:val="22"/>
        </w:rPr>
        <w:t>(Schneider &amp; Mertes, 2014)</w:t>
      </w:r>
      <w:r w:rsidRPr="0008241C">
        <w:rPr>
          <w:sz w:val="22"/>
          <w:szCs w:val="22"/>
        </w:rPr>
        <w:fldChar w:fldCharType="end"/>
      </w:r>
      <w:r w:rsidRPr="0008241C">
        <w:rPr>
          <w:sz w:val="22"/>
          <w:szCs w:val="22"/>
        </w:rPr>
        <w:t xml:space="preserve"> with mainly by occupying cropland </w:t>
      </w:r>
      <w:r w:rsidRPr="0008241C">
        <w:rPr>
          <w:sz w:val="22"/>
          <w:szCs w:val="22"/>
        </w:rPr>
        <w:fldChar w:fldCharType="begin" w:fldLock="1"/>
      </w:r>
      <w:r w:rsidRPr="0008241C">
        <w:rPr>
          <w:sz w:val="22"/>
          <w:szCs w:val="22"/>
        </w:rPr>
        <w:instrText>ADDIN CSL_CITATION {"citationItems":[{"id":"ITEM-1","itemData":{"DOI":"10.1371/journal.pone.0154839","ISSN":"19326203","PMID":"27144589","abstract":"Effective and timely quantification of the spatiotemporal pattern of urban expansion in China is important for the assessment of its environmental effects. However, the dynamics of the most recent urban expansions in China since 2012 have not yet been adequately explained due to a lack of current information. In this paper, our objective was to quantify spatiotemporal patterns of urban expansion in China between 1992 and 2015. First, we extracted information on urban expansion in China between 1992 and 2015 by integrating nighttime light data, vegetation index data, and land surface temperature data. Then we analyzed the spatiotemporal patterns of urban expansion at the national and regional scales, as well as at that of urban agglomerations. We found that China experienced a rapid and large-scale process of urban expansion between 1992 and 2015, with urban land increasing from 1.22 × 104 km2 to 7.29 × 104 km2, increasing in size nearly fivefold and with an average annual growth rate of 8.10%, almost 2.5 times as rapid as the global average. We also found that urban land in China expanded mainly by occupying 3.31 × 104 km2 of cropland, which comprised 54.67% of the total area of expanded urban land. Among the three modes of growth-infilling, edge expansion, and leapfrog-edge expansion was the main cause of cropland loss. Cropland loss resulting from edge expansion of urban land totalled 2.51 × 104 km2, accounting for over 75% of total cropland loss. We suggest that effective future management with respect to edge expansion of urban land is needed to protect cropland in China.","author":[{"dropping-particle":"","family":"Xu","given":"Min","non-dropping-particle":"","parse-names":false,"suffix":""},{"dropping-particle":"","family":"He","given":"Chunyang","non-dropping-particle":"","parse-names":false,"suffix":""},{"dropping-particle":"","family":"Liu","given":"Zhifeng","non-dropping-particle":"","parse-names":false,"suffix":""},{"dropping-particle":"","family":"Dou","given":"Yinyin","non-dropping-particle":"","parse-names":false,"suffix":""}],"container-title":"PloS one","id":"ITEM-1","issued":{"date-parts":[["2016"]]},"title":"How Did Urban Land Expand in China between 1992 and 2015? A Multi-Scale Landscape Analysis","type":"article-journal"},"uris":["http://www.mendeley.com/documents/?uuid=28f46069-6e8f-3f41-9bc8-8785ff13171c"]}],"mendeley":{"formattedCitation":"(M. Xu &lt;i&gt;et al.&lt;/i&gt;, 2016)","plainTextFormattedCitation":"(M. Xu et al., 2016)","previouslyFormattedCitation":"(M. Xu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M. Xu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part from on-going physical expansion, urban land-use change is predominantly characterized by peri-urbanization </w:t>
      </w:r>
      <w:r w:rsidRPr="0008241C">
        <w:rPr>
          <w:sz w:val="22"/>
          <w:szCs w:val="22"/>
        </w:rPr>
        <w:fldChar w:fldCharType="begin" w:fldLock="1"/>
      </w:r>
      <w:r w:rsidRPr="0008241C">
        <w:rPr>
          <w:sz w:val="22"/>
          <w:szCs w:val="22"/>
        </w:rPr>
        <w:instrText>ADDIN CSL_CITATION {"citationItems":[{"id":"ITEM-1","itemData":{"DOI":"10.1016/j.landurbplan.2015.02.023","ISBN":"0169-2046","ISSN":"01692046","abstract":"Farmland within urban peri-urban areas can be understood as part of a green infrastructure that provides agro-ecosystem services to benefit the urban population. The growing influence of cities on peri-urban agricultural lands has had significant effects on agricultural land transformation with an associated loss in agro-ecosystem services. The loss of ecosystem services could result in an increase in a city's vulnerability to climate change. More than one sixth of the agricultural lands in Taiwan's western plain have been converted to other uses from 1970 to 2006. We hypothesize that planning guidelines based on landscape ecology could help to plan the optimal spatial configuration of paddy rice land uses in peri-urban areas. In order to study the effects of agricultural landscape changes on ecosystem services in peri-urban areas, this study selected appropriate landscape metrics to assess ecosystem services with landscape composition and configuration metrics for each of the research sites. This research has shown that because agro-ecosystem services are related with the spatial configuration of paddy rice fields, by planning agricultural land use change to optimize spatial configuration, agro-ecosystem services can be maintained. Guidelines are offered to manage agroecosystem services within a context of land use change.","author":[{"dropping-particle":"","family":"Lee","given":"Ying Chieh","non-dropping-particle":"","parse-names":false,"suffix":""},{"dropping-particle":"","family":"Ahern","given":"Jack","non-dropping-particle":"","parse-names":false,"suffix":""},{"dropping-particle":"","family":"Yeh","given":"Chia Tsung","non-dropping-particle":"","parse-names":false,"suffix":""}],"container-title":"Landscape and Urban Planning","id":"ITEM-1","issued":{"date-parts":[["2015"]]},"page":"137-148","publisher":"Elsevier B.V.","title":"Ecosystem services in peri-urban landscapes: The effects of agricultural landscape change on ecosystem services in Taiwan's western coastal plain","type":"article-journal","volume":"139"},"uris":["http://www.mendeley.com/documents/?uuid=c8fe26da-18e4-4e18-bcab-48c0245c78e2"]}],"mendeley":{"formattedCitation":"(Y. C. Lee &lt;i&gt;et al.&lt;/i&gt;, 2015)","manualFormatting":"(Lee, Ahern &amp; Yeh, 2015)","plainTextFormattedCitation":"(Y. C. Lee et al., 2015)","previouslyFormattedCitation":"(Y. C. Lee &lt;i&gt;et al.&lt;/i&gt;, 2015)"},"properties":{"noteIndex":0},"schema":"https://github.com/citation-style-language/schema/raw/master/csl-citation.json"}</w:instrText>
      </w:r>
      <w:r w:rsidRPr="0008241C">
        <w:rPr>
          <w:sz w:val="22"/>
          <w:szCs w:val="22"/>
        </w:rPr>
        <w:fldChar w:fldCharType="separate"/>
      </w:r>
      <w:r w:rsidRPr="0008241C">
        <w:rPr>
          <w:noProof/>
          <w:sz w:val="22"/>
          <w:szCs w:val="22"/>
        </w:rPr>
        <w:t>(Lee, Ahern &amp; Yeh, 2015)</w:t>
      </w:r>
      <w:r w:rsidRPr="0008241C">
        <w:rPr>
          <w:sz w:val="22"/>
          <w:szCs w:val="22"/>
        </w:rPr>
        <w:fldChar w:fldCharType="end"/>
      </w:r>
      <w:r w:rsidRPr="0008241C">
        <w:rPr>
          <w:sz w:val="22"/>
          <w:szCs w:val="22"/>
        </w:rPr>
        <w:t xml:space="preserve"> where rural areas both close to and distant from city centres become enveloped by, or transformed into, extended metropolitan regions </w:t>
      </w:r>
      <w:r w:rsidRPr="0008241C">
        <w:rPr>
          <w:sz w:val="22"/>
          <w:szCs w:val="22"/>
        </w:rPr>
        <w:fldChar w:fldCharType="begin" w:fldLock="1"/>
      </w:r>
      <w:r w:rsidRPr="0008241C">
        <w:rPr>
          <w:sz w:val="22"/>
          <w:szCs w:val="22"/>
        </w:rPr>
        <w:instrText>ADDIN CSL_CITATION {"citationItems":[{"id":"ITEM-1","itemData":{"author":[{"dropping-particle":"","family":"Simon","given":"D","non-dropping-particle":"","parse-names":false,"suffix":""},{"dropping-particle":"","family":"McGregor","given":"D","non-dropping-particle":"","parse-names":false,"suffix":""},{"dropping-particle":"","family":"Nsiah-Gyabaah","given":"K","non-dropping-particle":"","parse-names":false,"suffix":""}],"container-title":"Environment and Urbanization","id":"ITEM-1","issue":"2","issued":{"date-parts":[["2004"]]},"page":"235-248","title":"The changing urban-rural interface of African cities: Defi nitional issues and an application to Kumasi, Ghana","type":"article-journal","volume":"16"},"uris":["http://www.mendeley.com/documents/?uuid=4d2f77d0-d40c-4e64-a479-c92a77447173"]},{"id":"ITEM-2","itemData":{"DOI":"10.1016/S0264-2751(02)00092-6","ISSN":"02642751","author":[{"dropping-particle":"","family":"Aguilar","given":"Adrián G","non-dropping-particle":"","parse-names":false,"suffix":""},{"dropping-particle":"","family":"Ward","given":"Peter M","non-dropping-particle":"","parse-names":false,"suffix":""},{"dropping-particle":"","family":"Smith Sr","given":"C.B","non-dropping-particle":"","parse-names":false,"suffix":""}],"container-title":"Cities","id":"ITEM-2","issue":"1","issued":{"date-parts":[["2003","2"]]},"page":"3-21","title":"Globalization, regional development, and mega-city expansion in Latin America: Analyzing Mexico City’s peri-urban hinterland","type":"article-journal","volume":"20"},"uris":["http://www.mendeley.com/documents/?uuid=590eb5ef-ef7f-4850-9663-3eefdbcf9b83"]}],"mendeley":{"formattedCitation":"(Aguilar &lt;i&gt;et al.&lt;/i&gt;, 2003; Simon &lt;i&gt;et al.&lt;/i&gt;, 2004)","manualFormatting":"(Aguilar, Wa rd, &amp; Smith Sr, 2003; Simon, McGregor &amp; Nsiah-Gyabaah, 2004)","plainTextFormattedCitation":"(Aguilar et al., 2003; Simon et al., 2004)","previouslyFormattedCitation":"(Aguilar &lt;i&gt;et al.&lt;/i&gt;, 2003; Simon &lt;i&gt;et al.&lt;/i&gt;, 2004)"},"properties":{"noteIndex":0},"schema":"https://github.com/citation-style-language/schema/raw/master/csl-citation.json"}</w:instrText>
      </w:r>
      <w:r w:rsidRPr="0008241C">
        <w:rPr>
          <w:sz w:val="22"/>
          <w:szCs w:val="22"/>
        </w:rPr>
        <w:fldChar w:fldCharType="separate"/>
      </w:r>
      <w:r w:rsidRPr="0008241C">
        <w:rPr>
          <w:noProof/>
          <w:sz w:val="22"/>
          <w:szCs w:val="22"/>
        </w:rPr>
        <w:t>(Aguilar, Wa rd, &amp; Smith Sr, 2003; Simon, McGregor &amp; Nsiah-Gyabaah, 2004)</w:t>
      </w:r>
      <w:r w:rsidRPr="0008241C">
        <w:rPr>
          <w:sz w:val="22"/>
          <w:szCs w:val="22"/>
        </w:rPr>
        <w:fldChar w:fldCharType="end"/>
      </w:r>
      <w:r w:rsidRPr="0008241C">
        <w:rPr>
          <w:sz w:val="22"/>
          <w:szCs w:val="22"/>
        </w:rPr>
        <w:t xml:space="preserve">. This produces a complex mosaic of traditional and modern land uses and associated governance systems </w:t>
      </w:r>
      <w:r w:rsidRPr="0008241C">
        <w:rPr>
          <w:sz w:val="22"/>
          <w:szCs w:val="22"/>
        </w:rPr>
        <w:fldChar w:fldCharType="begin" w:fldLock="1"/>
      </w:r>
      <w:r w:rsidRPr="0008241C">
        <w:rPr>
          <w:sz w:val="22"/>
          <w:szCs w:val="22"/>
        </w:rPr>
        <w:instrText>ADDIN CSL_CITATION {"citationItems":[{"id":"ITEM-1","itemData":{"DOI":"10.1007/978-94-007-7088-1","ISBN":"978-94-007-7087-4","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note":"NULL","publisher":"Springer Netherlands","publisher-place":"Dordrecht","title":"Urbanization, Biodiversity and Ecosystem Services: Challenges and Opportunities: A Global Assessment","type":"book"},"uris":["http://www.mendeley.com/documents/?uuid=adfbe1b5-0d8e-41c2-8492-4bd6715bfd7b"]},{"id":"ITEM-2","itemData":{"DOI":"10.1016/j.ecoser.2015.08.007","ISBN":"2212-0416","ISSN":"22120416","abstract":"Urbanisation is a key driver of land use change and urban growth is set to continue. The provision of ecosystem services depends on the existence of greenspace. Urban morphology is potentially an important influence on ecosystem services. Therefore, it may be possible to promote service provision through an urban structure that supplies the processes and functions that underpin them. However, an understanding of the ability of urban areas to produce multiple ecosystem services, and the spatial pattern of their production, is required. We demonstrate an approach using easily accessible data, to generate maps of key urban ecosystem services for a case study city of Sheffield, UK. Urban greenspace with a mixture of land covers allowed areas of high production of multiple services in the city centre and edges. But crucially the detection of such 'hotspots' depended on the spatial resolution of the mapping unit. This shows there is potential to design cities to promote hotspots of production. We discuss how land cover type, its spatial location and how this relates to different suites of services, is key to promoting urban multifunctionality. Detecting trade-offs and synergies associated with particular urban designs will enable more informed decisions for achieving urban sustainability.","author":[{"dropping-particle":"","family":"Holt","given":"Alison R.","non-dropping-particle":"","parse-names":false,"suffix":""},{"dropping-particle":"","family":"Mears","given":"Meghann","non-dropping-particle":"","parse-names":false,"suffix":""},{"dropping-particle":"","family":"Maltby","given":"Lorraine","non-dropping-particle":"","parse-names":false,"suffix":""},{"dropping-particle":"","family":"Warren","given":"Philip","non-dropping-particle":"","parse-names":false,"suffix":""}],"container-title":"Ecosystem Services","id":"ITEM-2","issued":{"date-parts":[["2015"]]},"page":"33-46","publisher":"Elsevier","title":"Understanding spatial patterns in the production of multiple urban ecosystem services","type":"article-journal","volume":"16"},"uris":["http://www.mendeley.com/documents/?uuid=8d107b13-c9ef-4161-9062-ec19e3e83ef7"]}],"mendeley":{"formattedCitation":"(Elmqvist &lt;i&gt;et al.&lt;/i&gt;, 2013; Holt &lt;i&gt;et al.&lt;/i&gt;, 2015)","plainTextFormattedCitation":"(Elmqvist et al., 2013; Holt et al., 2015)","previouslyFormattedCitation":"(Elmqvist &lt;i&gt;et al.&lt;/i&gt;, 2013; Holt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lmqvist </w:t>
      </w:r>
      <w:r w:rsidRPr="0008241C">
        <w:rPr>
          <w:i/>
          <w:noProof/>
          <w:sz w:val="22"/>
          <w:szCs w:val="22"/>
        </w:rPr>
        <w:t>et al.</w:t>
      </w:r>
      <w:r w:rsidRPr="0008241C">
        <w:rPr>
          <w:noProof/>
          <w:sz w:val="22"/>
          <w:szCs w:val="22"/>
        </w:rPr>
        <w:t xml:space="preserve">, 2013; Holt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6BCD6FA5" w14:textId="77777777" w:rsidR="00A01204" w:rsidRPr="0008241C" w:rsidRDefault="00A01204" w:rsidP="00A01204">
      <w:pPr>
        <w:rPr>
          <w:sz w:val="22"/>
          <w:szCs w:val="22"/>
        </w:rPr>
      </w:pPr>
    </w:p>
    <w:p w14:paraId="4340EAFA" w14:textId="77777777" w:rsidR="00A01204" w:rsidRPr="0008241C" w:rsidRDefault="00A01204" w:rsidP="00A01204">
      <w:pPr>
        <w:rPr>
          <w:sz w:val="22"/>
          <w:szCs w:val="22"/>
        </w:rPr>
      </w:pPr>
      <w:r w:rsidRPr="0008241C">
        <w:rPr>
          <w:sz w:val="22"/>
          <w:szCs w:val="22"/>
        </w:rPr>
        <w:t xml:space="preserve">With the urbanizing process in the world, sustainable development of cities is being increasingly challenged, particularly in the emergent Asia-Pacific countries where the pace of urbanization is fastest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Key Findings and Advance Table","type":"book"},"uris":["http://www.mendeley.com/documents/?uuid=3ce3a9de-314f-4be6-9449-a78e226289cf"]},{"id":"ITEM-2","itemData":{"author":[{"dropping-particle":"","family":"UNDESA","given":"","non-dropping-particle":"","parse-names":false,"suffix":""}],"id":"ITEM-2","issued":{"date-parts":[["2015"]]},"title":"World Population Prospects: The 2015 Revision, custom data acquired via website","type":"report"},"uris":["http://www.mendeley.com/documents/?uuid=636db3ef-9bcb-443d-b376-44fef54476ef"]}],"mendeley":{"formattedCitation":"(UNDESA, 2015c, 2015b)","plainTextFormattedCitation":"(UNDESA, 2015c, 2015b)","previouslyFormattedCitation":"(UNDESA, 2015c, 2015b)"},"properties":{"noteIndex":0},"schema":"https://github.com/citation-style-language/schema/raw/master/csl-citation.json"}</w:instrText>
      </w:r>
      <w:r w:rsidRPr="0008241C">
        <w:rPr>
          <w:sz w:val="22"/>
          <w:szCs w:val="22"/>
        </w:rPr>
        <w:fldChar w:fldCharType="separate"/>
      </w:r>
      <w:r w:rsidRPr="0008241C">
        <w:rPr>
          <w:noProof/>
          <w:sz w:val="22"/>
          <w:szCs w:val="22"/>
        </w:rPr>
        <w:t>(UNDESA, 2015c, 2015b)</w:t>
      </w:r>
      <w:r w:rsidRPr="0008241C">
        <w:rPr>
          <w:sz w:val="22"/>
          <w:szCs w:val="22"/>
        </w:rPr>
        <w:fldChar w:fldCharType="end"/>
      </w:r>
      <w:r w:rsidRPr="0008241C">
        <w:rPr>
          <w:sz w:val="22"/>
          <w:szCs w:val="22"/>
        </w:rPr>
        <w:t xml:space="preserve">. Urban expansion thus is becoming one of the most influential drivers for loss of biodiversity and degradation of semi- and natural ecosystems. In addition, the process and pattern of urban ecosystem growth are also impacted by various driving forces which characterize the newly emerged urban ecosystems and their services </w:t>
      </w:r>
      <w:r w:rsidRPr="0008241C">
        <w:rPr>
          <w:sz w:val="22"/>
          <w:szCs w:val="22"/>
        </w:rPr>
        <w:fldChar w:fldCharType="begin" w:fldLock="1"/>
      </w:r>
      <w:r w:rsidRPr="0008241C">
        <w:rPr>
          <w:sz w:val="22"/>
          <w:szCs w:val="22"/>
        </w:rPr>
        <w:instrText>ADDIN CSL_CITATION {"citationItems":[{"id":"ITEM-1","itemData":{"DOI":"10.1007/978-94-007-7088-1_10","ISBN":"978-94-007-7087-4","ISSN":"978-94-007-7087-4","author":[{"dropping-particle":"","family":"Müller","given":"Norbert","non-dropping-particle":"","parse-names":false,"suffix":""},{"dropping-particle":"","family":"Ignatieva","given":"Maria","non-dropping-particle":"","parse-names":false,"suffix":""},{"dropping-particle":"","family":"Nilon","given":"Charles H","non-dropping-particle":"","parse-names":false,"suffix":""},{"dropping-particle":"","family":"Werner","given":"Peter","non-dropping-particle":"","parse-names":false,"suffix":""},{"dropping-particle":"","family":"Zipperer","given":"Wayne C","non-dropping-particle":"","parse-names":false,"suffix":""}],"container-title":"Urbanization, Biodiversity and Ecosystem Services: Challenges and Opportunities","id":"ITEM-1","issued":{"date-parts":[["2013"]]},"page":"123-174","publisher":"Springer Netherlands","publisher-place":"Dordrecht","title":"Patterns and Trends in Urban Biodiversity and Landscape Design","type":"chapter"},"uris":["http://www.mendeley.com/documents/?uuid=371e095c-7321-4c73-9c9d-de936d56c347"]}],"mendeley":{"formattedCitation":"(Müller &lt;i&gt;et al.&lt;/i&gt;, 2013)","manualFormatting":"(Müller, Ignatieva, &amp; Nilon, 2013)","plainTextFormattedCitation":"(Müller et al., 2013)","previouslyFormattedCitation":"(Müller &lt;i&gt;et al.&lt;/i&gt;, 2013)"},"properties":{"noteIndex":0},"schema":"https://github.com/citation-style-language/schema/raw/master/csl-citation.json"}</w:instrText>
      </w:r>
      <w:r w:rsidRPr="0008241C">
        <w:rPr>
          <w:sz w:val="22"/>
          <w:szCs w:val="22"/>
        </w:rPr>
        <w:fldChar w:fldCharType="separate"/>
      </w:r>
      <w:r w:rsidRPr="0008241C">
        <w:rPr>
          <w:noProof/>
          <w:sz w:val="22"/>
          <w:szCs w:val="22"/>
        </w:rPr>
        <w:t>(Müller, Ignatieva, &amp; Nilon, 2013)</w:t>
      </w:r>
      <w:r w:rsidRPr="0008241C">
        <w:rPr>
          <w:sz w:val="22"/>
          <w:szCs w:val="22"/>
        </w:rPr>
        <w:fldChar w:fldCharType="end"/>
      </w:r>
      <w:r w:rsidRPr="0008241C">
        <w:rPr>
          <w:sz w:val="22"/>
          <w:szCs w:val="22"/>
        </w:rPr>
        <w:t>.</w:t>
      </w:r>
    </w:p>
    <w:p w14:paraId="2C83512A" w14:textId="77777777" w:rsidR="00A01204" w:rsidRPr="0008241C" w:rsidRDefault="00A01204" w:rsidP="00A01204">
      <w:pPr>
        <w:rPr>
          <w:sz w:val="22"/>
          <w:szCs w:val="22"/>
        </w:rPr>
      </w:pPr>
    </w:p>
    <w:p w14:paraId="44CD71A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87" w:name="_Toc504317282"/>
      <w:bookmarkStart w:id="1288" w:name="_Toc504317975"/>
      <w:bookmarkStart w:id="1289" w:name="_Toc504321321"/>
      <w:r w:rsidRPr="0008241C">
        <w:rPr>
          <w:b/>
          <w:sz w:val="22"/>
          <w:szCs w:val="24"/>
        </w:rPr>
        <w:t>4.4.6.1 Habitat modification</w:t>
      </w:r>
      <w:bookmarkEnd w:id="1287"/>
      <w:bookmarkEnd w:id="1288"/>
      <w:bookmarkEnd w:id="1289"/>
    </w:p>
    <w:p w14:paraId="188DF2C1" w14:textId="77777777" w:rsidR="00A01204" w:rsidRPr="0008241C" w:rsidRDefault="00A01204" w:rsidP="00A01204">
      <w:pPr>
        <w:rPr>
          <w:sz w:val="22"/>
          <w:szCs w:val="22"/>
        </w:rPr>
      </w:pPr>
    </w:p>
    <w:p w14:paraId="18A69CD9" w14:textId="77777777" w:rsidR="00A01204" w:rsidRPr="0008241C" w:rsidRDefault="00A01204" w:rsidP="00A01204">
      <w:pPr>
        <w:rPr>
          <w:sz w:val="22"/>
          <w:szCs w:val="22"/>
        </w:rPr>
      </w:pPr>
      <w:r w:rsidRPr="0008241C">
        <w:rPr>
          <w:sz w:val="22"/>
          <w:szCs w:val="22"/>
        </w:rPr>
        <w:t xml:space="preserve">Urban expansion involves the conversion of adjacent agricultural lands, pastures and forests to urban lands </w:t>
      </w:r>
      <w:r w:rsidRPr="0008241C">
        <w:rPr>
          <w:sz w:val="22"/>
          <w:szCs w:val="22"/>
        </w:rPr>
        <w:fldChar w:fldCharType="begin" w:fldLock="1"/>
      </w:r>
      <w:r w:rsidRPr="0008241C">
        <w:rPr>
          <w:sz w:val="22"/>
          <w:szCs w:val="22"/>
        </w:rPr>
        <w:instrText>ADDIN CSL_CITATION {"citationItems":[{"id":"ITEM-1","itemData":{"DOI":"10.1007/978-94-007-7088-1_1","ISBN":"978-94-007-7087-4","ISSN":"978-94-007-7087-4","author":[{"dropping-particle":"","family":"Seto","given":"Karen C.","non-dropping-particle":"","parse-names":false,"suffix":""},{"dropping-particle":"","family":"Parnell","given":"Susan","non-dropping-particle":"","parse-names":false,"suffix":""},{"dropping-particle":"","family":"Elmqvist","given":"Thomas","non-dropping-particle":"","parse-names":false,"suffix":""}],"container-title":"Urbanization, Biodiversity and Ecosystem Services: Challenges and Opportunities","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page":"1-12","publisher":"Springer Netherlands","publisher-place":"Dordrecht","title":"A Global Outlook on Urbanization","type":"chapter"},"uris":["http://www.mendeley.com/documents/?uuid=f0201ab2-8e1d-4ffe-bc8a-9f176f31f77a"]}],"mendeley":{"formattedCitation":"(Seto &lt;i&gt;et al.&lt;/i&gt;, 2013)","plainTextFormattedCitation":"(Seto et al., 2013)","previouslyFormattedCitation":"(Set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In the case of Monsoon Asia, this conversion has lead to a massive loss of croplands especially rice paddy fields </w:t>
      </w:r>
      <w:r w:rsidRPr="0008241C">
        <w:rPr>
          <w:sz w:val="22"/>
          <w:szCs w:val="22"/>
        </w:rPr>
        <w:fldChar w:fldCharType="begin" w:fldLock="1"/>
      </w:r>
      <w:r w:rsidRPr="0008241C">
        <w:rPr>
          <w:sz w:val="22"/>
          <w:szCs w:val="22"/>
        </w:rPr>
        <w:instrText>ADDIN CSL_CITATION {"citationItems":[{"id":"ITEM-1","itemData":{"DOI":"10.1016/S0264-2751(00)00007-X","ISBN":"0264-2751","ISSN":"02642751","abstract":"While urban sprawl is a controversial topic among researchers, the majority of planners have expressed concerns about sprawl's environmental and social costs, and recommended policies for sprawl control. This research analyzes urban sprawl in China through a comparative approach, comparing the pattern and driving forces of sprawl in China to those of the US. It identifies main factors contributing to sprawl in China: the land market, local government's willingness to lease land as the result of new tax revenue regulations, and the decentralization process after China's economic reforms. Facing an enormous loss of cultivated land in the last decade, the central government has put a control policy in place in recent years. However, the policy has shown limited success. This paper finds that it is the presence of interest groups within the public sector that makes government consensus over sprawl hard to reach, which aggravates the sprawl problem. (C) 2000 Elsevier Science Ltd. All rights reserved.","author":[{"dropping-particle":"","family":"Zhang","given":"Tingwei","non-dropping-particle":"","parse-names":false,"suffix":""}],"container-title":"Cities","id":"ITEM-1","issue":"2","issued":{"date-parts":[["2000"]]},"page":"123-135","title":"Land market forces and government's role in sprawl. The case of China","type":"article-journal","volume":"17"},"uris":["http://www.mendeley.com/documents/?uuid=f59b062d-252d-4a1a-8cea-1e47760fe9fd"]},{"id":"ITEM-2","itemData":{"DOI":"10.1016/j.landurbplan.2009.05.001","ISBN":"0169-2046","ISSN":"01692046","abstract":"Analyzing spatio-temporal characteristics of land use change is essential for understanding and assessing ecological consequence of urbanization. More importantly, such analysis can provide basic information for appropriate decision-making. By integrating historical high spatial-resolution SPOT images and spatial metrics, this study explored the spatio-temporal dynamics and evolution of land use change and landscape pattern in response to the rapid urbanization process of a booming-developing city in China from 1996 to 2006. Accurate and consistent land use change information was first extracted by the change detection method proposed in this study. The changes of landscape pattern were then analyzed using a series of spatial metrics which were derived from FRAGSTATS software. The results indicated that the rapid urbanization process has brought about enormous land use changes and urban growth at an unprecedented scale and rate and, consequently, given rise to substantial impacts on the landscape pattern. Findings further revealed that cropland and water were the major land use types developed for urban sprawl. Meanwhile, the landscape pattern underwent fundamental transition from agricultural-land-use dominant landscape to urban-land-use dominant landscape spanning the 10 years. The results not only confirmed the applicability and effectiveness of the combined method of remote sensing and metrics, but also revealed notable spatio-temporal features of land use change and landscape pattern dynamics throughout the different time periods (1996-2000, 2000-2003 and 2003-2006). ?? 2009 Elsevier B.V.","author":[{"dropping-particle":"","family":"Deng","given":"Jin S.","non-dropping-particle":"","parse-names":false,"suffix":""},{"dropping-particle":"","family":"Wang","given":"Ke","non-dropping-particle":"","parse-names":false,"suffix":""},{"dropping-particle":"","family":"Hong","given":"Yang","non-dropping-particle":"","parse-names":false,"suffix":""},{"dropping-particle":"","family":"Qi","given":"Jia G.","non-dropping-particle":"","parse-names":false,"suffix":""}],"container-title":"Landscape and Urban Planning","id":"ITEM-2","issue":"3-4","issued":{"date-parts":[["2009"]]},"page":"187-198","title":"Spatio-temporal dynamics and evolution of land use change and landscape pattern in response to rapid urbanization","type":"article-journal","volume":"92"},"uris":["http://www.mendeley.com/documents/?uuid=0f2ace30-1a22-4206-a975-13f342aaf62e"]},{"id":"ITEM-3","itemData":{"DOI":"10.1016/j.apgeog.2014.06.029","ISSN":"01436228","abstract":"Across the globe, urban areas are rapidly expanding, and now the majority of the world's population lives in cities. Peri-urbanization, a specific form of urbanization characterized by rapid and fragmented growth, is also increasing, especially in developing countries. By 2030, it is anticipated that peri-urban areas in East Asia will expand by 200 million people, or 40% of total projected urban population growth, creating in these areas one of the largest and most significant land cover changes in the region. Characterizing and understanding the peri-urbanization process is critical, as these transition zones have a wide range of impacts across multiple scales, including local effects on farmer livelihoods, regional impacts to economic development, fragmented governance, as well as detrimental environmental impacts such as increased air and groundwater pollution, loss of native vegetation, and decreases in biodiversity. Yet the dynamic and piecemeal nature of peri-urbanization presents challenges for monitoring this unique process. This research combines commune-level Vietnamese census information, dense time stacks of Landsat satellite data (1990–2012), and several spatial measures to quantify urbanization and peri-urbanization in the greater Ho Chi Minh City metropolitan area from 1990 to 2012. The results indicate that 660.2 km2 of cropland was converted to urban uses (a near quintupling of urban land), while 3.5 million persons moved into the region, bringing the total population to nearly 12 million by 2012. The analysis also highlights the rapid, unplanned nature of peri-urban development: approximately one-third of new urban expansion occurs in areas &gt;40 km from the core, with nearly 50% of population expansion occurring in communes classified as peri-urban. This pattern of growth is likely linked to policies meant to spur foreign investment, and we expect that these regions will continue to attract much, if not most, of the foreign direct investment (FDI) flowing to the region, since most large manufacturing enterprises now locate in peri-urban areas.","author":[{"dropping-particle":"","family":"Kontgis","given":"Caitlin","non-dropping-particle":"","parse-names":false,"suffix":""},{"dropping-particle":"","family":"Schneider","given":"Annemarie","non-dropping-particle":"","parse-names":false,"suffix":""},{"dropping-particle":"","family":"Fox","given":"Jefferson","non-dropping-particle":"","parse-names":false,"suffix":""},{"dropping-particle":"","family":"Saksena","given":"Sumeet","non-dropping-particle":"","parse-names":false,"suffix":""},{"dropping-particle":"","family":"Spencer","given":"James H.","non-dropping-particle":"","parse-names":false,"suffix":""},{"dropping-particle":"","family":"Castrence","given":"Miguel","non-dropping-particle":"","parse-names":false,"suffix":""}],"container-title":"Applied Geography","id":"ITEM-3","issued":{"date-parts":[["2014","9"]]},"page":"377-388","title":"Monitoring peri-urbanization in the greater Ho Chi Minh City metropolitan area","type":"article-journal","volume":"53"},"uris":["http://www.mendeley.com/documents/?uuid=e24528db-8508-4032-9139-13a09daf3e79"]},{"id":"ITEM-4","itemData":{"DOI":"10.1016/j.habitatint.2015.03.021","ISSN":"01973975","abstract":"With its phenomenal development in recent decades, urbanization in China has been covered in a large number of studies. These studies have focused on large cities, with smaller and lesser known cities largely overlooked. This study analyzed the spatiotemporal changes of land use in Quanzhou, a historical city in Fujian Province, using GIS and remote sensing tools. Based on the land use change indices and spatial metrics, our results showed that built-up (urban) land in Quanzhou increased more than twofold in 1995–2010, at the expense of cultivated land, woodland, and grassland. During the same period, urban land patches increased in both number and size, while becoming more irregular and complex in shape. Most urban land expansion took place in the coastal areas, including the city districts and development and industrial zones. Although urbanization in Quanzhou has been remarkable since 1995, its average rate of urban land expansion has fallen behind Shenzhen and Dongguan in the Pearl River Delta. Geographic location and population growth are two important factors for the difference. Quanzhou is located in a less developed region of China, and its population growth has been slow due to its heavy reliance on labor-intensive, low-technology industries, which do not offer sufficient rural—urban wage differential to attract large inflows of migrant workers. Urbanization in China follows different paths in different cities and regions, as shown in this study by comparing Quanzhou with cities in the Pearl River Delta.","author":[{"dropping-particle":"","family":"Quan","given":"Bin","non-dropping-particle":"","parse-names":false,"suffix":""},{"dropping-particle":"","family":"Bai","given":"Yijun","non-dropping-particle":"","parse-names":false,"suffix":""},{"dropping-particle":"","family":"Römkens","given":"M.J.M.","non-dropping-particle":"","parse-names":false,"suffix":""},{"dropping-particle":"","family":"Chang","given":"Kang-tsung","non-dropping-particle":"","parse-names":false,"suffix":""},{"dropping-particle":"","family":"Song","given":"Hui","non-dropping-particle":"","parse-names":false,"suffix":""},{"dropping-particle":"","family":"Guo","given":"Tao","non-dropping-particle":"","parse-names":false,"suffix":""},{"dropping-particle":"","family":"Lei","given":"Shi","non-dropping-particle":"","parse-names":false,"suffix":""}],"container-title":"Habitat International","id":"ITEM-4","issued":{"date-parts":[["2015"]]},"page":"131-139","title":"Urban land expansion in Quanzhou City, China, 1995–2010","type":"article-journal","volume":"48"},"uris":["http://www.mendeley.com/documents/?uuid=7693acc9-5bb9-41a1-bdb9-9021d834d338"]},{"id":"ITEM-5","itemData":{"DOI":"10.1016/j.ecolind.2015.02.015","ISSN":"1470160X","abstract":"China faces the challenge of using limited farmland to feed more than 1.3 billion people. Accelerated urbanization has exacerbated this challenge by consuming a large quantity of high-quality farmland (HQF). It is therefore essential to assess the degree to which urban expansion has preferentially consumed HQF, and discern the mechanism behind this. We found urban areas in Beijing to expand at speeds of 48.97km2/year, 21.89km2/year, 62.30km2/year and 20.32km2/year during the periods 1986–1995, 1995–2000, 2000–2005 and 2005–2020, respectively. We developed an indicator of HQF consumption due to urban expansion, representing the ratio of HQF consumed to its proportion of overall farmland, and found its values were 2.21, 1.57, 1.99 and 1.10 for 1986–1995, 1995–2000, 2000–2005 and 2005–2020, respectively. Thus, although HQF has been overrepresented in the farmland consumed by Beijing's urbanization, this phenomenon has decreased over time. Centralized expansion has contributed greatly to consumption of HQF. Topography and distances to urban and water bodies determine the relative consumption of HQF in urbanization.","author":[{"dropping-particle":"","family":"Song","given":"Wei","non-dropping-particle":"","parse-names":false,"suffix":""},{"dropping-particle":"","family":"Pijanowski","given":"Bryan C.","non-dropping-particle":"","parse-names":false,"suffix":""},{"dropping-particle":"","family":"Tayyebi","given":"Amin","non-dropping-particle":"","parse-names":false,"suffix":""}],"container-title":"Ecological Indicators","id":"ITEM-5","issued":{"date-parts":[["2015","7"]]},"page":"60-70","title":"Urban expansion and its consumption of high-quality farmland in Beijing, China","type":"article-journal","volume":"54"},"uris":["http://www.mendeley.com/documents/?uuid=09ea5a7f-2900-4731-b6e8-9d550c3a775c"]}],"mendeley":{"formattedCitation":"(J. S. Deng &lt;i&gt;et al.&lt;/i&gt;, 2009; Kontgis &lt;i&gt;et al.&lt;/i&gt;, 2014; Quan &lt;i&gt;et al.&lt;/i&gt;, 2015; Song &lt;i&gt;et al.&lt;/i&gt;, 2015; T. Zhang, 2000)","manualFormatting":"(Deng, Wang, &amp; Hong et al., 2009; Kontgis, Schneider, &amp; Fox et al., 2014; Quan, Bai, &amp; Römkens et al., 2015; Song, Pijanowski, &amp; Tayyebi, 2015; Zhang, 2000)","plainTextFormattedCitation":"(J. S. Deng et al., 2009; Kontgis et al., 2014; Quan et al., 2015; Song et al., 2015; T. Zhang, 2000)","previouslyFormattedCitation":"(J. S. Deng &lt;i&gt;et al.&lt;/i&gt;, 2009; Kontgis &lt;i&gt;et al.&lt;/i&gt;, 2014; Quan &lt;i&gt;et al.&lt;/i&gt;, 2015; Song &lt;i&gt;et al.&lt;/i&gt;, 2015; T. Zhang, 2000)"},"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Deng </w:t>
      </w:r>
      <w:r w:rsidRPr="0008241C">
        <w:rPr>
          <w:i/>
          <w:noProof/>
          <w:sz w:val="22"/>
          <w:szCs w:val="22"/>
          <w:lang w:val="fr-FR"/>
        </w:rPr>
        <w:t>et al</w:t>
      </w:r>
      <w:r w:rsidRPr="0008241C">
        <w:rPr>
          <w:noProof/>
          <w:sz w:val="22"/>
          <w:szCs w:val="22"/>
          <w:lang w:val="fr-FR"/>
        </w:rPr>
        <w:t>., 2009; Kontgis</w:t>
      </w:r>
      <w:r w:rsidRPr="0008241C">
        <w:rPr>
          <w:noProof/>
          <w:sz w:val="22"/>
          <w:szCs w:val="24"/>
          <w:lang w:val="fr-FR"/>
        </w:rPr>
        <w:t xml:space="preserve"> </w:t>
      </w:r>
      <w:r w:rsidRPr="0008241C">
        <w:rPr>
          <w:i/>
          <w:noProof/>
          <w:sz w:val="22"/>
          <w:szCs w:val="22"/>
          <w:lang w:val="fr-FR"/>
        </w:rPr>
        <w:t>et al</w:t>
      </w:r>
      <w:r w:rsidRPr="0008241C">
        <w:rPr>
          <w:noProof/>
          <w:sz w:val="22"/>
          <w:szCs w:val="22"/>
          <w:lang w:val="fr-FR"/>
        </w:rPr>
        <w:t xml:space="preserve">., 2014; </w:t>
      </w:r>
      <w:r w:rsidRPr="0008241C">
        <w:rPr>
          <w:noProof/>
          <w:sz w:val="22"/>
          <w:szCs w:val="24"/>
          <w:lang w:val="fr-FR"/>
        </w:rPr>
        <w:t>Quan</w:t>
      </w:r>
      <w:r w:rsidRPr="0008241C">
        <w:rPr>
          <w:noProof/>
          <w:sz w:val="22"/>
          <w:szCs w:val="22"/>
          <w:lang w:val="fr-FR"/>
        </w:rPr>
        <w:t xml:space="preserve"> </w:t>
      </w:r>
      <w:r w:rsidRPr="0008241C">
        <w:rPr>
          <w:i/>
          <w:noProof/>
          <w:sz w:val="22"/>
          <w:szCs w:val="22"/>
          <w:lang w:val="fr-FR"/>
        </w:rPr>
        <w:t>et al</w:t>
      </w:r>
      <w:r w:rsidRPr="0008241C">
        <w:rPr>
          <w:noProof/>
          <w:sz w:val="22"/>
          <w:szCs w:val="22"/>
          <w:lang w:val="fr-FR"/>
        </w:rPr>
        <w:t>., 2015; Song, Pijanowski, &amp; Tayyebi, 2015; Zhang, 2000)</w:t>
      </w:r>
      <w:r w:rsidRPr="0008241C">
        <w:rPr>
          <w:sz w:val="22"/>
          <w:szCs w:val="22"/>
        </w:rPr>
        <w:fldChar w:fldCharType="end"/>
      </w:r>
      <w:r w:rsidRPr="0008241C">
        <w:rPr>
          <w:sz w:val="22"/>
          <w:szCs w:val="22"/>
          <w:lang w:val="fr-FR"/>
        </w:rPr>
        <w:t xml:space="preserve">. </w:t>
      </w:r>
      <w:r w:rsidRPr="0008241C">
        <w:rPr>
          <w:sz w:val="22"/>
          <w:szCs w:val="22"/>
        </w:rPr>
        <w:t xml:space="preserve">Loss of farmlands within and surrounding urban area is likely to threaten sustainable food supply in cities because food production from urban and </w:t>
      </w:r>
      <w:r w:rsidRPr="0008241C">
        <w:rPr>
          <w:sz w:val="22"/>
          <w:szCs w:val="22"/>
        </w:rPr>
        <w:lastRenderedPageBreak/>
        <w:t xml:space="preserve">peri-urban agriculture has an important role for urban food security </w:t>
      </w:r>
      <w:r w:rsidRPr="0008241C">
        <w:rPr>
          <w:sz w:val="22"/>
          <w:szCs w:val="22"/>
        </w:rPr>
        <w:fldChar w:fldCharType="begin" w:fldLock="1"/>
      </w:r>
      <w:r w:rsidRPr="0008241C">
        <w:rPr>
          <w:sz w:val="22"/>
          <w:szCs w:val="22"/>
        </w:rPr>
        <w:instrText>ADDIN CSL_CITATION {"citationItems":[{"id":"ITEM-1","itemData":{"DOI":"10.1007/978-94-007-7088-1_11","ISBN":"978-94-007-7087-4","ISSN":"978-94-007-7087-4","author":[{"dropping-particle":"","family":"Gómez-Baggethun","given":"Erik","non-dropping-particle":"","parse-names":false,"suffix":""},{"dropping-particle":"","family":"Gren","given":"Åsa","non-dropping-particle":"","parse-names":false,"suffix":""},{"dropping-particle":"","family":"Barton","given":"David N.","non-dropping-particle":"","parse-names":false,"suffix":""},{"dropping-particle":"","family":"Langemeyer","given":"Johannes","non-dropping-particle":"","parse-names":false,"suffix":""},{"dropping-particle":"","family":"McPhearson","given":"Timon","non-dropping-particle":"","parse-names":false,"suffix":""},{"dropping-particle":"","family":"O’Farrell","given":"Patrick","non-dropping-particle":"","parse-names":false,"suffix":""},{"dropping-particle":"","family":"Andersson","given":"Erik","non-dropping-particle":"","parse-names":false,"suffix":""},{"dropping-particle":"","family":"Hamstead","given":"Zoé","non-dropping-particle":"","parse-names":false,"suffix":""},{"dropping-particle":"","family":"Kremer","given":"Peleg","non-dropping-particle":"","parse-names":false,"suffix":""}],"container-title":"Urbanization, Biodiversity and Ecosystem Services: Challenges and Opportunities","id":"ITEM-1","issued":{"date-parts":[["2013"]]},"page":"175-251","publisher":"Springer Netherlands","publisher-place":"Dordrecht","title":"Urban Ecosystem Services","type":"chapter"},"uris":["http://www.mendeley.com/documents/?uuid=73dc6316-6d54-44c3-9d0a-a89ef7873472"]}],"mendeley":{"formattedCitation":"(Gómez-Baggethun &lt;i&gt;et al.&lt;/i&gt;, 2013)","plainTextFormattedCitation":"(Gómez-Baggethun et al., 2013)","previouslyFormattedCitation":"(Gómez-Baggethu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Gómez-Baggethu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as income source for urban poor </w:t>
      </w:r>
      <w:r w:rsidRPr="0008241C">
        <w:rPr>
          <w:sz w:val="22"/>
          <w:szCs w:val="22"/>
        </w:rPr>
        <w:fldChar w:fldCharType="begin" w:fldLock="1"/>
      </w:r>
      <w:r w:rsidRPr="0008241C">
        <w:rPr>
          <w:sz w:val="22"/>
          <w:szCs w:val="22"/>
        </w:rPr>
        <w:instrText>ADDIN CSL_CITATION {"citationItems":[{"id":"ITEM-1","itemData":{"DOI":"10.1007/s13593-013-0143-z","ISBN":"1774-0746","ISSN":"17740746","abstract":"The year 2007 marked a critical event in the world history. For the first time, more than half of the world population now lives in cities. In many developing coun- tries, the urbanization process goes along with increasing urban poverty and polluted environment, growing food in- security and malnutrition, especially for children, pregnant and lactating women; and increasing unemployment. Urban agriculture represents an opportunity for improving food supply, health conditions, local economy, social integration, and environmental sustainability altogether. Urban agricul- ture is present throughout the world in a diversity of farming systems. Urban dwellers ranging 25–30 % are involved worldwide in the agro-food sector. Urban agriculture will gain in recognition for its benefits and services because urban population and rural–urban migration are increasing. The actual scarcity of knowledge on urban agriculture has somehow hindered the relevance of this activity. Here, we review the social, cultural, technical, economic, environ- mental, and political factors affecting urban agriculture with examples taken in East Asia, South America, or East Africa. We discuss the definition, benefits, and limitations of urban agriculture. Food security benefit of urban agriculture is evidenced by 100–200 million urban farmers worldwide providing the city markets with fresh horticultural goods","author":[{"dropping-particle":"","family":"Orsini","given":"Francesco","non-dropping-particle":"","parse-names":false,"suffix":""},{"dropping-particle":"","family":"Kahane","given":"Remi","non-dropping-particle":"","parse-names":false,"suffix":""},{"dropping-particle":"","family":"Nono-Womdim","given":"Remi","non-dropping-particle":"","parse-names":false,"suffix":""},{"dropping-particle":"","family":"Gianquinto","given":"Giorgio","non-dropping-particle":"","parse-names":false,"suffix":""}],"container-title":"Agronomy for Sustainable Development","id":"ITEM-1","issue":"4","issued":{"date-parts":[["2013"]]},"page":"695-720","title":"Urban agriculture in the developing world: A review","type":"article-journal","volume":"33"},"uris":["http://www.mendeley.com/documents/?uuid=b5ecf27c-cbe8-47f2-8ca2-a8f868991946"]}],"mendeley":{"formattedCitation":"(Orsini &lt;i&gt;et al.&lt;/i&gt;, 2013)","manualFormatting":"(Orsini, Kahane, &amp; Nono-Womdim et al., 2013)","plainTextFormattedCitation":"(Orsini et al., 2013)","previouslyFormattedCitation":"(Orsini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Orsini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The role of these food supply areas becomes even more important during economic and political crisis, as revealed that peri-urban agriculture supported urban resilience during Asian economic crisis in </w:t>
      </w:r>
      <w:r w:rsidRPr="0008241C">
        <w:rPr>
          <w:sz w:val="22"/>
          <w:szCs w:val="22"/>
          <w:lang w:val="en-US"/>
        </w:rPr>
        <w:t xml:space="preserve">the </w:t>
      </w:r>
      <w:r w:rsidRPr="0008241C">
        <w:rPr>
          <w:sz w:val="22"/>
          <w:szCs w:val="22"/>
        </w:rPr>
        <w:t xml:space="preserve">Jabodetabek Metropolitan Area, Indonesia </w:t>
      </w:r>
      <w:r w:rsidRPr="0008241C">
        <w:rPr>
          <w:sz w:val="22"/>
          <w:szCs w:val="22"/>
        </w:rPr>
        <w:fldChar w:fldCharType="begin" w:fldLock="1"/>
      </w:r>
      <w:r w:rsidRPr="0008241C">
        <w:rPr>
          <w:sz w:val="22"/>
          <w:szCs w:val="22"/>
        </w:rPr>
        <w:instrText>ADDIN CSL_CITATION {"citationItems":[{"id":"ITEM-1","itemData":{"DOI":"10.1016/j.landusepol.2015.05.009","ISSN":"02648377","abstract":"Rapid urbanization in Asia puts strong pressure on densely populated agricultural land in the peri-urban zone. It has created a specific feature, namely ‘Desakota’, as a mixed urban–rural zone which has been proposed to play an important role to support urban sustainability. However, preserving agriculture during urban expansion is hampered by the lack of understanding of its character and its economic, social, and ecological roles within the urban system. This research analyzed urbanization patterns in Jabodetabek Metropolitan Area (JMA) with Indonesia’s capital Jakarta at its core, and the dynamics of peri-urban agriculture in this context. Land use change analysis, descriptive and multivariate statistical approaches of social-economic panel data, and spatial mapping and clustering of agricultural types were applied. Results showed that rapid urbanization still continues at low development densities. It has led to the large-scale loss of farmland and increased land fragmentation. Interestingly, peri-urban agriculture still persisted and was even strengthened when JMA was hit by the economic crisis. While the area of agricultural land suffered heavy losses, the overall decline was less than expected due to conversion of woodlands into farmland. The number of farmers even increased but mostly because of a steep rise in landless farmers. Moreover, many peri-urban dwellers were still involved in on-farm and off-farm activities. We distinguished 10 agricultural types. Lowland horticulture and inland aquaculture were able to adapt and even benefit from urbanization due to proximity to the nearby urban market, whereas paddy fields, food crops and livestock were mostly displaced by urbanization and moved to the non-urbanized area. These results shed new light on the dynamics of peri-urban agriculture and indicate its persistent role in the peri-urban economy as well as supporting urban resilience during an economic crisis. Therefore, peri-urban agriculture should be regarded as a vital element of a megacity. Some strategies for its protection and development are suggested.","author":[{"dropping-particle":"","family":"Pribadi","given":"Didit Okta","non-dropping-particle":"","parse-names":false,"suffix":""},{"dropping-particle":"","family":"Pauleit","given":"Stephan","non-dropping-particle":"","parse-names":false,"suffix":""}],"container-title":"Land Use Policy","id":"ITEM-1","issued":{"date-parts":[["2015","11"]]},"page":"13-24","title":"The dynamics of peri-urban agriculture during rapid urbanization of Jabodetabek Metropolitan Area","type":"article-journal","volume":"48"},"uris":["http://www.mendeley.com/documents/?uuid=f61d9a98-da4c-416a-aa0f-fe90f318d6c8"]}],"mendeley":{"formattedCitation":"(Pribadi &amp; Pauleit, 2015)","plainTextFormattedCitation":"(Pribadi &amp; Pauleit, 2015)","previouslyFormattedCitation":"(Pribadi &amp; Pauleit, 2015)"},"properties":{"noteIndex":0},"schema":"https://github.com/citation-style-language/schema/raw/master/csl-citation.json"}</w:instrText>
      </w:r>
      <w:r w:rsidRPr="0008241C">
        <w:rPr>
          <w:sz w:val="22"/>
          <w:szCs w:val="22"/>
        </w:rPr>
        <w:fldChar w:fldCharType="separate"/>
      </w:r>
      <w:r w:rsidRPr="0008241C">
        <w:rPr>
          <w:noProof/>
          <w:sz w:val="22"/>
          <w:szCs w:val="22"/>
        </w:rPr>
        <w:t>(Pribadi &amp; Pauleit, 2015)</w:t>
      </w:r>
      <w:r w:rsidRPr="0008241C">
        <w:rPr>
          <w:sz w:val="22"/>
          <w:szCs w:val="22"/>
        </w:rPr>
        <w:fldChar w:fldCharType="end"/>
      </w:r>
      <w:r w:rsidRPr="0008241C">
        <w:rPr>
          <w:sz w:val="22"/>
          <w:szCs w:val="22"/>
        </w:rPr>
        <w:t>.</w:t>
      </w:r>
    </w:p>
    <w:p w14:paraId="4ADBF64A" w14:textId="77777777" w:rsidR="00A01204" w:rsidRPr="0008241C" w:rsidRDefault="00A01204" w:rsidP="00A01204">
      <w:pPr>
        <w:rPr>
          <w:sz w:val="22"/>
          <w:szCs w:val="22"/>
        </w:rPr>
      </w:pPr>
    </w:p>
    <w:p w14:paraId="73845D54" w14:textId="77777777" w:rsidR="00A01204" w:rsidRPr="0008241C" w:rsidRDefault="00A01204" w:rsidP="00A01204">
      <w:pPr>
        <w:rPr>
          <w:sz w:val="22"/>
          <w:szCs w:val="22"/>
        </w:rPr>
      </w:pPr>
      <w:r w:rsidRPr="0008241C">
        <w:rPr>
          <w:sz w:val="22"/>
          <w:szCs w:val="22"/>
        </w:rPr>
        <w:t xml:space="preserve">In many Asian countries, urban expansion into already densely populated rural areas is the most prominent form of unprecedented rapid growth </w:t>
      </w:r>
      <w:r w:rsidRPr="0008241C">
        <w:rPr>
          <w:sz w:val="22"/>
          <w:szCs w:val="22"/>
        </w:rPr>
        <w:fldChar w:fldCharType="begin" w:fldLock="1"/>
      </w:r>
      <w:r w:rsidRPr="0008241C">
        <w:rPr>
          <w:sz w:val="22"/>
          <w:szCs w:val="22"/>
        </w:rPr>
        <w:instrText>ADDIN CSL_CITATION {"citationItems":[{"id":"ITEM-1","itemData":{"DOI":"10.1007/978-94-007-7088-1_1","ISBN":"978-94-007-7087-4","ISSN":"978-94-007-7087-4","author":[{"dropping-particle":"","family":"Seto","given":"Karen C.","non-dropping-particle":"","parse-names":false,"suffix":""},{"dropping-particle":"","family":"Parnell","given":"Susan","non-dropping-particle":"","parse-names":false,"suffix":""},{"dropping-particle":"","family":"Elmqvist","given":"Thomas","non-dropping-particle":"","parse-names":false,"suffix":""}],"container-title":"Urbanization, Biodiversity and Ecosystem Services: Challenges and Opportunities","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page":"1-12","publisher":"Springer Netherlands","publisher-place":"Dordrecht","title":"A Global Outlook on Urbanization","type":"chapter"},"uris":["http://www.mendeley.com/documents/?uuid=f0201ab2-8e1d-4ffe-bc8a-9f176f31f77a"]}],"mendeley":{"formattedCitation":"(Seto &lt;i&gt;et al.&lt;/i&gt;, 2013)","plainTextFormattedCitation":"(Seto et al., 2013)","previouslyFormattedCitation":"(Set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Consequently areas with a chaotic mixture of agricultural, urban and industrial land uses, so-called “desakota” </w:t>
      </w:r>
      <w:r w:rsidRPr="0008241C">
        <w:rPr>
          <w:sz w:val="22"/>
          <w:szCs w:val="22"/>
        </w:rPr>
        <w:fldChar w:fldCharType="begin" w:fldLock="1"/>
      </w:r>
      <w:r w:rsidRPr="0008241C">
        <w:rPr>
          <w:sz w:val="22"/>
          <w:szCs w:val="22"/>
        </w:rPr>
        <w:instrText>ADDIN CSL_CITATION {"citationItems":[{"id":"ITEM-1","itemData":{"ISBN":"0-8248-1297-2","author":[{"dropping-particle":"","family":"McGee","given":"Terence Gary","non-dropping-particle":"","parse-names":false,"suffix":""}],"container-title":"The Extended metropolis: Settlement Transition in Asia","editor":[{"dropping-particle":"","family":"Ginsburg","given":"Norton Sydney","non-dropping-particle":"","parse-names":false,"suffix":""},{"dropping-particle":"","family":"Koppel","given":"Bruce","non-dropping-particle":"","parse-names":false,"suffix":""},{"dropping-particle":"","family":"McGee","given":"Terence Gary","non-dropping-particle":"","parse-names":false,"suffix":""}],"id":"ITEM-1","issued":{"date-parts":[["1991"]]},"page":"3-25","publisher":"University of Hawaii Press","publisher-place":"Honolulu","title":"The emergence of desakota regions in Asia: expanding a hypothesis","type":"chapter"},"uris":["http://www.mendeley.com/documents/?uuid=dc0adb04-4aaa-434e-8466-0bc91378cba8"]}],"mendeley":{"formattedCitation":"(McGee, 1991)","plainTextFormattedCitation":"(McGee, 1991)","previouslyFormattedCitation":"(McGee, 1991)"},"properties":{"noteIndex":0},"schema":"https://github.com/citation-style-language/schema/raw/master/csl-citation.json"}</w:instrText>
      </w:r>
      <w:r w:rsidRPr="0008241C">
        <w:rPr>
          <w:sz w:val="22"/>
          <w:szCs w:val="22"/>
        </w:rPr>
        <w:fldChar w:fldCharType="separate"/>
      </w:r>
      <w:r w:rsidRPr="0008241C">
        <w:rPr>
          <w:noProof/>
          <w:sz w:val="22"/>
          <w:szCs w:val="22"/>
        </w:rPr>
        <w:t>(McGee, 1991)</w:t>
      </w:r>
      <w:r w:rsidRPr="0008241C">
        <w:rPr>
          <w:sz w:val="22"/>
          <w:szCs w:val="22"/>
        </w:rPr>
        <w:fldChar w:fldCharType="end"/>
      </w:r>
      <w:r w:rsidRPr="0008241C">
        <w:rPr>
          <w:sz w:val="22"/>
          <w:szCs w:val="22"/>
        </w:rPr>
        <w:t xml:space="preserve">, a combination of Indonesian words “desa” (village) and “kota” (city or town), have emerged and grown, and characterize peri-urban landscapes of Asia </w:t>
      </w:r>
      <w:r w:rsidRPr="0008241C">
        <w:rPr>
          <w:sz w:val="22"/>
          <w:szCs w:val="22"/>
        </w:rPr>
        <w:fldChar w:fldCharType="begin" w:fldLock="1"/>
      </w:r>
      <w:r w:rsidRPr="0008241C">
        <w:rPr>
          <w:sz w:val="22"/>
          <w:szCs w:val="22"/>
        </w:rPr>
        <w:instrText>ADDIN CSL_CITATION {"citationItems":[{"id":"ITEM-1","itemData":{"DOI":"10.1016/S0169-2046(00)00136-5","ISBN":"0169-2046","ISSN":"01692046","abstract":"The rapid urbanization taking place in Asia since 1970 has exhibited a process different from that of the developed countries in the West. This process has contributed to the emergence of a new landscape in Asia - widely known as the desakota (a combination of two Indonesian words: \"desa\" for village, \"kota\" for town) regions described in the McGee-Ginsburg model. These desakota regions are characterized by an intense mix of agricultural and non-agricultural activities that often stretch along corridors between large city cores. Although, the McGee-Ginsburg model captures the socio-demographic dimensions of the rapid urbanization process, little is known about the dynamics of landscape structures in the emerging desakota regions in Asia. By linking remote sensing, landscape characterization indices, and cellular automata modeling with geographic information systems (GIS), this paper develops a GIS-based spatial analysis and modeling approach to study the landscape dynamics of the desakota regions in southeast China. We tested our method using data between 1992 and 1996 for the city of Longhua in the Shenzhen Special Economic Zone -one of the fastest growing areas in southeast China. The results not only confirm the effectiveness of GIS-based spatial analysis and modeling approach in studying the ecological impacts of human activities, but also reveal the salient features of landscape dynamics in the desakota regions. Drawing from the results of this research, we conclude that the pace of urbanization and the size of desakota regions must be controlled in order to create a sustainable future in developing countries. ?? 2001 Elsevier Science B.V.","author":[{"dropping-particle":"","family":"Sui","given":"Daniel Z.","non-dropping-particle":"","parse-names":false,"suffix":""},{"dropping-particle":"","family":"Zeng","given":"Hui","non-dropping-particle":"","parse-names":false,"suffix":""}],"container-title":"Landscape and Urban Planning","id":"ITEM-1","issue":"1-4","issued":{"date-parts":[["2001"]]},"page":"37-52","title":"Modeling the dynamics of landscape structure in Asia's emerging desakota regions: A case study in Shenzhen","type":"article-journal","volume":"53"},"uris":["http://www.mendeley.com/documents/?uuid=ad90e263-8fa9-4bb6-8e20-dc0299f1ffa2"]}],"mendeley":{"formattedCitation":"(Sui &amp; Zeng, 2001)","plainTextFormattedCitation":"(Sui &amp; Zeng, 2001)","previouslyFormattedCitation":"(Sui &amp; Zeng, 2001)"},"properties":{"noteIndex":0},"schema":"https://github.com/citation-style-language/schema/raw/master/csl-citation.json"}</w:instrText>
      </w:r>
      <w:r w:rsidRPr="0008241C">
        <w:rPr>
          <w:sz w:val="22"/>
          <w:szCs w:val="22"/>
        </w:rPr>
        <w:fldChar w:fldCharType="separate"/>
      </w:r>
      <w:r w:rsidRPr="0008241C">
        <w:rPr>
          <w:noProof/>
          <w:sz w:val="22"/>
          <w:szCs w:val="22"/>
        </w:rPr>
        <w:t>(Sui &amp; Zeng, 2001)</w:t>
      </w:r>
      <w:r w:rsidRPr="0008241C">
        <w:rPr>
          <w:sz w:val="22"/>
          <w:szCs w:val="22"/>
        </w:rPr>
        <w:fldChar w:fldCharType="end"/>
      </w:r>
      <w:r w:rsidRPr="0008241C">
        <w:rPr>
          <w:sz w:val="22"/>
          <w:szCs w:val="22"/>
        </w:rPr>
        <w:t xml:space="preserve">. Rapid and unplanned change of land uses, economic activities and socio-cultural livelihoods in the “desakota” areas pose serious socio-political challenges for both urban and rural development </w:t>
      </w:r>
      <w:r w:rsidRPr="0008241C">
        <w:rPr>
          <w:sz w:val="22"/>
          <w:szCs w:val="22"/>
        </w:rPr>
        <w:fldChar w:fldCharType="begin" w:fldLock="1"/>
      </w:r>
      <w:r w:rsidRPr="0008241C">
        <w:rPr>
          <w:sz w:val="22"/>
          <w:szCs w:val="22"/>
        </w:rPr>
        <w:instrText>ADDIN CSL_CITATION {"citationItems":[{"id":"ITEM-1","itemData":{"ISBN":"1-84369-538-3","abstract":"This paper provides a policy-oriented review of those environmental burdens in lowand middle-income countries that cross rural–urban boundaries but are not national or global in scale. Many of the most intense pollution and resource pressures originate in urban centres, and have their major impacts on the surrounding regions. Peri-urban zones are often far more environmentally unstable than either urban or rural settings. Rural–urban burdens can be especially difficult to accommodate within existing administrative systems/boundaries, particularly in countries where public authorities face severe financial difficulties. Section 1 seeks to put these rural–urban burdens in context, both conceptually and empirically. Ever since the first urban centres developed, they have placed environmental pressures on the surrounding regions, and the ability of rural systems to respond to these pressures has been critical to the success of urban systems. When urban areas grow or become more affluent, however, their environmental relations with the surrounding rural areas tend to change. This section describes some of these tendencies and also describes some of the potential advantages that urban development provides for rural environments, before ending with a simple classification of factors that can make rural–urban burdens particularly serious. Section 2 focuses on the different physical categories of environmental problems that cross rural–urban boundaries: those involving water, air and land, and those arising from peri-urban activity. These different categories provide contrasting examples of how urban development can affect rural environments, and vice versa. Section 3 summarizes the policy and governance challenges posed by rural–urban burdens. The extent to which these are addressed depends on the quality of local governance and the extent to which these are supported by national environmental legislation and national or provincial/state governance systems that encourage and support inter-local government cooperation for freshwater and waste water management, air and water pollution reduction, and solid waste management.","author":[{"dropping-particle":"","family":"McGranahan","given":"Gordon","non-dropping-particle":"","parse-names":false,"suffix":""},{"dropping-particle":"","family":"Satterthwaite","given":"David","non-dropping-particle":"","parse-names":false,"suffix":""},{"dropping-particle":"","family":"Tacoli","given":"Cecilia","non-dropping-particle":"","parse-names":false,"suffix":""}],"id":"ITEM-1","issued":{"date-parts":[["2004"]]},"number-of-pages":"27","title":"Rural–urban change, boundary problems and environmental burdens","type":"book"},"uris":["http://www.mendeley.com/documents/?uuid=58709ee6-63e6-4be1-934b-b4135ade1a6d"]}],"mendeley":{"formattedCitation":"(McGranahan &lt;i&gt;et al.&lt;/i&gt;, 2004)","plainTextFormattedCitation":"(McGranahan et al., 2004)","previouslyFormattedCitation":"(McGranahan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McGranahan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w:t>
      </w:r>
    </w:p>
    <w:p w14:paraId="37FD67A9" w14:textId="77777777" w:rsidR="00A01204" w:rsidRPr="0008241C" w:rsidRDefault="00A01204" w:rsidP="00A01204">
      <w:pPr>
        <w:rPr>
          <w:sz w:val="22"/>
          <w:szCs w:val="22"/>
        </w:rPr>
      </w:pPr>
    </w:p>
    <w:p w14:paraId="0F7E99E3" w14:textId="77777777" w:rsidR="00A01204" w:rsidRPr="0008241C" w:rsidRDefault="00A01204" w:rsidP="00A01204">
      <w:pPr>
        <w:rPr>
          <w:noProof/>
          <w:sz w:val="22"/>
          <w:szCs w:val="22"/>
        </w:rPr>
      </w:pPr>
      <w:r w:rsidRPr="0008241C">
        <w:rPr>
          <w:sz w:val="22"/>
          <w:szCs w:val="22"/>
        </w:rPr>
        <w:t xml:space="preserve">In the process of urbanization, native habitat has been replaced by managed habitat and impervious surfaces. Many studies from the Asia-Pacific region reveal that fragmentation and loss of natural habitat are the main cause of extinctions of native flora and fauna </w:t>
      </w:r>
      <w:r w:rsidRPr="0008241C">
        <w:rPr>
          <w:sz w:val="22"/>
          <w:szCs w:val="22"/>
        </w:rPr>
        <w:fldChar w:fldCharType="begin" w:fldLock="1"/>
      </w:r>
      <w:r w:rsidRPr="0008241C">
        <w:rPr>
          <w:sz w:val="22"/>
          <w:szCs w:val="22"/>
        </w:rPr>
        <w:instrText>ADDIN CSL_CITATION {"citationItems":[{"id":"ITEM-1","itemData":{"DOI":"10.1007/978-94-007-7088-1_7","ISBN":"978-94-007-7087-4","author":[{"dropping-particle":"","family":"Sudhira","given":"H. S.","non-dropping-particle":"","parse-names":false,"suffix":""},{"dropping-particle":"","family":"Nagendra","given":"Harini","non-dropping-particle":"","parse-names":false,"suffix":""}],"container-title":"Urbanization, Biodiversity and Ecosystem Services: Challenges and Opportunities","id":"ITEM-1","issued":{"date-parts":[["2013"]]},"page":"75-91","publisher":"Springer Netherlands","publisher-place":"Dordrecht","title":"Local Assessment of Bangalore: Graying and Greening in Bangalore – Impacts of Urbanization on Ecosystems, Ecosystem Services and Biodiversity","type":"chapter"},"uris":["http://www.mendeley.com/documents/?uuid=1386ffe7-847f-48f7-9110-5906197fe5cc"]},{"id":"ITEM-2","itemData":{"DOI":"10.1890/13-1239.1","ISSN":"0012-9658","abstract":"In many cities worldwide, urbanization is leading to the rapid and extensive fragmentation of native vegetation into small and scattered urban remnants. We investigated the effects of fragmentation on plant species richness and abundance in 30 remnant Banksia woodlands in the rapidly expanding city of Perth, located in the southwestern Australian global biodiversity hotspot. We considered a comprehensive set of factors characterizing landscape fragmentation dynamics (current and historical remnant area and connectivity, time since isolation, and trajectories of landscape change), disturbance regimes (fire frequency, grazing, and intensity of human activities), and local environmental conditions (soil nutrient status and litter depth). We used generalized linear mixed models to determine the interactive effects of time since remnant isolation and remnant area on plant species richness, and structural equation models to disentangle the direct and indirect effects of landscape and local factors on plant species richness and abundance. Fragmentation impacts were most rapid in smaller remnants. Indeed, in the small remnants, native plant species richness was halved in only a few decades after isolation, suggesting an underlying rapid loss of habitat quality. We found that richness and abundance of woody species were higher in historically large remnants and lower in the rural areas, despite these rural remnants showing greater connectivity. Richness of native herbaceous species declined with time since isolation, mainly in the smaller remnants, and this was associated with altered soil properties. Furthermore, increased litter depth (possibly indicating higher productivity) and increased abundance of nonnative herbaceous species in the older and smaller remnants was associated with a decline in the abundance of native herbaceous species. Our study suggests that in rapidly expanding cities, landscape fragmentation can have major and complex effects on remnant vegetation. Yet these impacts might take several decades to manifest themselves. Hence, understanding the long-term conservation capacity of newly formed remnants, which is key to setting conservation priorities, requires consideration of landscape fragmentation and land use history. Moreover, the smaller and older remnants may already display changes due to fragmentation, providing clues for urban planning and ecosystem management that help to protect urban remnant plant diversity.","author":[{"dropping-particle":"","family":"Ramalho","given":"Cristina E","non-dropping-particle":"","parse-names":false,"suffix":""},{"dropping-particle":"","family":"Laliberté","given":"Etienne","non-dropping-particle":"","parse-names":false,"suffix":""},{"dropping-particle":"","family":"Poot","given":"Pieter","non-dropping-particle":"","parse-names":false,"suffix":""},{"dropping-particle":"","family":"Hobbs","given":"Richard J","non-dropping-particle":"","parse-names":false,"suffix":""}],"container-title":"Ecology","id":"ITEM-2","issue":"9","issued":{"date-parts":[["2014","9"]]},"page":"2466-2478","title":"Complex effects of fragmentation on remnant woodland plant communities of a rapidly urbanizing biodiversity hotspot","type":"article-journal","volume":"95"},"uris":["http://www.mendeley.com/documents/?uuid=28f20338-6253-447f-8163-e6e5fbe0734e"]},{"id":"ITEM-3","itemData":{"DOI":"10.1016/j.landurbplan.2014.01.019","ISBN":"0169-2046","ISSN":"01692046","abstract":"The drastic changes in the natural environment of Singapore from the beginning of recorded settlements to the present day present numerous opportunities for understanding how urbanization has affected the ecology of the island city-state. On the one hand, the almost complete clearing of the original tropical lowland forests and the ensuing catastrophic extinction of the original biodiversity, suggest how cities ought to avoid the same developmental pathway. On the other hand, the relatively high percentage of vegetation cover that the city has achieved due to effective urban greening policies suggest that opportunities still exist to restore functions associated with a healthy urban ecosystem. This paper reviewed urban ecological research on Singapore conducted between 1991 and 2012, and summarized the key findings according to the state factors of an urban ecosystem. The review showed that the large majority of the studies were focused on biodiversity, and were on the ecology in a city. It revealed gaps in urban ecological knowledge of Singapore, especially in relation to how studies on the ecology of the city need to link urban ecological research to issues of urban sustainability. Three key strategies are suggested to advance knowledge in this area. These are, to focus on long-term ecological studies in Singapore as an example of a high-density equatorial urban ecosystem, to consciously treat the built component of the urban environment as a key component of urban ecological studies, and to leverage the strong interests in eco-city development as field experimental sites for urban ecological studies. ?? 2014 Elsevier B.V.","author":[{"dropping-particle":"","family":"Tan","given":"Puay Yok","non-dropping-particle":"","parse-names":false,"suffix":""},{"dropping-particle":"Bin","family":"Abdul Hamid","given":"Abdul Rahim","non-dropping-particle":"","parse-names":false,"suffix":""}],"container-title":"Landscape and Urban Planning","id":"ITEM-3","issued":{"date-parts":[["2014"]]},"page":"271-289","publisher":"Elsevier B.V.","title":"Urban ecological research in Singapore and its relevance to the advancement of urban ecology and sustainability","type":"article-journal","volume":"125"},"uris":["http://www.mendeley.com/documents/?uuid=e102a84a-1f78-461c-94e1-24e6188baa52"]}],"mendeley":{"formattedCitation":"(Ramalho &lt;i&gt;et al.&lt;/i&gt;, 2014; Sudhira &amp; Nagendra, 2013; P. Y. Tan &amp; Abdul Hamid, 2014)","manualFormatting":"(Ramalho, Laliberté, Poot, &amp; Hobbs, 2014; Sudhira &amp; Nagendra, 2013; Tan &amp; Hamid, 2014)","plainTextFormattedCitation":"(Ramalho et al., 2014; Sudhira &amp; Nagendra, 2013; P. Y. Tan &amp; Abdul Hamid, 2014)","previouslyFormattedCitation":"(Ramalho &lt;i&gt;et al.&lt;/i&gt;, 2014; Sudhira &amp; Nagendra, 2013; P. Y. Tan &amp; Abdul Hamid, 2014)"},"properties":{"noteIndex":0},"schema":"https://github.com/citation-style-language/schema/raw/master/csl-citation.json"}</w:instrText>
      </w:r>
      <w:r w:rsidRPr="0008241C">
        <w:rPr>
          <w:sz w:val="22"/>
          <w:szCs w:val="22"/>
        </w:rPr>
        <w:fldChar w:fldCharType="separate"/>
      </w:r>
      <w:r w:rsidRPr="0008241C">
        <w:rPr>
          <w:noProof/>
          <w:sz w:val="22"/>
          <w:szCs w:val="22"/>
        </w:rPr>
        <w:t>(Ramalho, Laliberté, Poot, &amp; Hobbs, 2014; Sudhira &amp; Nagendra, 2013; Tan &amp; Hamid, 2014)</w:t>
      </w:r>
      <w:r w:rsidRPr="0008241C">
        <w:rPr>
          <w:sz w:val="22"/>
          <w:szCs w:val="22"/>
        </w:rPr>
        <w:fldChar w:fldCharType="end"/>
      </w:r>
      <w:r w:rsidRPr="0008241C">
        <w:rPr>
          <w:sz w:val="22"/>
          <w:szCs w:val="22"/>
        </w:rPr>
        <w:t xml:space="preserve">. As urbanization progresses towards the remote areas of the Asia-Pacific region, more and more biodiversity hotspots are likely to be affected </w:t>
      </w:r>
      <w:r w:rsidRPr="0008241C">
        <w:rPr>
          <w:sz w:val="22"/>
          <w:szCs w:val="22"/>
        </w:rPr>
        <w:fldChar w:fldCharType="begin" w:fldLock="1"/>
      </w:r>
      <w:r w:rsidRPr="0008241C">
        <w:rPr>
          <w:sz w:val="22"/>
          <w:szCs w:val="22"/>
        </w:rPr>
        <w:instrText>ADDIN CSL_CITATION {"citationItems":[{"id":"ITEM-1","itemData":{"DOI":"10.1371/journal.pone.0023777","ISBN":"0011-3891","ISSN":"1932-6203","PMID":"1000090690","abstract":"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author":[{"dropping-particle":"","family":"Seto","given":"Karen C.","non-dropping-particle":"","parse-names":false,"suffix":""},{"dropping-particle":"","family":"Fragkias","given":"Michail","non-dropping-particle":"","parse-names":false,"suffix":""},{"dropping-particle":"","family":"Güneralp","given":"Burak","non-dropping-particle":"","parse-names":false,"suffix":""},{"dropping-particle":"","family":"Reilly","given":"Michael K.","non-dropping-particle":"","parse-names":false,"suffix":""}],"container-title":"PLoS ONE","editor":[{"dropping-particle":"","family":"Añel","given":"Juan A.","non-dropping-particle":"","parse-names":false,"suffix":""}],"id":"ITEM-1","issue":"8","issued":{"date-parts":[["2011","8","18"]]},"page":"e23777","title":"A Meta-Analysis of Global Urban Land Expansion","type":"article-journal","volume":"6"},"uris":["http://www.mendeley.com/documents/?uuid=eb819804-99ef-47a9-8713-79d60db16211"]}],"mendeley":{"formattedCitation":"(Seto &lt;i&gt;et al.&lt;/i&gt;, 2011)","plainTextFormattedCitation":"(Seto et al., 2011)","previouslyFormattedCitation":"(Seto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r w:rsidRPr="0008241C">
        <w:rPr>
          <w:noProof/>
          <w:sz w:val="22"/>
          <w:szCs w:val="22"/>
        </w:rPr>
        <w:t xml:space="preserve">Some protected areas with their endemic flora and fauna will thus be threatened by urban expansion </w:t>
      </w:r>
      <w:r w:rsidRPr="0008241C">
        <w:rPr>
          <w:sz w:val="22"/>
          <w:szCs w:val="22"/>
        </w:rPr>
        <w:fldChar w:fldCharType="begin" w:fldLock="1"/>
      </w:r>
      <w:r w:rsidRPr="0008241C">
        <w:rPr>
          <w:sz w:val="22"/>
          <w:szCs w:val="22"/>
        </w:rPr>
        <w:instrText>ADDIN CSL_CITATION {"citationItems":[{"id":"ITEM-1","itemData":{"DOI":"10.1016/j.biocon.2008.04.025","ISBN":"0006-3207","ISSN":"00063207","abstract":"Due to human population growth and migration, there will be nearly 2 billion new urban residents by 2030, yet the consequences of both current and future urbanization for biodiversity conservation are poorly known. Here we show that urban growth will have impacts on ecoregions, rare species, and protected areas that are localized but cumulatively significant. Currently, 29 of the world's 825 ecoregions have over one-third of their area urbanized, and these 29 ecoregions are the only home of 213 endemic terrestrial vertebrate species. Our analyses suggest that 8% of terrestrial vertebrate species on the IUCN Red List are imperiled largely because of urban development. By 2030, 15 additional ecoregions are expected to lose more than 5% of their remaining undeveloped area, and they contain 118 vertebrate species found nowhere else. Of the 779 rare species with only one known population globally, 24 are expected to be impacted by urban growth. In addition, the distance between protected areas and cities is predicted to shrink dramatically in some regions: for example, the median distance from a protected area to a city in Eastern Asia is predicted to fall from 43 km to 23 km by 2030. Most protected areas likely to be impacted by new urban growth (88%) are in countries of low to moderate income, potentially limiting institutional capacity to adapt to new anthropogenic stresses on protected areas. In short, trends in global ecoregions, rare species, and protected areas suggest localized but significant biodiversity degradation associated with current and upcoming urbanization. ?? 2008 Elsevier Ltd. All rights reserved.","author":[{"dropping-particle":"","family":"Mcdonald","given":"Robert I.","non-dropping-particle":"","parse-names":false,"suffix":""},{"dropping-particle":"","family":"Kareiva","given":"Peter","non-dropping-particle":"","parse-names":false,"suffix":""},{"dropping-particle":"","family":"Forman","given":"Richard T T","non-dropping-particle":"","parse-names":false,"suffix":""}],"container-title":"Biological Conservation","id":"ITEM-1","issue":"6","issued":{"date-parts":[["2008"]]},"page":"1695-1703","title":"The implications of current and future urbanization for global protected areas and biodiversity conservation","type":"article-journal","volume":"141"},"uris":["http://www.mendeley.com/documents/?uuid=7693ac7f-b93d-47aa-bbbe-132a060784d5"]}],"mendeley":{"formattedCitation":"(Mcdonald &lt;i&gt;et al.&lt;/i&gt;, 2008)","plainTextFormattedCitation":"(Mcdonald et al., 2008)","previouslyFormattedCitation":"(Mcdonald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Mcdonald </w:t>
      </w:r>
      <w:r w:rsidRPr="0008241C">
        <w:rPr>
          <w:i/>
          <w:noProof/>
          <w:sz w:val="22"/>
          <w:szCs w:val="22"/>
        </w:rPr>
        <w:t>et al.</w:t>
      </w:r>
      <w:r w:rsidRPr="0008241C">
        <w:rPr>
          <w:noProof/>
          <w:sz w:val="22"/>
          <w:szCs w:val="22"/>
        </w:rPr>
        <w:t>, 2008)</w:t>
      </w:r>
      <w:r w:rsidRPr="0008241C">
        <w:rPr>
          <w:sz w:val="22"/>
          <w:szCs w:val="22"/>
        </w:rPr>
        <w:fldChar w:fldCharType="end"/>
      </w:r>
      <w:r w:rsidRPr="0008241C">
        <w:rPr>
          <w:noProof/>
          <w:sz w:val="22"/>
          <w:szCs w:val="22"/>
        </w:rPr>
        <w:t xml:space="preserve">. </w:t>
      </w:r>
      <w:r w:rsidRPr="0008241C">
        <w:rPr>
          <w:sz w:val="22"/>
          <w:szCs w:val="22"/>
        </w:rPr>
        <w:t xml:space="preserve">It has been predicted that by 2030, new urban expansion will take over an additional 1.8 per cent of all biodiversity hotspots </w:t>
      </w:r>
      <w:r w:rsidRPr="0008241C">
        <w:rPr>
          <w:sz w:val="22"/>
          <w:szCs w:val="22"/>
        </w:rPr>
        <w:fldChar w:fldCharType="begin" w:fldLock="1"/>
      </w:r>
      <w:r w:rsidRPr="0008241C">
        <w:rPr>
          <w:sz w:val="22"/>
          <w:szCs w:val="22"/>
        </w:rPr>
        <w:instrText xml:space="preserve">ADDIN CSL_CITATION {"citationItems":[{"id":"ITEM-1","itemData":{"DOI":"10.1073/pnas.1211658109","ISBN":"0027-8424","ISSN":"1091-6490","PMID":"22988086","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Pr="0008241C">
        <w:rPr>
          <w:rFonts w:ascii="Cambria Math" w:hAnsi="Cambria Math" w:cs="Cambria Math"/>
          <w:sz w:val="22"/>
          <w:szCs w:val="22"/>
        </w:rPr>
        <w:instrText>∼</w:instrText>
      </w:r>
      <w:r w:rsidRPr="0008241C">
        <w:rPr>
          <w:sz w:val="22"/>
          <w:szCs w:val="22"/>
        </w:rPr>
        <w:instrText>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author":[{"dropping-particle":"","family":"Seto","given":"Karen C","non-dropping-particle":"","parse-names":false,"suffix":""},{"dropping-particle":"","family":"Güneralp","given":"Burak","non-dropping-particle":"","parse-names":false,"suffix":""},{"dropping-particle":"","family":"Hutyra","given":"Lucy R","non-dropping-particle":"","parse-names":false,"suffix":""}],"container-title":"Proceedings of the National Academy of Sciences of the United States of America","id":"ITEM-1","issue":"40","issued":{"date-parts":[["2012"]]},"page":"16083-16088","title":"Global forecasts of urban expansion to 2030 and direct impacts on biodiversity and carbon pools","type":"article-journal","volume":"109"},"uris":["http://www.mendeley.com/documents/?uuid=0687b80f-4d39-4b43-916e-79179f00b59e"]}],"mendeley":{"formattedCitation":"(Seto &lt;i&gt;et al.&lt;/i&gt;, 2012)","plainTextFormattedCitation":"(Seto et al., 2012)","previouslyFormattedCitation":"(Seto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and about 90 percent of the protected areas are likely to be affected by rapid urbanization in the rapidly developing subregions or countries </w:t>
      </w:r>
      <w:r w:rsidRPr="0008241C">
        <w:rPr>
          <w:sz w:val="22"/>
          <w:szCs w:val="22"/>
        </w:rPr>
        <w:fldChar w:fldCharType="begin" w:fldLock="1"/>
      </w:r>
      <w:r w:rsidRPr="0008241C">
        <w:rPr>
          <w:sz w:val="22"/>
          <w:szCs w:val="22"/>
        </w:rPr>
        <w:instrText>ADDIN CSL_CITATION {"citationItems":[{"id":"ITEM-1","itemData":{"DOI":"10.1016/j.biocon.2008.04.025","ISBN":"0006-3207","ISSN":"00063207","abstract":"Due to human population growth and migration, there will be nearly 2 billion new urban residents by 2030, yet the consequences of both current and future urbanization for biodiversity conservation are poorly known. Here we show that urban growth will have impacts on ecoregions, rare species, and protected areas that are localized but cumulatively significant. Currently, 29 of the world's 825 ecoregions have over one-third of their area urbanized, and these 29 ecoregions are the only home of 213 endemic terrestrial vertebrate species. Our analyses suggest that 8% of terrestrial vertebrate species on the IUCN Red List are imperiled largely because of urban development. By 2030, 15 additional ecoregions are expected to lose more than 5% of their remaining undeveloped area, and they contain 118 vertebrate species found nowhere else. Of the 779 rare species with only one known population globally, 24 are expected to be impacted by urban growth. In addition, the distance between protected areas and cities is predicted to shrink dramatically in some regions: for example, the median distance from a protected area to a city in Eastern Asia is predicted to fall from 43 km to 23 km by 2030. Most protected areas likely to be impacted by new urban growth (88%) are in countries of low to moderate income, potentially limiting institutional capacity to adapt to new anthropogenic stresses on protected areas. In short, trends in global ecoregions, rare species, and protected areas suggest localized but significant biodiversity degradation associated with current and upcoming urbanization. ?? 2008 Elsevier Ltd. All rights reserved.","author":[{"dropping-particle":"","family":"Mcdonald","given":"Robert I.","non-dropping-particle":"","parse-names":false,"suffix":""},{"dropping-particle":"","family":"Kareiva","given":"Peter","non-dropping-particle":"","parse-names":false,"suffix":""},{"dropping-particle":"","family":"Forman","given":"Richard T T","non-dropping-particle":"","parse-names":false,"suffix":""}],"container-title":"Biological Conservation","id":"ITEM-1","issue":"6","issued":{"date-parts":[["2008"]]},"page":"1695-1703","title":"The implications of current and future urbanization for global protected areas and biodiversity conservation","type":"article-journal","volume":"141"},"uris":["http://www.mendeley.com/documents/?uuid=7693ac7f-b93d-47aa-bbbe-132a060784d5"]}],"mendeley":{"formattedCitation":"(Mcdonald &lt;i&gt;et al.&lt;/i&gt;, 2008)","plainTextFormattedCitation":"(Mcdonald et al., 2008)","previouslyFormattedCitation":"(Mcdonald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Mcdonald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w:t>
      </w:r>
    </w:p>
    <w:p w14:paraId="06E244A1" w14:textId="77777777" w:rsidR="00A01204" w:rsidRPr="0008241C" w:rsidRDefault="00A01204" w:rsidP="00A01204">
      <w:pPr>
        <w:rPr>
          <w:sz w:val="22"/>
          <w:szCs w:val="22"/>
        </w:rPr>
      </w:pPr>
    </w:p>
    <w:p w14:paraId="316F7994" w14:textId="77777777" w:rsidR="00A01204" w:rsidRPr="0008241C" w:rsidRDefault="00A01204" w:rsidP="00A01204">
      <w:pPr>
        <w:rPr>
          <w:sz w:val="22"/>
          <w:szCs w:val="22"/>
        </w:rPr>
      </w:pPr>
      <w:r w:rsidRPr="0008241C">
        <w:rPr>
          <w:sz w:val="22"/>
          <w:szCs w:val="22"/>
        </w:rPr>
        <w:t xml:space="preserve">Ecosystems in urban areas need to be large enough to maintain ecosystem functions and services; large urban vegetation remnants can also be resistant to invasion by exotic plants </w:t>
      </w:r>
      <w:r w:rsidRPr="0008241C">
        <w:rPr>
          <w:sz w:val="22"/>
          <w:szCs w:val="22"/>
        </w:rPr>
        <w:fldChar w:fldCharType="begin" w:fldLock="1"/>
      </w:r>
      <w:r w:rsidRPr="0008241C">
        <w:rPr>
          <w:sz w:val="22"/>
          <w:szCs w:val="22"/>
        </w:rPr>
        <w:instrText>ADDIN CSL_CITATION {"citationItems":[{"id":"ITEM-1","itemData":{"DOI":"10.1046/j.1365-2699.2003.00813.x","ISBN":"0305-0270","ISSN":"03050270","PMID":"2773","abstract":"Aim In general, the plant communities of oceanic islands suffer more from exotic plant invasions than their continental equivalents. At least part of this difference may be contributed by differences in non-biological factors, such as the antiquity and intensity of human impacts and the absence of internal barriers to dispersal, rather than differences in inherent invasibility. We tested the resistance of species-rich continental rain forests to plant invasion on a small, continental island that has been subject to prolonged and intensive human impact.Location Singapore is a 683-km(2) equatorial island &lt;1 km from the Asian mainland and with a population of 4 million people. It has a continental biota but has been subject to human impacts as intense as on any oceanic island.Methods We sampled twenty-nine sites in seven vegetation types, ranging from urban wasteland to fragments of primary lowland rain forest. In each sample plot, all plant species were identified, exotic cover was estimated, and a range of environmental variables measured. Additional qualitative surveys for exotic invasion were made in other forest areas in Singapore. The data were analysed by Spearman's rank correlation coefficient.Results The number of exotic species recorded at a site was unrelated to the number of native species. Across all sites, percentage canopy opening had the highest correlation with the number of exotic species, while soil pH (which largely reflects the incorporation of calcareous construction wastes) had the highest correlation if the mangrove sites were excluded. There were no exotics in mangrove forest and only a tropical American, bird-dispersed shrub, Clidemia hirta (L.) D. Don (Melastomataceae: Koster's Curse), in primary and tall secondary forest patches. The species-poor early stages of woody plant succession on highly degraded soils were also very resistant to exotic plant invasion.Main conclusions Long-isolated rain forest fragments in an exotic-dominated continental island landscape resist invasion by exotic plants, suggesting that the problems on oceanic islands may reflect an inherently greater invasibility. This study also adds to the increasing evidence that the floras of tropical rain forest fragments in South-east Asia are remarkably resilient on a time-scale of decades to a century or more.","author":[{"dropping-particle":"","family":"Teo","given":"Debbie H L","non-dropping-particle":"","parse-names":false,"suffix":""},{"dropping-particle":"","family":"Tan","given":"Hugh T W","non-dropping-particle":"","parse-names":false,"suffix":""},{"dropping-particle":"","family":"Corlett","given":"Richard T.","non-dropping-particle":"","parse-names":false,"suffix":""},{"dropping-particle":"","family":"Wong","given":"Choong Min","non-dropping-particle":"","parse-names":false,"suffix":""},{"dropping-particle":"","family":"Lum","given":"Shawn K Y","non-dropping-particle":"","parse-names":false,"suffix":""}],"container-title":"Journal of Biogeography","id":"ITEM-1","issue":"2","issued":{"date-parts":[["2003","2"]]},"page":"305-310","title":"Continental rain forest fragments in Singapore resist invasion by exotic plants","type":"article-journal","volume":"30"},"uris":["http://www.mendeley.com/documents/?uuid=2a3611cb-3d40-4fcb-b803-d9b75d9794d1"]}],"mendeley":{"formattedCitation":"(Teo &lt;i&gt;et al.&lt;/i&gt;, 2003)","manualFormatting":"(Teo, Tan, &amp; Corlett et al., 2003)","plainTextFormattedCitation":"(Teo et al., 2003)","previouslyFormattedCitation":"(Teo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Teo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Examples of large urban habitats in the Asia-Pacific region include the Bukit Timah Nature Reserve in Singapore, Riccarton Bush in Christchurch, natural bush remnants in Australian cities such as Perth, Sydney and Brisbane, and the Ridge Forest in New Delhi </w:t>
      </w:r>
      <w:r w:rsidRPr="0008241C">
        <w:rPr>
          <w:sz w:val="22"/>
          <w:szCs w:val="22"/>
        </w:rPr>
        <w:fldChar w:fldCharType="begin" w:fldLock="1"/>
      </w:r>
      <w:r w:rsidRPr="0008241C">
        <w:rPr>
          <w:sz w:val="22"/>
          <w:szCs w:val="22"/>
        </w:rPr>
        <w:instrText>ADDIN CSL_CITATION {"citationItems":[{"id":"ITEM-1","itemData":{"DOI":"10.1007/978-94-007-7088-1_10","ISBN":"978-94-007-7087-4","ISSN":"978-94-007-7087-4","author":[{"dropping-particle":"","family":"Müller","given":"Norbert","non-dropping-particle":"","parse-names":false,"suffix":""},{"dropping-particle":"","family":"Ignatieva","given":"Maria","non-dropping-particle":"","parse-names":false,"suffix":""},{"dropping-particle":"","family":"Nilon","given":"Charles H","non-dropping-particle":"","parse-names":false,"suffix":""},{"dropping-particle":"","family":"Werner","given":"Peter","non-dropping-particle":"","parse-names":false,"suffix":""},{"dropping-particle":"","family":"Zipperer","given":"Wayne C","non-dropping-particle":"","parse-names":false,"suffix":""}],"container-title":"Urbanization, Biodiversity and Ecosystem Services: Challenges and Opportunities","id":"ITEM-1","issued":{"date-parts":[["2013"]]},"page":"123-174","publisher":"Springer Netherlands","publisher-place":"Dordrecht","title":"Patterns and Trends in Urban Biodiversity and Landscape Design","type":"chapter"},"uris":["http://www.mendeley.com/documents/?uuid=371e095c-7321-4c73-9c9d-de936d56c347"]}],"mendeley":{"formattedCitation":"(Müller &lt;i&gt;et al.&lt;/i&gt;, 2013)","plainTextFormattedCitation":"(Müller et al., 2013)","previouslyFormattedCitation":"(Müller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üller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Smaller remnants left following ecosystem fragmentation have also been found to provide important habitat if these are sufficiently large and close enough to more substantial remnants. Studies show that small remnants ranging from tropical to temperate cities of the Asia-Pacific region can support a range of native species such as plants including epiphytes, birds, mammals, reptiles, amphibians, ground beetles and butterflies from tropical to temperate cities of the Asia-Pacific region </w:t>
      </w:r>
      <w:r w:rsidRPr="0008241C">
        <w:rPr>
          <w:sz w:val="22"/>
          <w:szCs w:val="22"/>
        </w:rPr>
        <w:fldChar w:fldCharType="begin" w:fldLock="1"/>
      </w:r>
      <w:r w:rsidRPr="0008241C">
        <w:rPr>
          <w:sz w:val="22"/>
          <w:szCs w:val="22"/>
        </w:rPr>
        <w:instrText>ADDIN CSL_CITATION {"citationItems":[{"id":"ITEM-1","itemData":{"DOI":"10.1890/03-5269","ISSN":"1051-0761","author":[{"dropping-particle":"","family":"Koh","given":"Lian Pin","non-dropping-particle":"","parse-names":false,"suffix":""},{"dropping-particle":"","family":"Sodhi","given":"Navjot S","non-dropping-particle":"","parse-names":false,"suffix":""}],"container-title":"Ecological Applications","id":"ITEM-1","issue":"6","issued":{"date-parts":[["2004","12"]]},"page":"1695-1708","title":"Importance of reserves, fragments, and parks for butterfly conservation in a tropical urban landscape","type":"article-journal","volume":"14"},"uris":["http://www.mendeley.com/documents/?uuid=a81bc26e-0b53-4aa6-a8b2-b3571cd84123"]},{"id":"ITEM-2","itemData":{"DOI":"10.1023/B:JICO.0000027504.92727.ab","ISSN":"1366-638X","author":[{"dropping-particle":"","family":"Watts","given":"Corinne H.","non-dropping-particle":"","parse-names":false,"suffix":""},{"dropping-particle":"","family":"Larivière","given":"Marie-Claude","non-dropping-particle":"","parse-names":false,"suffix":""}],"container-title":"Journal of Insect Conservation","id":"ITEM-2","issue":"1","issued":{"date-parts":[["2004","3"]]},"page":"47-58","title":"The importance of urban reserves for conserving beetle communities: a case study from New Zealand","type":"article-journal","volume":"8"},"uris":["http://www.mendeley.com/documents/?uuid=39f4981e-1a8c-440a-990a-ec4bd7f3a26f"]},{"id":"ITEM-3","itemData":{"DOI":"10.3161/068.042.0111","ISSN":"0001-6454","author":[{"dropping-particle":"","family":"Kim","given":"Jungsoo","non-dropping-particle":"","parse-names":false,"suffix":""},{"dropping-particle":"","family":"Chae","given":"Jinhwak","non-dropping-particle":"","parse-names":false,"suffix":""},{"dropping-particle":"","family":"Koo","given":"Tae-Hoe","non-dropping-particle":"","parse-names":false,"suffix":""}],"container-title":"Acta Ornithologica","id":"ITEM-3","issue":"1","issued":{"date-parts":[["2007","7"]]},"page":"39-44","title":"Variation in Bird Diversity in Relation to Habitat Size in the Urban Landscape of Seoul, South Korea","type":"article-journal","volume":"42"},"uris":["http://www.mendeley.com/documents/?uuid=07441188-df51-494c-9c06-8aac42e6fb45"]},{"id":"ITEM-4","itemData":{"DOI":"10.1111/j.1744-7429.2009.00542.x","ISBN":"0006-3606","ISSN":"00063606","abstract":"Habitat loss and fragmentation can have severe negative and irreversible effects on biodiversity. We investigated the effects of forest fragmentation on frog diversity in Singapore because of its high rates of deforestation and the demonstration that frogs are some of the most sensitive species to habitat degradation. We surveyed frog species in 12 forest fragments varying from 11 to 935 ha. We compared differences in species richness, abundance, and Shannon's index in relation to forest fragment size, connectivity (distance between fragments), and breeding habitat heterogeneity. A total of 20 species from 12 genera and five families were encountered in 12 fragments. Larger fragments and those closer to larger fragments had higher species richness. Abundance, however, was not correlated with forest area or connectivity, but we found fewer individual frogs in the larger fragments. We also found that breeding habitat heterogeneity best explained frog species diversity and abundance in forest fragments. Fragments with a high diversity of breeding habitats had more species. We found no evidence to suggest that abundance and diversity are strongly correlated, particularly in disturbed areas, but that breeding habitat heterogeneity is an under-appreciated factor that should be considered when prioritizing areas for anuran conservation. Enriching breeding habitat heterogeneity, creating corridors between fragments, and reforesting degraded areas are some of the most beneficial strategies for preserving urban frog biodiversity.","author":[{"dropping-particle":"","family":"Bickford","given":"David","non-dropping-particle":"","parse-names":false,"suffix":""},{"dropping-particle":"","family":"Ng","given":"Tze How","non-dropping-particle":"","parse-names":false,"suffix":""},{"dropping-particle":"","family":"Qie","given":"Lan","non-dropping-particle":"","parse-names":false,"suffix":""},{"dropping-particle":"","family":"Kudavidanage","given":"Enoka P","non-dropping-particle":"","parse-names":false,"suffix":""},{"dropping-particle":"","family":"Bradshaw","given":"Corey J A","non-dropping-particle":"","parse-names":false,"suffix":""}],"container-title":"Biotropica","id":"ITEM-4","issue":"1","issued":{"date-parts":[["2010","1"]]},"page":"119-125","title":"Forest Fragment and Breeding Habitat Characteristics Explain Frog Diversity and Abundance in Singapore","type":"article-journal","volume":"42"},"uris":["http://www.mendeley.com/documents/?uuid=9dee5ded-c00d-4cc6-a4c3-8b0d9009521a"]},{"id":"ITEM-5","itemData":{"DOI":"10.1007/s10980-010-9476-z","ISSN":"0921-2973","author":[{"dropping-particle":"","family":"Garden","given":"Jenni G.","non-dropping-particle":"","parse-names":false,"suffix":""},{"dropping-particle":"","family":"McAlpine","given":"Clive A.","non-dropping-particle":"","parse-names":false,"suffix":""},{"dropping-particle":"","family":"Possingham","given":"Hugh P.","non-dropping-particle":"","parse-names":false,"suffix":""}],"container-title":"Landscape Ecology","id":"ITEM-5","issue":"7","issued":{"date-parts":[["2010","8","10"]]},"page":"1013-1028","title":"Multi-scaled habitat considerations for conserving urban biodiversity: native reptiles and small mammals in Brisbane, Australia","type":"article-journal","volume":"25"},"uris":["http://www.mendeley.com/documents/?uuid=fcfcb92e-206c-4f40-b39b-0c4cc5abc151"]},{"id":"ITEM-6","itemData":{"DOI":"10.1016/j.biocon.2010.10.014","ISBN":"0006-3207","ISSN":"00063207","abstract":"Landscape restoration through revegetation is being increasingly used in the conservation management of degraded landscapes. To effectively plan restoration programs information is required on how the landscape context of revegetation influences biodiversity gains. Here, we investigate the relative influence of patch area and connectivity on bird species richness and abundance within urban revegetation patches in Brisbane, Australia. We carried out bird surveys at 20 revegetation sites, and used hierarchical partitioning and model selection to test the relative importance of patch area (the area of revegetation including all directly connected remnant vegetation) and landscape connectivity (the vegetated area connected by less than 10 m, 20 m, 30 m, 40 m and 50 m cleared gaps). We controlled for a number of possible confounding variables within the hierarchical partitioning procedure. Both the hierarchical partitioning and model selection procedures indicated that connectivity had an important influence on bird species richness. Patch area in combination with connectivity were important influencing factors on overall bird abundance. We also carried out the hierarchical partitioning procedure for bird abundance data within a range of feeding guilds, yielding results specific to species groups. Overall our data suggest that greater connectivity enhances the habitat area that colonists can arrive from (resulting in greater species richness), whereas increased patch area allows for increased abundance by expanding the habitat available to species already present in a patch. A combined approach where connectivity and overall habitat area is enhanced across the landscape is likely to be necessary to meet long-term conservation objectives. ?? 2010 Elsevier Ltd.","author":[{"dropping-particle":"","family":"Shanahan","given":"Danielle F.","non-dropping-particle":"","parse-names":false,"suffix":""},{"dropping-particle":"","family":"Miller","given":"Craig","non-dropping-particle":"","parse-names":false,"suffix":""},{"dropping-particle":"","family":"Possingham","given":"Hugh P.","non-dropping-particle":"","parse-names":false,"suffix":""},{"dropping-particle":"","family":"Fuller","given":"Richard a.","non-dropping-particle":"","parse-names":false,"suffix":""}],"container-title":"Biological Conservation","id":"ITEM-6","issue":"2","issued":{"date-parts":[["2011","2"]]},"page":"722-729","publisher":"Elsevier Ltd","title":"The influence of patch area and connectivity on avian communities in urban revegetation","type":"article-journal","volume":"144"},"uris":["http://www.mendeley.com/documents/?uuid=3150c1eb-58d4-4d2a-8e67-ff1972ccdad4"]},{"id":"ITEM-7","itemData":{"DOI":"10.1371/journal.pone.0051802","ISSN":"1932-6203","author":[{"dropping-particle":"","family":"Soga","given":"Masashi","non-dropping-particle":"","parse-names":false,"suffix":""},{"dropping-particle":"","family":"Koike","given":"Shinsuke","non-dropping-particle":"","parse-names":false,"suffix":""}],"container-title":"PLoS ONE","editor":[{"dropping-particle":"","family":"Schmidt","given":"Benedikt R.","non-dropping-particle":"","parse-names":false,"suffix":""}],"id":"ITEM-7","issue":"1","issued":{"date-parts":[["2013","1","2"]]},"page":"e51802","title":"Large forest patches promote breeding success of a terrestrial mammal in urban landscapes","type":"article-journal","volume":"8"},"uris":["http://www.mendeley.com/documents/?uuid=acd0fa2e-56d8-4b4c-8689-7b36b6cd0b30"]},{"id":"ITEM-8","itemData":{"DOI":"10.1890/13-1239.1","ISSN":"0012-9658","abstract":"In many cities worldwide, urbanization is leading to the rapid and extensive fragmentation of native vegetation into small and scattered urban remnants. We investigated the effects of fragmentation on plant species richness and abundance in 30 remnant Banksia woodlands in the rapidly expanding city of Perth, located in the southwestern Australian global biodiversity hotspot. We considered a comprehensive set of factors characterizing landscape fragmentation dynamics (current and historical remnant area and connectivity, time since isolation, and trajectories of landscape change), disturbance regimes (fire frequency, grazing, and intensity of human activities), and local environmental conditions (soil nutrient status and litter depth). We used generalized linear mixed models to determine the interactive effects of time since remnant isolation and remnant area on plant species richness, and structural equation models to disentangle the direct and indirect effects of landscape and local factors on plant species richness and abundance. Fragmentation impacts were most rapid in smaller remnants. Indeed, in the small remnants, native plant species richness was halved in only a few decades after isolation, suggesting an underlying rapid loss of habitat quality. We found that richness and abundance of woody species were higher in historically large remnants and lower in the rural areas, despite these rural remnants showing greater connectivity. Richness of native herbaceous species declined with time since isolation, mainly in the smaller remnants, and this was associated with altered soil properties. Furthermore, increased litter depth (possibly indicating higher productivity) and increased abundance of nonnative herbaceous species in the older and smaller remnants was associated with a decline in the abundance of native herbaceous species. Our study suggests that in rapidly expanding cities, landscape fragmentation can have major and complex effects on remnant vegetation. Yet these impacts might take several decades to manifest themselves. Hence, understanding the long-term conservation capacity of newly formed remnants, which is key to setting conservation priorities, requires consideration of landscape fragmentation and land use history. Moreover, the smaller and older remnants may already display changes due to fragmentation, providing clues for urban planning and ecosystem management that help to protect urban remnant plant diversity.","author":[{"dropping-particle":"","family":"Ramalho","given":"Cristina E","non-dropping-particle":"","parse-names":false,"suffix":""},{"dropping-particle":"","family":"Laliberté","given":"Etienne","non-dropping-particle":"","parse-names":false,"suffix":""},{"dropping-particle":"","family":"Poot","given":"Pieter","non-dropping-particle":"","parse-names":false,"suffix":""},{"dropping-particle":"","family":"Hobbs","given":"Richard J","non-dropping-particle":"","parse-names":false,"suffix":""}],"container-title":"Ecology","id":"ITEM-8","issue":"9","issued":{"date-parts":[["2014","9"]]},"page":"2466-2478","title":"Complex effects of fragmentation on remnant woodland plant communities of a rapidly urbanizing biodiversity hotspot","type":"article-journal","volume":"95"},"uris":["http://www.mendeley.com/documents/?uuid=28f20338-6253-447f-8163-e6e5fbe0734e"]},{"id":"ITEM-9","itemData":{"DOI":"10.1007/s10531-015-0932-6","ISSN":"0960-3115","abstract":"Urban environments generally have reduced biodiversity, nevertheless they may contribute to biodiversity conservation. The presence of epiphytes on urban trees indicates viability of urban areas as repositories of biodiversity; however the influence of biophysical and local habitat variables on the occurrence and diversity of epiphytes on urban trees has not been studied. Epiphytes were surveyed on 1170 roadside Albizia saman trees along 39 roads in the tropical city-state of Singapore. Eighty-seven percent of trees were host to at least one epiphyte species. A total of 51 epiphyte species were encountered, 33 of which were native and represented one-third of Singapore’s 113 extant native epiphyte species. Generalized linear mixed models revealed that at the tree level, DBH, fork structure (branch multiplicity), and distance of the host tree from nearest forest patch were associated with epiphyte richness, whereas at the road level, surrounding habitat type, fork structure, and average tree height were associated with epiphyte diversity (Simpson’s reciprocal index [1/λ]). Canonical correspondence analysis showed that the presence of a species was often influenced by a single factor rather than multiple factors, e.g. distance to forest, host tree trunk diameter or height, or host tree branching complexity. This study suggests that an understanding of native epiphytes’ dispersal syndrome, the preservation of forest remnants, and protection of trees—especially large and tall trees exhibiting complex architecture—are crucial for epiphyte conservation in highly urbanized environments.","author":[{"dropping-particle":"","family":"Izuddin","given":"Muhammad","non-dropping-particle":"","parse-names":false,"suffix":""},{"dropping-particle":"","family":"Webb","given":"Edward L.","non-dropping-particle":"","parse-names":false,"suffix":""}],"container-title":"Biodiversity and Conservation","id":"ITEM-9","issue":"8","issued":{"date-parts":[["2015","5","13"]]},"page":"2063-2077","title":"The influence of tree architecture, forest remnants, and dispersal syndrome on roadside epiphyte diversity in a highly urbanized tropical environment","type":"article-journal","volume":"24"},"uris":["http://www.mendeley.com/documents/?uuid=85a86644-3b12-4e6b-8d1f-68734d4a143b"]}],"mendeley":{"formattedCitation":"(David Bickford &lt;i&gt;et al.&lt;/i&gt;, 2010; Garden &lt;i&gt;et al.&lt;/i&gt;, 2010; Izuddin &amp; Webb, 2015; Kim &lt;i&gt;et al.&lt;/i&gt;, 2007; Koh &amp; Sodhi, 2004; Ramalho &lt;i&gt;et al.&lt;/i&gt;, 2014; Shanahan &lt;i&gt;et al.&lt;/i&gt;, 2011; Soga &amp; Koike, 2013; Watts &amp; Larivière, 2004)","manualFormatting":"(Bickford, Ng, &amp; Qie et al., 2010; Garden, McAlpine, &amp; Possingham, 2010; Izuddin &amp; Webb, 2015; Kim, Chae, &amp; Koo, 2007; Koh &amp; Sodhi, 2004; Ramalho et al., 2014; Shanahan, Miller, &amp; Possingham et al., 2011; Soga &amp; Koike, 2013; Watts &amp; Larivière, 2004)","plainTextFormattedCitation":"(David Bickford et al., 2010; Garden et al., 2010; Izuddin &amp; Webb, 2015; Kim et al., 2007; Koh &amp; Sodhi, 2004; Ramalho et al., 2014; Shanahan et al., 2011; Soga &amp; Koike, 2013; Watts &amp; Larivière, 2004)","previouslyFormattedCitation":"(David Bickford &lt;i&gt;et al.&lt;/i&gt;, 2010; Garden &lt;i&gt;et al.&lt;/i&gt;, 2010; Izuddin &amp; Webb, 2015; Kim &lt;i&gt;et al.&lt;/i&gt;, 2007; Koh &amp; Sodhi, 2004; Ramalho &lt;i&gt;et al.&lt;/i&gt;, 2014; Shanahan &lt;i&gt;et al.&lt;/i&gt;, 2011; Soga &amp; Koike, 2013; Watts &amp; Larivière, 2004)"},"properties":{"noteIndex":0},"schema":"https://github.com/citation-style-language/schema/raw/master/csl-citation.json"}</w:instrText>
      </w:r>
      <w:r w:rsidRPr="0008241C">
        <w:rPr>
          <w:sz w:val="22"/>
          <w:szCs w:val="22"/>
        </w:rPr>
        <w:fldChar w:fldCharType="separate"/>
      </w:r>
      <w:r w:rsidRPr="0008241C">
        <w:rPr>
          <w:noProof/>
          <w:sz w:val="22"/>
          <w:szCs w:val="22"/>
        </w:rPr>
        <w:t xml:space="preserve">(Bickford </w:t>
      </w:r>
      <w:r w:rsidRPr="0008241C">
        <w:rPr>
          <w:i/>
          <w:noProof/>
          <w:sz w:val="22"/>
          <w:szCs w:val="22"/>
        </w:rPr>
        <w:t>et al</w:t>
      </w:r>
      <w:r w:rsidRPr="0008241C">
        <w:rPr>
          <w:noProof/>
          <w:sz w:val="22"/>
          <w:szCs w:val="22"/>
        </w:rPr>
        <w:t>., 2010; Garden</w:t>
      </w:r>
      <w:r w:rsidRPr="0008241C">
        <w:rPr>
          <w:i/>
          <w:noProof/>
          <w:sz w:val="22"/>
          <w:szCs w:val="22"/>
        </w:rPr>
        <w:t xml:space="preserve"> et al.</w:t>
      </w:r>
      <w:r w:rsidRPr="0008241C">
        <w:rPr>
          <w:noProof/>
          <w:sz w:val="22"/>
          <w:szCs w:val="22"/>
        </w:rPr>
        <w:t xml:space="preserve">, 2010; Izuddin &amp; Webb, 2015; Kim </w:t>
      </w:r>
      <w:r w:rsidRPr="0008241C">
        <w:rPr>
          <w:i/>
          <w:noProof/>
          <w:sz w:val="22"/>
          <w:szCs w:val="22"/>
        </w:rPr>
        <w:t>et al.</w:t>
      </w:r>
      <w:r w:rsidRPr="0008241C">
        <w:rPr>
          <w:noProof/>
          <w:sz w:val="22"/>
          <w:szCs w:val="22"/>
        </w:rPr>
        <w:t xml:space="preserve">, 2007; Koh &amp; Sodhi, 2004; Ramalho </w:t>
      </w:r>
      <w:r w:rsidRPr="0008241C">
        <w:rPr>
          <w:i/>
          <w:noProof/>
          <w:sz w:val="22"/>
          <w:szCs w:val="22"/>
        </w:rPr>
        <w:t>et al</w:t>
      </w:r>
      <w:r w:rsidRPr="0008241C">
        <w:rPr>
          <w:noProof/>
          <w:sz w:val="22"/>
          <w:szCs w:val="22"/>
        </w:rPr>
        <w:t xml:space="preserve">., 2014; Shanahan </w:t>
      </w:r>
      <w:r w:rsidRPr="0008241C">
        <w:rPr>
          <w:i/>
          <w:noProof/>
          <w:sz w:val="22"/>
          <w:szCs w:val="22"/>
        </w:rPr>
        <w:t>et al</w:t>
      </w:r>
      <w:r w:rsidRPr="0008241C">
        <w:rPr>
          <w:noProof/>
          <w:sz w:val="22"/>
          <w:szCs w:val="22"/>
        </w:rPr>
        <w:t>., 2011; Soga &amp; Koike, 2013; Watts &amp; Larivière, 2004)</w:t>
      </w:r>
      <w:r w:rsidRPr="0008241C">
        <w:rPr>
          <w:sz w:val="22"/>
          <w:szCs w:val="22"/>
        </w:rPr>
        <w:fldChar w:fldCharType="end"/>
      </w:r>
      <w:r w:rsidRPr="0008241C">
        <w:rPr>
          <w:sz w:val="22"/>
          <w:szCs w:val="22"/>
        </w:rPr>
        <w:t xml:space="preserve">. However, there is limited information on the response of species to urbanization in rapidly growing cities in South, South-East Asia, and Western Asia in semi- and arid environments to determine whether these are responding in a similar manner to species in other climate zones </w:t>
      </w:r>
      <w:r w:rsidRPr="0008241C">
        <w:rPr>
          <w:sz w:val="22"/>
          <w:szCs w:val="22"/>
        </w:rPr>
        <w:fldChar w:fldCharType="begin" w:fldLock="1"/>
      </w:r>
      <w:r w:rsidRPr="0008241C">
        <w:rPr>
          <w:sz w:val="22"/>
          <w:szCs w:val="22"/>
        </w:rPr>
        <w:instrText>ADDIN CSL_CITATION {"citationItems":[{"id":"ITEM-1","itemData":{"DOI":"10.1016/j.landurbplan.2004.08.007","ISBN":"01692046 (ISSN)","ISSN":"01692046","PMID":"52","abstract":"The effect of urbanization can be immense, yet our understanding is rudimentary. Here, we compile the most recent information on urban impacts on avian populations and communities. Compared to other vertebrates, birds are easily monitored by skilled observers and provide a mechanism to explore urban effects and responses to different urban designs. Taxonomically, bird communities in distinctly different habitats are most different in the least disturbed sites and the most similar in the most urbanized sites. Urbanization tends tAlterraAlterra, o select for omnivorous, granivorous, and cavity nesting species. Increased urbanization typically leads to an increase in avian biomass but a reduction in richness. Unlike most passerines, raptors may have home ranges that extend beyond the urban boundary and therefore do not need to meet all their ecological requirements within urban areas. Urban habitats are often of superior quality to raptors because there they are often free from persecution and have an adequate food supply. The processes that underlie the patterns of population and community level responses need more attention, but several areas of have been identified as being important. Birds respond to vegetation composition and structure, and urban areas that retain native vegetative characteristics retain more native species than those that do not. Avian fecundity in urban areas is a reflection of species-specific adaptability to urban resources, and to levels of nest predation and nest parasitism. Additionally, non-consumptive human activities that increase with urbanization are recognized as having negative impacts on avian populations and communities. Avian survivorship in urban areas is influenced by risk of collision with man-made objects, changes in the predator assemblage, food supply, and disease. Missing are thorough investigations in the regions of highest human population growth, e.g. Southeast Asia. Additionally, there is a paucity of information from regions of high avian diversity, e.g. tropical forests. Clearly, local knowledge and study is required before implementation of management policies to reduce urban impacts on bird communities. Hopefully, such policies will include long-term monitoring. Demographic parameters of fecundity and survivorship need to be examined in conjunction with measures of community diversity and density across the urban gradient to better understand the quality of different urban habitats, and the variation of…","author":[{"dropping-particle":"","family":"Chace","given":"Jameson F.","non-dropping-particle":"","parse-names":false,"suffix":""},{"dropping-particle":"","family":"Walsh","given":"John J.","non-dropping-particle":"","parse-names":false,"suffix":""}],"container-title":"Landscape and Urban Planning","id":"ITEM-1","issue":"1","issued":{"date-parts":[["2006","1"]]},"page":"46-69","title":"Urban effects on native avifauna: a review","type":"article-journal","volume":"74"},"uris":["http://www.mendeley.com/documents/?uuid=f413b8f8-d4f2-4bba-b789-70cf9e4b143a"]}],"mendeley":{"formattedCitation":"(Chace &amp; Walsh, 2006)","plainTextFormattedCitation":"(Chace &amp; Walsh, 2006)","previouslyFormattedCitation":"(Chace &amp; Walsh, 2006)"},"properties":{"noteIndex":0},"schema":"https://github.com/citation-style-language/schema/raw/master/csl-citation.json"}</w:instrText>
      </w:r>
      <w:r w:rsidRPr="0008241C">
        <w:rPr>
          <w:sz w:val="22"/>
          <w:szCs w:val="22"/>
        </w:rPr>
        <w:fldChar w:fldCharType="separate"/>
      </w:r>
      <w:r w:rsidRPr="0008241C">
        <w:rPr>
          <w:noProof/>
          <w:sz w:val="22"/>
          <w:szCs w:val="22"/>
        </w:rPr>
        <w:t>(Chace &amp; Walsh, 2006)</w:t>
      </w:r>
      <w:r w:rsidRPr="0008241C">
        <w:rPr>
          <w:sz w:val="22"/>
          <w:szCs w:val="22"/>
        </w:rPr>
        <w:fldChar w:fldCharType="end"/>
      </w:r>
      <w:r w:rsidRPr="0008241C">
        <w:rPr>
          <w:sz w:val="22"/>
          <w:szCs w:val="22"/>
        </w:rPr>
        <w:t>.</w:t>
      </w:r>
    </w:p>
    <w:p w14:paraId="1C97F93C" w14:textId="77777777" w:rsidR="00A01204" w:rsidRPr="0008241C" w:rsidRDefault="00A01204" w:rsidP="00A01204">
      <w:pPr>
        <w:rPr>
          <w:sz w:val="22"/>
          <w:szCs w:val="22"/>
        </w:rPr>
      </w:pPr>
    </w:p>
    <w:p w14:paraId="0D413DCE" w14:textId="77777777" w:rsidR="00A01204" w:rsidRPr="0008241C" w:rsidRDefault="00A01204" w:rsidP="00A01204">
      <w:pPr>
        <w:rPr>
          <w:sz w:val="22"/>
          <w:szCs w:val="22"/>
          <w:lang w:val="fr-FR"/>
        </w:rPr>
      </w:pPr>
      <w:r w:rsidRPr="0008241C">
        <w:rPr>
          <w:sz w:val="22"/>
          <w:szCs w:val="22"/>
        </w:rPr>
        <w:t xml:space="preserve">Artificial urban green spaces such as public parks, street trees, and even private gardens can also help to enrich urban biodiversity of native species </w:t>
      </w:r>
      <w:r w:rsidRPr="0008241C">
        <w:rPr>
          <w:sz w:val="22"/>
          <w:szCs w:val="22"/>
        </w:rPr>
        <w:fldChar w:fldCharType="begin" w:fldLock="1"/>
      </w:r>
      <w:r w:rsidRPr="0008241C">
        <w:rPr>
          <w:sz w:val="22"/>
          <w:szCs w:val="22"/>
        </w:rPr>
        <w:instrText>ADDIN CSL_CITATION {"citationItems":[{"id":"ITEM-1","itemData":{"DOI":"10.1007/s10021-009-9244-6","ISSN":"1432-9840","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author":[{"dropping-particle":"","family":"Luck","given":"Gary W.","non-dropping-particle":"","parse-names":false,"suffix":""},{"dropping-particle":"","family":"Smallbone","given":"Lisa T.","non-dropping-particle":"","parse-names":false,"suffix":""},{"dropping-particle":"","family":"O’Brien","given":"Rachel","non-dropping-particle":"","parse-names":false,"suffix":""}],"container-title":"Ecosystems","id":"ITEM-1","issue":"4","issued":{"date-parts":[["2009","6","12"]]},"page":"604-620","title":"Socio-Economics and Vegetation Change in Urban Ecosystems: Patterns in Space and Time","type":"article-journal","volume":"12"},"uris":["http://www.mendeley.com/documents/?uuid=b08a7307-3c40-42fe-ba3e-8f607c1e09fa"]},{"id":"ITEM-2","itemData":{"DOI":"10.1007/s10531-009-9768-2","ISSN":"0960-3115","author":[{"dropping-particle":"","family":"Doody","given":"Brendan J.","non-dropping-particle":"","parse-names":false,"suffix":""},{"dropping-particle":"","family":"Sullivan","given":"Jon J.","non-dropping-particle":"","parse-names":false,"suffix":""},{"dropping-particle":"","family":"Meurk","given":"Colin D.","non-dropping-particle":"","parse-names":false,"suffix":""},{"dropping-particle":"","family":"Stewart","given":"Glenn H.","non-dropping-particle":"","parse-names":false,"suffix":""},{"dropping-particle":"","family":"Perkins","given":"Harvey C.","non-dropping-particle":"","parse-names":false,"suffix":""}],"container-title":"Biodiversity and Conservation","id":"ITEM-2","issue":"5","issued":{"date-parts":[["2010","5","19"]]},"page":"1385-1400","title":"Urban realities: the contribution of residential gardens to the conservation of urban forest remnants","type":"article-journal","volume":"19"},"uris":["http://www.mendeley.com/documents/?uuid=f2ff98a2-bc7c-4a37-b176-fd4c21abddf0"]}],"mendeley":{"formattedCitation":"(Doody &lt;i&gt;et al.&lt;/i&gt;, 2010; Luck &lt;i&gt;et al.&lt;/i&gt;, 2009)","manualFormatting":"(Doody, Sullivan, &amp; Meurk et al., 2010; Luck, Smallbone, &amp; Sheffield, 2013)","plainTextFormattedCitation":"(Doody et al., 2010; Luck et al., 2009)","previouslyFormattedCitation":"(Doody &lt;i&gt;et al.&lt;/i&gt;, 2010; Luck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Doody </w:t>
      </w:r>
      <w:bookmarkStart w:id="1290" w:name="_Hlk520753269"/>
      <w:r w:rsidRPr="0008241C">
        <w:rPr>
          <w:i/>
          <w:noProof/>
          <w:sz w:val="22"/>
          <w:szCs w:val="22"/>
        </w:rPr>
        <w:t>et al</w:t>
      </w:r>
      <w:r w:rsidRPr="0008241C">
        <w:rPr>
          <w:noProof/>
          <w:sz w:val="22"/>
          <w:szCs w:val="22"/>
        </w:rPr>
        <w:t>.</w:t>
      </w:r>
      <w:bookmarkEnd w:id="1290"/>
      <w:r w:rsidRPr="0008241C">
        <w:rPr>
          <w:noProof/>
          <w:sz w:val="22"/>
          <w:szCs w:val="22"/>
        </w:rPr>
        <w:t xml:space="preserve">, 2010; Luck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The combined actions of city-level management strategies and decisions for creating and distributing public open spaces across a city (top-down), and integrated outcomes of individual- and household-scale choices or actions (bottom-up) approaches for improving a matrix part of fragmented landscapes are necessary to create habitat mosaic and species distribution in urban ecosystems </w:t>
      </w:r>
      <w:r w:rsidRPr="0008241C">
        <w:rPr>
          <w:sz w:val="22"/>
          <w:szCs w:val="22"/>
        </w:rPr>
        <w:fldChar w:fldCharType="begin" w:fldLock="1"/>
      </w:r>
      <w:r w:rsidRPr="0008241C">
        <w:rPr>
          <w:sz w:val="22"/>
          <w:szCs w:val="22"/>
        </w:rPr>
        <w:instrText>ADDIN CSL_CITATION {"citationItems":[{"id":"ITEM-1","itemData":{"ISBN":"1708-3087","ISSN":"17083087","abstract":"We present evidence that there can be substantial variation in species richness in residential areas differing in their socioeconomic and cultural characteristics. Many analyses of the impacts of urbanization on biodiversity rely on traditional urban-to-rural gradient measures, such as distance from urban center or population density, and thus can fail to account for the ways in which human socioeconomic and cultural characteristics are shaping the humanenvironment interaction and ecological outcomes. This influence of residential values and economic resources on biodiversity within the urban matrix has implications for human quality of life, for urban conservation strategies, and for urban planning.","author":[{"dropping-particle":"","family":"Kinzig","given":"Ann P","non-dropping-particle":"","parse-names":false,"suffix":""},{"dropping-particle":"","family":"Warren","given":"Paige","non-dropping-particle":"","parse-names":false,"suffix":""},{"dropping-particle":"","family":"Martin","given":"Chris","non-dropping-particle":"","parse-names":false,"suffix":""},{"dropping-particle":"","family":"Hope","given":"Diane","non-dropping-particle":"","parse-names":false,"suffix":""},{"dropping-particle":"","family":"Katti","given":"Madhusudan","non-dropping-particle":"","parse-names":false,"suffix":""}],"container-title":"Ecology and Society","id":"ITEM-1","issue":"1","issued":{"date-parts":[["2005"]]},"page":"23","title":"The effects of human socioeconomic status and cultural characteristics on urban patterns of biodiversity","type":"article-journal","volume":"10"},"uris":["http://www.mendeley.com/documents/?uuid=86640627-6fdb-4b20-a932-379df6f8a96f"]},{"id":"ITEM-2","itemData":{"DOI":"10.1007/978-94-007-7088-1_10","ISBN":"978-94-007-7087-4","ISSN":"978-94-007-7087-4","author":[{"dropping-particle":"","family":"Müller","given":"Norbert","non-dropping-particle":"","parse-names":false,"suffix":""},{"dropping-particle":"","family":"Ignatieva","given":"Maria","non-dropping-particle":"","parse-names":false,"suffix":""},{"dropping-particle":"","family":"Nilon","given":"Charles H","non-dropping-particle":"","parse-names":false,"suffix":""},{"dropping-particle":"","family":"Werner","given":"Peter","non-dropping-particle":"","parse-names":false,"suffix":""},{"dropping-particle":"","family":"Zipperer","given":"Wayne C","non-dropping-particle":"","parse-names":false,"suffix":""}],"container-title":"Urbanization, Biodiversity and Ecosystem Services: Challenges and Opportunities","id":"ITEM-2","issued":{"date-parts":[["2013"]]},"page":"123-174","publisher":"Springer Netherlands","publisher-place":"Dordrecht","title":"Patterns and Trends in Urban Biodiversity and Landscape Design","type":"chapter"},"uris":["http://www.mendeley.com/documents/?uuid=371e095c-7321-4c73-9c9d-de936d56c347"]}],"mendeley":{"formattedCitation":"(Kinzig &lt;i&gt;et al.&lt;/i&gt;, 2005; Müller &lt;i&gt;et al.&lt;/i&gt;, 2013)","manualFormatting":"(Kinzig, Warren, &amp; Martin et al., 2005; Müller et al., 2013)","plainTextFormattedCitation":"(Kinzig et al., 2005; Müller et al., 2013)","previouslyFormattedCitation":"(Kinzig &lt;i&gt;et al.&lt;/i&gt;, 2005; Müller &lt;i&gt;et al.&lt;/i&gt;, 2013)"},"properties":{"noteIndex":0},"schema":"https://github.com/citation-style-language/schema/raw/master/csl-citation.json"}</w:instrText>
      </w:r>
      <w:r w:rsidRPr="0008241C">
        <w:rPr>
          <w:sz w:val="22"/>
          <w:szCs w:val="22"/>
        </w:rPr>
        <w:fldChar w:fldCharType="separate"/>
      </w:r>
      <w:r w:rsidRPr="0008241C">
        <w:rPr>
          <w:noProof/>
          <w:sz w:val="22"/>
          <w:szCs w:val="22"/>
          <w:lang w:val="fr-FR"/>
        </w:rPr>
        <w:t>(Kinzig</w:t>
      </w:r>
      <w:r w:rsidRPr="0008241C">
        <w:rPr>
          <w:i/>
          <w:noProof/>
          <w:sz w:val="22"/>
          <w:szCs w:val="22"/>
        </w:rPr>
        <w:t xml:space="preserve"> et al</w:t>
      </w:r>
      <w:r w:rsidRPr="0008241C">
        <w:rPr>
          <w:noProof/>
          <w:sz w:val="22"/>
          <w:szCs w:val="22"/>
        </w:rPr>
        <w:t>.</w:t>
      </w:r>
      <w:r w:rsidRPr="0008241C">
        <w:rPr>
          <w:noProof/>
          <w:sz w:val="22"/>
          <w:szCs w:val="22"/>
          <w:lang w:val="fr-FR"/>
        </w:rPr>
        <w:t xml:space="preserve">, 2005; Müller </w:t>
      </w:r>
      <w:r w:rsidRPr="0008241C">
        <w:rPr>
          <w:i/>
          <w:noProof/>
          <w:sz w:val="22"/>
          <w:szCs w:val="22"/>
          <w:lang w:val="fr-FR"/>
        </w:rPr>
        <w:t>et al</w:t>
      </w:r>
      <w:r w:rsidRPr="0008241C">
        <w:rPr>
          <w:noProof/>
          <w:sz w:val="22"/>
          <w:szCs w:val="22"/>
          <w:lang w:val="fr-FR"/>
        </w:rPr>
        <w:t>., 2013)</w:t>
      </w:r>
      <w:r w:rsidRPr="0008241C">
        <w:rPr>
          <w:sz w:val="22"/>
          <w:szCs w:val="22"/>
        </w:rPr>
        <w:fldChar w:fldCharType="end"/>
      </w:r>
      <w:r w:rsidRPr="0008241C">
        <w:rPr>
          <w:sz w:val="22"/>
          <w:szCs w:val="22"/>
          <w:lang w:val="fr-FR"/>
        </w:rPr>
        <w:t>.</w:t>
      </w:r>
    </w:p>
    <w:p w14:paraId="1AECB47F" w14:textId="77777777" w:rsidR="00A01204" w:rsidRPr="0008241C" w:rsidRDefault="00A01204" w:rsidP="00A01204">
      <w:pPr>
        <w:rPr>
          <w:sz w:val="22"/>
          <w:szCs w:val="22"/>
          <w:lang w:val="fr-FR"/>
        </w:rPr>
      </w:pPr>
    </w:p>
    <w:p w14:paraId="05D5298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lang w:val="en-NZ"/>
        </w:rPr>
      </w:pPr>
      <w:bookmarkStart w:id="1291" w:name="_Toc504317283"/>
      <w:bookmarkStart w:id="1292" w:name="_Toc504317976"/>
      <w:bookmarkStart w:id="1293" w:name="_Toc504321322"/>
      <w:r w:rsidRPr="0008241C">
        <w:rPr>
          <w:b/>
          <w:sz w:val="22"/>
          <w:szCs w:val="24"/>
          <w:lang w:val="en-NZ"/>
        </w:rPr>
        <w:t xml:space="preserve">4.4.6.2 </w:t>
      </w:r>
      <w:bookmarkEnd w:id="1291"/>
      <w:bookmarkEnd w:id="1292"/>
      <w:bookmarkEnd w:id="1293"/>
      <w:r w:rsidRPr="0008241C">
        <w:rPr>
          <w:b/>
          <w:sz w:val="22"/>
          <w:szCs w:val="24"/>
          <w:lang w:val="en-NZ"/>
        </w:rPr>
        <w:t>Invasive alien species</w:t>
      </w:r>
    </w:p>
    <w:p w14:paraId="5DA60AA2" w14:textId="77777777" w:rsidR="00A01204" w:rsidRPr="0008241C" w:rsidRDefault="00A01204" w:rsidP="00A01204">
      <w:pPr>
        <w:rPr>
          <w:sz w:val="22"/>
          <w:szCs w:val="22"/>
          <w:lang w:val="en-NZ"/>
        </w:rPr>
      </w:pPr>
    </w:p>
    <w:p w14:paraId="45F2E1B6" w14:textId="77777777" w:rsidR="00A01204" w:rsidRPr="0008241C" w:rsidRDefault="00A01204" w:rsidP="00A01204">
      <w:pPr>
        <w:rPr>
          <w:sz w:val="22"/>
          <w:szCs w:val="22"/>
        </w:rPr>
      </w:pPr>
      <w:r w:rsidRPr="0008241C">
        <w:rPr>
          <w:sz w:val="22"/>
          <w:szCs w:val="22"/>
        </w:rPr>
        <w:t xml:space="preserve">Urban and infrastructure expansion provides the opportunities for invasive alien species due to the increasing rate of introduction events and the disturbed areas for alien species established </w:t>
      </w:r>
      <w:r w:rsidRPr="0008241C">
        <w:rPr>
          <w:sz w:val="22"/>
          <w:szCs w:val="22"/>
          <w:highlight w:val="yellow"/>
        </w:rPr>
        <w:fldChar w:fldCharType="begin" w:fldLock="1"/>
      </w:r>
      <w:r w:rsidRPr="0008241C">
        <w:rPr>
          <w:sz w:val="22"/>
          <w:szCs w:val="22"/>
          <w:highlight w:val="yellow"/>
        </w:rPr>
        <w:instrText>ADDIN CSL_CITATION {"citationItems":[{"id":"ITEM-1","itemData":{"DOI":"doi:10.6084/m9.figshare.99889","ISBN":"9292254375","abstract":"By 2050, an estimated 6.3 billion people will inhabit the world’s towns and cities -- an increase of 3.5 billion from 2010. Our planet will have undergone the largest and fastest period of urban expansion in human history. The area directly transformed in the next four decades will be roughly the size of South Africa, and the new demands of cities will reshape most landscapes, both built and natural. Urban growth will have significant impacts on biodiversity, natural habitats and many ecosystem services that society relies on. The challenges of urbanization are profound, but so too are the opportunities. The outcome of the Rio+20 UN Conference on Sustainable Development emphasizes that “if they are well planned and developed, including through integrated planning and management approaches, cities can promote economically, socially and environmentally sustainable societies.” Well-designed cities can sustainably accommodate large numbers of people in a relatively small amount of space, offering improved quality of life and allowing for greater resource efficiency and the preservation of larger intact natural areas. The Cities and Biodiversity Outlook combines science and policy in a global assessment of the links between urbanization, biodiversity and ecosystem services. It showcases best practices and provides key advice on the conservation and sustainable use of biodiversity. The principal message is that urban areas must offer better stewardship of the ecosystems on which they rely, including by generating multiple ecosystem services through design and restoration and reducing their environmental impact through improved efficiency of material and energy use and by making productive use of waste. Cities can reconcile human society and biodiversity by creating environments that are ecologically sustainable, economically productive, socially just, politically participatory and culturally vibrant. I commend this study to policy-makers, planners and all who have a stake in creating ecologically sustainable urbanization for the benefit of humanity and the planet.","author":[{"dropping-particle":"","family":"Secretariat of the Convention on Biological Diversity","given":"","non-dropping-particle":"","parse-names":false,"suffix":""}],"container-title":"Executive Summary","id":"ITEM-1","issued":{"date-parts":[["2012"]]},"number-of-pages":"16","publisher-place":"Montreal","title":"Cities and Biodiversity Outlook","type":"report"},"uris":["http://www.mendeley.com/documents/?uuid=b6ca4e3c-57fa-4c66-b9da-4a189f44f335"]}],"mendeley":{"formattedCitation":"(Secretariat of the Convention on Biological Diversity, 2012)","plainTextFormattedCitation":"(Secretariat of the Convention on Biological Diversity, 2012)","previouslyFormattedCitation":"(Secretariat of the Convention on Biological Diversity, 2012)"},"properties":{"noteIndex":0},"schema":"https://github.com/citation-style-language/schema/raw/master/csl-citation.json"}</w:instrText>
      </w:r>
      <w:r w:rsidRPr="0008241C">
        <w:rPr>
          <w:sz w:val="22"/>
          <w:szCs w:val="22"/>
          <w:highlight w:val="yellow"/>
        </w:rPr>
        <w:fldChar w:fldCharType="separate"/>
      </w:r>
      <w:r w:rsidRPr="0008241C">
        <w:rPr>
          <w:noProof/>
          <w:sz w:val="22"/>
          <w:szCs w:val="22"/>
        </w:rPr>
        <w:t>(Secretariat of the Convention on Biological Diversity, 2012)</w:t>
      </w:r>
      <w:r w:rsidRPr="0008241C">
        <w:rPr>
          <w:sz w:val="22"/>
          <w:szCs w:val="22"/>
          <w:highlight w:val="yellow"/>
        </w:rPr>
        <w:fldChar w:fldCharType="end"/>
      </w:r>
      <w:r w:rsidRPr="0008241C">
        <w:rPr>
          <w:sz w:val="22"/>
          <w:szCs w:val="22"/>
        </w:rPr>
        <w:t xml:space="preserve">. A cause of increasing non-native species in urban ecosystems is species introduction through human mediated activities and consequent naturalization. </w:t>
      </w:r>
      <w:r w:rsidRPr="0008241C">
        <w:rPr>
          <w:sz w:val="22"/>
          <w:szCs w:val="22"/>
        </w:rPr>
        <w:lastRenderedPageBreak/>
        <w:t xml:space="preserve">Although not all introduced species become invasive to semi- and natural habitats within and surrounding urban ecosystems, many plant invaders originate from ornamental and greening materials introduced intentionally for aesthetic purposes </w:t>
      </w:r>
      <w:r w:rsidRPr="0008241C">
        <w:rPr>
          <w:sz w:val="22"/>
          <w:szCs w:val="22"/>
        </w:rPr>
        <w:fldChar w:fldCharType="begin" w:fldLock="1"/>
      </w:r>
      <w:r w:rsidRPr="0008241C">
        <w:rPr>
          <w:sz w:val="22"/>
          <w:szCs w:val="22"/>
        </w:rPr>
        <w:instrText>ADDIN CSL_CITATION {"citationItems":[{"id":"ITEM-1","itemData":{"DOI":"10.1641/0006-3568(2001)051[0095:HAGPDG]2.0.CO;2","ISBN":"00063568","ISSN":"0006-3568","abstract":"Current introductions of species for aesthetic purposes present the largest single challenge for predicting which plant immigrants will become future pests","author":[{"dropping-particle":"","family":"Mack","given":"RICHARD N.","non-dropping-particle":"","parse-names":false,"suffix":""},{"dropping-particle":"","family":"Lonsdale","given":"W. MARK","non-dropping-particle":"","parse-names":false,"suffix":""}],"container-title":"BioScience","id":"ITEM-1","issue":"2","issued":{"date-parts":[["2001"]]},"page":"95","title":"Humans as global plant dispersers: getting more than we bargained for","type":"article-journal","volume":"51"},"uris":["http://www.mendeley.com/documents/?uuid=243277d2-c156-4c71-9999-f76c9204c6c3"]}],"mendeley":{"formattedCitation":"(RICHARD N. Mack &amp; Lonsdale, 2001)","manualFormatting":"(Mack &amp; Lonsdale, 2001)","plainTextFormattedCitation":"(RICHARD N. Mack &amp; Lonsdale, 2001)","previouslyFormattedCitation":"(RICHARD N. Mack &amp; Lonsdale, 2001)"},"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noProof/>
          <w:sz w:val="22"/>
          <w:szCs w:val="24"/>
        </w:rPr>
        <w:t xml:space="preserve">Mack &amp; Lonsdale, </w:t>
      </w:r>
      <w:r w:rsidRPr="0008241C">
        <w:rPr>
          <w:noProof/>
          <w:sz w:val="22"/>
          <w:szCs w:val="22"/>
        </w:rPr>
        <w:t>2001)</w:t>
      </w:r>
      <w:r w:rsidRPr="0008241C">
        <w:rPr>
          <w:sz w:val="22"/>
          <w:szCs w:val="22"/>
        </w:rPr>
        <w:fldChar w:fldCharType="end"/>
      </w:r>
      <w:r w:rsidRPr="0008241C">
        <w:rPr>
          <w:sz w:val="22"/>
          <w:szCs w:val="22"/>
        </w:rPr>
        <w:t xml:space="preserve">. In addition, such introduced species can lead to intra- and inter-specific hybridization, which often proceeds to the evolution of invasiveness </w:t>
      </w:r>
      <w:r w:rsidRPr="0008241C">
        <w:rPr>
          <w:sz w:val="22"/>
          <w:szCs w:val="22"/>
        </w:rPr>
        <w:fldChar w:fldCharType="begin" w:fldLock="1"/>
      </w:r>
      <w:r w:rsidRPr="0008241C">
        <w:rPr>
          <w:sz w:val="22"/>
          <w:szCs w:val="22"/>
        </w:rPr>
        <w:instrText>ADDIN CSL_CITATION {"citationItems":[{"id":"ITEM-1","itemData":{"DOI":"10.1007/s10530-008-9388-x","ISBN":"1387-3547","ISSN":"1387-3547","abstract":"Abstract&amp;nbsp;&amp;nbsp;Less than a decade ago, we proposed that hybridization could serve as a stimulus for the evolution of invasiveness in plants (Ellstrand and Schierenbeck Proc Nat Acad Sci USA 97:7043–7050, 2000). A substantial amount of research has taken place on that topic since the publication of that paper, stimulating the symposium that makes up this special issue. Here we present an update of this emergent field, based both on the papers in this volume and on the relevant literature. We reevaluate the lists that we presented in our earlier paper of reports in which hybridization has preceded the evolution of invasiveness. We discard a few cases that were found to be in error, published only as abstracts, or based on personal communication. Then we augment the list from examples in this volume and a supplementary literature search. Despite the omissions, the total number of cases has increased. Many have been strengthened. We add a list of cases in which there has been evidence that intra-taxon hybridization has preceded the evolution of invasiveness. We also provide a number of examples from organisms other than plants. We consider how our examples suggest mechanisms whereby hybridization may act to stimulate the evolution of invasiveness. Hybridization does not represent the only evolutionary pathway to invasiveness, but it is one that can explain why the appearance of invasiveness often involves a long lag time and/or multiple introductions of exotics.","author":[{"dropping-particle":"","family":"Schierenbeck","given":"Kristina A.","non-dropping-particle":"","parse-names":false,"suffix":""},{"dropping-particle":"","family":"Ellstrand","given":"Norman C.","non-dropping-particle":"","parse-names":false,"suffix":""}],"container-title":"Biological Invasions","id":"ITEM-1","issue":"5","issued":{"date-parts":[["2009","5","5"]]},"page":"1093-1105","title":"Hybridization and the evolution of invasiveness in plants and other organisms","type":"article-journal","volume":"11"},"uris":["http://www.mendeley.com/documents/?uuid=76474aae-c5a1-45cf-a970-883327cec156"]}],"mendeley":{"formattedCitation":"(Schierenbeck &amp; Ellstrand, 2009)","plainTextFormattedCitation":"(Schierenbeck &amp; Ellstrand, 2009)","previouslyFormattedCitation":"(Schierenbeck &amp; Ellstrand, 2009)"},"properties":{"noteIndex":0},"schema":"https://github.com/citation-style-language/schema/raw/master/csl-citation.json"}</w:instrText>
      </w:r>
      <w:r w:rsidRPr="0008241C">
        <w:rPr>
          <w:sz w:val="22"/>
          <w:szCs w:val="22"/>
        </w:rPr>
        <w:fldChar w:fldCharType="separate"/>
      </w:r>
      <w:r w:rsidRPr="0008241C">
        <w:rPr>
          <w:noProof/>
          <w:sz w:val="22"/>
          <w:szCs w:val="22"/>
        </w:rPr>
        <w:t>(Schierenbeck &amp; Ellstrand, 2009)</w:t>
      </w:r>
      <w:r w:rsidRPr="0008241C">
        <w:rPr>
          <w:sz w:val="22"/>
          <w:szCs w:val="22"/>
        </w:rPr>
        <w:fldChar w:fldCharType="end"/>
      </w:r>
      <w:r w:rsidRPr="0008241C">
        <w:rPr>
          <w:sz w:val="22"/>
          <w:szCs w:val="22"/>
        </w:rPr>
        <w:t xml:space="preserve">. Accidental introduction of non-native species in urban ecosystems also occurs frequently because cities are centres of trade, traffic and horticulture </w:t>
      </w:r>
      <w:r w:rsidRPr="0008241C">
        <w:rPr>
          <w:sz w:val="22"/>
          <w:szCs w:val="22"/>
        </w:rPr>
        <w:fldChar w:fldCharType="begin" w:fldLock="1"/>
      </w:r>
      <w:r w:rsidRPr="0008241C">
        <w:rPr>
          <w:sz w:val="22"/>
          <w:szCs w:val="22"/>
        </w:rPr>
        <w:instrText>ADDIN CSL_CITATION {"citationItems":[{"id":"ITEM-1","itemData":{"DOI":"10.1016/j.envpol.2011.02.022","ISBN":"0269-7491","ISSN":"02697491","PMID":"21435761","abstract":"With increasing urbanization the importance of cities for biodiversity conservation grows. This paper reviews the ways in which biodiversity is affected by urbanization and discusses the consequences of different conservation approaches. Cities can be richer in plant species, including in native species, than rural areas. Alien species can lead to both homogenization and differentiation among urban regions. Urban habitats can harbor self-sustaining populations of rare and endangered native species, but cannot replace the complete functionality of (semi-)natural remnants. While many conservation approaches tend to focus on such relict habitats and native species in urban settings, this paper argues for a paradigm shift towards considering the whole range of urban ecosystems. Although conservation attitudes may be challenged by the novelty of some urban ecosystems, which are often linked to high numbers of nonnative species, it is promising to consider their associated ecosystem services, social benefits, and possible contribution to biodiversity conservation. ?? 2011 Elsevier Ltd. All rights reserved.","author":[{"dropping-particle":"","family":"Kowarik","given":"Ingo","non-dropping-particle":"","parse-names":false,"suffix":""}],"container-title":"Environmental Pollution","id":"ITEM-1","issue":"8-9","issued":{"date-parts":[["2011"]]},"page":"1974-1983","publisher":"Elsevier Ltd","title":"Novel urban ecosystems, biodiversity, and conservation","type":"article-journal","volume":"159"},"uris":["http://www.mendeley.com/documents/?uuid=2db9b7bf-3e1e-4077-b4de-314e32616b95"]}],"mendeley":{"formattedCitation":"(Kowarik, 2011)","plainTextFormattedCitation":"(Kowarik, 2011)","previouslyFormattedCitation":"(Kowarik, 2011)"},"properties":{"noteIndex":0},"schema":"https://github.com/citation-style-language/schema/raw/master/csl-citation.json"}</w:instrText>
      </w:r>
      <w:r w:rsidRPr="0008241C">
        <w:rPr>
          <w:sz w:val="22"/>
          <w:szCs w:val="22"/>
        </w:rPr>
        <w:fldChar w:fldCharType="separate"/>
      </w:r>
      <w:r w:rsidRPr="0008241C">
        <w:rPr>
          <w:noProof/>
          <w:sz w:val="22"/>
          <w:szCs w:val="22"/>
        </w:rPr>
        <w:t>(Kowarik, 2011)</w:t>
      </w:r>
      <w:r w:rsidRPr="0008241C">
        <w:rPr>
          <w:sz w:val="22"/>
          <w:szCs w:val="22"/>
        </w:rPr>
        <w:fldChar w:fldCharType="end"/>
      </w:r>
      <w:r w:rsidRPr="0008241C">
        <w:rPr>
          <w:sz w:val="22"/>
          <w:szCs w:val="22"/>
        </w:rPr>
        <w:t xml:space="preserve">. The majority of invasive insects and some of worst vertebrate invaders have been accidently introduced </w:t>
      </w:r>
      <w:r w:rsidRPr="0008241C">
        <w:rPr>
          <w:sz w:val="22"/>
          <w:szCs w:val="22"/>
        </w:rPr>
        <w:fldChar w:fldCharType="begin" w:fldLock="1"/>
      </w:r>
      <w:r w:rsidRPr="0008241C">
        <w:rPr>
          <w:sz w:val="22"/>
          <w:szCs w:val="22"/>
        </w:rPr>
        <w:instrText>ADDIN CSL_CITATION {"citationItems":[{"id":"ITEM-1","itemData":{"DOI":"10.1890/1051-0761(2000)010[0689:BICEGC]2.0.CO;2","ISBN":"1051-0761","ISSN":"1051-0761","PMID":"10049","abstract":"Human societies derive many assential goods from natural ecosystems, including seafood, game animals, fodder, fuelwood, timber, and pharmaceutical products. These goods represent important and familiar parts of the economy. What has been less appreciated until recently is that natural ecosystems also perform fundamental life-support services without which human civilizations would cease to thrive. These include the purification of air and water, detoxification and decomposition of wastes, regulation, of climate, regeneraion of soil fertility, and production and maintenance of biodiversity, from which key ingredients of our agricultural, pharmaceutical, and industrial enterprises are derived. This array of services is generated by a complex interplay of natural cycles powered by solar energy and operating across a wide range of space and time scales. The process of waste disposal, for example, involves the life cycles of bacteria as well as the planet-wide cycles of major chemical elements such as carbon and nitrogen. Such processes are worth many trillions of dollars annually. Yet because most of these benefits are not traded in economic markets, they carry no price tags that could alert society to changes in their supply or deterioration of underlying ecological systems that generate them. Because threats to these systems are increasing, there is a critical need for identification and monitoring pof ecosystem services both locally and globally, and for the incorporation of their value into decision-making processes. Historically, the nature and value of Earth's life support systems have largely been ignored until their disruption or loss highlighted their importance. For example, deforestation has belatedly revealed the critical role forests serve in regulating the water cycle - in particular, in mitigating floods, droughts, the erosive forces of wind, and other natural ecosystems imperil the delivery of such services. The primary threats are land use changes that cause losses in biodiversity as well as disruption of carbon, nitrogen, and other biogeochemical cycles; human-caused invasions of exotic species; releases of toxic substance; possible rapid climate change; and depletion of stratospheric ozone.","author":[{"dropping-particle":"","family":"Mack","given":"Richard N.","non-dropping-particle":"","parse-names":false,"suffix":""},{"dropping-particle":"","family":"Simberloff","given":"Daniel","non-dropping-particle":"","parse-names":false,"suffix":""},{"dropping-particle":"","family":"Mark Lonsdale","given":"W.","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6"]]},"page":"689-710","title":"Biotic invasions: causes, epidemiology, global consequences, and control","type":"article-journal","volume":"10"},"uris":["http://www.mendeley.com/documents/?uuid=2a053fe5-8e8d-4ac5-90f1-213b298fadf0"]}],"mendeley":{"formattedCitation":"(Richard N. Mack &lt;i&gt;et al.&lt;/i&gt;, 2000)","manualFormatting":"(Mack, Simberloff, &amp; Lonsdale et al., 2000)","plainTextFormattedCitation":"(Richard N. Mack et al., 2000)","previouslyFormattedCitation":"(Richard N. Mack &lt;i&gt;et al.&lt;/i&gt;, 2000)"},"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noProof/>
          <w:sz w:val="22"/>
          <w:szCs w:val="24"/>
        </w:rPr>
        <w:t>Mack</w:t>
      </w:r>
      <w:r w:rsidRPr="0008241C">
        <w:rPr>
          <w:i/>
          <w:noProof/>
          <w:sz w:val="22"/>
          <w:szCs w:val="22"/>
        </w:rPr>
        <w:t xml:space="preserve"> et al</w:t>
      </w:r>
      <w:r w:rsidRPr="0008241C">
        <w:rPr>
          <w:noProof/>
          <w:sz w:val="22"/>
          <w:szCs w:val="22"/>
        </w:rPr>
        <w:t>.</w:t>
      </w:r>
      <w:r w:rsidRPr="0008241C">
        <w:rPr>
          <w:noProof/>
          <w:sz w:val="22"/>
          <w:szCs w:val="24"/>
        </w:rPr>
        <w:t xml:space="preserve">, </w:t>
      </w:r>
      <w:r w:rsidRPr="0008241C">
        <w:rPr>
          <w:noProof/>
          <w:sz w:val="22"/>
          <w:szCs w:val="22"/>
        </w:rPr>
        <w:t>2000)</w:t>
      </w:r>
      <w:r w:rsidRPr="0008241C">
        <w:rPr>
          <w:sz w:val="22"/>
          <w:szCs w:val="22"/>
        </w:rPr>
        <w:fldChar w:fldCharType="end"/>
      </w:r>
      <w:r w:rsidRPr="0008241C">
        <w:rPr>
          <w:sz w:val="22"/>
          <w:szCs w:val="22"/>
        </w:rPr>
        <w:t>.</w:t>
      </w:r>
    </w:p>
    <w:p w14:paraId="11C9DC6F" w14:textId="77777777" w:rsidR="00A01204" w:rsidRPr="0008241C" w:rsidRDefault="00A01204" w:rsidP="00A01204">
      <w:pPr>
        <w:rPr>
          <w:sz w:val="22"/>
          <w:szCs w:val="22"/>
        </w:rPr>
      </w:pPr>
    </w:p>
    <w:p w14:paraId="081A5596" w14:textId="77777777" w:rsidR="00A01204" w:rsidRPr="0008241C" w:rsidRDefault="00A01204" w:rsidP="00A01204">
      <w:pPr>
        <w:rPr>
          <w:sz w:val="22"/>
          <w:szCs w:val="22"/>
        </w:rPr>
      </w:pPr>
      <w:r w:rsidRPr="0008241C">
        <w:rPr>
          <w:sz w:val="22"/>
          <w:szCs w:val="22"/>
        </w:rPr>
        <w:t xml:space="preserve">Since the aforementioned habitat modification promotes increase of non-native species and decline of native species, it is difficult to distinguish whether invasive alien species are direct causes of native species loss in urban ecosystems, or just ‘passengers’ riding on urban environments </w:t>
      </w:r>
      <w:r w:rsidRPr="0008241C">
        <w:rPr>
          <w:sz w:val="22"/>
          <w:szCs w:val="22"/>
        </w:rPr>
        <w:fldChar w:fldCharType="begin" w:fldLock="1"/>
      </w:r>
      <w:r w:rsidRPr="0008241C">
        <w:rPr>
          <w:sz w:val="22"/>
          <w:szCs w:val="22"/>
        </w:rPr>
        <w:instrText>ADDIN CSL_CITATION {"citationItems":[{"id":"ITEM-1","itemData":{"DOI":"10.1016/j.tree.2005.07.006","ISBN":"0169-5347","ISSN":"01695347","PMID":"16701419","abstract":"A fundamental problem in evolutionary genetics is understanding how high levels of genetic variation in quantitative traits are maintained in natural populations. Variation is removed by the natural selection of individuals with optimal phenotypes and is recovered by mutation; however, previous analyses had indicated that a mutation-selection balance was insufficient to maintain observed levels of genetic variation in these traits. Using more general models, however, it has recently been shown that it is indeed a sufficient mechanism. These models can be used to explore other phenomena in evolutionary biology. © 2005 Elsevier Ltd. All rights reserved.","author":[{"dropping-particle":"","family":"Didham","given":"Raphael K.","non-dropping-particle":"","parse-names":false,"suffix":""},{"dropping-particle":"","family":"Tylianakis","given":"Jason M.","non-dropping-particle":"","parse-names":false,"suffix":""},{"dropping-particle":"","family":"Hutchison","given":"Melissa A.","non-dropping-particle":"","parse-names":false,"suffix":""},{"dropping-particle":"","family":"Ewers","given":"Robert M.","non-dropping-particle":"","parse-names":false,"suffix":""},{"dropping-particle":"","family":"Gemmell","given":"Neil J.","non-dropping-particle":"","parse-names":false,"suffix":""}],"container-title":"Trends in Ecology &amp; Evolution","id":"ITEM-1","issue":"9","issued":{"date-parts":[["2005","9"]]},"page":"470-474","title":"Are invasive species the drivers of ecological change?","type":"article-journal","volume":"20"},"uris":["http://www.mendeley.com/documents/?uuid=7755131f-1664-4dbf-b50e-cf57bf3cc2c2"]}],"mendeley":{"formattedCitation":"(R. K. Didham &lt;i&gt;et al.&lt;/i&gt;, 2005)","manualFormatting":"(Didham, Tylianakis, &amp; Hutchison et al., 2005)","plainTextFormattedCitation":"(R. K. Didham et al., 2005)","previouslyFormattedCitation":"(R. K. Didham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Didham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In the case of the common myna bird (</w:t>
      </w:r>
      <w:r w:rsidRPr="0008241C">
        <w:rPr>
          <w:i/>
          <w:sz w:val="22"/>
          <w:szCs w:val="22"/>
        </w:rPr>
        <w:t>Acridotheres tristis</w:t>
      </w:r>
      <w:r w:rsidRPr="0008241C">
        <w:rPr>
          <w:sz w:val="22"/>
          <w:szCs w:val="22"/>
        </w:rPr>
        <w:t xml:space="preserve">), one of world’s worst invasive species in Australian urban environments, both habitat modification and high abundance of the bird affect native bird species </w:t>
      </w:r>
      <w:r w:rsidRPr="0008241C">
        <w:rPr>
          <w:sz w:val="22"/>
          <w:szCs w:val="22"/>
        </w:rPr>
        <w:fldChar w:fldCharType="begin" w:fldLock="1"/>
      </w:r>
      <w:r w:rsidRPr="0008241C">
        <w:rPr>
          <w:sz w:val="22"/>
          <w:szCs w:val="22"/>
        </w:rPr>
        <w:instrText>ADDIN CSL_CITATION {"citationItems":[{"id":"ITEM-1","itemData":{"DOI":"10.1111/aec.12049","ISBN":"14429985","ISSN":"14429985","abstract":"Habitat modification and invasive species are significant drivers of biodiversity decline. However, distinguishing between the impacts of these two drivers on native species can be difficult. For example, habitat modification may reduce native species abundance, while an invasive species may take advantage of the new environment. This scenario has been described as the driver-passenger model, with ‘passengers’ taking advantage of habitat modification and ‘drivers’ causing native species decline. Therefore, research must incorporate both habitat modification and invasive species impact to successfully investigate native species decline. In this paper, we used the common myna (Acridotheres tristis) as a case study to investigate the driver-passenger model. We investigated changes in bird abundance, over 2 years, in relation to different habitat types and common myna abundance. We hypothesized that the common myna is both a passenger of habitat change and a driver of some bird species decline. Our results indicated that the abundance of many native species is greater in high tree density nature reserves, while the common myna was uncommon in these areas. Common myna abundance was almost three times higher in urban areas than nature reserves and declined rapidly as tree density in nature reserves increased. Our findings indicated that the common myna is primarily a passenger of habitat change. However, we also observed negative associations between common myna abundance and some bird species. We stress the importance of simultaneously investigating both invasive species impact and habitat modification. We suggest habitat restoration could be a useful tool for both native species recovery and invasive species control. Understanding the drivers of native species decline will help inform impact mitigation and direct further research.","author":[{"dropping-particle":"","family":"Grarock","given":"Kate","non-dropping-particle":"","parse-names":false,"suffix":""},{"dropping-particle":"","family":"Tidemann","given":"Christopher R.","non-dropping-particle":"","parse-names":false,"suffix":""},{"dropping-particle":"","family":"Wood","given":"Jeffrey T.","non-dropping-particle":"","parse-names":false,"suffix":""},{"dropping-particle":"","family":"Lindenmayer","given":"David B.","non-dropping-particle":"","parse-names":false,"suffix":""}],"container-title":"Austral Ecology","id":"ITEM-1","issue":"1","issued":{"date-parts":[["2014","2"]]},"page":"106-114","title":"Are invasive species drivers of native species decline or passengers of habitat modification? A case study of the impact of the common myna ( Acridotheres tristis ) on Australian bird species","type":"article-journal","volume":"39"},"uris":["http://www.mendeley.com/documents/?uuid=6cb0915b-9c7e-4d40-b469-fcf50bc5a970"]}],"mendeley":{"formattedCitation":"(Grarock &lt;i&gt;et al.&lt;/i&gt;, 2014)","manualFormatting":"(Grarock, Tidemann, &amp; Wood et al., 2014)","plainTextFormattedCitation":"(Grarock et al., 2014)","previouslyFormattedCitation":"(Grarock &lt;i&gt;et al.&lt;/i&gt;, 2014)"},"properties":{"noteIndex":0},"schema":"https://github.com/citation-style-language/schema/raw/master/csl-citation.json"}</w:instrText>
      </w:r>
      <w:r w:rsidRPr="0008241C">
        <w:rPr>
          <w:sz w:val="22"/>
          <w:szCs w:val="22"/>
        </w:rPr>
        <w:fldChar w:fldCharType="separate"/>
      </w:r>
      <w:r w:rsidRPr="0008241C">
        <w:rPr>
          <w:noProof/>
          <w:sz w:val="22"/>
          <w:szCs w:val="22"/>
        </w:rPr>
        <w:t>(Grarock</w:t>
      </w:r>
      <w:r w:rsidRPr="0008241C">
        <w:rPr>
          <w:i/>
          <w:noProof/>
          <w:sz w:val="22"/>
          <w:szCs w:val="22"/>
        </w:rPr>
        <w:t xml:space="preserve"> et al</w:t>
      </w:r>
      <w:r w:rsidRPr="0008241C">
        <w:rPr>
          <w:noProof/>
          <w:sz w:val="22"/>
          <w:szCs w:val="22"/>
        </w:rPr>
        <w:t>., 2014)</w:t>
      </w:r>
      <w:r w:rsidRPr="0008241C">
        <w:rPr>
          <w:sz w:val="22"/>
          <w:szCs w:val="22"/>
        </w:rPr>
        <w:fldChar w:fldCharType="end"/>
      </w:r>
      <w:r w:rsidRPr="0008241C">
        <w:rPr>
          <w:sz w:val="22"/>
          <w:szCs w:val="22"/>
        </w:rPr>
        <w:t>. The other case of a harmful invasive hornet (</w:t>
      </w:r>
      <w:r w:rsidRPr="0008241C">
        <w:rPr>
          <w:i/>
          <w:sz w:val="22"/>
          <w:szCs w:val="22"/>
        </w:rPr>
        <w:t>Vespa velutina</w:t>
      </w:r>
      <w:r w:rsidRPr="0008241C">
        <w:rPr>
          <w:sz w:val="22"/>
          <w:szCs w:val="22"/>
        </w:rPr>
        <w:t xml:space="preserve">) in South Korea also shows the interactive effects, indicating that urban area provides a suitable habitat for the hornet likely causing displacement of native Vespa species </w:t>
      </w:r>
      <w:r w:rsidRPr="0008241C">
        <w:rPr>
          <w:sz w:val="22"/>
          <w:szCs w:val="22"/>
        </w:rPr>
        <w:fldChar w:fldCharType="begin" w:fldLock="1"/>
      </w:r>
      <w:r w:rsidRPr="0008241C">
        <w:rPr>
          <w:sz w:val="22"/>
          <w:szCs w:val="22"/>
        </w:rPr>
        <w:instrText>ADDIN CSL_CITATION {"citationItems":[{"id":"ITEM-1","itemData":{"DOI":"10.1016/j.aspen.2011.11.004","ISSN":"12268615","abstract":"Hornets (Vespa spp) are top insect predators that can control pests, but their venomous stings and defensive behavior cause numerous human deaths throughout Asia. Hornets usually inhabit rural areas which reduces potential conflict with humans. In 2003, the invasive hornet, Vespa velutina, arrived in southern Korea (Yeongdo region) and became established. It is currently spreading northwards at a rate of 10–20km per year. Despite originating in tropical/subtropical areas of Indo-China, its nesting biology and life cycle in South Korea are similar to those found throughout its native range, with mature colonies containing 1000–1200 adults. In 7years, V. velutina has become the most abundant hornet species in Southern Korea by displacing native Vespa species such as V. simillima, which has a similar nesting biology. We also found a significant positive correlation between the abundance of V. velutina and the degree of urbanization, indicating that this invasive species was well adapted to urban environments. This was supported by our finding that 41% of emergency call-outs (119 Rescue Services) to deal with social wasps/hornet problems were due to V. velutina, which was twice as high as the number of calls about the next most abundant species. The rapid spread of V. velutina across southern Korea indicates that this species will continue to spread north-westward in the Korean peninsula and will become a major problem as more people and beekeepers come into contact with this aggressive invasive hornet.","author":[{"dropping-particle":"","family":"Choi","given":"Moon Bo","non-dropping-particle":"","parse-names":false,"suffix":""},{"dropping-particle":"","family":"Martin","given":"Stephen J.","non-dropping-particle":"","parse-names":false,"suffix":""},{"dropping-particle":"","family":"Lee","given":"Jong Wook","non-dropping-particle":"","parse-names":false,"suffix":""}],"container-title":"Journal of Asia-Pacific Entomology","id":"ITEM-1","issue":"3","issued":{"date-parts":[["2012","9"]]},"note":"NULL","page":"473-477","title":"Distribution, spread, and impact of the invasive hornet Vespa velutina in South Korea","type":"article-journal","volume":"15"},"uris":["http://www.mendeley.com/documents/?uuid=e3667e47-2f7c-4c97-980d-390f6656c422"]}],"mendeley":{"formattedCitation":"(Choi &lt;i&gt;et al.&lt;/i&gt;, 2012)","plainTextFormattedCitation":"(Choi et al., 2012)","previouslyFormattedCitation":"(Choi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Choi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Conservation management for urban native species thus needs context-dependent solutions by integrating habitat restoration and invasive species control based on deep understanding the mechanisms of biodiversity loss </w:t>
      </w:r>
      <w:r w:rsidRPr="0008241C">
        <w:rPr>
          <w:sz w:val="22"/>
          <w:szCs w:val="22"/>
        </w:rPr>
        <w:fldChar w:fldCharType="begin" w:fldLock="1"/>
      </w:r>
      <w:r w:rsidRPr="0008241C">
        <w:rPr>
          <w:sz w:val="22"/>
          <w:szCs w:val="22"/>
        </w:rPr>
        <w:instrText>ADDIN CSL_CITATION {"citationItems":[{"id":"ITEM-1","itemData":{"DOI":"10.1016/j.tree.2007.07.001","ISBN":"0169-5347","ISSN":"01695347","PMID":"17673330","abstract":"Different components of global environmental change are often studied and managed independently, but mounting evidence points towards complex non-additive interaction effects between drivers of native species decline. Using the example of interactions between land-use change and biotic exchange, we develop an interpretive framework that will enable global change researchers to identify and discriminate between major interaction pathways. We formalise a distinction between numerically mediated versus functionally moderated causal pathways. Despite superficial similarity of their effects, numerical and functional pathways stem from fundamentally different mechanisms of action and have fundamentally different consequences for conservation management. Our framework is a first step toward building a better quantitative understanding of how interactions between drivers might mitigate or exacerbate the net effects of global environmental change on biotic communities in the future. © 2007 Elsevier Ltd. All rights reserved.","author":[{"dropping-particle":"","family":"Didham","given":"R","non-dropping-particle":"","parse-names":false,"suffix":""},{"dropping-particle":"","family":"Tylianakis","given":"J","non-dropping-particle":"","parse-names":false,"suffix":""},{"dropping-particle":"","family":"Gemmell","given":"N","non-dropping-particle":"","parse-names":false,"suffix":""},{"dropping-particle":"","family":"Rand","given":"T","non-dropping-particle":"","parse-names":false,"suffix":""},{"dropping-particle":"","family":"Ewers","given":"R","non-dropping-particle":"","parse-names":false,"suffix":""}],"container-title":"Trends in Ecology &amp; Evolution","id":"ITEM-1","issue":"9","issued":{"date-parts":[["2007","9"]]},"page":"489-496","title":"Interactive effects of habitat modification and species invasion on native species decline","type":"article-journal","volume":"22"},"uris":["http://www.mendeley.com/documents/?uuid=b762bc90-fc9b-4dff-91c0-35166520c53e"]}],"mendeley":{"formattedCitation":"(R. Didham &lt;i&gt;et al.&lt;/i&gt;, 2007)","manualFormatting":"(Didham, Tylianakis, &amp; Gemmell et al., 2007)","plainTextFormattedCitation":"(R. Didham et al., 2007)","previouslyFormattedCitation":"(R. Didham &lt;i&gt;et al.&lt;/i&gt;, 2007)"},"properties":{"noteIndex":0},"schema":"https://github.com/citation-style-language/schema/raw/master/csl-citation.json"}</w:instrText>
      </w:r>
      <w:r w:rsidRPr="0008241C">
        <w:rPr>
          <w:sz w:val="22"/>
          <w:szCs w:val="22"/>
        </w:rPr>
        <w:fldChar w:fldCharType="separate"/>
      </w:r>
      <w:r w:rsidRPr="0008241C">
        <w:rPr>
          <w:noProof/>
          <w:sz w:val="22"/>
          <w:szCs w:val="22"/>
        </w:rPr>
        <w:t>(Didham</w:t>
      </w:r>
      <w:r w:rsidRPr="0008241C">
        <w:rPr>
          <w:i/>
          <w:noProof/>
          <w:sz w:val="22"/>
          <w:szCs w:val="22"/>
        </w:rPr>
        <w:t xml:space="preserve"> et al</w:t>
      </w:r>
      <w:r w:rsidRPr="0008241C">
        <w:rPr>
          <w:noProof/>
          <w:sz w:val="22"/>
          <w:szCs w:val="22"/>
        </w:rPr>
        <w:t>., 2007)</w:t>
      </w:r>
      <w:r w:rsidRPr="0008241C">
        <w:rPr>
          <w:sz w:val="22"/>
          <w:szCs w:val="22"/>
        </w:rPr>
        <w:fldChar w:fldCharType="end"/>
      </w:r>
      <w:r w:rsidRPr="0008241C">
        <w:rPr>
          <w:sz w:val="22"/>
          <w:szCs w:val="22"/>
        </w:rPr>
        <w:t>. Another key threat to urban areas are tramp ants; exotic ants spread mainly in soil mainly from the America’s that form super colonies and bite or sting residents, kill native fauna, but also affect agriculture and infrastructure</w:t>
      </w:r>
      <w:r w:rsidRPr="0008241C">
        <w:rPr>
          <w:sz w:val="22"/>
          <w:szCs w:val="22"/>
          <w:lang w:eastAsia="ja-JP"/>
        </w:rPr>
        <w:t xml:space="preserve"> </w:t>
      </w:r>
      <w:r w:rsidRPr="0008241C">
        <w:rPr>
          <w:sz w:val="22"/>
          <w:szCs w:val="22"/>
        </w:rPr>
        <w:t>(</w:t>
      </w:r>
      <w:r w:rsidRPr="0008241C">
        <w:rPr>
          <w:i/>
          <w:iCs/>
          <w:sz w:val="22"/>
          <w:szCs w:val="22"/>
        </w:rPr>
        <w:t>https://soe.environment.gov.au</w:t>
      </w:r>
      <w:r w:rsidRPr="0008241C">
        <w:rPr>
          <w:sz w:val="22"/>
          <w:szCs w:val="22"/>
        </w:rPr>
        <w:t xml:space="preserve">). In Australia, where 31 exotic species have naturalised, fire ants have established in the Brisbane metropolitan area, and eradication program has been underway for many years with over $400 million since 2001 and another $400 million budgeted has been agreed to try and complete the task over the next 10 years </w:t>
      </w:r>
      <w:r w:rsidRPr="0008241C">
        <w:rPr>
          <w:sz w:val="22"/>
          <w:szCs w:val="22"/>
        </w:rPr>
        <w:fldChar w:fldCharType="begin" w:fldLock="1"/>
      </w:r>
      <w:r w:rsidRPr="0008241C">
        <w:rPr>
          <w:sz w:val="22"/>
          <w:szCs w:val="22"/>
        </w:rPr>
        <w:instrText>ADDIN CSL_CITATION {"citationItems":[{"id":"ITEM-1","itemData":{"author":[{"dropping-particle":"","family":"Magee","given":"Bill","non-dropping-particle":"","parse-names":false,"suffix":""},{"dropping-particle":"","family":"Oi","given":"David","non-dropping-particle":"","parse-names":false,"suffix":""},{"dropping-particle":"","family":"Parkes","given":"John","non-dropping-particle":"","parse-names":false,"suffix":""},{"dropping-particle":"","family":"Adamson","given":"David","non-dropping-particle":"","parse-names":false,"suffix":""},{"dropping-particle":"","family":"Hyne","given":"Nin","non-dropping-particle":"","parse-names":false,"suffix":""},{"dropping-particle":"","family":"Langford","given":"Deborah","non-dropping-particle":"","parse-names":false,"suffix":""},{"dropping-particle":"","family":"Holtkamp","given":"Royce","non-dropping-particle":"","parse-names":false,"suffix":""},{"dropping-particle":"","family":"Lawson","given":"Simon","non-dropping-particle":"","parse-names":false,"suffix":""}],"id":"ITEM-1","issued":{"date-parts":[["2016"]]},"title":"Independent Review Panel of the National Red Imported Fire Ant Eradication Program","type":"report"},"uris":["http://www.mendeley.com/documents/?uuid=b86f3293-0544-3957-bd72-b6796ec80483"]}],"mendeley":{"formattedCitation":"(Magee &lt;i&gt;et al.&lt;/i&gt;, 2016)","plainTextFormattedCitation":"(Magee et al., 2016)","previouslyFormattedCitation":"(Magee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Magee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Tramp ants prose and increasing threat to the Asia-Pacific region, but eradication early in establishment is possible</w:t>
      </w:r>
      <w:r w:rsidRPr="0008241C">
        <w:rPr>
          <w:sz w:val="22"/>
          <w:szCs w:val="22"/>
          <w:lang w:eastAsia="ja-JP"/>
        </w:rPr>
        <w:t xml:space="preserve"> </w:t>
      </w:r>
      <w:r w:rsidRPr="0008241C">
        <w:rPr>
          <w:sz w:val="22"/>
          <w:szCs w:val="22"/>
        </w:rPr>
        <w:t>(</w:t>
      </w:r>
      <w:r w:rsidRPr="0008241C">
        <w:rPr>
          <w:iCs/>
          <w:sz w:val="22"/>
          <w:szCs w:val="22"/>
        </w:rPr>
        <w:t>https://soe.environment.gov.au</w:t>
      </w:r>
      <w:r w:rsidRPr="0008241C">
        <w:rPr>
          <w:sz w:val="22"/>
          <w:szCs w:val="22"/>
        </w:rPr>
        <w:t xml:space="preserve">).   </w:t>
      </w:r>
    </w:p>
    <w:p w14:paraId="75520500" w14:textId="77777777" w:rsidR="00A01204" w:rsidRPr="0008241C" w:rsidRDefault="00A01204" w:rsidP="00A01204">
      <w:pPr>
        <w:rPr>
          <w:sz w:val="22"/>
          <w:szCs w:val="22"/>
        </w:rPr>
      </w:pPr>
    </w:p>
    <w:p w14:paraId="6696C2F7" w14:textId="77777777" w:rsidR="00A01204" w:rsidRPr="0008241C" w:rsidRDefault="00A01204" w:rsidP="00A01204">
      <w:pPr>
        <w:rPr>
          <w:sz w:val="22"/>
          <w:szCs w:val="22"/>
        </w:rPr>
      </w:pPr>
      <w:r w:rsidRPr="0008241C">
        <w:rPr>
          <w:sz w:val="22"/>
          <w:szCs w:val="22"/>
        </w:rPr>
        <w:t xml:space="preserve">Finally perhaps the most impactful invasive species are exotic mosquitos uniquely adapted to living in human communities from urban, peri-urban to rural. Species like </w:t>
      </w:r>
      <w:r w:rsidRPr="0008241C">
        <w:rPr>
          <w:i/>
          <w:sz w:val="22"/>
          <w:szCs w:val="22"/>
        </w:rPr>
        <w:t>Aedes aegypti</w:t>
      </w:r>
      <w:r w:rsidRPr="0008241C">
        <w:rPr>
          <w:sz w:val="22"/>
          <w:szCs w:val="22"/>
        </w:rPr>
        <w:t xml:space="preserve"> the dengue mosquito and </w:t>
      </w:r>
      <w:r w:rsidRPr="0008241C">
        <w:rPr>
          <w:i/>
          <w:sz w:val="22"/>
          <w:szCs w:val="22"/>
        </w:rPr>
        <w:t>Aedes albapictus</w:t>
      </w:r>
      <w:r w:rsidRPr="0008241C">
        <w:rPr>
          <w:sz w:val="22"/>
          <w:szCs w:val="22"/>
        </w:rPr>
        <w:t xml:space="preserve"> the Asian tiger mosquito are endemic now in many areas and spreading into others bringing with them the threats of human disease outbreaks like dengue fever, Japanese encephalitis and chikungunya throughout the region, these pose significant risks to all members of the community but will likely have greatest impacts on isolated indigenous communities </w:t>
      </w:r>
      <w:r w:rsidRPr="0008241C">
        <w:rPr>
          <w:sz w:val="22"/>
          <w:szCs w:val="22"/>
        </w:rPr>
        <w:fldChar w:fldCharType="begin" w:fldLock="1"/>
      </w:r>
      <w:r w:rsidRPr="0008241C">
        <w:rPr>
          <w:sz w:val="22"/>
          <w:szCs w:val="22"/>
        </w:rPr>
        <w:instrText>ADDIN CSL_CITATION {"citationItems":[{"id":"ITEM-1","itemData":{"author":[{"dropping-particle":"","family":"WHO","given":"","non-dropping-particle":"","parse-names":false,"suffix":""}],"id":"ITEM-1","issued":{"date-parts":[["2014"]]},"title":"A global brief on vector-borne diseases","type":"book"},"uris":["http://www.mendeley.com/documents/?uuid=204563fc-e920-3701-b19e-8c17bb4a9507"]}],"mendeley":{"formattedCitation":"(WHO, 2014)","plainTextFormattedCitation":"(WHO, 2014)","previouslyFormattedCitation":"(WHO, 2014)"},"properties":{"noteIndex":0},"schema":"https://github.com/citation-style-language/schema/raw/master/csl-citation.json"}</w:instrText>
      </w:r>
      <w:r w:rsidRPr="0008241C">
        <w:rPr>
          <w:sz w:val="22"/>
          <w:szCs w:val="22"/>
        </w:rPr>
        <w:fldChar w:fldCharType="separate"/>
      </w:r>
      <w:r w:rsidRPr="0008241C">
        <w:rPr>
          <w:noProof/>
          <w:sz w:val="22"/>
          <w:szCs w:val="22"/>
        </w:rPr>
        <w:t>(WHO, 2014)</w:t>
      </w:r>
      <w:r w:rsidRPr="0008241C">
        <w:rPr>
          <w:sz w:val="22"/>
          <w:szCs w:val="22"/>
        </w:rPr>
        <w:fldChar w:fldCharType="end"/>
      </w:r>
      <w:r w:rsidRPr="0008241C">
        <w:rPr>
          <w:sz w:val="22"/>
          <w:szCs w:val="22"/>
        </w:rPr>
        <w:t xml:space="preserve">.    </w:t>
      </w:r>
    </w:p>
    <w:p w14:paraId="40C26236" w14:textId="77777777" w:rsidR="00A01204" w:rsidRPr="0008241C" w:rsidRDefault="00A01204" w:rsidP="00A01204">
      <w:pPr>
        <w:rPr>
          <w:sz w:val="22"/>
          <w:szCs w:val="22"/>
        </w:rPr>
      </w:pPr>
    </w:p>
    <w:p w14:paraId="7C3E7B5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94" w:name="_Toc504317284"/>
      <w:bookmarkStart w:id="1295" w:name="_Toc504317977"/>
      <w:bookmarkStart w:id="1296" w:name="_Toc504321323"/>
      <w:r w:rsidRPr="0008241C">
        <w:rPr>
          <w:b/>
          <w:sz w:val="22"/>
          <w:szCs w:val="24"/>
        </w:rPr>
        <w:t>4.4.6.3 Climate change and hazards</w:t>
      </w:r>
      <w:bookmarkEnd w:id="1294"/>
      <w:bookmarkEnd w:id="1295"/>
      <w:bookmarkEnd w:id="1296"/>
    </w:p>
    <w:p w14:paraId="040ED4FC" w14:textId="77777777" w:rsidR="00A01204" w:rsidRPr="0008241C" w:rsidRDefault="00A01204" w:rsidP="00A01204">
      <w:pPr>
        <w:rPr>
          <w:sz w:val="22"/>
          <w:szCs w:val="22"/>
        </w:rPr>
      </w:pPr>
    </w:p>
    <w:p w14:paraId="480D7E52" w14:textId="50974A05" w:rsidR="00A01204" w:rsidRPr="0008241C" w:rsidRDefault="00A01204" w:rsidP="00A01204">
      <w:pPr>
        <w:rPr>
          <w:sz w:val="22"/>
          <w:szCs w:val="22"/>
        </w:rPr>
      </w:pPr>
      <w:r w:rsidRPr="0008241C">
        <w:rPr>
          <w:sz w:val="22"/>
          <w:szCs w:val="22"/>
        </w:rPr>
        <w:t xml:space="preserve">Urbanization and associated infrastructure modifies local and regional climate </w:t>
      </w:r>
      <w:r w:rsidRPr="0008241C">
        <w:rPr>
          <w:sz w:val="22"/>
          <w:szCs w:val="22"/>
          <w:lang w:val="en-US" w:eastAsia="ja-JP"/>
        </w:rPr>
        <w:t xml:space="preserve">through urban heat island effect, changes of precipitation pattern, and impacts to atmospheric cycle and quality </w:t>
      </w:r>
      <w:r w:rsidRPr="0008241C">
        <w:rPr>
          <w:sz w:val="22"/>
          <w:szCs w:val="22"/>
          <w:lang w:val="en-US" w:eastAsia="ja-JP"/>
        </w:rPr>
        <w:fldChar w:fldCharType="begin" w:fldLock="1"/>
      </w:r>
      <w:r w:rsidRPr="0008241C">
        <w:rPr>
          <w:sz w:val="22"/>
          <w:szCs w:val="22"/>
          <w:lang w:val="en-US" w:eastAsia="ja-JP"/>
        </w:rPr>
        <w:instrText>ADDIN CSL_CITATION {"citationItems":[{"id":"ITEM-1","itemData":{"DOI":"10.1007/978-94-007-7088-1_25","ISBN":"978-94-007-7087-4","ISSN":"978-94-007-7087-4","author":[{"dropping-particle":"","family":"Solecki","given":"William","non-dropping-particle":"","parse-names":false,"suffix":""},{"dropping-particle":"","family":"Marcotullio","given":"Peter J.","non-dropping-particle":"","parse-names":false,"suffix":""}],"container-title":"Urbanization, Biodiversity and Ecosystem Services: Challenges and Opportunities","id":"ITEM-1","issued":{"date-parts":[["2013"]]},"page":"485-504","publisher":"Springer Netherlands","publisher-place":"Dordrecht","title":"Climate Change and Urban Biodiversity Vulnerability","type":"chapter"},"uris":["http://www.mendeley.com/documents/?uuid=226b4adb-c767-4669-9e02-3b806deb5247"]},{"id":"ITEM-2","itemData":{"author":[{"dropping-particle":"","family":"Ren G. Y.","given":"","non-dropping-particle":"","parse-names":false,"suffix":""}],"container-title":"Advances in Climate Change Research","id":"ITEM-2","issued":{"date-parts":[["2015"]]},"title":"Urbanization as a major driver of urban climate change","type":"article-journal"},"uris":["http://www.mendeley.com/documents/?uuid=fd5812f1-dff2-3db0-b31e-107fd4d69aa6"]},{"id":"ITEM-3","itemData":{"DOI":"10.22617/TCS178839-2","ISBN":"9789292578527","author":[{"dropping-particle":"","family":"ADB","given":"","non-dropping-particle":"","parse-names":false,"suffix":""}],"id":"ITEM-3","issued":{"date-parts":[["2017","6","1"]]},"publisher-place":"Manila, Philippines","title":"A Region at Risk: The Human Dimensions of Climate Change in Asia and the Pacific","type":"report"},"uris":["http://www.mendeley.com/documents/?uuid=0f637e61-3bb6-47ec-8881-6ad0a6b78919"]}],"mendeley":{"formattedCitation":"(ADB, 2017; Ren G. Y., 2015; Solecki &amp; Marcotullio, 2013)","manualFormatting":"(ADB, 2017; Ren, 2015; Solecki and Marcotullio, 2013)","plainTextFormattedCitation":"(ADB, 2017; Ren G. Y., 2015; Solecki &amp; Marcotullio, 2013)","previouslyFormattedCitation":"(ADB, 2017; Ren G. Y., 2015; Solecki &amp; Marcotullio, 2013)"},"properties":{"noteIndex":0},"schema":"https://github.com/citation-style-language/schema/raw/master/csl-citation.json"}</w:instrText>
      </w:r>
      <w:r w:rsidRPr="0008241C">
        <w:rPr>
          <w:sz w:val="22"/>
          <w:szCs w:val="22"/>
          <w:lang w:val="en-US" w:eastAsia="ja-JP"/>
        </w:rPr>
        <w:fldChar w:fldCharType="separate"/>
      </w:r>
      <w:r w:rsidRPr="0008241C">
        <w:rPr>
          <w:noProof/>
          <w:sz w:val="22"/>
          <w:szCs w:val="22"/>
          <w:lang w:val="en-US" w:eastAsia="ja-JP"/>
        </w:rPr>
        <w:t>(ADB, 2017; Ren, 2015; Solecki and Marcotullio, 2013)</w:t>
      </w:r>
      <w:r w:rsidRPr="0008241C">
        <w:rPr>
          <w:sz w:val="22"/>
          <w:szCs w:val="22"/>
          <w:lang w:val="en-US" w:eastAsia="ja-JP"/>
        </w:rPr>
        <w:fldChar w:fldCharType="end"/>
      </w:r>
      <w:r w:rsidRPr="0008241C">
        <w:rPr>
          <w:sz w:val="22"/>
          <w:szCs w:val="22"/>
          <w:lang w:val="en-US" w:eastAsia="ja-JP"/>
        </w:rPr>
        <w:t>.</w:t>
      </w:r>
      <w:r w:rsidRPr="0008241C">
        <w:rPr>
          <w:sz w:val="22"/>
          <w:szCs w:val="22"/>
        </w:rPr>
        <w:t xml:space="preserve"> At the same time, urbanization contributes to global climate change with no less than 40</w:t>
      </w:r>
      <w:r w:rsidR="00C934E9">
        <w:rPr>
          <w:sz w:val="22"/>
          <w:szCs w:val="22"/>
        </w:rPr>
        <w:t xml:space="preserve"> per cent</w:t>
      </w:r>
      <w:r w:rsidRPr="0008241C">
        <w:rPr>
          <w:sz w:val="22"/>
          <w:szCs w:val="22"/>
        </w:rPr>
        <w:t xml:space="preserve"> of greenhouse gas emissions </w:t>
      </w:r>
      <w:r w:rsidRPr="0008241C">
        <w:rPr>
          <w:sz w:val="22"/>
          <w:szCs w:val="22"/>
        </w:rPr>
        <w:fldChar w:fldCharType="begin" w:fldLock="1"/>
      </w:r>
      <w:r w:rsidRPr="0008241C">
        <w:rPr>
          <w:sz w:val="22"/>
          <w:szCs w:val="22"/>
        </w:rPr>
        <w:instrText>ADDIN CSL_CITATION {"citationItems":[{"id":"ITEM-1","itemData":{"ISBN":"9781107004207","author":[{"dropping-particle":"","family":"Rosenzweig","given":"Cynthia","non-dropping-particle":"","parse-names":false,"suffix":""},{"dropping-particle":"","family":"Solecki","given":"William D.","non-dropping-particle":"","parse-names":false,"suffix":""},{"dropping-particle":"","family":"Hammer","given":"Stephen A.","non-dropping-particle":"","parse-names":false,"suffix":""},{"dropping-particle":"","family":"Mehrotra","given":"Shagun","non-dropping-particle":"","parse-names":false,"suffix":""}],"id":"ITEM-1","issued":{"date-parts":[["2011"]]},"publisher":"Cambridge University Press","publisher-place":"Cambridge, UK","title":"Climate Change and Cities: First Assessment Report of the Urban Climate Change Research Network","type":"book"},"uris":["http://www.mendeley.com/documents/?uuid=814b0dd6-402d-4e13-b205-9cbf261c8b71"]}],"mendeley":{"formattedCitation":"(Rosenzweig &lt;i&gt;et al.&lt;/i&gt;, 2011)","plainTextFormattedCitation":"(Rosenzweig et al., 2011)","previouslyFormattedCitation":"(Rosenzweig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Rosenzweig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lang w:eastAsia="ja-JP"/>
        </w:rPr>
        <w:t>,</w:t>
      </w:r>
      <w:r w:rsidRPr="0008241C">
        <w:rPr>
          <w:sz w:val="22"/>
          <w:szCs w:val="22"/>
        </w:rPr>
        <w:t xml:space="preserve"> caused by not only increasing anthropogenic emissions in the energy and transportation sectors particularly </w:t>
      </w:r>
      <w:r w:rsidRPr="0008241C">
        <w:rPr>
          <w:sz w:val="22"/>
          <w:szCs w:val="22"/>
        </w:rPr>
        <w:fldChar w:fldCharType="begin" w:fldLock="1"/>
      </w:r>
      <w:r w:rsidRPr="0008241C">
        <w:rPr>
          <w:sz w:val="22"/>
          <w:szCs w:val="22"/>
        </w:rPr>
        <w:instrText>ADDIN CSL_CITATION {"citationItems":[{"id":"ITEM-1","itemData":{"DOI":"10.1007/s10584-013-0977-z","ISBN":"0959-3780","ISSN":"0165-0009","abstract":"The purpose of this paper is to describe global urban greenhouse gas emissions by region and sector, examine the distribution of emissions through the urban-to-rural gradient, and identify covariates of emission levels for our baseline year, 2000.We usemultiple existing spatial databases to identify urban extent, greenhouse gas emissions (CO2,N2O, CH4 and SF6)and covariates of emissions in a “top-down”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bottom-up” estimates suggest that this research’s data and techniques are best used at the regional and global scales. 1","author":[{"dropping-particle":"","family":"Marcotullio","given":"Peter John","non-dropping-particle":"","parse-names":false,"suffix":""},{"dropping-particle":"","family":"Sarzynski","given":"Andrea","non-dropping-particle":"","parse-names":false,"suffix":""},{"dropping-particle":"","family":"Albrecht","given":"Jochen","non-dropping-particle":"","parse-names":false,"suffix":""},{"dropping-particle":"","family":"Schulz","given":"Niels","non-dropping-particle":"","parse-names":false,"suffix":""},{"dropping-particle":"","family":"Garcia","given":"Jake","non-dropping-particle":"","parse-names":false,"suffix":""}],"container-title":"Climatic Change","id":"ITEM-1","issue":"4","issued":{"date-parts":[["2013","12","20"]]},"page":"621-634","title":"The geography of global urban greenhouse gas emissions: an exploratory analysis","type":"article-journal","volume":"121"},"uris":["http://www.mendeley.com/documents/?uuid=7788b1b5-1d5d-4b7f-bd2b-0ce535532544"]}],"mendeley":{"formattedCitation":"(Marcotullio &lt;i&gt;et al.&lt;/i&gt;, 2013)","plainTextFormattedCitation":"(Marcotullio et al., 2013)","previouslyFormattedCitation":"(Marcotulli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arcotullio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 but also reducing net primary productivity (NPP) by converting vegetation covers. </w:t>
      </w:r>
    </w:p>
    <w:p w14:paraId="48B3E129" w14:textId="77777777" w:rsidR="00A01204" w:rsidRPr="0008241C" w:rsidRDefault="00A01204" w:rsidP="00A01204">
      <w:pPr>
        <w:rPr>
          <w:sz w:val="22"/>
          <w:szCs w:val="22"/>
        </w:rPr>
      </w:pPr>
    </w:p>
    <w:p w14:paraId="37D1C5C6" w14:textId="77777777" w:rsidR="00A01204" w:rsidRPr="0008241C" w:rsidRDefault="00A01204" w:rsidP="00A01204">
      <w:pPr>
        <w:rPr>
          <w:sz w:val="22"/>
          <w:szCs w:val="22"/>
        </w:rPr>
      </w:pPr>
      <w:r w:rsidRPr="0008241C">
        <w:rPr>
          <w:sz w:val="22"/>
          <w:szCs w:val="22"/>
        </w:rPr>
        <w:t xml:space="preserve">Urban expansion along coasts increases exposure levels of urban peoples to hazards </w:t>
      </w:r>
      <w:r w:rsidRPr="0008241C">
        <w:rPr>
          <w:sz w:val="22"/>
          <w:szCs w:val="22"/>
        </w:rPr>
        <w:fldChar w:fldCharType="begin" w:fldLock="1"/>
      </w:r>
      <w:r w:rsidRPr="0008241C">
        <w:rPr>
          <w:sz w:val="22"/>
          <w:szCs w:val="22"/>
        </w:rPr>
        <w:instrText>ADDIN CSL_CITATION {"citationItems":[{"id":"ITEM-1","itemData":{"DOI":"10.1177/0956247807076725","ISBN":"0956-2478","ISSN":"0956-2478","abstract":"This paper examines the vulnerabilities of three global coastal cities -- Mumbai, Rio de Janeiro and Shanghai -- to climate hazards. The paper highlights system characteristics that, in unique combinations, create place-based vulnerabilities to climate hazards. It describes these vulnerabilities then discusses the implications of the results for city planners and managers. A concluding section assesses some of the political obstacles to better disaster preparedness.","author":[{"dropping-particle":"","family":"Sherbinin","given":"Alex","non-dropping-particle":"de","parse-names":false,"suffix":""},{"dropping-particle":"","family":"Schiller","given":"A.","non-dropping-particle":"","parse-names":false,"suffix":""},{"dropping-particle":"","family":"Pulsipher","given":"A.","non-dropping-particle":"","parse-names":false,"suffix":""}],"container-title":"Environment and Urbanization","id":"ITEM-1","issue":"1","issued":{"date-parts":[["2007"]]},"page":"39-64","title":"The vulnerability of global cities to climate hazards","type":"article-journal","volume":"19"},"uris":["http://www.mendeley.com/documents/?uuid=323c07cb-28b3-4617-94d2-2b8a0876340e"]},{"id":"ITEM-2","itemData":{"DOI":"10.22617/TCS178839-2","ISBN":"9789292578527","author":[{"dropping-particle":"","family":"ADB","given":"","non-dropping-particle":"","parse-names":false,"suffix":""}],"id":"ITEM-2","issued":{"date-parts":[["2017","6","1"]]},"publisher-place":"Manila, Philippines","title":"A Region at Risk: The Human Dimensions of Climate Change in Asia and the Pacific","type":"report"},"uris":["http://www.mendeley.com/documents/?uuid=0f637e61-3bb6-47ec-8881-6ad0a6b78919"]}],"mendeley":{"formattedCitation":"(ADB, 2017; de Sherbinin, Schiller, &lt;i&gt;et al.&lt;/i&gt;, 2007)","plainTextFormattedCitation":"(ADB, 2017; de Sherbinin, Schiller, et al., 2007)","previouslyFormattedCitation":"(ADB, 2017; de Sherbinin, Schiller,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DB, 2017; de Sherbinin, Schill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In South, South-East and North-East Asia as well as Europe more than a quarter of the global population lives near coasts where the most densely populated areas are found </w:t>
      </w:r>
      <w:r w:rsidRPr="0008241C">
        <w:rPr>
          <w:sz w:val="22"/>
          <w:szCs w:val="22"/>
        </w:rPr>
        <w:fldChar w:fldCharType="begin" w:fldLock="1"/>
      </w:r>
      <w:r w:rsidRPr="0008241C">
        <w:rPr>
          <w:sz w:val="22"/>
          <w:szCs w:val="22"/>
        </w:rPr>
        <w:instrText>ADDIN CSL_CITATION {"citationItems":[{"id":"ITEM-1","itemData":{"ISSN":"0749-0208","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author":[{"dropping-particle":"","family":"Small","given":"C","non-dropping-particle":"","parse-names":false,"suffix":""},{"dropping-particle":"","family":"Nicholls","given":"RJ","non-dropping-particle":"","parse-names":false,"suffix":""}],"container-title":"Journal of Coastal Research","id":"ITEM-1","issue":"3","issued":{"date-parts":[["2003"]]},"page":"584-599","title":"A global analysis of human settlement in coastal zones","type":"article-journal","volume":"19"},"uris":["http://www.mendeley.com/documents/?uuid=01755a99-8a7b-4320-a9e3-1cfb1aee3bc7"]}],"mendeley":{"formattedCitation":"(Small &amp; Nicholls, 2003)","plainTextFormattedCitation":"(Small &amp; Nicholls, 2003)","previouslyFormattedCitation":"(Small &amp; Nicholls, 2003)"},"properties":{"noteIndex":0},"schema":"https://github.com/citation-style-language/schema/raw/master/csl-citation.json"}</w:instrText>
      </w:r>
      <w:r w:rsidRPr="0008241C">
        <w:rPr>
          <w:sz w:val="22"/>
          <w:szCs w:val="22"/>
        </w:rPr>
        <w:fldChar w:fldCharType="separate"/>
      </w:r>
      <w:r w:rsidRPr="0008241C">
        <w:rPr>
          <w:noProof/>
          <w:sz w:val="22"/>
          <w:szCs w:val="22"/>
        </w:rPr>
        <w:t>(Small &amp; Nicholls, 2003)</w:t>
      </w:r>
      <w:r w:rsidRPr="0008241C">
        <w:rPr>
          <w:sz w:val="22"/>
          <w:szCs w:val="22"/>
        </w:rPr>
        <w:fldChar w:fldCharType="end"/>
      </w:r>
      <w:r w:rsidRPr="0008241C">
        <w:rPr>
          <w:sz w:val="22"/>
          <w:szCs w:val="22"/>
        </w:rPr>
        <w:t xml:space="preserve">. Many cities in the Asia-Pacific region located in coastal lowland are vulnerable to extreme events or meteorological hazards such as tsunamis, cyclones/typhoons, intense storm surges and flooding regardless to country’s wealth level </w:t>
      </w:r>
      <w:r w:rsidRPr="0008241C">
        <w:rPr>
          <w:sz w:val="22"/>
          <w:szCs w:val="22"/>
        </w:rPr>
        <w:fldChar w:fldCharType="begin" w:fldLock="1"/>
      </w:r>
      <w:r w:rsidRPr="0008241C">
        <w:rPr>
          <w:sz w:val="22"/>
          <w:szCs w:val="22"/>
        </w:rPr>
        <w:instrText>ADDIN CSL_CITATION {"citationItems":[{"id":"ITEM-1","itemData":{"DOI":"10.1007/978-94-007-7088-1_1","ISBN":"978-94-007-7087-4","ISSN":"978-94-007-7087-4","author":[{"dropping-particle":"","family":"Seto","given":"Karen C.","non-dropping-particle":"","parse-names":false,"suffix":""},{"dropping-particle":"","family":"Parnell","given":"Susan","non-dropping-particle":"","parse-names":false,"suffix":""},{"dropping-particle":"","family":"Elmqvist","given":"Thomas","non-dropping-particle":"","parse-names":false,"suffix":""}],"container-title":"Urbanization, Biodiversity and Ecosystem Services: Challenges and Opportunities","editor":[{"dropping-particle":"","family":"Elmqvist","given":"Thomas","non-dropping-particle":"","parse-names":false,"suffix":""},{"dropping-particle":"","family":"Fragkias","given":"Michail","non-dropping-particle":"","parse-names":false,"suffix":""},{"dropping-particle":"","family":"Goodness","given":"Julie","non-dropping-particle":"","parse-names":false,"suffix":""},{"dropping-particle":"","family":"Güneralp","given":"Burak","non-dropping-particle":"","parse-names":false,"suffix":""},{"dropping-particle":"","family":"Marcotullio","given":"Peter J.","non-dropping-particle":"","parse-names":false,"suffix":""},{"dropping-particle":"","family":"McDonald","given":"Robert I.","non-dropping-particle":"","parse-names":false,"suffix":""},{"dropping-particle":"","family":"Parnell","given":"Susan","non-dropping-particle":"","parse-names":false,"suffix":""},{"dropping-particle":"","family":"Schewenius","given":"Maria","non-dropping-particle":"","parse-names":false,"suffix":""},{"dropping-particle":"","family":"Sendstad","given":"Marte","non-dropping-particle":"","parse-names":false,"suffix":""},{"dropping-particle":"","family":"Seto","given":"Karen C.","non-dropping-particle":"","parse-names":false,"suffix":""},{"dropping-particle":"","family":"Wilkinson","given":"Cathy","non-dropping-particle":"","parse-names":false,"suffix":""}],"id":"ITEM-1","issued":{"date-parts":[["2013"]]},"page":"1-12","publisher":"Springer Netherlands","publisher-place":"Dordrecht","title":"A Global Outlook on Urbanization","type":"chapter"},"uris":["http://www.mendeley.com/documents/?uuid=f0201ab2-8e1d-4ffe-bc8a-9f176f31f77a"]}],"mendeley":{"formattedCitation":"(Seto &lt;i&gt;et al.&lt;/i&gt;, 2013)","manualFormatting":"(Seto et al., 2013; Romero-Lankao &amp; Dodman, 2011; Solecki &amp; Marcotullio, 2013)","plainTextFormattedCitation":"(Seto et al., 2013)","previouslyFormattedCitation":"(Set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3; Romero-Lankao &amp; Dodman, 2011; Solecki &amp; Marcotullio, 2013)</w:t>
      </w:r>
      <w:r w:rsidRPr="0008241C">
        <w:rPr>
          <w:sz w:val="22"/>
          <w:szCs w:val="22"/>
        </w:rPr>
        <w:fldChar w:fldCharType="end"/>
      </w:r>
      <w:r w:rsidRPr="0008241C">
        <w:rPr>
          <w:sz w:val="22"/>
          <w:szCs w:val="22"/>
        </w:rPr>
        <w:t xml:space="preserve">. </w:t>
      </w:r>
    </w:p>
    <w:p w14:paraId="059D1BA5" w14:textId="77777777" w:rsidR="00A01204" w:rsidRPr="0008241C" w:rsidRDefault="00A01204" w:rsidP="00A01204">
      <w:pPr>
        <w:rPr>
          <w:sz w:val="22"/>
          <w:szCs w:val="22"/>
        </w:rPr>
      </w:pPr>
    </w:p>
    <w:p w14:paraId="773A2CD4" w14:textId="77777777" w:rsidR="00A01204" w:rsidRPr="0008241C" w:rsidRDefault="00A01204" w:rsidP="00A01204">
      <w:pPr>
        <w:rPr>
          <w:sz w:val="22"/>
          <w:szCs w:val="22"/>
        </w:rPr>
      </w:pPr>
      <w:r w:rsidRPr="0008241C">
        <w:rPr>
          <w:sz w:val="22"/>
          <w:szCs w:val="22"/>
        </w:rPr>
        <w:lastRenderedPageBreak/>
        <w:t xml:space="preserve">Drawing on the inevitable natural hazards exacerbated by anthropogenic activities, actions for disaster risk reduction together with climate change adaptation in cities are given much attention </w:t>
      </w:r>
      <w:r w:rsidRPr="0008241C">
        <w:rPr>
          <w:sz w:val="22"/>
          <w:szCs w:val="22"/>
        </w:rPr>
        <w:fldChar w:fldCharType="begin" w:fldLock="1"/>
      </w:r>
      <w:r w:rsidRPr="0008241C">
        <w:rPr>
          <w:sz w:val="22"/>
          <w:szCs w:val="22"/>
        </w:rPr>
        <w:instrText>ADDIN CSL_CITATION {"citationItems":[{"id":"ITEM-1","itemData":{"DOI":"10.1016/j.cosust.2011.03.001","ISBN":"1877-3435","ISSN":"18773435","abstract":"This paper reviews how the fields of disaster risk reduction (DRR) and climate change adaptation (CCA) have contributed to the understanding of how cities' are responding to climate change risks and hazards. A primary objective of the discussion is to highlight the connections, tensions, and areas for cross-fertilization between the two fields as defined within the recent literature. The paper focuses on three sites of overlap that include: (1) event likelihood: hazards, risks and uncertainty; (2) impact parameters: exposure, vulnerability, and equity; and (3) societal responses: adaptive capacity and resilience. Focusing on cities in both developing and developed countries, the authors assert that that the convergence and interplay between the two fields has already had impacts on both areas of study. The linkages between DRR and CCA strategies have started to change how researchers and practitioners conceive and approach the analysis and management of urban climate risk and associated impacts and response activities. The prospect for additional synergy is defined as strong. © 2011.","author":[{"dropping-particle":"","family":"Solecki","given":"William","non-dropping-particle":"","parse-names":false,"suffix":""},{"dropping-particle":"","family":"Leichenko","given":"Robin","non-dropping-particle":"","parse-names":false,"suffix":""},{"dropping-particle":"","family":"O’Brien","given":"Karen","non-dropping-particle":"","parse-names":false,"suffix":""}],"container-title":"Current Opinion in Environmental Sustainability","id":"ITEM-1","issue":"3","issued":{"date-parts":[["2011","5"]]},"page":"135-141","title":"Climate change adaptation strategies and disaster risk reduction in cities: connections, contentions, and synergies","type":"article-journal","volume":"3"},"uris":["http://www.mendeley.com/documents/?uuid=f3036f1c-af34-4df0-ade8-8c66bb97e706"]}],"mendeley":{"formattedCitation":"(Solecki &lt;i&gt;et al.&lt;/i&gt;, 2011)","plainTextFormattedCitation":"(Solecki et al., 2011)","previouslyFormattedCitation":"(Solecki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olecki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There is a new emerged vision in risk management and vulnerability reduction based on wise combinations in the use of built infrastructure and ecological infrastructure, capturing roles of water and vegetation within and around urban areas in delivering various ecosystem services </w:t>
      </w:r>
      <w:r w:rsidRPr="0008241C">
        <w:rPr>
          <w:sz w:val="22"/>
          <w:szCs w:val="22"/>
        </w:rPr>
        <w:fldChar w:fldCharType="begin" w:fldLock="1"/>
      </w:r>
      <w:r w:rsidRPr="0008241C">
        <w:rPr>
          <w:sz w:val="22"/>
          <w:szCs w:val="22"/>
        </w:rPr>
        <w:instrText>ADDIN CSL_CITATION {"citationItems":[{"id":"ITEM-1","itemData":{"DOI":"10.1007/978-94-007-7088-1_11","ISBN":"978-94-007-7087-4","ISSN":"978-94-007-7087-4","author":[{"dropping-particle":"","family":"Gómez-Baggethun","given":"Erik","non-dropping-particle":"","parse-names":false,"suffix":""},{"dropping-particle":"","family":"Gren","given":"Åsa","non-dropping-particle":"","parse-names":false,"suffix":""},{"dropping-particle":"","family":"Barton","given":"David N.","non-dropping-particle":"","parse-names":false,"suffix":""},{"dropping-particle":"","family":"Langemeyer","given":"Johannes","non-dropping-particle":"","parse-names":false,"suffix":""},{"dropping-particle":"","family":"McPhearson","given":"Timon","non-dropping-particle":"","parse-names":false,"suffix":""},{"dropping-particle":"","family":"O’Farrell","given":"Patrick","non-dropping-particle":"","parse-names":false,"suffix":""},{"dropping-particle":"","family":"Andersson","given":"Erik","non-dropping-particle":"","parse-names":false,"suffix":""},{"dropping-particle":"","family":"Hamstead","given":"Zoé","non-dropping-particle":"","parse-names":false,"suffix":""},{"dropping-particle":"","family":"Kremer","given":"Peleg","non-dropping-particle":"","parse-names":false,"suffix":""}],"container-title":"Urbanization, Biodiversity and Ecosystem Services: Challenges and Opportunities","id":"ITEM-1","issued":{"date-parts":[["2013"]]},"page":"175-251","publisher":"Springer Netherlands","publisher-place":"Dordrecht","title":"Urban Ecosystem Services","type":"chapter"},"uris":["http://www.mendeley.com/documents/?uuid=73dc6316-6d54-44c3-9d0a-a89ef7873472"]}],"mendeley":{"formattedCitation":"(Gómez-Baggethun &lt;i&gt;et al.&lt;/i&gt;, 2013)","plainTextFormattedCitation":"(Gómez-Baggethun et al., 2013)","previouslyFormattedCitation":"(Gómez-Baggethu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Gómez-Baggethu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 incidence of the 2004 Indian Ocean Tsunami revealed that ecological infrastructure formed by mangroves and other coastal vegetation in front of settlements drastically reduced the damage </w:t>
      </w:r>
      <w:r w:rsidRPr="0008241C">
        <w:rPr>
          <w:sz w:val="22"/>
          <w:szCs w:val="22"/>
        </w:rPr>
        <w:fldChar w:fldCharType="begin" w:fldLock="1"/>
      </w:r>
      <w:r w:rsidRPr="0008241C">
        <w:rPr>
          <w:sz w:val="22"/>
          <w:szCs w:val="22"/>
        </w:rPr>
        <w:instrText>ADDIN CSL_CITATION {"citationItems":[{"id":"ITEM-1","itemData":{"DOI":"10.1126/science.1118387","abstract":"The 26 December 2004 Indian Ocean tsunami had major effects on coastal communities and ecosystems. An assessment of coastlines after the tsunami indicates that coastal vegetation such as mangroves and beach forests helped to provide protection and reduce effects on adjacent communities. In recent years, mangroves and other coastal vegetation have been cleared or degraded along many coastlines, increasing their vulnerability to storm and tsunami damage. Establishing or strengthening greenbelts of mangroves and other coastal forests may play a key role in reducing the effect of future extreme events.","author":[{"dropping-particle":"","family":"Danielsen","given":"Finn","non-dropping-particle":"","parse-names":false,"suffix":""},{"dropping-particle":"","family":"Sørensen","given":"Mikael K","non-dropping-particle":"","parse-names":false,"suffix":""},{"dropping-particle":"","family":"Olwig","given":"Mette F","non-dropping-particle":"","parse-names":false,"suffix":""},{"dropping-particle":"","family":"Selvam","given":"Vaithilingam","non-dropping-particle":"","parse-names":false,"suffix":""},{"dropping-particle":"","family":"Parish","given":"Faizal","non-dropping-particle":"","parse-names":false,"suffix":""},{"dropping-particle":"","family":"Burgess","given":"Neil D","non-dropping-particle":"","parse-names":false,"suffix":""},{"dropping-particle":"","family":"Hiraishi","given":"Tetsuya","non-dropping-particle":"","parse-names":false,"suffix":""},{"dropping-particle":"","family":"Karunagaran","given":"Vagarappa M","non-dropping-particle":"","parse-names":false,"suffix":""},{"dropping-particle":"","family":"Rasmussen","given":"Michael S","non-dropping-particle":"","parse-names":false,"suffix":""},{"dropping-particle":"","family":"Hansen","given":"Lars B","non-dropping-particle":"","parse-names":false,"suffix":""},{"dropping-particle":"","family":"Quarto","given":"Alfredo","non-dropping-particle":"","parse-names":false,"suffix":""},{"dropping-particle":"","family":"Suryadiputra","given":"Nyoman","non-dropping-particle":"","parse-names":false,"suffix":""}],"container-title":"Science","id":"ITEM-1","issue":"5748","issued":{"date-parts":[["2005","10","27"]]},"page":"643","title":"The Asian Tsunami: A Protective Role for Coastal Vegetation","type":"article-journal","volume":"310"},"uris":["http://www.mendeley.com/documents/?uuid=efe7273c-cd1d-4899-8f0d-93580b3bd77a"]}],"mendeley":{"formattedCitation":"(Danielsen &lt;i&gt;et al.&lt;/i&gt;, 2005)","plainTextFormattedCitation":"(Danielsen et al., 2005)","previouslyFormattedCitation":"(Danielsen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Danielsen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In order to achieve sustainable and effective coastal risk management, </w:t>
      </w:r>
      <w:r w:rsidRPr="0008241C">
        <w:rPr>
          <w:sz w:val="22"/>
          <w:szCs w:val="22"/>
        </w:rPr>
        <w:fldChar w:fldCharType="begin" w:fldLock="1"/>
      </w:r>
      <w:r w:rsidRPr="0008241C">
        <w:rPr>
          <w:sz w:val="22"/>
          <w:szCs w:val="22"/>
        </w:rPr>
        <w:instrText xml:space="preserve">ADDIN CSL_CITATION {"citationItems":[{"id":"ITEM-1","itemData":{"DOI":"10.1073/pnas.1013516108","ISBN":"0027-8424","ISSN":"0027-8424","PMID":"22065751","abstract":"In a tsunami event human casualties and infrastructure damage are determined predominantly by seaquake intensity and offshore properties. On land, wave energy is attenuated by gravitation (elevation) and friction (land cover). Tree belts have been promoted as \" bioshields \" against wave impact. However, given the lack of quantitative evidence of their performance in such extreme events, tree belts have been criticized for creating a false sense of security. This study used 180 transects perpendicular to over 100 km on the west coast of Aceh, Indonesia to analyze the influence of coastal vegetation, particularly cultivated trees, on the impact of the 2004 tsunami. Satellite imagery; land cover maps; land use characteris-tics; stem diameter, height, and planting density; and a literature review were used to develop a land cover roughness coefficient accounting for the resistance offered by different land uses to the wave advance. Applying a spatial generalized linear mixed model, we found that while distance to coast was the dominant determi-nant of impact (casualties and infrastructure damage), the existing coastal vegetation in front of settlements also significantly reduced casualties by an average of 5%. In contrast, dense vegetation behind villages endangered human lives and increased structural damage. Debris carried by the backwash may have contributed to these dissimilar effects of land cover. For sustainable and effective coastal risk management, location of settlements is essential, while the protective potential of coastal vegetation, as determined by its spatial arrangement, should be regarded as an important liveli-hood provider rather than just as a bioshield. glimmix </w:instrText>
      </w:r>
      <w:r w:rsidRPr="0008241C">
        <w:rPr>
          <w:rFonts w:ascii="Cambria Math" w:hAnsi="Cambria Math" w:cs="Cambria Math"/>
          <w:sz w:val="22"/>
          <w:szCs w:val="22"/>
        </w:rPr>
        <w:instrText>∣</w:instrText>
      </w:r>
      <w:r w:rsidRPr="0008241C">
        <w:rPr>
          <w:sz w:val="22"/>
          <w:szCs w:val="22"/>
        </w:rPr>
        <w:instrText xml:space="preserve"> tsunami mitigation </w:instrText>
      </w:r>
      <w:r w:rsidRPr="0008241C">
        <w:rPr>
          <w:rFonts w:ascii="Cambria Math" w:hAnsi="Cambria Math" w:cs="Cambria Math"/>
          <w:sz w:val="22"/>
          <w:szCs w:val="22"/>
        </w:rPr>
        <w:instrText>∣</w:instrText>
      </w:r>
      <w:r w:rsidRPr="0008241C">
        <w:rPr>
          <w:sz w:val="22"/>
          <w:szCs w:val="22"/>
        </w:rPr>
        <w:instrText xml:space="preserve"> vegetation effects </w:instrText>
      </w:r>
      <w:r w:rsidRPr="0008241C">
        <w:rPr>
          <w:rFonts w:ascii="Cambria Math" w:hAnsi="Cambria Math" w:cs="Cambria Math"/>
          <w:sz w:val="22"/>
          <w:szCs w:val="22"/>
        </w:rPr>
        <w:instrText>∣</w:instrText>
      </w:r>
      <w:r w:rsidRPr="0008241C">
        <w:rPr>
          <w:sz w:val="22"/>
          <w:szCs w:val="22"/>
        </w:rPr>
        <w:instrText xml:space="preserve"> food security O n December 26, 2004, a rupture in the fault line between the Indo-Australian and southeastern Eurasian tectonic plates 150 km off the coast of west Aceh, Indonesia, triggered one of the largest seismic events in the last four decades (1). The seaquake generated a tsunami with disastrous consequences in the region. Soon after the 2004 event, the possible effects of coastal vege-tation regarding the impact caused by tsunamis (mitigating or aggravating) were researched into, especially under scenarios with initial water heights below 10 m (2–5). In Sri Lanka and India, coastal communities located behind tree cover were re-ported to be less affected than those directly exposed to the sea (2, 3, 6). Parameters such as stem …","author":[{"dropping-particle":"","family":"Laso Bayas","given":"J. C.","non-dropping-particle":"","parse-names":false,"suffix":""},{"dropping-particle":"","family":"Marohn","given":"C.","non-dropping-particle":"","parse-names":false,"suffix":""},{"dropping-particle":"","family":"Dercon","given":"G.","non-dropping-particle":"","parse-names":false,"suffix":""},{"dropping-particle":"","family":"Dewi","given":"S.","non-dropping-particle":"","parse-names":false,"suffix":""},{"dropping-particle":"","family":"Piepho","given":"H. P.","non-dropping-particle":"","parse-names":false,"suffix":""},{"dropping-particle":"","family":"Joshi","given":"L.","non-dropping-particle":"","parse-names":false,"suffix":""},{"dropping-particle":"","family":"Noordwijk","given":"M.","non-dropping-particle":"van","parse-names":false,"suffix":""},{"dropping-particle":"","family":"Cadisch","given":"G.","non-dropping-particle":"","parse-names":false,"suffix":""}],"container-title":"Proceedings of the National Academy of Sciences of the United States of America","id":"ITEM-1","issue":"46","issued":{"date-parts":[["2011"]]},"page":"18612-18617","title":"Influence of coastal vegetation on the 2004 tsunami wave impact in west Aceh","type":"article-journal","volume":"108"},"suppress-author":1,"uris":["http://www.mendeley.com/documents/?uuid=c3facc3e-e673-4097-b130-e572fb4053b4"]}],"mendeley":{"formattedCitation":"(2011)","manualFormatting":"Laso Bayas et al. (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 xml:space="preserve">Laso Bayas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emphasizes protecting coastal vegetation should be regarded as an important livelihood provider rather than just as a bio-shield.</w:t>
      </w:r>
    </w:p>
    <w:p w14:paraId="0DD6C172" w14:textId="77777777" w:rsidR="00A01204" w:rsidRPr="0008241C" w:rsidRDefault="00A01204" w:rsidP="00A01204">
      <w:pPr>
        <w:rPr>
          <w:sz w:val="22"/>
          <w:szCs w:val="22"/>
        </w:rPr>
      </w:pPr>
    </w:p>
    <w:p w14:paraId="02C7F2C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297" w:name="_Toc504317285"/>
      <w:bookmarkStart w:id="1298" w:name="_Toc504317978"/>
      <w:bookmarkStart w:id="1299" w:name="_Toc504321324"/>
      <w:r w:rsidRPr="0008241C">
        <w:rPr>
          <w:b/>
          <w:sz w:val="22"/>
          <w:szCs w:val="24"/>
        </w:rPr>
        <w:t>4.4.6.4 Socio-economic change</w:t>
      </w:r>
      <w:bookmarkEnd w:id="1297"/>
      <w:bookmarkEnd w:id="1298"/>
      <w:bookmarkEnd w:id="1299"/>
    </w:p>
    <w:p w14:paraId="4BB99741" w14:textId="77777777" w:rsidR="00A01204" w:rsidRPr="0008241C" w:rsidRDefault="00A01204" w:rsidP="00A01204">
      <w:pPr>
        <w:rPr>
          <w:sz w:val="22"/>
          <w:szCs w:val="22"/>
        </w:rPr>
      </w:pPr>
    </w:p>
    <w:p w14:paraId="29EC8616" w14:textId="77777777" w:rsidR="00A01204" w:rsidRPr="0008241C" w:rsidRDefault="00A01204" w:rsidP="00A01204">
      <w:pPr>
        <w:rPr>
          <w:sz w:val="22"/>
          <w:szCs w:val="22"/>
        </w:rPr>
      </w:pPr>
      <w:r w:rsidRPr="0008241C">
        <w:rPr>
          <w:sz w:val="22"/>
          <w:szCs w:val="22"/>
        </w:rPr>
        <w:t xml:space="preserve">Economic factors (e.g. rapid industrialization, expanding industry parks, and intensifying process bases) are responsible for a large percentage of urban expansion in rapid urbanizing countries such as China and India together with demographic factors </w:t>
      </w:r>
      <w:r w:rsidRPr="0008241C">
        <w:rPr>
          <w:sz w:val="22"/>
          <w:szCs w:val="22"/>
        </w:rPr>
        <w:fldChar w:fldCharType="begin" w:fldLock="1"/>
      </w:r>
      <w:r w:rsidRPr="0008241C">
        <w:rPr>
          <w:sz w:val="22"/>
          <w:szCs w:val="22"/>
        </w:rPr>
        <w:instrText>ADDIN CSL_CITATION {"citationItems":[{"id":"ITEM-1","itemData":{"DOI":"10.1371/journal.pone.0023777","ISBN":"0011-3891","ISSN":"1932-6203","PMID":"1000090690","abstract":"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author":[{"dropping-particle":"","family":"Seto","given":"Karen C.","non-dropping-particle":"","parse-names":false,"suffix":""},{"dropping-particle":"","family":"Fragkias","given":"Michail","non-dropping-particle":"","parse-names":false,"suffix":""},{"dropping-particle":"","family":"Güneralp","given":"Burak","non-dropping-particle":"","parse-names":false,"suffix":""},{"dropping-particle":"","family":"Reilly","given":"Michael K.","non-dropping-particle":"","parse-names":false,"suffix":""}],"container-title":"PLoS ONE","editor":[{"dropping-particle":"","family":"Añel","given":"Juan A.","non-dropping-particle":"","parse-names":false,"suffix":""}],"id":"ITEM-1","issue":"8","issued":{"date-parts":[["2011","8","18"]]},"page":"e23777","title":"A Meta-Analysis of Global Urban Land Expansion","type":"article-journal","volume":"6"},"uris":["http://www.mendeley.com/documents/?uuid=eb819804-99ef-47a9-8713-79d60db16211"]}],"mendeley":{"formattedCitation":"(Seto &lt;i&gt;et al.&lt;/i&gt;, 2011)","manualFormatting":"(Seto, Fragkias, &amp; Güneralp et al., 2011)","plainTextFormattedCitation":"(Seto et al., 2011)","previouslyFormattedCitation":"(Seto &lt;i&gt;et al.&lt;/i&gt;, 2011)"},"properties":{"noteIndex":0},"schema":"https://github.com/citation-style-language/schema/raw/master/csl-citation.json"}</w:instrText>
      </w:r>
      <w:r w:rsidRPr="0008241C">
        <w:rPr>
          <w:sz w:val="22"/>
          <w:szCs w:val="22"/>
        </w:rPr>
        <w:fldChar w:fldCharType="separate"/>
      </w:r>
      <w:r w:rsidRPr="0008241C">
        <w:rPr>
          <w:noProof/>
          <w:sz w:val="22"/>
          <w:szCs w:val="22"/>
        </w:rPr>
        <w:t>(Seto</w:t>
      </w:r>
      <w:r w:rsidRPr="0008241C">
        <w:rPr>
          <w:i/>
          <w:noProof/>
          <w:sz w:val="22"/>
          <w:szCs w:val="22"/>
        </w:rPr>
        <w:t xml:space="preserve"> et al</w:t>
      </w:r>
      <w:r w:rsidRPr="0008241C">
        <w:rPr>
          <w:noProof/>
          <w:sz w:val="22"/>
          <w:szCs w:val="22"/>
        </w:rPr>
        <w:t>., 2011)</w:t>
      </w:r>
      <w:r w:rsidRPr="0008241C">
        <w:rPr>
          <w:sz w:val="22"/>
          <w:szCs w:val="22"/>
        </w:rPr>
        <w:fldChar w:fldCharType="end"/>
      </w:r>
      <w:r w:rsidRPr="0008241C">
        <w:rPr>
          <w:sz w:val="22"/>
          <w:szCs w:val="22"/>
        </w:rPr>
        <w:t xml:space="preserve"> (see the sections 4.2.1 for urban population changes). At the national level, there is positive and high correlation between proportion of urban population and economic status such as gross national income (GNI) and gross domestic product (GDP), but the causal relationship between the two is likely bidirectional </w:t>
      </w:r>
      <w:r w:rsidRPr="0008241C">
        <w:rPr>
          <w:sz w:val="22"/>
          <w:szCs w:val="22"/>
        </w:rPr>
        <w:fldChar w:fldCharType="begin" w:fldLock="1"/>
      </w:r>
      <w:r w:rsidRPr="0008241C">
        <w:rPr>
          <w:sz w:val="22"/>
          <w:szCs w:val="22"/>
        </w:rPr>
        <w:instrText>ADDIN CSL_CITATION {"citationItems":[{"id":"ITEM-1","itemData":{"ISBN":"978-1-78431-137-7","author":[{"dropping-particle":"","family":"Tacoli","given":"Cecilia","non-dropping-particle":"","parse-names":false,"suffix":""},{"dropping-particle":"","family":"Mcgranahan","given":"Gordon","non-dropping-particle":"","parse-names":false,"suffix":""},{"dropping-particle":"","family":"Satterthwaite","given":"David","non-dropping-particle":"","parse-names":false,"suffix":""}],"collection-title":"IIED Working Paper","id":"ITEM-1","issue":"March","issued":{"date-parts":[["2015"]]},"publisher":"International Institute for Environment and Development","publisher-place":"London","title":"Urbanisation, rural–urban migration and urban poverty","type":"book"},"uris":["http://www.mendeley.com/documents/?uuid=0b57032e-1e86-4cc0-b034-5e89c3707daf"]},{"id":"ITEM-2","itemData":{"author":[{"dropping-particle":"","family":"UNDESA","given":"","non-dropping-particle":"","parse-names":false,"suffix":""}],"id":"ITEM-2","issued":{"date-parts":[["2015"]]},"title":"World Urbanization Prospects: The 2014 Revision","type":"report"},"uris":["http://www.mendeley.com/documents/?uuid=a5e5da6b-ca3f-4ae2-afd2-d90ccde98159"]}],"mendeley":{"formattedCitation":"(Tacoli &lt;i&gt;et al.&lt;/i&gt;, 2015; UNDESA, 2015d)","plainTextFormattedCitation":"(Tacoli et al., 2015; UNDESA, 2015d)","previouslyFormattedCitation":"(Tacoli &lt;i&gt;et al.&lt;/i&gt;, 2015; UNDESA, 2015d)"},"properties":{"noteIndex":0},"schema":"https://github.com/citation-style-language/schema/raw/master/csl-citation.json"}</w:instrText>
      </w:r>
      <w:r w:rsidRPr="0008241C">
        <w:rPr>
          <w:sz w:val="22"/>
          <w:szCs w:val="22"/>
        </w:rPr>
        <w:fldChar w:fldCharType="separate"/>
      </w:r>
      <w:r w:rsidRPr="0008241C">
        <w:rPr>
          <w:noProof/>
          <w:sz w:val="22"/>
          <w:szCs w:val="22"/>
        </w:rPr>
        <w:t xml:space="preserve">(Tacoli </w:t>
      </w:r>
      <w:r w:rsidRPr="0008241C">
        <w:rPr>
          <w:i/>
          <w:noProof/>
          <w:sz w:val="22"/>
          <w:szCs w:val="22"/>
        </w:rPr>
        <w:t>et al.</w:t>
      </w:r>
      <w:r w:rsidRPr="0008241C">
        <w:rPr>
          <w:noProof/>
          <w:sz w:val="22"/>
          <w:szCs w:val="22"/>
        </w:rPr>
        <w:t>, 2015; UNDESA, 2015d)</w:t>
      </w:r>
      <w:r w:rsidRPr="0008241C">
        <w:rPr>
          <w:sz w:val="22"/>
          <w:szCs w:val="22"/>
        </w:rPr>
        <w:fldChar w:fldCharType="end"/>
      </w:r>
      <w:r w:rsidRPr="0008241C">
        <w:rPr>
          <w:sz w:val="22"/>
          <w:szCs w:val="22"/>
        </w:rPr>
        <w:t xml:space="preserve">. Although it is true that urbanization can lead to economic growth under favourable conditions, it is still uncertain whether rapid urban population growth contributes to the rate of economic growth </w:t>
      </w:r>
      <w:r w:rsidRPr="0008241C">
        <w:rPr>
          <w:sz w:val="22"/>
          <w:szCs w:val="22"/>
        </w:rPr>
        <w:fldChar w:fldCharType="begin" w:fldLock="1"/>
      </w:r>
      <w:r w:rsidRPr="0008241C">
        <w:rPr>
          <w:sz w:val="22"/>
          <w:szCs w:val="22"/>
        </w:rPr>
        <w:instrText>ADDIN CSL_CITATION {"citationItems":[{"id":"ITEM-1","itemData":{"DOI":"10.1126/science.1153057","ISBN":"0036-8075","ISSN":"0036-8075","PMID":"18258907","abstract":"The proportion of a country's population living in urban areas is highly correlated with its level of income. Urban areas offer economies of scale and richer market structures, and there is strong evidence that workers in urban areas are individually more productive, and earn more, than rural workers. However, rapid urbanization is also associated with crowding, environmental degradation, and other impediments to productivity. Overall, we find no evidence that the level of urbanization affects the rate of economic growth. Our findings weaken the rationale for either encouraging or discouraging urbanization as part of a strategy for economic growth.","author":[{"dropping-particle":"","family":"Bloom","given":"David E","non-dropping-particle":"","parse-names":false,"suffix":""},{"dropping-particle":"","family":"Canning","given":"David","non-dropping-particle":"","parse-names":false,"suffix":""},{"dropping-particle":"","family":"Fink","given":"Günther","non-dropping-particle":"","parse-names":false,"suffix":""}],"container-title":"Science","id":"ITEM-1","issue":"5864","issued":{"date-parts":[["2008","2","8"]]},"page":"772-775","title":"Urbanization and the Wealth of Nations","type":"article-journal","volume":"319"},"uris":["http://www.mendeley.com/documents/?uuid=6dcecbdc-6f96-403e-8aad-a177ccc1e973"]},{"id":"ITEM-2","itemData":{"author":[{"dropping-particle":"","family":"UNDESA","given":"","non-dropping-particle":"","parse-names":false,"suffix":""}],"id":"ITEM-2","issued":{"date-parts":[["2015"]]},"title":"World Urbanization Prospects: The 2014 Revision","type":"report"},"uris":["http://www.mendeley.com/documents/?uuid=a5e5da6b-ca3f-4ae2-afd2-d90ccde98159"]}],"mendeley":{"formattedCitation":"(Bloom &lt;i&gt;et al.&lt;/i&gt;, 2008; UNDESA, 2015d)","plainTextFormattedCitation":"(Bloom et al., 2008; UNDESA, 2015d)","previouslyFormattedCitation":"(Bloom &lt;i&gt;et al.&lt;/i&gt;, 2008; UNDESA, 2015d)"},"properties":{"noteIndex":0},"schema":"https://github.com/citation-style-language/schema/raw/master/csl-citation.json"}</w:instrText>
      </w:r>
      <w:r w:rsidRPr="0008241C">
        <w:rPr>
          <w:sz w:val="22"/>
          <w:szCs w:val="22"/>
        </w:rPr>
        <w:fldChar w:fldCharType="separate"/>
      </w:r>
      <w:r w:rsidRPr="0008241C">
        <w:rPr>
          <w:noProof/>
          <w:sz w:val="22"/>
          <w:szCs w:val="22"/>
        </w:rPr>
        <w:t xml:space="preserve">(Bloom </w:t>
      </w:r>
      <w:r w:rsidRPr="0008241C">
        <w:rPr>
          <w:i/>
          <w:noProof/>
          <w:sz w:val="22"/>
          <w:szCs w:val="22"/>
        </w:rPr>
        <w:t>et al.</w:t>
      </w:r>
      <w:r w:rsidRPr="0008241C">
        <w:rPr>
          <w:noProof/>
          <w:sz w:val="22"/>
          <w:szCs w:val="22"/>
        </w:rPr>
        <w:t>, 2008; UNDESA, 2015d)</w:t>
      </w:r>
      <w:r w:rsidRPr="0008241C">
        <w:rPr>
          <w:sz w:val="22"/>
          <w:szCs w:val="22"/>
        </w:rPr>
        <w:fldChar w:fldCharType="end"/>
      </w:r>
      <w:r w:rsidRPr="0008241C">
        <w:rPr>
          <w:sz w:val="22"/>
          <w:szCs w:val="22"/>
        </w:rPr>
        <w:t>.</w:t>
      </w:r>
    </w:p>
    <w:p w14:paraId="71E0D2EE" w14:textId="77777777" w:rsidR="00A01204" w:rsidRPr="0008241C" w:rsidRDefault="00A01204" w:rsidP="00A01204">
      <w:pPr>
        <w:rPr>
          <w:sz w:val="22"/>
          <w:szCs w:val="22"/>
        </w:rPr>
      </w:pPr>
    </w:p>
    <w:p w14:paraId="5908E59A" w14:textId="77777777" w:rsidR="00A01204" w:rsidRPr="0008241C" w:rsidRDefault="00A01204" w:rsidP="00A01204">
      <w:pPr>
        <w:rPr>
          <w:sz w:val="22"/>
          <w:szCs w:val="22"/>
        </w:rPr>
      </w:pPr>
      <w:r w:rsidRPr="0008241C">
        <w:rPr>
          <w:sz w:val="22"/>
          <w:szCs w:val="22"/>
        </w:rPr>
        <w:t xml:space="preserve">In pursuit of advantages obtained from external economies of scale or agglomeration economies, continuous concentrations of population and economic activities in cities likely occur </w:t>
      </w:r>
      <w:r w:rsidRPr="0008241C">
        <w:rPr>
          <w:sz w:val="22"/>
          <w:szCs w:val="22"/>
        </w:rPr>
        <w:fldChar w:fldCharType="begin" w:fldLock="1"/>
      </w:r>
      <w:r w:rsidRPr="0008241C">
        <w:rPr>
          <w:sz w:val="22"/>
          <w:szCs w:val="22"/>
        </w:rPr>
        <w:instrText>ADDIN CSL_CITATION {"citationItems":[{"id":"ITEM-1","itemData":{"ISBN":"978-1-78431-137-7","author":[{"dropping-particle":"","family":"Tacoli","given":"Cecilia","non-dropping-particle":"","parse-names":false,"suffix":""},{"dropping-particle":"","family":"Mcgranahan","given":"Gordon","non-dropping-particle":"","parse-names":false,"suffix":""},{"dropping-particle":"","family":"Satterthwaite","given":"David","non-dropping-particle":"","parse-names":false,"suffix":""}],"collection-title":"IIED Working Paper","id":"ITEM-1","issue":"March","issued":{"date-parts":[["2015"]]},"publisher":"International Institute for Environment and Development","publisher-place":"London","title":"Urbanisation, rural–urban migration and urban poverty","type":"book"},"uris":["http://www.mendeley.com/documents/?uuid=0b57032e-1e86-4cc0-b034-5e89c3707daf"]}],"mendeley":{"formattedCitation":"(Tacoli &lt;i&gt;et al.&lt;/i&gt;, 2015)","plainTextFormattedCitation":"(Tacoli et al., 2015)","previouslyFormattedCitation":"(Tacol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Tacol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consequently urban area expands. Many case studies in Asia reveal that inflows of foreign direct investment in industrial and service sectors. The resultant off- and on-farm wage disparity becomes a strong driver promoting land conversion from agricultural to urban uses </w:t>
      </w:r>
      <w:r w:rsidRPr="0008241C">
        <w:rPr>
          <w:sz w:val="22"/>
          <w:szCs w:val="22"/>
        </w:rPr>
        <w:fldChar w:fldCharType="begin" w:fldLock="1"/>
      </w:r>
      <w:r w:rsidRPr="0008241C">
        <w:rPr>
          <w:sz w:val="22"/>
          <w:szCs w:val="22"/>
        </w:rPr>
        <w:instrText>ADDIN CSL_CITATION {"citationItems":[{"id":"ITEM-1","itemData":{"DOI":"10.1080/0042098975961","ISSN":"0042-0980","abstract":"Urbanisation in the People's Republic of China during 1949-78 was mainly driven by internal forces under a self-reliant, centrally planned economic system. Since the Opening and Reform initiated in 1978, external forces, especially foreign investment inflow, have emerged as a new driving force of urbanisation in some parts of China, particularly in the Pearl River Delta (the Delta) of South China. This study investigates the nature and pattern of this new type of urbanisation, which we label as exo(genous)-urbanisation. Foreign direct investment (FDI) into the Delta is mainly characterised by small and medium-scale, labour-intensive, processing-types of manufacturing and trade-creative investment coming from Hong Kong and Macao. It shows a spatial tendency within the host region's urban hierarchy in favour of small cities and counties and a distinct border orientation. This contrasts with the concentration in large metropolises or economic core regions found in most less developing countries. Such FDI has interacted with internal reforms to effect significant changes in the Delta during 1978-93, such as economic restructuring, rural industrialisation, the emergence of an export-oriented economy and its rapid integration with the world economy. It has also generated massive population in-migration and dramatic landscape transformation there. Put simply, exo-urbanisation in the Delta shows a predominant growth of small urban centres particularly those along the border with Hong Kong and Macao and hence a more equal level of urbanisation in the Delta and a declining primacy of Guangzhou, the regional primate city. However, exo-urbanisation in the Delta also raises doubts on social and environmental fronts as well as on its durability. The FDI inflow and the newly created export-oriented industrialisation and urban growth in the Delta are obviously subject to vicissitudes of the world market. In spite of this, contemporary urbanisation theories should give attention to the role of external forces. Further studies on exo-urbanisation are not only practical for development and planning in areas under intensive inflow of foreign investment, but could also enrich the literature on the globalisation process and its impacts on the developing countries.","author":[{"dropping-particle":"","family":"Sit","given":"Victor","non-dropping-particle":"","parse-names":false,"suffix":""},{"dropping-particle":"","family":"Yang","given":"Chun","non-dropping-particle":"","parse-names":false,"suffix":""}],"container-title":"Urban Studies","id":"ITEM-1","issue":"4","issued":{"date-parts":[["1997"]]},"page":"647-677","title":"Foreign-investment-induced exo-urbanisation in the Pearl River Delta, China","type":"article-journal","volume":"34"},"uris":["http://www.mendeley.com/documents/?uuid=89477b25-0d4d-4d94-8cb3-01dd5965cd74"]},{"id":"ITEM-2","itemData":{"DOI":"10.3368/le.79.1.106","ISBN":"0023-7639","ISSN":"00237639","abstract":"This paper estimates econometric models of the socioeconomic drivers of urban land use change in the Pearl River Delta, China. The panel data used to estimate the models are generated by combining high-resolution remote sensing data with economic and demographic data from annual compendium. The relations between variables are estimated using a random coefficient model. Results indicate that urban expansion is associated with foreign direct investment and relative rates of productivity generated by land associated with agricultural and urban uses. This suggests that large-scale investments in industrial development, rather than local land users, play the major role in urban land conversion. (JEL R14)","author":[{"dropping-particle":"","family":"Seto","given":"Karen C.","non-dropping-particle":"","parse-names":false,"suffix":""},{"dropping-particle":"","family":"Kaufmann","given":"Robert K.","non-dropping-particle":"","parse-names":false,"suffix":""}],"container-title":"Land Economics","id":"ITEM-2","issue":"1","issued":{"date-parts":[["2003"]]},"page":"106-121","title":"Modeling the Drivers of Urban Land Use Change in the Pearl River Delta, China: Integrating Remote Sensing with Socioeconomic Data","type":"article-journal","volume":"79"},"uris":["http://www.mendeley.com/documents/?uuid=8a9c51b0-0afd-4b61-9dcc-af06c931ebb0"]},{"id":"ITEM-3","itemData":{"ISBN":"0309164931","abstract":"Population, Land Use, and Environment: Research Directions offers recommendations for future research to improve understanding of how changes in human populations affect the natural environment by means of changes in land use, such as deforestation, urban development, and development of coastal zones. It also features a set of state-of-the-art papers by leading researchers that analyze population-land useenvironment relationships in urban and rural settings in developed and underdeveloped countries and that show how remote sensing and other observational methods are being applied to these issues. This book will serve as a resource for researchers, research funders, and students.","author":[{"dropping-particle":"","family":"Seto","given":"Karen C.","non-dropping-particle":"","parse-names":false,"suffix":""}],"container-title":"Population, Land Use, and Environment: Research Directions","editor":[{"dropping-particle":"","family":"Entwisle","given":"Barbara","non-dropping-particle":"","parse-names":false,"suffix":""},{"dropping-particle":"","family":"Stern","given":"Paul C.","non-dropping-particle":"","parse-names":false,"suffix":""}],"id":"ITEM-3","issued":{"date-parts":[["2005"]]},"page":"193-216","publisher":"National Academies Press","title":"Economies, Societies, and Landscapes in Transition: Examples from the Pearl River Delta, China, and the Red River Delta, Vietnam","type":"chapter"},"uris":["http://www.mendeley.com/documents/?uuid=42757b4c-31dc-4253-907f-7b1d388b0f79"]},{"id":"ITEM-4","itemData":{"DOI":"10.1016/j.habitatint.2015.03.021","ISSN":"01973975","abstract":"With its phenomenal development in recent decades, urbanization in China has been covered in a large number of studies. These studies have focused on large cities, with smaller and lesser known cities largely overlooked. This study analyzed the spatiotemporal changes of land use in Quanzhou, a historical city in Fujian Province, using GIS and remote sensing tools. Based on the land use change indices and spatial metrics, our results showed that built-up (urban) land in Quanzhou increased more than twofold in 1995–2010, at the expense of cultivated land, woodland, and grassland. During the same period, urban land patches increased in both number and size, while becoming more irregular and complex in shape. Most urban land expansion took place in the coastal areas, including the city districts and development and industrial zones. Although urbanization in Quanzhou has been remarkable since 1995, its average rate of urban land expansion has fallen behind Shenzhen and Dongguan in the Pearl River Delta. Geographic location and population growth are two important factors for the difference. Quanzhou is located in a less developed region of China, and its population growth has been slow due to its heavy reliance on labor-intensive, low-technology industries, which do not offer sufficient rural—urban wage differential to attract large inflows of migrant workers. Urbanization in China follows different paths in different cities and regions, as shown in this study by comparing Quanzhou with cities in the Pearl River Delta.","author":[{"dropping-particle":"","family":"Quan","given":"Bin","non-dropping-particle":"","parse-names":false,"suffix":""},{"dropping-particle":"","family":"Bai","given":"Yijun","non-dropping-particle":"","parse-names":false,"suffix":""},{"dropping-particle":"","family":"Römkens","given":"M.J.M.","non-dropping-particle":"","parse-names":false,"suffix":""},{"dropping-particle":"","family":"Chang","given":"Kang-tsung","non-dropping-particle":"","parse-names":false,"suffix":""},{"dropping-particle":"","family":"Song","given":"Hui","non-dropping-particle":"","parse-names":false,"suffix":""},{"dropping-particle":"","family":"Guo","given":"Tao","non-dropping-particle":"","parse-names":false,"suffix":""},{"dropping-particle":"","family":"Lei","given":"Shi","non-dropping-particle":"","parse-names":false,"suffix":""}],"container-title":"Habitat International","id":"ITEM-4","issued":{"date-parts":[["2015"]]},"page":"131-139","title":"Urban land expansion in Quanzhou City, China, 1995–2010","type":"article-journal","volume":"48"},"uris":["http://www.mendeley.com/documents/?uuid=7693acc9-5bb9-41a1-bdb9-9021d834d338"]}],"mendeley":{"formattedCitation":"(Quan &lt;i&gt;et al.&lt;/i&gt;, 2015; Seto, 2005; Seto &amp; Kaufmann, 2003; Sit &amp; Yang, 1997)","manualFormatting":"(Quan, Bai, &amp; Römkens et al., 2015; Seto &amp; Kaufmann, 2003; Seto, 2005; Sit &amp; Yang, 1997)","plainTextFormattedCitation":"(Quan et al., 2015; Seto, 2005; Seto &amp; Kaufmann, 2003; Sit &amp; Yang, 1997)","previouslyFormattedCitation":"(Quan &lt;i&gt;et al.&lt;/i&gt;, 2015; Seto, 2005; Seto &amp; Kaufmann, 2003; Sit &amp; Yang, 1997)"},"properties":{"noteIndex":0},"schema":"https://github.com/citation-style-language/schema/raw/master/csl-citation.json"}</w:instrText>
      </w:r>
      <w:r w:rsidRPr="0008241C">
        <w:rPr>
          <w:sz w:val="22"/>
          <w:szCs w:val="22"/>
        </w:rPr>
        <w:fldChar w:fldCharType="separate"/>
      </w:r>
      <w:r w:rsidRPr="0008241C">
        <w:rPr>
          <w:noProof/>
          <w:sz w:val="22"/>
          <w:szCs w:val="22"/>
          <w:lang w:val="de-DE"/>
        </w:rPr>
        <w:t>(Quan</w:t>
      </w:r>
      <w:r w:rsidRPr="0008241C">
        <w:rPr>
          <w:i/>
          <w:noProof/>
          <w:sz w:val="22"/>
          <w:szCs w:val="22"/>
        </w:rPr>
        <w:t xml:space="preserve"> et al</w:t>
      </w:r>
      <w:r w:rsidRPr="0008241C">
        <w:rPr>
          <w:noProof/>
          <w:sz w:val="22"/>
          <w:szCs w:val="22"/>
        </w:rPr>
        <w:t>.</w:t>
      </w:r>
      <w:r w:rsidRPr="0008241C">
        <w:rPr>
          <w:noProof/>
          <w:sz w:val="22"/>
          <w:szCs w:val="22"/>
          <w:lang w:val="de-DE"/>
        </w:rPr>
        <w:t>, 2015; Seto &amp; Kaufmann, 2003; Seto, 2005; Sit &amp; Yang, 1997)</w:t>
      </w:r>
      <w:r w:rsidRPr="0008241C">
        <w:rPr>
          <w:sz w:val="22"/>
          <w:szCs w:val="22"/>
        </w:rPr>
        <w:fldChar w:fldCharType="end"/>
      </w:r>
      <w:r w:rsidRPr="0008241C">
        <w:rPr>
          <w:sz w:val="22"/>
          <w:szCs w:val="22"/>
          <w:lang w:val="de-DE"/>
        </w:rPr>
        <w:t xml:space="preserve">. </w:t>
      </w:r>
      <w:r w:rsidRPr="0008241C">
        <w:rPr>
          <w:sz w:val="22"/>
          <w:szCs w:val="22"/>
        </w:rPr>
        <w:t xml:space="preserve">The presence of agglomeration forces can be observed in the Pearl River Delta, China, and Bangalore, India </w:t>
      </w:r>
      <w:r w:rsidRPr="0008241C">
        <w:rPr>
          <w:sz w:val="22"/>
          <w:szCs w:val="22"/>
        </w:rPr>
        <w:fldChar w:fldCharType="begin" w:fldLock="1"/>
      </w:r>
      <w:r w:rsidRPr="0008241C">
        <w:rPr>
          <w:sz w:val="22"/>
          <w:szCs w:val="22"/>
        </w:rPr>
        <w:instrText>ADDIN CSL_CITATION {"citationItems":[{"id":"ITEM-1","itemData":{"DOI":"10.1146/annurev-environ-100809-125336","ISBN":"1543-5938 1545-2050","ISSN":"1543-5938","abstract":"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1","issued":{"date-parts":[["2010"]]},"page":"167-194","title":"The New Geography of Contemporary Urbanization and the Environment","type":"article-journal","volume":"35"},"uris":["http://www.mendeley.com/documents/?uuid=f107aedd-12c3-4b6d-a5c1-32734e24f030"]}],"mendeley":{"formattedCitation":"(Seto &lt;i&gt;et al.&lt;/i&gt;, 2010)","plainTextFormattedCitation":"(Seto et al., 2010)","previouslyFormattedCitation":"(Seto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Seto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However, urbanization forced by agglomeration economies does not always contribute to economic growth, because the benefits are often overtaken by negative externalities such as congestion, insufficient public infrastructure, pollution, and unaffordable increase of living cost, which tend to increase along haphazard urban expansion </w:t>
      </w:r>
      <w:r w:rsidRPr="0008241C">
        <w:rPr>
          <w:sz w:val="22"/>
          <w:szCs w:val="22"/>
        </w:rPr>
        <w:fldChar w:fldCharType="begin" w:fldLock="1"/>
      </w:r>
      <w:r w:rsidRPr="0008241C">
        <w:rPr>
          <w:sz w:val="22"/>
          <w:szCs w:val="22"/>
        </w:rPr>
        <w:instrText>ADDIN CSL_CITATION {"citationItems":[{"id":"ITEM-1","itemData":{"DOI":"10.1177/0956247813490908","ISSN":"0956-2478","abstract":"The relationship between urbanization and development is a vital policy concern, especially in Africa and Asia. This paper reviews the arguments and evidence for whether rapid urban population growth can help to raise living standards. The main finding is that the development effects of urbanization and the magnitude of agglomeration economies are very variable. There is no simple linear relationship between urbanization and economic growth, or between city size and productivity. The potential of urbanization to promote growth is likely to depend on how conducive the infrastructure and institutional settings are. Removing barriers to rural–urban mobility may enable economic growth, but the benefits will be much larger with supportive policies, markets and infrastructure investments. Cities should use realistic population projections as the basis for investing in public infrastructure and implementing supportive land policies. Governments should seek out ways of enabling forms of urbanization that contribute to growth, poverty reduction and environmental sustainability, rather than encouraging (or discouraging) urbanization per se.","author":[{"dropping-particle":"","family":"Turok","given":"I.","non-dropping-particle":"","parse-names":false,"suffix":""},{"dropping-particle":"","family":"McGranahan","given":"G.","non-dropping-particle":"","parse-names":false,"suffix":""}],"container-title":"Environment and Urbanization","id":"ITEM-1","issue":"2","issued":{"date-parts":[["2013","10","1"]]},"page":"465-482","title":"Urbanization and economic growth: the arguments and evidence for Africa and Asia","type":"article-journal","volume":"25"},"uris":["http://www.mendeley.com/documents/?uuid=05c02e12-876e-49f3-8803-c66301defb89"]}],"mendeley":{"formattedCitation":"(Turok &amp; McGranahan, 2013)","plainTextFormattedCitation":"(Turok &amp; McGranahan, 2013)","previouslyFormattedCitation":"(Turok &amp; McGranahan, 2013)"},"properties":{"noteIndex":0},"schema":"https://github.com/citation-style-language/schema/raw/master/csl-citation.json"}</w:instrText>
      </w:r>
      <w:r w:rsidRPr="0008241C">
        <w:rPr>
          <w:sz w:val="22"/>
          <w:szCs w:val="22"/>
        </w:rPr>
        <w:fldChar w:fldCharType="separate"/>
      </w:r>
      <w:r w:rsidRPr="0008241C">
        <w:rPr>
          <w:noProof/>
          <w:sz w:val="22"/>
          <w:szCs w:val="22"/>
        </w:rPr>
        <w:t>(Turok &amp; McGranahan, 2013)</w:t>
      </w:r>
      <w:r w:rsidRPr="0008241C">
        <w:rPr>
          <w:sz w:val="22"/>
          <w:szCs w:val="22"/>
        </w:rPr>
        <w:fldChar w:fldCharType="end"/>
      </w:r>
      <w:r w:rsidRPr="0008241C">
        <w:rPr>
          <w:sz w:val="22"/>
          <w:szCs w:val="22"/>
        </w:rPr>
        <w:t>.</w:t>
      </w:r>
    </w:p>
    <w:p w14:paraId="455D2993" w14:textId="77777777" w:rsidR="00A01204" w:rsidRPr="0008241C" w:rsidRDefault="00A01204" w:rsidP="00A01204">
      <w:pPr>
        <w:rPr>
          <w:sz w:val="22"/>
          <w:szCs w:val="22"/>
        </w:rPr>
      </w:pPr>
    </w:p>
    <w:p w14:paraId="2210C412" w14:textId="218E1556" w:rsidR="00A01204" w:rsidRPr="0008241C" w:rsidRDefault="00A01204" w:rsidP="00A01204">
      <w:pPr>
        <w:rPr>
          <w:sz w:val="22"/>
          <w:szCs w:val="22"/>
        </w:rPr>
      </w:pPr>
      <w:r w:rsidRPr="0008241C">
        <w:rPr>
          <w:sz w:val="22"/>
          <w:szCs w:val="22"/>
        </w:rPr>
        <w:t xml:space="preserve">Environmental sustainability is challenged by rapid urbanization and result changes in consumption patterns and increased energy and water demands. </w:t>
      </w:r>
      <w:r w:rsidRPr="0008241C">
        <w:rPr>
          <w:sz w:val="22"/>
          <w:szCs w:val="22"/>
          <w:lang w:eastAsia="ja-JP"/>
        </w:rPr>
        <w:t>C</w:t>
      </w:r>
      <w:r w:rsidRPr="0008241C">
        <w:rPr>
          <w:sz w:val="22"/>
          <w:szCs w:val="22"/>
        </w:rPr>
        <w:t xml:space="preserve">hanges in lifestyles and consumption patterns associated with urbanization will especially increase energy and water demands </w:t>
      </w:r>
      <w:r w:rsidRPr="0008241C">
        <w:rPr>
          <w:sz w:val="22"/>
          <w:szCs w:val="22"/>
        </w:rPr>
        <w:fldChar w:fldCharType="begin" w:fldLock="1"/>
      </w:r>
      <w:r w:rsidRPr="0008241C">
        <w:rPr>
          <w:sz w:val="22"/>
          <w:szCs w:val="22"/>
        </w:rPr>
        <w:instrText>ADDIN CSL_CITATION {"citationItems":[{"id":"ITEM-1","itemData":{"DOI":"10.1016/j.jclepro.2009.03.011","ISBN":"0959-6526","ISSN":"09596526","abstract":"Since the open door policy in 1978 China has undergone enormous economic and social changes making China to be one of the largest economies and consumers of resources in the world. The pronounced differences in income and lifestyles especially between urban and rural China were also part of China's economic rebirth. This paper explores current trajectories and scenarios for urbanization and lifestyle changes and other important socio-economic trends in China. The implications of these changes are analysed for Beijing in particular and then compared to China for the year 2020. These changes by 2020 are modelled using input-output analysis in combination with the Ecological Footprint and Water Footprint. ?? 2009 Elsevier Ltd. All rights reserved.","author":[{"dropping-particle":"","family":"Hubacek","given":"Klaus","non-dropping-particle":"","parse-names":false,"suffix":""},{"dropping-particle":"","family":"Guan","given":"Dabo","non-dropping-particle":"","parse-names":false,"suffix":""},{"dropping-particle":"","family":"Barrett","given":"John","non-dropping-particle":"","parse-names":false,"suffix":""},{"dropping-particle":"","family":"Wiedmann","given":"Thomas","non-dropping-particle":"","parse-names":false,"suffix":""}],"container-title":"Journal of Cleaner Production","id":"ITEM-1","issue":"14","issued":{"date-parts":[["2009"]]},"page":"1241-1248","publisher":"Elsevier Ltd","title":"Environmental implications of urbanization and lifestyle change in China: Ecological and Water Footprints","type":"article-journal","volume":"17"},"uris":["http://www.mendeley.com/documents/?uuid=868302d2-d5af-47eb-898d-80f32ddd7f99"]}],"mendeley":{"formattedCitation":"(Hubacek &lt;i&gt;et al.&lt;/i&gt;, 2009)","manualFormatting":"(Hubacek, Guan, &amp; Barrett et al., 2009)","plainTextFormattedCitation":"(Hubacek et al., 2009)","previouslyFormattedCitation":"(Hubacek &lt;i&gt;et al.&lt;/i&gt;, 2009)"},"properties":{"noteIndex":0},"schema":"https://github.com/citation-style-language/schema/raw/master/csl-citation.json"}</w:instrText>
      </w:r>
      <w:r w:rsidRPr="0008241C">
        <w:rPr>
          <w:sz w:val="22"/>
          <w:szCs w:val="22"/>
        </w:rPr>
        <w:fldChar w:fldCharType="separate"/>
      </w:r>
      <w:r w:rsidRPr="0008241C">
        <w:rPr>
          <w:noProof/>
          <w:sz w:val="22"/>
          <w:szCs w:val="22"/>
        </w:rPr>
        <w:t>(Hubacek</w:t>
      </w:r>
      <w:r w:rsidRPr="0008241C">
        <w:rPr>
          <w:i/>
          <w:noProof/>
          <w:sz w:val="22"/>
          <w:szCs w:val="22"/>
        </w:rPr>
        <w:t xml:space="preserve"> et al</w:t>
      </w:r>
      <w:r w:rsidRPr="0008241C">
        <w:rPr>
          <w:noProof/>
          <w:sz w:val="22"/>
          <w:szCs w:val="22"/>
        </w:rPr>
        <w:t>., 2009)</w:t>
      </w:r>
      <w:r w:rsidRPr="0008241C">
        <w:rPr>
          <w:sz w:val="22"/>
          <w:szCs w:val="22"/>
        </w:rPr>
        <w:fldChar w:fldCharType="end"/>
      </w:r>
      <w:r w:rsidRPr="0008241C">
        <w:rPr>
          <w:sz w:val="22"/>
          <w:szCs w:val="22"/>
        </w:rPr>
        <w:t>. Today urban areas consume over two-thirds of the world’s energy and contribute up to 70</w:t>
      </w:r>
      <w:r w:rsidR="00C934E9">
        <w:rPr>
          <w:sz w:val="22"/>
          <w:szCs w:val="22"/>
        </w:rPr>
        <w:t xml:space="preserve"> per cent</w:t>
      </w:r>
      <w:r w:rsidRPr="0008241C">
        <w:rPr>
          <w:sz w:val="22"/>
          <w:szCs w:val="22"/>
        </w:rPr>
        <w:t xml:space="preserve"> of greenhouse gas emissions globally </w:t>
      </w:r>
      <w:r w:rsidRPr="0008241C">
        <w:rPr>
          <w:sz w:val="22"/>
          <w:szCs w:val="22"/>
        </w:rPr>
        <w:fldChar w:fldCharType="begin" w:fldLock="1"/>
      </w:r>
      <w:r w:rsidRPr="0008241C">
        <w:rPr>
          <w:sz w:val="22"/>
          <w:szCs w:val="22"/>
        </w:rPr>
        <w:instrText>ADDIN CSL_CITATION {"citationItems":[{"id":"ITEM-1","itemData":{"author":[{"dropping-particle":"","family":"World Bank","given":"","non-dropping-particle":"","parse-names":false,"suffix":""}],"id":"ITEM-1","issued":{"date-parts":[["2010"]]},"title":"Cities and climate change: An urgent agenda","type":"book"},"uris":["http://www.mendeley.com/documents/?uuid=812324b1-d32e-3627-ab19-4f9d8b061b9b"]}],"mendeley":{"formattedCitation":"(World Bank, 2010)","plainTextFormattedCitation":"(World Bank, 2010)","previouslyFormattedCitation":"(World Bank, 2010)"},"properties":{"noteIndex":0},"schema":"https://github.com/citation-style-language/schema/raw/master/csl-citation.json"}</w:instrText>
      </w:r>
      <w:r w:rsidRPr="0008241C">
        <w:rPr>
          <w:sz w:val="22"/>
          <w:szCs w:val="22"/>
        </w:rPr>
        <w:fldChar w:fldCharType="separate"/>
      </w:r>
      <w:r w:rsidRPr="0008241C">
        <w:rPr>
          <w:noProof/>
          <w:sz w:val="22"/>
          <w:szCs w:val="22"/>
        </w:rPr>
        <w:t>(World Bank, 2010)</w:t>
      </w:r>
      <w:r w:rsidRPr="0008241C">
        <w:rPr>
          <w:sz w:val="22"/>
          <w:szCs w:val="22"/>
        </w:rPr>
        <w:fldChar w:fldCharType="end"/>
      </w:r>
      <w:r w:rsidRPr="0008241C">
        <w:rPr>
          <w:sz w:val="22"/>
          <w:szCs w:val="22"/>
        </w:rPr>
        <w:t xml:space="preserve">. Low-density urban areas tend to consume more than high-density areas </w:t>
      </w:r>
      <w:r w:rsidRPr="0008241C">
        <w:rPr>
          <w:sz w:val="22"/>
          <w:szCs w:val="22"/>
        </w:rPr>
        <w:fldChar w:fldCharType="begin" w:fldLock="1"/>
      </w:r>
      <w:r w:rsidRPr="0008241C">
        <w:rPr>
          <w:sz w:val="22"/>
          <w:szCs w:val="22"/>
        </w:rPr>
        <w:instrText>ADDIN CSL_CITATION {"citationItems":[{"id":"ITEM-1","itemData":{"author":[{"dropping-particle":"","family":"UNDESA","given":"","non-dropping-particle":"","parse-names":false,"suffix":""}],"id":"ITEM-1","issued":{"date-parts":[["2015"]]},"title":"World Population Prospects: The 2015 Revision, Key Findings and Advance Table","type":"book"},"uris":["http://www.mendeley.com/documents/?uuid=3ce3a9de-314f-4be6-9449-a78e226289cf"]}],"mendeley":{"formattedCitation":"(UNDESA, 2015c)","plainTextFormattedCitation":"(UNDESA, 2015c)","previouslyFormattedCitation":"(UNDESA, 2015c)"},"properties":{"noteIndex":0},"schema":"https://github.com/citation-style-language/schema/raw/master/csl-citation.json"}</w:instrText>
      </w:r>
      <w:r w:rsidRPr="0008241C">
        <w:rPr>
          <w:sz w:val="22"/>
          <w:szCs w:val="22"/>
        </w:rPr>
        <w:fldChar w:fldCharType="separate"/>
      </w:r>
      <w:r w:rsidRPr="0008241C">
        <w:rPr>
          <w:noProof/>
          <w:sz w:val="22"/>
          <w:szCs w:val="22"/>
        </w:rPr>
        <w:t>(UNDESA, 2015c)</w:t>
      </w:r>
      <w:r w:rsidRPr="0008241C">
        <w:rPr>
          <w:sz w:val="22"/>
          <w:szCs w:val="22"/>
        </w:rPr>
        <w:fldChar w:fldCharType="end"/>
      </w:r>
      <w:r w:rsidRPr="0008241C">
        <w:rPr>
          <w:sz w:val="22"/>
          <w:szCs w:val="22"/>
        </w:rPr>
        <w:t>.</w:t>
      </w:r>
    </w:p>
    <w:p w14:paraId="783EADF1" w14:textId="77777777" w:rsidR="00A01204" w:rsidRPr="0008241C" w:rsidRDefault="00A01204" w:rsidP="00A01204">
      <w:pPr>
        <w:rPr>
          <w:sz w:val="22"/>
          <w:szCs w:val="22"/>
        </w:rPr>
      </w:pPr>
    </w:p>
    <w:p w14:paraId="17A3FAB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00" w:name="_Toc504317286"/>
      <w:bookmarkStart w:id="1301" w:name="_Toc504317979"/>
      <w:bookmarkStart w:id="1302" w:name="_Toc504321325"/>
      <w:r w:rsidRPr="0008241C">
        <w:rPr>
          <w:b/>
          <w:sz w:val="22"/>
          <w:szCs w:val="24"/>
        </w:rPr>
        <w:t>4.4.6.5 Governance</w:t>
      </w:r>
      <w:bookmarkEnd w:id="1300"/>
      <w:bookmarkEnd w:id="1301"/>
      <w:bookmarkEnd w:id="1302"/>
    </w:p>
    <w:p w14:paraId="08D674EF" w14:textId="77777777" w:rsidR="00A01204" w:rsidRPr="0008241C" w:rsidRDefault="00A01204" w:rsidP="00A01204">
      <w:pPr>
        <w:rPr>
          <w:sz w:val="22"/>
          <w:szCs w:val="22"/>
        </w:rPr>
      </w:pPr>
    </w:p>
    <w:p w14:paraId="2650B39E" w14:textId="77777777" w:rsidR="00A01204" w:rsidRPr="0008241C" w:rsidRDefault="00A01204" w:rsidP="00A01204">
      <w:pPr>
        <w:rPr>
          <w:sz w:val="22"/>
          <w:szCs w:val="22"/>
        </w:rPr>
      </w:pPr>
      <w:r w:rsidRPr="0008241C">
        <w:rPr>
          <w:sz w:val="22"/>
          <w:szCs w:val="22"/>
        </w:rPr>
        <w:t xml:space="preserve">Spatial planning of land uses and infrastructure building is a potential determinant to manage growth rate, scale, and pattern of urbanization. However, there has been few case succeeded controlling and orienting urban growth, because of inadequate human, technical and financial resources, and top-down and non-adaptive planning </w:t>
      </w:r>
      <w:r w:rsidRPr="0008241C">
        <w:rPr>
          <w:sz w:val="22"/>
          <w:szCs w:val="22"/>
        </w:rPr>
        <w:fldChar w:fldCharType="begin" w:fldLock="1"/>
      </w:r>
      <w:r w:rsidRPr="0008241C">
        <w:rPr>
          <w:sz w:val="22"/>
          <w:szCs w:val="22"/>
        </w:rPr>
        <w:instrText>ADDIN CSL_CITATION {"citationItems":[{"id":"ITEM-1","itemData":{"DOI":"10.1016/j.cosust.2010.06.004","ISSN":"18773435","abstract":"Urbanization is not only a socioeconomic phenomenon; it is also a process of ecological transformation by humans. Here we examine two aspects of resource use as a result of urbanization: (1) consumption of natural resources such as water and forest products; and (2) transformation and use of land for urban activities. We also review concepts and methodologies for framing urbanization and resource use such as urban metabolism and ecological footprint, and their recent applications. The conclusion emphasizes the importance of innovative urban and land use planning and management of urban development to minimize the resource demands of cities by reducing energy and material inflows and closing the urban metabolism loop.","author":[{"dropping-particle":"","family":"Huang","given":"Shu-Li","non-dropping-particle":"","parse-names":false,"suffix":""},{"dropping-particle":"","family":"Yeh","given":"Chia-Tsung","non-dropping-particle":"","parse-names":false,"suffix":""},{"dropping-particle":"","family":"Chang","given":"Li-Fang","non-dropping-particle":"","parse-names":false,"suffix":""}],"container-title":"Current Opinion in Environmental Sustainability","id":"ITEM-1","issue":"3","issued":{"date-parts":[["2010","8"]]},"page":"136-143","title":"The transition to an urbanizing world and the demand for natural resources","type":"article-journal","volume":"2"},"uris":["http://www.mendeley.com/documents/?uuid=fb236622-5b79-4f8c-a0d9-3d9cc6cd05d6"]},{"id":"ITEM-2","itemData":{"DOI":"10.1146/annurev-environ-100809-125336","ISBN":"1543-5938 1545-2050","ISSN":"1543-5938","abstract":"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2","issue":"1","issued":{"date-parts":[["2010"]]},"page":"167-194","title":"The New Geography of Contemporary Urbanization and the Environment","type":"article-journal","volume":"35"},"uris":["http://www.mendeley.com/documents/?uuid=f107aedd-12c3-4b6d-a5c1-32734e24f030"]}],"mendeley":{"formattedCitation":"(Huang &lt;i&gt;et al.&lt;/i&gt;, 2010; Seto &lt;i&gt;et al.&lt;/i&gt;, 2010)","manualFormatting":"(Huang, Yeh, &amp; Chang, 2010; Seto et al., 2010; Hammer et al., 2011)","plainTextFormattedCitation":"(Huang et al., 2010; Seto et al., 2010)","previouslyFormattedCitation":"(Huang &lt;i&gt;et al.&lt;/i&gt;, 2010; Seto &lt;i&gt;et al.&lt;/i&gt;, 2010)"},"properties":{"noteIndex":0},"schema":"https://github.com/citation-style-language/schema/raw/master/csl-citation.json"}</w:instrText>
      </w:r>
      <w:r w:rsidRPr="0008241C">
        <w:rPr>
          <w:sz w:val="22"/>
          <w:szCs w:val="22"/>
        </w:rPr>
        <w:fldChar w:fldCharType="separate"/>
      </w:r>
      <w:r w:rsidRPr="0008241C">
        <w:rPr>
          <w:noProof/>
          <w:sz w:val="22"/>
          <w:szCs w:val="22"/>
          <w:lang w:val="en-NZ"/>
        </w:rPr>
        <w:t>(Huang</w:t>
      </w:r>
      <w:r w:rsidRPr="0008241C">
        <w:rPr>
          <w:i/>
          <w:noProof/>
          <w:sz w:val="22"/>
          <w:szCs w:val="22"/>
        </w:rPr>
        <w:t xml:space="preserve"> et al</w:t>
      </w:r>
      <w:r w:rsidRPr="0008241C">
        <w:rPr>
          <w:noProof/>
          <w:sz w:val="22"/>
          <w:szCs w:val="22"/>
        </w:rPr>
        <w:t>.</w:t>
      </w:r>
      <w:r w:rsidRPr="0008241C">
        <w:rPr>
          <w:noProof/>
          <w:sz w:val="22"/>
          <w:szCs w:val="22"/>
          <w:lang w:val="en-NZ"/>
        </w:rPr>
        <w:t xml:space="preserve">, 2010; Seto </w:t>
      </w:r>
      <w:r w:rsidRPr="0008241C">
        <w:rPr>
          <w:i/>
          <w:noProof/>
          <w:sz w:val="22"/>
          <w:szCs w:val="22"/>
          <w:lang w:val="en-NZ"/>
        </w:rPr>
        <w:t>et al</w:t>
      </w:r>
      <w:r w:rsidRPr="0008241C">
        <w:rPr>
          <w:noProof/>
          <w:sz w:val="22"/>
          <w:szCs w:val="22"/>
          <w:lang w:val="en-NZ"/>
        </w:rPr>
        <w:t xml:space="preserve">., 2010; </w:t>
      </w:r>
      <w:r w:rsidRPr="0008241C">
        <w:rPr>
          <w:noProof/>
          <w:sz w:val="22"/>
          <w:szCs w:val="22"/>
        </w:rPr>
        <w:t xml:space="preserve">Hammer </w:t>
      </w:r>
      <w:r w:rsidRPr="0008241C">
        <w:rPr>
          <w:i/>
          <w:noProof/>
          <w:sz w:val="22"/>
          <w:szCs w:val="22"/>
        </w:rPr>
        <w:t>et al</w:t>
      </w:r>
      <w:r w:rsidRPr="0008241C">
        <w:rPr>
          <w:noProof/>
          <w:sz w:val="22"/>
          <w:szCs w:val="22"/>
        </w:rPr>
        <w:t>., 2011</w:t>
      </w:r>
      <w:r w:rsidRPr="0008241C">
        <w:rPr>
          <w:noProof/>
          <w:sz w:val="22"/>
          <w:szCs w:val="22"/>
          <w:lang w:val="en-NZ"/>
        </w:rPr>
        <w:t>)</w:t>
      </w:r>
      <w:r w:rsidRPr="0008241C">
        <w:rPr>
          <w:sz w:val="22"/>
          <w:szCs w:val="22"/>
        </w:rPr>
        <w:fldChar w:fldCharType="end"/>
      </w:r>
      <w:r w:rsidRPr="0008241C">
        <w:rPr>
          <w:sz w:val="22"/>
          <w:szCs w:val="22"/>
          <w:lang w:val="en-NZ"/>
        </w:rPr>
        <w:t xml:space="preserve">. </w:t>
      </w:r>
      <w:r w:rsidRPr="0008241C">
        <w:rPr>
          <w:sz w:val="22"/>
          <w:szCs w:val="22"/>
        </w:rPr>
        <w:t xml:space="preserve">Urban containment policies and often urban growth management measures have been practiced primarily in Europe </w:t>
      </w:r>
      <w:r w:rsidRPr="0008241C">
        <w:rPr>
          <w:sz w:val="22"/>
          <w:szCs w:val="22"/>
        </w:rPr>
        <w:fldChar w:fldCharType="begin" w:fldLock="1"/>
      </w:r>
      <w:r w:rsidRPr="0008241C">
        <w:rPr>
          <w:sz w:val="22"/>
          <w:szCs w:val="22"/>
        </w:rPr>
        <w:instrText>ADDIN CSL_CITATION {"citationItems":[{"id":"ITEM-1","itemData":{"DOI":"10.1016/S0169-2046(02)00198-6","ISBN":"4933627932","ISSN":"01692046","abstract":"Regarding the relationship of city and landscape, two main positions of planning have to be distinguished: at the one side, landscape is seen as a separating element of city and suburbia. According to this view, Greenbelts are designed to protect a compact urban form. At the other side, landscape is seen as a connecting element in city regions, integrating them to regional cities. According to this view, landscape is seen as a Green middle. This article presents two contrasting case studies of planning approaches in European city regions, which represent a reversed relationship of city and landscape: the Regional Parks Berlin–Brandenburg, forming a Greenbelt around the German capital and the Green Heart as a Middle of the Dutch Randstad. In comparing both cases, the conclusion is drawn, that a negative definition of landscape form, which is derived as an urban containment, can hardly be successful to protect open spaces in growing city regions. Instead landscape has to have a positive definition, basing on the uses and perception by people.","author":[{"dropping-particle":"","family":"Kühn","given":"Manfred","non-dropping-particle":"","parse-names":false,"suffix":""}],"container-title":"Landscape and Urban Planning","id":"ITEM-1","issue":"1-2","issued":{"date-parts":[["2003"]]},"page":"19-27","title":"Greenbelt and Green Heart: separating and integrating landscapes in European city regions","type":"article-journal","volume":"64"},"uris":["http://www.mendeley.com/documents/?uuid=d30baaac-b9f7-4b0f-ae91-5fba17b15467"]}],"mendeley":{"formattedCitation":"(Kühn, 2003)","plainTextFormattedCitation":"(Kühn, 2003)","previouslyFormattedCitation":"(Kühn, 2003)"},"properties":{"noteIndex":0},"schema":"https://github.com/citation-style-language/schema/raw/master/csl-citation.json"}</w:instrText>
      </w:r>
      <w:r w:rsidRPr="0008241C">
        <w:rPr>
          <w:sz w:val="22"/>
          <w:szCs w:val="22"/>
        </w:rPr>
        <w:fldChar w:fldCharType="separate"/>
      </w:r>
      <w:r w:rsidRPr="0008241C">
        <w:rPr>
          <w:noProof/>
          <w:sz w:val="22"/>
          <w:szCs w:val="22"/>
        </w:rPr>
        <w:t>(Kühn, 2003)</w:t>
      </w:r>
      <w:r w:rsidRPr="0008241C">
        <w:rPr>
          <w:sz w:val="22"/>
          <w:szCs w:val="22"/>
        </w:rPr>
        <w:fldChar w:fldCharType="end"/>
      </w:r>
      <w:r w:rsidRPr="0008241C">
        <w:rPr>
          <w:sz w:val="22"/>
          <w:szCs w:val="22"/>
        </w:rPr>
        <w:t xml:space="preserve">. Of these policies, greenbelts limiting urban sprawl physically by protecting open green spaces around a city were applied to Asian mega-cities such as Tokyo, Seoul, Hong Kong and Bangkok, and also to Melbourne, but many studies reveal difficulties to control urban growth even using the restrict land governance </w:t>
      </w:r>
      <w:r w:rsidRPr="0008241C">
        <w:rPr>
          <w:sz w:val="22"/>
          <w:szCs w:val="22"/>
        </w:rPr>
        <w:fldChar w:fldCharType="begin" w:fldLock="1"/>
      </w:r>
      <w:r w:rsidRPr="0008241C">
        <w:rPr>
          <w:sz w:val="22"/>
          <w:szCs w:val="22"/>
        </w:rPr>
        <w:instrText>ADDIN CSL_CITATION {"citationItems":[{"id":"ITEM-1","itemData":{"DOI":"10.1016/S0169-2046(99)00084-5","ISSN":"01692046","abstract":"Asian mega-cities have realized explosive growth in the post-war decades. Such growth, however, resulted in serious environmental problems including air and water pollution and a lack of adequate urban infrastructure. This growth also created a chaotic mixture of urban and rural land use in the fringe of the cities. Western urban planning concepts such as zoning and greenbelt additions have been applied to the cities to encourage controlled urban growth. These landscapes located in the fringe of Asian mega-cities indicate that such attempts have not achieved significant success. Asian cities historically place land use patterns of urban and rural character next to each other. These vernacular landscapes have in the past demonstrated a workable relationship between the urban and rural environments. It is therefore perceived that a planning concept, which respects the mixture of urban and rural land uses, should be developed and applied to encourage an ordered growth of Asian mega-cities. Farm and wooded landscapes provide key ecological functions, visual amenities and cultural services that help justify the continued relationship of rural and urban land use mixes. A planning concept that respects the vernacular landscape of the past can help provide new stability to the Asian urban environment of the 21st century.","author":[{"dropping-particle":"","family":"Yokohari","given":"Makoto","non-dropping-particle":"","parse-names":false,"suffix":""},{"dropping-particle":"","family":"Takeuchi","given":"Kazuhiko","non-dropping-particle":"","parse-names":false,"suffix":""},{"dropping-particle":"","family":"Watanabe","given":"Takashi","non-dropping-particle":"","parse-names":false,"suffix":""},{"dropping-particle":"","family":"Yokota","given":"Shigehiro","non-dropping-particle":"","parse-names":false,"suffix":""}],"container-title":"Landscape and Urban Planning","id":"ITEM-1","issue":"3-4","issued":{"date-parts":[["2000","4"]]},"page":"159-171","publisher":"Springer US","publisher-place":"Boston, MA","title":"Beyond greenbelts and zoning: A new planning concept for the environment of Asian mega-cities","type":"article-journal","volume":"47"},"uris":["http://www.mendeley.com/documents/?uuid=27639132-7590-4fea-b868-e579563ff525"]},{"id":"ITEM-2","itemData":{"DOI":"10.1080/08111140309954","ISBN":"0811114030995","ISSN":"0811-1146","author":[{"dropping-particle":"","family":"Buxton","given":"Michael","non-dropping-particle":"","parse-names":false,"suffix":""},{"dropping-particle":"","family":"Goodman","given":"Robin","non-dropping-particle":"","parse-names":false,"suffix":""}],"container-title":"Urban Policy and Research","id":"ITEM-2","issue":"2","issued":{"date-parts":[["2003"]]},"page":"205-209","title":"Protecting Melbourne's Green Belt","type":"article-journal","volume":"21"},"uris":["http://www.mendeley.com/documents/?uuid=415c7dbb-a657-407a-aea7-64d2ddbb9039"]},{"id":"ITEM-3","itemData":{"DOI":"10.1016/j.amepre.2008.01.018","ISBN":"1708-3087","ISSN":"17083087","abstract":"Countries around the world have responded to the problems associated with rapid urban growth and increasingly land-consumptive development patterns by creating a wide range of policy instruments designed to manage urban growth. Of the array of growth management techniques, urban containment policies are considered by some to be a promising approach. This paper focuses on greenbelts, the most restrictive form of urban containment policy. The long-standing greenbelt of Seoul, Republic of Korea is examined as a case study. Seouls greenbelt has generated both significant social costs and benefits. Costs include higher land and housing prices in the urban area surrounded by the greenbelt, additional costs incurred by commuters who live beyond the greenbelt and work in Seoul, and increased congestion and related quality of life impacts. Benefits include the amenity value of living near the greenbelt, recreational resources, bequest and heritage values, fiscal savings due to increased efficiency in the provision of public services and infrastructure, and a wide range of life-supporting ecosystem services. After standing virtually unchanged for almost three decades, Koreas greenbelt policy is currently being revised and weakened, largely due to pressure from greenbelt landowners and developers. Although there is no definitive answer to the question of whether Seoul would be a more or less sustainable city today without the greenbelt, it is certain that in the absence of the greenbelt, Seoul would have lost much of its rich natural heritage and essential ecosystem services.","author":[{"dropping-particle":"","family":"Bengston","given":"David N.","non-dropping-particle":"","parse-names":false,"suffix":""},{"dropping-particle":"","family":"Youn","given":"Yeo Chang","non-dropping-particle":"","parse-names":false,"suffix":""}],"container-title":"Ecology and Society","id":"ITEM-3","issue":"1","issued":{"date-parts":[["2006"]]},"title":"Urban containment policies and the protection of natural areas: The case of Seoul's greenbelt","type":"article-journal","volume":"11"},"uris":["http://www.mendeley.com/documents/?uuid=73540d71-9a5f-406a-854b-4c703f4e2836"]},{"id":"ITEM-4","itemData":{"DOI":"10.1016/j.landurbplan.2006.04.006","ISBN":"0169-2046","ISSN":"01692046","abstract":"The paper examines the evolution, implementation and performance of the green belt in the compact and land-hungry city of Hong Kong. The green belt in Hong Kong comprises over 25% of all the land areas under the statutory land-use zoning plans. Its planning policy declares that there is a presumption against development in this land-use zone. Based upon historical study, cross-sectional examination of 109 statutory zoning plans and quantitative analysis of 1230 planning application cases, this study has evaluated whether the green belt was indeed treated as a non-building area for the purpose of landscape and countryside conservation. The conclusion is that the actual planning intention of the green belt has been ambivalent and flexible and it is a transition zone rather than a zone for conservation in Hong Kong. ?? 2006 Elsevier B.V. All rights reserved.","author":[{"dropping-particle":"","family":"Tang","given":"Bo Sin","non-dropping-particle":"","parse-names":false,"suffix":""},{"dropping-particle":"","family":"Wong","given":"Siu Wai","non-dropping-particle":"","parse-names":false,"suffix":""},{"dropping-particle":"","family":"Lee","given":"Anton King Wah","non-dropping-particle":"","parse-names":false,"suffix":""}],"container-title":"Landscape and Urban Planning","id":"ITEM-4","issued":{"date-parts":[["2007"]]},"page":"358-373","title":"Green belt in a compact city: A zone for conservation or transition?","type":"article-journal","volume":"79"},"uris":["http://www.mendeley.com/documents/?uuid=de60b18a-4f42-4502-ba97-170bc5561cb1"]}],"mendeley":{"formattedCitation":"(Bengston &amp; Youn, 2006; Buxton &amp; Goodman, 2003; Tang &lt;i&gt;et al.&lt;/i&gt;, 2007; Yokohari &lt;i&gt;et al.&lt;/i&gt;, 2000)","manualFormatting":"(Bengston &amp; Youn, 2006; Buxton &amp; Goodman, 2003; Tang, Wong, &amp; Lee, 2007; Yokohari, Takeuchi, &amp; Watanabe et al., 2000)","plainTextFormattedCitation":"(Bengston &amp; Youn, 2006; Buxton &amp; Goodman, 2003; Tang et al., 2007; Yokohari et al., 2000)","previouslyFormattedCitation":"(Bengston &amp; Youn, 2006; Buxton &amp; Goodman, 2003; Tang &lt;i&gt;et al.&lt;/i&gt;, 2007; Yokohari &lt;i&gt;et al.&lt;/i&gt;, 2000)"},"properties":{"noteIndex":0},"schema":"https://github.com/citation-style-language/schema/raw/master/csl-citation.json"}</w:instrText>
      </w:r>
      <w:r w:rsidRPr="0008241C">
        <w:rPr>
          <w:sz w:val="22"/>
          <w:szCs w:val="22"/>
        </w:rPr>
        <w:fldChar w:fldCharType="separate"/>
      </w:r>
      <w:r w:rsidRPr="0008241C">
        <w:rPr>
          <w:noProof/>
          <w:sz w:val="22"/>
          <w:szCs w:val="22"/>
        </w:rPr>
        <w:t>(Bengston &amp; Youn, 2006; Buxton &amp; Goodman, 2003; Tang</w:t>
      </w:r>
      <w:r w:rsidRPr="0008241C">
        <w:rPr>
          <w:i/>
          <w:noProof/>
          <w:sz w:val="22"/>
          <w:szCs w:val="22"/>
        </w:rPr>
        <w:t xml:space="preserve"> et al</w:t>
      </w:r>
      <w:r w:rsidRPr="0008241C">
        <w:rPr>
          <w:noProof/>
          <w:sz w:val="22"/>
          <w:szCs w:val="22"/>
        </w:rPr>
        <w:t>., 2007; Yokohari</w:t>
      </w:r>
      <w:r w:rsidRPr="0008241C">
        <w:rPr>
          <w:i/>
          <w:noProof/>
          <w:sz w:val="22"/>
          <w:szCs w:val="22"/>
        </w:rPr>
        <w:t xml:space="preserve"> et al</w:t>
      </w:r>
      <w:r w:rsidRPr="0008241C">
        <w:rPr>
          <w:noProof/>
          <w:sz w:val="22"/>
          <w:szCs w:val="22"/>
        </w:rPr>
        <w:t>., 2000)</w:t>
      </w:r>
      <w:r w:rsidRPr="0008241C">
        <w:rPr>
          <w:sz w:val="22"/>
          <w:szCs w:val="22"/>
        </w:rPr>
        <w:fldChar w:fldCharType="end"/>
      </w:r>
      <w:r w:rsidRPr="0008241C">
        <w:rPr>
          <w:sz w:val="22"/>
          <w:szCs w:val="22"/>
        </w:rPr>
        <w:t xml:space="preserve">. Given the rapid growth and the nature of urbanization process toward rural areas in most Asian cities, a planning concept respecting the mixture and linking the </w:t>
      </w:r>
      <w:r w:rsidRPr="0008241C">
        <w:rPr>
          <w:sz w:val="22"/>
          <w:szCs w:val="22"/>
        </w:rPr>
        <w:lastRenderedPageBreak/>
        <w:t xml:space="preserve">functions of urban and rural land uses with those of biodiversity and ecosystem services would be necessary for achieving sustainable urban growth </w:t>
      </w:r>
      <w:r w:rsidRPr="0008241C">
        <w:rPr>
          <w:sz w:val="22"/>
          <w:szCs w:val="22"/>
        </w:rPr>
        <w:fldChar w:fldCharType="begin" w:fldLock="1"/>
      </w:r>
      <w:r w:rsidRPr="0008241C">
        <w:rPr>
          <w:sz w:val="22"/>
          <w:szCs w:val="22"/>
        </w:rPr>
        <w:instrText>ADDIN CSL_CITATION {"citationItems":[{"id":"ITEM-1","itemData":{"DOI":"10.1016/S0169-2046(99)00084-5","ISSN":"01692046","abstract":"Asian mega-cities have realized explosive growth in the post-war decades. Such growth, however, resulted in serious environmental problems including air and water pollution and a lack of adequate urban infrastructure. This growth also created a chaotic mixture of urban and rural land use in the fringe of the cities. Western urban planning concepts such as zoning and greenbelt additions have been applied to the cities to encourage controlled urban growth. These landscapes located in the fringe of Asian mega-cities indicate that such attempts have not achieved significant success. Asian cities historically place land use patterns of urban and rural character next to each other. These vernacular landscapes have in the past demonstrated a workable relationship between the urban and rural environments. It is therefore perceived that a planning concept, which respects the mixture of urban and rural land uses, should be developed and applied to encourage an ordered growth of Asian mega-cities. Farm and wooded landscapes provide key ecological functions, visual amenities and cultural services that help justify the continued relationship of rural and urban land use mixes. A planning concept that respects the vernacular landscape of the past can help provide new stability to the Asian urban environment of the 21st century.","author":[{"dropping-particle":"","family":"Yokohari","given":"Makoto","non-dropping-particle":"","parse-names":false,"suffix":""},{"dropping-particle":"","family":"Takeuchi","given":"Kazuhiko","non-dropping-particle":"","parse-names":false,"suffix":""},{"dropping-particle":"","family":"Watanabe","given":"Takashi","non-dropping-particle":"","parse-names":false,"suffix":""},{"dropping-particle":"","family":"Yokota","given":"Shigehiro","non-dropping-particle":"","parse-names":false,"suffix":""}],"container-title":"Landscape and Urban Planning","id":"ITEM-1","issue":"3-4","issued":{"date-parts":[["2000","4"]]},"page":"159-171","publisher":"Springer US","publisher-place":"Boston, MA","title":"Beyond greenbelts and zoning: A new planning concept for the environment of Asian mega-cities","type":"article-journal","volume":"47"},"uris":["http://www.mendeley.com/documents/?uuid=27639132-7590-4fea-b868-e579563ff525"]}],"mendeley":{"formattedCitation":"(Yokohari &lt;i&gt;et al.&lt;/i&gt;, 2000)","plainTextFormattedCitation":"(Yokohari et al., 2000)","previouslyFormattedCitation":"(Yokohari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Yokohari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w:t>
      </w:r>
    </w:p>
    <w:p w14:paraId="0107701F" w14:textId="77777777" w:rsidR="00A01204" w:rsidRPr="0008241C" w:rsidRDefault="00A01204" w:rsidP="00A01204">
      <w:pPr>
        <w:rPr>
          <w:sz w:val="22"/>
          <w:szCs w:val="22"/>
        </w:rPr>
      </w:pPr>
    </w:p>
    <w:p w14:paraId="1564FFD3" w14:textId="77777777" w:rsidR="00A01204" w:rsidRPr="0008241C" w:rsidRDefault="00A01204" w:rsidP="00A01204">
      <w:pPr>
        <w:rPr>
          <w:sz w:val="22"/>
          <w:szCs w:val="22"/>
        </w:rPr>
      </w:pPr>
      <w:r w:rsidRPr="0008241C">
        <w:rPr>
          <w:sz w:val="22"/>
          <w:szCs w:val="22"/>
        </w:rPr>
        <w:t xml:space="preserve">Policies limiting rural to urban migration to manage haphazard urbanization is known to have little effects on controlling urban growth rate </w:t>
      </w:r>
      <w:r w:rsidRPr="0008241C">
        <w:rPr>
          <w:sz w:val="22"/>
          <w:szCs w:val="22"/>
        </w:rPr>
        <w:fldChar w:fldCharType="begin" w:fldLock="1"/>
      </w:r>
      <w:r w:rsidRPr="0008241C">
        <w:rPr>
          <w:sz w:val="22"/>
          <w:szCs w:val="22"/>
        </w:rPr>
        <w:instrText>ADDIN CSL_CITATION {"citationItems":[{"id":"ITEM-1","itemData":{"DOI":"10.1016/0305-750X(91)90133-3","ISBN":"0305-750X","ISSN":"0305750X","author":[{"dropping-particle":"","family":"Rondinelli","given":"Dennis A","non-dropping-particle":"","parse-names":false,"suffix":""}],"container-title":"World Development","id":"ITEM-1","issue":"7","issued":{"date-parts":[["1991","7"]]},"page":"791-803","title":"Asian urban development policies in the 1990s: From growth control to urban diffusion","type":"article-journal","volume":"19"},"uris":["http://www.mendeley.com/documents/?uuid=0e5f1199-8f6f-4365-95e1-3e231ca820c2"]},{"id":"ITEM-2","itemData":{"DOI":"10.1007/978-94-007-7088-1_3","ISBN":"978-94-007-7087-4","ISSN":"978-94-007-7087-4","author":[{"dropping-particle":"","family":"McDonald","given":"Robert I.","non-dropping-particle":"","parse-names":false,"suffix":""},{"dropping-particle":"","family":"Marcotullio","given":"Peter J.","non-dropping-particle":"","parse-names":false,"suffix":""},{"dropping-particle":"","family":"Güneralp","given":"Burak","non-dropping-particle":"","parse-names":false,"suffix":""}],"container-title":"Urbanization, Biodiversity and Ecosystem Services: Challenges and Opportunities","id":"ITEM-2","issued":{"date-parts":[["2013"]]},"page":"31-52","publisher":"Springer Netherlands","publisher-place":"Dordrecht","title":"Urbanization and Global Trends in Biodiversity and Ecosystem Services","type":"chapter"},"uris":["http://www.mendeley.com/documents/?uuid=ad952ef3-d053-428a-a06a-d134f8db0882"]}],"mendeley":{"formattedCitation":"(McDonald &lt;i&gt;et al.&lt;/i&gt;, 2013; Rondinelli, 1991)","plainTextFormattedCitation":"(McDonald et al., 2013; Rondinelli, 1991)","previouslyFormattedCitation":"(McDonald &lt;i&gt;et al.&lt;/i&gt;, 2013; Rondinelli, 1991)"},"properties":{"noteIndex":0},"schema":"https://github.com/citation-style-language/schema/raw/master/csl-citation.json"}</w:instrText>
      </w:r>
      <w:r w:rsidRPr="0008241C">
        <w:rPr>
          <w:sz w:val="22"/>
          <w:szCs w:val="22"/>
        </w:rPr>
        <w:fldChar w:fldCharType="separate"/>
      </w:r>
      <w:r w:rsidRPr="0008241C">
        <w:rPr>
          <w:noProof/>
          <w:sz w:val="22"/>
          <w:szCs w:val="22"/>
        </w:rPr>
        <w:t xml:space="preserve">(McDonald </w:t>
      </w:r>
      <w:r w:rsidRPr="0008241C">
        <w:rPr>
          <w:i/>
          <w:noProof/>
          <w:sz w:val="22"/>
          <w:szCs w:val="22"/>
        </w:rPr>
        <w:t>et al.</w:t>
      </w:r>
      <w:r w:rsidRPr="0008241C">
        <w:rPr>
          <w:noProof/>
          <w:sz w:val="22"/>
          <w:szCs w:val="22"/>
        </w:rPr>
        <w:t>, 2013; Rondinelli, 1991)</w:t>
      </w:r>
      <w:r w:rsidRPr="0008241C">
        <w:rPr>
          <w:sz w:val="22"/>
          <w:szCs w:val="22"/>
        </w:rPr>
        <w:fldChar w:fldCharType="end"/>
      </w:r>
      <w:r w:rsidRPr="0008241C">
        <w:rPr>
          <w:sz w:val="22"/>
          <w:szCs w:val="22"/>
        </w:rPr>
        <w:t xml:space="preserve">. Restrictions have a negative impact on the migrants’ livelihoods and on economic growth </w:t>
      </w:r>
      <w:r w:rsidRPr="0008241C">
        <w:rPr>
          <w:sz w:val="22"/>
          <w:szCs w:val="22"/>
        </w:rPr>
        <w:fldChar w:fldCharType="begin" w:fldLock="1"/>
      </w:r>
      <w:r w:rsidRPr="0008241C">
        <w:rPr>
          <w:sz w:val="22"/>
          <w:szCs w:val="22"/>
        </w:rPr>
        <w:instrText>ADDIN CSL_CITATION {"citationItems":[{"id":"ITEM-1","itemData":{"DOI":"10.1126/science.1153057","ISBN":"0036-8075","ISSN":"0036-8075","PMID":"18258907","abstract":"The proportion of a country's population living in urban areas is highly correlated with its level of income. Urban areas offer economies of scale and richer market structures, and there is strong evidence that workers in urban areas are individually more productive, and earn more, than rural workers. However, rapid urbanization is also associated with crowding, environmental degradation, and other impediments to productivity. Overall, we find no evidence that the level of urbanization affects the rate of economic growth. Our findings weaken the rationale for either encouraging or discouraging urbanization as part of a strategy for economic growth.","author":[{"dropping-particle":"","family":"Bloom","given":"David E","non-dropping-particle":"","parse-names":false,"suffix":""},{"dropping-particle":"","family":"Canning","given":"David","non-dropping-particle":"","parse-names":false,"suffix":""},{"dropping-particle":"","family":"Fink","given":"Günther","non-dropping-particle":"","parse-names":false,"suffix":""}],"container-title":"Science","id":"ITEM-1","issue":"5864","issued":{"date-parts":[["2008","2","8"]]},"page":"772-775","title":"Urbanization and the Wealth of Nations","type":"article-journal","volume":"319"},"uris":["http://www.mendeley.com/documents/?uuid=6dcecbdc-6f96-403e-8aad-a177ccc1e973"]},{"id":"ITEM-2","itemData":{"ISBN":"978-1-78431-137-7","author":[{"dropping-particle":"","family":"Tacoli","given":"Cecilia","non-dropping-particle":"","parse-names":false,"suffix":""},{"dropping-particle":"","family":"Mcgranahan","given":"Gordon","non-dropping-particle":"","parse-names":false,"suffix":""},{"dropping-particle":"","family":"Satterthwaite","given":"David","non-dropping-particle":"","parse-names":false,"suffix":""}],"collection-title":"IIED Working Paper","id":"ITEM-2","issue":"March","issued":{"date-parts":[["2015"]]},"publisher":"International Institute for Environment and Development","publisher-place":"London","title":"Urbanisation, rural–urban migration and urban poverty","type":"book"},"uris":["http://www.mendeley.com/documents/?uuid=0b57032e-1e86-4cc0-b034-5e89c3707daf"]}],"mendeley":{"formattedCitation":"(Bloom &lt;i&gt;et al.&lt;/i&gt;, 2008; Tacoli &lt;i&gt;et al.&lt;/i&gt;, 2015)","plainTextFormattedCitation":"(Bloom et al., 2008; Tacoli et al., 2015)","previouslyFormattedCitation":"(Bloom &lt;i&gt;et al.&lt;/i&gt;, 2008; Tacoli &lt;i&gt;et al.&lt;/i&gt;, 2015)"},"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Bloom </w:t>
      </w:r>
      <w:r w:rsidRPr="0008241C">
        <w:rPr>
          <w:i/>
          <w:noProof/>
          <w:sz w:val="22"/>
          <w:szCs w:val="22"/>
          <w:lang w:val="fr-FR"/>
        </w:rPr>
        <w:t>et al.</w:t>
      </w:r>
      <w:r w:rsidRPr="0008241C">
        <w:rPr>
          <w:noProof/>
          <w:sz w:val="22"/>
          <w:szCs w:val="22"/>
          <w:lang w:val="fr-FR"/>
        </w:rPr>
        <w:t xml:space="preserve">, 2008; Tacoli </w:t>
      </w:r>
      <w:r w:rsidRPr="0008241C">
        <w:rPr>
          <w:i/>
          <w:noProof/>
          <w:sz w:val="22"/>
          <w:szCs w:val="22"/>
          <w:lang w:val="fr-FR"/>
        </w:rPr>
        <w:t>et al.</w:t>
      </w:r>
      <w:r w:rsidRPr="0008241C">
        <w:rPr>
          <w:noProof/>
          <w:sz w:val="22"/>
          <w:szCs w:val="22"/>
          <w:lang w:val="fr-FR"/>
        </w:rPr>
        <w:t>, 2015)</w:t>
      </w:r>
      <w:r w:rsidRPr="0008241C">
        <w:rPr>
          <w:sz w:val="22"/>
          <w:szCs w:val="22"/>
        </w:rPr>
        <w:fldChar w:fldCharType="end"/>
      </w:r>
      <w:r w:rsidRPr="0008241C">
        <w:rPr>
          <w:sz w:val="22"/>
          <w:szCs w:val="22"/>
          <w:lang w:val="fr-FR"/>
        </w:rPr>
        <w:t xml:space="preserve">. </w:t>
      </w:r>
      <w:r w:rsidRPr="0008241C">
        <w:rPr>
          <w:sz w:val="22"/>
          <w:szCs w:val="22"/>
        </w:rPr>
        <w:fldChar w:fldCharType="begin" w:fldLock="1"/>
      </w:r>
      <w:r w:rsidRPr="0008241C">
        <w:rPr>
          <w:sz w:val="22"/>
          <w:szCs w:val="22"/>
          <w:lang w:val="fr-FR"/>
        </w:rPr>
        <w:instrText>ADDIN CSL_CITATION {"citationItems":[{"id":"ITEM-1","itemData":{"DOI":"10.1177/0956247813490908","ISSN":"0956-2478","abstract":"The relationship between urbanization and development is a vital policy concern, especially in Africa and Asia. This paper reviews the arguments and evidence for whether rapid urban population growth can help to raise living standards. The main finding is that the development effects of urbanization and the magnitude of agglomeration economies are very variable. There is no simple linear relationship between urbanization and economic growth, or between city size and productivity. The potential of urbanization to promote growth is likely to depend on how conducive the infrastructure and institutional settings are. Removing barriers to rural–urban mobility may enable economic growth, but the benefits will be much larger with supportive policies, markets and infrastructure investments. Cities should use realistic population projections as the basis for investing in public infrastructure and implementing supportive land policies. Governments should seek out ways of enabling forms of urbanization that contribute to growth, poverty reduction and environmental sustainability, rather than encouraging (or discouraging) urbanization per se.","author":[{"dropping-particle":"","family":"Turok","given":"I.","non-dropping-particle":"","parse-names":false,"suffix":""},{"dropping-particle":"","family":"McGranahan","given":"G.","non-dropping-particle":"","parse-names":false,"suffix":""}],"container-title":"Environment and Urbanization","id":"ITEM-1","issue":"2","issued":{"date-parts":[["2013","10","1"]]},"page":"465-482","title":"Urbanization and economic growth: the arguments and evidence for Africa and Asia","type":"article-journal","volume":"25"},"uris":["http://www.mendeley.com/documents/?uuid=05c02e12-876e-49f3-8803-c66301defb89"]}],"mendeley":{"formattedCitation":"(Turok &amp; McGranahan, 2013)","manualFormatting":"Turok &amp; McGranahan (2013)","plainTextFormattedCitation":"(Turok &amp; McGranahan, 2013)","previouslyFormattedCitation":"(Turok &amp; McGranahan, 2013)"},"properties":{"noteIndex":0},"schema":"https://github.com/citation-style-language/schema/raw/master/csl-citation.json"}</w:instrText>
      </w:r>
      <w:r w:rsidRPr="0008241C">
        <w:rPr>
          <w:sz w:val="22"/>
          <w:szCs w:val="22"/>
        </w:rPr>
        <w:fldChar w:fldCharType="separate"/>
      </w:r>
      <w:r w:rsidRPr="0008241C">
        <w:rPr>
          <w:noProof/>
          <w:sz w:val="22"/>
          <w:szCs w:val="22"/>
          <w:lang w:val="en-NZ"/>
        </w:rPr>
        <w:t>Turok &amp; McGranahan (2013)</w:t>
      </w:r>
      <w:r w:rsidRPr="0008241C">
        <w:rPr>
          <w:sz w:val="22"/>
          <w:szCs w:val="22"/>
        </w:rPr>
        <w:fldChar w:fldCharType="end"/>
      </w:r>
      <w:r w:rsidRPr="0008241C">
        <w:rPr>
          <w:sz w:val="22"/>
          <w:szCs w:val="22"/>
          <w:lang w:val="en-NZ"/>
        </w:rPr>
        <w:t xml:space="preserve"> summarized that removing barriers to rural–urban mobility may enable economic growth along with supportive policies, markets and infrastructure investments. </w:t>
      </w:r>
      <w:r w:rsidRPr="0008241C">
        <w:rPr>
          <w:sz w:val="22"/>
          <w:szCs w:val="22"/>
        </w:rPr>
        <w:t xml:space="preserve">In India, for example, divergent economic growth at the district level is attributed to differences in public infrastructure such as electricity supply, transportation policies, education, labour laws and state’s border policies to control interstate migration </w:t>
      </w:r>
      <w:r w:rsidRPr="0008241C">
        <w:rPr>
          <w:sz w:val="22"/>
          <w:szCs w:val="22"/>
        </w:rPr>
        <w:fldChar w:fldCharType="begin" w:fldLock="1"/>
      </w:r>
      <w:r w:rsidRPr="0008241C">
        <w:rPr>
          <w:sz w:val="22"/>
          <w:szCs w:val="22"/>
        </w:rPr>
        <w:instrText>ADDIN CSL_CITATION {"citationItems":[{"id":"ITEM-1","itemData":{"DOI":"10.1016/j.worlddev.2014.09.013","ISSN":"0305750X","abstract":"The unbalanced nature of India’s growth has caused considerable concern but little is known about its causes. We use a new data set of district-level income and socio-economic data to explore the determinants of transitional growth at the district level. We find that there is absolute divergence across districts but conditional convergence once we allow for district characteristics, particularly urbanization and the distance from a major urban agglomeration. State-level effects have also significantly contributed to India’s unbalanced growth. The results suggest that while geography is important, policy differences may also account for much of India’s uneven growth.","author":[{"dropping-particle":"","family":"Das","given":"Samarjit","non-dropping-particle":"","parse-names":false,"suffix":""},{"dropping-particle":"","family":"Ghate","given":"Chetan","non-dropping-particle":"","parse-names":false,"suffix":""},{"dropping-particle":"","family":"Robertson","given":"Peter E.","non-dropping-particle":"","parse-names":false,"suffix":""}],"container-title":"World Development","id":"ITEM-1","issued":{"date-parts":[["2015","2"]]},"page":"572-587","title":"Remoteness, Urbanization, and India’s Unbalanced Growth","type":"article-journal","volume":"66"},"uris":["http://www.mendeley.com/documents/?uuid=f53db53d-a639-4106-b622-66fa34a6a307"]}],"mendeley":{"formattedCitation":"(Das &lt;i&gt;et al.&lt;/i&gt;, 2015)","plainTextFormattedCitation":"(Das et al., 2015)","previouslyFormattedCitation":"(Das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D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5EB6FBB9" w14:textId="77777777" w:rsidR="00A01204" w:rsidRPr="0008241C" w:rsidRDefault="00A01204" w:rsidP="00A01204">
      <w:pPr>
        <w:rPr>
          <w:sz w:val="22"/>
          <w:szCs w:val="22"/>
        </w:rPr>
      </w:pPr>
    </w:p>
    <w:p w14:paraId="2CE3C4C8" w14:textId="77777777" w:rsidR="00A01204" w:rsidRPr="0008241C" w:rsidRDefault="00A01204" w:rsidP="00A01204">
      <w:pPr>
        <w:keepNext/>
        <w:tabs>
          <w:tab w:val="clear" w:pos="1247"/>
          <w:tab w:val="left" w:pos="765"/>
        </w:tabs>
        <w:outlineLvl w:val="2"/>
        <w:rPr>
          <w:b/>
          <w:sz w:val="24"/>
          <w:szCs w:val="24"/>
        </w:rPr>
      </w:pPr>
      <w:bookmarkStart w:id="1303" w:name="_Toc504317287"/>
      <w:bookmarkStart w:id="1304" w:name="_Toc504317980"/>
      <w:bookmarkStart w:id="1305" w:name="_Toc504320442"/>
      <w:bookmarkStart w:id="1306" w:name="_Toc504320665"/>
      <w:bookmarkStart w:id="1307" w:name="_Toc504320889"/>
      <w:bookmarkStart w:id="1308" w:name="_Toc504321326"/>
      <w:bookmarkStart w:id="1309" w:name="_Toc524044082"/>
      <w:r w:rsidRPr="0008241C">
        <w:rPr>
          <w:b/>
          <w:sz w:val="24"/>
          <w:szCs w:val="24"/>
        </w:rPr>
        <w:t xml:space="preserve">4.4.7 </w:t>
      </w:r>
      <w:r w:rsidRPr="0008241C">
        <w:rPr>
          <w:b/>
          <w:sz w:val="24"/>
          <w:szCs w:val="24"/>
        </w:rPr>
        <w:tab/>
        <w:t>Inland Fresh water and wetlands</w:t>
      </w:r>
      <w:bookmarkEnd w:id="1303"/>
      <w:bookmarkEnd w:id="1304"/>
      <w:bookmarkEnd w:id="1305"/>
      <w:bookmarkEnd w:id="1306"/>
      <w:bookmarkEnd w:id="1307"/>
      <w:bookmarkEnd w:id="1308"/>
      <w:bookmarkEnd w:id="1309"/>
      <w:r w:rsidRPr="0008241C">
        <w:rPr>
          <w:b/>
          <w:sz w:val="24"/>
          <w:szCs w:val="24"/>
        </w:rPr>
        <w:t xml:space="preserve"> </w:t>
      </w:r>
    </w:p>
    <w:p w14:paraId="39010346" w14:textId="77777777" w:rsidR="00A01204" w:rsidRPr="0008241C" w:rsidRDefault="00A01204" w:rsidP="00A01204">
      <w:pPr>
        <w:rPr>
          <w:sz w:val="22"/>
          <w:szCs w:val="22"/>
        </w:rPr>
      </w:pPr>
    </w:p>
    <w:p w14:paraId="76E76D5E" w14:textId="77777777" w:rsidR="00A01204" w:rsidRPr="0008241C" w:rsidRDefault="00A01204" w:rsidP="00A01204">
      <w:pPr>
        <w:rPr>
          <w:sz w:val="22"/>
          <w:szCs w:val="22"/>
        </w:rPr>
      </w:pPr>
      <w:r w:rsidRPr="0008241C">
        <w:rPr>
          <w:sz w:val="22"/>
          <w:szCs w:val="22"/>
        </w:rPr>
        <w:t xml:space="preserve">The livelihood, food security, economic and cultural activities of millions of people in the Asia-Pacific region is dependent upon the health of inland freshwater and wetlands, leading to water security challenges. According to the Asian Development Bank, water security can be defined by five key dimensions including household, economic, urban, environmental, and resilience to water-related disasters </w:t>
      </w:r>
      <w:r w:rsidRPr="0008241C">
        <w:rPr>
          <w:sz w:val="22"/>
          <w:szCs w:val="22"/>
        </w:rPr>
        <w:fldChar w:fldCharType="begin" w:fldLock="1"/>
      </w:r>
      <w:r w:rsidRPr="0008241C">
        <w:rPr>
          <w:sz w:val="22"/>
          <w:szCs w:val="22"/>
        </w:rPr>
        <w:instrText>ADDIN CSL_CITATION {"citationItems":[{"id":"ITEM-1","itemData":{"ISBN":"9789290929888","ISSN":"0117-0481","abstract":"The Asia-Pacific Water Forum (APWF) seeks to encourage collaborative efforts on water resources management and accelerate the effective integration of water resources management into the socioeconomic development process of the Asia and Pacific region. This Asian Water Development Outlook 2007 report marks an early milestone in the Forums progress. Established only in September 2006, the APWF is a result of the Joint Declaration issued by the Water Ministers of the Asia-Pacific Region at the Fourth World Water Forum, Mexico City six months earlier. It is remarkable that so much information needed for the future management of the water and sanitation sectors in the Asia and Pacific region has already been assembled, analyzed, and made available through this timely report. These experiences and analyses, and the recommendations that can be drawn from them contribute directly to the First Asia-Pacific Water Summit, held in December 2007. The APWF Governing Council expresses its deep appreciation to Asian Development Bank and partner institutions for bringing the regions water supply and sanitation sector issues together in this report. APWF sincerely hopes that this contribution to meeting the present and coming challenges in the water supply and sanitation sector will be found useful to the many public, private, nongovernment, and community-based organizations and interested individuals who share its vision of bringing safe water and sanitation to everyone in the region. Professor Tommy Koh, Ambassador-at-large, Singapore Chair, Governing Council Asia-Pacific Water Forum","author":[{"dropping-particle":"","family":"ADB","given":"","non-dropping-particle":"","parse-names":false,"suffix":""}],"id":"ITEM-1","issued":{"date-parts":[["2016"]]},"number-of-pages":"66","title":"Asian Water Development Outlook 2016; Strengthening Water Security in Asia and the Pacific","type":"book"},"uris":["http://www.mendeley.com/documents/?uuid=c978950b-0aa7-4eeb-a4b7-a23276261da8"]}],"mendeley":{"formattedCitation":"(ADB, 2016)","plainTextFormattedCitation":"(ADB, 2016)","previouslyFormattedCitation":"(ADB, 2016)"},"properties":{"noteIndex":0},"schema":"https://github.com/citation-style-language/schema/raw/master/csl-citation.json"}</w:instrText>
      </w:r>
      <w:r w:rsidRPr="0008241C">
        <w:rPr>
          <w:sz w:val="22"/>
          <w:szCs w:val="22"/>
        </w:rPr>
        <w:fldChar w:fldCharType="separate"/>
      </w:r>
      <w:r w:rsidRPr="0008241C">
        <w:rPr>
          <w:noProof/>
          <w:sz w:val="22"/>
          <w:szCs w:val="22"/>
        </w:rPr>
        <w:t>(ADB, 2016)</w:t>
      </w:r>
      <w:r w:rsidRPr="0008241C">
        <w:rPr>
          <w:sz w:val="22"/>
          <w:szCs w:val="22"/>
        </w:rPr>
        <w:fldChar w:fldCharType="end"/>
      </w:r>
      <w:r w:rsidRPr="0008241C">
        <w:rPr>
          <w:sz w:val="22"/>
          <w:szCs w:val="22"/>
        </w:rPr>
        <w:t xml:space="preserve">. Advanced economies in the Asia-Pacific region like Australia, Japan and New Zealand followed by almost the whole North-East Asia have strengthened water security in the past decades. The remaining regions show mixed performance across the key dimensions of water security index, with South Asia more challenged with slow progress in household, urban, environmental and resilience water security </w:t>
      </w:r>
      <w:r w:rsidRPr="0008241C">
        <w:rPr>
          <w:sz w:val="22"/>
          <w:szCs w:val="22"/>
        </w:rPr>
        <w:fldChar w:fldCharType="begin" w:fldLock="1"/>
      </w:r>
      <w:r w:rsidRPr="0008241C">
        <w:rPr>
          <w:sz w:val="22"/>
          <w:szCs w:val="22"/>
        </w:rPr>
        <w:instrText>ADDIN CSL_CITATION {"citationItems":[{"id":"ITEM-1","itemData":{"ISBN":"9789290929888","ISSN":"0117-0481","abstract":"The Asia-Pacific Water Forum (APWF) seeks to encourage collaborative efforts on water resources management and accelerate the effective integration of water resources management into the socioeconomic development process of the Asia and Pacific region. This Asian Water Development Outlook 2007 report marks an early milestone in the Forums progress. Established only in September 2006, the APWF is a result of the Joint Declaration issued by the Water Ministers of the Asia-Pacific Region at the Fourth World Water Forum, Mexico City six months earlier. It is remarkable that so much information needed for the future management of the water and sanitation sectors in the Asia and Pacific region has already been assembled, analyzed, and made available through this timely report. These experiences and analyses, and the recommendations that can be drawn from them contribute directly to the First Asia-Pacific Water Summit, held in December 2007. The APWF Governing Council expresses its deep appreciation to Asian Development Bank and partner institutions for bringing the regions water supply and sanitation sector issues together in this report. APWF sincerely hopes that this contribution to meeting the present and coming challenges in the water supply and sanitation sector will be found useful to the many public, private, nongovernment, and community-based organizations and interested individuals who share its vision of bringing safe water and sanitation to everyone in the region. Professor Tommy Koh, Ambassador-at-large, Singapore Chair, Governing Council Asia-Pacific Water Forum","author":[{"dropping-particle":"","family":"ADB","given":"","non-dropping-particle":"","parse-names":false,"suffix":""}],"id":"ITEM-1","issued":{"date-parts":[["2016"]]},"number-of-pages":"66","title":"Asian Water Development Outlook 2016; Strengthening Water Security in Asia and the Pacific","type":"book"},"uris":["http://www.mendeley.com/documents/?uuid=c978950b-0aa7-4eeb-a4b7-a23276261da8"]}],"mendeley":{"formattedCitation":"(ADB, 2016)","plainTextFormattedCitation":"(ADB, 2016)","previouslyFormattedCitation":"(ADB, 2016)"},"properties":{"noteIndex":0},"schema":"https://github.com/citation-style-language/schema/raw/master/csl-citation.json"}</w:instrText>
      </w:r>
      <w:r w:rsidRPr="0008241C">
        <w:rPr>
          <w:sz w:val="22"/>
          <w:szCs w:val="22"/>
        </w:rPr>
        <w:fldChar w:fldCharType="separate"/>
      </w:r>
      <w:r w:rsidRPr="0008241C">
        <w:rPr>
          <w:noProof/>
          <w:sz w:val="22"/>
          <w:szCs w:val="22"/>
        </w:rPr>
        <w:t>(ADB, 2016)</w:t>
      </w:r>
      <w:r w:rsidRPr="0008241C">
        <w:rPr>
          <w:sz w:val="22"/>
          <w:szCs w:val="22"/>
        </w:rPr>
        <w:fldChar w:fldCharType="end"/>
      </w:r>
      <w:r w:rsidRPr="0008241C">
        <w:rPr>
          <w:sz w:val="22"/>
          <w:szCs w:val="22"/>
        </w:rPr>
        <w:t>.</w:t>
      </w:r>
    </w:p>
    <w:p w14:paraId="275BA04B" w14:textId="77777777" w:rsidR="00A01204" w:rsidRPr="0008241C" w:rsidRDefault="00A01204" w:rsidP="00A01204">
      <w:pPr>
        <w:rPr>
          <w:sz w:val="22"/>
          <w:szCs w:val="22"/>
        </w:rPr>
      </w:pPr>
    </w:p>
    <w:p w14:paraId="01211B84" w14:textId="77777777" w:rsidR="00A01204" w:rsidRPr="0008241C" w:rsidRDefault="00A01204" w:rsidP="00A01204">
      <w:pPr>
        <w:rPr>
          <w:sz w:val="22"/>
          <w:szCs w:val="22"/>
        </w:rPr>
      </w:pPr>
      <w:r w:rsidRPr="0008241C">
        <w:rPr>
          <w:sz w:val="22"/>
          <w:szCs w:val="22"/>
        </w:rPr>
        <w:t xml:space="preserve">Several studies highlight that the biodiversity of freshwater wetlands of Asia is rich with several endemic species which are threatened </w:t>
      </w:r>
      <w:r w:rsidRPr="0008241C">
        <w:rPr>
          <w:sz w:val="22"/>
          <w:szCs w:val="22"/>
        </w:rPr>
        <w:fldChar w:fldCharType="begin" w:fldLock="1"/>
      </w:r>
      <w:r w:rsidRPr="0008241C">
        <w:rPr>
          <w:sz w:val="22"/>
          <w:szCs w:val="22"/>
        </w:rPr>
        <w:instrText>ADDIN CSL_CITATION {"citationItems":[{"id":"ITEM-1","itemData":{"author":[{"dropping-particle":"","family":"Allen","given":"D J","non-dropping-particle":"","parse-names":false,"suffix":""},{"dropping-particle":"","family":"Molur","given":"S","non-dropping-particle":"","parse-names":false,"suffix":""},{"dropping-particle":"","family":"Daniel","given":"B A","non-dropping-particle":"","parse-names":false,"suffix":""}],"id":"ITEM-1","issued":{"date-parts":[["2010"]]},"publisher":"Cambridge, UK and Gland, Switzerland: IUCN, and Coimbatore, India: Zoo Outreach Organisation.","title":"The Status and Distribution of Freshwater Biodiversity in the Eastern Himalaya.","type":"book"},"uris":["http://www.mendeley.com/documents/?uuid=e1fd0feb-772d-4502-845a-8feb6b94119e"]},{"id":"ITEM-2","itemData":{"author":[{"dropping-particle":"","family":"Molur","given":"S","non-dropping-particle":"","parse-names":false,"suffix":""},{"dropping-particle":"","family":"Smith","given":"K G","non-dropping-particle":"","parse-names":false,"suffix":""},{"dropping-particle":"","family":"Daniel","given":"B A","non-dropping-particle":"","parse-names":false,"suffix":""},{"dropping-particle":"","family":"Darwall","given":"W R T","non-dropping-particle":"","parse-names":false,"suffix":""}],"id":"ITEM-2","issued":{"date-parts":[["2011"]]},"publisher":"Cambridge, UK and Gland, Switzerland: IUCN, and Coimbatore, India: Zoo Outreach Organisation.","title":"The Status and Distribution of Freshwater Biodiversity in the Western Ghats, India. ","type":"book"},"uris":["http://www.mendeley.com/documents/?uuid=ea0d1166-2929-4282-a054-6f479c994af5"]},{"id":"ITEM-3","itemData":{"author":[{"dropping-particle":"","family":"Allen","given":"D J","non-dropping-particle":"","parse-names":false,"suffix":""},{"dropping-particle":"","family":"Smith","given":"K G","non-dropping-particle":"","parse-names":false,"suffix":""},{"dropping-particle":"","family":"Darwall","given":"W R T","non-dropping-particle":"","parse-names":false,"suffix":""}],"id":"ITEM-3","issued":{"date-parts":[["2012"]]},"publisher":"Cambridge, UK and Gland, Switzerland: IUCN. x+158pp+4pp cover.","title":"The Status and Distribution of Freshwater Biodiversity in Indo-Burma. ","type":"book"},"uris":["http://www.mendeley.com/documents/?uuid=985c5e52-f385-4db4-a5e8-b1451c01c249"]},{"id":"ITEM-4","itemData":{"author":[{"dropping-particle":"","family":"Garcia","given":"N","non-dropping-particle":"","parse-names":false,"suffix":""},{"dropping-particle":"","family":"Harrison","given":"I","non-dropping-particle":"","parse-names":false,"suffix":""},{"dropping-particle":"","family":"Cox","given":"N","non-dropping-particle":"","parse-names":false,"suffix":""},{"dropping-particle":"","family":"Tognelli","given":"M F","non-dropping-particle":"","parse-names":false,"suffix":""}],"id":"ITEM-4","issued":{"date-parts":[["2015"]]},"note":"NULL","publisher":"Gland, Switzerland, Cambridge, UK and Arlington, USA: IUCN","title":"The Status and Distribution of Freshwater Biodiversity in the Arabian Peninsula.","type":"book"},"uris":["http://www.mendeley.com/documents/?uuid=d1cc59ab-7348-452f-935b-60a6b6083086"]}],"mendeley":{"formattedCitation":"(D. J. Allen &lt;i&gt;et al.&lt;/i&gt;, 2010, 2012; N. Garcia &lt;i&gt;et al.&lt;/i&gt;, 2015; Molur &lt;i&gt;et al.&lt;/i&gt;, 2011)","manualFormatting":"(Allen, Molur &amp; Daniel,  2010; Allen, Smith &amp; Darwall, 2012; Garcia, Harrison, Cox et al., 2015; Molur, Smith, &amp; Daniel et al., 2011)","plainTextFormattedCitation":"(D. J. Allen et al., 2010, 2012; N. Garcia et al., 2015; Molur et al., 2011)","previouslyFormattedCitation":"(D. J. Allen &lt;i&gt;et al.&lt;/i&gt;, 2010, 2012; N. Garcia &lt;i&gt;et al.&lt;/i&gt;, 2015; Molur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Allen </w:t>
      </w:r>
      <w:r w:rsidRPr="0008241C">
        <w:rPr>
          <w:i/>
          <w:noProof/>
          <w:sz w:val="22"/>
          <w:szCs w:val="22"/>
          <w:lang w:val="en-NZ"/>
        </w:rPr>
        <w:t>et al.</w:t>
      </w:r>
      <w:r w:rsidRPr="0008241C">
        <w:rPr>
          <w:noProof/>
          <w:sz w:val="22"/>
          <w:szCs w:val="22"/>
          <w:lang w:val="en-NZ"/>
        </w:rPr>
        <w:t xml:space="preserve">,  2010; 2012; Garcia </w:t>
      </w:r>
      <w:r w:rsidRPr="0008241C">
        <w:rPr>
          <w:i/>
          <w:noProof/>
          <w:sz w:val="22"/>
          <w:szCs w:val="22"/>
          <w:lang w:val="en-NZ"/>
        </w:rPr>
        <w:t>et al</w:t>
      </w:r>
      <w:r w:rsidRPr="0008241C">
        <w:rPr>
          <w:noProof/>
          <w:sz w:val="22"/>
          <w:szCs w:val="22"/>
          <w:lang w:val="en-NZ"/>
        </w:rPr>
        <w:t>., 2015; Molur</w:t>
      </w:r>
      <w:r w:rsidRPr="0008241C">
        <w:rPr>
          <w:i/>
          <w:noProof/>
          <w:sz w:val="22"/>
          <w:szCs w:val="22"/>
        </w:rPr>
        <w:t xml:space="preserve"> et al</w:t>
      </w:r>
      <w:r w:rsidRPr="0008241C">
        <w:rPr>
          <w:noProof/>
          <w:sz w:val="22"/>
          <w:szCs w:val="22"/>
        </w:rPr>
        <w:t>.</w:t>
      </w:r>
      <w:r w:rsidRPr="0008241C">
        <w:rPr>
          <w:noProof/>
          <w:sz w:val="22"/>
          <w:szCs w:val="22"/>
          <w:lang w:val="en-NZ"/>
        </w:rPr>
        <w:t>, 2011)</w:t>
      </w:r>
      <w:r w:rsidRPr="0008241C">
        <w:rPr>
          <w:sz w:val="22"/>
          <w:szCs w:val="22"/>
        </w:rPr>
        <w:fldChar w:fldCharType="end"/>
      </w:r>
      <w:r w:rsidRPr="0008241C">
        <w:rPr>
          <w:sz w:val="22"/>
          <w:szCs w:val="22"/>
        </w:rPr>
        <w:t xml:space="preserve">. It is reported that human activities including anthropogenic climate change are direct threat to the freshwater ecosystems across the world </w:t>
      </w:r>
      <w:r w:rsidRPr="0008241C">
        <w:rPr>
          <w:sz w:val="22"/>
          <w:szCs w:val="22"/>
        </w:rPr>
        <w:fldChar w:fldCharType="begin" w:fldLock="1"/>
      </w:r>
      <w:r w:rsidRPr="0008241C">
        <w:rPr>
          <w:sz w:val="22"/>
          <w:szCs w:val="22"/>
        </w:rPr>
        <w:instrText>ADDIN CSL_CITATION {"citationItems":[{"id":"ITEM-1","itemData":{"DOI":"doi:10.1038/nature09440","author":[{"dropping-particle":"","family":"Vörösmarty","given":"C J","non-dropping-particle":"","parse-names":false,"suffix":""}],"container-title":"Nature","id":"ITEM-1","issued":{"date-parts":[["2010"]]},"note":"NULL","page":"555-561","title":"Global threats to human water security and river biodiversity.","type":"article-journal","volume":"467"},"uris":["http://www.mendeley.com/documents/?uuid=faa27933-7c2d-4589-ac7b-d0cd8c2d9eaf"]}],"mendeley":{"formattedCitation":"(Vörösmarty, 2010)","plainTextFormattedCitation":"(Vörösmarty, 2010)","previouslyFormattedCitation":"(Vörösmarty, 2010)"},"properties":{"noteIndex":0},"schema":"https://github.com/citation-style-language/schema/raw/master/csl-citation.json"}</w:instrText>
      </w:r>
      <w:r w:rsidRPr="0008241C">
        <w:rPr>
          <w:sz w:val="22"/>
          <w:szCs w:val="22"/>
        </w:rPr>
        <w:fldChar w:fldCharType="separate"/>
      </w:r>
      <w:r w:rsidRPr="0008241C">
        <w:rPr>
          <w:noProof/>
          <w:sz w:val="22"/>
          <w:szCs w:val="22"/>
        </w:rPr>
        <w:t>(Vörösmarty, 2010)</w:t>
      </w:r>
      <w:r w:rsidRPr="0008241C">
        <w:rPr>
          <w:sz w:val="22"/>
          <w:szCs w:val="22"/>
        </w:rPr>
        <w:fldChar w:fldCharType="end"/>
      </w:r>
      <w:r w:rsidRPr="0008241C">
        <w:rPr>
          <w:sz w:val="22"/>
          <w:szCs w:val="22"/>
        </w:rPr>
        <w:t xml:space="preserve">. The major threats to freshwater biodiversity are broadly grouped under five interacting categories as overexploitation, water pollution, flow modification, destruction or degradation of habitat, and biological invasion </w:t>
      </w:r>
      <w:r w:rsidRPr="0008241C">
        <w:rPr>
          <w:sz w:val="22"/>
          <w:szCs w:val="22"/>
        </w:rPr>
        <w:fldChar w:fldCharType="begin" w:fldLock="1"/>
      </w:r>
      <w:r w:rsidRPr="0008241C">
        <w:rPr>
          <w:sz w:val="22"/>
          <w:szCs w:val="22"/>
        </w:rPr>
        <w:instrText>ADDIN CSL_CITATION {"citationItems":[{"id":"ITEM-1","itemData":{"author":[{"dropping-particle":"","family":"Finlayson","given":"M","non-dropping-particle":"","parse-names":false,"suffix":""},{"dropping-particle":"","family":"D’Cruz","given":"R","non-dropping-particle":"","parse-names":false,"suffix":""},{"dropping-particle":"","family":"Davidson","given":"N","non-dropping-particle":"","parse-names":false,"suffix":""}],"id":"ITEM-1","issued":{"date-parts":[["2005"]]},"note":"NULL","title":"Millenium Ecosystem Assessment - Chapter 20: Inland Water Systems.","type":"chapter"},"uris":["http://www.mendeley.com/documents/?uuid=54a78e5a-87f3-4e65-8ff3-7cc3ee1ebafd"]},{"id":"ITEM-2","itemData":{"author":[{"dropping-particle":"","family":"Dudgeon","given":"D","non-dropping-particle":"","parse-names":false,"suffix":""},{"dropping-particle":"","family":"Arthington","given":"A H","non-dropping-particle":"","parse-names":false,"suffix":""},{"dropping-particle":"","family":"Gessner","given":"M O","non-dropping-particle":"","parse-names":false,"suffix":""},{"dropping-particle":"","family":"Kawabata","given":"Z","non-dropping-particle":"","parse-names":false,"suffix":""},{"dropping-particle":"","family":"Knowler","given":"D","non-dropping-particle":"","parse-names":false,"suffix":""},{"dropping-particle":"","family":"Lévêque","given":"C","non-dropping-particle":"","parse-names":false,"suffix":""},{"dropping-particle":"","family":"Naiman","given":"R J","non-dropping-particle":"","parse-names":false,"suffix":""},{"dropping-particle":"","family":"Prieur-Richard","given":"A.-H.","non-dropping-particle":"","parse-names":false,"suffix":""},{"dropping-particle":"","family":"Soto","given":"D","non-dropping-particle":"","parse-names":false,"suffix":""},{"dropping-particle":"","family":"Stiassny","given":"M L J","non-dropping-particle":"","parse-names":false,"suffix":""},{"dropping-particle":"","family":"Sullivan","given":"C A","non-dropping-particle":"","parse-names":false,"suffix":""}],"container-title":"Biological Reviews","id":"ITEM-2","issued":{"date-parts":[["2006"]]},"note":"NULL","page":"163-182","title":"Freshwater biodiversity: importance, threats, status and conservation challenges.","type":"article-journal","volume":"81"},"uris":["http://www.mendeley.com/documents/?uuid=c4b03996-34d1-48de-a4c6-0a8afc84390d"]}],"mendeley":{"formattedCitation":"(Dudgeon &lt;i&gt;et al.&lt;/i&gt;, 2006; Finlayson &lt;i&gt;et al.&lt;/i&gt;, 2005)","plainTextFormattedCitation":"(Dudgeon et al., 2006; Finlayson et al., 2005)","previouslyFormattedCitation":"(Dudgeon &lt;i&gt;et al.&lt;/i&gt;, 2006; Finlayson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Dudgeon </w:t>
      </w:r>
      <w:r w:rsidRPr="0008241C">
        <w:rPr>
          <w:i/>
          <w:noProof/>
          <w:sz w:val="22"/>
          <w:szCs w:val="22"/>
        </w:rPr>
        <w:t>et al.</w:t>
      </w:r>
      <w:r w:rsidRPr="0008241C">
        <w:rPr>
          <w:noProof/>
          <w:sz w:val="22"/>
          <w:szCs w:val="22"/>
        </w:rPr>
        <w:t xml:space="preserve">, 2006; Finlayson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w:t>
      </w:r>
    </w:p>
    <w:p w14:paraId="6E294841" w14:textId="77777777" w:rsidR="00A01204" w:rsidRPr="0008241C" w:rsidRDefault="00A01204" w:rsidP="00A01204">
      <w:pPr>
        <w:rPr>
          <w:sz w:val="22"/>
          <w:szCs w:val="22"/>
        </w:rPr>
      </w:pPr>
    </w:p>
    <w:p w14:paraId="40C5D362" w14:textId="77777777" w:rsidR="00A01204" w:rsidRPr="0008241C" w:rsidRDefault="00A01204" w:rsidP="00A01204">
      <w:pPr>
        <w:rPr>
          <w:sz w:val="22"/>
          <w:szCs w:val="22"/>
        </w:rPr>
      </w:pPr>
      <w:r w:rsidRPr="0008241C">
        <w:rPr>
          <w:sz w:val="22"/>
          <w:szCs w:val="22"/>
        </w:rPr>
        <w:t xml:space="preserve">These drivers of freshwater biodiversity loss operate at various spatial scales. For example, in the Western Ghats of India, pollution, unsustainable harvest of biological resources, urban and agricultural development, invasive species, dams and mines are identified as important drivers </w:t>
      </w:r>
      <w:r w:rsidRPr="0008241C">
        <w:rPr>
          <w:sz w:val="22"/>
          <w:szCs w:val="22"/>
        </w:rPr>
        <w:fldChar w:fldCharType="begin" w:fldLock="1"/>
      </w:r>
      <w:r w:rsidRPr="0008241C">
        <w:rPr>
          <w:sz w:val="22"/>
          <w:szCs w:val="22"/>
        </w:rPr>
        <w:instrText>ADDIN CSL_CITATION {"citationItems":[{"id":"ITEM-1","itemData":{"author":[{"dropping-particle":"","family":"Molur","given":"S","non-dropping-particle":"","parse-names":false,"suffix":""},{"dropping-particle":"","family":"Smith","given":"K G","non-dropping-particle":"","parse-names":false,"suffix":""},{"dropping-particle":"","family":"Daniel","given":"B A","non-dropping-particle":"","parse-names":false,"suffix":""},{"dropping-particle":"","family":"Darwall","given":"W R T","non-dropping-particle":"","parse-names":false,"suffix":""}],"id":"ITEM-1","issued":{"date-parts":[["2011"]]},"publisher":"Cambridge, UK and Gland, Switzerland: IUCN, and Coimbatore, India: Zoo Outreach Organisation.","title":"The Status and Distribution of Freshwater Biodiversity in the Western Ghats, India. ","type":"book"},"uris":["http://www.mendeley.com/documents/?uuid=ea0d1166-2929-4282-a054-6f479c994af5"]}],"mendeley":{"formattedCitation":"(Molur &lt;i&gt;et al.&lt;/i&gt;, 2011)","plainTextFormattedCitation":"(Molur et al., 2011)","previouslyFormattedCitation":"(Molur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Molur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Similarly, in the Eastern Himalaya hydropower and irrigation dams, deforestation, siltation, unsustainable use of biodiversity resources and pollution are identified as significant drivers </w:t>
      </w:r>
      <w:r w:rsidRPr="0008241C">
        <w:rPr>
          <w:sz w:val="22"/>
          <w:szCs w:val="22"/>
        </w:rPr>
        <w:fldChar w:fldCharType="begin" w:fldLock="1"/>
      </w:r>
      <w:r w:rsidRPr="0008241C">
        <w:rPr>
          <w:sz w:val="22"/>
          <w:szCs w:val="22"/>
        </w:rPr>
        <w:instrText>ADDIN CSL_CITATION {"citationItems":[{"id":"ITEM-1","itemData":{"author":[{"dropping-particle":"","family":"Allen","given":"D J","non-dropping-particle":"","parse-names":false,"suffix":""},{"dropping-particle":"","family":"Smith","given":"K G","non-dropping-particle":"","parse-names":false,"suffix":""},{"dropping-particle":"","family":"Darwall","given":"W R T","non-dropping-particle":"","parse-names":false,"suffix":""}],"id":"ITEM-1","issued":{"date-parts":[["2012"]]},"publisher":"Cambridge, UK and Gland, Switzerland: IUCN. x+158pp+4pp cover.","title":"The Status and Distribution of Freshwater Biodiversity in Indo-Burma. ","type":"book"},"uris":["http://www.mendeley.com/documents/?uuid=985c5e52-f385-4db4-a5e8-b1451c01c249"]}],"mendeley":{"formattedCitation":"(D. J. Allen &lt;i&gt;et al.&lt;/i&gt;, 2012)","plainTextFormattedCitation":"(D. J. Allen et al., 2012)","previouslyFormattedCitation":"(D. J. Allen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D. J. Allen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In the Arabian Peninsula, habitat loss, degradation, flow modification, changes in flow regime, over abstraction, pollution, climate change, and alien invasive species are reported as important drivers of freshwater biodiversity loss </w:t>
      </w:r>
      <w:r w:rsidRPr="0008241C">
        <w:rPr>
          <w:sz w:val="22"/>
          <w:szCs w:val="22"/>
        </w:rPr>
        <w:fldChar w:fldCharType="begin" w:fldLock="1"/>
      </w:r>
      <w:r w:rsidRPr="0008241C">
        <w:rPr>
          <w:sz w:val="22"/>
          <w:szCs w:val="22"/>
        </w:rPr>
        <w:instrText>ADDIN CSL_CITATION {"citationItems":[{"id":"ITEM-1","itemData":{"author":[{"dropping-particle":"","family":"Garcia","given":"N","non-dropping-particle":"","parse-names":false,"suffix":""},{"dropping-particle":"","family":"Harrison","given":"I","non-dropping-particle":"","parse-names":false,"suffix":""},{"dropping-particle":"","family":"Cox","given":"N","non-dropping-particle":"","parse-names":false,"suffix":""},{"dropping-particle":"","family":"Tognelli","given":"M F","non-dropping-particle":"","parse-names":false,"suffix":""}],"id":"ITEM-1","issued":{"date-parts":[["2015"]]},"note":"NULL","publisher":"Gland, Switzerland, Cambridge, UK and Arlington, USA: IUCN","title":"The Status and Distribution of Freshwater Biodiversity in the Arabian Peninsula.","type":"book"},"uris":["http://www.mendeley.com/documents/?uuid=d1cc59ab-7348-452f-935b-60a6b6083086"]}],"mendeley":{"formattedCitation":"(N. Garcia &lt;i&gt;et al.&lt;/i&gt;, 2015)","manualFormatting":"(Garcia et al., 2015)","plainTextFormattedCitation":"(N. Garcia et al., 2015)","previouslyFormattedCitation":"(N. Garcia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Garcia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004B4008" w14:textId="77777777" w:rsidR="00A01204" w:rsidRPr="0008241C" w:rsidRDefault="00A01204" w:rsidP="00A01204">
      <w:pPr>
        <w:rPr>
          <w:sz w:val="22"/>
          <w:szCs w:val="22"/>
        </w:rPr>
      </w:pPr>
    </w:p>
    <w:p w14:paraId="61E415D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10" w:name="_Toc504317288"/>
      <w:bookmarkStart w:id="1311" w:name="_Toc504317981"/>
      <w:bookmarkStart w:id="1312" w:name="_Toc504321327"/>
      <w:r w:rsidRPr="0008241C">
        <w:rPr>
          <w:b/>
          <w:sz w:val="22"/>
          <w:szCs w:val="24"/>
        </w:rPr>
        <w:t>4.4.7.1 Changes in land use and land cover</w:t>
      </w:r>
      <w:bookmarkEnd w:id="1310"/>
      <w:bookmarkEnd w:id="1311"/>
      <w:bookmarkEnd w:id="1312"/>
    </w:p>
    <w:p w14:paraId="06260BDC" w14:textId="77777777" w:rsidR="00A01204" w:rsidRPr="0008241C" w:rsidRDefault="00A01204" w:rsidP="00A01204">
      <w:pPr>
        <w:rPr>
          <w:sz w:val="22"/>
          <w:szCs w:val="22"/>
        </w:rPr>
      </w:pPr>
    </w:p>
    <w:p w14:paraId="7CA1AE5E" w14:textId="77777777" w:rsidR="00A01204" w:rsidRPr="0008241C" w:rsidRDefault="00A01204" w:rsidP="00A01204">
      <w:pPr>
        <w:rPr>
          <w:sz w:val="22"/>
          <w:szCs w:val="22"/>
        </w:rPr>
      </w:pPr>
      <w:r w:rsidRPr="0008241C">
        <w:rPr>
          <w:sz w:val="22"/>
          <w:szCs w:val="22"/>
        </w:rPr>
        <w:t xml:space="preserve">Urbanization is known to have detrimental effects on waterways by increasing catchment imperviousness, increasing toxic pollution, degrading both hydrology and stream biota </w:t>
      </w:r>
      <w:r w:rsidRPr="0008241C">
        <w:rPr>
          <w:sz w:val="22"/>
          <w:szCs w:val="22"/>
        </w:rPr>
        <w:fldChar w:fldCharType="begin" w:fldLock="1"/>
      </w:r>
      <w:r w:rsidRPr="0008241C">
        <w:rPr>
          <w:sz w:val="22"/>
          <w:szCs w:val="22"/>
        </w:rPr>
        <w:instrText>ADDIN CSL_CITATION {"citationItems":[{"id":"ITEM-1","itemData":{"author":[{"dropping-particle":"","family":"Braimoh","given":"A K","non-dropping-particle":"","parse-names":false,"suffix":""},{"dropping-particle":"","family":"Subramanian","given":"S M","non-dropping-particle":"","parse-names":false,"suffix":""},{"dropping-particle":"","family":"Elliot","given":"W S","non-dropping-particle":"","parse-names":false,"suffix":""},{"dropping-particle":"","family":"Gasparatos","given":"A","non-dropping-particle":"","parse-names":false,"suffix":""}],"id":"ITEM-1","issued":{"date-parts":[["2010"]]},"publisher":"UNU-IAS Policy report","title":"Climate and Human-Related Drivers of Biodiversity Decline in Southeast Asia","type":"report"},"uris":["http://www.mendeley.com/documents/?uuid=0eec7b9b-d0e6-4499-8f14-0325f9e99328"]},{"id":"ITEM-2","itemData":{"DOI":"10.1007/s10452-009-9307-y","ISBN":"1386-2588","author":[{"dropping-particle":"","family":"Davies","given":"PeterJ","non-dropping-particle":"","parse-names":false,"suffix":""},{"dropping-particle":"","family":"Wright","given":"IanA","non-dropping-particle":"","parse-names":false,"suffix":""},{"dropping-particle":"","family":"Findlay","given":"SophiaJ","non-dropping-particle":"","parse-names":false,"suffix":""},{"dropping-particle":"","family":"Jonasson","given":"OlofJ","non-dropping-particle":"","parse-names":false,"suffix":""},{"dropping-particle":"","family":"Burgin","given":"Shelley","non-dropping-particle":"","parse-names":false,"suffix":""}],"container-title":"Aquatic Ecology","id":"ITEM-2","issue":"4","issued":{"date-parts":[["2010"]]},"language":"English","note":"NULL","page":"685-700","publisher":"Springer Netherlands","title":"Impact of urban development on aquatic macroinvertebrates in south eastern Australia: degradation of in-stream habitats and comparison with non-urban streams","type":"article-journal","volume":"44"},"uris":["http://www.mendeley.com/documents/?uuid=701cdb24-e87b-49c7-9a24-4e2188f72e67"]},{"id":"ITEM-3","itemData":{"DOI":"10.1007/s11270-012-1283-5","ISBN":"0049-6979","author":[{"dropping-particle":"","family":"Tippler","given":"Carl","non-dropping-particle":"","parse-names":false,"suffix":""},{"dropping-particle":"","family":"Wright","given":"IanA","non-dropping-particle":"","parse-names":false,"suffix":""},{"dropping-particle":"","family":"Hanlon","given":"Alison","non-dropping-particle":"","parse-names":false,"suffix":""}],"container-title":"Water, Air, &amp; Soil Pollution","id":"ITEM-3","issue":"8","issued":{"date-parts":[["2012"]]},"language":"English","note":"NULL","page":"5331-5344","publisher":"Springer Netherlands","title":"Is Catchment Imperviousness a Keystone Factor Degrading Urban Waterways? A Case Study from a Partly Urbanised Catchment (Georges River, South-Eastern Australia)","type":"article-journal","volume":"223"},"uris":["http://www.mendeley.com/documents/?uuid=d9d1e174-8469-4fea-b193-63b15d0adc24"]}],"mendeley":{"formattedCitation":"(Braimoh &lt;i&gt;et al.&lt;/i&gt;, 2010; Davies &lt;i&gt;et al.&lt;/i&gt;, 2010; Tippler &lt;i&gt;et al.&lt;/i&gt;, 2012)","manualFormatting":"(Braimoh, Subramanian, Elliot &amp; Gasparatos, 2010; Davies, Wright, &amp; Findlay et al., 2010; Tippler, Wright &amp; Hanlon, 2012)","plainTextFormattedCitation":"(Braimoh et al., 2010; Davies et al., 2010; Tippler et al., 2012)","previouslyFormattedCitation":"(Braimoh &lt;i&gt;et al.&lt;/i&gt;, 2010; Davies &lt;i&gt;et al.&lt;/i&gt;, 2010; Tippl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Braimoh</w:t>
      </w:r>
      <w:r w:rsidRPr="0008241C">
        <w:rPr>
          <w:i/>
          <w:noProof/>
          <w:sz w:val="22"/>
          <w:szCs w:val="22"/>
        </w:rPr>
        <w:t xml:space="preserve"> et al</w:t>
      </w:r>
      <w:r w:rsidRPr="0008241C">
        <w:rPr>
          <w:noProof/>
          <w:sz w:val="22"/>
          <w:szCs w:val="22"/>
        </w:rPr>
        <w:t>., 2010; Davies</w:t>
      </w:r>
      <w:r w:rsidRPr="0008241C">
        <w:rPr>
          <w:i/>
          <w:noProof/>
          <w:sz w:val="22"/>
          <w:szCs w:val="22"/>
        </w:rPr>
        <w:t xml:space="preserve"> et al</w:t>
      </w:r>
      <w:r w:rsidRPr="0008241C">
        <w:rPr>
          <w:noProof/>
          <w:sz w:val="22"/>
          <w:szCs w:val="22"/>
        </w:rPr>
        <w:t>., 2010; Tippler</w:t>
      </w:r>
      <w:r w:rsidRPr="0008241C">
        <w:rPr>
          <w:i/>
          <w:noProof/>
          <w:sz w:val="22"/>
          <w:szCs w:val="22"/>
        </w:rPr>
        <w:t xml:space="preserve"> et al</w:t>
      </w:r>
      <w:r w:rsidRPr="0008241C">
        <w:rPr>
          <w:noProof/>
          <w:sz w:val="22"/>
          <w:szCs w:val="22"/>
        </w:rPr>
        <w:t>., 2012)</w:t>
      </w:r>
      <w:r w:rsidRPr="0008241C">
        <w:rPr>
          <w:sz w:val="22"/>
          <w:szCs w:val="22"/>
        </w:rPr>
        <w:fldChar w:fldCharType="end"/>
      </w:r>
      <w:r w:rsidRPr="0008241C">
        <w:rPr>
          <w:sz w:val="22"/>
          <w:szCs w:val="22"/>
        </w:rPr>
        <w:t xml:space="preserve"> but also putting pressure on fresh water for meeting water demand of a growing population such as in India </w:t>
      </w:r>
      <w:r w:rsidRPr="0008241C">
        <w:rPr>
          <w:sz w:val="22"/>
          <w:szCs w:val="22"/>
        </w:rPr>
        <w:fldChar w:fldCharType="begin" w:fldLock="1"/>
      </w:r>
      <w:r w:rsidRPr="0008241C">
        <w:rPr>
          <w:sz w:val="22"/>
          <w:szCs w:val="22"/>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manualFormatting":"(Bassi, Kumar, &amp; Sharma et al., 2014)","plainTextFormattedCitation":"(Bassi et al., 2014)","previouslyFormattedCitation":"(Bassi &lt;i&gt;et al.&lt;/i&gt;, 2014)"},"properties":{"noteIndex":0},"schema":"https://github.com/citation-style-language/schema/raw/master/csl-citation.json"}</w:instrText>
      </w:r>
      <w:r w:rsidRPr="0008241C">
        <w:rPr>
          <w:sz w:val="22"/>
          <w:szCs w:val="22"/>
        </w:rPr>
        <w:fldChar w:fldCharType="separate"/>
      </w:r>
      <w:r w:rsidRPr="0008241C">
        <w:rPr>
          <w:noProof/>
          <w:sz w:val="22"/>
          <w:szCs w:val="22"/>
        </w:rPr>
        <w:t>(Bassi</w:t>
      </w:r>
      <w:r w:rsidRPr="0008241C">
        <w:rPr>
          <w:i/>
          <w:noProof/>
          <w:sz w:val="22"/>
          <w:szCs w:val="22"/>
        </w:rPr>
        <w:t xml:space="preserve"> et al</w:t>
      </w:r>
      <w:r w:rsidRPr="0008241C">
        <w:rPr>
          <w:noProof/>
          <w:sz w:val="22"/>
          <w:szCs w:val="22"/>
        </w:rPr>
        <w:t>., 2014)</w:t>
      </w:r>
      <w:r w:rsidRPr="0008241C">
        <w:rPr>
          <w:sz w:val="22"/>
          <w:szCs w:val="22"/>
        </w:rPr>
        <w:fldChar w:fldCharType="end"/>
      </w:r>
      <w:r w:rsidRPr="0008241C">
        <w:rPr>
          <w:sz w:val="22"/>
          <w:szCs w:val="22"/>
        </w:rPr>
        <w:t xml:space="preserve">. This is also posing serious human health threats due to contamination of drinking water sources in many South and South-East Asian countries (e.g. in Vietnam) </w:t>
      </w:r>
      <w:r w:rsidRPr="0008241C">
        <w:rPr>
          <w:sz w:val="22"/>
          <w:szCs w:val="22"/>
        </w:rPr>
        <w:fldChar w:fldCharType="begin" w:fldLock="1"/>
      </w:r>
      <w:r w:rsidRPr="0008241C">
        <w:rPr>
          <w:sz w:val="22"/>
          <w:szCs w:val="22"/>
        </w:rPr>
        <w:instrText>ADDIN CSL_CITATION {"citationItems":[{"id":"ITEM-1","itemData":{"author":[{"dropping-particle":"","family":"Berg","given":"M","non-dropping-particle":"","parse-names":false,"suffix":""},{"dropping-particle":"","family":"Tran","given":"H C","non-dropping-particle":"","parse-names":false,"suffix":""},{"dropping-particle":"","family":"Nguyen","given":"T C","non-dropping-particle":"","parse-names":false,"suffix":""},{"dropping-particle":"V","family":"Pham","given":"H","non-dropping-particle":"","parse-names":false,"suffix":""},{"dropping-particle":"","family":"Schertenleib","given":"R","non-dropping-particle":"","parse-names":false,"suffix":""},{"dropping-particle":"","family":"Giger","given":"W","non-dropping-particle":"","parse-names":false,"suffix":""}],"container-title":"Environmental Science and Technology","id":"ITEM-1","issued":{"date-parts":[["2001"]]},"note":"NULL","page":"2621-2626","title":"Arsenic contamination of groundwater and drinking water in Vietnam: A human health threat","type":"article-journal","volume":"35"},"uris":["http://www.mendeley.com/documents/?uuid=0b94569a-17fb-4a4a-8321-b3b54cc7c495"]}],"mendeley":{"formattedCitation":"(Berg &lt;i&gt;et al.&lt;/i&gt;, 2001)","plainTextFormattedCitation":"(Berg et al., 2001)","previouslyFormattedCitation":"(Berg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Berg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w:t>
      </w:r>
      <w:r w:rsidRPr="0008241C">
        <w:rPr>
          <w:sz w:val="22"/>
          <w:szCs w:val="22"/>
          <w:lang w:eastAsia="en-IN"/>
        </w:rPr>
        <w:t xml:space="preserve"> Many wetland borders have been changed due to pressures from rapid urbanization and industrialization</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doi:10.6084/m9.figshare.99889","ISBN":"9292254375","abstract":"By 2050, an estimated 6.3 billion people will inhabit the world’s towns and cities -- an increase of 3.5 billion from 2010. Our planet will have undergone the largest and fastest period of urban expansion in human history. The area directly transformed in the next four decades will be roughly the size of South Africa, and the new demands of cities will reshape most landscapes, both built and natural. Urban growth will have significant impacts on biodiversity, natural habitats and many ecosystem services that society relies on. The challenges of urbanization are profound, but so too are the opportunities. The outcome of the Rio+20 UN Conference on Sustainable Development emphasizes that “if they are well planned and developed, including through integrated planning and management approaches, cities can promote economically, socially and environmentally sustainable societies.” Well-designed cities can sustainably accommodate large numbers of people in a relatively small amount of space, offering improved quality of life and allowing for greater resource efficiency and the preservation of larger intact natural areas. The Cities and Biodiversity Outlook combines science and policy in a global assessment of the links between urbanization, biodiversity and ecosystem services. It showcases best practices and provides key advice on the conservation and sustainable use of biodiversity. The principal message is that urban areas must offer better stewardship of the ecosystems on which they rely, including by generating multiple ecosystem services through design and restoration and reducing their environmental impact through improved efficiency of material and energy use and by making productive use of waste. Cities can reconcile human society and biodiversity by creating environments that are ecologically sustainable, economically productive, socially just, politically participatory and culturally vibrant. I commend this study to policy-makers, planners and all who have a stake in creating ecologically sustainable urbanization for the benefit of humanity and the planet.","author":[{"dropping-particle":"","family":"Secretariat of the Convention on Biological Diversity","given":"","non-dropping-particle":"","parse-names":false,"suffix":""}],"container-title":"Executive Summary","id":"ITEM-1","issued":{"date-parts":[["2012"]]},"number-of-pages":"16","publisher-place":"Montreal","title":"Cities and Biodiversity Outlook","type":"report"},"uris":["http://www.mendeley.com/documents/?uuid=b6ca4e3c-57fa-4c66-b9da-4a189f44f335"]}],"mendeley":{"formattedCitation":"(Secretariat of the Convention on Biological Diversity, 2012)","manualFormatting":"(Secretariat of the Convention on Biological Diversity, 2012)","plainTextFormattedCitation":"(Secretariat of the Convention on Biological Diversity, 2012)","previouslyFormattedCitation":"(Secretariat of the Convention on Biological Diversity, 2012)"},"properties":{"noteIndex":0},"schema":"https://github.com/citation-style-language/schema/raw/master/csl-citation.json"}</w:instrText>
      </w:r>
      <w:r w:rsidRPr="0008241C">
        <w:rPr>
          <w:sz w:val="22"/>
          <w:szCs w:val="22"/>
        </w:rPr>
        <w:fldChar w:fldCharType="separate"/>
      </w:r>
      <w:r w:rsidRPr="0008241C">
        <w:rPr>
          <w:noProof/>
          <w:sz w:val="22"/>
          <w:szCs w:val="22"/>
        </w:rPr>
        <w:t>(Secretariat of the Convention on Biological Diversity, 2012)</w:t>
      </w:r>
      <w:r w:rsidRPr="0008241C">
        <w:rPr>
          <w:sz w:val="22"/>
          <w:szCs w:val="22"/>
        </w:rPr>
        <w:fldChar w:fldCharType="end"/>
      </w:r>
      <w:r w:rsidRPr="0008241C">
        <w:rPr>
          <w:sz w:val="22"/>
          <w:szCs w:val="22"/>
          <w:lang w:eastAsia="en-IN"/>
        </w:rPr>
        <w:t xml:space="preserve">. </w:t>
      </w:r>
    </w:p>
    <w:p w14:paraId="61AB35DF" w14:textId="77777777" w:rsidR="00A01204" w:rsidRPr="0008241C" w:rsidRDefault="00A01204" w:rsidP="00A01204">
      <w:pPr>
        <w:rPr>
          <w:b/>
          <w:bCs/>
          <w:i/>
          <w:iCs/>
          <w:sz w:val="22"/>
          <w:szCs w:val="22"/>
        </w:rPr>
      </w:pPr>
    </w:p>
    <w:p w14:paraId="003E913E" w14:textId="55C55D29" w:rsidR="00A01204" w:rsidRPr="0008241C" w:rsidRDefault="00A01204" w:rsidP="00A01204">
      <w:pPr>
        <w:rPr>
          <w:sz w:val="22"/>
          <w:szCs w:val="22"/>
          <w:lang w:val="fr-FR"/>
        </w:rPr>
      </w:pPr>
      <w:r w:rsidRPr="0008241C">
        <w:rPr>
          <w:sz w:val="22"/>
          <w:szCs w:val="22"/>
        </w:rPr>
        <w:t xml:space="preserve">There is escalating pressure on freshwater systems as agriculture expands to increase food security and eradicate hunger </w:t>
      </w:r>
      <w:r w:rsidRPr="0008241C">
        <w:rPr>
          <w:sz w:val="22"/>
          <w:szCs w:val="22"/>
        </w:rPr>
        <w:fldChar w:fldCharType="begin" w:fldLock="1"/>
      </w:r>
      <w:r w:rsidRPr="0008241C">
        <w:rPr>
          <w:sz w:val="22"/>
          <w:szCs w:val="22"/>
        </w:rPr>
        <w:instrText>ADDIN CSL_CITATION {"citationItems":[{"id":"ITEM-1","itemData":{"author":[{"dropping-particle":"","family":"Stratford","given":"C","non-dropping-particle":"","parse-names":false,"suffix":""},{"dropping-particle":"","family":"McCartney","given":"M P","non-dropping-particle":"","parse-names":false,"suffix":""},{"dropping-particle":"","family":"Mountford","given":"O","non-dropping-particle":"","parse-names":false,"suffix":""},{"dropping-particle":"","family":"Llewellyn","given":"N","non-dropping-particle":"","parse-names":false,"suffix":""}],"container-title":"Managing our aquatic environment in the 21st century, Occasional Paper No. 14","editor":[{"dropping-particle":"","family":"Neal","given":"C","non-dropping-particle":"","parse-names":false,"suffix":""},{"dropping-particle":"","family":"Littlewood","given":"I","non-dropping-particle":"","parse-names":false,"suffix":""}],"id":"ITEM-1","issued":{"date-parts":[["2004"]]},"number-of-pages":"47-54","publisher-place":"British Hydrological Society","title":"Wetlands and water quality. ","type":"report"},"uris":["http://www.mendeley.com/documents/?uuid=d8ef1880-110d-4a86-8173-d8491f5e6d07"]},{"id":"ITEM-2","itemData":{"author":[{"dropping-particle":"","family":"Hunsberger","given":"C","non-dropping-particle":"","parse-names":false,"suffix":""},{"dropping-particle":"","family":"Evans","given":"T","non-dropping-particle":"","parse-names":false,"suffix":""}],"chapter-number":"3","container-title":"Global Environmental Outlook 5","id":"ITEM-2","issued":{"date-parts":[["2012"]]},"note":"NULL","page":"66-96","publisher-place":"UNEP.BIOLOGICAL INVASIONS 16, 565-576","title":"Land","type":"chapter"},"uris":["http://www.mendeley.com/documents/?uuid=fdaa854e-48de-4df8-9b14-075af3bfee8f"]}],"mendeley":{"formattedCitation":"(Hunsberger &amp; Evans, 2012; Stratford &lt;i&gt;et al.&lt;/i&gt;, 2004)","manualFormatting":"(Hunsberger &amp; Evans, 2012)","plainTextFormattedCitation":"(Hunsberger &amp; Evans, 2012; Stratford et al., 2004)","previouslyFormattedCitation":"(Hunsberger &amp; Evans, 2012; Stratford &lt;i&gt;et al.&lt;/i&gt;, 2004)"},"properties":{"noteIndex":0},"schema":"https://github.com/citation-style-language/schema/raw/master/csl-citation.json"}</w:instrText>
      </w:r>
      <w:r w:rsidRPr="0008241C">
        <w:rPr>
          <w:sz w:val="22"/>
          <w:szCs w:val="22"/>
        </w:rPr>
        <w:fldChar w:fldCharType="separate"/>
      </w:r>
      <w:r w:rsidRPr="0008241C">
        <w:rPr>
          <w:noProof/>
          <w:sz w:val="22"/>
          <w:szCs w:val="22"/>
        </w:rPr>
        <w:t>(Hunsberger &amp; Evans, 2012)</w:t>
      </w:r>
      <w:r w:rsidRPr="0008241C">
        <w:rPr>
          <w:sz w:val="22"/>
          <w:szCs w:val="22"/>
        </w:rPr>
        <w:fldChar w:fldCharType="end"/>
      </w:r>
      <w:r w:rsidRPr="0008241C">
        <w:rPr>
          <w:sz w:val="22"/>
          <w:szCs w:val="22"/>
        </w:rPr>
        <w:t xml:space="preserve"> (Figure 4.17), and water demand across the region is projected to more than double by 2050 (UNEP, 2016a). </w:t>
      </w:r>
      <w:r w:rsidRPr="0008241C">
        <w:rPr>
          <w:sz w:val="22"/>
          <w:szCs w:val="22"/>
          <w:lang w:val="en-US"/>
        </w:rPr>
        <w:t xml:space="preserve">Water requirements for agriculture are </w:t>
      </w:r>
      <w:r w:rsidRPr="0008241C">
        <w:rPr>
          <w:sz w:val="22"/>
          <w:szCs w:val="22"/>
          <w:lang w:val="en-US"/>
        </w:rPr>
        <w:lastRenderedPageBreak/>
        <w:t>high, and account for up to 90</w:t>
      </w:r>
      <w:r w:rsidR="00C934E9">
        <w:rPr>
          <w:sz w:val="22"/>
          <w:szCs w:val="22"/>
          <w:lang w:val="en-US"/>
        </w:rPr>
        <w:t xml:space="preserve"> per cent</w:t>
      </w:r>
      <w:r w:rsidRPr="0008241C">
        <w:rPr>
          <w:sz w:val="22"/>
          <w:szCs w:val="22"/>
          <w:lang w:val="en-US"/>
        </w:rPr>
        <w:t xml:space="preserve"> of total withdrawals in South and South-East Asia. Energy is the next sector highly demanding in water, especially for oil, (with water demand expected to increase by 2.1</w:t>
      </w:r>
      <w:r w:rsidR="00C934E9">
        <w:rPr>
          <w:sz w:val="22"/>
          <w:szCs w:val="22"/>
          <w:lang w:val="en-US"/>
        </w:rPr>
        <w:t xml:space="preserve"> per cent</w:t>
      </w:r>
      <w:r w:rsidRPr="0008241C">
        <w:rPr>
          <w:sz w:val="22"/>
          <w:szCs w:val="22"/>
          <w:lang w:val="en-US"/>
        </w:rPr>
        <w:t xml:space="preserve"> for the next 25 years), nuclear, coal thermal plants and bioethanol production (UNEP, 2016a).  </w:t>
      </w:r>
      <w:r w:rsidRPr="0008241C">
        <w:rPr>
          <w:sz w:val="22"/>
          <w:szCs w:val="22"/>
        </w:rPr>
        <w:t>It is estimated that some 5,000 km</w:t>
      </w:r>
      <w:r w:rsidRPr="0008241C">
        <w:rPr>
          <w:sz w:val="22"/>
          <w:szCs w:val="22"/>
          <w:vertAlign w:val="superscript"/>
        </w:rPr>
        <w:t>2</w:t>
      </w:r>
      <w:r w:rsidRPr="0008241C">
        <w:rPr>
          <w:sz w:val="22"/>
          <w:szCs w:val="22"/>
        </w:rPr>
        <w:t xml:space="preserve"> of Indian wetlands are lost each year to agriculture, dams and other uses </w:t>
      </w:r>
      <w:r w:rsidRPr="0008241C">
        <w:rPr>
          <w:sz w:val="22"/>
          <w:szCs w:val="22"/>
        </w:rPr>
        <w:fldChar w:fldCharType="begin" w:fldLock="1"/>
      </w:r>
      <w:r w:rsidRPr="0008241C">
        <w:rPr>
          <w:sz w:val="22"/>
          <w:szCs w:val="22"/>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plainTextFormattedCitation":"(Bassi et al., 2014)","previouslyFormattedCitation":"(Bass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ss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hile some 27</w:t>
      </w:r>
      <w:r w:rsidR="00C934E9">
        <w:rPr>
          <w:sz w:val="22"/>
          <w:szCs w:val="22"/>
        </w:rPr>
        <w:t xml:space="preserve"> per cent</w:t>
      </w:r>
      <w:r w:rsidRPr="0008241C">
        <w:rPr>
          <w:sz w:val="22"/>
          <w:szCs w:val="22"/>
        </w:rPr>
        <w:t xml:space="preserve"> of Asian peatlands have been drained for intensive agriculture </w:t>
      </w:r>
      <w:r w:rsidRPr="0008241C">
        <w:rPr>
          <w:sz w:val="22"/>
          <w:szCs w:val="22"/>
        </w:rPr>
        <w:fldChar w:fldCharType="begin" w:fldLock="1"/>
      </w:r>
      <w:r w:rsidRPr="0008241C">
        <w:rPr>
          <w:sz w:val="22"/>
          <w:szCs w:val="22"/>
        </w:rPr>
        <w:instrText>ADDIN CSL_CITATION {"citationItems":[{"id":"ITEM-1","itemData":{"author":[{"dropping-particle":"","family":"Finlayson","given":"M","non-dropping-particle":"","parse-names":false,"suffix":""},{"dropping-particle":"","family":"D’Cruz","given":"R","non-dropping-particle":"","parse-names":false,"suffix":""},{"dropping-particle":"","family":"Davidson","given":"N","non-dropping-particle":"","parse-names":false,"suffix":""}],"id":"ITEM-1","issued":{"date-parts":[["2005"]]},"note":"NULL","title":"Millenium Ecosystem Assessment - Chapter 20: Inland Water Systems.","type":"chapter"},"uris":["http://www.mendeley.com/documents/?uuid=54a78e5a-87f3-4e65-8ff3-7cc3ee1ebafd"]}],"mendeley":{"formattedCitation":"(Finlayson &lt;i&gt;et al.&lt;/i&gt;, 2005)","plainTextFormattedCitation":"(Finlayson et al., 2005)","previouslyFormattedCitation":"(Finlayson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Finlayson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Demand for food production has impacted on freshwater system, as it led to the drainage of natural swamp areas in China (23</w:t>
      </w:r>
      <w:r w:rsidR="00C934E9">
        <w:rPr>
          <w:sz w:val="22"/>
          <w:szCs w:val="22"/>
        </w:rPr>
        <w:t xml:space="preserve"> per cent</w:t>
      </w:r>
      <w:r w:rsidRPr="0008241C">
        <w:rPr>
          <w:sz w:val="22"/>
          <w:szCs w:val="22"/>
        </w:rPr>
        <w:t xml:space="preserve"> of freshwater swamp lost) </w:t>
      </w:r>
      <w:r w:rsidRPr="0008241C">
        <w:rPr>
          <w:sz w:val="22"/>
          <w:szCs w:val="22"/>
        </w:rPr>
        <w:fldChar w:fldCharType="begin" w:fldLock="1"/>
      </w:r>
      <w:r w:rsidRPr="0008241C">
        <w:rPr>
          <w:sz w:val="22"/>
          <w:szCs w:val="22"/>
        </w:rPr>
        <w:instrText>ADDIN CSL_CITATION {"citationItems":[{"id":"ITEM-1","itemData":{"DOI":"10.1579/0044-7447(2007)36[335:CNWPPC]2.0.CO;2","ISBN":"0044-7447","ISSN":"0044-7447","author":[{"dropping-particle":"","family":"An","given":"Shuqing","non-dropping-particle":"","parse-names":false,"suffix":""},{"dropping-particle":"","family":"Li","given":"Harbin","non-dropping-particle":"","parse-names":false,"suffix":""},{"dropping-particle":"","family":"Guan","given":"Baohua","non-dropping-particle":"","parse-names":false,"suffix":""},{"dropping-particle":"","family":"Zhou","given":"Changfang","non-dropping-particle":"","parse-names":false,"suffix":""},{"dropping-particle":"","family":"Wang","given":"Zhongsheng","non-dropping-particle":"","parse-names":false,"suffix":""},{"dropping-particle":"","family":"Deng","given":"Zifa","non-dropping-particle":"","parse-names":false,"suffix":""},{"dropping-particle":"","family":"Zhi","given":"Yingbiao","non-dropping-particle":"","parse-names":false,"suffix":""},{"dropping-particle":"","family":"Liu","given":"Yuhong","non-dropping-particle":"","parse-names":false,"suffix":""},{"dropping-particle":"","family":"Xu","given":"Chi","non-dropping-particle":"","parse-names":false,"suffix":""},{"dropping-particle":"","family":"Fang","given":"Shubo","non-dropping-particle":"","parse-names":false,"suffix":""},{"dropping-particle":"","family":"Jiang","given":"Jinhui","non-dropping-particle":"","parse-names":false,"suffix":""},{"dropping-particle":"","family":"Li","given":"Hongli","non-dropping-particle":"","parse-names":false,"suffix":""}],"container-title":"AMBIO: A Journal of the Human Environment","id":"ITEM-1","issue":"4","issued":{"date-parts":[["2007","6"]]},"page":"335-342","publisher":"Royal Swedish Academy of Sciences","title":"China's Natural Wetlands: Past Problems, Current Status, and Future Challenges","type":"article-journal","volume":"36"},"uris":["http://www.mendeley.com/documents/?uuid=143360de-9f34-40e6-a2c6-59b3dd4fe873"]}],"mendeley":{"formattedCitation":"(An &lt;i&gt;et al.&lt;/i&gt;, 2007)","manualFormatting":"(An, Li, &amp; Guan et al., 2007)","plainTextFormattedCitation":"(An et al., 2007)","previouslyFormattedCitation":"(An &lt;i&gt;et al.&lt;/i&gt;, 2007)"},"properties":{"noteIndex":0},"schema":"https://github.com/citation-style-language/schema/raw/master/csl-citation.json"}</w:instrText>
      </w:r>
      <w:r w:rsidRPr="0008241C">
        <w:rPr>
          <w:sz w:val="22"/>
          <w:szCs w:val="22"/>
        </w:rPr>
        <w:fldChar w:fldCharType="separate"/>
      </w:r>
      <w:r w:rsidRPr="0008241C">
        <w:rPr>
          <w:noProof/>
          <w:sz w:val="22"/>
          <w:szCs w:val="22"/>
        </w:rPr>
        <w:t>(An</w:t>
      </w:r>
      <w:r w:rsidRPr="0008241C">
        <w:rPr>
          <w:i/>
          <w:noProof/>
          <w:sz w:val="22"/>
          <w:szCs w:val="22"/>
        </w:rPr>
        <w:t xml:space="preserve"> et al</w:t>
      </w:r>
      <w:r w:rsidRPr="0008241C">
        <w:rPr>
          <w:noProof/>
          <w:sz w:val="22"/>
          <w:szCs w:val="22"/>
        </w:rPr>
        <w:t>., 2007)</w:t>
      </w:r>
      <w:r w:rsidRPr="0008241C">
        <w:rPr>
          <w:sz w:val="22"/>
          <w:szCs w:val="22"/>
        </w:rPr>
        <w:fldChar w:fldCharType="end"/>
      </w:r>
      <w:r w:rsidRPr="0008241C">
        <w:rPr>
          <w:sz w:val="22"/>
          <w:szCs w:val="22"/>
        </w:rPr>
        <w:t>, New Zealand (90</w:t>
      </w:r>
      <w:r w:rsidR="00C934E9">
        <w:rPr>
          <w:sz w:val="22"/>
          <w:szCs w:val="22"/>
        </w:rPr>
        <w:t xml:space="preserve"> per cent</w:t>
      </w:r>
      <w:r w:rsidRPr="0008241C">
        <w:rPr>
          <w:sz w:val="22"/>
          <w:szCs w:val="22"/>
        </w:rPr>
        <w:t xml:space="preserve"> freshwater wetland lost) </w:t>
      </w:r>
      <w:r w:rsidRPr="0008241C">
        <w:rPr>
          <w:sz w:val="22"/>
          <w:szCs w:val="22"/>
        </w:rPr>
        <w:fldChar w:fldCharType="begin" w:fldLock="1"/>
      </w:r>
      <w:r w:rsidRPr="0008241C">
        <w:rPr>
          <w:sz w:val="22"/>
          <w:szCs w:val="22"/>
        </w:rPr>
        <w:instrText>ADDIN CSL_CITATION {"citationItems":[{"id":"ITEM-1","itemData":{"DOI":"10.1111/j.1365-2427.2010.02412.x","ISBN":"1365-2427","author":[{"dropping-particle":"","family":"Ausseil","given":"Anne-Gaelle E","non-dropping-particle":"","parse-names":false,"suffix":""},{"dropping-particle":"","family":"Chadderton","given":"W L","non-dropping-particle":"","parse-names":false,"suffix":""},{"dropping-particle":"","family":"Gerbeaux","given":"P","non-dropping-particle":"","parse-names":false,"suffix":""},{"dropping-particle":"","family":"Theo Stephens","given":"R T","non-dropping-particle":"","parse-names":false,"suffix":""},{"dropping-particle":"","family":"Leathwick","given":"J R","non-dropping-particle":"","parse-names":false,"suffix":""}],"container-title":"Freshwater Biology","id":"ITEM-1","issue":"1","issued":{"date-parts":[["2011"]]},"page":"142-161","publisher":"Blackwell Publishing Ltd","title":"Applying systematic conservation planning principles to palustrine and inland saline wetlands of New Zealand","type":"article-journal","volume":"56"},"uris":["http://www.mendeley.com/documents/?uuid=8bd0f90b-4fa5-4b1b-8dba-e837d050a979"]}],"mendeley":{"formattedCitation":"(Ausseil &lt;i&gt;et al.&lt;/i&gt;, 2011)","manualFormatting":"(Ausseil, Chadderton, &amp; Gerbeaux et al., 2011)","plainTextFormattedCitation":"(Ausseil et al., 2011)","previouslyFormattedCitation":"(Ausseil &lt;i&gt;et al.&lt;/i&gt;, 2011)"},"properties":{"noteIndex":0},"schema":"https://github.com/citation-style-language/schema/raw/master/csl-citation.json"}</w:instrText>
      </w:r>
      <w:r w:rsidRPr="0008241C">
        <w:rPr>
          <w:sz w:val="22"/>
          <w:szCs w:val="22"/>
        </w:rPr>
        <w:fldChar w:fldCharType="separate"/>
      </w:r>
      <w:r w:rsidRPr="0008241C">
        <w:rPr>
          <w:noProof/>
          <w:sz w:val="22"/>
          <w:szCs w:val="22"/>
        </w:rPr>
        <w:t>(Ausseil</w:t>
      </w:r>
      <w:r w:rsidRPr="0008241C">
        <w:rPr>
          <w:i/>
          <w:noProof/>
          <w:sz w:val="22"/>
          <w:szCs w:val="22"/>
        </w:rPr>
        <w:t xml:space="preserve"> et al</w:t>
      </w:r>
      <w:r w:rsidRPr="0008241C">
        <w:rPr>
          <w:noProof/>
          <w:sz w:val="22"/>
          <w:szCs w:val="22"/>
        </w:rPr>
        <w:t>., 2011)</w:t>
      </w:r>
      <w:r w:rsidRPr="0008241C">
        <w:rPr>
          <w:sz w:val="22"/>
          <w:szCs w:val="22"/>
        </w:rPr>
        <w:fldChar w:fldCharType="end"/>
      </w:r>
      <w:r w:rsidRPr="0008241C">
        <w:rPr>
          <w:sz w:val="22"/>
          <w:szCs w:val="22"/>
        </w:rPr>
        <w:t xml:space="preserve">, South-East Asia (peat swamp converted for oil palm production), and India </w:t>
      </w:r>
      <w:r w:rsidRPr="0008241C">
        <w:rPr>
          <w:sz w:val="22"/>
          <w:szCs w:val="22"/>
        </w:rPr>
        <w:fldChar w:fldCharType="begin" w:fldLock="1"/>
      </w:r>
      <w:r w:rsidRPr="0008241C">
        <w:rPr>
          <w:sz w:val="22"/>
          <w:szCs w:val="22"/>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plainTextFormattedCitation":"(Bassi et al., 2014)","previouslyFormattedCitation":"(Bass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ss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A recent index based on wetland extent trend showed a consistent decline that all Ramsar sites with 39</w:t>
      </w:r>
      <w:r w:rsidR="00C934E9">
        <w:rPr>
          <w:sz w:val="22"/>
          <w:szCs w:val="22"/>
        </w:rPr>
        <w:t xml:space="preserve"> per cent</w:t>
      </w:r>
      <w:r w:rsidRPr="0008241C">
        <w:rPr>
          <w:sz w:val="22"/>
          <w:szCs w:val="22"/>
        </w:rPr>
        <w:t xml:space="preserve"> decline in Asia and 17</w:t>
      </w:r>
      <w:r w:rsidR="00C934E9">
        <w:rPr>
          <w:sz w:val="22"/>
          <w:szCs w:val="22"/>
        </w:rPr>
        <w:t xml:space="preserve"> per cent</w:t>
      </w:r>
      <w:r w:rsidRPr="0008241C">
        <w:rPr>
          <w:sz w:val="22"/>
          <w:szCs w:val="22"/>
        </w:rPr>
        <w:t xml:space="preserve"> decline in Oceania </w:t>
      </w:r>
      <w:r w:rsidRPr="0008241C">
        <w:rPr>
          <w:sz w:val="22"/>
          <w:szCs w:val="22"/>
        </w:rPr>
        <w:fldChar w:fldCharType="begin" w:fldLock="1"/>
      </w:r>
      <w:r w:rsidRPr="0008241C">
        <w:rPr>
          <w:sz w:val="22"/>
          <w:szCs w:val="22"/>
        </w:rPr>
        <w:instrText>ADDIN CSL_CITATION {"citationItems":[{"id":"ITEM-1","itemData":{"DOI":"10.1016/j.biocon.2015.10.023","ISSN":"00063207","abstract":"We present a method for estimating broad trends in ecosystem area based on incomplete and heterogeneous data, developing a proof-of-concept for the first indicator of change in area of natural wetland, the Wetland Extent Trends (WET) index. We use a variation of the Living Planet Index method, which is used for measuring global trends in wild vertebrate species abundance. The analysis is based on a database containing 1100 wetland extent time-series records and the method identifies and addresses ecological and biogeographic biases in the dataset. Globally, the natural WET index, excluding human-made wetlands, declined by about 30% on average between 1970 and 2008. Declines varied between regions from about 50% in Europe to about 17% in Oceania over the same period. The WET index fills an important gap in the ecosystem coverage of global biodiversity indicators and can track changes related to a number of current international policy objectives. The same method could be applied to other datasets to create indicators for other ecosystems with incomplete global data.","author":[{"dropping-particle":"","family":"Dixon","given":"M.J.R.","non-dropping-particle":"","parse-names":false,"suffix":""},{"dropping-particle":"","family":"Loh","given":"J.","non-dropping-particle":"","parse-names":false,"suffix":""},{"dropping-particle":"","family":"Davidson","given":"N.C.","non-dropping-particle":"","parse-names":false,"suffix":""},{"dropping-particle":"","family":"Beltrame","given":"C.","non-dropping-particle":"","parse-names":false,"suffix":""},{"dropping-particle":"","family":"Freeman","given":"R.","non-dropping-particle":"","parse-names":false,"suffix":""},{"dropping-particle":"","family":"Walpole","given":"M.","non-dropping-particle":"","parse-names":false,"suffix":""}],"container-title":"Biological Conservation","id":"ITEM-1","issued":{"date-parts":[["2016"]]},"page":"27-35","title":"Tracking global change in ecosystem area: The Wetland Extent Trends index","type":"article-journal","volume":"193"},"uris":["http://www.mendeley.com/documents/?uuid=a8d8d815-3f67-41f4-b13a-82974de5aefc"]}],"mendeley":{"formattedCitation":"(Dixon &lt;i&gt;et al.&lt;/i&gt;, 2016)","plainTextFormattedCitation":"(Dixon et al., 2016)","previouslyFormattedCitation":"(Dixo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Dixon </w:t>
      </w:r>
      <w:r w:rsidRPr="0008241C">
        <w:rPr>
          <w:i/>
          <w:noProof/>
          <w:sz w:val="22"/>
          <w:szCs w:val="22"/>
        </w:rPr>
        <w:t>et al.</w:t>
      </w:r>
      <w:r w:rsidRPr="0008241C">
        <w:rPr>
          <w:noProof/>
          <w:sz w:val="22"/>
          <w:szCs w:val="22"/>
        </w:rPr>
        <w:t>, 2016)</w:t>
      </w:r>
      <w:r w:rsidRPr="0008241C">
        <w:rPr>
          <w:sz w:val="22"/>
          <w:szCs w:val="22"/>
        </w:rPr>
        <w:fldChar w:fldCharType="end"/>
      </w:r>
      <w:r w:rsidRPr="0008241C">
        <w:rPr>
          <w:color w:val="2E2E2E"/>
          <w:sz w:val="22"/>
          <w:szCs w:val="22"/>
          <w:shd w:val="clear" w:color="auto" w:fill="FFFFFF"/>
        </w:rPr>
        <w:t xml:space="preserve">. </w:t>
      </w:r>
      <w:r w:rsidRPr="0008241C">
        <w:rPr>
          <w:sz w:val="22"/>
          <w:szCs w:val="22"/>
        </w:rPr>
        <w:t xml:space="preserve">This has consequences for ecosystem services, in particular carbon emissions (e.g. South-East Asia) and loss of carbon storage </w:t>
      </w:r>
      <w:r w:rsidRPr="0008241C">
        <w:rPr>
          <w:sz w:val="22"/>
          <w:szCs w:val="22"/>
        </w:rPr>
        <w:fldChar w:fldCharType="begin" w:fldLock="1"/>
      </w:r>
      <w:r w:rsidRPr="0008241C">
        <w:rPr>
          <w:sz w:val="22"/>
          <w:szCs w:val="22"/>
        </w:rPr>
        <w:instrText>ADDIN CSL_CITATION {"citationItems":[{"id":"ITEM-1","itemData":{"DOI":"10.1579/0044-7447(2007)36[335:CNWPPC]2.0.CO;2","ISBN":"0044-7447","ISSN":"0044-7447","author":[{"dropping-particle":"","family":"An","given":"Shuqing","non-dropping-particle":"","parse-names":false,"suffix":""},{"dropping-particle":"","family":"Li","given":"Harbin","non-dropping-particle":"","parse-names":false,"suffix":""},{"dropping-particle":"","family":"Guan","given":"Baohua","non-dropping-particle":"","parse-names":false,"suffix":""},{"dropping-particle":"","family":"Zhou","given":"Changfang","non-dropping-particle":"","parse-names":false,"suffix":""},{"dropping-particle":"","family":"Wang","given":"Zhongsheng","non-dropping-particle":"","parse-names":false,"suffix":""},{"dropping-particle":"","family":"Deng","given":"Zifa","non-dropping-particle":"","parse-names":false,"suffix":""},{"dropping-particle":"","family":"Zhi","given":"Yingbiao","non-dropping-particle":"","parse-names":false,"suffix":""},{"dropping-particle":"","family":"Liu","given":"Yuhong","non-dropping-particle":"","parse-names":false,"suffix":""},{"dropping-particle":"","family":"Xu","given":"Chi","non-dropping-particle":"","parse-names":false,"suffix":""},{"dropping-particle":"","family":"Fang","given":"Shubo","non-dropping-particle":"","parse-names":false,"suffix":""},{"dropping-particle":"","family":"Jiang","given":"Jinhui","non-dropping-particle":"","parse-names":false,"suffix":""},{"dropping-particle":"","family":"Li","given":"Hongli","non-dropping-particle":"","parse-names":false,"suffix":""}],"container-title":"AMBIO: A Journal of the Human Environment","id":"ITEM-1","issue":"4","issued":{"date-parts":[["2007","6"]]},"page":"335-342","publisher":"Royal Swedish Academy of Sciences","title":"China's Natural Wetlands: Past Problems, Current Status, and Future Challenges","type":"article-journal","volume":"36"},"uris":["http://www.mendeley.com/documents/?uuid=143360de-9f34-40e6-a2c6-59b3dd4fe873"]}],"mendeley":{"formattedCitation":"(An &lt;i&gt;et al.&lt;/i&gt;, 2007)","manualFormatting":"( An, Li, &amp; Guan, 2007)","plainTextFormattedCitation":"(An et al., 2007)","previouslyFormattedCitation":"(An &lt;i&gt;et al.&lt;/i&gt;, 2007)"},"properties":{"noteIndex":0},"schema":"https://github.com/citation-style-language/schema/raw/master/csl-citation.json"}</w:instrText>
      </w:r>
      <w:r w:rsidRPr="0008241C">
        <w:rPr>
          <w:sz w:val="22"/>
          <w:szCs w:val="22"/>
        </w:rPr>
        <w:fldChar w:fldCharType="separate"/>
      </w:r>
      <w:r w:rsidRPr="0008241C">
        <w:rPr>
          <w:noProof/>
          <w:sz w:val="22"/>
          <w:szCs w:val="22"/>
        </w:rPr>
        <w:t>(An</w:t>
      </w:r>
      <w:r w:rsidRPr="0008241C">
        <w:rPr>
          <w:noProof/>
          <w:sz w:val="22"/>
          <w:szCs w:val="24"/>
        </w:rPr>
        <w:t xml:space="preserve"> </w:t>
      </w:r>
      <w:r w:rsidRPr="0008241C">
        <w:rPr>
          <w:i/>
          <w:noProof/>
          <w:sz w:val="22"/>
          <w:szCs w:val="24"/>
        </w:rPr>
        <w:t>et al.</w:t>
      </w:r>
      <w:r w:rsidRPr="0008241C">
        <w:rPr>
          <w:noProof/>
          <w:sz w:val="22"/>
          <w:szCs w:val="24"/>
        </w:rPr>
        <w:t>,</w:t>
      </w:r>
      <w:r w:rsidRPr="0008241C">
        <w:rPr>
          <w:noProof/>
          <w:sz w:val="22"/>
          <w:szCs w:val="22"/>
        </w:rPr>
        <w:t xml:space="preserve"> 2007)</w:t>
      </w:r>
      <w:r w:rsidRPr="0008241C">
        <w:rPr>
          <w:sz w:val="22"/>
          <w:szCs w:val="22"/>
        </w:rPr>
        <w:fldChar w:fldCharType="end"/>
      </w:r>
      <w:r w:rsidRPr="0008241C">
        <w:rPr>
          <w:sz w:val="22"/>
          <w:szCs w:val="22"/>
        </w:rPr>
        <w:t>, reduction in water storage capacity (China, 8.5</w:t>
      </w:r>
      <w:r w:rsidR="00C934E9">
        <w:rPr>
          <w:sz w:val="22"/>
          <w:szCs w:val="22"/>
        </w:rPr>
        <w:t xml:space="preserve"> per cent</w:t>
      </w:r>
      <w:r w:rsidRPr="0008241C">
        <w:rPr>
          <w:sz w:val="22"/>
          <w:szCs w:val="22"/>
        </w:rPr>
        <w:t xml:space="preserve"> of total storage lost) </w:t>
      </w:r>
      <w:r w:rsidRPr="0008241C">
        <w:rPr>
          <w:sz w:val="22"/>
          <w:szCs w:val="22"/>
        </w:rPr>
        <w:fldChar w:fldCharType="begin" w:fldLock="1"/>
      </w:r>
      <w:r w:rsidRPr="0008241C">
        <w:rPr>
          <w:sz w:val="22"/>
          <w:szCs w:val="22"/>
        </w:rPr>
        <w:instrText>ADDIN CSL_CITATION {"citationItems":[{"id":"ITEM-1","itemData":{"DOI":"10.1579/0044-7447(2007)36[335:CNWPPC]2.0.CO;2","ISBN":"0044-7447","ISSN":"0044-7447","author":[{"dropping-particle":"","family":"An","given":"Shuqing","non-dropping-particle":"","parse-names":false,"suffix":""},{"dropping-particle":"","family":"Li","given":"Harbin","non-dropping-particle":"","parse-names":false,"suffix":""},{"dropping-particle":"","family":"Guan","given":"Baohua","non-dropping-particle":"","parse-names":false,"suffix":""},{"dropping-particle":"","family":"Zhou","given":"Changfang","non-dropping-particle":"","parse-names":false,"suffix":""},{"dropping-particle":"","family":"Wang","given":"Zhongsheng","non-dropping-particle":"","parse-names":false,"suffix":""},{"dropping-particle":"","family":"Deng","given":"Zifa","non-dropping-particle":"","parse-names":false,"suffix":""},{"dropping-particle":"","family":"Zhi","given":"Yingbiao","non-dropping-particle":"","parse-names":false,"suffix":""},{"dropping-particle":"","family":"Liu","given":"Yuhong","non-dropping-particle":"","parse-names":false,"suffix":""},{"dropping-particle":"","family":"Xu","given":"Chi","non-dropping-particle":"","parse-names":false,"suffix":""},{"dropping-particle":"","family":"Fang","given":"Shubo","non-dropping-particle":"","parse-names":false,"suffix":""},{"dropping-particle":"","family":"Jiang","given":"Jinhui","non-dropping-particle":"","parse-names":false,"suffix":""},{"dropping-particle":"","family":"Li","given":"Hongli","non-dropping-particle":"","parse-names":false,"suffix":""}],"container-title":"AMBIO: A Journal of the Human Environment","id":"ITEM-1","issue":"4","issued":{"date-parts":[["2007","6"]]},"page":"335-342","publisher":"Royal Swedish Academy of Sciences","title":"China's Natural Wetlands: Past Problems, Current Status, and Future Challenges","type":"article-journal","volume":"36"},"uris":["http://www.mendeley.com/documents/?uuid=143360de-9f34-40e6-a2c6-59b3dd4fe873"]}],"mendeley":{"formattedCitation":"(An &lt;i&gt;et al.&lt;/i&gt;, 2007)","manualFormatting":"(An, Li, &amp; Guan et al., 2007)","plainTextFormattedCitation":"(An et al., 2007)","previouslyFormattedCitation":"(An &lt;i&gt;et al.&lt;/i&gt;, 2007)"},"properties":{"noteIndex":0},"schema":"https://github.com/citation-style-language/schema/raw/master/csl-citation.json"}</w:instrText>
      </w:r>
      <w:r w:rsidRPr="0008241C">
        <w:rPr>
          <w:sz w:val="22"/>
          <w:szCs w:val="22"/>
        </w:rPr>
        <w:fldChar w:fldCharType="separate"/>
      </w:r>
      <w:r w:rsidRPr="0008241C">
        <w:rPr>
          <w:noProof/>
          <w:sz w:val="22"/>
          <w:szCs w:val="22"/>
        </w:rPr>
        <w:t>(An</w:t>
      </w:r>
      <w:r w:rsidRPr="0008241C">
        <w:rPr>
          <w:i/>
          <w:noProof/>
          <w:sz w:val="22"/>
          <w:szCs w:val="22"/>
        </w:rPr>
        <w:t xml:space="preserve"> et al</w:t>
      </w:r>
      <w:r w:rsidRPr="0008241C">
        <w:rPr>
          <w:noProof/>
          <w:sz w:val="22"/>
          <w:szCs w:val="22"/>
        </w:rPr>
        <w:t>., 2007)</w:t>
      </w:r>
      <w:r w:rsidRPr="0008241C">
        <w:rPr>
          <w:sz w:val="22"/>
          <w:szCs w:val="22"/>
        </w:rPr>
        <w:fldChar w:fldCharType="end"/>
      </w:r>
      <w:r w:rsidRPr="0008241C">
        <w:rPr>
          <w:sz w:val="22"/>
          <w:szCs w:val="22"/>
        </w:rPr>
        <w:t>, loss in water purification capacity (China 151</w:t>
      </w:r>
      <w:r w:rsidR="00C934E9">
        <w:rPr>
          <w:sz w:val="22"/>
          <w:szCs w:val="22"/>
        </w:rPr>
        <w:t xml:space="preserve"> per cent</w:t>
      </w:r>
      <w:r w:rsidRPr="0008241C">
        <w:rPr>
          <w:sz w:val="22"/>
          <w:szCs w:val="22"/>
        </w:rPr>
        <w:t xml:space="preserve"> of Total Nitrogen and 64</w:t>
      </w:r>
      <w:r w:rsidR="00C934E9">
        <w:rPr>
          <w:sz w:val="22"/>
          <w:szCs w:val="22"/>
        </w:rPr>
        <w:t xml:space="preserve"> per cent</w:t>
      </w:r>
      <w:r w:rsidRPr="0008241C">
        <w:rPr>
          <w:sz w:val="22"/>
          <w:szCs w:val="22"/>
        </w:rPr>
        <w:t xml:space="preserve"> of Total Phosphorus discharge in 2000) (An </w:t>
      </w:r>
      <w:r w:rsidRPr="0008241C">
        <w:rPr>
          <w:i/>
          <w:sz w:val="22"/>
          <w:szCs w:val="22"/>
        </w:rPr>
        <w:t>et al.</w:t>
      </w:r>
      <w:r w:rsidRPr="0008241C">
        <w:rPr>
          <w:sz w:val="22"/>
          <w:szCs w:val="22"/>
        </w:rPr>
        <w:t>, 2007</w:t>
      </w:r>
      <w:r w:rsidRPr="0008241C">
        <w:rPr>
          <w:sz w:val="22"/>
          <w:szCs w:val="22"/>
        </w:rPr>
        <w:fldChar w:fldCharType="begin" w:fldLock="1"/>
      </w:r>
      <w:r w:rsidRPr="0008241C">
        <w:rPr>
          <w:sz w:val="22"/>
          <w:szCs w:val="22"/>
        </w:rPr>
        <w:instrText>ADDIN CSL_CITATION {"citationItems":[{"id":"ITEM-1","itemData":{"DOI":"10.1579/0044-7447(2007)36[335:CNWPPC]2.0.CO;2","ISBN":"0044-7447","ISSN":"0044-7447","author":[{"dropping-particle":"","family":"An","given":"Shuqing","non-dropping-particle":"","parse-names":false,"suffix":""},{"dropping-particle":"","family":"Li","given":"Harbin","non-dropping-particle":"","parse-names":false,"suffix":""},{"dropping-particle":"","family":"Guan","given":"Baohua","non-dropping-particle":"","parse-names":false,"suffix":""},{"dropping-particle":"","family":"Zhou","given":"Changfang","non-dropping-particle":"","parse-names":false,"suffix":""},{"dropping-particle":"","family":"Wang","given":"Zhongsheng","non-dropping-particle":"","parse-names":false,"suffix":""},{"dropping-particle":"","family":"Deng","given":"Zifa","non-dropping-particle":"","parse-names":false,"suffix":""},{"dropping-particle":"","family":"Zhi","given":"Yingbiao","non-dropping-particle":"","parse-names":false,"suffix":""},{"dropping-particle":"","family":"Liu","given":"Yuhong","non-dropping-particle":"","parse-names":false,"suffix":""},{"dropping-particle":"","family":"Xu","given":"Chi","non-dropping-particle":"","parse-names":false,"suffix":""},{"dropping-particle":"","family":"Fang","given":"Shubo","non-dropping-particle":"","parse-names":false,"suffix":""},{"dropping-particle":"","family":"Jiang","given":"Jinhui","non-dropping-particle":"","parse-names":false,"suffix":""},{"dropping-particle":"","family":"Li","given":"Hongli","non-dropping-particle":"","parse-names":false,"suffix":""}],"container-title":"AMBIO: A Journal of the Human Environment","id":"ITEM-1","issue":"4","issued":{"date-parts":[["2007","6"]]},"page":"335-342","publisher":"Royal Swedish Academy of Sciences","title":"China's Natural Wetlands: Past Problems, Current Status, and Future Challenges","type":"article-journal","volume":"36"},"uris":["http://www.mendeley.com/documents/?uuid=143360de-9f34-40e6-a2c6-59b3dd4fe873"]}],"mendeley":{"formattedCitation":"(An &lt;i&gt;et al.&lt;/i&gt;, 2007)","manualFormatting":")","plainTextFormattedCitation":"(An et al., 2007)","previouslyFormattedCitation":"(An &lt;i&gt;et al.&lt;/i&gt;, 2007)"},"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sz w:val="22"/>
          <w:szCs w:val="22"/>
        </w:rPr>
        <w:fldChar w:fldCharType="end"/>
      </w:r>
      <w:r w:rsidRPr="0008241C">
        <w:rPr>
          <w:sz w:val="22"/>
          <w:szCs w:val="22"/>
        </w:rPr>
        <w:t xml:space="preserve">. Conversion of peatlands to agriculture has been important source of atmospheric carbon through peat oxidisation in South-East Asia </w:t>
      </w:r>
      <w:r w:rsidRPr="0008241C">
        <w:rPr>
          <w:sz w:val="22"/>
          <w:szCs w:val="22"/>
        </w:rPr>
        <w:fldChar w:fldCharType="begin" w:fldLock="1"/>
      </w:r>
      <w:r w:rsidRPr="0008241C">
        <w:rPr>
          <w:sz w:val="22"/>
          <w:szCs w:val="22"/>
        </w:rPr>
        <w:instrText>ADDIN CSL_CITATION {"citationItems":[{"id":"ITEM-1","itemData":{"author":[{"dropping-particle":"","family":"Settele","given":"J.","non-dropping-particle":"","parse-names":false,"suffix":""},{"dropping-particle":"","family":"Scholes","given":"R.","non-dropping-particle":"","parse-names":false,"suffix":""},{"dropping-particle":"","family":"Betts","given":"R.","non-dropping-particle":"","parse-names":false,"suffix":""},{"dropping-particle":"","family":"Bunn","given":"S.","non-dropping-particle":"","parse-names":false,"suffix":""},{"dropping-particle":"","family":"Leadley","given":"P.","non-dropping-particle":"","parse-names":false,"suffix":""},{"dropping-particle":"","family":"Nepstad","given":"D.","non-dropping-particle":"","parse-names":false,"suffix":""},{"dropping-particle":"","family":"Overpeck","given":"J.T.","non-dropping-particle":"","parse-names":false,"suffix":""},{"dropping-particle":"","family":"Taboada","given":"M.A.","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 C.B., V.R. Barros, D.J. Dokken, K.J. Mach, M.D. Mastrandrea, T.E. Bilir, M. Chatterjee, K.L. Ebi, Y.O. Estrada, R.C. Genova, B. Girma, E.S. Kissel, A.N. Levy, S. MacCracken, P.R. Mastrandrea","given":"and L.L. White","non-dropping-particle":"","parse-names":false,"suffix":""}],"id":"ITEM-1","issued":{"date-parts":[["2014"]]},"page":"271-359","publisher":"Cambridge University Press","publisher-place":"Cambridge, United Kingdom and New York, NY, USA","title":"Terrestrial and inland water systems","type":"chapter"},"uris":["http://www.mendeley.com/documents/?uuid=0445bbd2-b137-4498-886f-f90e2c1ce6d7"]}],"mendeley":{"formattedCitation":"(Settele &lt;i&gt;et al.&lt;/i&gt;, 2014)","plainTextFormattedCitation":"(Settele et al., 2014)","previouslyFormattedCitation":"(Settel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ettel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cl. Chapter 4 </w:t>
      </w:r>
      <w:r w:rsidRPr="0008241C">
        <w:rPr>
          <w:sz w:val="22"/>
          <w:szCs w:val="22"/>
        </w:rPr>
        <w:fldChar w:fldCharType="begin" w:fldLock="1"/>
      </w:r>
      <w:r w:rsidRPr="0008241C">
        <w:rPr>
          <w:sz w:val="22"/>
          <w:szCs w:val="22"/>
        </w:rPr>
        <w:instrText>ADDIN CSL_CITATION {"citationItems":[{"id":"ITEM-1","itemData":{"DOI":"10.5194/bg-5-1475-2008","ISBN":"1726-4189","author":[{"dropping-particle":"","family":"Limpens","given":"J","non-dropping-particle":"","parse-names":false,"suffix":""},{"dropping-particle":"","family":"Berendse","given":"F","non-dropping-particle":"","parse-names":false,"suffix":""},{"dropping-particle":"","family":"Blodau","given":"C","non-dropping-particle":"","parse-names":false,"suffix":""},{"dropping-particle":"","family":"Canadell","given":"J G","non-dropping-particle":"","parse-names":false,"suffix":""},{"dropping-particle":"","family":"Freeman","given":"C","non-dropping-particle":"","parse-names":false,"suffix":""},{"dropping-particle":"","family":"Holden","given":"J","non-dropping-particle":"","parse-names":false,"suffix":""},{"dropping-particle":"","family":"Roulet","given":"N","non-dropping-particle":"","parse-names":false,"suffix":""},{"dropping-particle":"","family":"Rydin","given":"H","non-dropping-particle":"","parse-names":false,"suffix":""},{"dropping-particle":"","family":"Schaepman-Strub","given":"G","non-dropping-particle":"","parse-names":false,"suffix":""}],"container-title":"Biogeosciences","id":"ITEM-1","issue":"5","issued":{"date-parts":[["2008"]]},"note":"BG","page":"1475-1491","publisher":"Copernicus Publications","title":"Peatlands and the carbon cycle: from local processes to global implications – a synthesis","type":"article-journal","volume":"5"},"uris":["http://www.mendeley.com/documents/?uuid=8850e754-2ba4-4c3b-90e9-ab5b1f110f73"]},{"id":"ITEM-2","itemData":{"DOI":"10.5194/bg-7-1505-2010","ISBN":"1726-4189","author":[{"dropping-particle":"","family":"Hooijer","given":"A","non-dropping-particle":"","parse-names":false,"suffix":""},{"dropping-particle":"","family":"Page","given":"S","non-dropping-particle":"","parse-names":false,"suffix":""},{"dropping-particle":"","family":"Canadell","given":"J G","non-dropping-particle":"","parse-names":false,"suffix":""},{"dropping-particle":"","family":"Silvius","given":"M","non-dropping-particle":"","parse-names":false,"suffix":""},{"dropping-particle":"","family":"Kwadijk","given":"J","non-dropping-particle":"","parse-names":false,"suffix":""},{"dropping-particle":"","family":"Wösten","given":"H","non-dropping-particle":"","parse-names":false,"suffix":""},{"dropping-particle":"","family":"Jauhiainen","given":"J","non-dropping-particle":"","parse-names":false,"suffix":""}],"container-title":"Biogeosciences","id":"ITEM-2","issue":"5","issued":{"date-parts":[["2010"]]},"note":"BG","page":"1505-1514","publisher":"Copernicus Publications","title":"Current and future CO2 emissions from drained peatlands in Southeast Asia","type":"article-journal","volume":"7"},"uris":["http://www.mendeley.com/documents/?uuid=e4efdde6-d310-4501-954b-b99e91e6fabe"]}],"mendeley":{"formattedCitation":"(Hooijer &lt;i&gt;et al.&lt;/i&gt;, 2010; Limpens &lt;i&gt;et al.&lt;/i&gt;, 2008)","manualFormatting":"Hooijer et al., 2010; Limpens et al., 2008)","plainTextFormattedCitation":"(Hooijer et al., 2010; Limpens et al., 2008)","previouslyFormattedCitation":"(Hooijer &lt;i&gt;et al.&lt;/i&gt;, 2010; Limpens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Hooijer </w:t>
      </w:r>
      <w:r w:rsidRPr="0008241C">
        <w:rPr>
          <w:i/>
          <w:noProof/>
          <w:sz w:val="22"/>
          <w:szCs w:val="22"/>
        </w:rPr>
        <w:t>et al</w:t>
      </w:r>
      <w:r w:rsidRPr="0008241C">
        <w:rPr>
          <w:noProof/>
          <w:sz w:val="22"/>
          <w:szCs w:val="22"/>
        </w:rPr>
        <w:t xml:space="preserve">., 2010; Limpens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leading to irreversible changes in peat systems </w:t>
      </w:r>
      <w:r w:rsidRPr="0008241C">
        <w:rPr>
          <w:sz w:val="22"/>
          <w:szCs w:val="22"/>
        </w:rPr>
        <w:fldChar w:fldCharType="begin" w:fldLock="1"/>
      </w:r>
      <w:r w:rsidRPr="0008241C">
        <w:rPr>
          <w:sz w:val="22"/>
          <w:szCs w:val="22"/>
        </w:rPr>
        <w:instrText>ADDIN CSL_CITATION {"citationItems":[{"id":"ITEM-1","itemData":{"abstract":"Availability of natural resources is instrumental in ensuring both growth and survival of a sovereign state's economy and its population's livelihood. As such, it is essential that natural resources, both renewable and non-renewable be managed sustainably. Natural resources can be found in a variety of forms and functions - including mining of rare earth and minerals, crude oil, forests and arable land for livestocks and agriculture. Peatlands are one such resource and historically they have been excavated and exploited for fuel and used as arable land for agriculture and forestry. Peatlands also have vital ecological functions, such as supporting biodiversity and functions as a depository for carbon stocks. The focus of this review is to look at how peat, especially in Europe has been exploited; literally fuelling its economy in certain cases. In addition to this, peat also played an important role in providing arable land for Europe's forestry, agriculture and horticulture sectors. Some of these sectors have remained key pillars in Europe's economy. For example, the Dutch horticulture sector is a Euro4 billion industry. In Sweden and Finland, peat is a vital cog in their energy supply chain. However, in the process of exploiting any natural resources, it is inevitable that land use change and other environmental impacts would arise, especially if it is poorly managed. Thus, this begs the questions of its sustainability. It is especially critical now, as a growing body of scientific evidence, for example the IPCC (in 2007), have pointed towards land use change as one of the major contributors towards global greenhouse gas (GHG) emissions, thereby accelerating the detrimental effects of climate change. In this review we estimate the amount of peat loss in this transition (when it was developed for the European countries' economic wealth creation), as well as the GHG emitted during this period (which is still continuing to do so). A comparison is also drawn with the utilization of peatlands in developing countries, where it is driven primarily by the need to increase population living standards, and to eradicate poverty. The review shows evidence that Europe has also significantly contributed towards global GHG emissions as a result of its peatland development, and created better standards of living that currently may not necessitate further exploitation of its peatlands, compared to scenarios in developing countries.","author":[{"dropping-particle":"","family":"FooYuen","given":"Ng","non-dropping-particle":"","parse-names":false,"suffix":""},{"dropping-particle":"","family":"Basiron","given":"Y","non-dropping-particle":"","parse-names":false,"suffix":""},{"dropping-particle":"","family":"Sundram","given":"K","non-dropping-particle":"","parse-names":false,"suffix":""}],"container-title":"Journal of Oil Palm, Environment &amp;amp; Health","id":"ITEM-1","issued":{"date-parts":[["2016"]]},"language":"English","note":"Author Email: kalyana@mpoc.org.my","page":"1-18","publisher":"Malaysian Palm Oil Council (MPOC)","publisher-place":"Kelana Jaya","title":"A historical perspective of peat exploitation in Europe and its sustainability.","type":"article-journal","volume":"7"},"uris":["http://www.mendeley.com/documents/?uuid=8d9142d9-3531-4416-9403-a801acdd6e3d"]}],"mendeley":{"formattedCitation":"(FooYuen &lt;i&gt;et al.&lt;/i&gt;, 2016)","plainTextFormattedCitation":"(FooYuen et al., 2016)","previouslyFormattedCitation":"(FooYuen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FooYue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In South-East Asia decreased dry season precipitation and longer dry seasons are predicted to lower water tables and increase fire risk  (incl. Chapter 4 </w:t>
      </w:r>
      <w:r w:rsidRPr="0008241C">
        <w:rPr>
          <w:sz w:val="22"/>
          <w:szCs w:val="22"/>
        </w:rPr>
        <w:fldChar w:fldCharType="begin" w:fldLock="1"/>
      </w:r>
      <w:r w:rsidRPr="0008241C">
        <w:rPr>
          <w:sz w:val="22"/>
          <w:szCs w:val="22"/>
        </w:rPr>
        <w:instrText>ADDIN CSL_CITATION {"citationItems":[{"id":"ITEM-1","itemData":{"DOI":"10.1029/2006gl028364","ISBN":"1944-8007","abstract":"Carbon (C) in tropical peatlands over Southeast Asia and Amazonia, if released to the atmosphere, can substantially increase the growth rate of atmospheric carbon dioxide. Over Southeast Asia, where the most extensive tropical peatlands in the world occur, 11 climate models for the IPCC Fourth Assessment show an overall decrease of rainfall in future dry seasons. Over Amazonia, future rainfall changes in dry seasons are highly uncertain; five models predict increased rainfall, and the remaining models predict the opposite. We have further examined the UKMO-HadCM3, GISS-ER, and GFDL-CM2.1 models. Over Southeast Asia, all three models predict similar decreases of rainfall and evaporative fraction, implying an increase of water table depth and surface dryness during the dry season south of the equator. Such changes would potentially switch peat ecosystems from acting as C sinks to C sources. Over Amazonia, the two models with the best simulations of current rainfall produce conflicting results for the future of peat stability.","author":[{"dropping-particle":"","family":"Li","given":"Wenhong","non-dropping-particle":"","parse-names":false,"suffix":""},{"dropping-particle":"","family":"Dickinson","given":"Robert E","non-dropping-particle":"","parse-names":false,"suffix":""},{"dropping-particle":"","family":"Fu","given":"Rong","non-dropping-particle":"","parse-names":false,"suffix":""},{"dropping-particle":"","family":"Niu","given":"Guo-Yue","non-dropping-particle":"","parse-names":false,"suffix":""},{"dropping-particle":"","family":"Yang","given":"Zong-Liang","non-dropping-particle":"","parse-names":false,"suffix":""},{"dropping-particle":"","family":"Canadell","given":"Josep G","non-dropping-particle":"","parse-names":false,"suffix":""}],"container-title":"Geophysical Research Letters","id":"ITEM-1","issue":"1","issued":{"date-parts":[["2007"]]},"note":"NULL","page":"n/a-n/a","title":"Future precipitation changes and their implications for tropical peatlands","type":"article-journal","volume":"34"},"uris":["http://www.mendeley.com/documents/?uuid=45cc40ae-d426-40de-9897-f2dcf82130c7"]},{"id":"ITEM-2","itemData":{"author":[{"dropping-particle":"","family":"Rieley","given":"J O","non-dropping-particle":"","parse-names":false,"suffix":""},{"dropping-particle":"","family":"Wust","given":"R A J","non-dropping-particle":"","parse-names":false,"suffix":""},{"dropping-particle":"","family":"Jauhiainen","given":"J","non-dropping-particle":"","parse-names":false,"suffix":""},{"dropping-particle":"","family":"Page","given":"S E","non-dropping-particle":"","parse-names":false,"suffix":""},{"dropping-particle":"","family":"Ritzema","given":"H","non-dropping-particle":"","parse-names":false,"suffix":""},{"dropping-particle":"","family":"Wosten","given":"H","non-dropping-particle":"","parse-names":false,"suffix":""},{"dropping-particle":"","family":"Hooijer","given":"A","non-dropping-particle":"","parse-names":false,"suffix":""},{"dropping-particle":"","family":"Siegert","given":"F","non-dropping-particle":"","parse-names":false,"suffix":""},{"dropping-particle":"","family":"Limin","given":"S","non-dropping-particle":"","parse-names":false,"suffix":""},{"dropping-particle":"","family":"Vasander","given":"H","non-dropping-particle":"","parse-names":false,"suffix":""},{"dropping-particle":"","family":"Stahlhut","given":"M","non-dropping-particle":"","parse-names":false,"suffix":""},{"dropping-particle":"","family":"Strack","given":"M","non-dropping-particle":"","parse-names":false,"suffix":""}],"container-title":"Peatlands and Climate Change","id":"ITEM-2","issued":{"date-parts":[["2008"]]},"note":"NULL","page":"148-181","publisher":"International Peat Society","publisher-place":"Jyvaskyla, Finland","title":"Tropical Peatlands, Carbon stores, Carbon Gas Emissions and Contribution to Climate Change Processes","type":"chapter"},"uris":["http://www.mendeley.com/documents/?uuid=0510a99b-a8e3-4783-a8b3-b0b22bf79b7f"]},{"id":"ITEM-3","itemData":{"DOI":"10.1139/a11-014","ISBN":"1181-8700","author":[{"dropping-particle":"","family":"Frolking","given":"Steve","non-dropping-particle":"","parse-names":false,"suffix":""},{"dropping-particle":"","family":"Talbot","given":"Julie","non-dropping-particle":"","parse-names":false,"suffix":""},{"dropping-particle":"","family":"Jones","given":"Miriam C","non-dropping-particle":"","parse-names":false,"suffix":""},{"dropping-particle":"","family":"Treat","given":"Claire C","non-dropping-particle":"","parse-names":false,"suffix":""},{"dropping-particle":"","family":"Kauffman","given":"J Boone","non-dropping-particle":"","parse-names":false,"suffix":""},{"dropping-particle":"","family":"Tuittila","given":"Eeva-Stiina","non-dropping-particle":"","parse-names":false,"suffix":""},{"dropping-particle":"","family":"Roulet","given":"Nigel","non-dropping-particle":"","parse-names":false,"suffix":""}],"container-title":"Environmental Reviews","id":"ITEM-3","issue":"NA","issued":{"date-parts":[["2011"]]},"note":"NULL","page":"371-396","publisher":"NRC Research Press","title":"Peatlands in the Earth’s 21st century climate system","type":"article-journal","volume":"19"},"uris":["http://www.mendeley.com/documents/?uuid=f9ff5b0f-ee3e-43d7-b88f-736cd955d9b0"]}],"mendeley":{"formattedCitation":"(Frolking &lt;i&gt;et al.&lt;/i&gt;, 2011; W. Li &lt;i&gt;et al.&lt;/i&gt;, 2007; Rieley &lt;i&gt;et al.&lt;/i&gt;, 2008)","manualFormatting":"Frolking et al., 2011; Li, Dickinson, &amp; Fu et al., 2007; Rieley et al., 2008)","plainTextFormattedCitation":"(Frolking et al., 2011; W. Li et al., 2007; Rieley et al., 2008)","previouslyFormattedCitation":"(Frolking &lt;i&gt;et al.&lt;/i&gt;, 2011; W. Li &lt;i&gt;et al.&lt;/i&gt;, 2007; Rieley &lt;i&gt;et al.&lt;/i&gt;, 2008)"},"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Frolking </w:t>
      </w:r>
      <w:r w:rsidRPr="0008241C">
        <w:rPr>
          <w:i/>
          <w:noProof/>
          <w:sz w:val="22"/>
          <w:szCs w:val="22"/>
          <w:lang w:val="fr-FR"/>
        </w:rPr>
        <w:t>et al</w:t>
      </w:r>
      <w:r w:rsidRPr="0008241C">
        <w:rPr>
          <w:noProof/>
          <w:sz w:val="22"/>
          <w:szCs w:val="22"/>
          <w:lang w:val="fr-FR"/>
        </w:rPr>
        <w:t xml:space="preserve">., 2011; </w:t>
      </w:r>
      <w:r w:rsidRPr="0008241C">
        <w:rPr>
          <w:noProof/>
          <w:sz w:val="22"/>
          <w:szCs w:val="24"/>
          <w:lang w:val="fr-FR"/>
        </w:rPr>
        <w:t>Li</w:t>
      </w:r>
      <w:r w:rsidRPr="0008241C">
        <w:rPr>
          <w:noProof/>
          <w:sz w:val="22"/>
          <w:szCs w:val="22"/>
          <w:lang w:val="fr-FR"/>
        </w:rPr>
        <w:t xml:space="preserve"> </w:t>
      </w:r>
      <w:r w:rsidRPr="0008241C">
        <w:rPr>
          <w:i/>
          <w:noProof/>
          <w:sz w:val="22"/>
          <w:szCs w:val="22"/>
          <w:lang w:val="fr-FR"/>
        </w:rPr>
        <w:t>et al</w:t>
      </w:r>
      <w:r w:rsidRPr="0008241C">
        <w:rPr>
          <w:noProof/>
          <w:sz w:val="22"/>
          <w:szCs w:val="22"/>
          <w:lang w:val="fr-FR"/>
        </w:rPr>
        <w:t xml:space="preserve">., 2007; Rieley </w:t>
      </w:r>
      <w:r w:rsidRPr="0008241C">
        <w:rPr>
          <w:i/>
          <w:noProof/>
          <w:sz w:val="22"/>
          <w:szCs w:val="22"/>
          <w:lang w:val="fr-FR"/>
        </w:rPr>
        <w:t>et al</w:t>
      </w:r>
      <w:r w:rsidRPr="0008241C">
        <w:rPr>
          <w:noProof/>
          <w:sz w:val="22"/>
          <w:szCs w:val="22"/>
          <w:lang w:val="fr-FR"/>
        </w:rPr>
        <w:t>., 2008</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ettele","given":"J.","non-dropping-particle":"","parse-names":false,"suffix":""},{"dropping-particle":"","family":"Scholes","given":"R.","non-dropping-particle":"","parse-names":false,"suffix":""},{"dropping-particle":"","family":"Betts","given":"R.","non-dropping-particle":"","parse-names":false,"suffix":""},{"dropping-particle":"","family":"Bunn","given":"S.","non-dropping-particle":"","parse-names":false,"suffix":""},{"dropping-particle":"","family":"Leadley","given":"P.","non-dropping-particle":"","parse-names":false,"suffix":""},{"dropping-particle":"","family":"Nepstad","given":"D.","non-dropping-particle":"","parse-names":false,"suffix":""},{"dropping-particle":"","family":"Overpeck","given":"J.T.","non-dropping-particle":"","parse-names":false,"suffix":""},{"dropping-particle":"","family":"Taboada","given":"M.A.","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 C.B., V.R. Barros, D.J. Dokken, K.J. Mach, M.D. Mastrandrea, T.E. Bilir, M. Chatterjee, K.L. Ebi, Y.O. Estrada, R.C. Genova, B. Girma, E.S. Kissel, A.N. Levy, S. MacCracken, P.R. Mastrandrea","given":"and L.L. White","non-dropping-particle":"","parse-names":false,"suffix":""}],"id":"ITEM-1","issued":{"date-parts":[["2014"]]},"page":"271-359","publisher":"Cambridge University Press","publisher-place":"Cambridge, United Kingdom and New York, NY, USA","title":"Terrestrial and inland water systems","type":"chapter"},"uris":["http://www.mendeley.com/documents/?uuid=0445bbd2-b137-4498-886f-f90e2c1ce6d7"]}],"mendeley":{"formattedCitation":"(Settele &lt;i&gt;et al.&lt;/i&gt;, 2014)","plainTextFormattedCitation":"(Settele et al., 2014)","previouslyFormattedCitation":"(Settel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ettel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lang w:val="fr-FR"/>
        </w:rPr>
        <w:t>.</w:t>
      </w:r>
    </w:p>
    <w:p w14:paraId="7B56BA35" w14:textId="77777777" w:rsidR="00A01204" w:rsidRPr="0008241C" w:rsidRDefault="00A01204" w:rsidP="00A01204">
      <w:pPr>
        <w:rPr>
          <w:sz w:val="22"/>
          <w:szCs w:val="22"/>
          <w:lang w:val="fr-FR"/>
        </w:rPr>
      </w:pPr>
    </w:p>
    <w:p w14:paraId="4932766C" w14:textId="77777777" w:rsidR="00A01204" w:rsidRPr="0008241C" w:rsidRDefault="00A01204" w:rsidP="00A01204">
      <w:pPr>
        <w:rPr>
          <w:sz w:val="22"/>
          <w:szCs w:val="22"/>
          <w:lang w:val="fr-FR"/>
        </w:rPr>
      </w:pPr>
      <w:r w:rsidRPr="0008241C">
        <w:rPr>
          <w:noProof/>
          <w:sz w:val="22"/>
          <w:szCs w:val="22"/>
          <w:lang w:val="en-US" w:eastAsia="ja-JP"/>
        </w:rPr>
        <w:drawing>
          <wp:inline distT="0" distB="0" distL="0" distR="0" wp14:anchorId="19FB0612" wp14:editId="4E24A972">
            <wp:extent cx="5739130" cy="2624455"/>
            <wp:effectExtent l="0" t="0" r="0" b="4445"/>
            <wp:docPr id="6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9"/>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739130" cy="2624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FF5D624" w14:textId="77777777" w:rsidR="00A01204" w:rsidRPr="0008241C" w:rsidRDefault="00A01204" w:rsidP="00A01204">
      <w:pPr>
        <w:widowControl w:val="0"/>
        <w:tabs>
          <w:tab w:val="clear" w:pos="1247"/>
          <w:tab w:val="clear" w:pos="1814"/>
          <w:tab w:val="clear" w:pos="2381"/>
          <w:tab w:val="clear" w:pos="2948"/>
          <w:tab w:val="clear" w:pos="3515"/>
        </w:tabs>
        <w:rPr>
          <w:b/>
          <w:bCs/>
          <w:kern w:val="2"/>
          <w:sz w:val="22"/>
          <w:szCs w:val="22"/>
          <w:lang w:val="fr-FR" w:eastAsia="ja-JP"/>
        </w:rPr>
      </w:pPr>
      <w:r w:rsidRPr="0008241C">
        <w:rPr>
          <w:b/>
          <w:kern w:val="2"/>
          <w:sz w:val="22"/>
          <w:szCs w:val="22"/>
          <w:lang w:eastAsia="ja-JP"/>
        </w:rPr>
        <w:t xml:space="preserve">Figure 4.17 Water consumption for agriculture, industry and domestic sectors in 2010. </w:t>
      </w:r>
      <w:r w:rsidRPr="0008241C">
        <w:rPr>
          <w:b/>
          <w:kern w:val="2"/>
          <w:sz w:val="22"/>
          <w:szCs w:val="22"/>
          <w:lang w:val="fr-FR" w:eastAsia="ja-JP"/>
        </w:rPr>
        <w:t xml:space="preserve">Source: </w:t>
      </w:r>
      <w:r w:rsidRPr="0008241C">
        <w:rPr>
          <w:b/>
          <w:bCs/>
          <w:kern w:val="2"/>
          <w:sz w:val="22"/>
          <w:szCs w:val="22"/>
          <w:lang w:val="fr-FR" w:eastAsia="ja-JP"/>
        </w:rPr>
        <w:fldChar w:fldCharType="begin" w:fldLock="1"/>
      </w:r>
      <w:r w:rsidRPr="0008241C">
        <w:rPr>
          <w:b/>
          <w:kern w:val="2"/>
          <w:sz w:val="22"/>
          <w:szCs w:val="22"/>
          <w:lang w:val="fr-FR" w:eastAsia="ja-JP"/>
        </w:rPr>
        <w:instrText>ADDIN CSL_CITATION {"citationItems":[{"id":"ITEM-1","itemData":{"DOI":"10.1016/j.ejrh.2015.11.005","ISSN":"22145818","author":[{"dropping-particle":"","family":"Taniguchi","given":"Makoto","non-dropping-particle":"","parse-names":false,"suffix":""},{"dropping-particle":"","family":"Masuhara","given":"Naoki","non-dropping-particle":"","parse-names":false,"suffix":""},{"dropping-particle":"","family":"Burnett","given":"Kimberly","non-dropping-particle":"","parse-names":false,"suffix":""}],"container-title":"Journal of Hydrology: Regional Studies","id":"ITEM-1","issued":{"date-parts":[["2017","6"]]},"page":"9-19","title":"Water, energy, and food security in the Asia Pacific region","type":"article-journal","volume":"11"},"uris":["http://www.mendeley.com/documents/?uuid=d8b62076-fc3c-4542-9679-a32789732f97"]}],"mendeley":{"formattedCitation":"(Taniguchi &lt;i&gt;et al.&lt;/i&gt;, 2017)","manualFormatting":"Taniguchi et al. (2017","plainTextFormattedCitation":"(Taniguchi et al., 2017)","previouslyFormattedCitation":"(Taniguchi &lt;i&gt;et al.&lt;/i&gt;, 2017)"},"properties":{"noteIndex":0},"schema":"https://github.com/citation-style-language/schema/raw/master/csl-citation.json"}</w:instrText>
      </w:r>
      <w:r w:rsidRPr="0008241C">
        <w:rPr>
          <w:b/>
          <w:bCs/>
          <w:kern w:val="2"/>
          <w:sz w:val="22"/>
          <w:szCs w:val="22"/>
          <w:lang w:val="fr-FR" w:eastAsia="ja-JP"/>
        </w:rPr>
        <w:fldChar w:fldCharType="separate"/>
      </w:r>
      <w:r w:rsidRPr="0008241C">
        <w:rPr>
          <w:b/>
          <w:noProof/>
          <w:kern w:val="2"/>
          <w:sz w:val="22"/>
          <w:szCs w:val="22"/>
          <w:lang w:val="fr-FR" w:eastAsia="ja-JP"/>
        </w:rPr>
        <w:t xml:space="preserve">Taniguchi </w:t>
      </w:r>
      <w:r w:rsidRPr="0008241C">
        <w:rPr>
          <w:b/>
          <w:i/>
          <w:noProof/>
          <w:kern w:val="2"/>
          <w:sz w:val="22"/>
          <w:szCs w:val="22"/>
          <w:lang w:val="fr-FR" w:eastAsia="ja-JP"/>
        </w:rPr>
        <w:t xml:space="preserve">et al. </w:t>
      </w:r>
      <w:r w:rsidRPr="0008241C">
        <w:rPr>
          <w:b/>
          <w:noProof/>
          <w:kern w:val="2"/>
          <w:sz w:val="22"/>
          <w:szCs w:val="22"/>
          <w:lang w:val="fr-FR" w:eastAsia="ja-JP"/>
        </w:rPr>
        <w:t>(2017</w:t>
      </w:r>
      <w:r w:rsidRPr="0008241C">
        <w:rPr>
          <w:b/>
          <w:bCs/>
          <w:kern w:val="2"/>
          <w:sz w:val="22"/>
          <w:szCs w:val="22"/>
          <w:lang w:val="fr-FR" w:eastAsia="ja-JP"/>
        </w:rPr>
        <w:fldChar w:fldCharType="end"/>
      </w:r>
      <w:r w:rsidRPr="0008241C">
        <w:rPr>
          <w:b/>
          <w:kern w:val="2"/>
          <w:sz w:val="22"/>
          <w:szCs w:val="22"/>
          <w:lang w:val="fr-FR" w:eastAsia="ja-JP"/>
        </w:rPr>
        <w:t>).</w:t>
      </w:r>
    </w:p>
    <w:p w14:paraId="0524F2CE" w14:textId="77777777" w:rsidR="00A01204" w:rsidRPr="0008241C" w:rsidRDefault="00A01204" w:rsidP="00A01204">
      <w:pPr>
        <w:rPr>
          <w:sz w:val="22"/>
          <w:szCs w:val="22"/>
          <w:lang w:val="fr-FR"/>
        </w:rPr>
      </w:pPr>
    </w:p>
    <w:p w14:paraId="75838680" w14:textId="77777777" w:rsidR="00A01204" w:rsidRPr="0008241C" w:rsidRDefault="00A01204" w:rsidP="00A01204">
      <w:pPr>
        <w:rPr>
          <w:sz w:val="22"/>
          <w:szCs w:val="22"/>
          <w:lang w:val="fr-FR"/>
        </w:rPr>
      </w:pPr>
    </w:p>
    <w:p w14:paraId="51CBC92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lang w:val="fr-FR"/>
        </w:rPr>
      </w:pPr>
      <w:bookmarkStart w:id="1313" w:name="_Toc504317289"/>
      <w:bookmarkStart w:id="1314" w:name="_Toc504317982"/>
      <w:bookmarkStart w:id="1315" w:name="_Toc504321328"/>
      <w:r w:rsidRPr="0008241C">
        <w:rPr>
          <w:b/>
          <w:sz w:val="22"/>
          <w:szCs w:val="24"/>
          <w:lang w:val="fr-FR"/>
        </w:rPr>
        <w:t>4.4.7.2 Physical modification</w:t>
      </w:r>
      <w:bookmarkEnd w:id="1313"/>
      <w:bookmarkEnd w:id="1314"/>
      <w:bookmarkEnd w:id="1315"/>
    </w:p>
    <w:p w14:paraId="11F078F8" w14:textId="77777777" w:rsidR="00A01204" w:rsidRPr="0008241C" w:rsidRDefault="00A01204" w:rsidP="00A01204">
      <w:pPr>
        <w:rPr>
          <w:sz w:val="22"/>
          <w:szCs w:val="22"/>
          <w:lang w:val="fr-FR"/>
        </w:rPr>
      </w:pPr>
    </w:p>
    <w:p w14:paraId="515D847B" w14:textId="2F24E1B6" w:rsidR="00A01204" w:rsidRPr="0008241C" w:rsidRDefault="00A01204" w:rsidP="00A01204">
      <w:pPr>
        <w:rPr>
          <w:sz w:val="22"/>
          <w:szCs w:val="22"/>
        </w:rPr>
      </w:pPr>
      <w:r w:rsidRPr="0008241C">
        <w:rPr>
          <w:sz w:val="22"/>
          <w:szCs w:val="22"/>
        </w:rPr>
        <w:t xml:space="preserve">Increased pumping of groundwater to meet agricultural and urban demand (e.g. eastern India) is impacting on wetland condition with many wetlands now lost through urban sprawl </w:t>
      </w:r>
      <w:r w:rsidRPr="0008241C">
        <w:rPr>
          <w:sz w:val="22"/>
          <w:szCs w:val="22"/>
        </w:rPr>
        <w:fldChar w:fldCharType="begin" w:fldLock="1"/>
      </w:r>
      <w:r w:rsidRPr="0008241C">
        <w:rPr>
          <w:sz w:val="22"/>
          <w:szCs w:val="22"/>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plainTextFormattedCitation":"(Bassi et al., 2014)","previouslyFormattedCitation":"(Bass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ss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creased use of groundwater for agriculture in eastern Indian (West Bengal) may add further pressure to wetlands in this region particularly as they are generally fed by shallow aquifers </w:t>
      </w:r>
      <w:r w:rsidRPr="0008241C">
        <w:rPr>
          <w:sz w:val="22"/>
          <w:szCs w:val="22"/>
        </w:rPr>
        <w:fldChar w:fldCharType="begin" w:fldLock="1"/>
      </w:r>
      <w:r w:rsidRPr="0008241C">
        <w:rPr>
          <w:sz w:val="22"/>
          <w:szCs w:val="22"/>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plainTextFormattedCitation":"(Bassi et al., 2014)","previouslyFormattedCitation":"(Bassi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ss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More than 50</w:t>
      </w:r>
      <w:r w:rsidR="00C934E9">
        <w:rPr>
          <w:sz w:val="22"/>
          <w:szCs w:val="22"/>
        </w:rPr>
        <w:t xml:space="preserve"> per cent</w:t>
      </w:r>
      <w:r w:rsidRPr="0008241C">
        <w:rPr>
          <w:sz w:val="22"/>
          <w:szCs w:val="22"/>
        </w:rPr>
        <w:t xml:space="preserve"> of Australian floodplain wetlands on developed rivers no longer flood with dams, diversions and river management impacting on wetland ecology, resulting in degradation and invasion by exotic species </w:t>
      </w:r>
      <w:r w:rsidRPr="0008241C">
        <w:rPr>
          <w:sz w:val="22"/>
          <w:szCs w:val="22"/>
        </w:rPr>
        <w:fldChar w:fldCharType="begin" w:fldLock="1"/>
      </w:r>
      <w:r w:rsidRPr="0008241C">
        <w:rPr>
          <w:sz w:val="22"/>
          <w:szCs w:val="22"/>
        </w:rPr>
        <w:instrText>ADDIN CSL_CITATION {"citationItems":[{"id":"ITEM-1","itemData":{"DOI":"10.1046/j.1442-9993.2000.01036.x","ISBN":"1442-9993","abstract":"Australian floodplain wetlands are sites of high biodiversity that depend on flows from rivers. Dams, diversions and river management have reduced flooding to these wetlands, altering their ecology, and causing the death or poor health of aquatic biota. Four floodplain wetlands (Barmah-Millewa Forest and Moira Marshes, Chowilla floodplain, Macquarie Marshes, Gwydir wetlands) illustrate these effects with successional changes in aquatic vegetation, reduced vegetation health, declining numbers of water-birds and nesting, and declining native fish and invertebrate populations. These effects are likely to be widespread as Australia has at least 446 large dams (&gt;10 m crest height) storing 8.8 × 107 ML (106 L) of water, much of which is diverted upstream of floodplain wetlands. More than 50% of floodplain wetlands on developed rivers may no longer flood. Of all of the river basins in Australia, the Murray-Darling Basin is most affected with dams which can store 103% of annual runoff and 87% of divertible water extracted (1983–84 data). Some floodplain wetlands are now permanent storages. This has changed their biota from one tolerant of a variable flooding regime, to one that withstands permanent flooding. Plans exist to build dams to divert water from many rivers, mainly for irrigation. These plans seldom adequately model subsequent ecological and hydrological impacts to floodplain wetlands. To avoid further loss of wetlands, an improved understanding of the interaction between river flows and floodplain ecology, and investigations into ecological impacts of management practices, is essential.","author":[{"dropping-particle":"","family":"Kingsford","given":"R T","non-dropping-particle":"","parse-names":false,"suffix":""}],"container-title":"Austral Ecology","id":"ITEM-1","issue":"2","issued":{"date-parts":[["2000"]]},"note":"NULL","page":"109-127","publisher":"Blackwell Science Pty","title":"Ecological impacts of dams, water diversions and river management on floodplain wetlands in Australia","type":"article-journal","volume":"25"},"uris":["http://www.mendeley.com/documents/?uuid=3f635e27-1317-427b-bc7f-13983a696552"]},{"id":"ITEM-2","itemData":{"DOI":"http://dx.doi.org/10.1071/RJ11002","abstract":"The Murray–Darling Basin is a Social-Ecological System (SES) of major importance to Australia and includes extensive wetland areas in the north-western parts of New South Wales. The Gwydir Wetlands and the Macquarie Marshes are the particular focus of this paper. These two wetland SES have undergone five successive adaptive cycles (phases) since they were first visited by Europeans in the early 19th century and the ecological, economic and social drivers initiating each transformation to a new cycle are described and analysed. The arrival of the European settlers with their domestic livestock rapidly displaced the Indigenous SES and the wetlands were extensively grazed; during wet periods the livestock were moved out of the wetlands and moved back in as the water receded. More recent land-use changes resulted from the building of major dams to enable storage of water for use in irrigated agriculture. A consequence of dam construction and water use has been a reduction in the frequency and extent of flooding, which has allowed many parts of the wetlands to be continually grazed. Furthermore, as machinery capable of cultivating the very heavy textured soils became available, dryland cropping became a major enterprise in areas of the floodplain where the likelihood of flooding was reduced. With the reduction in flooding, these wetland sites have been seriously degraded. The final phase has seen the invasion by an exotic weed, lippia [Phyla canescens (Kunth) Greene], which is a perennial that grows mat-like between other species of plants and spreads to produce a virtually mono-specific stand. The domestic livestock carrying capacity of the land becomes more or less zero and the conservation value of the wetlands is also dramatically decreased. Therefore, we suggest that lippia should be classed as an ecosystem engineer that has caused the latest transformation of these wetland SES and suggest research directions to investigate how they can be managed to revert to a state in which lippia is no longer dominant.","author":[{"dropping-particle":"","family":"Whalley","given":"R D B","non-dropping-particle":"","parse-names":false,"suffix":""},{"dropping-particle":"","family":"Price","given":"J N","non-dropping-particle":"","parse-names":false,"suffix":""},{"dropping-particle":"","family":"Macdonald","given":"M J","non-dropping-particle":"","parse-names":false,"suffix":""},{"dropping-particle":"","family":"Berney","given":"P J","non-dropping-particle":"","parse-names":false,"suffix":""}],"container-title":"The Rangeland Journal","id":"ITEM-2","issue":"2","issued":{"date-parts":[["2011"]]},"page":"109-119","title":"Drivers of change in the Social-Ecological Systems of the Gwydir Wetlands and Macquarie Marshes in northern New South Wales, Australia","type":"article-journal","volume":"33"},"uris":["http://www.mendeley.com/documents/?uuid=820f5573-bebf-4454-8941-162fb02f9cb9"]}],"mendeley":{"formattedCitation":"(R T Kingsford, 2000; Whalley &lt;i&gt;et al.&lt;/i&gt;, 2011)","manualFormatting":"(Kingsford, 2000; Whalley, Price, Macdonald, &amp; Berney, 2011)","plainTextFormattedCitation":"(R T Kingsford, 2000; Whalley et al., 2011)","previouslyFormattedCitation":"(R T Kingsford, 2000; Whalley &lt;i&gt;et al.&lt;/i&gt;, 2011)"},"properties":{"noteIndex":0},"schema":"https://github.com/citation-style-language/schema/raw/master/csl-citation.json"}</w:instrText>
      </w:r>
      <w:r w:rsidRPr="0008241C">
        <w:rPr>
          <w:sz w:val="22"/>
          <w:szCs w:val="22"/>
        </w:rPr>
        <w:fldChar w:fldCharType="separate"/>
      </w:r>
      <w:r w:rsidRPr="0008241C">
        <w:rPr>
          <w:noProof/>
          <w:sz w:val="22"/>
          <w:szCs w:val="22"/>
        </w:rPr>
        <w:t>(Kingsford, 2000; Whalley, Price, Macdonald, &amp; Berney, 2011)</w:t>
      </w:r>
      <w:r w:rsidRPr="0008241C">
        <w:rPr>
          <w:sz w:val="22"/>
          <w:szCs w:val="22"/>
        </w:rPr>
        <w:fldChar w:fldCharType="end"/>
      </w:r>
      <w:r w:rsidRPr="0008241C">
        <w:rPr>
          <w:sz w:val="22"/>
          <w:szCs w:val="22"/>
        </w:rPr>
        <w:t>. Water diversion has had major impacts on high conservation wetlands, for example the Mesopotamian marshlands in Iraq, where only 3</w:t>
      </w:r>
      <w:r w:rsidR="00C934E9">
        <w:rPr>
          <w:sz w:val="22"/>
          <w:szCs w:val="22"/>
        </w:rPr>
        <w:t xml:space="preserve"> per cent</w:t>
      </w:r>
      <w:r w:rsidRPr="0008241C">
        <w:rPr>
          <w:sz w:val="22"/>
          <w:szCs w:val="22"/>
        </w:rPr>
        <w:t xml:space="preserve"> remained in 2000 </w:t>
      </w:r>
      <w:r w:rsidRPr="0008241C">
        <w:rPr>
          <w:sz w:val="22"/>
          <w:szCs w:val="22"/>
        </w:rPr>
        <w:fldChar w:fldCharType="begin" w:fldLock="1"/>
      </w:r>
      <w:r w:rsidRPr="0008241C">
        <w:rPr>
          <w:sz w:val="22"/>
          <w:szCs w:val="22"/>
        </w:rPr>
        <w:instrText>ADDIN CSL_CITATION {"citationItems":[{"id":"ITEM-1","itemData":{"author":[{"dropping-particle":"","family":"Partow","given":"H","non-dropping-particle":"","parse-names":false,"suffix":""}],"id":"ITEM-1","issued":{"date-parts":[["2001"]]},"note":"NULL","publisher":"Division of Early Warning and Assessment United Nations Environment Programme Nairobi, Kenya","title":"The Mesopotamian Marshlands: Demise of an Ecosystem","type":"report"},"uris":["http://www.mendeley.com/documents/?uuid=3a2a74ea-a486-41bb-9204-4d7f87bcbc67"]},{"id":"ITEM-2","itemData":{"author":[{"dropping-particle":"","family":"Finlayson","given":"M","non-dropping-particle":"","parse-names":false,"suffix":""},{"dropping-particle":"","family":"D’Cruz","given":"R","non-dropping-particle":"","parse-names":false,"suffix":""},{"dropping-particle":"","family":"Davidson","given":"N","non-dropping-particle":"","parse-names":false,"suffix":""}],"id":"ITEM-2","issued":{"date-parts":[["2005"]]},"note":"NULL","title":"Millenium Ecosystem Assessment - Chapter 20: Inland Water Systems.","type":"chapter"},"uris":["http://www.mendeley.com/documents/?uuid=54a78e5a-87f3-4e65-8ff3-7cc3ee1ebafd"]}],"mendeley":{"formattedCitation":"(Finlayson &lt;i&gt;et al.&lt;/i&gt;, 2005; Partow, 2001)","plainTextFormattedCitation":"(Finlayson et al., 2005; Partow, 2001)","previouslyFormattedCitation":"(Finlayson &lt;i&gt;et al.&lt;/i&gt;, 2005; Partow, 2001)"},"properties":{"noteIndex":0},"schema":"https://github.com/citation-style-language/schema/raw/master/csl-citation.json"}</w:instrText>
      </w:r>
      <w:r w:rsidRPr="0008241C">
        <w:rPr>
          <w:sz w:val="22"/>
          <w:szCs w:val="22"/>
        </w:rPr>
        <w:fldChar w:fldCharType="separate"/>
      </w:r>
      <w:r w:rsidRPr="0008241C">
        <w:rPr>
          <w:noProof/>
          <w:sz w:val="22"/>
          <w:szCs w:val="22"/>
        </w:rPr>
        <w:t xml:space="preserve">(Finlayson </w:t>
      </w:r>
      <w:r w:rsidRPr="0008241C">
        <w:rPr>
          <w:i/>
          <w:noProof/>
          <w:sz w:val="22"/>
          <w:szCs w:val="22"/>
        </w:rPr>
        <w:t>et al.</w:t>
      </w:r>
      <w:r w:rsidRPr="0008241C">
        <w:rPr>
          <w:noProof/>
          <w:sz w:val="22"/>
          <w:szCs w:val="22"/>
        </w:rPr>
        <w:t>, 2005; Partow, 2001)</w:t>
      </w:r>
      <w:r w:rsidRPr="0008241C">
        <w:rPr>
          <w:sz w:val="22"/>
          <w:szCs w:val="22"/>
        </w:rPr>
        <w:fldChar w:fldCharType="end"/>
      </w:r>
      <w:r w:rsidRPr="0008241C">
        <w:rPr>
          <w:sz w:val="22"/>
          <w:szCs w:val="22"/>
        </w:rPr>
        <w:t>. However recent policy changes have partly reversed this trend with a current 45</w:t>
      </w:r>
      <w:r w:rsidR="00C934E9">
        <w:rPr>
          <w:sz w:val="22"/>
          <w:szCs w:val="22"/>
        </w:rPr>
        <w:t xml:space="preserve"> per cent</w:t>
      </w:r>
      <w:r w:rsidRPr="0008241C">
        <w:rPr>
          <w:sz w:val="22"/>
          <w:szCs w:val="22"/>
        </w:rPr>
        <w:t xml:space="preserve"> of its original extent. Challenges remain as to satisfy competing interests and influence drivers of </w:t>
      </w:r>
      <w:r w:rsidRPr="0008241C">
        <w:rPr>
          <w:sz w:val="22"/>
          <w:szCs w:val="22"/>
        </w:rPr>
        <w:lastRenderedPageBreak/>
        <w:t xml:space="preserve">change (water diversion, urbanization, climate change) </w:t>
      </w:r>
      <w:r w:rsidRPr="0008241C">
        <w:rPr>
          <w:sz w:val="22"/>
          <w:szCs w:val="22"/>
        </w:rPr>
        <w:fldChar w:fldCharType="begin" w:fldLock="1"/>
      </w:r>
      <w:r w:rsidRPr="0008241C">
        <w:rPr>
          <w:sz w:val="22"/>
          <w:szCs w:val="22"/>
        </w:rPr>
        <w:instrText>ADDIN CSL_CITATION {"citationItems":[{"id":"ITEM-1","itemData":{"author":[{"dropping-particle":"","family":"United Nations Integrated Water Task Force for Iraq","given":"","non-dropping-particle":"","parse-names":false,"suffix":""}],"id":"ITEM-1","issued":{"date-parts":[["2011"]]},"note":"NULL","publisher":"United Nations white paper. http://iq.one.un.org/documents/Marshlands%20Paper%20-%20published%20final.pdf","title":"Managing Change in the Marshlands: Iraq’s Critical Challenge","type":"report"},"uris":["http://www.mendeley.com/documents/?uuid=f8c2e895-b4ca-4399-8a5a-6efe836214f2"]}],"mendeley":{"formattedCitation":"(United Nations Integrated Water Task Force for Iraq, 2011)","plainTextFormattedCitation":"(United Nations Integrated Water Task Force for Iraq, 2011)","previouslyFormattedCitation":"(United Nations Integrated Water Task Force for Iraq, 2011)"},"properties":{"noteIndex":0},"schema":"https://github.com/citation-style-language/schema/raw/master/csl-citation.json"}</w:instrText>
      </w:r>
      <w:r w:rsidRPr="0008241C">
        <w:rPr>
          <w:sz w:val="22"/>
          <w:szCs w:val="22"/>
        </w:rPr>
        <w:fldChar w:fldCharType="separate"/>
      </w:r>
      <w:r w:rsidRPr="0008241C">
        <w:rPr>
          <w:noProof/>
          <w:sz w:val="22"/>
          <w:szCs w:val="22"/>
        </w:rPr>
        <w:t>(United Nations Integrated Water Task Force for Iraq, 2011)</w:t>
      </w:r>
      <w:r w:rsidRPr="0008241C">
        <w:rPr>
          <w:sz w:val="22"/>
          <w:szCs w:val="22"/>
        </w:rPr>
        <w:fldChar w:fldCharType="end"/>
      </w:r>
      <w:r w:rsidRPr="0008241C">
        <w:rPr>
          <w:sz w:val="22"/>
          <w:szCs w:val="22"/>
        </w:rPr>
        <w:t xml:space="preserve">. Another example is the Murray-Darling basin in Australia. Prolonged drought events in recent years combined with upstream diversion of water dropped the water levels of the lake below sea level, exposing hazardous acid sulphate soils and impacting on local flora and fauna </w:t>
      </w:r>
      <w:r w:rsidRPr="0008241C">
        <w:rPr>
          <w:sz w:val="22"/>
          <w:szCs w:val="22"/>
        </w:rPr>
        <w:fldChar w:fldCharType="begin" w:fldLock="1"/>
      </w:r>
      <w:r w:rsidRPr="0008241C">
        <w:rPr>
          <w:sz w:val="22"/>
          <w:szCs w:val="22"/>
        </w:rPr>
        <w:instrText>ADDIN CSL_CITATION {"citationItems":[{"id":"ITEM-1","itemData":{"DOI":"http://dx.doi.org/10.1071/MF09315","abstract":"The state of global freshwater ecosystems is increasingly parlous with water resource development degrading high-conservation wetlands. Rehabilitation is challenging because necessary increases in environmental flows have concomitant social impacts, complicated because many rivers flow between jurisdictions or countries. Australia’s Murray–Darling Basin is a large river basin with such problems encapsulated in the crisis of its Ramsar-listed terminal wetland, the Coorong, Lower Lakes and Murray Mouth. Prolonged drought and upstream diversion of water dropped water levels in the Lakes below sea level (2009–2010), exposing hazardous acid sulfate soils. Salinities increased dramatically (e.g. South Lagoon of Coorong &gt;200 g L–1, cf. modelled natural 80 g L–1), reducing populations of waterbirds, fish, macroinvertebrates and littoral plants. Calcareous masses of estuarine tubeworms (Ficopomatus enigmaticus) killed freshwater turtles (Chelidae) and other fauna. Management primarily focussed on treating symptoms (e.g. acidification), rather than reduced flows, at considerable expense (&gt;AU$2 billion). We modelled a scenario that increased annual flows during low-flow periods from current levels up to one-third of what the natural flow would have been, potentially delivering substantial environmental benefits and avoiding future crises. Realisation of this outcome depends on increasing environmental flows and implementing sophisticated river management during dry periods, both highly contentious options.","author":[{"dropping-particle":"","family":"Kingsford","given":"Richard T","non-dropping-particle":"","parse-names":false,"suffix":""},{"dropping-particle":"","family":"Walker","given":"Keith F","non-dropping-particle":"","parse-names":false,"suffix":""},{"dropping-particle":"","family":"Lester","given":"Rebecca E","non-dropping-particle":"","parse-names":false,"suffix":""},{"dropping-particle":"","family":"Young","given":"William J","non-dropping-particle":"","parse-names":false,"suffix":""},{"dropping-particle":"","family":"Fairweather","given":"Peter G","non-dropping-particle":"","parse-names":false,"suffix":""},{"dropping-particle":"","family":"Sammut","given":"Jesmond","non-dropping-particle":"","parse-names":false,"suffix":""},{"dropping-particle":"","family":"Geddes","given":"Michael C","non-dropping-particle":"","parse-names":false,"suffix":""}],"container-title":"Marine and Freshwater Research","id":"ITEM-1","issue":"3","issued":{"date-parts":[["2011"]]},"note":"NULL","page":"255-265","title":"A Ramsar wetland in crisis – the Coorong, Lower Lakes and Murray Mouth, Australia","type":"article-journal","volume":"62"},"uris":["http://www.mendeley.com/documents/?uuid=741ddefb-7ad9-4ead-8ab5-caeba4f52e44"]}],"mendeley":{"formattedCitation":"(Richard T Kingsford &lt;i&gt;et al.&lt;/i&gt;, 2011)","manualFormatting":"(Kingsford, Walker, &amp; Lester et al., 2011)","plainTextFormattedCitation":"(Richard T Kingsford et al., 2011)","previouslyFormattedCitation":"(Richard T Kingsford &lt;i&gt;et al.&lt;/i&gt;, 2011)"},"properties":{"noteIndex":0},"schema":"https://github.com/citation-style-language/schema/raw/master/csl-citation.json"}</w:instrText>
      </w:r>
      <w:r w:rsidRPr="0008241C">
        <w:rPr>
          <w:sz w:val="22"/>
          <w:szCs w:val="22"/>
        </w:rPr>
        <w:fldChar w:fldCharType="separate"/>
      </w:r>
      <w:r w:rsidRPr="0008241C">
        <w:rPr>
          <w:noProof/>
          <w:sz w:val="22"/>
          <w:szCs w:val="22"/>
        </w:rPr>
        <w:t>(Kingsford</w:t>
      </w:r>
      <w:r w:rsidRPr="0008241C">
        <w:rPr>
          <w:noProof/>
          <w:sz w:val="22"/>
          <w:szCs w:val="24"/>
        </w:rPr>
        <w:t xml:space="preserve">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In Singapore land use change like canalization causes the loss of 11 native fish species </w:t>
      </w:r>
      <w:r w:rsidRPr="0008241C">
        <w:rPr>
          <w:sz w:val="22"/>
          <w:szCs w:val="22"/>
        </w:rPr>
        <w:fldChar w:fldCharType="begin" w:fldLock="1"/>
      </w:r>
      <w:r w:rsidRPr="0008241C">
        <w:rPr>
          <w:sz w:val="22"/>
          <w:szCs w:val="22"/>
        </w:rPr>
        <w:instrText>ADDIN CSL_CITATION {"citationItems":[{"id":"ITEM-1","itemData":{"DOI":"10.1111/j.1365-2664.2010.01953.x","ISBN":"1365-2664","abstract":"1. Identifying the ecological and life-history correlates of local extinction may elucidate mechanisms by which species traits and the environment interact to result in extinctions, and will help to predict and target extinction-prone species for inclusion in conservation programmes. Freshwater habitats are known to be highly threatened in Southeast Asia but the correlates of extinction among tropical freshwater fish remains unclear. 2. To bridge this knowledge gap, we examined extinction correlates of the freshwater fish of Singapore using machine learning methods: conditional inference trees and forests. Singapore is an ideal study site as it has experienced a high degree of habitat loss and has a well-studied ichthyofauna compared with other countries in the region. 3. The local range of a species was the only significant predictor of extinctions: range-restricted species were more likely to go extinct. 4. Other traits found to be important predictors of extinction risk in temperate regions or hypothesized to predict extinctions based on theory included regional geographic distribution, vertical position, feeding guild, body size, number of congeners, air-breathing capability and habitat preference. These factors did not appear to drive extinctions of freshwater fish in Singapore, although forest-dependent species are more likely to have a restricted local range. 5. Synthesis and applications. Local extinctions of freshwater fish in Singapore are random with respect to ecological and life-history traits because habitat loss is responsible for the removal of entire populations. The fish fauna of Southeast Asia is so poorly known that intensive field surveys are required to identify hotspots of freshwater fish endemism which may be vulnerable to future extinction. These hotspots should then be incorporated into national conservation plans. Where complete habitat protection is not possible, for example, in existing logging concessions and plantations, local authorities should establish partnerships with management companies to ameliorate impacts on fish fauna. Within Singapore, the Nee Soon Swamp Forest is one such hotspot of fish endemism and must be conserved to protect the last populations of five fish species endemic to this location on the island.","author":[{"dropping-particle":"","family":"Giam","given":"Xingli","non-dropping-particle":"","parse-names":false,"suffix":""},{"dropping-particle":"","family":"Ng","given":"Ting Hui","non-dropping-particle":"","parse-names":false,"suffix":""},{"dropping-particle":"","family":"Lok","given":"Alvin F S L","non-dropping-particle":"","parse-names":false,"suffix":""},{"dropping-particle":"","family":"Ng","given":"Heok Hee","non-dropping-particle":"","parse-names":false,"suffix":""}],"container-title":"Journal of Applied Ecology","id":"ITEM-1","issue":"2","issued":{"date-parts":[["2011"]]},"note":"NULL","page":"356-363","publisher":"Blackwell Publishing Ltd","title":"Local geographic range predicts freshwater fish extinctions in Singapore","type":"article-journal","volume":"48"},"uris":["http://www.mendeley.com/documents/?uuid=5da078ed-a80a-4382-9285-cec15e703209"]}],"mendeley":{"formattedCitation":"(Giam &lt;i&gt;et al.&lt;/i&gt;, 2011)","manualFormatting":"(Giam, Ng, &amp; Lok et al., 2011)","plainTextFormattedCitation":"(Giam et al., 2011)","previouslyFormattedCitation":"(Giam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Giam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0BB039FB" w14:textId="77777777" w:rsidR="00A01204" w:rsidRPr="0008241C" w:rsidRDefault="00A01204" w:rsidP="00A01204">
      <w:pPr>
        <w:rPr>
          <w:sz w:val="22"/>
          <w:szCs w:val="22"/>
        </w:rPr>
      </w:pPr>
    </w:p>
    <w:p w14:paraId="02ACF6C1" w14:textId="77777777" w:rsidR="00A01204" w:rsidRPr="0008241C" w:rsidRDefault="00A01204" w:rsidP="00A01204">
      <w:pPr>
        <w:tabs>
          <w:tab w:val="clear" w:pos="1247"/>
          <w:tab w:val="clear" w:pos="1814"/>
          <w:tab w:val="clear" w:pos="2381"/>
          <w:tab w:val="clear" w:pos="2948"/>
          <w:tab w:val="clear" w:pos="3515"/>
        </w:tabs>
        <w:autoSpaceDE w:val="0"/>
        <w:autoSpaceDN w:val="0"/>
        <w:adjustRightInd w:val="0"/>
        <w:rPr>
          <w:sz w:val="22"/>
          <w:szCs w:val="22"/>
        </w:rPr>
      </w:pPr>
      <w:r w:rsidRPr="0008241C">
        <w:rPr>
          <w:sz w:val="22"/>
          <w:szCs w:val="22"/>
        </w:rPr>
        <w:t xml:space="preserve">Dams have been built on rivers to meet the needs of irrigation or electricity generation </w:t>
      </w:r>
      <w:r w:rsidRPr="0008241C">
        <w:rPr>
          <w:sz w:val="22"/>
          <w:szCs w:val="22"/>
        </w:rPr>
        <w:fldChar w:fldCharType="begin" w:fldLock="1"/>
      </w:r>
      <w:r w:rsidRPr="0008241C">
        <w:rPr>
          <w:sz w:val="22"/>
          <w:szCs w:val="22"/>
        </w:rPr>
        <w:instrText>ADDIN CSL_CITATION {"citationItems":[{"id":"ITEM-1","itemData":{"author":[{"dropping-particle":"","family":"Acreman","given":"M.C.","non-dropping-particle":"","parse-names":false,"suffix":""}],"id":"ITEM-1","issued":{"date-parts":[["2012"]]},"publisher-place":"Gland, Switzerland","title":"Wetlands and water storage: current and future trends and issues. Technical Briefing Note no. 2.","type":"report"},"uris":["http://www.mendeley.com/documents/?uuid=72360ec6-aca6-4dc2-b2b7-2082eae88779"]}],"mendeley":{"formattedCitation":"(Acreman, 2012)","plainTextFormattedCitation":"(Acreman, 2012)","previouslyFormattedCitation":"(Acreman, 2012)"},"properties":{"noteIndex":0},"schema":"https://github.com/citation-style-language/schema/raw/master/csl-citation.json"}</w:instrText>
      </w:r>
      <w:r w:rsidRPr="0008241C">
        <w:rPr>
          <w:sz w:val="22"/>
          <w:szCs w:val="22"/>
        </w:rPr>
        <w:fldChar w:fldCharType="separate"/>
      </w:r>
      <w:r w:rsidRPr="0008241C">
        <w:rPr>
          <w:noProof/>
          <w:sz w:val="22"/>
          <w:szCs w:val="22"/>
        </w:rPr>
        <w:t>(Acreman, 2012)</w:t>
      </w:r>
      <w:r w:rsidRPr="0008241C">
        <w:rPr>
          <w:sz w:val="22"/>
          <w:szCs w:val="22"/>
        </w:rPr>
        <w:fldChar w:fldCharType="end"/>
      </w:r>
      <w:r w:rsidRPr="0008241C">
        <w:rPr>
          <w:sz w:val="22"/>
          <w:szCs w:val="22"/>
        </w:rPr>
        <w:t xml:space="preserve">. Consequently, the continuity of a stream is blocked and the flow regimes are modified. Combined with water extractions, smoothing has reduced the total volume of flows, thereby reducing the seasonality, frequency and duration of wet and dry cycles. These alterations change the natural flows of material and energy </w:t>
      </w:r>
      <w:r w:rsidRPr="0008241C">
        <w:rPr>
          <w:sz w:val="22"/>
          <w:szCs w:val="22"/>
        </w:rPr>
        <w:fldChar w:fldCharType="begin" w:fldLock="1"/>
      </w:r>
      <w:r w:rsidRPr="0008241C">
        <w:rPr>
          <w:sz w:val="22"/>
          <w:szCs w:val="22"/>
        </w:rPr>
        <w:instrText>ADDIN CSL_CITATION {"citationItems":[{"id":"ITEM-1","itemData":{"author":[{"dropping-particle":"","family":"Tonkin J.D.","given":"","non-dropping-particle":"","parse-names":false,"suffix":""},{"dropping-particle":"","family":"Death R.G.","given":"","non-dropping-particle":"","parse-names":false,"suffix":""},{"dropping-particle":"","family":"Joy M.K.","given":"","non-dropping-particle":"","parse-names":false,"suffix":""}],"container-title":"River Research and Applications","id":"ITEM-1","issued":{"date-parts":[["2009"]]},"note":"NULL","page":"1219-1231","title":"Invertebrate Drift Patterns in a Regulated River: Dams, Periphyton Biomass or Longitudinal Patterns?","type":"article-journal","volume":"25"},"uris":["http://www.mendeley.com/documents/?uuid=52d684dd-78ee-4a9c-96dd-68ce46e95300"]}],"mendeley":{"formattedCitation":"(Tonkin J.D. &lt;i&gt;et al.&lt;/i&gt;, 2009)","manualFormatting":"(Tonkin, Death, &amp; Joy, 2009)","plainTextFormattedCitation":"(Tonkin J.D. et al., 2009)","previouslyFormattedCitation":"(Tonkin J.D. &lt;i&gt;et al.&lt;/i&gt;, 2009)"},"properties":{"noteIndex":0},"schema":"https://github.com/citation-style-language/schema/raw/master/csl-citation.json"}</w:instrText>
      </w:r>
      <w:r w:rsidRPr="0008241C">
        <w:rPr>
          <w:sz w:val="22"/>
          <w:szCs w:val="22"/>
        </w:rPr>
        <w:fldChar w:fldCharType="separate"/>
      </w:r>
      <w:r w:rsidRPr="0008241C">
        <w:rPr>
          <w:noProof/>
          <w:sz w:val="22"/>
          <w:szCs w:val="22"/>
        </w:rPr>
        <w:t>(Tonkin, Death, &amp; Joy, 2009)</w:t>
      </w:r>
      <w:r w:rsidRPr="0008241C">
        <w:rPr>
          <w:sz w:val="22"/>
          <w:szCs w:val="22"/>
        </w:rPr>
        <w:fldChar w:fldCharType="end"/>
      </w:r>
      <w:r w:rsidRPr="0008241C">
        <w:rPr>
          <w:sz w:val="22"/>
          <w:szCs w:val="22"/>
        </w:rPr>
        <w:t>, and further have profoundly affected basin ecology, including loss or alteration of services; blocking the migration routes used</w:t>
      </w:r>
    </w:p>
    <w:p w14:paraId="4082EFCD" w14:textId="7014BC27" w:rsidR="00A01204" w:rsidRPr="0008241C" w:rsidRDefault="00A01204" w:rsidP="00A01204">
      <w:pPr>
        <w:tabs>
          <w:tab w:val="clear" w:pos="1247"/>
          <w:tab w:val="clear" w:pos="1814"/>
          <w:tab w:val="clear" w:pos="2381"/>
          <w:tab w:val="clear" w:pos="2948"/>
          <w:tab w:val="clear" w:pos="3515"/>
        </w:tabs>
        <w:autoSpaceDE w:val="0"/>
        <w:autoSpaceDN w:val="0"/>
        <w:adjustRightInd w:val="0"/>
        <w:rPr>
          <w:sz w:val="22"/>
          <w:szCs w:val="22"/>
        </w:rPr>
      </w:pPr>
      <w:r w:rsidRPr="0008241C">
        <w:rPr>
          <w:sz w:val="22"/>
          <w:szCs w:val="22"/>
        </w:rPr>
        <w:t xml:space="preserve">by fish; decline in extent and condition of vegetation on floodplains (Baran and Myschowoda, 2009); decline in the abundance and diversity of native fishes, invertebrates and water birds; reduction in water quality; and invasions of non-native species </w:t>
      </w:r>
      <w:r w:rsidRPr="0008241C">
        <w:rPr>
          <w:sz w:val="22"/>
          <w:szCs w:val="22"/>
        </w:rPr>
        <w:fldChar w:fldCharType="begin" w:fldLock="1"/>
      </w:r>
      <w:r w:rsidRPr="0008241C">
        <w:rPr>
          <w:sz w:val="22"/>
          <w:szCs w:val="22"/>
        </w:rPr>
        <w:instrText>ADDIN CSL_CITATION {"citationItems":[{"id":"ITEM-1","itemData":{"author":[{"dropping-particle":"","family":"Morton","given":"Steve","non-dropping-particle":"","parse-names":false,"suffix":""},{"dropping-particle":"","family":"Sheppard","given":"Andy","non-dropping-particle":"","parse-names":false,"suffix":""},{"dropping-particle":"","family":"Lonsdale","given":"Mark","non-dropping-particle":"","parse-names":false,"suffix":""}],"id":"ITEM-1","issued":{"date-parts":[["2014"]]},"note":"NULL","publisher":"CSIRO Publishing","title":"Biodiversity : science and solutions for Australia","type":"report"},"uris":["http://www.mendeley.com/documents/?uuid=4f69d03f-60f4-4a4c-a0da-83a4b2570e59"]}],"mendeley":{"formattedCitation":"(Morton &lt;i&gt;et al.&lt;/i&gt;, 2014)","plainTextFormattedCitation":"(Morton et al., 2014)","previouslyFormattedCitation":"(Mort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orto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creasing sediment supply to the sea </w:t>
      </w:r>
      <w:r w:rsidRPr="0008241C">
        <w:rPr>
          <w:sz w:val="22"/>
          <w:szCs w:val="22"/>
        </w:rPr>
        <w:fldChar w:fldCharType="begin" w:fldLock="1"/>
      </w:r>
      <w:r w:rsidRPr="0008241C">
        <w:rPr>
          <w:sz w:val="22"/>
          <w:szCs w:val="22"/>
        </w:rPr>
        <w:instrText xml:space="preserve">ADDIN CSL_CITATION {"citationItems":[{"id":"ITEM-1","itemData":{"DOI":"10.1029/2004jf000271","ISBN":"2156-2202","abstract":"On the basis of estimates of sediment accumulation in reservoirs, the impact of 50,000 dams on sediment supply and intertidal wetland response in the Yangtze River catchment is examined. The total storage capacity of reservoirs is 200 × 109 m3, or 22% of the Yangtze annual runoff. The sediment accumulation rate in reservoirs has increased from </w:instrText>
      </w:r>
      <w:r w:rsidRPr="0008241C">
        <w:rPr>
          <w:rFonts w:ascii="Cambria Math" w:hAnsi="Cambria Math" w:cs="Cambria Math"/>
          <w:sz w:val="22"/>
          <w:szCs w:val="22"/>
        </w:rPr>
        <w:instrText>∼</w:instrText>
      </w:r>
      <w:r w:rsidRPr="0008241C">
        <w:rPr>
          <w:sz w:val="22"/>
          <w:szCs w:val="22"/>
        </w:rPr>
        <w:instrText>0 in 1950 to &gt;850 × 106 t/yr in 2003. Although sediment yield has increased with broader soil erosion in the river basin, the total riverine sediment discharge rate shows a strong decreasing trend from the late 1960s to 2003, likely due to dam construction. Consequently, the total growth rate of intertidal wetlands at the delta front has decreased dramatically. A significant relationship exists between intertidal wetland growth rate and riverine sediment supply that suggests riverine sediment supply is a governing factor in the interannual to interdecadal evolution of delta wetlands. Regression analysis of intertidal wetland growth rate and sediment supply shows that intertidal wetlands at the delta front degrades when the riverine sediment discharge rate reaches a threshold level of &lt;263 × 106 t/yr. Owing to the construction of the Three Gorges Dam and other new dams, the sediment discharge rate of the Yangtze River will most likely decrease to below 150 × 106 t/yr in the coming decades. Therefore unless current management policies are adjusted, drastic recession of Yangtze River delta intertidal wetlands can be expected to occur.","author":[{"dropping-particle":"","family":"Yang","given":"S L","non-dropping-particle":"","parse-names":false,"suffix":""},{"dropping-particle":"","family":"Zhang","given":"J","non-dropping-particle":"","parse-names":false,"suffix":""},{"dropping-particle":"","family":"Zhu","given":"J","non-dropping-particle":"","parse-names":false,"suffix":""},{"dropping-particle":"","family":"Smith","given":"J P","non-dropping-particle":"","parse-names":false,"suffix":""},{"dropping-particle":"","family":"Dai","given":"S B","non-dropping-particle":"","parse-names":false,"suffix":""},{"dropping-particle":"","family":"Gao","given":"A","non-dropping-particle":"","parse-names":false,"suffix":""},{"dropping-particle":"","family":"Li","given":"P","non-dropping-particle":"","parse-names":false,"suffix":""}],"container-title":"Journal of Geophysical Research: Earth Surface","id":"ITEM-1","issue":"F3","issued":{"date-parts":[["2005"]]},"note":"NULL","page":"n/a-n/a","title":"Impact of dams on Yangtze River sediment supply to the sea and delta intertidal wetland response","type":"article-journal","volume":"110"},"uris":["http://www.mendeley.com/documents/?uuid=4a48186a-3a32-461d-9e41-0bdd17572286"]}],"mendeley":{"formattedCitation":"(S. L. Yang &lt;i&gt;et al.&lt;/i&gt;, 2005)","manualFormatting":"(Yang, Zhang, &amp; Zhu et al., 2005)","plainTextFormattedCitation":"(S. L. Yang et al., 2005)","previouslyFormattedCitation":"(S. L. Yang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Yang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Large reservoirs are believed to likely reduce freshwater biodiversity. For instance, the construction of dams on the Mekong not only has already affected river ecosystem </w:t>
      </w:r>
      <w:r w:rsidRPr="0008241C">
        <w:rPr>
          <w:sz w:val="22"/>
          <w:szCs w:val="22"/>
        </w:rPr>
        <w:fldChar w:fldCharType="begin" w:fldLock="1"/>
      </w:r>
      <w:r w:rsidRPr="0008241C">
        <w:rPr>
          <w:sz w:val="22"/>
          <w:szCs w:val="22"/>
        </w:rPr>
        <w:instrText>ADDIN CSL_CITATION {"citationItems":[{"id":"ITEM-1","itemData":{"author":[{"dropping-particle":"","family":"Dudgeon","given":"D","non-dropping-particle":"","parse-names":false,"suffix":""},{"dropping-particle":"","family":"Arthington","given":"A H","non-dropping-particle":"","parse-names":false,"suffix":""},{"dropping-particle":"","family":"Gessner","given":"M O","non-dropping-particle":"","parse-names":false,"suffix":""},{"dropping-particle":"","family":"Kawabata","given":"Z","non-dropping-particle":"","parse-names":false,"suffix":""},{"dropping-particle":"","family":"Knowler","given":"D","non-dropping-particle":"","parse-names":false,"suffix":""},{"dropping-particle":"","family":"Lévêque","given":"C","non-dropping-particle":"","parse-names":false,"suffix":""},{"dropping-particle":"","family":"Naiman","given":"R J","non-dropping-particle":"","parse-names":false,"suffix":""},{"dropping-particle":"","family":"Prieur-Richard","given":"A.-H.","non-dropping-particle":"","parse-names":false,"suffix":""},{"dropping-particle":"","family":"Soto","given":"D","non-dropping-particle":"","parse-names":false,"suffix":""},{"dropping-particle":"","family":"Stiassny","given":"M L J","non-dropping-particle":"","parse-names":false,"suffix":""},{"dropping-particle":"","family":"Sullivan","given":"C A","non-dropping-particle":"","parse-names":false,"suffix":""}],"container-title":"Biological Reviews","id":"ITEM-1","issued":{"date-parts":[["2006"]]},"note":"NULL","page":"163-182","title":"Freshwater biodiversity: importance, threats, status and conservation challenges.","type":"article-journal","volume":"81"},"uris":["http://www.mendeley.com/documents/?uuid=c4b03996-34d1-48de-a4c6-0a8afc84390d"]},{"id":"ITEM-2","itemData":{"DOI":"10.1111/j.1095-8649.2011.03086.x","ISBN":"0022-1112","ISSN":"00221112","PMID":"22136237","abstract":"This review compares and contrasts the environmental changes that have influenced, or will influence, fishes and fisheries in the Yangtze and Mekong Rivers. These two rivers have been chosen because they differ markedly in the type and intensity of prevailing threats. The Mekong is relatively pristine, whereas the Three Gorges Dam on the Yangtze is the world's largest dam representing the apotheosis of environmental alteration of Asian rivers thus far. Moreover, it is situated at the foot of a planned cascade of at least 12 new dams on the upper Yangtze. Anthropogenic effects of dams and pollution of Yangtze fishes will be exacerbated by plans to divert water northwards along three transfer routes, in part to supplement the flow of the Yellow River. Adaptation to climate change will undoubtedly stimulate more dam construction and flow regulation, potentially causing perfect storm conditions for fishes in the Yangtze. China has already built dams along the upper course of the Mekong, and there are plans for as many as 11 mainstream dams in People's Democratic Republic (Laos) and Cambodia in the lower Mekong Basin. If built, they could have profound consequences for biodiversity, fisheries and human livelihoods, and such concerns have stalled dam construction. Potential effects of dams proposed for other rivers (such as Nujiang-Salween) are also cause for concern. Conservation or restoration measures to sustain some semblance of the rich fish biodiversity of Asian rivers can be identified, but their implementation may prove problematic in a context of increasing Anthropocene alteration of these ecosystems.","author":[{"dropping-particle":"","family":"Dudgeon","given":"D.","non-dropping-particle":"","parse-names":false,"suffix":""}],"container-title":"Journal of Fish Biology","id":"ITEM-2","issue":"6","issued":{"date-parts":[["2011"]]},"note":"NULL","page":"1487-1524","title":"Asian river fishes in the Anthropocene: Threats and conservation challenges in an era of rapid environmental change","type":"article-journal","volume":"79"},"uris":["http://www.mendeley.com/documents/?uuid=0f464d44-06e2-402b-bdee-8df64c8b58ef"]}],"mendeley":{"formattedCitation":"(Dudgeon, 2011; Dudgeon &lt;i&gt;et al.&lt;/i&gt;, 2006)","plainTextFormattedCitation":"(Dudgeon, 2011; Dudgeon et al., 2006)","previouslyFormattedCitation":"(Dudgeon, 2011; Dudgeon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Dudgeon, 2011; Dudgeon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but those planned dams are likely to reduce fish biomass by 20</w:t>
      </w:r>
      <w:r w:rsidR="00C934E9">
        <w:rPr>
          <w:sz w:val="22"/>
          <w:szCs w:val="22"/>
        </w:rPr>
        <w:t xml:space="preserve"> per cent</w:t>
      </w:r>
      <w:r w:rsidRPr="0008241C">
        <w:rPr>
          <w:sz w:val="22"/>
          <w:szCs w:val="22"/>
        </w:rPr>
        <w:t xml:space="preserve">, with 0.7 to 1.6 million tonnes per year of migratory fish resource likely to be at risk </w:t>
      </w:r>
      <w:r w:rsidRPr="0008241C">
        <w:rPr>
          <w:sz w:val="22"/>
          <w:szCs w:val="22"/>
        </w:rPr>
        <w:fldChar w:fldCharType="begin" w:fldLock="1"/>
      </w:r>
      <w:r w:rsidRPr="0008241C">
        <w:rPr>
          <w:sz w:val="22"/>
          <w:szCs w:val="22"/>
        </w:rPr>
        <w:instrText>ADDIN CSL_CITATION {"citationItems":[{"id":"ITEM-1","itemData":{"author":[{"dropping-particle":"","family":"Barlow","given":"C.","non-dropping-particle":"","parse-names":false,"suffix":""},{"dropping-particle":"","family":"Baran","given":"E.","non-dropping-particle":"","parse-names":false,"suffix":""},{"dropping-particle":"","family":"Halls","given":"A.S.","non-dropping-particle":"","parse-names":false,"suffix":""},{"dropping-particle":"","family":"Kshatriya","given":"M.","non-dropping-particle":"","parse-names":false,"suffix":""}],"container-title":"Catch and Culture","id":"ITEM-1","issue":"3","issued":{"date-parts":[["2008"]]},"page":"16-21","title":"How much of the Mekong fish catch is at risk from mainstream dam development?","type":"article-journal","volume":"14"},"uris":["http://www.mendeley.com/documents/?uuid=20bfcfdd-1bfd-4d78-b66c-4c3787add512"]}],"mendeley":{"formattedCitation":"(Barlow &lt;i&gt;et al.&lt;/i&gt;, 2008)","plainTextFormattedCitation":"(Barlow et al., 2008)","previouslyFormattedCitation":"(Barlow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Barlow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It is projected that migratory fish biomass may decline up to 70</w:t>
      </w:r>
      <w:r w:rsidR="00C934E9">
        <w:rPr>
          <w:sz w:val="22"/>
          <w:szCs w:val="22"/>
        </w:rPr>
        <w:t xml:space="preserve"> per cent</w:t>
      </w:r>
      <w:r w:rsidRPr="0008241C">
        <w:rPr>
          <w:sz w:val="22"/>
          <w:szCs w:val="22"/>
        </w:rPr>
        <w:t xml:space="preserve"> if all planned projects are completed (</w:t>
      </w:r>
      <w:r w:rsidRPr="0008241C">
        <w:rPr>
          <w:sz w:val="22"/>
          <w:szCs w:val="22"/>
        </w:rPr>
        <w:fldChar w:fldCharType="begin" w:fldLock="1"/>
      </w:r>
      <w:r w:rsidRPr="0008241C">
        <w:rPr>
          <w:sz w:val="22"/>
          <w:szCs w:val="22"/>
        </w:rPr>
        <w:instrText>ADDIN CSL_CITATION {"citationItems":[{"id":"ITEM-1","itemData":{"DOI":"10.1073/pnas.1201423109","ISBN":"0027-8424","ISSN":"0027-8424","PMID":"22393001","abstract":"The Mekong River Basin, site of the biggest inlandfishery in the; ; world, is undergoing massive hydropower development. Planned; ; dams will block criticalfish migration routes between the river’s; ; downstreamfloodplains and upstream tributaries. Here we estimatefish biomass and biodiversity losses in numerous damming; ; scenarios using a simple ecological model offish migration. Our; ; framework allows detailing trade-offs between dam locations,; ; power production, and impacts onfish resources. We find that; ; the completion of 78 dams on tributaries, which have not previously been subject to strategic analysis, would have catastrophic; ; impacts onfish productivity and biodiversity. Our results argue for; ; reassessment of several dams planned, and call for a new regional; ; agreement on tributary development of the Mekong River Basin.","author":[{"dropping-particle":"","family":"Ziv Eric; ; Nam, So; ; Rodríguez-Iturbe, Ignacio; ; Levin, Simon A.; ; Abell, R.","given":"Guy; ; Baran","non-dropping-particle":"","parse-names":false,"suffix":""}],"container-title":"Proceedings of the National Academy of Sciences","id":"ITEM-1","issue":"15","issued":{"date-parts":[["2011"]]},"note":"NULL","page":"5609–5614","title":"Trading-offfish biodiversity, food security, and hydropower in the Mekong River Basin","type":"article-journal","volume":"109"},"uris":["http://www.mendeley.com/documents/?uuid=efcf1003-f6b6-4644-993c-59dc31364943"]},{"id":"ITEM-2","itemData":{"DOI":"10.1002/9781118394380.ch29","ISBN":"9781118394380","author":[{"dropping-particle":"","family":"Welcomme","given":"Robin L.","non-dropping-particle":"","parse-names":false,"suffix":""},{"dropping-particle":"","family":"Baird","given":"Ian G.","non-dropping-particle":"","parse-names":false,"suffix":""},{"dropping-particle":"","family":"Dudgeon","given":"David","non-dropping-particle":"","parse-names":false,"suffix":""},{"dropping-particle":"","family":"Halls","given":"Ashley","non-dropping-particle":"","parse-names":false,"suffix":""},{"dropping-particle":"","family":"Lamberts","given":"Dirk","non-dropping-particle":"","parse-names":false,"suffix":""},{"dropping-particle":"","family":"Mustafa","given":"Md Golam","non-dropping-particle":"","parse-names":false,"suffix":""}],"container-title":"Freshwater Fisheries Ecology","id":"ITEM-2","issue":"September 2015","issued":{"date-parts":[["2015"]]},"note":"NULL","page":"363-376","title":"Fisheries of the rivers of Southeast Asia","type":"chapter"},"uris":["http://www.mendeley.com/documents/?uuid=9c8dd1dc-84c9-4450-8570-aa2e69ae68e1"]}],"mendeley":{"formattedCitation":"(R. L. Welcomme &lt;i&gt;et al.&lt;/i&gt;, 2015; Ziv Eric; ; Nam, So; ; Rodríguez-Iturbe, Ignacio; ; Levin, Simon A.; ; Abell, R., 2011)","manualFormatting":"Ziv et al., 2011; Welcomme et al., 2015)","plainTextFormattedCitation":"(R. L. Welcomme et al., 2015; Ziv Eric; ; Nam, So; ; Rodríguez-Iturbe, Ignacio; ; Levin, Simon A.; ; Abell, R., 2011)","previouslyFormattedCitation":"(R. L. Welcomme &lt;i&gt;et al.&lt;/i&gt;, 2015; Ziv Eric; ; Nam, So; ; Rodríguez-Iturbe, Ignacio; ; Levin, Simon A.; ; Abell, R., 2011)"},"properties":{"noteIndex":0},"schema":"https://github.com/citation-style-language/schema/raw/master/csl-citation.json"}</w:instrText>
      </w:r>
      <w:r w:rsidRPr="0008241C">
        <w:rPr>
          <w:sz w:val="22"/>
          <w:szCs w:val="22"/>
        </w:rPr>
        <w:fldChar w:fldCharType="separate"/>
      </w:r>
      <w:r w:rsidRPr="0008241C">
        <w:rPr>
          <w:noProof/>
          <w:sz w:val="22"/>
          <w:szCs w:val="22"/>
        </w:rPr>
        <w:t xml:space="preserve">Ziv </w:t>
      </w:r>
      <w:r w:rsidRPr="0008241C">
        <w:rPr>
          <w:i/>
          <w:noProof/>
          <w:sz w:val="22"/>
          <w:szCs w:val="22"/>
        </w:rPr>
        <w:t>et al</w:t>
      </w:r>
      <w:r w:rsidRPr="0008241C">
        <w:rPr>
          <w:noProof/>
          <w:sz w:val="22"/>
          <w:szCs w:val="22"/>
        </w:rPr>
        <w:t xml:space="preserve">., 2011; Welcomme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7A367353" w14:textId="77777777" w:rsidR="00A01204" w:rsidRPr="0008241C" w:rsidRDefault="00A01204" w:rsidP="00A01204">
      <w:pPr>
        <w:rPr>
          <w:sz w:val="22"/>
          <w:szCs w:val="22"/>
        </w:rPr>
      </w:pPr>
    </w:p>
    <w:p w14:paraId="15F31E8E" w14:textId="4E9BB354" w:rsidR="00A01204" w:rsidRPr="0008241C" w:rsidRDefault="00A01204" w:rsidP="00A01204">
      <w:pPr>
        <w:rPr>
          <w:sz w:val="22"/>
          <w:szCs w:val="22"/>
        </w:rPr>
      </w:pPr>
      <w:r w:rsidRPr="0008241C">
        <w:rPr>
          <w:sz w:val="22"/>
          <w:szCs w:val="22"/>
          <w:lang w:eastAsia="en-IN"/>
        </w:rPr>
        <w:t xml:space="preserve">The Asian region has the greatest number of dams in the world </w:t>
      </w:r>
      <w:r w:rsidRPr="0008241C">
        <w:rPr>
          <w:sz w:val="22"/>
          <w:szCs w:val="22"/>
          <w:lang w:eastAsia="en-IN"/>
        </w:rPr>
        <w:fldChar w:fldCharType="begin" w:fldLock="1"/>
      </w:r>
      <w:r w:rsidRPr="0008241C">
        <w:rPr>
          <w:sz w:val="22"/>
          <w:szCs w:val="22"/>
          <w:lang w:eastAsia="en-IN"/>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manualFormatting":"(Hughes, 2017)","plainTextFormattedCitation":"(A. C. Hughes, 2017)","previouslyFormattedCitation":"(A. C. Hughes, 2017)"},"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Hughes, 2017)</w:t>
      </w:r>
      <w:r w:rsidRPr="0008241C">
        <w:rPr>
          <w:sz w:val="22"/>
          <w:szCs w:val="22"/>
          <w:lang w:eastAsia="en-IN"/>
        </w:rPr>
        <w:fldChar w:fldCharType="end"/>
      </w:r>
      <w:r w:rsidRPr="0008241C">
        <w:rPr>
          <w:sz w:val="22"/>
          <w:szCs w:val="22"/>
          <w:lang w:eastAsia="en-IN"/>
        </w:rPr>
        <w:t xml:space="preserve">. Most major Indian river basins have also been converted to meet growing water demands </w:t>
      </w:r>
      <w:r w:rsidRPr="0008241C">
        <w:rPr>
          <w:sz w:val="22"/>
          <w:szCs w:val="22"/>
          <w:lang w:eastAsia="en-IN"/>
        </w:rPr>
        <w:fldChar w:fldCharType="begin" w:fldLock="1"/>
      </w:r>
      <w:r w:rsidRPr="0008241C">
        <w:rPr>
          <w:sz w:val="22"/>
          <w:szCs w:val="22"/>
          <w:lang w:eastAsia="en-IN"/>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plainTextFormattedCitation":"(Bassi et al., 2014)","previouslyFormattedCitation":"(Bassi &lt;i&gt;et al.&lt;/i&gt;, 2014)"},"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Bassi </w:t>
      </w:r>
      <w:r w:rsidRPr="0008241C">
        <w:rPr>
          <w:i/>
          <w:noProof/>
          <w:sz w:val="22"/>
          <w:szCs w:val="22"/>
          <w:lang w:eastAsia="en-IN"/>
        </w:rPr>
        <w:t>et al.</w:t>
      </w:r>
      <w:r w:rsidRPr="0008241C">
        <w:rPr>
          <w:noProof/>
          <w:sz w:val="22"/>
          <w:szCs w:val="22"/>
          <w:lang w:eastAsia="en-IN"/>
        </w:rPr>
        <w:t>, 2014)</w:t>
      </w:r>
      <w:r w:rsidRPr="0008241C">
        <w:rPr>
          <w:sz w:val="22"/>
          <w:szCs w:val="22"/>
          <w:lang w:eastAsia="en-IN"/>
        </w:rPr>
        <w:fldChar w:fldCharType="end"/>
      </w:r>
      <w:r w:rsidRPr="0008241C">
        <w:rPr>
          <w:sz w:val="22"/>
          <w:szCs w:val="22"/>
          <w:lang w:eastAsia="en-IN"/>
        </w:rPr>
        <w:t xml:space="preserve">, which changed the native riparian ecosystems. </w:t>
      </w:r>
      <w:r w:rsidRPr="0008241C">
        <w:rPr>
          <w:sz w:val="22"/>
          <w:szCs w:val="22"/>
        </w:rPr>
        <w:t>These modification leads to increase in artificial wetlands (e.g. 122</w:t>
      </w:r>
      <w:r w:rsidR="00C934E9">
        <w:rPr>
          <w:sz w:val="22"/>
          <w:szCs w:val="22"/>
        </w:rPr>
        <w:t xml:space="preserve"> per cent</w:t>
      </w:r>
      <w:r w:rsidRPr="0008241C">
        <w:rPr>
          <w:sz w:val="22"/>
          <w:szCs w:val="22"/>
        </w:rPr>
        <w:t xml:space="preserve"> in China) for water storage </w:t>
      </w:r>
      <w:r w:rsidRPr="0008241C">
        <w:rPr>
          <w:sz w:val="22"/>
          <w:szCs w:val="22"/>
        </w:rPr>
        <w:fldChar w:fldCharType="begin" w:fldLock="1"/>
      </w:r>
      <w:r w:rsidRPr="0008241C">
        <w:rPr>
          <w:sz w:val="22"/>
          <w:szCs w:val="22"/>
        </w:rPr>
        <w:instrText>ADDIN CSL_CITATION {"citationItems":[{"id":"ITEM-1","itemData":{"ISBN":"London and Brussels, Institute for European Environmental Policy (EEP) &amp; Ramsar Secretariat","author":[{"dropping-particle":"","family":"Russi","given":"D.","non-dropping-particle":"","parse-names":false,"suffix":""},{"dropping-particle":"","family":"Brink","given":"P.","non-dropping-particle":"ten","parse-names":false,"suffix":""},{"dropping-particle":"","family":"Farmer","given":"A.","non-dropping-particle":"","parse-names":false,"suffix":""},{"dropping-particle":"","family":"Badura","given":"T.","non-dropping-particle":"","parse-names":false,"suffix":""},{"dropping-particle":"","family":"Coates","given":"D.","non-dropping-particle":"","parse-names":false,"suffix":""},{"dropping-particle":"","family":"Förster","given":"J.","non-dropping-particle":"","parse-names":false,"suffix":""},{"dropping-particle":"","family":"Kumar","given":"R.","non-dropping-particle":"","parse-names":false,"suffix":""},{"dropping-particle":"","family":"Davidson","given":"N.","non-dropping-particle":"","parse-names":false,"suffix":""}],"id":"ITEM-1","issued":{"date-parts":[["2013"]]},"note":"NULL","number-of-pages":"78","publisher":"IEEP; Ramsar Secretariat","publisher-place":"London and Brussels; Gland","title":"The Economics of Ecosystems and Biodiversity for water and wetlands","type":"book"},"uris":["http://www.mendeley.com/documents/?uuid=b6ae7fc0-d3ac-4c1c-9de7-688c3b6dd040"]}],"mendeley":{"formattedCitation":"(Russi &lt;i&gt;et al.&lt;/i&gt;, 2013)","plainTextFormattedCitation":"(Russi et al., 2013)","previouslyFormattedCitation":"(Russi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Russi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w:t>
      </w:r>
      <w:r w:rsidRPr="0008241C">
        <w:rPr>
          <w:sz w:val="22"/>
          <w:szCs w:val="22"/>
          <w:lang w:eastAsia="en-IN"/>
        </w:rPr>
        <w:t xml:space="preserve"> Impoundments and dams are the major root cause of aquatic biodiversity loss and has major effect on upstream and downstream species in South and South-East Asian countries </w:t>
      </w:r>
      <w:r w:rsidRPr="0008241C">
        <w:rPr>
          <w:sz w:val="22"/>
          <w:szCs w:val="22"/>
          <w:lang w:eastAsia="en-IN"/>
        </w:rPr>
        <w:fldChar w:fldCharType="begin" w:fldLock="1"/>
      </w:r>
      <w:r w:rsidRPr="0008241C">
        <w:rPr>
          <w:sz w:val="22"/>
          <w:szCs w:val="22"/>
          <w:lang w:eastAsia="en-IN"/>
        </w:rPr>
        <w:instrText>ADDIN CSL_CITATION {"citationItems":[{"id":"ITEM-1","itemData":{"DOI":"10.1007/s00267-010-9563-6","ISBN":"1432-1009","abstract":"We compared the effects of water resource development on migratory fish in two North American rivers using a descriptive approach based on four high-level indicators: (1) trends in abundance of Pacific salmon, (2) reliance on artificial production to maintain fisheries, (3) proportion of adult salmon that are wild- versus hatchery-origin, and (4) number of salmon populations needing federal protection to avoid extinction. The two rivers had similar biological and physical features but radically different levels of water resource development: the Fraser River has few dams and all are located in tributaries, whereas the Columbia River has more than 130 large mainstem and tributary dams. Not surprisingly, we found substantial effects of development on salmon in the Columbia River. We related the results to potential effects on migratory fish in the Mekong River where nearly 200 mainstem and tributary dams are installed, under construction, or planned and could have profound effects on its 135 migratory fish species. Impacts will vary with dam location due to differential fish production within the basin, with overall effects likely being greatest from 11 proposed mainstem dams. Minimizing impacts will require decades to design specialized fish passage facilities, dam operations, and artificial production, and is complicated by the Mekong’s high diversity and productivity. Prompt action is needed by governments and fisheries managers to plan Mekong water resource development wisely to prevent impacts to the world’s most productive inland fisheries, and food security and employment opportunities for millions of people in the region.","author":[{"dropping-particle":"","family":"Ferguson","given":"John W","non-dropping-particle":"","parse-names":false,"suffix":""},{"dropping-particle":"","family":"Healey","given":"Michael","non-dropping-particle":"","parse-names":false,"suffix":""},{"dropping-particle":"","family":"Dugan","given":"Patrick","non-dropping-particle":"","parse-names":false,"suffix":""},{"dropping-particle":"","family":"Barlow","given":"Chris","non-dropping-particle":"","parse-names":false,"suffix":""}],"container-title":"Environmental Management","id":"ITEM-1","issue":"1","issued":{"date-parts":[["2011"]]},"note":"NULL","page":"141-159","title":"Potential Effects of Dams on Migratory Fish in the Mekong River: Lessons from Salmon in the Fraser and Columbia Rivers","type":"article-journal","volume":"47"},"uris":["http://www.mendeley.com/documents/?uuid=d0805f05-b2b9-43f0-bc3b-7bf5b682f5f0"]}],"mendeley":{"formattedCitation":"(Ferguson &lt;i&gt;et al.&lt;/i&gt;, 2011)","manualFormatting":"(Ferguson, Healey, &amp; Dugan et al., 2011; Baran and Myschowoda, 2009; Baran, 2010; Jutagate, Lamkom, &amp; Satapornwanit et al., 2001)","plainTextFormattedCitation":"(Ferguson et al., 2011)","previouslyFormattedCitation":"(Ferguson &lt;i&gt;et al.&lt;/i&gt;, 2011)"},"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Ferguson </w:t>
      </w:r>
      <w:r w:rsidRPr="0008241C">
        <w:rPr>
          <w:i/>
          <w:noProof/>
          <w:sz w:val="22"/>
          <w:szCs w:val="22"/>
          <w:lang w:eastAsia="en-IN"/>
        </w:rPr>
        <w:t>et al</w:t>
      </w:r>
      <w:r w:rsidRPr="0008241C">
        <w:rPr>
          <w:noProof/>
          <w:sz w:val="22"/>
          <w:szCs w:val="22"/>
          <w:lang w:eastAsia="en-IN"/>
        </w:rPr>
        <w:t xml:space="preserve">., 2011; Baran and Myschowoda, 2009; Baran, 2010; Jutagate </w:t>
      </w:r>
      <w:r w:rsidRPr="0008241C">
        <w:rPr>
          <w:i/>
          <w:noProof/>
          <w:sz w:val="22"/>
          <w:szCs w:val="22"/>
          <w:lang w:eastAsia="en-IN"/>
        </w:rPr>
        <w:t>et al</w:t>
      </w:r>
      <w:r w:rsidRPr="0008241C">
        <w:rPr>
          <w:noProof/>
          <w:sz w:val="22"/>
          <w:szCs w:val="22"/>
          <w:lang w:eastAsia="en-IN"/>
        </w:rPr>
        <w:t>., 2001)</w:t>
      </w:r>
      <w:r w:rsidRPr="0008241C">
        <w:rPr>
          <w:sz w:val="22"/>
          <w:szCs w:val="22"/>
          <w:lang w:eastAsia="en-IN"/>
        </w:rPr>
        <w:fldChar w:fldCharType="end"/>
      </w:r>
      <w:r w:rsidRPr="0008241C">
        <w:rPr>
          <w:sz w:val="22"/>
          <w:szCs w:val="22"/>
          <w:lang w:eastAsia="en-IN"/>
        </w:rPr>
        <w:t xml:space="preserve">. The presence of dams alters the habitat conditions in a stream and </w:t>
      </w:r>
      <w:r w:rsidRPr="0008241C">
        <w:rPr>
          <w:sz w:val="22"/>
          <w:szCs w:val="22"/>
        </w:rPr>
        <w:t>prevent migratory fish from completing their natural lifecycle due to the blockage of movement</w:t>
      </w:r>
      <w:r w:rsidRPr="0008241C">
        <w:rPr>
          <w:sz w:val="22"/>
          <w:szCs w:val="22"/>
          <w:lang w:eastAsia="en-IN"/>
        </w:rPr>
        <w:t xml:space="preserve"> </w:t>
      </w:r>
      <w:r w:rsidRPr="0008241C">
        <w:rPr>
          <w:sz w:val="22"/>
          <w:szCs w:val="22"/>
          <w:lang w:eastAsia="en-IN"/>
        </w:rPr>
        <w:fldChar w:fldCharType="begin" w:fldLock="1"/>
      </w:r>
      <w:r w:rsidRPr="0008241C">
        <w:rPr>
          <w:sz w:val="22"/>
          <w:szCs w:val="22"/>
          <w:lang w:eastAsia="en-IN"/>
        </w:rPr>
        <w:instrText>ADDIN CSL_CITATION {"citationItems":[{"id":"ITEM-1","itemData":{"author":[{"dropping-particle":"","family":"Dauble D.D.","given":"","non-dropping-particle":"","parse-names":false,"suffix":""},{"dropping-particle":"","family":"Hanrahan T.P.","given":"","non-dropping-particle":"","parse-names":false,"suffix":""},{"dropping-particle":"","family":"D.R.","given":"Geist","non-dropping-particle":"","parse-names":false,"suffix":""}],"container-title":"North American Journal of Fisheries Management","id":"ITEM-1","issued":{"date-parts":[["2003"]]},"page":"641-659","title":"Impacts of the Columbia River hydroelectric system on main-stem habitats of fall Chinook salmon","type":"article-journal","volume":"23"},"uris":["http://www.mendeley.com/documents/?uuid=4dee5465-5d33-4071-ad30-c5fe286ad1d9"]}],"mendeley":{"formattedCitation":"(Dauble D.D. &lt;i&gt;et al.&lt;/i&gt;, 2003)","manualFormatting":"(Dauble, Hanrahan, &amp; Geist et al., 2003; Baran and Myschowoda, 2009)","plainTextFormattedCitation":"(Dauble D.D. et al., 2003)","previouslyFormattedCitation":"(Dauble D.D. &lt;i&gt;et al.&lt;/i&gt;, 2003)"},"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Dauble </w:t>
      </w:r>
      <w:r w:rsidRPr="0008241C">
        <w:rPr>
          <w:i/>
          <w:noProof/>
          <w:sz w:val="22"/>
          <w:szCs w:val="22"/>
          <w:lang w:eastAsia="en-IN"/>
        </w:rPr>
        <w:t>et al</w:t>
      </w:r>
      <w:r w:rsidRPr="0008241C">
        <w:rPr>
          <w:noProof/>
          <w:sz w:val="22"/>
          <w:szCs w:val="22"/>
          <w:lang w:eastAsia="en-IN"/>
        </w:rPr>
        <w:t>., 2003; Baran and Myschowoda, 2009)</w:t>
      </w:r>
      <w:r w:rsidRPr="0008241C">
        <w:rPr>
          <w:sz w:val="22"/>
          <w:szCs w:val="22"/>
          <w:lang w:eastAsia="en-IN"/>
        </w:rPr>
        <w:fldChar w:fldCharType="end"/>
      </w:r>
      <w:r w:rsidRPr="0008241C">
        <w:rPr>
          <w:sz w:val="22"/>
          <w:szCs w:val="22"/>
        </w:rPr>
        <w:t xml:space="preserve">. These structures have hindered the passage of fish to feeding, spawning, or sheltering habitats and diminished their ability to recolonize after droughts or high flows </w:t>
      </w:r>
      <w:r w:rsidRPr="0008241C">
        <w:rPr>
          <w:sz w:val="22"/>
          <w:szCs w:val="22"/>
        </w:rPr>
        <w:fldChar w:fldCharType="begin" w:fldLock="1"/>
      </w:r>
      <w:r w:rsidRPr="0008241C">
        <w:rPr>
          <w:sz w:val="22"/>
          <w:szCs w:val="22"/>
        </w:rPr>
        <w:instrText>ADDIN CSL_CITATION {"citationItems":[{"id":"ITEM-1","itemData":{"author":[{"dropping-particle":"","family":"Morton","given":"Steve","non-dropping-particle":"","parse-names":false,"suffix":""},{"dropping-particle":"","family":"Sheppard","given":"Andy","non-dropping-particle":"","parse-names":false,"suffix":""},{"dropping-particle":"","family":"Lonsdale","given":"Mark","non-dropping-particle":"","parse-names":false,"suffix":""}],"id":"ITEM-1","issued":{"date-parts":[["2014"]]},"note":"NULL","publisher":"CSIRO Publishing","title":"Biodiversity : science and solutions for Australia","type":"report"},"uris":["http://www.mendeley.com/documents/?uuid=4f69d03f-60f4-4a4c-a0da-83a4b2570e59"]}],"mendeley":{"formattedCitation":"(Morton &lt;i&gt;et al.&lt;/i&gt;, 2014)","plainTextFormattedCitation":"(Morton et al., 2014)","previouslyFormattedCitation":"(Mort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orto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r w:rsidRPr="0008241C">
        <w:rPr>
          <w:sz w:val="22"/>
          <w:szCs w:val="22"/>
          <w:lang w:eastAsia="en-IN"/>
        </w:rPr>
        <w:t xml:space="preserve">Dam building in the Indian Himalayan basins is predicted to impact on dense forest ecosystems including 54,117 hectare would be submerged and 114,361 hectare damaged by dam-related activities </w:t>
      </w:r>
      <w:r w:rsidRPr="0008241C">
        <w:rPr>
          <w:sz w:val="22"/>
          <w:szCs w:val="22"/>
          <w:lang w:eastAsia="en-IN"/>
        </w:rPr>
        <w:fldChar w:fldCharType="begin" w:fldLock="1"/>
      </w:r>
      <w:r w:rsidRPr="0008241C">
        <w:rPr>
          <w:sz w:val="22"/>
          <w:szCs w:val="22"/>
          <w:lang w:eastAsia="en-IN"/>
        </w:rPr>
        <w:instrText>ADDIN CSL_CITATION {"citationItems":[{"id":"ITEM-1","itemData":{"DOI":"10.1111/j.1523-1739.2012.01918.x","ISBN":"1523-1739","abstract":"Indian Himalayan basins are earmarked for widespread dam building, but aggregate effects of these dams on terrestrial ecosystems are unknown. We mapped distribution of 292 dams (under construction and proposed) and projected effects of these dams on terrestrial ecosystems under different scenarios of land-cover loss. We analyzed land-cover data of the Himalayan valleys, where dams are located. We estimated dam density on fifth- through seventh-order rivers and compared these estimates with current global figures. We used a species–area relation model (SAR) to predict short- and long-term species extinctions driven by deforestation. We used scatter plots and correlation studies to analyze distribution patterns of species and dams and to reveal potential overlap between species-rich areas and dam sites. We investigated effects of disturbance on community structure of undisturbed forests. Nearly 90% of Indian Himalayan valleys would be affected by dam building and 27% of these dams would affect dense forests. Our model projected that 54,117 ha of forests would be submerged and 114,361 ha would be damaged by dam-related activities. A dam density of 0.3247/1000 km2 would be nearly 62 times greater than current average global figures; the average of 1 dam for every 32 km of river channel would be 1.5 times higher than figures reported for U.S. rivers. Our results show that most dams would be located in species-rich areas of the Himalaya. The SAR model projected that by 2025, deforestation due to dam building would likely result in extinction of 22 angiosperm and 7 vertebrate taxa. Disturbance due to dam building would likely reduce tree species richness by 35%, tree density by 42%, and tree basal cover by 30% in dense forests. These results, combined with relatively weak national environmental impact assessment and implementation, point toward significant loss of species if all proposed dams in the Indian Himalaya are constructed. Efectos Potenciales del Desarrollo Hidroeléctrico Actual y Propuesto sobre la Diversidad Biológica Terrestre en el Himalaya Hindú Las cuencas del Himalaya Hindú están destinadas para la construcción extensiva de presas, pero se desconocen los efectos agregados de estas presas sobre los ecosistemas terrestres. Mapeamos la distribución de 292 presas (en construcción y propuestas) y los efectos proyectados de estas presas sobre los ecosistemas terrestres bajo diferentes escenarios de pérdida de cobertura de suelo. Analizamos datos de c…","author":[{"dropping-particle":"","family":"Pandit","given":"Maharaj K","non-dropping-particle":"","parse-names":false,"suffix":""},{"dropping-particle":"","family":"Grumbine","given":"R Edward","non-dropping-particle":"","parse-names":false,"suffix":""}],"container-title":"Conservation Biology","id":"ITEM-1","issue":"6","issued":{"date-parts":[["2012"]]},"note":"NULL","page":"1061-1071","title":"Potential Effects of Ongoing and Proposed Hydropower Development on Terrestrial Biological Diversity in the Indian Himalaya","type":"article-journal","volume":"26"},"uris":["http://www.mendeley.com/documents/?uuid=35d51878-5aea-429c-bd32-630681a368d3"]}],"mendeley":{"formattedCitation":"(Maharaj K Pandit &amp; Grumbine, 2012)","manualFormatting":"(Pandit &amp; Grumbine, 2012)","plainTextFormattedCitation":"(Maharaj K Pandit &amp; Grumbine, 2012)","previouslyFormattedCitation":"(Maharaj K Pandit &amp; Grumbine, 2012)"},"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Pandit &amp; Grumbine, 2012)</w:t>
      </w:r>
      <w:r w:rsidRPr="0008241C">
        <w:rPr>
          <w:sz w:val="22"/>
          <w:szCs w:val="22"/>
          <w:lang w:eastAsia="en-IN"/>
        </w:rPr>
        <w:fldChar w:fldCharType="end"/>
      </w:r>
      <w:r w:rsidRPr="0008241C">
        <w:rPr>
          <w:sz w:val="22"/>
          <w:szCs w:val="22"/>
          <w:lang w:eastAsia="en-IN"/>
        </w:rPr>
        <w:t>.</w:t>
      </w:r>
      <w:r w:rsidRPr="0008241C">
        <w:rPr>
          <w:b/>
          <w:i/>
          <w:sz w:val="22"/>
          <w:szCs w:val="22"/>
        </w:rPr>
        <w:t xml:space="preserve"> </w:t>
      </w:r>
      <w:r w:rsidRPr="0008241C">
        <w:rPr>
          <w:sz w:val="22"/>
          <w:szCs w:val="22"/>
        </w:rPr>
        <w:t xml:space="preserve">Habitat fragmentation occurs when weirs, dams, pipes, regulators and irrigation diversions prevent dispersal or access to breeding habitats. </w:t>
      </w:r>
    </w:p>
    <w:p w14:paraId="2AE7FA8A" w14:textId="77777777" w:rsidR="00A01204" w:rsidRPr="0008241C" w:rsidRDefault="00A01204" w:rsidP="00A01204">
      <w:pPr>
        <w:rPr>
          <w:sz w:val="22"/>
          <w:szCs w:val="22"/>
        </w:rPr>
      </w:pPr>
    </w:p>
    <w:p w14:paraId="2083488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16" w:name="_Toc504317290"/>
      <w:bookmarkStart w:id="1317" w:name="_Toc504317983"/>
      <w:bookmarkStart w:id="1318" w:name="_Toc504321329"/>
      <w:r w:rsidRPr="0008241C">
        <w:rPr>
          <w:b/>
          <w:sz w:val="22"/>
          <w:szCs w:val="24"/>
        </w:rPr>
        <w:t>4.4.7.3 Invasive alien species</w:t>
      </w:r>
      <w:bookmarkEnd w:id="1316"/>
      <w:bookmarkEnd w:id="1317"/>
      <w:bookmarkEnd w:id="1318"/>
      <w:r w:rsidRPr="0008241C">
        <w:rPr>
          <w:b/>
          <w:sz w:val="22"/>
          <w:szCs w:val="24"/>
        </w:rPr>
        <w:t xml:space="preserve"> </w:t>
      </w:r>
    </w:p>
    <w:p w14:paraId="6781B542" w14:textId="77777777" w:rsidR="00A01204" w:rsidRPr="0008241C" w:rsidRDefault="00A01204" w:rsidP="00A01204">
      <w:pPr>
        <w:rPr>
          <w:sz w:val="22"/>
          <w:szCs w:val="22"/>
        </w:rPr>
      </w:pPr>
    </w:p>
    <w:p w14:paraId="7613A5DA" w14:textId="77777777" w:rsidR="00A01204" w:rsidRPr="0008241C" w:rsidRDefault="00A01204" w:rsidP="00A01204">
      <w:pPr>
        <w:rPr>
          <w:sz w:val="22"/>
          <w:szCs w:val="22"/>
        </w:rPr>
      </w:pPr>
      <w:r w:rsidRPr="0008241C">
        <w:rPr>
          <w:sz w:val="22"/>
          <w:szCs w:val="22"/>
        </w:rPr>
        <w:t>Invasive alien species affect freshwater biodiversity via competition, physical dominance predation, introduction of pathogens, and hybridization</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author":[{"dropping-particle":"","family":"Welcomme","given":"R","non-dropping-particle":"","parse-names":false,"suffix":""},{"dropping-particle":"","family":"Vidthayanom","given":"C","non-dropping-particle":"","parse-names":false,"suffix":""}],"id":"ITEM-1","issued":{"date-parts":[["2003"]]},"note":"NULL","publisher":"MRC Technical Paper No. 9, Mekong River Commission, Phnom Penh. 38 pp. ISSN: 1683-1489","title":"The impacts of introductions and stocking of exotic species in the Mekong Basin and policies for their control.","type":"report"},"uris":["http://www.mendeley.com/documents/?uuid=8b419419-dbfb-4f83-83e0-6b776b217d67"]},{"id":"ITEM-2","itemData":{"DOI":"10.2307/4314981","ISBN":"00447447","abstract":"This paper reviews the status of biodiversity in Chinese inland waters, and the threats this biodiversity now faces. The potential ecological impacts of the biodiversity loss on both the ecosystems and the future of mankind are also discussed. The main emphasis is on diversity at species level. Habitat loss, modification or fragmentation, introduction of exotic species, overfishing, destruction of aquatic macrophytes due to overstocking of plant-eating carps, inbreeding depression of \"domestic\" carps, and deterioration of ecological environments due to accelerated eutrophication, appear to be the most serious threats to the biodiversity of Chinese inland waters. Severe declines in species diversity of fish, coupled with inadequate knowledge of freshwater fauna, indicate that conservation of biological diversity in aquatic systems requires more attention in China.","author":[{"dropping-particle":"","family":"Xie","given":"Ping","non-dropping-particle":"","parse-names":false,"suffix":""},{"dropping-particle":"","family":"Chen","given":"Yiyu","non-dropping-particle":"","parse-names":false,"suffix":""}],"container-title":"Ambio","id":"ITEM-2","issue":"8","issued":{"date-parts":[["1999"]]},"page":"674-681","publisher":"Springer on behalf of Royal Swedish Academy of Sciences","title":"Threats to Biodiversity in Chinese Inland Waters","type":"article-journal","volume":"28"},"uris":["http://www.mendeley.com/documents/?uuid=48eec244-0c58-40ce-9aa3-e919048ef9c7"]}],"mendeley":{"formattedCitation":"(R. Welcomme &amp; Vidthayanom, 2003; Xie &amp; Chen, 1999)","manualFormatting":"(Welcomme &amp; Vidthayanom, 2003)","plainTextFormattedCitation":"(R. Welcomme &amp; Vidthayanom, 2003; Xie &amp; Chen, 1999)","previouslyFormattedCitation":"(R. Welcomme &amp; Vidthayanom, 2003; Xie &amp; Chen, 1999)"},"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Welcomme &amp; Vidthayanom, 2003)</w:t>
      </w:r>
      <w:r w:rsidRPr="0008241C">
        <w:rPr>
          <w:rFonts w:eastAsia="MS Mincho"/>
          <w:sz w:val="22"/>
          <w:szCs w:val="22"/>
          <w:lang w:eastAsia="ja-JP"/>
        </w:rPr>
        <w:fldChar w:fldCharType="end"/>
      </w:r>
      <w:r w:rsidRPr="0008241C">
        <w:rPr>
          <w:rFonts w:eastAsia="MS Mincho"/>
          <w:sz w:val="22"/>
          <w:szCs w:val="22"/>
          <w:lang w:eastAsia="ja-JP"/>
        </w:rPr>
        <w:t>.</w:t>
      </w:r>
      <w:r w:rsidRPr="0008241C">
        <w:rPr>
          <w:sz w:val="22"/>
          <w:szCs w:val="22"/>
        </w:rPr>
        <w:t xml:space="preserve"> It may also affect alteration of flows, seasonality of flows, reduction or loss of hydrological benefits of wetland function and effects downstream across international borders </w:t>
      </w:r>
      <w:r w:rsidRPr="0008241C">
        <w:rPr>
          <w:sz w:val="22"/>
          <w:szCs w:val="22"/>
        </w:rPr>
        <w:fldChar w:fldCharType="begin" w:fldLock="1"/>
      </w:r>
      <w:r w:rsidRPr="0008241C">
        <w:rPr>
          <w:sz w:val="22"/>
          <w:szCs w:val="22"/>
        </w:rPr>
        <w:instrText>ADDIN CSL_CITATION {"citationItems":[{"id":"ITEM-1","itemData":{"author":[{"dropping-particle":"","family":"Howard","given":"G W","non-dropping-particle":"","parse-names":false,"suffix":""}],"container-title":"Use of Genetically Improved and Alien Species for Aquaculture and conservation of aquatic biodiversity in Africa","editor":[{"dropping-particle":"V","family":"Gupta","given":"M","non-dropping-particle":"","parse-names":false,"suffix":""},{"dropping-particle":"","family":"Bartley","given":"D M","non-dropping-particle":"","parse-names":false,"suffix":""},{"dropping-particle":"","family":"Acosta","given":"B O","non-dropping-particle":"","parse-names":false,"suffix":""}],"id":"ITEM-1","issued":{"date-parts":[["2004"]]},"note":"NULL","publisher":"IUCN - The World Conservation Union","publisher-place":"Nairobi Kenya","title":"Invasive Species in Water-Dependent Ecosystems","type":"chapter"},"uris":["http://www.mendeley.com/documents/?uuid=e36a8fe5-bd13-4f0d-b578-0c6ce138de65"]}],"mendeley":{"formattedCitation":"(Howard, 2004)","plainTextFormattedCitation":"(Howard, 2004)","previouslyFormattedCitation":"(Howard, 2004)"},"properties":{"noteIndex":0},"schema":"https://github.com/citation-style-language/schema/raw/master/csl-citation.json"}</w:instrText>
      </w:r>
      <w:r w:rsidRPr="0008241C">
        <w:rPr>
          <w:sz w:val="22"/>
          <w:szCs w:val="22"/>
        </w:rPr>
        <w:fldChar w:fldCharType="separate"/>
      </w:r>
      <w:r w:rsidRPr="0008241C">
        <w:rPr>
          <w:noProof/>
          <w:sz w:val="22"/>
          <w:szCs w:val="22"/>
        </w:rPr>
        <w:t>(Howard, 2004)</w:t>
      </w:r>
      <w:r w:rsidRPr="0008241C">
        <w:rPr>
          <w:sz w:val="22"/>
          <w:szCs w:val="22"/>
        </w:rPr>
        <w:fldChar w:fldCharType="end"/>
      </w:r>
      <w:r w:rsidRPr="0008241C">
        <w:rPr>
          <w:sz w:val="22"/>
          <w:szCs w:val="22"/>
        </w:rPr>
        <w:t>. In Japan, invasion of piscivore fish from North America leads to a substantial decline in lake fishery</w:t>
      </w:r>
      <w:r w:rsidRPr="0008241C">
        <w:rPr>
          <w:rFonts w:eastAsia="MS Mincho"/>
          <w:sz w:val="22"/>
          <w:szCs w:val="22"/>
          <w:lang w:eastAsia="ja-JP"/>
        </w:rPr>
        <w:t xml:space="preserve">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890/13-2182.1.sm","ISSN":"10510761","abstract":"Although many studies have focused on marine resources, few studies have\\nconsidered the resources of inland fisheries. Inland fishery resources\\nare typically either monitored on the basis of catch data alone or are\\nnot assessed quantitatively at all, despite their social, economic, and\\necological importance. Because freshwater ecosystems have been severely\\ndegraded by human activities, evaluating the trends and current status\\nof fishery resources and assessing their drivers are urgent tasks. We\\ncompiled long-term data on the annual catch, fishing effort, and fishing\\npower of 23 Japanese lakes, using two sets of government statistics that\\ndate back to the 1950s, which were previously neglected because of the\\nlarge number of missing values. Using Bayesian state-space models, we\\nexamined the trajectories of the catch per unit effort (CPUE) of entire\\ncommunities, considering changes in fishing effort and fishing power,\\nand quantified both changes in the CPUE over the 10-, 20-, and 30-year\\nperiods preceding 2008 and the temporal detrended stability of the CPUE\\nover the three periods. We also investigated the relationships among the\\nCPUE changes and stability, anthropogenic drivers, and lake morphometric\\ncharacteristics. The CPUE declined in 17, 19, and 15 of the 23 lakes\\nover the past 10-, 20-, and 30-year periods, respectively. Our\\nmacroecological analyses demonstrate that the functional group richness\\nof exotic piscivores was the most important predictor of changes in the\\nCPUE among the drivers we considered. The stability of the CPUE was\\npositively related to lake area; larger lakes have more stable CPUE. The\\nfunctional group richness of exotic piscivores also negatively affected\\nthe stability of the CPUE. The effect of overfishing was considered to\\nbe small because both fishing effort and power declined in almost all of\\nthe lakes. Thus, our findings suggest that increasing exotic piscivore\\nspecies may diminish the resources and their stability, particularly in\\nJapanese lakes where native piscivores are rare. This might lead to a\\nsubstantial decline in ecosystem services. Our study highlights the\\nimportance of assessing inland fishery resources in a comprehensive\\nmanner and the need for restoration strategies to mitigate the effects\\nof exotic piscivores.","author":[{"dropping-particle":"","family":"Matsuzaki","given":"Shin-ichiro S","non-dropping-particle":"","parse-names":false,"suffix":""},{"dropping-particle":"","family":"Kadoya","given":"Taku","non-dropping-particle":"","parse-names":false,"suffix":""}],"container-title":"Ecological Applications","id":"ITEM-1","issue":"5","issued":{"date-parts":[["2015"]]},"page":"1420-1432","title":"Trends and stability of inland fishery resources in Japanese lakes: Introduction of exotic piscivores as a driver","type":"article-journal","volume":"25"},"uris":["http://www.mendeley.com/documents/?uuid=a7758b0d-92fb-4792-96c8-9a58a497f629"]}],"mendeley":{"formattedCitation":"(Matsuzaki &amp; Kadoya, 2015)","plainTextFormattedCitation":"(Matsuzaki &amp; Kadoya, 2015)","previouslyFormattedCitation":"(Matsuzaki &amp; Kadoya, 2015)"},"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Matsuzaki &amp; Kadoya, 2015)</w:t>
      </w:r>
      <w:r w:rsidRPr="0008241C">
        <w:rPr>
          <w:rFonts w:eastAsia="MS Mincho"/>
          <w:sz w:val="22"/>
          <w:szCs w:val="22"/>
          <w:lang w:eastAsia="ja-JP"/>
        </w:rPr>
        <w:fldChar w:fldCharType="end"/>
      </w:r>
      <w:r w:rsidRPr="0008241C">
        <w:rPr>
          <w:sz w:val="22"/>
          <w:szCs w:val="22"/>
        </w:rPr>
        <w:t xml:space="preserve">. In New Zealand, the introduction of trout has benefited tourism with New Zealand becoming one of the most well-known trout fishing destination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890/13-2182.1.sm","ISSN":"10510761","abstract":"Although many studies have focused on marine resources, few studies have\\nconsidered the resources of inland fisheries. Inland fishery resources\\nare typically either monitored on the basis of catch data alone or are\\nnot assessed quantitatively at all, despite their social, economic, and\\necological importance. Because freshwater ecosystems have been severely\\ndegraded by human activities, evaluating the trends and current status\\nof fishery resources and assessing their drivers are urgent tasks. We\\ncompiled long-term data on the annual catch, fishing effort, and fishing\\npower of 23 Japanese lakes, using two sets of government statistics that\\ndate back to the 1950s, which were previously neglected because of the\\nlarge number of missing values. Using Bayesian state-space models, we\\nexamined the trajectories of the catch per unit effort (CPUE) of entire\\ncommunities, considering changes in fishing effort and fishing power,\\nand quantified both changes in the CPUE over the 10-, 20-, and 30-year\\nperiods preceding 2008 and the temporal detrended stability of the CPUE\\nover the three periods. We also investigated the relationships among the\\nCPUE changes and stability, anthropogenic drivers, and lake morphometric\\ncharacteristics. The CPUE declined in 17, 19, and 15 of the 23 lakes\\nover the past 10-, 20-, and 30-year periods, respectively. Our\\nmacroecological analyses demonstrate that the functional group richness\\nof exotic piscivores was the most important predictor of changes in the\\nCPUE among the drivers we considered. The stability of the CPUE was\\npositively related to lake area; larger lakes have more stable CPUE. The\\nfunctional group richness of exotic piscivores also negatively affected\\nthe stability of the CPUE. The effect of overfishing was considered to\\nbe small because both fishing effort and power declined in almost all of\\nthe lakes. Thus, our findings suggest that increasing exotic piscivore\\nspecies may diminish the resources and their stability, particularly in\\nJapanese lakes where native piscivores are rare. This might lead to a\\nsubstantial decline in ecosystem services. Our study highlights the\\nimportance of assessing inland fishery resources in a comprehensive\\nmanner and the need for restoration strategies to mitigate the effects\\nof exotic piscivores.","author":[{"dropping-particle":"","family":"Matsuzaki","given":"Shin-ichiro S","non-dropping-particle":"","parse-names":false,"suffix":""},{"dropping-particle":"","family":"Kadoya","given":"Taku","non-dropping-particle":"","parse-names":false,"suffix":""}],"container-title":"Ecological Applications","id":"ITEM-1","issue":"5","issued":{"date-parts":[["2015"]]},"page":"1420-1432","title":"Trends and stability of inland fishery resources in Japanese lakes: Introduction of exotic piscivores as a driver","type":"article-journal","volume":"25"},"uris":["http://www.mendeley.com/documents/?uuid=a7758b0d-92fb-4792-96c8-9a58a497f629"]}],"mendeley":{"formattedCitation":"(Matsuzaki &amp; Kadoya, 2015)","plainTextFormattedCitation":"(Matsuzaki &amp; Kadoya, 2015)","previouslyFormattedCitation":"(Matsuzaki &amp; Kadoya, 2015)"},"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Matsuzaki &amp; Kadoya, 2015)</w:t>
      </w:r>
      <w:r w:rsidRPr="0008241C">
        <w:rPr>
          <w:rFonts w:eastAsia="MS Mincho"/>
          <w:sz w:val="22"/>
          <w:szCs w:val="22"/>
          <w:lang w:eastAsia="ja-JP"/>
        </w:rPr>
        <w:fldChar w:fldCharType="end"/>
      </w:r>
      <w:r w:rsidRPr="0008241C">
        <w:rPr>
          <w:sz w:val="22"/>
          <w:szCs w:val="22"/>
        </w:rPr>
        <w:t xml:space="preserve">. However, recent reviews are showing a reduction in native fish population that has now to be considered for future conservation actions </w:t>
      </w:r>
      <w:r w:rsidRPr="0008241C">
        <w:rPr>
          <w:sz w:val="22"/>
          <w:szCs w:val="22"/>
        </w:rPr>
        <w:fldChar w:fldCharType="begin" w:fldLock="1"/>
      </w:r>
      <w:r w:rsidRPr="0008241C">
        <w:rPr>
          <w:sz w:val="22"/>
          <w:szCs w:val="22"/>
        </w:rPr>
        <w:instrText>ADDIN CSL_CITATION {"citationItems":[{"id":"ITEM-1","itemData":{"author":[{"dropping-particle":"","family":"McIntosh","given":"A R","non-dropping-particle":"","parse-names":false,"suffix":""},{"dropping-particle":"","family":"McHugh","given":"P A","non-dropping-particle":"","parse-names":false,"suffix":""},{"dropping-particle":"","family":"Dunn","given":"N R","non-dropping-particle":"","parse-names":false,"suffix":""},{"dropping-particle":"","family":"Goodman","given":"J M","non-dropping-particle":"","parse-names":false,"suffix":""},{"dropping-particle":"","family":"Howard","given":"S W","non-dropping-particle":"","parse-names":false,"suffix":""},{"dropping-particle":"","family":"Jellyman","given":"P G","non-dropping-particle":"","parse-names":false,"suffix":""},{"dropping-particle":"","family":"O’Brien","given":"L K","non-dropping-particle":"","parse-names":false,"suffix":""},{"dropping-particle":"","family":"Nyström","given":"P","non-dropping-particle":"","parse-names":false,"suffix":""}],"container-title":"New Zealand journal of Ecology","id":"ITEM-1","issue":"1","issued":{"date-parts":[["2010"]]},"note":"NULL","page":"195-206","title":"The impact of trout on galaxiid fishes in New Zealand","type":"article-journal","volume":"34"},"uris":["http://www.mendeley.com/documents/?uuid=ad7f05af-945d-4906-b971-21aabe6946ca"]}],"mendeley":{"formattedCitation":"(McIntosh &lt;i&gt;et al.&lt;/i&gt;, 2010)","plainTextFormattedCitation":"(McIntosh et al., 2010)","previouslyFormattedCitation":"(McIntosh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McIntosh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Introduced invasive fish and a number of globally important aquatic weeds cause significant environmental (biodiversity loss) and social (navigation and fishing) impacts across the major river systems of the Asia-Pacific region. In Australia eastern gambusia is threatening several species of native frogs and fish. Many aquatic weeds have been targets of successful weed biological control programs as aquatic weed biological control has been more successful than the control of terrestrial weeds </w:t>
      </w:r>
      <w:r w:rsidRPr="0008241C">
        <w:rPr>
          <w:sz w:val="22"/>
          <w:szCs w:val="22"/>
        </w:rPr>
        <w:fldChar w:fldCharType="begin" w:fldLock="1"/>
      </w:r>
      <w:r w:rsidRPr="0008241C">
        <w:rPr>
          <w:sz w:val="22"/>
          <w:szCs w:val="22"/>
        </w:rPr>
        <w:instrText>ADDIN CSL_CITATION {"citationItems":[{"id":"ITEM-1","itemData":{"ISBN":"9789401140140","author":[{"dropping-particle":"","family":"Forno","given":"IW","non-dropping-particle":"","parse-names":false,"suffix":""},{"dropping-particle":"","family":"Julien","given":"MH","non-dropping-particle":"","parse-names":false,"suffix":""}],"container-title":"Biological Control: Measures of Success","editor":[{"dropping-particle":"","family":"Gurr","given":"G","non-dropping-particle":"","parse-names":false,"suffix":""},{"dropping-particle":"","family":"Waage","given":"J","non-dropping-particle":"","parse-names":false,"suffix":""},{"dropping-particle":"","family":"Wratten","given":"S D","non-dropping-particle":"","parse-names":false,"suffix":""}],"id":"ITEM-1","issued":{"date-parts":[["2000"]]},"publisher":"Springer Netherlands","title":"Success in biological control of aquatic weeds by arthropods","type":"chapter"},"uris":["http://www.mendeley.com/documents/?uuid=78e69a01-f243-485c-80cc-9470fa1822ea"]}],"mendeley":{"formattedCitation":"(Forno &amp; Julien, 2000)","plainTextFormattedCitation":"(Forno &amp; Julien, 2000)","previouslyFormattedCitation":"(Forno &amp; Julien, 2000)"},"properties":{"noteIndex":0},"schema":"https://github.com/citation-style-language/schema/raw/master/csl-citation.json"}</w:instrText>
      </w:r>
      <w:r w:rsidRPr="0008241C">
        <w:rPr>
          <w:sz w:val="22"/>
          <w:szCs w:val="22"/>
        </w:rPr>
        <w:fldChar w:fldCharType="separate"/>
      </w:r>
      <w:r w:rsidRPr="0008241C">
        <w:rPr>
          <w:noProof/>
          <w:sz w:val="22"/>
          <w:szCs w:val="22"/>
        </w:rPr>
        <w:t>(Forno &amp; Julien, 2000)</w:t>
      </w:r>
      <w:r w:rsidRPr="0008241C">
        <w:rPr>
          <w:sz w:val="22"/>
          <w:szCs w:val="22"/>
        </w:rPr>
        <w:fldChar w:fldCharType="end"/>
      </w:r>
      <w:r w:rsidRPr="0008241C">
        <w:rPr>
          <w:sz w:val="22"/>
          <w:szCs w:val="22"/>
        </w:rPr>
        <w:t xml:space="preserve">.  </w:t>
      </w:r>
    </w:p>
    <w:p w14:paraId="6ACE8637" w14:textId="77777777" w:rsidR="00A01204" w:rsidRPr="0008241C" w:rsidRDefault="00A01204" w:rsidP="00A01204">
      <w:pPr>
        <w:rPr>
          <w:sz w:val="22"/>
          <w:szCs w:val="22"/>
          <w:lang w:val="en-US"/>
        </w:rPr>
      </w:pPr>
    </w:p>
    <w:p w14:paraId="0FFFED1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19" w:name="_Toc504317291"/>
      <w:bookmarkStart w:id="1320" w:name="_Toc504317984"/>
      <w:bookmarkStart w:id="1321" w:name="_Toc504321330"/>
      <w:r w:rsidRPr="0008241C">
        <w:rPr>
          <w:b/>
          <w:sz w:val="22"/>
          <w:szCs w:val="24"/>
        </w:rPr>
        <w:t>4.4.7.4 Pollution</w:t>
      </w:r>
      <w:bookmarkEnd w:id="1319"/>
      <w:bookmarkEnd w:id="1320"/>
      <w:bookmarkEnd w:id="1321"/>
    </w:p>
    <w:p w14:paraId="68371744" w14:textId="77777777" w:rsidR="00A01204" w:rsidRPr="0008241C" w:rsidRDefault="00A01204" w:rsidP="00A01204">
      <w:pPr>
        <w:rPr>
          <w:sz w:val="22"/>
          <w:szCs w:val="22"/>
        </w:rPr>
      </w:pPr>
    </w:p>
    <w:p w14:paraId="24848756" w14:textId="77777777" w:rsidR="00A01204" w:rsidRPr="0008241C" w:rsidRDefault="00A01204" w:rsidP="00A01204">
      <w:pPr>
        <w:rPr>
          <w:sz w:val="22"/>
          <w:szCs w:val="22"/>
        </w:rPr>
      </w:pPr>
      <w:r w:rsidRPr="0008241C">
        <w:rPr>
          <w:sz w:val="22"/>
          <w:szCs w:val="22"/>
        </w:rPr>
        <w:t xml:space="preserve">Freshwater systems in the Asia-Pacific region are mainly affected by pathogens, suspended solids, eutrophication pesticides, and salinization issues. A river health index analysis developed by Asian Development Bank showed a high disparity between Asia-Pacific countries, with relatively high scores for countries such as Australia and New Zealand compared to India and China </w:t>
      </w:r>
      <w:r w:rsidRPr="0008241C">
        <w:rPr>
          <w:sz w:val="22"/>
          <w:szCs w:val="22"/>
        </w:rPr>
        <w:fldChar w:fldCharType="begin" w:fldLock="1"/>
      </w:r>
      <w:r w:rsidRPr="0008241C">
        <w:rPr>
          <w:sz w:val="22"/>
          <w:szCs w:val="22"/>
        </w:rPr>
        <w:instrText>ADDIN CSL_CITATION {"citationItems":[{"id":"ITEM-1","itemData":{"ISBN":"9789290929888","ISSN":"0117-0481","abstract":"The Asia-Pacific Water Forum (APWF) seeks to encourage collaborative efforts on water resources management and accelerate the effective integration of water resources management into the socioeconomic development process of the Asia and Pacific region. This Asian Water Development Outlook 2007 report marks an early milestone in the Forums progress. Established only in September 2006, the APWF is a result of the Joint Declaration issued by the Water Ministers of the Asia-Pacific Region at the Fourth World Water Forum, Mexico City six months earlier. It is remarkable that so much information needed for the future management of the water and sanitation sectors in the Asia and Pacific region has already been assembled, analyzed, and made available through this timely report. These experiences and analyses, and the recommendations that can be drawn from them contribute directly to the First Asia-Pacific Water Summit, held in December 2007. The APWF Governing Council expresses its deep appreciation to Asian Development Bank and partner institutions for bringing the regions water supply and sanitation sector issues together in this report. APWF sincerely hopes that this contribution to meeting the present and coming challenges in the water supply and sanitation sector will be found useful to the many public, private, nongovernment, and community-based organizations and interested individuals who share its vision of bringing safe water and sanitation to everyone in the region. Professor Tommy Koh, Ambassador-at-large, Singapore Chair, Governing Council Asia-Pacific Water Forum","author":[{"dropping-particle":"","family":"ADB","given":"","non-dropping-particle":"","parse-names":false,"suffix":""}],"id":"ITEM-1","issued":{"date-parts":[["2016"]]},"number-of-pages":"66","title":"Asian Water Development Outlook 2016; Strengthening Water Security in Asia and the Pacific","type":"book"},"uris":["http://www.mendeley.com/documents/?uuid=c978950b-0aa7-4eeb-a4b7-a23276261da8"]}],"mendeley":{"formattedCitation":"(ADB, 2016)","manualFormatting":"(ADB, 2016)","plainTextFormattedCitation":"(ADB, 2016)","previouslyFormattedCitation":"(ADB, 2016)"},"properties":{"noteIndex":0},"schema":"https://github.com/citation-style-language/schema/raw/master/csl-citation.json"}</w:instrText>
      </w:r>
      <w:r w:rsidRPr="0008241C">
        <w:rPr>
          <w:sz w:val="22"/>
          <w:szCs w:val="22"/>
        </w:rPr>
        <w:fldChar w:fldCharType="separate"/>
      </w:r>
      <w:r w:rsidRPr="0008241C">
        <w:rPr>
          <w:noProof/>
          <w:sz w:val="22"/>
          <w:szCs w:val="22"/>
        </w:rPr>
        <w:t>(ADB, 2016)</w:t>
      </w:r>
      <w:r w:rsidRPr="0008241C">
        <w:rPr>
          <w:sz w:val="22"/>
          <w:szCs w:val="22"/>
        </w:rPr>
        <w:fldChar w:fldCharType="end"/>
      </w:r>
      <w:r w:rsidRPr="0008241C">
        <w:rPr>
          <w:sz w:val="22"/>
          <w:szCs w:val="22"/>
        </w:rPr>
        <w:t>.  Changes were small between 2013 and 2016 although tending to decline (especially around the lower Yangtze River, Northern Vietnam and Southern Mekong Delta) due to agricultural intensification, and ongoing economic development (Figure 4.18).</w:t>
      </w:r>
    </w:p>
    <w:p w14:paraId="0B48BCD8" w14:textId="77777777" w:rsidR="00A01204" w:rsidRPr="0008241C" w:rsidRDefault="00A01204" w:rsidP="00A01204">
      <w:pPr>
        <w:rPr>
          <w:color w:val="241F1F"/>
          <w:lang w:val="en-NZ"/>
        </w:rPr>
      </w:pPr>
    </w:p>
    <w:p w14:paraId="008172B4" w14:textId="77777777" w:rsidR="00A01204" w:rsidRPr="0008241C" w:rsidRDefault="00A01204" w:rsidP="00A01204">
      <w:pPr>
        <w:rPr>
          <w:color w:val="241F1F"/>
          <w:lang w:val="en-NZ"/>
        </w:rPr>
      </w:pPr>
      <w:r w:rsidRPr="0008241C">
        <w:rPr>
          <w:noProof/>
          <w:sz w:val="22"/>
          <w:szCs w:val="22"/>
          <w:lang w:val="en-US" w:eastAsia="ja-JP"/>
        </w:rPr>
        <w:drawing>
          <wp:inline distT="0" distB="0" distL="0" distR="0" wp14:anchorId="6F854A23" wp14:editId="677A04BE">
            <wp:extent cx="5738495" cy="3001645"/>
            <wp:effectExtent l="0" t="0" r="0" b="8255"/>
            <wp:docPr id="89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 name="Picture 7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738495" cy="3001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11A1AC4"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Figure 4.18 Modelled river health index for Asia-Pacific region. Source: ADB (2016).</w:t>
      </w:r>
    </w:p>
    <w:p w14:paraId="61818D98" w14:textId="77777777" w:rsidR="00A01204" w:rsidRPr="0008241C" w:rsidRDefault="00A01204" w:rsidP="00A01204">
      <w:pPr>
        <w:rPr>
          <w:sz w:val="22"/>
          <w:szCs w:val="22"/>
        </w:rPr>
      </w:pPr>
    </w:p>
    <w:p w14:paraId="4221F4FE" w14:textId="77777777" w:rsidR="00A01204" w:rsidRPr="0008241C" w:rsidRDefault="00A01204" w:rsidP="00A01204">
      <w:pPr>
        <w:rPr>
          <w:sz w:val="22"/>
          <w:szCs w:val="22"/>
          <w:lang w:eastAsia="en-IN"/>
        </w:rPr>
      </w:pPr>
      <w:r w:rsidRPr="0008241C">
        <w:rPr>
          <w:sz w:val="22"/>
          <w:szCs w:val="22"/>
          <w:lang w:val="en-NZ"/>
        </w:rPr>
        <w:t xml:space="preserve">Causes for freshwater pollution are multiple. Pathogen contamination affects human health and basic sanitation for many developing countries is necessary to progress on such pollution, especially in South Asia </w:t>
      </w:r>
      <w:r w:rsidRPr="0008241C">
        <w:rPr>
          <w:sz w:val="22"/>
          <w:szCs w:val="22"/>
          <w:lang w:val="en-NZ"/>
        </w:rPr>
        <w:fldChar w:fldCharType="begin" w:fldLock="1"/>
      </w:r>
      <w:r w:rsidRPr="0008241C">
        <w:rPr>
          <w:sz w:val="22"/>
          <w:szCs w:val="22"/>
          <w:lang w:val="en-NZ"/>
        </w:rPr>
        <w:instrText>ADDIN CSL_CITATION {"citationItems":[{"id":"ITEM-1","itemData":{"ISBN":"978-92-807-3177-4","author":[{"dropping-particle":"","family":"UNEP","given":"","non-dropping-particle":"","parse-names":false,"suffix":""}],"chapter-number":"4","container-title":"Global Environment Outlook 5","id":"ITEM-1","issued":{"date-parts":[["2012"]]},"page":"97-132","title":"Water","type":"chapter"},"uris":["http://www.mendeley.com/documents/?uuid=b73b1279-8a60-4643-9239-8b485e5187c3"]}],"mendeley":{"formattedCitation":"(UNEP, 2012b)","plainTextFormattedCitation":"(UNEP, 2012b)","previouslyFormattedCitation":"(UNEP, 2012b)"},"properties":{"noteIndex":0},"schema":"https://github.com/citation-style-language/schema/raw/master/csl-citation.json"}</w:instrText>
      </w:r>
      <w:r w:rsidRPr="0008241C">
        <w:rPr>
          <w:sz w:val="22"/>
          <w:szCs w:val="22"/>
          <w:lang w:val="en-NZ"/>
        </w:rPr>
        <w:fldChar w:fldCharType="separate"/>
      </w:r>
      <w:r w:rsidRPr="0008241C">
        <w:rPr>
          <w:noProof/>
          <w:sz w:val="22"/>
          <w:szCs w:val="22"/>
          <w:lang w:val="en-NZ"/>
        </w:rPr>
        <w:t>(UNEP, 2012b)</w:t>
      </w:r>
      <w:r w:rsidRPr="0008241C">
        <w:rPr>
          <w:sz w:val="22"/>
          <w:szCs w:val="22"/>
          <w:lang w:val="en-NZ"/>
        </w:rPr>
        <w:fldChar w:fldCharType="end"/>
      </w:r>
      <w:r w:rsidRPr="0008241C">
        <w:rPr>
          <w:sz w:val="22"/>
          <w:szCs w:val="22"/>
          <w:lang w:val="en-NZ"/>
        </w:rPr>
        <w:t xml:space="preserve">. Eutrophication resulted from excessive nutrient pollution causes hypoxic conditions and dead zones in coastal areas. </w:t>
      </w:r>
      <w:r w:rsidRPr="0008241C">
        <w:rPr>
          <w:sz w:val="22"/>
          <w:szCs w:val="22"/>
        </w:rPr>
        <w:t xml:space="preserve">The increase in fertiliser use and untreated wastewater in South Asia has led to eutrophication of surface water bodies </w:t>
      </w:r>
      <w:r w:rsidRPr="0008241C">
        <w:rPr>
          <w:sz w:val="22"/>
          <w:szCs w:val="22"/>
        </w:rPr>
        <w:fldChar w:fldCharType="begin" w:fldLock="1"/>
      </w:r>
      <w:r w:rsidRPr="0008241C">
        <w:rPr>
          <w:sz w:val="22"/>
          <w:szCs w:val="22"/>
        </w:rPr>
        <w:instrText>ADDIN CSL_CITATION {"citationItems":[{"id":"ITEM-1","itemData":{"DOI":"http://dx.doi.org/10.1016/j.ejrh.2014.07.001","ISBN":"2214-5818","abstract":"AbstractStudy region India. Study focus India has a wealth of wetland ecosystems that support diverse and unique habitats. These wetlands provide numerous ecological goods and services but are under tremendous stress due to rapid urbanization, industrialization and agricultural intensification, manifested by the shrinkage in their areal extent, and decline in the hydrological, economic and ecological functions they perform. This paper reviews the wetland wealth of India in terms of their geographic distribution and extent, ecosystem benefits they provide, and the various stresses they are exposed to. The paper also discusses the efforts at management of these fragile ecosystems, identifies the institutional vacuum and suggests priority area where immediate attention is required in order to formulate better conservation strategies for these productive systems. New hydrological insights for the region It has been found that management of wetlands has received inadequate attention in the national water sector agenda. As a result, many of the wetlands are subject to anthropogenic pressures, including land use changes in the catchment; pollution from industry and households; encroachments; tourism; and over exploitation of their natural resources. Further, majority of research on wetland management in India relates to the limnological aspects and ecological/environmental economics of wetland management. But, the physical (such as hydrological and land use changes in the catchment) and socio-economic processes leading to limnological changes have not been explored substantially.","author":[{"dropping-particle":"","family":"Bassi","given":"Nitin","non-dropping-particle":"","parse-names":false,"suffix":""},{"dropping-particle":"","family":"Kumar","given":"M Dinesh","non-dropping-particle":"","parse-names":false,"suffix":""},{"dropping-particle":"","family":"Sharma","given":"Anuradha","non-dropping-particle":"","parse-names":false,"suffix":""},{"dropping-particle":"","family":"Pardha-Saradhi","given":"P","non-dropping-particle":"","parse-names":false,"suffix":""}],"container-title":"Journal of Hydrology: Regional Studies","id":"ITEM-1","issued":{"date-parts":[["2014"]]},"note":"NULL","page":"1-19","title":"Status of wetlands in India: A review of extent, ecosystem benefits, threats and management strategies","type":"article-journal","volume":"2"},"uris":["http://www.mendeley.com/documents/?uuid=bd50ea95-54b0-410a-931b-6ceef0bd32c4"]}],"mendeley":{"formattedCitation":"(Bassi &lt;i&gt;et al.&lt;/i&gt;, 2014)","manualFormatting":"(Bassi, Kumar &amp; Sharma et al., 2014)","plainTextFormattedCitation":"(Bassi et al., 2014)","previouslyFormattedCitation":"(Bassi &lt;i&gt;et al.&lt;/i&gt;, 2014)"},"properties":{"noteIndex":0},"schema":"https://github.com/citation-style-language/schema/raw/master/csl-citation.json"}</w:instrText>
      </w:r>
      <w:r w:rsidRPr="0008241C">
        <w:rPr>
          <w:sz w:val="22"/>
          <w:szCs w:val="22"/>
        </w:rPr>
        <w:fldChar w:fldCharType="separate"/>
      </w:r>
      <w:r w:rsidRPr="0008241C">
        <w:rPr>
          <w:noProof/>
          <w:sz w:val="22"/>
          <w:szCs w:val="22"/>
        </w:rPr>
        <w:t>(Bassi</w:t>
      </w:r>
      <w:r w:rsidRPr="0008241C">
        <w:rPr>
          <w:noProof/>
          <w:sz w:val="22"/>
          <w:szCs w:val="24"/>
        </w:rPr>
        <w:t xml:space="preserve"> </w:t>
      </w:r>
      <w:r w:rsidRPr="0008241C">
        <w:rPr>
          <w:i/>
          <w:noProof/>
          <w:sz w:val="22"/>
          <w:szCs w:val="24"/>
        </w:rPr>
        <w:t>et al</w:t>
      </w:r>
      <w:r w:rsidRPr="0008241C">
        <w:rPr>
          <w:noProof/>
          <w:sz w:val="22"/>
          <w:szCs w:val="24"/>
        </w:rPr>
        <w:t xml:space="preserve">., </w:t>
      </w:r>
      <w:r w:rsidRPr="0008241C">
        <w:rPr>
          <w:noProof/>
          <w:sz w:val="22"/>
          <w:szCs w:val="22"/>
        </w:rPr>
        <w:t>2014)</w:t>
      </w:r>
      <w:r w:rsidRPr="0008241C">
        <w:rPr>
          <w:sz w:val="22"/>
          <w:szCs w:val="22"/>
        </w:rPr>
        <w:fldChar w:fldCharType="end"/>
      </w:r>
      <w:r w:rsidRPr="0008241C">
        <w:rPr>
          <w:sz w:val="22"/>
          <w:szCs w:val="22"/>
        </w:rPr>
        <w:t xml:space="preserve">. In Japanese agricultural ponds, eutrophication was the most influential driver of aquatic biodiversity loss along with invasive piscivore fish (bluegill) and concrete bank construction </w:t>
      </w:r>
      <w:r w:rsidRPr="0008241C">
        <w:rPr>
          <w:sz w:val="22"/>
          <w:szCs w:val="22"/>
        </w:rPr>
        <w:fldChar w:fldCharType="begin" w:fldLock="1"/>
      </w:r>
      <w:r w:rsidRPr="0008241C">
        <w:rPr>
          <w:sz w:val="22"/>
          <w:szCs w:val="22"/>
        </w:rPr>
        <w:instrText>ADDIN CSL_CITATION {"citationItems":[{"id":"ITEM-1","itemData":{"ISSN":"1470160X","abstract":"One of the promising approaches to monitoring biodiversity is assessing the status of pressures driving the biodiversity state. To achieve this, we need to identify the principal pressures that cause simultaneous biodiversity loss across taxonomic groups and clarify how multiple pressures act synergistically or at least simultaneously to decrease biodiversity in the focal ecosystem. Here, we used a series of 64 ponds as a case study and we developed a framework for an integrated biodiversity indicator that took into consideration the estimated relative importance of multiple pressures. The indicator is defined as a function of the pressure(s) and is parameterized to explain a number of individual indicators of biodiversity, such as richness, abundance, and functional diversity of focal taxa. We selected aquatic macrophytes, Odonata, and benthic macroinvertebrates as the focal taxa. In addition, we focused on three types of pressure: eutrophication (represented by total phosphorus, total nitrogen, suspended solids, chlorophyll a, and density of cyanobacteria of pond water), habitat destruction (land-use type around the pond and pond bank protection), and invasive alien species (abundance of bluegill, largemouth bass, red swamp crayfish, and American bullfrog). We then evaluated the relationships among direct pressures and the individual biodiversity indicators and used a hierarchical Bayesian approach to calculate the integrated biodiversity indicator. Using this framework, we demonstrated that eutrophication had greater effects on the state of biodiversity of the agricultural ponds than did habitat destruction or the presence of invasive alien species. We also showed that the integrated indicator could well explain the behaviors of several individual biodiversity indicators, including total richness, endangered species richness, and functional diversity of focal taxa. These results demonstrate the advantages of the framework in providing a more practical method for assessing biodiversity, and quantifying the relative importance of the major threats to biodiversity to prioritize strategies in conservation planning and policy making.","author":[{"dropping-particle":"","family":"Kadoya","given":"Taku","non-dropping-particle":"","parse-names":false,"suffix":""},{"dropping-particle":"","family":"Akasaka","given":"Munemitsu","non-dropping-particle":"","parse-names":false,"suffix":""},{"dropping-particle":"","family":"Aoki","given":"Takashi","non-dropping-particle":"","parse-names":false,"suffix":""},{"dropping-particle":"","family":"Takamura","given":"Noriko","non-dropping-particle":"","parse-names":false,"suffix":""}],"container-title":"Ecological Indicators","id":"ITEM-1","issue":"5","issued":{"date-parts":[["2011","9"]]},"page":"1396-1402","title":"A proposal of framework to obtain an integrated biodiversity indicator for agricultural ponds incorporating the simultaneous effects of multiple pressures","type":"article-journal","volume":"11"},"uris":["http://www.mendeley.com/documents/?uuid=f1d866b4-7b98-4648-addf-0387f8e72922"]}],"mendeley":{"formattedCitation":"(Kadoya &lt;i&gt;et al.&lt;/i&gt;, 2011)","manualFormatting":"(Kadoya, Akasaka, &amp; Aoki et al., 2011)","plainTextFormattedCitation":"(Kadoya et al., 2011)","previouslyFormattedCitation":"(Kadoya &lt;i&gt;et al.&lt;/i&gt;, 2011)"},"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Kadoya </w:t>
      </w:r>
      <w:r w:rsidRPr="0008241C">
        <w:rPr>
          <w:i/>
          <w:noProof/>
          <w:sz w:val="22"/>
          <w:szCs w:val="22"/>
          <w:lang w:val="en-NZ"/>
        </w:rPr>
        <w:t>et al</w:t>
      </w:r>
      <w:r w:rsidRPr="0008241C">
        <w:rPr>
          <w:noProof/>
          <w:sz w:val="22"/>
          <w:szCs w:val="22"/>
          <w:lang w:val="en-NZ"/>
        </w:rPr>
        <w:t>., 2011)</w:t>
      </w:r>
      <w:r w:rsidRPr="0008241C">
        <w:rPr>
          <w:sz w:val="22"/>
          <w:szCs w:val="22"/>
        </w:rPr>
        <w:fldChar w:fldCharType="end"/>
      </w:r>
      <w:r w:rsidRPr="0008241C">
        <w:rPr>
          <w:sz w:val="22"/>
          <w:szCs w:val="22"/>
          <w:lang w:val="en-NZ"/>
        </w:rPr>
        <w:t>.</w:t>
      </w:r>
      <w:r w:rsidRPr="0008241C">
        <w:rPr>
          <w:sz w:val="22"/>
          <w:szCs w:val="22"/>
        </w:rPr>
        <w:t xml:space="preserve"> </w:t>
      </w:r>
      <w:r w:rsidRPr="0008241C">
        <w:rPr>
          <w:sz w:val="22"/>
          <w:szCs w:val="22"/>
          <w:lang w:eastAsia="en-IN"/>
        </w:rPr>
        <w:t xml:space="preserve">Pesticide use increase (see 4.1.3.3) is affecting water security in the Asia-Pacific region. For instance, mussels from Cambodia, China, India, Indonesia, Japan, Korea, Malaysia, Philippines, and Vietnam were reportedly contaminated with PCBs (Polychlorinated Biphenyls), DDTs (Dichlorodiphenyltrichloroethanes), PBDEs (Polybrominated Diphenyl Ethers), synthetic musk and benzotriazole UV stabilizers </w:t>
      </w:r>
      <w:r w:rsidRPr="0008241C">
        <w:rPr>
          <w:sz w:val="22"/>
          <w:szCs w:val="22"/>
          <w:lang w:eastAsia="en-IN"/>
        </w:rPr>
        <w:fldChar w:fldCharType="begin" w:fldLock="1"/>
      </w:r>
      <w:r w:rsidRPr="0008241C">
        <w:rPr>
          <w:sz w:val="22"/>
          <w:szCs w:val="22"/>
          <w:lang w:eastAsia="en-IN"/>
        </w:rPr>
        <w:instrText>ADDIN CSL_CITATION {"citationItems":[{"id":"ITEM-1","itemData":{"DOI":"10.1016/j.marpolbul.2012.07.049","ISBN":"0025-326X","ISSN":"0025326X","PMID":"22910332","abstract":"We analyzed 68 green and blue mussels collected from Cambodia, China, Hong Kong, India, Indonesia, Japan, Korea, Malaysia, Philippines, Vietnam and the USA during 2003 and 2007, to elucidate the occurrence and widespread distributions of emerging pollutants, synthetic musks and benzotriazole UV stabilizers (BUVSs) in Asia-Pacific coastal waters. Synthetic musks and BUVSs were detected in mussels from all countries, suggesting their ubiquitous contamination and widespread distribution. High concentrations of musks and BUVSs were detected in mussels from Japan and Korea, where the levels were comparable or greater than those of PCBs, DDTs and PBDEs. Significant correlations were found between the concentrations of HHCB and AHTN, and also between the concentrations of UV-327 and UV-328, which suggest similar sources and compositions of these compounds in commercial and industrial products. To our knowledge, this is the first study of large-scale monitoring of synthetic musks and BUVSs in Asia-Pacific coastal waters. ?? 2012 Elsevier Ltd.","author":[{"dropping-particle":"","family":"Nakata","given":"Haruhiko","non-dropping-particle":"","parse-names":false,"suffix":""},{"dropping-particle":"","family":"Shinohara","given":"Ryu-Ichi","non-dropping-particle":"","parse-names":false,"suffix":""},{"dropping-particle":"","family":"Nakazawa","given":"Yusuke","non-dropping-particle":"","parse-names":false,"suffix":""},{"dropping-particle":"","family":"Isobe","given":"Tomohiko","non-dropping-particle":"","parse-names":false,"suffix":""},{"dropping-particle":"","family":"Sudaryanto","given":"Agus","non-dropping-particle":"","parse-names":false,"suffix":""},{"dropping-particle":"","family":"Subramanian","given":"Annamalai","non-dropping-particle":"","parse-names":false,"suffix":""},{"dropping-particle":"","family":"Tanabe","given":"Shinsuke","non-dropping-particle":"","parse-names":false,"suffix":""},{"dropping-particle":"","family":"Zakaria","given":"Mohamad Pauzi","non-dropping-particle":"","parse-names":false,"suffix":""},{"dropping-particle":"","family":"Zheng","given":"Gene J.","non-dropping-particle":"","parse-names":false,"suffix":""},{"dropping-particle":"","family":"Lam","given":"Paul K.S.","non-dropping-particle":"","parse-names":false,"suffix":""},{"dropping-particle":"","family":"Kim","given":"Eun Young","non-dropping-particle":"","parse-names":false,"suffix":""},{"dropping-particle":"","family":"Min","given":"Byung-Yoon","non-dropping-particle":"","parse-names":false,"suffix":""},{"dropping-particle":"","family":"We","given":"Sung-Ug","non-dropping-particle":"","parse-names":false,"suffix":""},{"dropping-particle":"","family":"Viet","given":"Pham Hung","non-dropping-particle":"","parse-names":false,"suffix":""},{"dropping-particle":"","family":"Tana","given":"Touch Seang","non-dropping-particle":"","parse-names":false,"suffix":""},{"dropping-particle":"","family":"Prudente","given":"Maricar","non-dropping-particle":"","parse-names":false,"suffix":""},{"dropping-particle":"","family":"Frank","given":"Donnell","non-dropping-particle":"","parse-names":false,"suffix":""},{"dropping-particle":"","family":"Lauenstein","given":"Gunnar","non-dropping-particle":"","parse-names":false,"suffix":""},{"dropping-particle":"","family":"Kannan","given":"Kurunthachalam","non-dropping-particle":"","parse-names":false,"suffix":""}],"container-title":"Marine Pollution Bulletin","id":"ITEM-1","issue":"10","issued":{"date-parts":[["2012","10","1"]]},"page":"2211-2218","publisher":"Pergamon","title":"Asia–Pacific mussel watch for emerging pollutants: Distribution of synthetic musks and benzotriazole UV stabilizers in Asian and US coastal waters","type":"article-journal","volume":"64"},"uris":["http://www.mendeley.com/documents/?uuid=72288e54-e047-4865-beb7-cd2d190ac4bd"]}],"mendeley":{"formattedCitation":"(Nakata &lt;i&gt;et al.&lt;/i&gt;, 2012)","plainTextFormattedCitation":"(Nakata et al., 2012)","previouslyFormattedCitation":"(Nakata &lt;i&gt;et al.&lt;/i&gt;, 2012)"},"properties":{"noteIndex":0},"schema":"https://github.com/citation-style-language/schema/raw/master/csl-citation.json"}</w:instrText>
      </w:r>
      <w:r w:rsidRPr="0008241C">
        <w:rPr>
          <w:sz w:val="22"/>
          <w:szCs w:val="22"/>
          <w:lang w:eastAsia="en-IN"/>
        </w:rPr>
        <w:fldChar w:fldCharType="separate"/>
      </w:r>
      <w:r w:rsidRPr="0008241C">
        <w:rPr>
          <w:noProof/>
          <w:sz w:val="22"/>
          <w:szCs w:val="22"/>
          <w:lang w:eastAsia="en-IN"/>
        </w:rPr>
        <w:t xml:space="preserve">(Nakata </w:t>
      </w:r>
      <w:r w:rsidRPr="0008241C">
        <w:rPr>
          <w:i/>
          <w:noProof/>
          <w:sz w:val="22"/>
          <w:szCs w:val="22"/>
          <w:lang w:eastAsia="en-IN"/>
        </w:rPr>
        <w:t>et al.</w:t>
      </w:r>
      <w:r w:rsidRPr="0008241C">
        <w:rPr>
          <w:noProof/>
          <w:sz w:val="22"/>
          <w:szCs w:val="22"/>
          <w:lang w:eastAsia="en-IN"/>
        </w:rPr>
        <w:t>, 2012)</w:t>
      </w:r>
      <w:r w:rsidRPr="0008241C">
        <w:rPr>
          <w:sz w:val="22"/>
          <w:szCs w:val="22"/>
          <w:lang w:eastAsia="en-IN"/>
        </w:rPr>
        <w:fldChar w:fldCharType="end"/>
      </w:r>
      <w:r w:rsidRPr="0008241C">
        <w:rPr>
          <w:sz w:val="22"/>
          <w:szCs w:val="22"/>
          <w:lang w:eastAsia="en-IN"/>
        </w:rPr>
        <w:t>.</w:t>
      </w:r>
    </w:p>
    <w:p w14:paraId="2BC08DAA" w14:textId="77777777" w:rsidR="00A01204" w:rsidRPr="0008241C" w:rsidRDefault="00A01204" w:rsidP="00A01204">
      <w:pPr>
        <w:rPr>
          <w:sz w:val="22"/>
          <w:szCs w:val="22"/>
          <w:lang w:val="en-NZ"/>
        </w:rPr>
      </w:pPr>
    </w:p>
    <w:p w14:paraId="150780FC" w14:textId="77777777" w:rsidR="00A01204" w:rsidRPr="0008241C" w:rsidRDefault="00A01204" w:rsidP="00A01204">
      <w:pPr>
        <w:rPr>
          <w:sz w:val="22"/>
          <w:szCs w:val="22"/>
          <w:lang w:val="en-NZ"/>
        </w:rPr>
      </w:pPr>
      <w:r w:rsidRPr="0008241C">
        <w:rPr>
          <w:sz w:val="22"/>
          <w:szCs w:val="22"/>
          <w:lang w:val="en-NZ"/>
        </w:rPr>
        <w:t xml:space="preserve">Salinization is another emerging threat across Asia-Pacific region due to increasing human activities.  Biota have tolerances to salinity levels so further increases in salinization will likely also impact biodiversity and the provisioning of ecosystem services. Causes for salinization are multiple, and include decrease in freshwater flows (e.g. Yellow River, China), storm discharges and river channel modifications (e.g. Mekong River Delta, Vietnam), sea-level rise, land clearing, irrigation and rising saline groundwater (e.g. Murray-Darling Basin, Australia) </w:t>
      </w:r>
      <w:r w:rsidRPr="0008241C">
        <w:rPr>
          <w:sz w:val="22"/>
          <w:szCs w:val="22"/>
          <w:lang w:val="en-NZ"/>
        </w:rPr>
        <w:fldChar w:fldCharType="begin" w:fldLock="1"/>
      </w:r>
      <w:r w:rsidRPr="0008241C">
        <w:rPr>
          <w:sz w:val="22"/>
          <w:szCs w:val="22"/>
          <w:lang w:val="en-NZ"/>
        </w:rPr>
        <w:instrText>ADDIN CSL_CITATION {"citationItems":[{"id":"ITEM-1","itemData":{"DOI":"10.1890/ES14-00534.1","ISBN":"ISSN 0046-1237","ISSN":"2150-8925","abstract":"Salinization, a widespread threat to the structure and ecological functioning of inland and coastal wetlands, is currently occurring at an unprecedented rate and geographic scale. The causes of salinization are diverse and include alterations to freshwater flows, land-clearance, irrigation, disposal of wastewater effluent, sea level rise, storm surges, and applications of de-icing salts. Climate change and anthropogenic modifications to the hydrologic cycle are expected to further increase the extent and severity of wetland salinization. Salinization alters the fundamental physicochemical nature of the soil-water environment, increasing ionic concentrations and altering chemical equilibria and mineral solubility. Increased concentrations of solutes, especially sulfate, alter the biogeochemical cycling of major elements including carbon, nitrogen, phosphorus, sulfur, iron, and silica. The effects of salinization on wetland biogeochemistry typically include decreased inorganic nitrogen removal (with implications for water quality and climate regulation), decreased carbon storage (with implications for climate regulation and wetland accretion), and increased generation of toxic sulfides (with implications for nutrient cycling and the health/functioning of wetland biota). Indeed, increased salt and sulfide concentrations induce physiological stress in wetland biota and ultimately can result in large shifts in wetland communities and their associated ecosystem functions. The productivity and composition of freshwater species assemblages will be highly altered, and there is a high potential for the disruption of existing interspecific interactions. Although there is a wealth of information on how salinization impacts individual ecosystem components, relatively few studies have addressed the complex and often non-linear feedbacks that determine ecosystem-scale responses or considered how wetland salinization will affect landscape-level processes. Although the salinization of wetlands may be unavoidable in many cases, these systems may also prove to be a fertile testing ground for broader ecological theories including (but not limited to): investigations into alternative stable states and tipping points, trophic cascades, disturbance-recovery processes, and the role of historical events and landscape context in driving community response to disturbance.","author":[{"dropping-particle":"","family":"Herbert","given":"Ellen R","non-dropping-particle":"","parse-names":false,"suffix":""},{"dropping-particle":"","family":"Boon","given":"Paul","non-dropping-particle":"","parse-names":false,"suffix":""},{"dropping-particle":"","family":"Burgin","given":"Amy J","non-dropping-particle":"","parse-names":false,"suffix":""},{"dropping-particle":"","family":"Neubauer","given":"Scott C","non-dropping-particle":"","parse-names":false,"suffix":""},{"dropping-particle":"","family":"Franklin","given":"Rima B","non-dropping-particle":"","parse-names":false,"suffix":""},{"dropping-particle":"","family":"Ardón","given":"Marcelo","non-dropping-particle":"","parse-names":false,"suffix":""},{"dropping-particle":"","family":"Hopfensperger","given":"Kristine N","non-dropping-particle":"","parse-names":false,"suffix":""},{"dropping-particle":"","family":"Lamers","given":"Leon P M","non-dropping-particle":"","parse-names":false,"suffix":""},{"dropping-particle":"","family":"Gell","given":"Peter","non-dropping-particle":"","parse-names":false,"suffix":""}],"container-title":"Ecosphere","id":"ITEM-1","issue":"10","issued":{"date-parts":[["2015"]]},"page":"art206","title":"A global perspective on wetland salinization: ecological consequences of a growing threat to freshwater wetlands","type":"article-journal","volume":"6"},"uris":["http://www.mendeley.com/documents/?uuid=d5210bab-57f2-409e-98e1-93adda023b93"]}],"mendeley":{"formattedCitation":"(Herbert &lt;i&gt;et al.&lt;/i&gt;, 2015)","plainTextFormattedCitation":"(Herbert et al., 2015)","previouslyFormattedCitation":"(Herbert &lt;i&gt;et al.&lt;/i&gt;, 2015)"},"properties":{"noteIndex":0},"schema":"https://github.com/citation-style-language/schema/raw/master/csl-citation.json"}</w:instrText>
      </w:r>
      <w:r w:rsidRPr="0008241C">
        <w:rPr>
          <w:sz w:val="22"/>
          <w:szCs w:val="22"/>
          <w:lang w:val="en-NZ"/>
        </w:rPr>
        <w:fldChar w:fldCharType="separate"/>
      </w:r>
      <w:r w:rsidRPr="0008241C">
        <w:rPr>
          <w:noProof/>
          <w:sz w:val="22"/>
          <w:szCs w:val="22"/>
          <w:lang w:val="en-NZ"/>
        </w:rPr>
        <w:t xml:space="preserve">(Herbert </w:t>
      </w:r>
      <w:r w:rsidRPr="0008241C">
        <w:rPr>
          <w:i/>
          <w:noProof/>
          <w:sz w:val="22"/>
          <w:szCs w:val="22"/>
          <w:lang w:val="en-NZ"/>
        </w:rPr>
        <w:t>et al.</w:t>
      </w:r>
      <w:r w:rsidRPr="0008241C">
        <w:rPr>
          <w:noProof/>
          <w:sz w:val="22"/>
          <w:szCs w:val="22"/>
          <w:lang w:val="en-NZ"/>
        </w:rPr>
        <w:t>, 2015)</w:t>
      </w:r>
      <w:r w:rsidRPr="0008241C">
        <w:rPr>
          <w:sz w:val="22"/>
          <w:szCs w:val="22"/>
          <w:lang w:val="en-NZ"/>
        </w:rPr>
        <w:fldChar w:fldCharType="end"/>
      </w:r>
      <w:r w:rsidRPr="0008241C">
        <w:rPr>
          <w:sz w:val="22"/>
          <w:szCs w:val="22"/>
          <w:lang w:val="en-NZ"/>
        </w:rPr>
        <w:t xml:space="preserve">. Salinization is expected to increase due to a combination of climate change </w:t>
      </w:r>
      <w:r w:rsidRPr="0008241C">
        <w:rPr>
          <w:sz w:val="22"/>
          <w:szCs w:val="22"/>
          <w:lang w:val="en-NZ"/>
        </w:rPr>
        <w:fldChar w:fldCharType="begin" w:fldLock="1"/>
      </w:r>
      <w:r w:rsidRPr="0008241C">
        <w:rPr>
          <w:sz w:val="22"/>
          <w:szCs w:val="22"/>
          <w:lang w:val="en-NZ"/>
        </w:rPr>
        <w:instrText>ADDIN CSL_CITATION {"citationItems":[{"id":"ITEM-1","itemData":{"DOI":"10.1016/j.earscirev.2014.11.010","ISSN":"00128252","author":[{"dropping-particle":"","family":"Mosley","given":"Luke M.","non-dropping-particle":"","parse-names":false,"suffix":""}],"container-title":"Earth-Science Reviews","id":"ITEM-1","issued":{"date-parts":[["2015","1"]]},"page":"203-214","title":"Drought impacts on the water quality of freshwater systems; review and integration","type":"article-journal","volume":"140"},"uris":["http://www.mendeley.com/documents/?uuid=23d2e71c-55b5-465f-8ad4-d1faffd54177"]}],"mendeley":{"formattedCitation":"(Mosley, 2015)","plainTextFormattedCitation":"(Mosley, 2015)","previouslyFormattedCitation":"(Mosley, 2015)"},"properties":{"noteIndex":0},"schema":"https://github.com/citation-style-language/schema/raw/master/csl-citation.json"}</w:instrText>
      </w:r>
      <w:r w:rsidRPr="0008241C">
        <w:rPr>
          <w:sz w:val="22"/>
          <w:szCs w:val="22"/>
          <w:lang w:val="en-NZ"/>
        </w:rPr>
        <w:fldChar w:fldCharType="separate"/>
      </w:r>
      <w:r w:rsidRPr="0008241C">
        <w:rPr>
          <w:noProof/>
          <w:sz w:val="22"/>
          <w:szCs w:val="22"/>
          <w:lang w:val="en-NZ"/>
        </w:rPr>
        <w:t>(Mosley, 2015)</w:t>
      </w:r>
      <w:r w:rsidRPr="0008241C">
        <w:rPr>
          <w:sz w:val="22"/>
          <w:szCs w:val="22"/>
          <w:lang w:val="en-NZ"/>
        </w:rPr>
        <w:fldChar w:fldCharType="end"/>
      </w:r>
      <w:r w:rsidRPr="0008241C">
        <w:rPr>
          <w:sz w:val="22"/>
          <w:szCs w:val="22"/>
          <w:lang w:val="en-NZ"/>
        </w:rPr>
        <w:t xml:space="preserve"> and human alterations of the hydrologic cycle (Herbert </w:t>
      </w:r>
      <w:r w:rsidRPr="0008241C">
        <w:rPr>
          <w:i/>
          <w:sz w:val="22"/>
          <w:szCs w:val="22"/>
          <w:lang w:val="en-NZ"/>
        </w:rPr>
        <w:t>et al</w:t>
      </w:r>
      <w:r w:rsidRPr="0008241C">
        <w:rPr>
          <w:sz w:val="22"/>
          <w:szCs w:val="22"/>
          <w:lang w:val="en-NZ"/>
        </w:rPr>
        <w:t>., 2015).</w:t>
      </w:r>
    </w:p>
    <w:p w14:paraId="5BEC0F4C" w14:textId="3477C42A" w:rsidR="00A01204" w:rsidRDefault="00A01204" w:rsidP="00A01204">
      <w:pPr>
        <w:rPr>
          <w:sz w:val="22"/>
          <w:szCs w:val="22"/>
        </w:rPr>
      </w:pPr>
    </w:p>
    <w:p w14:paraId="71AD4A1C" w14:textId="77777777" w:rsidR="00547AA2" w:rsidRPr="0008241C" w:rsidRDefault="00547AA2" w:rsidP="00A01204">
      <w:pPr>
        <w:rPr>
          <w:sz w:val="22"/>
          <w:szCs w:val="22"/>
        </w:rPr>
      </w:pPr>
    </w:p>
    <w:p w14:paraId="0A13C8F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22" w:name="_Toc504317292"/>
      <w:bookmarkStart w:id="1323" w:name="_Toc504317985"/>
      <w:bookmarkStart w:id="1324" w:name="_Toc504321331"/>
      <w:r w:rsidRPr="0008241C">
        <w:rPr>
          <w:b/>
          <w:sz w:val="22"/>
          <w:szCs w:val="24"/>
        </w:rPr>
        <w:lastRenderedPageBreak/>
        <w:t>4.4.7.5 Climate change and hazards</w:t>
      </w:r>
      <w:bookmarkEnd w:id="1322"/>
      <w:bookmarkEnd w:id="1323"/>
      <w:bookmarkEnd w:id="1324"/>
    </w:p>
    <w:p w14:paraId="3410F329" w14:textId="77777777" w:rsidR="00A01204" w:rsidRPr="0008241C" w:rsidRDefault="00A01204" w:rsidP="00A01204">
      <w:pPr>
        <w:rPr>
          <w:sz w:val="22"/>
          <w:szCs w:val="22"/>
        </w:rPr>
      </w:pPr>
    </w:p>
    <w:p w14:paraId="094D406B" w14:textId="77777777" w:rsidR="00A01204" w:rsidRPr="0008241C" w:rsidRDefault="00A01204" w:rsidP="00A01204">
      <w:pPr>
        <w:rPr>
          <w:sz w:val="22"/>
          <w:szCs w:val="22"/>
        </w:rPr>
      </w:pPr>
      <w:r w:rsidRPr="0008241C">
        <w:rPr>
          <w:sz w:val="22"/>
          <w:szCs w:val="22"/>
        </w:rPr>
        <w:t xml:space="preserve">Climate change is profoundly affecting the region’s aquatic biodiversity, water resources, and economy, all of which in turn impacts the region’s people. Main issues related to climate change on freshwater resources are related to elevated ecosystems, flooding, cyclones, and droughts (UNEP, 2016a), with implications for both fisheries </w:t>
      </w:r>
      <w:r w:rsidRPr="0008241C">
        <w:rPr>
          <w:sz w:val="22"/>
          <w:szCs w:val="22"/>
        </w:rPr>
        <w:fldChar w:fldCharType="begin" w:fldLock="1"/>
      </w:r>
      <w:r w:rsidRPr="0008241C">
        <w:rPr>
          <w:sz w:val="22"/>
          <w:szCs w:val="22"/>
        </w:rPr>
        <w:instrText>ADDIN CSL_CITATION {"citationItems":[{"id":"ITEM-1","itemData":{"author":[{"dropping-particle":"","family":"Sriskanthan","given":"G","non-dropping-particle":"","parse-names":false,"suffix":""},{"dropping-particle":"","family":"Funge-Smith","given":"S J","non-dropping-particle":"","parse-names":false,"suffix":""}],"id":"ITEM-1","issued":{"date-parts":[["2011"]]},"note":"NULL","publisher":"FAO Regional Office for Asia and the Pacific, Bangkok, Thailand. RAP Publication 2011/16, 41 pp.","title":"The potential impact of climate change on fisheries and aquaculture in the Asian region.","type":"report"},"uris":["http://www.mendeley.com/documents/?uuid=943c0f7b-df4b-476c-9c43-9047b1761073"]}],"mendeley":{"formattedCitation":"(Sriskanthan &amp; Funge-Smith, 2011)","plainTextFormattedCitation":"(Sriskanthan &amp; Funge-Smith, 2011)","previouslyFormattedCitation":"(Sriskanthan &amp; Funge-Smith, 2011)"},"properties":{"noteIndex":0},"schema":"https://github.com/citation-style-language/schema/raw/master/csl-citation.json"}</w:instrText>
      </w:r>
      <w:r w:rsidRPr="0008241C">
        <w:rPr>
          <w:sz w:val="22"/>
          <w:szCs w:val="22"/>
        </w:rPr>
        <w:fldChar w:fldCharType="separate"/>
      </w:r>
      <w:r w:rsidRPr="0008241C">
        <w:rPr>
          <w:noProof/>
          <w:sz w:val="22"/>
          <w:szCs w:val="22"/>
        </w:rPr>
        <w:t>(Sriskanthan &amp; Funge-Smith, 2011)</w:t>
      </w:r>
      <w:r w:rsidRPr="0008241C">
        <w:rPr>
          <w:sz w:val="22"/>
          <w:szCs w:val="22"/>
        </w:rPr>
        <w:fldChar w:fldCharType="end"/>
      </w:r>
      <w:r w:rsidRPr="0008241C">
        <w:rPr>
          <w:sz w:val="22"/>
          <w:szCs w:val="22"/>
        </w:rPr>
        <w:t xml:space="preserve"> and water security.</w:t>
      </w:r>
    </w:p>
    <w:p w14:paraId="73ACF826" w14:textId="77777777" w:rsidR="00A01204" w:rsidRPr="0008241C" w:rsidRDefault="00A01204" w:rsidP="00A01204">
      <w:pPr>
        <w:rPr>
          <w:sz w:val="22"/>
          <w:szCs w:val="22"/>
        </w:rPr>
      </w:pPr>
    </w:p>
    <w:p w14:paraId="4DB8BB3F" w14:textId="1CF2BCAD" w:rsidR="00A01204" w:rsidRPr="0008241C" w:rsidRDefault="00A01204" w:rsidP="00A01204">
      <w:pPr>
        <w:rPr>
          <w:sz w:val="22"/>
          <w:szCs w:val="22"/>
        </w:rPr>
      </w:pPr>
      <w:r w:rsidRPr="0008241C">
        <w:rPr>
          <w:sz w:val="22"/>
          <w:szCs w:val="22"/>
        </w:rPr>
        <w:t xml:space="preserve">Melting of glaciers and snow due to climate change is likely to lead to great changes in water supply, with the Himalayan region a particularly important source for many of Asia’s largest rivers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DOI":"10.1007/s00027-011-0247-y","ISBN":"1015-1621","author":[{"dropping-particle":"","family":"Gopal","given":"Brij","non-dropping-particle":"","parse-names":false,"suffix":""}],"container-title":"Aquatic Sciences","id":"ITEM-1","issue":"1","issued":{"date-parts":[["2013"]]},"language":"English","note":"NULL","page":"39-61","publisher":"SP Birkhäuser Verlag Basel","title":"Future of wetlands in tropical and subtropical Asia, especially in the face of climate change","type":"article-journal","volume":"75"},"uris":["http://www.mendeley.com/documents/?uuid=01bb0ed8-e4b0-4554-b080-bbb099a6e28a"]}],"mendeley":{"formattedCitation":"(Gopal, 2013)","manualFormatting":"(Zhao, Yang, &amp; Yao et al., 2016; Lutz, Immerzeel, &amp; Shrestha et al., 2014; Gopal, 2013)","plainTextFormattedCitation":"(Gopal, 2013)","previouslyFormattedCitation":"(Gopal, 2013)"},"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 xml:space="preserve">(Zhao </w:t>
      </w:r>
      <w:r w:rsidRPr="0008241C">
        <w:rPr>
          <w:rFonts w:eastAsia="MS Mincho"/>
          <w:i/>
          <w:noProof/>
          <w:sz w:val="22"/>
          <w:szCs w:val="22"/>
          <w:lang w:eastAsia="ja-JP"/>
        </w:rPr>
        <w:t>et al</w:t>
      </w:r>
      <w:r w:rsidRPr="0008241C">
        <w:rPr>
          <w:rFonts w:eastAsia="MS Mincho"/>
          <w:noProof/>
          <w:sz w:val="22"/>
          <w:szCs w:val="22"/>
          <w:lang w:eastAsia="ja-JP"/>
        </w:rPr>
        <w:t xml:space="preserve">., 2016; Lutz </w:t>
      </w:r>
      <w:r w:rsidRPr="0008241C">
        <w:rPr>
          <w:rFonts w:eastAsia="MS Mincho"/>
          <w:i/>
          <w:noProof/>
          <w:sz w:val="22"/>
          <w:szCs w:val="22"/>
          <w:lang w:eastAsia="ja-JP"/>
        </w:rPr>
        <w:t>et al</w:t>
      </w:r>
      <w:r w:rsidRPr="0008241C">
        <w:rPr>
          <w:rFonts w:eastAsia="MS Mincho"/>
          <w:noProof/>
          <w:sz w:val="22"/>
          <w:szCs w:val="22"/>
          <w:lang w:eastAsia="ja-JP"/>
        </w:rPr>
        <w:t>., 2014; Gopal, 2013)</w:t>
      </w:r>
      <w:r w:rsidRPr="0008241C">
        <w:rPr>
          <w:rFonts w:eastAsia="MS Mincho"/>
          <w:sz w:val="22"/>
          <w:szCs w:val="22"/>
          <w:lang w:eastAsia="ja-JP"/>
        </w:rPr>
        <w:fldChar w:fldCharType="end"/>
      </w:r>
      <w:r w:rsidRPr="0008241C">
        <w:rPr>
          <w:rFonts w:eastAsia="MS Mincho"/>
          <w:sz w:val="22"/>
          <w:szCs w:val="22"/>
          <w:lang w:eastAsia="ja-JP"/>
        </w:rPr>
        <w:t>. Projections over</w:t>
      </w:r>
      <w:r w:rsidRPr="0008241C">
        <w:rPr>
          <w:sz w:val="22"/>
          <w:szCs w:val="22"/>
        </w:rPr>
        <w:t xml:space="preserve"> the medium term (up to 2050), suggest rivers are likely to experience increased run off from increased precipitation and melting glaciers, leading to increased risk from natural hazards </w:t>
      </w:r>
      <w:r w:rsidRPr="0008241C">
        <w:rPr>
          <w:sz w:val="22"/>
          <w:szCs w:val="22"/>
        </w:rPr>
        <w:fldChar w:fldCharType="begin" w:fldLock="1"/>
      </w:r>
      <w:r w:rsidRPr="0008241C">
        <w:rPr>
          <w:sz w:val="22"/>
          <w:szCs w:val="22"/>
        </w:rPr>
        <w:instrText>ADDIN CSL_CITATION {"citationItems":[{"id":"ITEM-1","itemData":{"ISSN":"1758-678X","author":[{"dropping-particle":"","family":"Lutz","given":"A F","non-dropping-particle":"","parse-names":false,"suffix":""},{"dropping-particle":"","family":"Immerzeel","given":"W W","non-dropping-particle":"","parse-names":false,"suffix":""},{"dropping-particle":"","family":"Shrestha","given":"A B","non-dropping-particle":"","parse-names":false,"suffix":""},{"dropping-particle":"","family":"Bierkens","given":"M F P","non-dropping-particle":"","parse-names":false,"suffix":""}],"container-title":"Nature Clim. Change","id":"ITEM-1","issue":"7","issued":{"date-parts":[["2014","7"]]},"page":"587-592","publisher":"Nature Publishing Group","title":"Consistent increase in High Asia's runoff due to increasing glacier melt and precipitation","type":"article-journal","volume":"4"},"uris":["http://www.mendeley.com/documents/?uuid=31cb9456-e3da-44f5-9f74-15094eafd652"]}],"mendeley":{"formattedCitation":"(Lutz &lt;i&gt;et al.&lt;/i&gt;, 2014)","plainTextFormattedCitation":"(Lutz et al., 2014)","previouslyFormattedCitation":"(Lutz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Lutz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cluding glacial lake outburst floods </w:t>
      </w:r>
      <w:r w:rsidRPr="0008241C">
        <w:rPr>
          <w:sz w:val="22"/>
          <w:szCs w:val="22"/>
        </w:rPr>
        <w:fldChar w:fldCharType="begin" w:fldLock="1"/>
      </w:r>
      <w:r w:rsidRPr="0008241C">
        <w:rPr>
          <w:sz w:val="22"/>
          <w:szCs w:val="22"/>
        </w:rPr>
        <w:instrText>ADDIN CSL_CITATION {"citationItems":[{"id":"ITEM-1","itemData":{"DOI":"10.1371/journal.pone.0083973","abstract":"Glacial lake outburst flood (GLOF) is a serious hazard in high, mountainous regions. In the Himalayas, catastrophic risks of GLOFs have increased in recent years because most Himalayan glaciers have experienced remarkable downwasting under a warming climate. However, current knowledge about the distribution and recent changes in glacial lakes within the central Himalaya mountain range is still limited. Here, we conducted a systematic investigation of the glacial lakes within the entire central Himalaya range by using an object-oriented image processing method based on the Landsat Thematic Mapper (TM) or Enhanced Thematic Mapper (ETM) images from 1990 to 2010. We extracted the lake boundaries for four time points (1990, 2000, 2005 and 2010) and used a time series inspection method combined with a consistent spatial resolution of Landsat images that consistently revealed lake expansion. Our results show that the glacial lakes expanded rapidly by 17.11% from 1990 to 2010. The pre-existing, larger glacial lakes, rather than the newly formed lakes, contributed most to the areal expansion. The greatest expansions occurred at the altitudinal zones between 4800 m and 5600 m at the north side of the main Himalayan range and between 4500 m and 5600 m at the south side, respectively. Based on the expansion rate, area and type of glacial lakes, we identified 67 rapidly expanding glacial lakes in the central Himalayan region that need to be closely monitored in the future. The warming and increasing amounts of light-absorbing constituents of snow and ice could have accelerated the melting that directly affected the glacial lake expansion. Across the main central Himalayas, glacial lakes at the north side show more remarkable expansion than those at the south side. An effective monitoring and warning system for critical glacial lakes is urgently needed.","author":[{"dropping-particle":"","family":"Nie","given":"Yong","non-dropping-particle":"","parse-names":false,"suffix":""},{"dropping-particle":"","family":"Liu","given":"Qiao","non-dropping-particle":"","parse-names":false,"suffix":""},{"dropping-particle":"","family":"Liu","given":"Shiyin","non-dropping-particle":"","parse-names":false,"suffix":""}],"container-title":"PLoS ONE","id":"ITEM-1","issue":"12","issued":{"date-parts":[["2013"]]},"note":"NULL","page":"e83973","publisher":"Public Library of Science","title":"Glacial Lake Expansion in the Central Himalayas by Landsat Images, 1990?2010","type":"article-journal","volume":"8"},"uris":["http://www.mendeley.com/documents/?uuid=1e81ef48-afde-4e7b-8305-aac9d89c9464"]}],"mendeley":{"formattedCitation":"(Nie &lt;i&gt;et al.&lt;/i&gt;, 2013)","manualFormatting":"(Nie, Liu &amp; Liu, 2013)","plainTextFormattedCitation":"(Nie et al., 2013)","previouslyFormattedCitation":"(Nie &lt;i&gt;et al.&lt;/i&gt;, 2013)"},"properties":{"noteIndex":0},"schema":"https://github.com/citation-style-language/schema/raw/master/csl-citation.json"}</w:instrText>
      </w:r>
      <w:r w:rsidRPr="0008241C">
        <w:rPr>
          <w:sz w:val="22"/>
          <w:szCs w:val="22"/>
        </w:rPr>
        <w:fldChar w:fldCharType="separate"/>
      </w:r>
      <w:r w:rsidRPr="0008241C">
        <w:rPr>
          <w:noProof/>
          <w:sz w:val="22"/>
          <w:szCs w:val="22"/>
        </w:rPr>
        <w:t>(Nie, Liu &amp; Liu, 2013)</w:t>
      </w:r>
      <w:r w:rsidRPr="0008241C">
        <w:rPr>
          <w:sz w:val="22"/>
          <w:szCs w:val="22"/>
        </w:rPr>
        <w:fldChar w:fldCharType="end"/>
      </w:r>
      <w:r w:rsidRPr="0008241C">
        <w:rPr>
          <w:sz w:val="22"/>
          <w:szCs w:val="22"/>
        </w:rPr>
        <w:t xml:space="preserve">. Recent work has highlighted the glacial area of the Tibetan Plateau has shrunk significantly over the past 20 years </w:t>
      </w:r>
      <w:r w:rsidRPr="0008241C">
        <w:rPr>
          <w:sz w:val="22"/>
          <w:szCs w:val="22"/>
        </w:rPr>
        <w:fldChar w:fldCharType="begin" w:fldLock="1"/>
      </w:r>
      <w:r w:rsidRPr="0008241C">
        <w:rPr>
          <w:sz w:val="22"/>
          <w:szCs w:val="22"/>
        </w:rPr>
        <w:instrText>ADDIN CSL_CITATION {"citationItems":[{"id":"ITEM-1","itemData":{"DOI":"10.5194/tc-9-505-2015","author":[{"dropping-particle":"","family":"Racoviteanu","given":"A E","non-dropping-particle":"","parse-names":false,"suffix":""},{"dropping-particle":"","family":"Arnaud","given":"Y","non-dropping-particle":"","parse-names":false,"suffix":""},{"dropping-particle":"","family":"Williams","given":"M W","non-dropping-particle":"","parse-names":false,"suffix":""},{"dropping-particle":"","family":"Manley","given":"W F","non-dropping-particle":"","parse-names":false,"suffix":""}],"container-title":"The Cryosphere","id":"ITEM-1","issue":"2","issued":{"date-parts":[["2015"]]},"page":"505-523","title":"Spatial patterns in glacier characteristics and area changes from 1962 to 2006 in the Kanchenjunga–Sikkim area, eastern Himalaya","type":"article-journal","volume":"9"},"uris":["http://www.mendeley.com/documents/?uuid=00b19b5b-e4cd-4965-8e8a-deb17f4bd15b"]},{"id":"ITEM-2","itemData":{"author":[{"dropping-particle":"","family":"ECTNARCC (Editorial Committee of the Third National Assessment Report on Climate Change)","given":"","non-dropping-particle":"","parse-names":false,"suffix":""}],"id":"ITEM-2","issued":{"date-parts":[["2016"]]},"publisher-place":"Beijing, China","title":"The Third National Assessment Report on Climate Change","type":"report"},"uris":["http://www.mendeley.com/documents/?uuid=d4cbdccc-a14d-4840-9e37-8a7343d1bc97"]}],"mendeley":{"formattedCitation":"(ECTNARCC (Editorial Committee of the Third National Assessment Report on Climate Change), 2016; Racoviteanu &lt;i&gt;et al.&lt;/i&gt;, 2015)","manualFormatting":"(Editorial Committee of the Third National Assessment Report on Climate Change, 2016; Racoviteanu et al., 2015)","plainTextFormattedCitation":"(ECTNARCC (Editorial Committee of the Third National Assessment Report on Climate Change), 2016; Racoviteanu et al., 2015)","previouslyFormattedCitation":"(ECTNARCC (Editorial Committee of the Third National Assessment Report on Climate Change), 2016; Racoviteanu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Editorial Committee of the Third National Assessment Report on Climate Change, 2016; Racoviteanu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ith the largest losses in the Himalayas </w:t>
      </w:r>
      <w:r w:rsidRPr="0008241C">
        <w:rPr>
          <w:sz w:val="22"/>
          <w:szCs w:val="22"/>
        </w:rPr>
        <w:fldChar w:fldCharType="begin" w:fldLock="1"/>
      </w:r>
      <w:r w:rsidRPr="0008241C">
        <w:rPr>
          <w:sz w:val="22"/>
          <w:szCs w:val="22"/>
        </w:rPr>
        <w:instrText>ADDIN CSL_CITATION {"citationItems":[{"id":"ITEM-1","itemData":{"ISSN":"1758-678X","author":[{"dropping-particle":"","family":"Yao","given":"Tandong","non-dropping-particle":"","parse-names":false,"suffix":""},{"dropping-particle":"","family":"Thompson","given":"Lonnie","non-dropping-particle":"","parse-names":false,"suffix":""},{"dropping-particle":"","family":"Yang","given":"Wei","non-dropping-particle":"","parse-names":false,"suffix":""},{"dropping-particle":"","family":"Yu","given":"Wusheng","non-dropping-particle":"","parse-names":false,"suffix":""},{"dropping-particle":"","family":"Gao","given":"Yang","non-dropping-particle":"","parse-names":false,"suffix":""},{"dropping-particle":"","family":"Guo","given":"Xuejun","non-dropping-particle":"","parse-names":false,"suffix":""},{"dropping-particle":"","family":"Yang","given":"Xiaoxin","non-dropping-particle":"","parse-names":false,"suffix":""},{"dropping-particle":"","family":"Duan","given":"Keqin","non-dropping-particle":"","parse-names":false,"suffix":""},{"dropping-particle":"","family":"Zhao","given":"Huabiao","non-dropping-particle":"","parse-names":false,"suffix":""},{"dropping-particle":"","family":"Xu","given":"Baiqing","non-dropping-particle":"","parse-names":false,"suffix":""},{"dropping-particle":"","family":"Pu","given":"Jiancheng","non-dropping-particle":"","parse-names":false,"suffix":""},{"dropping-particle":"","family":"Lu","given":"Anxin","non-dropping-particle":"","parse-names":false,"suffix":""},{"dropping-particle":"","family":"Xiang","given":"Yang","non-dropping-particle":"","parse-names":false,"suffix":""},{"dropping-particle":"","family":"Kattel","given":"Dambaru B","non-dropping-particle":"","parse-names":false,"suffix":""},{"dropping-particle":"","family":"Joswiak","given":"Daniel","non-dropping-particle":"","parse-names":false,"suffix":""}],"container-title":"Nature Clim. Change","id":"ITEM-1","issue":"9","issued":{"date-parts":[["2012","9"]]},"note":"10.1038/nclimate1580","page":"663-667","publisher":"Nature Publishing Group","title":"Different glacier status with atmospheric circulations in Tibetan Plateau and surroundings","type":"article-journal","volume":"2"},"uris":["http://www.mendeley.com/documents/?uuid=909881af-7310-43be-acdc-82d89307d6b7"]}],"mendeley":{"formattedCitation":"(Yao &lt;i&gt;et al.&lt;/i&gt;, 2012)","plainTextFormattedCitation":"(Yao et al., 2012)","previouslyFormattedCitation":"(Yao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Yao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New Zealand’s glaciers are also retreating with the 11</w:t>
      </w:r>
      <w:r w:rsidR="00C934E9">
        <w:rPr>
          <w:sz w:val="22"/>
          <w:szCs w:val="22"/>
        </w:rPr>
        <w:t xml:space="preserve"> per cent</w:t>
      </w:r>
      <w:r w:rsidRPr="0008241C">
        <w:rPr>
          <w:sz w:val="22"/>
          <w:szCs w:val="22"/>
        </w:rPr>
        <w:t xml:space="preserve"> decrease in ice volume reported between 1977 and 2005. Recent glacial retreat has caused an increase of over 5.5</w:t>
      </w:r>
      <w:r w:rsidR="00C934E9">
        <w:rPr>
          <w:sz w:val="22"/>
          <w:szCs w:val="22"/>
        </w:rPr>
        <w:t xml:space="preserve"> per cent</w:t>
      </w:r>
      <w:r w:rsidRPr="0008241C">
        <w:rPr>
          <w:sz w:val="22"/>
          <w:szCs w:val="22"/>
        </w:rPr>
        <w:t xml:space="preserve"> in river runoff from the Tibetan Plateau </w:t>
      </w:r>
      <w:r w:rsidRPr="0008241C">
        <w:rPr>
          <w:sz w:val="22"/>
          <w:szCs w:val="22"/>
        </w:rPr>
        <w:fldChar w:fldCharType="begin" w:fldLock="1"/>
      </w:r>
      <w:r w:rsidRPr="0008241C">
        <w:rPr>
          <w:sz w:val="22"/>
          <w:szCs w:val="22"/>
        </w:rPr>
        <w:instrText>ADDIN CSL_CITATION {"citationItems":[{"id":"ITEM-1","itemData":{"DOI":"10.1007/s00254-007-1139-2","ISBN":"1432-0495","abstract":"Glaciers in the Tuotuo River basin, western China, have been monitored in recent decades by applying topographical maps and high-resolution satellite images. Results indicate that most of glaciers in the Tuotuo River basin have retreated in the period from 1968/1971 to 2001/2002, and their shrinkage area is 3.2% of the total area in the late 1960s. To assess the influence of glacier runoff on river runoff, a modified degree–day model including potential clear-sky direct solar radiation has been applied to the glaciated regions of the river basin over the period 1961–2004. It was found that glacier runoff has increased in the last 44 years, especially in the 1990s when a two-thirds increase in river runoff was derived from the increase in glacier runoff caused by loss of ice mass in the entire Tuotuo River basin.","author":[{"dropping-particle":"","family":"Zhang","given":"Yong","non-dropping-particle":"","parse-names":false,"suffix":""},{"dropping-particle":"","family":"Liu","given":"Shiyin","non-dropping-particle":"","parse-names":false,"suffix":""},{"dropping-particle":"","family":"Xu","given":"Junli","non-dropping-particle":"","parse-names":false,"suffix":""},{"dropping-particle":"","family":"Shangguan","given":"Donghui","non-dropping-particle":"","parse-names":false,"suffix":""}],"container-title":"Environmental Geology","id":"ITEM-1","issue":"1","issued":{"date-parts":[["2008"]]},"note":"NULL","page":"59-68","title":"Glacier change and glacier runoff variation in the Tuotuo River basin, the source region of Yangtze River in western China","type":"article-journal","volume":"56"},"uris":["http://www.mendeley.com/documents/?uuid=99475508-ef5d-4052-99c8-b8dabcc9777c"]}],"mendeley":{"formattedCitation":"(Y. Zhang &lt;i&gt;et al.&lt;/i&gt;, 2008)","manualFormatting":"(Zhang, Liu, Xu &amp; Shangguan, 2008)","plainTextFormattedCitation":"(Y. Zhang et al., 2008)","previouslyFormattedCitation":"(Y. Zhang &lt;i&gt;et al.&lt;/i&gt;, 2008)"},"properties":{"noteIndex":0},"schema":"https://github.com/citation-style-language/schema/raw/master/csl-citation.json"}</w:instrText>
      </w:r>
      <w:r w:rsidRPr="0008241C">
        <w:rPr>
          <w:sz w:val="22"/>
          <w:szCs w:val="22"/>
        </w:rPr>
        <w:fldChar w:fldCharType="separate"/>
      </w:r>
      <w:r w:rsidRPr="0008241C">
        <w:rPr>
          <w:noProof/>
          <w:sz w:val="22"/>
          <w:szCs w:val="22"/>
        </w:rPr>
        <w:t>(Zhang, Liu, Xu &amp; Shangguan, 2008)</w:t>
      </w:r>
      <w:r w:rsidRPr="0008241C">
        <w:rPr>
          <w:sz w:val="22"/>
          <w:szCs w:val="22"/>
        </w:rPr>
        <w:fldChar w:fldCharType="end"/>
      </w:r>
      <w:r w:rsidRPr="0008241C">
        <w:rPr>
          <w:sz w:val="22"/>
          <w:szCs w:val="22"/>
        </w:rPr>
        <w:t xml:space="preserve">, and resulted in rising lake levels in the Hindu Kush Himalayan region </w:t>
      </w:r>
      <w:r w:rsidRPr="0008241C">
        <w:rPr>
          <w:sz w:val="22"/>
          <w:szCs w:val="22"/>
        </w:rPr>
        <w:fldChar w:fldCharType="begin" w:fldLock="1"/>
      </w:r>
      <w:r w:rsidRPr="0008241C">
        <w:rPr>
          <w:sz w:val="22"/>
          <w:szCs w:val="22"/>
        </w:rPr>
        <w:instrText>ADDIN CSL_CITATION {"citationItems":[{"id":"ITEM-1","itemData":{"DOI":"10.1657/1523-0430(07-510)[yao]2.0.co;2","ISBN":"1523-0430","author":[{"dropping-particle":"","family":"Yao","given":"Tandong","non-dropping-particle":"","parse-names":false,"suffix":""},{"dropping-particle":"","family":"Pu","given":"Jianchen","non-dropping-particle":"","parse-names":false,"suffix":""},{"dropping-particle":"","family":"Lu","given":"Anxin","non-dropping-particle":"","parse-names":false,"suffix":""},{"dropping-particle":"","family":"Wang","given":"Youqing","non-dropping-particle":"","parse-names":false,"suffix":""},{"dropping-particle":"","family":"Yu","given":"Wusheng","non-dropping-particle":"","parse-names":false,"suffix":""}],"container-title":"Arctic, Antarctic, and Alpine Research","id":"ITEM-1","issue":"4","issued":{"date-parts":[["2007"]]},"page":"642-650","publisher":"Institute of Arctic and Alpine Research (INSTAAR), University of Colorado","title":"Recent Glacial Retreat and Its Impact on Hydrological Processes on the Tibetan Plateau, China, and Surrounding Regions","type":"article-journal","volume":"39"},"uris":["http://www.mendeley.com/documents/?uuid=112c3b7d-6bc1-460d-bf17-43f54694b8ff"]}],"mendeley":{"formattedCitation":"(Yao &lt;i&gt;et al.&lt;/i&gt;, 2007)","manualFormatting":"(Yao, Pu &amp; Lu  et al., 2007;","plainTextFormattedCitation":"(Yao et al., 2007)","previouslyFormattedCitation":"(Yao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Yao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371/journal.pone.0083973","abstract":"Glacial lake outburst flood (GLOF) is a serious hazard in high, mountainous regions. In the Himalayas, catastrophic risks of GLOFs have increased in recent years because most Himalayan glaciers have experienced remarkable downwasting under a warming climate. However, current knowledge about the distribution and recent changes in glacial lakes within the central Himalaya mountain range is still limited. Here, we conducted a systematic investigation of the glacial lakes within the entire central Himalaya range by using an object-oriented image processing method based on the Landsat Thematic Mapper (TM) or Enhanced Thematic Mapper (ETM) images from 1990 to 2010. We extracted the lake boundaries for four time points (1990, 2000, 2005 and 2010) and used a time series inspection method combined with a consistent spatial resolution of Landsat images that consistently revealed lake expansion. Our results show that the glacial lakes expanded rapidly by 17.11% from 1990 to 2010. The pre-existing, larger glacial lakes, rather than the newly formed lakes, contributed most to the areal expansion. The greatest expansions occurred at the altitudinal zones between 4800 m and 5600 m at the north side of the main Himalayan range and between 4500 m and 5600 m at the south side, respectively. Based on the expansion rate, area and type of glacial lakes, we identified 67 rapidly expanding glacial lakes in the central Himalayan region that need to be closely monitored in the future. The warming and increasing amounts of light-absorbing constituents of snow and ice could have accelerated the melting that directly affected the glacial lake expansion. Across the main central Himalayas, glacial lakes at the north side show more remarkable expansion than those at the south side. An effective monitoring and warning system for critical glacial lakes is urgently needed.","author":[{"dropping-particle":"","family":"Nie","given":"Yong","non-dropping-particle":"","parse-names":false,"suffix":""},{"dropping-particle":"","family":"Liu","given":"Qiao","non-dropping-particle":"","parse-names":false,"suffix":""},{"dropping-particle":"","family":"Liu","given":"Shiyin","non-dropping-particle":"","parse-names":false,"suffix":""}],"container-title":"PLoS ONE","id":"ITEM-1","issue":"12","issued":{"date-parts":[["2013"]]},"note":"NULL","page":"e83973","publisher":"Public Library of Science","title":"Glacial Lake Expansion in the Central Himalayas by Landsat Images, 1990?2010","type":"article-journal","volume":"8"},"uris":["http://www.mendeley.com/documents/?uuid=1e81ef48-afde-4e7b-8305-aac9d89c9464"]}],"mendeley":{"formattedCitation":"(Nie &lt;i&gt;et al.&lt;/i&gt;, 2013)","manualFormatting":"Nie, Liu &amp; Liu, 2013)","plainTextFormattedCitation":"(Nie et al., 2013)","previouslyFormattedCitation":"(Nie &lt;i&gt;et al.&lt;/i&gt;, 2013)"},"properties":{"noteIndex":0},"schema":"https://github.com/citation-style-language/schema/raw/master/csl-citation.json"}</w:instrText>
      </w:r>
      <w:r w:rsidRPr="0008241C">
        <w:rPr>
          <w:sz w:val="22"/>
          <w:szCs w:val="22"/>
        </w:rPr>
        <w:fldChar w:fldCharType="separate"/>
      </w:r>
      <w:r w:rsidRPr="0008241C">
        <w:rPr>
          <w:noProof/>
          <w:sz w:val="22"/>
          <w:szCs w:val="22"/>
        </w:rPr>
        <w:t>Nie</w:t>
      </w:r>
      <w:r w:rsidRPr="0008241C">
        <w:rPr>
          <w:noProof/>
          <w:sz w:val="22"/>
          <w:szCs w:val="24"/>
        </w:rPr>
        <w:t>, Liu &amp; Liu</w:t>
      </w:r>
      <w:r w:rsidRPr="0008241C">
        <w:rPr>
          <w:noProof/>
          <w:sz w:val="22"/>
          <w:szCs w:val="22"/>
        </w:rPr>
        <w:t>, 2013)</w:t>
      </w:r>
      <w:r w:rsidRPr="0008241C">
        <w:rPr>
          <w:sz w:val="22"/>
          <w:szCs w:val="22"/>
        </w:rPr>
        <w:fldChar w:fldCharType="end"/>
      </w:r>
      <w:r w:rsidRPr="0008241C">
        <w:rPr>
          <w:sz w:val="22"/>
          <w:szCs w:val="22"/>
        </w:rPr>
        <w:t xml:space="preserve"> which is leading to a high potential risk for outburst floods </w:t>
      </w:r>
      <w:r w:rsidRPr="0008241C">
        <w:rPr>
          <w:sz w:val="22"/>
          <w:szCs w:val="22"/>
        </w:rPr>
        <w:fldChar w:fldCharType="begin" w:fldLock="1"/>
      </w:r>
      <w:r w:rsidRPr="0008241C">
        <w:rPr>
          <w:sz w:val="22"/>
          <w:szCs w:val="22"/>
        </w:rPr>
        <w:instrText>ADDIN CSL_CITATION {"citationItems":[{"id":"ITEM-1","itemData":{"DOI":"10.22617/TCS178839-2","ISBN":"9789292578527","author":[{"dropping-particle":"","family":"ADB","given":"","non-dropping-particle":"","parse-names":false,"suffix":""}],"id":"ITEM-1","issued":{"date-parts":[["2017","6","1"]]},"publisher-place":"Manila, Philippines","title":"A Region at Risk: The Human Dimensions of Climate Change in Asia and the Pacific","type":"report"},"uris":["http://www.mendeley.com/documents/?uuid=0f637e61-3bb6-47ec-8881-6ad0a6b78919"]}],"mendeley":{"formattedCitation":"(ADB, 2017)","plainTextFormattedCitation":"(ADB, 2017)","previouslyFormattedCitation":"(ADB, 2017)"},"properties":{"noteIndex":0},"schema":"https://github.com/citation-style-language/schema/raw/master/csl-citation.json"}</w:instrText>
      </w:r>
      <w:r w:rsidRPr="0008241C">
        <w:rPr>
          <w:sz w:val="22"/>
          <w:szCs w:val="22"/>
        </w:rPr>
        <w:fldChar w:fldCharType="separate"/>
      </w:r>
      <w:r w:rsidRPr="0008241C">
        <w:rPr>
          <w:noProof/>
          <w:sz w:val="22"/>
          <w:szCs w:val="22"/>
        </w:rPr>
        <w:t>(ADB, 2017)</w:t>
      </w:r>
      <w:r w:rsidRPr="0008241C">
        <w:rPr>
          <w:sz w:val="22"/>
          <w:szCs w:val="22"/>
        </w:rPr>
        <w:fldChar w:fldCharType="end"/>
      </w:r>
      <w:r w:rsidRPr="0008241C">
        <w:rPr>
          <w:sz w:val="22"/>
          <w:szCs w:val="22"/>
        </w:rPr>
        <w:t xml:space="preserve">. </w:t>
      </w:r>
    </w:p>
    <w:p w14:paraId="42F43A07" w14:textId="77777777" w:rsidR="00A01204" w:rsidRPr="0008241C" w:rsidRDefault="00A01204" w:rsidP="00A01204">
      <w:pPr>
        <w:rPr>
          <w:sz w:val="22"/>
          <w:szCs w:val="22"/>
        </w:rPr>
      </w:pPr>
    </w:p>
    <w:p w14:paraId="2E62E5BA" w14:textId="686B1080" w:rsidR="00A01204" w:rsidRPr="0008241C" w:rsidRDefault="00A01204" w:rsidP="00A01204">
      <w:pPr>
        <w:rPr>
          <w:sz w:val="22"/>
          <w:szCs w:val="22"/>
        </w:rPr>
      </w:pPr>
      <w:r w:rsidRPr="0008241C">
        <w:rPr>
          <w:sz w:val="22"/>
          <w:szCs w:val="22"/>
        </w:rPr>
        <w:t>Flooding hazards are likely to change due to climate change with noticeable differences at the subregional level. South, South-East, and North-East Asia are projected to have increased flood frequency and runoffs by the end of the 21</w:t>
      </w:r>
      <w:r w:rsidRPr="0008241C">
        <w:rPr>
          <w:sz w:val="22"/>
          <w:szCs w:val="22"/>
          <w:vertAlign w:val="superscript"/>
        </w:rPr>
        <w:t>st</w:t>
      </w:r>
      <w:r w:rsidRPr="0008241C">
        <w:rPr>
          <w:sz w:val="22"/>
          <w:szCs w:val="22"/>
        </w:rPr>
        <w:t xml:space="preserve"> century, while Western Asia might have decreased runoffs </w:t>
      </w:r>
      <w:r w:rsidRPr="0008241C">
        <w:rPr>
          <w:sz w:val="22"/>
          <w:szCs w:val="22"/>
        </w:rPr>
        <w:fldChar w:fldCharType="begin" w:fldLock="1"/>
      </w:r>
      <w:r w:rsidRPr="0008241C">
        <w:rPr>
          <w:sz w:val="22"/>
          <w:szCs w:val="22"/>
        </w:rPr>
        <w:instrText>ADDIN CSL_CITATION {"citationItems":[{"id":"ITEM-1","itemData":{"DOI":"10.22617/TCS178839-2","ISBN":"9789292578527","author":[{"dropping-particle":"","family":"ADB","given":"","non-dropping-particle":"","parse-names":false,"suffix":""}],"id":"ITEM-1","issued":{"date-parts":[["2017","6","1"]]},"publisher-place":"Manila, Philippines","title":"A Region at Risk: The Human Dimensions of Climate Change in Asia and the Pacific","type":"report"},"uris":["http://www.mendeley.com/documents/?uuid=0f637e61-3bb6-47ec-8881-6ad0a6b78919"]}],"mendeley":{"formattedCitation":"(ADB, 2017)","plainTextFormattedCitation":"(ADB, 2017)","previouslyFormattedCitation":"(ADB, 2017)"},"properties":{"noteIndex":0},"schema":"https://github.com/citation-style-language/schema/raw/master/csl-citation.json"}</w:instrText>
      </w:r>
      <w:r w:rsidRPr="0008241C">
        <w:rPr>
          <w:sz w:val="22"/>
          <w:szCs w:val="22"/>
        </w:rPr>
        <w:fldChar w:fldCharType="separate"/>
      </w:r>
      <w:r w:rsidRPr="0008241C">
        <w:rPr>
          <w:noProof/>
          <w:sz w:val="22"/>
          <w:szCs w:val="22"/>
        </w:rPr>
        <w:t>(ADB, 2017)</w:t>
      </w:r>
      <w:r w:rsidRPr="0008241C">
        <w:rPr>
          <w:sz w:val="22"/>
          <w:szCs w:val="22"/>
        </w:rPr>
        <w:fldChar w:fldCharType="end"/>
      </w:r>
      <w:r w:rsidRPr="0008241C">
        <w:rPr>
          <w:sz w:val="22"/>
          <w:szCs w:val="22"/>
        </w:rPr>
        <w:t xml:space="preserve">. The probability of flooding is also related to global atmospheric cycles such as El Niño or La Niña phases </w:t>
      </w:r>
      <w:r w:rsidRPr="0008241C">
        <w:rPr>
          <w:sz w:val="22"/>
          <w:szCs w:val="22"/>
        </w:rPr>
        <w:fldChar w:fldCharType="begin" w:fldLock="1"/>
      </w:r>
      <w:r w:rsidRPr="0008241C">
        <w:rPr>
          <w:sz w:val="22"/>
          <w:szCs w:val="22"/>
        </w:rPr>
        <w:instrText>ADDIN CSL_CITATION {"citationItems":[{"id":"ITEM-1","itemData":{"DOI":"10.1073/pnas.1409822111","abstract":"El Niño Southern Oscillation (ENSO) is the most dominant interannual signal of climate variability and has a strong influence on climate over large parts of the world. In turn, it strongly influences many natural hazards (such as hurricanes and droughts) and their resulting socioeconomic impacts, including economic damage and loss of life. However, although ENSO is known to influence hydrology in many regions of the world, little is known about its influence on the socioeconomic impacts of floods (i.e., flood risk). To address this, we developed a modeling framework to assess ENSO’s influence on flood risk at the global scale, expressed in terms of affected population and gross domestic product and economic damages. We show that ENSO exerts strong and widespread influences on both flood hazard and risk. Reliable anomalies of flood risk exist during El Niño or La Niña years, or both, in basins spanning almost half (44%) of Earth’s land surface. Our results show that climate variability, especially from ENSO, should be incorporated into disaster-risk analyses and policies. Because ENSO has some predictive skill with lead times of several seasons, the findings suggest the possibility to develop probabilistic flood-risk projections, which could be used for improved disaster planning. The findings are also relevant in the context of climate change. If the frequency and/or magnitude of ENSO events were to change in the future, this finding could imply changes in flood-risk variations across almost half of the world’s terrestrial regions. ","author":[{"dropping-particle":"","family":"Ward","given":"Philip J","non-dropping-particle":"","parse-names":false,"suffix":""},{"dropping-particle":"","family":"Jongman","given":"Brenden","non-dropping-particle":"","parse-names":false,"suffix":""},{"dropping-particle":"","family":"Kummu","given":"Matti","non-dropping-particle":"","parse-names":false,"suffix":""},{"dropping-particle":"","family":"Dettinger","given":"Michael D","non-dropping-particle":"","parse-names":false,"suffix":""},{"dropping-particle":"","family":"Sperna Weiland","given":"Frederiek C","non-dropping-particle":"","parse-names":false,"suffix":""},{"dropping-particle":"","family":"Winsemius","given":"Hessel C","non-dropping-particle":"","parse-names":false,"suffix":""}],"container-title":"Proceedings of the National Academy of Sciences ","id":"ITEM-1","issue":"44 ","issued":{"date-parts":[["2014","11","4"]]},"note":"10.1073/pnas.1409822111","page":"15659-15664","title":"Strong influence of El Niño Southern Oscillation on flood risk around the world","type":"article-journal","volume":"111 "},"uris":["http://www.mendeley.com/documents/?uuid=a3a79b6c-af4e-4525-85c7-42da2b939a30"]}],"mendeley":{"formattedCitation":"(P. J. Ward &lt;i&gt;et al.&lt;/i&gt;, 2014)","plainTextFormattedCitation":"(P. J. Ward et al., 2014)","previouslyFormattedCitation":"(P. J. Ward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P. J. Ward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 the Asia-Pacific region, higher flood volumes were observed during historical El Niño years, in Bangladesh and Papua New Guinea, and lower flood volume in regions such as central north China and Pakistan </w:t>
      </w:r>
      <w:r w:rsidRPr="0008241C">
        <w:rPr>
          <w:sz w:val="22"/>
          <w:szCs w:val="22"/>
        </w:rPr>
        <w:fldChar w:fldCharType="begin" w:fldLock="1"/>
      </w:r>
      <w:r w:rsidRPr="0008241C">
        <w:rPr>
          <w:sz w:val="22"/>
          <w:szCs w:val="22"/>
        </w:rPr>
        <w:instrText>ADDIN CSL_CITATION {"citationItems":[{"id":"ITEM-1","itemData":{"DOI":"10.1073/pnas.1409822111","abstract":"El Niño Southern Oscillation (ENSO) is the most dominant interannual signal of climate variability and has a strong influence on climate over large parts of the world. In turn, it strongly influences many natural hazards (such as hurricanes and droughts) and their resulting socioeconomic impacts, including economic damage and loss of life. However, although ENSO is known to influence hydrology in many regions of the world, little is known about its influence on the socioeconomic impacts of floods (i.e., flood risk). To address this, we developed a modeling framework to assess ENSO’s influence on flood risk at the global scale, expressed in terms of affected population and gross domestic product and economic damages. We show that ENSO exerts strong and widespread influences on both flood hazard and risk. Reliable anomalies of flood risk exist during El Niño or La Niña years, or both, in basins spanning almost half (44%) of Earth’s land surface. Our results show that climate variability, especially from ENSO, should be incorporated into disaster-risk analyses and policies. Because ENSO has some predictive skill with lead times of several seasons, the findings suggest the possibility to develop probabilistic flood-risk projections, which could be used for improved disaster planning. The findings are also relevant in the context of climate change. If the frequency and/or magnitude of ENSO events were to change in the future, this finding could imply changes in flood-risk variations across almost half of the world’s terrestrial regions. ","author":[{"dropping-particle":"","family":"Ward","given":"Philip J","non-dropping-particle":"","parse-names":false,"suffix":""},{"dropping-particle":"","family":"Jongman","given":"Brenden","non-dropping-particle":"","parse-names":false,"suffix":""},{"dropping-particle":"","family":"Kummu","given":"Matti","non-dropping-particle":"","parse-names":false,"suffix":""},{"dropping-particle":"","family":"Dettinger","given":"Michael D","non-dropping-particle":"","parse-names":false,"suffix":""},{"dropping-particle":"","family":"Sperna Weiland","given":"Frederiek C","non-dropping-particle":"","parse-names":false,"suffix":""},{"dropping-particle":"","family":"Winsemius","given":"Hessel C","non-dropping-particle":"","parse-names":false,"suffix":""}],"container-title":"Proceedings of the National Academy of Sciences ","id":"ITEM-1","issue":"44 ","issued":{"date-parts":[["2014","11","4"]]},"note":"10.1073/pnas.1409822111","page":"15659-15664","title":"Strong influence of El Niño Southern Oscillation on flood risk around the world","type":"article-journal","volume":"111 "},"uris":["http://www.mendeley.com/documents/?uuid=a3a79b6c-af4e-4525-85c7-42da2b939a30"]}],"mendeley":{"formattedCitation":"(P. J. Ward &lt;i&gt;et al.&lt;/i&gt;, 2014)","plainTextFormattedCitation":"(P. J. Ward et al., 2014)","previouslyFormattedCitation":"(P. J. Ward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P. J. Ward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By contrast, South-East Asia is more likely to be affected by flooding due to tropical storms during La Niña years </w:t>
      </w:r>
      <w:r w:rsidRPr="0008241C">
        <w:rPr>
          <w:sz w:val="22"/>
          <w:szCs w:val="22"/>
        </w:rPr>
        <w:fldChar w:fldCharType="begin" w:fldLock="1"/>
      </w:r>
      <w:r w:rsidRPr="0008241C">
        <w:rPr>
          <w:sz w:val="22"/>
          <w:szCs w:val="22"/>
        </w:rPr>
        <w:instrText>ADDIN CSL_CITATION {"citationItems":[{"id":"ITEM-1","itemData":{"DOI":"10.1007/s11269-012-0140-z","ISSN":"1573-1650","abstract":"We analyse an 89-year streamflow record (1921--2009) from the Upper Ping River in northern Thailand to determine if anomalous flows have increased over time (Trenberth, Clim Res 47:123--138, 1999; Trenberth, Clim Chang 42:327--339, 2011). We also relate the temporal behavior of high and low flows to climatic phenomena and anthropogenic activities. Peak flows have not increased significantly since 1921. However, minimum flows showed a very significant downward trend over the study period ($α${\\thinspace}={\\thinspace}0.01). Annual and wet season discharge show significant downward trends ($α${\\thinspace}={\\thinspace}0.05). All flow variables appear to be more variable now than 90 years ago especially annual peak flows. Both annual peak and minimum flows are correlated with annual and wet season rainfall totals. Minimum flow is also sensitive to the length of the monsoon season and number of rainy days in the previous monsoon season. Peak flow activity is driven predominantly by climate phenomena, such as tropical storm activity and monsoon anomalies, but the relationship between peak flows and ENSO phenomena is unclear. In general, annual discharge variables did not correspond unequivocally with El Nin{õ} or La Nin{ã} events. Minimum flows show a major decline from the mid-1950s in line with major anthropogenic changes in the catchment. The plausible intensification of the hydrological cycle that may accompany global warming is of concern because of the potential to affect tropical storm activity and monsoon anomalies, phenomena that are linked with very high flows in this river system. The obvious effect of human activities such as reservoir management on low flows calls for careful management to prevent droughts in the future.","author":[{"dropping-particle":"","family":"Lim","given":"Han She","non-dropping-particle":"","parse-names":false,"suffix":""},{"dropping-particle":"","family":"Boochabun","given":"Kanokporn","non-dropping-particle":"","parse-names":false,"suffix":""},{"dropping-particle":"","family":"Ziegler","given":"Alan D","non-dropping-particle":"","parse-names":false,"suffix":""}],"container-title":"Water Resources Management","id":"ITEM-1","issue":"14","issued":{"date-parts":[["2012","11"]]},"page":"4203-4224","title":"Modifiers and Amplifiers of High and low Flows on the Ping River in Northern Thailand (1921--2009): The Roles of Climatic Events and Anthropogenic Activity","type":"article-journal","volume":"26"},"uris":["http://www.mendeley.com/documents/?uuid=613ffd82-494e-42fb-9508-af850e6dd765"]}],"mendeley":{"formattedCitation":"(Lim &lt;i&gt;et al.&lt;/i&gt;, 2012)","plainTextFormattedCitation":"(Lim et al., 2012)","previouslyFormattedCitation":"(Lim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Lim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These flood risks are important to understand for future management, especially in the Asia-Pacific region where 75</w:t>
      </w:r>
      <w:r w:rsidR="00C934E9">
        <w:rPr>
          <w:sz w:val="22"/>
          <w:szCs w:val="22"/>
        </w:rPr>
        <w:t xml:space="preserve"> per cent</w:t>
      </w:r>
      <w:r w:rsidRPr="0008241C">
        <w:rPr>
          <w:sz w:val="22"/>
          <w:szCs w:val="22"/>
        </w:rPr>
        <w:t xml:space="preserve"> of population exposed to floods are located, with the highest proportion of people and assets in Cambodia, Bangladesh and Vietnam </w:t>
      </w:r>
      <w:r w:rsidRPr="0008241C">
        <w:rPr>
          <w:sz w:val="22"/>
          <w:szCs w:val="22"/>
        </w:rPr>
        <w:fldChar w:fldCharType="begin" w:fldLock="1"/>
      </w:r>
      <w:r w:rsidRPr="0008241C">
        <w:rPr>
          <w:sz w:val="22"/>
          <w:szCs w:val="22"/>
        </w:rPr>
        <w:instrText>ADDIN CSL_CITATION {"citationItems":[{"id":"ITEM-1","itemData":{"DOI":"10.22617/TCS178839-2","ISBN":"9789292578527","author":[{"dropping-particle":"","family":"ADB","given":"","non-dropping-particle":"","parse-names":false,"suffix":""}],"id":"ITEM-1","issued":{"date-parts":[["2017","6","1"]]},"publisher-place":"Manila, Philippines","title":"A Region at Risk: The Human Dimensions of Climate Change in Asia and the Pacific","type":"report"},"uris":["http://www.mendeley.com/documents/?uuid=0f637e61-3bb6-47ec-8881-6ad0a6b78919"]}],"mendeley":{"formattedCitation":"(ADB, 2017)","plainTextFormattedCitation":"(ADB, 2017)","previouslyFormattedCitation":"(ADB, 2017)"},"properties":{"noteIndex":0},"schema":"https://github.com/citation-style-language/schema/raw/master/csl-citation.json"}</w:instrText>
      </w:r>
      <w:r w:rsidRPr="0008241C">
        <w:rPr>
          <w:sz w:val="22"/>
          <w:szCs w:val="22"/>
        </w:rPr>
        <w:fldChar w:fldCharType="separate"/>
      </w:r>
      <w:r w:rsidRPr="0008241C">
        <w:rPr>
          <w:noProof/>
          <w:sz w:val="22"/>
          <w:szCs w:val="22"/>
        </w:rPr>
        <w:t>(ADB, 2017)</w:t>
      </w:r>
      <w:r w:rsidRPr="0008241C">
        <w:rPr>
          <w:sz w:val="22"/>
          <w:szCs w:val="22"/>
        </w:rPr>
        <w:fldChar w:fldCharType="end"/>
      </w:r>
      <w:r w:rsidRPr="0008241C">
        <w:rPr>
          <w:sz w:val="22"/>
          <w:szCs w:val="22"/>
        </w:rPr>
        <w:t xml:space="preserve">. Floods and tropical cyclones may also exacerbate the impact of saltwater intrusion on water supply and increase risks to aquaculture and freshwater fisheries </w:t>
      </w:r>
      <w:r w:rsidRPr="0008241C">
        <w:rPr>
          <w:sz w:val="22"/>
          <w:szCs w:val="22"/>
        </w:rPr>
        <w:fldChar w:fldCharType="begin" w:fldLock="1"/>
      </w:r>
      <w:r w:rsidRPr="0008241C">
        <w:rPr>
          <w:sz w:val="22"/>
          <w:szCs w:val="22"/>
        </w:rPr>
        <w:instrText>ADDIN CSL_CITATION {"citationItems":[{"id":"ITEM-1","itemData":{"author":[{"dropping-particle":"","family":"Macusi","given":"Edison D","non-dropping-particle":"","parse-names":false,"suffix":""},{"dropping-particle":"","family":"Abreo","given":"Neil Angelo S","non-dropping-particle":"","parse-names":false,"suffix":""},{"dropping-particle":"","family":"Cuenca","given":"Ginalyn C","non-dropping-particle":"","parse-names":false,"suffix":""},{"dropping-particle":"","family":"B","given":"Cyril Tom","non-dropping-particle":"","parse-names":false,"suffix":""},{"dropping-particle":"","family":"Cardona","given":"Lemuel T","non-dropping-particle":"","parse-names":false,"suffix":""},{"dropping-particle":"","family":"Andam","given":"Michael B","non-dropping-particle":"","parse-names":false,"suffix":""},{"dropping-particle":"","family":"Guanzon","given":"Grace C","non-dropping-particle":"","parse-names":false,"suffix":""},{"dropping-particle":"","family":"Robert","given":"E","non-dropping-particle":"","parse-names":false,"suffix":""},{"dropping-particle":"","family":"Deepananda","given":"K H M Ashoka","non-dropping-particle":"","parse-names":false,"suffix":""}],"container-title":"Journal of natural studies","id":"ITEM-1","issue":"2","issued":{"date-parts":[["2015"]]},"page":"14-31","title":"The potential impacts of climate change on freshwater fish, fish culture and fishing communities","type":"article-journal","volume":"14"},"uris":["http://www.mendeley.com/documents/?uuid=e39bfec6-b3c8-41cf-9897-9eff9f8a7649"]}],"mendeley":{"formattedCitation":"(Macusi &lt;i&gt;et al.&lt;/i&gt;, 2015)","plainTextFormattedCitation":"(Macusi et al., 2015)","previouslyFormattedCitation":"(Macus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Macus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w:t>
      </w:r>
    </w:p>
    <w:p w14:paraId="2313D97A" w14:textId="77777777" w:rsidR="00A01204" w:rsidRPr="0008241C" w:rsidRDefault="00A01204" w:rsidP="00A01204">
      <w:pPr>
        <w:rPr>
          <w:sz w:val="22"/>
          <w:szCs w:val="22"/>
        </w:rPr>
      </w:pPr>
    </w:p>
    <w:p w14:paraId="4B8AED0B" w14:textId="09F81080" w:rsidR="00A01204" w:rsidRPr="0008241C" w:rsidRDefault="00A01204" w:rsidP="00A01204">
      <w:pPr>
        <w:rPr>
          <w:sz w:val="22"/>
          <w:szCs w:val="22"/>
        </w:rPr>
      </w:pPr>
      <w:r w:rsidRPr="0008241C">
        <w:rPr>
          <w:sz w:val="22"/>
          <w:szCs w:val="22"/>
        </w:rPr>
        <w:t xml:space="preserve">Water systems in the Asia-Pacific region have been impacted by droughts, thus impacting on livelihoods, e.g. Afghanistan </w:t>
      </w:r>
      <w:r w:rsidRPr="0008241C">
        <w:rPr>
          <w:sz w:val="22"/>
          <w:szCs w:val="22"/>
        </w:rPr>
        <w:fldChar w:fldCharType="begin" w:fldLock="1"/>
      </w:r>
      <w:r w:rsidRPr="0008241C">
        <w:rPr>
          <w:sz w:val="22"/>
          <w:szCs w:val="22"/>
        </w:rPr>
        <w:instrText>ADDIN CSL_CITATION {"citationItems":[{"id":"ITEM-1","itemData":{"author":[{"dropping-particle":"","family":"Bhattacharya","given":"K","non-dropping-particle":"","parse-names":false,"suffix":""},{"dropping-particle":"","family":"Azizi","given":"P M","non-dropping-particle":"","parse-names":false,"suffix":""},{"dropping-particle":"","family":"Shobair","given":"S S","non-dropping-particle":"","parse-names":false,"suffix":""},{"dropping-particle":"","family":"Mohsini","given":"M Y","non-dropping-particle":"","parse-names":false,"suffix":""}],"id":"ITEM-1","issued":{"date-parts":[["2004"]]},"publisher":"Working paper 91. Colombo, Sri Lanka: International Water Management Institute","title":"Drought impacts and potential for their mitigation in southern and western Afghanistan","type":"report"},"uris":["http://www.mendeley.com/documents/?uuid=9036ed9f-31f2-41ec-8386-4e1dd4abb1d1"]}],"mendeley":{"formattedCitation":"(Bhattacharya &lt;i&gt;et al.&lt;/i&gt;, 2004)","plainTextFormattedCitation":"(Bhattacharya et al., 2004)","previouslyFormattedCitation":"(Bhattacharya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Bhattacharya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xml:space="preserve">. Risks of drought are expected to increase in parts of South Asia, particularly part of India, Pakistan and Afghanistan </w:t>
      </w:r>
      <w:r w:rsidRPr="0008241C">
        <w:rPr>
          <w:sz w:val="22"/>
          <w:szCs w:val="22"/>
        </w:rPr>
        <w:fldChar w:fldCharType="begin" w:fldLock="1"/>
      </w:r>
      <w:r w:rsidRPr="0008241C">
        <w:rPr>
          <w:sz w:val="22"/>
          <w:szCs w:val="22"/>
        </w:rPr>
        <w:instrText>ADDIN CSL_CITATION {"citationItems":[{"id":"ITEM-1","itemData":{"DOI":"10.1007/s10113-015-0924-9","ISSN":"1436-378X","abstract":"This paper reviews the current knowledge of climatic risks and impacts in South Asia associated with anthropogenic warming levels of 1.5--4 {\\textdegree}C above pre-industrial values in the twenty-first century. It is based on the World Bank Report ``Turn Down the Heat, Climate Extremes, Regional Impacts and the Case for Resilience'' (2013b). Many of the climate change impacts in the region, which appear quite severe even with relatively modest warming of 1.5--2 {\\textdegree}C, pose significant hazards to development. For example, increased monsoon variability and loss or glacial meltwater will likely confront populations with ongoing and multiple challenges. The result is a significant risk to stable and reliable water resources for the region, with increases in peak flows potentially causing floods and dry season flow reductions threatening agriculture. Irrespective of the anticipated economic development and growth, climate projections indicate that large parts of South Asia's growing population and especially the poor are likely to remain highly vulnerable to climate change.","author":[{"dropping-particle":"","family":"Vinke","given":"Kira","non-dropping-particle":"","parse-names":false,"suffix":""},{"dropping-particle":"","family":"Martin","given":"Maria A","non-dropping-particle":"","parse-names":false,"suffix":""},{"dropping-particle":"","family":"Adams","given":"Sophie","non-dropping-particle":"","parse-names":false,"suffix":""},{"dropping-particle":"","family":"Baarsch","given":"Florent","non-dropping-particle":"","parse-names":false,"suffix":""},{"dropping-particle":"","family":"Bondeau","given":"Alberte","non-dropping-particle":"","parse-names":false,"suffix":""},{"dropping-particle":"","family":"Coumou","given":"Dim","non-dropping-particle":"","parse-names":false,"suffix":""},{"dropping-particle":"V","family":"Donner","given":"Reik","non-dropping-particle":"","parse-names":false,"suffix":""},{"dropping-particle":"","family":"Menon","given":"Arathy","non-dropping-particle":"","parse-names":false,"suffix":""},{"dropping-particle":"","family":"Perrette","given":"Mahé","non-dropping-particle":"","parse-names":false,"suffix":""},{"dropping-particle":"","family":"Rehfeld","given":"Kira","non-dropping-particle":"","parse-names":false,"suffix":""},{"dropping-particle":"","family":"Robinson","given":"Alexander","non-dropping-particle":"","parse-names":false,"suffix":""},{"dropping-particle":"","family":"Rocha","given":"Marcia","non-dropping-particle":"","parse-names":false,"suffix":""},{"dropping-particle":"","family":"Schaeffer","given":"Michiel","non-dropping-particle":"","parse-names":false,"suffix":""},{"dropping-particle":"","family":"Schwan","given":"Susanne","non-dropping-particle":"","parse-names":false,"suffix":""},{"dropping-particle":"","family":"Serdeczny","given":"Olivia","non-dropping-particle":"","parse-names":false,"suffix":""},{"dropping-particle":"","family":"Svirejeva-Hopkins","given":"Anastasia","non-dropping-particle":"","parse-names":false,"suffix":""}],"container-title":"Regional Environmental Change","id":"ITEM-1","issue":"6","issued":{"date-parts":[["2017","8"]]},"page":"1569-1583","title":"Climatic risks and impacts in South Asia: extremes of water scarcity and excess","type":"article-journal","volume":"17"},"uris":["http://www.mendeley.com/documents/?uuid=f0d46cef-e009-4ff9-86a3-83e6b1d6d817"]}],"mendeley":{"formattedCitation":"(Vinke &lt;i&gt;et al.&lt;/i&gt;, 2017)","plainTextFormattedCitation":"(Vinke et al., 2017)","previouslyFormattedCitation":"(Vinke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Vinke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posing serious threats to water access, water quality </w:t>
      </w:r>
      <w:r w:rsidRPr="0008241C">
        <w:rPr>
          <w:sz w:val="22"/>
          <w:szCs w:val="22"/>
        </w:rPr>
        <w:fldChar w:fldCharType="begin" w:fldLock="1"/>
      </w:r>
      <w:r w:rsidRPr="0008241C">
        <w:rPr>
          <w:sz w:val="22"/>
          <w:szCs w:val="22"/>
        </w:rPr>
        <w:instrText>ADDIN CSL_CITATION {"citationItems":[{"id":"ITEM-1","itemData":{"DOI":"10.1016/j.earscirev.2014.11.010","ISSN":"00128252","author":[{"dropping-particle":"","family":"Mosley","given":"Luke M.","non-dropping-particle":"","parse-names":false,"suffix":""}],"container-title":"Earth-Science Reviews","id":"ITEM-1","issued":{"date-parts":[["2015","1"]]},"page":"203-214","title":"Drought impacts on the water quality of freshwater systems; review and integration","type":"article-journal","volume":"140"},"uris":["http://www.mendeley.com/documents/?uuid=23d2e71c-55b5-465f-8ad4-d1faffd54177"]}],"mendeley":{"formattedCitation":"(Mosley, 2015)","plainTextFormattedCitation":"(Mosley, 2015)","previouslyFormattedCitation":"(Mosley, 2015)"},"properties":{"noteIndex":0},"schema":"https://github.com/citation-style-language/schema/raw/master/csl-citation.json"}</w:instrText>
      </w:r>
      <w:r w:rsidRPr="0008241C">
        <w:rPr>
          <w:sz w:val="22"/>
          <w:szCs w:val="22"/>
        </w:rPr>
        <w:fldChar w:fldCharType="separate"/>
      </w:r>
      <w:r w:rsidRPr="0008241C">
        <w:rPr>
          <w:noProof/>
          <w:sz w:val="22"/>
          <w:szCs w:val="22"/>
        </w:rPr>
        <w:t>(Mosley, 2015)</w:t>
      </w:r>
      <w:r w:rsidRPr="0008241C">
        <w:rPr>
          <w:sz w:val="22"/>
          <w:szCs w:val="22"/>
        </w:rPr>
        <w:fldChar w:fldCharType="end"/>
      </w:r>
      <w:r w:rsidRPr="0008241C">
        <w:rPr>
          <w:sz w:val="22"/>
          <w:szCs w:val="22"/>
        </w:rPr>
        <w:t xml:space="preserve"> and human health. Drought frequency consequently increase the risks in fire, that have already destroyed more than 3 out of the 24 million hectares of peatlands in South-East Asia between 1997 and 2005 </w:t>
      </w:r>
      <w:r w:rsidRPr="0008241C">
        <w:rPr>
          <w:sz w:val="22"/>
          <w:szCs w:val="22"/>
        </w:rPr>
        <w:fldChar w:fldCharType="begin" w:fldLock="1"/>
      </w:r>
      <w:r w:rsidRPr="0008241C">
        <w:rPr>
          <w:sz w:val="22"/>
          <w:szCs w:val="22"/>
        </w:rPr>
        <w:instrText>ADDIN CSL_CITATION {"citationItems":[{"id":"ITEM-1","itemData":{"author":[{"dropping-particle":"","family":"Braimoh","given":"A K","non-dropping-particle":"","parse-names":false,"suffix":""},{"dropping-particle":"","family":"Subramanian","given":"S M","non-dropping-particle":"","parse-names":false,"suffix":""},{"dropping-particle":"","family":"Elliot","given":"W S","non-dropping-particle":"","parse-names":false,"suffix":""},{"dropping-particle":"","family":"Gasparatos","given":"A","non-dropping-particle":"","parse-names":false,"suffix":""}],"id":"ITEM-1","issued":{"date-parts":[["2010"]]},"publisher":"UNU-IAS Policy report","title":"Climate and Human-Related Drivers of Biodiversity Decline in Southeast Asia","type":"report"},"uris":["http://www.mendeley.com/documents/?uuid=0eec7b9b-d0e6-4499-8f14-0325f9e99328"]}],"mendeley":{"formattedCitation":"(Braimoh &lt;i&gt;et al.&lt;/i&gt;, 2010)","plainTextFormattedCitation":"(Braimoh et al., 2010)","previouslyFormattedCitation":"(Braimoh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raimoh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notably in Indonesia </w:t>
      </w:r>
      <w:r w:rsidRPr="0008241C">
        <w:rPr>
          <w:sz w:val="22"/>
          <w:szCs w:val="22"/>
        </w:rPr>
        <w:fldChar w:fldCharType="begin" w:fldLock="1"/>
      </w:r>
      <w:r w:rsidRPr="0008241C">
        <w:rPr>
          <w:sz w:val="22"/>
          <w:szCs w:val="22"/>
        </w:rPr>
        <w:instrText>ADDIN CSL_CITATION {"citationItems":[{"id":"ITEM-1","itemData":{"DOI":"10.1007/s00027-011-0247-y","ISBN":"1015-1621","author":[{"dropping-particle":"","family":"Gopal","given":"Brij","non-dropping-particle":"","parse-names":false,"suffix":""}],"container-title":"Aquatic Sciences","id":"ITEM-1","issue":"1","issued":{"date-parts":[["2013"]]},"language":"English","note":"NULL","page":"39-61","publisher":"SP Birkhäuser Verlag Basel","title":"Future of wetlands in tropical and subtropical Asia, especially in the face of climate change","type":"article-journal","volume":"75"},"uris":["http://www.mendeley.com/documents/?uuid=01bb0ed8-e4b0-4554-b080-bbb099a6e28a"]}],"mendeley":{"formattedCitation":"(Gopal, 2013)","plainTextFormattedCitation":"(Gopal, 2013)","previouslyFormattedCitation":"(Gopal, 2013)"},"properties":{"noteIndex":0},"schema":"https://github.com/citation-style-language/schema/raw/master/csl-citation.json"}</w:instrText>
      </w:r>
      <w:r w:rsidRPr="0008241C">
        <w:rPr>
          <w:sz w:val="22"/>
          <w:szCs w:val="22"/>
        </w:rPr>
        <w:fldChar w:fldCharType="separate"/>
      </w:r>
      <w:r w:rsidRPr="0008241C">
        <w:rPr>
          <w:noProof/>
          <w:sz w:val="22"/>
          <w:szCs w:val="22"/>
        </w:rPr>
        <w:t>(Gopal, 2013)</w:t>
      </w:r>
      <w:r w:rsidRPr="0008241C">
        <w:rPr>
          <w:sz w:val="22"/>
          <w:szCs w:val="22"/>
        </w:rPr>
        <w:fldChar w:fldCharType="end"/>
      </w:r>
      <w:r w:rsidRPr="0008241C">
        <w:rPr>
          <w:sz w:val="22"/>
          <w:szCs w:val="22"/>
        </w:rPr>
        <w:t>. In the Pacific Islands, freshwater resources will likely be under threat with climate change, as for example a 10</w:t>
      </w:r>
      <w:r w:rsidR="00C934E9">
        <w:rPr>
          <w:sz w:val="22"/>
          <w:szCs w:val="22"/>
        </w:rPr>
        <w:t xml:space="preserve"> per cent</w:t>
      </w:r>
      <w:r w:rsidRPr="0008241C">
        <w:rPr>
          <w:sz w:val="22"/>
          <w:szCs w:val="22"/>
        </w:rPr>
        <w:t xml:space="preserve"> reduction in average rainfall could reduce the freshwater lens on Tarawa (Kiribati) by 20</w:t>
      </w:r>
      <w:r w:rsidR="00C934E9">
        <w:rPr>
          <w:sz w:val="22"/>
          <w:szCs w:val="22"/>
        </w:rPr>
        <w:t xml:space="preserve"> per cent</w:t>
      </w:r>
      <w:r w:rsidRPr="0008241C">
        <w:rPr>
          <w:sz w:val="22"/>
          <w:szCs w:val="22"/>
        </w:rPr>
        <w:t>, with sea-level rise potentially reducing the lens to a further 29</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BN":"9789280731323","author":[{"dropping-particle":"","family":"UNEP","given":"","non-dropping-particle":"","parse-names":false,"suffix":""}],"id":"ITEM-1","issued":{"date-parts":[["2011"]]},"number-of-pages":"1-50","title":"Freshwater under threat pacific islands","type":"book"},"uris":["http://www.mendeley.com/documents/?uuid=0956a121-efc0-46bd-8196-8707792ff6c8"]}],"mendeley":{"formattedCitation":"(UNEP, 2011a)","plainTextFormattedCitation":"(UNEP, 2011a)","previouslyFormattedCitation":"(UNEP, 2011a)"},"properties":{"noteIndex":0},"schema":"https://github.com/citation-style-language/schema/raw/master/csl-citation.json"}</w:instrText>
      </w:r>
      <w:r w:rsidRPr="0008241C">
        <w:rPr>
          <w:sz w:val="22"/>
          <w:szCs w:val="22"/>
        </w:rPr>
        <w:fldChar w:fldCharType="separate"/>
      </w:r>
      <w:r w:rsidRPr="0008241C">
        <w:rPr>
          <w:noProof/>
          <w:sz w:val="22"/>
          <w:szCs w:val="22"/>
        </w:rPr>
        <w:t>(UNEP, 2011a)</w:t>
      </w:r>
      <w:r w:rsidRPr="0008241C">
        <w:rPr>
          <w:sz w:val="22"/>
          <w:szCs w:val="22"/>
        </w:rPr>
        <w:fldChar w:fldCharType="end"/>
      </w:r>
      <w:r w:rsidRPr="0008241C">
        <w:rPr>
          <w:sz w:val="22"/>
          <w:szCs w:val="22"/>
        </w:rPr>
        <w:t>.</w:t>
      </w:r>
    </w:p>
    <w:p w14:paraId="2BB4A307" w14:textId="77777777" w:rsidR="00A01204" w:rsidRPr="0008241C" w:rsidRDefault="00A01204" w:rsidP="00A01204">
      <w:pPr>
        <w:rPr>
          <w:sz w:val="22"/>
          <w:szCs w:val="22"/>
        </w:rPr>
      </w:pPr>
    </w:p>
    <w:p w14:paraId="4BDF09D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25" w:name="_Toc504317293"/>
      <w:bookmarkStart w:id="1326" w:name="_Toc504317986"/>
      <w:bookmarkStart w:id="1327" w:name="_Toc504321332"/>
      <w:r w:rsidRPr="0008241C">
        <w:rPr>
          <w:b/>
          <w:sz w:val="22"/>
          <w:szCs w:val="24"/>
        </w:rPr>
        <w:t>4.4.7.6 Governance and policies</w:t>
      </w:r>
      <w:bookmarkEnd w:id="1325"/>
      <w:bookmarkEnd w:id="1326"/>
      <w:bookmarkEnd w:id="1327"/>
    </w:p>
    <w:p w14:paraId="4688CC07" w14:textId="77777777" w:rsidR="00A01204" w:rsidRPr="0008241C" w:rsidRDefault="00A01204" w:rsidP="00A01204">
      <w:pPr>
        <w:rPr>
          <w:sz w:val="22"/>
          <w:szCs w:val="22"/>
        </w:rPr>
      </w:pPr>
    </w:p>
    <w:p w14:paraId="0908035C" w14:textId="7252688A" w:rsidR="00A01204" w:rsidRPr="0008241C" w:rsidRDefault="00A01204" w:rsidP="00A01204">
      <w:pPr>
        <w:rPr>
          <w:sz w:val="22"/>
          <w:szCs w:val="22"/>
        </w:rPr>
      </w:pPr>
      <w:r w:rsidRPr="0008241C">
        <w:rPr>
          <w:sz w:val="22"/>
          <w:szCs w:val="22"/>
        </w:rPr>
        <w:t>Lack of appropriate government policies impedes proper protection of freshwater ecosystems. However, some local initiatives are noticeable across Asia-Pacific region. In New Zealand, the extent of current wetlands protected in conservation land has increased from 48</w:t>
      </w:r>
      <w:r w:rsidR="00C934E9">
        <w:rPr>
          <w:sz w:val="22"/>
          <w:szCs w:val="22"/>
        </w:rPr>
        <w:t xml:space="preserve"> per cent</w:t>
      </w:r>
      <w:r w:rsidRPr="0008241C">
        <w:rPr>
          <w:sz w:val="22"/>
          <w:szCs w:val="22"/>
        </w:rPr>
        <w:t xml:space="preserve"> to 60</w:t>
      </w:r>
      <w:r w:rsidR="00C934E9">
        <w:rPr>
          <w:sz w:val="22"/>
          <w:szCs w:val="22"/>
        </w:rPr>
        <w:t xml:space="preserve"> per cent</w:t>
      </w:r>
      <w:r w:rsidRPr="0008241C">
        <w:rPr>
          <w:sz w:val="22"/>
          <w:szCs w:val="22"/>
        </w:rPr>
        <w:t xml:space="preserve"> in the last 20 years although this still represents only 6</w:t>
      </w:r>
      <w:r w:rsidR="00C934E9">
        <w:rPr>
          <w:sz w:val="22"/>
          <w:szCs w:val="22"/>
        </w:rPr>
        <w:t xml:space="preserve"> per cent</w:t>
      </w:r>
      <w:r w:rsidRPr="0008241C">
        <w:rPr>
          <w:sz w:val="22"/>
          <w:szCs w:val="22"/>
        </w:rPr>
        <w:t xml:space="preserve"> of the historical extent </w:t>
      </w:r>
      <w:r w:rsidRPr="0008241C">
        <w:rPr>
          <w:sz w:val="22"/>
          <w:szCs w:val="22"/>
        </w:rPr>
        <w:fldChar w:fldCharType="begin" w:fldLock="1"/>
      </w:r>
      <w:r w:rsidRPr="0008241C">
        <w:rPr>
          <w:sz w:val="22"/>
          <w:szCs w:val="22"/>
        </w:rPr>
        <w:instrText>ADDIN CSL_CITATION {"citationItems":[{"id":"ITEM-1","itemData":{"DOI":"https://doi.org/10.20417/nzjecol.40.1","author":[{"dropping-particle":"","family":"Robertson","given":"H","non-dropping-particle":"","parse-names":false,"suffix":""}],"container-title":"New Zealand Journal of Ecology","id":"ITEM-1","issue":"1","issued":{"date-parts":[["2016"]]},"page":"1-11","title":"Wetland reserves in New Zealand: the status of protected areas between 1990 and 2013","type":"article-journal","volume":"40"},"uris":["http://www.mendeley.com/documents/?uuid=a9f5d5b3-e80f-486c-a60f-cd1faa6bd2e9"]}],"mendeley":{"formattedCitation":"(Robertson, 2016)","plainTextFormattedCitation":"(Robertson, 2016)","previouslyFormattedCitation":"(Robertson, 2016)"},"properties":{"noteIndex":0},"schema":"https://github.com/citation-style-language/schema/raw/master/csl-citation.json"}</w:instrText>
      </w:r>
      <w:r w:rsidRPr="0008241C">
        <w:rPr>
          <w:sz w:val="22"/>
          <w:szCs w:val="22"/>
        </w:rPr>
        <w:fldChar w:fldCharType="separate"/>
      </w:r>
      <w:r w:rsidRPr="0008241C">
        <w:rPr>
          <w:noProof/>
          <w:sz w:val="22"/>
          <w:szCs w:val="22"/>
        </w:rPr>
        <w:t>(Robertson, 2016)</w:t>
      </w:r>
      <w:r w:rsidRPr="0008241C">
        <w:rPr>
          <w:sz w:val="22"/>
          <w:szCs w:val="22"/>
        </w:rPr>
        <w:fldChar w:fldCharType="end"/>
      </w:r>
      <w:r w:rsidRPr="0008241C">
        <w:rPr>
          <w:sz w:val="22"/>
          <w:szCs w:val="22"/>
        </w:rPr>
        <w:t xml:space="preserve">. Restoration projects in Japan are increasing, with exponential initiatives to restore rivers with the River Law to increase flood control and conserve aquatic ecosystems </w:t>
      </w:r>
      <w:r w:rsidRPr="0008241C">
        <w:rPr>
          <w:sz w:val="22"/>
          <w:szCs w:val="22"/>
        </w:rPr>
        <w:fldChar w:fldCharType="begin" w:fldLock="1"/>
      </w:r>
      <w:r w:rsidRPr="0008241C">
        <w:rPr>
          <w:sz w:val="22"/>
          <w:szCs w:val="22"/>
        </w:rPr>
        <w:instrText>ADDIN CSL_CITATION {"citationItems":[{"id":"ITEM-1","itemData":{"DOI":"10.1641/0006-3568(2006)056[0419:rawrlf]2.0.co;2","abstract":"River and wetland restoration has emerged as a worldwide phenomenon and is becoming a highly profitable business. Although researchers worldwide know a lot about restoration practices in Europe and the United States, we have only scant information about the activities in Japan, where more than 23,000 river restoration projects have been conducted during the past 15 years. In Japan, restoration is a daunting business because of the high human population density, urbanization, and harsh environmental conditions. Here we provide an overview of the various restoration activities in Japan and discuss the lessons that we can draw from them.","author":[{"dropping-particle":"","family":"Nakamura","given":"Keigo","non-dropping-particle":"","parse-names":false,"suffix":""},{"dropping-particle":"","family":"Tockner","given":"Klement","non-dropping-particle":"","parse-names":false,"suffix":""},{"dropping-particle":"","family":"Amano","given":"Kunihiko","non-dropping-particle":"","parse-names":false,"suffix":""}],"container-title":"Bioscience","id":"ITEM-1","issue":"5","issued":{"date-parts":[["2006"]]},"page":"419-429","title":"River and Wetland Restoration: Lessons from Japan","type":"article-journal","volume":"56"},"uris":["http://www.mendeley.com/documents/?uuid=0804b016-7a55-4dbc-93c7-d4d4468feb2a"]}],"mendeley":{"formattedCitation":"(Nakamura &lt;i&gt;et al.&lt;/i&gt;, 2006)","plainTextFormattedCitation":"(Nakamura et al., 2006)","previouslyFormattedCitation":"(Nakamura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Nakamura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In India, in addition to several wetland protected areas, a formal system of conservation of wetlands and </w:t>
      </w:r>
      <w:r w:rsidRPr="0008241C">
        <w:rPr>
          <w:sz w:val="22"/>
          <w:szCs w:val="22"/>
        </w:rPr>
        <w:lastRenderedPageBreak/>
        <w:t>regulation of certain activities is being carried out through enactment of Wetland Conservation and Management Rules 2010 and implementing National Wetland Conservation Programme (MoEFCC, India).</w:t>
      </w:r>
    </w:p>
    <w:p w14:paraId="13759998" w14:textId="77777777" w:rsidR="00A01204" w:rsidRPr="0008241C" w:rsidRDefault="00A01204" w:rsidP="00A01204">
      <w:pPr>
        <w:rPr>
          <w:sz w:val="22"/>
          <w:szCs w:val="22"/>
        </w:rPr>
      </w:pPr>
    </w:p>
    <w:p w14:paraId="21922666" w14:textId="27F32F93" w:rsidR="00A01204" w:rsidRPr="0008241C" w:rsidRDefault="00A01204" w:rsidP="00A01204">
      <w:pPr>
        <w:rPr>
          <w:sz w:val="22"/>
          <w:szCs w:val="22"/>
        </w:rPr>
      </w:pPr>
      <w:r w:rsidRPr="0008241C">
        <w:rPr>
          <w:sz w:val="22"/>
          <w:szCs w:val="22"/>
        </w:rPr>
        <w:t>Peat soil erosion from degraded and drained peatlands in Indonesia are currently responsible for over 60</w:t>
      </w:r>
      <w:r w:rsidR="00C934E9">
        <w:rPr>
          <w:sz w:val="22"/>
          <w:szCs w:val="22"/>
        </w:rPr>
        <w:t xml:space="preserve"> per cent</w:t>
      </w:r>
      <w:r w:rsidRPr="0008241C">
        <w:rPr>
          <w:sz w:val="22"/>
          <w:szCs w:val="22"/>
        </w:rPr>
        <w:t xml:space="preserve"> of Indonesia’s greenhouse gas emissions </w:t>
      </w:r>
      <w:r w:rsidRPr="0008241C">
        <w:rPr>
          <w:sz w:val="22"/>
          <w:szCs w:val="22"/>
        </w:rPr>
        <w:fldChar w:fldCharType="begin" w:fldLock="1"/>
      </w:r>
      <w:r w:rsidRPr="0008241C">
        <w:rPr>
          <w:sz w:val="22"/>
          <w:szCs w:val="22"/>
        </w:rPr>
        <w:instrText>ADDIN CSL_CITATION {"citationItems":[{"id":"ITEM-1","itemData":{"author":[{"dropping-particle":"","family":"Indonesia’s National Climate Change Council (DNPI)","given":"","non-dropping-particle":"","parse-names":false,"suffix":""}],"id":"ITEM-1","issued":{"date-parts":[["2010"]]},"number-of-pages":"20-21","title":"Indonesia’s green house gas abatement cost curve","type":"report"},"uris":["http://www.mendeley.com/documents/?uuid=bce4c81c-7af8-46e5-8013-530f281eb1d7"]}],"mendeley":{"formattedCitation":"(Indonesia’s National Climate Change Council (DNPI), 2010)","manualFormatting":"(Indonesia’s National Climate Change Council (DNPI, 2010)","plainTextFormattedCitation":"(Indonesia’s National Climate Change Council (DNPI), 2010)","previouslyFormattedCitation":"(Indonesia’s National Climate Change Council (DNPI), 2010)"},"properties":{"noteIndex":0},"schema":"https://github.com/citation-style-language/schema/raw/master/csl-citation.json"}</w:instrText>
      </w:r>
      <w:r w:rsidRPr="0008241C">
        <w:rPr>
          <w:sz w:val="22"/>
          <w:szCs w:val="22"/>
        </w:rPr>
        <w:fldChar w:fldCharType="separate"/>
      </w:r>
      <w:r w:rsidRPr="0008241C">
        <w:rPr>
          <w:noProof/>
          <w:sz w:val="22"/>
          <w:szCs w:val="22"/>
        </w:rPr>
        <w:t>(Indonesia’s National Climate Change Council (DNPI, 2010)</w:t>
      </w:r>
      <w:r w:rsidRPr="0008241C">
        <w:rPr>
          <w:sz w:val="22"/>
          <w:szCs w:val="22"/>
        </w:rPr>
        <w:fldChar w:fldCharType="end"/>
      </w:r>
      <w:r w:rsidRPr="0008241C">
        <w:rPr>
          <w:sz w:val="22"/>
          <w:szCs w:val="22"/>
        </w:rPr>
        <w:t>. By restoring the hydrology of these peatlands, emissions from these areas could decrease or even stop, helping Indonesia commit to reducing their greenhouse gas emissions by the year 2020. Some restoration projects have been underway to restore hydrology and ecological functions of drained peatlands, including the Central Kalimantan Peatlands Project from Wetlands International and the current Katingan REDD-plus project</w:t>
      </w:r>
      <w:r w:rsidRPr="0008241C">
        <w:rPr>
          <w:sz w:val="22"/>
          <w:szCs w:val="22"/>
        </w:rPr>
        <w:fldChar w:fldCharType="begin" w:fldLock="1"/>
      </w:r>
      <w:r w:rsidRPr="0008241C">
        <w:rPr>
          <w:sz w:val="22"/>
          <w:szCs w:val="22"/>
        </w:rPr>
        <w:instrText>ADDIN CSL_CITATION {"citationItems":[{"id":"ITEM-1","itemData":{"URL":"http://www.terraglobalcapital.com/katingan-peatland-restoration-and-conservation-redd-project-indonesia","author":[{"dropping-particle":"","family":"Terra Global Capital","given":"","non-dropping-particle":"","parse-names":false,"suffix":""}],"id":"ITEM-1","issued":{"date-parts":[["0"]]},"title":"Katingan Peatland Restoration and Conservation Project, Central Kalimantan, Indonesia","type":"webpage"},"uris":["http://www.mendeley.com/documents/?uuid=73cb3bad-428f-41ef-8bda-0848dfddbc77","http://www.mendeley.com/documents/?uuid=f3f564f5-e641-449e-9efd-b87462a4b2a8"]}],"mendeley":{"formattedCitation":"(Terra Global Capital, n.d.)","plainTextFormattedCitation":"(Terra Global Capital, n.d.)","previouslyFormattedCitation":"(Terra Global Capital, n.d.)"},"properties":{"noteIndex":0},"schema":"https://github.com/citation-style-language/schema/raw/master/csl-citation.json"}</w:instrText>
      </w:r>
      <w:r w:rsidRPr="0008241C">
        <w:rPr>
          <w:sz w:val="22"/>
          <w:szCs w:val="22"/>
        </w:rPr>
        <w:fldChar w:fldCharType="separate"/>
      </w:r>
      <w:r w:rsidRPr="0008241C">
        <w:rPr>
          <w:noProof/>
          <w:sz w:val="22"/>
          <w:szCs w:val="22"/>
        </w:rPr>
        <w:t>(Terra Global Capital, n.d.)</w:t>
      </w:r>
      <w:r w:rsidRPr="0008241C">
        <w:rPr>
          <w:sz w:val="22"/>
          <w:szCs w:val="22"/>
        </w:rPr>
        <w:fldChar w:fldCharType="end"/>
      </w:r>
      <w:r w:rsidRPr="0008241C">
        <w:rPr>
          <w:sz w:val="22"/>
          <w:szCs w:val="22"/>
        </w:rPr>
        <w:t>.</w:t>
      </w:r>
    </w:p>
    <w:p w14:paraId="7ED7EA26" w14:textId="77777777" w:rsidR="00A01204" w:rsidRPr="0008241C" w:rsidRDefault="00A01204" w:rsidP="00A01204">
      <w:pPr>
        <w:rPr>
          <w:sz w:val="22"/>
          <w:szCs w:val="22"/>
        </w:rPr>
      </w:pPr>
    </w:p>
    <w:p w14:paraId="3C3E9E81" w14:textId="77777777" w:rsidR="00A01204" w:rsidRPr="0008241C" w:rsidRDefault="00A01204" w:rsidP="00A01204">
      <w:pPr>
        <w:rPr>
          <w:sz w:val="22"/>
          <w:szCs w:val="22"/>
        </w:rPr>
      </w:pPr>
      <w:r w:rsidRPr="0008241C">
        <w:rPr>
          <w:sz w:val="22"/>
          <w:szCs w:val="22"/>
        </w:rPr>
        <w:t xml:space="preserve">Benefits from wetlands are starting to be recognised for their benefits for public health, leading to an increase impetus to include wetland restoration plans into water resources management </w:t>
      </w:r>
      <w:r w:rsidRPr="0008241C">
        <w:rPr>
          <w:sz w:val="22"/>
          <w:szCs w:val="22"/>
        </w:rPr>
        <w:fldChar w:fldCharType="begin" w:fldLock="1"/>
      </w:r>
      <w:r w:rsidRPr="0008241C">
        <w:rPr>
          <w:sz w:val="22"/>
          <w:szCs w:val="22"/>
        </w:rPr>
        <w:instrText>ADDIN CSL_CITATION {"citationItems":[{"id":"ITEM-1","itemData":{"DOI":"10.1525/bio.2011.61.9.6","abstract":"Reconsidering the relationship between human well-being and environmental quality is central for the management of wetlands and water resources and for public health itself. We propose an integrated strategy involving three approaches. The first is to make assessments of the ecosystem services provided by wetlands more routine. The second is to adopt the “settings” approach, most developed in health promotion, wherein wetlands are one of the settings for human health and provide a context for health policies. Finally, a layered suite of health issues in wetland settings is developed, including core requirements for human health (food and water); health risks from wetland exposures; and broader social determinants of health in wetland settings, including livelihoods and lifestyles. Together, these strategies will allow wetland managers to incorporate health impact assessment processes into their decisionmaking and to examine the health consequences of trade-offs that occur in planning, investment, development, and decisionmaking outside their direct influence.","author":[{"dropping-particle":"","family":"Horwitz","given":"Pierre","non-dropping-particle":"","parse-names":false,"suffix":""},{"dropping-particle":"","family":"Finlayson","given":"C Max","non-dropping-particle":"","parse-names":false,"suffix":""}],"container-title":"Bioscience","id":"ITEM-1","issue":"9","issued":{"date-parts":[["2011"]]},"note":"NULL","page":"678-688","title":"Wetlands as Settings for Human Health: Incorporating Ecosystem Services and Health Impact Assessment into Water Resource Management","type":"article-journal","volume":"61"},"uris":["http://www.mendeley.com/documents/?uuid=de5a1544-c45b-4a81-a843-0449de093bb6"]}],"mendeley":{"formattedCitation":"(Horwitz &amp; Finlayson, 2011)","plainTextFormattedCitation":"(Horwitz &amp; Finlayson, 2011)","previouslyFormattedCitation":"(Horwitz &amp; Finlayson, 2011)"},"properties":{"noteIndex":0},"schema":"https://github.com/citation-style-language/schema/raw/master/csl-citation.json"}</w:instrText>
      </w:r>
      <w:r w:rsidRPr="0008241C">
        <w:rPr>
          <w:sz w:val="22"/>
          <w:szCs w:val="22"/>
        </w:rPr>
        <w:fldChar w:fldCharType="separate"/>
      </w:r>
      <w:r w:rsidRPr="0008241C">
        <w:rPr>
          <w:noProof/>
          <w:sz w:val="22"/>
          <w:szCs w:val="22"/>
        </w:rPr>
        <w:t>(Horwitz &amp; Finlayson, 2011)</w:t>
      </w:r>
      <w:r w:rsidRPr="0008241C">
        <w:rPr>
          <w:sz w:val="22"/>
          <w:szCs w:val="22"/>
        </w:rPr>
        <w:fldChar w:fldCharType="end"/>
      </w:r>
      <w:r w:rsidRPr="0008241C">
        <w:rPr>
          <w:sz w:val="22"/>
          <w:szCs w:val="22"/>
        </w:rPr>
        <w:t xml:space="preserve">. The Ramsar Convention proposed a revision to record information on ecosystem services for Ramsar wetlands, a significant step forward that recognise benefits wetland provide to people. But progress is still needed as only half of Asia-Pacific wetlands are reporting ecosystem services from Ramsar sites </w:t>
      </w:r>
      <w:r w:rsidRPr="0008241C">
        <w:rPr>
          <w:sz w:val="22"/>
          <w:szCs w:val="22"/>
        </w:rPr>
        <w:fldChar w:fldCharType="begin" w:fldLock="1"/>
      </w:r>
      <w:r w:rsidRPr="0008241C">
        <w:rPr>
          <w:sz w:val="22"/>
          <w:szCs w:val="22"/>
        </w:rPr>
        <w:instrText>ADDIN CSL_CITATION {"citationItems":[{"id":"ITEM-1","itemData":{"DOI":"10.1007/s13157-016-0849-1","ISSN":"19436246","abstract":"The Ramsar Convention promotes the wise use of wetlands as a fundamental tenet behind the desire to stop and reverse the loss and degradation of wetlands. The concept of wise use has been formally defined as the maintenance of ecological character, of which ecosystem services form an integrated element. The Contracting Parties to the Convention submit formal National Reports (NRs) before the triennial Conference of Parties in order to report on progress towards implementation. The information contained in the National Reports submitted for the eleventh Conference of Parties (Bucharest, 2012) has been reviewed in order to assess progress made on understanding of and reporting on wetland ecosystem services. Notwithstanding concerns regarding the pedigree and utility of the information reported through the NRs, the review has demonstrated reporting on the benefits provided by Ramsar Sites is limited, that regional differences exist in the reporting on ecosystem services and that some ecosystem services are more frequently reported than others. Based on this evaluation recommendations for the future development of guidance for integrating assessment of wetland ecosystem services are proposed.","author":[{"dropping-particle":"","family":"McInnes","given":"Robert J.","non-dropping-particle":"","parse-names":false,"suffix":""},{"dropping-particle":"","family":"Simpson","given":"Matthew","non-dropping-particle":"","parse-names":false,"suffix":""},{"dropping-particle":"","family":"Lopez","given":"Beatriz","non-dropping-particle":"","parse-names":false,"suffix":""},{"dropping-particle":"","family":"Hawkins","given":"Robbie","non-dropping-particle":"","parse-names":false,"suffix":""},{"dropping-particle":"","family":"Shore","given":"Robert","non-dropping-particle":"","parse-names":false,"suffix":""}],"container-title":"Wetlands","id":"ITEM-1","issue":"1","issued":{"date-parts":[["2017"]]},"page":"123-134","publisher":"Wetlands","title":"Wetland Ecosystem Services and the Ramsar Convention: an Assessment of Needs","type":"article-journal","volume":"37"},"uris":["http://www.mendeley.com/documents/?uuid=4a41ef5b-3001-41c1-8ce7-e2556af0f5ee"]}],"mendeley":{"formattedCitation":"(McInnes &lt;i&gt;et al.&lt;/i&gt;, 2017)","plainTextFormattedCitation":"(McInnes et al., 2017)","previouslyFormattedCitation":"(McInnes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McInnes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The number of sites designated as Ramsar sites has steadily increased since 1974, although the cumulative protected area has recently slowed down, with a third more area in the Asia-Pacific region in the last 10 years (from 20 to 27 million hectare between 2006 and 2016) (https://rsis.ramsar.org/).</w:t>
      </w:r>
    </w:p>
    <w:p w14:paraId="49538784" w14:textId="77777777" w:rsidR="00A01204" w:rsidRPr="0008241C" w:rsidRDefault="00A01204" w:rsidP="00A01204">
      <w:pPr>
        <w:rPr>
          <w:sz w:val="22"/>
          <w:szCs w:val="22"/>
        </w:rPr>
      </w:pPr>
    </w:p>
    <w:p w14:paraId="2482A5D3" w14:textId="77777777" w:rsidR="00A01204" w:rsidRPr="0008241C" w:rsidRDefault="00A01204" w:rsidP="00A01204">
      <w:pPr>
        <w:keepNext/>
        <w:tabs>
          <w:tab w:val="clear" w:pos="1247"/>
          <w:tab w:val="left" w:pos="765"/>
        </w:tabs>
        <w:outlineLvl w:val="2"/>
        <w:rPr>
          <w:b/>
          <w:sz w:val="24"/>
          <w:szCs w:val="24"/>
        </w:rPr>
      </w:pPr>
      <w:bookmarkStart w:id="1328" w:name="_Toc504317294"/>
      <w:bookmarkStart w:id="1329" w:name="_Toc504317987"/>
      <w:bookmarkStart w:id="1330" w:name="_Toc504320443"/>
      <w:bookmarkStart w:id="1331" w:name="_Toc504320666"/>
      <w:bookmarkStart w:id="1332" w:name="_Toc504320890"/>
      <w:bookmarkStart w:id="1333" w:name="_Toc504321333"/>
      <w:bookmarkStart w:id="1334" w:name="_Toc524044083"/>
      <w:r w:rsidRPr="0008241C">
        <w:rPr>
          <w:b/>
          <w:sz w:val="24"/>
          <w:szCs w:val="24"/>
        </w:rPr>
        <w:t xml:space="preserve">4.4.8 </w:t>
      </w:r>
      <w:r w:rsidRPr="0008241C">
        <w:rPr>
          <w:b/>
          <w:sz w:val="24"/>
          <w:szCs w:val="24"/>
        </w:rPr>
        <w:tab/>
        <w:t>Coastal and marine ecosystems</w:t>
      </w:r>
      <w:bookmarkEnd w:id="1328"/>
      <w:bookmarkEnd w:id="1329"/>
      <w:bookmarkEnd w:id="1330"/>
      <w:bookmarkEnd w:id="1331"/>
      <w:bookmarkEnd w:id="1332"/>
      <w:bookmarkEnd w:id="1333"/>
      <w:bookmarkEnd w:id="1334"/>
    </w:p>
    <w:p w14:paraId="43206572" w14:textId="77777777" w:rsidR="00A01204" w:rsidRPr="0008241C" w:rsidRDefault="00A01204" w:rsidP="00A01204">
      <w:pPr>
        <w:rPr>
          <w:sz w:val="22"/>
          <w:szCs w:val="22"/>
        </w:rPr>
      </w:pPr>
    </w:p>
    <w:p w14:paraId="4CE09F6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35" w:name="_Toc504317295"/>
      <w:bookmarkStart w:id="1336" w:name="_Toc504317988"/>
      <w:bookmarkStart w:id="1337" w:name="_Toc504321334"/>
      <w:r w:rsidRPr="0008241C">
        <w:rPr>
          <w:b/>
          <w:sz w:val="22"/>
          <w:szCs w:val="24"/>
        </w:rPr>
        <w:t xml:space="preserve">4.4.8.1 </w:t>
      </w:r>
      <w:r w:rsidRPr="0008241C">
        <w:rPr>
          <w:b/>
          <w:sz w:val="22"/>
          <w:szCs w:val="24"/>
        </w:rPr>
        <w:tab/>
        <w:t>Overexploitation</w:t>
      </w:r>
      <w:bookmarkEnd w:id="1335"/>
      <w:bookmarkEnd w:id="1336"/>
      <w:bookmarkEnd w:id="1337"/>
    </w:p>
    <w:p w14:paraId="605110B5" w14:textId="77777777" w:rsidR="00A01204" w:rsidRPr="0008241C" w:rsidRDefault="00A01204" w:rsidP="00A01204">
      <w:pPr>
        <w:rPr>
          <w:sz w:val="22"/>
          <w:szCs w:val="22"/>
          <w:lang w:eastAsia="zh-TW"/>
        </w:rPr>
      </w:pPr>
    </w:p>
    <w:p w14:paraId="20FAD01D" w14:textId="19A3048A" w:rsidR="00A01204" w:rsidRPr="0008241C" w:rsidRDefault="00A01204" w:rsidP="00A01204">
      <w:pPr>
        <w:rPr>
          <w:sz w:val="22"/>
          <w:szCs w:val="22"/>
        </w:rPr>
      </w:pPr>
      <w:r w:rsidRPr="0008241C">
        <w:rPr>
          <w:sz w:val="22"/>
          <w:szCs w:val="22"/>
        </w:rPr>
        <w:t>Mangrove forests cover many shorelines of South and South-East Asia and are an important habitat for the unique biodiversity that thrives in this coastal environment. Mangroves also provide important services and goods to regional populations including food provision such as fish and crabs, coastal protection against storms and flooding, and the mitigation of climate change through the uptake and storage of carbon from the atmosphere. However, mangroves exist in coastal areas where development demand is high and are being highly threatened by land-use change (see 4.1.2; 4.4.1). An estimated 1,140 km</w:t>
      </w:r>
      <w:r w:rsidRPr="0008241C">
        <w:rPr>
          <w:sz w:val="22"/>
          <w:szCs w:val="22"/>
          <w:vertAlign w:val="superscript"/>
        </w:rPr>
        <w:t>2</w:t>
      </w:r>
      <w:r w:rsidRPr="0008241C">
        <w:rPr>
          <w:sz w:val="22"/>
          <w:szCs w:val="22"/>
        </w:rPr>
        <w:t xml:space="preserve"> of mangroves have been lost between 2000 and 2012 in South-East Asia</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10.1073/pnas.1510272113","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 forest loss | aquaculture | oil palm | Myanmar | Indonesia","author":[{"dropping-particle":"","family":"Richards","given":"Daniel R","non-dropping-particle":"","parse-names":false,"suffix":""},{"dropping-particle":"","family":"Friess","given":"Daniel A","non-dropping-particle":"","parse-names":false,"suffix":""},{"dropping-particle":"","family":"Hansen","given":"Matthew C","non-dropping-particle":"","parse-names":false,"suffix":""}],"container-title":"PNAS","id":"ITEM-1","issue":"2","issued":{"date-parts":[["2016"]]},"page":"344-349","title":"Rates and drivers of mangrove deforestation in Southeast Asia, 2000–2012","type":"article-journal","volume":"113"},"uris":["http://www.mendeley.com/documents/?uuid=4033217d-cb01-300e-b471-1376a1427fc8"]}],"mendeley":{"formattedCitation":"(Richards &lt;i&gt;et al.&lt;/i&gt;, 2016)","plainTextFormattedCitation":"(Richards et al., 2016)","previouslyFormattedCitation":"(Richards &lt;i&gt;et al.&lt;/i&gt;, 2016)"},"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Richards </w:t>
      </w:r>
      <w:r w:rsidRPr="0008241C">
        <w:rPr>
          <w:rFonts w:eastAsia="PMingLiU"/>
          <w:i/>
          <w:noProof/>
          <w:sz w:val="22"/>
          <w:szCs w:val="22"/>
          <w:lang w:eastAsia="zh-TW"/>
        </w:rPr>
        <w:t>et al.</w:t>
      </w:r>
      <w:r w:rsidRPr="0008241C">
        <w:rPr>
          <w:rFonts w:eastAsia="PMingLiU"/>
          <w:noProof/>
          <w:sz w:val="22"/>
          <w:szCs w:val="22"/>
          <w:lang w:eastAsia="zh-TW"/>
        </w:rPr>
        <w:t>, 2016)</w:t>
      </w:r>
      <w:r w:rsidRPr="0008241C">
        <w:rPr>
          <w:rFonts w:eastAsia="PMingLiU"/>
          <w:sz w:val="22"/>
          <w:szCs w:val="22"/>
          <w:lang w:eastAsia="zh-TW"/>
        </w:rPr>
        <w:fldChar w:fldCharType="end"/>
      </w:r>
      <w:r w:rsidRPr="0008241C">
        <w:rPr>
          <w:sz w:val="22"/>
          <w:szCs w:val="22"/>
        </w:rPr>
        <w:t xml:space="preserve">, with an average rate of </w:t>
      </w:r>
      <w:r w:rsidRPr="0008241C">
        <w:rPr>
          <w:rFonts w:eastAsia="PMingLiU"/>
          <w:sz w:val="22"/>
          <w:szCs w:val="22"/>
          <w:lang w:eastAsia="zh-TW"/>
        </w:rPr>
        <w:t>0.7-3.0</w:t>
      </w:r>
      <w:r w:rsidR="00C934E9">
        <w:rPr>
          <w:sz w:val="22"/>
          <w:szCs w:val="22"/>
        </w:rPr>
        <w:t xml:space="preserve"> per cent</w:t>
      </w:r>
      <w:r w:rsidRPr="0008241C">
        <w:rPr>
          <w:sz w:val="22"/>
          <w:szCs w:val="22"/>
        </w:rPr>
        <w:t xml:space="preserve"> per year</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10.1890/110004","author":[{"dropping-particle":"","family":"Mcleod","given":"E.","non-dropping-particle":"","parse-names":false,"suffix":""},{"dropping-particle":"","family":"Chmura","given":"G. L.","non-dropping-particle":"","parse-names":false,"suffix":""},{"dropping-particle":"","family":"Bouillon","given":"S.","non-dropping-particle":"","parse-names":false,"suffix":""},{"dropping-particle":"","family":"Salm","given":"R.","non-dropping-particle":"","parse-names":false,"suffix":""},{"dropping-particle":"","family":"Björk","given":"M.","non-dropping-particle":"","parse-names":false,"suffix":""},{"dropping-particle":"","family":"Duarte","given":"C. M.","non-dropping-particle":"","parse-names":false,"suffix":""},{"dropping-particle":"","family":"Lovelock","given":"C. E.","non-dropping-particle":"","parse-names":false,"suffix":""},{"dropping-particle":"","family":"Schlesinger","given":"W. H.","non-dropping-particle":"","parse-names":false,"suffix":""},{"dropping-particle":"","family":"Silliman","given":"B. R.","non-dropping-particle":"","parse-names":false,"suffix":""}],"container-title":"Frontiers in Ecology and the Environment","id":"ITEM-1","issue":"10","issued":{"date-parts":[["2011"]]},"page":"552–560","title":"A blueprint for blue carbon: toward an improved understanding of the role of vegetated coastal habitats in sequestering CO2","type":"article-journal","volume":"9"},"uris":["http://www.mendeley.com/documents/?uuid=71b981ec-c784-4e17-a80e-9129de18e875"]}],"mendeley":{"formattedCitation":"(Mcleod &lt;i&gt;et al.&lt;/i&gt;, 2011)","plainTextFormattedCitation":"(Mcleod et al., 2011)","previouslyFormattedCitation":"(Mcleod &lt;i&gt;et al.&lt;/i&gt;, 2011)"},"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Mcleod </w:t>
      </w:r>
      <w:r w:rsidRPr="0008241C">
        <w:rPr>
          <w:rFonts w:eastAsia="PMingLiU"/>
          <w:i/>
          <w:noProof/>
          <w:sz w:val="22"/>
          <w:szCs w:val="22"/>
          <w:lang w:eastAsia="zh-TW"/>
        </w:rPr>
        <w:t>et al.</w:t>
      </w:r>
      <w:r w:rsidRPr="0008241C">
        <w:rPr>
          <w:rFonts w:eastAsia="PMingLiU"/>
          <w:noProof/>
          <w:sz w:val="22"/>
          <w:szCs w:val="22"/>
          <w:lang w:eastAsia="zh-TW"/>
        </w:rPr>
        <w:t>, 2011)</w:t>
      </w:r>
      <w:r w:rsidRPr="0008241C">
        <w:rPr>
          <w:rFonts w:eastAsia="PMingLiU"/>
          <w:sz w:val="22"/>
          <w:szCs w:val="22"/>
          <w:lang w:eastAsia="zh-TW"/>
        </w:rPr>
        <w:fldChar w:fldCharType="end"/>
      </w:r>
      <w:r w:rsidRPr="0008241C">
        <w:rPr>
          <w:sz w:val="22"/>
          <w:szCs w:val="22"/>
        </w:rPr>
        <w:t>. In the Asia-Pacific region mangroves are being increasing</w:t>
      </w:r>
      <w:r w:rsidRPr="0008241C">
        <w:rPr>
          <w:rFonts w:eastAsia="PMingLiU"/>
          <w:sz w:val="22"/>
          <w:szCs w:val="22"/>
          <w:lang w:eastAsia="zh-TW"/>
        </w:rPr>
        <w:t>ly</w:t>
      </w:r>
      <w:r w:rsidRPr="0008241C">
        <w:rPr>
          <w:sz w:val="22"/>
          <w:szCs w:val="22"/>
        </w:rPr>
        <w:t xml:space="preserve"> cleared and modified for human uses in many countries including Australia, the Philippines, India and many other areas </w:t>
      </w:r>
      <w:bookmarkStart w:id="1338" w:name="_Hlk509486402"/>
      <w:r w:rsidRPr="0008241C">
        <w:rPr>
          <w:sz w:val="22"/>
          <w:szCs w:val="22"/>
        </w:rPr>
        <w:fldChar w:fldCharType="begin" w:fldLock="1"/>
      </w:r>
      <w:r w:rsidRPr="0008241C">
        <w:rPr>
          <w:sz w:val="22"/>
          <w:szCs w:val="22"/>
        </w:rPr>
        <w:instrText>ADDIN CSL_CITATION {"citationItems":[{"id":"ITEM-1","itemData":{"DOI":"10.1007/s11273-006-9011-9","ISBN":"1127300690119","ISSN":"09234861","abstract":"We analyzed a time series of aerial photographs and Landsat satellite imagery of the Pioneer River Estuary (near Mackay, Queensland, Australia) to document both natural and anthropogenic changes in the area of mangroves available to filter river runoff between 1948 and 2002. Over 54 years, there was a net loss of 137 ha (22%) of tidal mangroves during four successive periods that were characterized by different driving mechanisms: (1) little net change (1948–1962); (2) net gain from rapid mangrove expansion (1962–1972); (3) net loss from clearing and tidal isolation (1972–1991); and (4) net loss from a severe species-specific dieback affecting over 50% of remaining mangrove cover (1991–2002). Manual digitization of aerial photographs was accurate for mapping changes in the boundaries of mangrove distributions, but this technique underestimated the total loss due to dieback. Regions of mangrove dieback were identified and mapped more accurately and efficiently after applying the Normalized Difference Vegetation Index (NDVI) to Landsat Thematic Mapper satellite imagery, and then monitoring changes to the index over time. These remote sensing techniques to map and monitor mangrove changes are important for identifying habitat degradation, both spatially and temporally, in order to prioritize restoration for management of estuarine and adjacent marine ecosystems.","author":[{"dropping-particle":"","family":"Jupiter","given":"Stacy D.","non-dropping-particle":"","parse-names":false,"suffix":""},{"dropping-particle":"","family":"Potts","given":"Donald C.","non-dropping-particle":"","parse-names":false,"suffix":""},{"dropping-particle":"","family":"Phinn","given":"Stuart R.","non-dropping-particle":"","parse-names":false,"suffix":""},{"dropping-particle":"","family":"Duke","given":"Norman C.","non-dropping-particle":"","parse-names":false,"suffix":""}],"container-title":"Wetlands Ecology and Management","id":"ITEM-1","issue":"1","issued":{"date-parts":[["2007"]]},"page":"51-62","title":"Natural and anthropogenic changes to mangrove distributions in the Pioneer River Estuary (QLD, Australia)","type":"article-journal","volume":"15"},"uris":["http://www.mendeley.com/documents/?uuid=a69ebc44-f9dd-49eb-8423-c5e57f863164"]},{"id":"ITEM-2","itemData":{"abstract":"Climate change will have an enormous influence on the intertidal wetlands of the Great Barrier Reef (GBR). Increases in atmospheric carbon dioxide (CO2) concentrations and associated increases in air and sea temperatures, rising sea level, changes in oceanic circulation, rainfall patterns and frequency and intensity of storms are highly likely to affect the physiology, ecology and ultimately the stability of wetland habitats (Table 9.1). The intertidal position of mangroves, salt marshes and salt flats makes them particularly vulnerable to changes in sea level, although other climate change factors will also exert a strong influence on wetland communities (Table 9.1). Past rises in sea level have led to increases in the area of mangroves in northern Australia186. However, past climate change has occurred with limited human modification of the coast compared to current levels of development. Human activities have resulted in loss of wetlands, disruption to connectivity, enhanced availability of nutrients, changed sediment dynamics and the creation of structures that will prevent landward migration of wetlands with sea level rise (eg roads, berms, bunds and sea walls). Many of these human impacts will reduce the resilience of intertidal wetlands to climate change. To conserve the intertidal wetlands of the GBR and the ecosystem services they provide, we will need to manage the coastal zone in a way that enhances the resilience of mangroves, salt marshes and salt flats during climate change.","author":[{"dropping-particle":"","family":"Lovelock","given":"Ce","non-dropping-particle":"","parse-names":false,"suffix":""},{"dropping-particle":"","family":"Ellison","given":"Jc","non-dropping-particle":"","parse-names":false,"suffix":""}],"container-title":"Climate Change and the Great Barrier Reef: A Vulnerability Assessment","id":"ITEM-2","issued":{"date-parts":[["2007"]]},"page":"237-269","title":"Vulnerability of mangroves and tidal wetlands of the Great Barrier Reef to climate change","type":"article-journal"},"uris":["http://www.mendeley.com/documents/?uuid=694da465-f22c-4aae-ba8d-d7d97e2322f6"]}],"mendeley":{"formattedCitation":"(S. D. Jupiter &lt;i&gt;et al.&lt;/i&gt;, 2007; Lovelock &amp; Ellison, 2007)","manualFormatting":"(Jupiter et al., 2007; Lovelock and Ellison, 2007; ","plainTextFormattedCitation":"(S. D. Jupiter et al., 2007; Lovelock &amp; Ellison, 2007)","previouslyFormattedCitation":"(S. D. Jupiter &lt;i&gt;et al.&lt;/i&gt;, 2007; Lovelock &amp; Ellison, 2007)"},"properties":{"noteIndex":0},"schema":"https://github.com/citation-style-language/schema/raw/master/csl-citation.json"}</w:instrText>
      </w:r>
      <w:r w:rsidRPr="0008241C">
        <w:rPr>
          <w:sz w:val="22"/>
          <w:szCs w:val="22"/>
        </w:rPr>
        <w:fldChar w:fldCharType="separate"/>
      </w:r>
      <w:r w:rsidRPr="0008241C">
        <w:rPr>
          <w:noProof/>
          <w:sz w:val="22"/>
          <w:szCs w:val="22"/>
        </w:rPr>
        <w:t xml:space="preserve">(Jupiter </w:t>
      </w:r>
      <w:r w:rsidRPr="0008241C">
        <w:rPr>
          <w:i/>
          <w:noProof/>
          <w:sz w:val="22"/>
          <w:szCs w:val="22"/>
        </w:rPr>
        <w:t>et al</w:t>
      </w:r>
      <w:r w:rsidRPr="0008241C">
        <w:rPr>
          <w:noProof/>
          <w:sz w:val="22"/>
          <w:szCs w:val="22"/>
        </w:rPr>
        <w:t xml:space="preserve">., 2007; Lovelock and Ellison, 2007; </w:t>
      </w:r>
      <w:r w:rsidRPr="0008241C">
        <w:rPr>
          <w:sz w:val="22"/>
          <w:szCs w:val="22"/>
        </w:rPr>
        <w:fldChar w:fldCharType="end"/>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uris":["http://www.mendeley.com/documents/?uuid=a379c8c7-e0f4-451a-be8e-d9f402adb700"]}],"mendeley":{"formattedCitation":"(Millennium Ecosystem Assessment, 2005b)","manualFormatting":"Millennium Ecosystem Assessment, 2005)","plainTextFormattedCitation":"(Millennium Ecosystem Assessment, 2005b)","previouslyFormattedCitation":"(Millennium Ecosystem Assessment, 2005b)"},"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bookmarkEnd w:id="1338"/>
      <w:r w:rsidRPr="0008241C">
        <w:rPr>
          <w:sz w:val="22"/>
          <w:szCs w:val="22"/>
        </w:rPr>
        <w:t xml:space="preserve">. </w:t>
      </w:r>
    </w:p>
    <w:p w14:paraId="510EB2A3" w14:textId="77777777" w:rsidR="00A01204" w:rsidRPr="0008241C" w:rsidRDefault="00A01204" w:rsidP="00A01204">
      <w:pPr>
        <w:rPr>
          <w:sz w:val="22"/>
          <w:szCs w:val="22"/>
        </w:rPr>
      </w:pPr>
    </w:p>
    <w:p w14:paraId="3BE809B5" w14:textId="26B2891A" w:rsidR="00A01204" w:rsidRPr="0008241C" w:rsidRDefault="00A01204" w:rsidP="00A01204">
      <w:pPr>
        <w:rPr>
          <w:sz w:val="22"/>
          <w:szCs w:val="22"/>
        </w:rPr>
      </w:pPr>
      <w:r w:rsidRPr="0008241C">
        <w:rPr>
          <w:sz w:val="22"/>
          <w:szCs w:val="22"/>
        </w:rPr>
        <w:t>In Asia, more than 50</w:t>
      </w:r>
      <w:r w:rsidR="00C934E9">
        <w:rPr>
          <w:sz w:val="22"/>
          <w:szCs w:val="22"/>
        </w:rPr>
        <w:t xml:space="preserve"> per cent</w:t>
      </w:r>
      <w:r w:rsidRPr="0008241C">
        <w:rPr>
          <w:sz w:val="22"/>
          <w:szCs w:val="22"/>
        </w:rPr>
        <w:t xml:space="preserve"> of mangroves have been lost to support aquaculture, with 40</w:t>
      </w:r>
      <w:r w:rsidR="00C934E9">
        <w:rPr>
          <w:sz w:val="22"/>
          <w:szCs w:val="22"/>
        </w:rPr>
        <w:t xml:space="preserve"> per cent</w:t>
      </w:r>
      <w:r w:rsidRPr="0008241C">
        <w:rPr>
          <w:sz w:val="22"/>
          <w:szCs w:val="22"/>
        </w:rPr>
        <w:t xml:space="preserve"> of mangroves in the Philippines lost to agriculture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uris":["http://www.mendeley.com/documents/?uuid=a379c8c7-e0f4-451a-be8e-d9f402adb700"]}],"mendeley":{"formattedCitation":"(Millennium Ecosystem Assessment, 2005b)","manualFormatting":"(Millennium Ecosystem Assessment, 2005)","plainTextFormattedCitation":"(Millennium Ecosystem Assessment, 2005b)","previouslyFormattedCitation":"(Millennium Ecosystem Assessment, 2005b)"},"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xml:space="preserve">. Clear cutting of mangroves may cause a threat to mangrove ecosystems, as the remaining mangrove forests would be under huge pressure from surrounding land-use change, hydrological alterations, pollution and climate change </w:t>
      </w:r>
      <w:r w:rsidRPr="0008241C">
        <w:rPr>
          <w:sz w:val="22"/>
          <w:szCs w:val="22"/>
        </w:rPr>
        <w:fldChar w:fldCharType="begin" w:fldLock="1"/>
      </w:r>
      <w:r w:rsidRPr="0008241C">
        <w:rPr>
          <w:sz w:val="22"/>
          <w:szCs w:val="22"/>
        </w:rPr>
        <w:instrText>ADDIN CSL_CITATION {"citationItems":[{"id":"ITEM-1","itemData":{"DOI":"10.1023/a:1011169025815","ISBN":"0923-4861","ISSN":"0923-4861","abstract":"The mangroves located around the Bay of Bengal and along the coast of South China Sea are of special interest for many reasons. This coastline receives three major tropical rivers (Ganges, Irrawaddy, Mekong) and it has the world’s largest mangrove stands in a single block (the Sunderbans). The contrasted climatic conditions from sub- arid (southeastern India), to moist (coastal Cambodia), and the extreme diversity of human impacts in one of the world’s highest population densities (West Bengal in India and Bangladesh), have created a mosaic of mangrove types that are floristically rich and with different histories, different ecological frameworks and distinct evolutionary trends. For the first time, we draw together remote sensing data along with essential structural and physiognomic para- meters of mangrove forest areas.We have devised a sufficiently accurate coastal mapping methodology providing statistics on the actual areal extent of mangrove types and sub-types, both at local and continental scales. Some results are entirely new, and others provide comparison with existing data. The exact extent of mangroves in Myanmar was previously unknown. Using remote sensing we also demonstrate the magnitude of the ongoing deforestation in this country. The current location and status of mangrove forests in the affected area are described using the methodology which is also being applied in other sites around the world","author":[{"dropping-particle":"","family":"Blasco","given":"F","non-dropping-particle":"","parse-names":false,"suffix":""},{"dropping-particle":"","family":"Aizpuru","given":"M","non-dropping-particle":"","parse-names":false,"suffix":""},{"dropping-particle":"","family":"Gers","given":"C","non-dropping-particle":"","parse-names":false,"suffix":""}],"container-title":"Wetlands Ecology and Management","id":"ITEM-1","issued":{"date-parts":[["2001"]]},"page":"245-256","title":"Depletion of the mangroves of Continental Asia","type":"article-journal","volume":"9"},"uris":["http://www.mendeley.com/documents/?uuid=fc70ca56-2b34-4954-bf04-90e7fa5f43d3"]}],"mendeley":{"formattedCitation":"(Blasco &lt;i&gt;et al.&lt;/i&gt;, 2001)","plainTextFormattedCitation":"(Blasco et al., 2001)","previouslyFormattedCitation":"(Blasco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Blasco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Poor health of mangroves (e.g. top-dying) has also been reported for the Asia-Pacific region </w:t>
      </w:r>
      <w:r w:rsidRPr="0008241C">
        <w:rPr>
          <w:sz w:val="22"/>
          <w:szCs w:val="22"/>
        </w:rPr>
        <w:fldChar w:fldCharType="begin" w:fldLock="1"/>
      </w:r>
      <w:r w:rsidRPr="0008241C">
        <w:rPr>
          <w:sz w:val="22"/>
          <w:szCs w:val="22"/>
        </w:rPr>
        <w:instrText>ADDIN CSL_CITATION {"citationItems":[{"id":"ITEM-1","itemData":{"author":[{"dropping-particle":"","family":"Spalding, M., Blasco, F., &amp; Field","given":"C.","non-dropping-particle":"","parse-names":false,"suffix":""}],"id":"ITEM-1","issued":{"date-parts":[["1997"]]},"publisher-place":"Okinawa, Japan","title":"World mangrove atlas","type":"report"},"uris":["http://www.mendeley.com/documents/?uuid=7ab991fb-a227-4d2c-b220-280ba68632c6"]}],"mendeley":{"formattedCitation":"(Spalding, M., Blasco, F., &amp; Field, 1997)","manualFormatting":"(Spalding, Blasco, &amp; Field, 1997)","plainTextFormattedCitation":"(Spalding, M., Blasco, F., &amp; Field, 1997)","previouslyFormattedCitation":"(Spalding, M., Blasco, F., &amp; Field, 1997)"},"properties":{"noteIndex":0},"schema":"https://github.com/citation-style-language/schema/raw/master/csl-citation.json"}</w:instrText>
      </w:r>
      <w:r w:rsidRPr="0008241C">
        <w:rPr>
          <w:sz w:val="22"/>
          <w:szCs w:val="22"/>
        </w:rPr>
        <w:fldChar w:fldCharType="separate"/>
      </w:r>
      <w:r w:rsidRPr="0008241C">
        <w:rPr>
          <w:noProof/>
          <w:sz w:val="22"/>
          <w:szCs w:val="22"/>
        </w:rPr>
        <w:t>(Spalding, Blasco, &amp; Field, 1997)</w:t>
      </w:r>
      <w:r w:rsidRPr="0008241C">
        <w:rPr>
          <w:sz w:val="22"/>
          <w:szCs w:val="22"/>
        </w:rPr>
        <w:fldChar w:fldCharType="end"/>
      </w:r>
      <w:r w:rsidRPr="0008241C">
        <w:rPr>
          <w:sz w:val="22"/>
          <w:szCs w:val="22"/>
        </w:rPr>
        <w:t xml:space="preserve">. In the Philippines, a change in mangrove and residual forest was reported where mangroves were converted to fish ponds, agriculture lands and build up areas, which further resulted in the loss of biodiversity </w:t>
      </w:r>
      <w:r w:rsidRPr="0008241C">
        <w:rPr>
          <w:sz w:val="22"/>
          <w:szCs w:val="22"/>
        </w:rPr>
        <w:fldChar w:fldCharType="begin" w:fldLock="1"/>
      </w:r>
      <w:r w:rsidRPr="0008241C">
        <w:rPr>
          <w:sz w:val="22"/>
          <w:szCs w:val="22"/>
        </w:rPr>
        <w:instrText>ADDIN CSL_CITATION {"citationItems":[{"id":"ITEM-1","itemData":{"URL":"http://www.apn-gcr.org/resources/items/show/1459","accessed":{"date-parts":[["2015","10","23"]]},"author":[{"dropping-particle":"","family":"APN","given":"","non-dropping-particle":"","parse-names":false,"suffix":""}],"id":"ITEM-1","issued":{"date-parts":[["2011"]]},"note":"NULL","title":"Land Use and Land Cover Change (LUCC) for South East Asia, APN E-Lib","type":"webpage"},"uris":["http://www.mendeley.com/documents/?uuid=974177a4-6ded-4f44-93f6-f49bfd3c17dd"]}],"mendeley":{"formattedCitation":"(APN, 2011)","plainTextFormattedCitation":"(APN, 2011)","previouslyFormattedCitation":"(APN, 2011)"},"properties":{"noteIndex":0},"schema":"https://github.com/citation-style-language/schema/raw/master/csl-citation.json"}</w:instrText>
      </w:r>
      <w:r w:rsidRPr="0008241C">
        <w:rPr>
          <w:sz w:val="22"/>
          <w:szCs w:val="22"/>
        </w:rPr>
        <w:fldChar w:fldCharType="separate"/>
      </w:r>
      <w:r w:rsidRPr="0008241C">
        <w:rPr>
          <w:noProof/>
          <w:sz w:val="22"/>
          <w:szCs w:val="22"/>
        </w:rPr>
        <w:t>(APN, 2011)</w:t>
      </w:r>
      <w:r w:rsidRPr="0008241C">
        <w:rPr>
          <w:sz w:val="22"/>
          <w:szCs w:val="22"/>
        </w:rPr>
        <w:fldChar w:fldCharType="end"/>
      </w:r>
      <w:r w:rsidRPr="0008241C">
        <w:rPr>
          <w:sz w:val="22"/>
          <w:szCs w:val="22"/>
        </w:rPr>
        <w:t>. In total the area of mangrove loss in Asia due to clearing for shrimp culture is estimated to be 12,000 km</w:t>
      </w:r>
      <w:r w:rsidRPr="0008241C">
        <w:rPr>
          <w:sz w:val="22"/>
          <w:szCs w:val="22"/>
          <w:vertAlign w:val="superscript"/>
        </w:rPr>
        <w:t>2</w:t>
      </w:r>
      <w:r w:rsidRPr="0008241C">
        <w:rPr>
          <w:sz w:val="22"/>
          <w:szCs w:val="22"/>
        </w:rPr>
        <w:t>, which makes up 41.4</w:t>
      </w:r>
      <w:r w:rsidR="00C934E9">
        <w:rPr>
          <w:sz w:val="22"/>
          <w:szCs w:val="22"/>
        </w:rPr>
        <w:t xml:space="preserve"> per cent</w:t>
      </w:r>
      <w:r w:rsidRPr="0008241C">
        <w:rPr>
          <w:sz w:val="22"/>
          <w:szCs w:val="22"/>
        </w:rPr>
        <w:t xml:space="preserve"> of the total loss of mangrove forests in Asia </w:t>
      </w:r>
      <w:r w:rsidRPr="0008241C">
        <w:rPr>
          <w:sz w:val="22"/>
          <w:szCs w:val="22"/>
        </w:rPr>
        <w:fldChar w:fldCharType="begin" w:fldLock="1"/>
      </w:r>
      <w:r w:rsidRPr="0008241C">
        <w:rPr>
          <w:sz w:val="22"/>
          <w:szCs w:val="22"/>
        </w:rPr>
        <w:instrText>ADDIN CSL_CITATION {"citationItems":[{"id":"ITEM-1","itemData":{"author":[{"dropping-particle":"","family":"Vincelli","given":"M.","non-dropping-particle":"","parse-names":false,"suffix":""}],"id":"ITEM-1","issued":{"date-parts":[["2015"]]},"title":"The impacts of shrimp farming on mangrove forests","type":"report"},"uris":["http://www.mendeley.com/documents/?uuid=e55b5696-9fe5-42d1-858f-7228fa9f579b"]}],"mendeley":{"formattedCitation":"(Vincelli, 2015)","plainTextFormattedCitation":"(Vincelli, 2015)","previouslyFormattedCitation":"(Vincelli, 2015)"},"properties":{"noteIndex":0},"schema":"https://github.com/citation-style-language/schema/raw/master/csl-citation.json"}</w:instrText>
      </w:r>
      <w:r w:rsidRPr="0008241C">
        <w:rPr>
          <w:sz w:val="22"/>
          <w:szCs w:val="22"/>
        </w:rPr>
        <w:fldChar w:fldCharType="separate"/>
      </w:r>
      <w:r w:rsidRPr="0008241C">
        <w:rPr>
          <w:noProof/>
          <w:sz w:val="22"/>
          <w:szCs w:val="22"/>
        </w:rPr>
        <w:t>(Vincelli, 2015)</w:t>
      </w:r>
      <w:r w:rsidRPr="0008241C">
        <w:rPr>
          <w:sz w:val="22"/>
          <w:szCs w:val="22"/>
        </w:rPr>
        <w:fldChar w:fldCharType="end"/>
      </w:r>
      <w:r w:rsidRPr="0008241C">
        <w:rPr>
          <w:sz w:val="22"/>
          <w:szCs w:val="22"/>
        </w:rPr>
        <w:t xml:space="preserve">. </w:t>
      </w:r>
    </w:p>
    <w:p w14:paraId="4FC92D35" w14:textId="77777777" w:rsidR="00A01204" w:rsidRPr="0008241C" w:rsidRDefault="00A01204" w:rsidP="00A01204">
      <w:pPr>
        <w:rPr>
          <w:sz w:val="22"/>
          <w:szCs w:val="22"/>
        </w:rPr>
      </w:pPr>
    </w:p>
    <w:p w14:paraId="73D83CE4" w14:textId="25CCDB86" w:rsidR="00A01204" w:rsidRPr="0008241C" w:rsidRDefault="00A01204" w:rsidP="00A01204">
      <w:pPr>
        <w:rPr>
          <w:rFonts w:eastAsia="PMingLiU"/>
          <w:sz w:val="22"/>
          <w:szCs w:val="22"/>
          <w:lang w:eastAsia="zh-TW"/>
        </w:rPr>
      </w:pPr>
      <w:r w:rsidRPr="0008241C">
        <w:rPr>
          <w:sz w:val="22"/>
          <w:szCs w:val="22"/>
        </w:rPr>
        <w:t>However, other commodities such as rice were also important causes of change, accounting for 22</w:t>
      </w:r>
      <w:r w:rsidR="00C934E9">
        <w:rPr>
          <w:sz w:val="22"/>
          <w:szCs w:val="22"/>
        </w:rPr>
        <w:t xml:space="preserve"> per cent</w:t>
      </w:r>
      <w:r w:rsidRPr="0008241C">
        <w:rPr>
          <w:sz w:val="22"/>
          <w:szCs w:val="22"/>
        </w:rPr>
        <w:t xml:space="preserve"> of loss in the region, though accounting for 88</w:t>
      </w:r>
      <w:r w:rsidR="00C934E9">
        <w:rPr>
          <w:sz w:val="22"/>
          <w:szCs w:val="22"/>
        </w:rPr>
        <w:t xml:space="preserve"> per cent</w:t>
      </w:r>
      <w:r w:rsidRPr="0008241C">
        <w:rPr>
          <w:sz w:val="22"/>
          <w:szCs w:val="22"/>
        </w:rPr>
        <w:t xml:space="preserve"> of loss in Myanmar. </w:t>
      </w:r>
      <w:r w:rsidRPr="0008241C">
        <w:rPr>
          <w:rFonts w:eastAsia="PMingLiU"/>
          <w:sz w:val="22"/>
          <w:szCs w:val="22"/>
          <w:lang w:eastAsia="zh-TW"/>
        </w:rPr>
        <w:t>O</w:t>
      </w:r>
      <w:r w:rsidRPr="0008241C">
        <w:rPr>
          <w:sz w:val="22"/>
          <w:szCs w:val="22"/>
        </w:rPr>
        <w:t xml:space="preserve">il palm is usually a driver associated with terrestrial or freshwater peat swamp loss </w:t>
      </w:r>
      <w:r w:rsidRPr="0008241C">
        <w:rPr>
          <w:sz w:val="22"/>
          <w:szCs w:val="22"/>
        </w:rPr>
        <w:fldChar w:fldCharType="begin" w:fldLock="1"/>
      </w:r>
      <w:r w:rsidRPr="0008241C">
        <w:rPr>
          <w:sz w:val="22"/>
          <w:szCs w:val="22"/>
        </w:rPr>
        <w:instrText>ADDIN CSL_CITATION {"citationItems":[{"id":"ITEM-1","itemData":{"DOI":"10.1073/pnas.1510272113","abstract":"The mangrove forests of Southeast Asia are highly biodiverse and provide multiple ecosystem services upon which millions of people depend. Mangroves enhance fisheries and coastal protection, and store among the highest densities of carbon of any ecosystem globally. Mangrove forests have experienced extensive deforestation owing to global demand for commodities, and previous studies have identified the expansion of aquaculture as largely responsible. The proportional conversion of mangroves to different land use types has not been systematically quantified across Southeast Asia, however, particularly in recent years. In this study we apply a combined geographic information system and remote sensing method to quantify the key proximate drivers (i.e., replacement land uses) of mangrove deforestation in Southeast Asia between 2000 and 2012. Mangrove forests were lost at an average rate of 0.18% per year, which is lower than previously published estimates. In total, more than 100,000 ha of mangroves were removed during the study period, with aquaculture accounting for 30% of this total forest change. The rapid expansion of rice agriculture in Myanmar, and the sustained conversion of mangroves to oil palm plantations in Malaysia and Indonesia, are identified as additional increasing and under-recognized threats to mangrove ecosystems. Our study highlights frontiers of mangrove deforestation in the border states of Myanmar, on Borneo, and in Indonesian Papua. To implement policies that conserve mangrove forests across Southeast Asia, it is essential to consider the national and subnational variation in the land uses that follow deforestation. forest loss | aquaculture | oil palm | Myanmar | Indonesia","author":[{"dropping-particle":"","family":"Richards","given":"Daniel R","non-dropping-particle":"","parse-names":false,"suffix":""},{"dropping-particle":"","family":"Friess","given":"Daniel A","non-dropping-particle":"","parse-names":false,"suffix":""},{"dropping-particle":"","family":"Hansen","given":"Matthew C","non-dropping-particle":"","parse-names":false,"suffix":""}],"container-title":"PNAS","id":"ITEM-1","issue":"2","issued":{"date-parts":[["2016"]]},"page":"344-349","title":"Rates and drivers of mangrove deforestation in Southeast Asia, 2000–2012","type":"article-journal","volume":"113"},"uris":["http://www.mendeley.com/documents/?uuid=4033217d-cb01-300e-b471-1376a1427fc8"]}],"mendeley":{"formattedCitation":"(Richards &lt;i&gt;et al.&lt;/i&gt;, 2016)","plainTextFormattedCitation":"(Richards et al., 2016)","previouslyFormattedCitation":"(Richards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Richards </w:t>
      </w:r>
      <w:r w:rsidRPr="0008241C">
        <w:rPr>
          <w:i/>
          <w:noProof/>
          <w:sz w:val="22"/>
          <w:szCs w:val="22"/>
        </w:rPr>
        <w:t>et al.</w:t>
      </w:r>
      <w:r w:rsidRPr="0008241C">
        <w:rPr>
          <w:noProof/>
          <w:sz w:val="22"/>
          <w:szCs w:val="22"/>
        </w:rPr>
        <w:t>, 2016)</w:t>
      </w:r>
      <w:r w:rsidRPr="0008241C">
        <w:rPr>
          <w:sz w:val="22"/>
          <w:szCs w:val="22"/>
        </w:rPr>
        <w:fldChar w:fldCharType="end"/>
      </w:r>
      <w:r w:rsidRPr="0008241C">
        <w:rPr>
          <w:rFonts w:eastAsia="PMingLiU"/>
          <w:sz w:val="22"/>
          <w:szCs w:val="22"/>
          <w:lang w:eastAsia="zh-TW"/>
        </w:rPr>
        <w:t xml:space="preserve"> </w:t>
      </w:r>
      <w:r w:rsidRPr="0008241C">
        <w:rPr>
          <w:sz w:val="22"/>
          <w:szCs w:val="22"/>
        </w:rPr>
        <w:t xml:space="preserve">but may be a further under-recognized cause of mangrove loss in South-East Asia </w:t>
      </w:r>
      <w:r w:rsidRPr="0008241C">
        <w:rPr>
          <w:sz w:val="22"/>
          <w:szCs w:val="22"/>
        </w:rPr>
        <w:fldChar w:fldCharType="begin" w:fldLock="1"/>
      </w:r>
      <w:r w:rsidRPr="0008241C">
        <w:rPr>
          <w:sz w:val="22"/>
          <w:szCs w:val="22"/>
        </w:rPr>
        <w:instrText>ADDIN CSL_CITATION {"citationItems":[{"id":"ITEM-1","itemData":{"DOI":"10.1007/s10531-012-0388-x","ISBN":"0960-3115","ISSN":"09603115","abstract":"Mangroves are of great ecological importance and socio-economic significance as a hub for tropical marine biotope. The mangroves are also one of the world’s richest storehouses of biological and genetic diversity. Furthermore, 90 % of the marine organisms spend part of their life in this ecosystem and 80 % of the global fish catches are dependent on mangroves. In addition, mangroves and their associated biota are identified as a promising source of natural and novel drugs. On the other hand, scientific community finds such an ecosystem as one among the world’s most threatened biome due to human intervention in the long past and on-going climate change. Already many countries lost their huge mangrove wealth within the last two decades. Further, decline of the mangrove cover may cause an irreparable damage of ecosystem service to mankind. Now it is high time to conserve the precious ecosystem in order to maintain a stable and healthy coastal environment.","author":[{"dropping-particle":"","family":"Sandilyan","given":"S.","non-dropping-particle":"","parse-names":false,"suffix":""},{"dropping-particle":"","family":"Kathiresan","given":"K.","non-dropping-particle":"","parse-names":false,"suffix":""}],"container-title":"Biodiversity and Conservation","id":"ITEM-1","issue":"14","issued":{"date-parts":[["2012"]]},"page":"3523-3542","title":"Mangrove conservation: A global perspective","type":"article-journal","volume":"21"},"uris":["http://www.mendeley.com/documents/?uuid=c6e613b8-a329-45e5-b98c-96388b602950"]}],"mendeley":{"formattedCitation":"(Sandilyan &amp; Kathiresan, 2012)","plainTextFormattedCitation":"(Sandilyan &amp; Kathiresan, 2012)","previouslyFormattedCitation":"(Sandilyan &amp; Kathiresan, 2012)"},"properties":{"noteIndex":0},"schema":"https://github.com/citation-style-language/schema/raw/master/csl-citation.json"}</w:instrText>
      </w:r>
      <w:r w:rsidRPr="0008241C">
        <w:rPr>
          <w:sz w:val="22"/>
          <w:szCs w:val="22"/>
        </w:rPr>
        <w:fldChar w:fldCharType="separate"/>
      </w:r>
      <w:r w:rsidRPr="0008241C">
        <w:rPr>
          <w:noProof/>
          <w:sz w:val="22"/>
          <w:szCs w:val="22"/>
        </w:rPr>
        <w:t>(Sandilyan &amp; Kathiresan, 2012)</w:t>
      </w:r>
      <w:r w:rsidRPr="0008241C">
        <w:rPr>
          <w:sz w:val="22"/>
          <w:szCs w:val="22"/>
        </w:rPr>
        <w:fldChar w:fldCharType="end"/>
      </w:r>
      <w:r w:rsidRPr="0008241C">
        <w:rPr>
          <w:sz w:val="22"/>
          <w:szCs w:val="22"/>
        </w:rPr>
        <w:t>.</w:t>
      </w:r>
      <w:r w:rsidRPr="0008241C">
        <w:rPr>
          <w:rFonts w:eastAsia="PMingLiU"/>
          <w:sz w:val="22"/>
          <w:szCs w:val="22"/>
          <w:lang w:eastAsia="zh-TW"/>
        </w:rPr>
        <w:t xml:space="preserve"> Mangroves are cleared or modified to meet resource and changed land use requirements, and this has resulted in a net loss of mangrove habitat in the </w:t>
      </w:r>
      <w:r w:rsidR="0005760A">
        <w:rPr>
          <w:rFonts w:eastAsia="PMingLiU"/>
          <w:sz w:val="22"/>
          <w:szCs w:val="22"/>
          <w:lang w:eastAsia="zh-TW"/>
        </w:rPr>
        <w:t>Asia-Pacific</w:t>
      </w:r>
      <w:r w:rsidRPr="0008241C">
        <w:rPr>
          <w:rFonts w:eastAsia="PMingLiU"/>
          <w:sz w:val="22"/>
          <w:szCs w:val="22"/>
          <w:lang w:eastAsia="zh-TW"/>
        </w:rPr>
        <w:t xml:space="preserve"> region. Historically, Australia </w:t>
      </w:r>
      <w:r w:rsidRPr="0008241C">
        <w:rPr>
          <w:rFonts w:eastAsia="PMingLiU"/>
          <w:sz w:val="22"/>
          <w:szCs w:val="22"/>
          <w:lang w:eastAsia="zh-TW"/>
        </w:rPr>
        <w:lastRenderedPageBreak/>
        <w:t xml:space="preserve">contributed to that loss in the 1970's to 1990's through significant coastal infrastructure development </w:t>
      </w:r>
      <w:r w:rsidRPr="0008241C">
        <w:rPr>
          <w:sz w:val="22"/>
          <w:szCs w:val="22"/>
        </w:rPr>
        <w:fldChar w:fldCharType="begin" w:fldLock="1"/>
      </w:r>
      <w:r w:rsidRPr="0008241C">
        <w:rPr>
          <w:sz w:val="22"/>
          <w:szCs w:val="22"/>
        </w:rPr>
        <w:instrText>ADDIN CSL_CITATION {"citationItems":[{"id":"ITEM-1","itemData":{"DOI":"10.1007/s11273-006-9011-9","ISBN":"1127300690119","ISSN":"09234861","abstract":"We analyzed a time series of aerial photographs and Landsat satellite imagery of the Pioneer River Estuary (near Mackay, Queensland, Australia) to document both natural and anthropogenic changes in the area of mangroves available to filter river runoff between 1948 and 2002. Over 54 years, there was a net loss of 137 ha (22%) of tidal mangroves during four successive periods that were characterized by different driving mechanisms: (1) little net change (1948–1962); (2) net gain from rapid mangrove expansion (1962–1972); (3) net loss from clearing and tidal isolation (1972–1991); and (4) net loss from a severe species-specific dieback affecting over 50% of remaining mangrove cover (1991–2002). Manual digitization of aerial photographs was accurate for mapping changes in the boundaries of mangrove distributions, but this technique underestimated the total loss due to dieback. Regions of mangrove dieback were identified and mapped more accurately and efficiently after applying the Normalized Difference Vegetation Index (NDVI) to Landsat Thematic Mapper satellite imagery, and then monitoring changes to the index over time. These remote sensing techniques to map and monitor mangrove changes are important for identifying habitat degradation, both spatially and temporally, in order to prioritize restoration for management of estuarine and adjacent marine ecosystems.","author":[{"dropping-particle":"","family":"Jupiter","given":"Stacy D.","non-dropping-particle":"","parse-names":false,"suffix":""},{"dropping-particle":"","family":"Potts","given":"Donald C.","non-dropping-particle":"","parse-names":false,"suffix":""},{"dropping-particle":"","family":"Phinn","given":"Stuart R.","non-dropping-particle":"","parse-names":false,"suffix":""},{"dropping-particle":"","family":"Duke","given":"Norman C.","non-dropping-particle":"","parse-names":false,"suffix":""}],"container-title":"Wetlands Ecology and Management","id":"ITEM-1","issue":"1","issued":{"date-parts":[["2007"]]},"page":"51-62","title":"Natural and anthropogenic changes to mangrove distributions in the Pioneer River Estuary (QLD, Australia)","type":"article-journal","volume":"15"},"uris":["http://www.mendeley.com/documents/?uuid=a69ebc44-f9dd-49eb-8423-c5e57f863164"]},{"id":"ITEM-2","itemData":{"abstract":"Climate change will have an enormous influence on the intertidal wetlands of the Great Barrier Reef (GBR). Increases in atmospheric carbon dioxide (CO2) concentrations and associated increases in air and sea temperatures, rising sea level, changes in oceanic circulation, rainfall patterns and frequency and intensity of storms are highly likely to affect the physiology, ecology and ultimately the stability of wetland habitats (Table 9.1). The intertidal position of mangroves, salt marshes and salt flats makes them particularly vulnerable to changes in sea level, although other climate change factors will also exert a strong influence on wetland communities (Table 9.1). Past rises in sea level have led to increases in the area of mangroves in northern Australia186. However, past climate change has occurred with limited human modification of the coast compared to current levels of development. Human activities have resulted in loss of wetlands, disruption to connectivity, enhanced availability of nutrients, changed sediment dynamics and the creation of structures that will prevent landward migration of wetlands with sea level rise (eg roads, berms, bunds and sea walls). Many of these human impacts will reduce the resilience of intertidal wetlands to climate change. To conserve the intertidal wetlands of the GBR and the ecosystem services they provide, we will need to manage the coastal zone in a way that enhances the resilience of mangroves, salt marshes and salt flats during climate change.","author":[{"dropping-particle":"","family":"Lovelock","given":"Ce","non-dropping-particle":"","parse-names":false,"suffix":""},{"dropping-particle":"","family":"Ellison","given":"Jc","non-dropping-particle":"","parse-names":false,"suffix":""}],"container-title":"Climate Change and the Great Barrier Reef: A Vulnerability Assessment","id":"ITEM-2","issued":{"date-parts":[["2007"]]},"page":"237-269","title":"Vulnerability of mangroves and tidal wetlands of the Great Barrier Reef to climate change","type":"article-journal"},"uris":["http://www.mendeley.com/documents/?uuid=694da465-f22c-4aae-ba8d-d7d97e2322f6"]},{"id":"ITEM-3","itemData":{"ISBN":"1-59726-040-1","author":[{"dropping-particle":"","family":"Millennium Ecosystem Assessment","given":"","non-dropping-particle":"","parse-names":false,"suffix":""}],"id":"ITEM-3","issued":{"date-parts":[["2005"]]},"publisher":"Island Press","publisher-place":"Washington, DC","title":"Ecosystems and Human Well-being: Synthesis","type":"book"},"uris":["http://www.mendeley.com/documents/?uuid=a379c8c7-e0f4-451a-be8e-d9f402adb700"]}],"mendeley":{"formattedCitation":"(S. D. Jupiter &lt;i&gt;et al.&lt;/i&gt;, 2007; Lovelock &amp; Ellison, 2007; Millennium Ecosystem Assessment, 2005b)","plainTextFormattedCitation":"(S. D. Jupiter et al., 2007; Lovelock &amp; Ellison, 2007; Millennium Ecosystem Assessment, 2005b)","previouslyFormattedCitation":"(S. D. Jupiter &lt;i&gt;et al.&lt;/i&gt;, 2007; Lovelock &amp; Ellison, 2007; Millennium Ecosystem Assessment, 2005b)"},"properties":{"noteIndex":0},"schema":"https://github.com/citation-style-language/schema/raw/master/csl-citation.json"}</w:instrText>
      </w:r>
      <w:r w:rsidRPr="0008241C">
        <w:rPr>
          <w:sz w:val="22"/>
          <w:szCs w:val="22"/>
        </w:rPr>
        <w:fldChar w:fldCharType="separate"/>
      </w:r>
      <w:r w:rsidRPr="0008241C">
        <w:rPr>
          <w:noProof/>
          <w:sz w:val="22"/>
          <w:szCs w:val="22"/>
        </w:rPr>
        <w:t xml:space="preserve">(S. D. Jupiter </w:t>
      </w:r>
      <w:r w:rsidRPr="0008241C">
        <w:rPr>
          <w:i/>
          <w:noProof/>
          <w:sz w:val="22"/>
          <w:szCs w:val="22"/>
        </w:rPr>
        <w:t>et al.</w:t>
      </w:r>
      <w:r w:rsidRPr="0008241C">
        <w:rPr>
          <w:noProof/>
          <w:sz w:val="22"/>
          <w:szCs w:val="22"/>
        </w:rPr>
        <w:t>, 2007; Lovelock &amp; Ellison, 2007; Millennium Ecosystem Assessment, 2005b)</w:t>
      </w:r>
      <w:r w:rsidRPr="0008241C">
        <w:rPr>
          <w:sz w:val="22"/>
          <w:szCs w:val="22"/>
        </w:rPr>
        <w:fldChar w:fldCharType="end"/>
      </w:r>
      <w:r w:rsidRPr="0008241C">
        <w:rPr>
          <w:rFonts w:eastAsia="PMingLiU"/>
          <w:sz w:val="22"/>
          <w:szCs w:val="22"/>
          <w:lang w:eastAsia="zh-TW"/>
        </w:rPr>
        <w:t xml:space="preserve">. However, Australian mangrove habitat has increased in area throughout the 2000's, reflecting their significant expansion into saltmarsh habitats during this time, as well as implementation of better environmental protections and improved remote sensing capability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author":[{"dropping-particle":"","family":"Kelleway","given":"J. J.","non-dropping-particle":"","parse-names":false,"suffix":""},{"dropping-particle":"","family":"Saintilan","given":"N.","non-dropping-particle":"","parse-names":false,"suffix":""},{"dropping-particle":"","family":"Macreadie","given":"P.","non-dropping-particle":"","parse-names":false,"suffix":""},{"dropping-particle":"","family":"Ralph","given":"P.","non-dropping-particle":"","parse-names":false,"suffix":""}],"container-title":"Global Change Biology","id":"ITEM-1","issue":"3","issued":{"date-parts":[["2015"]]},"page":"1097-1109","title":"Seventy years of continuous encroachment substantially increases ‘blue carbon’ capacity as mangroves replace intertidal salt marshes.","type":"article-journal","volume":"22"},"uris":["http://www.mendeley.com/documents/?uuid=8b766d11-42f1-425b-913c-624be6770680"]},{"id":"ITEM-2","itemData":{"author":[{"dropping-particle":"","family":"Saintilan","given":"N.","non-dropping-particle":"","parse-names":false,"suffix":""},{"dropping-particle":"","family":"Wilson","given":"N.","non-dropping-particle":"","parse-names":false,"suffix":""},{"dropping-particle":"","family":"Rogers","given":"K.","non-dropping-particle":"","parse-names":false,"suffix":""},{"dropping-particle":"","family":"Rajkaran","given":"A.","non-dropping-particle":"","parse-names":false,"suffix":""},{"dropping-particle":"","family":"Krauss","given":"K. W.","non-dropping-particle":"","parse-names":false,"suffix":""}],"container-title":"Global Change Biology","id":"ITEM-2","issue":"1","issued":{"date-parts":[["2015"]]},"page":"147-157","title":"Mangrove expansion and salt marsh decline at mangrove poleward limits","type":"article-journal","volume":"20"},"uris":["http://www.mendeley.com/documents/?uuid=fe50f30f-bf15-4b3a-aebf-5d5d9a26786d"]},{"id":"ITEM-3","itemData":{"DOI":"10.1007/BF02696066","ISSN":"0160-8347","abstract":"Surface elevation tables, feldspar marker horizons, and210Pb analysis of core profiles were implemented at four sites in Western Port Bay, Victoria, Australia, to provide information on the role of sedimentation, subsidence or compaction, and enhanced sea-level rise in contributing to salt marsh decline. Photogrammetric surveys indicate that the rate of salt marsh decline that is attributable to mangrove encroachment is lower in Western Port Bay than in comparable sites in New South Wales. Differences in the rate of mangrove encroachment at Western Port Bay may be attributed to the inverse relationship found between the degree of mangrove encroachment and surface elevation increase. While sedimentation contributes to surface elevation changes, surface elevation is not solely explained by sedimentation; factors including autocompaction and changes in the water table also play a significant role in Western Port Bay. Historic sedimentation rates measured using210Pb dating techniques corresponded to contemporary sedimentation rates determined from feldspar marker horizons. Core sediment profiles show no change in sedimentation rates at three sites. A fourth site (French Island) was the only site that exhibited high rates of sedimentation, which appears to be related to local land-use changes in the area. All sites maintained their elevation with respect to sea level over the study period. Historic sedimentation exceeded sea-level rise for the past 32 yr, but it is difficult to determine the extent to which belowground processes affect surface elevation, causing deviations between surface elevation and sedimentation over longer periods.","author":[{"dropping-particle":"","family":"Rogers","given":"K","non-dropping-particle":"","parse-names":false,"suffix":""},{"dropping-particle":"","family":"Saintilan","given":"N","non-dropping-particle":"","parse-names":false,"suffix":""},{"dropping-particle":"","family":"Heijnis","given":"H","non-dropping-particle":"","parse-names":false,"suffix":""}],"container-title":"Estuaries","id":"ITEM-3","issue":"4","issued":{"date-parts":[["2005"]]},"page":"551-559","title":"Mangrove encroachment of salt marsh in Western Port Bay, Victoria: The role of sedimentation, subsidence, and sea level rise","type":"article-journal","volume":"28"},"uris":["http://www.mendeley.com/documents/?uuid=85b28173-0dc6-45ac-b871-f51a244fc481"]},{"id":"ITEM-4","itemData":{"author":[{"dropping-particle":"","family":"Montreal Process Implementation Group for Australia","given":"","non-dropping-particle":"","parse-names":false,"suffix":""}],"id":"ITEM-4","issued":{"date-parts":[["2008"]]},"title":"Australia's state of the forests report","type":"report"},"uris":["http://www.mendeley.com/documents/?uuid=65560024-6123-47ad-abe9-19e8e9cc3313"]}],"mendeley":{"formattedCitation":"(Kelleway &lt;i&gt;et al.&lt;/i&gt;, 2015; Montreal Process Implementation Group for Australia, 2008; Rogers &lt;i&gt;et al.&lt;/i&gt;, 2005; Saintilan &lt;i&gt;et al.&lt;/i&gt;, 2015)","plainTextFormattedCitation":"(Kelleway et al., 2015; Montreal Process Implementation Group for Australia, 2008; Rogers et al., 2005; Saintilan et al., 2015)","previouslyFormattedCitation":"(Kelleway &lt;i&gt;et al.&lt;/i&gt;, 2015; Montreal Process Implementation Group for Australia, 2008; Rogers &lt;i&gt;et al.&lt;/i&gt;, 2005; Saintilan &lt;i&gt;et al.&lt;/i&gt;, 2015)"},"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Kelleway </w:t>
      </w:r>
      <w:r w:rsidRPr="0008241C">
        <w:rPr>
          <w:rFonts w:eastAsia="PMingLiU"/>
          <w:i/>
          <w:noProof/>
          <w:sz w:val="22"/>
          <w:szCs w:val="22"/>
          <w:lang w:eastAsia="zh-TW"/>
        </w:rPr>
        <w:t>et al.</w:t>
      </w:r>
      <w:r w:rsidRPr="0008241C">
        <w:rPr>
          <w:rFonts w:eastAsia="PMingLiU"/>
          <w:noProof/>
          <w:sz w:val="22"/>
          <w:szCs w:val="22"/>
          <w:lang w:eastAsia="zh-TW"/>
        </w:rPr>
        <w:t xml:space="preserve">, 2015; Montreal Process Implementation Group for Australia, 2008; Rogers </w:t>
      </w:r>
      <w:r w:rsidRPr="0008241C">
        <w:rPr>
          <w:rFonts w:eastAsia="PMingLiU"/>
          <w:i/>
          <w:noProof/>
          <w:sz w:val="22"/>
          <w:szCs w:val="22"/>
          <w:lang w:eastAsia="zh-TW"/>
        </w:rPr>
        <w:t>et al.</w:t>
      </w:r>
      <w:r w:rsidRPr="0008241C">
        <w:rPr>
          <w:rFonts w:eastAsia="PMingLiU"/>
          <w:noProof/>
          <w:sz w:val="22"/>
          <w:szCs w:val="22"/>
          <w:lang w:eastAsia="zh-TW"/>
        </w:rPr>
        <w:t xml:space="preserve">, 2005; Saintilan </w:t>
      </w:r>
      <w:r w:rsidRPr="0008241C">
        <w:rPr>
          <w:rFonts w:eastAsia="PMingLiU"/>
          <w:i/>
          <w:noProof/>
          <w:sz w:val="22"/>
          <w:szCs w:val="22"/>
          <w:lang w:eastAsia="zh-TW"/>
        </w:rPr>
        <w:t>et al.</w:t>
      </w:r>
      <w:r w:rsidRPr="0008241C">
        <w:rPr>
          <w:rFonts w:eastAsia="PMingLiU"/>
          <w:noProof/>
          <w:sz w:val="22"/>
          <w:szCs w:val="22"/>
          <w:lang w:eastAsia="zh-TW"/>
        </w:rPr>
        <w:t>, 2015)</w:t>
      </w:r>
      <w:r w:rsidRPr="0008241C">
        <w:rPr>
          <w:rFonts w:eastAsia="PMingLiU"/>
          <w:sz w:val="22"/>
          <w:szCs w:val="22"/>
          <w:lang w:eastAsia="zh-TW"/>
        </w:rPr>
        <w:fldChar w:fldCharType="end"/>
      </w:r>
      <w:r w:rsidRPr="0008241C">
        <w:rPr>
          <w:rFonts w:eastAsia="PMingLiU"/>
          <w:sz w:val="22"/>
          <w:szCs w:val="22"/>
          <w:lang w:eastAsia="zh-TW"/>
        </w:rPr>
        <w:t xml:space="preserve"> . However, Australian mangrove habitats have increased in area throughout the 2000s, reflecting their significant expansion into saltmarsh habitats during this time, as well as implementation of environmental protections, and improved remote sensing capability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author":[{"dropping-particle":"","family":"Kelleway","given":"J. J.","non-dropping-particle":"","parse-names":false,"suffix":""},{"dropping-particle":"","family":"Saintilan","given":"N.","non-dropping-particle":"","parse-names":false,"suffix":""},{"dropping-particle":"","family":"Macreadie","given":"P.","non-dropping-particle":"","parse-names":false,"suffix":""},{"dropping-particle":"","family":"Ralph","given":"P.","non-dropping-particle":"","parse-names":false,"suffix":""}],"container-title":"Global Change Biology","id":"ITEM-1","issue":"3","issued":{"date-parts":[["2015"]]},"page":"1097-1109","title":"Seventy years of continuous encroachment substantially increases ‘blue carbon’ capacity as mangroves replace intertidal salt marshes.","type":"article-journal","volume":"22"},"uris":["http://www.mendeley.com/documents/?uuid=8b766d11-42f1-425b-913c-624be6770680"]},{"id":"ITEM-2","itemData":{"author":[{"dropping-particle":"","family":"Saintilan","given":"N.","non-dropping-particle":"","parse-names":false,"suffix":""},{"dropping-particle":"","family":"Wilson","given":"N.","non-dropping-particle":"","parse-names":false,"suffix":""},{"dropping-particle":"","family":"Rogers","given":"K.","non-dropping-particle":"","parse-names":false,"suffix":""},{"dropping-particle":"","family":"Rajkaran","given":"A.","non-dropping-particle":"","parse-names":false,"suffix":""},{"dropping-particle":"","family":"Krauss","given":"K. W.","non-dropping-particle":"","parse-names":false,"suffix":""}],"container-title":"Global Change Biology","id":"ITEM-2","issue":"1","issued":{"date-parts":[["2015"]]},"page":"147-157","title":"Mangrove expansion and salt marsh decline at mangrove poleward limits","type":"article-journal","volume":"20"},"uris":["http://www.mendeley.com/documents/?uuid=fe50f30f-bf15-4b3a-aebf-5d5d9a26786d"]}],"mendeley":{"formattedCitation":"(Kelleway &lt;i&gt;et al.&lt;/i&gt;, 2015; Saintilan &lt;i&gt;et al.&lt;/i&gt;, 2015)","plainTextFormattedCitation":"(Kelleway et al., 2015; Saintilan et al., 2015)","previouslyFormattedCitation":"(Kelleway &lt;i&gt;et al.&lt;/i&gt;, 2015; Saintilan &lt;i&gt;et al.&lt;/i&gt;, 2015)"},"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Kelleway </w:t>
      </w:r>
      <w:r w:rsidRPr="0008241C">
        <w:rPr>
          <w:rFonts w:eastAsia="PMingLiU"/>
          <w:i/>
          <w:noProof/>
          <w:sz w:val="22"/>
          <w:szCs w:val="22"/>
          <w:lang w:eastAsia="zh-TW"/>
        </w:rPr>
        <w:t>et al.</w:t>
      </w:r>
      <w:r w:rsidRPr="0008241C">
        <w:rPr>
          <w:rFonts w:eastAsia="PMingLiU"/>
          <w:noProof/>
          <w:sz w:val="22"/>
          <w:szCs w:val="22"/>
          <w:lang w:eastAsia="zh-TW"/>
        </w:rPr>
        <w:t xml:space="preserve">, 2015; Saintilan </w:t>
      </w:r>
      <w:r w:rsidRPr="0008241C">
        <w:rPr>
          <w:rFonts w:eastAsia="PMingLiU"/>
          <w:i/>
          <w:noProof/>
          <w:sz w:val="22"/>
          <w:szCs w:val="22"/>
          <w:lang w:eastAsia="zh-TW"/>
        </w:rPr>
        <w:t>et al.</w:t>
      </w:r>
      <w:r w:rsidRPr="0008241C">
        <w:rPr>
          <w:rFonts w:eastAsia="PMingLiU"/>
          <w:noProof/>
          <w:sz w:val="22"/>
          <w:szCs w:val="22"/>
          <w:lang w:eastAsia="zh-TW"/>
        </w:rPr>
        <w:t>, 2015)</w:t>
      </w:r>
      <w:r w:rsidRPr="0008241C">
        <w:rPr>
          <w:rFonts w:eastAsia="PMingLiU"/>
          <w:sz w:val="22"/>
          <w:szCs w:val="22"/>
          <w:lang w:eastAsia="zh-TW"/>
        </w:rPr>
        <w:fldChar w:fldCharType="end"/>
      </w:r>
      <w:r w:rsidRPr="0008241C">
        <w:rPr>
          <w:rFonts w:eastAsia="PMingLiU"/>
          <w:sz w:val="22"/>
          <w:szCs w:val="22"/>
          <w:lang w:eastAsia="zh-TW"/>
        </w:rPr>
        <w:t xml:space="preserve"> .</w:t>
      </w:r>
    </w:p>
    <w:p w14:paraId="49A4F395" w14:textId="77777777" w:rsidR="00A01204" w:rsidRPr="0008241C" w:rsidRDefault="00A01204" w:rsidP="00A01204">
      <w:pPr>
        <w:rPr>
          <w:sz w:val="22"/>
          <w:szCs w:val="22"/>
          <w:lang w:val="en-US" w:eastAsia="zh-TW"/>
        </w:rPr>
      </w:pPr>
    </w:p>
    <w:p w14:paraId="5821859A" w14:textId="77777777" w:rsidR="00A01204" w:rsidRPr="0008241C" w:rsidRDefault="00A01204" w:rsidP="00A01204">
      <w:pPr>
        <w:rPr>
          <w:sz w:val="22"/>
          <w:szCs w:val="22"/>
        </w:rPr>
      </w:pPr>
      <w:r w:rsidRPr="0008241C">
        <w:rPr>
          <w:sz w:val="22"/>
          <w:szCs w:val="22"/>
        </w:rPr>
        <w:t xml:space="preserve">Poor fisheries management and overfishing have long lasting direct effects on all fish communities with decreasing size, density biomass and age at maturity with strong cascading effects that can lead to ecosystem phase shifts and strong modification in nature’s contributions to people </w:t>
      </w:r>
      <w:r w:rsidRPr="0008241C">
        <w:rPr>
          <w:sz w:val="22"/>
          <w:szCs w:val="22"/>
        </w:rPr>
        <w:fldChar w:fldCharType="begin" w:fldLock="1"/>
      </w:r>
      <w:r w:rsidRPr="0008241C">
        <w:rPr>
          <w:sz w:val="22"/>
          <w:szCs w:val="22"/>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plainTextFormattedCitation":"(A. C. Hughes, 2017)","previouslyFormattedCitation":"(A. C. Hughes, 2017)"},"properties":{"noteIndex":0},"schema":"https://github.com/citation-style-language/schema/raw/master/csl-citation.json"}</w:instrText>
      </w:r>
      <w:r w:rsidRPr="0008241C">
        <w:rPr>
          <w:sz w:val="22"/>
          <w:szCs w:val="22"/>
        </w:rPr>
        <w:fldChar w:fldCharType="separate"/>
      </w:r>
      <w:r w:rsidRPr="0008241C">
        <w:rPr>
          <w:noProof/>
          <w:sz w:val="22"/>
          <w:szCs w:val="22"/>
        </w:rPr>
        <w:t>(A. C. Hughes, 2017)</w:t>
      </w:r>
      <w:r w:rsidRPr="0008241C">
        <w:rPr>
          <w:sz w:val="22"/>
          <w:szCs w:val="22"/>
        </w:rPr>
        <w:fldChar w:fldCharType="end"/>
      </w:r>
      <w:r w:rsidRPr="0008241C">
        <w:rPr>
          <w:sz w:val="22"/>
          <w:szCs w:val="22"/>
        </w:rPr>
        <w:t xml:space="preserve">. Loss of predators leads to increased urchin abundance with associated episodes of seagrass overgrazing and a loss of seagrass cover </w:t>
      </w:r>
      <w:r w:rsidRPr="0008241C">
        <w:rPr>
          <w:sz w:val="22"/>
          <w:szCs w:val="22"/>
        </w:rPr>
        <w:fldChar w:fldCharType="begin" w:fldLock="1"/>
      </w:r>
      <w:r w:rsidRPr="0008241C">
        <w:rPr>
          <w:sz w:val="22"/>
          <w:szCs w:val="22"/>
        </w:rPr>
        <w:instrText>ADDIN CSL_CITATION {"citationItems":[{"id":"ITEM-1","itemData":{"DOI":"10.3354/meps190211","ISBN":"0171-8630","ISSN":"01718630","abstract":"Unusually dense aggregations of the sea urchin Lytechinus variegatus overgrazed at least 0.81 km(2) of seagrass habitat in Outer Florida Bay (USA) between August 1997 and May 1998. Initially, sea-urchin densities were as high as 364 sea urchins m(-2), but they steadily declined to within a range of 20 to 50 sea urchins m(-2) by December 1998. Prior to this event, sea-urchin densities were &lt;1 sea urchin m(-2) in this area of Outer Florida Bay. Seagrasses in Outer Florida Bay consist primarily of manatee grass Syringodium filiforme, of which 82% or 390 g dry weight m(-2) of total seagrass biomass and &gt;95% of the short-shoot apical meristems were removed by sea-urchin grazing in our study area. Such extensive loss may severely limit recovery of this seagrass community by vegetative reproduction. Effects of the removal of seagrass biomass have already resulted in the depletion of epifaunal-infaunal mollusk assemblages and resuspension of fine-grained (&lt;64 mu m) surface sediments-which have caused significant changes in community structure and in the physical properties of the sediments. These changes, coupled with the loss of essential fishery habitat, reductions in primary and secondary production, and degradation of water quality, may lead to additional, longer-term, indirect effects that may extend beyond the boundaries of the grazed areas and into adjacent coastal ecosystems.","author":[{"dropping-particle":"","family":"Rose","given":"C. D.","non-dropping-particle":"","parse-names":false,"suffix":""},{"dropping-particle":"","family":"Sharp","given":"W. C.","non-dropping-particle":"","parse-names":false,"suffix":""},{"dropping-particle":"","family":"Kenworthy","given":"W. J.","non-dropping-particle":"","parse-names":false,"suffix":""},{"dropping-particle":"","family":"Hunt","given":"J. H.","non-dropping-particle":"","parse-names":false,"suffix":""},{"dropping-particle":"","family":"Lyons","given":"W. G.","non-dropping-particle":"","parse-names":false,"suffix":""},{"dropping-particle":"","family":"Prager","given":"E. J.","non-dropping-particle":"","parse-names":false,"suffix":""},{"dropping-particle":"","family":"Valentine","given":"J. F.","non-dropping-particle":"","parse-names":false,"suffix":""},{"dropping-particle":"","family":"Hall","given":"M. O.","non-dropping-particle":"","parse-names":false,"suffix":""},{"dropping-particle":"","family":"Whitfield","given":"P. E.","non-dropping-particle":"","parse-names":false,"suffix":""},{"dropping-particle":"","family":"Fourqurean","given":"J. W.","non-dropping-particle":"","parse-names":false,"suffix":""}],"container-title":"Marine Ecology Progress Series","id":"ITEM-1","issue":"February 2016","issued":{"date-parts":[["1999"]]},"page":"211-222","title":"Overgrazing of a large seagrass bed by the sea urchin Lytechinus variegatus in Outer Florida Bay","type":"article-journal","volume":"190"},"uris":["http://www.mendeley.com/documents/?uuid=3d28d556-5b75-4ab0-99a2-2eb1be8614ae"]}],"mendeley":{"formattedCitation":"(Rose &lt;i&gt;et al.&lt;/i&gt;, 1999)","manualFormatting":"(Rose, Sharp, &amp; Kenworthy et al., 1999;","plainTextFormattedCitation":"(Rose et al., 1999)","previouslyFormattedCitation":"(Rose &lt;i&gt;et al.&lt;/i&gt;, 1999)"},"properties":{"noteIndex":0},"schema":"https://github.com/citation-style-language/schema/raw/master/csl-citation.json"}</w:instrText>
      </w:r>
      <w:r w:rsidRPr="0008241C">
        <w:rPr>
          <w:sz w:val="22"/>
          <w:szCs w:val="22"/>
        </w:rPr>
        <w:fldChar w:fldCharType="separate"/>
      </w:r>
      <w:r w:rsidRPr="0008241C">
        <w:rPr>
          <w:noProof/>
          <w:sz w:val="22"/>
          <w:szCs w:val="22"/>
        </w:rPr>
        <w:t xml:space="preserve">(Rose </w:t>
      </w:r>
      <w:r w:rsidRPr="0008241C">
        <w:rPr>
          <w:i/>
          <w:noProof/>
          <w:sz w:val="22"/>
          <w:szCs w:val="22"/>
        </w:rPr>
        <w:t>et al</w:t>
      </w:r>
      <w:r w:rsidRPr="0008241C">
        <w:rPr>
          <w:noProof/>
          <w:sz w:val="22"/>
          <w:szCs w:val="22"/>
        </w:rPr>
        <w:t>., 1999;</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BF02819384","ISBN":"1559-2723","ISSN":"15592723","PMID":"7508292","abstract":"Individual scientists, scientific organizations, and government agencies have all concluded that eutrophication is among the most detrimental of all human activities in coastal ecosystems; very large amounts of funding have been earmarked to study the negative consequences of nutrient pollution. Most studies of eutrophication have been conducted long after the numbers and diversity of larger marine consumers were dramatically reduced by centuries of intense harvesting. It is now understood that these once abundant predators played pivotal roles in regulating ecosystem structure and function, and that the widespread overharvesting of large consumers can trigger indirect effects that alter species compositions in ways that are very similar to those reported to result from eutrophication. All of this suggests that we should reevaluate whether the many negative effects attributed to eutrophication are actually a result of nutrient additions or whether they may be the result of the indirect effects of dramatically altered coastal food webs. In this essay, we review experimental assessments of the degree to which changes in consumer abundances have indirectly altered the structure of benthic ecosystems in coastal waters, and on the relative importance of top-down and bottom-up effects on coral reefs, rocky shores, and seagrass meadows. We find that the evidence clearly indicates that indirect consumer effects are the primary drivers of coastal benthic ecosystem structure and function.","author":[{"dropping-particle":"","family":"Heck","given":"K. L.","non-dropping-particle":"","parse-names":false,"suffix":""},{"dropping-particle":"","family":"Valentine","given":"J. F.","non-dropping-particle":"","parse-names":false,"suffix":""}],"container-title":"Estuaries and Coasts","id":"ITEM-1","issue":"3","issued":{"date-parts":[["2007"]]},"page":"371-381","title":"The primacy of top-down effects in shallow benthic ecosystems","type":"article-journal","volume":"30"},"uris":["http://www.mendeley.com/documents/?uuid=7fe3772f-08fe-4d94-8c9f-04aba6309f15"]}],"mendeley":{"formattedCitation":"(Heck &amp; Valentine, 2007)","manualFormatting":"Heck and Valentine, 2007)","plainTextFormattedCitation":"(Heck &amp; Valentine, 2007)","previouslyFormattedCitation":"(Heck &amp; Valentine, 2007)"},"properties":{"noteIndex":0},"schema":"https://github.com/citation-style-language/schema/raw/master/csl-citation.json"}</w:instrText>
      </w:r>
      <w:r w:rsidRPr="0008241C">
        <w:rPr>
          <w:sz w:val="22"/>
          <w:szCs w:val="22"/>
        </w:rPr>
        <w:fldChar w:fldCharType="separate"/>
      </w:r>
      <w:r w:rsidRPr="0008241C">
        <w:rPr>
          <w:noProof/>
          <w:sz w:val="22"/>
          <w:szCs w:val="22"/>
        </w:rPr>
        <w:t>Heck and Valentine, 2007)</w:t>
      </w:r>
      <w:r w:rsidRPr="0008241C">
        <w:rPr>
          <w:sz w:val="22"/>
          <w:szCs w:val="22"/>
        </w:rPr>
        <w:fldChar w:fldCharType="end"/>
      </w:r>
      <w:r w:rsidRPr="0008241C">
        <w:rPr>
          <w:sz w:val="22"/>
          <w:szCs w:val="22"/>
        </w:rPr>
        <w:t xml:space="preserve">. In the Asia-Pacific region some large marine species, such as </w:t>
      </w:r>
      <w:r w:rsidRPr="0008241C">
        <w:rPr>
          <w:rFonts w:eastAsia="PMingLiU"/>
          <w:sz w:val="22"/>
          <w:szCs w:val="22"/>
          <w:lang w:eastAsia="zh-TW"/>
        </w:rPr>
        <w:t>Pacific b</w:t>
      </w:r>
      <w:r w:rsidRPr="0008241C">
        <w:rPr>
          <w:sz w:val="22"/>
          <w:szCs w:val="22"/>
        </w:rPr>
        <w:t>luefin tuna and the whale shark, were harvested heavily, show</w:t>
      </w:r>
      <w:r w:rsidRPr="0008241C">
        <w:rPr>
          <w:rFonts w:eastAsia="PMingLiU"/>
          <w:sz w:val="22"/>
          <w:szCs w:val="22"/>
          <w:lang w:eastAsia="zh-TW"/>
        </w:rPr>
        <w:t>ing</w:t>
      </w:r>
      <w:r w:rsidRPr="0008241C">
        <w:rPr>
          <w:sz w:val="22"/>
          <w:szCs w:val="22"/>
        </w:rPr>
        <w:t xml:space="preserve"> no signs of recovery </w:t>
      </w:r>
      <w:r w:rsidRPr="0008241C">
        <w:rPr>
          <w:sz w:val="22"/>
          <w:szCs w:val="22"/>
        </w:rPr>
        <w:fldChar w:fldCharType="begin" w:fldLock="1"/>
      </w:r>
      <w:r w:rsidRPr="0008241C">
        <w:rPr>
          <w:sz w:val="22"/>
          <w:szCs w:val="22"/>
        </w:rPr>
        <w:instrText>ADDIN CSL_CITATION {"citationItems":[{"id":"ITEM-1","itemData":{"author":[{"dropping-particle":"","family":"Nakatsuka","given":"S.","non-dropping-particle":"","parse-names":false,"suffix":""},{"dropping-particle":"","family":"Ishida","given":"Y.","non-dropping-particle":"","parse-names":false,"suffix":""},{"dropping-particle":"","family":"Fukuda","given":"H.","non-dropping-particle":"","parse-names":false,"suffix":""},{"dropping-particle":"","family":"Akita","given":"T.","non-dropping-particle":"","parse-names":false,"suffix":""}],"container-title":"Marine Policy","id":"ITEM-1","issue":"107-113","issued":{"date-parts":[["2017"]]},"title":"A limit reference point to prevent recruitment overfishing of Pacific bluefin tuna","type":"article-journal","volume":"78"},"uris":["http://www.mendeley.com/documents/?uuid=b26134dc-7bf4-4ace-83ba-d1bfb45e81e7"]}],"mendeley":{"formattedCitation":"(Nakatsuka &lt;i&gt;et al.&lt;/i&gt;, 2017)","plainTextFormattedCitation":"(Nakatsuka et al., 2017)","previouslyFormattedCitation":"(Nakatsuka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Nakatsuka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he numbers of turtles, dugongs and coastal dolphins have also declined since European settlement in Australia </w:t>
      </w:r>
      <w:r w:rsidRPr="0008241C">
        <w:rPr>
          <w:sz w:val="22"/>
          <w:szCs w:val="22"/>
        </w:rPr>
        <w:fldChar w:fldCharType="begin" w:fldLock="1"/>
      </w:r>
      <w:r w:rsidRPr="0008241C">
        <w:rPr>
          <w:sz w:val="22"/>
          <w:szCs w:val="22"/>
        </w:rPr>
        <w:instrText>ADDIN CSL_CITATION {"citationItems":[{"id":"ITEM-1","itemData":{"author":[{"dropping-particle":"","family":"Morton","given":"Steve","non-dropping-particle":"","parse-names":false,"suffix":""},{"dropping-particle":"","family":"Sheppard","given":"Andy","non-dropping-particle":"","parse-names":false,"suffix":""},{"dropping-particle":"","family":"Lonsdale","given":"Mark","non-dropping-particle":"","parse-names":false,"suffix":""}],"id":"ITEM-1","issued":{"date-parts":[["2014"]]},"note":"NULL","publisher":"CSIRO Publishing","title":"Biodiversity : science and solutions for Australia","type":"report"},"uris":["http://www.mendeley.com/documents/?uuid=4f69d03f-60f4-4a4c-a0da-83a4b2570e59"]}],"mendeley":{"formattedCitation":"(Morton &lt;i&gt;et al.&lt;/i&gt;, 2014)","manualFormatting":"(Morton, Sheppard, &amp; Lonsdale et al., 2014)","plainTextFormattedCitation":"(Morton et al., 2014)","previouslyFormattedCitation":"(Mort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Morton</w:t>
      </w:r>
      <w:r w:rsidRPr="0008241C">
        <w:rPr>
          <w:noProof/>
          <w:sz w:val="22"/>
          <w:szCs w:val="24"/>
        </w:rPr>
        <w:t xml:space="preserv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quarium trade may put stress on coral reef ecosystems </w:t>
      </w:r>
      <w:r w:rsidRPr="0008241C">
        <w:rPr>
          <w:sz w:val="22"/>
          <w:szCs w:val="22"/>
        </w:rPr>
        <w:fldChar w:fldCharType="begin" w:fldLock="1"/>
      </w:r>
      <w:r w:rsidRPr="0008241C">
        <w:rPr>
          <w:sz w:val="22"/>
          <w:szCs w:val="22"/>
        </w:rPr>
        <w:instrText>ADDIN CSL_CITATION {"citationItems":[{"id":"ITEM-1","itemData":{"DOI":"10.1371/journal.pone.0035808","ISBN":"1932-6203","ISSN":"19326203","PMID":"22629303","abstract":"The aquarium trade and other wildlife consumers are at a crossroads forced by threats from global climate change and other anthropogenic stressors that have weakened coastal ecosystems. While the wildlife trade may put additional stress on coral reefs, it brings income into impoverished parts of the world and may stimulate interest in marine conservation. To better understand the influence of the trade, we must first be able to quantify coral reef fauna moving through it. Herein, we discuss the lack of a data system for monitoring the wildlife aquarium trade and analyze problems that arise when trying to monitor the trade using a system not specifically designed for this purpose. To do this, we examined an entire year of import records of marine tropical fish entering the United States in detail, and discuss the relationship between trade volume, biodiversity and introduction of non-native marine fishes. Our analyses showed that biodiversity levels are higher than previous estimates. Additionally, more than half of government importation forms have numerical or other reporting discrepancies resulting in the overestimation of trade volumes by 27%. While some commonly imported species have been introduced into the coastal waters of the USA (as expected), we also found that some uncommon species in the trade have also been introduced. This is the first study of aquarium trade imports to compare commercial invoices to government forms and provides a means to, routinely and in real time, examine the biodiversity of the trade in coral reef wildlife species.","author":[{"dropping-particle":"","family":"Rhyne","given":"Andrew L.","non-dropping-particle":"","parse-names":false,"suffix":""},{"dropping-particle":"","family":"Tlusty","given":"Michael F.","non-dropping-particle":"","parse-names":false,"suffix":""},{"dropping-particle":"","family":"Schofield","given":"Pamela J.","non-dropping-particle":"","parse-names":false,"suffix":""},{"dropping-particle":"","family":"Kaufman","given":"Les","non-dropping-particle":"","parse-names":false,"suffix":""},{"dropping-particle":"","family":"Morris","given":"James A.","non-dropping-particle":"","parse-names":false,"suffix":""},{"dropping-particle":"","family":"Bruckner","given":"Andrew W.","non-dropping-particle":"","parse-names":false,"suffix":""}],"container-title":"PLoS ONE","id":"ITEM-1","issue":"5","issued":{"date-parts":[["2012"]]},"title":"Revealing the appetite of the marine aquarium fish trade: The volume and biodiversity of fish imported into the united states","type":"article-journal","volume":"7"},"uris":["http://www.mendeley.com/documents/?uuid=164177a7-a23c-4276-b1f8-e02e2825dfcd"]}],"mendeley":{"formattedCitation":"(Rhyne &lt;i&gt;et al.&lt;/i&gt;, 2012)","manualFormatting":"(Rhyne, Tlusty, &amp; Schofield et al., 2012; see Box 4.2)","plainTextFormattedCitation":"(Rhyne et al., 2012)","previouslyFormattedCitation":"(Rhyne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Rhyne </w:t>
      </w:r>
      <w:r w:rsidRPr="0008241C">
        <w:rPr>
          <w:i/>
          <w:noProof/>
          <w:sz w:val="22"/>
          <w:szCs w:val="22"/>
        </w:rPr>
        <w:t>et al</w:t>
      </w:r>
      <w:r w:rsidRPr="0008241C">
        <w:rPr>
          <w:noProof/>
          <w:sz w:val="22"/>
          <w:szCs w:val="22"/>
        </w:rPr>
        <w:t>., 2012; see Box 4.2)</w:t>
      </w:r>
      <w:r w:rsidRPr="0008241C">
        <w:rPr>
          <w:sz w:val="22"/>
          <w:szCs w:val="22"/>
        </w:rPr>
        <w:fldChar w:fldCharType="end"/>
      </w:r>
      <w:r w:rsidRPr="0008241C">
        <w:rPr>
          <w:sz w:val="22"/>
          <w:szCs w:val="22"/>
        </w:rPr>
        <w:t xml:space="preserve">. </w:t>
      </w:r>
    </w:p>
    <w:p w14:paraId="190F430F" w14:textId="77777777" w:rsidR="00A01204" w:rsidRPr="0008241C" w:rsidRDefault="00A01204" w:rsidP="00A01204">
      <w:pPr>
        <w:rPr>
          <w:rFonts w:eastAsia="SimSun"/>
          <w:sz w:val="22"/>
          <w:szCs w:val="22"/>
        </w:rPr>
      </w:pPr>
    </w:p>
    <w:tbl>
      <w:tblPr>
        <w:tblStyle w:val="TableGrid1"/>
        <w:tblW w:w="0" w:type="auto"/>
        <w:tblLook w:val="04A0" w:firstRow="1" w:lastRow="0" w:firstColumn="1" w:lastColumn="0" w:noHBand="0" w:noVBand="1"/>
      </w:tblPr>
      <w:tblGrid>
        <w:gridCol w:w="9016"/>
      </w:tblGrid>
      <w:tr w:rsidR="00A01204" w:rsidRPr="0008241C" w14:paraId="73846A88" w14:textId="77777777" w:rsidTr="00642B4F">
        <w:trPr>
          <w:trHeight w:val="2423"/>
        </w:trPr>
        <w:tc>
          <w:tcPr>
            <w:tcW w:w="9225" w:type="dxa"/>
          </w:tcPr>
          <w:p w14:paraId="798C4F51"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r w:rsidRPr="0008241C">
              <w:rPr>
                <w:rFonts w:ascii="Times New Roman" w:hAnsi="Times New Roman"/>
                <w:b/>
                <w:kern w:val="2"/>
                <w:lang w:eastAsia="ja-JP"/>
              </w:rPr>
              <w:t>Box 4.2 What is LRFFT?</w:t>
            </w:r>
          </w:p>
          <w:p w14:paraId="16CBD176" w14:textId="77777777" w:rsidR="00A01204" w:rsidRPr="0008241C" w:rsidRDefault="00A01204" w:rsidP="00A01204">
            <w:pPr>
              <w:rPr>
                <w:rFonts w:ascii="Times New Roman" w:hAnsi="Times New Roman"/>
              </w:rPr>
            </w:pPr>
          </w:p>
          <w:p w14:paraId="242F593C" w14:textId="77777777" w:rsidR="00A01204" w:rsidRPr="0008241C" w:rsidRDefault="00A01204" w:rsidP="00A01204">
            <w:pPr>
              <w:rPr>
                <w:rFonts w:ascii="Times New Roman" w:hAnsi="Times New Roman"/>
              </w:rPr>
            </w:pPr>
            <w:r w:rsidRPr="0008241C">
              <w:rPr>
                <w:rFonts w:ascii="Times New Roman" w:hAnsi="Times New Roman"/>
              </w:rPr>
              <w:t xml:space="preserve">The live reef fish for food trade (LRFFT) is a kind of large international trade in luxury seafood items </w:t>
            </w:r>
            <w:r w:rsidRPr="0008241C">
              <w:fldChar w:fldCharType="begin" w:fldLock="1"/>
            </w:r>
            <w:r w:rsidRPr="0008241C">
              <w:rPr>
                <w:rFonts w:ascii="Times New Roman" w:hAnsi="Times New Roman"/>
              </w:rPr>
              <w:instrText>ADDIN CSL_CITATION {"citationItems":[{"id":"ITEM-1","itemData":{"DOI":"10.1111/j.1467-2979.2011.00455.x","ISBN":"1467-2979","ISSN":"14672960","abstract":"Groupers are a valuable fishery resource of reef ecosystems and are among those species most vulnerable to fishing pressure because of life history characteristics including longevity, late sexual maturation and aggregation spawning. Despite their economic importance, few grouper fisheries are regularly monitored or managed at the species level, and many are reported to be undergoing declines. To identify major threats to groupers, the International Union for Conservation of Nature (IUCN) Red List criteria were applied to all 163 species. Red List assessments show that 20 species (12%) risk extinction if current trends continue, and an additional 22 species (13%) are considered to be Near Threatened. The Caribbean Sea, coastal Brazil and Southeast Asia contain a disproportionate number of Threatened species, while numerous poorly documented and Near Threatened species occur in many regions. In all, 30% of all species are considered to be Data Deficient. Given that the major threat is overfishing, accompanied by a general absence and/or poor application of fishery management, the prognosis for restoration and successful conservation of Threatened species is poor. We believe that few refuges remain for recovery and that key biological processes (e.g. spawning aggregations) continue to be compromised by uncontrolled fishing. Mariculture, through hatchery-rearing, increases production of a few species and contributes to satisfying high market demand, but many such operations depend heavily on wild-caught juveniles with resultant growth and recruitment overfishing. Better management of fishing and other conservation efforts are urgently needed, and we provide examples of possible actions and constraints.","author":[{"dropping-particle":"","family":"Sadovy de Mitcheson","given":"Yvonne","non-dropping-particle":"","parse-names":false,"suffix":""},{"dropping-particle":"","family":"Craig","given":"Matthew T.","non-dropping-particle":"","parse-names":false,"suffix":""},{"dropping-particle":"","family":"Bertoncini","given":"Athila A.","non-dropping-particle":"","parse-names":false,"suffix":""},{"dropping-particle":"","family":"Carpenter","given":"Kent E.","non-dropping-particle":"","parse-names":false,"suffix":""},{"dropping-particle":"","family":"Cheung","given":"William W L","non-dropping-particle":"","parse-names":false,"suffix":""},{"dropping-particle":"","family":"Choat","given":"John H.","non-dropping-particle":"","parse-names":false,"suffix":""},{"dropping-particle":"","family":"Cornish","given":"Andrew S.","non-dropping-particle":"","parse-names":false,"suffix":""},{"dropping-particle":"","family":"Fennessy","given":"Sean T.","non-dropping-particle":"","parse-names":false,"suffix":""},{"dropping-particle":"","family":"Ferreira","given":"Beatrice P.","non-dropping-particle":"","parse-names":false,"suffix":""},{"dropping-particle":"","family":"Heemstra","given":"Philip C.","non-dropping-particle":"","parse-names":false,"suffix":""},{"dropping-particle":"","family":"Liu","given":"Min","non-dropping-particle":"","parse-names":false,"suffix":""},{"dropping-particle":"","family":"Myers","given":"Robert F.","non-dropping-particle":"","parse-names":false,"suffix":""},{"dropping-particle":"","family":"Pollard","given":"David A.","non-dropping-particle":"","parse-names":false,"suffix":""},{"dropping-particle":"","family":"Rhodes","given":"Kevin L.","non-dropping-particle":"","parse-names":false,"suffix":""},{"dropping-particle":"","family":"Rocha","given":"Luiz A.","non-dropping-particle":"","parse-names":false,"suffix":""},{"dropping-particle":"","family":"Russell","given":"Barry C.","non-dropping-particle":"","parse-names":false,"suffix":""},{"dropping-particle":"","family":"Samoilys","given":"Melita A.","non-dropping-particle":"","parse-names":false,"suffix":""},{"dropping-particle":"","family":"Sanciangco","given":"Jonnell","non-dropping-particle":"","parse-names":false,"suffix":""}],"container-title":"Fish and Fisheries","id":"ITEM-1","issue":"2","issued":{"date-parts":[["2013"]]},"page":"119-136","title":"Fishing groupers towards extinction: A global assessment of threats and extinction risks in a billion dollar fishery","type":"article-journal","volume":"14"},"uris":["http://www.mendeley.com/documents/?uuid=c0c43daa-5ceb-45d8-b175-807bd8f87d9c"]}],"mendeley":{"formattedCitation":"(Sadovy de Mitcheson &lt;i&gt;et al.&lt;/i&gt;, 2013)","plainTextFormattedCitation":"(Sadovy de Mitcheson et al., 2013)","previouslyFormattedCitation":"(Sadovy de Mitcheson &lt;i&gt;et al.&lt;/i&gt;, 2013)"},"properties":{"noteIndex":0},"schema":"https://github.com/citation-style-language/schema/raw/master/csl-citation.json"}</w:instrText>
            </w:r>
            <w:r w:rsidRPr="0008241C">
              <w:fldChar w:fldCharType="separate"/>
            </w:r>
            <w:r w:rsidRPr="0008241C">
              <w:rPr>
                <w:rFonts w:ascii="Times New Roman" w:hAnsi="Times New Roman"/>
                <w:noProof/>
              </w:rPr>
              <w:t xml:space="preserve">(Sadovy de Mitcheson </w:t>
            </w:r>
            <w:r w:rsidRPr="0008241C">
              <w:rPr>
                <w:rFonts w:ascii="Times New Roman" w:hAnsi="Times New Roman"/>
                <w:i/>
                <w:noProof/>
              </w:rPr>
              <w:t>et al.</w:t>
            </w:r>
            <w:r w:rsidRPr="0008241C">
              <w:rPr>
                <w:rFonts w:ascii="Times New Roman" w:hAnsi="Times New Roman"/>
                <w:noProof/>
              </w:rPr>
              <w:t>, 2013)</w:t>
            </w:r>
            <w:r w:rsidRPr="0008241C">
              <w:fldChar w:fldCharType="end"/>
            </w:r>
            <w:r w:rsidRPr="0008241C">
              <w:rPr>
                <w:rFonts w:ascii="Times New Roman" w:hAnsi="Times New Roman"/>
              </w:rPr>
              <w:t xml:space="preserve">. Consumers are able to select their own favourite, an alive fish in the market prior to cooking. This selection however has become a driver in both the capture and demise of a number of specific fish populations in the Asia-Pacific region </w:t>
            </w:r>
            <w:r w:rsidRPr="0008241C">
              <w:fldChar w:fldCharType="begin" w:fldLock="1"/>
            </w:r>
            <w:r w:rsidRPr="0008241C">
              <w:rPr>
                <w:rFonts w:ascii="Times New Roman" w:hAnsi="Times New Roman"/>
              </w:rPr>
              <w:instrText>ADDIN CSL_CITATION {"citationItems":[{"id":"ITEM-1","itemData":{"DOI":"10.1016/j.marpol.2010.11.001","ISBN":"0308-597X","ISSN":"0308597X","abstract":"The live reef fish for food trade is a highly significant fishery that provides income for many coastal communities in the Asia-Pacific region but faces challenges relating to sustainability. This paper draws attention to the large gaps that exist between policy and practice in the live reef fish for food trade in Palawan, Philippines. While many policies have been introduced over many years, effective implementation remains a challenge. We show how the implementation of successive sets of policies has been hindered by three broadly inter-related features of the local social landscape: the capacity of government institutions and legal frameworks to implement regulations, the distinctive culture of fisheries governance in the Philippines, and the perspectives and practices of local fishers themselves. By focusing on the gaps between policy and practice, we highlight the ongoing need to examine more explicitly the ways in which local contexts shape the effectiveness of implementation, enforcement and policy more generally. © 2010 Elsevier Ltd.","author":[{"dropping-particle":"","family":"Fabinyi","given":"Michael","non-dropping-particle":"","parse-names":false,"suffix":""},{"dropping-particle":"","family":"Dalabajan","given":"Dante","non-dropping-particle":"","parse-names":false,"suffix":""}],"container-title":"Marine Policy","id":"ITEM-1","issue":"3","issued":{"date-parts":[["2011"]]},"page":"371-378","publisher":"Elsevier","title":"Policy and practice in the live reef fish for food trade: A case study from Palawan, Philippines","type":"article-journal","volume":"35"},"uris":["http://www.mendeley.com/documents/?uuid=fb3b656a-9fe4-466a-9e5e-c950fccb52d1"]}],"mendeley":{"formattedCitation":"(Fabinyi &amp; Dalabajan, 2011)","plainTextFormattedCitation":"(Fabinyi &amp; Dalabajan, 2011)","previouslyFormattedCitation":"(Fabinyi &amp; Dalabajan, 2011)"},"properties":{"noteIndex":0},"schema":"https://github.com/citation-style-language/schema/raw/master/csl-citation.json"}</w:instrText>
            </w:r>
            <w:r w:rsidRPr="0008241C">
              <w:fldChar w:fldCharType="separate"/>
            </w:r>
            <w:r w:rsidRPr="0008241C">
              <w:rPr>
                <w:rFonts w:ascii="Times New Roman" w:hAnsi="Times New Roman"/>
                <w:noProof/>
              </w:rPr>
              <w:t>(Fabinyi &amp; Dalabajan, 2011)</w:t>
            </w:r>
            <w:r w:rsidRPr="0008241C">
              <w:fldChar w:fldCharType="end"/>
            </w:r>
            <w:r w:rsidRPr="0008241C">
              <w:rPr>
                <w:rFonts w:ascii="Times New Roman" w:hAnsi="Times New Roman"/>
              </w:rPr>
              <w:t>. Under the continuously fishing pressure and the popular use of sodium cyanide to catch live fish, fish stocks have declined significantly with the degradation of coral reef. Since the LRFFT has become an important livelihood and specific fish populations have declined, fishers now increasingly have to travel a long distance to find fish. While this market continues to increase in size and value, the sustainability of reef fish is hard to achieve and coastal ecosystems in source countries will be anxious.</w:t>
            </w:r>
          </w:p>
          <w:p w14:paraId="477F2392" w14:textId="77777777" w:rsidR="00A01204" w:rsidRPr="0008241C" w:rsidRDefault="00A01204" w:rsidP="00A01204">
            <w:pPr>
              <w:rPr>
                <w:rFonts w:ascii="Times New Roman" w:hAnsi="Times New Roman"/>
              </w:rPr>
            </w:pPr>
          </w:p>
        </w:tc>
      </w:tr>
    </w:tbl>
    <w:p w14:paraId="39F7E316" w14:textId="042D9848" w:rsidR="00A01204" w:rsidRDefault="00A01204" w:rsidP="00A01204">
      <w:pPr>
        <w:rPr>
          <w:sz w:val="22"/>
          <w:szCs w:val="22"/>
          <w:lang w:eastAsia="zh-TW"/>
        </w:rPr>
      </w:pPr>
    </w:p>
    <w:p w14:paraId="6437AD17" w14:textId="77777777" w:rsidR="00547AA2" w:rsidRPr="0008241C" w:rsidRDefault="00547AA2" w:rsidP="00A01204">
      <w:pPr>
        <w:rPr>
          <w:sz w:val="22"/>
          <w:szCs w:val="22"/>
          <w:lang w:eastAsia="zh-TW"/>
        </w:rPr>
      </w:pPr>
    </w:p>
    <w:p w14:paraId="75CF8A3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39" w:name="_Toc504317296"/>
      <w:bookmarkStart w:id="1340" w:name="_Toc504317989"/>
      <w:bookmarkStart w:id="1341" w:name="_Toc504321335"/>
      <w:r w:rsidRPr="0008241C">
        <w:rPr>
          <w:b/>
          <w:sz w:val="22"/>
          <w:szCs w:val="24"/>
        </w:rPr>
        <w:t>4.4.8.2</w:t>
      </w:r>
      <w:r w:rsidRPr="0008241C">
        <w:rPr>
          <w:b/>
          <w:sz w:val="22"/>
          <w:szCs w:val="24"/>
        </w:rPr>
        <w:tab/>
        <w:t>Pollution</w:t>
      </w:r>
      <w:bookmarkEnd w:id="1339"/>
      <w:bookmarkEnd w:id="1340"/>
      <w:bookmarkEnd w:id="1341"/>
    </w:p>
    <w:p w14:paraId="35F78920" w14:textId="77777777" w:rsidR="00A01204" w:rsidRPr="0008241C" w:rsidRDefault="00A01204" w:rsidP="00A01204">
      <w:pPr>
        <w:rPr>
          <w:sz w:val="22"/>
          <w:szCs w:val="22"/>
          <w:lang w:eastAsia="zh-TW"/>
        </w:rPr>
      </w:pPr>
    </w:p>
    <w:p w14:paraId="74545C60" w14:textId="2071EC15" w:rsidR="00A01204" w:rsidRPr="0008241C" w:rsidRDefault="00A01204" w:rsidP="00A01204">
      <w:pPr>
        <w:rPr>
          <w:sz w:val="22"/>
          <w:szCs w:val="22"/>
        </w:rPr>
      </w:pPr>
      <w:r w:rsidRPr="0008241C">
        <w:rPr>
          <w:rFonts w:eastAsia="PMingLiU"/>
          <w:sz w:val="22"/>
          <w:szCs w:val="22"/>
          <w:lang w:eastAsia="zh-TW"/>
        </w:rPr>
        <w:t>In South-East Asia, the major concerns of pollution are eutrophication, marine litter, toxics, and s</w:t>
      </w:r>
      <w:r w:rsidRPr="0008241C">
        <w:rPr>
          <w:sz w:val="22"/>
          <w:szCs w:val="22"/>
        </w:rPr>
        <w:t>ediments</w:t>
      </w:r>
      <w:r w:rsidRPr="0008241C">
        <w:rPr>
          <w:rFonts w:eastAsia="PMingLiU"/>
          <w:sz w:val="22"/>
          <w:szCs w:val="22"/>
          <w:lang w:eastAsia="zh-TW"/>
        </w:rPr>
        <w:t>. The situation is expected to continue because a</w:t>
      </w:r>
      <w:r w:rsidRPr="0008241C">
        <w:rPr>
          <w:sz w:val="22"/>
          <w:szCs w:val="22"/>
        </w:rPr>
        <w:t>pproximately 70</w:t>
      </w:r>
      <w:r w:rsidR="00C934E9">
        <w:rPr>
          <w:sz w:val="22"/>
          <w:szCs w:val="22"/>
        </w:rPr>
        <w:t xml:space="preserve"> per cent</w:t>
      </w:r>
      <w:r w:rsidRPr="0008241C">
        <w:rPr>
          <w:sz w:val="22"/>
          <w:szCs w:val="22"/>
        </w:rPr>
        <w:t xml:space="preserve"> of South-East Asia’s human population lives in coastal </w:t>
      </w:r>
      <w:r w:rsidRPr="0008241C">
        <w:rPr>
          <w:rFonts w:eastAsia="PMingLiU"/>
          <w:sz w:val="22"/>
          <w:szCs w:val="22"/>
          <w:lang w:eastAsia="zh-TW"/>
        </w:rPr>
        <w:t>water</w:t>
      </w:r>
      <w:r w:rsidRPr="0008241C">
        <w:rPr>
          <w:sz w:val="22"/>
          <w:szCs w:val="22"/>
        </w:rPr>
        <w:t>s</w:t>
      </w:r>
      <w:r w:rsidRPr="0008241C">
        <w:rPr>
          <w:rFonts w:eastAsia="PMingLiU"/>
          <w:sz w:val="22"/>
          <w:szCs w:val="22"/>
          <w:lang w:eastAsia="zh-TW"/>
        </w:rPr>
        <w:t xml:space="preserve">. The pollution problem is generally caused by </w:t>
      </w:r>
      <w:r w:rsidRPr="0008241C">
        <w:rPr>
          <w:sz w:val="22"/>
          <w:szCs w:val="22"/>
        </w:rPr>
        <w:t xml:space="preserve">intensive farming and aquaculture, rapid urbanization and industrialization, greater shipping traffic and fishing effort, as well as widespread deforestation and near shore development </w:t>
      </w:r>
      <w:r w:rsidRPr="0008241C">
        <w:rPr>
          <w:sz w:val="22"/>
          <w:szCs w:val="22"/>
        </w:rPr>
        <w:fldChar w:fldCharType="begin" w:fldLock="1"/>
      </w:r>
      <w:r w:rsidRPr="0008241C">
        <w:rPr>
          <w:sz w:val="22"/>
          <w:szCs w:val="22"/>
        </w:rPr>
        <w:instrText>ADDIN CSL_CITATION {"citationItems":[{"id":"ITEM-1","itemData":{"DOI":"10.1007/s10531-010-9778-0","ISBN":"0960-3115","ISSN":"09603115","abstract":"Pollutants, originating from both land and sea, are responsible for significant lethal and sub-lethal effects on marine life. Pollution impacts all trophic levels, from primary producers to apex predators, and thus interferes with the structure of marine communities and consequently ecosystem functioning. Here we review the effects of sediments, eutrophication, toxics and marine litter. All are presently major concerns in Southeast Asia (SE Asia) and there is little indication that the situation is improving. Approximately 70% of SE Asia’s human population lives in coastal areas and intensive farming and aquaculture, rapid urbanization and industrialisation, greater shipping traffic and fishing effort, as well as widespread deforestation and nearshore development, are contributing towards the pollution problem. As SE Asia encompasses approximately 34% of the world’s reefs and between a quarter and a third of the world’s mangroves, as well as the global biodiversity triangle formed by the Malay Peninsular, the Philippines, and New Guinea, the need to reduce the impacts of marine pollution in this region is all the more critical.","author":[{"dropping-particle":"","family":"Todd","given":"Peter A.","non-dropping-particle":"","parse-names":false,"suffix":""},{"dropping-particle":"","family":"Ong","given":"Xueyuan","non-dropping-particle":"","parse-names":false,"suffix":""},{"dropping-particle":"","family":"Chou","given":"Loke Ming","non-dropping-particle":"","parse-names":false,"suffix":""}],"container-title":"Biodiversity and Conservation","id":"ITEM-1","issue":"4","issued":{"date-parts":[["2010"]]},"page":"1063-1082","title":"Impacts of pollution on marine life in Southeast Asia","type":"article-journal","volume":"19"},"uris":["http://www.mendeley.com/documents/?uuid=b6684f22-873c-4a92-ad18-001d255f6c8e"]}],"mendeley":{"formattedCitation":"(Todd &lt;i&gt;et al.&lt;/i&gt;, 2010)","plainTextFormattedCitation":"(Todd et al., 2010)","previouslyFormattedCitation":"(Todd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Todd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Aquacultures would induce unwanted environmental effects such as increased nutrients. For example, salmon farming has added nutrients to the Huon Estuary and D’Entrecasteaux Channel in Tasmania, which has knock-on effects up the food chain by increasing phytoplankton abundance </w:t>
      </w:r>
      <w:r w:rsidRPr="0008241C">
        <w:rPr>
          <w:sz w:val="22"/>
          <w:szCs w:val="22"/>
        </w:rPr>
        <w:fldChar w:fldCharType="begin" w:fldLock="1"/>
      </w:r>
      <w:r w:rsidRPr="0008241C">
        <w:rPr>
          <w:sz w:val="22"/>
          <w:szCs w:val="22"/>
        </w:rPr>
        <w:instrText>ADDIN CSL_CITATION {"citationItems":[{"id":"ITEM-1","itemData":{"author":[{"dropping-particle":"","family":"Morton","given":"Steve","non-dropping-particle":"","parse-names":false,"suffix":""},{"dropping-particle":"","family":"Sheppard","given":"Andy","non-dropping-particle":"","parse-names":false,"suffix":""},{"dropping-particle":"","family":"Lonsdale","given":"Mark","non-dropping-particle":"","parse-names":false,"suffix":""}],"id":"ITEM-1","issued":{"date-parts":[["2014"]]},"note":"NULL","publisher":"CSIRO Publishing","title":"Biodiversity : science and solutions for Australia","type":"report"},"uris":["http://www.mendeley.com/documents/?uuid=4f69d03f-60f4-4a4c-a0da-83a4b2570e59"]}],"mendeley":{"formattedCitation":"(Morton &lt;i&gt;et al.&lt;/i&gt;, 2014)","manualFormatting":"(Morton, Sheppard, &amp; Lonsdale et al., 2014)","plainTextFormattedCitation":"(Morton et al., 2014)","previouslyFormattedCitation":"(Mort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Morton</w:t>
      </w:r>
      <w:r w:rsidRPr="0008241C">
        <w:rPr>
          <w:noProof/>
          <w:sz w:val="22"/>
          <w:szCs w:val="24"/>
        </w:rPr>
        <w:t xml:space="preserv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The outbreak of Crown-of-thorns starfish (</w:t>
      </w:r>
      <w:r w:rsidRPr="0008241C">
        <w:rPr>
          <w:i/>
          <w:sz w:val="22"/>
          <w:szCs w:val="22"/>
        </w:rPr>
        <w:t>Acanthaster plancii</w:t>
      </w:r>
      <w:r w:rsidRPr="0008241C">
        <w:rPr>
          <w:sz w:val="22"/>
          <w:szCs w:val="22"/>
        </w:rPr>
        <w:t xml:space="preserve">) has been partly responsible for the loss of coral cover on the Great Barrier Reef </w:t>
      </w:r>
      <w:r w:rsidRPr="0008241C">
        <w:rPr>
          <w:sz w:val="22"/>
          <w:szCs w:val="22"/>
        </w:rPr>
        <w:fldChar w:fldCharType="begin" w:fldLock="1"/>
      </w:r>
      <w:r w:rsidRPr="0008241C">
        <w:rPr>
          <w:sz w:val="22"/>
          <w:szCs w:val="22"/>
        </w:rPr>
        <w:instrText>ADDIN CSL_CITATION {"citationItems":[{"id":"ITEM-1","itemData":{"author":[{"dropping-particle":"","family":"Morton","given":"Steve","non-dropping-particle":"","parse-names":false,"suffix":""},{"dropping-particle":"","family":"Sheppard","given":"Andy","non-dropping-particle":"","parse-names":false,"suffix":""},{"dropping-particle":"","family":"Lonsdale","given":"Mark","non-dropping-particle":"","parse-names":false,"suffix":""}],"id":"ITEM-1","issued":{"date-parts":[["2014"]]},"note":"NULL","publisher":"CSIRO Publishing","title":"Biodiversity : science and solutions for Australia","type":"report"},"uris":["http://www.mendeley.com/documents/?uuid=4f69d03f-60f4-4a4c-a0da-83a4b2570e59"]}],"mendeley":{"formattedCitation":"(Morton &lt;i&gt;et al.&lt;/i&gt;, 2014)","manualFormatting":"(Morton, Sheppard, &amp; Lonsdale et al., 2014)","plainTextFormattedCitation":"(Morton et al., 2014)","previouslyFormattedCitation":"(Mort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Morto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creased water nutrients caused by flooding linked to agricultural runoff would fuel an increase in phytoplankton, which is the food source of Crown-of-thorns starfish. </w:t>
      </w:r>
      <w:r w:rsidRPr="0008241C">
        <w:rPr>
          <w:rFonts w:eastAsia="PMingLiU"/>
          <w:sz w:val="22"/>
          <w:szCs w:val="22"/>
          <w:lang w:val="en-US" w:eastAsia="zh-TW"/>
        </w:rPr>
        <w:t xml:space="preserve">Since plastics were mass-produced in the 1940s, microplastics are distributed over a wide area, with high concentrations in coastlines and within mid-ocean gyres. Ingestion of microplastics may facilitate the transfer of chemical pollutants within marine food web </w:t>
      </w:r>
      <w:r w:rsidRPr="0008241C">
        <w:rPr>
          <w:rFonts w:eastAsia="PMingLiU"/>
          <w:sz w:val="22"/>
          <w:szCs w:val="22"/>
          <w:lang w:val="en-US" w:eastAsia="zh-TW"/>
        </w:rPr>
        <w:fldChar w:fldCharType="begin" w:fldLock="1"/>
      </w:r>
      <w:r w:rsidRPr="0008241C">
        <w:rPr>
          <w:rFonts w:eastAsia="PMingLiU"/>
          <w:sz w:val="22"/>
          <w:szCs w:val="22"/>
          <w:lang w:val="en-US" w:eastAsia="zh-TW"/>
        </w:rPr>
        <w:instrText>ADDIN CSL_CITATION {"citationItems":[{"id":"ITEM-1","itemData":{"author":[{"dropping-particle":"","family":"Cole","given":"M.","non-dropping-particle":"","parse-names":false,"suffix":""},{"dropping-particle":"","family":"Lindeque","given":"P.","non-dropping-particle":"","parse-names":false,"suffix":""},{"dropping-particle":"","family":"Halsband","given":"C.","non-dropping-particle":"","parse-names":false,"suffix":""},{"dropping-particle":"","family":"Galloway","given":"T. S.","non-dropping-particle":"","parse-names":false,"suffix":""}],"container-title":"Marine Pollution Bulletin","id":"ITEM-1","issued":{"date-parts":[["2011"]]},"page":"2588-2597","title":"Microplastics as contaminants in the marine environment: A review","type":"article-journal","volume":"62"},"uris":["http://www.mendeley.com/documents/?uuid=e9052010-5bd9-4c96-b587-d610e5b0bb9c"]}],"mendeley":{"formattedCitation":"(Cole &lt;i&gt;et al.&lt;/i&gt;, 2011)","plainTextFormattedCitation":"(Cole et al., 2011)","previouslyFormattedCitation":"(Cole &lt;i&gt;et al.&lt;/i&gt;, 2011)"},"properties":{"noteIndex":0},"schema":"https://github.com/citation-style-language/schema/raw/master/csl-citation.json"}</w:instrText>
      </w:r>
      <w:r w:rsidRPr="0008241C">
        <w:rPr>
          <w:rFonts w:eastAsia="PMingLiU"/>
          <w:sz w:val="22"/>
          <w:szCs w:val="22"/>
          <w:lang w:val="en-US" w:eastAsia="zh-TW"/>
        </w:rPr>
        <w:fldChar w:fldCharType="separate"/>
      </w:r>
      <w:r w:rsidRPr="0008241C">
        <w:rPr>
          <w:rFonts w:eastAsia="PMingLiU"/>
          <w:noProof/>
          <w:sz w:val="22"/>
          <w:szCs w:val="22"/>
          <w:lang w:val="en-US" w:eastAsia="zh-TW"/>
        </w:rPr>
        <w:t xml:space="preserve">(Cole </w:t>
      </w:r>
      <w:r w:rsidRPr="0008241C">
        <w:rPr>
          <w:rFonts w:eastAsia="PMingLiU"/>
          <w:i/>
          <w:noProof/>
          <w:sz w:val="22"/>
          <w:szCs w:val="22"/>
          <w:lang w:val="en-US" w:eastAsia="zh-TW"/>
        </w:rPr>
        <w:t>et al.</w:t>
      </w:r>
      <w:r w:rsidRPr="0008241C">
        <w:rPr>
          <w:rFonts w:eastAsia="PMingLiU"/>
          <w:noProof/>
          <w:sz w:val="22"/>
          <w:szCs w:val="22"/>
          <w:lang w:val="en-US" w:eastAsia="zh-TW"/>
        </w:rPr>
        <w:t>, 2011)</w:t>
      </w:r>
      <w:r w:rsidRPr="0008241C">
        <w:rPr>
          <w:rFonts w:eastAsia="PMingLiU"/>
          <w:sz w:val="22"/>
          <w:szCs w:val="22"/>
          <w:lang w:val="en-US" w:eastAsia="zh-TW"/>
        </w:rPr>
        <w:fldChar w:fldCharType="end"/>
      </w:r>
      <w:r w:rsidRPr="0008241C">
        <w:rPr>
          <w:rFonts w:eastAsia="PMingLiU"/>
          <w:sz w:val="22"/>
          <w:szCs w:val="22"/>
          <w:lang w:val="en-US" w:eastAsia="zh-TW"/>
        </w:rPr>
        <w:t>.</w:t>
      </w:r>
    </w:p>
    <w:p w14:paraId="6368C137" w14:textId="77777777" w:rsidR="00A01204" w:rsidRPr="0008241C" w:rsidRDefault="00A01204" w:rsidP="00A01204">
      <w:pPr>
        <w:rPr>
          <w:sz w:val="22"/>
          <w:szCs w:val="22"/>
        </w:rPr>
      </w:pPr>
    </w:p>
    <w:p w14:paraId="44C93C03" w14:textId="77777777" w:rsidR="00A01204" w:rsidRPr="0008241C" w:rsidRDefault="00A01204" w:rsidP="00A01204">
      <w:pPr>
        <w:rPr>
          <w:sz w:val="22"/>
          <w:szCs w:val="22"/>
        </w:rPr>
      </w:pPr>
      <w:r w:rsidRPr="0008241C">
        <w:rPr>
          <w:rFonts w:eastAsia="PMingLiU"/>
          <w:sz w:val="22"/>
          <w:szCs w:val="22"/>
          <w:lang w:eastAsia="zh-TW"/>
        </w:rPr>
        <w:lastRenderedPageBreak/>
        <w:t>O</w:t>
      </w:r>
      <w:r w:rsidRPr="0008241C">
        <w:rPr>
          <w:sz w:val="22"/>
          <w:szCs w:val="22"/>
        </w:rPr>
        <w:t xml:space="preserve">il spill </w:t>
      </w:r>
      <w:r w:rsidRPr="0008241C">
        <w:rPr>
          <w:rFonts w:eastAsia="PMingLiU"/>
          <w:sz w:val="22"/>
          <w:szCs w:val="22"/>
          <w:lang w:eastAsia="zh-TW"/>
        </w:rPr>
        <w:t xml:space="preserve">had more severe impacts </w:t>
      </w:r>
      <w:r w:rsidRPr="0008241C">
        <w:rPr>
          <w:sz w:val="22"/>
          <w:szCs w:val="22"/>
        </w:rPr>
        <w:t xml:space="preserve">on </w:t>
      </w:r>
      <w:r w:rsidRPr="0008241C">
        <w:rPr>
          <w:rFonts w:eastAsia="PMingLiU"/>
          <w:sz w:val="22"/>
          <w:szCs w:val="22"/>
          <w:lang w:eastAsia="zh-TW"/>
        </w:rPr>
        <w:t xml:space="preserve">benthic </w:t>
      </w:r>
      <w:r w:rsidRPr="0008241C">
        <w:rPr>
          <w:sz w:val="22"/>
          <w:szCs w:val="22"/>
        </w:rPr>
        <w:t>macrofauna than on microalgae</w:t>
      </w:r>
      <w:r w:rsidRPr="0008241C">
        <w:rPr>
          <w:rFonts w:eastAsia="PMingLiU"/>
          <w:sz w:val="22"/>
          <w:szCs w:val="22"/>
          <w:lang w:eastAsia="zh-TW"/>
        </w:rPr>
        <w:t xml:space="preserve"> </w:t>
      </w:r>
      <w:r w:rsidRPr="0008241C">
        <w:rPr>
          <w:sz w:val="22"/>
          <w:szCs w:val="22"/>
        </w:rPr>
        <w:fldChar w:fldCharType="begin" w:fldLock="1"/>
      </w:r>
      <w:r w:rsidRPr="0008241C">
        <w:rPr>
          <w:sz w:val="22"/>
          <w:szCs w:val="22"/>
        </w:rPr>
        <w:instrText>ADDIN CSL_CITATION {"citationItems":[{"id":"ITEM-1","itemData":{"DOI":"10.1016/j.marpolbul.2013.05.006","ISSN":"0025326X","PMID":"23743269","abstract":"This study determined effects of an oil spill on subtropical benthic community production and respiration by monitoring CO2 fluxes in benthic chambers on intertidal sandflats during emersion before and after an accidental spill. The oil spill decreased sediment chlorophyll a concentrations, altered benthic macrofaunal community, and affected ecological functioning by suppressing or even stopping microalgal production, increasing bacterial respiration, and causing a shift from an autotrophic system to a heterotrophic system. Effects of the oil spill on the macrofauna were more severe than on benthic microalgae, and affected sedentary infauna more than motile epifauna. Despite the oil spill's impact on the benthic community and carbon metabolism, the affected area appeared to return to normal in about 23days. Our results suggest that the prompt response of benthic metabolism to exposure to petroleum hydrocarbons can serve as a useful indicator of the impact of an oil spill. ?? 2013 Elsevier Ltd.","author":[{"dropping-particle":"","family":"Lee","given":"Li Hua","non-dropping-particle":"","parse-names":false,"suffix":""},{"dropping-particle":"","family":"Lin","given":"Hsing Juh","non-dropping-particle":"","parse-names":false,"suffix":""}],"container-title":"Marine Pollution Bulletin","id":"ITEM-1","issue":"1","issued":{"date-parts":[["2013"]]},"page":"291-299","publisher":"Elsevier Ltd","title":"Effects of an oil spill on benthic community production and respiration on subtropical intertidal sandflats","type":"article-journal","volume":"73"},"uris":["http://www.mendeley.com/documents/?uuid=529c152e-794c-4961-ac8a-dc1477fa5e8c"]}],"mendeley":{"formattedCitation":"(L. H. Lee &amp; Lin, 2013)","manualFormatting":"(Lee &amp; Lin, 2013)","plainTextFormattedCitation":"(L. H. Lee &amp; Lin, 2013)","previouslyFormattedCitation":"(L. H. Lee &amp; Lin, 2013)"},"properties":{"noteIndex":0},"schema":"https://github.com/citation-style-language/schema/raw/master/csl-citation.json"}</w:instrText>
      </w:r>
      <w:r w:rsidRPr="0008241C">
        <w:rPr>
          <w:sz w:val="22"/>
          <w:szCs w:val="22"/>
        </w:rPr>
        <w:fldChar w:fldCharType="separate"/>
      </w:r>
      <w:r w:rsidRPr="0008241C">
        <w:rPr>
          <w:noProof/>
          <w:sz w:val="22"/>
          <w:szCs w:val="22"/>
        </w:rPr>
        <w:t>(Lee &amp; Lin, 2013)</w:t>
      </w:r>
      <w:r w:rsidRPr="0008241C">
        <w:rPr>
          <w:sz w:val="22"/>
          <w:szCs w:val="22"/>
        </w:rPr>
        <w:fldChar w:fldCharType="end"/>
      </w:r>
      <w:r w:rsidRPr="0008241C">
        <w:rPr>
          <w:rFonts w:eastAsia="PMingLiU"/>
          <w:sz w:val="22"/>
          <w:szCs w:val="22"/>
          <w:lang w:eastAsia="zh-TW"/>
        </w:rPr>
        <w:t>. The effects on</w:t>
      </w:r>
      <w:r w:rsidRPr="0008241C">
        <w:rPr>
          <w:sz w:val="22"/>
          <w:szCs w:val="22"/>
        </w:rPr>
        <w:t xml:space="preserve"> sedentary infauna </w:t>
      </w:r>
      <w:r w:rsidRPr="0008241C">
        <w:rPr>
          <w:rFonts w:eastAsia="PMingLiU"/>
          <w:sz w:val="22"/>
          <w:szCs w:val="22"/>
          <w:lang w:eastAsia="zh-TW"/>
        </w:rPr>
        <w:t xml:space="preserve">were more severe </w:t>
      </w:r>
      <w:r w:rsidRPr="0008241C">
        <w:rPr>
          <w:sz w:val="22"/>
          <w:szCs w:val="22"/>
        </w:rPr>
        <w:t xml:space="preserve">than </w:t>
      </w:r>
      <w:r w:rsidRPr="0008241C">
        <w:rPr>
          <w:rFonts w:eastAsia="PMingLiU"/>
          <w:sz w:val="22"/>
          <w:szCs w:val="22"/>
          <w:lang w:eastAsia="zh-TW"/>
        </w:rPr>
        <w:t xml:space="preserve">on </w:t>
      </w:r>
      <w:r w:rsidRPr="0008241C">
        <w:rPr>
          <w:sz w:val="22"/>
          <w:szCs w:val="22"/>
        </w:rPr>
        <w:t xml:space="preserve">mobile epifauna </w:t>
      </w:r>
      <w:r w:rsidRPr="0008241C">
        <w:rPr>
          <w:sz w:val="22"/>
          <w:szCs w:val="22"/>
        </w:rPr>
        <w:fldChar w:fldCharType="begin" w:fldLock="1"/>
      </w:r>
      <w:r w:rsidRPr="0008241C">
        <w:rPr>
          <w:sz w:val="22"/>
          <w:szCs w:val="22"/>
        </w:rPr>
        <w:instrText>ADDIN CSL_CITATION {"citationItems":[{"id":"ITEM-1","itemData":{"DOI":"10.1016/j.marpolbul.2013.05.006","ISSN":"0025326X","PMID":"23743269","abstract":"This study determined effects of an oil spill on subtropical benthic community production and respiration by monitoring CO2 fluxes in benthic chambers on intertidal sandflats during emersion before and after an accidental spill. The oil spill decreased sediment chlorophyll a concentrations, altered benthic macrofaunal community, and affected ecological functioning by suppressing or even stopping microalgal production, increasing bacterial respiration, and causing a shift from an autotrophic system to a heterotrophic system. Effects of the oil spill on the macrofauna were more severe than on benthic microalgae, and affected sedentary infauna more than motile epifauna. Despite the oil spill's impact on the benthic community and carbon metabolism, the affected area appeared to return to normal in about 23days. Our results suggest that the prompt response of benthic metabolism to exposure to petroleum hydrocarbons can serve as a useful indicator of the impact of an oil spill. ?? 2013 Elsevier Ltd.","author":[{"dropping-particle":"","family":"Lee","given":"Li Hua","non-dropping-particle":"","parse-names":false,"suffix":""},{"dropping-particle":"","family":"Lin","given":"Hsing Juh","non-dropping-particle":"","parse-names":false,"suffix":""}],"container-title":"Marine Pollution Bulletin","id":"ITEM-1","issue":"1","issued":{"date-parts":[["2013"]]},"page":"291-299","publisher":"Elsevier Ltd","title":"Effects of an oil spill on benthic community production and respiration on subtropical intertidal sandflats","type":"article-journal","volume":"73"},"uris":["http://www.mendeley.com/documents/?uuid=529c152e-794c-4961-ac8a-dc1477fa5e8c"]}],"mendeley":{"formattedCitation":"(L. H. Lee &amp; Lin, 2013)","manualFormatting":"(Lee &amp; Lin, 2013)","plainTextFormattedCitation":"(L. H. Lee &amp; Lin, 2013)","previouslyFormattedCitation":"(L. H. Lee &amp; Lin, 2013)"},"properties":{"noteIndex":0},"schema":"https://github.com/citation-style-language/schema/raw/master/csl-citation.json"}</w:instrText>
      </w:r>
      <w:r w:rsidRPr="0008241C">
        <w:rPr>
          <w:sz w:val="22"/>
          <w:szCs w:val="22"/>
        </w:rPr>
        <w:fldChar w:fldCharType="separate"/>
      </w:r>
      <w:r w:rsidRPr="0008241C">
        <w:rPr>
          <w:noProof/>
          <w:sz w:val="22"/>
          <w:szCs w:val="22"/>
        </w:rPr>
        <w:t>(Lee &amp; Lin, 2013)</w:t>
      </w:r>
      <w:r w:rsidRPr="0008241C">
        <w:rPr>
          <w:sz w:val="22"/>
          <w:szCs w:val="22"/>
        </w:rPr>
        <w:fldChar w:fldCharType="end"/>
      </w:r>
      <w:r w:rsidRPr="0008241C">
        <w:rPr>
          <w:sz w:val="22"/>
          <w:szCs w:val="22"/>
        </w:rPr>
        <w:t xml:space="preserve">. The large oil spills of the 1991 Gulf War had also affected subtidal benthic metabolism </w:t>
      </w:r>
      <w:r w:rsidRPr="0008241C">
        <w:rPr>
          <w:sz w:val="22"/>
          <w:szCs w:val="22"/>
        </w:rPr>
        <w:fldChar w:fldCharType="begin" w:fldLock="1"/>
      </w:r>
      <w:r w:rsidRPr="0008241C">
        <w:rPr>
          <w:sz w:val="22"/>
          <w:szCs w:val="22"/>
        </w:rPr>
        <w:instrText>ADDIN CSL_CITATION {"citationItems":[{"id":"ITEM-1","itemData":{"DOI":"10.1016/0025-326X(93)90025-F","ISBN":"0025-326X","ISSN":"0025326X","abstract":"As part of the NOAA/ROPME/MSRC sponsored assessment of the coast of Saudi Arabia, heavily impacted by the large oil spills of the 1991 Gulf War, we measured benthic community respiration (R) and primary production (P) rates in shallow subtidal basins near heavily oiled coastlines. Study sites were located in zones predicted to be basins of maximum deposition of any oiled sediments likely to wash off the adjacent coast and in reference bays predicted to be clean and unaffected. We measured oxygen exchange using in situ benthic respirometers and analysed petroleum hydrocarbon (PHC) levels in the near surface sediments at five stations. We concentrated our efforts in mud habitats to complement related studies in seagrass habitats. Measured community R rates ranged from a low of 700 ??M m2 h-1 in coarse sand sediments with total organic carbon content (TOC) of only 0.16% of dry wt to the highest rate of 2184 ??m m-2 h-1 in finer mud-sand habitats with 0.39% TOC. All measured rates were in the range of literature values for shallow marine sediments at temperatures of 17 to 19??C. Sediment oil content was 13-540 ??g g-1 dry wt by ultraviolet fluorescence (UVF) analysis and 0.5-103 ??g g-1 by gas chromatography (GC). Benthic P rates, calculated as light minus dark changes in dissolved oxygen, ranged from a low of 1162 ??m m-2 h-1 at the most heavily oiled site to a high of 5216 ??m m-2 h-1 at less oiled sites. While a weak inverse relationship between benthic P and sediment oil content was not significant statistically due to the small number of samples, a significant inverse relationship was found between the ratio of production to respiration (P/R) and the total petroleum content of the sediments by UVF. The effect appears to be driven more by differences in production than an effect on respiration which showed little relationship with either oil content or productivity. We conclude that within 1 year after the oil grounded on the intertidal sands of Saudi Arabia, the levels of oil in subtidal benthic sediments had decreased in most habitats to levels that did not show community stress by our oxygen measurements. Rather, long term damage to benthic subtidal habitats was limited only to enclosed bays adjacent to the most heavily oiled coastlines. Preliminary estimates of yearly P converted to carbon units indicates that the shallow mud sediments of the Gulf are at least as productive as most oligotrophic water columns. Since benthic habitats covered by seagra…","author":[{"dropping-particle":"","family":"Burns","given":"Kathryn A.","non-dropping-particle":"","parse-names":false,"suffix":""},{"dropping-particle":"","family":"Ehrhardt","given":"Manfred G.","non-dropping-particle":"","parse-names":false,"suffix":""},{"dropping-particle":"","family":"Howes","given":"Brian L.","non-dropping-particle":"","parse-names":false,"suffix":""},{"dropping-particle":"","family":"Taylor","given":"Craig D.","non-dropping-particle":"","parse-names":false,"suffix":""}],"container-title":"Marine Pollution Bulletin","id":"ITEM-1","issue":"C","issued":{"date-parts":[["1993"]]},"page":"199-205","title":"Subtidal benthic community respiration and production near the heavily oiled Gulf coast of Saudi Arabia","type":"article-journal","volume":"27"},"uris":["http://www.mendeley.com/documents/?uuid=741a8601-b0b8-495c-a8f9-3be85969f83e"]}],"mendeley":{"formattedCitation":"(Burns &lt;i&gt;et al.&lt;/i&gt;, 1993)","manualFormatting":"(Burns, Ehrhardt, &amp; Howes, 1993)","plainTextFormattedCitation":"(Burns et al., 1993)","previouslyFormattedCitation":"(Burns &lt;i&gt;et al.&lt;/i&gt;, 1993)"},"properties":{"noteIndex":0},"schema":"https://github.com/citation-style-language/schema/raw/master/csl-citation.json"}</w:instrText>
      </w:r>
      <w:r w:rsidRPr="0008241C">
        <w:rPr>
          <w:sz w:val="22"/>
          <w:szCs w:val="22"/>
        </w:rPr>
        <w:fldChar w:fldCharType="separate"/>
      </w:r>
      <w:r w:rsidRPr="0008241C">
        <w:rPr>
          <w:noProof/>
          <w:sz w:val="22"/>
          <w:szCs w:val="22"/>
        </w:rPr>
        <w:t>(Burns, Ehrhardt, &amp; Howes, 1993)</w:t>
      </w:r>
      <w:r w:rsidRPr="0008241C">
        <w:rPr>
          <w:sz w:val="22"/>
          <w:szCs w:val="22"/>
        </w:rPr>
        <w:fldChar w:fldCharType="end"/>
      </w:r>
      <w:r w:rsidRPr="0008241C">
        <w:rPr>
          <w:sz w:val="22"/>
          <w:szCs w:val="22"/>
        </w:rPr>
        <w:t xml:space="preserve">. Increases in grain size on intertidal flats derived from surface runoff due to mining operations in the catchment has caused localised declines in community abundance and species richness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Schooler et al., 2017)","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Schooler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noProof/>
          <w:sz w:val="22"/>
          <w:szCs w:val="22"/>
        </w:rPr>
        <w:t>)</w:t>
      </w:r>
      <w:r w:rsidRPr="0008241C">
        <w:rPr>
          <w:sz w:val="22"/>
          <w:szCs w:val="22"/>
        </w:rPr>
        <w:fldChar w:fldCharType="end"/>
      </w:r>
      <w:r w:rsidRPr="0008241C">
        <w:rPr>
          <w:sz w:val="22"/>
          <w:szCs w:val="22"/>
        </w:rPr>
        <w:t xml:space="preserve">. Heavy metals and trace elements are </w:t>
      </w:r>
      <w:r w:rsidRPr="0008241C">
        <w:rPr>
          <w:rFonts w:eastAsia="PMingLiU"/>
          <w:sz w:val="22"/>
          <w:szCs w:val="22"/>
          <w:lang w:eastAsia="zh-TW"/>
        </w:rPr>
        <w:t xml:space="preserve">often </w:t>
      </w:r>
      <w:r w:rsidRPr="0008241C">
        <w:rPr>
          <w:sz w:val="22"/>
          <w:szCs w:val="22"/>
        </w:rPr>
        <w:t>by-products of industrial processes</w:t>
      </w:r>
      <w:r w:rsidRPr="0008241C">
        <w:rPr>
          <w:rFonts w:eastAsia="PMingLiU"/>
          <w:sz w:val="22"/>
          <w:szCs w:val="22"/>
          <w:lang w:eastAsia="zh-TW"/>
        </w:rPr>
        <w:t xml:space="preserve"> and</w:t>
      </w:r>
      <w:r w:rsidRPr="0008241C">
        <w:rPr>
          <w:sz w:val="22"/>
          <w:szCs w:val="22"/>
        </w:rPr>
        <w:t xml:space="preserve"> </w:t>
      </w:r>
      <w:r w:rsidRPr="0008241C">
        <w:rPr>
          <w:rFonts w:eastAsia="PMingLiU"/>
          <w:sz w:val="22"/>
          <w:szCs w:val="22"/>
          <w:lang w:eastAsia="zh-TW"/>
        </w:rPr>
        <w:t xml:space="preserve">may </w:t>
      </w:r>
      <w:r w:rsidRPr="0008241C">
        <w:rPr>
          <w:sz w:val="22"/>
          <w:szCs w:val="22"/>
        </w:rPr>
        <w:t xml:space="preserve">enter marine environment </w:t>
      </w:r>
      <w:r w:rsidRPr="0008241C">
        <w:rPr>
          <w:rFonts w:eastAsia="PMingLiU"/>
          <w:sz w:val="22"/>
          <w:szCs w:val="22"/>
          <w:lang w:eastAsia="zh-TW"/>
        </w:rPr>
        <w:t>via</w:t>
      </w:r>
      <w:r w:rsidRPr="0008241C">
        <w:rPr>
          <w:sz w:val="22"/>
          <w:szCs w:val="22"/>
        </w:rPr>
        <w:t xml:space="preserve"> atmospheric and </w:t>
      </w:r>
      <w:r w:rsidRPr="0008241C">
        <w:rPr>
          <w:rFonts w:eastAsia="PMingLiU"/>
          <w:sz w:val="22"/>
          <w:szCs w:val="22"/>
          <w:lang w:eastAsia="zh-TW"/>
        </w:rPr>
        <w:t>terrestrial</w:t>
      </w:r>
      <w:r w:rsidRPr="0008241C">
        <w:rPr>
          <w:sz w:val="22"/>
          <w:szCs w:val="22"/>
        </w:rPr>
        <w:t xml:space="preserve"> effluent sources. They are dangerous to living organisms in the form of cation with capacity to bind with short carbon chains</w:t>
      </w:r>
      <w:r w:rsidRPr="0008241C">
        <w:rPr>
          <w:rFonts w:eastAsia="PMingLiU"/>
          <w:sz w:val="22"/>
          <w:szCs w:val="22"/>
          <w:lang w:eastAsia="zh-TW"/>
        </w:rPr>
        <w:t xml:space="preserve"> and</w:t>
      </w:r>
      <w:r w:rsidRPr="0008241C">
        <w:rPr>
          <w:sz w:val="22"/>
          <w:szCs w:val="22"/>
        </w:rPr>
        <w:t xml:space="preserve"> bio-accumulate </w:t>
      </w:r>
      <w:r w:rsidRPr="0008241C">
        <w:rPr>
          <w:rFonts w:eastAsia="PMingLiU"/>
          <w:sz w:val="22"/>
          <w:szCs w:val="22"/>
          <w:lang w:eastAsia="zh-TW"/>
        </w:rPr>
        <w:t>with</w:t>
      </w:r>
      <w:r w:rsidRPr="0008241C">
        <w:rPr>
          <w:sz w:val="22"/>
          <w:szCs w:val="22"/>
        </w:rPr>
        <w:t>in marine organisms</w:t>
      </w:r>
      <w:r w:rsidRPr="0008241C">
        <w:rPr>
          <w:rFonts w:eastAsia="PMingLiU"/>
          <w:sz w:val="22"/>
          <w:szCs w:val="22"/>
          <w:lang w:eastAsia="zh-TW"/>
        </w:rPr>
        <w:t xml:space="preserve"> and</w:t>
      </w:r>
      <w:r w:rsidRPr="0008241C">
        <w:rPr>
          <w:sz w:val="22"/>
          <w:szCs w:val="22"/>
        </w:rPr>
        <w:t xml:space="preserve"> concentrate year after year</w:t>
      </w:r>
      <w:r w:rsidRPr="0008241C">
        <w:rPr>
          <w:rFonts w:eastAsia="PMingLiU"/>
          <w:sz w:val="22"/>
          <w:szCs w:val="22"/>
          <w:lang w:eastAsia="zh-TW"/>
        </w:rPr>
        <w:t>,</w:t>
      </w:r>
      <w:r w:rsidRPr="0008241C">
        <w:rPr>
          <w:sz w:val="22"/>
          <w:szCs w:val="22"/>
        </w:rPr>
        <w:t xml:space="preserve"> show</w:t>
      </w:r>
      <w:r w:rsidRPr="0008241C">
        <w:rPr>
          <w:rFonts w:eastAsia="PMingLiU"/>
          <w:sz w:val="22"/>
          <w:szCs w:val="22"/>
          <w:lang w:eastAsia="zh-TW"/>
        </w:rPr>
        <w:t>ing</w:t>
      </w:r>
      <w:r w:rsidRPr="0008241C">
        <w:rPr>
          <w:sz w:val="22"/>
          <w:szCs w:val="22"/>
        </w:rPr>
        <w:t xml:space="preserve"> a bio-magnification process </w:t>
      </w:r>
      <w:r w:rsidRPr="0008241C">
        <w:rPr>
          <w:sz w:val="22"/>
          <w:szCs w:val="22"/>
        </w:rPr>
        <w:fldChar w:fldCharType="begin" w:fldLock="1"/>
      </w:r>
      <w:r w:rsidRPr="0008241C">
        <w:rPr>
          <w:sz w:val="22"/>
          <w:szCs w:val="22"/>
        </w:rPr>
        <w:instrText>ADDIN CSL_CITATION {"citationItems":[{"id":"ITEM-1","itemData":{"DOI":"10.1016/j.marpolbul.2003.12.004","ISBN":"0025-326X","ISSN":"0025326X","PMID":"15041420","abstract":"The history of aquatic environmental pollution goes back to the very beginning of the history of human civilization. However, aquatic pollution did not receive much attention until a threshold level was reached with adverse consequences on the ecosystems and organisms. Aquatic pollution has become a global concern, but even so, most developing nations are still producing huge pollution loads and the trends are expected to increase. Knowledge of the pollution sources and impacts on ecosystems is important not only for a better understanding on the ecosystem responses to pollutants but also to formulate prevention measures. Many of the sources of aquatic pollutions are generally well known and huge effort has been devoted to the issue. However, new concepts and ideas on environmental pollution are emerging (e.g., biological pollution) with a corresponding need for an update of the knowledge. The present paper attempts to provide an easy-to-follow depiction on the various forms of aquatic pollutions and their impacts on the ecosystem and organisms. ?? 2003 Elsevier Ltd. All rights reserved.","author":[{"dropping-particle":"","family":"Islam","given":"Md Shahidul","non-dropping-particle":"","parse-names":false,"suffix":""},{"dropping-particle":"","family":"Tanaka","given":"Masaru","non-dropping-particle":"","parse-names":false,"suffix":""}],"container-title":"Marine Pollution Bulletin","id":"ITEM-1","issue":"7-8","issued":{"date-parts":[["2004"]]},"page":"624-649","title":"Impacts of pollution on coastal and marine ecosystems including coastal and marine fisheries and approach for management: A review and synthesis","type":"article-journal","volume":"48"},"uris":["http://www.mendeley.com/documents/?uuid=dce6ca00-e998-493d-9525-3bba8060986d"]}],"mendeley":{"formattedCitation":"(Islam &amp; Tanaka, 2004)","plainTextFormattedCitation":"(Islam &amp; Tanaka, 2004)","previouslyFormattedCitation":"(Islam &amp; Tanaka, 2004)"},"properties":{"noteIndex":0},"schema":"https://github.com/citation-style-language/schema/raw/master/csl-citation.json"}</w:instrText>
      </w:r>
      <w:r w:rsidRPr="0008241C">
        <w:rPr>
          <w:sz w:val="22"/>
          <w:szCs w:val="22"/>
        </w:rPr>
        <w:fldChar w:fldCharType="separate"/>
      </w:r>
      <w:r w:rsidRPr="0008241C">
        <w:rPr>
          <w:noProof/>
          <w:sz w:val="22"/>
          <w:szCs w:val="22"/>
        </w:rPr>
        <w:t>(Islam &amp; Tanaka, 2004)</w:t>
      </w:r>
      <w:r w:rsidRPr="0008241C">
        <w:rPr>
          <w:sz w:val="22"/>
          <w:szCs w:val="22"/>
        </w:rPr>
        <w:fldChar w:fldCharType="end"/>
      </w:r>
      <w:r w:rsidRPr="0008241C">
        <w:rPr>
          <w:sz w:val="22"/>
          <w:szCs w:val="22"/>
        </w:rPr>
        <w:t>.</w:t>
      </w:r>
    </w:p>
    <w:p w14:paraId="7710218B" w14:textId="77777777" w:rsidR="00A01204" w:rsidRPr="0008241C" w:rsidRDefault="00A01204" w:rsidP="00A01204">
      <w:pPr>
        <w:rPr>
          <w:sz w:val="22"/>
          <w:szCs w:val="22"/>
        </w:rPr>
      </w:pPr>
    </w:p>
    <w:p w14:paraId="40E3C54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42" w:name="_Toc504317297"/>
      <w:bookmarkStart w:id="1343" w:name="_Toc504317990"/>
      <w:bookmarkStart w:id="1344" w:name="_Toc504321336"/>
      <w:r w:rsidRPr="0008241C">
        <w:rPr>
          <w:b/>
          <w:sz w:val="22"/>
          <w:szCs w:val="24"/>
        </w:rPr>
        <w:t>4.4.8.3</w:t>
      </w:r>
      <w:r w:rsidRPr="0008241C">
        <w:rPr>
          <w:b/>
          <w:sz w:val="22"/>
          <w:szCs w:val="24"/>
        </w:rPr>
        <w:tab/>
        <w:t>Harmful algal blooms</w:t>
      </w:r>
      <w:bookmarkEnd w:id="1342"/>
      <w:bookmarkEnd w:id="1343"/>
      <w:bookmarkEnd w:id="1344"/>
    </w:p>
    <w:p w14:paraId="7D13673D" w14:textId="77777777" w:rsidR="00A01204" w:rsidRPr="0008241C" w:rsidRDefault="00A01204" w:rsidP="00A01204">
      <w:pPr>
        <w:rPr>
          <w:sz w:val="22"/>
          <w:szCs w:val="22"/>
        </w:rPr>
      </w:pPr>
    </w:p>
    <w:p w14:paraId="6C6C8F6F" w14:textId="77777777" w:rsidR="00A01204" w:rsidRPr="0008241C" w:rsidRDefault="00A01204" w:rsidP="00A01204">
      <w:pPr>
        <w:rPr>
          <w:sz w:val="22"/>
          <w:szCs w:val="22"/>
        </w:rPr>
      </w:pPr>
      <w:r w:rsidRPr="0008241C">
        <w:rPr>
          <w:rFonts w:eastAsia="PMingLiU"/>
          <w:sz w:val="22"/>
          <w:szCs w:val="22"/>
          <w:lang w:eastAsia="zh-TW"/>
        </w:rPr>
        <w:t xml:space="preserve">The </w:t>
      </w:r>
      <w:r w:rsidRPr="0008241C">
        <w:rPr>
          <w:sz w:val="22"/>
          <w:szCs w:val="22"/>
        </w:rPr>
        <w:t xml:space="preserve">impacts </w:t>
      </w:r>
      <w:r w:rsidRPr="0008241C">
        <w:rPr>
          <w:rFonts w:eastAsia="PMingLiU"/>
          <w:sz w:val="22"/>
          <w:szCs w:val="22"/>
          <w:lang w:eastAsia="zh-TW"/>
        </w:rPr>
        <w:t>caused by</w:t>
      </w:r>
      <w:r w:rsidRPr="0008241C">
        <w:rPr>
          <w:sz w:val="22"/>
          <w:szCs w:val="22"/>
        </w:rPr>
        <w:t xml:space="preserve"> harmful algal blooms (HABs) </w:t>
      </w:r>
      <w:r w:rsidRPr="0008241C">
        <w:rPr>
          <w:rFonts w:eastAsia="PMingLiU"/>
          <w:sz w:val="22"/>
          <w:szCs w:val="22"/>
          <w:lang w:eastAsia="zh-TW"/>
        </w:rPr>
        <w:t xml:space="preserve">primarily due to increased nutrients </w:t>
      </w:r>
      <w:r w:rsidRPr="0008241C">
        <w:rPr>
          <w:sz w:val="22"/>
          <w:szCs w:val="22"/>
        </w:rPr>
        <w:t>have increased over the past few decades</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author":[{"dropping-particle":"","family":"Gilbert","given":"P. M.","non-dropping-particle":"","parse-names":false,"suffix":""}],"container-title":"Marine Pollution Bulletin","id":"ITEM-1","issued":{"date-parts":[["2017"]]},"title":"Eutrophication, harmful algae and biodiversity-Challenging paradigms in a world of complex nutrient changes","type":"article-journal"},"uris":["http://www.mendeley.com/documents/?uuid=30a8210f-5545-40fe-b59b-f75a8f404692"]}],"mendeley":{"formattedCitation":"(Gilbert, 2017)","plainTextFormattedCitation":"(Gilbert, 2017)","previouslyFormattedCitation":"(Gilbert, 2017)"},"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Gilbert, 2017)</w:t>
      </w:r>
      <w:r w:rsidRPr="0008241C">
        <w:rPr>
          <w:rFonts w:eastAsia="PMingLiU"/>
          <w:sz w:val="22"/>
          <w:szCs w:val="22"/>
          <w:lang w:eastAsia="zh-TW"/>
        </w:rPr>
        <w:fldChar w:fldCharType="end"/>
      </w:r>
      <w:r w:rsidRPr="0008241C">
        <w:rPr>
          <w:sz w:val="22"/>
          <w:szCs w:val="22"/>
        </w:rPr>
        <w:t xml:space="preserve">. HABs are usually planktonic and </w:t>
      </w:r>
      <w:r w:rsidRPr="0008241C">
        <w:rPr>
          <w:rFonts w:eastAsia="PMingLiU"/>
          <w:sz w:val="22"/>
          <w:szCs w:val="22"/>
          <w:lang w:eastAsia="zh-TW"/>
        </w:rPr>
        <w:t xml:space="preserve">some </w:t>
      </w:r>
      <w:r w:rsidRPr="0008241C">
        <w:rPr>
          <w:sz w:val="22"/>
          <w:szCs w:val="22"/>
        </w:rPr>
        <w:t xml:space="preserve">have acute </w:t>
      </w:r>
      <w:r w:rsidRPr="0008241C">
        <w:rPr>
          <w:rFonts w:eastAsia="PMingLiU"/>
          <w:sz w:val="22"/>
          <w:szCs w:val="22"/>
          <w:lang w:eastAsia="zh-TW"/>
        </w:rPr>
        <w:t xml:space="preserve">toxic </w:t>
      </w:r>
      <w:r w:rsidRPr="0008241C">
        <w:rPr>
          <w:sz w:val="22"/>
          <w:szCs w:val="22"/>
        </w:rPr>
        <w:t xml:space="preserve">effects. When aquatic organisms are exposed to high </w:t>
      </w:r>
      <w:r w:rsidRPr="0008241C">
        <w:rPr>
          <w:rFonts w:eastAsia="PMingLiU"/>
          <w:sz w:val="22"/>
          <w:szCs w:val="22"/>
          <w:lang w:eastAsia="zh-TW"/>
        </w:rPr>
        <w:t xml:space="preserve">levels </w:t>
      </w:r>
      <w:r w:rsidRPr="0008241C">
        <w:rPr>
          <w:sz w:val="22"/>
          <w:szCs w:val="22"/>
        </w:rPr>
        <w:t xml:space="preserve">of toxic blooms, mass mortalities </w:t>
      </w:r>
      <w:r w:rsidRPr="0008241C">
        <w:rPr>
          <w:rFonts w:eastAsia="PMingLiU"/>
          <w:sz w:val="22"/>
          <w:szCs w:val="22"/>
          <w:lang w:eastAsia="zh-TW"/>
        </w:rPr>
        <w:t xml:space="preserve">and </w:t>
      </w:r>
      <w:r w:rsidRPr="0008241C">
        <w:rPr>
          <w:sz w:val="22"/>
          <w:szCs w:val="22"/>
        </w:rPr>
        <w:t>shellfish-poisoning event scan result. Unexplained fish kills and bird and marine mammal mortalities have been caused by bio-toxin transfer through the</w:t>
      </w:r>
      <w:r w:rsidRPr="0008241C">
        <w:rPr>
          <w:rFonts w:eastAsia="PMingLiU"/>
          <w:sz w:val="22"/>
          <w:szCs w:val="22"/>
          <w:lang w:eastAsia="zh-TW"/>
        </w:rPr>
        <w:t>ir</w:t>
      </w:r>
      <w:r w:rsidRPr="0008241C">
        <w:rPr>
          <w:sz w:val="22"/>
          <w:szCs w:val="22"/>
        </w:rPr>
        <w:t xml:space="preserve"> diet. However, the overall effects on food webs and ecosystems are </w:t>
      </w:r>
      <w:r w:rsidRPr="0008241C">
        <w:rPr>
          <w:rFonts w:eastAsia="PMingLiU"/>
          <w:sz w:val="22"/>
          <w:szCs w:val="22"/>
          <w:lang w:eastAsia="zh-TW"/>
        </w:rPr>
        <w:t>little known</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20026491051695","ISBN":"1064-1262","ISSN":"1064-1262","PMID":"760","abstract":"This review provides an in-depth survey of the recorded incidences in aquatic organisms of mortality and disease events suspected or known to be caused by microalgal or ciliate blooms, their biotoxins, or their harmful mechanisms. Some 200 species of dinoflagellates, diatoms, raphidophytes, prymnesiophytes, silicoflagellates, cilliates, and cyanobacteria are currently known to be, suspected to be, or have the potential to be toxic or harmful to a wide spectrum of organisms. This review summarizes the current information on toxic or harmful microalgal species that affect aquatic organisms (and, when relevant, those that affect terrestrial organisms, including humans), provides an updated list of such species, cites pertinent case histories, and includes relevant information on harmful or toxic species from freshwater, brackish, and marine ecosystems. It is hoped that this review will provide documentation and reference material suitable for researchers, students, managers, and resource and health professionals alike and that it will stimulate future research questions critical to our understanding of harmful algal bloom (HAB) species and the significant effects they have upon aquatic systems.","author":[{"dropping-particle":"","family":"Landsberg","given":"Jan H.","non-dropping-particle":"","parse-names":false,"suffix":""}],"container-title":"Reviews in Fisheries Science","id":"ITEM-1","issue":"2","issued":{"date-parts":[["2002"]]},"page":"113-390","title":"The Effects of Harmful Algal Blooms on Aquatic Organisms","type":"article-journal","volume":"10"},"uris":["http://www.mendeley.com/documents/?uuid=5cefae32-491f-4c93-8fa4-423f9f979a04"]}],"mendeley":{"formattedCitation":"(Landsberg, 2002)","plainTextFormattedCitation":"(Landsberg, 2002)","previouslyFormattedCitation":"(Landsberg, 2002)"},"properties":{"noteIndex":0},"schema":"https://github.com/citation-style-language/schema/raw/master/csl-citation.json"}</w:instrText>
      </w:r>
      <w:r w:rsidRPr="0008241C">
        <w:rPr>
          <w:sz w:val="22"/>
          <w:szCs w:val="22"/>
        </w:rPr>
        <w:fldChar w:fldCharType="separate"/>
      </w:r>
      <w:r w:rsidRPr="0008241C">
        <w:rPr>
          <w:noProof/>
          <w:sz w:val="22"/>
          <w:szCs w:val="22"/>
        </w:rPr>
        <w:t>(Landsberg, 2002)</w:t>
      </w:r>
      <w:r w:rsidRPr="0008241C">
        <w:rPr>
          <w:sz w:val="22"/>
          <w:szCs w:val="22"/>
        </w:rPr>
        <w:fldChar w:fldCharType="end"/>
      </w:r>
      <w:r w:rsidRPr="0008241C">
        <w:rPr>
          <w:sz w:val="22"/>
          <w:szCs w:val="22"/>
        </w:rPr>
        <w:t xml:space="preserve">. Nontoxic HABs can cause damage to ecosystems due to the </w:t>
      </w:r>
      <w:r w:rsidRPr="0008241C">
        <w:rPr>
          <w:rFonts w:eastAsia="PMingLiU"/>
          <w:sz w:val="22"/>
          <w:szCs w:val="22"/>
          <w:lang w:eastAsia="zh-TW"/>
        </w:rPr>
        <w:t xml:space="preserve">accumulated </w:t>
      </w:r>
      <w:r w:rsidRPr="0008241C">
        <w:rPr>
          <w:sz w:val="22"/>
          <w:szCs w:val="22"/>
        </w:rPr>
        <w:t>high biomass , which would create noxious scums and foam, shade phytoplankton and seagrass beds</w:t>
      </w:r>
      <w:r w:rsidRPr="0008241C">
        <w:rPr>
          <w:rFonts w:eastAsia="PMingLiU"/>
          <w:sz w:val="22"/>
          <w:szCs w:val="22"/>
          <w:lang w:eastAsia="zh-TW"/>
        </w:rPr>
        <w:t xml:space="preserve"> from light</w:t>
      </w:r>
      <w:r w:rsidRPr="0008241C">
        <w:rPr>
          <w:sz w:val="22"/>
          <w:szCs w:val="22"/>
        </w:rPr>
        <w:t xml:space="preserve">, and cause faunal mortalities </w:t>
      </w:r>
      <w:r w:rsidRPr="0008241C">
        <w:rPr>
          <w:rFonts w:eastAsia="PMingLiU"/>
          <w:sz w:val="22"/>
          <w:szCs w:val="22"/>
          <w:lang w:eastAsia="zh-TW"/>
        </w:rPr>
        <w:t>through</w:t>
      </w:r>
      <w:r w:rsidRPr="0008241C">
        <w:rPr>
          <w:sz w:val="22"/>
          <w:szCs w:val="22"/>
        </w:rPr>
        <w:t xml:space="preserve"> decay and </w:t>
      </w:r>
      <w:r w:rsidRPr="0008241C">
        <w:rPr>
          <w:rFonts w:eastAsia="PMingLiU"/>
          <w:sz w:val="22"/>
          <w:szCs w:val="22"/>
          <w:lang w:eastAsia="zh-TW"/>
        </w:rPr>
        <w:t>anoxia</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46/annurev-marine-120308-081121","ISBN":"1941-1405","ISSN":"1941-1405","PMID":"22457972","abstract":"The public health, tourism, fisheries, and ecosystem impacts from harmful algal blooms (HABs) have all increased over the past few decades. This has led to heightened scientific and regulatory attention, and the development of many new technologies and approaches for research and management. This, in turn, is leading to significant paradigm shifts with regard to, e.g., our interpretation of the phytoplankton species concept (strain variation), the dogma of their apparent cosmopolitanism, the role of bacteria and zooplankton grazing in HABs, and our approaches to investigating the ecological and genetic basis for the production of toxins and allelochemicals. Increasingly, eutrophication and climate change are viewed and managed as multifactorial environmental stressors that will further challenge managers of coastal resources and those responsible for protecting human health. Here we review HAB science with an eye toward new concepts and approaches, emphasizing, where possible, the unexpected yet promising new directions that research has taken in this diverse field.","author":[{"dropping-particle":"","family":"Anderson","given":"Donald M.","non-dropping-particle":"","parse-names":false,"suffix":""},{"dropping-particle":"","family":"Cembella","given":"Allan D.","non-dropping-particle":"","parse-names":false,"suffix":""},{"dropping-particle":"","family":"Hallegraeff","given":"Gustaaf M.","non-dropping-particle":"","parse-names":false,"suffix":""}],"container-title":"Annual Review of Marine Science","id":"ITEM-1","issue":"1","issued":{"date-parts":[["2012"]]},"page":"143-176","title":"Progress in Understanding Harmful Algal Blooms: Paradigm Shifts and New Technologies for Research, Monitoring, and Management","type":"article-journal","volume":"4"},"uris":["http://www.mendeley.com/documents/?uuid=698ad906-dda3-427d-a3c8-df3c6de4d9e6"]}],"mendeley":{"formattedCitation":"(D. M. Anderson &lt;i&gt;et al.&lt;/i&gt;, 2012)","manualFormatting":"(Anderson, Cembella, &amp; Hallegraeff, 2012)","plainTextFormattedCitation":"(D. M. Anderson et al., 2012)","previouslyFormattedCitation":"(D. M. Anderson &lt;i&gt;et al.&lt;/i&gt;, 2012)"},"properties":{"noteIndex":0},"schema":"https://github.com/citation-style-language/schema/raw/master/csl-citation.json"}</w:instrText>
      </w:r>
      <w:r w:rsidRPr="0008241C">
        <w:rPr>
          <w:sz w:val="22"/>
          <w:szCs w:val="22"/>
        </w:rPr>
        <w:fldChar w:fldCharType="separate"/>
      </w:r>
      <w:r w:rsidRPr="0008241C">
        <w:rPr>
          <w:noProof/>
          <w:sz w:val="22"/>
          <w:szCs w:val="22"/>
        </w:rPr>
        <w:t>(Anderson, Cembella, &amp; Hallegraeff, 2012)</w:t>
      </w:r>
      <w:r w:rsidRPr="0008241C">
        <w:rPr>
          <w:sz w:val="22"/>
          <w:szCs w:val="22"/>
        </w:rPr>
        <w:fldChar w:fldCharType="end"/>
      </w:r>
      <w:r w:rsidRPr="0008241C">
        <w:rPr>
          <w:sz w:val="22"/>
          <w:szCs w:val="22"/>
        </w:rPr>
        <w:t>.</w:t>
      </w:r>
    </w:p>
    <w:p w14:paraId="1BC79455" w14:textId="77777777" w:rsidR="00A01204" w:rsidRPr="0008241C" w:rsidRDefault="00A01204" w:rsidP="00A01204">
      <w:pPr>
        <w:rPr>
          <w:sz w:val="22"/>
          <w:szCs w:val="22"/>
          <w:lang w:eastAsia="zh-TW"/>
        </w:rPr>
      </w:pPr>
    </w:p>
    <w:p w14:paraId="52922FD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45" w:name="_Toc504317298"/>
      <w:bookmarkStart w:id="1346" w:name="_Toc504317991"/>
      <w:bookmarkStart w:id="1347" w:name="_Toc504321337"/>
      <w:r w:rsidRPr="0008241C">
        <w:rPr>
          <w:b/>
          <w:sz w:val="22"/>
          <w:szCs w:val="24"/>
        </w:rPr>
        <w:t>4.4.8.4</w:t>
      </w:r>
      <w:r w:rsidRPr="0008241C">
        <w:rPr>
          <w:b/>
          <w:sz w:val="22"/>
          <w:szCs w:val="24"/>
        </w:rPr>
        <w:tab/>
        <w:t>Invasive alien species</w:t>
      </w:r>
      <w:bookmarkEnd w:id="1345"/>
      <w:bookmarkEnd w:id="1346"/>
      <w:bookmarkEnd w:id="1347"/>
    </w:p>
    <w:p w14:paraId="4D42E07D" w14:textId="77777777" w:rsidR="00A01204" w:rsidRPr="0008241C" w:rsidRDefault="00A01204" w:rsidP="00A01204">
      <w:pPr>
        <w:rPr>
          <w:sz w:val="22"/>
          <w:szCs w:val="22"/>
          <w:lang w:eastAsia="zh-TW"/>
        </w:rPr>
      </w:pPr>
    </w:p>
    <w:p w14:paraId="19AB05E3" w14:textId="77777777" w:rsidR="00A01204" w:rsidRPr="0008241C" w:rsidRDefault="00A01204" w:rsidP="00A01204">
      <w:pPr>
        <w:rPr>
          <w:sz w:val="22"/>
          <w:szCs w:val="22"/>
        </w:rPr>
      </w:pPr>
      <w:r w:rsidRPr="0008241C">
        <w:rPr>
          <w:sz w:val="22"/>
          <w:szCs w:val="22"/>
        </w:rPr>
        <w:t xml:space="preserve">Since the advent of sea travel, </w:t>
      </w:r>
      <w:r w:rsidRPr="0008241C">
        <w:rPr>
          <w:rFonts w:eastAsia="PMingLiU"/>
          <w:sz w:val="22"/>
          <w:szCs w:val="22"/>
          <w:lang w:eastAsia="zh-TW"/>
        </w:rPr>
        <w:t>people</w:t>
      </w:r>
      <w:r w:rsidRPr="0008241C">
        <w:rPr>
          <w:sz w:val="22"/>
          <w:szCs w:val="22"/>
        </w:rPr>
        <w:t xml:space="preserve"> have inadvertently carried diseases, rats and marine organisms </w:t>
      </w:r>
      <w:r w:rsidRPr="0008241C">
        <w:rPr>
          <w:rFonts w:eastAsia="PMingLiU"/>
          <w:sz w:val="22"/>
          <w:szCs w:val="22"/>
          <w:lang w:eastAsia="zh-TW"/>
        </w:rPr>
        <w:t>to new locations</w:t>
      </w:r>
      <w:r w:rsidRPr="0008241C">
        <w:rPr>
          <w:sz w:val="22"/>
          <w:szCs w:val="22"/>
        </w:rPr>
        <w:t xml:space="preserve">. At present, at any given moment some 10,000 different species are being transported between biogeographic regions in ballast tanks alone </w:t>
      </w:r>
      <w:r w:rsidRPr="0008241C">
        <w:rPr>
          <w:sz w:val="22"/>
          <w:szCs w:val="22"/>
        </w:rPr>
        <w:fldChar w:fldCharType="begin" w:fldLock="1"/>
      </w:r>
      <w:r w:rsidRPr="0008241C">
        <w:rPr>
          <w:sz w:val="22"/>
          <w:szCs w:val="22"/>
        </w:rPr>
        <w:instrText>ADDIN CSL_CITATION {"citationItems":[{"id":"ITEM-1","itemData":{"DOI":"10.1016/S0308-597X(03)00041-1","ISBN":"0308-597X","ISSN":"0308597X","PMID":"53","abstract":"Invasive alien marine species threaten biodiversity, marine industries (including fishing and tourism) and human health, and unlike oil spills only get worse with time. While some progress is being made internationally on the 10,000 species estimated to be in transit around the world in the ballast water, effective solutions are a long way off; meanwhile the majority of vectors is being ignored. A systematic approach to invasive alien marine species is required to target the means and location of the most effective management actions. Cooperation among regional trading partners will be essential to effectively manage the threat. ?? 2003 Published by Elsevier Science Ltd.","author":[{"dropping-particle":"","family":"Bax","given":"Nicholas","non-dropping-particle":"","parse-names":false,"suffix":""},{"dropping-particle":"","family":"Williamson","given":"Angela","non-dropping-particle":"","parse-names":false,"suffix":""},{"dropping-particle":"","family":"Aguero","given":"Max","non-dropping-particle":"","parse-names":false,"suffix":""},{"dropping-particle":"","family":"Gonzalez","given":"Exequiel","non-dropping-particle":"","parse-names":false,"suffix":""},{"dropping-particle":"","family":"Geeves","given":"Warren","non-dropping-particle":"","parse-names":false,"suffix":""}],"container-title":"Marine Policy","id":"ITEM-1","issue":"4","issued":{"date-parts":[["2003"]]},"page":"313-323","title":"Marine invasive alien species: A threat to global biodiversity","type":"article-journal","volume":"27"},"uris":["http://www.mendeley.com/documents/?uuid=2f416f59-4526-41d4-9343-ae1f96b5197b"]}],"mendeley":{"formattedCitation":"(Bax &lt;i&gt;et al.&lt;/i&gt;, 2003)","manualFormatting":"(Bax, Williamson, &amp; Aguero et al., 2003)","plainTextFormattedCitation":"(Bax et al., 2003)","previouslyFormattedCitation":"(Bax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Bax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w:t>
      </w:r>
      <w:r w:rsidRPr="0008241C">
        <w:rPr>
          <w:rFonts w:eastAsia="PMingLiU"/>
          <w:sz w:val="22"/>
          <w:szCs w:val="22"/>
          <w:lang w:eastAsia="zh-TW"/>
        </w:rPr>
        <w:t>M</w:t>
      </w:r>
      <w:r w:rsidRPr="0008241C">
        <w:rPr>
          <w:sz w:val="22"/>
          <w:szCs w:val="22"/>
        </w:rPr>
        <w:t>any of the alien species become part of the background flora and fauna</w:t>
      </w:r>
      <w:r w:rsidRPr="0008241C">
        <w:rPr>
          <w:rFonts w:eastAsia="PMingLiU"/>
          <w:sz w:val="22"/>
          <w:szCs w:val="22"/>
          <w:lang w:eastAsia="zh-TW"/>
        </w:rPr>
        <w:t>. Some</w:t>
      </w:r>
      <w:r w:rsidRPr="0008241C">
        <w:rPr>
          <w:sz w:val="22"/>
          <w:szCs w:val="22"/>
        </w:rPr>
        <w:t xml:space="preserve"> </w:t>
      </w:r>
      <w:r w:rsidRPr="0008241C">
        <w:rPr>
          <w:rFonts w:eastAsia="PMingLiU"/>
          <w:sz w:val="22"/>
          <w:szCs w:val="22"/>
          <w:lang w:eastAsia="zh-TW"/>
        </w:rPr>
        <w:t xml:space="preserve">even </w:t>
      </w:r>
      <w:r w:rsidRPr="0008241C">
        <w:rPr>
          <w:sz w:val="22"/>
          <w:szCs w:val="22"/>
        </w:rPr>
        <w:t xml:space="preserve">become invasive, dominate the native </w:t>
      </w:r>
      <w:r w:rsidRPr="0008241C">
        <w:rPr>
          <w:rFonts w:eastAsia="PMingLiU"/>
          <w:sz w:val="22"/>
          <w:szCs w:val="22"/>
          <w:lang w:eastAsia="zh-TW"/>
        </w:rPr>
        <w:t>communities</w:t>
      </w:r>
      <w:r w:rsidRPr="0008241C">
        <w:rPr>
          <w:sz w:val="22"/>
          <w:szCs w:val="22"/>
        </w:rPr>
        <w:t xml:space="preserve"> and alter ecosystem services. For example, the New Zealand screw shell, </w:t>
      </w:r>
      <w:r w:rsidRPr="0008241C">
        <w:rPr>
          <w:i/>
          <w:sz w:val="22"/>
          <w:szCs w:val="22"/>
        </w:rPr>
        <w:t>Maoricolpus roseus</w:t>
      </w:r>
      <w:r w:rsidRPr="0008241C">
        <w:rPr>
          <w:sz w:val="22"/>
          <w:szCs w:val="22"/>
        </w:rPr>
        <w:t xml:space="preserve">, introduced to Tasmania in the 1920s, has spread across the continental shelf as far north as Sydney. This screw-shell changes the seabed habitat, covering soft sediments with its hard shell, providing attachment points for other marine fauna, thus shifting the pre-invasion food web. Invasive seaweeds such as </w:t>
      </w:r>
      <w:r w:rsidRPr="0008241C">
        <w:rPr>
          <w:i/>
          <w:sz w:val="22"/>
          <w:szCs w:val="22"/>
        </w:rPr>
        <w:t>Caulerpa</w:t>
      </w:r>
      <w:r w:rsidRPr="0008241C">
        <w:rPr>
          <w:sz w:val="22"/>
          <w:szCs w:val="22"/>
        </w:rPr>
        <w:t xml:space="preserve">, native of northern Australia but now a significant invader in southern Australia and other parts of the world </w:t>
      </w:r>
      <w:r w:rsidRPr="0008241C">
        <w:rPr>
          <w:sz w:val="22"/>
          <w:szCs w:val="22"/>
        </w:rPr>
        <w:fldChar w:fldCharType="begin" w:fldLock="1"/>
      </w:r>
      <w:r w:rsidRPr="0008241C">
        <w:rPr>
          <w:sz w:val="22"/>
          <w:szCs w:val="22"/>
        </w:rPr>
        <w:instrText>ADDIN CSL_CITATION {"citationItems":[{"id":"ITEM-1","itemData":{"DOI":"10.1007/s10530-012-0347-1","ISBN":"1387-3547","ISSN":"13873547","abstract":"Seagrass habitats are being lost throughout the world and the invasive\\nalga C. taxifolia has often been implicated in seagrass declines.\\nAlthough C. taxifolia can impact a variety of species, evidence for its\\neffects on seagrasses is largely correlative. This study combined\\nobservational studies and manipulative experiments done over many years\\nto test hypotheses about effects of C. taxifolia on two Australian\\nseagrasses, namely Posidonia australis and Zostera capricorni. Results\\nindicated that C. taxifolia is not having adverse impacts on the\\ncoverage of these seagrasses in the sites studied. Rather, C. taxifolia\\nappears to be an opportunist, persisting longer and its coverage being\\ngreater in previously non-vegetated sediments than amongst seagrasses.\\nC. taxifolia co-existed with P. australis and did not cause reductions\\nin the cover of the seagrass. Outcomes of experimental manipulations of\\nC. taxifolia amongst Z. capriconi were less clear due to losses of Z.\\ncapriconi in all plots, regardless of the presence of C. taxifolia. It\\nwas possible that C. taxifolia may have enhanced the decline in canopy\\ncover of Z. capricorni, but the presence of alga did not alter the final\\nfate of Z. capricorni. There was also no evidence that long-term areal\\ncoverage of P. australis or Z. capriconi has been affected by the\\nintroduction of C. taxifolia in the embayments studied. A review of\\nliterature on effects of species of Caulerpa on seagrasses provided\\nlimited experimental evidence for negative impacts of this genus on\\nseagrass abundance.","author":[{"dropping-particle":"","family":"Glasby","given":"Tim M.","non-dropping-particle":"","parse-names":false,"suffix":""}],"container-title":"Biological Invasions","id":"ITEM-1","issue":"5","issued":{"date-parts":[["2013"]]},"page":"1017-1035","title":"Caulerpa taxifolia in seagrass meadows: Killer or opportunistic weed?","type":"article-journal","volume":"15"},"uris":["http://www.mendeley.com/documents/?uuid=5e76df38-c73f-4e10-bbaa-092d77cebf8a"]}],"mendeley":{"formattedCitation":"(Glasby, 2013)","plainTextFormattedCitation":"(Glasby, 2013)","previouslyFormattedCitation":"(Glasby, 2013)"},"properties":{"noteIndex":0},"schema":"https://github.com/citation-style-language/schema/raw/master/csl-citation.json"}</w:instrText>
      </w:r>
      <w:r w:rsidRPr="0008241C">
        <w:rPr>
          <w:sz w:val="22"/>
          <w:szCs w:val="22"/>
        </w:rPr>
        <w:fldChar w:fldCharType="separate"/>
      </w:r>
      <w:r w:rsidRPr="0008241C">
        <w:rPr>
          <w:noProof/>
          <w:sz w:val="22"/>
          <w:szCs w:val="22"/>
        </w:rPr>
        <w:t>(Glasby, 2013)</w:t>
      </w:r>
      <w:r w:rsidRPr="0008241C">
        <w:rPr>
          <w:sz w:val="22"/>
          <w:szCs w:val="22"/>
        </w:rPr>
        <w:fldChar w:fldCharType="end"/>
      </w:r>
      <w:r w:rsidRPr="0008241C">
        <w:rPr>
          <w:sz w:val="22"/>
          <w:szCs w:val="22"/>
        </w:rPr>
        <w:t xml:space="preserve">, can impact seagrass ecosystems by changing the competitive relationships within the habitat </w:t>
      </w:r>
      <w:r w:rsidRPr="0008241C">
        <w:rPr>
          <w:sz w:val="22"/>
          <w:szCs w:val="22"/>
        </w:rPr>
        <w:fldChar w:fldCharType="begin" w:fldLock="1"/>
      </w:r>
      <w:r w:rsidRPr="0008241C">
        <w:rPr>
          <w:sz w:val="22"/>
          <w:szCs w:val="22"/>
        </w:rPr>
        <w:instrText>ADDIN CSL_CITATION {"citationItems":[{"id":"ITEM-1","itemData":{"DOI":"10.1017/CBO9781139137089.005","author":[{"dropping-particle":"","family":"Unsworth","given":"Richard K. F.","non-dropping-particle":"","parse-names":false,"suffix":""},{"dropping-particle":"","family":"Cullen-Unsworth","given":"Leanne C.","non-dropping-particle":"","parse-names":false,"suffix":""}],"container-title":"Coastal Conservation","editor":[{"dropping-particle":"","family":"Maslo","given":"Brooke","non-dropping-particle":"","parse-names":false,"suffix":""},{"dropping-particle":"","family":"Lockwood","given":"Julie L.","non-dropping-particle":"","parse-names":false,"suffix":""}],"id":"ITEM-1","issued":{"date-parts":[["2013"]]},"note":"NULL","page":"95-130","publisher":"Cambridge University Press","publisher-place":"Cambridge","title":"Biodiversity, ecosystem services, and the conservation of seagrass meadows","type":"chapter"},"uris":["http://www.mendeley.com/documents/?uuid=eb2bc9d2-e57a-4546-a0fa-1c486129fbf7"]}],"mendeley":{"formattedCitation":"(Unsworth &amp; Cullen-Unsworth, 2013)","plainTextFormattedCitation":"(Unsworth &amp; Cullen-Unsworth, 2013)","previouslyFormattedCitation":"(Unsworth &amp; Cullen-Unsworth, 2013)"},"properties":{"noteIndex":0},"schema":"https://github.com/citation-style-language/schema/raw/master/csl-citation.json"}</w:instrText>
      </w:r>
      <w:r w:rsidRPr="0008241C">
        <w:rPr>
          <w:sz w:val="22"/>
          <w:szCs w:val="22"/>
        </w:rPr>
        <w:fldChar w:fldCharType="separate"/>
      </w:r>
      <w:r w:rsidRPr="0008241C">
        <w:rPr>
          <w:noProof/>
          <w:sz w:val="22"/>
          <w:szCs w:val="22"/>
        </w:rPr>
        <w:t>(Unsworth &amp; Cullen-Unsworth, 2013)</w:t>
      </w:r>
      <w:r w:rsidRPr="0008241C">
        <w:rPr>
          <w:sz w:val="22"/>
          <w:szCs w:val="22"/>
        </w:rPr>
        <w:fldChar w:fldCharType="end"/>
      </w:r>
      <w:r w:rsidRPr="0008241C">
        <w:rPr>
          <w:sz w:val="22"/>
          <w:szCs w:val="22"/>
        </w:rPr>
        <w:t>.</w:t>
      </w:r>
    </w:p>
    <w:p w14:paraId="510D8D36" w14:textId="77777777" w:rsidR="00A01204" w:rsidRPr="0008241C" w:rsidRDefault="00A01204" w:rsidP="00A01204">
      <w:pPr>
        <w:rPr>
          <w:sz w:val="22"/>
          <w:szCs w:val="22"/>
        </w:rPr>
      </w:pPr>
    </w:p>
    <w:p w14:paraId="0FEF2FD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48" w:name="_Toc504317299"/>
      <w:bookmarkStart w:id="1349" w:name="_Toc504317992"/>
      <w:bookmarkStart w:id="1350" w:name="_Toc504321338"/>
      <w:r w:rsidRPr="0008241C">
        <w:rPr>
          <w:b/>
          <w:sz w:val="22"/>
          <w:szCs w:val="24"/>
        </w:rPr>
        <w:t>4.4.8.5</w:t>
      </w:r>
      <w:r w:rsidRPr="0008241C">
        <w:rPr>
          <w:b/>
          <w:sz w:val="22"/>
          <w:szCs w:val="24"/>
        </w:rPr>
        <w:tab/>
        <w:t>Habitat change</w:t>
      </w:r>
      <w:bookmarkEnd w:id="1348"/>
      <w:bookmarkEnd w:id="1349"/>
      <w:bookmarkEnd w:id="1350"/>
    </w:p>
    <w:p w14:paraId="660B92DD" w14:textId="77777777" w:rsidR="00A01204" w:rsidRPr="0008241C" w:rsidRDefault="00A01204" w:rsidP="00A01204">
      <w:pPr>
        <w:rPr>
          <w:sz w:val="22"/>
          <w:szCs w:val="22"/>
          <w:lang w:eastAsia="zh-TW"/>
        </w:rPr>
      </w:pPr>
    </w:p>
    <w:p w14:paraId="650E0BDD" w14:textId="77777777" w:rsidR="00A01204" w:rsidRPr="0008241C" w:rsidRDefault="00A01204" w:rsidP="00A01204">
      <w:pPr>
        <w:rPr>
          <w:sz w:val="22"/>
          <w:szCs w:val="22"/>
        </w:rPr>
      </w:pPr>
      <w:r w:rsidRPr="0008241C">
        <w:rPr>
          <w:rFonts w:eastAsia="PMingLiU"/>
          <w:sz w:val="22"/>
          <w:szCs w:val="22"/>
          <w:lang w:eastAsia="zh-TW"/>
        </w:rPr>
        <w:t>T</w:t>
      </w:r>
      <w:r w:rsidRPr="0008241C">
        <w:rPr>
          <w:sz w:val="22"/>
          <w:szCs w:val="22"/>
        </w:rPr>
        <w:t>he land</w:t>
      </w:r>
      <w:r w:rsidRPr="0008241C">
        <w:rPr>
          <w:rFonts w:eastAsia="PMingLiU"/>
          <w:sz w:val="22"/>
          <w:szCs w:val="22"/>
          <w:lang w:eastAsia="zh-TW"/>
        </w:rPr>
        <w:t>-</w:t>
      </w:r>
      <w:r w:rsidRPr="0008241C">
        <w:rPr>
          <w:sz w:val="22"/>
          <w:szCs w:val="22"/>
        </w:rPr>
        <w:t xml:space="preserve">sea margin </w:t>
      </w:r>
      <w:r w:rsidRPr="0008241C">
        <w:rPr>
          <w:rFonts w:eastAsia="PMingLiU"/>
          <w:sz w:val="22"/>
          <w:szCs w:val="22"/>
          <w:lang w:eastAsia="zh-TW"/>
        </w:rPr>
        <w:t xml:space="preserve">has long been actively altered by humans due to economic incentives to expand </w:t>
      </w:r>
      <w:r w:rsidRPr="0008241C">
        <w:rPr>
          <w:sz w:val="22"/>
          <w:szCs w:val="22"/>
        </w:rPr>
        <w:t xml:space="preserve">arable land, harvest resources and protect infrastructure investments </w:t>
      </w:r>
      <w:r w:rsidRPr="0008241C">
        <w:rPr>
          <w:sz w:val="22"/>
          <w:szCs w:val="22"/>
        </w:rPr>
        <w:fldChar w:fldCharType="begin" w:fldLock="1"/>
      </w:r>
      <w:r w:rsidRPr="0008241C">
        <w:rPr>
          <w:sz w:val="22"/>
          <w:szCs w:val="22"/>
        </w:rPr>
        <w:instrText>ADDIN CSL_CITATION {"citationItems":[{"id":"ITEM-1","itemData":{"DOI":"10.1146/annurev.marine.010908.163930","ISBN":"1941-1405","ISSN":"1941-1405","PMID":"21141032","abstract":"Salt marshes are among the most abundant, fertile, and accessible coastal habitats on earth, and they provide more ecosystem services to coastal populations than any other environment. Since the Middle Ages, humans have manipulated salt marshes at a grand scale, altering species composition, distribution, and ecosystem function. Here, we review historic and contemporary human activities in marsh ecosystems--exploitation of plant products; conversion to farmland, salt works, and urban land; introduction of non-native species; alteration of coastal hydrology; and metal and nutrient pollution. Unexpectedly, diverse types of impacts can have a similar consequence, turning salt marsh food webs upside down, dramatically increasing top down control. Of the various impacts, invasive species, runaway consumer effects, and sea level rise represent the greatest threats to salt marsh ecosystems. We conclude that the best way to protect salt marshes and the services they provide is through the integrated approach of ecosystem-based management.","author":[{"dropping-particle":"","family":"Gedan","given":"K Bromberg","non-dropping-particle":"","parse-names":false,"suffix":""},{"dropping-particle":"","family":"Silliman","given":"B R","non-dropping-particle":"","parse-names":false,"suffix":""},{"dropping-particle":"","family":"Bertness","given":"M D","non-dropping-particle":"","parse-names":false,"suffix":""}],"container-title":"Annual review of marine science","id":"ITEM-1","issued":{"date-parts":[["2009"]]},"page":"117-141","title":"Centuries of human-driven change in salt marsh ecosystems.","type":"article-journal","volume":"1"},"uris":["http://www.mendeley.com/documents/?uuid=2d1ceee3-197a-46ab-a86c-3edf8efc7db8"]}],"mendeley":{"formattedCitation":"(Gedan &lt;i&gt;et al.&lt;/i&gt;, 2009)","plainTextFormattedCitation":"(Gedan et al., 2009)","previouslyFormattedCitation":"(Gedan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Gedan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r w:rsidRPr="0008241C">
        <w:rPr>
          <w:rFonts w:eastAsia="PMingLiU"/>
          <w:sz w:val="22"/>
          <w:szCs w:val="22"/>
          <w:lang w:eastAsia="zh-TW"/>
        </w:rPr>
        <w:t>D</w:t>
      </w:r>
      <w:r w:rsidRPr="0008241C">
        <w:rPr>
          <w:sz w:val="22"/>
          <w:szCs w:val="22"/>
        </w:rPr>
        <w:t xml:space="preserve">ifficulties in controlling coastal development </w:t>
      </w:r>
      <w:r w:rsidRPr="0008241C">
        <w:rPr>
          <w:rFonts w:eastAsia="PMingLiU"/>
          <w:sz w:val="22"/>
          <w:szCs w:val="22"/>
          <w:lang w:eastAsia="zh-TW"/>
        </w:rPr>
        <w:t>due to r</w:t>
      </w:r>
      <w:r w:rsidRPr="0008241C">
        <w:rPr>
          <w:sz w:val="22"/>
          <w:szCs w:val="22"/>
        </w:rPr>
        <w:t>apid population growth</w:t>
      </w:r>
      <w:r w:rsidRPr="0008241C">
        <w:rPr>
          <w:rFonts w:eastAsia="PMingLiU"/>
          <w:sz w:val="22"/>
          <w:szCs w:val="22"/>
          <w:lang w:eastAsia="zh-TW"/>
        </w:rPr>
        <w:t xml:space="preserve"> and</w:t>
      </w:r>
      <w:r w:rsidRPr="0008241C">
        <w:rPr>
          <w:sz w:val="22"/>
          <w:szCs w:val="22"/>
        </w:rPr>
        <w:t xml:space="preserve"> limited land for agricultural and urban expansion are predicted to continue to place pressure on coastal ecosystems in the Asia-Pacific region, with Indonesia, Thailand, Borneo, India and Bangladesh being of particular concern </w:t>
      </w:r>
      <w:r w:rsidRPr="0008241C">
        <w:rPr>
          <w:sz w:val="22"/>
          <w:szCs w:val="22"/>
        </w:rPr>
        <w:fldChar w:fldCharType="begin" w:fldLock="1"/>
      </w:r>
      <w:r w:rsidRPr="0008241C">
        <w:rPr>
          <w:sz w:val="22"/>
          <w:szCs w:val="22"/>
        </w:rPr>
        <w:instrText>ADDIN CSL_CITATION {"citationItems":[{"id":"ITEM-1","itemData":{"author":[{"dropping-particle":"","family":"Crooks","given":"Stephen","non-dropping-particle":"","parse-names":false,"suffix":""},{"dropping-particle":"","family":"Herr","given":"D","non-dropping-particle":"","parse-names":false,"suffix":""},{"dropping-particle":"","family":"Tamelander","given":"Jerker","non-dropping-particle":"","parse-names":false,"suffix":""}],"container-title":"Environment Department …","id":"ITEM-1","issue":"121","issued":{"date-parts":[["2011"]]},"title":"Mitigating climate change through restoration and management of coastal wetlands and near-shore marine ecosystems: challenges and opportunities","type":"article-journal"},"uris":["http://www.mendeley.com/documents/?uuid=2d086fb7-abb3-4f4d-a2de-2fa4ad163b56"]}],"mendeley":{"formattedCitation":"(Crooks &lt;i&gt;et al.&lt;/i&gt;, 2011)","plainTextFormattedCitation":"(Crooks et al., 2011)","previouslyFormattedCitation":"(Crooks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Crooks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Between 1990 and 2006 many Malaysia coastlines were also converted to agriculture </w:t>
      </w:r>
      <w:r w:rsidRPr="0008241C">
        <w:rPr>
          <w:sz w:val="22"/>
          <w:szCs w:val="22"/>
        </w:rPr>
        <w:fldChar w:fldCharType="begin" w:fldLock="1"/>
      </w:r>
      <w:r w:rsidRPr="0008241C">
        <w:rPr>
          <w:sz w:val="22"/>
          <w:szCs w:val="22"/>
        </w:rPr>
        <w:instrText>ADDIN CSL_CITATION {"citationItems":[{"id":"ITEM-1","itemData":{"DOI":"10.1016/j.ocecoaman.2012.05.029","ISBN":"0964-5691","ISSN":"09645691","abstract":"Drivers of coastal land use change (CLUC) were assessed between 1990 and 2006 in Selangor, Malaysia. Land use maps for the state (Selangor, Malaysia) for 1990 and 2006 and their respective biophysical and socio - economic data were obtained from the Malaysian departments of agriculture, survey and statistics respectively. Vector maps of socio economic variables were prepared in a GIS environment. All maps (land use maps and their potential drivers) were gridded and compared at three spatial scales using logistic regression analysis. Results indicated that agricultural practises were particularly responsible for coastal land use change. Coastal lands were converted to agricultural uses as a result of increased accessibility, suitable slope and favourable climatic condition of the areas. Findings further indicated that the impact of urbanization is just becoming an important factor of coastal land use change. While efforts of the government at coastal resources restoration and conservation is commendable, a political will is still required in achieving sustainable development of the coastal areas in order to fulfil the environmental component of the ongoing Vision 2020 economic development plan. ?? 2012 Elsevier Ltd.","author":[{"dropping-particle":"","family":"Olaniyi","given":"A. O.","non-dropping-particle":"","parse-names":false,"suffix":""},{"dropping-particle":"","family":"Abdullah","given":"A. M.","non-dropping-particle":"","parse-names":false,"suffix":""},{"dropping-particle":"","family":"Ramli","given":"M. F.","non-dropping-particle":"","parse-names":false,"suffix":""},{"dropping-particle":"","family":"Alias","given":"M. S.","non-dropping-particle":"","parse-names":false,"suffix":""}],"container-title":"Ocean and Coastal Management","id":"ITEM-1","issue":"October","issued":{"date-parts":[["2012"]]},"page":"113-123","title":"Assessment of drivers of coastal land use change in Malaysia","type":"article-journal","volume":"67"},"uris":["http://www.mendeley.com/documents/?uuid=5bdc586d-4db8-433d-866e-c3525e566a6f"]}],"mendeley":{"formattedCitation":"(Olaniyi &lt;i&gt;et al.&lt;/i&gt;, 2012)","manualFormatting":"(Olaniyi, Abdullah, &amp; Ramli et al., 2012)","plainTextFormattedCitation":"(Olaniyi et al., 2012)","previouslyFormattedCitation":"(Olaniyi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Olaniyi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Globally, population growth in coastal areas is escalating pressures on sandy beaches as are pressures from pollution, mining, transport development and eco-tourism, impacting on biota often confined to these ecosystems </w:t>
      </w:r>
      <w:r w:rsidRPr="0008241C">
        <w:rPr>
          <w:sz w:val="22"/>
          <w:szCs w:val="22"/>
        </w:rPr>
        <w:fldChar w:fldCharType="begin" w:fldLock="1"/>
      </w:r>
      <w:r w:rsidRPr="0008241C">
        <w:rPr>
          <w:sz w:val="22"/>
          <w:szCs w:val="22"/>
        </w:rPr>
        <w:instrText>ADDIN CSL_CITATION {"citationItems":[{"id":"ITEM-1","itemData":{"DOI":"10.1017/S037689290200005X","ISBN":"03768929","ISSN":"0376-8929","PMID":"203171519","abstract":"Pollution, mining, disruption of sand transport and tourism development widely affect sandy shores, and these systems may be subject to increased erosion in future, yet there have been few attempts to review them. The present review focuses largely on ocean sandy beaches, providing an introduction to much of the relevant literature, and predicting possible states of the system by 2025. Sandy shores are dynamic harsh environments, the action of waves and tides largely determining species diversity, biomass and community structure. There is an interchange of sand, biological matter and other materials between dunes, intertidal beaches and surf zones. Storms and associated erosion present the most substantial universal hazard to the fauna. Human-related perturbations vary from beach to beach; however, structures or activities that impede natural sand transport or alter the sand budget commonly lead to severe erosion, often of a permanent nature. Many beaches also suffer intermittent or chronic pollution, and direct human interference includes off-road vehicles, mining, trampling, bait collecting, beach cleaning and ecotourism. These interferences typically have a negative impact on the system. Identified long-term trends include chronic beach erosion, often largely due to natural causes, as well as increased ultraviolet (UV) radiation and changes related to global warming. It is not expected that predicted temperature changes will have dramatic effects on the world&amp;apos;s beaches by 2025, but the expected rise in sea level, if coupled with an increase in the frequency and/or intensity of storms, as predicted for some regions, is likely to lead to escalating erosion and consequent loss of habitat. It is suggested that increased UV radiation is unlikely to have significant effects. Increases in coastal human populations and tourism, thus increasing pressure on the shore, while serious, may be largely offset in developed and developing countries by better management resulting from greater understanding of the factors governing sandy-shore systems and better communication with beach managers and developers. Beach nourishment is likely to become more widely practised. However, the continuing hardening of surfaces in and above the dunes is bound to be damaging. Human pressures in many underdeveloped countries show no signs of being mitigated by conservation measures; it is likely that their sandy shores will continue to deteriorate during the first quarter of th…","author":[{"dropping-particle":"","family":"Brown","given":"a.C.","non-dropping-particle":"","parse-names":false,"suffix":""},{"dropping-particle":"","family":"McLachlan","given":"A.","non-dropping-particle":"","parse-names":false,"suffix":""}],"container-title":"Environmental Conservation","id":"ITEM-1","issue":"01","issued":{"date-parts":[["2002"]]},"page":"62-77","title":"Sandy shore ecosystems and the threats facing them: some predictions for the year 2025","type":"article-journal","volume":"29"},"uris":["http://www.mendeley.com/documents/?uuid=da3066ae-d830-4b51-8ab1-5401c23335fd"]},{"id":"ITEM-2","itemData":{"DOI":"10.1111/j.1472-4642.2007.00363.x","ISBN":"1472-4642","ISSN":"13669516","PMID":"26219311","abstract":"Sandy beaches line most of the world's oceans and are highly valued by society: more people use sandy beaches than any other type of shore. While the economic and social values of beaches are generally regarded as paramount, sandy shores also have special ecological features and contain a distinctive biodiversity that is generally not recognized. These unique ecosystems are facing escalating anthropogenic pressures, chiefly from rapacious coastal development, direct human uses — mainly associated with recreation — and rising sea levels. Beaches are increasingly becoming trapped in a ‘coastal squeeze’ between burgeoning human populations from the land and the effects of global climate change from the sea. Society's interventions (e.g. shoreline armouring, beach nourishment) to combat changes in beach environments, such as erosion and shoreline retreat, can result in severe ecological impacts and loss of biodiversity at local scales, but are predicted also to have cumulative large-scale consequences worldwide. Because of the scale of this problem, the continued existence of beaches as functional ecosystems is likely to depend on direct conservation efforts. Conservation, in turn, will have to increasingly draw on a consolidated body of ecological theory for these ecosystems. Although this body of theory has yet to be fully developed, we identify here a number of critical research directions that are required to progress coastal management and conservation of sandy beach ecosystems.","author":[{"dropping-particle":"","family":"Schlacher","given":"Thomas A.","non-dropping-particle":"","parse-names":false,"suffix":""},{"dropping-particle":"","family":"Dugan","given":"Jenifer","non-dropping-particle":"","parse-names":false,"suffix":""},{"dropping-particle":"","family":"Schoeman","given":"Dave S.","non-dropping-particle":"","parse-names":false,"suffix":""},{"dropping-particle":"","family":"Lastra","given":"Mariano","non-dropping-particle":"","parse-names":false,"suffix":""},{"dropping-particle":"","family":"Jones","given":"Alan","non-dropping-particle":"","parse-names":false,"suffix":""},{"dropping-particle":"","family":"Scapini","given":"Felicita","non-dropping-particle":"","parse-names":false,"suffix":""},{"dropping-particle":"","family":"McLachlan","given":"Anton","non-dropping-particle":"","parse-names":false,"suffix":""},{"dropping-particle":"","family":"Defeo","given":"Omar","non-dropping-particle":"","parse-names":false,"suffix":""}],"container-title":"Diversity and Distributions","id":"ITEM-2","issue":"5","issued":{"date-parts":[["2007"]]},"page":"556-560","title":"Sandy beaches at the brink","type":"article-journal","volume":"13"},"uris":["http://www.mendeley.com/documents/?uuid=e41ed3e5-7818-479d-911c-55eaade72d76"]}],"mendeley":{"formattedCitation":"(Brown &amp; McLachlan, 2002; Schlacher &lt;i&gt;et al.&lt;/i&gt;, 2007)","manualFormatting":"(Brown &amp; McLachlan, 2002; Schlacher, Dugan, &amp; Schoeman et al., 2007)","plainTextFormattedCitation":"(Brown &amp; McLachlan, 2002; Schlacher et al., 2007)","previouslyFormattedCitation":"(Brown &amp; McLachlan, 2002; Schlacher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Brown &amp; McLachlan, 2002; Schlach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t>
      </w:r>
    </w:p>
    <w:p w14:paraId="66EA067C" w14:textId="77777777" w:rsidR="00A01204" w:rsidRPr="0008241C" w:rsidRDefault="00A01204" w:rsidP="00A01204">
      <w:pPr>
        <w:rPr>
          <w:sz w:val="22"/>
          <w:szCs w:val="22"/>
        </w:rPr>
      </w:pPr>
    </w:p>
    <w:p w14:paraId="3B079DC9" w14:textId="77777777" w:rsidR="00A01204" w:rsidRPr="0008241C" w:rsidRDefault="00A01204" w:rsidP="00A01204">
      <w:pPr>
        <w:rPr>
          <w:sz w:val="22"/>
          <w:szCs w:val="22"/>
        </w:rPr>
      </w:pPr>
      <w:r w:rsidRPr="0008241C">
        <w:rPr>
          <w:sz w:val="22"/>
          <w:szCs w:val="22"/>
        </w:rPr>
        <w:t xml:space="preserve">Tidal flat areas in Asia are popular as sites for aquaculture and other urban development and are reclaimed for salt production. A hugely detrimental consequence of the loss of tidal flats is the threat to migratory water birds </w:t>
      </w:r>
      <w:r w:rsidRPr="0008241C">
        <w:rPr>
          <w:sz w:val="22"/>
          <w:szCs w:val="22"/>
        </w:rPr>
        <w:fldChar w:fldCharType="begin" w:fldLock="1"/>
      </w:r>
      <w:r w:rsidRPr="0008241C">
        <w:rPr>
          <w:sz w:val="22"/>
          <w:szCs w:val="22"/>
        </w:rPr>
        <w:instrText>ADDIN CSL_CITATION {"citationItems":[{"id":"ITEM-1","itemData":{"author":[{"dropping-particle":"","family":"Miththapala","given":"S.","non-dropping-particle":"","parse-names":false,"suffix":""}],"id":"ITEM-1","issued":{"date-parts":[["2013"]]},"note":"NULL","number-of-pages":"Iii + 48pp","publisher":"IUCN","publisher-place":"Colombo, Sri Lanka","title":"Tidal flats. Coastal Ecosystems Series (Vol 5).","type":"book"},"uris":["http://www.mendeley.com/documents/?uuid=6dd116f2-c692-4894-8c17-ac295dfe00f6"]}],"mendeley":{"formattedCitation":"(Miththapala, 2013)","plainTextFormattedCitation":"(Miththapala, 2013)","previouslyFormattedCitation":"(Miththapala, 2013)"},"properties":{"noteIndex":0},"schema":"https://github.com/citation-style-language/schema/raw/master/csl-citation.json"}</w:instrText>
      </w:r>
      <w:r w:rsidRPr="0008241C">
        <w:rPr>
          <w:sz w:val="22"/>
          <w:szCs w:val="22"/>
        </w:rPr>
        <w:fldChar w:fldCharType="separate"/>
      </w:r>
      <w:r w:rsidRPr="0008241C">
        <w:rPr>
          <w:noProof/>
          <w:sz w:val="22"/>
          <w:szCs w:val="22"/>
        </w:rPr>
        <w:t>(Miththapala, 2013)</w:t>
      </w:r>
      <w:r w:rsidRPr="0008241C">
        <w:rPr>
          <w:sz w:val="22"/>
          <w:szCs w:val="22"/>
        </w:rPr>
        <w:fldChar w:fldCharType="end"/>
      </w:r>
      <w:r w:rsidRPr="0008241C">
        <w:rPr>
          <w:sz w:val="22"/>
          <w:szCs w:val="22"/>
        </w:rPr>
        <w:t xml:space="preserve">. Further, loss of these wetlands may also release centuries to millennia of accumulated carbon in just a few decades </w:t>
      </w:r>
      <w:r w:rsidRPr="0008241C">
        <w:rPr>
          <w:sz w:val="22"/>
          <w:szCs w:val="22"/>
        </w:rPr>
        <w:fldChar w:fldCharType="begin" w:fldLock="1"/>
      </w:r>
      <w:r w:rsidRPr="0008241C">
        <w:rPr>
          <w:sz w:val="22"/>
          <w:szCs w:val="22"/>
        </w:rPr>
        <w:instrText>ADDIN CSL_CITATION {"citationItems":[{"id":"ITEM-1","itemData":{"author":[{"dropping-particle":"","family":"Crooks","given":"Stephen","non-dropping-particle":"","parse-names":false,"suffix":""},{"dropping-particle":"","family":"Herr","given":"D","non-dropping-particle":"","parse-names":false,"suffix":""},{"dropping-particle":"","family":"Tamelander","given":"Jerker","non-dropping-particle":"","parse-names":false,"suffix":""}],"container-title":"Environment Department …","id":"ITEM-1","issue":"121","issued":{"date-parts":[["2011"]]},"title":"Mitigating climate change through restoration and management of coastal wetlands and near-shore marine ecosystems: challenges and opportunities","type":"article-journal"},"uris":["http://www.mendeley.com/documents/?uuid=2d086fb7-abb3-4f4d-a2de-2fa4ad163b56"]}],"mendeley":{"formattedCitation":"(Crooks &lt;i&gt;et al.&lt;/i&gt;, 2011)","manualFormatting":"(Crooks et al., 2011)","plainTextFormattedCitation":"(Crooks et al., 2011)","previouslyFormattedCitation":"(Crooks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Crooks </w:t>
      </w:r>
      <w:r w:rsidRPr="0008241C">
        <w:rPr>
          <w:i/>
          <w:noProof/>
          <w:sz w:val="22"/>
          <w:szCs w:val="22"/>
        </w:rPr>
        <w:t>et al</w:t>
      </w:r>
      <w:r w:rsidRPr="0008241C">
        <w:rPr>
          <w:noProof/>
          <w:sz w:val="22"/>
          <w:szCs w:val="22"/>
        </w:rPr>
        <w:t>.</w:t>
      </w:r>
      <w:r w:rsidRPr="0008241C">
        <w:rPr>
          <w:noProof/>
          <w:sz w:val="22"/>
          <w:szCs w:val="24"/>
        </w:rPr>
        <w:t>, 2011</w:t>
      </w:r>
      <w:r w:rsidRPr="0008241C">
        <w:rPr>
          <w:noProof/>
          <w:sz w:val="22"/>
          <w:szCs w:val="22"/>
        </w:rPr>
        <w:t>)</w:t>
      </w:r>
      <w:r w:rsidRPr="0008241C">
        <w:rPr>
          <w:sz w:val="22"/>
          <w:szCs w:val="22"/>
        </w:rPr>
        <w:fldChar w:fldCharType="end"/>
      </w:r>
      <w:r w:rsidRPr="0008241C">
        <w:rPr>
          <w:sz w:val="22"/>
          <w:szCs w:val="22"/>
        </w:rPr>
        <w:t>.</w:t>
      </w:r>
    </w:p>
    <w:p w14:paraId="2E3D0096" w14:textId="77777777" w:rsidR="00A01204" w:rsidRPr="0008241C" w:rsidRDefault="00A01204" w:rsidP="00A01204">
      <w:pPr>
        <w:rPr>
          <w:sz w:val="22"/>
          <w:szCs w:val="22"/>
        </w:rPr>
      </w:pPr>
    </w:p>
    <w:p w14:paraId="754C48CA" w14:textId="77777777" w:rsidR="00A01204" w:rsidRPr="0008241C" w:rsidRDefault="00A01204" w:rsidP="00A01204">
      <w:pPr>
        <w:rPr>
          <w:rFonts w:eastAsia="PMingLiU"/>
          <w:sz w:val="22"/>
          <w:szCs w:val="22"/>
          <w:lang w:eastAsia="zh-TW"/>
        </w:rPr>
      </w:pPr>
      <w:r w:rsidRPr="0008241C">
        <w:rPr>
          <w:sz w:val="22"/>
          <w:szCs w:val="22"/>
        </w:rPr>
        <w:lastRenderedPageBreak/>
        <w:t>Human induced activities such as bottom trawling (dragging fishing nets along the seafloor), harbour dredging, break water constructions (for the development of ports and harbours)</w:t>
      </w:r>
      <w:r w:rsidRPr="0008241C">
        <w:rPr>
          <w:rFonts w:eastAsia="PMingLiU"/>
          <w:sz w:val="22"/>
          <w:szCs w:val="22"/>
          <w:lang w:eastAsia="zh-TW"/>
        </w:rPr>
        <w:t xml:space="preserve">, </w:t>
      </w:r>
      <w:r w:rsidRPr="0008241C">
        <w:rPr>
          <w:sz w:val="22"/>
          <w:szCs w:val="22"/>
        </w:rPr>
        <w:t xml:space="preserve">mining </w:t>
      </w:r>
      <w:r w:rsidRPr="0008241C">
        <w:rPr>
          <w:rFonts w:eastAsia="PMingLiU"/>
          <w:sz w:val="22"/>
          <w:szCs w:val="22"/>
          <w:lang w:eastAsia="zh-TW"/>
        </w:rPr>
        <w:t xml:space="preserve">(seabed/sand mining, gravel extraction and other extractive industries) and </w:t>
      </w:r>
      <w:r w:rsidRPr="0008241C">
        <w:rPr>
          <w:sz w:val="22"/>
          <w:szCs w:val="22"/>
        </w:rPr>
        <w:t xml:space="preserve">growing amounts of marine pollution (including plastic waste) destroy critical marine habitats, physical damage to the ocean floor, accelerate sea erosion or coastline changes </w:t>
      </w:r>
      <w:r w:rsidRPr="0008241C">
        <w:rPr>
          <w:sz w:val="22"/>
          <w:szCs w:val="22"/>
        </w:rPr>
        <w:fldChar w:fldCharType="begin" w:fldLock="1"/>
      </w:r>
      <w:r w:rsidRPr="0008241C">
        <w:rPr>
          <w:sz w:val="22"/>
          <w:szCs w:val="22"/>
        </w:rPr>
        <w:instrText>ADDIN CSL_CITATION {"citationItems":[{"id":"ITEM-1","itemData":{"author":[{"dropping-particle":"","family":"United Nations","given":"","non-dropping-particle":"","parse-names":false,"suffix":""}],"id":"ITEM-1","issued":{"date-parts":[["1992"]]},"publisher-place":"New York","title":"Assessment of the environmental impact of port development. A guidebook for EIA of port development.","type":"report"},"uris":["http://www.mendeley.com/documents/?uuid=a4731174-0ff4-42ce-8f32-ce0172ebc44c"]},{"id":"ITEM-2","itemData":{"abstract":"a non-profit film produced in the public interest by Shekar Dattatri for Pondy Citizens’ Action ","author":[{"dropping-particle":"","family":"Dattatri","given":"Shekar","non-dropping-particle":"","parse-names":false,"suffix":""}],"id":"ITEM-2","issued":{"date-parts":[["2015"]]},"publisher":"You Tube","title":"India's Disappearing Beaches - A wake up call","type":"motion_picture"},"uris":["http://www.mendeley.com/documents/?uuid=e4f3aa5c-841d-34a7-9235-0d59aeb1f6b4"]}],"mendeley":{"formattedCitation":"(Dattatri, 2015; United Nations, 1992)","plainTextFormattedCitation":"(Dattatri, 2015; United Nations, 1992)","previouslyFormattedCitation":"(Dattatri, 2015; United Nations, 1992)"},"properties":{"noteIndex":0},"schema":"https://github.com/citation-style-language/schema/raw/master/csl-citation.json"}</w:instrText>
      </w:r>
      <w:r w:rsidRPr="0008241C">
        <w:rPr>
          <w:sz w:val="22"/>
          <w:szCs w:val="22"/>
        </w:rPr>
        <w:fldChar w:fldCharType="separate"/>
      </w:r>
      <w:r w:rsidRPr="0008241C">
        <w:rPr>
          <w:noProof/>
          <w:sz w:val="22"/>
          <w:szCs w:val="22"/>
        </w:rPr>
        <w:t>(Dattatri, 2015; United Nations, 1992)</w:t>
      </w:r>
      <w:r w:rsidRPr="0008241C">
        <w:rPr>
          <w:sz w:val="22"/>
          <w:szCs w:val="22"/>
        </w:rPr>
        <w:fldChar w:fldCharType="end"/>
      </w:r>
      <w:r w:rsidRPr="0008241C">
        <w:rPr>
          <w:sz w:val="22"/>
          <w:szCs w:val="22"/>
        </w:rPr>
        <w:t>.</w:t>
      </w:r>
    </w:p>
    <w:p w14:paraId="0A916678" w14:textId="77777777" w:rsidR="00A01204" w:rsidRPr="0008241C" w:rsidRDefault="00A01204" w:rsidP="00A01204">
      <w:pPr>
        <w:rPr>
          <w:sz w:val="22"/>
          <w:szCs w:val="22"/>
        </w:rPr>
      </w:pPr>
    </w:p>
    <w:p w14:paraId="0714D174" w14:textId="77777777" w:rsidR="00A01204" w:rsidRPr="0008241C" w:rsidRDefault="00A01204" w:rsidP="00A01204">
      <w:pPr>
        <w:rPr>
          <w:sz w:val="22"/>
          <w:szCs w:val="22"/>
        </w:rPr>
      </w:pPr>
      <w:r w:rsidRPr="0008241C">
        <w:rPr>
          <w:sz w:val="22"/>
          <w:szCs w:val="22"/>
        </w:rPr>
        <w:t xml:space="preserve">Humans have cleared or modified salt marshes for human use, although recently these changes have slowed down in some developed countries. These changes can disrupt connectivity, increase nutrient inputs, and alter water and sediment dynamics in salt marshes. The decline of salt marsh habitat may </w:t>
      </w:r>
      <w:r w:rsidRPr="0008241C">
        <w:rPr>
          <w:rFonts w:eastAsia="PMingLiU"/>
          <w:sz w:val="22"/>
          <w:szCs w:val="22"/>
          <w:lang w:eastAsia="zh-TW"/>
        </w:rPr>
        <w:t>release</w:t>
      </w:r>
      <w:r w:rsidRPr="0008241C">
        <w:rPr>
          <w:sz w:val="22"/>
          <w:szCs w:val="22"/>
        </w:rPr>
        <w:t xml:space="preserve"> the huge </w:t>
      </w:r>
      <w:r w:rsidRPr="0008241C">
        <w:rPr>
          <w:rFonts w:eastAsia="PMingLiU"/>
          <w:sz w:val="22"/>
          <w:szCs w:val="22"/>
          <w:lang w:eastAsia="zh-TW"/>
        </w:rPr>
        <w:t xml:space="preserve">carbon </w:t>
      </w:r>
      <w:r w:rsidRPr="0008241C">
        <w:rPr>
          <w:sz w:val="22"/>
          <w:szCs w:val="22"/>
        </w:rPr>
        <w:t xml:space="preserve">pool stored in the sediments to coastal waters or the atmosphere </w:t>
      </w:r>
      <w:r w:rsidRPr="0008241C">
        <w:rPr>
          <w:sz w:val="22"/>
          <w:szCs w:val="22"/>
        </w:rPr>
        <w:fldChar w:fldCharType="begin" w:fldLock="1"/>
      </w:r>
      <w:r w:rsidRPr="0008241C">
        <w:rPr>
          <w:sz w:val="22"/>
          <w:szCs w:val="22"/>
        </w:rPr>
        <w:instrText>ADDIN CSL_CITATION {"citationItems":[{"id":"ITEM-1","itemData":{"DOI":"10.1371/journal.pone.0018311.","author":[{"dropping-particle":"","family":"Irving","given":"A. D.","non-dropping-particle":"","parse-names":false,"suffix":""},{"dropping-particle":"","family":"Connell","given":"S. D.","non-dropping-particle":"","parse-names":false,"suffix":""},{"dropping-particle":"","family":"Russell","given":"B. D.","non-dropping-particle":"","parse-names":false,"suffix":""}],"container-title":"PLoS ONE","id":"ITEM-1","issue":"3:e18311","issued":{"date-parts":[["2011"]]},"title":"Restoring coastal plants to improve global carbon storage: reaping what we sow","type":"article-journal","volume":"6"},"uris":["http://www.mendeley.com/documents/?uuid=f557c084-b96e-45ba-be97-287ce3069363"]}],"mendeley":{"formattedCitation":"(Irving &lt;i&gt;et al.&lt;/i&gt;, 2011)","plainTextFormattedCitation":"(Irving et al., 2011)","previouslyFormattedCitation":"(Irving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Irving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r w:rsidRPr="0008241C">
        <w:rPr>
          <w:rFonts w:eastAsia="PMingLiU"/>
          <w:sz w:val="22"/>
          <w:szCs w:val="22"/>
          <w:lang w:eastAsia="zh-TW"/>
        </w:rPr>
        <w:t>Biod</w:t>
      </w:r>
      <w:r w:rsidRPr="0008241C">
        <w:rPr>
          <w:sz w:val="22"/>
          <w:szCs w:val="22"/>
        </w:rPr>
        <w:t xml:space="preserve">iversity loss is also likely with reductions in salt marsh habitat and encroachment of mangroves into marshes.  </w:t>
      </w:r>
      <w:r w:rsidRPr="0008241C">
        <w:rPr>
          <w:rFonts w:eastAsia="PMingLiU"/>
          <w:sz w:val="22"/>
          <w:szCs w:val="22"/>
          <w:lang w:eastAsia="zh-TW"/>
        </w:rPr>
        <w:t>D</w:t>
      </w:r>
      <w:r w:rsidRPr="0008241C">
        <w:rPr>
          <w:sz w:val="22"/>
          <w:szCs w:val="22"/>
        </w:rPr>
        <w:t>eclines in wetland cover</w:t>
      </w:r>
      <w:r w:rsidRPr="0008241C">
        <w:rPr>
          <w:rFonts w:eastAsia="PMingLiU"/>
          <w:sz w:val="22"/>
          <w:szCs w:val="22"/>
          <w:lang w:eastAsia="zh-TW"/>
        </w:rPr>
        <w:t xml:space="preserve"> can reduce s</w:t>
      </w:r>
      <w:r w:rsidRPr="0008241C">
        <w:rPr>
          <w:sz w:val="22"/>
          <w:szCs w:val="22"/>
        </w:rPr>
        <w:t xml:space="preserve">ediment trapping, carbon sequestration and nutrient cycling, </w:t>
      </w:r>
      <w:r w:rsidRPr="0008241C">
        <w:rPr>
          <w:rFonts w:eastAsia="PMingLiU"/>
          <w:sz w:val="22"/>
          <w:szCs w:val="22"/>
          <w:lang w:eastAsia="zh-TW"/>
        </w:rPr>
        <w:t xml:space="preserve">which may </w:t>
      </w:r>
      <w:r w:rsidRPr="0008241C">
        <w:rPr>
          <w:sz w:val="22"/>
          <w:szCs w:val="22"/>
        </w:rPr>
        <w:t xml:space="preserve">result in higher turbidity and nutrient loading in </w:t>
      </w:r>
      <w:r w:rsidRPr="0008241C">
        <w:rPr>
          <w:rFonts w:eastAsia="PMingLiU"/>
          <w:sz w:val="22"/>
          <w:szCs w:val="22"/>
          <w:lang w:eastAsia="zh-TW"/>
        </w:rPr>
        <w:t>coastal</w:t>
      </w:r>
      <w:r w:rsidRPr="0008241C">
        <w:rPr>
          <w:sz w:val="22"/>
          <w:szCs w:val="22"/>
        </w:rPr>
        <w:t xml:space="preserve"> waters. </w:t>
      </w:r>
      <w:r w:rsidRPr="0008241C">
        <w:rPr>
          <w:rFonts w:eastAsia="PMingLiU"/>
          <w:sz w:val="22"/>
          <w:szCs w:val="22"/>
          <w:lang w:eastAsia="zh-TW"/>
        </w:rPr>
        <w:t>T</w:t>
      </w:r>
      <w:r w:rsidRPr="0008241C">
        <w:rPr>
          <w:sz w:val="22"/>
          <w:szCs w:val="22"/>
        </w:rPr>
        <w:t xml:space="preserve">he productivity of </w:t>
      </w:r>
      <w:r w:rsidRPr="0008241C">
        <w:rPr>
          <w:rFonts w:eastAsia="PMingLiU"/>
          <w:sz w:val="22"/>
          <w:szCs w:val="22"/>
          <w:lang w:eastAsia="zh-TW"/>
        </w:rPr>
        <w:t>coastal</w:t>
      </w:r>
      <w:r w:rsidRPr="0008241C">
        <w:rPr>
          <w:sz w:val="22"/>
          <w:szCs w:val="22"/>
        </w:rPr>
        <w:t xml:space="preserve"> food webs and fishery </w:t>
      </w:r>
      <w:r w:rsidRPr="0008241C">
        <w:rPr>
          <w:rFonts w:eastAsia="PMingLiU"/>
          <w:sz w:val="22"/>
          <w:szCs w:val="22"/>
          <w:lang w:eastAsia="zh-TW"/>
        </w:rPr>
        <w:t xml:space="preserve">can also be reduced due to the reduction of carbon and nutrient subsidies to coastal waters </w:t>
      </w:r>
      <w:r w:rsidRPr="0008241C">
        <w:rPr>
          <w:sz w:val="22"/>
          <w:szCs w:val="22"/>
        </w:rPr>
        <w:fldChar w:fldCharType="begin" w:fldLock="1"/>
      </w:r>
      <w:r w:rsidRPr="0008241C">
        <w:rPr>
          <w:sz w:val="22"/>
          <w:szCs w:val="22"/>
        </w:rPr>
        <w:instrText>ADDIN CSL_CITATION {"citationItems":[{"id":"ITEM-1","itemData":{"DOI":"10.1007/s11852-017-0524-6","ISSN":"1874-7841","author":[{"dropping-particle":"","family":"Garbutt","given":"Angus","non-dropping-particle":"","parse-names":false,"suffix":""},{"dropping-particle":"","family":"Groot","given":"Alma","non-dropping-particle":"de","parse-names":false,"suffix":""},{"dropping-particle":"","family":"Smit","given":"Chris","non-dropping-particle":"","parse-names":false,"suffix":""},{"dropping-particle":"","family":"Pétillon","given":"Julien","non-dropping-particle":"","parse-names":false,"suffix":""}],"container-title":"Journal of Coastal Conservation","id":"ITEM-1","issue":"3","issued":{"date-parts":[["2017"]]},"page":"405-408","title":"European salt marshes: ecology and conservation in a changing world","type":"article-journal","volume":"21"},"uris":["http://www.mendeley.com/documents/?uuid=c0584405-f3da-4c1c-902a-56c688da85fe"]}],"mendeley":{"formattedCitation":"(Garbutt &lt;i&gt;et al.&lt;/i&gt;, 2017)","plainTextFormattedCitation":"(Garbutt et al., 2017)","previouslyFormattedCitation":"(Garbutt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Garbutt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Reduced rainfall or runoff due to dam construction and water diversion in the catchment, however, may </w:t>
      </w:r>
      <w:r w:rsidRPr="0008241C">
        <w:rPr>
          <w:rFonts w:eastAsia="PMingLiU"/>
          <w:sz w:val="22"/>
          <w:szCs w:val="22"/>
          <w:lang w:eastAsia="zh-TW"/>
        </w:rPr>
        <w:t>cause</w:t>
      </w:r>
      <w:r w:rsidRPr="0008241C">
        <w:rPr>
          <w:sz w:val="22"/>
          <w:szCs w:val="22"/>
        </w:rPr>
        <w:t xml:space="preserve"> salinization and mangrove invasion of saltmarsh and freshwater wetlands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Shih, Yang, &amp; Lee, 2011)","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Shih, Yang, &amp; Lee, 2011)</w:t>
      </w:r>
      <w:r w:rsidRPr="0008241C">
        <w:rPr>
          <w:sz w:val="22"/>
          <w:szCs w:val="22"/>
        </w:rPr>
        <w:fldChar w:fldCharType="end"/>
      </w:r>
      <w:r w:rsidRPr="0008241C">
        <w:rPr>
          <w:sz w:val="22"/>
          <w:szCs w:val="22"/>
        </w:rPr>
        <w:t>.</w:t>
      </w:r>
    </w:p>
    <w:p w14:paraId="44B40A09" w14:textId="77777777" w:rsidR="00A01204" w:rsidRPr="0008241C" w:rsidRDefault="00A01204" w:rsidP="00A01204">
      <w:pPr>
        <w:rPr>
          <w:sz w:val="22"/>
          <w:szCs w:val="22"/>
          <w:lang w:eastAsia="zh-TW"/>
        </w:rPr>
      </w:pPr>
    </w:p>
    <w:p w14:paraId="49F1CC4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51" w:name="_Toc504317300"/>
      <w:bookmarkStart w:id="1352" w:name="_Toc504317993"/>
      <w:bookmarkStart w:id="1353" w:name="_Toc504321339"/>
      <w:r w:rsidRPr="0008241C">
        <w:rPr>
          <w:b/>
          <w:sz w:val="22"/>
          <w:szCs w:val="24"/>
        </w:rPr>
        <w:t>4.4.8.6</w:t>
      </w:r>
      <w:r w:rsidRPr="0008241C">
        <w:rPr>
          <w:b/>
          <w:sz w:val="22"/>
          <w:szCs w:val="24"/>
        </w:rPr>
        <w:tab/>
        <w:t>Storms</w:t>
      </w:r>
      <w:bookmarkEnd w:id="1351"/>
      <w:bookmarkEnd w:id="1352"/>
      <w:bookmarkEnd w:id="1353"/>
    </w:p>
    <w:p w14:paraId="5C36341A" w14:textId="77777777" w:rsidR="00A01204" w:rsidRPr="0008241C" w:rsidRDefault="00A01204" w:rsidP="00A01204">
      <w:pPr>
        <w:rPr>
          <w:sz w:val="22"/>
          <w:szCs w:val="22"/>
          <w:lang w:eastAsia="zh-TW"/>
        </w:rPr>
      </w:pPr>
    </w:p>
    <w:p w14:paraId="2679BCC3" w14:textId="77777777" w:rsidR="00A01204" w:rsidRPr="0008241C" w:rsidRDefault="00A01204" w:rsidP="00A01204">
      <w:pPr>
        <w:rPr>
          <w:sz w:val="22"/>
          <w:szCs w:val="22"/>
        </w:rPr>
      </w:pPr>
      <w:r w:rsidRPr="0008241C">
        <w:rPr>
          <w:rFonts w:eastAsia="PMingLiU"/>
          <w:sz w:val="22"/>
          <w:szCs w:val="22"/>
          <w:lang w:eastAsia="zh-TW"/>
        </w:rPr>
        <w:t>I</w:t>
      </w:r>
      <w:r w:rsidRPr="0008241C">
        <w:rPr>
          <w:sz w:val="22"/>
          <w:szCs w:val="22"/>
        </w:rPr>
        <w:t>ntense storms</w:t>
      </w:r>
      <w:r w:rsidRPr="0008241C">
        <w:rPr>
          <w:rFonts w:eastAsia="PMingLiU"/>
          <w:sz w:val="22"/>
          <w:szCs w:val="22"/>
          <w:lang w:eastAsia="zh-TW"/>
        </w:rPr>
        <w:t xml:space="preserve"> are considered to have moderate impacts on mangrove forests</w:t>
      </w:r>
      <w:r w:rsidRPr="0008241C">
        <w:rPr>
          <w:sz w:val="22"/>
          <w:szCs w:val="22"/>
        </w:rPr>
        <w:t xml:space="preserve">. Damage </w:t>
      </w:r>
      <w:r w:rsidRPr="0008241C">
        <w:rPr>
          <w:rFonts w:eastAsia="PMingLiU"/>
          <w:sz w:val="22"/>
          <w:szCs w:val="22"/>
          <w:lang w:eastAsia="zh-TW"/>
        </w:rPr>
        <w:t>can</w:t>
      </w:r>
      <w:r w:rsidRPr="0008241C">
        <w:rPr>
          <w:sz w:val="22"/>
          <w:szCs w:val="22"/>
        </w:rPr>
        <w:t xml:space="preserve"> occur during storms</w:t>
      </w:r>
      <w:r w:rsidRPr="0008241C">
        <w:rPr>
          <w:rFonts w:eastAsia="PMingLiU"/>
          <w:sz w:val="22"/>
          <w:szCs w:val="22"/>
          <w:lang w:eastAsia="zh-TW"/>
        </w:rPr>
        <w:t>. T</w:t>
      </w:r>
      <w:r w:rsidRPr="0008241C">
        <w:rPr>
          <w:sz w:val="22"/>
          <w:szCs w:val="22"/>
        </w:rPr>
        <w:t xml:space="preserve">he trees </w:t>
      </w:r>
      <w:r w:rsidRPr="0008241C">
        <w:rPr>
          <w:rFonts w:eastAsia="PMingLiU"/>
          <w:sz w:val="22"/>
          <w:szCs w:val="22"/>
          <w:lang w:eastAsia="zh-TW"/>
        </w:rPr>
        <w:t>would</w:t>
      </w:r>
      <w:r w:rsidRPr="0008241C">
        <w:rPr>
          <w:sz w:val="22"/>
          <w:szCs w:val="22"/>
        </w:rPr>
        <w:t xml:space="preserve"> eventually recover from the effects of wind and waves, prolonged inundation and sediment deposition if the physical </w:t>
      </w:r>
      <w:r w:rsidRPr="0008241C">
        <w:rPr>
          <w:rFonts w:eastAsia="PMingLiU"/>
          <w:sz w:val="22"/>
          <w:szCs w:val="22"/>
          <w:lang w:eastAsia="zh-TW"/>
        </w:rPr>
        <w:t>environment</w:t>
      </w:r>
      <w:r w:rsidRPr="0008241C">
        <w:rPr>
          <w:sz w:val="22"/>
          <w:szCs w:val="22"/>
        </w:rPr>
        <w:t xml:space="preserve"> </w:t>
      </w:r>
      <w:r w:rsidRPr="0008241C">
        <w:rPr>
          <w:rFonts w:eastAsia="PMingLiU"/>
          <w:sz w:val="22"/>
          <w:szCs w:val="22"/>
          <w:lang w:eastAsia="zh-TW"/>
        </w:rPr>
        <w:t>is</w:t>
      </w:r>
      <w:r w:rsidRPr="0008241C">
        <w:rPr>
          <w:sz w:val="22"/>
          <w:szCs w:val="22"/>
        </w:rPr>
        <w:t xml:space="preserve"> restored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Seagrasses are </w:t>
      </w:r>
      <w:r w:rsidRPr="0008241C">
        <w:rPr>
          <w:rFonts w:eastAsia="PMingLiU"/>
          <w:sz w:val="22"/>
          <w:szCs w:val="22"/>
          <w:lang w:eastAsia="zh-TW"/>
        </w:rPr>
        <w:t xml:space="preserve">considered </w:t>
      </w:r>
      <w:r w:rsidRPr="0008241C">
        <w:rPr>
          <w:sz w:val="22"/>
          <w:szCs w:val="22"/>
        </w:rPr>
        <w:t>to be highly vulnerable to storm</w:t>
      </w:r>
      <w:r w:rsidRPr="0008241C">
        <w:rPr>
          <w:rFonts w:eastAsia="PMingLiU"/>
          <w:sz w:val="22"/>
          <w:szCs w:val="22"/>
          <w:lang w:eastAsia="zh-TW"/>
        </w:rPr>
        <w:t>s</w:t>
      </w:r>
      <w:r w:rsidRPr="0008241C">
        <w:rPr>
          <w:sz w:val="22"/>
          <w:szCs w:val="22"/>
        </w:rPr>
        <w:t xml:space="preserve">, </w:t>
      </w:r>
      <w:r w:rsidRPr="0008241C">
        <w:rPr>
          <w:rFonts w:eastAsia="PMingLiU"/>
          <w:sz w:val="22"/>
          <w:szCs w:val="22"/>
          <w:lang w:eastAsia="zh-TW"/>
        </w:rPr>
        <w:t xml:space="preserve">with the exception of </w:t>
      </w:r>
      <w:r w:rsidRPr="0008241C">
        <w:rPr>
          <w:sz w:val="22"/>
          <w:szCs w:val="22"/>
        </w:rPr>
        <w:t xml:space="preserve">seagrasses growing in </w:t>
      </w:r>
      <w:r w:rsidRPr="0008241C">
        <w:rPr>
          <w:rFonts w:eastAsia="PMingLiU"/>
          <w:sz w:val="22"/>
          <w:szCs w:val="22"/>
          <w:lang w:eastAsia="zh-TW"/>
        </w:rPr>
        <w:t xml:space="preserve">tide pools or </w:t>
      </w:r>
      <w:r w:rsidRPr="0008241C">
        <w:rPr>
          <w:sz w:val="22"/>
          <w:szCs w:val="22"/>
        </w:rPr>
        <w:t xml:space="preserve">relatively deep water. Increased wave exposure and current speed </w:t>
      </w:r>
      <w:r w:rsidRPr="0008241C">
        <w:rPr>
          <w:rFonts w:eastAsia="PMingLiU"/>
          <w:sz w:val="22"/>
          <w:szCs w:val="22"/>
          <w:lang w:eastAsia="zh-TW"/>
        </w:rPr>
        <w:t xml:space="preserve">associated with </w:t>
      </w:r>
      <w:r w:rsidRPr="0008241C">
        <w:rPr>
          <w:sz w:val="22"/>
          <w:szCs w:val="22"/>
        </w:rPr>
        <w:t>mechanical disturbance</w:t>
      </w:r>
      <w:r w:rsidRPr="0008241C">
        <w:rPr>
          <w:rFonts w:eastAsia="PMingLiU"/>
          <w:sz w:val="22"/>
          <w:szCs w:val="22"/>
          <w:lang w:eastAsia="zh-TW"/>
        </w:rPr>
        <w:t xml:space="preserve"> can</w:t>
      </w:r>
      <w:r w:rsidRPr="0008241C">
        <w:rPr>
          <w:sz w:val="22"/>
          <w:szCs w:val="22"/>
        </w:rPr>
        <w:t xml:space="preserve"> damage seagrasses and re-suspend</w:t>
      </w:r>
      <w:r w:rsidRPr="0008241C">
        <w:rPr>
          <w:rFonts w:eastAsia="PMingLiU"/>
          <w:sz w:val="22"/>
          <w:szCs w:val="22"/>
          <w:lang w:eastAsia="zh-TW"/>
        </w:rPr>
        <w:t>ed</w:t>
      </w:r>
      <w:r w:rsidRPr="0008241C">
        <w:rPr>
          <w:sz w:val="22"/>
          <w:szCs w:val="22"/>
        </w:rPr>
        <w:t xml:space="preserve"> sediments, </w:t>
      </w:r>
      <w:r w:rsidRPr="0008241C">
        <w:rPr>
          <w:rFonts w:eastAsia="PMingLiU"/>
          <w:sz w:val="22"/>
          <w:szCs w:val="22"/>
          <w:lang w:eastAsia="zh-TW"/>
        </w:rPr>
        <w:t xml:space="preserve">which may </w:t>
      </w:r>
      <w:r w:rsidRPr="0008241C">
        <w:rPr>
          <w:sz w:val="22"/>
          <w:szCs w:val="22"/>
        </w:rPr>
        <w:t>mak</w:t>
      </w:r>
      <w:r w:rsidRPr="0008241C">
        <w:rPr>
          <w:rFonts w:eastAsia="PMingLiU"/>
          <w:sz w:val="22"/>
          <w:szCs w:val="22"/>
          <w:lang w:eastAsia="zh-TW"/>
        </w:rPr>
        <w:t>e</w:t>
      </w:r>
      <w:r w:rsidRPr="0008241C">
        <w:rPr>
          <w:sz w:val="22"/>
          <w:szCs w:val="22"/>
        </w:rPr>
        <w:t xml:space="preserve"> it difficult for seedlings to establish or persist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Herbeck et al., 2011)","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Herbeck </w:t>
      </w:r>
      <w:r w:rsidRPr="0008241C">
        <w:rPr>
          <w:rFonts w:eastAsia="PMingLiU"/>
          <w:i/>
          <w:noProof/>
          <w:sz w:val="22"/>
          <w:szCs w:val="22"/>
          <w:lang w:eastAsia="zh-TW"/>
        </w:rPr>
        <w:t>et al</w:t>
      </w:r>
      <w:r w:rsidRPr="0008241C">
        <w:rPr>
          <w:rFonts w:eastAsia="PMingLiU"/>
          <w:noProof/>
          <w:sz w:val="22"/>
          <w:szCs w:val="22"/>
          <w:lang w:eastAsia="zh-TW"/>
        </w:rPr>
        <w:t>., 2011</w:t>
      </w:r>
      <w:r w:rsidRPr="0008241C">
        <w:rPr>
          <w:noProof/>
          <w:sz w:val="22"/>
          <w:szCs w:val="22"/>
        </w:rPr>
        <w:t>)</w:t>
      </w:r>
      <w:r w:rsidRPr="0008241C">
        <w:rPr>
          <w:sz w:val="22"/>
          <w:szCs w:val="22"/>
        </w:rPr>
        <w:fldChar w:fldCharType="end"/>
      </w:r>
      <w:r w:rsidRPr="0008241C">
        <w:rPr>
          <w:sz w:val="22"/>
          <w:szCs w:val="22"/>
        </w:rPr>
        <w:t xml:space="preserve">. Small species of seagrass are </w:t>
      </w:r>
      <w:r w:rsidRPr="0008241C">
        <w:rPr>
          <w:rFonts w:eastAsia="PMingLiU"/>
          <w:sz w:val="22"/>
          <w:szCs w:val="22"/>
          <w:lang w:eastAsia="zh-TW"/>
        </w:rPr>
        <w:t>generally</w:t>
      </w:r>
      <w:r w:rsidRPr="0008241C">
        <w:rPr>
          <w:sz w:val="22"/>
          <w:szCs w:val="22"/>
        </w:rPr>
        <w:t xml:space="preserve"> more vulnerable than large species. However, </w:t>
      </w:r>
      <w:r w:rsidRPr="0008241C">
        <w:rPr>
          <w:rFonts w:eastAsia="PMingLiU"/>
          <w:sz w:val="22"/>
          <w:szCs w:val="22"/>
          <w:lang w:eastAsia="zh-TW"/>
        </w:rPr>
        <w:t>seagrasses</w:t>
      </w:r>
      <w:r w:rsidRPr="0008241C">
        <w:rPr>
          <w:sz w:val="22"/>
          <w:szCs w:val="22"/>
        </w:rPr>
        <w:t xml:space="preserve"> have the capacity to recover rapidly</w:t>
      </w:r>
      <w:r w:rsidRPr="0008241C">
        <w:rPr>
          <w:rFonts w:eastAsia="PMingLiU"/>
          <w:sz w:val="22"/>
          <w:szCs w:val="22"/>
          <w:lang w:eastAsia="zh-TW"/>
        </w:rPr>
        <w:t xml:space="preserve"> so that</w:t>
      </w:r>
      <w:r w:rsidRPr="0008241C">
        <w:rPr>
          <w:sz w:val="22"/>
          <w:szCs w:val="22"/>
        </w:rPr>
        <w:t xml:space="preserve"> the effects may only be short-term </w:t>
      </w:r>
      <w:r w:rsidRPr="0008241C">
        <w:rPr>
          <w:rFonts w:eastAsia="PMingLiU"/>
          <w:sz w:val="22"/>
          <w:szCs w:val="22"/>
          <w:lang w:eastAsia="zh-TW"/>
        </w:rPr>
        <w:t xml:space="preserve">if </w:t>
      </w:r>
      <w:r w:rsidRPr="0008241C">
        <w:rPr>
          <w:sz w:val="22"/>
          <w:szCs w:val="22"/>
        </w:rPr>
        <w:t xml:space="preserve">propagules are available to re-establish the meadows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w:t>
      </w:r>
    </w:p>
    <w:p w14:paraId="274B4D39" w14:textId="77777777" w:rsidR="00A01204" w:rsidRPr="0008241C" w:rsidRDefault="00A01204" w:rsidP="00A01204">
      <w:pPr>
        <w:rPr>
          <w:sz w:val="22"/>
          <w:szCs w:val="22"/>
        </w:rPr>
      </w:pPr>
    </w:p>
    <w:p w14:paraId="0EDE4905" w14:textId="75887E04" w:rsidR="00A01204" w:rsidRPr="0008241C" w:rsidRDefault="00A01204" w:rsidP="00A01204">
      <w:pPr>
        <w:rPr>
          <w:sz w:val="22"/>
          <w:szCs w:val="22"/>
        </w:rPr>
      </w:pPr>
      <w:r w:rsidRPr="0008241C">
        <w:rPr>
          <w:sz w:val="22"/>
          <w:szCs w:val="22"/>
        </w:rPr>
        <w:t xml:space="preserve">Intense storms can suspend fine sediments and their offshore transport and the increased grain size on intertidal flats can result in declining abundance and species richness of benthic community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Schooler et al., 2017)","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Schooler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noProof/>
          <w:sz w:val="22"/>
          <w:szCs w:val="22"/>
        </w:rPr>
        <w:t>)</w:t>
      </w:r>
      <w:r w:rsidRPr="0008241C">
        <w:rPr>
          <w:sz w:val="22"/>
          <w:szCs w:val="22"/>
        </w:rPr>
        <w:fldChar w:fldCharType="end"/>
      </w:r>
      <w:r w:rsidRPr="0008241C">
        <w:rPr>
          <w:sz w:val="22"/>
          <w:szCs w:val="22"/>
        </w:rPr>
        <w:t xml:space="preserve">. The effects of storms on coral reefs are similar to fires in terrestrial systems, releasing space and preventing monopolization by a small subset of species </w:t>
      </w:r>
      <w:r w:rsidRPr="0008241C">
        <w:rPr>
          <w:sz w:val="22"/>
          <w:szCs w:val="22"/>
        </w:rPr>
        <w:fldChar w:fldCharType="begin" w:fldLock="1"/>
      </w:r>
      <w:r w:rsidRPr="0008241C">
        <w:rPr>
          <w:sz w:val="22"/>
          <w:szCs w:val="22"/>
        </w:rPr>
        <w:instrText>ADDIN CSL_CITATION {"citationItems":[{"id":"ITEM-1","itemData":{"DOI":"10.4319/lo.1999.44.3_part_2.0932","ISBN":"00243590","ISSN":"00243590","PMID":"1547","abstract":"Coral reefs are subject to a high frequency of recurrent biological and physical disturbances. The temporal and spatial scales of these are often large and difficult to study, so that most of our knowledge of disturbances on coral reefs comes from investigations conducted at one or a few sites, over shea periods of time. We argue that studying single events in isolation can be misleading and that a longer term approach is necessary for understanding the responses of coral reef assemblages to multiple stressors. We present first a brief review of the impacts of physical disturbance (e.g., cyclones, hurricanes) on the community dynamics of coral reefs, with special attention to the effects of recurrent events. We then examine two unusually detailed, long-term data sets from Heron Island, Australia, and Jamaica which demonstrate some of the complexities of multiple stressors (broadly defined as natural or man-made disturbances). Both case studies illustrate that the effect of a particular disturbance often depends critically on the impact of previous perturbations. Consequently, even the same type of recurrent stressor can have different effects at different times, depending on history. Accordingly, when the added dimension of time is considered, the distinction between single and multiple stressors becomes blurred. Even a single event such as a hurricane can be viewed mechanistically as a multiple stressor, with short- and long-term impacts. We emphasize that multiple stressors often have significant effects on recruitment and regenerative processes of assemblages. These impacts are much less obvious than catastrophic or chronic mortality, but they play a crucial role in community dynamics over longer time scales. Importantly, chronic anthropogenic impacts can impede the ability of coral assemblages to recover from natural disasters, even where there is little detectable effect on rates of adult mortality. Once a reef has been degraded, it is usually impossible to ascertain retrospectively the precise mechanisms that were involved or the relative importance of different events. A single survey will provide a snapshot of the status of coral reefs, but a longer term approach is required to understand the processes underlying changes in assemblages.","author":[{"dropping-particle":"","family":"Hughes","given":"T P","non-dropping-particle":"","parse-names":false,"suffix":""},{"dropping-particle":"","family":"Connell","given":"J H","non-dropping-particle":"","parse-names":false,"suffix":""}],"container-title":"Symposium on the Effects of Multiple Stressors on Freshwater and Marine Ecosystems at the Annual Meeting of the American-Society-of-Limnology-and-Oceanography","id":"ITEM-1","issued":{"date-parts":[["1999"]]},"page":"932-940","title":"Multiple stressors on coral reefs: a long-term perspective","type":"article-journal","volume":"44"},"uris":["http://www.mendeley.com/documents/?uuid=71713b66-f952-49bc-b499-9b3796fe4401"]}],"mendeley":{"formattedCitation":"(T. P. Hughes &amp; Connell, 1999)","manualFormatting":"(Hughes &amp; Connell, 1999)","plainTextFormattedCitation":"(T. P. Hughes &amp; Connell, 1999)","previouslyFormattedCitation":"(T. P. Hughes &amp; Connell, 1999)"},"properties":{"noteIndex":0},"schema":"https://github.com/citation-style-language/schema/raw/master/csl-citation.json"}</w:instrText>
      </w:r>
      <w:r w:rsidRPr="0008241C">
        <w:rPr>
          <w:sz w:val="22"/>
          <w:szCs w:val="22"/>
        </w:rPr>
        <w:fldChar w:fldCharType="separate"/>
      </w:r>
      <w:r w:rsidRPr="0008241C">
        <w:rPr>
          <w:noProof/>
          <w:sz w:val="22"/>
          <w:szCs w:val="22"/>
        </w:rPr>
        <w:t>(Hughes &amp; Connell, 1999)</w:t>
      </w:r>
      <w:r w:rsidRPr="0008241C">
        <w:rPr>
          <w:sz w:val="22"/>
          <w:szCs w:val="22"/>
        </w:rPr>
        <w:fldChar w:fldCharType="end"/>
      </w:r>
      <w:r w:rsidRPr="0008241C">
        <w:rPr>
          <w:sz w:val="22"/>
          <w:szCs w:val="22"/>
        </w:rPr>
        <w:t>. Storms can cause the destruction of close to 100</w:t>
      </w:r>
      <w:r w:rsidR="00C934E9">
        <w:rPr>
          <w:sz w:val="22"/>
          <w:szCs w:val="22"/>
        </w:rPr>
        <w:t xml:space="preserve"> per cent</w:t>
      </w:r>
      <w:r w:rsidRPr="0008241C">
        <w:rPr>
          <w:sz w:val="22"/>
          <w:szCs w:val="22"/>
        </w:rPr>
        <w:t xml:space="preserve"> of coral reefs exposed to the disturbance, leading to long-term changes in the coral and fish community when they recover </w:t>
      </w:r>
      <w:r w:rsidRPr="0008241C">
        <w:rPr>
          <w:sz w:val="22"/>
          <w:szCs w:val="22"/>
        </w:rPr>
        <w:fldChar w:fldCharType="begin" w:fldLock="1"/>
      </w:r>
      <w:r w:rsidRPr="0008241C">
        <w:rPr>
          <w:sz w:val="22"/>
          <w:szCs w:val="22"/>
        </w:rPr>
        <w:instrText>ADDIN CSL_CITATION {"citationItems":[{"id":"ITEM-1","itemData":{"DOI":"10.1371/journal.pone.0138696","ISBN":"1932-6203","ISSN":"19326203","PMID":"26393511","abstract":"Understanding how communities respond to natural disturbances is fundamental to assess the mechanisms of ecosystem resistance and resilience. However, ecosystem responses to natural disturbances are rarely monitored both through space and time, while the factors promoting ecosystem stability act at various temporal and spatial scales. Hence, assessing both the spatial and temporal variations in species composition is important to comprehensively explore the effects of natural disturbances. Here, we suggest a framework to better scrutinize the mechanisms underlying community responses to disturbances through both time and space. Our analytical approach is based on beta diversity decomposition into two components, replacement and biomass difference. We illustrate this approach using a 9-year monitoring of coral reef fish communities off Moorea Island (French Polynesia), which encompassed two severe natural disturbances: a crown-of-thorns starfish outbreak and a hurricane. These disturbances triggered a fast logistic decline in coral cover, which suffered a 90% decrease on all reefs. However, we found that the coral reef fish composition remained largely stable through time and space whereas compensatory changes in biomass among species were responsible for most of the temporal fluctuations, as outlined by the overall high contribution of the replacement component to total beta diversity. This suggests that, despite the severity of the two disturbances, fish communities exhibited high resistance and the ability to reorganize their compositions to maintain the same level of total community biomass as before the disturbances. We further investigated the spatial congruence of this pattern and showed that temporal dynamics involved different species across sites; yet, herbivores controlling the proliferation of algae that compete with coral communities were consistently favored. These results suggest that compensatory changes in biomass among species and spatial heterogeneity in species responses can provide further insurance against natural disturbances in coral reef ecosystems by promoting high levels of key species (herbivores). They can also allow the ecosystem to recover more quickly.","author":[{"dropping-particle":"","family":"Lamy","given":"Thomas","non-dropping-particle":"","parse-names":false,"suffix":""},{"dropping-particle":"","family":"Legendre","given":"Pierre","non-dropping-particle":"","parse-names":false,"suffix":""},{"dropping-particle":"","family":"Chancerelle","given":"Yannick","non-dropping-particle":"","parse-names":false,"suffix":""},{"dropping-particle":"","family":"Siu","given":"Gilles","non-dropping-particle":"","parse-names":false,"suffix":""},{"dropping-particle":"","family":"Claudet","given":"Joachim","non-dropping-particle":"","parse-names":false,"suffix":""}],"container-title":"PLoS ONE","id":"ITEM-1","issue":"9","issued":{"date-parts":[["2015"]]},"page":"1-18","title":"Understanding the spatio-temporal response of coral reef fish communities to natural disturbances: Insights from beta-diversity decomposition","type":"article-journal","volume":"10"},"uris":["http://www.mendeley.com/documents/?uuid=97fc6637-217c-4aa1-883a-8c481c2f42d0"]}],"mendeley":{"formattedCitation":"(Thomas Lamy &lt;i&gt;et al.&lt;/i&gt;, 2015)","manualFormatting":"(Lamy, Legendre, &amp; Chancerelle et al. , 2015)","plainTextFormattedCitation":"(Thomas Lamy et al., 2015)","previouslyFormattedCitation":"(Thomas Lamy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amy </w:t>
      </w:r>
      <w:r w:rsidRPr="0008241C">
        <w:rPr>
          <w:i/>
          <w:noProof/>
          <w:sz w:val="22"/>
          <w:szCs w:val="22"/>
        </w:rPr>
        <w:t>et al</w:t>
      </w:r>
      <w:r w:rsidRPr="0008241C">
        <w:rPr>
          <w:noProof/>
          <w:sz w:val="22"/>
          <w:szCs w:val="22"/>
        </w:rPr>
        <w:t>. , 2015)</w:t>
      </w:r>
      <w:r w:rsidRPr="0008241C">
        <w:rPr>
          <w:sz w:val="22"/>
          <w:szCs w:val="22"/>
        </w:rPr>
        <w:fldChar w:fldCharType="end"/>
      </w:r>
      <w:r w:rsidRPr="0008241C">
        <w:rPr>
          <w:sz w:val="22"/>
          <w:szCs w:val="22"/>
        </w:rPr>
        <w:t>.</w:t>
      </w:r>
    </w:p>
    <w:p w14:paraId="00A3F8F8" w14:textId="77777777" w:rsidR="00A01204" w:rsidRPr="0008241C" w:rsidRDefault="00A01204" w:rsidP="00A01204">
      <w:pPr>
        <w:rPr>
          <w:sz w:val="22"/>
          <w:szCs w:val="22"/>
          <w:lang w:eastAsia="zh-TW"/>
        </w:rPr>
      </w:pPr>
    </w:p>
    <w:p w14:paraId="2D9305C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54" w:name="_Toc504317301"/>
      <w:bookmarkStart w:id="1355" w:name="_Toc504317994"/>
      <w:bookmarkStart w:id="1356" w:name="_Toc504321340"/>
      <w:r w:rsidRPr="0008241C">
        <w:rPr>
          <w:b/>
          <w:sz w:val="22"/>
          <w:szCs w:val="24"/>
        </w:rPr>
        <w:t>4.4.8.7</w:t>
      </w:r>
      <w:r w:rsidRPr="0008241C">
        <w:rPr>
          <w:b/>
          <w:sz w:val="22"/>
          <w:szCs w:val="24"/>
        </w:rPr>
        <w:tab/>
        <w:t>Rainfall and runoff</w:t>
      </w:r>
      <w:bookmarkEnd w:id="1354"/>
      <w:bookmarkEnd w:id="1355"/>
      <w:bookmarkEnd w:id="1356"/>
    </w:p>
    <w:p w14:paraId="7C5097C6" w14:textId="77777777" w:rsidR="00A01204" w:rsidRPr="0008241C" w:rsidRDefault="00A01204" w:rsidP="00A01204">
      <w:pPr>
        <w:rPr>
          <w:sz w:val="22"/>
          <w:szCs w:val="22"/>
          <w:lang w:eastAsia="zh-TW"/>
        </w:rPr>
      </w:pPr>
    </w:p>
    <w:p w14:paraId="3ADB8A64" w14:textId="77777777" w:rsidR="00A01204" w:rsidRPr="0008241C" w:rsidRDefault="00A01204" w:rsidP="00A01204">
      <w:pPr>
        <w:rPr>
          <w:sz w:val="22"/>
          <w:szCs w:val="22"/>
        </w:rPr>
      </w:pPr>
      <w:r w:rsidRPr="0008241C">
        <w:rPr>
          <w:sz w:val="22"/>
          <w:szCs w:val="22"/>
        </w:rPr>
        <w:t>Mangroves are expected to have some benefits to plant growth possibl</w:t>
      </w:r>
      <w:r w:rsidRPr="0008241C">
        <w:rPr>
          <w:rFonts w:eastAsia="PMingLiU"/>
          <w:sz w:val="22"/>
          <w:szCs w:val="22"/>
          <w:lang w:eastAsia="zh-TW"/>
        </w:rPr>
        <w:t>y</w:t>
      </w:r>
      <w:r w:rsidRPr="0008241C">
        <w:rPr>
          <w:sz w:val="22"/>
          <w:szCs w:val="22"/>
        </w:rPr>
        <w:t xml:space="preserve"> from increasing rainfall and nutrient delivery, and decreasing salinity. However, the vulnerability of mangroves would increase particularly in areas that experience declining rainfall as the lower precipitation may also increase salinity stress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manualFormatting":"(Bell et al. ,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 2011)</w:t>
      </w:r>
      <w:r w:rsidRPr="0008241C">
        <w:rPr>
          <w:sz w:val="22"/>
          <w:szCs w:val="22"/>
        </w:rPr>
        <w:fldChar w:fldCharType="end"/>
      </w:r>
      <w:r w:rsidRPr="0008241C">
        <w:rPr>
          <w:sz w:val="22"/>
          <w:szCs w:val="22"/>
        </w:rPr>
        <w:t>, especially in conjunction with increasing temperatures.</w:t>
      </w:r>
    </w:p>
    <w:p w14:paraId="1358FF83" w14:textId="77777777" w:rsidR="00A01204" w:rsidRPr="0008241C" w:rsidRDefault="00A01204" w:rsidP="00A01204">
      <w:pPr>
        <w:rPr>
          <w:sz w:val="22"/>
          <w:szCs w:val="22"/>
        </w:rPr>
      </w:pPr>
    </w:p>
    <w:p w14:paraId="584F0E9E" w14:textId="77777777" w:rsidR="00A01204" w:rsidRPr="0008241C" w:rsidRDefault="00A01204" w:rsidP="00A01204">
      <w:pPr>
        <w:rPr>
          <w:sz w:val="22"/>
          <w:szCs w:val="22"/>
        </w:rPr>
      </w:pPr>
      <w:r w:rsidRPr="0008241C">
        <w:rPr>
          <w:rFonts w:eastAsia="PMingLiU"/>
          <w:sz w:val="22"/>
          <w:szCs w:val="22"/>
          <w:lang w:eastAsia="zh-TW"/>
        </w:rPr>
        <w:t>C</w:t>
      </w:r>
      <w:r w:rsidRPr="0008241C">
        <w:rPr>
          <w:sz w:val="22"/>
          <w:szCs w:val="22"/>
        </w:rPr>
        <w:t>hanges in irradiance in estuaries or in coastal habitats subject to runoff</w:t>
      </w:r>
      <w:r w:rsidRPr="0008241C">
        <w:rPr>
          <w:rFonts w:eastAsia="PMingLiU"/>
          <w:sz w:val="22"/>
          <w:szCs w:val="22"/>
          <w:lang w:eastAsia="zh-TW"/>
        </w:rPr>
        <w:t xml:space="preserve"> are expected to have great impacts on seagrasses</w:t>
      </w:r>
      <w:r w:rsidRPr="0008241C">
        <w:rPr>
          <w:sz w:val="22"/>
          <w:szCs w:val="22"/>
        </w:rPr>
        <w:t xml:space="preserve">. </w:t>
      </w:r>
      <w:r w:rsidRPr="0008241C">
        <w:rPr>
          <w:rFonts w:eastAsia="PMingLiU"/>
          <w:sz w:val="22"/>
          <w:szCs w:val="22"/>
          <w:lang w:eastAsia="zh-TW"/>
        </w:rPr>
        <w:t>Such v</w:t>
      </w:r>
      <w:r w:rsidRPr="0008241C">
        <w:rPr>
          <w:sz w:val="22"/>
          <w:szCs w:val="22"/>
        </w:rPr>
        <w:t xml:space="preserve">ulnerability is high around islands with large, steep catchments, </w:t>
      </w:r>
      <w:r w:rsidRPr="0008241C">
        <w:rPr>
          <w:rFonts w:eastAsia="PMingLiU"/>
          <w:sz w:val="22"/>
          <w:szCs w:val="22"/>
          <w:lang w:eastAsia="zh-TW"/>
        </w:rPr>
        <w:t xml:space="preserve">or </w:t>
      </w:r>
      <w:r w:rsidRPr="0008241C">
        <w:rPr>
          <w:sz w:val="22"/>
          <w:szCs w:val="22"/>
        </w:rPr>
        <w:t xml:space="preserve">where runoff remains in bays and lagoons for long periods. </w:t>
      </w:r>
      <w:r w:rsidRPr="0008241C">
        <w:rPr>
          <w:rFonts w:eastAsia="PMingLiU"/>
          <w:sz w:val="22"/>
          <w:szCs w:val="22"/>
          <w:lang w:eastAsia="zh-TW"/>
        </w:rPr>
        <w:t>I</w:t>
      </w:r>
      <w:r w:rsidRPr="0008241C">
        <w:rPr>
          <w:sz w:val="22"/>
          <w:szCs w:val="22"/>
        </w:rPr>
        <w:t>f turbidity and irradiance persist at below the minimum light requirements for periods &gt; 100 days</w:t>
      </w:r>
      <w:r w:rsidRPr="0008241C">
        <w:rPr>
          <w:rFonts w:eastAsia="PMingLiU"/>
          <w:sz w:val="22"/>
          <w:szCs w:val="22"/>
          <w:lang w:eastAsia="zh-TW"/>
        </w:rPr>
        <w:t>, c</w:t>
      </w:r>
      <w:r w:rsidRPr="0008241C">
        <w:rPr>
          <w:sz w:val="22"/>
          <w:szCs w:val="22"/>
        </w:rPr>
        <w:t xml:space="preserve">omplete loss of seagrass </w:t>
      </w:r>
      <w:r w:rsidRPr="0008241C">
        <w:rPr>
          <w:rFonts w:eastAsia="PMingLiU"/>
          <w:sz w:val="22"/>
          <w:szCs w:val="22"/>
          <w:lang w:eastAsia="zh-TW"/>
        </w:rPr>
        <w:t>may</w:t>
      </w:r>
      <w:r w:rsidRPr="0008241C">
        <w:rPr>
          <w:sz w:val="22"/>
          <w:szCs w:val="22"/>
        </w:rPr>
        <w:t xml:space="preserve"> occur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manualFormatting":"(Bell et al.,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r w:rsidRPr="0008241C">
        <w:rPr>
          <w:rFonts w:eastAsia="PMingLiU"/>
          <w:sz w:val="22"/>
          <w:szCs w:val="22"/>
          <w:lang w:eastAsia="zh-TW"/>
        </w:rPr>
        <w:t>R</w:t>
      </w:r>
      <w:r w:rsidRPr="0008241C">
        <w:rPr>
          <w:sz w:val="22"/>
          <w:szCs w:val="22"/>
        </w:rPr>
        <w:t>eductions in salinity and increases in sediments and toxic chemicals resulting from increased rainfall and runoff</w:t>
      </w:r>
      <w:r w:rsidRPr="0008241C">
        <w:rPr>
          <w:rFonts w:eastAsia="PMingLiU"/>
          <w:sz w:val="22"/>
          <w:szCs w:val="22"/>
          <w:lang w:eastAsia="zh-TW"/>
        </w:rPr>
        <w:t xml:space="preserve"> are alos expected to have a moderate to high impact on seagrasses</w:t>
      </w:r>
      <w:r w:rsidRPr="0008241C">
        <w:rPr>
          <w:sz w:val="22"/>
          <w:szCs w:val="22"/>
        </w:rPr>
        <w:t xml:space="preserve">. Modest increases in </w:t>
      </w:r>
      <w:r w:rsidRPr="0008241C">
        <w:rPr>
          <w:rFonts w:eastAsia="PMingLiU"/>
          <w:sz w:val="22"/>
          <w:szCs w:val="22"/>
          <w:lang w:eastAsia="zh-TW"/>
        </w:rPr>
        <w:t xml:space="preserve">nutrient </w:t>
      </w:r>
      <w:r w:rsidRPr="0008241C">
        <w:rPr>
          <w:sz w:val="22"/>
          <w:szCs w:val="22"/>
        </w:rPr>
        <w:t xml:space="preserve">availability </w:t>
      </w:r>
      <w:r w:rsidRPr="0008241C">
        <w:rPr>
          <w:rFonts w:eastAsia="PMingLiU"/>
          <w:sz w:val="22"/>
          <w:szCs w:val="22"/>
          <w:lang w:eastAsia="zh-TW"/>
        </w:rPr>
        <w:t>may</w:t>
      </w:r>
      <w:r w:rsidRPr="0008241C">
        <w:rPr>
          <w:sz w:val="22"/>
          <w:szCs w:val="22"/>
        </w:rPr>
        <w:t xml:space="preserve"> have a small </w:t>
      </w:r>
      <w:r w:rsidRPr="0008241C">
        <w:rPr>
          <w:rFonts w:eastAsia="PMingLiU"/>
          <w:sz w:val="22"/>
          <w:szCs w:val="22"/>
          <w:lang w:eastAsia="zh-TW"/>
        </w:rPr>
        <w:t>enhancement</w:t>
      </w:r>
      <w:r w:rsidRPr="0008241C">
        <w:rPr>
          <w:sz w:val="22"/>
          <w:szCs w:val="22"/>
        </w:rPr>
        <w:t xml:space="preserve"> on seagrasses. Where levels of runoff and nutrients are high, </w:t>
      </w:r>
      <w:r w:rsidRPr="0008241C">
        <w:rPr>
          <w:rFonts w:eastAsia="PMingLiU"/>
          <w:sz w:val="22"/>
          <w:szCs w:val="22"/>
          <w:lang w:eastAsia="zh-TW"/>
        </w:rPr>
        <w:t xml:space="preserve">however, </w:t>
      </w:r>
      <w:r w:rsidRPr="0008241C">
        <w:rPr>
          <w:sz w:val="22"/>
          <w:szCs w:val="22"/>
        </w:rPr>
        <w:t xml:space="preserve">the potential benefits </w:t>
      </w:r>
      <w:r w:rsidRPr="0008241C">
        <w:rPr>
          <w:rFonts w:eastAsia="PMingLiU"/>
          <w:sz w:val="22"/>
          <w:szCs w:val="22"/>
          <w:lang w:eastAsia="zh-TW"/>
        </w:rPr>
        <w:t>may</w:t>
      </w:r>
      <w:r w:rsidRPr="0008241C">
        <w:rPr>
          <w:sz w:val="22"/>
          <w:szCs w:val="22"/>
        </w:rPr>
        <w:t xml:space="preserve"> be over-ridden by the adverse effects of low salinities, reduced irradiance due to turbidity or algal blooms and, the effects of chemical pollutants</w:t>
      </w:r>
      <w:r w:rsidRPr="0008241C">
        <w:rPr>
          <w:rFonts w:eastAsia="PMingLiU"/>
          <w:sz w:val="22"/>
          <w:szCs w:val="22"/>
          <w:lang w:eastAsia="zh-TW"/>
        </w:rPr>
        <w:t xml:space="preserve">, especially </w:t>
      </w:r>
      <w:r w:rsidRPr="0008241C">
        <w:rPr>
          <w:sz w:val="22"/>
          <w:szCs w:val="22"/>
        </w:rPr>
        <w:t xml:space="preserve">in poorly managed catchments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manualFormatting":"(Bell et al.,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w:t>
      </w:r>
    </w:p>
    <w:p w14:paraId="6BF0AEEB" w14:textId="77777777" w:rsidR="00A01204" w:rsidRPr="0008241C" w:rsidRDefault="00A01204" w:rsidP="00A01204">
      <w:pPr>
        <w:rPr>
          <w:sz w:val="22"/>
          <w:szCs w:val="22"/>
        </w:rPr>
      </w:pPr>
    </w:p>
    <w:p w14:paraId="0B736051" w14:textId="77777777" w:rsidR="00A01204" w:rsidRPr="0008241C" w:rsidRDefault="00A01204" w:rsidP="00A01204">
      <w:pPr>
        <w:rPr>
          <w:sz w:val="22"/>
          <w:szCs w:val="22"/>
        </w:rPr>
      </w:pPr>
      <w:r w:rsidRPr="0008241C">
        <w:rPr>
          <w:rFonts w:eastAsia="PMingLiU"/>
          <w:sz w:val="22"/>
          <w:szCs w:val="22"/>
          <w:lang w:eastAsia="zh-TW"/>
        </w:rPr>
        <w:t>S</w:t>
      </w:r>
      <w:r w:rsidRPr="0008241C">
        <w:rPr>
          <w:sz w:val="22"/>
          <w:szCs w:val="22"/>
        </w:rPr>
        <w:t>treams and rivers often carry substantial sediment loads</w:t>
      </w:r>
      <w:r w:rsidRPr="0008241C">
        <w:rPr>
          <w:rFonts w:eastAsia="PMingLiU"/>
          <w:sz w:val="22"/>
          <w:szCs w:val="22"/>
          <w:lang w:eastAsia="zh-TW"/>
        </w:rPr>
        <w:t xml:space="preserve"> during heavy precipitation</w:t>
      </w:r>
      <w:r w:rsidRPr="0008241C">
        <w:rPr>
          <w:sz w:val="22"/>
          <w:szCs w:val="22"/>
        </w:rPr>
        <w:t xml:space="preserve">. Deposition of fine sediments </w:t>
      </w:r>
      <w:r w:rsidRPr="0008241C">
        <w:rPr>
          <w:rFonts w:eastAsia="PMingLiU"/>
          <w:sz w:val="22"/>
          <w:szCs w:val="22"/>
          <w:lang w:eastAsia="zh-TW"/>
        </w:rPr>
        <w:t>can</w:t>
      </w:r>
      <w:r w:rsidRPr="0008241C">
        <w:rPr>
          <w:sz w:val="22"/>
          <w:szCs w:val="22"/>
        </w:rPr>
        <w:t xml:space="preserve"> reduce coral growth, prevent recruitment and development of larvae, and </w:t>
      </w:r>
      <w:r w:rsidRPr="0008241C">
        <w:rPr>
          <w:rFonts w:eastAsia="PMingLiU"/>
          <w:sz w:val="22"/>
          <w:szCs w:val="22"/>
          <w:lang w:eastAsia="zh-TW"/>
        </w:rPr>
        <w:t xml:space="preserve">even </w:t>
      </w:r>
      <w:r w:rsidRPr="0008241C">
        <w:rPr>
          <w:sz w:val="22"/>
          <w:szCs w:val="22"/>
        </w:rPr>
        <w:t xml:space="preserve">change growth morphologies </w:t>
      </w:r>
      <w:r w:rsidRPr="0008241C">
        <w:rPr>
          <w:sz w:val="22"/>
          <w:szCs w:val="22"/>
        </w:rPr>
        <w:fldChar w:fldCharType="begin" w:fldLock="1"/>
      </w:r>
      <w:r w:rsidRPr="0008241C">
        <w:rPr>
          <w:sz w:val="22"/>
          <w:szCs w:val="22"/>
        </w:rPr>
        <w:instrText>ADDIN CSL_CITATION {"citationItems":[{"id":"ITEM-1","itemData":{"author":[{"dropping-particle":"","family":"Syvitski","given":"James P M","non-dropping-particle":"","parse-names":false,"suffix":""},{"dropping-particle":"","family":"Vo","given":"Charles J","non-dropping-particle":"","parse-names":false,"suffix":""},{"dropping-particle":"","family":"Kettner","given":"Albert J","non-dropping-particle":"","parse-names":false,"suffix":""},{"dropping-particle":"","family":"Green","given":"Pamela","non-dropping-particle":"","parse-names":false,"suffix":""}],"container-title":"Science","id":"ITEM-1","issued":{"date-parts":[["2005"]]},"page":"376-380","title":"Impact of humans on the flux of terrestrial sediment to the global coastal ocean.","type":"article-journal","volume":"308"},"uris":["http://www.mendeley.com/documents/?uuid=2c0b3415-90dc-4457-879a-efe796719cb0"]}],"mendeley":{"formattedCitation":"(Syvitski &lt;i&gt;et al.&lt;/i&gt;, 2005)","plainTextFormattedCitation":"(Syvitski et al., 2005)","previouslyFormattedCitation":"(Syvitski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Syvitski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Fine sediments may become re-suspended, </w:t>
      </w:r>
      <w:r w:rsidRPr="0008241C">
        <w:rPr>
          <w:rFonts w:eastAsia="PMingLiU"/>
          <w:sz w:val="22"/>
          <w:szCs w:val="22"/>
          <w:lang w:eastAsia="zh-TW"/>
        </w:rPr>
        <w:t>which</w:t>
      </w:r>
      <w:r w:rsidRPr="0008241C">
        <w:rPr>
          <w:sz w:val="22"/>
          <w:szCs w:val="22"/>
        </w:rPr>
        <w:t xml:space="preserve"> may directly damage coral</w:t>
      </w:r>
      <w:r w:rsidRPr="0008241C">
        <w:rPr>
          <w:rFonts w:eastAsia="PMingLiU"/>
          <w:sz w:val="22"/>
          <w:szCs w:val="22"/>
          <w:lang w:eastAsia="zh-TW"/>
        </w:rPr>
        <w:t>s</w:t>
      </w:r>
      <w:r w:rsidRPr="0008241C">
        <w:rPr>
          <w:sz w:val="22"/>
          <w:szCs w:val="22"/>
        </w:rPr>
        <w:t xml:space="preserve"> by abrasion, or, indirectly via decreasing irradiance. Such a decrease in irradiance may then </w:t>
      </w:r>
      <w:r w:rsidRPr="0008241C">
        <w:rPr>
          <w:rFonts w:eastAsia="PMingLiU"/>
          <w:sz w:val="22"/>
          <w:szCs w:val="22"/>
          <w:lang w:eastAsia="zh-TW"/>
        </w:rPr>
        <w:t>lead to</w:t>
      </w:r>
      <w:r w:rsidRPr="0008241C">
        <w:rPr>
          <w:sz w:val="22"/>
          <w:szCs w:val="22"/>
        </w:rPr>
        <w:t xml:space="preserve"> decreased rates of photosynthesis and coral growth </w:t>
      </w:r>
      <w:r w:rsidRPr="0008241C">
        <w:rPr>
          <w:sz w:val="22"/>
          <w:szCs w:val="22"/>
        </w:rPr>
        <w:fldChar w:fldCharType="begin" w:fldLock="1"/>
      </w:r>
      <w:r w:rsidRPr="0008241C">
        <w:rPr>
          <w:sz w:val="22"/>
          <w:szCs w:val="22"/>
        </w:rPr>
        <w:instrText>ADDIN CSL_CITATION {"citationItems":[{"id":"ITEM-1","itemData":{"DOI":"10.1016/S0022-0981(02)00495-1","ISBN":"0022-0981","ISSN":"00220981","PMID":"1581","abstract":"Effects of short-term sedimentation on common coastal coral species were investigated in laboratory and field experiments on the Great Barrier Reef (GBR) using pulse-amplitude modulated (PAM) chlorophyll fluorometry. In the laboratory, changes in maximal quantum yields of photosystem II (Fv/Fm) in Montipora peltiformis were examined in response to the amount of sedimentation (79-234 mg cm-2) and duration of exposure (0-36 h). In control colonies, Fv/Fm ranged from 0.67 to 0.71, and did not show any temporal trend, while maximum yields of sediment-covered fragments declined steadily and reached levels below 0.1 in most colonies after 36 h coverage. Maximal quantum yield in M. peltiformis declined linearly in relation to both the amount of sediment deposited per unit surface area and the duration of exposure. Zooxanthellae densities and chlorophyll concentrations per unit area of sediment-treated corals decreased in the same manner, however, their responses were not quite as strong as the changes in Fv/Fm. Within the ranges measured, sedimentation stress of colonies exposed to large amounts of sediment for short periods of time was similar to that exposed to low amounts of sediments for prolonged periods of time. Colonies were recovered from short-term, or low-level, sedimentation within &gt;36 h, whereas long-term exposure, or high levels of sedimentation, killed exposed colony parts. Field experiments comparing susceptibilities of common coastal coral species towards sedimentation showed significant reductions in effective quantum yields (??F/F'm) in 9 out of 12 common coastal species after 22 h of exposure. Three out of twelve investigated species were not affected by the experimental application of sediments (Galaxea fascicularis, Fungia crassa, and Pectinia lactuca). Our results suggest that anthropogenic sediment deposition can negatively affect the photosynthetic activity of zooxanthellae and thus the viability of corals. However, the results also showed the ability of corals to compartmentalise sedimentation stress, as the photosynthetic activity only from tissues directly underneath the sediment declined, whereas that of adjacent clean tissues did not change measurably. Crown Copyright ?? 2002 Published by Elsevier Science B.V. All rights reserved.","author":[{"dropping-particle":"","family":"Philipp","given":"Eva","non-dropping-particle":"","parse-names":false,"suffix":""},{"dropping-particle":"","family":"Fabricius","given":"Katharina","non-dropping-particle":"","parse-names":false,"suffix":""}],"container-title":"Journal of Experimental Marine Biology and Ecology","id":"ITEM-1","issue":"1","issued":{"date-parts":[["2003"]]},"page":"57-78","title":"Photophysiological stress in scleractinian corals in response to short-term sedimentation","type":"article-journal","volume":"287"},"uris":["http://www.mendeley.com/documents/?uuid=48c707f2-08e0-418e-9652-3ec3a09e5c16"]}],"mendeley":{"formattedCitation":"(Philipp &amp; Fabricius, 2003)","plainTextFormattedCitation":"(Philipp &amp; Fabricius, 2003)","previouslyFormattedCitation":"(Philipp &amp; Fabricius, 2003)"},"properties":{"noteIndex":0},"schema":"https://github.com/citation-style-language/schema/raw/master/csl-citation.json"}</w:instrText>
      </w:r>
      <w:r w:rsidRPr="0008241C">
        <w:rPr>
          <w:sz w:val="22"/>
          <w:szCs w:val="22"/>
        </w:rPr>
        <w:fldChar w:fldCharType="separate"/>
      </w:r>
      <w:r w:rsidRPr="0008241C">
        <w:rPr>
          <w:noProof/>
          <w:sz w:val="22"/>
          <w:szCs w:val="22"/>
        </w:rPr>
        <w:t>(Philipp &amp; Fabricius, 2003)</w:t>
      </w:r>
      <w:r w:rsidRPr="0008241C">
        <w:rPr>
          <w:sz w:val="22"/>
          <w:szCs w:val="22"/>
        </w:rPr>
        <w:fldChar w:fldCharType="end"/>
      </w:r>
      <w:r w:rsidRPr="0008241C">
        <w:rPr>
          <w:sz w:val="22"/>
          <w:szCs w:val="22"/>
        </w:rPr>
        <w:t>. Sediment</w:t>
      </w:r>
      <w:r w:rsidRPr="0008241C">
        <w:rPr>
          <w:rFonts w:eastAsia="PMingLiU"/>
          <w:sz w:val="22"/>
          <w:szCs w:val="22"/>
          <w:lang w:eastAsia="zh-TW"/>
        </w:rPr>
        <w:t>ation</w:t>
      </w:r>
      <w:r w:rsidRPr="0008241C">
        <w:rPr>
          <w:sz w:val="22"/>
          <w:szCs w:val="22"/>
        </w:rPr>
        <w:t xml:space="preserve"> can </w:t>
      </w:r>
      <w:r w:rsidRPr="0008241C">
        <w:rPr>
          <w:rFonts w:eastAsia="PMingLiU"/>
          <w:sz w:val="22"/>
          <w:szCs w:val="22"/>
          <w:lang w:eastAsia="zh-TW"/>
        </w:rPr>
        <w:t xml:space="preserve">also </w:t>
      </w:r>
      <w:r w:rsidRPr="0008241C">
        <w:rPr>
          <w:sz w:val="22"/>
          <w:szCs w:val="22"/>
        </w:rPr>
        <w:t xml:space="preserve">reduce coral’s ability to compete with other organisms </w:t>
      </w:r>
      <w:r w:rsidRPr="0008241C">
        <w:rPr>
          <w:rFonts w:eastAsia="PMingLiU"/>
          <w:sz w:val="22"/>
          <w:szCs w:val="22"/>
          <w:lang w:eastAsia="zh-TW"/>
        </w:rPr>
        <w:t xml:space="preserve">in coral reefs </w:t>
      </w:r>
      <w:r w:rsidRPr="0008241C">
        <w:rPr>
          <w:sz w:val="22"/>
          <w:szCs w:val="22"/>
        </w:rPr>
        <w:fldChar w:fldCharType="begin" w:fldLock="1"/>
      </w:r>
      <w:r w:rsidRPr="0008241C">
        <w:rPr>
          <w:sz w:val="22"/>
          <w:szCs w:val="22"/>
        </w:rPr>
        <w:instrText>ADDIN CSL_CITATION {"citationItems":[{"id":"ITEM-1","itemData":{"DOI":"10.1371/journal.pone.0125175","ISSN":"19326203","PMID":"25897844","abstract":"Fine sediments, which account for the majority of total fluvial sediment flux, have been suggested to degrade coral reefs on a global scale. Furthermore, sediment impacts can be exacerbated by extreme rainfall events associated with global climate change and anthropogenic nutrient enrichment. We report the findings from a series of mesocosm experiments exploring the effects of short-term sedimentation and nutrient enrichment on the interactions between the hard coral Acropora muricata, the sea anemone Mesactinia ganesis, and the green macroalga Codium edule. Mesocosms were manipulated to simulate either unimpacted reefs or reefs exposed to elevated levels of fine sediments for 10 or 14 days to simulate the effects of heavy rainfall. The first and second experiments were aimed to examine the effects of inorganic and organic sediments, respectively. The third experiment was designed to examine the interactive effects of nutrient enrichment and elevated sediment loads. Neither inorganic nor organic sediment loadings significantly affected the physiological performance of the coral, but, importantly, did reduce its ability to compete with other organisms. Photosynthetic efficiencies of both the green macroalga and the sea anemone increased in response to both sediment loadings when they were simultaneously exposed to nutrient enrichment. While organic sediment loading increased the nitrogen content of the green macroalga in the first experiment, inorganic sediment loading increased its phosphorus content in the second experiment. The coral mortality due to sea anemones attack was significantly greater upon exposure to enriched levels of organic sediments and nutrients. Our findings suggest that the combined effects of short-term sedimentation and nutrient enrichment could cause replacement of corals by sea anemones on certain coral reefs.","author":[{"dropping-particle":"","family":"Liu","given":"P.J.","non-dropping-particle":"","parse-names":false,"suffix":""},{"dropping-particle":"","family":"Hsin","given":"M.C.","non-dropping-particle":"","parse-names":false,"suffix":""},{"dropping-particle":"","family":"Huang","given":"Y.H.","non-dropping-particle":"","parse-names":false,"suffix":""},{"dropping-particle":"","family":"Fan","given":"T.Y.","non-dropping-particle":"","parse-names":false,"suffix":""},{"dropping-particle":"","family":"Meng","given":"P.J.","non-dropping-particle":"","parse-names":false,"suffix":""},{"dropping-particle":"","family":"Lu","given":"C.C.","non-dropping-particle":"","parse-names":false,"suffix":""},{"dropping-particle":"","family":"Lin","given":"H.J.","non-dropping-particle":"","parse-names":false,"suffix":""}],"container-title":"PLoS ONE","id":"ITEM-1","issue":"4","issued":{"date-parts":[["2015"]]},"page":"1-14","title":"Nutrient enrichment coupled with sedimentation favors sea anemones over corals","type":"article-journal","volume":"10"},"uris":["http://www.mendeley.com/documents/?uuid=c4e0ca24-51fd-4c92-b22b-90d1753b40e3"]}],"mendeley":{"formattedCitation":"(P. J. Liu &lt;i&gt;et al.&lt;/i&gt;, 2015)","manualFormatting":"(Liu, Hsin, &amp; Huang et al., 2015)","plainTextFormattedCitation":"(P. J. Liu et al., 2015)","previouslyFormattedCitation":"(P. J. Liu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iu </w:t>
      </w:r>
      <w:r w:rsidRPr="0008241C">
        <w:rPr>
          <w:i/>
          <w:noProof/>
          <w:sz w:val="22"/>
          <w:szCs w:val="22"/>
        </w:rPr>
        <w:t>et al</w:t>
      </w:r>
      <w:r w:rsidRPr="0008241C">
        <w:rPr>
          <w:noProof/>
          <w:sz w:val="22"/>
          <w:szCs w:val="22"/>
        </w:rPr>
        <w:t>., 2015)</w:t>
      </w:r>
      <w:r w:rsidRPr="0008241C">
        <w:rPr>
          <w:sz w:val="22"/>
          <w:szCs w:val="22"/>
        </w:rPr>
        <w:fldChar w:fldCharType="end"/>
      </w:r>
      <w:r w:rsidRPr="0008241C">
        <w:rPr>
          <w:rFonts w:eastAsia="PMingLiU"/>
          <w:sz w:val="22"/>
          <w:szCs w:val="22"/>
          <w:lang w:eastAsia="zh-TW"/>
        </w:rPr>
        <w:t>, which may</w:t>
      </w:r>
      <w:r w:rsidRPr="0008241C">
        <w:rPr>
          <w:sz w:val="22"/>
          <w:szCs w:val="22"/>
        </w:rPr>
        <w:t xml:space="preserve"> cause replacement of corals by sea anemones on certain coral reefs. </w:t>
      </w:r>
    </w:p>
    <w:p w14:paraId="6442A91D" w14:textId="77777777" w:rsidR="00A01204" w:rsidRPr="0008241C" w:rsidRDefault="00A01204" w:rsidP="00A01204">
      <w:pPr>
        <w:rPr>
          <w:sz w:val="22"/>
          <w:szCs w:val="22"/>
          <w:lang w:eastAsia="zh-TW"/>
        </w:rPr>
      </w:pPr>
    </w:p>
    <w:p w14:paraId="6C5EA56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57" w:name="_Toc504317302"/>
      <w:bookmarkStart w:id="1358" w:name="_Toc504317995"/>
      <w:bookmarkStart w:id="1359" w:name="_Toc504321341"/>
      <w:r w:rsidRPr="0008241C">
        <w:rPr>
          <w:b/>
          <w:sz w:val="22"/>
          <w:szCs w:val="24"/>
        </w:rPr>
        <w:t>4.4.8.8</w:t>
      </w:r>
      <w:r w:rsidRPr="0008241C">
        <w:rPr>
          <w:b/>
          <w:sz w:val="22"/>
          <w:szCs w:val="24"/>
        </w:rPr>
        <w:tab/>
        <w:t>Undersea earthquakes</w:t>
      </w:r>
      <w:bookmarkEnd w:id="1357"/>
      <w:bookmarkEnd w:id="1358"/>
      <w:bookmarkEnd w:id="1359"/>
    </w:p>
    <w:p w14:paraId="05FB975E" w14:textId="77777777" w:rsidR="00A01204" w:rsidRPr="0008241C" w:rsidRDefault="00A01204" w:rsidP="00A01204">
      <w:pPr>
        <w:rPr>
          <w:sz w:val="22"/>
          <w:szCs w:val="22"/>
          <w:lang w:eastAsia="zh-TW"/>
        </w:rPr>
      </w:pPr>
    </w:p>
    <w:p w14:paraId="1FEAA0E1" w14:textId="4CF56C85" w:rsidR="00A01204" w:rsidRPr="0008241C" w:rsidRDefault="00A01204" w:rsidP="00A01204">
      <w:pPr>
        <w:rPr>
          <w:rFonts w:eastAsia="PMingLiU"/>
          <w:sz w:val="22"/>
          <w:szCs w:val="22"/>
          <w:lang w:eastAsia="zh-TW"/>
        </w:rPr>
      </w:pPr>
      <w:r w:rsidRPr="0008241C">
        <w:rPr>
          <w:sz w:val="22"/>
          <w:szCs w:val="22"/>
        </w:rPr>
        <w:t>After the tsunami of 26 December 2004, corals in the Gulf of Mannar showing partial bleaching, infestation with disease, silt-smothered live corals, recently killed corals, broken corals and upturned corals. The live coral cover was reduced from 49</w:t>
      </w:r>
      <w:r w:rsidR="00C934E9">
        <w:rPr>
          <w:sz w:val="22"/>
          <w:szCs w:val="22"/>
        </w:rPr>
        <w:t xml:space="preserve"> per cent</w:t>
      </w:r>
      <w:r w:rsidRPr="0008241C">
        <w:rPr>
          <w:sz w:val="22"/>
          <w:szCs w:val="22"/>
        </w:rPr>
        <w:t xml:space="preserve"> to 36</w:t>
      </w:r>
      <w:r w:rsidR="00C934E9">
        <w:rPr>
          <w:sz w:val="22"/>
          <w:szCs w:val="22"/>
        </w:rPr>
        <w:t xml:space="preserve"> per cent</w:t>
      </w:r>
      <w:r w:rsidRPr="0008241C">
        <w:rPr>
          <w:sz w:val="22"/>
          <w:szCs w:val="22"/>
        </w:rPr>
        <w:t xml:space="preserve">. Seagrass damage was also observed </w:t>
      </w:r>
      <w:r w:rsidRPr="0008241C">
        <w:rPr>
          <w:sz w:val="22"/>
          <w:szCs w:val="22"/>
        </w:rPr>
        <w:fldChar w:fldCharType="begin" w:fldLock="1"/>
      </w:r>
      <w:r w:rsidRPr="0008241C">
        <w:rPr>
          <w:sz w:val="22"/>
          <w:szCs w:val="22"/>
        </w:rPr>
        <w:instrText>ADDIN CSL_CITATION {"citationItems":[{"id":"ITEM-1","itemData":{"ISBN":"0011-3891","ISSN":"00113891","abstract":"The live coral cover of 48.5% in the Gulf of Mannar was reduced to 36% after the tsunami of 26 December 2004. Corals showing partial bleaching, infestation with disease, silt-smothered live corals, recently killed corals, broken corals, upturned corals and sea grass damage were found in many places around the 21 islands. The coral cover under stress was 6.7%, which included corals showing partial bleaching and those infested with pink line disease syndrome. The silt-smothered coral cover was 30%. Damage to corals due to tsunami was 6.7% that included recently killed corals, upturned corals and broken corals. Sea grass damage was also found in low quantities. Landscape alterations revealed that Shingle, Mulli, Valai, Thalaiyari, Upputhanni, Van, Kasuwar and Karaichalli islands experienced more shore erosion compared to the other islands. Uprooted trees were found in all the islands. Corals lying closer to the shore in all the islands were affected by sedimentation. The live coral cover of 26.7% in the Palk Bay was reduced to 19.2% after the tsunami. The coral cover under stress was 2.8%, which included those showing partial bleaching and those with infestation of pink line disease. Silt-smothered coral cover was 10.5%. Unlike the islands in the Gulf of Mannar, there was no change in landscape structure in the Palk Bay region. Only inundation of sea water was noticed in some places. There was substantial increase in sedimentation rate after the tsunami in the Palk Bay showing 12, 54 and 13 mg/cm(2)/d during Nov. 2004, Dec. 2004 and Jan. 2005 respectively.","author":[{"dropping-particle":"","family":"Kumaraguru","given":"A. K.","non-dropping-particle":"","parse-names":false,"suffix":""},{"dropping-particle":"","family":"Jayakumar","given":"K.","non-dropping-particle":"","parse-names":false,"suffix":""},{"dropping-particle":"","family":"Wilson","given":"J. Jerald","non-dropping-particle":"","parse-names":false,"suffix":""},{"dropping-particle":"","family":"Ramakritinan","given":"C. M.","non-dropping-particle":"","parse-names":false,"suffix":""}],"container-title":"Current Science","id":"ITEM-1","issue":"10","issued":{"date-parts":[["2005"]]},"page":"1729-1741","title":"Impact of the tsunami of 26 December 2004 on the coral reef environment of Gulf of Mannar and Palk Bay in the southeast coast of India","type":"article-journal","volume":"89"},"uris":["http://www.mendeley.com/documents/?uuid=ad1246c4-3f27-4ece-b8ba-36f8060b6491"]}],"mendeley":{"formattedCitation":"(Kumaraguru &lt;i&gt;et al.&lt;/i&gt;, 2005)","plainTextFormattedCitation":"(Kumaraguru et al., 2005)","previouslyFormattedCitation":"(Kumaraguru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Kumaraguru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In addition, strong noise produced by earthquakes can kill or injure whales living within seismically active regions </w:t>
      </w:r>
      <w:r w:rsidRPr="0008241C">
        <w:rPr>
          <w:sz w:val="22"/>
          <w:szCs w:val="22"/>
        </w:rPr>
        <w:fldChar w:fldCharType="begin" w:fldLock="1"/>
      </w:r>
      <w:r w:rsidRPr="0008241C">
        <w:rPr>
          <w:sz w:val="22"/>
          <w:szCs w:val="22"/>
        </w:rPr>
        <w:instrText>ADDIN CSL_CITATION {"citationItems":[{"id":"ITEM-1","itemData":{"DOI":"10.1080/09524622.2011.9753654","ISSN":"0952-4622","author":[{"dropping-particle":"","family":"Gallo-Reynose","given":"J.P.","non-dropping-particle":"","parse-names":false,"suffix":""},{"dropping-particle":"","family":"Égido-Villarreal","given":"J.","non-dropping-particle":"","parse-names":false,"suffix":""},{"dropping-particle":"","family":"Martińez‐Villalba","given":"G.","non-dropping-particle":"","parse-names":false,"suffix":""}],"container-title":"Bioacoustics","id":"ITEM-1","issue":"3","issued":{"date-parts":[["2011"]]},"page":"317-329","title":"Reaction of fin whales Balaenoptera physalus to an earthquake","type":"article-journal","volume":"20"},"uris":["http://www.mendeley.com/documents/?uuid=98c8fdc1-2e17-42c6-9409-fbbe213ac834"]}],"mendeley":{"formattedCitation":"(Gallo-Reynose &lt;i&gt;et al.&lt;/i&gt;, 2011)","plainTextFormattedCitation":"(Gallo-Reynose et al., 2011)","previouslyFormattedCitation":"(Gallo-Reynose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Gallo-Reynose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w:t>
      </w:r>
      <w:r w:rsidRPr="0008241C">
        <w:rPr>
          <w:rFonts w:eastAsia="PMingLiU"/>
          <w:sz w:val="22"/>
          <w:szCs w:val="22"/>
          <w:lang w:eastAsia="zh-TW"/>
        </w:rPr>
        <w:t xml:space="preserve"> In 2016, the Kaikoura Earthquake in New Zealand resulted in meters of coastal uplift and the destruction of paua habitat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URL":"http://www.newshub.co.nz/home/new-zealand/2016/11/paua-threatened-after-quake-lifts-kaikoura-sea-bed.html","author":[{"dropping-particle":"","family":"Howe","given":"Suzette","non-dropping-particle":"","parse-names":false,"suffix":""},{"dropping-particle":"","family":"Morrah","given":"Michael","non-dropping-particle":"","parse-names":false,"suffix":""}],"container-title":"Newshub","id":"ITEM-1","issued":{"date-parts":[["2016"]]},"title":"Paua threatened after quake lifts Kaikoura seabed","type":"webpage"},"uris":["http://www.mendeley.com/documents/?uuid=0565cbce-5f4b-4fe1-8399-084c46e16ba1","http://www.mendeley.com/documents/?uuid=3140f0af-01cc-4a25-87db-df77d038626b"]}],"mendeley":{"formattedCitation":"(Howe &amp; Morrah, 2016)","plainTextFormattedCitation":"(Howe &amp; Morrah, 2016)","previouslyFormattedCitation":"(Howe &amp; Morrah, 2016)"},"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Howe &amp; Morrah, 2016)</w:t>
      </w:r>
      <w:r w:rsidRPr="0008241C">
        <w:rPr>
          <w:rFonts w:eastAsia="PMingLiU"/>
          <w:sz w:val="22"/>
          <w:szCs w:val="22"/>
          <w:lang w:eastAsia="zh-TW"/>
        </w:rPr>
        <w:fldChar w:fldCharType="end"/>
      </w:r>
      <w:r w:rsidRPr="0008241C">
        <w:rPr>
          <w:rFonts w:eastAsia="PMingLiU"/>
          <w:sz w:val="22"/>
          <w:szCs w:val="22"/>
          <w:lang w:eastAsia="zh-TW"/>
        </w:rPr>
        <w:t>.</w:t>
      </w:r>
    </w:p>
    <w:p w14:paraId="072AA644" w14:textId="77777777" w:rsidR="00A01204" w:rsidRPr="0008241C" w:rsidRDefault="00A01204" w:rsidP="00A01204">
      <w:pPr>
        <w:rPr>
          <w:sz w:val="22"/>
          <w:szCs w:val="22"/>
          <w:lang w:eastAsia="zh-TW"/>
        </w:rPr>
      </w:pPr>
    </w:p>
    <w:p w14:paraId="0A393FF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60" w:name="_Toc504317303"/>
      <w:bookmarkStart w:id="1361" w:name="_Toc504317996"/>
      <w:bookmarkStart w:id="1362" w:name="_Toc504321342"/>
      <w:r w:rsidRPr="0008241C">
        <w:rPr>
          <w:b/>
          <w:sz w:val="22"/>
          <w:szCs w:val="24"/>
        </w:rPr>
        <w:t>4.4.8.9</w:t>
      </w:r>
      <w:r w:rsidRPr="0008241C">
        <w:rPr>
          <w:b/>
          <w:sz w:val="22"/>
          <w:szCs w:val="24"/>
        </w:rPr>
        <w:tab/>
        <w:t>Offshore wind farms</w:t>
      </w:r>
      <w:bookmarkEnd w:id="1360"/>
      <w:bookmarkEnd w:id="1361"/>
      <w:bookmarkEnd w:id="1362"/>
    </w:p>
    <w:p w14:paraId="5157C896" w14:textId="77777777" w:rsidR="00A01204" w:rsidRPr="0008241C" w:rsidRDefault="00A01204" w:rsidP="00A01204">
      <w:pPr>
        <w:rPr>
          <w:sz w:val="22"/>
          <w:szCs w:val="22"/>
          <w:lang w:eastAsia="zh-TW"/>
        </w:rPr>
      </w:pPr>
    </w:p>
    <w:p w14:paraId="2FB704E0" w14:textId="77777777" w:rsidR="00A01204" w:rsidRPr="0008241C" w:rsidRDefault="00A01204" w:rsidP="00A01204">
      <w:pPr>
        <w:rPr>
          <w:sz w:val="22"/>
          <w:szCs w:val="22"/>
        </w:rPr>
      </w:pPr>
      <w:r w:rsidRPr="0008241C">
        <w:rPr>
          <w:sz w:val="22"/>
          <w:szCs w:val="22"/>
        </w:rPr>
        <w:t xml:space="preserve">The effects of offshore wind farms are least understood and are expected to be species- and season-specific. Ecosystem responses are also expected to differ significantly between regions and localities, as well as depend on technology and foundation type used </w:t>
      </w:r>
      <w:r w:rsidRPr="0008241C">
        <w:rPr>
          <w:sz w:val="22"/>
          <w:szCs w:val="22"/>
        </w:rPr>
        <w:fldChar w:fldCharType="begin" w:fldLock="1"/>
      </w:r>
      <w:r w:rsidRPr="0008241C">
        <w:rPr>
          <w:sz w:val="22"/>
          <w:szCs w:val="22"/>
        </w:rPr>
        <w:instrText>ADDIN CSL_CITATION {"citationItems":[{"id":"ITEM-1","itemData":{"ISBN":"9782831712413","abstract":"In the relatively rapid development of off shore renewable energy, the issue of marine biodiversity is often not fully considered. IUCN has undertaken a joint project with the multinational energy corporation E.ON and the Swedish International Development Cooperation Agency (SIDA) to improve the environmental performance of off shore renewable energy projects by developing guidance to support best practice and fully integrate biodiversity considerations. The Greening Blue Energy project aims to facilitate well-balanced and sciencebased discussions on the impacts on the marine environment from off shore renewable energy developments. The guidance provides a synthesis of current knowledge on the potential biodiversity impacts of off shore wind energy on the marine environment. It is based on scientific evidence and experiences from off shore renewable energy development and other relevant sectors. The foundation of the document is a review of more than 1000 reports and documents, at least 400 of which are peer-reviewed articles published in scientific journals, and results are presented in a jargon-free and balanced way. It aims to be user-friendly as well as structured in a way to provide more detail for those that need it and ultimately to encourage improvements in the sustainability of the off shore renewable energy industry. Overall, the guidance promotes the consideration of science-based impact research, suitable for conducting, scoping and evaluating Strategic Environmental Assessments (SEAs) and Environmental Impact Assessments (EIAs), based on international and national standards. Potential impacts of off shore wind power development on the marine environment include disturbance eff ects from noise, electromagnetic fields, changed hydrodynamic conditions and water quality, and altered habitat structure on benthic communities, fish, mammals and birds. To date, evidence for negative impacts on the subsurface marine environment are strongest for the construction phase. However, long-term disturbance of local marine ecosystems during the operational phase cannot be excluded, and some bird species may largely avoid the wind farm areas. Various mitigation measures can be applied to reduce the risk to local biodiversity, including difference in timing, location, design of system, and the use of measures to temporarily disperse affected species. Nevertheless, if off shore wind power development is well planned and coordinated, the local subsurface marine…","author":[{"dropping-particle":"","family":"Wilhelmsson","given":"Dan","non-dropping-particle":"","parse-names":false,"suffix":""}],"id":"ITEM-1","issued":{"date-parts":[["2010"]]},"number-of-pages":"1-104","title":"Greening Blue Energy: Identifying and managing the biodiversity risks and opportunities of off shore renewable energy","type":"book"},"uris":["http://www.mendeley.com/documents/?uuid=c8f0f04d-aa5d-424a-931c-511f9cc03d28"]}],"mendeley":{"formattedCitation":"(Wilhelmsson, 2010)","plainTextFormattedCitation":"(Wilhelmsson, 2010)","previouslyFormattedCitation":"(Wilhelmsson, 2010)"},"properties":{"noteIndex":0},"schema":"https://github.com/citation-style-language/schema/raw/master/csl-citation.json"}</w:instrText>
      </w:r>
      <w:r w:rsidRPr="0008241C">
        <w:rPr>
          <w:sz w:val="22"/>
          <w:szCs w:val="22"/>
        </w:rPr>
        <w:fldChar w:fldCharType="separate"/>
      </w:r>
      <w:r w:rsidRPr="0008241C">
        <w:rPr>
          <w:noProof/>
          <w:sz w:val="22"/>
          <w:szCs w:val="22"/>
        </w:rPr>
        <w:t>(Wilhelmsson, 2010)</w:t>
      </w:r>
      <w:r w:rsidRPr="0008241C">
        <w:rPr>
          <w:sz w:val="22"/>
          <w:szCs w:val="22"/>
        </w:rPr>
        <w:fldChar w:fldCharType="end"/>
      </w:r>
      <w:r w:rsidRPr="0008241C">
        <w:rPr>
          <w:sz w:val="22"/>
          <w:szCs w:val="22"/>
        </w:rPr>
        <w:t xml:space="preserve">. Offshore wind farms may be beneficial on fish and benthos as they can have the effects of artificial reefs and trawling exclusion </w:t>
      </w:r>
      <w:r w:rsidRPr="0008241C">
        <w:rPr>
          <w:sz w:val="22"/>
          <w:szCs w:val="22"/>
        </w:rPr>
        <w:fldChar w:fldCharType="begin" w:fldLock="1"/>
      </w:r>
      <w:r w:rsidRPr="0008241C">
        <w:rPr>
          <w:sz w:val="22"/>
          <w:szCs w:val="22"/>
        </w:rPr>
        <w:instrText>ADDIN CSL_CITATION {"citationItems":[{"id":"ITEM-1","itemData":{"ISBN":"9782831712413","abstract":"In the relatively rapid development of off shore renewable energy, the issue of marine biodiversity is often not fully considered. IUCN has undertaken a joint project with the multinational energy corporation E.ON and the Swedish International Development Cooperation Agency (SIDA) to improve the environmental performance of off shore renewable energy projects by developing guidance to support best practice and fully integrate biodiversity considerations. The Greening Blue Energy project aims to facilitate well-balanced and sciencebased discussions on the impacts on the marine environment from off shore renewable energy developments. The guidance provides a synthesis of current knowledge on the potential biodiversity impacts of off shore wind energy on the marine environment. It is based on scientific evidence and experiences from off shore renewable energy development and other relevant sectors. The foundation of the document is a review of more than 1000 reports and documents, at least 400 of which are peer-reviewed articles published in scientific journals, and results are presented in a jargon-free and balanced way. It aims to be user-friendly as well as structured in a way to provide more detail for those that need it and ultimately to encourage improvements in the sustainability of the off shore renewable energy industry. Overall, the guidance promotes the consideration of science-based impact research, suitable for conducting, scoping and evaluating Strategic Environmental Assessments (SEAs) and Environmental Impact Assessments (EIAs), based on international and national standards. Potential impacts of off shore wind power development on the marine environment include disturbance eff ects from noise, electromagnetic fields, changed hydrodynamic conditions and water quality, and altered habitat structure on benthic communities, fish, mammals and birds. To date, evidence for negative impacts on the subsurface marine environment are strongest for the construction phase. However, long-term disturbance of local marine ecosystems during the operational phase cannot be excluded, and some bird species may largely avoid the wind farm areas. Various mitigation measures can be applied to reduce the risk to local biodiversity, including difference in timing, location, design of system, and the use of measures to temporarily disperse affected species. Nevertheless, if off shore wind power development is well planned and coordinated, the local subsurface marine…","author":[{"dropping-particle":"","family":"Wilhelmsson","given":"Dan","non-dropping-particle":"","parse-names":false,"suffix":""}],"id":"ITEM-1","issued":{"date-parts":[["2010"]]},"number-of-pages":"1-104","title":"Greening Blue Energy: Identifying and managing the biodiversity risks and opportunities of off shore renewable energy","type":"book"},"uris":["http://www.mendeley.com/documents/?uuid=c8f0f04d-aa5d-424a-931c-511f9cc03d28"]}],"mendeley":{"formattedCitation":"(Wilhelmsson, 2010)","plainTextFormattedCitation":"(Wilhelmsson, 2010)","previouslyFormattedCitation":"(Wilhelmsson, 2010)"},"properties":{"noteIndex":0},"schema":"https://github.com/citation-style-language/schema/raw/master/csl-citation.json"}</w:instrText>
      </w:r>
      <w:r w:rsidRPr="0008241C">
        <w:rPr>
          <w:sz w:val="22"/>
          <w:szCs w:val="22"/>
        </w:rPr>
        <w:fldChar w:fldCharType="separate"/>
      </w:r>
      <w:r w:rsidRPr="0008241C">
        <w:rPr>
          <w:noProof/>
          <w:sz w:val="22"/>
          <w:szCs w:val="22"/>
        </w:rPr>
        <w:t>(Wilhelmsson, 2010)</w:t>
      </w:r>
      <w:r w:rsidRPr="0008241C">
        <w:rPr>
          <w:sz w:val="22"/>
          <w:szCs w:val="22"/>
        </w:rPr>
        <w:fldChar w:fldCharType="end"/>
      </w:r>
      <w:r w:rsidRPr="0008241C">
        <w:rPr>
          <w:sz w:val="22"/>
          <w:szCs w:val="22"/>
        </w:rPr>
        <w:t xml:space="preserve">. </w:t>
      </w:r>
      <w:r w:rsidRPr="0008241C">
        <w:rPr>
          <w:rFonts w:eastAsia="PMingLiU"/>
          <w:sz w:val="22"/>
          <w:szCs w:val="22"/>
          <w:lang w:eastAsia="zh-TW"/>
        </w:rPr>
        <w:t xml:space="preserve">This may potentially have positive benefits for humans. </w:t>
      </w:r>
      <w:r w:rsidRPr="0008241C">
        <w:rPr>
          <w:sz w:val="22"/>
          <w:szCs w:val="22"/>
        </w:rPr>
        <w:t>However, they may cause injuries of fish and marine mammals by producing sound pulses during construction and noise masking bioacoustics during operation. They may cause habitat loss, collision with turbines and form migration barriers for birds. They may also change the community structure of benthos directly due to turbines</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ISSN":"1748-9326","abstract":"Marine management plans over the world express high expectations to the development of offshore wind energy. This would obviously contribute to renewable energy production, but potential conflicts with other usages of the marine landscape, as well as conservation interests, are evident. The present study synthesizes the current state of understanding on the effects of offshore wind farms on marine wildlife, in order to identify general versus local conclusions in published studies. The results were translated into a generalized impact assessment for coastal waters in Sweden, which covers a range of salinity conditions from marine to nearly fresh waters. Hence, the conclusions are potentially applicable to marine planning situations in various aquatic ecosystems. The assessment considered impact with respect to temporal and spatial extent of the pressure, effect within each ecosystem component, and level of certainty. Research on the environmental effects of offshore wind farms has gone through a rapid maturation and learning process, with the bulk of knowledge being developed within the past ten years. The studies showed a high level of consensus with respect to the construction phase, indicating that potential impacts on marine life should be carefully considered in marine spatial planning. Potential impacts during the operational phase were more locally variable, and could be either negative or positive depending on biological conditions as well as prevailing management goals. There was paucity in studies on cumulative impacts and long-term effects on the food web, as well as on combined effects with other human activities, such as the fisheries. These aspects remain key open issues for a sustainable marine spatial planning.","author":[{"dropping-particle":"","family":"Bergström","given":"L","non-dropping-particle":"","parse-names":false,"suffix":""},{"dropping-particle":"","family":"Kautsky","given":"L","non-dropping-particle":"","parse-names":false,"suffix":""},{"dropping-particle":"","family":"Malm","given":"T","non-dropping-particle":"","parse-names":false,"suffix":""},{"dropping-particle":"","family":"Rosenberg","given":"R","non-dropping-particle":"","parse-names":false,"suffix":""},{"dropping-particle":"","family":"Wahlberg","given":"M","non-dropping-particle":"","parse-names":false,"suffix":""},{"dropping-particle":"","family":"Capetillo","given":"NA","non-dropping-particle":"","parse-names":false,"suffix":""},{"dropping-particle":"","family":"Wilhelmsson","given":"Dan","non-dropping-particle":"","parse-names":false,"suffix":""}],"container-title":"Environmental Research Letters","id":"ITEM-1","issue":"3","issued":{"date-parts":[["2014"]]},"page":"34012","title":"Effects of offshore wind farms on marine wildlife—a generalized impact assessment","type":"article-journal","volume":"9"},"uris":["http://www.mendeley.com/documents/?uuid=654aafb2-11e5-40c5-a5b0-38fb7b2bcaad"]}],"mendeley":{"formattedCitation":"(Bergström &lt;i&gt;et al.&lt;/i&gt;, 2014)","plainTextFormattedCitation":"(Bergström et al., 2014)","previouslyFormattedCitation":"(Bergström &lt;i&gt;et al.&lt;/i&gt;, 2014)"},"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Bergström </w:t>
      </w:r>
      <w:r w:rsidRPr="0008241C">
        <w:rPr>
          <w:rFonts w:eastAsia="PMingLiU"/>
          <w:i/>
          <w:noProof/>
          <w:sz w:val="22"/>
          <w:szCs w:val="22"/>
          <w:lang w:eastAsia="zh-TW"/>
        </w:rPr>
        <w:t>et al.</w:t>
      </w:r>
      <w:r w:rsidRPr="0008241C">
        <w:rPr>
          <w:rFonts w:eastAsia="PMingLiU"/>
          <w:noProof/>
          <w:sz w:val="22"/>
          <w:szCs w:val="22"/>
          <w:lang w:eastAsia="zh-TW"/>
        </w:rPr>
        <w:t>, 2014)</w:t>
      </w:r>
      <w:r w:rsidRPr="0008241C">
        <w:rPr>
          <w:rFonts w:eastAsia="PMingLiU"/>
          <w:sz w:val="22"/>
          <w:szCs w:val="22"/>
          <w:lang w:eastAsia="zh-TW"/>
        </w:rPr>
        <w:fldChar w:fldCharType="end"/>
      </w:r>
      <w:r w:rsidRPr="0008241C">
        <w:rPr>
          <w:sz w:val="22"/>
          <w:szCs w:val="22"/>
        </w:rPr>
        <w:t>.</w:t>
      </w:r>
    </w:p>
    <w:p w14:paraId="1B42CBCF" w14:textId="77777777" w:rsidR="00A01204" w:rsidRPr="0008241C" w:rsidRDefault="00A01204" w:rsidP="00A01204">
      <w:pPr>
        <w:rPr>
          <w:sz w:val="22"/>
          <w:szCs w:val="22"/>
          <w:lang w:eastAsia="zh-TW"/>
        </w:rPr>
      </w:pPr>
    </w:p>
    <w:p w14:paraId="6C91942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63" w:name="_Toc504317304"/>
      <w:bookmarkStart w:id="1364" w:name="_Toc504317997"/>
      <w:bookmarkStart w:id="1365" w:name="_Toc504321343"/>
      <w:r w:rsidRPr="0008241C">
        <w:rPr>
          <w:b/>
          <w:sz w:val="22"/>
          <w:szCs w:val="24"/>
        </w:rPr>
        <w:t>4.4.8.10</w:t>
      </w:r>
      <w:r w:rsidRPr="0008241C">
        <w:rPr>
          <w:b/>
          <w:sz w:val="22"/>
          <w:szCs w:val="24"/>
        </w:rPr>
        <w:tab/>
        <w:t xml:space="preserve"> Climate change</w:t>
      </w:r>
      <w:bookmarkEnd w:id="1363"/>
      <w:bookmarkEnd w:id="1364"/>
      <w:bookmarkEnd w:id="1365"/>
    </w:p>
    <w:p w14:paraId="27ED4861" w14:textId="77777777" w:rsidR="00A01204" w:rsidRPr="0008241C" w:rsidRDefault="00A01204" w:rsidP="00A01204">
      <w:pPr>
        <w:rPr>
          <w:sz w:val="22"/>
          <w:szCs w:val="22"/>
          <w:lang w:eastAsia="zh-TW"/>
        </w:rPr>
      </w:pPr>
    </w:p>
    <w:p w14:paraId="54FE6B4F" w14:textId="27F5942E" w:rsidR="00A01204" w:rsidRPr="0008241C" w:rsidRDefault="00A01204" w:rsidP="00A01204">
      <w:pPr>
        <w:rPr>
          <w:rFonts w:eastAsia="PMingLiU"/>
          <w:sz w:val="22"/>
          <w:szCs w:val="22"/>
          <w:lang w:val="en-US" w:eastAsia="zh-TW"/>
        </w:rPr>
      </w:pPr>
      <w:r w:rsidRPr="0008241C">
        <w:rPr>
          <w:sz w:val="22"/>
          <w:szCs w:val="22"/>
          <w:lang w:eastAsia="zh-TW"/>
        </w:rPr>
        <w:t xml:space="preserve">Climate change impacts </w:t>
      </w:r>
      <w:r w:rsidRPr="0008241C">
        <w:rPr>
          <w:rFonts w:eastAsia="PMingLiU"/>
          <w:sz w:val="22"/>
          <w:szCs w:val="22"/>
          <w:lang w:eastAsia="zh-TW"/>
        </w:rPr>
        <w:t>can</w:t>
      </w:r>
      <w:r w:rsidRPr="0008241C">
        <w:rPr>
          <w:sz w:val="22"/>
          <w:szCs w:val="22"/>
          <w:lang w:eastAsia="zh-TW"/>
        </w:rPr>
        <w:t xml:space="preserve"> shift coastal ecosystems beyond thresholds or tipping points</w:t>
      </w:r>
      <w:r w:rsidRPr="0008241C">
        <w:rPr>
          <w:rFonts w:eastAsia="PMingLiU"/>
          <w:sz w:val="22"/>
          <w:szCs w:val="22"/>
          <w:lang w:eastAsia="zh-TW"/>
        </w:rPr>
        <w:t>, causing</w:t>
      </w:r>
      <w:r w:rsidRPr="0008241C">
        <w:rPr>
          <w:sz w:val="22"/>
          <w:szCs w:val="22"/>
          <w:lang w:eastAsia="zh-TW"/>
        </w:rPr>
        <w:t xml:space="preserve"> the ecosystem no longer function</w:t>
      </w:r>
      <w:r w:rsidRPr="0008241C">
        <w:rPr>
          <w:rFonts w:eastAsia="PMingLiU"/>
          <w:sz w:val="22"/>
          <w:szCs w:val="22"/>
          <w:lang w:eastAsia="zh-TW"/>
        </w:rPr>
        <w:t>ing</w:t>
      </w:r>
      <w:r w:rsidRPr="0008241C">
        <w:rPr>
          <w:sz w:val="22"/>
          <w:szCs w:val="22"/>
          <w:lang w:eastAsia="zh-TW"/>
        </w:rPr>
        <w:t xml:space="preserve"> in the same way </w:t>
      </w:r>
      <w:r w:rsidRPr="0008241C">
        <w:rPr>
          <w:sz w:val="22"/>
          <w:szCs w:val="22"/>
          <w:lang w:eastAsia="zh-TW"/>
        </w:rPr>
        <w:fldChar w:fldCharType="begin" w:fldLock="1"/>
      </w:r>
      <w:r w:rsidRPr="0008241C">
        <w:rPr>
          <w:sz w:val="22"/>
          <w:szCs w:val="22"/>
          <w:lang w:eastAsia="zh-TW"/>
        </w:rPr>
        <w:instrText>ADDIN CSL_CITATION {"citationItems":[{"id":"ITEM-1","itemData":{"DOI":"10.1126/science.1152509","ISBN":"0036-8075","ISSN":"0036-8075","PMID":"18079392","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author":[{"dropping-particle":"","family":"Hoegh-Guldberg","given":"O.","non-dropping-particle":"","parse-names":false,"suffix":""},{"dropping-particle":"","family":"Mumby","given":"P. J.","non-dropping-particle":"","parse-names":false,"suffix":""},{"dropping-particle":"","family":"Hooten","given":"A. J.","non-dropping-particle":"","parse-names":false,"suffix":""},{"dropping-particle":"","family":"Steneck","given":"R. S.","non-dropping-particle":"","parse-names":false,"suffix":""},{"dropping-particle":"","family":"Greenfield","given":"P.","non-dropping-particle":"","parse-names":false,"suffix":""},{"dropping-particle":"","family":"Gomez","given":"E.","non-dropping-particle":"","parse-names":false,"suffix":""},{"dropping-particle":"","family":"Harvell","given":"C D","non-dropping-particle":"","parse-names":false,"suffix":""},{"dropping-particle":"","family":"Sale","given":"P F","non-dropping-particle":"","parse-names":false,"suffix":""},{"dropping-particle":"","family":"Edwards","given":"a J","non-dropping-particle":"","parse-names":false,"suffix":""},{"dropping-particle":"","family":"Caldeira","given":"K","non-dropping-particle":"","parse-names":false,"suffix":""},{"dropping-particle":"","family":"Knowlton","given":"N","non-dropping-particle":"","parse-names":false,"suffix":""},{"dropping-particle":"","family":"Eakin","given":"C M","non-dropping-particle":"","parse-names":false,"suffix":""},{"dropping-particle":"","family":"Iglesias-Prieto","given":"R.","non-dropping-particle":"","parse-names":false,"suffix":""},{"dropping-particle":"","family":"Muthiga","given":"N.","non-dropping-particle":"","parse-names":false,"suffix":""},{"dropping-particle":"","family":"Bradbury","given":"R. H.","non-dropping-particle":"","parse-names":false,"suffix":""},{"dropping-particle":"","family":"Dubi","given":"A.","non-dropping-particle":"","parse-names":false,"suffix":""},{"dropping-particle":"","family":"Hatziolos","given":"M. E.","non-dropping-particle":"","parse-names":false,"suffix":""}],"container-title":"Science","id":"ITEM-1","issue":"5857","issued":{"date-parts":[["2007","12","14"]]},"page":"1737-1742","title":"Coral Reefs Under Rapid Climate Change and Ocean Acidification","type":"article-journal","volume":"318"},"uris":["http://www.mendeley.com/documents/?uuid=caf83dec-c804-4c4a-87b0-5219bd8c8456"]},{"id":"ITEM-2","itemData":{"DOI":"10.1371/journal.pone.0000711","ISBN":"1932-6203","ISSN":"19326203","PMID":"17684557","abstract":"BACKGROUND: A number of factors have recently caused mass coral mortality events in all of the world's tropical oceans. However, little is known about the timing, rate or spatial variability of the loss of reef-building corals, especially in the Indo-Pacific, which contains 75% of the world's coral reefs.\\n\\nMETHODOLOGY/PRINCIPLE FINDINGS: We compiled and analyzed a coral cover database of 6001 quantitative surveys of 2667 Indo-Pacific coral reefs performed between 1968 and 2004. Surveys conducted during 2003 indicated that coral cover averaged only 22.1% (95% CI: 20.7, 23.4) and just 7 of 390 reefs surveyed that year had coral cover &gt;60%. Estimated yearly coral cover loss based on annually pooled survey data was approximately 1% over the last twenty years and 2% between 1997 and 2003 (or 3,168 km(2) per year). The annual loss based on repeated measures regression analysis of a subset of reefs that were monitored for multiple years from 1997 to 2004 was 0.72 % (n = 476 reefs, 95% CI: 0.36, 1.08).\\n\\nCONCLUSIONS/SIGNIFICANCE: The rate and extent of coral loss in the Indo-Pacific are greater than expected. Coral cover was also surprisingly uniform among subregions and declined decades earlier than previously assumed, even on some of the Pacific's most intensely managed reefs. These results have significant implications for policy makers and resource managers as they search for successful models to reverse coral loss.","author":[{"dropping-particle":"","family":"Bruno","given":"John F.","non-dropping-particle":"","parse-names":false,"suffix":""},{"dropping-particle":"","family":"Selig","given":"Elizabeth R.","non-dropping-particle":"","parse-names":false,"suffix":""}],"container-title":"PLoS ONE","id":"ITEM-2","issue":"8","issued":{"date-parts":[["2007"]]},"title":"Regional decline of coral cover in the Indo-Pacific: Timing, extent, and subregional comparisons","type":"article-journal","volume":"2"},"uris":["http://www.mendeley.com/documents/?uuid=065faac7-5f96-4c90-a494-f0e8b59076b2"]}],"mendeley":{"formattedCitation":"(Bruno &amp; Selig, 2007; Hoegh-Guldberg &lt;i&gt;et al.&lt;/i&gt;, 2007)","plainTextFormattedCitation":"(Bruno &amp; Selig, 2007; Hoegh-Guldberg et al., 2007)","previouslyFormattedCitation":"(Bruno &amp; Selig, 2007; Hoegh-Guldberg &lt;i&gt;et al.&lt;/i&gt;, 2007)"},"properties":{"noteIndex":0},"schema":"https://github.com/citation-style-language/schema/raw/master/csl-citation.json"}</w:instrText>
      </w:r>
      <w:r w:rsidRPr="0008241C">
        <w:rPr>
          <w:sz w:val="22"/>
          <w:szCs w:val="22"/>
          <w:lang w:eastAsia="zh-TW"/>
        </w:rPr>
        <w:fldChar w:fldCharType="separate"/>
      </w:r>
      <w:r w:rsidRPr="0008241C">
        <w:rPr>
          <w:noProof/>
          <w:sz w:val="22"/>
          <w:szCs w:val="22"/>
          <w:lang w:eastAsia="zh-TW"/>
        </w:rPr>
        <w:t xml:space="preserve">(Bruno &amp; Selig, 2007; Hoegh-Guldberg </w:t>
      </w:r>
      <w:r w:rsidRPr="0008241C">
        <w:rPr>
          <w:i/>
          <w:noProof/>
          <w:sz w:val="22"/>
          <w:szCs w:val="22"/>
          <w:lang w:eastAsia="zh-TW"/>
        </w:rPr>
        <w:t>et al.</w:t>
      </w:r>
      <w:r w:rsidRPr="0008241C">
        <w:rPr>
          <w:noProof/>
          <w:sz w:val="22"/>
          <w:szCs w:val="22"/>
          <w:lang w:eastAsia="zh-TW"/>
        </w:rPr>
        <w:t>, 2007)</w:t>
      </w:r>
      <w:r w:rsidRPr="0008241C">
        <w:rPr>
          <w:sz w:val="22"/>
          <w:szCs w:val="22"/>
          <w:lang w:eastAsia="zh-TW"/>
        </w:rPr>
        <w:fldChar w:fldCharType="end"/>
      </w:r>
      <w:r w:rsidRPr="0008241C">
        <w:rPr>
          <w:sz w:val="22"/>
          <w:szCs w:val="22"/>
          <w:lang w:eastAsia="zh-TW"/>
        </w:rPr>
        <w:t xml:space="preserve">. </w:t>
      </w:r>
      <w:r w:rsidRPr="0008241C">
        <w:rPr>
          <w:rFonts w:eastAsia="PMingLiU"/>
          <w:sz w:val="22"/>
          <w:szCs w:val="22"/>
          <w:lang w:eastAsia="zh-TW"/>
        </w:rPr>
        <w:t>W</w:t>
      </w:r>
      <w:r w:rsidRPr="0008241C">
        <w:rPr>
          <w:sz w:val="22"/>
          <w:szCs w:val="22"/>
          <w:lang w:eastAsia="zh-TW"/>
        </w:rPr>
        <w:t xml:space="preserve">hen a threshold </w:t>
      </w:r>
      <w:r w:rsidRPr="0008241C">
        <w:rPr>
          <w:rFonts w:eastAsia="PMingLiU"/>
          <w:sz w:val="22"/>
          <w:szCs w:val="22"/>
          <w:lang w:eastAsia="zh-TW"/>
        </w:rPr>
        <w:t xml:space="preserve">or tipping point </w:t>
      </w:r>
      <w:r w:rsidRPr="0008241C">
        <w:rPr>
          <w:sz w:val="22"/>
          <w:szCs w:val="22"/>
          <w:lang w:eastAsia="zh-TW"/>
        </w:rPr>
        <w:t>is crossed</w:t>
      </w:r>
      <w:r w:rsidRPr="0008241C">
        <w:rPr>
          <w:rFonts w:eastAsia="PMingLiU"/>
          <w:sz w:val="22"/>
          <w:szCs w:val="22"/>
          <w:lang w:eastAsia="zh-TW"/>
        </w:rPr>
        <w:t>,</w:t>
      </w:r>
      <w:r w:rsidRPr="0008241C">
        <w:rPr>
          <w:sz w:val="22"/>
          <w:szCs w:val="22"/>
          <w:lang w:eastAsia="zh-TW"/>
        </w:rPr>
        <w:t xml:space="preserve"> </w:t>
      </w:r>
      <w:r w:rsidRPr="0008241C">
        <w:rPr>
          <w:rFonts w:eastAsia="PMingLiU"/>
          <w:sz w:val="22"/>
          <w:szCs w:val="22"/>
          <w:lang w:eastAsia="zh-TW"/>
        </w:rPr>
        <w:t>the</w:t>
      </w:r>
      <w:r w:rsidRPr="0008241C">
        <w:rPr>
          <w:sz w:val="22"/>
          <w:szCs w:val="22"/>
          <w:lang w:eastAsia="zh-TW"/>
        </w:rPr>
        <w:t xml:space="preserve"> change can happen abruptly in a discontinuous, non-linear form. </w:t>
      </w:r>
      <w:r w:rsidRPr="0008241C">
        <w:rPr>
          <w:rFonts w:eastAsia="PMingLiU"/>
          <w:sz w:val="22"/>
          <w:szCs w:val="22"/>
          <w:lang w:eastAsia="zh-TW"/>
        </w:rPr>
        <w:t xml:space="preserve">Coral reefs and </w:t>
      </w:r>
      <w:r w:rsidRPr="0008241C">
        <w:rPr>
          <w:rFonts w:eastAsia="PMingLiU"/>
          <w:sz w:val="22"/>
          <w:szCs w:val="22"/>
          <w:lang w:val="en-US" w:eastAsia="zh-TW"/>
        </w:rPr>
        <w:t xml:space="preserve">seagrass beds are predicted to be most vulnerable to the future impacts of sea level rise, temperature warming and ocean acidification </w:t>
      </w:r>
      <w:r w:rsidRPr="0008241C">
        <w:rPr>
          <w:rFonts w:eastAsia="PMingLiU"/>
          <w:sz w:val="22"/>
          <w:szCs w:val="22"/>
          <w:lang w:val="en-US" w:eastAsia="zh-TW"/>
        </w:rPr>
        <w:fldChar w:fldCharType="begin" w:fldLock="1"/>
      </w:r>
      <w:r w:rsidRPr="0008241C">
        <w:rPr>
          <w:rFonts w:eastAsia="PMingLiU"/>
          <w:sz w:val="22"/>
          <w:szCs w:val="22"/>
          <w:lang w:val="en-US" w:eastAsia="zh-TW"/>
        </w:rPr>
        <w:instrText>ADDIN CSL_CITATION {"citationItems":[{"id":"ITEM-1","itemData":{"DOI":"10.3319/TAO.2016.06.30.01(CCA)","ISSN":"1017-0839","author":[{"dropping-particle":"","family":"Chiu","given":"Ming-Chih","non-dropping-particle":"","parse-names":false,"suffix":""},{"dropping-particle":"","family":"Pan","given":"Ching-Wen","non-dropping-particle":"","parse-names":false,"suffix":""},{"dropping-particle":"","family":"Lin","given":"Hsing-Juh","non-dropping-particle":"","parse-names":false,"suffix":""}],"container-title":"Terrestrial, Atmospheric and Oceanic Sciences","id":"ITEM-1","issue":"1","issued":{"date-parts":[["2017"]]},"page":"057","title":"A framework for assessing risk to coastal ecosystems in Taiwan due to climate change","type":"article-journal","volume":"28"},"uris":["http://www.mendeley.com/documents/?uuid=6665fd5c-1575-459f-a7fc-c4b202c04fc5"]},{"id":"ITEM-2","itemData":{"DOI":"10.1126/science.aac4722","ISSN":"0036-8075","author":[{"dropping-particle":"","family":"Gattuso","given":"J.- P.","non-dropping-particle":"","parse-names":false,"suffix":""},{"dropping-particle":"","family":"Magnan","given":"A.","non-dropping-particle":"","parse-names":false,"suffix":""},{"dropping-particle":"","family":"Bille","given":"R.","non-dropping-particle":"","parse-names":false,"suffix":""},{"dropping-particle":"","family":"Cheung","given":"W. W. L.","non-dropping-particle":"","parse-names":false,"suffix":""},{"dropping-particle":"","family":"Howes","given":"E. L.","non-dropping-particle":"","parse-names":false,"suffix":""},{"dropping-particle":"","family":"Joos","given":"F.","non-dropping-particle":"","parse-names":false,"suffix":""},{"dropping-particle":"","family":"Allemand","given":"D.","non-dropping-particle":"","parse-names":false,"suffix":""},{"dropping-particle":"","family":"Bopp","given":"L.","non-dropping-particle":"","parse-names":false,"suffix":""},{"dropping-particle":"","family":"Cooley","given":"S. R.","non-dropping-particle":"","parse-names":false,"suffix":""},{"dropping-particle":"","family":"Eakin","given":"C. M.","non-dropping-particle":"","parse-names":false,"suffix":""},{"dropping-particle":"","family":"Hoegh-Guldberg","given":"O.","non-dropping-particle":"","parse-names":false,"suffix":""},{"dropping-particle":"","family":"Kelly","given":"R. P.","non-dropping-particle":"","parse-names":false,"suffix":""},{"dropping-particle":"","family":"Portner","given":"H.- O.","non-dropping-particle":"","parse-names":false,"suffix":""},{"dropping-particle":"","family":"Rogers","given":"A. D.","non-dropping-particle":"","parse-names":false,"suffix":""},{"dropping-particle":"","family":"Baxter","given":"J. M.","non-dropping-particle":"","parse-names":false,"suffix":""},{"dropping-particle":"","family":"Laffoley","given":"D.","non-dropping-particle":"","parse-names":false,"suffix":""},{"dropping-particle":"","family":"Osborn","given":"D.","non-dropping-particle":"","parse-names":false,"suffix":""},{"dropping-particle":"","family":"Rankovic","given":"A.","non-dropping-particle":"","parse-names":false,"suffix":""},{"dropping-particle":"","family":"Rochette","given":"J.","non-dropping-particle":"","parse-names":false,"suffix":""},{"dropping-particle":"","family":"Sumaila","given":"U. R.","non-dropping-particle":"","parse-names":false,"suffix":""},{"dropping-particle":"","family":"Treyer","given":"S.","non-dropping-particle":"","parse-names":false,"suffix":""},{"dropping-particle":"","family":"Turley","given":"C.","non-dropping-particle":"","parse-names":false,"suffix":""}],"container-title":"Science","id":"ITEM-2","issue":"6243","issued":{"date-parts":[["2015","7","3"]]},"page":"aac4722-aac4722","title":"Contrasting futures for ocean and society from different anthropogenic CO2 emissions scenarios","type":"article-journal","volume":"349"},"uris":["http://www.mendeley.com/documents/?uuid=57e2c83b-66b2-4b70-ab63-595d5126c570"]}],"mendeley":{"formattedCitation":"(Chiu &lt;i&gt;et al.&lt;/i&gt;, 2017; Gattuso &lt;i&gt;et al.&lt;/i&gt;, 2015)","plainTextFormattedCitation":"(Chiu et al., 2017; Gattuso et al., 2015)","previouslyFormattedCitation":"(Chiu &lt;i&gt;et al.&lt;/i&gt;, 2017; Gattuso &lt;i&gt;et al.&lt;/i&gt;, 2015)"},"properties":{"noteIndex":0},"schema":"https://github.com/citation-style-language/schema/raw/master/csl-citation.json"}</w:instrText>
      </w:r>
      <w:r w:rsidRPr="0008241C">
        <w:rPr>
          <w:rFonts w:eastAsia="PMingLiU"/>
          <w:sz w:val="22"/>
          <w:szCs w:val="22"/>
          <w:lang w:val="en-US" w:eastAsia="zh-TW"/>
        </w:rPr>
        <w:fldChar w:fldCharType="separate"/>
      </w:r>
      <w:r w:rsidRPr="0008241C">
        <w:rPr>
          <w:rFonts w:eastAsia="PMingLiU"/>
          <w:noProof/>
          <w:sz w:val="22"/>
          <w:szCs w:val="22"/>
          <w:lang w:val="en-US" w:eastAsia="zh-TW"/>
        </w:rPr>
        <w:t xml:space="preserve">(Chiu </w:t>
      </w:r>
      <w:r w:rsidRPr="0008241C">
        <w:rPr>
          <w:rFonts w:eastAsia="PMingLiU"/>
          <w:i/>
          <w:noProof/>
          <w:sz w:val="22"/>
          <w:szCs w:val="22"/>
          <w:lang w:val="en-US" w:eastAsia="zh-TW"/>
        </w:rPr>
        <w:t>et al.</w:t>
      </w:r>
      <w:r w:rsidRPr="0008241C">
        <w:rPr>
          <w:rFonts w:eastAsia="PMingLiU"/>
          <w:noProof/>
          <w:sz w:val="22"/>
          <w:szCs w:val="22"/>
          <w:lang w:val="en-US" w:eastAsia="zh-TW"/>
        </w:rPr>
        <w:t xml:space="preserve">, 2017; Gattuso </w:t>
      </w:r>
      <w:r w:rsidRPr="0008241C">
        <w:rPr>
          <w:rFonts w:eastAsia="PMingLiU"/>
          <w:i/>
          <w:noProof/>
          <w:sz w:val="22"/>
          <w:szCs w:val="22"/>
          <w:lang w:val="en-US" w:eastAsia="zh-TW"/>
        </w:rPr>
        <w:t>et al.</w:t>
      </w:r>
      <w:r w:rsidRPr="0008241C">
        <w:rPr>
          <w:rFonts w:eastAsia="PMingLiU"/>
          <w:noProof/>
          <w:sz w:val="22"/>
          <w:szCs w:val="22"/>
          <w:lang w:val="en-US" w:eastAsia="zh-TW"/>
        </w:rPr>
        <w:t>, 2015)</w:t>
      </w:r>
      <w:r w:rsidRPr="0008241C">
        <w:rPr>
          <w:rFonts w:eastAsia="PMingLiU"/>
          <w:sz w:val="22"/>
          <w:szCs w:val="22"/>
          <w:lang w:val="en-US" w:eastAsia="zh-TW"/>
        </w:rPr>
        <w:fldChar w:fldCharType="end"/>
      </w:r>
      <w:r w:rsidRPr="0008241C">
        <w:rPr>
          <w:rFonts w:eastAsia="PMingLiU"/>
          <w:sz w:val="22"/>
          <w:szCs w:val="22"/>
          <w:lang w:val="en-US" w:eastAsia="zh-TW"/>
        </w:rPr>
        <w:t xml:space="preserve">. </w:t>
      </w:r>
      <w:r w:rsidRPr="0008241C">
        <w:rPr>
          <w:sz w:val="22"/>
          <w:szCs w:val="22"/>
        </w:rPr>
        <w:t>Coral reefs are in decline glob</w:t>
      </w:r>
      <w:r w:rsidRPr="0008241C">
        <w:rPr>
          <w:rFonts w:eastAsia="PMingLiU"/>
          <w:sz w:val="22"/>
          <w:szCs w:val="22"/>
          <w:lang w:eastAsia="zh-TW"/>
        </w:rPr>
        <w:t>ally</w:t>
      </w:r>
      <w:r w:rsidRPr="0008241C">
        <w:rPr>
          <w:sz w:val="22"/>
          <w:szCs w:val="22"/>
        </w:rPr>
        <w:t xml:space="preserve"> </w:t>
      </w:r>
      <w:r w:rsidRPr="0008241C">
        <w:rPr>
          <w:rFonts w:eastAsia="PMingLiU"/>
          <w:sz w:val="22"/>
          <w:szCs w:val="22"/>
          <w:lang w:eastAsia="zh-TW"/>
        </w:rPr>
        <w:t xml:space="preserve">resulted from </w:t>
      </w:r>
      <w:r w:rsidRPr="0008241C">
        <w:rPr>
          <w:sz w:val="22"/>
          <w:szCs w:val="22"/>
        </w:rPr>
        <w:t xml:space="preserve">overexploitation, pollution, disease and climate change </w:t>
      </w:r>
      <w:r w:rsidRPr="0008241C">
        <w:rPr>
          <w:sz w:val="22"/>
          <w:szCs w:val="22"/>
        </w:rPr>
        <w:fldChar w:fldCharType="begin" w:fldLock="1"/>
      </w:r>
      <w:r w:rsidRPr="0008241C">
        <w:rPr>
          <w:sz w:val="22"/>
          <w:szCs w:val="22"/>
        </w:rPr>
        <w:instrText>ADDIN CSL_CITATION {"citationItems":[{"id":"ITEM-1","itemData":{"DOI":"10.1002/ECS2.1624","ISBN":"2150-8925","ISSN":"21508925","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 ple in the wider region and the associated pressures on biodiversity, this region may be under some of the greatest levels of biotic threat. Deforestation rates in SE Asia are some of the highest globally, additionally Southeast Asia has the highest rate of mining in the tropics, the around the greatest number of hydropower dams under construction, and a consumption of species for traditional medicines which is a threat to biodi- versity globally. In this review, the greatest threats to regional biodiversity in the SE Asian region are dis- cussed. Tree-plantations and deforestation represents one of the most imminent threats, and some countries have already lost over half their original forest cover (i.e., the Philippines, parts of Indonesia), with projections of as much as 98% loss for some regions in the coming decade. Hunting and trade repre- sents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 Key","author":[{"dropping-particle":"","family":"Hughes","given":"Alice C.","non-dropping-particle":"","parse-names":false,"suffix":""}],"container-title":"Ecosphere","id":"ITEM-1","issue":"January","issued":{"date-parts":[["2017"]]},"note":"From Duplicate 1 (Understanding the drivers of Southeast Asian biodiversity loss - Hughes, AC)\n\nNULL\n\nFrom Duplicate 2 (Understanding the drivers of Southeast Asian biodiversity loss - Hughes, Alice C.)\n\nFrom Duplicate 2 (Understanding the drivers of Southeast Asian biodiversity loss - Hughes, AC)\n\nNULL","title":"Understanding the drivers of Southeast Asian biodiversity loss","type":"article-journal","volume":"8"},"uris":["http://www.mendeley.com/documents/?uuid=bf974277-9a57-49fe-bfc0-97ee7c5268ba"]}],"mendeley":{"formattedCitation":"(A. C. Hughes, 2017)","plainTextFormattedCitation":"(A. C. Hughes, 2017)","previouslyFormattedCitation":"(A. C. Hughes, 2017)"},"properties":{"noteIndex":0},"schema":"https://github.com/citation-style-language/schema/raw/master/csl-citation.json"}</w:instrText>
      </w:r>
      <w:r w:rsidRPr="0008241C">
        <w:rPr>
          <w:sz w:val="22"/>
          <w:szCs w:val="22"/>
        </w:rPr>
        <w:fldChar w:fldCharType="separate"/>
      </w:r>
      <w:r w:rsidRPr="0008241C">
        <w:rPr>
          <w:noProof/>
          <w:sz w:val="22"/>
          <w:szCs w:val="22"/>
        </w:rPr>
        <w:t>(A. C. Hughes, 2017)</w:t>
      </w:r>
      <w:r w:rsidRPr="0008241C">
        <w:rPr>
          <w:sz w:val="22"/>
          <w:szCs w:val="22"/>
        </w:rPr>
        <w:fldChar w:fldCharType="end"/>
      </w:r>
      <w:r w:rsidRPr="0008241C">
        <w:rPr>
          <w:sz w:val="22"/>
          <w:szCs w:val="22"/>
        </w:rPr>
        <w:t xml:space="preserve">. The loss in coral cover are well </w:t>
      </w:r>
      <w:r w:rsidRPr="0008241C">
        <w:rPr>
          <w:rFonts w:eastAsia="PMingLiU"/>
          <w:sz w:val="22"/>
          <w:szCs w:val="22"/>
          <w:lang w:eastAsia="zh-TW"/>
        </w:rPr>
        <w:t>documented</w:t>
      </w:r>
      <w:r w:rsidRPr="0008241C">
        <w:rPr>
          <w:sz w:val="22"/>
          <w:szCs w:val="22"/>
        </w:rPr>
        <w:t xml:space="preserve"> </w:t>
      </w:r>
      <w:r w:rsidRPr="0008241C">
        <w:rPr>
          <w:rFonts w:eastAsia="PMingLiU"/>
          <w:sz w:val="22"/>
          <w:szCs w:val="22"/>
          <w:lang w:eastAsia="zh-TW"/>
        </w:rPr>
        <w:t>in</w:t>
      </w:r>
      <w:r w:rsidRPr="0008241C">
        <w:rPr>
          <w:sz w:val="22"/>
          <w:szCs w:val="22"/>
        </w:rPr>
        <w:t xml:space="preserve"> the Great Barrier Reef </w:t>
      </w:r>
      <w:r w:rsidRPr="0008241C">
        <w:rPr>
          <w:sz w:val="22"/>
          <w:szCs w:val="22"/>
        </w:rPr>
        <w:fldChar w:fldCharType="begin" w:fldLock="1"/>
      </w:r>
      <w:r w:rsidRPr="0008241C">
        <w:rPr>
          <w:sz w:val="22"/>
          <w:szCs w:val="22"/>
        </w:rPr>
        <w:instrText>ADDIN CSL_CITATION {"citationItems":[{"id":"ITEM-1","itemData":{"DOI":"10.1073/pnas.1208909109","abstract":"The world’s coral reefs are being degraded, and the need to reduce local pressures to offset the effects of increasing global pressures is now widely recognized. This study investigates the spatial and temporal dynamics of coral cover, identifies the main drivers of coral mortality, and quantifies the rates of potential recovery of the Great Barrier Reef. Based on the world’s most extensive time series data on reef condition (2,258 surveys of 214 reefs over 1985–2012), we show a major decline in coral cover from 28.0% to 13.8% (0.53% y−1), a loss of 50.7% of initial coral cover. Tropical cyclones, coral predation by crown-of-thorns starfish (COTS), and coral bleaching accounted for 48%, 42%, and 10% of the respective estimated losses, amounting to 3.38% y−1 mortality rate. Importantly, the relatively pristine northern region showed no overall decline. The estimated rate of increase in coral cover in the absence of cyclones, COTS, and bleaching was 2.85% y−1, demonstrating substantial capacity for recovery of reefs. In the absence of COTS, coral cover would increase at 0.89% y−1, despite ongoing losses due to cyclones and bleaching. Thus, reducing COTS populations, by improving water quality and developing alternative control measures, could prevent further coral decline and improve the outlook for the Great Barrier Reef. Such strategies can, however, only be successful if climatic conditions are stabilized, as losses due to bleaching and cyclones will otherwise increase. ","author":[{"dropping-particle":"","family":"De’ath","given":"Glenn","non-dropping-particle":"","parse-names":false,"suffix":""},{"dropping-particle":"","family":"Fabricius","given":"Katharina E","non-dropping-particle":"","parse-names":false,"suffix":""},{"dropping-particle":"","family":"Sweatman","given":"Hugh","non-dropping-particle":"","parse-names":false,"suffix":""},{"dropping-particle":"","family":"Puotinen","given":"Marji","non-dropping-particle":"","parse-names":false,"suffix":""}],"container-title":"Proceedings of the National Academy of Sciences ","id":"ITEM-1","issue":"44 ","issued":{"date-parts":[["2012","10","30"]]},"note":"10.1073/pnas.1208909109","page":"17995-17999","title":"The 27–year decline of coral cover on the Great Barrier Reef and its causes","type":"article-journal","volume":"109 "},"uris":["http://www.mendeley.com/documents/?uuid=9686533b-72b1-424f-8b36-da9b98bcaa6e"]}],"mendeley":{"formattedCitation":"(De’ath &lt;i&gt;et al.&lt;/i&gt;, 2012)","plainTextFormattedCitation":"(De’ath et al., 2012)","previouslyFormattedCitation":"(De’ath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De’ath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t>
      </w:r>
      <w:r w:rsidRPr="0008241C">
        <w:rPr>
          <w:rFonts w:eastAsia="PMingLiU"/>
          <w:sz w:val="22"/>
          <w:szCs w:val="22"/>
          <w:lang w:eastAsia="zh-TW"/>
        </w:rPr>
        <w:t>However</w:t>
      </w:r>
      <w:r w:rsidRPr="0008241C">
        <w:rPr>
          <w:sz w:val="22"/>
          <w:szCs w:val="22"/>
        </w:rPr>
        <w:t xml:space="preserve">, the scale of coral loss </w:t>
      </w:r>
      <w:r w:rsidRPr="0008241C">
        <w:rPr>
          <w:rFonts w:eastAsia="PMingLiU"/>
          <w:sz w:val="22"/>
          <w:szCs w:val="22"/>
          <w:lang w:eastAsia="zh-TW"/>
        </w:rPr>
        <w:t xml:space="preserve">in most of the Indo-Pacific region </w:t>
      </w:r>
      <w:r w:rsidRPr="0008241C">
        <w:rPr>
          <w:sz w:val="22"/>
          <w:szCs w:val="22"/>
        </w:rPr>
        <w:t xml:space="preserve">was poorly documented until recently </w:t>
      </w:r>
      <w:r w:rsidRPr="0008241C">
        <w:rPr>
          <w:sz w:val="22"/>
          <w:szCs w:val="22"/>
        </w:rPr>
        <w:fldChar w:fldCharType="begin" w:fldLock="1"/>
      </w:r>
      <w:r w:rsidRPr="0008241C">
        <w:rPr>
          <w:sz w:val="22"/>
          <w:szCs w:val="22"/>
        </w:rPr>
        <w:instrText>ADDIN CSL_CITATION {"citationItems":[{"id":"ITEM-1","itemData":{"DOI":"10.1007/s00338-015-1371-2","ISSN":"1432-0975","abstract":"Coral reefs are increasingly being altered by a myriad of anthropogenic activities and natural disturbances. Long-term studies offer unique opportunities to understand how multiple and recurrent disturbances can influence coral reef resilience and long-term dynamics. While the long-term dynamics of coral assemblages have been extensively documented, the long-term dynamics of coral reef fish assemblages have received less attention. Here, we describe the changes in fish assemblages on Tiahura reef, Moorea, from 1979 to 2011. During this 33-yr period, Tiahura was exposed to multiple disturbances (crown-of-thorns seastar outbreaks and cyclones) that caused recurrent declines and recoveries of coral cover and changes in the dominant coral genera. These shifts in coral composition were associated with long-term cascading effects on fish assemblages. The composition and trophic structure of fish assemblages continuously shifted without returning to their initial composition, whereas fish species richness remained stable, albeit with a small increase over time. We detected nonlinear responses of fish density when corals were most degraded. When coral cover dropped below 10 % following a severe crown-of-thorns sea star outbreak, the density of most fish trophic groups sharply decreased. Our study shows that historical contingency may potentially be an important but largely underestimated factor explaining the contemporary structure of reef fish assemblages and suggests that temporal stability in their structure and function should not necessarily be the target of management strategies that aim at increasing or maintaining coral reef resilience.","author":[{"dropping-particle":"","family":"Lamy","given":"T","non-dropping-particle":"","parse-names":false,"suffix":""},{"dropping-particle":"","family":"Galzin","given":"R","non-dropping-particle":"","parse-names":false,"suffix":""},{"dropping-particle":"","family":"Kulbicki","given":"M","non-dropping-particle":"","parse-names":false,"suffix":""},{"dropping-particle":"","family":"Loma","given":"T","non-dropping-particle":"de","parse-names":false,"suffix":""},{"dropping-particle":"","family":"Claudet","given":"J","non-dropping-particle":"","parse-names":false,"suffix":""}],"container-title":"Coral Reefs","id":"ITEM-1","issue":"1","issued":{"date-parts":[["2016","3"]]},"page":"293-302","title":"Three decades of recurrent declines and recoveries in corals belie ongoing change in fish assemblages","type":"article-journal","volume":"35"},"uris":["http://www.mendeley.com/documents/?uuid=1f2f19c0-7242-4e39-953a-76e12aa56772"]},{"id":"ITEM-2","itemData":{"abstract":"Numerous studies have documented declines in the abundance of reef-building corals over the last several decades and in some but not all cases, phase shifts to dominance by macroalgae have occurred. These assessments, however, often ignore the remainder of the benthos and thus provide limited information on the present-day structure and function of coral reef communities. Here, using an unprecedentedly large dataset collected within the last 10 years across 56 islands spanning five archipelagos in the central Pacific, we examine how benthic reef communities differ in the presence and absence of human populations. Using islands as replicates, we examine whether benthic community structure is associated with human habitation within and among archipelagos and across latitude. While there was no evidence for coral to macroalgal phase shifts across our dataset we did find that the majority of reefs on inhabited islands were dominated by fleshy non-reef-building organisms (turf algae, fleshy macroalgae and non-calcifying invertebrates). By contrast, benthic communities from uninhabited islands were more variable but in general supported more calcifiers and active reef builders (stony corals and crustose coralline algae). Our results suggest that cumulative human impacts across the central Pacific may be causing a reduction in the abundance of reef builders resulting in island scale phase shifts to dominance by fleshy organisms.","author":[{"dropping-particle":"","family":"Smith","given":"Jennifer E","non-dropping-particle":"","parse-names":false,"suffix":""},{"dropping-particle":"","family":"Brainard","given":"Rusty","non-dropping-particle":"","parse-names":false,"suffix":""},{"dropping-particle":"","family":"Carter","given":"Amanda","non-dropping-particle":"","parse-names":false,"suffix":""},{"dropping-particle":"","family":"Grillo","given":"Saray","non-dropping-particle":"","parse-names":false,"suffix":""},{"dropping-particle":"","family":"Edwards","given":"Clinton","non-dropping-particle":"","parse-names":false,"suffix":""},{"dropping-particle":"","family":"Harris","given":"Jill","non-dropping-particle":"","parse-names":false,"suffix":""},{"dropping-particle":"","family":"Lewis","given":"Levi","non-dropping-particle":"","parse-names":false,"suffix":""},{"dropping-particle":"","family":"Obura","given":"David","non-dropping-particle":"","parse-names":false,"suffix":""},{"dropping-particle":"","family":"Rohwer","given":"Forest","non-dropping-particle":"","parse-names":false,"suffix":""},{"dropping-particle":"","family":"Sala","given":"Enric","non-dropping-particle":"","parse-names":false,"suffix":""},{"dropping-particle":"","family":"Vroom","given":"Peter S","non-dropping-particle":"","parse-names":false,"suffix":""},{"dropping-particle":"","family":"Sandin","given":"Stuart","non-dropping-particle":"","parse-names":false,"suffix":""}],"container-title":"Proceedings of the Royal Society B: Biological Sciences","id":"ITEM-2","issue":"1822","issued":{"date-parts":[["2016","1","6"]]},"title":"Re-evaluating the health of coral reef communities: baselines and evidence for human impacts across the central Pacific","type":"article-journal","volume":"283"},"uris":["http://www.mendeley.com/documents/?uuid=b82806ab-065b-4231-be90-3120b012a2b9"]}],"mendeley":{"formattedCitation":"(T Lamy &lt;i&gt;et al.&lt;/i&gt;, 2016; J. E. Smith &lt;i&gt;et al.&lt;/i&gt;, 2016)","plainTextFormattedCitation":"(T Lamy et al., 2016; J. E. Smith et al., 2016)","previouslyFormattedCitation":"(T Lamy &lt;i&gt;et al.&lt;/i&gt;, 2016; J. E. Smith &lt;i&gt;et al.&lt;/i&gt;, 2016)"},"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T Lamy </w:t>
      </w:r>
      <w:r w:rsidRPr="0008241C">
        <w:rPr>
          <w:i/>
          <w:noProof/>
          <w:sz w:val="22"/>
          <w:szCs w:val="22"/>
          <w:lang w:val="de-DE"/>
        </w:rPr>
        <w:t>et al.</w:t>
      </w:r>
      <w:r w:rsidRPr="0008241C">
        <w:rPr>
          <w:noProof/>
          <w:sz w:val="22"/>
          <w:szCs w:val="22"/>
          <w:lang w:val="de-DE"/>
        </w:rPr>
        <w:t xml:space="preserve">, 2016; J. E. Smith </w:t>
      </w:r>
      <w:r w:rsidRPr="0008241C">
        <w:rPr>
          <w:i/>
          <w:noProof/>
          <w:sz w:val="22"/>
          <w:szCs w:val="22"/>
          <w:lang w:val="de-DE"/>
        </w:rPr>
        <w:t>et al.</w:t>
      </w:r>
      <w:r w:rsidRPr="0008241C">
        <w:rPr>
          <w:noProof/>
          <w:sz w:val="22"/>
          <w:szCs w:val="22"/>
          <w:lang w:val="de-DE"/>
        </w:rPr>
        <w:t>, 2016)</w:t>
      </w:r>
      <w:r w:rsidRPr="0008241C">
        <w:rPr>
          <w:sz w:val="22"/>
          <w:szCs w:val="22"/>
        </w:rPr>
        <w:fldChar w:fldCharType="end"/>
      </w:r>
      <w:r w:rsidRPr="0008241C">
        <w:rPr>
          <w:sz w:val="22"/>
          <w:szCs w:val="22"/>
          <w:lang w:val="de-DE"/>
        </w:rPr>
        <w:t xml:space="preserve"> . </w:t>
      </w:r>
      <w:r w:rsidRPr="0008241C">
        <w:rPr>
          <w:sz w:val="22"/>
          <w:szCs w:val="22"/>
        </w:rPr>
        <w:t xml:space="preserve">A large-scale, long-term </w:t>
      </w:r>
      <w:r w:rsidRPr="0008241C">
        <w:rPr>
          <w:rFonts w:eastAsia="PMingLiU"/>
          <w:sz w:val="22"/>
          <w:szCs w:val="22"/>
          <w:lang w:eastAsia="zh-TW"/>
        </w:rPr>
        <w:t>study</w:t>
      </w:r>
      <w:r w:rsidRPr="0008241C">
        <w:rPr>
          <w:sz w:val="22"/>
          <w:szCs w:val="22"/>
        </w:rPr>
        <w:t xml:space="preserve"> of coral data from this region </w:t>
      </w:r>
      <w:r w:rsidRPr="0008241C">
        <w:rPr>
          <w:rFonts w:eastAsia="PMingLiU"/>
          <w:sz w:val="22"/>
          <w:szCs w:val="22"/>
          <w:lang w:eastAsia="zh-TW"/>
        </w:rPr>
        <w:t xml:space="preserve">contributing </w:t>
      </w:r>
      <w:r w:rsidRPr="0008241C">
        <w:rPr>
          <w:sz w:val="22"/>
          <w:szCs w:val="22"/>
        </w:rPr>
        <w:t xml:space="preserve">three-quarters of the world’s coral reefs revealed an early onset of coral decline, generally low coral cover across all subregions, and coral loss </w:t>
      </w:r>
      <w:r w:rsidRPr="0008241C">
        <w:rPr>
          <w:rFonts w:eastAsia="PMingLiU"/>
          <w:sz w:val="22"/>
          <w:szCs w:val="22"/>
          <w:lang w:eastAsia="zh-TW"/>
        </w:rPr>
        <w:t xml:space="preserve">rates </w:t>
      </w:r>
      <w:r w:rsidRPr="0008241C">
        <w:rPr>
          <w:sz w:val="22"/>
          <w:szCs w:val="22"/>
        </w:rPr>
        <w:t>of 1</w:t>
      </w:r>
      <w:r w:rsidR="00C934E9">
        <w:rPr>
          <w:sz w:val="22"/>
          <w:szCs w:val="22"/>
        </w:rPr>
        <w:t xml:space="preserve"> per cent</w:t>
      </w:r>
      <w:r w:rsidRPr="0008241C">
        <w:rPr>
          <w:sz w:val="22"/>
          <w:szCs w:val="22"/>
        </w:rPr>
        <w:t>–2</w:t>
      </w:r>
      <w:r w:rsidR="00C934E9">
        <w:rPr>
          <w:sz w:val="22"/>
          <w:szCs w:val="22"/>
        </w:rPr>
        <w:t xml:space="preserve"> per cent</w:t>
      </w:r>
      <w:r w:rsidRPr="0008241C">
        <w:rPr>
          <w:sz w:val="22"/>
          <w:szCs w:val="22"/>
        </w:rPr>
        <w:t xml:space="preserve"> annually, even on the most intensively managed reefs </w:t>
      </w:r>
      <w:r w:rsidRPr="0008241C">
        <w:rPr>
          <w:rFonts w:eastAsia="PMingLiU"/>
          <w:sz w:val="22"/>
          <w:szCs w:val="22"/>
          <w:lang w:eastAsia="zh-TW"/>
        </w:rPr>
        <w:t xml:space="preserve">in this region </w:t>
      </w:r>
      <w:r w:rsidRPr="0008241C">
        <w:rPr>
          <w:sz w:val="22"/>
          <w:szCs w:val="22"/>
        </w:rPr>
        <w:fldChar w:fldCharType="begin" w:fldLock="1"/>
      </w:r>
      <w:r w:rsidRPr="0008241C">
        <w:rPr>
          <w:sz w:val="22"/>
          <w:szCs w:val="22"/>
        </w:rPr>
        <w:instrText>ADDIN CSL_CITATION {"citationItems":[{"id":"ITEM-1","itemData":{"DOI":"10.1371/journal.pone.0000711","ISBN":"1932-6203","ISSN":"19326203","PMID":"17684557","abstract":"BACKGROUND: A number of factors have recently caused mass coral mortality events in all of the world's tropical oceans. However, little is known about the timing, rate or spatial variability of the loss of reef-building corals, especially in the Indo-Pacific, which contains 75% of the world's coral reefs.\\n\\nMETHODOLOGY/PRINCIPLE FINDINGS: We compiled and analyzed a coral cover database of 6001 quantitative surveys of 2667 Indo-Pacific coral reefs performed between 1968 and 2004. Surveys conducted during 2003 indicated that coral cover averaged only 22.1% (95% CI: 20.7, 23.4) and just 7 of 390 reefs surveyed that year had coral cover &gt;60%. Estimated yearly coral cover loss based on annually pooled survey data was approximately 1% over the last twenty years and 2% between 1997 and 2003 (or 3,168 km(2) per year). The annual loss based on repeated measures regression analysis of a subset of reefs that were monitored for multiple years from 1997 to 2004 was 0.72 % (n = 476 reefs, 95% CI: 0.36, 1.08).\\n\\nCONCLUSIONS/SIGNIFICANCE: The rate and extent of coral loss in the Indo-Pacific are greater than expected. Coral cover was also surprisingly uniform among subregions and declined decades earlier than previously assumed, even on some of the Pacific's most intensely managed reefs. These results have significant implications for policy makers and resource managers as they search for successful models to reverse coral loss.","author":[{"dropping-particle":"","family":"Bruno","given":"John F.","non-dropping-particle":"","parse-names":false,"suffix":""},{"dropping-particle":"","family":"Selig","given":"Elizabeth R.","non-dropping-particle":"","parse-names":false,"suffix":""}],"container-title":"PLoS ONE","id":"ITEM-1","issue":"8","issued":{"date-parts":[["2007"]]},"title":"Regional decline of coral cover in the Indo-Pacific: Timing, extent, and subregional comparisons","type":"article-journal","volume":"2"},"uris":["http://www.mendeley.com/documents/?uuid=065faac7-5f96-4c90-a494-f0e8b59076b2"]}],"mendeley":{"formattedCitation":"(Bruno &amp; Selig, 2007)","plainTextFormattedCitation":"(Bruno &amp; Selig, 2007)","previouslyFormattedCitation":"(Bruno &amp; Selig, 2007)"},"properties":{"noteIndex":0},"schema":"https://github.com/citation-style-language/schema/raw/master/csl-citation.json"}</w:instrText>
      </w:r>
      <w:r w:rsidRPr="0008241C">
        <w:rPr>
          <w:sz w:val="22"/>
          <w:szCs w:val="22"/>
        </w:rPr>
        <w:fldChar w:fldCharType="separate"/>
      </w:r>
      <w:r w:rsidRPr="0008241C">
        <w:rPr>
          <w:noProof/>
          <w:sz w:val="22"/>
          <w:szCs w:val="22"/>
        </w:rPr>
        <w:t>(Bruno &amp; Selig, 2007)</w:t>
      </w:r>
      <w:r w:rsidRPr="0008241C">
        <w:rPr>
          <w:sz w:val="22"/>
          <w:szCs w:val="22"/>
        </w:rPr>
        <w:fldChar w:fldCharType="end"/>
      </w:r>
      <w:r w:rsidRPr="0008241C">
        <w:rPr>
          <w:sz w:val="22"/>
          <w:szCs w:val="22"/>
        </w:rPr>
        <w:t>. Phase-shifts can thus occur from coral- to macro-algal-dominated systems</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10.4319/lo.2009.54.4.1167","ISBN":"0024-3590","ISSN":"00243590","abstract":"A mesocosm experiment was conducted to determine the effects of nutrient enrichment on competitive interactions between a hard coral, a green alga, and a sea anemone. In the low-nutrient controls, abundances of the green alga, Codium edule, and a sea anemone, Mesactinia genesis, remained low, and they coexisted with the live or dead scleractinian coral, Acropora muricata. Combined nitrogen and phosphorus additions markedly increased the photosynthetic efficiencies of zooxanthellae in A. muricata, the coverage of C. edule, and the asexual reproduction by M. genesis. After 35 d of nutrient addition, C. edule had begun to overgrow live A. muricata, but not dead coral. A. muricata finally died after 105 d, after being totally overgrown by C. edule. Within a few days of contact with live A. muricata, M. genesis was observed for the first time to have induced inflation of modified marginal aggressive organs known as acrorhagi tentacles, which it uses to attack neighboring coral. Nevertheless, M. genesis was not observed to attack C. edule, but moved away from it in the nutrient-enriched tanks. The hierarchy of competitive superiority under nutrient enrichment was in the order of C. edule . M. genesis . A. muricata. From this experiment, it was evident that nutrient enrichment inhibits corals’ ability to compete with sea anemones and algae in Nanwan Bay, southern Taiwan.","author":[{"dropping-particle":"","family":"Liu","given":"P.J.","non-dropping-particle":"","parse-names":false,"suffix":""},{"dropping-particle":"","family":"Lin","given":"S.M.","non-dropping-particle":"","parse-names":false,"suffix":""},{"dropping-particle":"","family":"Fan","given":"T.Y.","non-dropping-particle":"","parse-names":false,"suffix":""},{"dropping-particle":"","family":"Meng","given":"P.J.","non-dropping-particle":"","parse-names":false,"suffix":""},{"dropping-particle":"","family":"Shao","given":"K.T.","non-dropping-particle":"","parse-names":false,"suffix":""},{"dropping-particle":"","family":"Lin","given":"H.J.","non-dropping-particle":"","parse-names":false,"suffix":""}],"container-title":"Limnology and Oceanography","id":"ITEM-1","issue":"4","issued":{"date-parts":[["2009"]]},"page":"1167-1175","title":"Rates of overgrowth by macroalgae and attack by sea anemones are greater for live coral than dead coral under conditions of nutrient enrichment","type":"article-journal","volume":"54"},"uris":["http://www.mendeley.com/documents/?uuid=77e46458-05b6-43c1-9b93-a5ce535c8917"]}],"mendeley":{"formattedCitation":"(P. J. Liu &lt;i&gt;et al.&lt;/i&gt;, 2009)","plainTextFormattedCitation":"(P. J. Liu et al., 2009)","previouslyFormattedCitation":"(P. J. Liu &lt;i&gt;et al.&lt;/i&gt;, 2009)"},"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P. J. Liu </w:t>
      </w:r>
      <w:r w:rsidRPr="0008241C">
        <w:rPr>
          <w:rFonts w:eastAsia="PMingLiU"/>
          <w:i/>
          <w:noProof/>
          <w:sz w:val="22"/>
          <w:szCs w:val="22"/>
          <w:lang w:eastAsia="zh-TW"/>
        </w:rPr>
        <w:t>et al.</w:t>
      </w:r>
      <w:r w:rsidRPr="0008241C">
        <w:rPr>
          <w:rFonts w:eastAsia="PMingLiU"/>
          <w:noProof/>
          <w:sz w:val="22"/>
          <w:szCs w:val="22"/>
          <w:lang w:eastAsia="zh-TW"/>
        </w:rPr>
        <w:t>, 2009)</w:t>
      </w:r>
      <w:r w:rsidRPr="0008241C">
        <w:rPr>
          <w:rFonts w:eastAsia="PMingLiU"/>
          <w:sz w:val="22"/>
          <w:szCs w:val="22"/>
          <w:lang w:eastAsia="zh-TW"/>
        </w:rPr>
        <w:fldChar w:fldCharType="end"/>
      </w:r>
      <w:r w:rsidRPr="0008241C">
        <w:rPr>
          <w:sz w:val="22"/>
          <w:szCs w:val="22"/>
        </w:rPr>
        <w:t>.</w:t>
      </w:r>
    </w:p>
    <w:p w14:paraId="3F6786C6" w14:textId="77777777" w:rsidR="00A01204" w:rsidRPr="0008241C" w:rsidRDefault="00A01204" w:rsidP="00A01204">
      <w:pPr>
        <w:rPr>
          <w:sz w:val="22"/>
          <w:szCs w:val="22"/>
          <w:lang w:eastAsia="zh-TW"/>
        </w:rPr>
      </w:pPr>
    </w:p>
    <w:p w14:paraId="01AA21F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Effects of sea-level rise</w:t>
      </w:r>
    </w:p>
    <w:p w14:paraId="76E4BD04" w14:textId="77777777" w:rsidR="00A01204" w:rsidRPr="0008241C" w:rsidRDefault="00A01204" w:rsidP="00A01204">
      <w:pPr>
        <w:rPr>
          <w:sz w:val="22"/>
          <w:szCs w:val="22"/>
          <w:lang w:eastAsia="zh-TW"/>
        </w:rPr>
      </w:pPr>
    </w:p>
    <w:p w14:paraId="40343193" w14:textId="77777777" w:rsidR="00A01204" w:rsidRPr="0008241C" w:rsidRDefault="00A01204" w:rsidP="00A01204">
      <w:pPr>
        <w:rPr>
          <w:sz w:val="22"/>
          <w:szCs w:val="22"/>
        </w:rPr>
      </w:pPr>
      <w:r w:rsidRPr="0008241C">
        <w:rPr>
          <w:sz w:val="22"/>
          <w:szCs w:val="22"/>
        </w:rPr>
        <w:t xml:space="preserve">The Pacific Islands Regional Climate Assessment identified the highest </w:t>
      </w:r>
      <w:r w:rsidRPr="0008241C">
        <w:rPr>
          <w:rFonts w:eastAsia="PMingLiU"/>
          <w:sz w:val="22"/>
          <w:szCs w:val="22"/>
          <w:lang w:eastAsia="zh-TW"/>
        </w:rPr>
        <w:t xml:space="preserve">sea-level </w:t>
      </w:r>
      <w:r w:rsidRPr="0008241C">
        <w:rPr>
          <w:sz w:val="22"/>
          <w:szCs w:val="22"/>
        </w:rPr>
        <w:t xml:space="preserve">rise </w:t>
      </w:r>
      <w:r w:rsidRPr="0008241C">
        <w:rPr>
          <w:rFonts w:eastAsia="PMingLiU"/>
          <w:sz w:val="22"/>
          <w:szCs w:val="22"/>
          <w:lang w:eastAsia="zh-TW"/>
        </w:rPr>
        <w:t xml:space="preserve">occurred </w:t>
      </w:r>
      <w:r w:rsidRPr="0008241C">
        <w:rPr>
          <w:sz w:val="22"/>
          <w:szCs w:val="22"/>
        </w:rPr>
        <w:t xml:space="preserve">in the Western Pacific </w:t>
      </w:r>
      <w:r w:rsidRPr="0008241C">
        <w:rPr>
          <w:rFonts w:eastAsia="PMingLiU"/>
          <w:sz w:val="22"/>
          <w:szCs w:val="22"/>
          <w:lang w:eastAsia="zh-TW"/>
        </w:rPr>
        <w:t>between 1993 and 2010</w:t>
      </w:r>
      <w:r w:rsidRPr="0008241C">
        <w:rPr>
          <w:sz w:val="22"/>
          <w:szCs w:val="22"/>
        </w:rPr>
        <w:t xml:space="preserve"> (Figure 4.19). </w:t>
      </w:r>
      <w:r w:rsidRPr="0008241C">
        <w:rPr>
          <w:rFonts w:eastAsia="PMingLiU"/>
          <w:sz w:val="22"/>
          <w:szCs w:val="22"/>
          <w:lang w:eastAsia="zh-TW"/>
        </w:rPr>
        <w:t>W</w:t>
      </w:r>
      <w:r w:rsidRPr="0008241C">
        <w:rPr>
          <w:sz w:val="22"/>
          <w:szCs w:val="22"/>
        </w:rPr>
        <w:t>hen sea-level rise related to longer-term climate change combines with seasonal high tides, inter-annual and inter-decadal sea-level variations, and surge or high run-up associated with storms</w:t>
      </w:r>
      <w:r w:rsidRPr="0008241C">
        <w:rPr>
          <w:rFonts w:eastAsia="PMingLiU"/>
          <w:sz w:val="22"/>
          <w:szCs w:val="22"/>
          <w:lang w:eastAsia="zh-TW"/>
        </w:rPr>
        <w:t>, e</w:t>
      </w:r>
      <w:r w:rsidRPr="0008241C">
        <w:rPr>
          <w:sz w:val="22"/>
          <w:szCs w:val="22"/>
        </w:rPr>
        <w:t xml:space="preserve">xtreme water levels </w:t>
      </w:r>
      <w:r w:rsidRPr="0008241C">
        <w:rPr>
          <w:rFonts w:eastAsia="PMingLiU"/>
          <w:sz w:val="22"/>
          <w:szCs w:val="22"/>
          <w:lang w:eastAsia="zh-TW"/>
        </w:rPr>
        <w:t>would be expected</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Keener","given":"Victoria W","non-dropping-particle":"","parse-names":false,"suffix":""},{"dropping-particle":"","family":"Marra","given":"John J","non-dropping-particle":"","parse-names":false,"suffix":""},{"dropping-particle":"","family":"Finucane","given":"Melissa L","non-dropping-particle":"","parse-names":false,"suffix":""},{"dropping-particle":"","family":"Spooner","given":"Deanna","non-dropping-particle":"","parse-names":false,"suffix":""},{"dropping-particle":"","family":"Smith","given":"Margaret H","non-dropping-particle":"","parse-names":false,"suffix":""}],"id":"ITEM-1","issued":{"date-parts":[["2012"]]},"publisher":"Island Press","publisher-place":"Washington, DC","title":"Climate Change and Pacific Islands: Indicators and Impacts. Report for the 2012 Pacific Islands Regional Climate Assessment","type":"book"},"uris":["http://www.mendeley.com/documents/?uuid=e86a41a2-0ae5-3cb4-8322-8d741276b7eb"]}],"mendeley":{"formattedCitation":"(Keener &lt;i&gt;et al.&lt;/i&gt;, 2012)","plainTextFormattedCitation":"(Keener et al., 2012)","previouslyFormattedCitation":"(Keener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Keener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t>
      </w:r>
    </w:p>
    <w:p w14:paraId="2D5EA1CE" w14:textId="77777777" w:rsidR="00A01204" w:rsidRPr="0008241C" w:rsidRDefault="00A01204" w:rsidP="00A01204">
      <w:pPr>
        <w:rPr>
          <w:sz w:val="22"/>
          <w:szCs w:val="22"/>
        </w:rPr>
      </w:pPr>
    </w:p>
    <w:p w14:paraId="227227AA" w14:textId="77777777" w:rsidR="00A01204" w:rsidRPr="0008241C" w:rsidRDefault="00A01204" w:rsidP="00A01204">
      <w:pPr>
        <w:rPr>
          <w:sz w:val="22"/>
          <w:szCs w:val="22"/>
        </w:rPr>
      </w:pPr>
      <w:r w:rsidRPr="0008241C">
        <w:rPr>
          <w:sz w:val="22"/>
          <w:szCs w:val="22"/>
        </w:rPr>
        <w:t xml:space="preserve">Sea-level rise </w:t>
      </w:r>
      <w:r w:rsidRPr="0008241C">
        <w:rPr>
          <w:rFonts w:eastAsia="PMingLiU"/>
          <w:sz w:val="22"/>
          <w:szCs w:val="22"/>
          <w:lang w:eastAsia="zh-TW"/>
        </w:rPr>
        <w:t>can</w:t>
      </w:r>
      <w:r w:rsidRPr="0008241C">
        <w:rPr>
          <w:sz w:val="22"/>
          <w:szCs w:val="22"/>
        </w:rPr>
        <w:t xml:space="preserve"> result in the gradual inundation of coastal ecosystems. </w:t>
      </w:r>
      <w:r w:rsidRPr="0008241C">
        <w:rPr>
          <w:rFonts w:eastAsia="PMingLiU"/>
          <w:sz w:val="22"/>
          <w:szCs w:val="22"/>
          <w:lang w:eastAsia="zh-TW"/>
        </w:rPr>
        <w:t>T</w:t>
      </w:r>
      <w:r w:rsidRPr="0008241C">
        <w:rPr>
          <w:sz w:val="22"/>
          <w:szCs w:val="22"/>
        </w:rPr>
        <w:t>he topography and sediment budgets</w:t>
      </w:r>
      <w:r w:rsidRPr="0008241C">
        <w:rPr>
          <w:rFonts w:eastAsia="PMingLiU"/>
          <w:sz w:val="22"/>
          <w:szCs w:val="22"/>
          <w:lang w:eastAsia="zh-TW"/>
        </w:rPr>
        <w:t>,</w:t>
      </w:r>
      <w:r w:rsidRPr="0008241C">
        <w:rPr>
          <w:sz w:val="22"/>
          <w:szCs w:val="22"/>
        </w:rPr>
        <w:t xml:space="preserve"> </w:t>
      </w:r>
      <w:r w:rsidRPr="0008241C">
        <w:rPr>
          <w:rFonts w:eastAsia="PMingLiU"/>
          <w:sz w:val="22"/>
          <w:szCs w:val="22"/>
          <w:lang w:eastAsia="zh-TW"/>
        </w:rPr>
        <w:t>or</w:t>
      </w:r>
      <w:r w:rsidRPr="0008241C">
        <w:rPr>
          <w:sz w:val="22"/>
          <w:szCs w:val="22"/>
        </w:rPr>
        <w:t xml:space="preserve"> the balance between sediment </w:t>
      </w:r>
      <w:r w:rsidRPr="0008241C">
        <w:rPr>
          <w:rFonts w:eastAsia="PMingLiU"/>
          <w:sz w:val="22"/>
          <w:szCs w:val="22"/>
          <w:lang w:eastAsia="zh-TW"/>
        </w:rPr>
        <w:t>input</w:t>
      </w:r>
      <w:r w:rsidRPr="0008241C">
        <w:rPr>
          <w:sz w:val="22"/>
          <w:szCs w:val="22"/>
        </w:rPr>
        <w:t xml:space="preserve"> and </w:t>
      </w:r>
      <w:r w:rsidRPr="0008241C">
        <w:rPr>
          <w:rFonts w:eastAsia="PMingLiU"/>
          <w:sz w:val="22"/>
          <w:szCs w:val="22"/>
          <w:lang w:eastAsia="zh-TW"/>
        </w:rPr>
        <w:t>output, would regulate t</w:t>
      </w:r>
      <w:r w:rsidRPr="0008241C">
        <w:rPr>
          <w:sz w:val="22"/>
          <w:szCs w:val="22"/>
        </w:rPr>
        <w:t xml:space="preserve">he response of coastal ecosystems to sea-level rise. </w:t>
      </w:r>
      <w:r w:rsidRPr="0008241C">
        <w:rPr>
          <w:rFonts w:eastAsia="PMingLiU"/>
          <w:sz w:val="22"/>
          <w:szCs w:val="22"/>
          <w:lang w:eastAsia="zh-TW"/>
        </w:rPr>
        <w:t>T</w:t>
      </w:r>
      <w:r w:rsidRPr="0008241C">
        <w:rPr>
          <w:sz w:val="22"/>
          <w:szCs w:val="22"/>
        </w:rPr>
        <w:t xml:space="preserve">here is an opportunity for landward migration of intertidal and sub-tidal </w:t>
      </w:r>
      <w:r w:rsidRPr="0008241C">
        <w:rPr>
          <w:rFonts w:eastAsia="PMingLiU"/>
          <w:sz w:val="22"/>
          <w:szCs w:val="22"/>
          <w:lang w:eastAsia="zh-TW"/>
        </w:rPr>
        <w:t>vegetation</w:t>
      </w:r>
      <w:r w:rsidRPr="0008241C">
        <w:rPr>
          <w:sz w:val="22"/>
          <w:szCs w:val="22"/>
        </w:rPr>
        <w:t xml:space="preserve"> such as seagrasses, mangroves and salt marshes as sea level rises</w:t>
      </w:r>
      <w:r w:rsidRPr="0008241C">
        <w:rPr>
          <w:rFonts w:eastAsia="PMingLiU"/>
          <w:sz w:val="22"/>
          <w:szCs w:val="22"/>
          <w:lang w:eastAsia="zh-TW"/>
        </w:rPr>
        <w:t xml:space="preserve"> i</w:t>
      </w:r>
      <w:r w:rsidRPr="0008241C">
        <w:rPr>
          <w:sz w:val="22"/>
          <w:szCs w:val="22"/>
        </w:rPr>
        <w:t xml:space="preserve">f the land is uninhabited. However, built structures </w:t>
      </w:r>
      <w:r w:rsidRPr="0008241C">
        <w:rPr>
          <w:rFonts w:eastAsia="PMingLiU"/>
          <w:sz w:val="22"/>
          <w:szCs w:val="22"/>
          <w:lang w:eastAsia="zh-TW"/>
        </w:rPr>
        <w:t>can</w:t>
      </w:r>
      <w:r w:rsidRPr="0008241C">
        <w:rPr>
          <w:sz w:val="22"/>
          <w:szCs w:val="22"/>
        </w:rPr>
        <w:t xml:space="preserve"> prevent this migration landward</w:t>
      </w:r>
      <w:r w:rsidRPr="0008241C">
        <w:rPr>
          <w:rFonts w:eastAsia="PMingLiU"/>
          <w:sz w:val="22"/>
          <w:szCs w:val="22"/>
          <w:lang w:eastAsia="zh-TW"/>
        </w:rPr>
        <w:t xml:space="preserve"> and lead </w:t>
      </w:r>
      <w:r w:rsidRPr="0008241C">
        <w:rPr>
          <w:sz w:val="22"/>
          <w:szCs w:val="22"/>
        </w:rPr>
        <w:t xml:space="preserve">these ecosystems </w:t>
      </w:r>
      <w:r w:rsidRPr="0008241C">
        <w:rPr>
          <w:rFonts w:eastAsia="PMingLiU"/>
          <w:sz w:val="22"/>
          <w:szCs w:val="22"/>
          <w:lang w:eastAsia="zh-TW"/>
        </w:rPr>
        <w:t xml:space="preserve">to decline, </w:t>
      </w:r>
      <w:r w:rsidRPr="0008241C">
        <w:rPr>
          <w:sz w:val="22"/>
          <w:szCs w:val="22"/>
        </w:rPr>
        <w:t xml:space="preserve">a process called ‘coastal squeeze’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Torio &amp; Chmura, 2013)","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Torio &amp; Chmura, 2013</w:t>
      </w:r>
      <w:r w:rsidRPr="0008241C">
        <w:rPr>
          <w:noProof/>
          <w:sz w:val="22"/>
          <w:szCs w:val="22"/>
        </w:rPr>
        <w:t>)</w:t>
      </w:r>
      <w:r w:rsidRPr="0008241C">
        <w:rPr>
          <w:sz w:val="22"/>
          <w:szCs w:val="22"/>
        </w:rPr>
        <w:fldChar w:fldCharType="end"/>
      </w:r>
      <w:r w:rsidRPr="0008241C">
        <w:rPr>
          <w:sz w:val="22"/>
          <w:szCs w:val="22"/>
        </w:rPr>
        <w:t>.</w:t>
      </w:r>
    </w:p>
    <w:p w14:paraId="106877B5" w14:textId="77777777" w:rsidR="00A01204" w:rsidRPr="0008241C" w:rsidRDefault="00A01204" w:rsidP="00A01204">
      <w:pPr>
        <w:rPr>
          <w:sz w:val="22"/>
          <w:szCs w:val="22"/>
        </w:rPr>
      </w:pPr>
    </w:p>
    <w:p w14:paraId="12C51128"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4F14D9BE" wp14:editId="6DF23D5D">
            <wp:extent cx="5737860" cy="2315845"/>
            <wp:effectExtent l="0" t="0" r="0" b="8255"/>
            <wp:docPr id="90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 name="Picture 77"/>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737860" cy="2315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D2FDA10"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val="fr-FR" w:eastAsia="ja-JP"/>
        </w:rPr>
      </w:pPr>
      <w:r w:rsidRPr="0008241C">
        <w:rPr>
          <w:b/>
          <w:kern w:val="2"/>
          <w:sz w:val="22"/>
          <w:szCs w:val="22"/>
          <w:lang w:eastAsia="ja-JP"/>
        </w:rPr>
        <w:t xml:space="preserve">Figure 4.19 Mean sea levels are rising, particularly in the Western Pacific. </w:t>
      </w:r>
      <w:r w:rsidRPr="0008241C">
        <w:rPr>
          <w:b/>
          <w:kern w:val="2"/>
          <w:sz w:val="22"/>
          <w:szCs w:val="22"/>
          <w:lang w:val="fr-FR" w:eastAsia="ja-JP"/>
        </w:rPr>
        <w:t xml:space="preserve">Source: </w:t>
      </w:r>
      <w:r w:rsidRPr="0008241C">
        <w:rPr>
          <w:b/>
          <w:kern w:val="2"/>
          <w:sz w:val="22"/>
          <w:szCs w:val="22"/>
          <w:lang w:val="fr-FR" w:eastAsia="ja-JP"/>
        </w:rPr>
        <w:fldChar w:fldCharType="begin" w:fldLock="1"/>
      </w:r>
      <w:r w:rsidRPr="0008241C">
        <w:rPr>
          <w:b/>
          <w:kern w:val="2"/>
          <w:sz w:val="22"/>
          <w:szCs w:val="22"/>
          <w:lang w:val="fr-FR" w:eastAsia="ja-JP"/>
        </w:rPr>
        <w:instrText>ADDIN CSL_CITATION {"citationItems":[{"id":"ITEM-1","itemData":{"author":[{"dropping-particle":"","family":"Keener","given":"Victoria W","non-dropping-particle":"","parse-names":false,"suffix":""},{"dropping-particle":"","family":"Marra","given":"John J","non-dropping-particle":"","parse-names":false,"suffix":""},{"dropping-particle":"","family":"Finucane","given":"Melissa L","non-dropping-particle":"","parse-names":false,"suffix":""},{"dropping-particle":"","family":"Spooner","given":"Deanna","non-dropping-particle":"","parse-names":false,"suffix":""},{"dropping-particle":"","family":"Smith","given":"Margaret H","non-dropping-particle":"","parse-names":false,"suffix":""}],"id":"ITEM-1","issued":{"date-parts":[["2012"]]},"publisher":"Island Press","publisher-place":"Washington, DC","title":"Climate Change and Pacific Islands: Indicators and Impacts. Report for the 2012 Pacific Islands Regional Climate Assessment","type":"book"},"uris":["http://www.mendeley.com/documents/?uuid=e86a41a2-0ae5-3cb4-8322-8d741276b7eb"]}],"mendeley":{"formattedCitation":"(Keener &lt;i&gt;et al.&lt;/i&gt;, 2012)","manualFormatting":"Keener et al. (2012","plainTextFormattedCitation":"(Keener et al., 2012)","previouslyFormattedCitation":"(Keener &lt;i&gt;et al.&lt;/i&gt;, 2012)"},"properties":{"noteIndex":0},"schema":"https://github.com/citation-style-language/schema/raw/master/csl-citation.json"}</w:instrText>
      </w:r>
      <w:r w:rsidRPr="0008241C">
        <w:rPr>
          <w:b/>
          <w:kern w:val="2"/>
          <w:sz w:val="22"/>
          <w:szCs w:val="22"/>
          <w:lang w:val="fr-FR" w:eastAsia="ja-JP"/>
        </w:rPr>
        <w:fldChar w:fldCharType="separate"/>
      </w:r>
      <w:r w:rsidRPr="0008241C">
        <w:rPr>
          <w:b/>
          <w:noProof/>
          <w:kern w:val="2"/>
          <w:sz w:val="22"/>
          <w:szCs w:val="22"/>
          <w:lang w:val="fr-FR" w:eastAsia="ja-JP"/>
        </w:rPr>
        <w:t xml:space="preserve">Keener </w:t>
      </w:r>
      <w:r w:rsidRPr="0008241C">
        <w:rPr>
          <w:b/>
          <w:i/>
          <w:noProof/>
          <w:kern w:val="2"/>
          <w:sz w:val="22"/>
          <w:szCs w:val="22"/>
          <w:lang w:val="fr-FR" w:eastAsia="ja-JP"/>
        </w:rPr>
        <w:t xml:space="preserve">et al. </w:t>
      </w:r>
      <w:r w:rsidRPr="0008241C">
        <w:rPr>
          <w:b/>
          <w:noProof/>
          <w:kern w:val="2"/>
          <w:sz w:val="22"/>
          <w:szCs w:val="22"/>
          <w:lang w:val="fr-FR" w:eastAsia="ja-JP"/>
        </w:rPr>
        <w:t>(2012</w:t>
      </w:r>
      <w:r w:rsidRPr="0008241C">
        <w:rPr>
          <w:b/>
          <w:kern w:val="2"/>
          <w:sz w:val="22"/>
          <w:szCs w:val="22"/>
          <w:lang w:val="fr-FR" w:eastAsia="ja-JP"/>
        </w:rPr>
        <w:fldChar w:fldCharType="end"/>
      </w:r>
      <w:r w:rsidRPr="0008241C">
        <w:rPr>
          <w:b/>
          <w:kern w:val="2"/>
          <w:sz w:val="22"/>
          <w:szCs w:val="22"/>
          <w:lang w:val="fr-FR" w:eastAsia="ja-JP"/>
        </w:rPr>
        <w:t xml:space="preserve">); </w:t>
      </w:r>
      <w:r w:rsidRPr="0008241C">
        <w:rPr>
          <w:b/>
          <w:kern w:val="2"/>
          <w:sz w:val="22"/>
          <w:szCs w:val="22"/>
          <w:lang w:val="fr-FR" w:eastAsia="ja-JP"/>
        </w:rPr>
        <w:fldChar w:fldCharType="begin" w:fldLock="1"/>
      </w:r>
      <w:r w:rsidRPr="0008241C">
        <w:rPr>
          <w:b/>
          <w:kern w:val="2"/>
          <w:sz w:val="22"/>
          <w:szCs w:val="22"/>
          <w:lang w:val="fr-FR" w:eastAsia="ja-JP"/>
        </w:rPr>
        <w:instrText>ADDIN CSL_CITATION {"citationItems":[{"id":"ITEM-1","itemData":{"DOI":"10.1175/2011JCLI3932.1","abstract":"AbstractPacific Ocean sea surface height trends from satellite altimeter observations for 1993–2009 are examined in the context of longer tide gauge records and wind stress patterns. The dominant regional trends are high rates in the western tropical Pacific and minimal to negative rates in the eastern Pacific, particularly off North America. Interannual sea level variations associated with El Niño–Southern Oscillation events do not account for these trends. In the western tropical Pacific, tide gauge records indicate that the recent high rates represent a significant trend increase in the early 1990s relative to the preceding 40 years. This sea level trend shift in the western Pacific corresponds to an intensification of the easterly trade winds across the tropical Pacific. The wind change appears to be distinct from climate variations centered in the North Pacific, such as the Pacific decadal oscillation. In the eastern Pacific, tide gauge records exhibit higher-amplitude decadal fluctuations than in th...","author":[{"dropping-particle":"","family":"Merrifield","given":"Mark A.","non-dropping-particle":"","parse-names":false,"suffix":""}],"container-title":"Journal of Climate","id":"ITEM-1","issue":"15","issued":{"date-parts":[["2011","8","1"]]},"page":"4126-4138","title":"A Shift in Western Tropical Pacific Sea Level Trends during the 1990s","type":"article-journal","volume":"24"},"uris":["http://www.mendeley.com/documents/?uuid=cfd25fd2-4ed7-346b-9384-d7d7f9497b30","http://www.mendeley.com/documents/?uuid=52aafb2a-2437-486f-a0fc-eec275a180b0"]}],"mendeley":{"formattedCitation":"(Merrifield, 2011)","manualFormatting":"Merrifield (2011","plainTextFormattedCitation":"(Merrifield, 2011)","previouslyFormattedCitation":"(Merrifield, 2011)"},"properties":{"noteIndex":0},"schema":"https://github.com/citation-style-language/schema/raw/master/csl-citation.json"}</w:instrText>
      </w:r>
      <w:r w:rsidRPr="0008241C">
        <w:rPr>
          <w:b/>
          <w:kern w:val="2"/>
          <w:sz w:val="22"/>
          <w:szCs w:val="22"/>
          <w:lang w:val="fr-FR" w:eastAsia="ja-JP"/>
        </w:rPr>
        <w:fldChar w:fldCharType="separate"/>
      </w:r>
      <w:r w:rsidRPr="0008241C">
        <w:rPr>
          <w:b/>
          <w:noProof/>
          <w:kern w:val="2"/>
          <w:sz w:val="22"/>
          <w:szCs w:val="22"/>
          <w:lang w:val="fr-FR" w:eastAsia="ja-JP"/>
        </w:rPr>
        <w:t>Merrifield (2011</w:t>
      </w:r>
      <w:r w:rsidRPr="0008241C">
        <w:rPr>
          <w:b/>
          <w:kern w:val="2"/>
          <w:sz w:val="22"/>
          <w:szCs w:val="22"/>
          <w:lang w:val="fr-FR" w:eastAsia="ja-JP"/>
        </w:rPr>
        <w:fldChar w:fldCharType="end"/>
      </w:r>
      <w:r w:rsidRPr="0008241C">
        <w:rPr>
          <w:b/>
          <w:kern w:val="2"/>
          <w:sz w:val="22"/>
          <w:szCs w:val="22"/>
          <w:lang w:val="fr-FR" w:eastAsia="ja-JP"/>
        </w:rPr>
        <w:t>)</w:t>
      </w:r>
    </w:p>
    <w:p w14:paraId="1FCD69F0" w14:textId="77777777" w:rsidR="00A01204" w:rsidRPr="0008241C" w:rsidRDefault="00A01204" w:rsidP="00A01204">
      <w:pPr>
        <w:rPr>
          <w:sz w:val="22"/>
          <w:szCs w:val="22"/>
          <w:lang w:val="fr-FR"/>
        </w:rPr>
      </w:pPr>
    </w:p>
    <w:p w14:paraId="2665D2AA" w14:textId="77777777" w:rsidR="00A01204" w:rsidRPr="0008241C" w:rsidRDefault="00A01204" w:rsidP="00A01204">
      <w:pPr>
        <w:rPr>
          <w:sz w:val="22"/>
          <w:szCs w:val="22"/>
          <w:lang w:val="en-NZ"/>
        </w:rPr>
      </w:pPr>
      <w:r w:rsidRPr="0008241C">
        <w:rPr>
          <w:rFonts w:eastAsia="PMingLiU"/>
          <w:sz w:val="22"/>
          <w:szCs w:val="22"/>
          <w:lang w:val="en-NZ" w:eastAsia="zh-TW"/>
        </w:rPr>
        <w:t>C</w:t>
      </w:r>
      <w:r w:rsidRPr="0008241C">
        <w:rPr>
          <w:sz w:val="22"/>
          <w:szCs w:val="22"/>
          <w:lang w:val="en-NZ"/>
        </w:rPr>
        <w:t xml:space="preserve">ompared to coral growth </w:t>
      </w:r>
      <w:r w:rsidRPr="0008241C">
        <w:rPr>
          <w:rFonts w:eastAsia="PMingLiU"/>
          <w:sz w:val="22"/>
          <w:szCs w:val="22"/>
          <w:lang w:val="en-NZ" w:eastAsia="zh-TW"/>
        </w:rPr>
        <w:t>rates, sea-level rise is slow, which</w:t>
      </w:r>
      <w:r w:rsidRPr="0008241C">
        <w:rPr>
          <w:sz w:val="22"/>
          <w:szCs w:val="22"/>
          <w:lang w:val="en-NZ"/>
        </w:rPr>
        <w:t xml:space="preserve"> </w:t>
      </w:r>
      <w:r w:rsidRPr="0008241C">
        <w:rPr>
          <w:rFonts w:eastAsia="PMingLiU"/>
          <w:sz w:val="22"/>
          <w:szCs w:val="22"/>
          <w:lang w:val="en-NZ" w:eastAsia="zh-TW"/>
        </w:rPr>
        <w:t>may not be</w:t>
      </w:r>
      <w:r w:rsidRPr="0008241C">
        <w:rPr>
          <w:sz w:val="22"/>
          <w:szCs w:val="22"/>
          <w:lang w:val="en-NZ"/>
        </w:rPr>
        <w:t xml:space="preserve"> a major challenge. However, the projected increasing rates of sea-level rise, coupled with the slower growth and accretion rates due to </w:t>
      </w:r>
      <w:r w:rsidRPr="0008241C">
        <w:rPr>
          <w:rFonts w:eastAsia="PMingLiU"/>
          <w:sz w:val="22"/>
          <w:szCs w:val="22"/>
          <w:lang w:val="en-NZ" w:eastAsia="zh-TW"/>
        </w:rPr>
        <w:t xml:space="preserve">temperature </w:t>
      </w:r>
      <w:r w:rsidRPr="0008241C">
        <w:rPr>
          <w:sz w:val="22"/>
          <w:szCs w:val="22"/>
          <w:lang w:val="en-NZ"/>
        </w:rPr>
        <w:t xml:space="preserve">warming and ocean acidification, may compromise the </w:t>
      </w:r>
      <w:r w:rsidRPr="0008241C">
        <w:rPr>
          <w:rFonts w:eastAsia="PMingLiU"/>
          <w:sz w:val="22"/>
          <w:szCs w:val="22"/>
          <w:lang w:val="en-NZ" w:eastAsia="zh-TW"/>
        </w:rPr>
        <w:t>resistance</w:t>
      </w:r>
      <w:r w:rsidRPr="0008241C">
        <w:rPr>
          <w:sz w:val="22"/>
          <w:szCs w:val="22"/>
          <w:lang w:val="en-NZ"/>
        </w:rPr>
        <w:t xml:space="preserve"> of coral reefs to keep pace with future sea-level rise </w:t>
      </w:r>
      <w:r w:rsidRPr="0008241C">
        <w:rPr>
          <w:sz w:val="22"/>
          <w:szCs w:val="22"/>
        </w:rPr>
        <w:fldChar w:fldCharType="begin" w:fldLock="1"/>
      </w:r>
      <w:r w:rsidRPr="0008241C">
        <w:rPr>
          <w:sz w:val="22"/>
          <w:szCs w:val="22"/>
          <w:lang w:val="en-NZ"/>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Woodroffe and Webster, 2014)","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lang w:val="en-NZ"/>
        </w:rPr>
        <w:t>(</w:t>
      </w:r>
      <w:r w:rsidRPr="0008241C">
        <w:rPr>
          <w:rFonts w:eastAsia="PMingLiU"/>
          <w:noProof/>
          <w:sz w:val="22"/>
          <w:szCs w:val="22"/>
          <w:lang w:val="en-NZ" w:eastAsia="zh-TW"/>
        </w:rPr>
        <w:t>Woodroffe and Webster, 2014</w:t>
      </w:r>
      <w:r w:rsidRPr="0008241C">
        <w:rPr>
          <w:noProof/>
          <w:sz w:val="22"/>
          <w:szCs w:val="22"/>
          <w:lang w:val="en-NZ"/>
        </w:rPr>
        <w:t>)</w:t>
      </w:r>
      <w:r w:rsidRPr="0008241C">
        <w:rPr>
          <w:sz w:val="22"/>
          <w:szCs w:val="22"/>
        </w:rPr>
        <w:fldChar w:fldCharType="end"/>
      </w:r>
      <w:r w:rsidRPr="0008241C">
        <w:rPr>
          <w:sz w:val="22"/>
          <w:szCs w:val="22"/>
          <w:lang w:val="en-NZ"/>
        </w:rPr>
        <w:t>.</w:t>
      </w:r>
    </w:p>
    <w:p w14:paraId="2B4F7942" w14:textId="77777777" w:rsidR="00A01204" w:rsidRPr="0008241C" w:rsidRDefault="00A01204" w:rsidP="00A01204">
      <w:pPr>
        <w:rPr>
          <w:sz w:val="22"/>
          <w:szCs w:val="22"/>
          <w:lang w:val="en-NZ"/>
        </w:rPr>
      </w:pPr>
    </w:p>
    <w:p w14:paraId="22EBA6FB" w14:textId="77777777" w:rsidR="00A01204" w:rsidRPr="0008241C" w:rsidRDefault="00A01204" w:rsidP="00A01204">
      <w:pPr>
        <w:rPr>
          <w:sz w:val="22"/>
          <w:szCs w:val="22"/>
        </w:rPr>
      </w:pPr>
      <w:r w:rsidRPr="0008241C">
        <w:rPr>
          <w:rFonts w:eastAsia="PMingLiU"/>
          <w:sz w:val="22"/>
          <w:szCs w:val="22"/>
          <w:lang w:val="en-NZ" w:eastAsia="zh-TW"/>
        </w:rPr>
        <w:t xml:space="preserve">The </w:t>
      </w:r>
      <w:r w:rsidRPr="0008241C">
        <w:rPr>
          <w:sz w:val="22"/>
          <w:szCs w:val="22"/>
          <w:lang w:val="en-NZ"/>
        </w:rPr>
        <w:t xml:space="preserve">projected sea-level rise </w:t>
      </w:r>
      <w:r w:rsidRPr="0008241C">
        <w:rPr>
          <w:rFonts w:eastAsia="PMingLiU"/>
          <w:sz w:val="22"/>
          <w:szCs w:val="22"/>
          <w:lang w:val="en-NZ" w:eastAsia="zh-TW"/>
        </w:rPr>
        <w:t xml:space="preserve">can have </w:t>
      </w:r>
      <w:r w:rsidRPr="0008241C">
        <w:rPr>
          <w:sz w:val="22"/>
          <w:szCs w:val="22"/>
          <w:lang w:val="en-NZ"/>
        </w:rPr>
        <w:t>high</w:t>
      </w:r>
      <w:r w:rsidRPr="0008241C">
        <w:rPr>
          <w:rFonts w:eastAsia="PMingLiU"/>
          <w:sz w:val="22"/>
          <w:szCs w:val="22"/>
          <w:lang w:val="en-NZ" w:eastAsia="zh-TW"/>
        </w:rPr>
        <w:t xml:space="preserve"> vulnerability on mangroves</w:t>
      </w:r>
      <w:r w:rsidRPr="0008241C">
        <w:rPr>
          <w:sz w:val="22"/>
          <w:szCs w:val="22"/>
          <w:lang w:val="en-NZ"/>
        </w:rPr>
        <w:t xml:space="preserve">, particularly in </w:t>
      </w:r>
      <w:r w:rsidRPr="0008241C">
        <w:rPr>
          <w:rFonts w:eastAsia="PMingLiU"/>
          <w:sz w:val="22"/>
          <w:szCs w:val="22"/>
          <w:lang w:val="en-NZ" w:eastAsia="zh-TW"/>
        </w:rPr>
        <w:t>area</w:t>
      </w:r>
      <w:r w:rsidRPr="0008241C">
        <w:rPr>
          <w:sz w:val="22"/>
          <w:szCs w:val="22"/>
          <w:lang w:val="en-NZ"/>
        </w:rPr>
        <w:t xml:space="preserve"> where the coastline is subsiding and sedimentation ra</w:t>
      </w:r>
      <w:r w:rsidRPr="0008241C">
        <w:rPr>
          <w:sz w:val="22"/>
          <w:szCs w:val="22"/>
        </w:rPr>
        <w:t>tes are low</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10.1146/annurev-marine-122414-034025","ISSN":"1941-1405","abstract":"Mangroves occur on upper intertidal shorelines in the tropics and subtropics. Complex hydrodynamic and salinity conditions, related primarily to elevation and hydroperiod, influence mangrove distributions; this review considers how these distributions change over time. Accumulation rates of allochthonous and autochthonous sediment, both inorganic and organic, vary between and within different settings. Abundant terrigenous sediment can form dynamic mudbanks, and tides redistribute sediment, contrasting with mangrove peat in sediment-starved carbonate settings. Sediments underlying mangroves sequester carbon but also contain paleoenvironmental records of adjustments to past sea-level changes. Radiometric dating indicates long-term sedimentation, whereas measurements made using surface elevation tables and marker horizons provide shorter perspectives, indicating shallow subsurface processes of root growth and substrate autocompaction. Many tropical deltas also experience deep subsidence, which augments relative sea-level rise. The persistence of mangroves implies an ability to cope with moderately high rates of relative sea-level rise. However, many human pressures threaten mangroves, resulting in a continuing decline in their extent throughout the tropics.*","author":[{"dropping-particle":"","family":"Woodroffe","given":"C D","non-dropping-particle":"","parse-names":false,"suffix":""},{"dropping-particle":"","family":"Rogers","given":"K","non-dropping-particle":"","parse-names":false,"suffix":""},{"dropping-particle":"","family":"McKee","given":"K L","non-dropping-particle":"","parse-names":false,"suffix":""},{"dropping-particle":"","family":"Lovelock","given":"C E","non-dropping-particle":"","parse-names":false,"suffix":""},{"dropping-particle":"","family":"Mendelssohn","given":"I A","non-dropping-particle":"","parse-names":false,"suffix":""},{"dropping-particle":"","family":"Saintilan","given":"N","non-dropping-particle":"","parse-names":false,"suffix":""}],"container-title":"Annual Review of Marine Science","id":"ITEM-1","issue":"1","issued":{"date-parts":[["2016","1","3"]]},"note":"doi: 10.1146/annurev-marine-122414-034025","page":"243-266","publisher":"Annual Reviews","title":"Mangrove Sedimentation and Response to Relative Sea-Level Rise","type":"article-journal","volume":"8"},"uris":["http://www.mendeley.com/documents/?uuid=13e582e5-5ab9-40c9-a9bb-99bf83afee2c"]}],"mendeley":{"formattedCitation":"(Woodroffe &lt;i&gt;et al.&lt;/i&gt;, 2016)","plainTextFormattedCitation":"(Woodroffe et al., 2016)","previouslyFormattedCitation":"(Woodroffe &lt;i&gt;et al.&lt;/i&gt;, 2016)"},"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Woodroffe </w:t>
      </w:r>
      <w:r w:rsidRPr="0008241C">
        <w:rPr>
          <w:rFonts w:eastAsia="PMingLiU"/>
          <w:i/>
          <w:noProof/>
          <w:sz w:val="22"/>
          <w:szCs w:val="22"/>
          <w:lang w:eastAsia="zh-TW"/>
        </w:rPr>
        <w:t>et al.</w:t>
      </w:r>
      <w:r w:rsidRPr="0008241C">
        <w:rPr>
          <w:rFonts w:eastAsia="PMingLiU"/>
          <w:noProof/>
          <w:sz w:val="22"/>
          <w:szCs w:val="22"/>
          <w:lang w:eastAsia="zh-TW"/>
        </w:rPr>
        <w:t>, 2016)</w:t>
      </w:r>
      <w:r w:rsidRPr="0008241C">
        <w:rPr>
          <w:rFonts w:eastAsia="PMingLiU"/>
          <w:sz w:val="22"/>
          <w:szCs w:val="22"/>
          <w:lang w:eastAsia="zh-TW"/>
        </w:rPr>
        <w:fldChar w:fldCharType="end"/>
      </w:r>
      <w:r w:rsidRPr="0008241C">
        <w:rPr>
          <w:sz w:val="22"/>
          <w:szCs w:val="22"/>
        </w:rPr>
        <w:t xml:space="preserve">. Vulnerability </w:t>
      </w:r>
      <w:r w:rsidRPr="0008241C">
        <w:rPr>
          <w:rFonts w:eastAsia="PMingLiU"/>
          <w:sz w:val="22"/>
          <w:szCs w:val="22"/>
          <w:lang w:eastAsia="zh-TW"/>
        </w:rPr>
        <w:t>can</w:t>
      </w:r>
      <w:r w:rsidRPr="0008241C">
        <w:rPr>
          <w:sz w:val="22"/>
          <w:szCs w:val="22"/>
        </w:rPr>
        <w:t xml:space="preserve"> be very high where landward migration is blocked by </w:t>
      </w:r>
      <w:r w:rsidRPr="0008241C">
        <w:rPr>
          <w:rFonts w:eastAsia="PMingLiU"/>
          <w:sz w:val="22"/>
          <w:szCs w:val="22"/>
          <w:lang w:eastAsia="zh-TW"/>
        </w:rPr>
        <w:t xml:space="preserve">coastal </w:t>
      </w:r>
      <w:r w:rsidRPr="0008241C">
        <w:rPr>
          <w:sz w:val="22"/>
          <w:szCs w:val="22"/>
        </w:rPr>
        <w:t xml:space="preserve">intensive land use and steep gradients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manualFormatting":"(Bell et al.,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Consequences of climate change impacts as well as anthropogenic impacts may induce a productivity loss, with a potentially disastrous knock on effect to many important commercial species of fish and shellfish in mangroves </w:t>
      </w:r>
      <w:r w:rsidRPr="0008241C">
        <w:rPr>
          <w:sz w:val="22"/>
          <w:szCs w:val="22"/>
        </w:rPr>
        <w:fldChar w:fldCharType="begin" w:fldLock="1"/>
      </w:r>
      <w:r w:rsidRPr="0008241C">
        <w:rPr>
          <w:sz w:val="22"/>
          <w:szCs w:val="22"/>
        </w:rPr>
        <w:instrText>ADDIN CSL_CITATION {"citationItems":[{"id":"ITEM-1","itemData":{"author":[{"dropping-particle":"","family":"Bezuijen","given":"M.R.","non-dropping-particle":"","parse-names":false,"suffix":""},{"dropping-particle":"","family":"Morgan","given":"C.","non-dropping-particle":"","parse-names":false,"suffix":""},{"dropping-particle":"","family":"Mather","given":"R.J.","non-dropping-particle":"","parse-names":false,"suffix":""}],"id":"ITEM-1","issued":{"date-parts":[["2011"]]},"publisher-place":"Gland, Switzerland: IUCN.","title":"A Rapid Vulnerability Assessment of Coastal Habitats and Selected Species to Climate Risks in Chanthaburi and Trat (Thailand), Koh Kong and Kampot (Cambodia), and Kien Giang, Ben Tre, Soc Trang and Can Gio (Vietnam).","type":"report"},"uris":["http://www.mendeley.com/documents/?uuid=e5841257-3c33-4c42-be28-c731686034f7"]}],"mendeley":{"formattedCitation":"(Bezuijen &lt;i&gt;et al.&lt;/i&gt;, 2011)","manualFormatting":"(Bezuijen, Morgan, &amp; Mather, 2011)","plainTextFormattedCitation":"(Bezuijen et al., 2011)","previouslyFormattedCitation":"(Bezuijen &lt;i&gt;et al.&lt;/i&gt;, 2011)"},"properties":{"noteIndex":0},"schema":"https://github.com/citation-style-language/schema/raw/master/csl-citation.json"}</w:instrText>
      </w:r>
      <w:r w:rsidRPr="0008241C">
        <w:rPr>
          <w:sz w:val="22"/>
          <w:szCs w:val="22"/>
        </w:rPr>
        <w:fldChar w:fldCharType="separate"/>
      </w:r>
      <w:r w:rsidRPr="0008241C">
        <w:rPr>
          <w:noProof/>
          <w:sz w:val="22"/>
          <w:szCs w:val="22"/>
        </w:rPr>
        <w:t>(Bezuijen, Morgan, &amp; Mather, 2011)</w:t>
      </w:r>
      <w:r w:rsidRPr="0008241C">
        <w:rPr>
          <w:sz w:val="22"/>
          <w:szCs w:val="22"/>
        </w:rPr>
        <w:fldChar w:fldCharType="end"/>
      </w:r>
      <w:r w:rsidRPr="0008241C">
        <w:rPr>
          <w:sz w:val="22"/>
          <w:szCs w:val="22"/>
        </w:rPr>
        <w:t xml:space="preserve">. </w:t>
      </w:r>
      <w:r w:rsidRPr="0008241C">
        <w:rPr>
          <w:rFonts w:eastAsia="PMingLiU"/>
          <w:sz w:val="22"/>
          <w:szCs w:val="22"/>
          <w:lang w:eastAsia="zh-TW"/>
        </w:rPr>
        <w:t xml:space="preserve">The </w:t>
      </w:r>
      <w:r w:rsidRPr="0008241C">
        <w:rPr>
          <w:sz w:val="22"/>
          <w:szCs w:val="22"/>
        </w:rPr>
        <w:t xml:space="preserve">projected sea-level rise </w:t>
      </w:r>
      <w:r w:rsidRPr="0008241C">
        <w:rPr>
          <w:rFonts w:eastAsia="PMingLiU"/>
          <w:sz w:val="22"/>
          <w:szCs w:val="22"/>
          <w:lang w:eastAsia="zh-TW"/>
        </w:rPr>
        <w:t>can have moderate vulnerability on</w:t>
      </w:r>
      <w:r w:rsidRPr="0008241C">
        <w:rPr>
          <w:sz w:val="22"/>
          <w:szCs w:val="22"/>
        </w:rPr>
        <w:t xml:space="preserve"> </w:t>
      </w:r>
      <w:r w:rsidRPr="0008241C">
        <w:rPr>
          <w:rFonts w:eastAsia="PMingLiU"/>
          <w:sz w:val="22"/>
          <w:szCs w:val="22"/>
          <w:lang w:eastAsia="zh-TW"/>
        </w:rPr>
        <w:t>s</w:t>
      </w:r>
      <w:r w:rsidRPr="0008241C">
        <w:rPr>
          <w:sz w:val="22"/>
          <w:szCs w:val="22"/>
        </w:rPr>
        <w:t xml:space="preserve">eagrasses </w:t>
      </w:r>
      <w:r w:rsidRPr="0008241C">
        <w:rPr>
          <w:rFonts w:eastAsia="PMingLiU"/>
          <w:sz w:val="22"/>
          <w:szCs w:val="22"/>
          <w:lang w:eastAsia="zh-TW"/>
        </w:rPr>
        <w:t>because</w:t>
      </w:r>
      <w:r w:rsidRPr="0008241C">
        <w:rPr>
          <w:sz w:val="22"/>
          <w:szCs w:val="22"/>
        </w:rPr>
        <w:t xml:space="preserve"> the </w:t>
      </w:r>
      <w:r w:rsidRPr="0008241C">
        <w:rPr>
          <w:rFonts w:eastAsia="PMingLiU"/>
          <w:sz w:val="22"/>
          <w:szCs w:val="22"/>
          <w:lang w:eastAsia="zh-TW"/>
        </w:rPr>
        <w:t xml:space="preserve">distribution </w:t>
      </w:r>
      <w:r w:rsidRPr="0008241C">
        <w:rPr>
          <w:sz w:val="22"/>
          <w:szCs w:val="22"/>
        </w:rPr>
        <w:t>depth is limited by irradiance</w:t>
      </w:r>
      <w:r w:rsidRPr="0008241C">
        <w:rPr>
          <w:rFonts w:eastAsia="PMingLiU"/>
          <w:sz w:val="22"/>
          <w:szCs w:val="22"/>
          <w:lang w:eastAsia="zh-TW"/>
        </w:rPr>
        <w:t xml:space="preserve">. </w:t>
      </w:r>
      <w:r w:rsidRPr="0008241C">
        <w:rPr>
          <w:sz w:val="22"/>
          <w:szCs w:val="22"/>
        </w:rPr>
        <w:t xml:space="preserve">Vulnerability </w:t>
      </w:r>
      <w:r w:rsidRPr="0008241C">
        <w:rPr>
          <w:rFonts w:eastAsia="PMingLiU"/>
          <w:sz w:val="22"/>
          <w:szCs w:val="22"/>
          <w:lang w:eastAsia="zh-TW"/>
        </w:rPr>
        <w:t>can</w:t>
      </w:r>
      <w:r w:rsidRPr="0008241C">
        <w:rPr>
          <w:sz w:val="22"/>
          <w:szCs w:val="22"/>
        </w:rPr>
        <w:t xml:space="preserve"> be very high where expansion landward is blocked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r w:rsidRPr="0008241C">
        <w:rPr>
          <w:rFonts w:eastAsia="PMingLiU"/>
          <w:sz w:val="22"/>
          <w:szCs w:val="22"/>
          <w:lang w:eastAsia="zh-TW"/>
        </w:rPr>
        <w:t>S</w:t>
      </w:r>
      <w:r w:rsidRPr="0008241C">
        <w:rPr>
          <w:sz w:val="22"/>
          <w:szCs w:val="22"/>
        </w:rPr>
        <w:t xml:space="preserve">alt marshes </w:t>
      </w:r>
      <w:r w:rsidRPr="0008241C">
        <w:rPr>
          <w:rFonts w:eastAsia="PMingLiU"/>
          <w:sz w:val="22"/>
          <w:szCs w:val="22"/>
          <w:lang w:eastAsia="zh-TW"/>
        </w:rPr>
        <w:t>can</w:t>
      </w:r>
      <w:r w:rsidRPr="0008241C">
        <w:rPr>
          <w:sz w:val="22"/>
          <w:szCs w:val="22"/>
        </w:rPr>
        <w:t xml:space="preserve"> </w:t>
      </w:r>
      <w:r w:rsidRPr="0008241C">
        <w:rPr>
          <w:rFonts w:eastAsia="PMingLiU"/>
          <w:sz w:val="22"/>
          <w:szCs w:val="22"/>
          <w:lang w:eastAsia="zh-TW"/>
        </w:rPr>
        <w:t xml:space="preserve">also </w:t>
      </w:r>
      <w:r w:rsidRPr="0008241C">
        <w:rPr>
          <w:sz w:val="22"/>
          <w:szCs w:val="22"/>
        </w:rPr>
        <w:t>be trapped by a coastal squeeze</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10.1007/s11852-017-0524-6","ISSN":"1874-7841","author":[{"dropping-particle":"","family":"Garbutt","given":"Angus","non-dropping-particle":"","parse-names":false,"suffix":""},{"dropping-particle":"","family":"Groot","given":"Alma","non-dropping-particle":"de","parse-names":false,"suffix":""},{"dropping-particle":"","family":"Smit","given":"Chris","non-dropping-particle":"","parse-names":false,"suffix":""},{"dropping-particle":"","family":"Pétillon","given":"Julien","non-dropping-particle":"","parse-names":false,"suffix":""}],"container-title":"Journal of Coastal Conservation","id":"ITEM-1","issue":"3","issued":{"date-parts":[["2017"]]},"page":"405-408","title":"European salt marshes: ecology and conservation in a changing world","type":"article-journal","volume":"21"},"uris":["http://www.mendeley.com/documents/?uuid=c0584405-f3da-4c1c-902a-56c688da85fe"]}],"mendeley":{"formattedCitation":"(Garbutt &lt;i&gt;et al.&lt;/i&gt;, 2017)","plainTextFormattedCitation":"(Garbutt et al., 2017)","previouslyFormattedCitation":"(Garbutt &lt;i&gt;et al.&lt;/i&gt;, 2017)"},"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Garbutt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rFonts w:eastAsia="PMingLiU"/>
          <w:sz w:val="22"/>
          <w:szCs w:val="22"/>
          <w:lang w:eastAsia="zh-TW"/>
        </w:rPr>
        <w:fldChar w:fldCharType="end"/>
      </w:r>
      <w:r w:rsidRPr="0008241C">
        <w:rPr>
          <w:sz w:val="22"/>
          <w:szCs w:val="22"/>
        </w:rPr>
        <w:t xml:space="preserve">. </w:t>
      </w:r>
      <w:r w:rsidRPr="0008241C">
        <w:rPr>
          <w:rFonts w:eastAsia="PMingLiU"/>
          <w:sz w:val="22"/>
          <w:szCs w:val="22"/>
          <w:lang w:eastAsia="zh-TW"/>
        </w:rPr>
        <w:t>B</w:t>
      </w:r>
      <w:r w:rsidRPr="0008241C">
        <w:rPr>
          <w:sz w:val="22"/>
          <w:szCs w:val="22"/>
        </w:rPr>
        <w:t xml:space="preserve">uilding structures such as roads and sea walls </w:t>
      </w:r>
      <w:r w:rsidRPr="0008241C">
        <w:rPr>
          <w:rFonts w:eastAsia="PMingLiU"/>
          <w:sz w:val="22"/>
          <w:szCs w:val="22"/>
          <w:lang w:eastAsia="zh-TW"/>
        </w:rPr>
        <w:t xml:space="preserve">along the coastline </w:t>
      </w:r>
      <w:r w:rsidRPr="0008241C">
        <w:rPr>
          <w:sz w:val="22"/>
          <w:szCs w:val="22"/>
        </w:rPr>
        <w:t xml:space="preserve">may prevent landward migration of salt marshes as sea-levels rise, severely </w:t>
      </w:r>
      <w:r w:rsidRPr="0008241C">
        <w:rPr>
          <w:rFonts w:eastAsia="PMingLiU"/>
          <w:sz w:val="22"/>
          <w:szCs w:val="22"/>
          <w:lang w:eastAsia="zh-TW"/>
        </w:rPr>
        <w:t>reducing</w:t>
      </w:r>
      <w:r w:rsidRPr="0008241C">
        <w:rPr>
          <w:sz w:val="22"/>
          <w:szCs w:val="22"/>
        </w:rPr>
        <w:t xml:space="preserve"> the </w:t>
      </w:r>
      <w:r w:rsidRPr="0008241C">
        <w:rPr>
          <w:rFonts w:eastAsia="PMingLiU"/>
          <w:sz w:val="22"/>
          <w:szCs w:val="22"/>
          <w:lang w:eastAsia="zh-TW"/>
        </w:rPr>
        <w:t>resistance</w:t>
      </w:r>
      <w:r w:rsidRPr="0008241C">
        <w:rPr>
          <w:sz w:val="22"/>
          <w:szCs w:val="22"/>
        </w:rPr>
        <w:t xml:space="preserve"> of salt marsh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Torio &amp; Chmura, 2013)","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Torio &amp; Chmura, 2013</w:t>
      </w:r>
      <w:r w:rsidRPr="0008241C">
        <w:rPr>
          <w:noProof/>
          <w:sz w:val="22"/>
          <w:szCs w:val="22"/>
        </w:rPr>
        <w:t>)</w:t>
      </w:r>
      <w:r w:rsidRPr="0008241C">
        <w:rPr>
          <w:sz w:val="22"/>
          <w:szCs w:val="22"/>
        </w:rPr>
        <w:fldChar w:fldCharType="end"/>
      </w:r>
      <w:r w:rsidRPr="0008241C">
        <w:rPr>
          <w:sz w:val="22"/>
          <w:szCs w:val="22"/>
        </w:rPr>
        <w:t>.</w:t>
      </w:r>
    </w:p>
    <w:p w14:paraId="4571A208" w14:textId="77777777" w:rsidR="00A01204" w:rsidRPr="0008241C" w:rsidRDefault="00A01204" w:rsidP="00A01204">
      <w:pPr>
        <w:rPr>
          <w:sz w:val="22"/>
          <w:szCs w:val="22"/>
        </w:rPr>
      </w:pPr>
    </w:p>
    <w:p w14:paraId="3361E53F" w14:textId="77777777" w:rsidR="00A01204" w:rsidRPr="0008241C" w:rsidRDefault="00A01204" w:rsidP="00A01204">
      <w:pPr>
        <w:rPr>
          <w:sz w:val="22"/>
          <w:szCs w:val="22"/>
        </w:rPr>
      </w:pPr>
      <w:r w:rsidRPr="0008241C">
        <w:rPr>
          <w:sz w:val="22"/>
          <w:szCs w:val="22"/>
        </w:rPr>
        <w:t>Intertidal flats are likely to be highly sensitive to sea-level rise</w:t>
      </w:r>
      <w:r w:rsidRPr="0008241C">
        <w:rPr>
          <w:rFonts w:eastAsia="PMingLiU"/>
          <w:sz w:val="22"/>
          <w:szCs w:val="22"/>
          <w:lang w:eastAsia="zh-TW"/>
        </w:rPr>
        <w:t>, especially</w:t>
      </w:r>
      <w:r w:rsidRPr="0008241C">
        <w:rPr>
          <w:sz w:val="22"/>
          <w:szCs w:val="22"/>
        </w:rPr>
        <w:t xml:space="preserve"> where sedimentation </w:t>
      </w:r>
      <w:r w:rsidRPr="0008241C">
        <w:rPr>
          <w:rFonts w:eastAsia="PMingLiU"/>
          <w:sz w:val="22"/>
          <w:szCs w:val="22"/>
          <w:lang w:eastAsia="zh-TW"/>
        </w:rPr>
        <w:t xml:space="preserve">rate </w:t>
      </w:r>
      <w:r w:rsidRPr="0008241C">
        <w:rPr>
          <w:sz w:val="22"/>
          <w:szCs w:val="22"/>
        </w:rPr>
        <w:t>do</w:t>
      </w:r>
      <w:r w:rsidRPr="0008241C">
        <w:rPr>
          <w:rFonts w:eastAsia="PMingLiU"/>
          <w:sz w:val="22"/>
          <w:szCs w:val="22"/>
          <w:lang w:eastAsia="zh-TW"/>
        </w:rPr>
        <w:t>es</w:t>
      </w:r>
      <w:r w:rsidRPr="0008241C">
        <w:rPr>
          <w:sz w:val="22"/>
          <w:szCs w:val="22"/>
        </w:rPr>
        <w:t xml:space="preserve"> not keep pace with sea-level rise</w:t>
      </w:r>
      <w:r w:rsidRPr="0008241C">
        <w:rPr>
          <w:rFonts w:eastAsia="PMingLiU"/>
          <w:sz w:val="22"/>
          <w:szCs w:val="22"/>
          <w:lang w:eastAsia="zh-TW"/>
        </w:rPr>
        <w:t>,</w:t>
      </w:r>
      <w:r w:rsidRPr="0008241C">
        <w:rPr>
          <w:sz w:val="22"/>
          <w:szCs w:val="22"/>
        </w:rPr>
        <w:t xml:space="preserve"> or</w:t>
      </w:r>
      <w:r w:rsidRPr="0008241C">
        <w:rPr>
          <w:rFonts w:eastAsia="PMingLiU"/>
          <w:sz w:val="22"/>
          <w:szCs w:val="22"/>
          <w:lang w:eastAsia="zh-TW"/>
        </w:rPr>
        <w:t xml:space="preserve"> </w:t>
      </w:r>
      <w:r w:rsidRPr="0008241C">
        <w:rPr>
          <w:sz w:val="22"/>
          <w:szCs w:val="22"/>
        </w:rPr>
        <w:t xml:space="preserve">where </w:t>
      </w:r>
      <w:r w:rsidRPr="0008241C">
        <w:rPr>
          <w:rFonts w:eastAsia="PMingLiU"/>
          <w:sz w:val="22"/>
          <w:szCs w:val="22"/>
          <w:lang w:eastAsia="zh-TW"/>
        </w:rPr>
        <w:t>they</w:t>
      </w:r>
      <w:r w:rsidRPr="0008241C">
        <w:rPr>
          <w:sz w:val="22"/>
          <w:szCs w:val="22"/>
        </w:rPr>
        <w:t xml:space="preserve"> cannot expand landward. </w:t>
      </w:r>
      <w:r w:rsidRPr="0008241C">
        <w:rPr>
          <w:rFonts w:eastAsia="PMingLiU"/>
          <w:sz w:val="22"/>
          <w:szCs w:val="22"/>
          <w:lang w:eastAsia="zh-TW"/>
        </w:rPr>
        <w:t>P</w:t>
      </w:r>
      <w:r w:rsidRPr="0008241C">
        <w:rPr>
          <w:sz w:val="22"/>
          <w:szCs w:val="22"/>
        </w:rPr>
        <w:t>ermanent inundation, especially many high islands due to steep terrain or infrastructure barriers</w:t>
      </w:r>
      <w:r w:rsidRPr="0008241C">
        <w:rPr>
          <w:rFonts w:eastAsia="PMingLiU"/>
          <w:sz w:val="22"/>
          <w:szCs w:val="22"/>
          <w:lang w:eastAsia="zh-TW"/>
        </w:rPr>
        <w:t xml:space="preserve"> can result in the loss of intertidal flats</w:t>
      </w:r>
      <w:r w:rsidRPr="0008241C">
        <w:rPr>
          <w:sz w:val="22"/>
          <w:szCs w:val="22"/>
        </w:rPr>
        <w:t xml:space="preserve">. The exposure of intertidal flats to sea-level rise </w:t>
      </w:r>
      <w:r w:rsidRPr="0008241C">
        <w:rPr>
          <w:rFonts w:eastAsia="PMingLiU"/>
          <w:sz w:val="22"/>
          <w:szCs w:val="22"/>
          <w:lang w:eastAsia="zh-TW"/>
        </w:rPr>
        <w:t>can</w:t>
      </w:r>
      <w:r w:rsidRPr="0008241C">
        <w:rPr>
          <w:sz w:val="22"/>
          <w:szCs w:val="22"/>
        </w:rPr>
        <w:t xml:space="preserve"> </w:t>
      </w:r>
      <w:r w:rsidRPr="0008241C">
        <w:rPr>
          <w:rFonts w:eastAsia="PMingLiU"/>
          <w:sz w:val="22"/>
          <w:szCs w:val="22"/>
          <w:lang w:eastAsia="zh-TW"/>
        </w:rPr>
        <w:t>cause dramatic</w:t>
      </w:r>
      <w:r w:rsidRPr="0008241C">
        <w:rPr>
          <w:sz w:val="22"/>
          <w:szCs w:val="22"/>
        </w:rPr>
        <w:t xml:space="preserve"> changes </w:t>
      </w:r>
      <w:r w:rsidRPr="0008241C">
        <w:rPr>
          <w:rFonts w:eastAsia="PMingLiU"/>
          <w:sz w:val="22"/>
          <w:szCs w:val="22"/>
          <w:lang w:eastAsia="zh-TW"/>
        </w:rPr>
        <w:t>on</w:t>
      </w:r>
      <w:r w:rsidRPr="0008241C">
        <w:rPr>
          <w:sz w:val="22"/>
          <w:szCs w:val="22"/>
        </w:rPr>
        <w:t xml:space="preserve"> benthic microalgal communities and the associated epifauna and in fauna. A loss of biodiversity is expected </w:t>
      </w:r>
      <w:r w:rsidRPr="0008241C">
        <w:rPr>
          <w:rFonts w:eastAsia="PMingLiU"/>
          <w:sz w:val="22"/>
          <w:szCs w:val="22"/>
          <w:lang w:eastAsia="zh-TW"/>
        </w:rPr>
        <w:t>because m</w:t>
      </w:r>
      <w:r w:rsidRPr="0008241C">
        <w:rPr>
          <w:sz w:val="22"/>
          <w:szCs w:val="22"/>
        </w:rPr>
        <w:t xml:space="preserve">any intertidal </w:t>
      </w:r>
      <w:r w:rsidRPr="0008241C">
        <w:rPr>
          <w:rFonts w:eastAsia="PMingLiU"/>
          <w:sz w:val="22"/>
          <w:szCs w:val="22"/>
          <w:lang w:eastAsia="zh-TW"/>
        </w:rPr>
        <w:t>organisms</w:t>
      </w:r>
      <w:r w:rsidRPr="0008241C">
        <w:rPr>
          <w:sz w:val="22"/>
          <w:szCs w:val="22"/>
        </w:rPr>
        <w:t xml:space="preserve"> preferentially inhabit vertical zones corresponding to </w:t>
      </w:r>
      <w:r w:rsidRPr="0008241C">
        <w:rPr>
          <w:rFonts w:eastAsia="PMingLiU"/>
          <w:sz w:val="22"/>
          <w:szCs w:val="22"/>
          <w:lang w:eastAsia="zh-TW"/>
        </w:rPr>
        <w:t xml:space="preserve">a </w:t>
      </w:r>
      <w:r w:rsidRPr="0008241C">
        <w:rPr>
          <w:sz w:val="22"/>
          <w:szCs w:val="22"/>
        </w:rPr>
        <w:t xml:space="preserve">subtle change in the intertidal </w:t>
      </w:r>
      <w:r w:rsidRPr="0008241C">
        <w:rPr>
          <w:rFonts w:eastAsia="PMingLiU"/>
          <w:sz w:val="22"/>
          <w:szCs w:val="22"/>
          <w:lang w:eastAsia="zh-TW"/>
        </w:rPr>
        <w:t>zone</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manualFormatting":"(Bell et al.,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w:t>
      </w:r>
    </w:p>
    <w:p w14:paraId="4DA481A5" w14:textId="77777777" w:rsidR="00A01204" w:rsidRPr="0008241C" w:rsidRDefault="00A01204" w:rsidP="00A01204">
      <w:pPr>
        <w:rPr>
          <w:sz w:val="22"/>
          <w:szCs w:val="22"/>
        </w:rPr>
      </w:pPr>
    </w:p>
    <w:p w14:paraId="3B0E7607" w14:textId="77777777" w:rsidR="00A01204" w:rsidRPr="0008241C" w:rsidRDefault="00A01204" w:rsidP="00A01204">
      <w:pPr>
        <w:rPr>
          <w:sz w:val="22"/>
          <w:szCs w:val="22"/>
        </w:rPr>
      </w:pPr>
      <w:r w:rsidRPr="0008241C">
        <w:rPr>
          <w:rFonts w:eastAsia="PMingLiU"/>
          <w:sz w:val="22"/>
          <w:szCs w:val="22"/>
          <w:lang w:eastAsia="zh-TW"/>
        </w:rPr>
        <w:t>S</w:t>
      </w:r>
      <w:r w:rsidRPr="0008241C">
        <w:rPr>
          <w:sz w:val="22"/>
          <w:szCs w:val="22"/>
        </w:rPr>
        <w:t xml:space="preserve">upra-littoral </w:t>
      </w:r>
      <w:r w:rsidRPr="0008241C">
        <w:rPr>
          <w:rFonts w:eastAsia="PMingLiU"/>
          <w:sz w:val="22"/>
          <w:szCs w:val="22"/>
          <w:lang w:eastAsia="zh-TW"/>
        </w:rPr>
        <w:t>zone</w:t>
      </w:r>
      <w:r w:rsidRPr="0008241C">
        <w:rPr>
          <w:sz w:val="22"/>
          <w:szCs w:val="22"/>
        </w:rPr>
        <w:t xml:space="preserve"> </w:t>
      </w:r>
      <w:r w:rsidRPr="0008241C">
        <w:rPr>
          <w:rFonts w:eastAsia="PMingLiU"/>
          <w:sz w:val="22"/>
          <w:szCs w:val="22"/>
          <w:lang w:eastAsia="zh-TW"/>
        </w:rPr>
        <w:t>or</w:t>
      </w:r>
      <w:r w:rsidRPr="0008241C">
        <w:rPr>
          <w:sz w:val="22"/>
          <w:szCs w:val="22"/>
        </w:rPr>
        <w:t xml:space="preserve"> </w:t>
      </w:r>
      <w:r w:rsidRPr="0008241C">
        <w:rPr>
          <w:rFonts w:eastAsia="PMingLiU"/>
          <w:sz w:val="22"/>
          <w:szCs w:val="22"/>
          <w:lang w:eastAsia="zh-TW"/>
        </w:rPr>
        <w:t>beaches</w:t>
      </w:r>
      <w:r w:rsidRPr="0008241C">
        <w:rPr>
          <w:sz w:val="22"/>
          <w:szCs w:val="22"/>
        </w:rPr>
        <w:t xml:space="preserve"> above the high tide</w:t>
      </w:r>
      <w:r w:rsidRPr="0008241C">
        <w:rPr>
          <w:rFonts w:eastAsia="PMingLiU"/>
          <w:sz w:val="22"/>
          <w:szCs w:val="22"/>
          <w:lang w:eastAsia="zh-TW"/>
        </w:rPr>
        <w:t xml:space="preserve"> zone</w:t>
      </w:r>
      <w:r w:rsidRPr="0008241C">
        <w:rPr>
          <w:sz w:val="22"/>
          <w:szCs w:val="22"/>
        </w:rPr>
        <w:t xml:space="preserve"> would be lost first</w:t>
      </w:r>
      <w:r w:rsidRPr="0008241C">
        <w:rPr>
          <w:rFonts w:eastAsia="PMingLiU"/>
          <w:sz w:val="22"/>
          <w:szCs w:val="22"/>
          <w:lang w:eastAsia="zh-TW"/>
        </w:rPr>
        <w:t xml:space="preserve"> as sea-level rises</w:t>
      </w:r>
      <w:r w:rsidRPr="0008241C">
        <w:rPr>
          <w:sz w:val="22"/>
          <w:szCs w:val="22"/>
        </w:rPr>
        <w:t xml:space="preserve">, </w:t>
      </w:r>
      <w:r w:rsidRPr="0008241C">
        <w:rPr>
          <w:rFonts w:eastAsia="PMingLiU"/>
          <w:sz w:val="22"/>
          <w:szCs w:val="22"/>
          <w:lang w:eastAsia="zh-TW"/>
        </w:rPr>
        <w:t xml:space="preserve">which may </w:t>
      </w:r>
      <w:r w:rsidRPr="0008241C">
        <w:rPr>
          <w:sz w:val="22"/>
          <w:szCs w:val="22"/>
        </w:rPr>
        <w:t>eliminat</w:t>
      </w:r>
      <w:r w:rsidRPr="0008241C">
        <w:rPr>
          <w:rFonts w:eastAsia="PMingLiU"/>
          <w:sz w:val="22"/>
          <w:szCs w:val="22"/>
          <w:lang w:eastAsia="zh-TW"/>
        </w:rPr>
        <w:t>e</w:t>
      </w:r>
      <w:r w:rsidRPr="0008241C">
        <w:rPr>
          <w:sz w:val="22"/>
          <w:szCs w:val="22"/>
        </w:rPr>
        <w:t xml:space="preserve"> fauna of greatest conservation concern, including turtles and birds. </w:t>
      </w:r>
      <w:r w:rsidRPr="0008241C">
        <w:rPr>
          <w:rFonts w:eastAsia="PMingLiU"/>
          <w:sz w:val="22"/>
          <w:szCs w:val="22"/>
          <w:lang w:eastAsia="zh-TW"/>
        </w:rPr>
        <w:t>T</w:t>
      </w:r>
      <w:r w:rsidRPr="0008241C">
        <w:rPr>
          <w:sz w:val="22"/>
          <w:szCs w:val="22"/>
        </w:rPr>
        <w:t xml:space="preserve">he unique fauna </w:t>
      </w:r>
      <w:r w:rsidRPr="0008241C">
        <w:rPr>
          <w:rFonts w:eastAsia="PMingLiU"/>
          <w:sz w:val="22"/>
          <w:szCs w:val="22"/>
          <w:lang w:eastAsia="zh-TW"/>
        </w:rPr>
        <w:t>may</w:t>
      </w:r>
      <w:r w:rsidRPr="0008241C">
        <w:rPr>
          <w:sz w:val="22"/>
          <w:szCs w:val="22"/>
        </w:rPr>
        <w:t xml:space="preserve"> be replaced by those of sea walls and surf zones, </w:t>
      </w:r>
      <w:r w:rsidRPr="0008241C">
        <w:rPr>
          <w:rFonts w:eastAsia="PMingLiU"/>
          <w:sz w:val="22"/>
          <w:szCs w:val="22"/>
          <w:lang w:eastAsia="zh-TW"/>
        </w:rPr>
        <w:t>which may</w:t>
      </w:r>
      <w:r w:rsidRPr="0008241C">
        <w:rPr>
          <w:sz w:val="22"/>
          <w:szCs w:val="22"/>
        </w:rPr>
        <w:t xml:space="preserve"> </w:t>
      </w:r>
      <w:r w:rsidRPr="0008241C">
        <w:rPr>
          <w:rFonts w:eastAsia="PMingLiU"/>
          <w:sz w:val="22"/>
          <w:szCs w:val="22"/>
          <w:lang w:eastAsia="zh-TW"/>
        </w:rPr>
        <w:t xml:space="preserve">result in </w:t>
      </w:r>
      <w:r w:rsidRPr="0008241C">
        <w:rPr>
          <w:sz w:val="22"/>
          <w:szCs w:val="22"/>
        </w:rPr>
        <w:t xml:space="preserve">changes in biodiversity and ecosystem functioning. </w:t>
      </w:r>
      <w:r w:rsidRPr="0008241C">
        <w:rPr>
          <w:rFonts w:eastAsia="PMingLiU"/>
          <w:sz w:val="22"/>
          <w:szCs w:val="22"/>
          <w:lang w:eastAsia="zh-TW"/>
        </w:rPr>
        <w:t>T</w:t>
      </w:r>
      <w:r w:rsidRPr="0008241C">
        <w:rPr>
          <w:sz w:val="22"/>
          <w:szCs w:val="22"/>
        </w:rPr>
        <w:t xml:space="preserve">he source-sink dynamics between fine-grained, gently sloping beaches and </w:t>
      </w:r>
      <w:r w:rsidRPr="0008241C">
        <w:rPr>
          <w:sz w:val="22"/>
          <w:szCs w:val="22"/>
        </w:rPr>
        <w:lastRenderedPageBreak/>
        <w:t>coarse-sand, steep beaches might be disrupted</w:t>
      </w:r>
      <w:r w:rsidRPr="0008241C">
        <w:rPr>
          <w:rFonts w:eastAsia="PMingLiU"/>
          <w:sz w:val="22"/>
          <w:szCs w:val="22"/>
          <w:lang w:eastAsia="zh-TW"/>
        </w:rPr>
        <w:t xml:space="preserve"> if</w:t>
      </w:r>
      <w:r w:rsidRPr="0008241C">
        <w:rPr>
          <w:sz w:val="22"/>
          <w:szCs w:val="22"/>
        </w:rPr>
        <w:t xml:space="preserve"> </w:t>
      </w:r>
      <w:r w:rsidRPr="0008241C">
        <w:rPr>
          <w:rFonts w:eastAsia="PMingLiU"/>
          <w:sz w:val="22"/>
          <w:szCs w:val="22"/>
          <w:lang w:eastAsia="zh-TW"/>
        </w:rPr>
        <w:t xml:space="preserve">a </w:t>
      </w:r>
      <w:r w:rsidRPr="0008241C">
        <w:rPr>
          <w:sz w:val="22"/>
          <w:szCs w:val="22"/>
        </w:rPr>
        <w:t xml:space="preserve">large </w:t>
      </w:r>
      <w:r w:rsidRPr="0008241C">
        <w:rPr>
          <w:rFonts w:eastAsia="PMingLiU"/>
          <w:sz w:val="22"/>
          <w:szCs w:val="22"/>
          <w:lang w:eastAsia="zh-TW"/>
        </w:rPr>
        <w:t xml:space="preserve">area </w:t>
      </w:r>
      <w:r w:rsidRPr="0008241C">
        <w:rPr>
          <w:sz w:val="22"/>
          <w:szCs w:val="22"/>
        </w:rPr>
        <w:t>of beach</w:t>
      </w:r>
      <w:r w:rsidRPr="0008241C">
        <w:rPr>
          <w:rFonts w:eastAsia="PMingLiU"/>
          <w:sz w:val="22"/>
          <w:szCs w:val="22"/>
          <w:lang w:eastAsia="zh-TW"/>
        </w:rPr>
        <w:t>es</w:t>
      </w:r>
      <w:r w:rsidRPr="0008241C">
        <w:rPr>
          <w:sz w:val="22"/>
          <w:szCs w:val="22"/>
        </w:rPr>
        <w:t xml:space="preserve"> are lost. This </w:t>
      </w:r>
      <w:r w:rsidRPr="0008241C">
        <w:rPr>
          <w:rFonts w:eastAsia="PMingLiU"/>
          <w:sz w:val="22"/>
          <w:szCs w:val="22"/>
          <w:lang w:eastAsia="zh-TW"/>
        </w:rPr>
        <w:t>may</w:t>
      </w:r>
      <w:r w:rsidRPr="0008241C">
        <w:rPr>
          <w:sz w:val="22"/>
          <w:szCs w:val="22"/>
        </w:rPr>
        <w:t xml:space="preserve"> lead to further reductions in biodiversity on steep, coarse-sand beaches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Schooler et al., 2017)","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Schooler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noProof/>
          <w:sz w:val="22"/>
          <w:szCs w:val="22"/>
        </w:rPr>
        <w:t>)</w:t>
      </w:r>
      <w:r w:rsidRPr="0008241C">
        <w:rPr>
          <w:sz w:val="22"/>
          <w:szCs w:val="22"/>
        </w:rPr>
        <w:fldChar w:fldCharType="end"/>
      </w:r>
      <w:r w:rsidRPr="0008241C">
        <w:rPr>
          <w:sz w:val="22"/>
          <w:szCs w:val="22"/>
        </w:rPr>
        <w:t>.</w:t>
      </w:r>
    </w:p>
    <w:p w14:paraId="34D2B147" w14:textId="77777777" w:rsidR="00A01204" w:rsidRPr="0008241C" w:rsidRDefault="00A01204" w:rsidP="00A01204">
      <w:pPr>
        <w:rPr>
          <w:sz w:val="22"/>
          <w:szCs w:val="22"/>
          <w:lang w:eastAsia="zh-TW"/>
        </w:rPr>
      </w:pPr>
    </w:p>
    <w:p w14:paraId="11E7B64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Effects of increasing temperature</w:t>
      </w:r>
    </w:p>
    <w:p w14:paraId="01479DB4" w14:textId="77777777" w:rsidR="00A01204" w:rsidRPr="0008241C" w:rsidRDefault="00A01204" w:rsidP="00A01204">
      <w:pPr>
        <w:rPr>
          <w:sz w:val="22"/>
          <w:szCs w:val="22"/>
          <w:lang w:eastAsia="zh-TW"/>
        </w:rPr>
      </w:pPr>
    </w:p>
    <w:p w14:paraId="3379BDCF" w14:textId="77777777" w:rsidR="00A01204" w:rsidRPr="0008241C" w:rsidRDefault="00A01204" w:rsidP="00A01204">
      <w:pPr>
        <w:rPr>
          <w:sz w:val="22"/>
          <w:szCs w:val="22"/>
        </w:rPr>
      </w:pPr>
      <w:r w:rsidRPr="0008241C">
        <w:rPr>
          <w:sz w:val="22"/>
          <w:szCs w:val="22"/>
        </w:rPr>
        <w:t xml:space="preserve">Increasing temperatures may </w:t>
      </w:r>
      <w:r w:rsidRPr="0008241C">
        <w:rPr>
          <w:rFonts w:eastAsia="PMingLiU"/>
          <w:sz w:val="22"/>
          <w:szCs w:val="22"/>
          <w:lang w:eastAsia="zh-TW"/>
        </w:rPr>
        <w:t>cause</w:t>
      </w:r>
      <w:r w:rsidRPr="0008241C">
        <w:rPr>
          <w:sz w:val="22"/>
          <w:szCs w:val="22"/>
        </w:rPr>
        <w:t xml:space="preserve"> a movement of some </w:t>
      </w:r>
      <w:r w:rsidRPr="0008241C">
        <w:rPr>
          <w:rFonts w:eastAsia="PMingLiU"/>
          <w:sz w:val="22"/>
          <w:szCs w:val="22"/>
          <w:lang w:eastAsia="zh-TW"/>
        </w:rPr>
        <w:t xml:space="preserve">populations or </w:t>
      </w:r>
      <w:r w:rsidRPr="0008241C">
        <w:rPr>
          <w:sz w:val="22"/>
          <w:szCs w:val="22"/>
        </w:rPr>
        <w:t xml:space="preserve">ecosystems toward the pole. For example, </w:t>
      </w:r>
      <w:r w:rsidRPr="0008241C">
        <w:rPr>
          <w:rFonts w:eastAsia="PMingLiU"/>
          <w:sz w:val="22"/>
          <w:szCs w:val="22"/>
          <w:lang w:eastAsia="zh-TW"/>
        </w:rPr>
        <w:t xml:space="preserve">ocean warming has facilitated the expansion of toxic algal blooms in the North Pacific Ocean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10.1073/pnas.1619575114","abstract":"Global ocean temperatures are rising, yet the impacts of such changes on harmful algal blooms (HABs) are not fully understood. Here we used high-resolution sea-surface temperature records (1982 to 2016) and temperature-dependent growth rates of two algae that produce potent biotoxins, Alexandrium fundyense and Dinophysis acuminata, to evaluate recent changes in these HABs. For both species, potential mean annual growth rates and duration of bloom seasons significantly increased within many coastal Atlantic regions between 40°N and 60°N, where incidents of these HABs have emerged and expanded in recent decades. Widespread trends were less evident across the North Pacific, although regions were identified across the Salish Sea and along the Alaskan coastline where blooms have recently emerged, and there have been significant increases in the potential growth rates and duration of these HAB events. We conclude that increasing ocean temperature is an important factor facilitating the intensification of these, and likely other, HABs and thus contributes to an expanding human health threat. ","author":[{"dropping-particle":"","family":"Gobler","given":"Christopher J","non-dropping-particle":"","parse-names":false,"suffix":""},{"dropping-particle":"","family":"Doherty","given":"Owen M","non-dropping-particle":"","parse-names":false,"suffix":""},{"dropping-particle":"","family":"Hattenrath-Lehmann","given":"Theresa K","non-dropping-particle":"","parse-names":false,"suffix":""},{"dropping-particle":"","family":"Griffith","given":"Andrew W","non-dropping-particle":"","parse-names":false,"suffix":""},{"dropping-particle":"","family":"Kang","given":"Yoonja","non-dropping-particle":"","parse-names":false,"suffix":""},{"dropping-particle":"","family":"Litaker","given":"R Wayne","non-dropping-particle":"","parse-names":false,"suffix":""}],"container-title":"Proceedings of the National Academy of Sciences ","id":"ITEM-1","issue":"19 ","issued":{"date-parts":[["2017","5","9"]]},"note":"10.1073/pnas.1619575114","page":"4975-4980","title":"Ocean warming since 1982 has expanded the niche of toxic algal blooms in the North Atlantic and North Pacific oceans","type":"article-journal","volume":"114 "},"uris":["http://www.mendeley.com/documents/?uuid=94333247-1ca4-4818-843a-a47b1c63e0f6"]}],"mendeley":{"formattedCitation":"(Gobler &lt;i&gt;et al.&lt;/i&gt;, 2017)","plainTextFormattedCitation":"(Gobler et al., 2017)","previouslyFormattedCitation":"(Gobler &lt;i&gt;et al.&lt;/i&gt;, 2017)"},"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Gobler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rFonts w:eastAsia="PMingLiU"/>
          <w:sz w:val="22"/>
          <w:szCs w:val="22"/>
          <w:lang w:eastAsia="zh-TW"/>
        </w:rPr>
        <w:fldChar w:fldCharType="end"/>
      </w:r>
      <w:r w:rsidRPr="0008241C">
        <w:rPr>
          <w:rFonts w:eastAsia="PMingLiU"/>
          <w:sz w:val="22"/>
          <w:szCs w:val="22"/>
          <w:lang w:eastAsia="zh-TW"/>
        </w:rPr>
        <w:t>. A</w:t>
      </w:r>
      <w:r w:rsidRPr="0008241C">
        <w:rPr>
          <w:sz w:val="22"/>
          <w:szCs w:val="22"/>
        </w:rPr>
        <w:t xml:space="preserve"> southward shift in the latitudinal limit of some species of seaweed has already been </w:t>
      </w:r>
      <w:r w:rsidRPr="0008241C">
        <w:rPr>
          <w:rFonts w:eastAsia="PMingLiU"/>
          <w:sz w:val="22"/>
          <w:szCs w:val="22"/>
          <w:lang w:eastAsia="zh-TW"/>
        </w:rPr>
        <w:t>recorded</w:t>
      </w:r>
      <w:r w:rsidRPr="0008241C">
        <w:rPr>
          <w:sz w:val="22"/>
          <w:szCs w:val="22"/>
        </w:rPr>
        <w:t xml:space="preserve"> in </w:t>
      </w:r>
      <w:r w:rsidRPr="0008241C">
        <w:rPr>
          <w:rFonts w:eastAsia="PMingLiU"/>
          <w:sz w:val="22"/>
          <w:szCs w:val="22"/>
          <w:lang w:eastAsia="zh-TW"/>
        </w:rPr>
        <w:t xml:space="preserve">the coastal waters of </w:t>
      </w:r>
      <w:r w:rsidRPr="0008241C">
        <w:rPr>
          <w:sz w:val="22"/>
          <w:szCs w:val="22"/>
        </w:rPr>
        <w:t xml:space="preserve">New South Wales, </w:t>
      </w:r>
      <w:r w:rsidRPr="0008241C">
        <w:rPr>
          <w:rFonts w:eastAsia="PMingLiU"/>
          <w:sz w:val="22"/>
          <w:szCs w:val="22"/>
          <w:lang w:eastAsia="zh-TW"/>
        </w:rPr>
        <w:t xml:space="preserve">which leading to </w:t>
      </w:r>
      <w:r w:rsidRPr="0008241C">
        <w:rPr>
          <w:sz w:val="22"/>
          <w:szCs w:val="22"/>
        </w:rPr>
        <w:t xml:space="preserve">a reduction of kelp in north-eastern Tasmania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Department of Climate Change, 2009)</w:t>
      </w:r>
      <w:r w:rsidRPr="0008241C">
        <w:rPr>
          <w:sz w:val="22"/>
          <w:szCs w:val="22"/>
        </w:rPr>
        <w:fldChar w:fldCharType="end"/>
      </w:r>
      <w:r w:rsidRPr="0008241C">
        <w:rPr>
          <w:sz w:val="22"/>
          <w:szCs w:val="22"/>
        </w:rPr>
        <w:t xml:space="preserve">. The New South Wales sea urchin, </w:t>
      </w:r>
      <w:r w:rsidRPr="0008241C">
        <w:rPr>
          <w:i/>
          <w:sz w:val="22"/>
          <w:szCs w:val="22"/>
        </w:rPr>
        <w:t>Centrostephanus rodgersii</w:t>
      </w:r>
      <w:r w:rsidRPr="0008241C">
        <w:rPr>
          <w:sz w:val="22"/>
          <w:szCs w:val="22"/>
        </w:rPr>
        <w:t xml:space="preserve">, has been extending its range down the east coast and is now established off Tasmania, which has knock-on effects up the food chain </w:t>
      </w:r>
      <w:r w:rsidRPr="0008241C">
        <w:rPr>
          <w:sz w:val="22"/>
          <w:szCs w:val="22"/>
        </w:rPr>
        <w:fldChar w:fldCharType="begin" w:fldLock="1"/>
      </w:r>
      <w:r w:rsidRPr="0008241C">
        <w:rPr>
          <w:sz w:val="22"/>
          <w:szCs w:val="22"/>
        </w:rPr>
        <w:instrText>ADDIN CSL_CITATION {"citationItems":[{"id":"ITEM-1","itemData":{"author":[{"dropping-particle":"","family":"Morton","given":"Steve","non-dropping-particle":"","parse-names":false,"suffix":""},{"dropping-particle":"","family":"Sheppard","given":"Andy","non-dropping-particle":"","parse-names":false,"suffix":""},{"dropping-particle":"","family":"Lonsdale","given":"Mark","non-dropping-particle":"","parse-names":false,"suffix":""}],"id":"ITEM-1","issued":{"date-parts":[["2014"]]},"note":"NULL","publisher":"CSIRO Publishing","title":"Biodiversity : science and solutions for Australia","type":"report"},"uris":["http://www.mendeley.com/documents/?uuid=4f69d03f-60f4-4a4c-a0da-83a4b2570e59"]}],"mendeley":{"formattedCitation":"(Morton &lt;i&gt;et al.&lt;/i&gt;, 2014)","manualFormatting":"(Morton, Sheppard, &amp; Lonsdale, 2014)","plainTextFormattedCitation":"(Morton et al., 2014)","previouslyFormattedCitation":"(Morton &lt;i&gt;et al.&lt;/i&gt;, 2014)"},"properties":{"noteIndex":0},"schema":"https://github.com/citation-style-language/schema/raw/master/csl-citation.json"}</w:instrText>
      </w:r>
      <w:r w:rsidRPr="0008241C">
        <w:rPr>
          <w:sz w:val="22"/>
          <w:szCs w:val="22"/>
        </w:rPr>
        <w:fldChar w:fldCharType="separate"/>
      </w:r>
      <w:r w:rsidRPr="0008241C">
        <w:rPr>
          <w:noProof/>
          <w:sz w:val="22"/>
          <w:szCs w:val="22"/>
        </w:rPr>
        <w:t>(Morton</w:t>
      </w:r>
      <w:r w:rsidRPr="0008241C">
        <w:rPr>
          <w:noProof/>
          <w:sz w:val="22"/>
          <w:szCs w:val="24"/>
        </w:rPr>
        <w:t>, Sheppard, &amp; Lonsdale</w:t>
      </w:r>
      <w:r w:rsidRPr="0008241C">
        <w:rPr>
          <w:noProof/>
          <w:sz w:val="22"/>
          <w:szCs w:val="22"/>
        </w:rPr>
        <w:t>, 2014)</w:t>
      </w:r>
      <w:r w:rsidRPr="0008241C">
        <w:rPr>
          <w:sz w:val="22"/>
          <w:szCs w:val="22"/>
        </w:rPr>
        <w:fldChar w:fldCharType="end"/>
      </w:r>
      <w:r w:rsidRPr="0008241C">
        <w:rPr>
          <w:sz w:val="22"/>
          <w:szCs w:val="22"/>
        </w:rPr>
        <w:t xml:space="preserve">. Higher temperatures, together with higher nutrient </w:t>
      </w:r>
      <w:r w:rsidRPr="0008241C">
        <w:rPr>
          <w:rFonts w:eastAsia="PMingLiU"/>
          <w:sz w:val="22"/>
          <w:szCs w:val="22"/>
          <w:lang w:eastAsia="zh-TW"/>
        </w:rPr>
        <w:t>level</w:t>
      </w:r>
      <w:r w:rsidRPr="0008241C">
        <w:rPr>
          <w:sz w:val="22"/>
          <w:szCs w:val="22"/>
        </w:rPr>
        <w:t xml:space="preserve">s </w:t>
      </w:r>
      <w:r w:rsidRPr="0008241C">
        <w:rPr>
          <w:rFonts w:eastAsia="PMingLiU"/>
          <w:sz w:val="22"/>
          <w:szCs w:val="22"/>
          <w:lang w:eastAsia="zh-TW"/>
        </w:rPr>
        <w:t>caused</w:t>
      </w:r>
      <w:r w:rsidRPr="0008241C">
        <w:rPr>
          <w:sz w:val="22"/>
          <w:szCs w:val="22"/>
        </w:rPr>
        <w:t xml:space="preserve"> by human activities, are also likely to result in more frequent </w:t>
      </w:r>
      <w:r w:rsidRPr="0008241C">
        <w:rPr>
          <w:rFonts w:eastAsia="PMingLiU"/>
          <w:sz w:val="22"/>
          <w:szCs w:val="22"/>
          <w:lang w:eastAsia="zh-TW"/>
        </w:rPr>
        <w:t xml:space="preserve">events </w:t>
      </w:r>
      <w:r w:rsidRPr="0008241C">
        <w:rPr>
          <w:sz w:val="22"/>
          <w:szCs w:val="22"/>
        </w:rPr>
        <w:t xml:space="preserve">of harmful algal blooms in coastal waters, </w:t>
      </w:r>
      <w:r w:rsidRPr="0008241C">
        <w:rPr>
          <w:rFonts w:eastAsia="PMingLiU"/>
          <w:sz w:val="22"/>
          <w:szCs w:val="22"/>
          <w:lang w:eastAsia="zh-TW"/>
        </w:rPr>
        <w:t xml:space="preserve">resulting in impacts </w:t>
      </w:r>
      <w:r w:rsidRPr="0008241C">
        <w:rPr>
          <w:sz w:val="22"/>
          <w:szCs w:val="22"/>
        </w:rPr>
        <w:t>on coastal and marine species</w:t>
      </w:r>
      <w:r w:rsidRPr="0008241C">
        <w:rPr>
          <w:rFonts w:eastAsia="PMingLiU"/>
          <w:sz w:val="22"/>
          <w:szCs w:val="22"/>
          <w:lang w:eastAsia="zh-TW"/>
        </w:rPr>
        <w:t xml:space="preserve"> via</w:t>
      </w:r>
      <w:r w:rsidRPr="0008241C">
        <w:rPr>
          <w:sz w:val="22"/>
          <w:szCs w:val="22"/>
        </w:rPr>
        <w:t xml:space="preserve"> food chain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Paerl et al., 2016)","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Paerl </w:t>
      </w:r>
      <w:r w:rsidRPr="0008241C">
        <w:rPr>
          <w:rFonts w:eastAsia="PMingLiU"/>
          <w:i/>
          <w:noProof/>
          <w:sz w:val="22"/>
          <w:szCs w:val="22"/>
          <w:lang w:eastAsia="zh-TW"/>
        </w:rPr>
        <w:t>et al</w:t>
      </w:r>
      <w:r w:rsidRPr="0008241C">
        <w:rPr>
          <w:rFonts w:eastAsia="PMingLiU"/>
          <w:noProof/>
          <w:sz w:val="22"/>
          <w:szCs w:val="22"/>
          <w:lang w:eastAsia="zh-TW"/>
        </w:rPr>
        <w:t>., 2016</w:t>
      </w:r>
      <w:r w:rsidRPr="0008241C">
        <w:rPr>
          <w:noProof/>
          <w:sz w:val="22"/>
          <w:szCs w:val="22"/>
        </w:rPr>
        <w:t>)</w:t>
      </w:r>
      <w:r w:rsidRPr="0008241C">
        <w:rPr>
          <w:sz w:val="22"/>
          <w:szCs w:val="22"/>
        </w:rPr>
        <w:fldChar w:fldCharType="end"/>
      </w:r>
      <w:r w:rsidRPr="0008241C">
        <w:rPr>
          <w:sz w:val="22"/>
          <w:szCs w:val="22"/>
        </w:rPr>
        <w:t>.</w:t>
      </w:r>
    </w:p>
    <w:p w14:paraId="6073899C" w14:textId="77777777" w:rsidR="00A01204" w:rsidRPr="0008241C" w:rsidRDefault="00A01204" w:rsidP="00A01204">
      <w:pPr>
        <w:rPr>
          <w:sz w:val="22"/>
          <w:szCs w:val="22"/>
        </w:rPr>
      </w:pPr>
    </w:p>
    <w:p w14:paraId="4B732217" w14:textId="77777777" w:rsidR="00A01204" w:rsidRPr="0008241C" w:rsidRDefault="00A01204" w:rsidP="00A01204">
      <w:pPr>
        <w:rPr>
          <w:sz w:val="22"/>
          <w:szCs w:val="22"/>
        </w:rPr>
      </w:pPr>
      <w:r w:rsidRPr="0008241C">
        <w:rPr>
          <w:rFonts w:eastAsia="PMingLiU"/>
          <w:sz w:val="22"/>
          <w:szCs w:val="22"/>
          <w:lang w:eastAsia="zh-TW"/>
        </w:rPr>
        <w:t>Sea birds can be affected by h</w:t>
      </w:r>
      <w:r w:rsidRPr="0008241C">
        <w:rPr>
          <w:sz w:val="22"/>
          <w:szCs w:val="22"/>
        </w:rPr>
        <w:t>igh temperatures</w:t>
      </w:r>
      <w:r w:rsidRPr="0008241C">
        <w:rPr>
          <w:rFonts w:eastAsia="PMingLiU"/>
          <w:sz w:val="22"/>
          <w:szCs w:val="22"/>
          <w:lang w:eastAsia="zh-TW"/>
        </w:rPr>
        <w:t xml:space="preserve">, </w:t>
      </w:r>
      <w:r w:rsidRPr="0008241C">
        <w:rPr>
          <w:sz w:val="22"/>
          <w:szCs w:val="22"/>
        </w:rPr>
        <w:t>lead</w:t>
      </w:r>
      <w:r w:rsidRPr="0008241C">
        <w:rPr>
          <w:rFonts w:eastAsia="PMingLiU"/>
          <w:sz w:val="22"/>
          <w:szCs w:val="22"/>
          <w:lang w:eastAsia="zh-TW"/>
        </w:rPr>
        <w:t>ing</w:t>
      </w:r>
      <w:r w:rsidRPr="0008241C">
        <w:rPr>
          <w:sz w:val="22"/>
          <w:szCs w:val="22"/>
        </w:rPr>
        <w:t xml:space="preserve"> to reproductive failure and adult mortality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Oro, 2014)","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Oro, 2014</w:t>
      </w:r>
      <w:r w:rsidRPr="0008241C">
        <w:rPr>
          <w:noProof/>
          <w:sz w:val="22"/>
          <w:szCs w:val="22"/>
        </w:rPr>
        <w:t>)</w:t>
      </w:r>
      <w:r w:rsidRPr="0008241C">
        <w:rPr>
          <w:sz w:val="22"/>
          <w:szCs w:val="22"/>
        </w:rPr>
        <w:fldChar w:fldCharType="end"/>
      </w:r>
      <w:r w:rsidRPr="0008241C">
        <w:rPr>
          <w:sz w:val="22"/>
          <w:szCs w:val="22"/>
        </w:rPr>
        <w:t xml:space="preserve">. </w:t>
      </w:r>
      <w:r w:rsidRPr="0008241C">
        <w:rPr>
          <w:rFonts w:eastAsia="PMingLiU"/>
          <w:sz w:val="22"/>
          <w:szCs w:val="22"/>
          <w:lang w:eastAsia="zh-TW"/>
        </w:rPr>
        <w:t>S</w:t>
      </w:r>
      <w:r w:rsidRPr="0008241C">
        <w:rPr>
          <w:sz w:val="22"/>
          <w:szCs w:val="22"/>
        </w:rPr>
        <w:t>ome turtles and estuarine crocodiles</w:t>
      </w:r>
      <w:r w:rsidRPr="0008241C">
        <w:rPr>
          <w:rFonts w:eastAsia="PMingLiU"/>
          <w:sz w:val="22"/>
          <w:szCs w:val="22"/>
          <w:lang w:eastAsia="zh-TW"/>
        </w:rPr>
        <w:t xml:space="preserve"> can also be affected by </w:t>
      </w:r>
      <w:r w:rsidRPr="0008241C">
        <w:rPr>
          <w:sz w:val="22"/>
          <w:szCs w:val="22"/>
        </w:rPr>
        <w:t>warm temperatures</w:t>
      </w:r>
      <w:r w:rsidRPr="0008241C">
        <w:rPr>
          <w:rFonts w:eastAsia="PMingLiU"/>
          <w:sz w:val="22"/>
          <w:szCs w:val="22"/>
          <w:lang w:eastAsia="zh-TW"/>
        </w:rPr>
        <w:t xml:space="preserve"> by changing </w:t>
      </w:r>
      <w:r w:rsidRPr="0008241C">
        <w:rPr>
          <w:sz w:val="22"/>
          <w:szCs w:val="22"/>
        </w:rPr>
        <w:t>the sex ratios of embryos and reduc</w:t>
      </w:r>
      <w:r w:rsidRPr="0008241C">
        <w:rPr>
          <w:rFonts w:eastAsia="PMingLiU"/>
          <w:sz w:val="22"/>
          <w:szCs w:val="22"/>
          <w:lang w:eastAsia="zh-TW"/>
        </w:rPr>
        <w:t>ing</w:t>
      </w:r>
      <w:r w:rsidRPr="0008241C">
        <w:rPr>
          <w:sz w:val="22"/>
          <w:szCs w:val="22"/>
        </w:rPr>
        <w:t xml:space="preserve"> incubation success. </w:t>
      </w:r>
      <w:r w:rsidRPr="0008241C">
        <w:rPr>
          <w:rFonts w:eastAsia="PMingLiU"/>
          <w:sz w:val="22"/>
          <w:szCs w:val="22"/>
          <w:lang w:eastAsia="zh-TW"/>
        </w:rPr>
        <w:t>M</w:t>
      </w:r>
      <w:r w:rsidRPr="0008241C">
        <w:rPr>
          <w:sz w:val="22"/>
          <w:szCs w:val="22"/>
        </w:rPr>
        <w:t xml:space="preserve">ass coral bleaching events </w:t>
      </w:r>
      <w:r w:rsidRPr="0008241C">
        <w:rPr>
          <w:rFonts w:eastAsia="PMingLiU"/>
          <w:sz w:val="22"/>
          <w:szCs w:val="22"/>
          <w:lang w:eastAsia="zh-TW"/>
        </w:rPr>
        <w:t>have been reported to be associated with w</w:t>
      </w:r>
      <w:r w:rsidRPr="0008241C">
        <w:rPr>
          <w:sz w:val="22"/>
          <w:szCs w:val="22"/>
        </w:rPr>
        <w:t xml:space="preserve">arm temperatures </w:t>
      </w:r>
      <w:r w:rsidRPr="0008241C">
        <w:rPr>
          <w:sz w:val="22"/>
          <w:szCs w:val="22"/>
        </w:rPr>
        <w:fldChar w:fldCharType="begin" w:fldLock="1"/>
      </w:r>
      <w:r w:rsidRPr="0008241C">
        <w:rPr>
          <w:sz w:val="22"/>
          <w:szCs w:val="22"/>
        </w:rPr>
        <w:instrText>ADDIN CSL_CITATION {"citationItems":[{"id":"ITEM-1","itemData":{"DOI":"10.1016/j.marenvres.2013.01.004","ISBN":"0141-1136","ISSN":"01411136","PMID":"23453047","abstract":"Given the threat of climate change towards scleractinian corals, there is an urgent need to understand their physiological mechanisms of acclimation to increasing temperatures. To gain insight into this process, two mesocosm-based experiments were conducted in Southern Taiwan with the model reef-building coral Pocillopora damicornis. In the first study, temperature was gradually elevated to 32 ??C, though reduced to ambient levels at night, in order to simulate a temperature profile that can characterize intertidal reefs of Southern Taiwan. All corals acclimated to such conditions over the course of the month-long experiment, as evidenced by a variety of physiological and sub-cellular responses. In the second experiment, corals were exposed continually to 31.5 ??C for two weeks, and, in contrast to results from the first study, the majority of the corals died, revealing that prolonged exposure to this temperature is lethal for this dominant reef builder of many regions of the Pacific Ocean. ?? 2013 Elsevier Ltd.","author":[{"dropping-particle":"","family":"Mayfield","given":"Anderson B.","non-dropping-particle":"","parse-names":false,"suffix":""},{"dropping-particle":"","family":"Chen","given":"Meng Ni","non-dropping-particle":"","parse-names":false,"suffix":""},{"dropping-particle":"","family":"Meng","given":"Pei Jie","non-dropping-particle":"","parse-names":false,"suffix":""},{"dropping-particle":"","family":"Lin","given":"Hsing Juh","non-dropping-particle":"","parse-names":false,"suffix":""},{"dropping-particle":"","family":"Chen","given":"Chii Shiarng","non-dropping-particle":"","parse-names":false,"suffix":""},{"dropping-particle":"","family":"Liu","given":"Pi Jen","non-dropping-particle":"","parse-names":false,"suffix":""}],"container-title":"Marine Environmental Research","id":"ITEM-1","issued":{"date-parts":[["2013"]]},"page":"1-11","title":"The physiological response of the reef coral Pocillopora damicornis to elevated temperature: Results from coral reef mesocosm experiments in Southern Taiwan","type":"article-journal","volume":"86"},"uris":["http://www.mendeley.com/documents/?uuid=d346e876-64cf-45e5-883b-4df5c4f195e3"]}],"mendeley":{"formattedCitation":"(Mayfield &lt;i&gt;et al.&lt;/i&gt;, 2013)","manualFormatting":"(Mayfield, Chen, &amp; Meng et al., 2013)","plainTextFormattedCitation":"(Mayfield et al., 2013)","previouslyFormattedCitation":"(Mayfield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ayfield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Bleaching occurs when the symbio</w:t>
      </w:r>
      <w:r w:rsidRPr="0008241C">
        <w:rPr>
          <w:rFonts w:eastAsia="PMingLiU"/>
          <w:sz w:val="22"/>
          <w:szCs w:val="22"/>
          <w:lang w:eastAsia="zh-TW"/>
        </w:rPr>
        <w:t>tic</w:t>
      </w:r>
      <w:r w:rsidRPr="0008241C">
        <w:rPr>
          <w:sz w:val="22"/>
          <w:szCs w:val="22"/>
        </w:rPr>
        <w:t xml:space="preserve"> zooxanthellae that live within the coral tissues disintegrates by expos</w:t>
      </w:r>
      <w:r w:rsidRPr="0008241C">
        <w:rPr>
          <w:rFonts w:eastAsia="PMingLiU"/>
          <w:sz w:val="22"/>
          <w:szCs w:val="22"/>
          <w:lang w:eastAsia="zh-TW"/>
        </w:rPr>
        <w:t>ing</w:t>
      </w:r>
      <w:r w:rsidRPr="0008241C">
        <w:rPr>
          <w:sz w:val="22"/>
          <w:szCs w:val="22"/>
        </w:rPr>
        <w:t xml:space="preserve"> to water temperatures 2°C above maximum summer temperatures for two weeks. </w:t>
      </w:r>
      <w:r w:rsidRPr="0008241C">
        <w:rPr>
          <w:rFonts w:eastAsia="PMingLiU"/>
          <w:sz w:val="22"/>
          <w:szCs w:val="22"/>
          <w:lang w:eastAsia="zh-TW"/>
        </w:rPr>
        <w:t>However, b</w:t>
      </w:r>
      <w:r w:rsidRPr="0008241C">
        <w:rPr>
          <w:sz w:val="22"/>
          <w:szCs w:val="22"/>
        </w:rPr>
        <w:t xml:space="preserve">leached corals </w:t>
      </w:r>
      <w:r w:rsidRPr="0008241C">
        <w:rPr>
          <w:rFonts w:eastAsia="PMingLiU"/>
          <w:sz w:val="22"/>
          <w:szCs w:val="22"/>
          <w:lang w:eastAsia="zh-TW"/>
        </w:rPr>
        <w:t>may</w:t>
      </w:r>
      <w:r w:rsidRPr="0008241C">
        <w:rPr>
          <w:sz w:val="22"/>
          <w:szCs w:val="22"/>
        </w:rPr>
        <w:t xml:space="preserve"> recover their symbiotic algae populations if warming is short-lived.</w:t>
      </w:r>
    </w:p>
    <w:p w14:paraId="1AEFAA9E" w14:textId="77777777" w:rsidR="00A01204" w:rsidRPr="0008241C" w:rsidRDefault="00A01204" w:rsidP="00A01204">
      <w:pPr>
        <w:rPr>
          <w:sz w:val="22"/>
          <w:szCs w:val="22"/>
        </w:rPr>
      </w:pPr>
    </w:p>
    <w:p w14:paraId="77713634" w14:textId="77777777" w:rsidR="00A01204" w:rsidRPr="0008241C" w:rsidRDefault="00A01204" w:rsidP="00A01204">
      <w:pPr>
        <w:rPr>
          <w:sz w:val="22"/>
          <w:szCs w:val="22"/>
        </w:rPr>
      </w:pPr>
      <w:r w:rsidRPr="0008241C">
        <w:rPr>
          <w:rFonts w:eastAsia="PMingLiU"/>
          <w:sz w:val="22"/>
          <w:szCs w:val="22"/>
          <w:lang w:eastAsia="zh-TW"/>
        </w:rPr>
        <w:t>Because different coral species have distinct s</w:t>
      </w:r>
      <w:r w:rsidRPr="0008241C">
        <w:rPr>
          <w:sz w:val="22"/>
          <w:szCs w:val="22"/>
        </w:rPr>
        <w:t>ensitivity to bleaching, bleaching events may result in a shift in coral community</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abstract":"Episodes of mass coral bleaching have been reported in recent decades and have raised concerns about the future of coral reefs on a warming planet. Despite the efforts to enhance and coordinate coral reef monitoring within and across countries, our knowledge of the geographic extent of mass coral bleaching over the past few decades is incomplete. Existing databases, like ReefBase, are limited by the voluntary nature of contributions, geographical biases in data collection, and the variations in the spatial scale of bleaching reports. In this study, we have developed the first-ever gridded, global-scale historical coral bleaching database. First, we conducted a targeted search for bleaching reports not included in ReefBase by personally contacting scientists and divers conducting monitoring in under-reported locations and by extracting data from the literature. This search increased the number of observed bleaching reports by 79%, from 4146 to 7429. Second, we employed spatial interpolation techniques to develop annual 0.04° × 0.04° latitude-longitude global maps of the probability that bleaching occurred for 1985 through 2010. Initial results indicate that the area of coral reefs with a more likely than not (&gt;50%) or likely (&gt;66%) probability of bleaching was eight times higher in the second half of the assessed time period, after the 1997/1998 El Niño. The results also indicate that annual maximum Degree Heating Weeks, a measure of thermal stress, for coral reefs with a high probability of bleaching increased over time. The database will help the scientific community more accurately assess the change in the frequency of mass coral bleaching events, validate methods of predicting mass coral bleaching, and test whether coral reefs are adjusting to rising ocean temperatures.","author":[{"dropping-particle":"","family":"Donner","given":"Simon D","non-dropping-particle":"","parse-names":false,"suffix":""},{"dropping-particle":"","family":"Rickbeil","given":"Gregory J M","non-dropping-particle":"","parse-names":false,"suffix":""},{"dropping-particle":"","family":"Heron","given":"Scott F","non-dropping-particle":"","parse-names":false,"suffix":""}],"container-title":"PLOS ONE","id":"ITEM-1","issue":"4","issued":{"date-parts":[["2017","4","26"]]},"page":"e0175490","publisher":"Public Library of Science","title":"A new, high-resolution global mass coral bleaching database","type":"article-journal","volume":"12"},"uris":["http://www.mendeley.com/documents/?uuid=73bf05db-3f05-452a-b41b-46e41f37574e"]}],"mendeley":{"formattedCitation":"(Donner &lt;i&gt;et al.&lt;/i&gt;, 2017)","plainTextFormattedCitation":"(Donner et al., 2017)","previouslyFormattedCitation":"(Donner &lt;i&gt;et al.&lt;/i&gt;, 2017)"},"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Donner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rFonts w:eastAsia="PMingLiU"/>
          <w:sz w:val="22"/>
          <w:szCs w:val="22"/>
          <w:lang w:eastAsia="zh-TW"/>
        </w:rPr>
        <w:fldChar w:fldCharType="end"/>
      </w:r>
      <w:r w:rsidRPr="0008241C">
        <w:rPr>
          <w:sz w:val="22"/>
          <w:szCs w:val="22"/>
        </w:rPr>
        <w:t xml:space="preserve">. </w:t>
      </w:r>
      <w:r w:rsidRPr="0008241C">
        <w:rPr>
          <w:rFonts w:eastAsia="PMingLiU"/>
          <w:sz w:val="22"/>
          <w:szCs w:val="22"/>
          <w:lang w:eastAsia="zh-TW"/>
        </w:rPr>
        <w:t>D</w:t>
      </w:r>
      <w:r w:rsidRPr="0008241C">
        <w:rPr>
          <w:sz w:val="22"/>
          <w:szCs w:val="22"/>
        </w:rPr>
        <w:t>amaged reefs can recover in a decade or two</w:t>
      </w:r>
      <w:r w:rsidRPr="0008241C">
        <w:rPr>
          <w:rFonts w:eastAsia="PMingLiU"/>
          <w:sz w:val="22"/>
          <w:szCs w:val="22"/>
          <w:lang w:eastAsia="zh-TW"/>
        </w:rPr>
        <w:t xml:space="preserve"> if environments are </w:t>
      </w:r>
      <w:r w:rsidRPr="0008241C">
        <w:rPr>
          <w:sz w:val="22"/>
          <w:szCs w:val="22"/>
        </w:rPr>
        <w:t xml:space="preserve">favourable. However, </w:t>
      </w:r>
      <w:r w:rsidRPr="0008241C">
        <w:rPr>
          <w:rFonts w:eastAsia="PMingLiU"/>
          <w:sz w:val="22"/>
          <w:szCs w:val="22"/>
          <w:lang w:eastAsia="zh-TW"/>
        </w:rPr>
        <w:t xml:space="preserve">the </w:t>
      </w:r>
      <w:r w:rsidRPr="0008241C">
        <w:rPr>
          <w:sz w:val="22"/>
          <w:szCs w:val="22"/>
        </w:rPr>
        <w:t xml:space="preserve">recovery </w:t>
      </w:r>
      <w:r w:rsidRPr="0008241C">
        <w:rPr>
          <w:rFonts w:eastAsia="PMingLiU"/>
          <w:sz w:val="22"/>
          <w:szCs w:val="22"/>
          <w:lang w:eastAsia="zh-TW"/>
        </w:rPr>
        <w:t xml:space="preserve">may </w:t>
      </w:r>
      <w:r w:rsidRPr="0008241C">
        <w:rPr>
          <w:sz w:val="22"/>
          <w:szCs w:val="22"/>
        </w:rPr>
        <w:t xml:space="preserve">be </w:t>
      </w:r>
      <w:r w:rsidRPr="0008241C">
        <w:rPr>
          <w:rFonts w:eastAsia="PMingLiU"/>
          <w:sz w:val="22"/>
          <w:szCs w:val="22"/>
          <w:lang w:eastAsia="zh-TW"/>
        </w:rPr>
        <w:t>longer</w:t>
      </w:r>
      <w:r w:rsidRPr="0008241C">
        <w:rPr>
          <w:sz w:val="22"/>
          <w:szCs w:val="22"/>
        </w:rPr>
        <w:t xml:space="preserve"> or even prevented if affected reefs are exposed to elevated nutrients, sediments or contaminants, or if stressful temperatures recur. Corals’ sensitivity to bleaching may be exacerbated by increasing input of sediments and </w:t>
      </w:r>
      <w:r w:rsidRPr="0008241C">
        <w:rPr>
          <w:rFonts w:eastAsia="PMingLiU"/>
          <w:sz w:val="22"/>
          <w:szCs w:val="22"/>
          <w:lang w:eastAsia="zh-TW"/>
        </w:rPr>
        <w:t>nutrients</w:t>
      </w:r>
      <w:r w:rsidRPr="0008241C">
        <w:rPr>
          <w:sz w:val="22"/>
          <w:szCs w:val="22"/>
        </w:rPr>
        <w:t xml:space="preserve"> from land runoff </w:t>
      </w:r>
      <w:r w:rsidRPr="0008241C">
        <w:rPr>
          <w:sz w:val="22"/>
          <w:szCs w:val="22"/>
        </w:rPr>
        <w:fldChar w:fldCharType="begin" w:fldLock="1"/>
      </w:r>
      <w:r w:rsidRPr="0008241C">
        <w:rPr>
          <w:sz w:val="22"/>
          <w:szCs w:val="22"/>
        </w:rPr>
        <w:instrText>ADDIN CSL_CITATION {"citationItems":[{"id":"ITEM-1","itemData":{"DOI":"10.1371/journal.pone.0125175","ISSN":"19326203","PMID":"25897844","abstract":"Fine sediments, which account for the majority of total fluvial sediment flux, have been suggested to degrade coral reefs on a global scale. Furthermore, sediment impacts can be exacerbated by extreme rainfall events associated with global climate change and anthropogenic nutrient enrichment. We report the findings from a series of mesocosm experiments exploring the effects of short-term sedimentation and nutrient enrichment on the interactions between the hard coral Acropora muricata, the sea anemone Mesactinia ganesis, and the green macroalga Codium edule. Mesocosms were manipulated to simulate either unimpacted reefs or reefs exposed to elevated levels of fine sediments for 10 or 14 days to simulate the effects of heavy rainfall. The first and second experiments were aimed to examine the effects of inorganic and organic sediments, respectively. The third experiment was designed to examine the interactive effects of nutrient enrichment and elevated sediment loads. Neither inorganic nor organic sediment loadings significantly affected the physiological performance of the coral, but, importantly, did reduce its ability to compete with other organisms. Photosynthetic efficiencies of both the green macroalga and the sea anemone increased in response to both sediment loadings when they were simultaneously exposed to nutrient enrichment. While organic sediment loading increased the nitrogen content of the green macroalga in the first experiment, inorganic sediment loading increased its phosphorus content in the second experiment. The coral mortality due to sea anemones attack was significantly greater upon exposure to enriched levels of organic sediments and nutrients. Our findings suggest that the combined effects of short-term sedimentation and nutrient enrichment could cause replacement of corals by sea anemones on certain coral reefs.","author":[{"dropping-particle":"","family":"Liu","given":"P.J.","non-dropping-particle":"","parse-names":false,"suffix":""},{"dropping-particle":"","family":"Hsin","given":"M.C.","non-dropping-particle":"","parse-names":false,"suffix":""},{"dropping-particle":"","family":"Huang","given":"Y.H.","non-dropping-particle":"","parse-names":false,"suffix":""},{"dropping-particle":"","family":"Fan","given":"T.Y.","non-dropping-particle":"","parse-names":false,"suffix":""},{"dropping-particle":"","family":"Meng","given":"P.J.","non-dropping-particle":"","parse-names":false,"suffix":""},{"dropping-particle":"","family":"Lu","given":"C.C.","non-dropping-particle":"","parse-names":false,"suffix":""},{"dropping-particle":"","family":"Lin","given":"H.J.","non-dropping-particle":"","parse-names":false,"suffix":""}],"container-title":"PLoS ONE","id":"ITEM-1","issue":"4","issued":{"date-parts":[["2015"]]},"page":"1-14","title":"Nutrient enrichment coupled with sedimentation favors sea anemones over corals","type":"article-journal","volume":"10"},"uris":["http://www.mendeley.com/documents/?uuid=c4e0ca24-51fd-4c92-b22b-90d1753b40e3"]}],"mendeley":{"formattedCitation":"(P. J. Liu &lt;i&gt;et al.&lt;/i&gt;, 2015)","manualFormatting":"(Liu, Hsin, &amp; Huang et al., 2015)","plainTextFormattedCitation":"(P. J. Liu et al., 2015)","previouslyFormattedCitation":"(P. J. Liu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iu </w:t>
      </w:r>
      <w:r w:rsidRPr="0008241C">
        <w:rPr>
          <w:i/>
          <w:noProof/>
          <w:sz w:val="22"/>
          <w:szCs w:val="22"/>
        </w:rPr>
        <w:t>et al</w:t>
      </w:r>
      <w:r w:rsidRPr="0008241C">
        <w:rPr>
          <w:noProof/>
          <w:sz w:val="22"/>
          <w:szCs w:val="22"/>
        </w:rPr>
        <w:t>., 2015)</w:t>
      </w:r>
      <w:r w:rsidRPr="0008241C">
        <w:rPr>
          <w:sz w:val="22"/>
          <w:szCs w:val="22"/>
        </w:rPr>
        <w:fldChar w:fldCharType="end"/>
      </w:r>
      <w:r w:rsidRPr="0008241C">
        <w:rPr>
          <w:rFonts w:eastAsia="PMingLiU"/>
          <w:sz w:val="22"/>
          <w:szCs w:val="22"/>
          <w:lang w:eastAsia="zh-TW"/>
        </w:rPr>
        <w:t>. Over</w:t>
      </w:r>
      <w:r w:rsidRPr="0008241C">
        <w:rPr>
          <w:sz w:val="22"/>
          <w:szCs w:val="22"/>
        </w:rPr>
        <w:t xml:space="preserve">fishing on coral reefs </w:t>
      </w:r>
      <w:r w:rsidRPr="0008241C">
        <w:rPr>
          <w:rFonts w:eastAsia="PMingLiU"/>
          <w:sz w:val="22"/>
          <w:szCs w:val="22"/>
          <w:lang w:eastAsia="zh-TW"/>
        </w:rPr>
        <w:t xml:space="preserve">can also </w:t>
      </w:r>
      <w:r w:rsidRPr="0008241C">
        <w:rPr>
          <w:sz w:val="22"/>
          <w:szCs w:val="22"/>
        </w:rPr>
        <w:t xml:space="preserve">reduce the ability of </w:t>
      </w:r>
      <w:r w:rsidRPr="0008241C">
        <w:rPr>
          <w:rFonts w:eastAsia="PMingLiU"/>
          <w:sz w:val="22"/>
          <w:szCs w:val="22"/>
          <w:lang w:eastAsia="zh-TW"/>
        </w:rPr>
        <w:t>corals</w:t>
      </w:r>
      <w:r w:rsidRPr="0008241C">
        <w:rPr>
          <w:sz w:val="22"/>
          <w:szCs w:val="22"/>
        </w:rPr>
        <w:t xml:space="preserve"> to recover from bleaching events </w:t>
      </w:r>
      <w:r w:rsidRPr="0008241C">
        <w:rPr>
          <w:sz w:val="22"/>
          <w:szCs w:val="22"/>
        </w:rPr>
        <w:fldChar w:fldCharType="begin" w:fldLock="1"/>
      </w:r>
      <w:r w:rsidRPr="0008241C">
        <w:rPr>
          <w:sz w:val="22"/>
          <w:szCs w:val="22"/>
        </w:rPr>
        <w:instrText>ADDIN CSL_CITATION {"citationItems":[{"id":"ITEM-1","itemData":{"DOI":"10.4319/lo.2009.54.4.1167","ISBN":"0024-3590","ISSN":"00243590","abstract":"A mesocosm experiment was conducted to determine the effects of nutrient enrichment on competitive interactions between a hard coral, a green alga, and a sea anemone. In the low-nutrient controls, abundances of the green alga, Codium edule, and a sea anemone, Mesactinia genesis, remained low, and they coexisted with the live or dead scleractinian coral, Acropora muricata. Combined nitrogen and phosphorus additions markedly increased the photosynthetic efficiencies of zooxanthellae in A. muricata, the coverage of C. edule, and the asexual reproduction by M. genesis. After 35 d of nutrient addition, C. edule had begun to overgrow live A. muricata, but not dead coral. A. muricata finally died after 105 d, after being totally overgrown by C. edule. Within a few days of contact with live A. muricata, M. genesis was observed for the first time to have induced inflation of modified marginal aggressive organs known as acrorhagi tentacles, which it uses to attack neighboring coral. Nevertheless, M. genesis was not observed to attack C. edule, but moved away from it in the nutrient-enriched tanks. The hierarchy of competitive superiority under nutrient enrichment was in the order of C. edule . M. genesis . A. muricata. From this experiment, it was evident that nutrient enrichment inhibits corals’ ability to compete with sea anemones and algae in Nanwan Bay, southern Taiwan.","author":[{"dropping-particle":"","family":"Liu","given":"P.J.","non-dropping-particle":"","parse-names":false,"suffix":""},{"dropping-particle":"","family":"Lin","given":"S.M.","non-dropping-particle":"","parse-names":false,"suffix":""},{"dropping-particle":"","family":"Fan","given":"T.Y.","non-dropping-particle":"","parse-names":false,"suffix":""},{"dropping-particle":"","family":"Meng","given":"P.J.","non-dropping-particle":"","parse-names":false,"suffix":""},{"dropping-particle":"","family":"Shao","given":"K.T.","non-dropping-particle":"","parse-names":false,"suffix":""},{"dropping-particle":"","family":"Lin","given":"H.J.","non-dropping-particle":"","parse-names":false,"suffix":""}],"container-title":"Limnology and Oceanography","id":"ITEM-1","issue":"4","issued":{"date-parts":[["2009"]]},"page":"1167-1175","title":"Rates of overgrowth by macroalgae and attack by sea anemones are greater for live coral than dead coral under conditions of nutrient enrichment","type":"article-journal","volume":"54"},"uris":["http://www.mendeley.com/documents/?uuid=77e46458-05b6-43c1-9b93-a5ce535c8917"]}],"mendeley":{"formattedCitation":"(P. J. Liu &lt;i&gt;et al.&lt;/i&gt;, 2009)","manualFormatting":"(Liu, Lin, &amp; Fan et al., 2009)","plainTextFormattedCitation":"(P. J. Liu et al., 2009)","previouslyFormattedCitation":"(P. J. Liu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Liu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r w:rsidRPr="0008241C">
        <w:rPr>
          <w:rFonts w:eastAsia="PMingLiU"/>
          <w:sz w:val="22"/>
          <w:szCs w:val="22"/>
          <w:lang w:eastAsia="zh-TW"/>
        </w:rPr>
        <w:t>I</w:t>
      </w:r>
      <w:r w:rsidRPr="0008241C">
        <w:rPr>
          <w:sz w:val="22"/>
          <w:szCs w:val="22"/>
        </w:rPr>
        <w:t xml:space="preserve">ncreasing </w:t>
      </w:r>
      <w:r w:rsidRPr="0008241C">
        <w:rPr>
          <w:rFonts w:eastAsia="PMingLiU"/>
          <w:sz w:val="22"/>
          <w:szCs w:val="22"/>
          <w:lang w:eastAsia="zh-TW"/>
        </w:rPr>
        <w:t xml:space="preserve">intensity of </w:t>
      </w:r>
      <w:r w:rsidRPr="0008241C">
        <w:rPr>
          <w:sz w:val="22"/>
          <w:szCs w:val="22"/>
        </w:rPr>
        <w:t>storm and alteration of water salinity and water movement may also influence coral</w:t>
      </w:r>
      <w:r w:rsidRPr="0008241C">
        <w:rPr>
          <w:rFonts w:eastAsia="PMingLiU"/>
          <w:sz w:val="22"/>
          <w:szCs w:val="22"/>
          <w:lang w:eastAsia="zh-TW"/>
        </w:rPr>
        <w:t>’s</w:t>
      </w:r>
      <w:r w:rsidRPr="0008241C">
        <w:rPr>
          <w:sz w:val="22"/>
          <w:szCs w:val="22"/>
        </w:rPr>
        <w:t xml:space="preserve"> sensitivity to bleaching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Fujimura and Riegl, 2017, McClanahan, 2017, Wooldridge et al., 2016)","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Fujimura &amp; Riegl, 2017, McClanahan, 2017, </w:t>
      </w:r>
      <w:r w:rsidRPr="0008241C">
        <w:rPr>
          <w:rFonts w:eastAsia="PMingLiU"/>
          <w:noProof/>
          <w:sz w:val="22"/>
          <w:szCs w:val="24"/>
          <w:lang w:eastAsia="zh-TW"/>
        </w:rPr>
        <w:t>Wooldridge</w:t>
      </w:r>
      <w:r w:rsidRPr="0008241C" w:rsidDel="00543794">
        <w:rPr>
          <w:noProof/>
          <w:sz w:val="22"/>
          <w:szCs w:val="22"/>
        </w:rPr>
        <w:t xml:space="preserve"> </w:t>
      </w:r>
      <w:r w:rsidRPr="0008241C">
        <w:rPr>
          <w:rFonts w:eastAsia="PMingLiU"/>
          <w:i/>
          <w:noProof/>
          <w:sz w:val="22"/>
          <w:szCs w:val="22"/>
          <w:lang w:eastAsia="zh-TW"/>
        </w:rPr>
        <w:t>et al</w:t>
      </w:r>
      <w:r w:rsidRPr="0008241C">
        <w:rPr>
          <w:rFonts w:eastAsia="PMingLiU"/>
          <w:noProof/>
          <w:sz w:val="22"/>
          <w:szCs w:val="22"/>
          <w:lang w:eastAsia="zh-TW"/>
        </w:rPr>
        <w:t>., 2016</w:t>
      </w:r>
      <w:r w:rsidRPr="0008241C">
        <w:rPr>
          <w:noProof/>
          <w:sz w:val="22"/>
          <w:szCs w:val="22"/>
        </w:rPr>
        <w:t>)</w:t>
      </w:r>
      <w:r w:rsidRPr="0008241C">
        <w:rPr>
          <w:sz w:val="22"/>
          <w:szCs w:val="22"/>
        </w:rPr>
        <w:fldChar w:fldCharType="end"/>
      </w:r>
      <w:r w:rsidRPr="0008241C">
        <w:rPr>
          <w:sz w:val="22"/>
          <w:szCs w:val="22"/>
        </w:rPr>
        <w:t>.</w:t>
      </w:r>
    </w:p>
    <w:p w14:paraId="4D395BAE" w14:textId="77777777" w:rsidR="00A01204" w:rsidRPr="0008241C" w:rsidRDefault="00A01204" w:rsidP="00A01204">
      <w:pPr>
        <w:rPr>
          <w:sz w:val="22"/>
          <w:szCs w:val="22"/>
        </w:rPr>
      </w:pPr>
    </w:p>
    <w:p w14:paraId="2C7F068B" w14:textId="77777777" w:rsidR="00A01204" w:rsidRPr="0008241C" w:rsidRDefault="00A01204" w:rsidP="00A01204">
      <w:pPr>
        <w:rPr>
          <w:sz w:val="22"/>
          <w:szCs w:val="22"/>
        </w:rPr>
      </w:pPr>
      <w:r w:rsidRPr="0008241C">
        <w:rPr>
          <w:rFonts w:eastAsia="PMingLiU"/>
          <w:sz w:val="22"/>
          <w:szCs w:val="22"/>
          <w:lang w:eastAsia="zh-TW"/>
        </w:rPr>
        <w:t>I</w:t>
      </w:r>
      <w:r w:rsidRPr="0008241C">
        <w:rPr>
          <w:sz w:val="22"/>
          <w:szCs w:val="22"/>
        </w:rPr>
        <w:t>ncreasing temperature</w:t>
      </w:r>
      <w:r w:rsidRPr="0008241C">
        <w:rPr>
          <w:rFonts w:eastAsia="PMingLiU"/>
          <w:sz w:val="22"/>
          <w:szCs w:val="22"/>
          <w:lang w:eastAsia="zh-TW"/>
        </w:rPr>
        <w:t>s are considered to have moderate to high impacts on seagrasses</w:t>
      </w:r>
      <w:r w:rsidRPr="0008241C">
        <w:rPr>
          <w:sz w:val="22"/>
          <w:szCs w:val="22"/>
        </w:rPr>
        <w:t xml:space="preserve">. Shallow intertidal seagrasses are likely to be at the greatest risk. </w:t>
      </w:r>
      <w:r w:rsidRPr="0008241C">
        <w:rPr>
          <w:rFonts w:eastAsia="PMingLiU"/>
          <w:sz w:val="22"/>
          <w:szCs w:val="22"/>
          <w:lang w:eastAsia="zh-TW"/>
        </w:rPr>
        <w:t>T</w:t>
      </w:r>
      <w:r w:rsidRPr="0008241C">
        <w:rPr>
          <w:sz w:val="22"/>
          <w:szCs w:val="22"/>
        </w:rPr>
        <w:t xml:space="preserve">hey have high vulnerability to increasing temperature because their relatively high respiration demands are expected to exceed their capacity for gaining carbon through photosynthesis </w:t>
      </w:r>
      <w:r w:rsidRPr="0008241C">
        <w:rPr>
          <w:sz w:val="22"/>
          <w:szCs w:val="22"/>
        </w:rPr>
        <w:fldChar w:fldCharType="begin" w:fldLock="1"/>
      </w:r>
      <w:r w:rsidRPr="0008241C">
        <w:rPr>
          <w:sz w:val="22"/>
          <w:szCs w:val="22"/>
        </w:rPr>
        <w:instrText>ADDIN CSL_CITATION {"citationItems":[{"id":"ITEM-1","itemData":{"author":[{"dropping-particle":"","family":"Bell","given":"J.D.","non-dropping-particle":"","parse-names":false,"suffix":""},{"dropping-particle":"","family":"Johnson","given":"J.E.","non-dropping-particle":"","parse-names":false,"suffix":""},{"dropping-particle":"","family":"Hobday","given":"A.J.","non-dropping-particle":"","parse-names":false,"suffix":""}],"id":"ITEM-1","issued":{"date-parts":[["2011"]]},"publisher":"Secretariat of the Pacific Community","publisher-place":"Noumea, New Caledonia.","title":"Vulnerability of tropical Pacific fisheries and aquaculture to climate change.","type":"book"},"uris":["http://www.mendeley.com/documents/?uuid=097427c2-d7ac-4449-9b2d-489608444965"]}],"mendeley":{"formattedCitation":"(Bell &lt;i&gt;et al.&lt;/i&gt;, 2011)","manualFormatting":"(Bell et al., 2011)","plainTextFormattedCitation":"(Bell et al., 2011)","previouslyFormattedCitation":"(Bell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ell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Temperature is often a major factor </w:t>
      </w:r>
      <w:r w:rsidRPr="0008241C">
        <w:rPr>
          <w:rFonts w:eastAsia="PMingLiU"/>
          <w:sz w:val="22"/>
          <w:szCs w:val="22"/>
          <w:lang w:eastAsia="zh-TW"/>
        </w:rPr>
        <w:t>regulating</w:t>
      </w:r>
      <w:r w:rsidRPr="0008241C">
        <w:rPr>
          <w:sz w:val="22"/>
          <w:szCs w:val="22"/>
        </w:rPr>
        <w:t xml:space="preserve"> the biogeographic distributions of seagrasses. </w:t>
      </w:r>
      <w:r w:rsidRPr="0008241C">
        <w:rPr>
          <w:rFonts w:eastAsia="PMingLiU"/>
          <w:sz w:val="22"/>
          <w:szCs w:val="22"/>
          <w:lang w:eastAsia="zh-TW"/>
        </w:rPr>
        <w:t>T</w:t>
      </w:r>
      <w:r w:rsidRPr="0008241C">
        <w:rPr>
          <w:sz w:val="22"/>
          <w:szCs w:val="22"/>
        </w:rPr>
        <w:t xml:space="preserve">ropical species are expected to extend their ranges toward the pole </w:t>
      </w:r>
      <w:r w:rsidRPr="0008241C">
        <w:rPr>
          <w:rFonts w:eastAsia="PMingLiU"/>
          <w:sz w:val="22"/>
          <w:szCs w:val="22"/>
          <w:lang w:eastAsia="zh-TW"/>
        </w:rPr>
        <w:t xml:space="preserve">with increasing temperatures </w:t>
      </w:r>
      <w:r w:rsidRPr="0008241C">
        <w:rPr>
          <w:sz w:val="22"/>
          <w:szCs w:val="22"/>
        </w:rPr>
        <w:t xml:space="preserve">andtemperate species would retreat, depending on resource availability and dispersal abilities. </w:t>
      </w:r>
      <w:r w:rsidRPr="0008241C">
        <w:rPr>
          <w:rFonts w:eastAsia="PMingLiU"/>
          <w:sz w:val="22"/>
          <w:szCs w:val="22"/>
          <w:lang w:eastAsia="zh-TW"/>
        </w:rPr>
        <w:t>Such</w:t>
      </w:r>
      <w:r w:rsidRPr="0008241C">
        <w:rPr>
          <w:sz w:val="22"/>
          <w:szCs w:val="22"/>
        </w:rPr>
        <w:t xml:space="preserve"> result will </w:t>
      </w:r>
      <w:r w:rsidRPr="0008241C">
        <w:rPr>
          <w:rFonts w:eastAsia="PMingLiU"/>
          <w:sz w:val="22"/>
          <w:szCs w:val="22"/>
          <w:lang w:eastAsia="zh-TW"/>
        </w:rPr>
        <w:t xml:space="preserve">cause a </w:t>
      </w:r>
      <w:r w:rsidRPr="0008241C">
        <w:rPr>
          <w:sz w:val="22"/>
          <w:szCs w:val="22"/>
        </w:rPr>
        <w:t xml:space="preserve">shift in community composition as a consequence of variability in species responses. Seasonal or rapid increases or drops in temperature can also trigger </w:t>
      </w:r>
      <w:r w:rsidRPr="0008241C">
        <w:rPr>
          <w:rFonts w:eastAsia="PMingLiU"/>
          <w:sz w:val="22"/>
          <w:szCs w:val="22"/>
          <w:lang w:eastAsia="zh-TW"/>
        </w:rPr>
        <w:t xml:space="preserve">seagrass </w:t>
      </w:r>
      <w:r w:rsidRPr="0008241C">
        <w:rPr>
          <w:sz w:val="22"/>
          <w:szCs w:val="22"/>
        </w:rPr>
        <w:t xml:space="preserve">flowering, and </w:t>
      </w:r>
      <w:r w:rsidRPr="0008241C">
        <w:rPr>
          <w:rFonts w:eastAsia="PMingLiU"/>
          <w:sz w:val="22"/>
          <w:szCs w:val="22"/>
          <w:lang w:eastAsia="zh-TW"/>
        </w:rPr>
        <w:t>increasing</w:t>
      </w:r>
      <w:r w:rsidRPr="0008241C">
        <w:rPr>
          <w:sz w:val="22"/>
          <w:szCs w:val="22"/>
        </w:rPr>
        <w:t xml:space="preserve"> temperatures </w:t>
      </w:r>
      <w:r w:rsidRPr="0008241C">
        <w:rPr>
          <w:rFonts w:eastAsia="PMingLiU"/>
          <w:sz w:val="22"/>
          <w:szCs w:val="22"/>
          <w:lang w:eastAsia="zh-TW"/>
        </w:rPr>
        <w:t>can</w:t>
      </w:r>
      <w:r w:rsidRPr="0008241C">
        <w:rPr>
          <w:sz w:val="22"/>
          <w:szCs w:val="22"/>
        </w:rPr>
        <w:t xml:space="preserve"> disrupt these seasonal triggers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manualFormatting":"(McDonald et al., 2016)","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McDonald </w:t>
      </w:r>
      <w:r w:rsidRPr="0008241C">
        <w:rPr>
          <w:rFonts w:eastAsia="PMingLiU"/>
          <w:i/>
          <w:noProof/>
          <w:sz w:val="22"/>
          <w:szCs w:val="22"/>
          <w:lang w:eastAsia="zh-TW"/>
        </w:rPr>
        <w:t>et al</w:t>
      </w:r>
      <w:r w:rsidRPr="0008241C">
        <w:rPr>
          <w:rFonts w:eastAsia="PMingLiU"/>
          <w:noProof/>
          <w:sz w:val="22"/>
          <w:szCs w:val="22"/>
          <w:lang w:eastAsia="zh-TW"/>
        </w:rPr>
        <w:t>., 2016</w:t>
      </w:r>
      <w:r w:rsidRPr="0008241C">
        <w:rPr>
          <w:noProof/>
          <w:sz w:val="22"/>
          <w:szCs w:val="22"/>
        </w:rPr>
        <w:t>)</w:t>
      </w:r>
      <w:r w:rsidRPr="0008241C">
        <w:rPr>
          <w:sz w:val="22"/>
          <w:szCs w:val="22"/>
        </w:rPr>
        <w:fldChar w:fldCharType="end"/>
      </w:r>
      <w:r w:rsidRPr="0008241C">
        <w:rPr>
          <w:sz w:val="22"/>
          <w:szCs w:val="22"/>
        </w:rPr>
        <w:t>.</w:t>
      </w:r>
    </w:p>
    <w:p w14:paraId="202ABE4B" w14:textId="77777777" w:rsidR="00A01204" w:rsidRPr="0008241C" w:rsidRDefault="00A01204" w:rsidP="00A01204">
      <w:pPr>
        <w:rPr>
          <w:sz w:val="22"/>
          <w:szCs w:val="22"/>
        </w:rPr>
      </w:pPr>
    </w:p>
    <w:p w14:paraId="22D2F4C7" w14:textId="77777777" w:rsidR="00A01204" w:rsidRPr="0008241C" w:rsidRDefault="00A01204" w:rsidP="00A01204">
      <w:pPr>
        <w:rPr>
          <w:sz w:val="22"/>
          <w:szCs w:val="22"/>
        </w:rPr>
      </w:pPr>
      <w:r w:rsidRPr="0008241C">
        <w:rPr>
          <w:rFonts w:eastAsia="PMingLiU"/>
          <w:sz w:val="22"/>
          <w:szCs w:val="22"/>
          <w:lang w:eastAsia="zh-TW"/>
        </w:rPr>
        <w:t>W</w:t>
      </w:r>
      <w:r w:rsidRPr="0008241C">
        <w:rPr>
          <w:sz w:val="22"/>
          <w:szCs w:val="22"/>
        </w:rPr>
        <w:t xml:space="preserve">arming </w:t>
      </w:r>
      <w:r w:rsidRPr="0008241C">
        <w:rPr>
          <w:rFonts w:eastAsia="PMingLiU"/>
          <w:sz w:val="22"/>
          <w:szCs w:val="22"/>
          <w:lang w:eastAsia="zh-TW"/>
        </w:rPr>
        <w:t xml:space="preserve">affect </w:t>
      </w:r>
      <w:r w:rsidRPr="0008241C">
        <w:rPr>
          <w:sz w:val="22"/>
          <w:szCs w:val="22"/>
        </w:rPr>
        <w:t>most severely those species living close to their upper thermal limit</w:t>
      </w:r>
      <w:r w:rsidRPr="0008241C">
        <w:rPr>
          <w:rFonts w:eastAsia="PMingLiU"/>
          <w:sz w:val="22"/>
          <w:szCs w:val="22"/>
          <w:lang w:eastAsia="zh-TW"/>
        </w:rPr>
        <w:t>,</w:t>
      </w:r>
      <w:r w:rsidRPr="0008241C">
        <w:rPr>
          <w:sz w:val="22"/>
          <w:szCs w:val="22"/>
        </w:rPr>
        <w:t xml:space="preserve"> especially those unable to acclimatise or adapt</w:t>
      </w:r>
      <w:r w:rsidRPr="0008241C">
        <w:rPr>
          <w:rFonts w:eastAsia="PMingLiU"/>
          <w:sz w:val="22"/>
          <w:szCs w:val="22"/>
          <w:lang w:eastAsia="zh-TW"/>
        </w:rPr>
        <w:t xml:space="preserve"> </w:t>
      </w:r>
      <w:r w:rsidRPr="0008241C">
        <w:rPr>
          <w:rFonts w:eastAsia="PMingLiU"/>
          <w:sz w:val="22"/>
          <w:szCs w:val="22"/>
          <w:lang w:eastAsia="zh-TW"/>
        </w:rPr>
        <w:fldChar w:fldCharType="begin" w:fldLock="1"/>
      </w:r>
      <w:r w:rsidRPr="0008241C">
        <w:rPr>
          <w:rFonts w:eastAsia="PMingLiU"/>
          <w:sz w:val="22"/>
          <w:szCs w:val="22"/>
          <w:lang w:eastAsia="zh-TW"/>
        </w:rPr>
        <w:instrText>ADDIN CSL_CITATION {"citationItems":[{"id":"ITEM-1","itemData":{"DOI":"/doi.org/10.1016/j.jtherbio.2017.01.008","author":[{"dropping-particle":"","family":"Lah, R. A., Benkendorff, K., Bucher","given":"D.","non-dropping-particle":"","parse-names":false,"suffix":""}],"container-title":"Journal of Thermal Biology","id":"ITEM-1","issued":{"date-parts":[["2017"]]},"page":"100-108","title":"Thermal tolerance and preference of exploited turbinid snails near their range limit in a global warming hotspot","type":"article-journal","volume":"64"},"uris":["http://www.mendeley.com/documents/?uuid=f6701345-2703-33ae-a5b7-25fbfa7238f4"]}],"mendeley":{"formattedCitation":"(Lah, R. A., Benkendorff, K., Bucher, 2017)","plainTextFormattedCitation":"(Lah, R. A., Benkendorff, K., Bucher, 2017)","previouslyFormattedCitation":"(Lah, R. A., Benkendorff, K., Bucher, 2017)"},"properties":{"noteIndex":0},"schema":"https://github.com/citation-style-language/schema/raw/master/csl-citation.json"}</w:instrText>
      </w:r>
      <w:r w:rsidRPr="0008241C">
        <w:rPr>
          <w:rFonts w:eastAsia="PMingLiU"/>
          <w:sz w:val="22"/>
          <w:szCs w:val="22"/>
          <w:lang w:eastAsia="zh-TW"/>
        </w:rPr>
        <w:fldChar w:fldCharType="separate"/>
      </w:r>
      <w:r w:rsidRPr="0008241C">
        <w:rPr>
          <w:rFonts w:eastAsia="PMingLiU"/>
          <w:noProof/>
          <w:sz w:val="22"/>
          <w:szCs w:val="22"/>
          <w:lang w:eastAsia="zh-TW"/>
        </w:rPr>
        <w:t xml:space="preserve">(Lah </w:t>
      </w:r>
      <w:r w:rsidRPr="0008241C">
        <w:rPr>
          <w:rFonts w:eastAsia="PMingLiU"/>
          <w:i/>
          <w:noProof/>
          <w:sz w:val="22"/>
          <w:szCs w:val="22"/>
          <w:lang w:eastAsia="zh-TW"/>
        </w:rPr>
        <w:t>et al.</w:t>
      </w:r>
      <w:r w:rsidRPr="0008241C">
        <w:rPr>
          <w:rFonts w:eastAsia="PMingLiU"/>
          <w:noProof/>
          <w:sz w:val="22"/>
          <w:szCs w:val="22"/>
          <w:lang w:eastAsia="zh-TW"/>
        </w:rPr>
        <w:t>, 2017)</w:t>
      </w:r>
      <w:r w:rsidRPr="0008241C">
        <w:rPr>
          <w:rFonts w:eastAsia="PMingLiU"/>
          <w:sz w:val="22"/>
          <w:szCs w:val="22"/>
          <w:lang w:eastAsia="zh-TW"/>
        </w:rPr>
        <w:fldChar w:fldCharType="end"/>
      </w:r>
      <w:r w:rsidRPr="0008241C">
        <w:rPr>
          <w:sz w:val="22"/>
          <w:szCs w:val="22"/>
        </w:rPr>
        <w:t>. Species lacking dispersive larval stages could be at particular risk of extinction. Moreover, even dominant filter feeders such as bivalves (molluscs) on intertidal flats can be highly sensitive to temperature change, which in some cases can result in mass mortalities</w:t>
      </w:r>
      <w:r w:rsidRPr="0008241C">
        <w:rPr>
          <w:rFonts w:eastAsia="PMingLiU"/>
          <w:sz w:val="22"/>
          <w:szCs w:val="22"/>
          <w:lang w:eastAsia="zh-TW"/>
        </w:rPr>
        <w:t>. The aforementioned loss of species may cause a</w:t>
      </w:r>
      <w:r w:rsidRPr="0008241C">
        <w:rPr>
          <w:sz w:val="22"/>
          <w:szCs w:val="22"/>
        </w:rPr>
        <w:t xml:space="preserve"> dramatic </w:t>
      </w:r>
      <w:r w:rsidRPr="0008241C">
        <w:rPr>
          <w:rFonts w:eastAsia="PMingLiU"/>
          <w:sz w:val="22"/>
          <w:szCs w:val="22"/>
          <w:lang w:eastAsia="zh-TW"/>
        </w:rPr>
        <w:t>change</w:t>
      </w:r>
      <w:r w:rsidRPr="0008241C">
        <w:rPr>
          <w:sz w:val="22"/>
          <w:szCs w:val="22"/>
        </w:rPr>
        <w:t xml:space="preserve"> </w:t>
      </w:r>
      <w:r w:rsidRPr="0008241C">
        <w:rPr>
          <w:rFonts w:eastAsia="PMingLiU"/>
          <w:sz w:val="22"/>
          <w:szCs w:val="22"/>
          <w:lang w:eastAsia="zh-TW"/>
        </w:rPr>
        <w:t>of</w:t>
      </w:r>
      <w:r w:rsidRPr="0008241C">
        <w:rPr>
          <w:sz w:val="22"/>
          <w:szCs w:val="22"/>
        </w:rPr>
        <w:t xml:space="preserve"> community structure.</w:t>
      </w:r>
    </w:p>
    <w:p w14:paraId="12052C3F" w14:textId="77777777" w:rsidR="00A01204" w:rsidRPr="0008241C" w:rsidRDefault="00A01204" w:rsidP="00A01204">
      <w:pPr>
        <w:rPr>
          <w:sz w:val="22"/>
          <w:szCs w:val="22"/>
          <w:lang w:eastAsia="zh-TW"/>
        </w:rPr>
      </w:pPr>
    </w:p>
    <w:p w14:paraId="6B7F17F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Effects of elevated CO</w:t>
      </w:r>
      <w:r w:rsidRPr="0008241C">
        <w:rPr>
          <w:b/>
          <w:sz w:val="22"/>
          <w:szCs w:val="22"/>
          <w:vertAlign w:val="subscript"/>
        </w:rPr>
        <w:t>2</w:t>
      </w:r>
      <w:r w:rsidRPr="0008241C">
        <w:rPr>
          <w:b/>
          <w:sz w:val="22"/>
          <w:szCs w:val="22"/>
        </w:rPr>
        <w:t xml:space="preserve"> and ocean acidification</w:t>
      </w:r>
    </w:p>
    <w:p w14:paraId="05C76FF2" w14:textId="77777777" w:rsidR="00A01204" w:rsidRPr="0008241C" w:rsidRDefault="00A01204" w:rsidP="00A01204">
      <w:pPr>
        <w:rPr>
          <w:sz w:val="22"/>
          <w:szCs w:val="22"/>
          <w:lang w:eastAsia="zh-TW"/>
        </w:rPr>
      </w:pPr>
    </w:p>
    <w:p w14:paraId="4F1E4B4A" w14:textId="77777777" w:rsidR="00A01204" w:rsidRPr="0008241C" w:rsidRDefault="00A01204" w:rsidP="00A01204">
      <w:pPr>
        <w:rPr>
          <w:sz w:val="22"/>
          <w:szCs w:val="22"/>
        </w:rPr>
      </w:pPr>
      <w:r w:rsidRPr="0008241C">
        <w:rPr>
          <w:sz w:val="22"/>
          <w:szCs w:val="22"/>
        </w:rPr>
        <w:t>Ocean acidification as a results of elevated CO</w:t>
      </w:r>
      <w:r w:rsidRPr="0008241C">
        <w:rPr>
          <w:sz w:val="22"/>
          <w:szCs w:val="22"/>
          <w:vertAlign w:val="subscript"/>
        </w:rPr>
        <w:t>2</w:t>
      </w:r>
      <w:r w:rsidRPr="0008241C">
        <w:rPr>
          <w:sz w:val="22"/>
          <w:szCs w:val="22"/>
        </w:rPr>
        <w:t xml:space="preserve"> can reduce </w:t>
      </w:r>
      <w:r w:rsidRPr="0008241C">
        <w:rPr>
          <w:rFonts w:eastAsia="PMingLiU"/>
          <w:sz w:val="22"/>
          <w:szCs w:val="22"/>
          <w:lang w:eastAsia="zh-TW"/>
        </w:rPr>
        <w:t xml:space="preserve">the </w:t>
      </w:r>
      <w:r w:rsidRPr="0008241C">
        <w:rPr>
          <w:sz w:val="22"/>
          <w:szCs w:val="22"/>
        </w:rPr>
        <w:t xml:space="preserve">calcification rates </w:t>
      </w:r>
      <w:r w:rsidRPr="0008241C">
        <w:rPr>
          <w:rFonts w:eastAsia="PMingLiU"/>
          <w:sz w:val="22"/>
          <w:szCs w:val="22"/>
          <w:lang w:eastAsia="zh-TW"/>
        </w:rPr>
        <w:t>of corals, which may</w:t>
      </w:r>
      <w:r w:rsidRPr="0008241C">
        <w:rPr>
          <w:sz w:val="22"/>
          <w:szCs w:val="22"/>
        </w:rPr>
        <w:t xml:space="preserve"> result in a switch from net calcification to net dissolution and exacerbate coral bleaching, </w:t>
      </w:r>
      <w:r w:rsidRPr="0008241C">
        <w:rPr>
          <w:sz w:val="22"/>
          <w:szCs w:val="22"/>
        </w:rPr>
        <w:lastRenderedPageBreak/>
        <w:t xml:space="preserve">increasing coral sensitivity to </w:t>
      </w:r>
      <w:r w:rsidRPr="0008241C">
        <w:rPr>
          <w:rFonts w:eastAsia="PMingLiU"/>
          <w:sz w:val="22"/>
          <w:szCs w:val="22"/>
          <w:lang w:eastAsia="zh-TW"/>
        </w:rPr>
        <w:t>increasing temperature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26/science.1152509","ISBN":"0036-8075","ISSN":"0036-8075","PMID":"18079392","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author":[{"dropping-particle":"","family":"Hoegh-Guldberg","given":"O.","non-dropping-particle":"","parse-names":false,"suffix":""},{"dropping-particle":"","family":"Mumby","given":"P. J.","non-dropping-particle":"","parse-names":false,"suffix":""},{"dropping-particle":"","family":"Hooten","given":"A. J.","non-dropping-particle":"","parse-names":false,"suffix":""},{"dropping-particle":"","family":"Steneck","given":"R. S.","non-dropping-particle":"","parse-names":false,"suffix":""},{"dropping-particle":"","family":"Greenfield","given":"P.","non-dropping-particle":"","parse-names":false,"suffix":""},{"dropping-particle":"","family":"Gomez","given":"E.","non-dropping-particle":"","parse-names":false,"suffix":""},{"dropping-particle":"","family":"Harvell","given":"C D","non-dropping-particle":"","parse-names":false,"suffix":""},{"dropping-particle":"","family":"Sale","given":"P F","non-dropping-particle":"","parse-names":false,"suffix":""},{"dropping-particle":"","family":"Edwards","given":"a J","non-dropping-particle":"","parse-names":false,"suffix":""},{"dropping-particle":"","family":"Caldeira","given":"K","non-dropping-particle":"","parse-names":false,"suffix":""},{"dropping-particle":"","family":"Knowlton","given":"N","non-dropping-particle":"","parse-names":false,"suffix":""},{"dropping-particle":"","family":"Eakin","given":"C M","non-dropping-particle":"","parse-names":false,"suffix":""},{"dropping-particle":"","family":"Iglesias-Prieto","given":"R.","non-dropping-particle":"","parse-names":false,"suffix":""},{"dropping-particle":"","family":"Muthiga","given":"N.","non-dropping-particle":"","parse-names":false,"suffix":""},{"dropping-particle":"","family":"Bradbury","given":"R. H.","non-dropping-particle":"","parse-names":false,"suffix":""},{"dropping-particle":"","family":"Dubi","given":"A.","non-dropping-particle":"","parse-names":false,"suffix":""},{"dropping-particle":"","family":"Hatziolos","given":"M. E.","non-dropping-particle":"","parse-names":false,"suffix":""}],"container-title":"Science","id":"ITEM-1","issue":"5857","issued":{"date-parts":[["2007","12","14"]]},"page":"1737-1742","title":"Coral Reefs Under Rapid Climate Change and Ocean Acidification","type":"article-journal","volume":"318"},"uris":["http://www.mendeley.com/documents/?uuid=caf83dec-c804-4c4a-87b0-5219bd8c8456"]}],"mendeley":{"formattedCitation":"(Hoegh-Guldberg &lt;i&gt;et al.&lt;/i&gt;, 2007)","manualFormatting":"(Albright et al., 2016; Hoegh-Guldberg et al., 2007)","plainTextFormattedCitation":"(Hoegh-Guldberg et al., 2007)","previouslyFormattedCitation":"(Hoegh-Guldberg &lt;i&gt;et al.&lt;/i&gt;, 2007)"},"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rFonts w:eastAsia="PMingLiU"/>
          <w:noProof/>
          <w:sz w:val="22"/>
          <w:szCs w:val="22"/>
          <w:lang w:eastAsia="zh-TW"/>
        </w:rPr>
        <w:t xml:space="preserve">Albright </w:t>
      </w:r>
      <w:r w:rsidRPr="0008241C">
        <w:rPr>
          <w:rFonts w:eastAsia="PMingLiU"/>
          <w:i/>
          <w:noProof/>
          <w:sz w:val="22"/>
          <w:szCs w:val="22"/>
          <w:lang w:eastAsia="zh-TW"/>
        </w:rPr>
        <w:t>et al</w:t>
      </w:r>
      <w:r w:rsidRPr="0008241C">
        <w:rPr>
          <w:rFonts w:eastAsia="PMingLiU"/>
          <w:noProof/>
          <w:sz w:val="22"/>
          <w:szCs w:val="22"/>
          <w:lang w:eastAsia="zh-TW"/>
        </w:rPr>
        <w:t xml:space="preserve">., 2016; </w:t>
      </w:r>
      <w:r w:rsidRPr="0008241C">
        <w:rPr>
          <w:noProof/>
          <w:sz w:val="22"/>
          <w:szCs w:val="22"/>
        </w:rPr>
        <w:t xml:space="preserve">Hoegh-Guldberg </w:t>
      </w:r>
      <w:r w:rsidRPr="0008241C">
        <w:rPr>
          <w:i/>
          <w:noProof/>
          <w:sz w:val="22"/>
          <w:szCs w:val="22"/>
        </w:rPr>
        <w:t>et al</w:t>
      </w:r>
      <w:r w:rsidRPr="0008241C">
        <w:rPr>
          <w:noProof/>
          <w:sz w:val="22"/>
          <w:szCs w:val="22"/>
        </w:rPr>
        <w:t>., 2007)</w:t>
      </w:r>
      <w:r w:rsidRPr="0008241C">
        <w:rPr>
          <w:sz w:val="22"/>
          <w:szCs w:val="22"/>
        </w:rPr>
        <w:fldChar w:fldCharType="end"/>
      </w:r>
      <w:r w:rsidRPr="0008241C">
        <w:rPr>
          <w:rFonts w:eastAsia="PMingLiU"/>
          <w:sz w:val="22"/>
          <w:szCs w:val="22"/>
          <w:lang w:eastAsia="zh-TW"/>
        </w:rPr>
        <w:t>, which</w:t>
      </w:r>
      <w:r w:rsidRPr="0008241C">
        <w:rPr>
          <w:sz w:val="22"/>
          <w:szCs w:val="22"/>
        </w:rPr>
        <w:t xml:space="preserve"> is likely to affect both physical </w:t>
      </w:r>
      <w:r w:rsidRPr="0008241C">
        <w:rPr>
          <w:rFonts w:eastAsia="PMingLiU"/>
          <w:sz w:val="22"/>
          <w:szCs w:val="22"/>
          <w:lang w:eastAsia="zh-TW"/>
        </w:rPr>
        <w:t xml:space="preserve">conditions </w:t>
      </w:r>
      <w:r w:rsidRPr="0008241C">
        <w:rPr>
          <w:sz w:val="22"/>
          <w:szCs w:val="22"/>
        </w:rPr>
        <w:t xml:space="preserve">and biological </w:t>
      </w:r>
      <w:r w:rsidRPr="0008241C">
        <w:rPr>
          <w:rFonts w:eastAsia="PMingLiU"/>
          <w:sz w:val="22"/>
          <w:szCs w:val="22"/>
          <w:lang w:eastAsia="zh-TW"/>
        </w:rPr>
        <w:t xml:space="preserve">communities </w:t>
      </w:r>
      <w:r w:rsidRPr="0008241C">
        <w:rPr>
          <w:sz w:val="22"/>
          <w:szCs w:val="22"/>
        </w:rPr>
        <w:t>of intertidal flats</w:t>
      </w:r>
      <w:r w:rsidRPr="0008241C">
        <w:rPr>
          <w:rFonts w:eastAsia="PMingLiU"/>
          <w:sz w:val="22"/>
          <w:szCs w:val="22"/>
          <w:lang w:eastAsia="zh-TW"/>
        </w:rPr>
        <w:t xml:space="preserve">. This is because </w:t>
      </w:r>
      <w:r w:rsidRPr="0008241C">
        <w:rPr>
          <w:sz w:val="22"/>
          <w:szCs w:val="22"/>
        </w:rPr>
        <w:t>many sediments have high (often biogenic) carbonate fractions</w:t>
      </w:r>
      <w:r w:rsidRPr="0008241C">
        <w:rPr>
          <w:rFonts w:eastAsia="PMingLiU"/>
          <w:sz w:val="22"/>
          <w:szCs w:val="22"/>
          <w:lang w:eastAsia="zh-TW"/>
        </w:rPr>
        <w:t>. In addition</w:t>
      </w:r>
      <w:r w:rsidRPr="0008241C">
        <w:rPr>
          <w:sz w:val="22"/>
          <w:szCs w:val="22"/>
        </w:rPr>
        <w:t xml:space="preserve">, many species have calcified exoskeletons (outer shells). However, the magnitude </w:t>
      </w:r>
      <w:r w:rsidRPr="0008241C">
        <w:rPr>
          <w:rFonts w:eastAsia="PMingLiU"/>
          <w:sz w:val="22"/>
          <w:szCs w:val="22"/>
          <w:lang w:eastAsia="zh-TW"/>
        </w:rPr>
        <w:t>and extent of</w:t>
      </w:r>
      <w:r w:rsidRPr="0008241C">
        <w:rPr>
          <w:sz w:val="22"/>
          <w:szCs w:val="22"/>
        </w:rPr>
        <w:t xml:space="preserve"> </w:t>
      </w:r>
      <w:r w:rsidRPr="0008241C">
        <w:rPr>
          <w:rFonts w:eastAsia="PMingLiU"/>
          <w:sz w:val="22"/>
          <w:szCs w:val="22"/>
          <w:lang w:eastAsia="zh-TW"/>
        </w:rPr>
        <w:t>such</w:t>
      </w:r>
      <w:r w:rsidRPr="0008241C">
        <w:rPr>
          <w:sz w:val="22"/>
          <w:szCs w:val="22"/>
        </w:rPr>
        <w:t xml:space="preserve"> effects remains </w:t>
      </w:r>
      <w:r w:rsidRPr="0008241C">
        <w:rPr>
          <w:rFonts w:eastAsia="PMingLiU"/>
          <w:sz w:val="22"/>
          <w:szCs w:val="22"/>
          <w:lang w:eastAsia="zh-TW"/>
        </w:rPr>
        <w:t xml:space="preserve">little </w:t>
      </w:r>
      <w:r w:rsidRPr="0008241C">
        <w:rPr>
          <w:sz w:val="22"/>
          <w:szCs w:val="22"/>
        </w:rPr>
        <w:t>known</w:t>
      </w:r>
      <w:r w:rsidRPr="0008241C">
        <w:rPr>
          <w:rFonts w:eastAsia="PMingLiU"/>
          <w:sz w:val="22"/>
          <w:szCs w:val="22"/>
          <w:lang w:eastAsia="zh-TW"/>
        </w:rPr>
        <w:t xml:space="preserve"> due to the lack of relevant studies</w:t>
      </w:r>
      <w:r w:rsidRPr="0008241C">
        <w:rPr>
          <w:sz w:val="22"/>
          <w:szCs w:val="22"/>
        </w:rPr>
        <w:t>.</w:t>
      </w:r>
    </w:p>
    <w:p w14:paraId="583B2E72" w14:textId="77777777" w:rsidR="00A01204" w:rsidRPr="0008241C" w:rsidRDefault="00A01204" w:rsidP="00A01204">
      <w:pPr>
        <w:rPr>
          <w:sz w:val="22"/>
          <w:szCs w:val="22"/>
        </w:rPr>
      </w:pPr>
    </w:p>
    <w:p w14:paraId="7171C013" w14:textId="77777777" w:rsidR="00A01204" w:rsidRPr="0008241C" w:rsidRDefault="00A01204" w:rsidP="00A01204">
      <w:pPr>
        <w:rPr>
          <w:sz w:val="22"/>
          <w:szCs w:val="22"/>
        </w:rPr>
      </w:pPr>
      <w:r w:rsidRPr="0008241C">
        <w:rPr>
          <w:rFonts w:eastAsia="PMingLiU"/>
          <w:sz w:val="22"/>
          <w:szCs w:val="22"/>
          <w:lang w:eastAsia="zh-TW"/>
        </w:rPr>
        <w:t>A</w:t>
      </w:r>
      <w:r w:rsidRPr="0008241C">
        <w:rPr>
          <w:sz w:val="22"/>
          <w:szCs w:val="22"/>
        </w:rPr>
        <w:t>n increase in atmospheric CO</w:t>
      </w:r>
      <w:r w:rsidRPr="0008241C">
        <w:rPr>
          <w:sz w:val="22"/>
          <w:szCs w:val="22"/>
          <w:vertAlign w:val="subscript"/>
        </w:rPr>
        <w:t>2</w:t>
      </w:r>
      <w:r w:rsidRPr="0008241C">
        <w:rPr>
          <w:sz w:val="22"/>
          <w:szCs w:val="22"/>
        </w:rPr>
        <w:t xml:space="preserve"> </w:t>
      </w:r>
      <w:r w:rsidRPr="0008241C">
        <w:rPr>
          <w:rFonts w:eastAsia="PMingLiU"/>
          <w:sz w:val="22"/>
          <w:szCs w:val="22"/>
          <w:lang w:eastAsia="zh-TW"/>
        </w:rPr>
        <w:t>can</w:t>
      </w:r>
      <w:r w:rsidRPr="0008241C">
        <w:rPr>
          <w:sz w:val="22"/>
          <w:szCs w:val="22"/>
        </w:rPr>
        <w:t xml:space="preserve"> lead to a higher proportion of dissolved CO</w:t>
      </w:r>
      <w:r w:rsidRPr="0008241C">
        <w:rPr>
          <w:sz w:val="22"/>
          <w:szCs w:val="22"/>
          <w:vertAlign w:val="subscript"/>
        </w:rPr>
        <w:t>2</w:t>
      </w:r>
      <w:r w:rsidRPr="0008241C">
        <w:rPr>
          <w:sz w:val="22"/>
          <w:szCs w:val="22"/>
        </w:rPr>
        <w:t xml:space="preserve"> in ocean waters, </w:t>
      </w:r>
      <w:r w:rsidRPr="0008241C">
        <w:rPr>
          <w:rFonts w:eastAsia="PMingLiU"/>
          <w:sz w:val="22"/>
          <w:szCs w:val="22"/>
          <w:lang w:eastAsia="zh-TW"/>
        </w:rPr>
        <w:t>which may stimulate</w:t>
      </w:r>
      <w:r w:rsidRPr="0008241C">
        <w:rPr>
          <w:sz w:val="22"/>
          <w:szCs w:val="22"/>
        </w:rPr>
        <w:t xml:space="preserve"> seagrass productivity</w:t>
      </w:r>
      <w:r w:rsidRPr="0008241C">
        <w:rPr>
          <w:rFonts w:eastAsia="PMingLiU"/>
          <w:sz w:val="22"/>
          <w:szCs w:val="22"/>
          <w:lang w:eastAsia="zh-TW"/>
        </w:rPr>
        <w:t xml:space="preserve"> as</w:t>
      </w:r>
      <w:r w:rsidRPr="0008241C">
        <w:rPr>
          <w:sz w:val="22"/>
          <w:szCs w:val="22"/>
        </w:rPr>
        <w:t xml:space="preserve"> seagrasses tend to be carbon-limited. </w:t>
      </w:r>
      <w:r w:rsidRPr="0008241C">
        <w:rPr>
          <w:rFonts w:eastAsia="PMingLiU"/>
          <w:sz w:val="22"/>
          <w:szCs w:val="22"/>
          <w:lang w:eastAsia="zh-TW"/>
        </w:rPr>
        <w:t>Similarly, m</w:t>
      </w:r>
      <w:r w:rsidRPr="0008241C">
        <w:rPr>
          <w:sz w:val="22"/>
          <w:szCs w:val="22"/>
        </w:rPr>
        <w:t>angroves are expected to grow faster and become carbon sinks by increasing allocation to belowground biomass with elevated CO</w:t>
      </w:r>
      <w:r w:rsidRPr="0008241C">
        <w:rPr>
          <w:sz w:val="22"/>
          <w:szCs w:val="22"/>
          <w:vertAlign w:val="subscript"/>
        </w:rPr>
        <w:t>2</w:t>
      </w:r>
      <w:r w:rsidRPr="0008241C">
        <w:rPr>
          <w:sz w:val="22"/>
          <w:szCs w:val="22"/>
        </w:rPr>
        <w:t xml:space="preserve">, resulting in greater gains in soil surface elevation and stability under sea-level rise </w:t>
      </w:r>
      <w:r w:rsidRPr="0008241C">
        <w:rPr>
          <w:sz w:val="22"/>
          <w:szCs w:val="22"/>
        </w:rPr>
        <w:fldChar w:fldCharType="begin" w:fldLock="1"/>
      </w:r>
      <w:r w:rsidRPr="0008241C">
        <w:rPr>
          <w:sz w:val="22"/>
          <w:szCs w:val="22"/>
        </w:rPr>
        <w:instrText>ADDIN CSL_CITATION {"citationItems":[{"id":"ITEM-1","itemData":{"URL":"http://www.environment.gov.au/climate-change/adaptation/publications/climate-change-risks-australias-coasts","author":[{"dropping-particle":"","family":"Department of Climate Change","given":"","non-dropping-particle":"","parse-names":false,"suffix":""}],"id":"ITEM-1","issued":{"date-parts":[["2009"]]},"note":"NULL","title":"Climate change risks to Australia's coast—a first pass national assessment.","type":"webpage"},"uris":["http://www.mendeley.com/documents/?uuid=bddfade2-2111-4ce7-818d-9c8ff4650018"]}],"mendeley":{"formattedCitation":"(Department of Climate Change, 2009)","plainTextFormattedCitation":"(Department of Climate Change, 2009)","previouslyFormattedCitation":"(Department of Climate Change, 2009)"},"properties":{"noteIndex":0},"schema":"https://github.com/citation-style-language/schema/raw/master/csl-citation.json"}</w:instrText>
      </w:r>
      <w:r w:rsidRPr="0008241C">
        <w:rPr>
          <w:sz w:val="22"/>
          <w:szCs w:val="22"/>
        </w:rPr>
        <w:fldChar w:fldCharType="separate"/>
      </w:r>
      <w:r w:rsidRPr="0008241C">
        <w:rPr>
          <w:noProof/>
          <w:sz w:val="22"/>
          <w:szCs w:val="22"/>
        </w:rPr>
        <w:t>(Department of Climate Change, 2009)</w:t>
      </w:r>
      <w:r w:rsidRPr="0008241C">
        <w:rPr>
          <w:sz w:val="22"/>
          <w:szCs w:val="22"/>
        </w:rPr>
        <w:fldChar w:fldCharType="end"/>
      </w:r>
      <w:r w:rsidRPr="0008241C">
        <w:rPr>
          <w:sz w:val="22"/>
          <w:szCs w:val="22"/>
        </w:rPr>
        <w:t xml:space="preserve">. </w:t>
      </w:r>
      <w:r w:rsidRPr="0008241C">
        <w:rPr>
          <w:rFonts w:eastAsia="PMingLiU"/>
          <w:sz w:val="22"/>
          <w:szCs w:val="22"/>
          <w:shd w:val="clear" w:color="auto" w:fill="FFFFFF"/>
          <w:lang w:eastAsia="zh-TW"/>
        </w:rPr>
        <w:t xml:space="preserve">Ocean acidification can narrow the upper thermal and lower salinity tolerance of the Sydney rock oyster </w:t>
      </w:r>
      <w:r w:rsidRPr="0008241C">
        <w:rPr>
          <w:rFonts w:eastAsia="PMingLiU"/>
          <w:i/>
          <w:sz w:val="22"/>
          <w:szCs w:val="22"/>
          <w:shd w:val="clear" w:color="auto" w:fill="FFFFFF"/>
          <w:lang w:eastAsia="zh-TW"/>
        </w:rPr>
        <w:t>Saccostrea glomerata</w:t>
      </w:r>
      <w:r w:rsidRPr="0008241C">
        <w:rPr>
          <w:rFonts w:eastAsia="PMingLiU"/>
          <w:sz w:val="22"/>
          <w:szCs w:val="22"/>
          <w:shd w:val="clear" w:color="auto" w:fill="FFFFFF"/>
          <w:lang w:eastAsia="zh-TW"/>
        </w:rPr>
        <w:t xml:space="preserve"> </w:t>
      </w:r>
      <w:r w:rsidRPr="0008241C">
        <w:rPr>
          <w:rFonts w:eastAsia="PMingLiU"/>
          <w:sz w:val="22"/>
          <w:szCs w:val="22"/>
          <w:shd w:val="clear" w:color="auto" w:fill="FFFFFF"/>
          <w:lang w:eastAsia="zh-TW"/>
        </w:rPr>
        <w:fldChar w:fldCharType="begin" w:fldLock="1"/>
      </w:r>
      <w:r w:rsidRPr="0008241C">
        <w:rPr>
          <w:rFonts w:eastAsia="PMingLiU"/>
          <w:sz w:val="22"/>
          <w:szCs w:val="22"/>
          <w:shd w:val="clear" w:color="auto" w:fill="FFFFFF"/>
          <w:lang w:eastAsia="zh-TW"/>
        </w:rPr>
        <w:instrText>ADDIN CSL_CITATION {"citationItems":[{"id":"ITEM-1","itemData":{"DOI":"10.1007/s00227-010-1592-4","ISBN":"0025-3162","ISSN":"00253162","abstract":"Acidifying oceans are predicted to fundamen- tally alter marine ecosystems. Over the next century, acute studies suggest that the impacts of climate change on marine organisms and ecosystems may be catastrophic. To date, however, little is known about whether the response of marine organisms varies within a species and whether this provides a potential ‘‘adaptive capacity’’. Here, we show that selectively bred lines of the ecologically and economically important estuarine mollusc, the Sydney rock oyster Saccostrea glomerata, are more resilient to ocean acidification than the wild populations. When reared at elevated pCO2, we found a 25% reduction in shell growth of the selectively bred population of the Sydney rock oyster, Saccostrea glomerata, compared to a 64% reduc- tion in shell growth of wild populations. This study shows that there are significantly different sensitivities to ocean acidification even within the same species, providing pre- liminary evidence that selective breeding may be a solution for important aquaculture industries to overcome the future effects of ocean acidification. Communicated","author":[{"dropping-particle":"","family":"Parker","given":"L. M.","non-dropping-particle":"","parse-names":false,"suffix":""},{"dropping-particle":"","family":"Ross","given":"Pauline M.","non-dropping-particle":"","parse-names":false,"suffix":""},{"dropping-particle":"","family":"O'Connor","given":"Wayne A.","non-dropping-particle":"","parse-names":false,"suffix":""}],"container-title":"Marine Biology","id":"ITEM-1","issue":"3","issued":{"date-parts":[["2011"]]},"page":"689-697","title":"Populations of the Sydney rock oyster, Saccostrea glomerata, vary in response to ocean acidification","type":"article-journal","volume":"158"},"uris":["http://www.mendeley.com/documents/?uuid=adfe5cf5-c61b-47e0-a0fe-6f6f0baff3da"]}],"mendeley":{"formattedCitation":"(Parker &lt;i&gt;et al.&lt;/i&gt;, 2011)","plainTextFormattedCitation":"(Parker et al., 2011)","previouslyFormattedCitation":"(Parker &lt;i&gt;et al.&lt;/i&gt;, 2011)"},"properties":{"noteIndex":0},"schema":"https://github.com/citation-style-language/schema/raw/master/csl-citation.json"}</w:instrText>
      </w:r>
      <w:r w:rsidRPr="0008241C">
        <w:rPr>
          <w:rFonts w:eastAsia="PMingLiU"/>
          <w:sz w:val="22"/>
          <w:szCs w:val="22"/>
          <w:shd w:val="clear" w:color="auto" w:fill="FFFFFF"/>
          <w:lang w:eastAsia="zh-TW"/>
        </w:rPr>
        <w:fldChar w:fldCharType="separate"/>
      </w:r>
      <w:r w:rsidRPr="0008241C">
        <w:rPr>
          <w:rFonts w:eastAsia="PMingLiU"/>
          <w:noProof/>
          <w:sz w:val="22"/>
          <w:szCs w:val="22"/>
          <w:shd w:val="clear" w:color="auto" w:fill="FFFFFF"/>
          <w:lang w:eastAsia="zh-TW"/>
        </w:rPr>
        <w:t xml:space="preserve">(Parker </w:t>
      </w:r>
      <w:r w:rsidRPr="0008241C">
        <w:rPr>
          <w:rFonts w:eastAsia="PMingLiU"/>
          <w:i/>
          <w:noProof/>
          <w:sz w:val="22"/>
          <w:szCs w:val="22"/>
          <w:shd w:val="clear" w:color="auto" w:fill="FFFFFF"/>
          <w:lang w:eastAsia="zh-TW"/>
        </w:rPr>
        <w:t>et al.</w:t>
      </w:r>
      <w:r w:rsidRPr="0008241C">
        <w:rPr>
          <w:rFonts w:eastAsia="PMingLiU"/>
          <w:noProof/>
          <w:sz w:val="22"/>
          <w:szCs w:val="22"/>
          <w:shd w:val="clear" w:color="auto" w:fill="FFFFFF"/>
          <w:lang w:eastAsia="zh-TW"/>
        </w:rPr>
        <w:t>, 2011)</w:t>
      </w:r>
      <w:r w:rsidRPr="0008241C">
        <w:rPr>
          <w:rFonts w:eastAsia="PMingLiU"/>
          <w:sz w:val="22"/>
          <w:szCs w:val="22"/>
          <w:shd w:val="clear" w:color="auto" w:fill="FFFFFF"/>
          <w:lang w:eastAsia="zh-TW"/>
        </w:rPr>
        <w:fldChar w:fldCharType="end"/>
      </w:r>
      <w:r w:rsidRPr="0008241C">
        <w:rPr>
          <w:rFonts w:eastAsia="PMingLiU"/>
          <w:color w:val="333333"/>
          <w:sz w:val="22"/>
          <w:szCs w:val="22"/>
          <w:shd w:val="clear" w:color="auto" w:fill="FFFFFF"/>
          <w:lang w:eastAsia="zh-TW"/>
        </w:rPr>
        <w:t xml:space="preserve">. </w:t>
      </w:r>
      <w:r w:rsidRPr="0008241C">
        <w:rPr>
          <w:sz w:val="22"/>
          <w:szCs w:val="22"/>
        </w:rPr>
        <w:t xml:space="preserve">Finally, ocean acidification can impact on the replenishment of fish populations </w:t>
      </w:r>
      <w:r w:rsidRPr="0008241C">
        <w:rPr>
          <w:rFonts w:eastAsia="PMingLiU"/>
          <w:sz w:val="22"/>
          <w:szCs w:val="22"/>
          <w:lang w:eastAsia="zh-TW"/>
        </w:rPr>
        <w:t xml:space="preserve">and loss of food production </w:t>
      </w:r>
      <w:r w:rsidRPr="0008241C">
        <w:rPr>
          <w:sz w:val="22"/>
          <w:szCs w:val="22"/>
        </w:rPr>
        <w:t xml:space="preserve">by impairing olfactory discrimination and homing ability </w:t>
      </w:r>
      <w:r w:rsidRPr="0008241C">
        <w:rPr>
          <w:sz w:val="22"/>
          <w:szCs w:val="22"/>
        </w:rPr>
        <w:fldChar w:fldCharType="begin" w:fldLock="1"/>
      </w:r>
      <w:r w:rsidRPr="0008241C">
        <w:rPr>
          <w:sz w:val="22"/>
          <w:szCs w:val="22"/>
        </w:rPr>
        <w:instrText>ADDIN CSL_CITATION {"citationItems":[{"id":"ITEM-1","itemData":{"DOI":"10.1073/pnas.1004519107","ISBN":"6175552806","ISSN":"0027-8424","PMID":"21817026","author":[{"dropping-particle":"","family":"Munday","given":"P. L.","non-dropping-particle":"","parse-names":false,"suffix":""},{"dropping-particle":"","family":"Dixson","given":"D. L.","non-dropping-particle":"","parse-names":false,"suffix":""},{"dropping-particle":"","family":"McCormick","given":"M. I.","non-dropping-particle":"","parse-names":false,"suffix":""},{"dropping-particle":"","family":"Meekan","given":"M.","non-dropping-particle":"","parse-names":false,"suffix":""},{"dropping-particle":"","family":"Ferrari","given":"M. C. O.","non-dropping-particle":"","parse-names":false,"suffix":""},{"dropping-particle":"","family":"Chivers","given":"D. P.","non-dropping-particle":"","parse-names":false,"suffix":""}],"container-title":"Proceedings of the National Academy of Sciences","id":"ITEM-1","issue":"29","issued":{"date-parts":[["2010","7","20"]]},"page":"12930-12934","title":"Replenishment of fish populations is threatened by ocean acidification","type":"article-journal","volume":"107"},"uris":["http://www.mendeley.com/documents/?uuid=f919cb9f-7be7-4089-a80c-91e97999fe91"]}],"mendeley":{"formattedCitation":"(Munday &lt;i&gt;et al.&lt;/i&gt;, 2010)","manualFormatting":"(Munday, Dixson, &amp; McCormick et al., 2010)","plainTextFormattedCitation":"(Munday et al., 2010)","previouslyFormattedCitation":"(Munday &lt;i&gt;et al.&lt;/i&gt;, 2010)"},"properties":{"noteIndex":0},"schema":"https://github.com/citation-style-language/schema/raw/master/csl-citation.json"}</w:instrText>
      </w:r>
      <w:r w:rsidRPr="0008241C">
        <w:rPr>
          <w:sz w:val="22"/>
          <w:szCs w:val="22"/>
        </w:rPr>
        <w:fldChar w:fldCharType="separate"/>
      </w:r>
      <w:r w:rsidRPr="0008241C">
        <w:rPr>
          <w:noProof/>
          <w:sz w:val="22"/>
          <w:szCs w:val="22"/>
        </w:rPr>
        <w:t>(Munday</w:t>
      </w:r>
      <w:r w:rsidRPr="0008241C">
        <w:rPr>
          <w:noProof/>
          <w:sz w:val="22"/>
          <w:szCs w:val="24"/>
        </w:rPr>
        <w:t xml:space="preserve">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33E291FD" w14:textId="77777777" w:rsidR="00A01204" w:rsidRPr="0008241C" w:rsidRDefault="00A01204" w:rsidP="00A01204">
      <w:pPr>
        <w:rPr>
          <w:sz w:val="22"/>
          <w:szCs w:val="22"/>
        </w:rPr>
      </w:pPr>
    </w:p>
    <w:p w14:paraId="16075EC5" w14:textId="77777777" w:rsidR="00A01204" w:rsidRPr="0008241C" w:rsidRDefault="00A01204" w:rsidP="00A01204">
      <w:pPr>
        <w:keepNext/>
        <w:keepLines/>
        <w:tabs>
          <w:tab w:val="clear" w:pos="1247"/>
          <w:tab w:val="left" w:pos="700"/>
          <w:tab w:val="left" w:pos="1015"/>
        </w:tabs>
        <w:spacing w:before="40"/>
        <w:outlineLvl w:val="1"/>
        <w:rPr>
          <w:b/>
          <w:sz w:val="28"/>
          <w:szCs w:val="26"/>
        </w:rPr>
      </w:pPr>
      <w:bookmarkStart w:id="1366" w:name="_Toc504317305"/>
      <w:bookmarkStart w:id="1367" w:name="_Toc504317998"/>
      <w:bookmarkStart w:id="1368" w:name="_Toc504320444"/>
      <w:bookmarkStart w:id="1369" w:name="_Toc504320667"/>
      <w:bookmarkStart w:id="1370" w:name="_Toc504320891"/>
      <w:bookmarkStart w:id="1371" w:name="_Toc504321344"/>
      <w:bookmarkStart w:id="1372" w:name="_Toc524044084"/>
      <w:r w:rsidRPr="0008241C">
        <w:rPr>
          <w:b/>
          <w:sz w:val="28"/>
          <w:szCs w:val="26"/>
        </w:rPr>
        <w:t xml:space="preserve">4.5 </w:t>
      </w:r>
      <w:r w:rsidRPr="0008241C">
        <w:rPr>
          <w:rFonts w:eastAsia="MS Mincho"/>
          <w:b/>
          <w:sz w:val="28"/>
          <w:szCs w:val="26"/>
        </w:rPr>
        <w:tab/>
      </w:r>
      <w:r w:rsidRPr="0008241C">
        <w:rPr>
          <w:b/>
          <w:sz w:val="28"/>
          <w:szCs w:val="26"/>
        </w:rPr>
        <w:t>Integrated ecosystem complex</w:t>
      </w:r>
      <w:bookmarkEnd w:id="1366"/>
      <w:bookmarkEnd w:id="1367"/>
      <w:bookmarkEnd w:id="1368"/>
      <w:bookmarkEnd w:id="1369"/>
      <w:bookmarkEnd w:id="1370"/>
      <w:bookmarkEnd w:id="1371"/>
      <w:bookmarkEnd w:id="1372"/>
    </w:p>
    <w:p w14:paraId="33CB6676" w14:textId="77777777" w:rsidR="00A01204" w:rsidRPr="0008241C" w:rsidRDefault="00A01204" w:rsidP="00A01204">
      <w:pPr>
        <w:rPr>
          <w:sz w:val="22"/>
          <w:szCs w:val="22"/>
        </w:rPr>
      </w:pPr>
    </w:p>
    <w:p w14:paraId="1D268DDE" w14:textId="77777777" w:rsidR="00A01204" w:rsidRPr="0008241C" w:rsidRDefault="00A01204" w:rsidP="00A01204">
      <w:pPr>
        <w:rPr>
          <w:szCs w:val="22"/>
        </w:rPr>
      </w:pPr>
      <w:r w:rsidRPr="0008241C">
        <w:rPr>
          <w:sz w:val="22"/>
          <w:szCs w:val="22"/>
        </w:rPr>
        <w:t xml:space="preserve">Both oceanic islands and mountains are often not one specific ecosystem but contain various ecosystems occurring in a limit spatial landscape, forming an integrated ecosystem complex. The geographic isolation has led to the establishment and evolution of distinct and endemic species as well as some unique ecosystem interfaces in these complexes </w:t>
      </w:r>
      <w:r w:rsidRPr="0008241C">
        <w:rPr>
          <w:sz w:val="22"/>
          <w:szCs w:val="22"/>
        </w:rPr>
        <w:fldChar w:fldCharType="begin" w:fldLock="1"/>
      </w:r>
      <w:r w:rsidRPr="0008241C">
        <w:rPr>
          <w:sz w:val="22"/>
          <w:szCs w:val="22"/>
        </w:rPr>
        <w:instrText>ADDIN CSL_CITATION {"citationItems":[{"id":"ITEM-1","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1","issue":"02","issued":{"date-parts":[["2007","6","25"]]},"note":"NULL","page":"98","title":"Ecological and socioeconomic impacts of invasive alien species in island ecosystems","type":"article-journal","volume":"34"},"uris":["http://www.mendeley.com/documents/?uuid=f5ece0f5-e4a0-4f0e-b8ba-d9add5205ebb"]}],"mendeley":{"formattedCitation":"(Reaser, J., Meyerson, L., Cronk, Q., De Poorter, M., Eldrege, L.G., Green, E., Kairo, M., Latasi, P., Mack, R., Mauremootoo, J., O’Dowd, D., Orapa, W., Sastroutomo, S., Saunders, A., Shine, C., Thrainsson, S., Vaiutu, 2007)","manualFormatting":"(Reaser, Meyerson, &amp; Cronk et. al., 2007; Ning, Rawat &amp; Joshi et. al., 2013)","plainTextFormattedCitation":"(Reaser, J., Meyerson, L., Cronk, Q., De Poorter, M., Eldrege, L.G., Green, E., Kairo, M., Latasi, P., Mack, R., Mauremootoo, J., O’Dowd, D., Orapa, W., Sastroutomo, S., Saunders, A., Shine, C., Thrainsson, S., Vaiutu, 2007)","previouslyFormattedCitation":"(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 xml:space="preserve">(Reaser, Meyerson, &amp; Cronk et. al., 2007; Ning, Rawat &amp; Joshi et. al., </w:t>
      </w:r>
      <w:r w:rsidRPr="0008241C">
        <w:rPr>
          <w:noProof/>
        </w:rPr>
        <w:t>2013</w:t>
      </w:r>
      <w:r w:rsidRPr="0008241C">
        <w:rPr>
          <w:noProof/>
          <w:sz w:val="22"/>
          <w:szCs w:val="22"/>
        </w:rPr>
        <w:t>)</w:t>
      </w:r>
      <w:r w:rsidRPr="0008241C">
        <w:rPr>
          <w:sz w:val="22"/>
          <w:szCs w:val="22"/>
        </w:rPr>
        <w:fldChar w:fldCharType="end"/>
      </w:r>
      <w:r w:rsidRPr="0008241C">
        <w:rPr>
          <w:sz w:val="22"/>
          <w:szCs w:val="22"/>
        </w:rPr>
        <w:t xml:space="preserve">, which can also be strongholds for species declining in mainland or lowland habitats (like a biological refuge) </w:t>
      </w:r>
      <w:r w:rsidRPr="0008241C">
        <w:rPr>
          <w:sz w:val="22"/>
          <w:szCs w:val="22"/>
        </w:rPr>
        <w:fldChar w:fldCharType="begin" w:fldLock="1"/>
      </w:r>
      <w:r w:rsidRPr="0008241C">
        <w:rPr>
          <w:sz w:val="22"/>
          <w:szCs w:val="22"/>
        </w:rPr>
        <w:instrText>ADDIN CSL_CITATION {"citationItems":[{"id":"ITEM-1","itemData":{"DOI":"10.1016/0169-5347(93)90009-E","ISBN":"0169-5347","ISSN":"01695347","PMID":"21236227","abstract":"An ecological collapse has precipitated pioneering conservation initiatives in New Zealand. Many terrestrial communities in t he New Zealand archipelago have been devastated by over-exploitation, introduced mammals and habitat destruction. More recently, marine ecosystems have been depleted by over-harvesting. To mitigate against these losses, conservation in terrestrial environments has focused on protection of species and habitats. A similar approach is now under way in marine environments with the establishment of 'no-take' marine reserves. On land, conservation is now reaching beyond protection t o the eradication of pests from islands and restoration of their terrestrial ecosystems. Restoration on islands not only reduces threats to rare species; it also raises opportunities to investigate how species interact. In the sea, marine reserves not only enhance the diversity of depleted marine communities; they may also augment stocks of commercially harvested species. These initiatives provide many lessons that could be applied to degraded habitats elsewhere. © 1993.","author":[{"dropping-particle":"","family":"Towns","given":"David R.","non-dropping-particle":"","parse-names":false,"suffix":""},{"dropping-particle":"","family":"Ballantine","given":"W. J.","non-dropping-particle":"","parse-names":false,"suffix":""}],"container-title":"Trends in Ecology and Evolution","id":"ITEM-1","issue":"12","issued":{"date-parts":[["1993"]]},"page":"452-457","title":"Conservation and restoration of New Zealand Island ecosystems","type":"article-journal","volume":"8"},"uris":["http://www.mendeley.com/documents/?uuid=b7f26fb5-a073-4a92-b5f5-797fcf86e70e"]}],"mendeley":{"formattedCitation":"(Towns &amp; Ballantine, 1993)","plainTextFormattedCitation":"(Towns &amp; Ballantine, 1993)","previouslyFormattedCitation":"(Towns &amp; Ballantine, 1993)"},"properties":{"noteIndex":0},"schema":"https://github.com/citation-style-language/schema/raw/master/csl-citation.json"}</w:instrText>
      </w:r>
      <w:r w:rsidRPr="0008241C">
        <w:rPr>
          <w:sz w:val="22"/>
          <w:szCs w:val="22"/>
        </w:rPr>
        <w:fldChar w:fldCharType="separate"/>
      </w:r>
      <w:r w:rsidRPr="0008241C">
        <w:rPr>
          <w:noProof/>
          <w:sz w:val="22"/>
          <w:szCs w:val="22"/>
        </w:rPr>
        <w:t>(Towns &amp; Ballantine, 1993)</w:t>
      </w:r>
      <w:r w:rsidRPr="0008241C">
        <w:rPr>
          <w:sz w:val="22"/>
          <w:szCs w:val="22"/>
        </w:rPr>
        <w:fldChar w:fldCharType="end"/>
      </w:r>
      <w:r w:rsidRPr="0008241C">
        <w:rPr>
          <w:sz w:val="22"/>
          <w:szCs w:val="22"/>
        </w:rPr>
        <w:t xml:space="preserve">. In fact, mountains are also considered as ecological islands of endemism because of their isolation and verticality </w:t>
      </w:r>
      <w:r w:rsidRPr="0008241C">
        <w:rPr>
          <w:sz w:val="22"/>
          <w:szCs w:val="22"/>
        </w:rPr>
        <w:fldChar w:fldCharType="begin" w:fldLock="1"/>
      </w:r>
      <w:r w:rsidRPr="0008241C">
        <w:rPr>
          <w:sz w:val="22"/>
          <w:szCs w:val="22"/>
        </w:rPr>
        <w:instrText>ADDIN CSL_CITATION {"citationItems":[{"id":"ITEM-1","itemData":{"ISSN":"00416436","abstract":"Mountains can provide several opportunities for redressing poverty and achieving sustainable development. They provide and safeguard water supply. They harbour biodiversity, and provide natural products such as timber, medicinal plants and minerals. They provide national and local income through tourism. Their forests help conserve soil and water, maintain the integrity of the ecosystem, prevent mountain hazards and natural disasters such as floods and landslides and (like other forests) regulate climate and serve as carbon sinks. This article recommends five strategic actions for an integrated land and water management framework to provide food, water, environmental and employment security: • Implement appropriate watershed and river basin management programmes to ensure the continued supply of essential services, especially water supply and soil conservation. • Prevent deforestation and land degradation to secure agro-economic sectors. • Reduce vulnerability to climate change. • Use mountain tourism as a tool for poverty reduction. • Focus on sustainable use of mountain biodiversity, including agrobio-diversity.","author":[{"dropping-particle":"","family":"Mishra","given":"Hemanta R.","non-dropping-particle":"","parse-names":false,"suffix":""}],"container-title":"Unasylva","id":"ITEM-1","issued":{"date-parts":[["2002"]]},"title":"Mountains of the developing world: Pockets of poverty or pinnacles for prosperity","type":"article-journal"},"uris":["http://www.mendeley.com/documents/?uuid=ba79d8bb-1165-3fa3-b665-53f016e9228b"]}],"mendeley":{"formattedCitation":"(H. R. Mishra, 2002)","plainTextFormattedCitation":"(H. R. Mishra, 2002)","previouslyFormattedCitation":"(H. R. Mishra, 2002)"},"properties":{"noteIndex":0},"schema":"https://github.com/citation-style-language/schema/raw/master/csl-citation.json"}</w:instrText>
      </w:r>
      <w:r w:rsidRPr="0008241C">
        <w:rPr>
          <w:sz w:val="22"/>
          <w:szCs w:val="22"/>
        </w:rPr>
        <w:fldChar w:fldCharType="separate"/>
      </w:r>
      <w:r w:rsidRPr="0008241C">
        <w:rPr>
          <w:noProof/>
          <w:sz w:val="22"/>
          <w:szCs w:val="22"/>
        </w:rPr>
        <w:t>(H. R. Mishra, 2002)</w:t>
      </w:r>
      <w:r w:rsidRPr="0008241C">
        <w:rPr>
          <w:sz w:val="22"/>
          <w:szCs w:val="22"/>
        </w:rPr>
        <w:fldChar w:fldCharType="end"/>
      </w:r>
      <w:r w:rsidRPr="0008241C">
        <w:rPr>
          <w:sz w:val="22"/>
          <w:szCs w:val="22"/>
        </w:rPr>
        <w:t xml:space="preserve">. At the same time, islands and mountains are vulnerable to effects of climate and non-climate changes than mainland or lowlands. Thus, these ecosystem complexes containing highly endemic species with highly restricted distributions make them highly vulnerable to perturbation. </w:t>
      </w:r>
    </w:p>
    <w:p w14:paraId="6B1D3EAF" w14:textId="77777777" w:rsidR="00A01204" w:rsidRPr="0008241C" w:rsidRDefault="00A01204" w:rsidP="00A01204">
      <w:pPr>
        <w:rPr>
          <w:szCs w:val="22"/>
        </w:rPr>
      </w:pPr>
    </w:p>
    <w:p w14:paraId="5BFAB2E3" w14:textId="77777777" w:rsidR="00A01204" w:rsidRPr="0008241C" w:rsidRDefault="00A01204" w:rsidP="00A01204">
      <w:pPr>
        <w:keepNext/>
        <w:tabs>
          <w:tab w:val="clear" w:pos="1247"/>
          <w:tab w:val="left" w:pos="765"/>
        </w:tabs>
        <w:outlineLvl w:val="2"/>
        <w:rPr>
          <w:b/>
          <w:sz w:val="24"/>
          <w:szCs w:val="24"/>
        </w:rPr>
      </w:pPr>
      <w:bookmarkStart w:id="1373" w:name="_Toc504317306"/>
      <w:bookmarkStart w:id="1374" w:name="_Toc504317999"/>
      <w:bookmarkStart w:id="1375" w:name="_Toc504320445"/>
      <w:bookmarkStart w:id="1376" w:name="_Toc504320668"/>
      <w:bookmarkStart w:id="1377" w:name="_Toc504320892"/>
      <w:bookmarkStart w:id="1378" w:name="_Toc504321345"/>
      <w:bookmarkStart w:id="1379" w:name="_Toc524044085"/>
      <w:r w:rsidRPr="0008241C">
        <w:rPr>
          <w:b/>
          <w:sz w:val="24"/>
          <w:szCs w:val="24"/>
        </w:rPr>
        <w:t xml:space="preserve">4.5.1 </w:t>
      </w:r>
      <w:r w:rsidRPr="0008241C">
        <w:rPr>
          <w:b/>
          <w:sz w:val="24"/>
          <w:szCs w:val="24"/>
        </w:rPr>
        <w:tab/>
        <w:t>Islands</w:t>
      </w:r>
      <w:bookmarkEnd w:id="1373"/>
      <w:bookmarkEnd w:id="1374"/>
      <w:bookmarkEnd w:id="1375"/>
      <w:bookmarkEnd w:id="1376"/>
      <w:bookmarkEnd w:id="1377"/>
      <w:bookmarkEnd w:id="1378"/>
      <w:bookmarkEnd w:id="1379"/>
    </w:p>
    <w:p w14:paraId="3BAD9D49" w14:textId="77777777" w:rsidR="00A01204" w:rsidRPr="0008241C" w:rsidRDefault="00A01204" w:rsidP="00A01204">
      <w:pPr>
        <w:rPr>
          <w:sz w:val="22"/>
          <w:szCs w:val="22"/>
        </w:rPr>
      </w:pPr>
    </w:p>
    <w:p w14:paraId="0E77C5CD" w14:textId="77777777" w:rsidR="00A01204" w:rsidRPr="0008241C" w:rsidRDefault="00A01204" w:rsidP="00A01204">
      <w:pPr>
        <w:autoSpaceDE w:val="0"/>
        <w:autoSpaceDN w:val="0"/>
        <w:adjustRightInd w:val="0"/>
        <w:rPr>
          <w:sz w:val="22"/>
          <w:szCs w:val="22"/>
        </w:rPr>
      </w:pPr>
      <w:r w:rsidRPr="0008241C">
        <w:rPr>
          <w:sz w:val="22"/>
          <w:szCs w:val="22"/>
        </w:rPr>
        <w:t xml:space="preserve">Islands boast unique assemblages of life that are found nowhere else on earth such as isolated cloud forests scattered across Pacific Islands (e.g. Gnarled Mossy Cloud Forest on Lord Howe Island; </w:t>
      </w:r>
      <w:r w:rsidRPr="0008241C">
        <w:rPr>
          <w:sz w:val="22"/>
          <w:szCs w:val="22"/>
        </w:rPr>
        <w:fldChar w:fldCharType="begin" w:fldLock="1"/>
      </w:r>
      <w:r w:rsidRPr="0008241C">
        <w:rPr>
          <w:sz w:val="22"/>
          <w:szCs w:val="22"/>
        </w:rPr>
        <w:instrText>ADDIN CSL_CITATION {"citationItems":[{"id":"ITEM-1","itemData":{"DOI":"10.1111/aec.12202","ISSN":"14429985","author":[{"dropping-particle":"","family":"Auld","given":"Tony D.","non-dropping-particle":"","parse-names":false,"suffix":""},{"dropping-particle":"","family":"Leishman","given":"Michelle R.","non-dropping-particle":"","parse-names":false,"suffix":""}],"container-title":"Austral Ecology","id":"ITEM-1","issue":"4","issued":{"date-parts":[["2015","6"]]},"page":"364-372","title":"Ecosystem risk assessment for Gnarled Mossy Cloud Forest, Lord Howe Island, Australia","type":"article-journal","volume":"40"},"uris":["http://www.mendeley.com/documents/?uuid=bb4ef174-cf8e-4206-b778-ce3acb58b11d"]}],"mendeley":{"formattedCitation":"(Auld &amp; Leishman, 2015)","manualFormatting":"Auld &amp; Leishman, 2015","plainTextFormattedCitation":"(Auld &amp; Leishman, 2015)","previouslyFormattedCitation":"(Auld &amp; Leishman, 2015)"},"properties":{"noteIndex":0},"schema":"https://github.com/citation-style-language/schema/raw/master/csl-citation.json"}</w:instrText>
      </w:r>
      <w:r w:rsidRPr="0008241C">
        <w:rPr>
          <w:sz w:val="22"/>
          <w:szCs w:val="22"/>
        </w:rPr>
        <w:fldChar w:fldCharType="separate"/>
      </w:r>
      <w:r w:rsidRPr="0008241C">
        <w:rPr>
          <w:noProof/>
          <w:sz w:val="22"/>
          <w:szCs w:val="22"/>
        </w:rPr>
        <w:t>Auld &amp; Leishman, 2015</w:t>
      </w:r>
      <w:r w:rsidRPr="0008241C">
        <w:rPr>
          <w:sz w:val="22"/>
          <w:szCs w:val="22"/>
        </w:rPr>
        <w:fldChar w:fldCharType="end"/>
      </w:r>
      <w:r w:rsidRPr="0008241C">
        <w:rPr>
          <w:sz w:val="22"/>
          <w:szCs w:val="22"/>
        </w:rPr>
        <w:t xml:space="preserve"> and refs therein). Islands often harbour more </w:t>
      </w:r>
      <w:r w:rsidRPr="0008241C">
        <w:rPr>
          <w:rFonts w:eastAsia="Calibri"/>
          <w:bCs/>
          <w:sz w:val="22"/>
          <w:szCs w:val="22"/>
          <w:lang w:val="en-AU"/>
        </w:rPr>
        <w:t xml:space="preserve">endemic species but have only moderate levels of species richness when compared with mainland areas </w:t>
      </w:r>
      <w:r w:rsidRPr="0008241C">
        <w:rPr>
          <w:rFonts w:eastAsia="Calibri"/>
          <w:bCs/>
          <w:sz w:val="22"/>
          <w:szCs w:val="22"/>
          <w:lang w:val="en-AU"/>
        </w:rPr>
        <w:fldChar w:fldCharType="begin" w:fldLock="1"/>
      </w:r>
      <w:r w:rsidRPr="0008241C">
        <w:rPr>
          <w:rFonts w:eastAsia="Calibri"/>
          <w:bCs/>
          <w:sz w:val="22"/>
          <w:szCs w:val="22"/>
          <w:lang w:val="en-AU"/>
        </w:rPr>
        <w:instrText>ADDIN CSL_CITATION {"citationItems":[{"id":"ITEM-1","itemData":{"DOI":"10.1073/pnas.0810306106","author":[{"dropping-particle":"","family":"Kier","given":"Gerold","non-dropping-particle":"","parse-names":false,"suffix":""},{"dropping-particle":"","family":"Kreft","given":"Holger","non-dropping-particle":"","parse-names":false,"suffix":""},{"dropping-particle":"","family":"Lee","given":"Tien Ming","non-dropping-particle":"","parse-names":false,"suffix":""},{"dropping-particle":"","family":"Jetz","given":"Walter","non-dropping-particle":"","parse-names":false,"suffix":""},{"dropping-particle":"","family":"Ibisch","given":"Pierre L","non-dropping-particle":"","parse-names":false,"suffix":""},{"dropping-particle":"","family":"Nowicki","given":"Christoph","non-dropping-particle":"","parse-names":false,"suffix":""},{"dropping-particle":"","family":"Mutke","given":"Jens","non-dropping-particle":"","parse-names":false,"suffix":""},{"dropping-particle":"","family":"Barthlott","given":"Wilhelm","non-dropping-particle":"","parse-names":false,"suffix":""}],"container-title":"Proceedings of the National Academy of Sciences","id":"ITEM-1","issue":"23","issued":{"date-parts":[["2009"]]},"page":"9322-9327","title":"A global assessment of endemism and species richness across island and mainland regions","type":"article-journal","volume":"106"},"uris":["http://www.mendeley.com/documents/?uuid=6bb78410-1f6b-4dd1-bc44-c93d840fb123"]}],"mendeley":{"formattedCitation":"(Kier &lt;i&gt;et al.&lt;/i&gt;, 2009)","plainTextFormattedCitation":"(Kier et al., 2009)","previouslyFormattedCitation":"(Kier &lt;i&gt;et al.&lt;/i&gt;, 2009)"},"properties":{"noteIndex":0},"schema":"https://github.com/citation-style-language/schema/raw/master/csl-citation.json"}</w:instrText>
      </w:r>
      <w:r w:rsidRPr="0008241C">
        <w:rPr>
          <w:rFonts w:eastAsia="Calibri"/>
          <w:bCs/>
          <w:sz w:val="22"/>
          <w:szCs w:val="22"/>
          <w:lang w:val="en-AU"/>
        </w:rPr>
        <w:fldChar w:fldCharType="separate"/>
      </w:r>
      <w:r w:rsidRPr="0008241C">
        <w:rPr>
          <w:rFonts w:eastAsia="Calibri"/>
          <w:bCs/>
          <w:noProof/>
          <w:sz w:val="22"/>
          <w:szCs w:val="22"/>
          <w:lang w:val="en-AU"/>
        </w:rPr>
        <w:t xml:space="preserve">(Kier </w:t>
      </w:r>
      <w:r w:rsidRPr="0008241C">
        <w:rPr>
          <w:rFonts w:eastAsia="Calibri"/>
          <w:bCs/>
          <w:i/>
          <w:noProof/>
          <w:sz w:val="22"/>
          <w:szCs w:val="22"/>
          <w:lang w:val="en-AU"/>
        </w:rPr>
        <w:t>et al.</w:t>
      </w:r>
      <w:r w:rsidRPr="0008241C">
        <w:rPr>
          <w:rFonts w:eastAsia="Calibri"/>
          <w:bCs/>
          <w:noProof/>
          <w:sz w:val="22"/>
          <w:szCs w:val="22"/>
          <w:lang w:val="en-AU"/>
        </w:rPr>
        <w:t>, 2009)</w:t>
      </w:r>
      <w:r w:rsidRPr="0008241C">
        <w:rPr>
          <w:rFonts w:eastAsia="Calibri"/>
          <w:bCs/>
          <w:sz w:val="22"/>
          <w:szCs w:val="22"/>
          <w:lang w:val="en-AU"/>
        </w:rPr>
        <w:fldChar w:fldCharType="end"/>
      </w:r>
      <w:r w:rsidRPr="0008241C">
        <w:rPr>
          <w:rFonts w:eastAsia="Calibri"/>
          <w:bCs/>
          <w:sz w:val="22"/>
          <w:szCs w:val="22"/>
          <w:lang w:val="en-AU"/>
        </w:rPr>
        <w:t>. Island</w:t>
      </w:r>
      <w:r w:rsidRPr="0008241C">
        <w:rPr>
          <w:sz w:val="22"/>
          <w:szCs w:val="22"/>
        </w:rPr>
        <w:t xml:space="preserve"> endemism appears to rise with increasing isolation, island size and topographic variability </w:t>
      </w:r>
      <w:r w:rsidRPr="0008241C">
        <w:rPr>
          <w:sz w:val="22"/>
          <w:szCs w:val="22"/>
        </w:rPr>
        <w:fldChar w:fldCharType="begin" w:fldLock="1"/>
      </w:r>
      <w:r w:rsidRPr="0008241C">
        <w:rPr>
          <w:sz w:val="22"/>
          <w:szCs w:val="22"/>
        </w:rPr>
        <w:instrText>ADDIN CSL_CITATION {"citationItems":[{"id":"ITEM-1","itemData":{"URL":"https://www.cbd.int/island/intro.shtml","accessed":{"date-parts":[["2018","1","3"]]},"author":[{"dropping-particle":"","family":"CBD Secretariat","given":"","non-dropping-particle":"","parse-names":false,"suffix":""}],"id":"ITEM-1","issued":{"date-parts":[["0"]]},"title":"What is Island Biodiversity?","type":"webpage"},"uris":["http://www.mendeley.com/documents/?uuid=c9b96659-3f65-4a00-b885-5fb71890e3cd","http://www.mendeley.com/documents/?uuid=274c587f-f893-4db2-b9ee-36d3051c0618"]}],"mendeley":{"formattedCitation":"(CBD Secretariat, n.d.-c)","plainTextFormattedCitation":"(CBD Secretariat, n.d.-c)","previouslyFormattedCitation":"(CBD Secretariat, n.d.-c)"},"properties":{"noteIndex":0},"schema":"https://github.com/citation-style-language/schema/raw/master/csl-citation.json"}</w:instrText>
      </w:r>
      <w:r w:rsidRPr="0008241C">
        <w:rPr>
          <w:sz w:val="22"/>
          <w:szCs w:val="22"/>
        </w:rPr>
        <w:fldChar w:fldCharType="separate"/>
      </w:r>
      <w:r w:rsidRPr="0008241C">
        <w:rPr>
          <w:noProof/>
          <w:sz w:val="22"/>
          <w:szCs w:val="22"/>
        </w:rPr>
        <w:t>(CBD Secretariat, n.d.-c)</w:t>
      </w:r>
      <w:r w:rsidRPr="0008241C">
        <w:rPr>
          <w:sz w:val="22"/>
          <w:szCs w:val="22"/>
        </w:rPr>
        <w:fldChar w:fldCharType="end"/>
      </w:r>
      <w:r w:rsidRPr="0008241C">
        <w:rPr>
          <w:sz w:val="22"/>
          <w:szCs w:val="22"/>
        </w:rPr>
        <w:t xml:space="preserve">. The importance of oceanic island biodiversity is recognised by the Convention on Biological Diversity (CBD) especially for highly vulnerable Small Island Developing States (SIDS) </w:t>
      </w:r>
      <w:r w:rsidRPr="0008241C">
        <w:rPr>
          <w:sz w:val="22"/>
          <w:szCs w:val="22"/>
        </w:rPr>
        <w:fldChar w:fldCharType="begin" w:fldLock="1"/>
      </w:r>
      <w:r w:rsidRPr="0008241C">
        <w:rPr>
          <w:sz w:val="22"/>
          <w:szCs w:val="22"/>
        </w:rPr>
        <w:instrText>ADDIN CSL_CITATION {"citationItems":[{"id":"ITEM-1","itemData":{"URL":"https://www.cbd.int/island/whymatters.shtml","accessed":{"date-parts":[["2018","1","3"]]},"author":[{"dropping-particle":"","family":"CBD Secretariat","given":"","non-dropping-particle":"","parse-names":false,"suffix":""}],"id":"ITEM-1","issued":{"date-parts":[["0"]]},"title":"Island Biodiversity - Why is it Important?","type":"webpage"},"uris":["http://www.mendeley.com/documents/?uuid=4a561a2f-1de3-46b2-9532-9a4df064577c","http://www.mendeley.com/documents/?uuid=b21a351c-f66e-4052-b244-e78c4c6d0add"]}],"mendeley":{"formattedCitation":"(CBD Secretariat, n.d.-b)","plainTextFormattedCitation":"(CBD Secretariat, n.d.-b)","previouslyFormattedCitation":"(CBD Secretariat, n.d.-b)"},"properties":{"noteIndex":0},"schema":"https://github.com/citation-style-language/schema/raw/master/csl-citation.json"}</w:instrText>
      </w:r>
      <w:r w:rsidRPr="0008241C">
        <w:rPr>
          <w:sz w:val="22"/>
          <w:szCs w:val="22"/>
        </w:rPr>
        <w:fldChar w:fldCharType="separate"/>
      </w:r>
      <w:r w:rsidRPr="0008241C">
        <w:rPr>
          <w:noProof/>
          <w:sz w:val="22"/>
          <w:szCs w:val="22"/>
        </w:rPr>
        <w:t>(CBD Secretariat, n.d.-b)</w:t>
      </w:r>
      <w:r w:rsidRPr="0008241C">
        <w:rPr>
          <w:sz w:val="22"/>
          <w:szCs w:val="22"/>
        </w:rPr>
        <w:fldChar w:fldCharType="end"/>
      </w:r>
      <w:r w:rsidRPr="0008241C">
        <w:rPr>
          <w:sz w:val="22"/>
          <w:szCs w:val="22"/>
        </w:rPr>
        <w:t xml:space="preserve">. While islands are geographically and culturally diverse, these share many economic and sustainable development challenges </w:t>
      </w:r>
      <w:r w:rsidRPr="0008241C">
        <w:rPr>
          <w:sz w:val="22"/>
          <w:szCs w:val="22"/>
        </w:rPr>
        <w:fldChar w:fldCharType="begin" w:fldLock="1"/>
      </w:r>
      <w:r w:rsidRPr="0008241C">
        <w:rPr>
          <w:sz w:val="22"/>
          <w:szCs w:val="22"/>
        </w:rPr>
        <w:instrText>ADDIN CSL_CITATION {"citationItems":[{"id":"ITEM-1","itemData":{"author":[{"dropping-particle":"","family":"Sterling","given":"E J","non-dropping-particle":"","parse-names":false,"suffix":""},{"dropping-particle":"","family":"Filardi","given":"C","non-dropping-particle":"","parse-names":false,"suffix":""},{"dropping-particle":"","family":"Sigouin","given":"A","non-dropping-particle":"","parse-names":false,"suffix":""},{"dropping-particle":"","family":"Betley","given":"E","non-dropping-particle":"","parse-names":false,"suffix":""},{"dropping-particle":"","family":"Newell","given":"J","non-dropping-particle":"","parse-names":false,"suffix":""},{"dropping-particle":"","family":"Albert","given":"S","non-dropping-particle":"","parse-names":false,"suffix":""},{"dropping-particle":"","family":"Alvira","given":"D","non-dropping-particle":"","parse-names":false,"suffix":""},{"dropping-particle":"","family":"Bergamini","given":"N","non-dropping-particle":"","parse-names":false,"suffix":""},{"dropping-particle":"","family":"Blair","given":"M","non-dropping-particle":"","parse-names":false,"suffix":""},{"dropping-particle":"","family":"Boseto","given":"D","non-dropping-particle":"","parse-names":false,"suffix":""},{"dropping-particle":"","family":"Burrows","given":"K","non-dropping-particle":"","parse-names":false,"suffix":""},{"dropping-particle":"","family":"Bynum","given":"N","non-dropping-particle":"","parse-names":false,"suffix":""},{"dropping-particle":"","family":"Caillon","given":"S","non-dropping-particle":"","parse-names":false,"suffix":""},{"dropping-particle":"","family":"Caselle","given":"J E","non-dropping-particle":"","parse-names":false,"suffix":""},{"dropping-particle":"","family":"Claudet","given":"J","non-dropping-particle":"","parse-names":false,"suffix":""},{"dropping-particle":"","family":"Cullman","given":"G","non-dropping-particle":"","parse-names":false,"suffix":""},{"dropping-particle":"","family":"Dacks","given":"R","non-dropping-particle":"","parse-names":false,"suffix":""},{"dropping-particle":"","family":"Eyzaguirre","given":"P B","non-dropping-particle":"","parse-names":false,"suffix":""},{"dropping-particle":"","family":"Gazit","given":"N","non-dropping-particle":"","parse-names":false,"suffix":""},{"dropping-particle":"","family":"Gray","given":"S","non-dropping-particle":"","parse-names":false,"suffix":""},{"dropping-particle":"","family":"Herrera","given":"J","non-dropping-particle":"","parse-names":false,"suffix":""},{"dropping-particle":"","family":"Kenilorea","given":"P","non-dropping-particle":"","parse-names":false,"suffix":""},{"dropping-particle":"","family":"Kinney","given":"K","non-dropping-particle":"","parse-names":false,"suffix":""},{"dropping-particle":"","family":"Kurashima","given":"N","non-dropping-particle":"","parse-names":false,"suffix":""},{"dropping-particle":"","family":"Macey","given":"S","non-dropping-particle":"","parse-names":false,"suffix":""},{"dropping-particle":"","family":"Malone","given":"C","non-dropping-particle":"","parse-names":false,"suffix":""},{"dropping-particle":"","family":"Mauli","given":"S","non-dropping-particle":"","parse-names":false,"suffix":""},{"dropping-particle":"","family":"McCarter","given":"J","non-dropping-particle":"","parse-names":false,"suffix":""},{"dropping-particle":"","family":"McMillen","given":"H","non-dropping-particle":"","parse-names":false,"suffix":""},{"dropping-particle":"","family":"Pascua","given":"P","non-dropping-particle":"","parse-names":false,"suffix":""},{"dropping-particle":"","family":"Pikacha","given":"P","non-dropping-particle":"","parse-names":false,"suffix":""},{"dropping-particle":"","family":"Porzecanski","given":"A L","non-dropping-particle":"","parse-names":false,"suffix":""},{"dropping-particle":"","family":"Robert","given":"P","non-dropping-particle":"de","parse-names":false,"suffix":""},{"dropping-particle":"","family":"Salpeteur","given":"M","non-dropping-particle":"","parse-names":false,"suffix":""},{"dropping-particle":"","family":"Sirikolo","given":"M","non-dropping-particle":"","parse-names":false,"suffix":""},{"dropping-particle":"","family":"Stege","given":"M H","non-dropping-particle":"","parse-names":false,"suffix":""},{"dropping-particle":"","family":"Stege","given":"K","non-dropping-particle":"","parse-names":false,"suffix":""},{"dropping-particle":"","family":"Ticktin","given":"T","non-dropping-particle":"","parse-names":false,"suffix":""},{"dropping-particle":"","family":"Toomey","given":"A","non-dropping-particle":"","parse-names":false,"suffix":""},{"dropping-particle":"","family":"Vave","given":"R","non-dropping-particle":"","parse-names":false,"suffix":""},{"dropping-particle":"","family":"Wali","given":"A","non-dropping-particle":"","parse-names":false,"suffix":""},{"dropping-particle":"","family":"West","given":"P","non-dropping-particle":"","parse-names":false,"suffix":""},{"dropping-particle":"","family":"Winter","given":"K B","non-dropping-particle":"","parse-names":false,"suffix":""},{"dropping-particle":"","family":"Jupiter","given":"S D","non-dropping-particle":"","parse-names":false,"suffix":""}],"container-title":"Nature Ecology and Evolution","id":"ITEM-1","issued":{"date-parts":[["2017"]]},"title":"Biocultural approaches to local and global sustainability indicators","type":"article-journal"},"uris":["http://www.mendeley.com/documents/?uuid=49bac68d-9e26-47e8-8ac3-d10021fdeb1c"]}],"mendeley":{"formattedCitation":"(Sterling &lt;i&gt;et al.&lt;/i&gt;, 2017)","plainTextFormattedCitation":"(Sterling et al., 2017)","previouslyFormattedCitation":"(Sterling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Sterling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such as small but rapidly growing populations, remoteness and susceptibility to natural disasters </w:t>
      </w:r>
      <w:r w:rsidRPr="0008241C">
        <w:rPr>
          <w:sz w:val="22"/>
          <w:szCs w:val="22"/>
        </w:rPr>
        <w:fldChar w:fldCharType="begin" w:fldLock="1"/>
      </w:r>
      <w:r w:rsidRPr="0008241C">
        <w:rPr>
          <w:sz w:val="22"/>
          <w:szCs w:val="22"/>
        </w:rPr>
        <w:instrText>ADDIN CSL_CITATION {"citationItems":[{"id":"ITEM-1","itemData":{"author":[{"dropping-particle":"","family":"Gombos","given":"M","non-dropping-particle":"","parse-names":false,"suffix":""},{"dropping-particle":"","family":"Ramsay","given":"D","non-dropping-particle":"","parse-names":false,"suffix":""},{"dropping-particle":"","family":"Webb","given":"A","non-dropping-particle":"","parse-names":false,"suffix":""},{"dropping-particle":"","family":"Marra","given":"J","non-dropping-particle":"","parse-names":false,"suffix":""},{"dropping-particle":"","family":"Atkinson","given":"S","non-dropping-particle":"","parse-names":false,"suffix":""},{"dropping-particle":"","family":"Gorong","given":"B","non-dropping-particle":"","parse-names":false,"suffix":""}],"id":"ITEM-1","issued":{"date-parts":[["2014"]]},"publisher":"Micronesia Conservation Trust","publisher-place":"Pohnpei, Federated States of Micronesia","title":"Coastal Change in the Pacific Islands, Volume Two: A Guide to Support Community Decision-Making on Coastal Erosion and Flooding Issues","type":"article"},"uris":["http://www.mendeley.com/documents/?uuid=2298823b-163c-4c84-9359-b04ff9013f37"]}],"mendeley":{"formattedCitation":"(Gombos &lt;i&gt;et al.&lt;/i&gt;, 2014)","plainTextFormattedCitation":"(Gombos et al., 2014)","previouslyFormattedCitation":"(Gombos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Gombo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slands communities also often produce very low levels of greenhouse gas emissions but are already disproportionally suffering from the damaging impacts of climate change </w:t>
      </w:r>
      <w:r w:rsidRPr="0008241C">
        <w:rPr>
          <w:sz w:val="22"/>
          <w:szCs w:val="22"/>
        </w:rPr>
        <w:fldChar w:fldCharType="begin" w:fldLock="1"/>
      </w:r>
      <w:r w:rsidRPr="0008241C">
        <w:rPr>
          <w:sz w:val="22"/>
          <w:szCs w:val="22"/>
        </w:rPr>
        <w:instrText>ADDIN CSL_CITATION {"citationItems":[{"id":"ITEM-1","itemData":{"DOI":"http://dx.doi.org/10.1016/j.rser.2015.12.156","ISBN":"1364-0321","author":[{"dropping-particle":"","family":"Betzold","given":"Carola","non-dropping-particle":"","parse-names":false,"suffix":""}],"container-title":"Renewable and Sustainable Energy Reviews","id":"ITEM-1","issued":{"date-parts":[["2016"]]},"page":"311-318","title":"Fuelling the Pacific: Aid for renewable energy across Pacific Island countries","type":"article-journal","volume":"58"},"uris":["http://www.mendeley.com/documents/?uuid=c8fb62f3-9b79-4fe9-a69a-756e9a401b8e"]}],"mendeley":{"formattedCitation":"(Betzold, 2016)","plainTextFormattedCitation":"(Betzold, 2016)","previouslyFormattedCitation":"(Betzold, 2016)"},"properties":{"noteIndex":0},"schema":"https://github.com/citation-style-language/schema/raw/master/csl-citation.json"}</w:instrText>
      </w:r>
      <w:r w:rsidRPr="0008241C">
        <w:rPr>
          <w:sz w:val="22"/>
          <w:szCs w:val="22"/>
        </w:rPr>
        <w:fldChar w:fldCharType="separate"/>
      </w:r>
      <w:r w:rsidRPr="0008241C">
        <w:rPr>
          <w:noProof/>
          <w:sz w:val="22"/>
          <w:szCs w:val="22"/>
        </w:rPr>
        <w:t>(Betzold, 2016)</w:t>
      </w:r>
      <w:r w:rsidRPr="0008241C">
        <w:rPr>
          <w:sz w:val="22"/>
          <w:szCs w:val="22"/>
        </w:rPr>
        <w:fldChar w:fldCharType="end"/>
      </w:r>
      <w:r w:rsidRPr="0008241C">
        <w:rPr>
          <w:sz w:val="22"/>
          <w:szCs w:val="22"/>
        </w:rPr>
        <w:t xml:space="preserve">. </w:t>
      </w:r>
    </w:p>
    <w:p w14:paraId="23EBF981" w14:textId="77777777" w:rsidR="00A01204" w:rsidRPr="0008241C" w:rsidRDefault="00A01204" w:rsidP="00A01204">
      <w:pPr>
        <w:rPr>
          <w:sz w:val="22"/>
          <w:szCs w:val="22"/>
        </w:rPr>
      </w:pPr>
    </w:p>
    <w:p w14:paraId="2ECF8DE6" w14:textId="77300891" w:rsidR="00A01204" w:rsidRPr="0008241C" w:rsidRDefault="00A01204" w:rsidP="00A01204">
      <w:pPr>
        <w:rPr>
          <w:sz w:val="22"/>
          <w:szCs w:val="22"/>
        </w:rPr>
      </w:pPr>
      <w:r w:rsidRPr="0008241C">
        <w:rPr>
          <w:sz w:val="22"/>
          <w:szCs w:val="22"/>
        </w:rPr>
        <w:t xml:space="preserve">Island species and ecosystems are particularly susceptible to invasive alien species (IAS) with a disproportionately high percentage of all recent of bird, mammal, reptile, land snails, freshwater fish and plant extinctions occurring on islands; historic devastation of important food and commercial crops and animals, and death of large numbers of  indigenous human populations have also been attributed to invasive alien species with oceanic island, species, ecosystems and human communities have little resistance to this driver </w:t>
      </w:r>
      <w:r w:rsidRPr="0008241C">
        <w:rPr>
          <w:sz w:val="22"/>
          <w:szCs w:val="22"/>
        </w:rPr>
        <w:fldChar w:fldCharType="begin" w:fldLock="1"/>
      </w:r>
      <w:r w:rsidRPr="0008241C">
        <w:rPr>
          <w:sz w:val="22"/>
          <w:szCs w:val="22"/>
        </w:rPr>
        <w:instrText>ADDIN CSL_CITATION {"citationItems":[{"id":"ITEM-1","itemData":{"author":[{"dropping-particle":"","family":"Thaman","given":"R. R.","non-dropping-particle":"","parse-names":false,"suffix":""}],"container-title":"Mai Life","id":"ITEM-1","issued":{"date-parts":[["2011"]]},"page":"64-65","title":"The silent invasion of our islands","type":"article-journal","volume":"55"},"uris":["http://www.mendeley.com/documents/?uuid=1bbca991-0788-46b7-ad43-06f3cc823331"]},{"id":"ITEM-2","itemData":{"DOI":"http://dx.doi.org/10.1016/j.tree.2012.07.013","ISBN":"0169-5347","author":[{"dropping-particle":"","family":"Simberloff","given":"Daniel","non-dropping-particle":"","parse-names":false,"suffix":""},{"dropping-particle":"","family":"Martin","given":"Jean-Louis","non-dropping-particle":"","parse-names":false,"suffix":""},{"dropping-particle":"","family":"Genovesi","given":"Piero","non-dropping-particle":"","parse-names":false,"suffix":""},{"dropping-particle":"","family":"Maris","given":"Virginie","non-dropping-particle":"","parse-names":false,"suffix":""},{"dropping-particle":"","family":"Wardle","given":"David A","non-dropping-particle":"","parse-names":false,"suffix":""},{"dropping-particle":"","family":"Aronson","given":"James","non-dropping-particle":"","parse-names":false,"suffix":""},{"dropping-particle":"","family":"Courchamp","given":"Franck","non-dropping-particle":"","parse-names":false,"suffix":""},{"dropping-particle":"","family":"Galil","given":"Bella","non-dropping-particle":"","parse-names":false,"suffix":""},{"dropping-particle":"","family":"García-Berthou","given":"Emili","non-dropping-particle":"","parse-names":false,"suffix":""},{"dropping-particle":"","family":"Pascal","given":"Michel","non-dropping-particle":"","parse-names":false,"suffix":""},{"dropping-particle":"","family":"Pyšek","given":"Petr","non-dropping-particle":"","parse-names":false,"suffix":""},{"dropping-particle":"","family":"Sousa","given":"Ronaldo","non-dropping-particle":"","parse-names":false,"suffix":""},{"dropping-particle":"","family":"Tabacchi","given":"Eric","non-dropping-particle":"","parse-names":false,"suffix":""},{"dropping-particle":"","family":"Vilà","given":"Montserrat","non-dropping-particle":"","parse-names":false,"suffix":""}],"container-title":"Trends in Ecology &amp; Evolution","id":"ITEM-2","issue":"1","issued":{"date-parts":[["2013"]]},"page":"58-66","title":"Impacts of biological invasions: what's what and the way forward","type":"article-journal","volume":"28"},"uris":["http://www.mendeley.com/documents/?uuid=91f1747d-7094-4f6a-8894-929330c93621"]},{"id":"ITEM-3","itemData":{"author":[{"dropping-particle":"","family":"Thaman","given":"R R","non-dropping-particle":"","parse-names":false,"suffix":""}],"container-title":"2013 Proceedings of the IGU Commission on Islands International Conference on Island Development: Local Economy, Culture, Innovation and Sustainability October 1 - 5","editor":[{"dropping-particle":"","family":"Tsai","given":"H.-M","non-dropping-particle":"","parse-names":false,"suffix":""}],"id":"ITEM-3","issued":{"date-parts":[["2013"]]},"page":"2-6","publisher-place":"National Penghu University, Makong, Penghu Archipelago,Taiwan","title":"Silent alien invasion of our islands and seas: A call for action against invasive alien species (IAS)","type":"paper-conference"},"uris":["http://www.mendeley.com/documents/?uuid=b551099f-48c9-448a-8100-4647d4360188"]},{"id":"ITEM-4","itemData":{"abstract":"Pacific Island biodiversity has a notorious record of decline and extinction which continues due to habitat loss and degradation, invasive species, overexploitation, pollution, disease and human-forced climate change. In terrestrial systems, these global and local pressures are more acute because of relatively small land to sea area, high endemism and poor adaptations to resist predation. Regional policy and learning frameworks exist to combat biodiversity loss and environmental degradation, but implementation remains patchy across the 22 Pacific Island countries and territories (PICTs) within Oceania. PICTs are challenged by small, under-resourced government departments, limited data, and strong political will for rapid economic development at the cost of ecological sustainability. In this synthesis of the special issue, we identify the challenges and opportunities for biodiversity conservation on Pacific islands. We identified bright spots of implementation occurring through regional initiatives, knowledge-sharing networks, and community-based management. The challenge looms large, given the relatively small-scale efforts compared to the core drive for development of natural resources which continues to pervade island communities. Five key initiatives promise improved conservation effectiveness: 1) alignment of national biodiversity strategies to the Aichi Targets, under the Convention on Biological Diversity; 2) increased engagement with local communities to promote wise stewardship and local environmental monitoring; 3) dissemination of best practice guidelines for management through learning networks; 4) cost-benefit analyses that drive investment in biosecurity and invasive control; and 5) implementation of integrated island management that accounts for the multiple synergistic benefits of ecosystem management (e.g., climate adaptation, disaster risk reduction, improved health).","author":[{"dropping-particle":"","family":"Jupiter","given":"Stacy","non-dropping-particle":"","parse-names":false,"suffix":""},{"dropping-particle":"","family":"Mangubhai","given":"Sangeeta","non-dropping-particle":"","parse-names":false,"suffix":""},{"dropping-particle":"","family":"Kingsford","given":"Richard T","non-dropping-particle":"","parse-names":false,"suffix":""}],"container-title":"Pacific Conservation Biology","id":"ITEM-4","issued":{"date-parts":[["2014"]]},"title":"Conservation of Biodiversity in the Pacific Islands of Oceania: Challenges and Opportunities","type":"article-journal"},"uris":["http://www.mendeley.com/documents/?uuid=a44b5cd1-cd67-4641-bb7a-892ae09a27ac"]}],"mendeley":{"formattedCitation":"(S. Jupiter &lt;i&gt;et al.&lt;/i&gt;, 2014; Simberloff &lt;i&gt;et al.&lt;/i&gt;, 2013; R. R. Thaman, 2011, 2013)","plainTextFormattedCitation":"(S. Jupiter et al., 2014; Simberloff et al., 2013; R. R. Thaman, 2011, 2013)","previouslyFormattedCitation":"(S. Jupiter &lt;i&gt;et al.&lt;/i&gt;, 2014; Simberloff &lt;i&gt;et al.&lt;/i&gt;, 2013; R. R. Thaman, 2011,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 Jupiter </w:t>
      </w:r>
      <w:r w:rsidRPr="0008241C">
        <w:rPr>
          <w:i/>
          <w:noProof/>
          <w:sz w:val="22"/>
          <w:szCs w:val="22"/>
        </w:rPr>
        <w:t>et al.</w:t>
      </w:r>
      <w:r w:rsidRPr="0008241C">
        <w:rPr>
          <w:noProof/>
          <w:sz w:val="22"/>
          <w:szCs w:val="22"/>
        </w:rPr>
        <w:t xml:space="preserve">, 2014; Simberloff </w:t>
      </w:r>
      <w:r w:rsidRPr="0008241C">
        <w:rPr>
          <w:i/>
          <w:noProof/>
          <w:sz w:val="22"/>
          <w:szCs w:val="22"/>
        </w:rPr>
        <w:t>et al.</w:t>
      </w:r>
      <w:r w:rsidRPr="0008241C">
        <w:rPr>
          <w:noProof/>
          <w:sz w:val="22"/>
          <w:szCs w:val="22"/>
        </w:rPr>
        <w:t>, 2013; R. R. Thaman, 2011, 2013)</w:t>
      </w:r>
      <w:r w:rsidRPr="0008241C">
        <w:rPr>
          <w:sz w:val="22"/>
          <w:szCs w:val="22"/>
        </w:rPr>
        <w:fldChar w:fldCharType="end"/>
      </w:r>
      <w:r w:rsidRPr="0008241C">
        <w:rPr>
          <w:sz w:val="22"/>
          <w:szCs w:val="22"/>
        </w:rPr>
        <w:t>. Invasive alien species are implicated in 86</w:t>
      </w:r>
      <w:r w:rsidR="00C934E9">
        <w:rPr>
          <w:sz w:val="22"/>
          <w:szCs w:val="22"/>
        </w:rPr>
        <w:t xml:space="preserve"> per cent</w:t>
      </w:r>
      <w:r w:rsidRPr="0008241C">
        <w:rPr>
          <w:sz w:val="22"/>
          <w:szCs w:val="22"/>
        </w:rPr>
        <w:t xml:space="preserve"> of island plant and vertebrate extinctions </w:t>
      </w:r>
      <w:r w:rsidRPr="0008241C">
        <w:rPr>
          <w:sz w:val="22"/>
          <w:szCs w:val="22"/>
        </w:rPr>
        <w:fldChar w:fldCharType="begin" w:fldLock="1"/>
      </w:r>
      <w:r w:rsidRPr="0008241C">
        <w:rPr>
          <w:sz w:val="22"/>
          <w:szCs w:val="22"/>
        </w:rPr>
        <w:instrText>ADDIN CSL_CITATION {"citationItems":[{"id":"ITEM-1","itemData":{"author":[{"dropping-particle":"","family":"Bellard","given":"C.","non-dropping-particle":"","parse-names":false,"suffix":""},{"dropping-particle":"","family":"Russell","given":"J.","non-dropping-particle":"","parse-names":false,"suffix":""},{"dropping-particle":"","family":"Hoffmann","given":"B. D.","non-dropping-particle":"","parse-names":false,"suffix":""},{"dropping-particle":"","family":"Leclerc","given":"C.","non-dropping-particle":"","parse-names":false,"suffix":""},{"dropping-particle":"","family":"Courchamp","given":"F.","non-dropping-particle":"","parse-names":false,"suffix":""}],"container-title":"Trends in ecology &amp; evolution","id":"ITEM-1","issue":"1","issued":{"date-parts":[["2015"]]},"page":"2-3.","title":"Adapting island conservation to climate change.","type":"article-journal","volume":"30"},"uris":["http://www.mendeley.com/documents/?uuid=f80c75a3-71ca-32cf-aa68-73edf6e4c48b"]}],"mendeley":{"formattedCitation":"(C. Bellard &lt;i&gt;et al.&lt;/i&gt;, 2015)","plainTextFormattedCitation":"(C. Bellard et al., 2015)","previouslyFormattedCitation":"(C. Bellard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C. Bellard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here native bird communities are collapsing from exotic mosquito vectored avian malaria and native trees are being driven extinct by exotic fungal pathogens diseases.</w:t>
      </w:r>
    </w:p>
    <w:p w14:paraId="6B8387B2" w14:textId="77777777" w:rsidR="00A01204" w:rsidRPr="0008241C" w:rsidRDefault="00A01204" w:rsidP="00A01204">
      <w:pPr>
        <w:rPr>
          <w:sz w:val="22"/>
          <w:szCs w:val="22"/>
        </w:rPr>
      </w:pPr>
    </w:p>
    <w:p w14:paraId="2FF99B0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80" w:name="_Toc504317307"/>
      <w:bookmarkStart w:id="1381" w:name="_Toc504318000"/>
      <w:bookmarkStart w:id="1382" w:name="_Toc504321346"/>
      <w:r w:rsidRPr="0008241C">
        <w:rPr>
          <w:b/>
          <w:sz w:val="22"/>
          <w:szCs w:val="24"/>
        </w:rPr>
        <w:t>4.5.1.1 Tropical islands</w:t>
      </w:r>
      <w:bookmarkEnd w:id="1380"/>
      <w:bookmarkEnd w:id="1381"/>
      <w:bookmarkEnd w:id="1382"/>
    </w:p>
    <w:p w14:paraId="15BCE343" w14:textId="77777777" w:rsidR="00A01204" w:rsidRPr="0008241C" w:rsidRDefault="00A01204" w:rsidP="00A01204">
      <w:pPr>
        <w:rPr>
          <w:rFonts w:eastAsia="MS Mincho"/>
          <w:sz w:val="22"/>
          <w:szCs w:val="22"/>
          <w:lang w:eastAsia="ja-JP"/>
        </w:rPr>
      </w:pPr>
    </w:p>
    <w:p w14:paraId="0A675005" w14:textId="77777777" w:rsidR="00A01204" w:rsidRPr="0008241C" w:rsidRDefault="00A01204" w:rsidP="00A01204">
      <w:pPr>
        <w:rPr>
          <w:sz w:val="22"/>
          <w:szCs w:val="22"/>
        </w:rPr>
      </w:pPr>
      <w:r w:rsidRPr="0008241C">
        <w:rPr>
          <w:sz w:val="22"/>
          <w:szCs w:val="22"/>
        </w:rPr>
        <w:t xml:space="preserve">Terrestrial invasive species are impacting many tropical islands such as crazy ant invasions on Guam and Christmas Islands substantially impacting island ecosystems including the displacement of keystone species </w:t>
      </w:r>
      <w:r w:rsidRPr="0008241C">
        <w:rPr>
          <w:sz w:val="22"/>
          <w:szCs w:val="22"/>
        </w:rPr>
        <w:fldChar w:fldCharType="begin" w:fldLock="1"/>
      </w:r>
      <w:r w:rsidRPr="0008241C">
        <w:rPr>
          <w:sz w:val="22"/>
          <w:szCs w:val="22"/>
        </w:rPr>
        <w:instrText>ADDIN CSL_CITATION {"citationItems":[{"id":"ITEM-1","itemData":{"DOI":"10.1046/j.1461-0248.2003.00512.x","ISBN":"1461-023X","ISSN":"1461023X","PMID":"10399","abstract":"Islands can serve as model systems for understanding how biological invasions affect community structure and ecosystem function. Here we show invasion by the alien crazy ant Anoplolepis gracilipes causes a rapid, catastrophic shift in the rain forest ecosystem of a tropical oceanic island, affecting at least three trophic levels. In invaded areas, crazy ants extirpate the red land crab, the dominant endemic consumer on the forest floor. In doing so, crazy ants indirectly release seedling recruitment, enhance species richness of seedlings, and slow litter breakdown. In the forest canopy, new associations between this invasive ant and honeydew-secreting scale insects accelerate and diversify impacts. Sustained high densities of foraging ants on canopy trees result in high population densities of host-generalist scale insects and growth of sooty moulds, leading to canopy dieback and even deaths of canopy trees. The indirect fallout from the displacement of a native 'keystone' species by an ant invader, itself abetted by introduced/cryptogenic mutualists, produces synergism in impacts to precipitate invasional 'meltdown' in this system.","author":[{"dropping-particle":"","family":"O'Dowd","given":"Dennis J.","non-dropping-particle":"","parse-names":false,"suffix":""},{"dropping-particle":"","family":"Green","given":"Peter T.","non-dropping-particle":"","parse-names":false,"suffix":""},{"dropping-particle":"","family":"Lake","given":"P. S.","non-dropping-particle":"","parse-names":false,"suffix":""}],"container-title":"Ecology Letters","id":"ITEM-1","issue":"9","issued":{"date-parts":[["2003"]]},"page":"812-817","title":"Invasional 'meltdown' on an oceanic island","type":"article-journal","volume":"6"},"uris":["http://www.mendeley.com/documents/?uuid=33446099-0ca9-4bfc-ac92-b96a9746b391"]},{"id":"ITEM-2","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2","issue":"02","issued":{"date-parts":[["2007","6","25"]]},"note":"NULL","page":"98","title":"Ecological and socioeconomic impacts of invasive alien species in island ecosystems","type":"article-journal","volume":"34"},"uris":["http://www.mendeley.com/documents/?uuid=f5ece0f5-e4a0-4f0e-b8ba-d9add5205ebb"]}],"mendeley":{"formattedCitation":"(O’Dowd &lt;i&gt;et al.&lt;/i&gt;, 2003; Reaser, J., Meyerson, L., Cronk, Q., De Poorter, M., Eldrege, L.G., Green, E., Kairo, M., Latasi, P., Mack, R., Mauremootoo, J., O’Dowd, D., Orapa, W., Sastroutomo, S., Saunders, A., Shine, C., Thrainsson, S., Vaiutu, 2007)","manualFormatting":"(O’Dowd, Green, &amp; Lake, 2003; Reaser, Meyerson &amp; Cronk et. al., 2007)","plainTextFormattedCitation":"(O’Dowd et al., 2003; Reaser, J., Meyerson, L., Cronk, Q., De Poorter, M., Eldrege, L.G., Green, E., Kairo, M., Latasi, P., Mack, R., Mauremootoo, J., O’Dowd, D., Orapa, W., Sastroutomo, S., Saunders, A., Shine, C., Thrainsson, S., Vaiutu, 2007)","previouslyFormattedCitation":"(O’Dowd &lt;i&gt;et al.&lt;/i&gt;, 2003; 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O’Dowd, Green, &amp; Lake, 2003; Reaser, Meyerson &amp; Cronk et. al., 2007)</w:t>
      </w:r>
      <w:r w:rsidRPr="0008241C">
        <w:rPr>
          <w:sz w:val="22"/>
          <w:szCs w:val="22"/>
        </w:rPr>
        <w:fldChar w:fldCharType="end"/>
      </w:r>
      <w:r w:rsidRPr="0008241C">
        <w:rPr>
          <w:sz w:val="22"/>
          <w:szCs w:val="22"/>
        </w:rPr>
        <w:t xml:space="preserve">. Australian brown tree snakes have also impacted bird species on Guam </w:t>
      </w:r>
      <w:r w:rsidRPr="0008241C">
        <w:rPr>
          <w:sz w:val="22"/>
          <w:szCs w:val="22"/>
        </w:rPr>
        <w:fldChar w:fldCharType="begin" w:fldLock="1"/>
      </w:r>
      <w:r w:rsidRPr="0008241C">
        <w:rPr>
          <w:sz w:val="22"/>
          <w:szCs w:val="22"/>
        </w:rPr>
        <w:instrText>ADDIN CSL_CITATION {"citationItems":[{"id":"ITEM-1","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1","issue":"02","issued":{"date-parts":[["2007","6","25"]]},"note":"NULL","page":"98","title":"Ecological and socioeconomic impacts of invasive alien species in island ecosystems","type":"article-journal","volume":"34"},"uris":["http://www.mendeley.com/documents/?uuid=f5ece0f5-e4a0-4f0e-b8ba-d9add5205ebb"]}],"mendeley":{"formattedCitation":"(Reaser, J., Meyerson, L., Cronk, Q., De Poorter, M., Eldrege, L.G., Green, E., Kairo, M., Latasi, P., Mack, R., Mauremootoo, J., O’Dowd, D., Orapa, W., Sastroutomo, S., Saunders, A., Shine, C., Thrainsson, S., Vaiutu, 2007)","manualFormatting":"(Reaser, Meyerson &amp; Cronk et. al., 2007)","plainTextFormattedCitation":"(Reaser, J., Meyerson, L., Cronk, Q., De Poorter, M., Eldrege, L.G., Green, E., Kairo, M., Latasi, P., Mack, R., Mauremootoo, J., O’Dowd, D., Orapa, W., Sastroutomo, S., Saunders, A., Shine, C., Thrainsson, S., Vaiutu, 2007)","previouslyFormattedCitation":"(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 xml:space="preserve">(Reas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hile golden apple snails are disrupting rice production in the Philippines as well as many Asian and Pacific islands; these invasive alien species are also known to carry diseases </w:t>
      </w:r>
      <w:r w:rsidRPr="0008241C">
        <w:rPr>
          <w:sz w:val="22"/>
          <w:szCs w:val="22"/>
        </w:rPr>
        <w:fldChar w:fldCharType="begin" w:fldLock="1"/>
      </w:r>
      <w:r w:rsidRPr="0008241C">
        <w:rPr>
          <w:sz w:val="22"/>
          <w:szCs w:val="22"/>
        </w:rPr>
        <w:instrText>ADDIN CSL_CITATION {"citationItems":[{"id":"ITEM-1","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1","issue":"02","issued":{"date-parts":[["2007","6","25"]]},"note":"NULL","page":"98","title":"Ecological and socioeconomic impacts of invasive alien species in island ecosystems","type":"article-journal","volume":"34"},"uris":["http://www.mendeley.com/documents/?uuid=f5ece0f5-e4a0-4f0e-b8ba-d9add5205ebb"]}],"mendeley":{"formattedCitation":"(Reaser, J., Meyerson, L., Cronk, Q., De Poorter, M., Eldrege, L.G., Green, E., Kairo, M., Latasi, P., Mack, R., Mauremootoo, J., O’Dowd, D., Orapa, W., Sastroutomo, S., Saunders, A., Shine, C., Thrainsson, S., Vaiutu, 2007)","manualFormatting":"(Reaser, Meyerson, &amp; Cronk et. al., 2007)","plainTextFormattedCitation":"(Reaser, J., Meyerson, L., Cronk, Q., De Poorter, M., Eldrege, L.G., Green, E., Kairo, M., Latasi, P., Mack, R., Mauremootoo, J., O’Dowd, D., Orapa, W., Sastroutomo, S., Saunders, A., Shine, C., Thrainsson, S., Vaiutu, 2007)","previouslyFormattedCitation":"(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 xml:space="preserve">(Reas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Asian subterranean termites on Fiji have caused damage and costs amounting to millions of dollars, while the spread of the deliberately introduced green iguana is threatening both vegetation and the endemic Fiji iguanas </w:t>
      </w:r>
      <w:r w:rsidRPr="0008241C">
        <w:rPr>
          <w:sz w:val="22"/>
          <w:szCs w:val="22"/>
        </w:rPr>
        <w:fldChar w:fldCharType="begin" w:fldLock="1"/>
      </w:r>
      <w:r w:rsidRPr="0008241C">
        <w:rPr>
          <w:sz w:val="22"/>
          <w:szCs w:val="22"/>
        </w:rPr>
        <w:instrText>ADDIN CSL_CITATION {"citationItems":[{"id":"ITEM-1","itemData":{"author":[{"dropping-particle":"","family":"Thaman","given":"R R","non-dropping-particle":"","parse-names":false,"suffix":""}],"container-title":"2013 Proceedings of the IGU Commission on Islands International Conference on Island Development: Local Economy, Culture, Innovation and Sustainability October 1 - 5","editor":[{"dropping-particle":"","family":"Tsai","given":"H.-M","non-dropping-particle":"","parse-names":false,"suffix":""}],"id":"ITEM-1","issued":{"date-parts":[["2013"]]},"page":"2-6","publisher-place":"National Penghu University, Makong, Penghu Archipelago,Taiwan","title":"Silent alien invasion of our islands and seas: A call for action against invasive alien species (IAS)","type":"paper-conference"},"uris":["http://www.mendeley.com/documents/?uuid=b551099f-48c9-448a-8100-4647d4360188"]}],"mendeley":{"formattedCitation":"(R. R. Thaman, 2013)","plainTextFormattedCitation":"(R. R. Thaman, 2013)","previouslyFormattedCitation":"(R. R. Thaman, 2013)"},"properties":{"noteIndex":0},"schema":"https://github.com/citation-style-language/schema/raw/master/csl-citation.json"}</w:instrText>
      </w:r>
      <w:r w:rsidRPr="0008241C">
        <w:rPr>
          <w:sz w:val="22"/>
          <w:szCs w:val="22"/>
        </w:rPr>
        <w:fldChar w:fldCharType="separate"/>
      </w:r>
      <w:r w:rsidRPr="0008241C">
        <w:rPr>
          <w:noProof/>
          <w:sz w:val="22"/>
          <w:szCs w:val="22"/>
        </w:rPr>
        <w:t>(R. R. Thaman, 2013)</w:t>
      </w:r>
      <w:r w:rsidRPr="0008241C">
        <w:rPr>
          <w:sz w:val="22"/>
          <w:szCs w:val="22"/>
        </w:rPr>
        <w:fldChar w:fldCharType="end"/>
      </w:r>
      <w:r w:rsidRPr="0008241C">
        <w:rPr>
          <w:sz w:val="22"/>
          <w:szCs w:val="22"/>
        </w:rPr>
        <w:t>. The coral tree (</w:t>
      </w:r>
      <w:r w:rsidRPr="0008241C">
        <w:rPr>
          <w:i/>
          <w:sz w:val="22"/>
          <w:szCs w:val="22"/>
        </w:rPr>
        <w:t>Erythrina variegate</w:t>
      </w:r>
      <w:r w:rsidRPr="0008241C">
        <w:rPr>
          <w:sz w:val="22"/>
          <w:szCs w:val="22"/>
        </w:rPr>
        <w:t xml:space="preserve"> var. </w:t>
      </w:r>
      <w:r w:rsidRPr="0008241C">
        <w:rPr>
          <w:i/>
          <w:sz w:val="22"/>
          <w:szCs w:val="22"/>
        </w:rPr>
        <w:t>orientalis</w:t>
      </w:r>
      <w:r w:rsidRPr="0008241C">
        <w:rPr>
          <w:sz w:val="22"/>
          <w:szCs w:val="22"/>
        </w:rPr>
        <w:t>), an important nitrogen-fixing cultural tree, has been virtually eliminated in Fiji, Hawaii and Samoa due to the invasion of African Erythrina gall wasp (</w:t>
      </w:r>
      <w:r w:rsidRPr="0008241C">
        <w:rPr>
          <w:i/>
          <w:sz w:val="22"/>
          <w:szCs w:val="22"/>
        </w:rPr>
        <w:t>Quadrastichus erythrinae</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Thaman","given":"R. R.","non-dropping-particle":"","parse-names":false,"suffix":""}],"container-title":"Mai Life","id":"ITEM-1","issued":{"date-parts":[["2011"]]},"page":"64-65","title":"The silent invasion of our islands","type":"article-journal","volume":"55"},"uris":["http://www.mendeley.com/documents/?uuid=1bbca991-0788-46b7-ad43-06f3cc823331"]}],"mendeley":{"formattedCitation":"(R. R. Thaman, 2011)","plainTextFormattedCitation":"(R. R. Thaman, 2011)","previouslyFormattedCitation":"(R. R. Thaman, 2011)"},"properties":{"noteIndex":0},"schema":"https://github.com/citation-style-language/schema/raw/master/csl-citation.json"}</w:instrText>
      </w:r>
      <w:r w:rsidRPr="0008241C">
        <w:rPr>
          <w:sz w:val="22"/>
          <w:szCs w:val="22"/>
        </w:rPr>
        <w:fldChar w:fldCharType="separate"/>
      </w:r>
      <w:r w:rsidRPr="0008241C">
        <w:rPr>
          <w:noProof/>
          <w:sz w:val="22"/>
          <w:szCs w:val="22"/>
        </w:rPr>
        <w:t>(R. R. Thaman, 2011)</w:t>
      </w:r>
      <w:r w:rsidRPr="0008241C">
        <w:rPr>
          <w:sz w:val="22"/>
          <w:szCs w:val="22"/>
        </w:rPr>
        <w:fldChar w:fldCharType="end"/>
      </w:r>
      <w:r w:rsidRPr="0008241C">
        <w:rPr>
          <w:sz w:val="22"/>
          <w:szCs w:val="22"/>
        </w:rPr>
        <w:t xml:space="preserve"> , while Kou leafworm (</w:t>
      </w:r>
      <w:r w:rsidRPr="0008241C">
        <w:rPr>
          <w:i/>
          <w:sz w:val="22"/>
          <w:szCs w:val="22"/>
        </w:rPr>
        <w:t>Ethmia nigroapicella</w:t>
      </w:r>
      <w:r w:rsidRPr="0008241C">
        <w:rPr>
          <w:sz w:val="22"/>
          <w:szCs w:val="22"/>
        </w:rPr>
        <w:t>) has substantially impacted on beach cordia (</w:t>
      </w:r>
      <w:r w:rsidRPr="0008241C">
        <w:rPr>
          <w:i/>
          <w:sz w:val="22"/>
          <w:szCs w:val="22"/>
        </w:rPr>
        <w:t>Cordia subcordata</w:t>
      </w:r>
      <w:r w:rsidRPr="0008241C">
        <w:rPr>
          <w:sz w:val="22"/>
          <w:szCs w:val="22"/>
        </w:rPr>
        <w:t xml:space="preserve">) which is an important species used for woodcarving and plays a role of coastal protection on Tuvalu in the Nanumea Atoll </w:t>
      </w:r>
      <w:r w:rsidRPr="0008241C">
        <w:rPr>
          <w:sz w:val="22"/>
          <w:szCs w:val="22"/>
        </w:rPr>
        <w:fldChar w:fldCharType="begin" w:fldLock="1"/>
      </w:r>
      <w:r w:rsidRPr="0008241C">
        <w:rPr>
          <w:sz w:val="22"/>
          <w:szCs w:val="22"/>
        </w:rPr>
        <w:instrText>ADDIN CSL_CITATION {"citationItems":[{"id":"ITEM-1","itemData":{"author":[{"dropping-particle":"","family":"Thaman","given":"R R","non-dropping-particle":"","parse-names":false,"suffix":""},{"dropping-particle":"","family":"O’Brien","given":"K","non-dropping-particle":"","parse-names":false,"suffix":""}],"container-title":"Mai Life","id":"ITEM-1","issued":{"date-parts":[["2011"]]},"page":"56-57","title":"Caterpillar devastates kanava and undermines resilience to climate change in Tuvalu","type":"article-journal","volume":"50 "},"uris":["http://www.mendeley.com/documents/?uuid=699c6eaa-d4b9-4a6b-96a2-18a623ba3ce1"]}],"mendeley":{"formattedCitation":"(R. R. Thaman &amp; O’Brien, 2011)","plainTextFormattedCitation":"(R. R. Thaman &amp; O’Brien, 2011)","previouslyFormattedCitation":"(R. R. Thaman &amp; O’Brien, 2011)"},"properties":{"noteIndex":0},"schema":"https://github.com/citation-style-language/schema/raw/master/csl-citation.json"}</w:instrText>
      </w:r>
      <w:r w:rsidRPr="0008241C">
        <w:rPr>
          <w:sz w:val="22"/>
          <w:szCs w:val="22"/>
        </w:rPr>
        <w:fldChar w:fldCharType="separate"/>
      </w:r>
      <w:r w:rsidRPr="0008241C">
        <w:rPr>
          <w:noProof/>
          <w:sz w:val="22"/>
          <w:szCs w:val="22"/>
        </w:rPr>
        <w:t>(R. R. Thaman &amp; O’Brien, 2011)</w:t>
      </w:r>
      <w:r w:rsidRPr="0008241C">
        <w:rPr>
          <w:sz w:val="22"/>
          <w:szCs w:val="22"/>
        </w:rPr>
        <w:fldChar w:fldCharType="end"/>
      </w:r>
      <w:r w:rsidRPr="0008241C">
        <w:rPr>
          <w:sz w:val="22"/>
          <w:szCs w:val="22"/>
        </w:rPr>
        <w:t>. Information regarding drivers for coral reefs can be found in Section 4.4.8.</w:t>
      </w:r>
    </w:p>
    <w:p w14:paraId="387578A7" w14:textId="77777777" w:rsidR="00A01204" w:rsidRPr="0008241C" w:rsidRDefault="00A01204" w:rsidP="00A01204">
      <w:pPr>
        <w:rPr>
          <w:sz w:val="22"/>
          <w:szCs w:val="22"/>
        </w:rPr>
      </w:pPr>
    </w:p>
    <w:p w14:paraId="0DA2784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83" w:name="_Toc504317308"/>
      <w:bookmarkStart w:id="1384" w:name="_Toc504318001"/>
      <w:bookmarkStart w:id="1385" w:name="_Toc504321347"/>
      <w:r w:rsidRPr="0008241C">
        <w:rPr>
          <w:b/>
          <w:sz w:val="22"/>
          <w:szCs w:val="24"/>
        </w:rPr>
        <w:t>4.5.1.2 Temperate islands</w:t>
      </w:r>
      <w:bookmarkEnd w:id="1383"/>
      <w:bookmarkEnd w:id="1384"/>
      <w:bookmarkEnd w:id="1385"/>
    </w:p>
    <w:p w14:paraId="2CED454A" w14:textId="77777777" w:rsidR="00A01204" w:rsidRPr="0008241C" w:rsidRDefault="00A01204" w:rsidP="00A01204">
      <w:pPr>
        <w:rPr>
          <w:sz w:val="22"/>
          <w:szCs w:val="22"/>
        </w:rPr>
      </w:pPr>
    </w:p>
    <w:p w14:paraId="2587E746" w14:textId="77777777" w:rsidR="00A01204" w:rsidRPr="0008241C" w:rsidRDefault="00A01204" w:rsidP="00A01204">
      <w:pPr>
        <w:rPr>
          <w:sz w:val="22"/>
          <w:szCs w:val="22"/>
        </w:rPr>
      </w:pPr>
      <w:r w:rsidRPr="0008241C">
        <w:rPr>
          <w:sz w:val="22"/>
          <w:szCs w:val="22"/>
        </w:rPr>
        <w:t xml:space="preserve">Many temperate islands in the Asia-Pacific region are also being significantly impacted by invasive species. Cats and foxes on many Australian islands is strongly associated with native mammal extinctions </w:t>
      </w:r>
      <w:r w:rsidRPr="0008241C">
        <w:rPr>
          <w:sz w:val="22"/>
          <w:szCs w:val="22"/>
        </w:rPr>
        <w:fldChar w:fldCharType="begin" w:fldLock="1"/>
      </w:r>
      <w:r w:rsidRPr="0008241C">
        <w:rPr>
          <w:sz w:val="22"/>
          <w:szCs w:val="22"/>
        </w:rPr>
        <w:instrText>ADDIN CSL_CITATION {"citationItems":[{"id":"ITEM-1","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1","issue":"02","issued":{"date-parts":[["2007","6","25"]]},"note":"NULL","page":"98","title":"Ecological and socioeconomic impacts of invasive alien species in island ecosystems","type":"article-journal","volume":"34"},"uris":["http://www.mendeley.com/documents/?uuid=f5ece0f5-e4a0-4f0e-b8ba-d9add5205ebb"]}],"mendeley":{"formattedCitation":"(Reaser, J., Meyerson, L., Cronk, Q., De Poorter, M., Eldrege, L.G., Green, E., Kairo, M., Latasi, P., Mack, R., Mauremootoo, J., O’Dowd, D., Orapa, W., Sastroutomo, S., Saunders, A., Shine, C., Thrainsson, S., Vaiutu, 2007)","manualFormatting":"(Reaser, Meyerson, &amp; Cronk et. al., 2007)","plainTextFormattedCitation":"(Reaser, J., Meyerson, L., Cronk, Q., De Poorter, M., Eldrege, L.G., Green, E., Kairo, M., Latasi, P., Mack, R., Mauremootoo, J., O’Dowd, D., Orapa, W., Sastroutomo, S., Saunders, A., Shine, C., Thrainsson, S., Vaiutu, 2007)","previouslyFormattedCitation":"(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 xml:space="preserve">(Reas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hile rats on New Zealand islands are impacting on vertebrate communities </w:t>
      </w:r>
      <w:r w:rsidRPr="0008241C">
        <w:rPr>
          <w:sz w:val="22"/>
          <w:szCs w:val="22"/>
        </w:rPr>
        <w:fldChar w:fldCharType="begin" w:fldLock="1"/>
      </w:r>
      <w:r w:rsidRPr="0008241C">
        <w:rPr>
          <w:sz w:val="22"/>
          <w:szCs w:val="22"/>
        </w:rPr>
        <w:instrText>ADDIN CSL_CITATION {"citationItems":[{"id":"ITEM-1","itemData":{"DOI":"10.1016/j.biocon.2010.10.006","ISBN":"0006-3207","ISSN":"00063207","abstract":"The widespread invasive rodents Rattus norvegicus, R. rattus, R. exulans and Mus musculus have been implicated in the decline and extinction of hundreds of island endemic vertebrates, but their effects on island invertebrates are less well-known. Here I present the first global review of the subject, which confirms that large-bodied invertebrates are most at risk from these rodents, and that although a disproportionate number of studies (69%) are from New Zealand, rodent-invertebrate impacts are geographically widespread. Mechanisms of impact are both direct (mediated by predation) and indirect (involving intermediary species). Some studies also suggest knock-on effects on ecosystem properties, and given the diverse ecological functions of invertebrates (as detritivores, primary consumers, predators, prey and pollinators), I suggest that an understanding of the interactions between invasive rodents and invertebrates in island ecosystems is essential for effective conservation management. Currently many reported impacts are unquantified, come from uncontrolled and unreplicated designs, or rely on time-series with inadequate baseline data. In addition to basic improvements in study design, this review highlights a need for studies which investigate mechanisms of impact, or impacts across trophic levels. © 2010 Elsevier Ltd.","author":[{"dropping-particle":"","family":"St Clair","given":"James J H","non-dropping-particle":"","parse-names":false,"suffix":""}],"container-title":"Biological Conservation","id":"ITEM-1","issue":"1","issued":{"date-parts":[["2011"]]},"page":"68-81","publisher":"Elsevier Ltd","title":"The impacts of invasive rodents on island invertebrates","type":"article-journal","volume":"144"},"uris":["http://www.mendeley.com/documents/?uuid=4f91e6a7-96a3-4424-a80f-2bad5e710d02"]}],"mendeley":{"formattedCitation":"(St Clair, 2011)","plainTextFormattedCitation":"(St Clair, 2011)","previouslyFormattedCitation":"(St Clair, 2011)"},"properties":{"noteIndex":0},"schema":"https://github.com/citation-style-language/schema/raw/master/csl-citation.json"}</w:instrText>
      </w:r>
      <w:r w:rsidRPr="0008241C">
        <w:rPr>
          <w:sz w:val="22"/>
          <w:szCs w:val="22"/>
        </w:rPr>
        <w:fldChar w:fldCharType="separate"/>
      </w:r>
      <w:r w:rsidRPr="0008241C">
        <w:rPr>
          <w:noProof/>
          <w:sz w:val="22"/>
          <w:szCs w:val="22"/>
        </w:rPr>
        <w:t>(St Clair, 2011)</w:t>
      </w:r>
      <w:r w:rsidRPr="0008241C">
        <w:rPr>
          <w:sz w:val="22"/>
          <w:szCs w:val="22"/>
        </w:rPr>
        <w:fldChar w:fldCharType="end"/>
      </w:r>
      <w:r w:rsidRPr="0008241C">
        <w:rPr>
          <w:sz w:val="22"/>
          <w:szCs w:val="22"/>
        </w:rPr>
        <w:t xml:space="preserve"> and depressing coastal tree recruitment, sometimes to the point of local extinction </w:t>
      </w:r>
      <w:r w:rsidRPr="0008241C">
        <w:rPr>
          <w:sz w:val="22"/>
          <w:szCs w:val="22"/>
        </w:rPr>
        <w:fldChar w:fldCharType="begin" w:fldLock="1"/>
      </w:r>
      <w:r w:rsidRPr="0008241C">
        <w:rPr>
          <w:sz w:val="22"/>
          <w:szCs w:val="22"/>
        </w:rPr>
        <w:instrText>ADDIN CSL_CITATION {"citationItems":[{"id":"ITEM-1","itemData":{"DOI":"10.1016/S0006-3207(02)00039-3","ISBN":"0006-3207","ISSN":"00063207","abstract":"Recruitment of tree populations on islands with and without Rattus exulans Peale, and recruitment changes on islands before and after rat eradication are compared using size-class analyses. Seedling establishment in rat-proof exclosures was compared with adjacent control areas. R. exulans depress recruitment of 11 species of coastal trees among 17 species studied: Coprosma macrocarpa, Coprosma repens, Dysoxylum spectabile, Melicytus novae-zelandiae, Nestegis apetala, Pisonia brunoniana, Pittosporum crassifolium, Pouteria costata, Pseudopanax lessonii, Rhopalostylis sapida and Streblus banksii; some to the point of local extinction. Where R. exulans has reached small islands supporting dense colonies of petrels (Procellariidae, Pelecanoididae), the numbers of some plant and animal species have been greatly reduced. Successional pathways in vegetation recovering on larger islands formerly occupied by Maori, have also been altered by this rat. Similar effects by R. exulans on the plant life of Pacific islands are probable considering the length of time R. exulans has been present. © 2002 Elsevier Science Ltd. All rights reserved.","author":[{"dropping-particle":"","family":"Campbell","given":"D. J.","non-dropping-particle":"","parse-names":false,"suffix":""},{"dropping-particle":"","family":"Atkinson","given":"I. A E","non-dropping-particle":"","parse-names":false,"suffix":""}],"container-title":"Biological Conservation","id":"ITEM-1","issue":"1","issued":{"date-parts":[["2002"]]},"page":"19-35","title":"Depression of tree recruitment by the Pacific rat (Rattus exulans Peale) on New Zealand's northern offshore islands","type":"article-journal","volume":"107"},"uris":["http://www.mendeley.com/documents/?uuid=53ceeda2-c2a7-4731-915d-0e8308610519"]}],"mendeley":{"formattedCitation":"(D. J. Campbell &amp; Atkinson, 2002)","manualFormatting":"(Campbell &amp; Atkinson, 2002)","plainTextFormattedCitation":"(D. J. Campbell &amp; Atkinson, 2002)","previouslyFormattedCitation":"(D. J. Campbell &amp; Atkinson, 2002)"},"properties":{"noteIndex":0},"schema":"https://github.com/citation-style-language/schema/raw/master/csl-citation.json"}</w:instrText>
      </w:r>
      <w:r w:rsidRPr="0008241C">
        <w:rPr>
          <w:sz w:val="22"/>
          <w:szCs w:val="22"/>
        </w:rPr>
        <w:fldChar w:fldCharType="separate"/>
      </w:r>
      <w:r w:rsidRPr="0008241C">
        <w:rPr>
          <w:noProof/>
          <w:sz w:val="22"/>
          <w:szCs w:val="22"/>
        </w:rPr>
        <w:t>(Campbell &amp; Atkinson, 2002)</w:t>
      </w:r>
      <w:r w:rsidRPr="0008241C">
        <w:rPr>
          <w:sz w:val="22"/>
          <w:szCs w:val="22"/>
        </w:rPr>
        <w:fldChar w:fldCharType="end"/>
      </w:r>
      <w:r w:rsidRPr="0008241C">
        <w:rPr>
          <w:sz w:val="22"/>
          <w:szCs w:val="22"/>
        </w:rPr>
        <w:t xml:space="preserve">. Pigs and goats also consume plants and seed and also cause physical environmental damage as seen on Lord Howe Island </w:t>
      </w:r>
      <w:r w:rsidRPr="0008241C">
        <w:rPr>
          <w:sz w:val="22"/>
          <w:szCs w:val="22"/>
        </w:rPr>
        <w:fldChar w:fldCharType="begin" w:fldLock="1"/>
      </w:r>
      <w:r w:rsidRPr="0008241C">
        <w:rPr>
          <w:sz w:val="22"/>
          <w:szCs w:val="22"/>
        </w:rPr>
        <w:instrText>ADDIN CSL_CITATION {"citationItems":[{"id":"ITEM-1","itemData":{"author":[{"dropping-particle":"","family":"Auld","given":"Tony D","non-dropping-particle":"","parse-names":false,"suffix":""},{"dropping-particle":"","family":"Hutton","given":"Ian","non-dropping-particle":"","parse-names":false,"suffix":""}],"container-title":"Cunninghamia","id":"ITEM-1","issue":"4","issued":{"date-parts":[["2004"]]},"page":"490-500","title":"Conservation issues for the vascular flora of Lord Howe Island","type":"article-journal","volume":"8"},"uris":["http://www.mendeley.com/documents/?uuid=e87d22a6-a9c9-4850-b4c5-9c6ae3bdc7fe"]}],"mendeley":{"formattedCitation":"(Auld &amp; Hutton, 2004)","plainTextFormattedCitation":"(Auld &amp; Hutton, 2004)","previouslyFormattedCitation":"(Auld &amp; Hutton, 2004)"},"properties":{"noteIndex":0},"schema":"https://github.com/citation-style-language/schema/raw/master/csl-citation.json"}</w:instrText>
      </w:r>
      <w:r w:rsidRPr="0008241C">
        <w:rPr>
          <w:sz w:val="22"/>
          <w:szCs w:val="22"/>
        </w:rPr>
        <w:fldChar w:fldCharType="separate"/>
      </w:r>
      <w:r w:rsidRPr="0008241C">
        <w:rPr>
          <w:noProof/>
          <w:sz w:val="22"/>
          <w:szCs w:val="22"/>
        </w:rPr>
        <w:t>(Auld &amp; Hutton, 2004)</w:t>
      </w:r>
      <w:r w:rsidRPr="0008241C">
        <w:rPr>
          <w:sz w:val="22"/>
          <w:szCs w:val="22"/>
        </w:rPr>
        <w:fldChar w:fldCharType="end"/>
      </w:r>
      <w:r w:rsidRPr="0008241C">
        <w:rPr>
          <w:sz w:val="22"/>
          <w:szCs w:val="22"/>
        </w:rPr>
        <w:t xml:space="preserve">. Rabbits have been eradicated on Cabbage Tree Island (Australia) to protect Gould’s petrel </w:t>
      </w:r>
      <w:r w:rsidRPr="0008241C">
        <w:rPr>
          <w:sz w:val="22"/>
          <w:szCs w:val="22"/>
        </w:rPr>
        <w:fldChar w:fldCharType="begin" w:fldLock="1"/>
      </w:r>
      <w:r w:rsidRPr="0008241C">
        <w:rPr>
          <w:sz w:val="22"/>
          <w:szCs w:val="22"/>
        </w:rPr>
        <w:instrText>ADDIN CSL_CITATION {"citationItems":[{"id":"ITEM-1","itemData":{"DOI":"10.1016/S0006-3207(99)00155-X","ISBN":"0006-3207","ISSN":"00063207","abstract":"The endangered Gould's petrel (Pterodroma leucoptera leucoptera) nests, almost exclusively, in rainforest on Cabbage Tree Island, New South Wales, Australia. Since their introduction in 1906, European rabbits (Oryctolagus cuniculus) have greatly changed the structure of the rainforest, threatening its existence and that of the petrel. Rabbits were eradicated by sequential epizootics of myxomatosis and rabbit haemorrhagic disease (RHD), and a single application of cereal-based bait (Talon® 20P) containing the anticoagulant brodifacoum. The effectiveness of these mortality agents was evaluated by monitoring 70 telemetered rabbits, half of which were vaccinated against RHD. A natural epizootic of myxomatosis from May to July 1997 reduced the rabbit population from about 250 to 100. RHD, released in August 1997, reduced the population by a further 55%, the rabbits dying within 4-23 days. No survivors tested positive to RHD antibodies. Aerial baiting in September 1997 eradicated all remaining rabbits within 13 days. Intensive monitoring over the next 6 months detected no survivors. Non-target deaths included two buff-banded rails (Gallirallus philippensis) and one pied currawong (Strepera graculina). (C) 2000 Elsevier Science Ltd.","author":[{"dropping-particle":"","family":"Priddel","given":"David","non-dropping-particle":"","parse-names":false,"suffix":""},{"dropping-particle":"","family":"Carlile","given":"Nicholas","non-dropping-particle":"","parse-names":false,"suffix":""},{"dropping-particle":"","family":"Wheeler","given":"Robert","non-dropping-particle":"","parse-names":false,"suffix":""}],"container-title":"Biological Conservation","id":"ITEM-1","issue":"1","issued":{"date-parts":[["2000"]]},"page":"115-125","title":"Eradication of European rabbits (Oryctolagus cuniculus) from Cabbage Tree Island, NSW, Australia, to protect the breeding habitat of Gould's petrel (Pterodroma leucoptera leucoptera)","type":"article-journal","volume":"94"},"uris":["http://www.mendeley.com/documents/?uuid=fdee2df1-111d-42ed-a46c-3b1a8fe4c654"]}],"mendeley":{"formattedCitation":"(Priddel &lt;i&gt;et al.&lt;/i&gt;, 2000)","plainTextFormattedCitation":"(Priddel et al., 2000)","previouslyFormattedCitation":"(Priddel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Priddel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Brushtail possums introduced to New Zealand not only spread tuberculosis </w:t>
      </w:r>
      <w:r w:rsidRPr="0008241C">
        <w:rPr>
          <w:sz w:val="22"/>
          <w:szCs w:val="22"/>
        </w:rPr>
        <w:fldChar w:fldCharType="begin" w:fldLock="1"/>
      </w:r>
      <w:r w:rsidRPr="0008241C">
        <w:rPr>
          <w:sz w:val="22"/>
          <w:szCs w:val="22"/>
        </w:rPr>
        <w:instrText>ADDIN CSL_CITATION {"citationItems":[{"id":"ITEM-1","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1","issue":"02","issued":{"date-parts":[["2007","6","25"]]},"note":"NULL","page":"98","title":"Ecological and socioeconomic impacts of invasive alien species in island ecosystems","type":"article-journal","volume":"34"},"uris":["http://www.mendeley.com/documents/?uuid=f5ece0f5-e4a0-4f0e-b8ba-d9add5205ebb"]}],"mendeley":{"formattedCitation":"(Reaser, J., Meyerson, L., Cronk, Q., De Poorter, M., Eldrege, L.G., Green, E., Kairo, M., Latasi, P., Mack, R., Mauremootoo, J., O’Dowd, D., Orapa, W., Sastroutomo, S., Saunders, A., Shine, C., Thrainsson, S., Vaiutu, 2007)","manualFormatting":"(Reaser, Meyerson, &amp; Cronk et. al., 2007)","plainTextFormattedCitation":"(Reaser, J., Meyerson, L., Cronk, Q., De Poorter, M., Eldrege, L.G., Green, E., Kairo, M., Latasi, P., Mack, R., Mauremootoo, J., O’Dowd, D., Orapa, W., Sastroutomo, S., Saunders, A., Shine, C., Thrainsson, S., Vaiutu, 2007)","previouslyFormattedCitation":"(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 xml:space="preserve">(Reas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but also threaten native birds. Mongoose introduced to the Japanese islands of Okinawa and Amami-Oshima have had a profound effect on the agriculture and poultry industries as well as on biodiversity but active management is improving the status of some endangered species </w:t>
      </w:r>
      <w:r w:rsidRPr="0008241C">
        <w:rPr>
          <w:sz w:val="22"/>
          <w:szCs w:val="22"/>
        </w:rPr>
        <w:fldChar w:fldCharType="begin" w:fldLock="1"/>
      </w:r>
      <w:r w:rsidRPr="0008241C">
        <w:rPr>
          <w:sz w:val="22"/>
          <w:szCs w:val="22"/>
        </w:rPr>
        <w:instrText>ADDIN CSL_CITATION {"citationItems":[{"id":"ITEM-1","itemData":{"DOI":"10.1017/S0376892907003815","ISSN":"0376-8929","author":[{"dropping-particle":"","family":"Reaser, J., Meyerson, L., Cronk, Q., De Poorter, M., Eldrege, L.G., Green, E., Kairo, M., Latasi, P., Mack, R., Mauremootoo, J., O'Dowd, D., Orapa, W., Sastroutomo, S., Saunders, A., Shine, C., Thrainsson, S., Vaiutu","given":"L.","non-dropping-particle":"","parse-names":false,"suffix":""}],"container-title":"Environmental Conservation","id":"ITEM-1","issue":"02","issued":{"date-parts":[["2007","6","25"]]},"note":"NULL","page":"98","title":"Ecological and socioeconomic impacts of invasive alien species in island ecosystems","type":"article-journal","volume":"34"},"uris":["http://www.mendeley.com/documents/?uuid=f5ece0f5-e4a0-4f0e-b8ba-d9add5205ebb"]},{"id":"ITEM-2","itemData":{"author":[{"dropping-particle":"","family":"Ministry of the Environment Government of Japan","given":"","non-dropping-particle":"","parse-names":false,"suffix":""}],"editor":[{"dropping-particle":"","family":"Office","given":"Naha Nature Conswrvation","non-dropping-particle":"","parse-names":false,"suffix":""}],"id":"ITEM-2","issued":{"date-parts":[["0"]]},"publisher-place":"Japan","title":"Mongoose eradication project in Yambaru, Okinawa","type":"article"},"uris":["http://www.mendeley.com/documents/?uuid=80724d48-f60c-40b7-be05-74b3f717310a"]},{"id":"ITEM-3","itemData":{"DOI":"10.1007/s00003-011-0673-8","ISBN":"1661-5751","ISSN":"16615751","abstract":"The term ‘biosecurity’, in New Zealand, broadly refers to the need to prevent the establishment and/or the impact of unwanted organisms in all ecosystems. The New Zealand Ministry of Agriculture and Forestry (MAF) has operational and policy responsibility for biosecurity across all of the major sectors of the economy and environment. Science is recognised as essential to advancing New Zealand’s biosecurity capability beyond that which can be gained via organisational revision and optimisation. A multi-organisational research group known as ‘Better Border Biosecurity’ was established in 2005 specifically to provide the necessary strategic research to underpin MAF’s and other ‘end-users’ operational and policy requirements. However, this can only work if there is a strong partnership between the contributing parties. Biosecurity in New Zealand is not without its issues. There is a varyingly asserted expectation that there should be readily available biosecurity measures that, while having no effect on trade, will work flawlessly. An unfortunate corollary of this is that the system may be thought of as having ‘failed’ when incursions occur or they cannot be effectively eradicated. Further, there remains an abiding issue for all in biosecurity around how to measure success in terms of incursions averted. Also, there is now community resistance to some measures taken to eradicate incursions, particularly after two (successful) aerial spraying programmes in Auckland against lymantriid moths. Care is needed to define what biosecurity covers in an international sense and New Zealand’s legislative framework for biosecurity bears ongoing scrutiny if clarity of operational responsibility between MAF and the New Zealand Environmental Risk Management Authority is to continue to progress.","author":[{"dropping-particle":"","family":"Goldson","given":"Stephen L.","non-dropping-particle":"","parse-names":false,"suffix":""}],"container-title":"Journal fur Verbraucherschutz und Lebensmittelsicherheit","id":"ITEM-3","issue":"SUPPL. 1","issued":{"date-parts":[["2011"]]},"page":"41-47","title":"Biosecurity, risk and policy: A New Zealand perspective","type":"article-journal","volume":"6"},"uris":["http://www.mendeley.com/documents/?uuid=34209ee6-3488-452e-924f-e505d0863b53"]}],"mendeley":{"formattedCitation":"(Goldson, 2011; Ministry of the Environment Government of Japan, n.d.; Reaser, J., Meyerson, L., Cronk, Q., De Poorter, M., Eldrege, L.G., Green, E., Kairo, M., Latasi, P., Mack, R., Mauremootoo, J., O’Dowd, D., Orapa, W., Sastroutomo, S., Saunders, A., Shine, C., Thrainsson, S., Vaiutu, 2007)","plainTextFormattedCitation":"(Goldson, 2011; Ministry of the Environment Government of Japan, n.d.; Reaser, J., Meyerson, L., Cronk, Q., De Poorter, M., Eldrege, L.G., Green, E., Kairo, M., Latasi, P., Mack, R., Mauremootoo, J., O’Dowd, D., Orapa, W., Sastroutomo, S., Saunders, A., Shine, C., Thrainsson, S., Vaiutu, 2007)","previouslyFormattedCitation":"(Goldson, 2011; Ministry of the Environment Government of Japan, n.d.; Reaser, J., Meyerson, L., Cronk, Q., De Poorter, M., Eldrege, L.G., Green, E., Kairo, M., Latasi, P., Mack, R., Mauremootoo, J., O’Dowd, D., Orapa, W., Sastroutomo, S., Saunders, A., Shine, C., Thrainsson, S., Vaiutu, 2007)"},"properties":{"noteIndex":0},"schema":"https://github.com/citation-style-language/schema/raw/master/csl-citation.json"}</w:instrText>
      </w:r>
      <w:r w:rsidRPr="0008241C">
        <w:rPr>
          <w:sz w:val="22"/>
          <w:szCs w:val="22"/>
        </w:rPr>
        <w:fldChar w:fldCharType="separate"/>
      </w:r>
      <w:r w:rsidRPr="0008241C">
        <w:rPr>
          <w:noProof/>
          <w:sz w:val="22"/>
          <w:szCs w:val="22"/>
        </w:rPr>
        <w:t xml:space="preserve">(Goldson, 2011; Ministry of the Environment Government of Japan, n.d.; Rease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Pathogens such as the fungus </w:t>
      </w:r>
      <w:r w:rsidRPr="0008241C">
        <w:rPr>
          <w:i/>
          <w:sz w:val="22"/>
          <w:szCs w:val="22"/>
        </w:rPr>
        <w:t>Phytophthora cinnamomi</w:t>
      </w:r>
      <w:r w:rsidRPr="0008241C">
        <w:rPr>
          <w:sz w:val="22"/>
          <w:szCs w:val="22"/>
        </w:rPr>
        <w:t xml:space="preserve"> are also found in some Australian islands </w:t>
      </w:r>
      <w:r w:rsidRPr="0008241C">
        <w:rPr>
          <w:sz w:val="22"/>
          <w:szCs w:val="22"/>
        </w:rPr>
        <w:fldChar w:fldCharType="begin" w:fldLock="1"/>
      </w:r>
      <w:r w:rsidRPr="0008241C">
        <w:rPr>
          <w:sz w:val="22"/>
          <w:szCs w:val="22"/>
        </w:rPr>
        <w:instrText>ADDIN CSL_CITATION {"citationItems":[{"id":"ITEM-1","itemData":{"author":[{"dropping-particle":"","family":"Auld","given":"Tony D","non-dropping-particle":"","parse-names":false,"suffix":""},{"dropping-particle":"","family":"Hutton","given":"Ian","non-dropping-particle":"","parse-names":false,"suffix":""}],"container-title":"Cunninghamia","id":"ITEM-1","issue":"4","issued":{"date-parts":[["2004"]]},"page":"490-500","title":"Conservation issues for the vascular flora of Lord Howe Island","type":"article-journal","volume":"8"},"uris":["http://www.mendeley.com/documents/?uuid=e87d22a6-a9c9-4850-b4c5-9c6ae3bdc7fe"]},{"id":"ITEM-2","itemData":{"DOI":"10.1016/j.jenvman.2006.11.021","ISBN":"0301-4797","ISSN":"03014797","PMID":"17234325","abstract":"This paper reviews recent research into the impact of recreation and tourism in protected areas on plant biodiversity and vegetation communities in Australia. Despite the international significance of the Australian flora and increasing visitation to protected areas there has been limited research on recreational and tourism impacts in Australia. As overseas, there are obvious direct impacts of recreation and tourism such as clearing of vegetation for infrastructure or damage from trampling, horse riding, mountain biking and off road vehicles. As well, there are less obvious but potentially more severe indirect impacts. This includes self-propagating impacts associated with the spread of some weeds from trails and roads. It also includes the severe impact on native vegetation, including many rare and threatened plants, from spread of the root rot fungus Phytopthora cinnamomi. This review highlights the need for more recreational ecology research in Australia. ?? 2006 Elsevier Ltd. All rights reserved.","author":[{"dropping-particle":"","family":"Pickering","given":"Catherine Marina","non-dropping-particle":"","parse-names":false,"suffix":""},{"dropping-particle":"","family":"Hill","given":"Wendy","non-dropping-particle":"","parse-names":false,"suffix":""}],"container-title":"Journal of Environmental Management","id":"ITEM-2","issue":"4","issued":{"date-parts":[["2007"]]},"page":"791-800","title":"Impacts of recreation and tourism on plant biodiversity and vegetation in protected areas in Australia","type":"article-journal","volume":"85"},"uris":["http://www.mendeley.com/documents/?uuid=6860b590-97b6-43a6-8a15-7adaadf4285b"]}],"mendeley":{"formattedCitation":"(Auld &amp; Hutton, 2004; Pickering &amp; Hill, 2007)","plainTextFormattedCitation":"(Auld &amp; Hutton, 2004; Pickering &amp; Hill, 2007)","previouslyFormattedCitation":"(Auld &amp; Hutton, 2004; Pickering &amp; Hill, 2007)"},"properties":{"noteIndex":0},"schema":"https://github.com/citation-style-language/schema/raw/master/csl-citation.json"}</w:instrText>
      </w:r>
      <w:r w:rsidRPr="0008241C">
        <w:rPr>
          <w:sz w:val="22"/>
          <w:szCs w:val="22"/>
        </w:rPr>
        <w:fldChar w:fldCharType="separate"/>
      </w:r>
      <w:r w:rsidRPr="0008241C">
        <w:rPr>
          <w:noProof/>
          <w:sz w:val="22"/>
          <w:szCs w:val="22"/>
        </w:rPr>
        <w:t>(Auld &amp; Hutton, 2004; Pickering &amp; Hill, 2007)</w:t>
      </w:r>
      <w:r w:rsidRPr="0008241C">
        <w:rPr>
          <w:sz w:val="22"/>
          <w:szCs w:val="22"/>
        </w:rPr>
        <w:fldChar w:fldCharType="end"/>
      </w:r>
      <w:r w:rsidRPr="0008241C">
        <w:rPr>
          <w:sz w:val="22"/>
          <w:szCs w:val="22"/>
        </w:rPr>
        <w:t xml:space="preserve"> while weeds are also highly problematic on many temperate Asia-Pacific islands (e.g. Lord Howe Island) </w:t>
      </w:r>
      <w:r w:rsidRPr="0008241C">
        <w:rPr>
          <w:sz w:val="22"/>
          <w:szCs w:val="22"/>
        </w:rPr>
        <w:fldChar w:fldCharType="begin" w:fldLock="1"/>
      </w:r>
      <w:r w:rsidRPr="0008241C">
        <w:rPr>
          <w:sz w:val="22"/>
          <w:szCs w:val="22"/>
        </w:rPr>
        <w:instrText>ADDIN CSL_CITATION {"citationItems":[{"id":"ITEM-1","itemData":{"author":[{"dropping-particle":"","family":"Auld","given":"Tony D","non-dropping-particle":"","parse-names":false,"suffix":""},{"dropping-particle":"","family":"Hutton","given":"Ian","non-dropping-particle":"","parse-names":false,"suffix":""}],"container-title":"Cunninghamia","id":"ITEM-1","issue":"4","issued":{"date-parts":[["2004"]]},"page":"490-500","title":"Conservation issues for the vascular flora of Lord Howe Island","type":"article-journal","volume":"8"},"uris":["http://www.mendeley.com/documents/?uuid=e87d22a6-a9c9-4850-b4c5-9c6ae3bdc7fe"]}],"mendeley":{"formattedCitation":"(Auld &amp; Hutton, 2004)","plainTextFormattedCitation":"(Auld &amp; Hutton, 2004)","previouslyFormattedCitation":"(Auld &amp; Hutton, 2004)"},"properties":{"noteIndex":0},"schema":"https://github.com/citation-style-language/schema/raw/master/csl-citation.json"}</w:instrText>
      </w:r>
      <w:r w:rsidRPr="0008241C">
        <w:rPr>
          <w:sz w:val="22"/>
          <w:szCs w:val="22"/>
        </w:rPr>
        <w:fldChar w:fldCharType="separate"/>
      </w:r>
      <w:r w:rsidRPr="0008241C">
        <w:rPr>
          <w:noProof/>
          <w:sz w:val="22"/>
          <w:szCs w:val="22"/>
        </w:rPr>
        <w:t>(Auld &amp; Hutton, 2004)</w:t>
      </w:r>
      <w:r w:rsidRPr="0008241C">
        <w:rPr>
          <w:sz w:val="22"/>
          <w:szCs w:val="22"/>
        </w:rPr>
        <w:fldChar w:fldCharType="end"/>
      </w:r>
      <w:r w:rsidRPr="0008241C">
        <w:rPr>
          <w:sz w:val="22"/>
          <w:szCs w:val="22"/>
        </w:rPr>
        <w:t xml:space="preserve"> and Carnac Island </w:t>
      </w:r>
      <w:r w:rsidRPr="0008241C">
        <w:rPr>
          <w:sz w:val="22"/>
          <w:szCs w:val="22"/>
        </w:rPr>
        <w:fldChar w:fldCharType="begin" w:fldLock="1"/>
      </w:r>
      <w:r w:rsidRPr="0008241C">
        <w:rPr>
          <w:sz w:val="22"/>
          <w:szCs w:val="22"/>
        </w:rPr>
        <w:instrText>ADDIN CSL_CITATION {"citationItems":[{"id":"ITEM-1","itemData":{"DOI":"10.1046/j.1365-2699.2000.00409.x","ISSN":"0305-0270","author":[{"dropping-particle":"","family":"Abbott","given":"Ian","non-dropping-particle":"","parse-names":false,"suffix":""},{"dropping-particle":"","family":"Marchant","given":"Neville","non-dropping-particle":"","parse-names":false,"suffix":""},{"dropping-particle":"","family":"Cranfield","given":"Ray","non-dropping-particle":"","parse-names":false,"suffix":""}],"container-title":"Journal of Biogeography","id":"ITEM-1","issue":"2","issued":{"date-parts":[["2000","3"]]},"page":"333-346","title":"Long-term change in the floristic composition and vegetation structure of Carnac Island, Western Australia","type":"article-journal","volume":"27"},"uris":["http://www.mendeley.com/documents/?uuid=8511fa54-3728-4091-bb8f-3d6ad1bb6d57"]}],"mendeley":{"formattedCitation":"(Abbott &lt;i&gt;et al.&lt;/i&gt;, 2000)","plainTextFormattedCitation":"(Abbott et al., 2000)","previouslyFormattedCitation":"(Abbott &lt;i&gt;et al.&lt;/i&gt;, 2000)"},"properties":{"noteIndex":0},"schema":"https://github.com/citation-style-language/schema/raw/master/csl-citation.json"}</w:instrText>
      </w:r>
      <w:r w:rsidRPr="0008241C">
        <w:rPr>
          <w:sz w:val="22"/>
          <w:szCs w:val="22"/>
        </w:rPr>
        <w:fldChar w:fldCharType="separate"/>
      </w:r>
      <w:r w:rsidRPr="0008241C">
        <w:rPr>
          <w:noProof/>
          <w:sz w:val="22"/>
          <w:szCs w:val="22"/>
        </w:rPr>
        <w:t xml:space="preserve">(Abbott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w:t>
      </w:r>
    </w:p>
    <w:p w14:paraId="69C03587" w14:textId="77777777" w:rsidR="00A01204" w:rsidRPr="0008241C" w:rsidRDefault="00A01204" w:rsidP="00A01204">
      <w:pPr>
        <w:rPr>
          <w:sz w:val="22"/>
          <w:szCs w:val="22"/>
        </w:rPr>
      </w:pPr>
    </w:p>
    <w:p w14:paraId="0DD278BA" w14:textId="77777777" w:rsidR="00A01204" w:rsidRPr="0008241C" w:rsidRDefault="00A01204" w:rsidP="00A01204">
      <w:pPr>
        <w:rPr>
          <w:sz w:val="22"/>
          <w:szCs w:val="22"/>
        </w:rPr>
      </w:pPr>
      <w:r w:rsidRPr="0008241C">
        <w:rPr>
          <w:sz w:val="22"/>
          <w:szCs w:val="22"/>
        </w:rPr>
        <w:t xml:space="preserve">Tourism can also be a major driver of change in island ecosystems. For example, dune systems provide important ecosystem services such as erosion control, habitat and nesting for birds but 4WD tourism is causing damage on Fraser Island, Australia </w:t>
      </w:r>
      <w:r w:rsidRPr="0008241C">
        <w:rPr>
          <w:sz w:val="22"/>
          <w:szCs w:val="22"/>
        </w:rPr>
        <w:fldChar w:fldCharType="begin" w:fldLock="1"/>
      </w:r>
      <w:r w:rsidRPr="0008241C">
        <w:rPr>
          <w:sz w:val="22"/>
          <w:szCs w:val="22"/>
        </w:rPr>
        <w:instrText>ADDIN CSL_CITATION {"citationItems":[{"id":"ITEM-1","itemData":{"DOI":"10.1007/s11852-008-0032-9","ISBN":"1185200800","ISSN":"14000350","abstract":"As coastal populations expand, demands for recreational opportunities on beaches and coastal dunes grow correspondingly. Although dunes are known to be sensitive to direct human disturbance and provide irreplaceable ecosystem services (e.g. erosion control, critical habitat and nesting sites), dunes serve as campsites for large numbers of people (90,000 p.a.) on the ocean-exposed shores of Fraser Island, Australia. Campsites are located in the established dunes and can only be accessed with 4WD vehicles along tracks cut directly from the beach through the foredunes. Here we quantified the extent of physical damage to foredunes caused by this practice, and tested whether human-induced physical changes to foredunes translate into biological effects. Of the 124 km of ocean-exposed beaches, 122 km (98%) are open to vehicles driven on the beaches, and camping zones cover 28.7 km or 23% of the dunes. A total of 235 vehicle tracks are cut across the foredunes at an average density of eight tracks per km of beach. These tracks have effectively destroyed one-fifth (20.2%) of the dune front in camping zones, deeply incising the dune-beach interface. There is evidence of accelerated erosion and shoreline retreat centred around vehicle tracks, resulting in a \"scalloping\" of the shoreline. No dune vegetation remains in the tracks and the abundance of ghost crabs (Ocypode spp.) is significantly reduced compared with the abutting dunes. Because current levels of environmental change caused by dune camping may not be compatible with the sustainable use of coastal resources and conservation obligations for the island (listed as a World Heritage Area and gazetted as a National Park), restoration and mitigation interventions are critical. These will require spatial prioritisation of effort, and we present a multi-criteria ranking method, based on quantitative measures of environmental damage and ecological attributes, to objectively target rehabilitation and conservation measures. Ultimately, coastal management needs to develop and implement strategies that reconcile demands for human recreation, including beach camping, with conservation of coastal dune ecosystems. Springer Science+Business Media B.V. 2008.","author":[{"dropping-particle":"","family":"Thompson","given":"Luke M C","non-dropping-particle":"","parse-names":false,"suffix":""},{"dropping-particle":"","family":"Schlacher","given":"Thomas A.","non-dropping-particle":"","parse-names":false,"suffix":""}],"container-title":"Journal of Coastal Conservation","id":"ITEM-1","issue":"2","issued":{"date-parts":[["2008"]]},"page":"67-82","title":"Physical damage to coastal dunes and ecological impacts caused by vehicle tracks associated with beach camping on sandy shores: A case study from Fraser Island, Australia","type":"article-journal","volume":"12"},"uris":["http://www.mendeley.com/documents/?uuid=b60a599c-92d7-49d1-b3fa-13aaa73f77bb"]}],"mendeley":{"formattedCitation":"(Thompson &amp; Schlacher, 2008)","manualFormatting":"(Thompson &amp; Schlacher, 2008)","plainTextFormattedCitation":"(Thompson &amp; Schlacher, 2008)","previouslyFormattedCitation":"(Thompson &amp; Schlacher, 2008)"},"properties":{"noteIndex":0},"schema":"https://github.com/citation-style-language/schema/raw/master/csl-citation.json"}</w:instrText>
      </w:r>
      <w:r w:rsidRPr="0008241C">
        <w:rPr>
          <w:sz w:val="22"/>
          <w:szCs w:val="22"/>
        </w:rPr>
        <w:fldChar w:fldCharType="separate"/>
      </w:r>
      <w:r w:rsidRPr="0008241C">
        <w:rPr>
          <w:noProof/>
          <w:sz w:val="22"/>
          <w:szCs w:val="22"/>
        </w:rPr>
        <w:t>(Thompson &amp; Schlacher, 2008)</w:t>
      </w:r>
      <w:r w:rsidRPr="0008241C">
        <w:rPr>
          <w:sz w:val="22"/>
          <w:szCs w:val="22"/>
        </w:rPr>
        <w:fldChar w:fldCharType="end"/>
      </w:r>
      <w:r w:rsidRPr="0008241C">
        <w:rPr>
          <w:sz w:val="22"/>
          <w:szCs w:val="22"/>
        </w:rPr>
        <w:t xml:space="preserve">. This is also leading to weed invasion and spread </w:t>
      </w:r>
      <w:r w:rsidRPr="0008241C">
        <w:rPr>
          <w:sz w:val="22"/>
          <w:szCs w:val="22"/>
        </w:rPr>
        <w:fldChar w:fldCharType="begin" w:fldLock="1"/>
      </w:r>
      <w:r w:rsidRPr="0008241C">
        <w:rPr>
          <w:sz w:val="22"/>
          <w:szCs w:val="22"/>
        </w:rPr>
        <w:instrText>ADDIN CSL_CITATION {"citationItems":[{"id":"ITEM-1","itemData":{"DOI":"10.1016/j.jenvman.2006.11.021","ISBN":"0301-4797","ISSN":"03014797","PMID":"17234325","abstract":"This paper reviews recent research into the impact of recreation and tourism in protected areas on plant biodiversity and vegetation communities in Australia. Despite the international significance of the Australian flora and increasing visitation to protected areas there has been limited research on recreational and tourism impacts in Australia. As overseas, there are obvious direct impacts of recreation and tourism such as clearing of vegetation for infrastructure or damage from trampling, horse riding, mountain biking and off road vehicles. As well, there are less obvious but potentially more severe indirect impacts. This includes self-propagating impacts associated with the spread of some weeds from trails and roads. It also includes the severe impact on native vegetation, including many rare and threatened plants, from spread of the root rot fungus Phytopthora cinnamomi. This review highlights the need for more recreational ecology research in Australia. ?? 2006 Elsevier Ltd. All rights reserved.","author":[{"dropping-particle":"","family":"Pickering","given":"Catherine Marina","non-dropping-particle":"","parse-names":false,"suffix":""},{"dropping-particle":"","family":"Hill","given":"Wendy","non-dropping-particle":"","parse-names":false,"suffix":""}],"container-title":"Journal of Environmental Management","id":"ITEM-1","issue":"4","issued":{"date-parts":[["2007"]]},"page":"791-800","title":"Impacts of recreation and tourism on plant biodiversity and vegetation in protected areas in Australia","type":"article-journal","volume":"85"},"uris":["http://www.mendeley.com/documents/?uuid=6860b590-97b6-43a6-8a15-7adaadf4285b"]}],"mendeley":{"formattedCitation":"(Pickering &amp; Hill, 2007)","plainTextFormattedCitation":"(Pickering &amp; Hill, 2007)","previouslyFormattedCitation":"(Pickering &amp; Hill, 2007)"},"properties":{"noteIndex":0},"schema":"https://github.com/citation-style-language/schema/raw/master/csl-citation.json"}</w:instrText>
      </w:r>
      <w:r w:rsidRPr="0008241C">
        <w:rPr>
          <w:sz w:val="22"/>
          <w:szCs w:val="22"/>
        </w:rPr>
        <w:fldChar w:fldCharType="separate"/>
      </w:r>
      <w:r w:rsidRPr="0008241C">
        <w:rPr>
          <w:noProof/>
          <w:sz w:val="22"/>
          <w:szCs w:val="22"/>
        </w:rPr>
        <w:t>(Pickering &amp; Hill, 2007)</w:t>
      </w:r>
      <w:r w:rsidRPr="0008241C">
        <w:rPr>
          <w:sz w:val="22"/>
          <w:szCs w:val="22"/>
        </w:rPr>
        <w:fldChar w:fldCharType="end"/>
      </w:r>
      <w:r w:rsidRPr="0008241C">
        <w:rPr>
          <w:sz w:val="22"/>
          <w:szCs w:val="22"/>
        </w:rPr>
        <w:t xml:space="preserve">. Clearing associated with island settlement is problematic on Lord Howe Island as protective vegetation has been removed, exposing forest trees to salt laden winds and causing declining tree health and death </w:t>
      </w:r>
      <w:r w:rsidRPr="0008241C">
        <w:rPr>
          <w:sz w:val="22"/>
          <w:szCs w:val="22"/>
        </w:rPr>
        <w:fldChar w:fldCharType="begin" w:fldLock="1"/>
      </w:r>
      <w:r w:rsidRPr="0008241C">
        <w:rPr>
          <w:sz w:val="22"/>
          <w:szCs w:val="22"/>
        </w:rPr>
        <w:instrText>ADDIN CSL_CITATION {"citationItems":[{"id":"ITEM-1","itemData":{"author":[{"dropping-particle":"","family":"Auld","given":"Tony D","non-dropping-particle":"","parse-names":false,"suffix":""},{"dropping-particle":"","family":"Hutton","given":"Ian","non-dropping-particle":"","parse-names":false,"suffix":""}],"container-title":"Cunninghamia","id":"ITEM-1","issue":"4","issued":{"date-parts":[["2004"]]},"page":"490-500","title":"Conservation issues for the vascular flora of Lord Howe Island","type":"article-journal","volume":"8"},"uris":["http://www.mendeley.com/documents/?uuid=e87d22a6-a9c9-4850-b4c5-9c6ae3bdc7fe"]}],"mendeley":{"formattedCitation":"(Auld &amp; Hutton, 2004)","plainTextFormattedCitation":"(Auld &amp; Hutton, 2004)","previouslyFormattedCitation":"(Auld &amp; Hutton, 2004)"},"properties":{"noteIndex":0},"schema":"https://github.com/citation-style-language/schema/raw/master/csl-citation.json"}</w:instrText>
      </w:r>
      <w:r w:rsidRPr="0008241C">
        <w:rPr>
          <w:sz w:val="22"/>
          <w:szCs w:val="22"/>
        </w:rPr>
        <w:fldChar w:fldCharType="separate"/>
      </w:r>
      <w:r w:rsidRPr="0008241C">
        <w:rPr>
          <w:noProof/>
          <w:sz w:val="22"/>
          <w:szCs w:val="22"/>
        </w:rPr>
        <w:t>(Auld &amp; Hutton, 2004)</w:t>
      </w:r>
      <w:r w:rsidRPr="0008241C">
        <w:rPr>
          <w:sz w:val="22"/>
          <w:szCs w:val="22"/>
        </w:rPr>
        <w:fldChar w:fldCharType="end"/>
      </w:r>
      <w:r w:rsidRPr="0008241C">
        <w:rPr>
          <w:sz w:val="22"/>
          <w:szCs w:val="22"/>
        </w:rPr>
        <w:t xml:space="preserve">. Draining of wetlands and land reclamation since European settlement has impacted Rottnest Island, affecting waterfowl habitat, some of which are trans equatorial migrants </w:t>
      </w:r>
      <w:r w:rsidRPr="0008241C">
        <w:rPr>
          <w:sz w:val="22"/>
          <w:szCs w:val="22"/>
        </w:rPr>
        <w:fldChar w:fldCharType="begin" w:fldLock="1"/>
      </w:r>
      <w:r w:rsidRPr="0008241C">
        <w:rPr>
          <w:sz w:val="22"/>
          <w:szCs w:val="22"/>
        </w:rPr>
        <w:instrText>ADDIN CSL_CITATION {"citationItems":[{"id":"ITEM-1","itemData":{"ISBN":"0310-7833","ISSN":"03107833","author":[{"dropping-particle":"","family":"Saunders","given":"D A","non-dropping-particle":"","parse-names":false,"suffix":""},{"dropping-particle":"","family":"Derebeira","given":"C P","non-dropping-particle":"","parse-names":false,"suffix":""}],"container-title":"Australian Wildlife Research","id":"ITEM-1","issue":"2","issued":{"date-parts":[["1986"]]},"page":"225-244","title":"Seasonal Occurrence of Members of the Suborder Charadrii (Waders or Shorebirds) on Rottnest Island, Western-Australia","type":"article-journal","volume":"13"},"uris":["http://www.mendeley.com/documents/?uuid=8781391f-0211-4d60-85f1-d565fbb47bf3"]}],"mendeley":{"formattedCitation":"(Saunders &amp; Derebeira, 1986)","plainTextFormattedCitation":"(Saunders &amp; Derebeira, 1986)","previouslyFormattedCitation":"(Saunders &amp; Derebeira, 1986)"},"properties":{"noteIndex":0},"schema":"https://github.com/citation-style-language/schema/raw/master/csl-citation.json"}</w:instrText>
      </w:r>
      <w:r w:rsidRPr="0008241C">
        <w:rPr>
          <w:sz w:val="22"/>
          <w:szCs w:val="22"/>
        </w:rPr>
        <w:fldChar w:fldCharType="separate"/>
      </w:r>
      <w:r w:rsidRPr="0008241C">
        <w:rPr>
          <w:noProof/>
          <w:sz w:val="22"/>
          <w:szCs w:val="22"/>
        </w:rPr>
        <w:t>(Saunders &amp; Derebeira, 1986)</w:t>
      </w:r>
      <w:r w:rsidRPr="0008241C">
        <w:rPr>
          <w:sz w:val="22"/>
          <w:szCs w:val="22"/>
        </w:rPr>
        <w:fldChar w:fldCharType="end"/>
      </w:r>
      <w:r w:rsidRPr="0008241C">
        <w:rPr>
          <w:sz w:val="22"/>
          <w:szCs w:val="22"/>
        </w:rPr>
        <w:t>.</w:t>
      </w:r>
    </w:p>
    <w:p w14:paraId="5E6E34A3" w14:textId="77777777" w:rsidR="00A01204" w:rsidRPr="0008241C" w:rsidRDefault="00A01204" w:rsidP="00A01204">
      <w:pPr>
        <w:rPr>
          <w:sz w:val="22"/>
          <w:szCs w:val="22"/>
        </w:rPr>
      </w:pPr>
    </w:p>
    <w:p w14:paraId="44E62C7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86" w:name="_Toc504317309"/>
      <w:bookmarkStart w:id="1387" w:name="_Toc504318002"/>
      <w:bookmarkStart w:id="1388" w:name="_Toc504321348"/>
      <w:r w:rsidRPr="0008241C">
        <w:rPr>
          <w:b/>
          <w:sz w:val="22"/>
          <w:szCs w:val="24"/>
        </w:rPr>
        <w:t>4.5.1.3 Antarctic and sub-Antarctic islands</w:t>
      </w:r>
      <w:bookmarkEnd w:id="1386"/>
      <w:bookmarkEnd w:id="1387"/>
      <w:bookmarkEnd w:id="1388"/>
    </w:p>
    <w:p w14:paraId="4D45274D" w14:textId="77777777" w:rsidR="00A01204" w:rsidRPr="0008241C" w:rsidRDefault="00A01204" w:rsidP="00A01204">
      <w:pPr>
        <w:rPr>
          <w:sz w:val="22"/>
          <w:szCs w:val="22"/>
        </w:rPr>
      </w:pPr>
    </w:p>
    <w:p w14:paraId="71018CC9" w14:textId="77777777" w:rsidR="00A01204" w:rsidRPr="0008241C" w:rsidRDefault="00A01204" w:rsidP="00A01204">
      <w:pPr>
        <w:rPr>
          <w:sz w:val="22"/>
          <w:szCs w:val="22"/>
        </w:rPr>
      </w:pPr>
      <w:r w:rsidRPr="0008241C">
        <w:rPr>
          <w:sz w:val="22"/>
          <w:szCs w:val="22"/>
        </w:rPr>
        <w:t xml:space="preserve">Whilst warming has been reported across the Southern Ocean, the interplay between increasing westerly winds and surface water temperatures has resulted in increased inter-annual temperature variability across the southwest Pacific </w:t>
      </w:r>
      <w:r w:rsidRPr="0008241C">
        <w:rPr>
          <w:sz w:val="22"/>
          <w:szCs w:val="22"/>
        </w:rPr>
        <w:fldChar w:fldCharType="begin" w:fldLock="1"/>
      </w:r>
      <w:r w:rsidRPr="0008241C">
        <w:rPr>
          <w:sz w:val="22"/>
          <w:szCs w:val="22"/>
        </w:rPr>
        <w:instrText>ADDIN CSL_CITATION {"citationItems":[{"id":"ITEM-1","itemData":{"author":[{"dropping-particle":"","family":"Turney, C., Fogwill, C., Palmer, J., van Sebille, E., Thomas, Z., McGlone, M., Richardson, S., Wilmshurst, J., Fenwick, P., Zunz, V., Goosse, H., Wilson, K.-J., Carter, L., Lipson, M., Jones, R., Harsch, M., Clark, G., Marzinelli, E., Rogers, T., Rainsley","given":"&amp; Australasian Antarctic Expedition 2013-2014 Members","non-dropping-particle":"","parse-names":false,"suffix":""}],"container-title":"Science Advances","id":"ITEM-1","issued":{"date-parts":[["0"]]},"note":"submitted","title":"Increased climate variability in the Southern Ocean during the late Twentieth Century","type":"article-journal"},"uris":["http://www.mendeley.com/documents/?uuid=9ea07632-cea4-4fd4-a55a-93f0a89cceb4"]}],"mendeley":{"formattedCitation":"(Turney, C., Fogwill, C., Palmer, J., van Sebille, E., Thomas, Z., McGlone, M., Richardson, S., Wilmshurst, J., Fenwick, P., Zunz, V., Goosse, H., Wilson, K.-J., Carter, L., Lipson, M., Jones, R., Harsch, M., Clark, G., Marzinelli, E., Rogers, T., Rainsley, n.d.)","manualFormatting":"(Turney, Fogwill, &amp; Palmer et. al., 2015)","plainTextFormattedCitation":"(Turney, C., Fogwill, C., Palmer, J., van Sebille, E., Thomas, Z., McGlone, M., Richardson, S., Wilmshurst, J., Fenwick, P., Zunz, V., Goosse, H., Wilson, K.-J., Carter, L., Lipson, M., Jones, R., Harsch, M., Clark, G., Marzinelli, E., Rogers, T., Rainsley, n.d.)","previouslyFormattedCitation":"(Turney, C., Fogwill, C., Palmer, J., van Sebille, E., Thomas, Z., McGlone, M., Richardson, S., Wilmshurst, J., Fenwick, P., Zunz, V., Goosse, H., Wilson, K.-J., Carter, L., Lipson, M., Jones, R., Harsch, M., Clark, G., Marzinelli, E., Rogers, T., Rainsley, n.d.)"},"properties":{"noteIndex":0},"schema":"https://github.com/citation-style-language/schema/raw/master/csl-citation.json"}</w:instrText>
      </w:r>
      <w:r w:rsidRPr="0008241C">
        <w:rPr>
          <w:sz w:val="22"/>
          <w:szCs w:val="22"/>
        </w:rPr>
        <w:fldChar w:fldCharType="separate"/>
      </w:r>
      <w:r w:rsidRPr="0008241C">
        <w:rPr>
          <w:noProof/>
          <w:sz w:val="22"/>
          <w:szCs w:val="22"/>
        </w:rPr>
        <w:t xml:space="preserve">(Turney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preventing a rise in tree line altitude on the islands in the region </w:t>
      </w:r>
      <w:r w:rsidRPr="0008241C">
        <w:rPr>
          <w:sz w:val="22"/>
          <w:szCs w:val="22"/>
        </w:rPr>
        <w:fldChar w:fldCharType="begin" w:fldLock="1"/>
      </w:r>
      <w:r w:rsidRPr="0008241C">
        <w:rPr>
          <w:sz w:val="22"/>
          <w:szCs w:val="22"/>
        </w:rPr>
        <w:instrText>ADDIN CSL_CITATION {"citationItems":[{"id":"ITEM-1","itemData":{"DOI":"10.1371/journal.pone.0093241","ISSN":"19326203","author":[{"dropping-particle":"","family":"Harsch","given":"Melanie A.","non-dropping-particle":"","parse-names":false,"suffix":""},{"dropping-particle":"","family":"McGlone","given":"Matt S.","non-dropping-particle":"","parse-names":false,"suffix":""},{"dropping-particle":"","family":"Wilmshurst","given":"Janet M.","non-dropping-particle":"","parse-names":false,"suffix":""}],"container-title":"PLoS ONE","id":"ITEM-1","issue":"4","issued":{"date-parts":[["2014"]]},"page":"1-8","title":"Winter climate limits subantarctic low forest growth and establishment","type":"article-journal","volume":"9"},"uris":["http://www.mendeley.com/documents/?uuid=bf18a414-8bd7-4c8b-a9bf-ff35e92869cc"]}],"mendeley":{"formattedCitation":"(Harsch &lt;i&gt;et al.&lt;/i&gt;, 2014)","plainTextFormattedCitation":"(Harsch et al., 2014)","previouslyFormattedCitation":"(Harsch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arsch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potentially acting as a multi-stressor on sensitive marine vertebrate populations </w:t>
      </w:r>
      <w:r w:rsidRPr="0008241C">
        <w:rPr>
          <w:sz w:val="22"/>
          <w:szCs w:val="22"/>
        </w:rPr>
        <w:fldChar w:fldCharType="begin" w:fldLock="1"/>
      </w:r>
      <w:r w:rsidRPr="0008241C">
        <w:rPr>
          <w:sz w:val="22"/>
          <w:szCs w:val="22"/>
        </w:rPr>
        <w:instrText>ADDIN CSL_CITATION {"citationItems":[{"id":"ITEM-1","itemData":{"DOI":"10.1017/S0954102003001202","ISBN":"1365-2079","ISSN":"09541020","PMID":"499","abstract":"Although world oceans have been warming over the past 50 years, the impact on biotic components is poorly understood because of the difficulty of obtaining long-term datasets on marine organisms. The Southern Ocean plays a critical role in global climate and there is growing evidence of climate warming. We show that air temperatures measured by meteorological stations have steadily increased over the past 50 years in the southern Indian Ocean, the increase starting in mid 1960s and stabilizing in mid 1980s, being particularly important in the sub-Antarctic sector. At the same time, with a time lag of 2-9 years with temperatures, the population size of most seabirds and seals monitored on several breeding sites have decreased severely, whilst two species have increased at the same time. These changes, together with indications of a simultaneous decrease in secondary production in sub-Antarctic waters and the reduction of sea-ice extent further south, indicate that a major system shift has occurred in the Indian Ocean part of the Southern Ocean. This shift illustrates the high sensitivity of marine ecosystems, and especially upper trophic level predators, to climatic changes.","author":[{"dropping-particle":"","family":"Weimerskirch","given":"Henri","non-dropping-particle":"","parse-names":false,"suffix":""},{"dropping-particle":"","family":"Inchausti","given":"Pablo","non-dropping-particle":"","parse-names":false,"suffix":""},{"dropping-particle":"","family":"Guinet","given":"Christophe","non-dropping-particle":"","parse-names":false,"suffix":""},{"dropping-particle":"","family":"Barbraud","given":"Christophe","non-dropping-particle":"","parse-names":false,"suffix":""}],"container-title":"Antarctic Science","id":"ITEM-1","issue":"2","issued":{"date-parts":[["2003"]]},"page":"249-256","title":"Trends in bird and seal populations as indicators of a system shift in the Southern Ocean","type":"article-journal","volume":"15"},"uris":["http://www.mendeley.com/documents/?uuid=cfcb6896-0921-4fb4-b06d-06165f876bfa"]},{"id":"ITEM-2","itemData":{"DOI":"10.1098/rstb.2006.1953","ISSN":"0962-8436","author":[{"dropping-particle":"","family":"Trathan","given":"P.N.","non-dropping-particle":"","parse-names":false,"suffix":""},{"dropping-particle":"","family":"Forcada","given":"J.","non-dropping-particle":"","parse-names":false,"suffix":""},{"dropping-particle":"","family":"Murphy","given":"E.J.","non-dropping-particle":"","parse-names":false,"suffix":""}],"container-title":"Society","id":"ITEM-2","issue":"May","issued":{"date-parts":[["2007"]]},"page":"2351-2365","title":"Environmental forcing and Southern Ocean marine predator populations : effects of climate change and variability Environmental forcing and Southern Ocean marine predator populations : effects of climate change and variability","type":"article-journal"},"uris":["http://www.mendeley.com/documents/?uuid=a4f041c3-6268-44c0-8998-b837a563177a"]},{"id":"ITEM-3","itemData":{"DOI":"10.1038/nclimate2441","ISBN":"1758-678X\\r1758-6798","ISSN":"1758-678X","abstract":"Climate change is altering oceanic conditions in a complex manner, and the concurrent amendment of multiple properties will modify environmental stress for primary producers. So far, global modelling studies have focused largely on how alteration of individual properties will affect marine life. Here, we use global modelling simulations in conjunction with rotated factor analysis to express model projections in terms of regional trends in concomitant changes to biologically influential multi-stressors. Factor analysis demonstrates that regionally distinct patterns of complex oceanic change are evident globally. Preliminary regional assessments using published evidence of phytoplankton responses to complex change reveal a wide range of future responses to interactive multi-stressors with &lt;20-300% shifts in phytoplankton physiological rates, and many unexplored potential interactions. In a future ocean, provinces will encounter different permutations of change that will probably alter the dominance of key phytoplankton groups and modify regional productivity, ecosystem structure and biogeochemistry. Consideration of regionally distinct multi-stressor patterns can help guide laboratory and field studies as well as the interpretation of interactive multi-stressors in global models.","author":[{"dropping-particle":"","family":"Boyd","given":"Philip W.","non-dropping-particle":"","parse-names":false,"suffix":""},{"dropping-particle":"","family":"Lennartz","given":"Sinikka T.","non-dropping-particle":"","parse-names":false,"suffix":""},{"dropping-particle":"","family":"Glover","given":"David M.","non-dropping-particle":"","parse-names":false,"suffix":""},{"dropping-particle":"","family":"Doney","given":"Scott C.","non-dropping-particle":"","parse-names":false,"suffix":""}],"container-title":"Nature Climate Change","id":"ITEM-3","issue":"1","issued":{"date-parts":[["2014"]]},"page":"71-79","title":"Biological ramifications of climate-change-mediated oceanic multi-stressors","type":"article-journal","volume":"5"},"uris":["http://www.mendeley.com/documents/?uuid=aec462ff-e26a-4f53-bbc0-442c366e850d"]}],"mendeley":{"formattedCitation":"(P. W. Boyd &lt;i&gt;et al.&lt;/i&gt;, 2014; Trathan &lt;i&gt;et al.&lt;/i&gt;, 2007; Weimerskirch &lt;i&gt;et al.&lt;/i&gt;, 2003)","manualFormatting":"(Boyd, Lennartz, &amp; Glover, 2014; Trathan, Forcada, &amp; Murphy, 2007; Weimerskirch et al., 2003)","plainTextFormattedCitation":"(P. W. Boyd et al., 2014; Trathan et al., 2007; Weimerskirch et al., 2003)","previouslyFormattedCitation":"(P. W. Boyd &lt;i&gt;et al.&lt;/i&gt;, 2014; Trathan &lt;i&gt;et al.&lt;/i&gt;, 2007; Weimerskirch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Boyd </w:t>
      </w:r>
      <w:r w:rsidRPr="0008241C">
        <w:rPr>
          <w:i/>
          <w:noProof/>
          <w:sz w:val="22"/>
          <w:szCs w:val="22"/>
        </w:rPr>
        <w:t>et al.</w:t>
      </w:r>
      <w:r w:rsidRPr="0008241C">
        <w:rPr>
          <w:noProof/>
          <w:sz w:val="22"/>
          <w:szCs w:val="22"/>
        </w:rPr>
        <w:t xml:space="preserve">, 2014; Trathan </w:t>
      </w:r>
      <w:r w:rsidRPr="0008241C">
        <w:rPr>
          <w:i/>
          <w:noProof/>
          <w:sz w:val="22"/>
          <w:szCs w:val="22"/>
        </w:rPr>
        <w:t>et al.,</w:t>
      </w:r>
      <w:r w:rsidRPr="0008241C">
        <w:rPr>
          <w:noProof/>
          <w:sz w:val="22"/>
          <w:szCs w:val="22"/>
        </w:rPr>
        <w:t xml:space="preserve"> 2007; Weimerskirch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w:t>
      </w:r>
    </w:p>
    <w:p w14:paraId="6382F6B9" w14:textId="77777777" w:rsidR="00A01204" w:rsidRPr="0008241C" w:rsidRDefault="00A01204" w:rsidP="00A01204">
      <w:pPr>
        <w:rPr>
          <w:sz w:val="22"/>
          <w:szCs w:val="22"/>
        </w:rPr>
      </w:pPr>
    </w:p>
    <w:p w14:paraId="32401337" w14:textId="77777777" w:rsidR="00A01204" w:rsidRPr="0008241C" w:rsidRDefault="00A01204" w:rsidP="00A01204">
      <w:pPr>
        <w:rPr>
          <w:sz w:val="22"/>
          <w:szCs w:val="22"/>
        </w:rPr>
      </w:pPr>
      <w:r w:rsidRPr="0008241C">
        <w:rPr>
          <w:sz w:val="22"/>
          <w:szCs w:val="22"/>
        </w:rPr>
        <w:lastRenderedPageBreak/>
        <w:t xml:space="preserve">At high latitudes in the Southern Ocean, due to the scarcity of island breeding sites sub-Antarctic penguins particularly sensitive to climate change and related changes in marine system. Penguins can respond to changes of available food owing to varying marine parameters through retracting or expanding their distributions as well as regulating their population size or breeding phenology </w:t>
      </w:r>
      <w:r w:rsidRPr="0008241C">
        <w:rPr>
          <w:sz w:val="22"/>
          <w:szCs w:val="22"/>
        </w:rPr>
        <w:fldChar w:fldCharType="begin" w:fldLock="1"/>
      </w:r>
      <w:r w:rsidRPr="0008241C">
        <w:rPr>
          <w:sz w:val="22"/>
          <w:szCs w:val="22"/>
        </w:rPr>
        <w:instrText>ADDIN CSL_CITATION {"citationItems":[{"id":"ITEM-1","itemData":{"DOI":"10.1017/S0954102003001202","ISBN":"1365-2079","ISSN":"09541020","PMID":"499","abstract":"Although world oceans have been warming over the past 50 years, the impact on biotic components is poorly understood because of the difficulty of obtaining long-term datasets on marine organisms. The Southern Ocean plays a critical role in global climate and there is growing evidence of climate warming. We show that air temperatures measured by meteorological stations have steadily increased over the past 50 years in the southern Indian Ocean, the increase starting in mid 1960s and stabilizing in mid 1980s, being particularly important in the sub-Antarctic sector. At the same time, with a time lag of 2-9 years with temperatures, the population size of most seabirds and seals monitored on several breeding sites have decreased severely, whilst two species have increased at the same time. These changes, together with indications of a simultaneous decrease in secondary production in sub-Antarctic waters and the reduction of sea-ice extent further south, indicate that a major system shift has occurred in the Indian Ocean part of the Southern Ocean. This shift illustrates the high sensitivity of marine ecosystems, and especially upper trophic level predators, to climatic changes.","author":[{"dropping-particle":"","family":"Weimerskirch","given":"Henri","non-dropping-particle":"","parse-names":false,"suffix":""},{"dropping-particle":"","family":"Inchausti","given":"Pablo","non-dropping-particle":"","parse-names":false,"suffix":""},{"dropping-particle":"","family":"Guinet","given":"Christophe","non-dropping-particle":"","parse-names":false,"suffix":""},{"dropping-particle":"","family":"Barbraud","given":"Christophe","non-dropping-particle":"","parse-names":false,"suffix":""}],"container-title":"Antarctic Science","id":"ITEM-1","issue":"2","issued":{"date-parts":[["2003"]]},"page":"249-256","title":"Trends in bird and seal populations as indicators of a system shift in the Southern Ocean","type":"article-journal","volume":"15"},"uris":["http://www.mendeley.com/documents/?uuid=cfcb6896-0921-4fb4-b06d-06165f876bfa"]}],"mendeley":{"formattedCitation":"(Weimerskirch &lt;i&gt;et al.&lt;/i&gt;, 2003)","plainTextFormattedCitation":"(Weimerskirch et al., 2003)","previouslyFormattedCitation":"(Weimerskirch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Weimerskirch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Alternatively, climate change can affect penguin numbers due to changes in conditions ashore. At Campbell Island, New Zealand there have been pronounced declines in the numbers of both Eastern Rockhopper penguins (</w:t>
      </w:r>
      <w:r w:rsidRPr="0008241C">
        <w:rPr>
          <w:i/>
          <w:sz w:val="22"/>
          <w:szCs w:val="22"/>
        </w:rPr>
        <w:t>Eudyptes filholi</w:t>
      </w:r>
      <w:r w:rsidRPr="0008241C">
        <w:rPr>
          <w:sz w:val="22"/>
          <w:szCs w:val="22"/>
        </w:rPr>
        <w:t>) and Erect Crested penguins (</w:t>
      </w:r>
      <w:r w:rsidRPr="0008241C">
        <w:rPr>
          <w:i/>
          <w:sz w:val="22"/>
          <w:szCs w:val="22"/>
        </w:rPr>
        <w:t>E</w:t>
      </w:r>
      <w:r w:rsidRPr="0008241C">
        <w:rPr>
          <w:sz w:val="22"/>
          <w:szCs w:val="22"/>
        </w:rPr>
        <w:t xml:space="preserve">. </w:t>
      </w:r>
      <w:r w:rsidRPr="0008241C">
        <w:rPr>
          <w:i/>
          <w:sz w:val="22"/>
          <w:szCs w:val="22"/>
        </w:rPr>
        <w:t>sclateri</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Bailey","given":"A M","non-dropping-particle":"","parse-names":false,"suffix":""},{"dropping-particle":"","family":"Sorensen","given":"J H","non-dropping-particle":"","parse-names":false,"suffix":""}],"id":"ITEM-1","issued":{"date-parts":[["1962"]]},"publisher-place":"Denver Museum of Natural History","title":"Subantarctic Campbell Island","type":"report","volume":"Proceeding"},"uris":["http://www.mendeley.com/documents/?uuid=c6abad9c-b6c7-4ea4-b479-2e4d86ecdf4a"]},{"id":"ITEM-2","itemData":{"DOI":"10.1071/MU9940027","ISSN":"0158-4197","author":[{"dropping-particle":"","family":"Cunningham","given":"DM","non-dropping-particle":"","parse-names":false,"suffix":""},{"dropping-particle":"","family":"Moors","given":"PJ","non-dropping-particle":"","parse-names":false,"suffix":""}],"container-title":"Emu","id":"ITEM-2","issue":"1","issued":{"date-parts":[["1994"]]},"page":"27","title":"The Decline of Rockhopper Penguins Eudyptes chrysocome at Campbell Island, Southern Ocean and the Influence of Rising Sea Temperatures","type":"article-journal","volume":"94"},"uris":["http://www.mendeley.com/documents/?uuid=62fbe0de-a241-44f4-b760-ef7ce201d632"]}],"mendeley":{"formattedCitation":"(Bailey &amp; Sorensen, 1962; Cunningham &amp; Moors, 1994)","plainTextFormattedCitation":"(Bailey &amp; Sorensen, 1962; Cunningham &amp; Moors, 1994)","previouslyFormattedCitation":"(Bailey &amp; Sorensen, 1962; Cunningham &amp; Moors, 1994)"},"properties":{"noteIndex":0},"schema":"https://github.com/citation-style-language/schema/raw/master/csl-citation.json"}</w:instrText>
      </w:r>
      <w:r w:rsidRPr="0008241C">
        <w:rPr>
          <w:sz w:val="22"/>
          <w:szCs w:val="22"/>
        </w:rPr>
        <w:fldChar w:fldCharType="separate"/>
      </w:r>
      <w:r w:rsidRPr="0008241C">
        <w:rPr>
          <w:noProof/>
          <w:sz w:val="22"/>
          <w:szCs w:val="22"/>
        </w:rPr>
        <w:t>(Bailey &amp; Sorensen, 1962; Cunningham &amp; Moors, 1994)</w:t>
      </w:r>
      <w:r w:rsidRPr="0008241C">
        <w:rPr>
          <w:sz w:val="22"/>
          <w:szCs w:val="22"/>
        </w:rPr>
        <w:fldChar w:fldCharType="end"/>
      </w:r>
      <w:r w:rsidRPr="0008241C">
        <w:rPr>
          <w:sz w:val="22"/>
          <w:szCs w:val="22"/>
        </w:rPr>
        <w:t xml:space="preserve">. It was observed that the decline of Rockhopper penguins number began in the mid-1940s but a further loss began from the middle of 1970s </w:t>
      </w:r>
      <w:r w:rsidRPr="0008241C">
        <w:rPr>
          <w:sz w:val="22"/>
          <w:szCs w:val="22"/>
        </w:rPr>
        <w:fldChar w:fldCharType="begin" w:fldLock="1"/>
      </w:r>
      <w:r w:rsidRPr="0008241C">
        <w:rPr>
          <w:sz w:val="22"/>
          <w:szCs w:val="22"/>
        </w:rPr>
        <w:instrText>ADDIN CSL_CITATION {"citationItems":[{"id":"ITEM-1","itemData":{"DOI":"10.1071/MU9940027","ISSN":"0158-4197","author":[{"dropping-particle":"","family":"Cunningham","given":"DM","non-dropping-particle":"","parse-names":false,"suffix":""},{"dropping-particle":"","family":"Moors","given":"PJ","non-dropping-particle":"","parse-names":false,"suffix":""}],"container-title":"Emu","id":"ITEM-1","issue":"1","issued":{"date-parts":[["1994"]]},"page":"27","title":"The Decline of Rockhopper Penguins Eudyptes chrysocome at Campbell Island, Southern Ocean and the Influence of Rising Sea Temperatures","type":"article-journal","volume":"94"},"uris":["http://www.mendeley.com/documents/?uuid=62fbe0de-a241-44f4-b760-ef7ce201d632"]}],"mendeley":{"formattedCitation":"(Cunningham &amp; Moors, 1994)","plainTextFormattedCitation":"(Cunningham &amp; Moors, 1994)","previouslyFormattedCitation":"(Cunningham &amp; Moors, 1994)"},"properties":{"noteIndex":0},"schema":"https://github.com/citation-style-language/schema/raw/master/csl-citation.json"}</w:instrText>
      </w:r>
      <w:r w:rsidRPr="0008241C">
        <w:rPr>
          <w:sz w:val="22"/>
          <w:szCs w:val="22"/>
        </w:rPr>
        <w:fldChar w:fldCharType="separate"/>
      </w:r>
      <w:r w:rsidRPr="0008241C">
        <w:rPr>
          <w:noProof/>
          <w:sz w:val="22"/>
          <w:szCs w:val="22"/>
        </w:rPr>
        <w:t>(Cunningham &amp; Moors, 1994)</w:t>
      </w:r>
      <w:r w:rsidRPr="0008241C">
        <w:rPr>
          <w:sz w:val="22"/>
          <w:szCs w:val="22"/>
        </w:rPr>
        <w:fldChar w:fldCharType="end"/>
      </w:r>
      <w:r w:rsidRPr="0008241C">
        <w:rPr>
          <w:sz w:val="22"/>
          <w:szCs w:val="22"/>
        </w:rPr>
        <w:t xml:space="preserve">. It is important to note that the changes in Rockhopper penguin population is correlated with changes in sea water temperatures recorded which were warm at the end of 1940s and then after 1970, but became cool during the period from 1950 and 1965 </w:t>
      </w:r>
      <w:r w:rsidRPr="0008241C">
        <w:rPr>
          <w:sz w:val="22"/>
          <w:szCs w:val="22"/>
        </w:rPr>
        <w:fldChar w:fldCharType="begin" w:fldLock="1"/>
      </w:r>
      <w:r w:rsidRPr="0008241C">
        <w:rPr>
          <w:sz w:val="22"/>
          <w:szCs w:val="22"/>
        </w:rPr>
        <w:instrText>ADDIN CSL_CITATION {"citationItems":[{"id":"ITEM-1","itemData":{"DOI":"10.1071/MU9940027","ISSN":"0158-4197","author":[{"dropping-particle":"","family":"Cunningham","given":"DM","non-dropping-particle":"","parse-names":false,"suffix":""},{"dropping-particle":"","family":"Moors","given":"PJ","non-dropping-particle":"","parse-names":false,"suffix":""}],"container-title":"Emu","id":"ITEM-1","issue":"1","issued":{"date-parts":[["1994"]]},"page":"27","title":"The Decline of Rockhopper Penguins Eudyptes chrysocome at Campbell Island, Southern Ocean and the Influence of Rising Sea Temperatures","type":"article-journal","volume":"94"},"uris":["http://www.mendeley.com/documents/?uuid=62fbe0de-a241-44f4-b760-ef7ce201d632"]},{"id":"ITEM-2","itemData":{"DOI":"10.1007/s00300-014-1575-x","ISBN":"0722-4060","ISSN":"07224060","abstract":"Major population changes of marine mega-fauna are ongoing as global warming, and other anthropogenic drivers affect prey availability. The historical stronghold of the Eastern Rockhopper Penguin (Eudyptes chrysocome filholi) was New Zealand’s sub-Antarctic Campbell Island, but the population declined by 94 % between 1942 and 1984. The apparent mechanism of collapse was warm ocean temperatures causing an inadequate food supply. Eudyptes penguin population declines are ongoing at some breeding sites, highlighting the need to investigate the population trend on Campbell Island since 1984. We estimated the Eastern Rockhopper Penguin breeding population size through physical and photo-counts of birds and nests in 2012, and changes in colony area relative to 1984 and 1996 photographs. We estimated the 2012 population size at 33,239 breeding pairs, a 21.8 % decrease from an (adjusted) estimate of 42,528 pairs in 1984. Although substantial, the recent 1984–2012 decline occurred at a much slower rate (λ = 0.991) than the 1942–1984 decline (λ = 0.940). Despite great variation in trends between colonies ostensibly linked to differences in predation rates, the recent decline occurred primarily between 1984 and 1996, and thereafter the overall population grew. A 100-year time series of extended reconstructed sea surface temperatures (ERSST) confirmed that the population declined during warm periods and increased during cool periods, but that the initial decline began before increases in regional ERSST. Population growth after 1996 appears related to the current global warming hiatus, lower ERSST, and increased abundance of a key prey species. We predict a continuation of the long-term population decline after warming resumes.","author":[{"dropping-particle":"","family":"Morrison","given":"Kyle W.","non-dropping-particle":"","parse-names":false,"suffix":""},{"dropping-particle":"","family":"Battley","given":"Phil F.","non-dropping-particle":"","parse-names":false,"suffix":""},{"dropping-particle":"","family":"Sagar","given":"Paul M.","non-dropping-particle":"","parse-names":false,"suffix":""},{"dropping-particle":"","family":"Thompson","given":"David R.","non-dropping-particle":"","parse-names":false,"suffix":""}],"container-title":"Polar Biology","id":"ITEM-2","issue":"2","issued":{"date-parts":[["2015"]]},"page":"163-177","title":"Population dynamics of Eastern Rockhopper Penguins on Campbell Island in relation to sea surface temperature 1942–2012: current warming hiatus pauses a long-term decline","type":"article-journal","volume":"38"},"uris":["http://www.mendeley.com/documents/?uuid=5b792a18-c976-413c-bdbc-016ff96e233f"]}],"mendeley":{"formattedCitation":"(Cunningham &amp; Moors, 1994; Morrison &lt;i&gt;et al.&lt;/i&gt;, 2015)","manualFormatting":"(Cunningham &amp; Moors, 1994; Morrison, Battley, &amp; Sagar et al., 2015)","plainTextFormattedCitation":"(Cunningham &amp; Moors, 1994; Morrison et al., 2015)","previouslyFormattedCitation":"(Cunningham &amp; Moors, 1994; Morrison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Cunningham &amp; Moors, 1994; Morriso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5F2DF00F" w14:textId="77777777" w:rsidR="00A01204" w:rsidRPr="0008241C" w:rsidRDefault="00A01204" w:rsidP="00A01204">
      <w:pPr>
        <w:rPr>
          <w:sz w:val="22"/>
          <w:szCs w:val="22"/>
        </w:rPr>
      </w:pPr>
    </w:p>
    <w:p w14:paraId="005F4971" w14:textId="77777777" w:rsidR="00A01204" w:rsidRPr="0008241C" w:rsidRDefault="00A01204" w:rsidP="00A01204">
      <w:pPr>
        <w:keepNext/>
        <w:tabs>
          <w:tab w:val="clear" w:pos="1247"/>
          <w:tab w:val="left" w:pos="765"/>
        </w:tabs>
        <w:outlineLvl w:val="2"/>
        <w:rPr>
          <w:b/>
          <w:sz w:val="24"/>
          <w:szCs w:val="24"/>
        </w:rPr>
      </w:pPr>
      <w:bookmarkStart w:id="1389" w:name="_4.5.2_Mountains"/>
      <w:bookmarkStart w:id="1390" w:name="_Toc504317310"/>
      <w:bookmarkStart w:id="1391" w:name="_Toc504318003"/>
      <w:bookmarkStart w:id="1392" w:name="_Toc504320446"/>
      <w:bookmarkStart w:id="1393" w:name="_Toc504320669"/>
      <w:bookmarkStart w:id="1394" w:name="_Toc504320893"/>
      <w:bookmarkStart w:id="1395" w:name="_Toc504321349"/>
      <w:bookmarkStart w:id="1396" w:name="_Toc524044086"/>
      <w:bookmarkEnd w:id="1389"/>
      <w:r w:rsidRPr="0008241C">
        <w:rPr>
          <w:b/>
          <w:sz w:val="24"/>
          <w:szCs w:val="24"/>
        </w:rPr>
        <w:t xml:space="preserve">4.5.2 </w:t>
      </w:r>
      <w:r w:rsidRPr="0008241C">
        <w:rPr>
          <w:b/>
          <w:sz w:val="24"/>
          <w:szCs w:val="24"/>
        </w:rPr>
        <w:tab/>
        <w:t>Mountains</w:t>
      </w:r>
      <w:bookmarkEnd w:id="1390"/>
      <w:bookmarkEnd w:id="1391"/>
      <w:bookmarkEnd w:id="1392"/>
      <w:bookmarkEnd w:id="1393"/>
      <w:bookmarkEnd w:id="1394"/>
      <w:bookmarkEnd w:id="1395"/>
      <w:bookmarkEnd w:id="1396"/>
    </w:p>
    <w:p w14:paraId="62912D4B" w14:textId="77777777" w:rsidR="00A01204" w:rsidRPr="0008241C" w:rsidRDefault="00A01204" w:rsidP="00A01204">
      <w:pPr>
        <w:rPr>
          <w:sz w:val="22"/>
          <w:szCs w:val="22"/>
          <w:shd w:val="pct15" w:color="auto" w:fill="FFFFFF"/>
        </w:rPr>
      </w:pPr>
    </w:p>
    <w:p w14:paraId="76838DC1" w14:textId="17B4AFCD" w:rsidR="00A01204" w:rsidRPr="0008241C" w:rsidRDefault="00A01204" w:rsidP="00A01204">
      <w:pPr>
        <w:rPr>
          <w:sz w:val="22"/>
          <w:szCs w:val="22"/>
        </w:rPr>
      </w:pPr>
      <w:r w:rsidRPr="0008241C">
        <w:rPr>
          <w:sz w:val="22"/>
          <w:szCs w:val="22"/>
        </w:rPr>
        <w:t xml:space="preserve">Mountain,  an ecosystem complex, has long been admired and protected on the grounds of their serenity, wilderness, and landscape beauty </w:t>
      </w:r>
      <w:r w:rsidRPr="0008241C">
        <w:rPr>
          <w:sz w:val="22"/>
          <w:szCs w:val="22"/>
        </w:rPr>
        <w:fldChar w:fldCharType="begin" w:fldLock="1"/>
      </w:r>
      <w:r w:rsidRPr="0008241C">
        <w:rPr>
          <w:sz w:val="22"/>
          <w:szCs w:val="22"/>
        </w:rPr>
        <w:instrText>ADDIN CSL_CITATION {"citationItems":[{"id":"ITEM-1","itemData":{"DOI":"http://dx.doi.org/10.1038/nature14645","author":[{"dropping-particle":"","family":"Antonelli","given":"A.","non-dropping-particle":"","parse-names":false,"suffix":""}],"container-title":"Nature","id":"ITEM-1","issue":"7565","issued":{"date-parts":[["2015"]]},"page":"300-301","title":"Multiple origins of mountain life","type":"article-journal","volume":"524"},"uris":["http://www.mendeley.com/documents/?uuid=49fb6c92-3089-4436-8dd1-912d0cf11985"]},{"id":"ITEM-2","itemData":{"author":[{"dropping-particle":"","family":"B. Messerli and J. D. Ives","given":"","non-dropping-particle":"","parse-names":false,"suffix":""}],"editor":[{"dropping-particle":"","family":"B. Messerli and J. D. Ives","given":"","non-dropping-particle":"","parse-names":false,"suffix":""}],"id":"ITEM-2","issued":{"date-parts":[["1997"]]},"number-of-pages":"495","publisher":"Parthenon Publishing","publisher-place":"New York and Carnforth","title":"Mountains of the World: A Global Priority","type":"book"},"uris":["http://www.mendeley.com/documents/?uuid=47368f99-7b82-3023-a4cd-ebfe7cadbf1d"]}],"mendeley":{"formattedCitation":"(Antonelli, 2015; B. Messerli and J. D. Ives, 1997)","manualFormatting":"(Messerli and Ives, 1997; Antonelli, 2015)","plainTextFormattedCitation":"(Antonelli, 2015; B. Messerli and J. D. Ives, 1997)","previouslyFormattedCitation":"(Antonelli, 2015; B. Messerli and J. D. Ives, 1997)"},"properties":{"noteIndex":0},"schema":"https://github.com/citation-style-language/schema/raw/master/csl-citation.json"}</w:instrText>
      </w:r>
      <w:r w:rsidRPr="0008241C">
        <w:rPr>
          <w:sz w:val="22"/>
          <w:szCs w:val="22"/>
        </w:rPr>
        <w:fldChar w:fldCharType="separate"/>
      </w:r>
      <w:r w:rsidRPr="0008241C">
        <w:rPr>
          <w:noProof/>
          <w:sz w:val="22"/>
          <w:szCs w:val="22"/>
        </w:rPr>
        <w:t>(Messerli and Ives, 1997</w:t>
      </w:r>
      <w:r w:rsidRPr="0008241C">
        <w:rPr>
          <w:noProof/>
          <w:sz w:val="22"/>
          <w:szCs w:val="22"/>
          <w:lang w:val="en-US"/>
        </w:rPr>
        <w:t xml:space="preserve">; </w:t>
      </w:r>
      <w:r w:rsidRPr="0008241C">
        <w:rPr>
          <w:noProof/>
          <w:sz w:val="22"/>
          <w:szCs w:val="22"/>
        </w:rPr>
        <w:t>Antonelli, 2015)</w:t>
      </w:r>
      <w:r w:rsidRPr="0008241C">
        <w:rPr>
          <w:sz w:val="22"/>
          <w:szCs w:val="22"/>
        </w:rPr>
        <w:fldChar w:fldCharType="end"/>
      </w:r>
      <w:r w:rsidRPr="0008241C">
        <w:rPr>
          <w:sz w:val="22"/>
          <w:szCs w:val="22"/>
        </w:rPr>
        <w:t>. In general, direct human influence on mountains is thought to be low with only 6.5</w:t>
      </w:r>
      <w:r w:rsidR="00C934E9">
        <w:rPr>
          <w:sz w:val="22"/>
          <w:szCs w:val="22"/>
        </w:rPr>
        <w:t xml:space="preserve"> per cent</w:t>
      </w:r>
      <w:r w:rsidRPr="0008241C">
        <w:rPr>
          <w:sz w:val="22"/>
          <w:szCs w:val="22"/>
        </w:rPr>
        <w:t xml:space="preserve"> of the world’s mountain areas having high level of direct human influence and more than half having only a low level </w:t>
      </w:r>
      <w:r w:rsidRPr="0008241C">
        <w:rPr>
          <w:sz w:val="22"/>
          <w:szCs w:val="22"/>
        </w:rPr>
        <w:fldChar w:fldCharType="begin" w:fldLock="1"/>
      </w:r>
      <w:r w:rsidRPr="0008241C">
        <w:rPr>
          <w:sz w:val="22"/>
          <w:szCs w:val="22"/>
        </w:rPr>
        <w:instrText>ADDIN CSL_CITATION {"citationItems":[{"id":"ITEM-1","itemData":{"DOI":"10.1007/1-4020-3508-X","ISBN":"978-1-4020-3507-4","collection-title":"Advances in Global Change Research","editor":[{"dropping-particle":"","family":"Huber","given":"Uli M.","non-dropping-particle":"","parse-names":false,"suffix":""},{"dropping-particle":"","family":"Bugmann","given":"Harald K. M.","non-dropping-particle":"","parse-names":false,"suffix":""},{"dropping-particle":"","family":"Reasoner","given":"Mel A.","non-dropping-particle":"","parse-names":false,"suffix":""}],"id":"ITEM-1","issued":{"date-parts":[["2005"]]},"note":"NULL","publisher":"Springer Netherlands","publisher-place":"Dordrecht","title":"Global Change and Mountain Regions","type":"book","volume":"23"},"uris":["http://www.mendeley.com/documents/?uuid=34d1bd39-de8c-4b2a-a8c4-91684327bfec"]}],"mendeley":{"formattedCitation":"(Huber &lt;i&gt;et al.&lt;/i&gt;, 2005)","plainTextFormattedCitation":"(Huber et al., 2005)","previouslyFormattedCitation":"(Huber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Huber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Mountain regions are also highly diverse with some 25</w:t>
      </w:r>
      <w:r w:rsidR="00C934E9">
        <w:rPr>
          <w:sz w:val="22"/>
          <w:szCs w:val="22"/>
        </w:rPr>
        <w:t xml:space="preserve"> per cent</w:t>
      </w:r>
      <w:r w:rsidRPr="0008241C">
        <w:rPr>
          <w:sz w:val="22"/>
          <w:szCs w:val="22"/>
        </w:rPr>
        <w:t xml:space="preserve"> of the Global Biodiversity Hotspots and 40</w:t>
      </w:r>
      <w:r w:rsidR="00C934E9">
        <w:rPr>
          <w:sz w:val="22"/>
          <w:szCs w:val="22"/>
        </w:rPr>
        <w:t xml:space="preserve"> per cent</w:t>
      </w:r>
      <w:r w:rsidRPr="0008241C">
        <w:rPr>
          <w:sz w:val="22"/>
          <w:szCs w:val="22"/>
        </w:rPr>
        <w:t xml:space="preserve"> of the Global 2000 Eco-regions </w:t>
      </w:r>
      <w:r w:rsidRPr="0008241C">
        <w:rPr>
          <w:sz w:val="22"/>
          <w:szCs w:val="22"/>
        </w:rPr>
        <w:fldChar w:fldCharType="begin" w:fldLock="1"/>
      </w:r>
      <w:r w:rsidRPr="0008241C">
        <w:rPr>
          <w:sz w:val="22"/>
          <w:szCs w:val="22"/>
        </w:rPr>
        <w:instrText>ADDIN CSL_CITATION {"citationItems":[{"id":"ITEM-1","itemData":{"author":[{"dropping-particle":"","family":"ICIMOD","given":"","non-dropping-particle":"","parse-names":false,"suffix":""}],"id":"ITEM-1","issued":{"date-parts":[["2009"]]},"publisher-place":"Nepal","title":"Mountain Biodiversity and Climate Change","type":"report"},"uris":["http://www.mendeley.com/documents/?uuid=783b7f31-f608-4b3d-8918-9d726e8e77c8"]}],"mendeley":{"formattedCitation":"(ICIMOD, 2009)","plainTextFormattedCitation":"(ICIMOD, 2009)","previouslyFormattedCitation":"(ICIMOD, 2009)"},"properties":{"noteIndex":0},"schema":"https://github.com/citation-style-language/schema/raw/master/csl-citation.json"}</w:instrText>
      </w:r>
      <w:r w:rsidRPr="0008241C">
        <w:rPr>
          <w:sz w:val="22"/>
          <w:szCs w:val="22"/>
        </w:rPr>
        <w:fldChar w:fldCharType="separate"/>
      </w:r>
      <w:r w:rsidRPr="0008241C">
        <w:rPr>
          <w:noProof/>
          <w:sz w:val="22"/>
          <w:szCs w:val="22"/>
        </w:rPr>
        <w:t>(ICIMOD, 2009)</w:t>
      </w:r>
      <w:r w:rsidRPr="0008241C">
        <w:rPr>
          <w:sz w:val="22"/>
          <w:szCs w:val="22"/>
        </w:rPr>
        <w:fldChar w:fldCharType="end"/>
      </w:r>
      <w:r w:rsidRPr="0008241C">
        <w:rPr>
          <w:sz w:val="22"/>
          <w:szCs w:val="22"/>
        </w:rPr>
        <w:t xml:space="preserve">. Not surprisingly, for the Asia-Pacific region the most heavily influenced mountain areas are located in the most densely populated regions such as those distributed in North-East Asia and South Asia. Despite their remoteness and the relatively low density of human population, many mountain ecosystems are strongly affected by drivers of global change such as land-use and land-cover change, climate change and globalization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id":"ITEM-2","itemData":{"ISSN":"00335894","abstract":"The vegetation of the treeline ecotone of the southern declivity of arid High Asia (Hindu Kush, northern areas of Pakistan; Himalaya, northern central Nepal) is dominated by hedgehog-like open dwarf shrublands of thorny cushions. Since climatically sensitive ecotones are always also sensitive to human impact, the question arises whether the current lack of forests is a result of the Subboreal climate decline or of human impact. Due to inadequate knowledge of the pollen flora and of ecological indicator values of the plants, pollen analyses in High Asia have mainly been limited to the regional verification of globally known climatic impulses. However, the role of human impact on regional vegetation patterns has been widely neglected. We postulate that today's open dwarf shrublands replace woodlands and forests. Isolated vigorous juniper trees and successful reforestation appear to confirm our hypothesis. An abrupt decline of Pinus forests before 5700 and 5400 ka cal yr BP can be demonstrated. As the first indicator pollen of human impact appeared at both sites synchronous with the forest pollen decline, we infer human impact to be a more decisive cause for this environment change superimposing the effects of a climatic deterioration. The forests were displaced by open dwarf shrublands.","author":[{"dropping-particle":"","family":"Miehe","given":"Georg","non-dropping-particle":"","parse-names":false,"suffix":""},{"dropping-particle":"","family":"Miehe","given":"Sabine","non-dropping-particle":"","parse-names":false,"suffix":""},{"dropping-particle":"","family":"Schlütz","given":"Frank","non-dropping-particle":"","parse-names":false,"suffix":""}],"container-title":"Quaternary Research","id":"ITEM-2","issue":"3","issued":{"date-parts":[["2009","5"]]},"note":"NULL","page":"255-265","title":"Early human impact in the forest ecotone of southern High Asia (Hindu Kush, Himalaya)","type":"article-journal","volume":"71"},"uris":["http://www.mendeley.com/documents/?uuid=04a52b55-301b-43f7-a8d7-42f284f4a893"]}],"mendeley":{"formattedCitation":"(Miehe &lt;i&gt;et al.&lt;/i&gt;, 2009; Singh &lt;i&gt;et al.&lt;/i&gt;, 2011)","plainTextFormattedCitation":"(Miehe et al., 2009; Singh et al., 2011)","previouslyFormattedCitation":"(Miehe &lt;i&gt;et al.&lt;/i&gt;, 2009; Singh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Miehe </w:t>
      </w:r>
      <w:r w:rsidRPr="0008241C">
        <w:rPr>
          <w:i/>
          <w:noProof/>
          <w:sz w:val="22"/>
          <w:szCs w:val="22"/>
        </w:rPr>
        <w:t>et al.</w:t>
      </w:r>
      <w:r w:rsidRPr="0008241C">
        <w:rPr>
          <w:noProof/>
          <w:sz w:val="22"/>
          <w:szCs w:val="22"/>
        </w:rPr>
        <w:t xml:space="preserve">, 2009; Sing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2FE228D7" w14:textId="77777777" w:rsidR="00A01204" w:rsidRPr="0008241C" w:rsidRDefault="00A01204" w:rsidP="00A01204">
      <w:pPr>
        <w:rPr>
          <w:sz w:val="22"/>
          <w:szCs w:val="22"/>
        </w:rPr>
      </w:pPr>
    </w:p>
    <w:p w14:paraId="1245802C" w14:textId="7ACEC4A1" w:rsidR="00A01204" w:rsidRPr="0008241C" w:rsidRDefault="00A01204" w:rsidP="00A01204">
      <w:pPr>
        <w:rPr>
          <w:sz w:val="22"/>
          <w:szCs w:val="22"/>
        </w:rPr>
      </w:pPr>
      <w:r w:rsidRPr="0008241C">
        <w:rPr>
          <w:sz w:val="22"/>
          <w:szCs w:val="22"/>
        </w:rPr>
        <w:t>Mountains occupy 22</w:t>
      </w:r>
      <w:r w:rsidR="00C934E9">
        <w:rPr>
          <w:sz w:val="22"/>
          <w:szCs w:val="22"/>
        </w:rPr>
        <w:t xml:space="preserve"> per cent</w:t>
      </w:r>
      <w:r w:rsidRPr="0008241C">
        <w:rPr>
          <w:sz w:val="22"/>
          <w:szCs w:val="22"/>
        </w:rPr>
        <w:t xml:space="preserve"> of the global land surface (about 32 million km</w:t>
      </w:r>
      <w:r w:rsidRPr="0008241C">
        <w:rPr>
          <w:sz w:val="22"/>
          <w:szCs w:val="22"/>
          <w:vertAlign w:val="superscript"/>
        </w:rPr>
        <w:t>2</w:t>
      </w:r>
      <w:r w:rsidRPr="0008241C">
        <w:rPr>
          <w:sz w:val="22"/>
          <w:szCs w:val="22"/>
        </w:rPr>
        <w:t>), and Asia alone hosts more than one-third of the world’s mountains (FAO, 2015d). In 2012, there were some 13</w:t>
      </w:r>
      <w:r w:rsidR="00C934E9">
        <w:rPr>
          <w:sz w:val="22"/>
          <w:szCs w:val="22"/>
        </w:rPr>
        <w:t xml:space="preserve"> per cent</w:t>
      </w:r>
      <w:r w:rsidRPr="0008241C">
        <w:rPr>
          <w:sz w:val="22"/>
          <w:szCs w:val="22"/>
        </w:rPr>
        <w:t xml:space="preserve"> of the global human population (about 915 million) living in mountain areas </w:t>
      </w:r>
      <w:r w:rsidRPr="0008241C">
        <w:rPr>
          <w:sz w:val="22"/>
          <w:szCs w:val="22"/>
        </w:rPr>
        <w:fldChar w:fldCharType="begin" w:fldLock="1"/>
      </w:r>
      <w:r w:rsidRPr="0008241C">
        <w:rPr>
          <w:sz w:val="22"/>
          <w:szCs w:val="22"/>
        </w:rPr>
        <w:instrText>ADDIN CSL_CITATION {"citationItems":[{"id":"ITEM-1","itemData":{"abstract":"Mountains occupy 24% of the global land surface area and are home to 12% of the world’s population. They have ecological, aesthetic, and socioeconomic significance, not only for those living in mountain areas, but also for people living beyond. The Hindu Kush-Himalayan region (HKH) expanding to over four million square kilometres is  endowed with rich biodiversity, culture, and sources of varied goods and services that serve more than 200 million people living in the region and 1.3 billion people living in the river basins receive services from them. The countries sharing the HKH have set aside 39% of the biodiversity rich area for different systems of protection. However, in the recent years, the HKH is facing numerous drivers of environmental change including climate change.  Various studies suggest that warming in the HKH has been much higher than the global average over the last 100 years and the HKH is already facing climate change threats at ecoregions, ecosystems and species levels. While climate change is a global problem requiring a global solution, the HKH countries have initiated various reconciling initiatives to link conservation with climate change for enhancing ecological and socio-economic resilience.  However, there is serious paucity of expertise, capacity and data on climate change as well as biodiversity in the HKH bringing challenges in enhancing the resilience. Considering the significance of the HKH on local, regional, and global levels, it is imperative to close the gaps to meet the challenges arising from the consequences of climate change. International Centre for Integrated Mountain Development ( ICIMOD), with its partners, has conceptualised a number of innovative conservation approaches with an objective to reconcile biodiversity conservation goals with climate change challenges. These conservation approaches have a huge potential for mutual benefits from the common good practices, resources and expertise and there is a need for more formal cooperative agreements between the various institutions and communities of the countries at the regional level for addressing regional issues of conservation in the changing climate.","author":[{"dropping-particle":"","family":"Chettri N.","given":"","non-dropping-particle":"","parse-names":false,"suffix":""}],"container-title":"Conservation Science","id":"ITEM-1","issued":{"date-parts":[["2014"]]},"page":"17-27","title":"Reconciling Mountain Biodiversity Conservation in a Changing Cli -mate: A Hindu Kush-Himalayan Perspective","type":"article-journal","volume":"2"},"uris":["http://www.mendeley.com/documents/?uuid=6b2ebdfc-1dad-3902-8deb-ca8878daa6a5"]},{"id":"ITEM-2","itemData":{"author":[{"dropping-particle":"","family":"ICIMOD","given":"","non-dropping-particle":"","parse-names":false,"suffix":""}],"id":"ITEM-2","issued":{"date-parts":[["2009"]]},"publisher-place":"Nepal","title":"Mountain Biodiversity and Climate Change","type":"report"},"uris":["http://www.mendeley.com/documents/?uuid=783b7f31-f608-4b3d-8918-9d726e8e77c8"]}],"mendeley":{"formattedCitation":"(Chettri N., 2014; ICIMOD, 2009)","manualFormatting":"(FAO, 2015d)","plainTextFormattedCitation":"(Chettri N., 2014; ICIMOD, 2009)","previouslyFormattedCitation":"(Chettri N., 2014; ICIMOD, 2009)"},"properties":{"noteIndex":0},"schema":"https://github.com/citation-style-language/schema/raw/master/csl-citation.json"}</w:instrText>
      </w:r>
      <w:r w:rsidRPr="0008241C">
        <w:rPr>
          <w:sz w:val="22"/>
          <w:szCs w:val="22"/>
        </w:rPr>
        <w:fldChar w:fldCharType="separate"/>
      </w:r>
      <w:r w:rsidRPr="0008241C">
        <w:rPr>
          <w:noProof/>
          <w:sz w:val="22"/>
          <w:szCs w:val="22"/>
        </w:rPr>
        <w:t>(FAO, 2015d)</w:t>
      </w:r>
      <w:r w:rsidRPr="0008241C">
        <w:rPr>
          <w:sz w:val="22"/>
          <w:szCs w:val="22"/>
        </w:rPr>
        <w:fldChar w:fldCharType="end"/>
      </w:r>
      <w:r w:rsidRPr="0008241C">
        <w:rPr>
          <w:sz w:val="22"/>
          <w:szCs w:val="22"/>
        </w:rPr>
        <w:t xml:space="preserve">; of these, over half live in the Asia-Pacific region </w:t>
      </w:r>
      <w:r w:rsidRPr="0008241C">
        <w:rPr>
          <w:sz w:val="22"/>
          <w:szCs w:val="22"/>
        </w:rPr>
        <w:fldChar w:fldCharType="begin" w:fldLock="1"/>
      </w:r>
      <w:r w:rsidRPr="0008241C">
        <w:rPr>
          <w:sz w:val="22"/>
          <w:szCs w:val="22"/>
        </w:rPr>
        <w:instrText>ADDIN CSL_CITATION {"citationItems":[{"id":"ITEM-1","itemData":{"author":[{"dropping-particle":"","family":"Huddleston","given":"B","non-dropping-particle":"","parse-names":false,"suffix":""},{"dropping-particle":"","family":"Ataman","given":"E","non-dropping-particle":"","parse-names":false,"suffix":""}],"id":"ITEM-1","issued":{"date-parts":[["2003"]]},"publisher":"FAO","publisher-place":"Rome","title":"Towards a GIS-based analysis of mountain environments and populations. Environment and Natural Resources Working Paper No. 10.","type":"book"},"uris":["http://www.mendeley.com/documents/?uuid=f328482f-8d1e-3a4e-88ad-c1385514ad4b"]},{"id":"ITEM-2","itemData":{"author":[{"dropping-particle":"","family":"ICIMOD","given":"","non-dropping-particle":"","parse-names":false,"suffix":""}],"id":"ITEM-2","issued":{"date-parts":[["2010"]]},"publisher":"ICIMOD","publisher-place":"Kathmandu","title":"Mountains of the world – Ecosystem services in a time of global and climate change: Seizing opportunities – meeting challenges","type":"book"},"uris":["http://www.mendeley.com/documents/?uuid=be90d73d-7382-3063-8ff2-b467bd268fb0"]}],"mendeley":{"formattedCitation":"(Huddleston &amp; Ataman, 2003; ICIMOD, 2010)","manualFormatting":"(ICIMOD, 2010; FAO, 2015d)","plainTextFormattedCitation":"(Huddleston &amp; Ataman, 2003; ICIMOD, 2010)","previouslyFormattedCitation":"(Huddleston &amp; Ataman, 2003; ICIMOD, 2010)"},"properties":{"noteIndex":0},"schema":"https://github.com/citation-style-language/schema/raw/master/csl-citation.json"}</w:instrText>
      </w:r>
      <w:r w:rsidRPr="0008241C">
        <w:rPr>
          <w:sz w:val="22"/>
          <w:szCs w:val="22"/>
        </w:rPr>
        <w:fldChar w:fldCharType="separate"/>
      </w:r>
      <w:r w:rsidRPr="0008241C">
        <w:rPr>
          <w:noProof/>
          <w:sz w:val="22"/>
          <w:szCs w:val="22"/>
        </w:rPr>
        <w:t>(ICIMOD, 2010; FAO, 2015d)</w:t>
      </w:r>
      <w:r w:rsidRPr="0008241C">
        <w:rPr>
          <w:sz w:val="22"/>
          <w:szCs w:val="22"/>
        </w:rPr>
        <w:fldChar w:fldCharType="end"/>
      </w:r>
      <w:r w:rsidRPr="0008241C">
        <w:rPr>
          <w:sz w:val="22"/>
          <w:szCs w:val="22"/>
        </w:rPr>
        <w:t xml:space="preserve">. Biodiversity is always high and unique in these mountainous areas because of their heterogeneous habitats, diverse micro-climates, and environmental verticality. These elements lead to highly diverse genetic resources including various crops and livestock breeds and the associated indigenous and local knowledge in mountains </w:t>
      </w:r>
      <w:r w:rsidRPr="0008241C">
        <w:rPr>
          <w:sz w:val="22"/>
          <w:szCs w:val="22"/>
        </w:rPr>
        <w:fldChar w:fldCharType="begin" w:fldLock="1"/>
      </w:r>
      <w:r w:rsidRPr="0008241C">
        <w:rPr>
          <w:sz w:val="22"/>
          <w:szCs w:val="22"/>
        </w:rPr>
        <w:instrText>ADDIN CSL_CITATION {"citationItems":[{"id":"ITEM-1","itemData":{"abstract":"\r\nThis paper revisits the mountain agenda. The basic hypothesis is that the challenges of today should encourage us to particularly include socioeconomic, demographic, and ecological factors. For the first time in 20 years, the climate change and green economy debates have created the possibility of mainstreaming sustainable mountain development in the international development agenda.","author":[{"dropping-particle":"","family":"Schild, A.; Sharma","given":"E.","non-dropping-particle":"","parse-names":false,"suffix":""}],"container-title":"Mountain Research and Development","id":"ITEM-1","issue":"3","issued":{"date-parts":[["2011"]]},"page":"237-241","title":"Sustainable mountain development revisited","type":"article-journal","volume":"31"},"uris":["http://www.mendeley.com/documents/?uuid=71284620-9e7e-3c79-bbaa-0828f6ecdda3"]}],"mendeley":{"formattedCitation":"(Schild, A.; Sharma, 2011)","manualFormatting":"(Schild and Sharma, 2011)","plainTextFormattedCitation":"(Schild, A.; Sharma, 2011)","previouslyFormattedCitation":"(Schild, A.; Sharma, 2011)"},"properties":{"noteIndex":0},"schema":"https://github.com/citation-style-language/schema/raw/master/csl-citation.json"}</w:instrText>
      </w:r>
      <w:r w:rsidRPr="0008241C">
        <w:rPr>
          <w:sz w:val="22"/>
          <w:szCs w:val="22"/>
        </w:rPr>
        <w:fldChar w:fldCharType="separate"/>
      </w:r>
      <w:r w:rsidRPr="0008241C">
        <w:rPr>
          <w:noProof/>
          <w:sz w:val="22"/>
          <w:szCs w:val="22"/>
        </w:rPr>
        <w:t>(Schild &amp; Sharma, 2011)</w:t>
      </w:r>
      <w:r w:rsidRPr="0008241C">
        <w:rPr>
          <w:sz w:val="22"/>
          <w:szCs w:val="22"/>
        </w:rPr>
        <w:fldChar w:fldCharType="end"/>
      </w:r>
      <w:r w:rsidRPr="0008241C">
        <w:rPr>
          <w:sz w:val="22"/>
          <w:szCs w:val="22"/>
        </w:rPr>
        <w:t xml:space="preserve">. </w:t>
      </w:r>
    </w:p>
    <w:p w14:paraId="0F52D714" w14:textId="77777777" w:rsidR="00A01204" w:rsidRPr="0008241C" w:rsidRDefault="00A01204" w:rsidP="00A01204">
      <w:pPr>
        <w:rPr>
          <w:sz w:val="22"/>
          <w:szCs w:val="22"/>
        </w:rPr>
      </w:pPr>
    </w:p>
    <w:p w14:paraId="7811CB7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397" w:name="_Toc504317311"/>
      <w:bookmarkStart w:id="1398" w:name="_Toc504318004"/>
      <w:bookmarkStart w:id="1399" w:name="_Toc504321350"/>
      <w:r w:rsidRPr="0008241C">
        <w:rPr>
          <w:b/>
          <w:sz w:val="22"/>
          <w:szCs w:val="24"/>
        </w:rPr>
        <w:t>4.5.2.1 Land-use and land-cover change</w:t>
      </w:r>
      <w:bookmarkEnd w:id="1397"/>
      <w:bookmarkEnd w:id="1398"/>
      <w:bookmarkEnd w:id="1399"/>
      <w:r w:rsidRPr="0008241C">
        <w:rPr>
          <w:b/>
          <w:sz w:val="22"/>
          <w:szCs w:val="24"/>
        </w:rPr>
        <w:t xml:space="preserve"> </w:t>
      </w:r>
    </w:p>
    <w:p w14:paraId="5DB88793" w14:textId="77777777" w:rsidR="00A01204" w:rsidRPr="0008241C" w:rsidRDefault="00A01204" w:rsidP="00A01204">
      <w:pPr>
        <w:rPr>
          <w:sz w:val="22"/>
          <w:szCs w:val="22"/>
          <w:shd w:val="pct15" w:color="auto" w:fill="FFFFFF"/>
          <w:lang w:val="en-US"/>
        </w:rPr>
      </w:pPr>
    </w:p>
    <w:p w14:paraId="0B35F456" w14:textId="77366AAC" w:rsidR="00A01204" w:rsidRPr="0008241C" w:rsidRDefault="00A01204" w:rsidP="00A01204">
      <w:pPr>
        <w:rPr>
          <w:sz w:val="22"/>
          <w:szCs w:val="22"/>
        </w:rPr>
      </w:pPr>
      <w:r w:rsidRPr="0008241C">
        <w:rPr>
          <w:sz w:val="22"/>
          <w:szCs w:val="22"/>
        </w:rPr>
        <w:t xml:space="preserve">Change in land use and land cover occurs in many parts of mountainous region with natural habitats shrinking through forest fragmentation and rangeland degradation </w:t>
      </w:r>
      <w:r w:rsidRPr="0008241C">
        <w:rPr>
          <w:sz w:val="22"/>
          <w:szCs w:val="22"/>
        </w:rPr>
        <w:fldChar w:fldCharType="begin" w:fldLock="1"/>
      </w:r>
      <w:r w:rsidRPr="0008241C">
        <w:rPr>
          <w:sz w:val="22"/>
          <w:szCs w:val="22"/>
        </w:rPr>
        <w:instrText>ADDIN CSL_CITATION {"citationItems":[{"id":"ITEM-1","itemData":{"DOI":"10.1007/s10531-006-9038-5","ISBN":"0960-3115","ISSN":"09603115","abstract":"Deforestation is a primary driver of biotic extinctions in the tropics.\\nThe impacts of deforestation in tropical biodiversity hotspots are of\\nparticular concern because these regions contain high concentrations of\\nglobally endemic species. However, the effects of large-scale\\ndeforestation on native biotas within the biodiversity hotspot of\\nHimalaya remain poorly documented. Here we report on an alarming trend\\nof deforestation in the Indian Himalaya and project the likely\\nconsequential extinctions of endemic taxa (species and subspecies) by\\n2100 across a broad range of taxonomic groups, including gymnosperms,\\nangiosperms, fishes, amphibians, reptiles, birds, and mammals. With the\\ncurrent level of deforestation, by 2100 only about 10% of the land area\\nof the Indian Himalaya will be covered by dense forest (&gt; 40% canopy\\ncover)-a scenario in which almost a quarter of the endemic species could\\nbe wiped out, including 366 endemic vascular plant taxa and 35 endemic\\nvertebrate taxa. We also show that inaccurate reporting of forest cover\\ndata by governmental institutions can result in underestimations of the\\nbiological impacts of deforestation, as well as potential\\nmiscalculations in land-use decisions (e.g., the construction of\\nhydroelectric dams). Large-scale conservation efforts, including forest\\nprotection and reforestation, are urgently needed to avoid the impending\\ndeforestation-driven biodiversity losses in the Himalaya.","author":[{"dropping-particle":"","family":"Pandit","given":"M. K.","non-dropping-particle":"","parse-names":false,"suffix":""},{"dropping-particle":"","family":"Sodhi","given":"Navjot S.","non-dropping-particle":"","parse-names":false,"suffix":""},{"dropping-particle":"","family":"Koh","given":"Lian Pin","non-dropping-particle":"","parse-names":false,"suffix":""},{"dropping-particle":"","family":"Bhaskar","given":"Arun","non-dropping-particle":"","parse-names":false,"suffix":""},{"dropping-particle":"","family":"Brook","given":"Barry W.","non-dropping-particle":"","parse-names":false,"suffix":""}],"container-title":"Biodiversity and Conservation","id":"ITEM-1","issue":"1","issued":{"date-parts":[["2007"]]},"page":"153-163","title":"Unreported yet massive deforestation driving loss of endemic biodiversity in Indian Himalaya","type":"article-journal","volume":"16"},"uris":["http://www.mendeley.com/documents/?uuid=c43091aa-ceaf-47b3-b35e-c87af0730ca1"]},{"id":"ITEM-2","itemData":{"abstract":"We used the conversion of land use and its effects (CLUE-s) model to simulate scenarios of land-cover change in Montane mainland southeast Asia (MMSEA), a region in the midst of transformation due to rapid intensification of agriculture and expansion of regional trade markets. Simulated changes affected approximately 10 % of the MMSEA landscape between 2001 and 2025 and 16 % between 2001 and 2050. Roughly 9 % of the current vegetation, which consists of native species of trees, shrubs, and grasses, is projected to be replaced by tree plantations, tea, and other evergreen shrubs during the 50 years period. Importantly, 4 % of this transition is expected to be due to the expansion of rubber (Hevea brasiliensis), a tree plantation crop that may have important implications for local-to-regional scale hydrology because of its potentially high water consumption in the dry season.","author":[{"dropping-particle":"","family":"Fox","given":"J.","non-dropping-particle":"","parse-names":false,"suffix":""},{"dropping-particle":"","family":"Vogler","given":"J. B.","non-dropping-particle":"","parse-names":false,"suffix":""},{"dropping-particle":"","family":"Sen","given":"O. L.","non-dropping-particle":"","parse-names":false,"suffix":""},{"dropping-particle":"","family":"Giambelluca","given":"T. W.","non-dropping-particle":"","parse-names":false,"suffix":""},{"dropping-particle":"","family":"Ziegler","given":"A. D.","non-dropping-particle":"","parse-names":false,"suffix":""}],"container-title":"Environmental management","id":"ITEM-2","issue":"5","issued":{"date-parts":[["2012"]]},"page":"968-979","title":"Simulating land-cover change in montane mainland southeast Asia","type":"article-journal","volume":"49"},"uris":["http://www.mendeley.com/documents/?uuid=91355732-0a7f-3db9-a764-3d68e9d85c51"]},{"id":"ITEM-3","itemData":{"ISSN":"09258574","abstract":"Forest fragmentation is considered as one of the major conservation issue. The purpose of this study is to contribute to the understanding of the national assessment of spatial patterns of forest fragmentation and influence of deforestation on fragmentation in the Indian forests during three decade interval (1975-2005). Mapping of forest cover was carried out based on Landsat MSS and IRS P6 AWiFS data using hybrid classification techniques on 1:250,000 scale. The present study considered biogeographic zones as a major stratum for national level assessment. The forest fragmentation was analysed based on landscape indices which allow quantification and categorisation of complex forest landscapes and depict landscape composition, structure and scenario of fragmentation. The analysis revealed that in all biogeographic zones, more than 90% of total number of forest fragments consists of patches having area less than 1km2. At national level the mean forest patch size stands at 187ha. The total core area was highest for Islands (87.4%) followed by Eastern Himalayas (82.5%), Deccan (78.9%), Deserts (76.4%) and Eastern Ghats (76%). The temporal analysis shows that the loss of Indian forest area as 5.8% during 1975–2005. The annual rate of deforestation has been computed as 0.20% at national level. The decreased mean patch size, increased edge density and increased number of patches from 1975 to 2005 indicates ongoing fragmentation in biogeographic zones. The very high fragmentation in Trans Himalayas is contributed mostly by the natural factors while in other biogeographic zones, increased fragmentation is due to deforestation.","author":[{"dropping-particle":"","family":"Reddy","given":"C. Sudhakar","non-dropping-particle":"","parse-names":false,"suffix":""},{"dropping-particle":"","family":"Sreelekshmi","given":"S.","non-dropping-particle":"","parse-names":false,"suffix":""},{"dropping-particle":"","family":"Jha","given":"C.S.","non-dropping-particle":"","parse-names":false,"suffix":""},{"dropping-particle":"","family":"Dadhwal","given":"V.K.","non-dropping-particle":"","parse-names":false,"suffix":""}],"container-title":"Ecological Engineering","id":"ITEM-3","issued":{"date-parts":[["2013","11"]]},"note":"NULL","page":"453-464","title":"National assessment of forest fragmentation in India: Landscape indices as measures of the effects of fragmentation and forest cover change","type":"article-journal","volume":"60"},"uris":["http://www.mendeley.com/documents/?uuid=82846459-5283-43b6-b1ab-5b8fd24dbf52"]},{"id":"ITEM-4","itemData":{"abstract":"Land cover change is one of the most important drivers of forest ecosystem change. The Hindu Kush Himalayan region (HKH) has experienced severe forest degradation but data and documentation are limited. We undertook this study in the Nepalese part of the Kailash Sacred Landscape (KSL), an important transboundary region known for its biodiversity and the scared values. Forest is an important ecosystem within the landscape and provides various goods and services including habitat for many keystone species. However, precise information on forest change and overall land cover change in the area is limited. We analyzed land cover change and forest fragmentation between 1990 and 2009, and the predicted change for 2030. There was a 9% decrease in forest cover and 12% increase in cropland between 1990 and 2009. A further 4% decline in forest cover and 5% increase in cropland was predicted by 2030, together with a slight increase in grassland and barren area. Fragmentation analysis showed a 10% decrease in large core forest between 1990 and 2009, accompanied by an increase in patch forest. A further 10.6% decline in core forest was predicted by 2030, accompanied by an increase in patch, perforated, small-sized core, and mediumsized core areas. The study suggests that expansions of cropland coupled with high dependency on forests are the major drivers of the observed forest change. Recommendations are made based on the results of the study that will help to maintain and restore forest, and support biodiversity conservation and livelihoods.","author":[{"dropping-particle":"","family":"Uddin","given":"Kabir","non-dropping-particle":"","parse-names":false,"suffix":""},{"dropping-particle":"","family":"Chaudhary","given":"Sunita","non-dropping-particle":"","parse-names":false,"suffix":""},{"dropping-particle":"","family":"Chettri","given":"Nakul","non-dropping-particle":"","parse-names":false,"suffix":""},{"dropping-particle":"","family":"Kotru","given":"Rajan","non-dropping-particle":"","parse-names":false,"suffix":""},{"dropping-particle":"","family":"Murthy","given":"Manchiraju","non-dropping-particle":"","parse-names":false,"suffix":""},{"dropping-particle":"","family":"Chaudhary","given":"Ram Prasad","non-dropping-particle":"","parse-names":false,"suffix":""},{"dropping-particle":"","family":"Ning","given":"Wu","non-dropping-particle":"","parse-names":false,"suffix":""},{"dropping-particle":"","family":"Shrestha","given":"Sahas Man","non-dropping-particle":"","parse-names":false,"suffix":""},{"dropping-particle":"","family":"Gautam","given":"Shree Krishna","non-dropping-particle":"","parse-names":false,"suffix":""}],"container-title":"Landscape and Urban Planning","id":"ITEM-4","issued":{"date-parts":[["2015"]]},"page":"1-10","title":"The changing land cover and fragmenting forest on the Roof of the World: A case study in Nepal's Kailash Sacred Landscape","type":"article-journal","volume":"141"},"uris":["http://www.mendeley.com/documents/?uuid=58133716-c288-3122-91b7-e2f01168d926"]}],"mendeley":{"formattedCitation":"(J. Fox &lt;i&gt;et al.&lt;/i&gt;, 2012; M. K. Pandit &lt;i&gt;et al.&lt;/i&gt;, 2007; Reddy &lt;i&gt;et al.&lt;/i&gt;, 2013; Uddin &lt;i&gt;et al.&lt;/i&gt;, 2015)","manualFormatting":"(Fox, Vogler, &amp; Sen et. al., 2012; Pandit, Sodhi, &amp; Koh et al., 2007; Reddy, Sreelekshmi, &amp; Jha et al., 2013; Uddin et al., 2015)","plainTextFormattedCitation":"(J. Fox et al., 2012; M. K. Pandit et al., 2007; Reddy et al., 2013; Uddin et al., 2015)","previouslyFormattedCitation":"(J. Fox &lt;i&gt;et al.&lt;/i&gt;, 2012; M. K. Pandit &lt;i&gt;et al.&lt;/i&gt;, 2007; Reddy &lt;i&gt;et al.&lt;/i&gt;, 2013; Uddin &lt;i&gt;et al.&lt;/i&gt;, 2015)"},"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Fox </w:t>
      </w:r>
      <w:r w:rsidRPr="0008241C">
        <w:rPr>
          <w:i/>
          <w:noProof/>
          <w:sz w:val="22"/>
          <w:szCs w:val="22"/>
        </w:rPr>
        <w:t>et al</w:t>
      </w:r>
      <w:r w:rsidRPr="0008241C">
        <w:rPr>
          <w:noProof/>
          <w:sz w:val="22"/>
          <w:szCs w:val="22"/>
        </w:rPr>
        <w:t>.</w:t>
      </w:r>
      <w:r w:rsidRPr="0008241C">
        <w:rPr>
          <w:noProof/>
          <w:sz w:val="22"/>
          <w:szCs w:val="22"/>
          <w:lang w:val="fr-FR"/>
        </w:rPr>
        <w:t xml:space="preserve">, 2012; Pandit </w:t>
      </w:r>
      <w:r w:rsidRPr="0008241C">
        <w:rPr>
          <w:i/>
          <w:noProof/>
          <w:sz w:val="22"/>
          <w:szCs w:val="22"/>
          <w:lang w:val="fr-FR"/>
        </w:rPr>
        <w:t>et al</w:t>
      </w:r>
      <w:r w:rsidRPr="0008241C">
        <w:rPr>
          <w:noProof/>
          <w:sz w:val="22"/>
          <w:szCs w:val="22"/>
          <w:lang w:val="fr-FR"/>
        </w:rPr>
        <w:t xml:space="preserve">., 2007; Reddy </w:t>
      </w:r>
      <w:r w:rsidRPr="0008241C">
        <w:rPr>
          <w:i/>
          <w:noProof/>
          <w:sz w:val="22"/>
          <w:szCs w:val="22"/>
          <w:lang w:val="fr-FR"/>
        </w:rPr>
        <w:t>et al</w:t>
      </w:r>
      <w:r w:rsidRPr="0008241C">
        <w:rPr>
          <w:noProof/>
          <w:sz w:val="22"/>
          <w:szCs w:val="22"/>
          <w:lang w:val="fr-FR"/>
        </w:rPr>
        <w:t xml:space="preserve">., 2013; Uddin </w:t>
      </w:r>
      <w:r w:rsidRPr="0008241C">
        <w:rPr>
          <w:i/>
          <w:noProof/>
          <w:sz w:val="22"/>
          <w:szCs w:val="22"/>
          <w:lang w:val="fr-FR"/>
        </w:rPr>
        <w:t>et al</w:t>
      </w:r>
      <w:r w:rsidRPr="0008241C">
        <w:rPr>
          <w:noProof/>
          <w:sz w:val="22"/>
          <w:szCs w:val="22"/>
          <w:lang w:val="fr-FR"/>
        </w:rPr>
        <w:t>., 2015)</w:t>
      </w:r>
      <w:r w:rsidRPr="0008241C">
        <w:rPr>
          <w:sz w:val="22"/>
          <w:szCs w:val="22"/>
        </w:rPr>
        <w:fldChar w:fldCharType="end"/>
      </w:r>
      <w:r w:rsidRPr="0008241C">
        <w:rPr>
          <w:sz w:val="22"/>
          <w:szCs w:val="22"/>
          <w:lang w:val="fr-FR"/>
        </w:rPr>
        <w:t xml:space="preserve">. </w:t>
      </w:r>
      <w:r w:rsidRPr="0008241C">
        <w:rPr>
          <w:sz w:val="22"/>
          <w:szCs w:val="22"/>
        </w:rPr>
        <w:t xml:space="preserve">Generally, the area used for agriculture in mountains is growing. Forest transition due to plantation and agroforestry expansion, agricultural intensification, and infrastructure development have led to large-scale land-use and land-cover change  in mountains </w:t>
      </w:r>
      <w:r w:rsidRPr="0008241C">
        <w:rPr>
          <w:sz w:val="22"/>
          <w:szCs w:val="22"/>
        </w:rPr>
        <w:fldChar w:fldCharType="begin" w:fldLock="1"/>
      </w:r>
      <w:r w:rsidRPr="0008241C">
        <w:rPr>
          <w:sz w:val="22"/>
          <w:szCs w:val="22"/>
        </w:rPr>
        <w:instrText>ADDIN CSL_CITATION {"citationItems":[{"id":"ITEM-1","itemData":{"DOI":"10.1111/j.1523-1739.2009.01237.x","ISBN":"0888-8892","ISSN":"08888892","PMID":"22748090","abstract":"The Greater Himalayas hold the largest mass of ice outside polar regions and are the source of the 10 largest rivers in Asia. Rapid reduction in the volume of Himalayan glaciers due to climate change is occurring. The cascading effects of rising temperatures and loss of ice and snow in the region are affecting, for example, water availability (amounts, seasonality), biodiversity (endemic species, predator-prey relations), ecosystem boundary shifts (tree-line movements, high-elevation ecosystem changes), and global feedbacks (monsoonal shifts, loss of soil carbon). Climate change will also have environmental and social impacts that will likely increase uncertainty in water supplies and agricultural production for human populations across Asia. A common understanding of climate change needs to be developed through regional and local-scale research so that mitigation and adaptation strategies can be identified and implemented. The challenges brought about by climate change in the Greater Himalayas can only be addressed through increased regional collaboration in scientific research and policy making.","author":[{"dropping-particle":"","family":"Xu","given":"Jianchu","non-dropping-particle":"","parse-names":false,"suffix":""},{"dropping-particle":"","family":"Grumbine","given":"R. Edward","non-dropping-particle":"","parse-names":false,"suffix":""},{"dropping-particle":"","family":"Shrestha","given":"Arun","non-dropping-particle":"","parse-names":false,"suffix":""},{"dropping-particle":"","family":"Eriksson","given":"Mats","non-dropping-particle":"","parse-names":false,"suffix":""},{"dropping-particle":"","family":"Yang","given":"Xuefei","non-dropping-particle":"","parse-names":false,"suffix":""},{"dropping-particle":"","family":"Wang","given":"Yun","non-dropping-particle":"","parse-names":false,"suffix":""},{"dropping-particle":"","family":"Wilkes","given":"Andreas","non-dropping-particle":"","parse-names":false,"suffix":""}],"container-title":"Conservation Biology","id":"ITEM-1","issue":"3","issued":{"date-parts":[["2009"]]},"page":"520-530","title":"The melting Himalayas: Cascading effects of climate change on water, biodiversity, and livelihoods","type":"article-journal","volume":"23"},"uris":["http://www.mendeley.com/documents/?uuid=f04cd5e8-0d19-3722-9c1f-94217c7c6717"]},{"id":"ITEM-2","itemData":{"abstract":"Identifying patterns and drivers of regional land use changes is crucial for supporting land management and planning. Doing so for mountain ecosystems in East Asia, such as the So-yang River Basin in South Korea, has until now been a challenge because of extreme social and ecological complexities. Applying the techniques of geographic information systems (GIS) and statistical modeling via multinomial logistic regression (MNL), we attempted to examine various hypothesized drivers of land use changes, over the period 1980 to 2000. The hypothesized drivers included variables of topography, accessibility, spatial zoning policies and neighboring land use. Before the inferential statistic analyses, we identified the optimal neighborhood extents for each land use type. The two archetypical sub-periods, i.e., 1980–1990 with agricultural expansions and 1990–2000 with reforestation, have similar causal drivers, such as topographic factors, which are related to characteristics of mountainous areas, neighborhood land use, and spatial zoning policies, of land use changes. Since the statistical models robustly capture the mutual effects of biophysical heterogeneity, neighborhood characteristics and spatial zoning regulation on long-term land use changes, they are valuable for developing coupled models of social-ecological systems to simulate land use and dependent ecosystem services, and to support sustainable land management.","author":[{"dropping-particle":"","family":"Kim, I., Le, Q. B., Park, S. J., Tenhunen, J., &amp; Koellner","given":"T.","non-dropping-particle":"","parse-names":false,"suffix":""}],"container-title":"Land","id":"ITEM-2","issue":"3","issued":{"date-parts":[["2014"]]},"page":"957-980","title":"Driving Forces in Archetypical Land-Use Changes in a Mountainous Watershed in East Asia","type":"article-journal","volume":"3"},"uris":["http://www.mendeley.com/documents/?uuid=09ec1e5d-c6d6-3c44-9052-d737d9c97141"]},{"id":"ITEM-3","itemData":{"ISSN":"02648377","abstract":"In the complex agro-ecological conditions of Vietnam's northern borderlands, attempts by ethnic minority farmers to create sustainable livelihoods, along with the impacts of state development policies, have direct consequences for land use and land cover (LULC) change. In this paper we analyse the degree to which LULC has changed and diversified from 1999 to 2009 in Lào Cai Province and the underlying relationships with ethnic minority livelihood diversification strategies. We examine the correlation between LULC diversity and various socioeconomic and biophysical proxies using a spatial autoregressive model. Our findings indicate two major changes in LULC: an increase in closed canopy forest and substantial urban growth. LULC diversity increased between 1999 and 2009, suggesting a transition between land uses and/or a diversification of livelihood strategies. Socioeconomic proxies are significant predictors of LULC diversity in both years, while biophysical proxies are only effective predictors in 2009. In-depth interviews regarding state-led policies and ethnic minority livelihoods reveal some of the underlying mechanisms of such LULC transitions and associations.","author":[{"dropping-particle":"","family":"Trincsi","given":"Kate","non-dropping-particle":"","parse-names":false,"suffix":""},{"dropping-particle":"","family":"Pham","given":"Thi-Thanh-Hiên","non-dropping-particle":"","parse-names":false,"suffix":""},{"dropping-particle":"","family":"Turner","given":"Sarah","non-dropping-particle":"","parse-names":false,"suffix":""}],"container-title":"Land Use Policy","id":"ITEM-3","issued":{"date-parts":[["2014","11"]]},"note":"NULL","page":"484-497","title":"Mapping mountain diversity: Ethnic minorities and land use land cover change in Vietnam's borderlands","type":"article-journal","volume":"41"},"uris":["http://www.mendeley.com/documents/?uuid=4a73a4de-f01f-4e7c-a2cb-3afd69053ffe"]}],"mendeley":{"formattedCitation":"(Kim, I., Le, Q. B., Park, S. J., Tenhunen, J., &amp; Koellner, 2014; Trincsi &lt;i&gt;et al.&lt;/i&gt;, 2014; J. Xu &lt;i&gt;et al.&lt;/i&gt;, 2009)","manualFormatting":"(Kim, Le, &amp; Park et al., 2014; Trincsi, Pham, &amp; Turner, 2014; Xu, Grumbine, &amp; Shrestha, 2009)","plainTextFormattedCitation":"(Kim, I., Le, Q. B., Park, S. J., Tenhunen, J., &amp; Koellner, 2014; Trincsi et al., 2014; J. Xu et al., 2009)","previouslyFormattedCitation":"(Kim, I., Le, Q. B., Park, S. J., Tenhunen, J., &amp; Koellner, 2014; Trincsi &lt;i&gt;et al.&lt;/i&gt;, 2014; J. Xu &lt;i&gt;et al.&lt;/i&gt;, 2009)"},"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Kim </w:t>
      </w:r>
      <w:r w:rsidRPr="0008241C">
        <w:rPr>
          <w:i/>
          <w:noProof/>
          <w:sz w:val="22"/>
          <w:szCs w:val="22"/>
          <w:lang w:val="fr-FR"/>
        </w:rPr>
        <w:t>et al</w:t>
      </w:r>
      <w:r w:rsidRPr="0008241C">
        <w:rPr>
          <w:noProof/>
          <w:sz w:val="22"/>
          <w:szCs w:val="22"/>
          <w:lang w:val="fr-FR"/>
        </w:rPr>
        <w:t xml:space="preserve">., 2014; Trincsi </w:t>
      </w:r>
      <w:r w:rsidRPr="0008241C">
        <w:rPr>
          <w:i/>
          <w:noProof/>
          <w:sz w:val="22"/>
          <w:szCs w:val="22"/>
        </w:rPr>
        <w:t>et al</w:t>
      </w:r>
      <w:r w:rsidRPr="0008241C">
        <w:rPr>
          <w:noProof/>
          <w:sz w:val="22"/>
          <w:szCs w:val="22"/>
        </w:rPr>
        <w:t>.</w:t>
      </w:r>
      <w:r w:rsidRPr="0008241C">
        <w:rPr>
          <w:noProof/>
          <w:sz w:val="22"/>
          <w:szCs w:val="22"/>
          <w:lang w:val="fr-FR"/>
        </w:rPr>
        <w:t xml:space="preserve">, 2014; </w:t>
      </w:r>
      <w:r w:rsidRPr="0008241C">
        <w:rPr>
          <w:noProof/>
          <w:sz w:val="22"/>
          <w:szCs w:val="24"/>
          <w:lang w:val="fr-FR"/>
        </w:rPr>
        <w:t>Xu, Grumbine &amp; Shrestha</w:t>
      </w:r>
      <w:r w:rsidRPr="0008241C">
        <w:rPr>
          <w:noProof/>
          <w:sz w:val="22"/>
          <w:szCs w:val="22"/>
          <w:lang w:val="fr-FR"/>
        </w:rPr>
        <w:t>, 2009)</w:t>
      </w:r>
      <w:r w:rsidRPr="0008241C">
        <w:rPr>
          <w:sz w:val="22"/>
          <w:szCs w:val="22"/>
        </w:rPr>
        <w:fldChar w:fldCharType="end"/>
      </w:r>
      <w:r w:rsidRPr="0008241C">
        <w:rPr>
          <w:sz w:val="22"/>
          <w:szCs w:val="22"/>
          <w:lang w:val="fr-FR"/>
        </w:rPr>
        <w:t xml:space="preserve">. </w:t>
      </w:r>
      <w:r w:rsidRPr="0008241C">
        <w:rPr>
          <w:sz w:val="22"/>
          <w:szCs w:val="22"/>
        </w:rPr>
        <w:t>Annual loss of forest area of 0.2</w:t>
      </w:r>
      <w:r w:rsidR="00C934E9">
        <w:rPr>
          <w:sz w:val="22"/>
          <w:szCs w:val="22"/>
        </w:rPr>
        <w:t xml:space="preserve"> per cent</w:t>
      </w:r>
      <w:r w:rsidRPr="0008241C">
        <w:rPr>
          <w:sz w:val="22"/>
          <w:szCs w:val="22"/>
        </w:rPr>
        <w:t xml:space="preserve"> has been reported for Indian mountains </w:t>
      </w:r>
      <w:r w:rsidRPr="0008241C">
        <w:rPr>
          <w:sz w:val="22"/>
          <w:szCs w:val="22"/>
        </w:rPr>
        <w:fldChar w:fldCharType="begin" w:fldLock="1"/>
      </w:r>
      <w:r w:rsidRPr="0008241C">
        <w:rPr>
          <w:sz w:val="22"/>
          <w:szCs w:val="22"/>
        </w:rPr>
        <w:instrText>ADDIN CSL_CITATION {"citationItems":[{"id":"ITEM-1","itemData":{"ISSN":"09258574","abstract":"Forest fragmentation is considered as one of the major conservation issue. The purpose of this study is to contribute to the understanding of the national assessment of spatial patterns of forest fragmentation and influence of deforestation on fragmentation in the Indian forests during three decade interval (1975-2005). Mapping of forest cover was carried out based on Landsat MSS and IRS P6 AWiFS data using hybrid classification techniques on 1:250,000 scale. The present study considered biogeographic zones as a major stratum for national level assessment. The forest fragmentation was analysed based on landscape indices which allow quantification and categorisation of complex forest landscapes and depict landscape composition, structure and scenario of fragmentation. The analysis revealed that in all biogeographic zones, more than 90% of total number of forest fragments consists of patches having area less than 1km2. At national level the mean forest patch size stands at 187ha. The total core area was highest for Islands (87.4%) followed by Eastern Himalayas (82.5%), Deccan (78.9%), Deserts (76.4%) and Eastern Ghats (76%). The temporal analysis shows that the loss of Indian forest area as 5.8% during 1975–2005. The annual rate of deforestation has been computed as 0.20% at national level. The decreased mean patch size, increased edge density and increased number of patches from 1975 to 2005 indicates ongoing fragmentation in biogeographic zones. The very high fragmentation in Trans Himalayas is contributed mostly by the natural factors while in other biogeographic zones, increased fragmentation is due to deforestation.","author":[{"dropping-particle":"","family":"Reddy","given":"C. Sudhakar","non-dropping-particle":"","parse-names":false,"suffix":""},{"dropping-particle":"","family":"Sreelekshmi","given":"S.","non-dropping-particle":"","parse-names":false,"suffix":""},{"dropping-particle":"","family":"Jha","given":"C.S.","non-dropping-particle":"","parse-names":false,"suffix":""},{"dropping-particle":"","family":"Dadhwal","given":"V.K.","non-dropping-particle":"","parse-names":false,"suffix":""}],"container-title":"Ecological Engineering","id":"ITEM-1","issued":{"date-parts":[["2013","11"]]},"note":"NULL","page":"453-464","title":"National assessment of forest fragmentation in India: Landscape indices as measures of the effects of fragmentation and forest cover change","type":"article-journal","volume":"60"},"uris":["http://www.mendeley.com/documents/?uuid=82846459-5283-43b6-b1ab-5b8fd24dbf52"]}],"mendeley":{"formattedCitation":"(Reddy &lt;i&gt;et al.&lt;/i&gt;, 2013)","plainTextFormattedCitation":"(Reddy et al., 2013)","previouslyFormattedCitation":"(Reddy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Reddy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0.3</w:t>
      </w:r>
      <w:r w:rsidR="00C934E9">
        <w:rPr>
          <w:sz w:val="22"/>
          <w:szCs w:val="22"/>
        </w:rPr>
        <w:t xml:space="preserve"> per cent</w:t>
      </w:r>
      <w:r w:rsidRPr="0008241C">
        <w:rPr>
          <w:sz w:val="22"/>
          <w:szCs w:val="22"/>
        </w:rPr>
        <w:t xml:space="preserve"> for Myanmar </w:t>
      </w:r>
      <w:r w:rsidRPr="0008241C">
        <w:rPr>
          <w:sz w:val="22"/>
          <w:szCs w:val="22"/>
        </w:rPr>
        <w:fldChar w:fldCharType="begin" w:fldLock="1"/>
      </w:r>
      <w:r w:rsidRPr="0008241C">
        <w:rPr>
          <w:sz w:val="22"/>
          <w:szCs w:val="22"/>
        </w:rPr>
        <w:instrText>ADDIN CSL_CITATION {"citationItems":[{"id":"ITEM-1","itemData":{"abstract":"Myanmar is one of the most forested countries in mainland South-east Asia. These forests support a large number of important species and endemics and have great value for global efforts in biodiversity conservation. Landsat satellite imagery from the 1990s and 2000s was used to develop a countrywide forest map and estimate deforestation. The country has retained much of its forest cover, but forests have declined by 0.3% annually. Deforestation varied considerably among administrative units, with central and more populated states and divisions showing the highest losses. Ten deforestation hotspots had annual deforestation rates well above the countrywide average. Major reasons for forest losses in these hotspots stemmed from increased agricultural conversion, fuelwood consumption, charcoal production, commercial logging and plantation development. While Myanmar continues to be a stronghold for closed canopy forests, several areas have been experiencing serious deforestation. Most notable are the mangrove forests in the Ayeyarwady delta region and the remaining dry forests at the northern edge of the central dry zone.","author":[{"dropping-particle":"","family":"Leimgruber","given":"P","non-dropping-particle":"","parse-names":false,"suffix":""},{"dropping-particle":"","family":"S.","given":"Kelly D.","non-dropping-particle":"","parse-names":false,"suffix":""},{"dropping-particle":"","family":"Steininger","given":"M.","non-dropping-particle":"","parse-names":false,"suffix":""},{"dropping-particle":"","family":"Brunner","given":"J","non-dropping-particle":"","parse-names":false,"suffix":""},{"dropping-particle":"","family":"Müller","given":"T","non-dropping-particle":"","parse-names":false,"suffix":""},{"dropping-particle":"","family":"Songer","given":"M","non-dropping-particle":"","parse-names":false,"suffix":""}],"container-title":"Environmental Conservation","id":"ITEM-1","issue":"4","issued":{"date-parts":[["2005"]]},"page":"356-364","title":"Forest cover change patterns in Myanmar (Burma) 1990–2000","type":"article-journal","volume":"32"},"uris":["http://www.mendeley.com/documents/?uuid=3ea2fae2-df6b-3dd9-8a1e-8e00fafa2d86"]}],"mendeley":{"formattedCitation":"(Leimgruber &lt;i&gt;et al.&lt;/i&gt;, 2005)","plainTextFormattedCitation":"(Leimgruber et al., 2005)","previouslyFormattedCitation":"(Leimgruber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Leimgruber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although in Bhutan forest cover is increasing at an annual rate of 0.22</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bstract":"Land cover (LC) is one of the most important and easily detectable indicators of change in ecosystem services and livelihood support systems. This paper describes the decadal dynamics in LC changes at national and sub-national level in Bhutan derived by applying object-based image analysis (OBIA) techniques to 1990, 2000, and 2010 Landsat (30 m spatial resolution) data. Ten LC classes were defined in order to give a harmonized legend land cover classification system (LCCS). An accuracy of 83% was achieved for LC-2010 as determined from spot analysis using very high resolution satellite data from Google Earth Pro and limited field verification. At the national level, overall forest increased from 25,558 to 26,732 km2 between 1990 and 2010, equivalent to an average annual growth rate of 59 km2/year (0.22%). There was an overall reduction in grassland, shrubland, and barren area, but the observations were highly dependent on time of acquisition of the satellite data and climatic conditions. The greatest change from non-forest to forest (277 km2) was in Bumthang district, followed by Wangdue Phodrang and Trashigang, with the least (1 km2) in Tsirang. Forest and scrub forest covers close to 75% of the land area of Bhutan, and just over half of the total area (51%) has some form of conservation status. This study indicates that numerous applications and analyses can be carried out to support improved land cover and land use (LCLU) management. It will be possible to replicate this study in the future as comparable new satellite data is scheduled to become available.","author":[{"dropping-particle":"","family":"Gilani","given":"H","non-dropping-particle":"","parse-names":false,"suffix":""},{"dropping-particle":"","family":"Shrestha","given":"H L","non-dropping-particle":"","parse-names":false,"suffix":""},{"dropping-particle":"","family":"Murthy","given":"M S R","non-dropping-particle":"","parse-names":false,"suffix":""},{"dropping-particle":"","family":"Phuntso","given":"P","non-dropping-particle":"","parse-names":false,"suffix":""},{"dropping-particle":"","family":"Pradhan","given":"S","non-dropping-particle":"","parse-names":false,"suffix":""},{"dropping-particle":"","family":"Bajracharya","given":"B","non-dropping-particle":"","parse-names":false,"suffix":""},{"dropping-particle":"","family":"Shrestha","given":"B","non-dropping-particle":"","parse-names":false,"suffix":""}],"container-title":"Journal of Environmental Management","id":"ITEM-1","issued":{"date-parts":[["2015"]]},"page":"91-100","title":"Decadal land cover change dynamics in Bhutan","type":"article-journal","volume":"148"},"uris":["http://www.mendeley.com/documents/?uuid=d522b39b-028c-315a-b689-846c833246cd"]}],"mendeley":{"formattedCitation":"(Gilani &lt;i&gt;et al.&lt;/i&gt;, 2015)","manualFormatting":"(Gilani, Shrestha, &amp; Murthy et al., 2015)","plainTextFormattedCitation":"(Gilani et al., 2015)","previouslyFormattedCitation":"(Gilan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Gilan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2FEB4A3B" w14:textId="77777777" w:rsidR="00A01204" w:rsidRPr="0008241C" w:rsidRDefault="00A01204" w:rsidP="00A01204">
      <w:pPr>
        <w:rPr>
          <w:sz w:val="22"/>
          <w:szCs w:val="22"/>
        </w:rPr>
      </w:pPr>
    </w:p>
    <w:p w14:paraId="708B7BBE" w14:textId="77777777" w:rsidR="00A01204" w:rsidRPr="0008241C" w:rsidRDefault="00A01204" w:rsidP="00A01204">
      <w:pPr>
        <w:rPr>
          <w:sz w:val="22"/>
          <w:szCs w:val="22"/>
        </w:rPr>
      </w:pPr>
      <w:r w:rsidRPr="0008241C">
        <w:rPr>
          <w:sz w:val="22"/>
          <w:szCs w:val="22"/>
        </w:rPr>
        <w:t xml:space="preserve">With the gradual integration into globalized markets and improved infrastructure, mountain societies in the Asia-Pacific region have shifted progressively from subsistent to market-orientated agriculture. Emergent urbanization and intensive agriculture in mountains with cultivating introduced varieties and high-value cash crops, have led to the conversion of farming fields for other uses </w:t>
      </w:r>
      <w:r w:rsidRPr="0008241C">
        <w:rPr>
          <w:sz w:val="22"/>
          <w:szCs w:val="22"/>
        </w:rPr>
        <w:fldChar w:fldCharType="begin" w:fldLock="1"/>
      </w:r>
      <w:r w:rsidRPr="0008241C">
        <w:rPr>
          <w:sz w:val="22"/>
          <w:szCs w:val="22"/>
        </w:rPr>
        <w:instrText>ADDIN CSL_CITATION {"citationItems":[{"id":"ITEM-1","itemData":{"DOI":"10.1659/0276-4741(2001)021[0260:MAITHK]2.0.CO;2","ISSN":"0276-4741","abstract":"In order to better understand the state of mountain agriculture, this article analyzes trends for 3 integral components of mountain farming systems-production of foodgrain crops, horticultural and cash crops, and livestockusing time series data published by national governments in 5 Hindu Kush-Himalayan (HKH) countries. Results show that, although the area under foodgrain crops has not increased, their yields have not declined as much as is often perceived. In some cases, crop productivity has increased. This evidently implies that mountain farmers are maintaining productivity of foodgrain crops for food security reasons. Results also suggest increasing trends in crop diversification toward horticultural and cash crops. Present trends in rapid expansion of areas under these crops indicate the growing importance of horticultural and cash crops in mountain farming systems and the household economy across the Hindu Kush-Himalaya. These trends have positive implications for the future development of mountain agriculture in terms of harnessing mountain niches and comparative advantages. In the livestock sector, there is a general decline in the cattle population across the HKH. Trends indicate the possibility of greater development of smallholder dairies with improved buffaloes in the Himalayan subtropics. The number of stall-fed buffaloes and goats is rising with increased use of external inputs and purchased feed, thus contributing positively to food security and nutrition in mountain households.","author":[{"dropping-particle":"","family":"Tulachan","given":"Pradeep M.","non-dropping-particle":"","parse-names":false,"suffix":""}],"container-title":"Mountain Research and Development","id":"ITEM-1","issue":"3","issued":{"date-parts":[["2001","8"]]},"page":"260-267","title":"Mountain Agriculture in the Hindu Kush–Himalaya","type":"article-journal","volume":"21"},"uris":["http://www.mendeley.com/documents/?uuid=bcb0ea85-25b6-4e6c-b8a4-4e949274c6fb"]}],"mendeley":{"formattedCitation":"(Tulachan, 2001)","plainTextFormattedCitation":"(Tulachan, 2001)","previouslyFormattedCitation":"(Tulachan, 2001)"},"properties":{"noteIndex":0},"schema":"https://github.com/citation-style-language/schema/raw/master/csl-citation.json"}</w:instrText>
      </w:r>
      <w:r w:rsidRPr="0008241C">
        <w:rPr>
          <w:sz w:val="22"/>
          <w:szCs w:val="22"/>
        </w:rPr>
        <w:fldChar w:fldCharType="separate"/>
      </w:r>
      <w:r w:rsidRPr="0008241C">
        <w:rPr>
          <w:noProof/>
          <w:sz w:val="22"/>
          <w:szCs w:val="22"/>
        </w:rPr>
        <w:t>(Tulachan, 2001)</w:t>
      </w:r>
      <w:r w:rsidRPr="0008241C">
        <w:rPr>
          <w:sz w:val="22"/>
          <w:szCs w:val="22"/>
        </w:rPr>
        <w:fldChar w:fldCharType="end"/>
      </w:r>
      <w:r w:rsidRPr="0008241C">
        <w:rPr>
          <w:sz w:val="22"/>
          <w:szCs w:val="22"/>
        </w:rPr>
        <w:t xml:space="preserve">. Agricultural lands in some mountains have been abandoned, such as in South Asia, because of the low returns and the shortage of labour caused by rural outmigration for additional earnings </w:t>
      </w:r>
      <w:r w:rsidRPr="0008241C">
        <w:rPr>
          <w:sz w:val="22"/>
          <w:szCs w:val="22"/>
        </w:rPr>
        <w:lastRenderedPageBreak/>
        <w:fldChar w:fldCharType="begin" w:fldLock="1"/>
      </w:r>
      <w:r w:rsidRPr="0008241C">
        <w:rPr>
          <w:sz w:val="22"/>
          <w:szCs w:val="22"/>
        </w:rPr>
        <w:instrText>ADDIN CSL_CITATION {"citationItems":[{"id":"ITEM-1","itemData":{"abstract":"This paper examines the extent, causes, and consequences of abandonment of agricultural land near the village of Sikles in the Nepal Himalaya. Socioeconomic information was collected in a household survey. Abandoned agricultural land and geomorphic damage were mapped at plot level for an area of 149.6 ha. Plot-level analysis showed that nearly 49% of all khet land and 37% of all bari land had been abandoned. About 10% of all khet land had been completely damaged by landslides and floods. Nearly 41% of all abandoned plots were subjected to different forms of geomorphic damage. The amount of geomorphic damage on plots abandoned earlier is greater than that on plots abandoned recently. Abandonment of agricultural land does not automatically lead to plant colonization because geomorphic damage is intensified prior to colonization. Abandoned land requires further management for plant colonization as well as for reducing the risk of geomorphic hazards. Prevailing government policies and acts are not effective in managing abandoned land. The phenomenon of abandoned agricultural land observed in the Nepal Himalaya is not unique: it is common in many mountain areas in the world. However, this phenomenon has recently led to pronounced socioeconomic and environmental problems in Nepal.","author":[{"dropping-particle":"","family":"Khanal NR and Watanabe T","given":"","non-dropping-particle":"","parse-names":false,"suffix":""}],"container-title":"Mountain Research and Development","id":"ITEM-1","issue":"1","issued":{"date-parts":[["2006"]]},"page":"32-40","title":"Abandonment of agricultural land and its consequences: A case study in the Sikles area, Gandaki Basin, Nepal Himalaya","type":"article-journal","volume":"26"},"uris":["http://www.mendeley.com/documents/?uuid=3bba1a1b-0ace-3818-916f-114cf5a08cbe"]}],"mendeley":{"formattedCitation":"(Khanal NR and Watanabe T, 2006)","manualFormatting":"(Khanal &amp; Watanabe, 2006)","plainTextFormattedCitation":"(Khanal NR and Watanabe T, 2006)","previouslyFormattedCitation":"(Khanal NR and Watanabe T, 2006)"},"properties":{"noteIndex":0},"schema":"https://github.com/citation-style-language/schema/raw/master/csl-citation.json"}</w:instrText>
      </w:r>
      <w:r w:rsidRPr="0008241C">
        <w:rPr>
          <w:sz w:val="22"/>
          <w:szCs w:val="22"/>
        </w:rPr>
        <w:fldChar w:fldCharType="separate"/>
      </w:r>
      <w:r w:rsidRPr="0008241C">
        <w:rPr>
          <w:noProof/>
          <w:sz w:val="22"/>
          <w:szCs w:val="22"/>
        </w:rPr>
        <w:t>(Khanal &amp; Watanabe, 2006)</w:t>
      </w:r>
      <w:r w:rsidRPr="0008241C">
        <w:rPr>
          <w:sz w:val="22"/>
          <w:szCs w:val="22"/>
        </w:rPr>
        <w:fldChar w:fldCharType="end"/>
      </w:r>
      <w:r w:rsidRPr="0008241C">
        <w:rPr>
          <w:sz w:val="22"/>
          <w:szCs w:val="22"/>
        </w:rPr>
        <w:t xml:space="preserve">. The development of tourism infrastructure has also led to the changes in land use and land cover in mountains. In the Genting and Cameron Highlands of peninsular Malaysia and on Mount Kinabalu in Sabah, montane cloud forests have been replaced by hotels, entertainment venues and golf courses, illustrating the increasing impacts of tourism development on mountain landscape </w:t>
      </w:r>
      <w:r w:rsidRPr="0008241C">
        <w:rPr>
          <w:sz w:val="22"/>
          <w:szCs w:val="22"/>
        </w:rPr>
        <w:fldChar w:fldCharType="begin" w:fldLock="1"/>
      </w:r>
      <w:r w:rsidRPr="0008241C">
        <w:rPr>
          <w:sz w:val="22"/>
          <w:szCs w:val="22"/>
        </w:rPr>
        <w:instrText>ADDIN CSL_CITATION {"citationItems":[{"id":"ITEM-1","itemData":{"ISSN":"00416436","abstract":"Mountains can provide several opportunities for redressing poverty and achieving sustainable development. They provide and safeguard water supply. They harbour biodiversity, and provide natural products such as timber, medicinal plants and minerals. They provide national and local income through tourism. Their forests help conserve soil and water, maintain the integrity of the ecosystem, prevent mountain hazards and natural disasters such as floods and landslides and (like other forests) regulate climate and serve as carbon sinks. This article recommends five strategic actions for an integrated land and water management framework to provide food, water, environmental and employment security: • Implement appropriate watershed and river basin management programmes to ensure the continued supply of essential services, especially water supply and soil conservation. • Prevent deforestation and land degradation to secure agro-economic sectors. • Reduce vulnerability to climate change. • Use mountain tourism as a tool for poverty reduction. • Focus on sustainable use of mountain biodiversity, including agrobio-diversity.","author":[{"dropping-particle":"","family":"Mishra","given":"Hemanta R.","non-dropping-particle":"","parse-names":false,"suffix":""}],"container-title":"Unasylva","id":"ITEM-1","issued":{"date-parts":[["2002"]]},"title":"Mountains of the developing world: Pockets of poverty or pinnacles for prosperity","type":"article-journal"},"uris":["http://www.mendeley.com/documents/?uuid=ba79d8bb-1165-3fa3-b665-53f016e9228b"]}],"mendeley":{"formattedCitation":"(H. R. Mishra, 2002)","plainTextFormattedCitation":"(H. R. Mishra, 2002)","previouslyFormattedCitation":"(H. R. Mishra, 2002)"},"properties":{"noteIndex":0},"schema":"https://github.com/citation-style-language/schema/raw/master/csl-citation.json"}</w:instrText>
      </w:r>
      <w:r w:rsidRPr="0008241C">
        <w:rPr>
          <w:sz w:val="22"/>
          <w:szCs w:val="22"/>
        </w:rPr>
        <w:fldChar w:fldCharType="separate"/>
      </w:r>
      <w:r w:rsidRPr="0008241C">
        <w:rPr>
          <w:noProof/>
          <w:sz w:val="22"/>
          <w:szCs w:val="22"/>
        </w:rPr>
        <w:t>(H. R. Mishra, 2002)</w:t>
      </w:r>
      <w:r w:rsidRPr="0008241C">
        <w:rPr>
          <w:sz w:val="22"/>
          <w:szCs w:val="22"/>
        </w:rPr>
        <w:fldChar w:fldCharType="end"/>
      </w:r>
      <w:r w:rsidRPr="0008241C">
        <w:rPr>
          <w:sz w:val="22"/>
          <w:szCs w:val="22"/>
        </w:rPr>
        <w:t xml:space="preserve">. Note that in New Zealand, most of mountain tops are unthreatened by land-use change as they are included in National Parks and managed by the Department of Conservation New Zealand </w:t>
      </w:r>
      <w:r w:rsidRPr="0008241C">
        <w:rPr>
          <w:sz w:val="22"/>
          <w:szCs w:val="22"/>
        </w:rPr>
        <w:fldChar w:fldCharType="begin" w:fldLock="1"/>
      </w:r>
      <w:r w:rsidRPr="0008241C">
        <w:rPr>
          <w:sz w:val="22"/>
          <w:szCs w:val="22"/>
        </w:rPr>
        <w:instrText>ADDIN CSL_CITATION {"citationItems":[{"id":"ITEM-1","itemData":{"abstract":"This Department of Conservation (DOC) site has information about the protection of New Zealand's natural and historic heritage, how and where you can enjoy public conservation places and how to get involved in conservation.","author":[{"dropping-particle":"","family":"Department of Conservation","given":"","non-dropping-particle":"","parse-names":false,"suffix":""}],"id":"ITEM-1","issued":{"date-parts":[["2015"]]},"title":"Annual report 2015","type":"report"},"uris":["http://www.mendeley.com/documents/?uuid=eaff1e67-dd5a-4553-9dac-4c09729d460c"]}],"mendeley":{"formattedCitation":"(Department of Conservation, 2015)","manualFormatting":"( 2015)","plainTextFormattedCitation":"(Department of Conservation, 2015)","previouslyFormattedCitation":"(Department of Conservation, 2015)"},"properties":{"noteIndex":0},"schema":"https://github.com/citation-style-language/schema/raw/master/csl-citation.json"}</w:instrText>
      </w:r>
      <w:r w:rsidRPr="0008241C">
        <w:rPr>
          <w:sz w:val="22"/>
          <w:szCs w:val="22"/>
        </w:rPr>
        <w:fldChar w:fldCharType="separate"/>
      </w:r>
      <w:r w:rsidRPr="0008241C">
        <w:rPr>
          <w:noProof/>
          <w:sz w:val="22"/>
          <w:szCs w:val="22"/>
        </w:rPr>
        <w:t>( 2015)</w:t>
      </w:r>
      <w:r w:rsidRPr="0008241C">
        <w:rPr>
          <w:sz w:val="22"/>
          <w:szCs w:val="22"/>
        </w:rPr>
        <w:fldChar w:fldCharType="end"/>
      </w:r>
      <w:r w:rsidRPr="0008241C">
        <w:rPr>
          <w:sz w:val="22"/>
          <w:szCs w:val="22"/>
        </w:rPr>
        <w:t xml:space="preserve">. They have recreational, landscape tourism and sacred values to Māoris </w:t>
      </w:r>
      <w:r w:rsidRPr="0008241C">
        <w:rPr>
          <w:sz w:val="22"/>
          <w:szCs w:val="22"/>
        </w:rPr>
        <w:fldChar w:fldCharType="begin" w:fldLock="1"/>
      </w:r>
      <w:r w:rsidRPr="0008241C">
        <w:rPr>
          <w:sz w:val="22"/>
          <w:szCs w:val="22"/>
        </w:rPr>
        <w:instrText>ADDIN CSL_CITATION {"citationItems":[{"id":"ITEM-1","itemData":{"ISBN":"9780478347364","abstract":"A framework/model based on Māori knowledge, values and perspectives is presented that distinguishes ‘cultural values’ from ‘cultural services’ and extends the defi nition of cultural values across the whole ecosystem services framework. Māori aspirations and well-being are interdependent on ecosystems and ecosystem services. Ultimately Māori wish to use these ecosystem approaches and frameworks to increase participation and inclusion in decision-making, to achieve multidimensional aspirational goals and desired indigenous outcomes.","author":[{"dropping-particle":"","family":"Harmsworth","given":"Garth R","non-dropping-particle":"","parse-names":false,"suffix":""},{"dropping-particle":"","family":"Awatere","given":"Shaun","non-dropping-particle":"","parse-names":false,"suffix":""}],"container-title":"Ecosystem Services in New Zealand – conditions and trends","id":"ITEM-1","issued":{"date-parts":[["2013"]]},"page":"274-286","title":"Indigenous Māori Knowledge and Perspectives of Ecosystems","type":"chapter"},"uris":["http://www.mendeley.com/documents/?uuid=740a8068-9b87-4724-b8f2-dff834683f83"]}],"mendeley":{"formattedCitation":"(Harmsworth &amp; Awatere, 2013)","plainTextFormattedCitation":"(Harmsworth &amp; Awatere, 2013)","previouslyFormattedCitation":"(Harmsworth &amp; Awatere, 2013)"},"properties":{"noteIndex":0},"schema":"https://github.com/citation-style-language/schema/raw/master/csl-citation.json"}</w:instrText>
      </w:r>
      <w:r w:rsidRPr="0008241C">
        <w:rPr>
          <w:sz w:val="22"/>
          <w:szCs w:val="22"/>
        </w:rPr>
        <w:fldChar w:fldCharType="separate"/>
      </w:r>
      <w:r w:rsidRPr="0008241C">
        <w:rPr>
          <w:noProof/>
          <w:sz w:val="22"/>
          <w:szCs w:val="22"/>
        </w:rPr>
        <w:t>(Harmsworth &amp; Awatere, 2013)</w:t>
      </w:r>
      <w:r w:rsidRPr="0008241C">
        <w:rPr>
          <w:sz w:val="22"/>
          <w:szCs w:val="22"/>
        </w:rPr>
        <w:fldChar w:fldCharType="end"/>
      </w:r>
      <w:r w:rsidRPr="0008241C">
        <w:rPr>
          <w:sz w:val="22"/>
          <w:szCs w:val="22"/>
        </w:rPr>
        <w:t xml:space="preserve">. </w:t>
      </w:r>
    </w:p>
    <w:p w14:paraId="32171EB6" w14:textId="77777777" w:rsidR="00A01204" w:rsidRPr="0008241C" w:rsidRDefault="00A01204" w:rsidP="00A01204">
      <w:pPr>
        <w:rPr>
          <w:sz w:val="22"/>
          <w:szCs w:val="22"/>
        </w:rPr>
      </w:pPr>
    </w:p>
    <w:p w14:paraId="3C01FB2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400" w:name="_Toc504317312"/>
      <w:bookmarkStart w:id="1401" w:name="_Toc504318005"/>
      <w:bookmarkStart w:id="1402" w:name="_Toc504321351"/>
      <w:r w:rsidRPr="0008241C">
        <w:rPr>
          <w:b/>
          <w:sz w:val="22"/>
          <w:szCs w:val="24"/>
        </w:rPr>
        <w:t>4.5.2.2 Natural resource overexploitation</w:t>
      </w:r>
      <w:bookmarkEnd w:id="1400"/>
      <w:bookmarkEnd w:id="1401"/>
      <w:bookmarkEnd w:id="1402"/>
      <w:r w:rsidRPr="0008241C">
        <w:rPr>
          <w:b/>
          <w:sz w:val="22"/>
          <w:szCs w:val="24"/>
        </w:rPr>
        <w:t xml:space="preserve"> </w:t>
      </w:r>
    </w:p>
    <w:p w14:paraId="330D6C4D" w14:textId="77777777" w:rsidR="00A01204" w:rsidRPr="0008241C" w:rsidRDefault="00A01204" w:rsidP="00A01204">
      <w:pPr>
        <w:rPr>
          <w:sz w:val="22"/>
          <w:szCs w:val="22"/>
          <w:shd w:val="pct15" w:color="auto" w:fill="FFFFFF"/>
        </w:rPr>
      </w:pPr>
    </w:p>
    <w:p w14:paraId="25008AFC" w14:textId="13C4EEE6" w:rsidR="00A01204" w:rsidRPr="0008241C" w:rsidRDefault="00A01204" w:rsidP="00A01204">
      <w:pPr>
        <w:rPr>
          <w:sz w:val="22"/>
          <w:szCs w:val="22"/>
        </w:rPr>
      </w:pPr>
      <w:r w:rsidRPr="0008241C">
        <w:rPr>
          <w:sz w:val="22"/>
          <w:szCs w:val="22"/>
        </w:rPr>
        <w:t xml:space="preserve">The growth in population and economic activity is leading to an increased demand for natural resources and ecosystem services as far as from remote mountains </w:t>
      </w:r>
      <w:r w:rsidRPr="0008241C">
        <w:rPr>
          <w:sz w:val="22"/>
          <w:szCs w:val="22"/>
        </w:rPr>
        <w:fldChar w:fldCharType="begin" w:fldLock="1"/>
      </w:r>
      <w:r w:rsidRPr="0008241C">
        <w:rPr>
          <w:sz w:val="22"/>
          <w:szCs w:val="22"/>
        </w:rPr>
        <w:instrText>ADDIN CSL_CITATION {"citationItems":[{"id":"ITEM-1","itemData":{"abstract":"The world population will reach 7 billion in late 2011, a demographic milestone that is causing renewed attention to the challenges caused by population growth. This article looks at the last 50 years of demographic change, one of the most extraordinary periods in demographic history. During this period, world population grew at rates that have never been seen before and will almost surely never be seen again. There were many concerns about the potential impact of rapid population growth in the 1960s, including mass starvation in countries such as India, depletion of nonrenewable resources, and increased poverty in low-income countries. The actual experience was very different. World food production increased faster than world population in every decade since the 1960s, resource prices fell during most of the period, and poverty declined significantly in much of the developing world. The article considers the economic and demographic explanations for the surprising successes of this important period in demographic history. It also looks at regions that have been less successful, especially Africa, and at the lessons for dealing with the important challenges that still remain.","author":[{"dropping-particle":"","family":"Lam D","given":"","non-dropping-particle":"","parse-names":false,"suffix":""}],"container-title":"Demography","id":"ITEM-1","issue":"1","issued":{"date-parts":[["2011"]]},"page":"1231–1262 ","title":"How the World Survived the Population Bomb: Lessons From 50 Years of Extraordinary Demographic History","type":"article-journal","volume":"48"},"uris":["http://www.mendeley.com/documents/?uuid=3b6dedcd-3276-3d69-ac61-a0c73a08a020"]}],"mendeley":{"formattedCitation":"(Lam D, 2011)","manualFormatting":"(Lam, 2011)","plainTextFormattedCitation":"(Lam D, 2011)","previouslyFormattedCitation":"(Lam D, 2011)"},"properties":{"noteIndex":0},"schema":"https://github.com/citation-style-language/schema/raw/master/csl-citation.json"}</w:instrText>
      </w:r>
      <w:r w:rsidRPr="0008241C">
        <w:rPr>
          <w:sz w:val="22"/>
          <w:szCs w:val="22"/>
        </w:rPr>
        <w:fldChar w:fldCharType="separate"/>
      </w:r>
      <w:r w:rsidRPr="0008241C">
        <w:rPr>
          <w:noProof/>
          <w:sz w:val="22"/>
          <w:szCs w:val="22"/>
        </w:rPr>
        <w:t>(Lam, 2011)</w:t>
      </w:r>
      <w:r w:rsidRPr="0008241C">
        <w:rPr>
          <w:sz w:val="22"/>
          <w:szCs w:val="22"/>
        </w:rPr>
        <w:fldChar w:fldCharType="end"/>
      </w:r>
      <w:r w:rsidRPr="0008241C">
        <w:rPr>
          <w:sz w:val="22"/>
          <w:szCs w:val="22"/>
        </w:rPr>
        <w:t xml:space="preserve">. In many mountain areas, pressure from dependent populations through poverty, inequality, immigration, and cultural change including international pressure (macro-economic policies, international trade factors), and policy responses (policy failure, poor environmental law, weak enforcement, unsustainable development projects) are seen as the underlying drivers of the overexploitation of natural resources </w:t>
      </w:r>
      <w:r w:rsidRPr="0008241C">
        <w:rPr>
          <w:sz w:val="22"/>
          <w:szCs w:val="22"/>
        </w:rPr>
        <w:fldChar w:fldCharType="begin" w:fldLock="1"/>
      </w:r>
      <w:r w:rsidRPr="0008241C">
        <w:rPr>
          <w:sz w:val="22"/>
          <w:szCs w:val="22"/>
        </w:rPr>
        <w:instrText>ADDIN CSL_CITATION {"citationItems":[{"id":"ITEM-1","itemData":{"DOI":"10.1016/S0959-3780(01)00007-3","ISSN":"09593780","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dropping-particle":"","family":"Lambin","given":"Eric F","non-dropping-particle":"","parse-names":false,"suffix":""},{"dropping-particle":"","family":"Turner","given":"B.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Fischer","given":"Günther","non-dropping-particle":"","parse-names":false,"suffix":""},{"dropping-particle":"","family":"Folke","given":"Carl","non-dropping-particle":"","parse-names":false,"suffix":""},{"dropping-particle":"","family":"George","given":"P.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S.","non-dropping-particle":"","parse-names":false,"suffix":""},{"dropping-particle":"","family":"Richards","given":"John F","non-dropping-particle":"","parse-names":false,"suffix":""},{"dropping-particle":"","family":"Skånes","given":"Helle","non-dropping-particle":"","parse-names":false,"suffix":""},{"dropping-particle":"","family":"Steffen","given":"Will","non-dropping-particle":"","parse-names":false,"suffix":""},{"dropping-particle":"","family":"Stone","given":"Glenn D","non-dropping-particle":"","parse-names":false,"suffix":""},{"dropping-particle":"","family":"Svedin","given":"Uno","non-dropping-particle":"","parse-names":false,"suffix":""},{"dropping-particle":"","family":"Veldkamp","given":"Tom A","non-dropping-particle":"","parse-names":false,"suffix":""},{"dropping-particle":"","family":"Vogel","given":"Coleen","non-dropping-particle":"","parse-names":false,"suffix":""},{"dropping-particle":"","family":"Xu","given":"Jianchu","non-dropping-particle":"","parse-names":false,"suffix":""}],"container-title":"Global Environmental Change","id":"ITEM-1","issue":"4","issued":{"date-parts":[["2001","12"]]},"page":"261-269","title":"The causes of land-use and land-cover change: moving beyond the myths","type":"article-journal","volume":"11"},"uris":["http://www.mendeley.com/documents/?uuid=6bdea611-ad36-45a9-b008-328ebc4c684b"]},{"id":"ITEM-2","itemData":{"abstract":"Forest cover types, tree distribution pattern, species diversity, net woody biomass productivity, and firewood extraction rates were studied along a trekking corridor (Yuksam–Dzongri) in Khangchendzonga Biosphere Reserve, Sikkim, India. For the last 2 decades the area has been facing immense pressure on its natural resources because of an increase in the numbers of tourists and the lack of effective regulation by park authorities. To assess this situation the study sites were categorized as closed canopy (CC) forest and open canopy (OC) forest (disturbed) at upper forest (UF) and lower forest (LF) sites, on the basis of firewood extraction pressure from the community and tourism enterprises. The results showed significant variations in diversity, richness, structure, productivity, and regeneration among different canopy types. OC forest showed greater plant diversity than CC forest. Firewood extraction pressure was remarkably greater in the LF near the major settlement than in the UF. Local conservation initiatives and the interventions of an ecotourism project have had visible impacts on firewood use by the community and on tourism enterprises. Although alarming, the rate of woody biomass extraction was nonetheless lower than the annual productivity rate of the stands. Participatory management and compliance by tourism enterprises with a code of conduct on alternative fuel use along the trekking corridor would help promote the conservation and maintenance of biodiversity.","author":[{"dropping-particle":"","family":"Chettri N, Sharma E","given":"Deb D C and Sundriyal R C","non-dropping-particle":"","parse-names":false,"suffix":""}],"container-title":"Mountain Research and Development ","id":"ITEM-2","issue":"2","issued":{"date-parts":[["2002"]]},"page":"150-158","title":"Effect of firewood extraction on tree structure, regeneration, and woody biomass productivity in a trekking corridor of the Sikkim Himalaya","type":"article-journal","volume":"22"},"uris":["http://www.mendeley.com/documents/?uuid=37f4b937-1823-3547-a5b1-a9fd43b7607f"]},{"id":"ITEM-3","itemData":{"DOI":"10.1111/j.1523-1739.2006.00398.x","ISBN":"0888-8892","ISSN":"08888892","PMID":"16909582","abstract":"Human population and development activities affect the rate of deforestation in biodiversity hotspots. We quantified the effect of human population growth and development on rates of deforestation and analyzed the relationship between these causal factors in the 1980s and 1990s.We compared the averages of population growth, human development index (HDI, which measures income, health, and education), and deforestation rate and computed correlations among these variables for countries that contain biodiversity hotspots. When population growth was high and HDI was low there was a high rate of deforestation, but when HDI was high, rate of deforestation was low, despite high population growth. The correlation among variables was significant for the 1990s but not for the 1980s. The relationship between population growth and HDI had a regional pattern that reflected the historical process of development. Based on the changes in HDI and deforestation rate over time, we identified two drivers of deforestation: policy choice and human-development constraints. Policy choices that disregard conservation may cause the loss of forests even in countries that are relatively developed. Lack of development in other countries, on the other hand, may increase the pressure on forests to meet the basic needs of the human population. Deforestation resulting from policy choices may be easier to fix than deforestation arising from human development constraints. To prevent deforestation in the countries that have such constraints, transfer of material and intellectual resources from developed countries may be needed. Popular interest in sustainable development in developed countries can facilitate the transfer of these resources. Keywords:","author":[{"dropping-particle":"","family":"Jha","given":"S.","non-dropping-particle":"","parse-names":false,"suffix":""},{"dropping-particle":"","family":"Bawa","given":"K. S.","non-dropping-particle":"","parse-names":false,"suffix":""}],"container-title":"Conservation Biology","id":"ITEM-3","issued":{"date-parts":[["2006"]]},"title":"Population growth, human development, and deforestation in biodiversity hotspots","type":"article-journal"},"uris":["http://www.mendeley.com/documents/?uuid=2860b17c-11c2-3250-87be-26a31c7ea30e"]},{"id":"ITEM-4","itemData":{"abstract":"Interviews were held with 56 people, mainly elderly, to determine local forest history of 10 adjacent village panchayats on the E. slopes of the Sun Sosi Khola at alt. of 680-2360 m. There was no evidence of significant changes in areas of agricultural or forest land for at least a century, despite large population increases. Forests have declined in quality, however, and most forest products are now in short supply. Rapid decline occurred during 1951-63 coinciding with changes in the control of forests. Extensive data were obtained on the quantitative and qualitative use of many forest and tree products. Provision of fodder and bedding for livestock is of prime importance. Quantities of fuels used vary greatly with alt. and there is large-scale substitution among various components of biomass. Tree species used for fodder, house construction and agricultural implements are tabulated for lower and higher alt. The development of community forestry since 1973 is traced. Such forestry is seen as essential for improvement in the situation.","author":[{"dropping-particle":"","family":"Mahat","given":"T. B. S.","non-dropping-particle":"","parse-names":false,"suffix":""},{"dropping-particle":"","family":"Griffin","given":"D. M.","non-dropping-particle":"","parse-names":false,"suffix":""},{"dropping-particle":"","family":"R.","given":"Sheperd K.","non-dropping-particle":"","parse-names":false,"suffix":""}],"container-title":"Mountain Research and Development","id":"ITEM-4","issue":"2","issued":{"date-parts":[["1987"]]},"page":"111–134","title":"Human impact of some forest of middle hills of Nepal part 4. A detail study in southeast Sindhu Palchok and northeast Kabre Palanchok","type":"article-journal","volume":"7"},"uris":["http://www.mendeley.com/documents/?uuid=9a638ca3-4434-3727-9444-aa970d75eeee"]},{"id":"ITEM-5","itemData":{"ISSN":"03781127","abstract":"Tree structure and composition, regeneration, biomass status and removal as fodder, fuel and timber were studied in a temperate forest of the Mamlay watershed in Sikkim Himalaya. The forest showed a high diversity having 81 tree species, Castanopsis tribuloides and Quercus lamellosa being the most dominant canopy species in almost all areas of the forest. The forest has a good density (675 trees ha−1) and basal cover (84.8 m2 ha−1) and thus has a comparable range to other Himalayan forests. However, out of 81 tree species, just 39 were found regenerating and most of the canopy species showed poor regeneration. No seedlings and saplings for the other 42 tree species, which mainly included canopy species, were found and this is attributed to intensive use of the forest for fuel, fodder and timber collection purposes. At the same time, regeneration of most of the secondary species, like Eurya acuminata, Symplocos theaefolia, S. sumuntia, Leucosceptrum canum etc., was found to be fairly good at almost all sites. It is evident from the present study that only secondary species are performing well under the existing levels of pressure in the forest floor phytomass. Annual net primary productivity was 8.32 t ha−1 for wood biomass and 1.80 t ha−1 for floor phytomass. About 35% of wood and 60% of floor phytomass productivity has been removed by villagers annually, and this practice of extraction has been highly erratic. It is presumed that, with a further increase in population of the surrounding villages of the watershed, in the near future forest resources will become more desirable and many species are likely to disappear in due course. Intensive awareness programmes, with regard to resource utilization and management, for both villagers and officials, can help to protect the forest of this unique diversity.","author":[{"dropping-particle":"","family":"Sundriyal","given":"R.C.","non-dropping-particle":"","parse-names":false,"suffix":""},{"dropping-particle":"","family":"Sharma","given":"E.","non-dropping-particle":"","parse-names":false,"suffix":""}],"container-title":"Forest Ecology and Management","id":"ITEM-5","issue":"1-3","issued":{"date-parts":[["1996","2"]]},"note":"NULL","page":"113-134","title":"Anthropogenic pressure on tree structure and biomass in the temperate forest of Mamlay watershed in Sikkim","type":"article-journal","volume":"81"},"uris":["http://www.mendeley.com/documents/?uuid=c74e496b-1d71-4fc3-b5a4-1e34298c6133"]}],"mendeley":{"formattedCitation":"(Chettri N, Sharma E, 2002; S. Jha &amp; Bawa, 2006; Lambin &lt;i&gt;et al.&lt;/i&gt;, 2001; Mahat &lt;i&gt;et al.&lt;/i&gt;, 1987; Sundriyal &amp; Sharma, 1996)","manualFormatting":"(Chettri &amp; Sharma, 2002; Jha &amp; Bawa, 2006; Lambin et al., 2001)","plainTextFormattedCitation":"(Chettri N, Sharma E, 2002; S. Jha &amp; Bawa, 2006; Lambin et al., 2001; Mahat et al., 1987; Sundriyal &amp; Sharma, 1996)","previouslyFormattedCitation":"(Chettri N, Sharma E, 2002; S. Jha &amp; Bawa, 2006; Lambin &lt;i&gt;et al.&lt;/i&gt;, 2001; Mahat &lt;i&gt;et al.&lt;/i&gt;, 1987; Sundriyal &amp; Sharma, 1996)"},"properties":{"noteIndex":0},"schema":"https://github.com/citation-style-language/schema/raw/master/csl-citation.json"}</w:instrText>
      </w:r>
      <w:r w:rsidRPr="0008241C">
        <w:rPr>
          <w:sz w:val="22"/>
          <w:szCs w:val="22"/>
        </w:rPr>
        <w:fldChar w:fldCharType="separate"/>
      </w:r>
      <w:r w:rsidRPr="0008241C">
        <w:rPr>
          <w:noProof/>
          <w:sz w:val="22"/>
          <w:szCs w:val="22"/>
        </w:rPr>
        <w:t xml:space="preserve">(Chettri &amp; Sharma, 2002; Jha &amp; Bawa, 2006; Lambin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which has been accompanied by a marked loss in biodiversity </w:t>
      </w:r>
      <w:r w:rsidRPr="0008241C">
        <w:rPr>
          <w:sz w:val="22"/>
          <w:szCs w:val="22"/>
        </w:rPr>
        <w:fldChar w:fldCharType="begin" w:fldLock="1"/>
      </w:r>
      <w:r w:rsidRPr="0008241C">
        <w:rPr>
          <w:sz w:val="22"/>
          <w:szCs w:val="22"/>
        </w:rPr>
        <w:instrText>ADDIN CSL_CITATION {"citationItems":[{"id":"ITEM-1","itemData":{"DOI":"10.1038/386562a0","ISSN":"0028-0836","author":[{"dropping-particle":"","family":"Bawa","given":"Kamaljit S.","non-dropping-particle":"","parse-names":false,"suffix":""},{"dropping-particle":"","family":"Dayanandan","given":"S.","non-dropping-particle":"","parse-names":false,"suffix":""}],"container-title":"Nature","id":"ITEM-1","issue":"6625","issued":{"date-parts":[["1997","4","10"]]},"note":"NULL","page":"562-563","title":"Socioeconomic factors and tropical deforestation","type":"article-journal","volume":"386"},"uris":["http://www.mendeley.com/documents/?uuid=7e2ff8ad-05cc-4cf7-822b-a128be0f5f5f"]},{"id":"ITEM-2","itemData":{"abstract":"Long-term and persistent human disturbances have simultaneously altered the stability and diversity of ecological systems, with disturbances directly reducing functional attributes such as invasion resistance, while eliminating the buffering effects of high species diversity1, 2, 3, 4. Theory predicts that this combination of environmental change and diversity loss increases the risk of abrupt and potentially irreversible ecosystem collapse1, 2, 3, 5, 6, 7, but long-term empirical evidence from natural systems is lacking. Here we demonstrate this relationship in a degraded but species-rich pyrogenic grassland in which the combined effects of fire suppression, invasion and trophic collapse have created a species-poor grassland that is highly productive, resilient to yearly climatic fluctuations, and resistant to invasion, but vulnerable to rapid collapse after the re-introduction of fire. We initially show how human disturbance has created a negative relationship between diversity and function, contrary to theoretical predictions3, 4. Fire prevention since the mid-nineteenth century is associated with the loss of plant species but it has stabilized high-yield annual production and invasion resistance, comparable to a managed high-yield low-diversity agricultural system. In managing for fire suppression, however, a hidden vulnerability to sudden environmental change emerges that is explained by the elimination of the buffering effects of high species diversity. With the re-introduction of fire, grasslands only persist in areas with remnant concentrations of native species, in which a range of rare and mostly functionally redundant plants proliferate after burning and prevent extensive invasion including a rapid conversion towards woodland. This research shows how biodiversity can be crucial for ecosystem stability despite appearing functionally insignificant beforehand, a relationship probably applicable to many ecosystems given the globally prevalent combination of intensive long-term land management and species loss.","author":[{"dropping-particle":"","family":"MacDougall A S, McCann K S","given":"Gellner G and Turkington R","non-dropping-particle":"","parse-names":false,"suffix":""}],"container-title":"Nature","id":"ITEM-2","issued":{"date-parts":[["2013"]]},"page":"86–90","title":"Diversity loss with persistent human disturbance increases vulnerability to ecosystem collapse","type":"article-journal","volume":"494"},"uris":["http://www.mendeley.com/documents/?uuid=02ebf95e-47dd-3bf9-883e-04a70472375d"]},{"id":"ITEM-3","itemData":{"ISSN":"00063207","abstract":"The size and growth of the human population are often cited as key factors in threats to Earth’s biodiversity, yet the extent of their contribution to the endangerment and extinction of other species has remained unclear. Moreover, it could be valuable to know what additional threats may arise from continued human population growth. Here we quantify a model of the relationship between human population density and the number of threatened mammal and bird species by nation. Our multiple regression analysis revealed that two predictor variables, human population density and species richness (of birds and mammals), account for 88% of the variability in log-transformed densities of threatened species across 114 continental nations. Using the regression model with projected population sizes of each nation, we found that the number of threatened species in the average nation is expected to increase 7% by 2020, and 14% by 2050, as forecast by human population growth alone. Our findings strongly support the notion that abating human population growth is a necessary, if not sufficient, step in the epic attempt to conserve biodiversity on the global scale.","author":[{"dropping-particle":"","family":"McKee","given":"Jeffrey K.","non-dropping-particle":"","parse-names":false,"suffix":""},{"dropping-particle":"","family":"Sciulli","given":"Paul W.","non-dropping-particle":"","parse-names":false,"suffix":""},{"dropping-particle":"","family":"Fooce","given":"C.David","non-dropping-particle":"","parse-names":false,"suffix":""},{"dropping-particle":"","family":"Waite","given":"Thomas A.","non-dropping-particle":"","parse-names":false,"suffix":""}],"container-title":"Biological Conservation","id":"ITEM-3","issue":"1","issued":{"date-parts":[["2004","1"]]},"page":"161-164","title":"Forecasting global biodiversity threats associated with human population growth","type":"article-journal","volume":"115"},"uris":["http://www.mendeley.com/documents/?uuid=e8dd99f8-cdda-4e7e-a7ee-f53a9f57b69e"]}],"mendeley":{"formattedCitation":"(Bawa &amp; Dayanandan, 1997; MacDougall A S, McCann K S, 2013; McKee &lt;i&gt;et al.&lt;/i&gt;, 2004)","manualFormatting":"(MacDougall &amp; McCann, 2013; McKee, Sciulli, Fooce, &amp; Waite, 2004)","plainTextFormattedCitation":"(Bawa &amp; Dayanandan, 1997; MacDougall A S, McCann K S, 2013; McKee et al., 2004)","previouslyFormattedCitation":"(Bawa &amp; Dayanandan, 1997; MacDougall A S, McCann K S, 2013; McKee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MacDougall &amp; McCann, 2013; McKee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In the central and eastern Himalayan region, for instance, unsustainable trade in caterpillar fungus (</w:t>
      </w:r>
      <w:r w:rsidRPr="0008241C">
        <w:rPr>
          <w:i/>
          <w:sz w:val="22"/>
          <w:szCs w:val="22"/>
        </w:rPr>
        <w:t>Ophiocordyceps sinensis</w:t>
      </w:r>
      <w:r w:rsidRPr="0008241C">
        <w:rPr>
          <w:sz w:val="22"/>
          <w:szCs w:val="22"/>
        </w:rPr>
        <w:t>), the world’s most expensive biological resource, is regarded as a major driver of population decline. In Nepal, after legalization of trade in 2001, trade volume of caterpillar fungus increased sharply in following ten years with the local market price increasing by up to 2300</w:t>
      </w:r>
      <w:r w:rsidR="00C934E9">
        <w:rPr>
          <w:sz w:val="22"/>
          <w:szCs w:val="22"/>
        </w:rPr>
        <w:t xml:space="preserve"> per cent</w:t>
      </w:r>
      <w:r w:rsidRPr="0008241C">
        <w:rPr>
          <w:sz w:val="22"/>
          <w:szCs w:val="22"/>
        </w:rPr>
        <w:t xml:space="preserve"> at the same period </w:t>
      </w:r>
      <w:r w:rsidRPr="0008241C">
        <w:rPr>
          <w:sz w:val="22"/>
          <w:szCs w:val="22"/>
        </w:rPr>
        <w:fldChar w:fldCharType="begin" w:fldLock="1"/>
      </w:r>
      <w:r w:rsidRPr="0008241C">
        <w:rPr>
          <w:sz w:val="22"/>
          <w:szCs w:val="22"/>
        </w:rPr>
        <w:instrText>ADDIN CSL_CITATION {"citationItems":[{"id":"ITEM-1","itemData":{"DOI":"10.1016/j.biocon.2012.10.032","abstract":"Unsustainable trade in wildlife is regarded as a major driver of biodiversity loss and ecosystem degradation. Unregulated wildlife trade propels over-exploitation of species, resulting in population declines, and often in combination with other factors may ultimately extirpate species from their natural habitats. Concern about the impacts of trade on biodiversity has largely focused on flagship animal species. Here, we report on the impact of trade on natural populations of the world's most expensive biological resource, a unique caterpillar fungus (Ophiocordyceps sinensis). Based on interviews with 203 harvesters and 28 traders, and focus group discussions in Dolpa, Nepal, we quantify the amount of harvest and trade. After legalization of trade in Nepal in 2001, trade volume increased persistently, reaching a peak of 2442.4. kg in 2009 and subsequently declining to 1170.8. kg in 2011. The local market price has increased by up to 2300% over the last 10. years. However, mean annual harvest declined from 260.66. ??. 212.21. pieces per person in 2006 to 125.82. ??. 96.84. pieces per person in 2010. Our analysis of harvesters' perceptions of resource abundance and sustainability shows that virtually all harvesters (95.1%) believe the availability of the caterpillar fungus in the pastures to be declining, and 67% consider current harvesting practices to be unsustainable. ?? 2012 Elsevier Ltd.","author":[{"dropping-particle":"","family":"Shrestha","given":"Uttam Babu","non-dropping-particle":"","parse-names":false,"suffix":""},{"dropping-particle":"","family":"Bawa","given":"Kamaljit S.","non-dropping-particle":"","parse-names":false,"suffix":""}],"container-title":"Biological Conservation","id":"ITEM-1","issued":{"date-parts":[["2013"]]},"page":"514-520","title":"Trade, harvest, and conservation of caterpillar fungus (Ophiocordyceps sinensis) in the Himalayas","type":"article-journal","volume":"159"},"uris":["http://www.mendeley.com/documents/?uuid=d5647cf9-f232-3c7b-a2a7-726762579e32"]}],"mendeley":{"formattedCitation":"(U. B. Shrestha &amp; Bawa, 2013)","plainTextFormattedCitation":"(U. B. Shrestha &amp; Bawa, 2013)","previouslyFormattedCitation":"(U. B. Shrestha &amp; Bawa, 2013)"},"properties":{"noteIndex":0},"schema":"https://github.com/citation-style-language/schema/raw/master/csl-citation.json"}</w:instrText>
      </w:r>
      <w:r w:rsidRPr="0008241C">
        <w:rPr>
          <w:sz w:val="22"/>
          <w:szCs w:val="22"/>
        </w:rPr>
        <w:fldChar w:fldCharType="separate"/>
      </w:r>
      <w:r w:rsidRPr="0008241C">
        <w:rPr>
          <w:noProof/>
          <w:sz w:val="22"/>
          <w:szCs w:val="22"/>
        </w:rPr>
        <w:t>(U. B. Shrestha &amp; Bawa, 2013)</w:t>
      </w:r>
      <w:r w:rsidRPr="0008241C">
        <w:rPr>
          <w:sz w:val="22"/>
          <w:szCs w:val="22"/>
        </w:rPr>
        <w:fldChar w:fldCharType="end"/>
      </w:r>
      <w:r w:rsidRPr="0008241C">
        <w:rPr>
          <w:sz w:val="22"/>
          <w:szCs w:val="22"/>
        </w:rPr>
        <w:t>.</w:t>
      </w:r>
    </w:p>
    <w:p w14:paraId="20E0A430" w14:textId="77777777" w:rsidR="00A01204" w:rsidRPr="0008241C" w:rsidRDefault="00A01204" w:rsidP="00A01204">
      <w:pPr>
        <w:rPr>
          <w:sz w:val="22"/>
          <w:szCs w:val="22"/>
        </w:rPr>
      </w:pPr>
    </w:p>
    <w:p w14:paraId="6507999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403" w:name="_Toc504317313"/>
      <w:bookmarkStart w:id="1404" w:name="_Toc504318006"/>
      <w:bookmarkStart w:id="1405" w:name="_Toc504321352"/>
      <w:r w:rsidRPr="0008241C">
        <w:rPr>
          <w:b/>
          <w:sz w:val="22"/>
          <w:szCs w:val="24"/>
        </w:rPr>
        <w:t>4.5.2.3 Pollution</w:t>
      </w:r>
      <w:bookmarkEnd w:id="1403"/>
      <w:bookmarkEnd w:id="1404"/>
      <w:bookmarkEnd w:id="1405"/>
    </w:p>
    <w:p w14:paraId="6F9BC24A" w14:textId="77777777" w:rsidR="00A01204" w:rsidRPr="0008241C" w:rsidRDefault="00A01204" w:rsidP="00A01204">
      <w:pPr>
        <w:rPr>
          <w:sz w:val="22"/>
          <w:szCs w:val="22"/>
          <w:shd w:val="pct15" w:color="auto" w:fill="FFFFFF"/>
        </w:rPr>
      </w:pPr>
    </w:p>
    <w:p w14:paraId="457996EE" w14:textId="77777777" w:rsidR="00A01204" w:rsidRPr="0008241C" w:rsidRDefault="00A01204" w:rsidP="00A01204">
      <w:pPr>
        <w:rPr>
          <w:sz w:val="22"/>
          <w:szCs w:val="22"/>
        </w:rPr>
      </w:pPr>
      <w:r w:rsidRPr="0008241C">
        <w:rPr>
          <w:sz w:val="22"/>
          <w:szCs w:val="22"/>
        </w:rPr>
        <w:t xml:space="preserve">Despite the risks of pollution and the potential impacts on ecosystems and human health, it still receives little attention in mountainous areas and has yet to become a priority topic. At present, there is increasing evidence indicating that air pollution (consisting mainly of anthropogenic aerosols) originating in the rural areas and cities of South Asia is contributing significantly to the cryospheric changes in the Himalayan region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id":"ITEM-2","itemData":{"abstract":"Boreal spring climate is uniquely susceptible to solar warming mechanisms because it has expansive snow cover and receives relatively strong insolation. Carbonaceous particles can influence snow coverage by warming the atmosphere, reducing surface-incident solar energy (dimming), and reducing snow reflectance after deposition (darkening). We apply a range of models and observations to explore impacts of these processes on springtime climate, drawing several conclusions: 1) Nearly all atmospheric particles (those with visible-band single-scatter albedo less than 0.999), including all mixtures of black carbon (BC) and organic matter (OM), increase net solar heating of the atmosphere-snow column. 2) Darkening caused by small concentrations of particles within snow exceeds the loss of absorbed energy from concurrent dimming, thus increasing solar heating of snowpack as well (positive net surface forcing). Over global snow, we estimate 6-fold greater surface forcing from darkening than dimming, caused by BC+OM. 3) Equilibrium climate experiments suggest that fossil fuel and biofuel emissions of BC+OM induce 95% as much springtime snow cover loss over Eurasia as anthropogenic carbon dioxide, a consequence of strong snow-albedo feedback and large BC+OM emissions from Asia. 4) Of 22 climate models contributing to the IPCC Fourth Assessment Report, 21 underpredict the rapid warming (0.64°C decade−1) observed over springtime Eurasia since 1979. Darkening from natural and anthropogenic sources of BC and mineral dust exerts 3-fold greater forcing on springtime snow over Eurasia (3.9 W m−2) than North America (1.2 W m−2). Inclusion of this forcing significantly improves simulated continental warming trends, but does not reconcile the low bias in rate of Eurasian spring snow cover decline exhibited by all models, likely because BC deposition trends are negative or near-neutral over much of Eurasia. Improved Eurasian warming may therefore relate more to darkening-induced reduction in mean snow cover.","author":[{"dropping-particle":"","family":"Flanner","given":"MG","non-dropping-particle":"","parse-names":false,"suffix":""},{"dropping-particle":"","family":"Zender","given":"CS","non-dropping-particle":"","parse-names":false,"suffix":""},{"dropping-particle":"","family":"Hess","given":"PG","non-dropping-particle":"","parse-names":false,"suffix":""},{"dropping-particle":"","family":"Mahowald","given":"NM","non-dropping-particle":"","parse-names":false,"suffix":""},{"dropping-particle":"","family":"Painter","given":"TH","non-dropping-particle":"","parse-names":false,"suffix":""},{"dropping-particle":"","family":"Ramanathan","given":"V","non-dropping-particle":"","parse-names":false,"suffix":""},{"dropping-particle":"","family":"Rasch","given":"PJ","non-dropping-particle":"","parse-names":false,"suffix":""}],"container-title":"Atmospheric Chemistry and Physics","id":"ITEM-2","issue":"7","issued":{"date-parts":[["2009"]]},"page":"2481-2497","title":"Springtime warming and reduced snow cover from carbonaceous particles","type":"article-journal","volume":"9"},"uris":["http://www.mendeley.com/documents/?uuid=a274f2ea-02de-390a-a23a-c1861f228235"]},{"id":"ITEM-3","itemData":{"abstract":"The Tibetan Plateau (TP) has long been identified to be critical in regulating the Asian monsoon climate and hydrological cycle. In this modeling study a series of numerical experiments with a global climate model are designed to simulate radiative effect of black carbon (BC) and dust in snow, and to assess the relative impacts of anthropogenic CO2 and carbonaceous particles in the atmosphere and snow on the snowpack over the TP and subsequent impacts on the Asian monsoon climate and hydrological cycle. Simulations results show a large BC content in snow over the TP, especially the southern slope. Because of the high aerosol content in snow and large incident solar radiation in the low latitude and high elevation, the TP exhibits the largest surface radiative flux changes induced by aerosols (e.g. BC, Dust) in snow compared to any other snow-covered regions in the world. \r\n\r\nSimulation results show that the aerosol-induced snow albedo perturbations generate surface radiative flux changes of 5–25 W m−2 during spring, with a maximum in April or May. BC-in-snow increases the surface air temperature by around 1.0 °C averaged over the TP and reduces spring snowpack over the TP more than pre-industrial to present CO2 increase and carbonaceous particles in the atmosphere. As a result, runoff increases during late winter and early spring but decreases during late spring and early summer (i.e. a trend toward earlier melt dates). The snowmelt efficacy, defined as the snowpack reduction per unit degree of warming induced by the forcing agent, is 1–4 times larger for BC-in-snow than CO2 increase during April–July, indicating that BC-in-snow more efficiently accelerates snowmelt because the increased net solar radiation induced by reduced albedo melts the snow more efficiently than snow melt due to warming in the air. \r\n\r\nThe TP also influences the South (SAM) and East (EAM) Asian monsoon through its dynamical and thermal forcing. Simulation results show that during boreal spring aerosols are transported by southwesterly, causing some particles to reach higher altitude and deposit to the snowpack over the TP. While BC and Organic Matter (OM) in the atmosphere directly absorb sunlight and warm the air, the darkened snow surface polluted by BC absorbs more solar radiation and increases the skin temperature, which warms the air above through sensible heat flux. Both effects enhance the upward motion of air and spur deep convection along the TP during the pre-monsoon se…","author":[{"dropping-particle":"","family":"Qian Y, Flanner M G","given":"Leung L R and Wang W","non-dropping-particle":"","parse-names":false,"suffix":""}],"container-title":"Atmos. Chem. Phys.","id":"ITEM-3","issue":"5","issued":{"date-parts":[["2011"]]},"page":"1929–48","title":"Sensitivity studies on the impacts of Tibetan Plateau snowpack pollution on the Asian hydrological cycle and monsoon climate","type":"article-journal","volume":"11"},"uris":["http://www.mendeley.com/documents/?uuid=b9d2a41f-ed3a-37c7-83af-4e03392c8557"]},{"id":"ITEM-4","itemData":{"DOI":"10.1111/j.1523-1739.2009.01237.x","ISBN":"0888-8892","ISSN":"08888892","PMID":"22748090","abstract":"The Greater Himalayas hold the largest mass of ice outside polar regions and are the source of the 10 largest rivers in Asia. Rapid reduction in the volume of Himalayan glaciers due to climate change is occurring. The cascading effects of rising temperatures and loss of ice and snow in the region are affecting, for example, water availability (amounts, seasonality), biodiversity (endemic species, predator-prey relations), ecosystem boundary shifts (tree-line movements, high-elevation ecosystem changes), and global feedbacks (monsoonal shifts, loss of soil carbon). Climate change will also have environmental and social impacts that will likely increase uncertainty in water supplies and agricultural production for human populations across Asia. A common understanding of climate change needs to be developed through regional and local-scale research so that mitigation and adaptation strategies can be identified and implemented. The challenges brought about by climate change in the Greater Himalayas can only be addressed through increased regional collaboration in scientific research and policy making.","author":[{"dropping-particle":"","family":"Xu","given":"Jianchu","non-dropping-particle":"","parse-names":false,"suffix":""},{"dropping-particle":"","family":"Grumbine","given":"R. Edward","non-dropping-particle":"","parse-names":false,"suffix":""},{"dropping-particle":"","family":"Shrestha","given":"Arun","non-dropping-particle":"","parse-names":false,"suffix":""},{"dropping-particle":"","family":"Eriksson","given":"Mats","non-dropping-particle":"","parse-names":false,"suffix":""},{"dropping-particle":"","family":"Yang","given":"Xuefei","non-dropping-particle":"","parse-names":false,"suffix":""},{"dropping-particle":"","family":"Wang","given":"Yun","non-dropping-particle":"","parse-names":false,"suffix":""},{"dropping-particle":"","family":"Wilkes","given":"Andreas","non-dropping-particle":"","parse-names":false,"suffix":""}],"container-title":"Conservation Biology","id":"ITEM-4","issue":"3","issued":{"date-parts":[["2009"]]},"page":"520-530","title":"The melting Himalayas: Cascading effects of climate change on water, biodiversity, and livelihoods","type":"article-journal","volume":"23"},"uris":["http://www.mendeley.com/documents/?uuid=f04cd5e8-0d19-3722-9c1f-94217c7c6717"]}],"mendeley":{"formattedCitation":"(Flanner &lt;i&gt;et al.&lt;/i&gt;, 2009; Qian Y, Flanner M G, 2011; Singh &lt;i&gt;et al.&lt;/i&gt;, 2011; J. Xu &lt;i&gt;et al.&lt;/i&gt;, 2009)","manualFormatting":"(Flanner, Zender, &amp; Hess, et. al., 2009; Qian &amp; Flanner, 2011; Singh, Bassignana-Khadka, &amp; Karky et al., 2011; Xu, Grumbine, &amp; Shrestha, 2009)","plainTextFormattedCitation":"(Flanner et al., 2009; Qian Y, Flanner M G, 2011; Singh et al., 2011; J. Xu et al., 2009)","previouslyFormattedCitation":"(Flanner &lt;i&gt;et al.&lt;/i&gt;, 2009; Qian Y, Flanner M G, 2011; Singh &lt;i&gt;et al.&lt;/i&gt;, 2011; J. Xu &lt;i&gt;et al.&lt;/i&gt;, 2009)"},"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Flanner </w:t>
      </w:r>
      <w:r w:rsidRPr="0008241C">
        <w:rPr>
          <w:i/>
          <w:noProof/>
          <w:sz w:val="22"/>
          <w:szCs w:val="22"/>
          <w:lang w:val="de-DE"/>
        </w:rPr>
        <w:t>et al</w:t>
      </w:r>
      <w:r w:rsidRPr="0008241C">
        <w:rPr>
          <w:noProof/>
          <w:sz w:val="22"/>
          <w:szCs w:val="22"/>
          <w:lang w:val="de-DE"/>
        </w:rPr>
        <w:t>., 2009; Qian &amp; Flanner, 2011; Singh</w:t>
      </w:r>
      <w:r w:rsidRPr="0008241C">
        <w:rPr>
          <w:noProof/>
          <w:sz w:val="22"/>
          <w:szCs w:val="24"/>
          <w:lang w:val="de-DE"/>
        </w:rPr>
        <w:t xml:space="preserve"> </w:t>
      </w:r>
      <w:r w:rsidRPr="0008241C">
        <w:rPr>
          <w:i/>
          <w:noProof/>
          <w:sz w:val="22"/>
          <w:szCs w:val="24"/>
          <w:lang w:val="de-DE"/>
        </w:rPr>
        <w:t>et al</w:t>
      </w:r>
      <w:r w:rsidRPr="0008241C">
        <w:rPr>
          <w:noProof/>
          <w:sz w:val="22"/>
          <w:szCs w:val="24"/>
          <w:lang w:val="de-DE"/>
        </w:rPr>
        <w:t xml:space="preserve">., </w:t>
      </w:r>
      <w:r w:rsidRPr="0008241C">
        <w:rPr>
          <w:noProof/>
          <w:sz w:val="22"/>
          <w:szCs w:val="22"/>
          <w:lang w:val="de-DE"/>
        </w:rPr>
        <w:t xml:space="preserve">2011; </w:t>
      </w:r>
      <w:r w:rsidRPr="0008241C">
        <w:rPr>
          <w:noProof/>
          <w:sz w:val="22"/>
          <w:szCs w:val="24"/>
          <w:lang w:val="de-DE"/>
        </w:rPr>
        <w:t xml:space="preserve">Xu </w:t>
      </w:r>
      <w:r w:rsidRPr="0008241C">
        <w:rPr>
          <w:i/>
          <w:noProof/>
          <w:sz w:val="22"/>
          <w:szCs w:val="24"/>
          <w:lang w:val="de-DE"/>
        </w:rPr>
        <w:t>et al.</w:t>
      </w:r>
      <w:r w:rsidRPr="0008241C">
        <w:rPr>
          <w:noProof/>
          <w:sz w:val="22"/>
          <w:szCs w:val="22"/>
          <w:lang w:val="de-DE"/>
        </w:rPr>
        <w:t>, 2009)</w:t>
      </w:r>
      <w:r w:rsidRPr="0008241C">
        <w:rPr>
          <w:sz w:val="22"/>
          <w:szCs w:val="22"/>
        </w:rPr>
        <w:fldChar w:fldCharType="end"/>
      </w:r>
      <w:r w:rsidRPr="0008241C">
        <w:rPr>
          <w:sz w:val="22"/>
          <w:szCs w:val="22"/>
          <w:lang w:val="de-DE"/>
        </w:rPr>
        <w:t xml:space="preserve">. </w:t>
      </w:r>
      <w:r w:rsidRPr="0008241C">
        <w:rPr>
          <w:sz w:val="22"/>
          <w:szCs w:val="22"/>
        </w:rPr>
        <w:t xml:space="preserve">‘Black carbon’ emitted from the Himalayan region and neighbouring areas has amounted to 3.2 Tg/yr and increased dramatically </w:t>
      </w:r>
      <w:r w:rsidRPr="0008241C">
        <w:rPr>
          <w:sz w:val="22"/>
          <w:szCs w:val="22"/>
        </w:rPr>
        <w:fldChar w:fldCharType="begin" w:fldLock="1"/>
      </w:r>
      <w:r w:rsidRPr="0008241C">
        <w:rPr>
          <w:sz w:val="22"/>
          <w:szCs w:val="22"/>
        </w:rPr>
        <w:instrText>ADDIN CSL_CITATION {"citationItems":[{"id":"ITEM-1","itemData":{"abstract":"We evaluate black carbon (BC) model predictions from the AeroCom model intercomparison project by considering the diversity among year 2000 model simulations and comparing model predictions with available measurements. These model-measurement intercomparisons include BC surface and aircraft concentrations, aerosol absorption optical depth (AAOD) retrievals from AERONET and Ozone Monitoring Instrument (OMI) and BC column estimations based on AERONET. In regions other than Asia, most models are biased high compared to surface concentration measurements. However compared with (column) AAOD or BC burden retreivals, the models are generally biased low. The average ratio of model to retrieved AAOD is less than 0.7 in South American and 0.6 in African biomass burning regions; both of these regions lack surface concentration measurements. In Asia the average model to observed ratio is 0.7 for AAOD and 0.5 for BC surface concentrations. Compared with aircraft measurements over the Americas at latitudes between 0 and 50N, the average model is a factor of 8 larger than observed, and most models exceed the measured BC standard deviation in the mid to upper troposphere. At higher latitudes the average model to aircraft BC ratio is 0.4 and models underestimate the observed BC loading in the lower and middle troposphere associated with springtime Arctic haze. Low model bias for AAOD but overestimation of surface and upper atmospheric BC concentrations at lower latitudes suggests that most models are underestimating BC absorption and should improve estimates for refractive index, particle size, and optical effects of BC coating. Retrieval uncertainties and/or differences with model diagnostic treatment may also contribute to the model-measurement disparity. Largest AeroCom model diversity occurred in northern Eurasia and the remote Arctic, regions influenced by anthropogenic sources. Changing emissions, aging, removal, or optical properties within a single model generated a smaller change in model predictions than the range represented by the full set of AeroCom models. Upper tropospheric concentrations of BC mass from the aircraft measurements are suggested to provide a unique new benchmark to test scavenging and vertical dispersion of BC in global models.","author":[{"dropping-particle":"","family":"Koch D, Bauer S, Perlwitz J, Miller R, Schulz M, Balkanski Y, Textor C","given":"Kinne S","non-dropping-particle":"","parse-names":false,"suffix":""}],"container-title":"Atmospheric Chemistry and Physics","id":"ITEM-1","issue":"22","issued":{"date-parts":[["2009"]]},"page":"9001-9026","title":"Evaluation of black carbon estimations in global aerosol models","type":"article-journal","volume":"9"},"uris":["http://www.mendeley.com/documents/?uuid=663c35e2-6791-3a47-845c-b5a6697b8a31"]},{"id":"ITEM-2","itemData":{"abstract":"There is a growing concern over the effects of climate change on glacier melting and hydrology. In this article, we used a natural large-scale basin, the Niyang River Basin in the Southeast Qinghai–Tibet Plateau, China, to show how climate change accelerates glacier melting and consequently leads to hydrological change. First, nonparametric tests were used to analyse the trends of streamflow, precipitation and temperature since 1979. An artificial neural network was then adopted to construct precipitation-streamflow models. Due to lack of data, 30 climate change scenarios were assumed to simulate streamflow sensitivity to climate change. There were significant increasing trends in streamflow over annual and wet season periods (May–October), whereas insignificant trend on annual precipitation was detected. This, along with a significant decreasing trend of water temperature during the wet season, suggests that climate warming has caused acceleration of glacier melting, which resulted in increased streamflow and summer water cooling. The simulation results indicated that streamflow is very sensitive to climate change, particularly with temperature change. Annual streamflow increased by an average of 65 mm per 0·5 °C temperature increment with precipitation unchanged. Streamflow in the wet season is more sensitive to climate change than in the dry season (November–April). Average streamflow increase per 0·5 °C increment in the wet season was projected to be 59·4 mm for the scenarios with precipitation unchanged. Implications of these results for future water and watershed management were discussed in the context of close linkages among climate change, glacier melting and water resources. ","author":[{"dropping-particle":"","family":"Mingfang Zhang","given":"","non-dropping-particle":"","parse-names":false,"suffix":""},{"dropping-particle":"","family":"Qingshan Ren","given":"","non-dropping-particle":"","parse-names":false,"suffix":""},{"dropping-particle":"","family":"Xiaohua Wei","given":"","non-dropping-particle":"","parse-names":false,"suffix":""},{"dropping-particle":"","family":"Jingsheng Wang","given":"","non-dropping-particle":"","parse-names":false,"suffix":""},{"dropping-particle":"","family":"Xiaolin Yang","given":"","non-dropping-particle":"","parse-names":false,"suffix":""},{"dropping-particle":"","family":"Zishan Jiang","given":"","non-dropping-particle":"","parse-names":false,"suffix":""}],"container-title":"Ecohydrology","id":"ITEM-2","issue":"2","issued":{"date-parts":[["2011"]]},"page":" 288–298","title":"Climate change, glacier melting and streamflow in the Niyang River Basin, Southeast Tibet, China","type":"article-journal","volume":"4"},"uris":["http://www.mendeley.com/documents/?uuid=0252575e-3622-3351-949d-28c96692c0f2"]}],"mendeley":{"formattedCitation":"(Koch D, Bauer S, Perlwitz J, Miller R, Schulz M, Balkanski Y, Textor C, 2009; Mingfang Zhang &lt;i&gt;et al.&lt;/i&gt;, 2011)","manualFormatting":"(Koch, Bauer, &amp; Perlwitz et. al., 2009)","plainTextFormattedCitation":"(Koch D, Bauer S, Perlwitz J, Miller R, Schulz M, Balkanski Y, Textor C, 2009; Mingfang Zhang et al., 2011)","previouslyFormattedCitation":"(Koch D, Bauer S, Perlwitz J, Miller R, Schulz M, Balkanski Y, Textor C, 2009; Mingfang Zhang &lt;i&gt;et al.&lt;/i&gt;, 2011)"},"properties":{"noteIndex":0},"schema":"https://github.com/citation-style-language/schema/raw/master/csl-citation.json"}</w:instrText>
      </w:r>
      <w:r w:rsidRPr="0008241C">
        <w:rPr>
          <w:sz w:val="22"/>
          <w:szCs w:val="22"/>
        </w:rPr>
        <w:fldChar w:fldCharType="separate"/>
      </w:r>
      <w:r w:rsidRPr="0008241C">
        <w:rPr>
          <w:noProof/>
          <w:sz w:val="22"/>
          <w:szCs w:val="22"/>
        </w:rPr>
        <w:t>(Koch, Bauer, &amp; Perlwitz et. al., 2009)</w:t>
      </w:r>
      <w:r w:rsidRPr="0008241C">
        <w:rPr>
          <w:sz w:val="22"/>
          <w:szCs w:val="22"/>
        </w:rPr>
        <w:fldChar w:fldCharType="end"/>
      </w:r>
      <w:r w:rsidRPr="0008241C">
        <w:rPr>
          <w:sz w:val="22"/>
          <w:szCs w:val="22"/>
        </w:rPr>
        <w:t xml:space="preserve">. This increase of black carbon on high mountains is reducing glacier albedo and leading to additional yields of meltwater </w:t>
      </w:r>
      <w:r w:rsidRPr="0008241C">
        <w:rPr>
          <w:sz w:val="22"/>
          <w:szCs w:val="22"/>
        </w:rPr>
        <w:fldChar w:fldCharType="begin" w:fldLock="1"/>
      </w:r>
      <w:r w:rsidRPr="0008241C">
        <w:rPr>
          <w:sz w:val="22"/>
          <w:szCs w:val="22"/>
        </w:rPr>
        <w:instrText>ADDIN CSL_CITATION {"citationItems":[{"id":"ITEM-1","itemData":{"DOI":"10.5194/acp-10-6603-2010","author":[{"dropping-particle":"","family":"Yasunari","given":"T J","non-dropping-particle":"","parse-names":false,"suffix":""},{"dropping-particle":"","family":"Bonasoni","given":"P","non-dropping-particle":"","parse-names":false,"suffix":""},{"dropping-particle":"","family":"Laj","given":"P","non-dropping-particle":"","parse-names":false,"suffix":""},{"dropping-particle":"","family":"Fujita","given":"K","non-dropping-particle":"","parse-names":false,"suffix":""},{"dropping-particle":"","family":"Vuillermoz","given":"E","non-dropping-particle":"","parse-names":false,"suffix":""},{"dropping-particle":"","family":"Marinoni","given":"A","non-dropping-particle":"","parse-names":false,"suffix":""},{"dropping-particle":"","family":"Cristofanelli","given":"P","non-dropping-particle":"","parse-names":false,"suffix":""},{"dropping-particle":"","family":"Duchi","given":"R","non-dropping-particle":"","parse-names":false,"suffix":""},{"dropping-particle":"","family":"Tartari","given":"G","non-dropping-particle":"","parse-names":false,"suffix":""},{"dropping-particle":"","family":"Lau","given":"K.-M.","non-dropping-particle":"","parse-names":false,"suffix":""}],"container-title":"Atmospheric Chemistry and Physics","id":"ITEM-1","issue":"14","issued":{"date-parts":[["2010"]]},"page":"6603-6615","title":"Estimated impact of black carbon deposition during pre-monsoon season from Nepal Climate Observatory – Pyramid data and snow albedo changes over Himalayan glaciers","type":"article-journal","volume":"10"},"uris":["http://www.mendeley.com/documents/?uuid=fa6aa1eb-615f-4471-be29-0ca4336c91d1"]}],"mendeley":{"formattedCitation":"(Yasunari &lt;i&gt;et al.&lt;/i&gt;, 2010)","plainTextFormattedCitation":"(Yasunari et al., 2010)","previouslyFormattedCitation":"(Yasunar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unar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w:t>
      </w:r>
    </w:p>
    <w:p w14:paraId="64A000A6" w14:textId="77777777" w:rsidR="00A01204" w:rsidRPr="0008241C" w:rsidRDefault="00A01204" w:rsidP="00A01204">
      <w:pPr>
        <w:rPr>
          <w:sz w:val="22"/>
          <w:szCs w:val="22"/>
        </w:rPr>
      </w:pPr>
    </w:p>
    <w:p w14:paraId="6945D87D" w14:textId="77777777" w:rsidR="00A01204" w:rsidRPr="0008241C" w:rsidRDefault="00A01204" w:rsidP="00A01204">
      <w:pPr>
        <w:rPr>
          <w:sz w:val="22"/>
          <w:szCs w:val="22"/>
        </w:rPr>
      </w:pPr>
      <w:r w:rsidRPr="0008241C">
        <w:rPr>
          <w:sz w:val="22"/>
          <w:szCs w:val="22"/>
        </w:rPr>
        <w:t xml:space="preserve">Large amounts of absorbing particles such as black carbon can have multiple effects on biodiversity and ecosystems overall </w:t>
      </w:r>
      <w:r w:rsidRPr="0008241C">
        <w:rPr>
          <w:sz w:val="22"/>
          <w:szCs w:val="22"/>
        </w:rPr>
        <w:fldChar w:fldCharType="begin" w:fldLock="1"/>
      </w:r>
      <w:r w:rsidRPr="0008241C">
        <w:rPr>
          <w:sz w:val="22"/>
          <w:szCs w:val="22"/>
        </w:rPr>
        <w:instrText>ADDIN CSL_CITATION {"citationItems":[{"id":"ITEM-1","itemData":{"DOI":"10.1016/S1352-2310(03)00197-3","ISBN":"1352-2310","ISSN":"13522310","abstract":"Though recent studies suggest that aerosols may influence the Asian monsoons, limited knowledge exists regarding aerosol impacts on regional climate and air quality. To improve understanding of aerosols in the Himalaya, mass concentrations (PM10 and PM2.5), chemical composition, and wavelength dependent aerosol optical depth (????) were measured from December 1998 through October 2000 at sites on the edge of the Kathmandu valley (Nagarkot) and in the remote Himalaya (Langtang). Though highly variable, aerosol concentrations peaked in February to May with average PM2.5=59??61??g/m3 and aerosol optical depth ??500nm=0.37??0.25 at Nagarkot. With arrival of southerly flow and monsoon rains, PM2.5 dropped to 8??7??g/m3 in June through September. With the cessation of summer rains, aerosol concentrations began steadily increasing with average PM2.5=25??14??g/m3 during October to January. During all seasons, a large PM2.5/PM10 ratio (0.77??0.21), the predominance of particulate organic material (48??28% of PM2.5), and an ionic composition dominated by SO4\n2-, NH4\n+, and NO3\n- (16??14% of PM2.5) all implicated combustion sources. Nonetheless, a large fraction of the aerosol was insoluble and non-carbonaceous (33??27%), particularly during the peak season when it reached 45%. Elemental analysis of a filter subset showed large concentrations of Ca, Si, Al, and Fe, indicating that dust was responsible for much of the remaining material. Though an influence of the Kathmandu valley was likely, evidence supported long-range transport of desert dust to the Himalaya from arid regions ranging from India and the Middle East to perhaps as far as the Sahara. ?? 2003 Elsevier Science Ltd. All rights reserved.","author":[{"dropping-particle":"","family":"Carrico","given":"Christian M.","non-dropping-particle":"","parse-names":false,"suffix":""},{"dropping-particle":"","family":"Bergin","given":"Michael H.","non-dropping-particle":"","parse-names":false,"suffix":""},{"dropping-particle":"","family":"Shrestha","given":"Arun B.","non-dropping-particle":"","parse-names":false,"suffix":""},{"dropping-particle":"","family":"Dibb","given":"Jack E.","non-dropping-particle":"","parse-names":false,"suffix":""},{"dropping-particle":"","family":"Gomes","given":"Laurent","non-dropping-particle":"","parse-names":false,"suffix":""},{"dropping-particle":"","family":"Harris","given":"Joyce M.","non-dropping-particle":"","parse-names":false,"suffix":""}],"container-title":"Atmospheric Environment","id":"ITEM-1","issued":{"date-parts":[["2003"]]},"title":"The importance of carbon and mineral dust to seasonal aerosol properties in the Nepal Himalaya","type":"article-journal"},"uris":["http://www.mendeley.com/documents/?uuid=d5fb5f54-d38a-354d-bb42-f1e325994386"]},{"id":"ITEM-2","itemData":{"DOI":"10.1029/2010JD013819","ISBN":"2169-897X","ISSN":"01480227","abstract":"The Himalayas have a profound effect on the South Asian climate and the regional hydrological cycle, as it forms a barrier for the strong monsoon winds and serves as an elevated heat source, thus controlling the onset and distribution of precipitation during the Indian summer monsoon. Recent studies have suggested that radiative heating by absorbing aerosols, such as dust and black carbon over the Indo-Gangetic Plains (IGP) and slopes of the Himalayas, may significantly accelerate the seasonal warming of the Hindu Kush-Himalayas-Tibetan Plateau (HKHT) and influence the subsequent evolution of the summer monsoon. This paper presents a detailed characterization of aerosols over the IGP and their radiative effects during the premonsoon season (April-May-June) when dust transport constitutes the bulk of the regional aerosol loading, using ground radiometric and spaceborne observations. During the dust-laden period, there is a strong response of surface shortwave flux to aerosol absorption indicated by the diurnally averaged forcing efficiency of -70 W/sq m per unit optical depth. The simulated aerosol single-scattering albedo, constrained by surface flux and aerosol measurements, is estimated to be 0.89+/- 0.01 (at approx.550 nm) with diurnal mean surface and top-of-atmosphere forcing values ranging from -11 to -79.8 W/sq m and +1.4 to +12 W/sq m, respectively, for the premonsoon period. The model-simulated solar heating rate profile peaks in the lower troposphere with enhanced heating penetrating into the middle troposphere (5-6 km), caused by vertically extended aerosols over the IGP with peak altitude of approx.5 km as indicated by spaceborne Cloud-Aerosol Lidar with Orthogonal Polarization observations. On a long-term climate scale, our analysis, on the basis of microwave satellite measurements of tropospheric temperatures from 1979 to 2007, indicates accelerated annual mean warming rates found over the Himalayan-Hindu Kush region (0.21 C/decade+/-0.08 C/decade) and underscores the potential role of enhanced aerosol solar absorption in the maximum warming localized over the western Himalayas (0.26 C/decade f 0.09 C/decade) that significantly exceed the entire HKHT and global warming rates. We believe the accelerated warming rates reported here are critical to both the South Asian summer monsoon and hydro-glaciological resource variability in the Himalayan-Hindu Kush snowpack and therefore to the densely populated downstream regions.","author":[{"dropping-particle":"","family":"Gautam","given":"Ritesh","non-dropping-particle":"","parse-names":false,"suffix":""},{"dropping-particle":"","family":"Hsu","given":"N. Christina","non-dropping-particle":"","parse-names":false,"suffix":""},{"dropping-particle":"","family":"Lau","given":"K. M.","non-dropping-particle":"","parse-names":false,"suffix":""}],"container-title":"Journal of Geophysical Research Atmospheres","id":"ITEM-2","issued":{"date-parts":[["2010"]]},"title":"Premonsoon aerosol characterization and radiative effects over the Indo-Gangetic plains: Implications for regional climate warming","type":"article-journal"},"uris":["http://www.mendeley.com/documents/?uuid=dc98d054-fad2-3fc2-a881-ef3a2ceb89fd"]},{"id":"ITEM-3","itemData":{"abstract":"We applied a climate-chemistry global model to evaluate the impact of black carbon (BC) deposition on the Himalayan snow cover from 1998 to 2008. Using a stretched grid with a resolution of 50 km over this complex topography, the model reproduces reasonably well the remotely sensed observations of the snow cover duration. Similar to observations, modelled atmospheric BC concentrations in the central Himalayas reach a minimum during the monsoon and a maximum during the post- and pre-monsoon periods. Comparing the simulated BC concentrations in the snow with observations is more challenging because of their high spatial variability and complex vertical distribution. We simulated spring BC concentrations in surface snow varying from tens to hundreds of μg kg−1, higher by one to two orders of magnitude than those observed in ice cores extracted from central Himalayan glaciers at high elevations (&gt;6000 m a.s.l.), but typical for seasonal snow cover sampled in middle elevation regions (&lt;6000 m a.s.l.). In these areas, we estimate that both wet and dry BC depositions affect the Himalayan snow cover reducing its annual duration by 1 to 8 days. In our simulations, the effect of anthropogenic BC deposition on snow is quite low over the Tibetan Plateau because this area is only sparsely snow covered. However, the impact becomes larger along the entire Hindu-Kush, Karakorum and Himalayan mountain ranges. In these regions, BC in snow induces an increase of the net short-wave radiation at the surface with an annual mean of 1 to 3 W m−2 leading to a localised warming between 0.05 and 0.3 °C.","author":[{"dropping-particle":"","family":"Ménégoz M, Krinner G, Balkanski Y, Boucher O, Cozic A","given":"Lim S and Jacobi H W","non-dropping-particle":"","parse-names":false,"suffix":""}],"container-title":"Atmos Chem Phys ","id":"ITEM-3","issue":"8","issued":{"date-parts":[["2014"]]},"page":"4237–4249","title":"Snow cover sensitivity to black carbon deposition in the Himalayas: from atmospheric and ice core measurements to regional climate simulations","type":"article-journal","volume":"14"},"uris":["http://www.mendeley.com/documents/?uuid=2eeb66b7-ebd0-38d2-bd03-2ba413ed8db2"]}],"mendeley":{"formattedCitation":"(Carrico &lt;i&gt;et al.&lt;/i&gt;, 2003; Gautam &lt;i&gt;et al.&lt;/i&gt;, 2010; Ménégoz M, Krinner G, Balkanski Y, Boucher O, Cozic A, 2014)","manualFormatting":"(Carrico et al., 2003; Gautam, Hsu, &amp; Lau, 2010; Ménégoz, Krinner, &amp; Balkanski, et. al., 2014)","plainTextFormattedCitation":"(Carrico et al., 2003; Gautam et al., 2010; Ménégoz M, Krinner G, Balkanski Y, Boucher O, Cozic A, 2014)","previouslyFormattedCitation":"(Carrico &lt;i&gt;et al.&lt;/i&gt;, 2003; Gautam &lt;i&gt;et al.&lt;/i&gt;, 2010; Ménégoz M, Krinner G, Balkanski Y, Boucher O, Cozic A, 2014)"},"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Carrico </w:t>
      </w:r>
      <w:r w:rsidRPr="0008241C">
        <w:rPr>
          <w:i/>
          <w:noProof/>
          <w:sz w:val="22"/>
          <w:szCs w:val="22"/>
          <w:lang w:val="fr-FR"/>
        </w:rPr>
        <w:t>et al</w:t>
      </w:r>
      <w:r w:rsidRPr="0008241C">
        <w:rPr>
          <w:noProof/>
          <w:sz w:val="22"/>
          <w:szCs w:val="22"/>
          <w:lang w:val="fr-FR"/>
        </w:rPr>
        <w:t xml:space="preserve">., 2003; Gautam </w:t>
      </w:r>
      <w:r w:rsidRPr="0008241C">
        <w:rPr>
          <w:i/>
          <w:noProof/>
          <w:sz w:val="22"/>
          <w:szCs w:val="22"/>
          <w:lang w:val="fr-FR"/>
        </w:rPr>
        <w:t>et al.</w:t>
      </w:r>
      <w:r w:rsidRPr="0008241C">
        <w:rPr>
          <w:noProof/>
          <w:sz w:val="22"/>
          <w:szCs w:val="22"/>
          <w:lang w:val="fr-FR"/>
        </w:rPr>
        <w:t xml:space="preserve">, 2010; Ménégoz </w:t>
      </w:r>
      <w:r w:rsidRPr="0008241C">
        <w:rPr>
          <w:i/>
          <w:noProof/>
          <w:sz w:val="22"/>
          <w:szCs w:val="22"/>
          <w:lang w:val="fr-FR"/>
        </w:rPr>
        <w:t>et al</w:t>
      </w:r>
      <w:r w:rsidRPr="0008241C">
        <w:rPr>
          <w:noProof/>
          <w:sz w:val="22"/>
          <w:szCs w:val="22"/>
          <w:lang w:val="fr-FR"/>
        </w:rPr>
        <w:t>., 2014)</w:t>
      </w:r>
      <w:r w:rsidRPr="0008241C">
        <w:rPr>
          <w:sz w:val="22"/>
          <w:szCs w:val="22"/>
        </w:rPr>
        <w:fldChar w:fldCharType="end"/>
      </w:r>
      <w:r w:rsidRPr="0008241C">
        <w:rPr>
          <w:sz w:val="22"/>
          <w:szCs w:val="22"/>
          <w:lang w:val="fr-FR"/>
        </w:rPr>
        <w:t xml:space="preserve">. </w:t>
      </w:r>
      <w:r w:rsidRPr="0008241C">
        <w:rPr>
          <w:sz w:val="22"/>
          <w:szCs w:val="22"/>
        </w:rPr>
        <w:t xml:space="preserve">High concentrations of pollutants can lead to serious health issues for both ecosystems and local people </w:t>
      </w:r>
      <w:r w:rsidRPr="0008241C">
        <w:rPr>
          <w:sz w:val="22"/>
          <w:szCs w:val="22"/>
        </w:rPr>
        <w:fldChar w:fldCharType="begin" w:fldLock="1"/>
      </w:r>
      <w:r w:rsidRPr="0008241C">
        <w:rPr>
          <w:sz w:val="22"/>
          <w:szCs w:val="22"/>
        </w:rPr>
        <w:instrText>ADDIN CSL_CITATION {"citationItems":[{"id":"ITEM-1","itemData":{"abstract":"Our goal was to identify the climate change-related health risks and vulnerable populations specific to the mountainous regions of the Hindu Kush–Himalayas. We reviewed published information of the likely health consequences of climate change in mountain regions, especially the findings of a workshop for countries in the Hindu Kush–Himalaya region, organized by the World Health Organization, World Meteorological Organization, United Nations Environment Programme, and United Nations Development Programme. The main climate-related risks in the Hindu Kush–Himalaya region include the expansion of vector-borne diseases as pathogens take advantage of new habitats in altitudes that were formerly unsuitable. Diarrheal diseases could become more prevalent with changes in freshwater quality and availability. More extreme rainfall events are likely to increase the number of floods and landslides with consequent death and injuries. A unique risk is sudden floods from high glacier lakes, which cause substantial destruction and loss of life. Because glaciers are the main source of freshwater for upland regions and downstream countries, the long-term reduction in annual glacier snowmelt is expected to heighten existing water insecurity in these areas. Climate change also is bringing some benefits to mountain populations, including milder winters and longer growing seasons. Populations in mountain regions have unique combinations of vulnerabilities to climate change. The extent of the health impacts experienced will depend on the effectiveness of public health efforts to identify and implement low-cost preparedness and response measures, and on the speed at which emissions of greenhouse gas emissions can be reduced.","author":[{"dropping-particle":"","family":"Ebi","given":"K L","non-dropping-particle":"","parse-names":false,"suffix":""},{"dropping-particle":"","family":"Woodruff","given":"R","non-dropping-particle":"","parse-names":false,"suffix":""},{"dropping-particle":"","family":"Hildebrand","given":"A","non-dropping-particle":"von","parse-names":false,"suffix":""},{"dropping-particle":"","family":"Corvalan","given":"C","non-dropping-particle":"","parse-names":false,"suffix":""}],"container-title":"EcoHealth","id":"ITEM-1","issue":"3","issued":{"date-parts":[["2007"]]},"page":"264–270","title":"Climate change-related health impacts in the Hindu Kush–Himalayas","type":"article-journal","volume":"4"},"uris":["http://www.mendeley.com/documents/?uuid=95c2c6af-3718-3fe3-aaa3-e8ba2007e8bb"]},{"id":"ITEM-2","itemData":{"abstract":"The author reflects on the impact of climatic change that will lead to a significant increase of infectious diseases in the Himalayas. He discusses the results of a research by the International Centre for Integrated Mountain Development which noted the implications of climate change for human well-being. He believes that climate change may lead to significant increase in regional infectious diseases due to several factors including water supply shortages that can cause diarrheal disease.","author":[{"dropping-particle":"","family":"Sarkar S","given":"","non-dropping-particle":"","parse-names":false,"suffix":""}],"container-title":"Himalayan Journal of Sciences","id":"ITEM-2","issue":"8","issued":{"date-parts":[["2010"]]},"page":"7","title":"Climate change and disease risk in the Himalayas","type":"article-journal","volume":"6"},"uris":["http://www.mendeley.com/documents/?uuid=13a91b7f-65d6-388d-8e68-d8c69e5e231e"]},{"id":"ITEM-3","itemData":{"abstract":"Mountains are hotspots of climate and land use change. The Hindu Kush–Himalayan (HKH) region features some of the world's most vulnerable ecosystems and is highly susceptible to climate change. Both climate change and land use transition in the HKH region have impacts on human health. A warming trend is driving the geographical expansion of disease outbreaks, whereas ecological changes and economic inequalities influence the spread of diseases. Altered distributions of vector species are early signs of climate change, and pests, pathogens, and parasites are among the first scourges to emerge during periods of transition. The distribution and seasonal transmission of vector-borne infections among humans may be affected by climate change. Information on the impacts of such changes on human health in the region is scanty. This article reviews literature on the impacts of climate change and land use transition on human health in the HKH region, specifically dealing with topics such as the relationship between climate change and health; health sensitivity, vulnerability, and adaptation; health determinants related to climate change; temperature extremes and health issues; air pollution, black carbon, and health; food security, nutrition, and health; land use change and infectious diseases; and population migration and livelihood transition. The article outlines an agenda for future research on climate change and human health for the HKH region.","author":[{"dropping-particle":"","family":"Sharma","given":"Rita","non-dropping-particle":"","parse-names":false,"suffix":""}],"container-title":"Mountain Research and Development","id":"ITEM-3","issue":"4","issued":{"date-parts":[["2012"]]},"page":"480–486","title":"Impacts on Human Health of Climate and Land Use Change in the Hindu Kush–Himalayan Region","type":"article-journal","volume":"32"},"uris":["http://www.mendeley.com/documents/?uuid=d652e8e3-982f-34ec-901e-403c2ff90a7c"]}],"mendeley":{"formattedCitation":"(Ebi &lt;i&gt;et al.&lt;/i&gt;, 2007; Sarkar S, 2010; Sharma, 2012)","manualFormatting":"(Ebi et al., 2007; Sarkar, 2010; Sharma, 2012)","plainTextFormattedCitation":"(Ebi et al., 2007; Sarkar S, 2010; Sharma, 2012)","previouslyFormattedCitation":"(Ebi &lt;i&gt;et al.&lt;/i&gt;, 2007; Sarkar S, 2010; Sharma, 2012)"},"properties":{"noteIndex":0},"schema":"https://github.com/citation-style-language/schema/raw/master/csl-citation.json"}</w:instrText>
      </w:r>
      <w:r w:rsidRPr="0008241C">
        <w:rPr>
          <w:sz w:val="22"/>
          <w:szCs w:val="22"/>
        </w:rPr>
        <w:fldChar w:fldCharType="separate"/>
      </w:r>
      <w:r w:rsidRPr="0008241C">
        <w:rPr>
          <w:noProof/>
          <w:sz w:val="22"/>
          <w:szCs w:val="22"/>
        </w:rPr>
        <w:t xml:space="preserve">(Ebi </w:t>
      </w:r>
      <w:r w:rsidRPr="0008241C">
        <w:rPr>
          <w:i/>
          <w:noProof/>
          <w:sz w:val="22"/>
          <w:szCs w:val="22"/>
        </w:rPr>
        <w:t>et al</w:t>
      </w:r>
      <w:r w:rsidRPr="0008241C">
        <w:rPr>
          <w:noProof/>
          <w:sz w:val="22"/>
          <w:szCs w:val="22"/>
        </w:rPr>
        <w:t>., 2007; Sarkar, 2010; Sharma, 2012)</w:t>
      </w:r>
      <w:r w:rsidRPr="0008241C">
        <w:rPr>
          <w:sz w:val="22"/>
          <w:szCs w:val="22"/>
        </w:rPr>
        <w:fldChar w:fldCharType="end"/>
      </w:r>
      <w:r w:rsidRPr="0008241C">
        <w:rPr>
          <w:sz w:val="22"/>
          <w:szCs w:val="22"/>
        </w:rPr>
        <w:t xml:space="preserve">. Vertical upward transport of air masses, especially during the pre-monsoon season, carry rich anthropogenic pollutants and mineral dust and deposit on the Himalayan range </w:t>
      </w:r>
      <w:r w:rsidRPr="0008241C">
        <w:rPr>
          <w:sz w:val="22"/>
          <w:szCs w:val="22"/>
        </w:rPr>
        <w:fldChar w:fldCharType="begin" w:fldLock="1"/>
      </w:r>
      <w:r w:rsidRPr="0008241C">
        <w:rPr>
          <w:sz w:val="22"/>
          <w:szCs w:val="22"/>
        </w:rPr>
        <w:instrText>ADDIN CSL_CITATION {"citationItems":[{"id":"ITEM-1","itemData":{"ISBN":"978-92-9115-154-7","abstract":"The Eastern Himalayan region covers a broad spectrum of ecological zones in Eastern Nepal, Northeastern India, Bhutan, Tibetan Region and Yunnan of China and Northern Myanmar. The topography varies significantly over the area, and besides the atmospheric circulation, the climate in this region is influenced by a variety of physiographic features. The region is dominated by a monsoon climate from June to September and by westerly disturbances in the remaining months. Furthermore, the region is the source of many rivers which are the lifeline of downstream provinces and countries. The welfare of approximately 400 million people living downstream is inextricably linked with the natural resources of the Eastern Himalayas. Mountain biodiversity and wetlands are most likely to be affected by climate change. Glacial lake outburst floods, flash floods and landslides are becoming more frequent at the cost of lives, property, and natural resources and these are likely to be exacerbated by climate change. This paper deals with analyses of contemporary trends in key climatic variables. The Climate research Unit’s Time Series (CRU TS 2.0) data were used to analyze temperature and precipitation trends. Further, the study investigates likely future climate scenarios (2071-2100) for A2 and B2 SERS emission scenarios using the results of Region al Climate Model (RCM). The performance of RCM in simulating the climate over the Eastern Himalayas is also assessed. PRECIS (Providing Regional Climate for Impact studies) model simulated data were used for these analyses. The results of the analyses will be useful for impact assessment studies and for planning adaptation and mitigation measures. The analyses show that the major parts of the Eastern Himalayas are undergoing warming trends. Yunnan Province of China, part of the Kachin State of Myanmar, and the northeastern states of India and Assam show relatively less or no warming. However, eastern Nepal and eastern Tibet show relatively greater warming trends of more than 0.02°C per year. Such warming is found highest in winter and lowest in summer. Unlike temperature, precipitation does not demonstrate any consistent trends. Similarly, area-averaged B2 (A2) scenarios of PRECIS over Eastern Himalayas projected increases of 3.5°C (5.3°C), 2.8°C (3.8°C) and 2.9°C (4.3°C) respectively for winter, summer and annual mean temperatures by the 2080s. Likewise, B2 (A2) scenarios of PRECIS projected an increase of summer and annual prec…","author":[{"dropping-particle":"","family":"Shrestha","given":"A. B.","non-dropping-particle":"","parse-names":false,"suffix":""},{"dropping-particle":"","family":"Devkota","given":"L. P.","non-dropping-particle":"","parse-names":false,"suffix":""}],"id":"ITEM-1","issued":{"date-parts":[["2010"]]},"number-of-pages":"20","publisher":"ICIMOD","publisher-place":"Kathmandu, Nepal","title":"Climate Change in the Eastern Himalayas : Observed Trends and Model Projections","type":"book"},"uris":["http://www.mendeley.com/documents/?uuid=fd54e781-41ff-4b04-b6b7-c8f195add055"]},{"id":"ITEM-2","itemData":{"abstract":"This paper provides a detailed description of the atmospheric conditions characterizing the high Himalayas, thanks to continuous observations begun in March 2006 at the Nepal Climate Observatory-Pyramid (NCO-P) located at 5079 m a.s.l. on the southern foothills of Mt. Everest, in the framework of ABC-UNEP and SHARE-Ev-K2-CNR projects. The work presents a characterization of meteorological conditions and air-mass circulation at NCO-P during the first two years of activity. The mean values of atmospheric pressure, temperature and wind speed recorded at the site were: 551 hPa, −3.0 °C, 4.7 m s−1, respectively. The highest seasonal values of temperature (1.7 °C) and relative humidity (94%) were registered during the monsoon season, which was also characterized by thick clouds, present in about 80% of the afternoon hours, and by a frequency of cloud-free sky of less than 10%. The lowest temperature and relative humidity seasonal values were registered during winter, −6.3 °C and 22%, respectively, the season being characterised by mainly cloud-free sky conditions and rare thick clouds. The summer monsoon influenced rain precipitation (seasonal mean: 237 mm), while wind was dominated by flows from the bottom of the valley (S–SW) and upper mountain (N–NE). The atmospheric composition at NCO-P has been studied thanks to measurements of black carbon (BC), aerosol scattering coefficient, PM1, coarse particles and ozone. The annual behaviour of the measured parameters shows the highest seasonal values during the pre-monsoon (BC: 316.9 ng m−3, PM1: 3.9 μg m−3, scattering coefficient: 11.9 Mm−1, coarse particles: 0.37 cm−3 and O3: 60.9 ppbv), while the lowest concentrations occurred during the monsoon (BC: 49.6 ng m−3, PM1: 0.6 μg m−3, scattering coefficient: 2.2 Mm−1, and O3: 38.9 ppbv) and, for coarse particles, during the post-monsoon (0.07 cm−3. At NCO-P, the synoptic-scale circulation regimes present three principal contributions: Westerly, South-Westerly and Regional, as shown by the analysis of in-situ meteorological parameters and 5-day LAGRANTO back-trajectories. The influence of the brown cloud (AOD&gt;0.4) extending over Indo–Gangetic Plains up to the Himalayan foothills has been evaluated by analysing the in-situ concentrations of the ABC constituents. This analysis revealed that brown cloud hot spots mainly influence the South Himalayas during the pre-monsoon, in the presence of very high levels of atmospheric compounds (BC: 1974.1 ng m−3, PM1: 23.5 μg m−3,…","author":[{"dropping-particle":"","family":"Bonasoni","given":"P.","non-dropping-particle":"","parse-names":false,"suffix":""},{"dropping-particle":"","family":"Laj","given":"P.","non-dropping-particle":"","parse-names":false,"suffix":""},{"dropping-particle":"","family":"Marinoni","given":"A","non-dropping-particle":"","parse-names":false,"suffix":""},{"dropping-particle":"","family":"Sprenger","given":"M","non-dropping-particle":"","parse-names":false,"suffix":""},{"dropping-particle":"","family":"Angelini","given":"F","non-dropping-particle":"","parse-names":false,"suffix":""},{"dropping-particle":"","family":"Arduini","given":"J","non-dropping-particle":"","parse-names":false,"suffix":""},{"dropping-particle":"","family":"Bonafe`","given":"U","non-dropping-particle":"","parse-names":false,"suffix":""},{"dropping-particle":"","family":"Calzolari","given":"F","non-dropping-particle":"","parse-names":false,"suffix":""},{"dropping-particle":"","family":"Colombo","given":"T","non-dropping-particle":"","parse-names":false,"suffix":""},{"dropping-particle":"","family":"Decesari","given":"S","non-dropping-particle":"","parse-names":false,"suffix":""},{"dropping-particle":"","family":"Biagio","given":"C D","non-dropping-particle":"","parse-names":false,"suffix":""},{"dropping-particle":"","family":"Sarra","given":"A G","non-dropping-particle":"di","parse-names":false,"suffix":""},{"dropping-particle":"","family":"Evangelisti","given":"F","non-dropping-particle":"","parse-names":false,"suffix":""},{"dropping-particle":"","family":"Duchi","given":"R","non-dropping-particle":"","parse-names":false,"suffix":""},{"dropping-particle":"","family":"Facchini","given":"M C","non-dropping-particle":"","parse-names":false,"suffix":""},{"dropping-particle":"","family":"Fuzzi","given":"S","non-dropping-particle":"","parse-names":false,"suffix":""},{"dropping-particle":"","family":"Gobbi","given":"G P","non-dropping-particle":"","parse-names":false,"suffix":""}],"container-title":"Atmospheric Chemistry and Physics","id":"ITEM-2","issue":"15","issued":{"date-parts":[["2010"]]},"page":"7515–7531","title":"Atmospheric Brown Clouds in the Himalayas: first two years of continuous observations at the Nepal climate observatory-pyramid (5079 m)","type":"article-journal","volume":"10"},"uris":["http://www.mendeley.com/documents/?uuid=6e7d7d55-7e74-35f1-86e6-c7b8211b92ec"]}],"mendeley":{"formattedCitation":"(Bonasoni &lt;i&gt;et al.&lt;/i&gt;, 2010; A. B. Shrestha &amp; Devkota, 2010)","manualFormatting":"(Bonasoni, Laj, &amp; Marinoni, et. al., 2010; Shrestha &amp; Devkota, 2010)","plainTextFormattedCitation":"(Bonasoni et al., 2010; A. B. Shrestha &amp; Devkota, 2010)","previouslyFormattedCitation":"(Bonasoni &lt;i&gt;et al.&lt;/i&gt;, 2010; A. B. Shrestha &amp; Devkota, 2010)"},"properties":{"noteIndex":0},"schema":"https://github.com/citation-style-language/schema/raw/master/csl-citation.json"}</w:instrText>
      </w:r>
      <w:r w:rsidRPr="0008241C">
        <w:rPr>
          <w:sz w:val="22"/>
          <w:szCs w:val="22"/>
        </w:rPr>
        <w:fldChar w:fldCharType="separate"/>
      </w:r>
      <w:r w:rsidRPr="0008241C">
        <w:rPr>
          <w:noProof/>
          <w:sz w:val="22"/>
          <w:szCs w:val="22"/>
        </w:rPr>
        <w:t xml:space="preserve">(Bonasoni </w:t>
      </w:r>
      <w:r w:rsidRPr="0008241C">
        <w:rPr>
          <w:i/>
          <w:noProof/>
          <w:sz w:val="22"/>
          <w:szCs w:val="22"/>
        </w:rPr>
        <w:t>et al</w:t>
      </w:r>
      <w:r w:rsidRPr="0008241C">
        <w:rPr>
          <w:noProof/>
          <w:sz w:val="22"/>
          <w:szCs w:val="22"/>
        </w:rPr>
        <w:t>., 2010; Shrestha &amp; Devkota, 2010)</w:t>
      </w:r>
      <w:r w:rsidRPr="0008241C">
        <w:rPr>
          <w:sz w:val="22"/>
          <w:szCs w:val="22"/>
        </w:rPr>
        <w:fldChar w:fldCharType="end"/>
      </w:r>
      <w:r w:rsidRPr="0008241C">
        <w:rPr>
          <w:sz w:val="22"/>
          <w:szCs w:val="22"/>
        </w:rPr>
        <w:t>. While acute pollution events characterized by high levels of ozone (64.7 ± 8.6 nmol mol</w:t>
      </w:r>
      <w:r w:rsidRPr="0008241C">
        <w:rPr>
          <w:sz w:val="22"/>
          <w:szCs w:val="22"/>
          <w:vertAlign w:val="superscript"/>
        </w:rPr>
        <w:t>−1</w:t>
      </w:r>
      <w:r w:rsidRPr="0008241C">
        <w:rPr>
          <w:sz w:val="22"/>
          <w:szCs w:val="22"/>
        </w:rPr>
        <w:t>), black carbon (1077 ± 470 ng m</w:t>
      </w:r>
      <w:r w:rsidRPr="0008241C">
        <w:rPr>
          <w:sz w:val="22"/>
          <w:szCs w:val="22"/>
          <w:vertAlign w:val="superscript"/>
        </w:rPr>
        <w:t>−3</w:t>
      </w:r>
      <w:r w:rsidRPr="0008241C">
        <w:rPr>
          <w:sz w:val="22"/>
          <w:szCs w:val="22"/>
        </w:rPr>
        <w:t>), and PM1–10 (typically more than 12 μgm</w:t>
      </w:r>
      <w:r w:rsidRPr="0008241C">
        <w:rPr>
          <w:sz w:val="22"/>
          <w:szCs w:val="22"/>
          <w:vertAlign w:val="superscript"/>
        </w:rPr>
        <w:t>−3</w:t>
      </w:r>
      <w:r w:rsidRPr="0008241C">
        <w:rPr>
          <w:sz w:val="22"/>
          <w:szCs w:val="22"/>
        </w:rPr>
        <w:t xml:space="preserve">), have been identified during the monsoon season itself </w:t>
      </w:r>
      <w:r w:rsidRPr="0008241C">
        <w:rPr>
          <w:sz w:val="22"/>
          <w:szCs w:val="22"/>
        </w:rPr>
        <w:fldChar w:fldCharType="begin" w:fldLock="1"/>
      </w:r>
      <w:r w:rsidRPr="0008241C">
        <w:rPr>
          <w:sz w:val="22"/>
          <w:szCs w:val="22"/>
        </w:rPr>
        <w:instrText>ADDIN CSL_CITATION {"citationItems":[{"id":"ITEM-1","itemData":{"DOI":"10.1016/S1001-0742(12)60242-3","ISSN":"10010742","author":[{"dropping-particle":"","family":"Marinoni","given":"A.","non-dropping-particle":"","parse-names":false,"suffix":""},{"dropping-particle":"","family":"Cristofanelli","given":"P.","non-dropping-particle":"","parse-names":false,"suffix":""},{"dropping-particle":"","family":"Laj","given":"P.","non-dropping-particle":"","parse-names":false,"suffix":""},{"dropping-particle":"","family":"Duchi","given":"R.","non-dropping-particle":"","parse-names":false,"suffix":""},{"dropping-particle":"","family":"Putero","given":"D.","non-dropping-particle":"","parse-names":false,"suffix":""},{"dropping-particle":"","family":"Calzolari","given":"F.","non-dropping-particle":"","parse-names":false,"suffix":""},{"dropping-particle":"","family":"Landi","given":"T.C.","non-dropping-particle":"","parse-names":false,"suffix":""},{"dropping-particle":"","family":"Vuillermoz","given":"E.","non-dropping-particle":"","parse-names":false,"suffix":""},{"dropping-particle":"","family":"Maione","given":"M.","non-dropping-particle":"","parse-names":false,"suffix":""},{"dropping-particle":"","family":"Bonasoni","given":"P.","non-dropping-particle":"","parse-names":false,"suffix":""}],"container-title":"Journal of Environmental Sciences","id":"ITEM-1","issue":"8","issued":{"date-parts":[["2013","8"]]},"note":"NULL","page":"1618-1625","title":"High black carbon and ozone concentrations during pollution transport in the Himalayas: Five years of continuous observations at NCO-P global GAW station","type":"article-journal","volume":"25"},"uris":["http://www.mendeley.com/documents/?uuid=1bd99acc-e35f-49de-abcc-06672e520135"]}],"mendeley":{"formattedCitation":"(Marinoni &lt;i&gt;et al.&lt;/i&gt;, 2013)","plainTextFormattedCitation":"(Marinoni et al., 2013)","previouslyFormattedCitation":"(Marinoni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arinoni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t>
      </w:r>
    </w:p>
    <w:p w14:paraId="378F1ABD" w14:textId="77777777" w:rsidR="00A01204" w:rsidRPr="0008241C" w:rsidRDefault="00A01204" w:rsidP="00A01204">
      <w:pPr>
        <w:rPr>
          <w:sz w:val="22"/>
          <w:szCs w:val="22"/>
          <w:shd w:val="pct15" w:color="auto" w:fill="FFFFFF"/>
        </w:rPr>
      </w:pPr>
    </w:p>
    <w:p w14:paraId="08018AA6"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406" w:name="_Toc504317314"/>
      <w:bookmarkStart w:id="1407" w:name="_Toc504318007"/>
      <w:bookmarkStart w:id="1408" w:name="_Toc504321353"/>
      <w:r w:rsidRPr="0008241C">
        <w:rPr>
          <w:b/>
          <w:sz w:val="22"/>
          <w:szCs w:val="24"/>
        </w:rPr>
        <w:t>4.5.2.4 Invasive alien species</w:t>
      </w:r>
      <w:bookmarkEnd w:id="1406"/>
      <w:bookmarkEnd w:id="1407"/>
      <w:bookmarkEnd w:id="1408"/>
      <w:r w:rsidRPr="0008241C">
        <w:rPr>
          <w:b/>
          <w:sz w:val="22"/>
          <w:szCs w:val="24"/>
        </w:rPr>
        <w:t xml:space="preserve"> </w:t>
      </w:r>
    </w:p>
    <w:p w14:paraId="3E30A872" w14:textId="77777777" w:rsidR="00A01204" w:rsidRPr="0008241C" w:rsidRDefault="00A01204" w:rsidP="00A01204">
      <w:pPr>
        <w:rPr>
          <w:sz w:val="22"/>
          <w:szCs w:val="22"/>
          <w:shd w:val="pct15" w:color="auto" w:fill="FFFFFF"/>
        </w:rPr>
      </w:pPr>
    </w:p>
    <w:p w14:paraId="6BBAE259" w14:textId="75B10F8B" w:rsidR="00A01204" w:rsidRPr="0008241C" w:rsidRDefault="00A01204" w:rsidP="00A01204">
      <w:pPr>
        <w:rPr>
          <w:sz w:val="22"/>
          <w:szCs w:val="22"/>
        </w:rPr>
      </w:pPr>
      <w:r w:rsidRPr="0008241C">
        <w:rPr>
          <w:sz w:val="22"/>
          <w:szCs w:val="22"/>
        </w:rPr>
        <w:t xml:space="preserve">Studies of invasive species in mountain areas are sporadic but cover a wide range of latitudes </w:t>
      </w:r>
      <w:r w:rsidRPr="0008241C">
        <w:rPr>
          <w:sz w:val="22"/>
          <w:szCs w:val="22"/>
        </w:rPr>
        <w:fldChar w:fldCharType="begin" w:fldLock="1"/>
      </w:r>
      <w:r w:rsidRPr="0008241C">
        <w:rPr>
          <w:sz w:val="22"/>
          <w:szCs w:val="22"/>
        </w:rPr>
        <w:instrText>ADDIN CSL_CITATION {"citationItems":[{"id":"ITEM-1","itemData":{"abstract":"Lantana camara L. (Verbenaceae), an exotic from tropical America, has invaded vast areas of forests surrounding Nayar River in Garhwal Himalayas (Uttarakhand, India). Several factors like high reproductive potential, absence of preferred predators, evergreen nature and sufficient moisture provided by river water favour extraordinary growth of L. camara in this area. In this study, the impact of L. camara invasion on basal area cover, density, frequency and abundance of various plant species was determined. Invasion was able to change the quality (composition, distribution) and quantity (growth in number and size) of different species in this region. The invasion was also found to have some relation with native-exotic nature and different plant habits (like tree and herbs) of local flora. As determined by various ecological indices, there was significant loss of species richness and diversity in invaded localities. In total, there was a 28.4% decrease in species richness of invaded localities. Excluding L. camara, nearly 63% loss of basal area of vegetation was recorded in the invaded localities compared to not invaded ones. There was also an impression that L. camara favoured exotics over endemic species in this riparian zone.","author":[{"dropping-particle":"","family":"Dobhal","given":"P K","non-dropping-particle":"","parse-names":false,"suffix":""},{"dropping-particle":"","family":"Kohli","given":"R K","non-dropping-particle":"","parse-names":false,"suffix":""},{"dropping-particle":"","family":"Batish","given":"D R","non-dropping-particle":"","parse-names":false,"suffix":""}],"container-title":"Journal of Ecology and the Natural Environment","id":"ITEM-1","issue":"1","issued":{"date-parts":[["2011"]]},"page":"11-22","title":"Impact of Lantana camara L. invasion on riparian vegetation of Nayar region in Garhwal Himalayas (Uttarakhand, India)","type":"article-journal","volume":"3"},"uris":["http://www.mendeley.com/documents/?uuid=90f7727d-a7d4-35fa-aef4-047d9e3dcd7f"]},{"id":"ITEM-2","itemData":{"abstract":"Compilation of alien flora from phytogeographically distinct regions is of immediate relevance not only for better understanding the patterns of plant invasion but also for explicating the processes promoting invasion at local, regional or global scales. Despite being at higher risk of invasion by plants because of its European colonial past, south Asia has received very little attention in respect of characterization of its alien flora. This paucity of baseline data necessitated compilation of the first catalogue of alien flora from the Kashmir Himalaya—a phytogeographically distinct south Asian region nestled in the northwestern folds of Himalayan biodiversity hotspot. Total alien flora of the region is represented by 571 plant species, belonging to 352 genera and 104 families. It constitutes a relatively higher (29%) proportion of the total flora of the region. Families with largest number of alien representatives are Poaceae (60 species), Asteraceae (54 species), and Brassicaceae (30 species). However, families such as Amaranthaceae (83%) and Chenopodiacae (71%) show higher percentage of aliens relative to their total number of plant species in the region. Most of the alien plant species (38%) trace their origin to Europe, followed by Asia (27%) and Africa (15%). Present study also reports, for the first time, occurrence of seven plant species in this region. Each alien plant species is provided with information on the origin, habit, mode/purpose of introduction, current invasion status, altitudinal range and the primary published source.","author":[{"dropping-particle":"","family":"Khuroo A A, Rashid I, Reshi Z","given":"Dar G H and Wafai B A","non-dropping-particle":"","parse-names":false,"suffix":""}],"container-title":"Biological Invasions","id":"ITEM-2","issue":"3","issued":{"date-parts":[["2007"]]},"page":"269–292 ","title":"The alien flora of Kashmir Himalaya","type":"article-journal","volume":"9"},"uris":["http://www.mendeley.com/documents/?uuid=7bf9761b-f4a0-3fd7-8390-8bd30a4316a6"]},{"id":"ITEM-3","itemData":{"abstract":"Invasive plants have spread all over the world, including the Himalayan region. In 2009, the distribution pattern of invasive alien plants was studied on 38 plots, from 100 to 4200 m, in Arunachal Pradesh and Assam, India. Eighteen invasive alien plants (frequency &gt;5%) from 7 families were recorded, of which 15 species (83.3%) were from North and South America. The most common plants by both frequency and coverage (&gt;50%) were Ageratum conyzoides, Chromolaena odorata, and Mikania micrantha. Species composition changed with altitude. Thirteen species grew in the tropical zone, 10 in the subtropical, 6 in the temperate. and 1, Taraxacum officinale, in the subalpine zone. We suggest that low temperature and snowfall in the highlands may filter nonadapted species from tropical regions and that recent construction and use of roads facilitate the establishment of invasive alien plants. Although several invasive alien plants were regarded as noxious weeds, local residents in the study area mentioned their beneficial uses: A. conyzoides and Solanum carolinense are used as medicine, Galinsoga quadriradiata is used as a vegetable, and Eichhornia crassipes is used to improve fish growth in aquaculture. Information from scientific assessment and local perception of invasive alien plants will assist in the development of appropriate plant resource management plans in Arunachal Himalaya.","author":[{"dropping-particle":"","family":"Kosaka Y, Saikia B, Mingki T, Tag H","given":"Riba T and Ando K","non-dropping-particle":"","parse-names":false,"suffix":""}],"container-title":"Mountain Research and Development","id":"ITEM-3","issue":"3","issued":{"date-parts":[["2010"]]},"page":"252–258","title":"Roadside distribution patterns of invasive alien plants along an altitudinal gradient in Arunachal Himalaya, India","type":"article-journal","volume":"30"},"uris":["http://www.mendeley.com/documents/?uuid=58cd7d0a-93ff-3b17-a13d-70e43485f2b5"]},{"id":"ITEM-4","itemData":{"abstract":"Invasive alien species colonize aggressively, threatening native biodiversity. The success of invasive alien plants is due to their opportunistic exploitation of anthropogenic disturbances, the absence of natural enemies, and, frequently, their allelopathic competitive strategies. Invasive species can have a significant impact on development, affecting sustainability of livelihood, food security and essential ecosystem services and dynamics. Eupatorium adenophorum Spreng. and E. odoratum L. (forest killer, local name banmara) are unpalatable and highly competitive. They have taken hold in scattered sites throughout eastern and central Nepal, currently, they are also rapidly spreading westward. Efforts are being made to control established invasive species, but a better understanding of why species become invasive offers the possibility of taking pre-emptive ","author":[{"dropping-particle":"","family":"Kunwar R M","given":"","non-dropping-particle":"","parse-names":false,"suffix":""}],"container-title":"Himalayan Journal of Sciences ","id":"ITEM-4","issue":"2","issued":{"date-parts":[["2003"]]},"page":"129–133","title":"Invasive alien plants and Eupatorium: Biodiversity and livelihood","type":"article-journal","volume":"1"},"uris":["http://www.mendeley.com/documents/?uuid=0311fd38-d176-3b01-915b-1f538f91197f"]},{"id":"ITEM-5","itemData":{"author":[{"dropping-particle":"","family":"Saxena","given":"K G","non-dropping-particle":"","parse-names":false,"suffix":""},{"dropping-particle":"","family":"Ramakrishnan","given":"P. S.","non-dropping-particle":"","parse-names":false,"suffix":""}],"container-title":"Weed Res","id":"ITEM-5","issue":"127-34","issued":{"date-parts":[["1984"]]},"title":"Growth and patterns of resources allocation in Eupatorium odoratum in secondary successional environment following slash and burn agriculture","type":"article-journal","volume":"24"},"uris":["http://www.mendeley.com/documents/?uuid=c2093458-cb7e-49ac-ba66-11d1a8e9d43a"]}],"mendeley":{"formattedCitation":"(Dobhal &lt;i&gt;et al.&lt;/i&gt;, 2011; Khuroo A A, Rashid I, Reshi Z, 2007; Kosaka Y, Saikia B, Mingki T, Tag H, 2010; Kunwar R M, 2003; Saxena &amp; Ramakrishnan, 1984)","manualFormatting":"(Dobhal, 2011; Khuroo, Rashid, &amp; Reshi, 2007; Kosaka, Saikia, &amp; Mingki et al., 2010; Kunwar, 2003)","plainTextFormattedCitation":"(Dobhal et al., 2011; Khuroo A A, Rashid I, Reshi Z, 2007; Kosaka Y, Saikia B, Mingki T, Tag H, 2010; Kunwar R M, 2003; Saxena &amp; Ramakrishnan, 1984)","previouslyFormattedCitation":"(Dobhal &lt;i&gt;et al.&lt;/i&gt;, 2011; Khuroo A A, Rashid I, Reshi Z, 2007; Kosaka Y, Saikia B, Mingki T, Tag H, 2010; Kunwar R M, 2003; Saxena &amp; Ramakrishnan, 1984)"},"properties":{"noteIndex":0},"schema":"https://github.com/citation-style-language/schema/raw/master/csl-citation.json"}</w:instrText>
      </w:r>
      <w:r w:rsidRPr="0008241C">
        <w:rPr>
          <w:sz w:val="22"/>
          <w:szCs w:val="22"/>
        </w:rPr>
        <w:fldChar w:fldCharType="separate"/>
      </w:r>
      <w:r w:rsidRPr="0008241C">
        <w:rPr>
          <w:noProof/>
          <w:sz w:val="22"/>
          <w:szCs w:val="22"/>
        </w:rPr>
        <w:t xml:space="preserve">(Dobhal, 2011; Khuroo </w:t>
      </w:r>
      <w:r w:rsidRPr="0008241C">
        <w:rPr>
          <w:i/>
          <w:noProof/>
          <w:sz w:val="22"/>
          <w:szCs w:val="22"/>
        </w:rPr>
        <w:t>et al.</w:t>
      </w:r>
      <w:r w:rsidRPr="0008241C">
        <w:rPr>
          <w:noProof/>
          <w:sz w:val="22"/>
          <w:szCs w:val="22"/>
        </w:rPr>
        <w:t xml:space="preserve">, 2007; Kosaka </w:t>
      </w:r>
      <w:r w:rsidRPr="0008241C">
        <w:rPr>
          <w:i/>
          <w:noProof/>
          <w:sz w:val="22"/>
          <w:szCs w:val="22"/>
        </w:rPr>
        <w:t>et al</w:t>
      </w:r>
      <w:r w:rsidRPr="0008241C">
        <w:rPr>
          <w:noProof/>
          <w:sz w:val="22"/>
          <w:szCs w:val="22"/>
        </w:rPr>
        <w:t>., 2010; Kunwar, 2003)</w:t>
      </w:r>
      <w:r w:rsidRPr="0008241C">
        <w:rPr>
          <w:sz w:val="22"/>
          <w:szCs w:val="22"/>
        </w:rPr>
        <w:fldChar w:fldCharType="end"/>
      </w:r>
      <w:r w:rsidRPr="0008241C">
        <w:rPr>
          <w:sz w:val="22"/>
          <w:szCs w:val="22"/>
        </w:rPr>
        <w:t xml:space="preserve"> and altitudinal gradients </w:t>
      </w:r>
      <w:r w:rsidRPr="0008241C">
        <w:rPr>
          <w:sz w:val="22"/>
          <w:szCs w:val="22"/>
        </w:rPr>
        <w:fldChar w:fldCharType="begin" w:fldLock="1"/>
      </w:r>
      <w:r w:rsidRPr="0008241C">
        <w:rPr>
          <w:sz w:val="22"/>
          <w:szCs w:val="22"/>
        </w:rPr>
        <w:instrText>ADDIN CSL_CITATION {"citationItems":[{"id":"ITEM-1","itemData":{"abstract":"Invasive plants have spread all over the world, including the Himalayan region. In 2009, the distribution pattern of invasive alien plants was studied on 38 plots, from 100 to 4200 m, in Arunachal Pradesh and Assam, India. Eighteen invasive alien plants (frequency &gt;5%) from 7 families were recorded, of which 15 species (83.3%) were from North and South America. The most common plants by both frequency and coverage (&gt;50%) were Ageratum conyzoides, Chromolaena odorata, and Mikania micrantha. Species composition changed with altitude. Thirteen species grew in the tropical zone, 10 in the subtropical, 6 in the temperate. and 1, Taraxacum officinale, in the subalpine zone. We suggest that low temperature and snowfall in the highlands may filter nonadapted species from tropical regions and that recent construction and use of roads facilitate the establishment of invasive alien plants. Although several invasive alien plants were regarded as noxious weeds, local residents in the study area mentioned their beneficial uses: A. conyzoides and Solanum carolinense are used as medicine, Galinsoga quadriradiata is used as a vegetable, and Eichhornia crassipes is used to improve fish growth in aquaculture. Information from scientific assessment and local perception of invasive alien plants will assist in the development of appropriate plant resource management plans in Arunachal Himalaya.","author":[{"dropping-particle":"","family":"Kosaka Y, Saikia B, Mingki T, Tag H","given":"Riba T and Ando K","non-dropping-particle":"","parse-names":false,"suffix":""}],"container-title":"Mountain Research and Development","id":"ITEM-1","issue":"3","issued":{"date-parts":[["2010"]]},"page":"252–258","title":"Roadside distribution patterns of invasive alien plants along an altitudinal gradient in Arunachal Himalaya, India","type":"article-journal","volume":"30"},"uris":["http://www.mendeley.com/documents/?uuid=58cd7d0a-93ff-3b17-a13d-70e43485f2b5"]}],"mendeley":{"formattedCitation":"(Kosaka Y, Saikia B, Mingki T, Tag H, 2010)","manualFormatting":"(Kosaka, Saikia, &amp; Mingki et al., 2010)","plainTextFormattedCitation":"(Kosaka Y, Saikia B, Mingki T, Tag H, 2010)","previouslyFormattedCitation":"(Kosaka Y, Saikia B, Mingki T, Tag H, 2010)"},"properties":{"noteIndex":0},"schema":"https://github.com/citation-style-language/schema/raw/master/csl-citation.json"}</w:instrText>
      </w:r>
      <w:r w:rsidRPr="0008241C">
        <w:rPr>
          <w:sz w:val="22"/>
          <w:szCs w:val="22"/>
        </w:rPr>
        <w:fldChar w:fldCharType="separate"/>
      </w:r>
      <w:r w:rsidRPr="0008241C">
        <w:rPr>
          <w:noProof/>
          <w:sz w:val="22"/>
          <w:szCs w:val="22"/>
        </w:rPr>
        <w:t xml:space="preserve">(Kosaka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In India overall, the most recent inventory listed 1,599 species belonging to 842 genera in 161 families, 8.5</w:t>
      </w:r>
      <w:r w:rsidR="00C934E9">
        <w:rPr>
          <w:sz w:val="22"/>
          <w:szCs w:val="22"/>
        </w:rPr>
        <w:t xml:space="preserve"> per cent</w:t>
      </w:r>
      <w:r w:rsidRPr="0008241C">
        <w:rPr>
          <w:sz w:val="22"/>
          <w:szCs w:val="22"/>
        </w:rPr>
        <w:t xml:space="preserve"> of the total Indian vascular flora </w:t>
      </w:r>
      <w:r w:rsidRPr="0008241C">
        <w:rPr>
          <w:sz w:val="22"/>
          <w:szCs w:val="22"/>
        </w:rPr>
        <w:fldChar w:fldCharType="begin" w:fldLock="1"/>
      </w:r>
      <w:r w:rsidRPr="0008241C">
        <w:rPr>
          <w:sz w:val="22"/>
          <w:szCs w:val="22"/>
        </w:rPr>
        <w:instrText>ADDIN CSL_CITATION {"citationItems":[{"id":"ITEM-1","itemData":{"abstract":"The wide knowledge gaps in invasion biology research that exist in the developing world are crucial impediments to the scientific management and global policymaking on biological invasions. In an effort to fill such knowledge gaps, we present here an inventory of the alien flora of India, based on systematic reviews and rigorous analyses of research studies (ca. 190) published over the last 120 years (1890–2010 AD), and updated with field records of the last two decades. Currently, the inventory comprises of 1,599 species, belonging to 842 genera in 161 families, and constitutes 8.5% of the total Indian vascular flora. The three most species-rich families are Asteraceae (134 spp.), Papilionaceae (114 spp.) and Poaceae (106 spp.), and the three largest genera are Eucalyptus (25 spp.), Ipomoea (22 spp.), and Senna (21 spp.). The majority of these species (812) have no report of escaping from cultivation. Of the remaining subset of 787 species, which have either escaped from intentional cultivation, or spread after unintentional introduction, casuals are represented by 57 spp., casual/naturalised by 114 spp., naturalised by 257 spp., naturalised/invasive by 134 spp., and invasive by 225 spp. Biogeographically, more than one-third (35%) of the alien flora in India has its native ranges in South America, followed by Asia (21%), Africa (20%), Europe (11%), Australia (8%), North America (4%); and cryptogenic (1%). The inventory is expected to serve as the scientific baseline on plant invasions in India, with implications for conservation of global biodiversity.","author":[{"dropping-particle":"","family":"Khuroo A A, Reshi Z A, Malik A H, Weber E","given":"Rashid I and Dar G H","non-dropping-particle":"","parse-names":false,"suffix":""}],"container-title":"Biological Invasions","id":"ITEM-1","issue":"1","issued":{"date-parts":[["2012"]]},"page":"99-113","title":"Alien flora of India: taxonomic composition, invasion status and biogeographic affiliations","type":"article-journal","volume":"14"},"uris":["http://www.mendeley.com/documents/?uuid=773a4191-053f-33ef-8c6d-9a94d80d63a6"]}],"mendeley":{"formattedCitation":"(Khuroo A A, Reshi Z A, Malik A H, Weber E, 2012)","manualFormatting":"(Khuroo, Reshi, &amp; Malik et al., 2012)","plainTextFormattedCitation":"(Khuroo A A, Reshi Z A, Malik A H, Weber E, 2012)","previouslyFormattedCitation":"(Khuroo A A, Reshi Z A, Malik A H, Weber E, 2012)"},"properties":{"noteIndex":0},"schema":"https://github.com/citation-style-language/schema/raw/master/csl-citation.json"}</w:instrText>
      </w:r>
      <w:r w:rsidRPr="0008241C">
        <w:rPr>
          <w:sz w:val="22"/>
          <w:szCs w:val="22"/>
        </w:rPr>
        <w:fldChar w:fldCharType="separate"/>
      </w:r>
      <w:r w:rsidRPr="0008241C">
        <w:rPr>
          <w:noProof/>
          <w:sz w:val="22"/>
          <w:szCs w:val="22"/>
        </w:rPr>
        <w:t xml:space="preserve">(Khuroo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hile 190 invasive alien species belonging to 112 genera in 47 families were identified in the Indian Himalayas </w:t>
      </w:r>
      <w:r w:rsidRPr="0008241C">
        <w:rPr>
          <w:sz w:val="22"/>
          <w:szCs w:val="22"/>
        </w:rPr>
        <w:fldChar w:fldCharType="begin" w:fldLock="1"/>
      </w:r>
      <w:r w:rsidRPr="0008241C">
        <w:rPr>
          <w:sz w:val="22"/>
          <w:szCs w:val="22"/>
        </w:rPr>
        <w:instrText>ADDIN CSL_CITATION {"citationItems":[{"id":"ITEM-1","itemData":{"abstract":"The present study deals with invasive alien plants of Uttarakhand Himalaya. A total of 163 invasive alien species under 105 genera, belonging to 46 families have been recorded based on field observations, herbarium and literature consultations. Distribution of invasive species based on habitat shows that the maximum number of species are found in wastelands (48 %), followed by cultivated fields (20 %), along road sides (14 %) and forests (8 %). Among these invasive species, 84 species are being used by local inhabitants for medicinal purposes. A better planning is needed for early detection to control and report the infestations of spread of new and naturalized weeds to be monitored.","author":[{"dropping-particle":"","family":"Sekar K C","given":"Manikandan R and Srivastava S K","non-dropping-particle":"","parse-names":false,"suffix":""}],"container-title":"Proceedings of the National Academy of Sciences, India Section B: Biological Sciences","id":"ITEM-1","issue":"3","issued":{"date-parts":[["2012"]]},"page":"375-383","title":"Invasive alien plants of Uttarakhand Himalaya","type":"article-journal","volume":"82"},"uris":["http://www.mendeley.com/documents/?uuid=ff35bdbc-6a7c-33ee-948d-e8e188d9da48"]}],"mendeley":{"formattedCitation":"(Sekar K C, 2012)","manualFormatting":"(Sekar, 2012)","plainTextFormattedCitation":"(Sekar K C, 2012)","previouslyFormattedCitation":"(Sekar K C, 2012)"},"properties":{"noteIndex":0},"schema":"https://github.com/citation-style-language/schema/raw/master/csl-citation.json"}</w:instrText>
      </w:r>
      <w:r w:rsidRPr="0008241C">
        <w:rPr>
          <w:sz w:val="22"/>
          <w:szCs w:val="22"/>
        </w:rPr>
        <w:fldChar w:fldCharType="separate"/>
      </w:r>
      <w:r w:rsidRPr="0008241C">
        <w:rPr>
          <w:noProof/>
          <w:sz w:val="22"/>
          <w:szCs w:val="22"/>
        </w:rPr>
        <w:t>(Sekar, 2012)</w:t>
      </w:r>
      <w:r w:rsidRPr="0008241C">
        <w:rPr>
          <w:sz w:val="22"/>
          <w:szCs w:val="22"/>
        </w:rPr>
        <w:fldChar w:fldCharType="end"/>
      </w:r>
      <w:r w:rsidRPr="0008241C">
        <w:rPr>
          <w:sz w:val="22"/>
          <w:szCs w:val="22"/>
        </w:rPr>
        <w:t xml:space="preserve">. In Nepal, inventory and assessment carried out by IUCN Nepal has identified 166 </w:t>
      </w:r>
      <w:r w:rsidRPr="0008241C">
        <w:rPr>
          <w:sz w:val="22"/>
          <w:szCs w:val="22"/>
        </w:rPr>
        <w:lastRenderedPageBreak/>
        <w:t xml:space="preserve">different invasive plant species </w:t>
      </w:r>
      <w:r w:rsidRPr="0008241C">
        <w:rPr>
          <w:sz w:val="22"/>
          <w:szCs w:val="22"/>
        </w:rPr>
        <w:fldChar w:fldCharType="begin" w:fldLock="1"/>
      </w:r>
      <w:r w:rsidRPr="0008241C">
        <w:rPr>
          <w:sz w:val="22"/>
          <w:szCs w:val="22"/>
        </w:rPr>
        <w:instrText>ADDIN CSL_CITATION {"citationItems":[{"id":"ITEM-1","itemData":{"author":[{"dropping-particle":"","family":"Tiwari","given":"Sagendra","non-dropping-particle":"","parse-names":false,"suffix":""},{"dropping-particle":"","family":"Siwakoti","given":"Mohan","non-dropping-particle":"","parse-names":false,"suffix":""},{"dropping-particle":"","family":"Adhakari","given":"Bhaskar","non-dropping-particle":"","parse-names":false,"suffix":""},{"dropping-particle":"","family":"Subedi","given":"Kanchana","non-dropping-particle":"","parse-names":false,"suffix":""}],"container-title":"Iucn","id":"ITEM-1","issued":{"date-parts":[["2005"]]},"note":"NULL","publisher-place":"Nepal","title":"An Inventory and Assessment of Invasive Alien Plant Species of Nepal","type":"report"},"uris":["http://www.mendeley.com/documents/?uuid=f02a9504-4aaf-4015-9b97-b15b6f6da262"]}],"mendeley":{"formattedCitation":"(Tiwari &lt;i&gt;et al.&lt;/i&gt;, 2005)","plainTextFormattedCitation":"(Tiwari et al., 2005)","previouslyFormattedCitation":"(Tiwari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Tiwari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Some studies provide evidence that anthropogenic and natural disturbances might act together to facilitate the introduction and spread of exotic species such as creation of tourism infrastructure particularly construction of roads, recreational activity like hiking and put the mountain ecosystems of the region at higher risk of invasion </w:t>
      </w:r>
      <w:r w:rsidRPr="0008241C">
        <w:rPr>
          <w:sz w:val="22"/>
          <w:szCs w:val="22"/>
        </w:rPr>
        <w:fldChar w:fldCharType="begin" w:fldLock="1"/>
      </w:r>
      <w:r w:rsidRPr="0008241C">
        <w:rPr>
          <w:sz w:val="22"/>
          <w:szCs w:val="22"/>
        </w:rPr>
        <w:instrText>ADDIN CSL_CITATION {"citationItems":[{"id":"ITEM-1","itemData":{"author":[{"dropping-particle":"","family":"Chen","given":"H","non-dropping-particle":"","parse-names":false,"suffix":""},{"dropping-particle":"","family":"Liu","given":"J","non-dropping-particle":"","parse-names":false,"suffix":""},{"dropping-particle":"","family":"Xue","given":"T","non-dropping-particle":"","parse-names":false,"suffix":""},{"dropping-particle":"","family":"Wang","given":"RQ","non-dropping-particle":"","parse-names":false,"suffix":""}],"container-title":"Advanced Materials Research","id":"ITEM-1","issued":{"date-parts":[["2012"]]},"page":"1483-1487","title":"Roads Accelerate the Invasion Process of Alien Species","type":"article-journal"},"uris":["http://www.mendeley.com/documents/?uuid=f920fb3c-7320-3f15-841e-f3d8070fa445"]},{"id":"ITEM-2","itemData":{"ISBN":"0564-3295","ISSN":"05643295","abstract":"The distribution and abundance of alien plant species can be strongly influenced by corridors that facilitate their dispersal. Although roads have been implicated as an important contributory factor in biological invasions, their precise role as conduits in the spatial spread of alien species remains poorly understood. In order to investigate the role of roads in alien plant invasions, we explored diversity and abundance of native and non-native plant species along two road transects (50 and 56 km in length, respectively) and surveyed 5 sites (100 x 100 m) at each of these transects. The sites namely Zakoora, Gulabbagh, Daren Nagbal, Ganderbal, Kangan (along transect I) and Galendar, Lethpoora, Awantipoora, Sangam, Qazigund (along transect II) are located in four districts (Srinagar, Ganderbal, Pulwama and Anantnag) of Kashmir valley in India. Floristic surveys during the growing season in the study sites revealed occurrence of 197 vascular plant species. Out of these 136 species were non-native and only 61 were native. 57 non-native species were invasive, 71 naturalized and 08 were casual. Compared to alien plant species, richness and abundance of native species increased with increase in distance perpendicular to the road. The high percentage (69 %) of alien plant species in the roadside flora and also the greater number of alien plant species close to the roads clearly indicate that roadsides act as anthropogenic corridors for the spread of alien plant species.","author":[{"dropping-particle":"","family":"Dar","given":"Pervaiz A.","non-dropping-particle":"","parse-names":false,"suffix":""},{"dropping-particle":"","family":"Reshi","given":"Zafar A.","non-dropping-particle":"","parse-names":false,"suffix":""},{"dropping-particle":"","family":"Shah","given":"Manzoor A.","non-dropping-particle":"","parse-names":false,"suffix":""}],"container-title":"Tropical Ecology","id":"ITEM-2","issue":"2","issued":{"date-parts":[["2015"]]},"note":"NULL","page":"183-190","title":"Roads act as corridors for the spread of alien plant species in the mountainous regions: A case study of Kashmir Valley, India","type":"article-journal","volume":"56"},"uris":["http://www.mendeley.com/documents/?uuid=cfd4c24a-7284-4dce-ab9b-61a6ee9c4866"]},{"id":"ITEM-3","itemData":{"abstract":"Lantana camara L. (Verbenaceae), an exotic from tropical America, has invaded vast areas of forests surrounding Nayar River in Garhwal Himalayas (Uttarakhand, India). Several factors like high reproductive potential, absence of preferred predators, evergreen nature and sufficient moisture provided by river water favour extraordinary growth of L. camara in this area. In this study, the impact of L. camara invasion on basal area cover, density, frequency and abundance of various plant species was determined. Invasion was able to change the quality (composition, distribution) and quantity (growth in number and size) of different species in this region. The invasion was also found to have some relation with native-exotic nature and different plant habits (like tree and herbs) of local flora. As determined by various ecological indices, there was significant loss of species richness and diversity in invaded localities. In total, there was a 28.4% decrease in species richness of invaded localities. Excluding L. camara, nearly 63% loss of basal area of vegetation was recorded in the invaded localities compared to not invaded ones. There was also an impression that L. camara favoured exotics over endemic species in this riparian zone.","author":[{"dropping-particle":"","family":"Dobhal","given":"P K","non-dropping-particle":"","parse-names":false,"suffix":""},{"dropping-particle":"","family":"Kohli","given":"R K","non-dropping-particle":"","parse-names":false,"suffix":""},{"dropping-particle":"","family":"Batish","given":"D R","non-dropping-particle":"","parse-names":false,"suffix":""}],"container-title":"Journal of Ecology and the Natural Environment","id":"ITEM-3","issue":"1","issued":{"date-parts":[["2011"]]},"page":"11-22","title":"Impact of Lantana camara L. invasion on riparian vegetation of Nayar region in Garhwal Himalayas (Uttarakhand, India)","type":"article-journal","volume":"3"},"uris":["http://www.mendeley.com/documents/?uuid=90f7727d-a7d4-35fa-aef4-047d9e3dcd7f"]},{"id":"ITEM-4","itemData":{"abstract":"Invasive plants have spread all over the world, including the Himalayan region. In 2009, the distribution pattern of invasive alien plants was studied on 38 plots, from 100 to 4200 m, in Arunachal Pradesh and Assam, India. Eighteen invasive alien plants (frequency &gt;5%) from 7 families were recorded, of which 15 species (83.3%) were from North and South America. The most common plants by both frequency and coverage (&gt;50%) were Ageratum conyzoides, Chromolaena odorata, and Mikania micrantha. Species composition changed with altitude. Thirteen species grew in the tropical zone, 10 in the subtropical, 6 in the temperate. and 1, Taraxacum officinale, in the subalpine zone. We suggest that low temperature and snowfall in the highlands may filter nonadapted species from tropical regions and that recent construction and use of roads facilitate the establishment of invasive alien plants. Although several invasive alien plants were regarded as noxious weeds, local residents in the study area mentioned their beneficial uses: A. conyzoides and Solanum carolinense are used as medicine, Galinsoga quadriradiata is used as a vegetable, and Eichhornia crassipes is used to improve fish growth in aquaculture. Information from scientific assessment and local perception of invasive alien plants will assist in the development of appropriate plant resource management plans in Arunachal Himalaya.","author":[{"dropping-particle":"","family":"Kosaka Y, Saikia B, Mingki T, Tag H","given":"Riba T and Ando K","non-dropping-particle":"","parse-names":false,"suffix":""}],"container-title":"Mountain Research and Development","id":"ITEM-4","issue":"3","issued":{"date-parts":[["2010"]]},"page":"252–258","title":"Roadside distribution patterns of invasive alien plants along an altitudinal gradient in Arunachal Himalaya, India","type":"article-journal","volume":"30"},"uris":["http://www.mendeley.com/documents/?uuid=58cd7d0a-93ff-3b17-a13d-70e43485f2b5"]}],"mendeley":{"formattedCitation":"(H Chen &lt;i&gt;et al.&lt;/i&gt;, 2012; Dar &lt;i&gt;et al.&lt;/i&gt;, 2015; Dobhal &lt;i&gt;et al.&lt;/i&gt;, 2011; Kosaka Y, Saikia B, Mingki T, Tag H, 2010)","plainTextFormattedCitation":"(H Chen et al., 2012; Dar et al., 2015; Dobhal et al., 2011; Kosaka Y, Saikia B, Mingki T, Tag H, 2010)","previouslyFormattedCitation":"(H Chen &lt;i&gt;et al.&lt;/i&gt;, 2012; Dar &lt;i&gt;et al.&lt;/i&gt;, 2015; Dobhal &lt;i&gt;et al.&lt;/i&gt;, 2011; Kosaka Y, Saikia B, Mingki T, Tag H, 2010)"},"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H Chen </w:t>
      </w:r>
      <w:r w:rsidRPr="0008241C">
        <w:rPr>
          <w:i/>
          <w:noProof/>
          <w:sz w:val="22"/>
          <w:szCs w:val="22"/>
          <w:lang w:val="fr-FR"/>
        </w:rPr>
        <w:t>et al.</w:t>
      </w:r>
      <w:r w:rsidRPr="0008241C">
        <w:rPr>
          <w:noProof/>
          <w:sz w:val="22"/>
          <w:szCs w:val="22"/>
          <w:lang w:val="fr-FR"/>
        </w:rPr>
        <w:t xml:space="preserve">, 2012; Dar </w:t>
      </w:r>
      <w:r w:rsidRPr="0008241C">
        <w:rPr>
          <w:i/>
          <w:noProof/>
          <w:sz w:val="22"/>
          <w:szCs w:val="22"/>
          <w:lang w:val="fr-FR"/>
        </w:rPr>
        <w:t>et al.</w:t>
      </w:r>
      <w:r w:rsidRPr="0008241C">
        <w:rPr>
          <w:noProof/>
          <w:sz w:val="22"/>
          <w:szCs w:val="22"/>
          <w:lang w:val="fr-FR"/>
        </w:rPr>
        <w:t xml:space="preserve">, 2015; Dobhal </w:t>
      </w:r>
      <w:r w:rsidRPr="0008241C">
        <w:rPr>
          <w:i/>
          <w:noProof/>
          <w:sz w:val="22"/>
          <w:szCs w:val="22"/>
          <w:lang w:val="fr-FR"/>
        </w:rPr>
        <w:t>et al.</w:t>
      </w:r>
      <w:r w:rsidRPr="0008241C">
        <w:rPr>
          <w:noProof/>
          <w:sz w:val="22"/>
          <w:szCs w:val="22"/>
          <w:lang w:val="fr-FR"/>
        </w:rPr>
        <w:t>, 2011; Kosaka Y, Saikia B, Mingki T, Tag H, 2010)</w:t>
      </w:r>
      <w:r w:rsidRPr="0008241C">
        <w:rPr>
          <w:sz w:val="22"/>
          <w:szCs w:val="22"/>
        </w:rPr>
        <w:fldChar w:fldCharType="end"/>
      </w:r>
      <w:r w:rsidRPr="0008241C">
        <w:rPr>
          <w:sz w:val="22"/>
          <w:szCs w:val="22"/>
          <w:lang w:val="fr-FR"/>
        </w:rPr>
        <w:t xml:space="preserve"> . </w:t>
      </w:r>
      <w:r w:rsidRPr="0008241C">
        <w:rPr>
          <w:sz w:val="22"/>
          <w:szCs w:val="22"/>
        </w:rPr>
        <w:t xml:space="preserve">Agricultural inputs particularly seed stocks provided from areas outside the mountains is also another source of invasion </w:t>
      </w:r>
      <w:r w:rsidRPr="0008241C">
        <w:rPr>
          <w:sz w:val="22"/>
          <w:szCs w:val="22"/>
        </w:rPr>
        <w:fldChar w:fldCharType="begin" w:fldLock="1"/>
      </w:r>
      <w:r w:rsidRPr="0008241C">
        <w:rPr>
          <w:sz w:val="22"/>
          <w:szCs w:val="22"/>
        </w:rPr>
        <w:instrText>ADDIN CSL_CITATION {"citationItems":[{"id":"ITEM-1","itemData":{"abstract":"Invasive alien species colonize aggressively, threatening native biodiversity. The success of invasive alien plants is due to their opportunistic exploitation of anthropogenic disturbances, the absence of natural enemies, and, frequently, their allelopathic competitive strategies. Invasive species can have a significant impact on development, affecting sustainability of livelihood, food security and essential ecosystem services and dynamics. Eupatorium adenophorum Spreng. and E. odoratum L. (forest killer, local name banmara) are unpalatable and highly competitive. They have taken hold in scattered sites throughout eastern and central Nepal, currently, they are also rapidly spreading westward. Efforts are being made to control established invasive species, but a better understanding of why species become invasive offers the possibility of taking pre-emptive ","author":[{"dropping-particle":"","family":"Kunwar R M","given":"","non-dropping-particle":"","parse-names":false,"suffix":""}],"container-title":"Himalayan Journal of Sciences ","id":"ITEM-1","issue":"2","issued":{"date-parts":[["2003"]]},"page":"129–133","title":"Invasive alien plants and Eupatorium: Biodiversity and livelihood","type":"article-journal","volume":"1"},"uris":["http://www.mendeley.com/documents/?uuid=0311fd38-d176-3b01-915b-1f538f91197f"]}],"mendeley":{"formattedCitation":"(Kunwar R M, 2003)","plainTextFormattedCitation":"(Kunwar R M, 2003)","previouslyFormattedCitation":"(Kunwar R M, 2003)"},"properties":{"noteIndex":0},"schema":"https://github.com/citation-style-language/schema/raw/master/csl-citation.json"}</w:instrText>
      </w:r>
      <w:r w:rsidRPr="0008241C">
        <w:rPr>
          <w:sz w:val="22"/>
          <w:szCs w:val="22"/>
        </w:rPr>
        <w:fldChar w:fldCharType="separate"/>
      </w:r>
      <w:r w:rsidRPr="0008241C">
        <w:rPr>
          <w:noProof/>
          <w:sz w:val="22"/>
          <w:szCs w:val="22"/>
        </w:rPr>
        <w:t>(Kunwar, 2003)</w:t>
      </w:r>
      <w:r w:rsidRPr="0008241C">
        <w:rPr>
          <w:sz w:val="22"/>
          <w:szCs w:val="22"/>
        </w:rPr>
        <w:fldChar w:fldCharType="end"/>
      </w:r>
      <w:r w:rsidRPr="0008241C">
        <w:rPr>
          <w:sz w:val="22"/>
          <w:szCs w:val="22"/>
        </w:rPr>
        <w:t xml:space="preserve">. Even though ecological studies have been quite substantial </w:t>
      </w:r>
      <w:r w:rsidRPr="0008241C">
        <w:rPr>
          <w:sz w:val="22"/>
          <w:szCs w:val="22"/>
        </w:rPr>
        <w:fldChar w:fldCharType="begin" w:fldLock="1"/>
      </w:r>
      <w:r w:rsidRPr="0008241C">
        <w:rPr>
          <w:sz w:val="22"/>
          <w:szCs w:val="22"/>
        </w:rPr>
        <w:instrText>ADDIN CSL_CITATION {"citationItems":[{"id":"ITEM-1","itemData":{"ISSN":"0012-9658","author":[{"dropping-particle":"","family":"Inderjit","given":"","non-dropping-particle":"","parse-names":false,"suffix":""},{"dropping-particle":"","family":"Evans","given":"Heather","non-dropping-particle":"","parse-names":false,"suffix":""},{"dropping-particle":"","family":"Crocoll","given":"Christoph","non-dropping-particle":"","parse-names":false,"suffix":""},{"dropping-particle":"","family":"Bajpai","given":"Devika","non-dropping-particle":"","parse-names":false,"suffix":""},{"dropping-particle":"","family":"Kaur","given":"Rajwant","non-dropping-particle":"","parse-names":false,"suffix":""},{"dropping-particle":"","family":"Feng","given":"Yu-Long","non-dropping-particle":"","parse-names":false,"suffix":""},{"dropping-particle":"","family":"Silva","given":"Carlos","non-dropping-particle":"","parse-names":false,"suffix":""},{"dropping-particle":"","family":"Carreón","given":"Jacinto Treviño","non-dropping-particle":"","parse-names":false,"suffix":""},{"dropping-particle":"","family":"Valiente-Banuet","given":"Alfonso","non-dropping-particle":"","parse-names":false,"suffix":""},{"dropping-particle":"","family":"Gershenzon","given":"Jonathan","non-dropping-particle":"","parse-names":false,"suffix":""},{"dropping-particle":"","family":"Callaway","given":"Ragan M.","non-dropping-particle":"","parse-names":false,"suffix":""}],"container-title":"Ecology","id":"ITEM-1","issue":"2","issued":{"date-parts":[["2011","2","1"]]},"language":"en","page":"316-324","publisher":"Ecological Society of America","title":"Volatile chemicals from leaf litter are associated with invasiveness of a Neotropical weed in Asia","type":"article-journal","volume":"92"},"uris":["http://www.mendeley.com/documents/?uuid=46e5b57e-710b-4068-b9d3-c10a92d61696"]},{"id":"ITEM-2","itemData":{"DOI":"10.1079/9781845939076.0001","author":[{"dropping-particle":"","family":"Kohli","given":"R. K.","non-dropping-particle":"","parse-names":false,"suffix":""},{"dropping-particle":"","family":"Batish","given":"D. R.","non-dropping-particle":"","parse-names":false,"suffix":""},{"dropping-particle":"","family":"Singh","given":"J. S.","non-dropping-particle":"","parse-names":false,"suffix":""},{"dropping-particle":"","family":"Singh","given":"H. P.","non-dropping-particle":"","parse-names":false,"suffix":""},{"dropping-particle":"","family":"Bhatt","given":"J. R.","non-dropping-particle":"","parse-names":false,"suffix":""}],"container-title":"Invasive alien plants: an ecological appraisal for the Indian subcontinent","id":"ITEM-2","issued":{"date-parts":[["2012"]]},"page":"1-9","publisher":"CABI","publisher-place":"Wallingford","title":"Plant invasion in India: an overview.","type":"chapter"},"uris":["http://www.mendeley.com/documents/?uuid=843eb19d-4486-41a3-9ccb-568c7fe54ddf"]},{"id":"ITEM-3","itemData":{"DOI":"10.1079/9781845939076.0043","author":[{"dropping-particle":"","family":"Tripathi","given":"R. S.","non-dropping-particle":"","parse-names":false,"suffix":""},{"dropping-particle":"","family":"Yadav","given":"A. S.","non-dropping-particle":"","parse-names":false,"suffix":""},{"dropping-particle":"","family":"Kushwaha","given":"S. P. S.","non-dropping-particle":"","parse-names":false,"suffix":""}],"container-title":"Invasive alien plants: an ecological appraisal for the Indian subcontinent","id":"ITEM-3","issued":{"date-parts":[["2012"]]},"page":"43-56","publisher":"CABI","publisher-place":"Wallingford","title":"Biology of Chromolaena odorata, Ageratina adenophora and Ageratina riparia: a review.","type":"chapter"},"uris":["http://www.mendeley.com/documents/?uuid=a9e8dab7-bfc1-4e7f-b8f6-882b6b3e1fe1"]},{"id":"ITEM-4","itemData":{"author":[{"dropping-particle":"","family":"Tripathi R S","given":"Khan M L and Yadav A S","non-dropping-particle":"","parse-names":false,"suffix":""}],"container-title":"Invasive alien plants: An ecological appraisal for the Indian subcontinent ","editor":[{"dropping-particle":"","family":"Bhatt J R, Singh J  S, Singh S P, Tripathi R S","given":"and Kohli R K","non-dropping-particle":"","parse-names":false,"suffix":""}],"id":"ITEM-4","issued":{"date-parts":[["2012"]]},"page":"99-107","publisher":"CAB International Publishing","publisher-place":"Wallingford, Oxon, UK","title":"Biology of Mikania micrantha H.B.K: A review","type":"chapter"},"uris":["http://www.mendeley.com/documents/?uuid=2d9e7f9c-af82-3fb7-8161-75edd064ca06"]},{"id":"ITEM-5","itemData":{"DOI":"10.1093/aobpla/plt045","ISSN":"2041-2851","author":[{"dropping-particle":"","family":"Bajpai","given":"D.","non-dropping-particle":"","parse-names":false,"suffix":""},{"dropping-particle":"","family":"Inderjit","given":"","non-dropping-particle":"","parse-names":false,"suffix":""}],"container-title":"AoB PLANTS","id":"ITEM-5","issued":{"date-parts":[["2013","11","11"]]},"page":"plt045-plt045","title":"Impact of nitrogen availability and soil communities on biomass accumulation of an invasive species","type":"article-journal","volume":"5"},"uris":["http://www.mendeley.com/documents/?uuid=8e50dc39-bb94-31c1-af0e-e8ce87fc0b4d"]},{"id":"ITEM-6","itemData":{"author":[{"dropping-particle":"","family":"Bhatt","given":"J R.","non-dropping-particle":"","parse-names":false,"suffix":""},{"dropping-particle":"","family":"Singh","given":"J S","non-dropping-particle":"","parse-names":false,"suffix":""},{"dropping-particle":"","family":"Singh","given":"S P","non-dropping-particle":"","parse-names":false,"suffix":""},{"dropping-particle":"","family":"Tripathi","given":"R S","non-dropping-particle":"","parse-names":false,"suffix":""},{"dropping-particle":"","family":"Kohli","given":"R K","non-dropping-particle":"","parse-names":false,"suffix":""}],"id":"ITEM-6","issued":{"date-parts":[["2011"]]},"publisher":"CAB International Publishing","publisher-place":"Wallingford, Oxon, UK","title":"Invasive Alien Plants An Ecological Appraisal for the Indian Subcontinent (Vol. 1)","type":"book"},"uris":["http://www.mendeley.com/documents/?uuid=b17528b5-5d59-499c-98a1-f3308c838a3a"]}],"mendeley":{"formattedCitation":"(Bajpai &amp; Inderjit, 2013; Bhatt &lt;i&gt;et al.&lt;/i&gt;, 2011; Inderjit &lt;i&gt;et al.&lt;/i&gt;, 2011; Kohli &lt;i&gt;et al.&lt;/i&gt;, 2012; R. S. Tripathi &lt;i&gt;et al.&lt;/i&gt;, 2012; Tripathi R S, 2012)","manualFormatting":"(Bajpai &amp; Inderjit, 2013; Bhatt, Singh, &amp; Singh et al., 2011; Inderjit et al., 2011; Kohli, Batish, &amp; Singh et al., 2012; Tripathi, Kholi et al., 2012; Tripathi, Yadav, &amp; Kushwaha, 2012)","plainTextFormattedCitation":"(Bajpai &amp; Inderjit, 2013; Bhatt et al., 2011; Inderjit et al., 2011; Kohli et al., 2012; R. S. Tripathi et al., 2012; Tripathi R S, 2012)","previouslyFormattedCitation":"(Bajpai &amp; Inderjit, 2013; Bhatt &lt;i&gt;et al.&lt;/i&gt;, 2011; Inderjit &lt;i&gt;et al.&lt;/i&gt;, 2011; Kohli &lt;i&gt;et al.&lt;/i&gt;, 2012; R. S. Tripathi &lt;i&gt;et al.&lt;/i&gt;, 2012; Tripathi R S, 2012)"},"properties":{"noteIndex":0},"schema":"https://github.com/citation-style-language/schema/raw/master/csl-citation.json"}</w:instrText>
      </w:r>
      <w:r w:rsidRPr="0008241C">
        <w:rPr>
          <w:sz w:val="22"/>
          <w:szCs w:val="22"/>
        </w:rPr>
        <w:fldChar w:fldCharType="separate"/>
      </w:r>
      <w:r w:rsidRPr="0008241C">
        <w:rPr>
          <w:noProof/>
          <w:sz w:val="22"/>
          <w:szCs w:val="22"/>
        </w:rPr>
        <w:t xml:space="preserve">(Bajpai &amp; Inderjit, 2013; Bhatt </w:t>
      </w:r>
      <w:r w:rsidRPr="0008241C">
        <w:rPr>
          <w:i/>
          <w:noProof/>
          <w:sz w:val="22"/>
          <w:szCs w:val="22"/>
        </w:rPr>
        <w:t>et al</w:t>
      </w:r>
      <w:r w:rsidRPr="0008241C">
        <w:rPr>
          <w:noProof/>
          <w:sz w:val="22"/>
          <w:szCs w:val="22"/>
        </w:rPr>
        <w:t xml:space="preserve">., 2011; Inderjit </w:t>
      </w:r>
      <w:r w:rsidRPr="0008241C">
        <w:rPr>
          <w:i/>
          <w:noProof/>
          <w:sz w:val="22"/>
          <w:szCs w:val="22"/>
        </w:rPr>
        <w:t>et al</w:t>
      </w:r>
      <w:r w:rsidRPr="0008241C">
        <w:rPr>
          <w:noProof/>
          <w:sz w:val="22"/>
          <w:szCs w:val="22"/>
        </w:rPr>
        <w:t xml:space="preserve">., 2011; Kohli </w:t>
      </w:r>
      <w:r w:rsidRPr="0008241C">
        <w:rPr>
          <w:i/>
          <w:noProof/>
          <w:sz w:val="22"/>
          <w:szCs w:val="22"/>
        </w:rPr>
        <w:t>et al</w:t>
      </w:r>
      <w:r w:rsidRPr="0008241C">
        <w:rPr>
          <w:noProof/>
          <w:sz w:val="22"/>
          <w:szCs w:val="22"/>
        </w:rPr>
        <w:t xml:space="preserve">., 2012; Tripathi </w:t>
      </w:r>
      <w:r w:rsidRPr="0008241C">
        <w:rPr>
          <w:i/>
          <w:noProof/>
          <w:sz w:val="22"/>
          <w:szCs w:val="22"/>
        </w:rPr>
        <w:t>et al</w:t>
      </w:r>
      <w:r w:rsidRPr="0008241C">
        <w:rPr>
          <w:noProof/>
          <w:sz w:val="22"/>
          <w:szCs w:val="22"/>
        </w:rPr>
        <w:t xml:space="preserve">., 2012; Tripathi, Yadav,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and at different scales </w:t>
      </w:r>
      <w:r w:rsidRPr="0008241C">
        <w:rPr>
          <w:sz w:val="22"/>
          <w:szCs w:val="22"/>
        </w:rPr>
        <w:fldChar w:fldCharType="begin" w:fldLock="1"/>
      </w:r>
      <w:r w:rsidRPr="0008241C">
        <w:rPr>
          <w:sz w:val="22"/>
          <w:szCs w:val="22"/>
        </w:rPr>
        <w:instrText>ADDIN CSL_CITATION {"citationItems":[{"id":"ITEM-1","itemData":{"abstract":"The impact of invasive species across their native and nonnative ranges is poorly quantified and this impedes a complete understanding of biological invasions. We compared the impact of the native North American plant, Conyza canadensis, which is invasive to Eurasia, on species richness at home and in a number of introduced regions through well replicated transcontinental field studies, glasshouse experiments and individual-based models. Our results demonstrated mostly negative relationships between C. canadensis abundance and native species richness in nonnative ranges, but either positive or no relationships in its native North American range. In glasshouse experiments, the total biomass of Conyza was suppressed more by species from its native range than by species from regions where it is nonnative, but the effects of Conyza on other species did not show a consistent biogeographical pattern. Finally, individual-based models led to the exclusion of Conyza from North American scenarios but to high abundances in scenarios with species from the nonnative ranges of Conyza. We illustrate biogeographical differences in the impact of an invader across regional scales and suggest that inherent differences in one specific aspect of competitive ability, tolerance to the effects of other species, may play some role in these differences.","author":[{"dropping-particle":"","family":"Shah MA, Callaway RM, Shah T, Houseman GR, Pal RW, Xiao S, Luo W, Rosche C, Reshi ZA, Khasa DP","given":"Chen S.","non-dropping-particle":"","parse-names":false,"suffix":""}],"container-title":"New Phytologist ","id":"ITEM-1","issue":"4","issued":{"date-parts":[["2014"]]},"page":"1286-1296","title":"Conyza canadensis suppresses plant diversity in its nonnative ranges but not at home: a transcontinental comparison","type":"article-journal","volume":"202"},"uris":["http://www.mendeley.com/documents/?uuid=bb43d8e9-c5d5-3d5c-91e3-23893ed797d0"]}],"mendeley":{"formattedCitation":"(Shah MA, Callaway RM, Shah T, Houseman GR, Pal RW, Xiao S, Luo W, Rosche C, Reshi ZA, Khasa DP, 2014)","manualFormatting":"(Shah, Callaway, &amp; Shah et. al. , 2014)","plainTextFormattedCitation":"(Shah MA, Callaway RM, Shah T, Houseman GR, Pal RW, Xiao S, Luo W, Rosche C, Reshi ZA, Khasa DP, 2014)","previouslyFormattedCitation":"(Shah MA, Callaway RM, Shah T, Houseman GR, Pal RW, Xiao S, Luo W, Rosche C, Reshi ZA, Khasa DP, 2014)"},"properties":{"noteIndex":0},"schema":"https://github.com/citation-style-language/schema/raw/master/csl-citation.json"}</w:instrText>
      </w:r>
      <w:r w:rsidRPr="0008241C">
        <w:rPr>
          <w:sz w:val="22"/>
          <w:szCs w:val="22"/>
        </w:rPr>
        <w:fldChar w:fldCharType="separate"/>
      </w:r>
      <w:r w:rsidRPr="0008241C">
        <w:rPr>
          <w:noProof/>
          <w:sz w:val="22"/>
          <w:szCs w:val="22"/>
        </w:rPr>
        <w:t xml:space="preserve">(Shah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little effort has been made to study the impact on indigenous biodiversity, ecosystems, or human well-being.</w:t>
      </w:r>
    </w:p>
    <w:p w14:paraId="7B8A4E5D" w14:textId="77777777" w:rsidR="00A01204" w:rsidRPr="0008241C" w:rsidRDefault="00A01204" w:rsidP="00A01204">
      <w:pPr>
        <w:rPr>
          <w:sz w:val="22"/>
          <w:szCs w:val="22"/>
        </w:rPr>
      </w:pPr>
    </w:p>
    <w:p w14:paraId="03ED447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409" w:name="_Toc504317315"/>
      <w:bookmarkStart w:id="1410" w:name="_Toc504318008"/>
      <w:bookmarkStart w:id="1411" w:name="_Toc504321354"/>
      <w:r w:rsidRPr="0008241C">
        <w:rPr>
          <w:b/>
          <w:sz w:val="22"/>
          <w:szCs w:val="24"/>
        </w:rPr>
        <w:t>4.5.2.5 Hazards and risks</w:t>
      </w:r>
      <w:bookmarkEnd w:id="1409"/>
      <w:bookmarkEnd w:id="1410"/>
      <w:bookmarkEnd w:id="1411"/>
      <w:r w:rsidRPr="0008241C">
        <w:rPr>
          <w:b/>
          <w:sz w:val="22"/>
          <w:szCs w:val="24"/>
        </w:rPr>
        <w:t xml:space="preserve"> </w:t>
      </w:r>
    </w:p>
    <w:p w14:paraId="40694F3E" w14:textId="77777777" w:rsidR="00A01204" w:rsidRPr="0008241C" w:rsidRDefault="00A01204" w:rsidP="00A01204">
      <w:pPr>
        <w:rPr>
          <w:sz w:val="22"/>
          <w:szCs w:val="22"/>
          <w:shd w:val="pct15" w:color="auto" w:fill="FFFFFF"/>
        </w:rPr>
      </w:pPr>
    </w:p>
    <w:p w14:paraId="2311E394" w14:textId="470EBD46" w:rsidR="00A01204" w:rsidRPr="0008241C" w:rsidRDefault="00A01204" w:rsidP="00A01204">
      <w:pPr>
        <w:rPr>
          <w:sz w:val="22"/>
          <w:szCs w:val="22"/>
        </w:rPr>
      </w:pPr>
      <w:r w:rsidRPr="0008241C">
        <w:rPr>
          <w:sz w:val="22"/>
          <w:szCs w:val="22"/>
        </w:rPr>
        <w:t>Mountain hazard is likely to be more severe in the high and steep areas especially in those mountains being young and still growing which are thus inherently vulnerable to earthquakes, landslips, avalanche and erosion. Data analysis suggests that of the total annual disasters in the Hindu Kush Himalayan region, 45</w:t>
      </w:r>
      <w:r w:rsidR="00C934E9">
        <w:rPr>
          <w:sz w:val="22"/>
          <w:szCs w:val="22"/>
        </w:rPr>
        <w:t xml:space="preserve"> per cent</w:t>
      </w:r>
      <w:r w:rsidRPr="0008241C">
        <w:rPr>
          <w:sz w:val="22"/>
          <w:szCs w:val="22"/>
        </w:rPr>
        <w:t xml:space="preserve"> are hydrological (36</w:t>
      </w:r>
      <w:r w:rsidR="00C934E9">
        <w:rPr>
          <w:sz w:val="22"/>
          <w:szCs w:val="22"/>
        </w:rPr>
        <w:t xml:space="preserve"> per cent</w:t>
      </w:r>
      <w:r w:rsidRPr="0008241C">
        <w:rPr>
          <w:sz w:val="22"/>
          <w:szCs w:val="22"/>
        </w:rPr>
        <w:t xml:space="preserve"> flood and 9</w:t>
      </w:r>
      <w:r w:rsidR="00C934E9">
        <w:rPr>
          <w:sz w:val="22"/>
          <w:szCs w:val="22"/>
        </w:rPr>
        <w:t xml:space="preserve"> per cent</w:t>
      </w:r>
      <w:r w:rsidRPr="0008241C">
        <w:rPr>
          <w:sz w:val="22"/>
          <w:szCs w:val="22"/>
        </w:rPr>
        <w:t xml:space="preserve"> mass movement), 23</w:t>
      </w:r>
      <w:r w:rsidR="00C934E9">
        <w:rPr>
          <w:sz w:val="22"/>
          <w:szCs w:val="22"/>
        </w:rPr>
        <w:t xml:space="preserve"> per cent</w:t>
      </w:r>
      <w:r w:rsidRPr="0008241C">
        <w:rPr>
          <w:sz w:val="22"/>
          <w:szCs w:val="22"/>
        </w:rPr>
        <w:t xml:space="preserve"> are meteorological like storm, 14</w:t>
      </w:r>
      <w:r w:rsidR="00C934E9">
        <w:rPr>
          <w:sz w:val="22"/>
          <w:szCs w:val="22"/>
        </w:rPr>
        <w:t xml:space="preserve"> per cent</w:t>
      </w:r>
      <w:r w:rsidRPr="0008241C">
        <w:rPr>
          <w:sz w:val="22"/>
          <w:szCs w:val="22"/>
        </w:rPr>
        <w:t xml:space="preserve"> are geophysical include earthquakes and landslide, 10</w:t>
      </w:r>
      <w:r w:rsidR="00C934E9">
        <w:rPr>
          <w:sz w:val="22"/>
          <w:szCs w:val="22"/>
        </w:rPr>
        <w:t xml:space="preserve"> per cent</w:t>
      </w:r>
      <w:r w:rsidRPr="0008241C">
        <w:rPr>
          <w:sz w:val="22"/>
          <w:szCs w:val="22"/>
        </w:rPr>
        <w:t xml:space="preserve"> are climatological (6</w:t>
      </w:r>
      <w:r w:rsidR="00C934E9">
        <w:rPr>
          <w:sz w:val="22"/>
          <w:szCs w:val="22"/>
        </w:rPr>
        <w:t xml:space="preserve"> per cent</w:t>
      </w:r>
      <w:r w:rsidRPr="0008241C">
        <w:rPr>
          <w:sz w:val="22"/>
          <w:szCs w:val="22"/>
        </w:rPr>
        <w:t xml:space="preserve"> extreme temperature events, 3</w:t>
      </w:r>
      <w:r w:rsidR="00C934E9">
        <w:rPr>
          <w:sz w:val="22"/>
          <w:szCs w:val="22"/>
        </w:rPr>
        <w:t xml:space="preserve"> per cent</w:t>
      </w:r>
      <w:r w:rsidRPr="0008241C">
        <w:rPr>
          <w:sz w:val="22"/>
          <w:szCs w:val="22"/>
        </w:rPr>
        <w:t xml:space="preserve"> drought, and 1</w:t>
      </w:r>
      <w:r w:rsidR="00C934E9">
        <w:rPr>
          <w:sz w:val="22"/>
          <w:szCs w:val="22"/>
        </w:rPr>
        <w:t xml:space="preserve"> per cent</w:t>
      </w:r>
      <w:r w:rsidRPr="0008241C">
        <w:rPr>
          <w:sz w:val="22"/>
          <w:szCs w:val="22"/>
        </w:rPr>
        <w:t xml:space="preserve"> wild fires), 8</w:t>
      </w:r>
      <w:r w:rsidR="00C934E9">
        <w:rPr>
          <w:sz w:val="22"/>
          <w:szCs w:val="22"/>
        </w:rPr>
        <w:t xml:space="preserve"> per cent</w:t>
      </w:r>
      <w:r w:rsidRPr="0008241C">
        <w:rPr>
          <w:sz w:val="22"/>
          <w:szCs w:val="22"/>
        </w:rPr>
        <w:t xml:space="preserve"> are other types such as epidemics </w:t>
      </w:r>
      <w:r w:rsidRPr="0008241C">
        <w:rPr>
          <w:sz w:val="22"/>
          <w:szCs w:val="22"/>
        </w:rPr>
        <w:fldChar w:fldCharType="begin" w:fldLock="1"/>
      </w:r>
      <w:r w:rsidRPr="0008241C">
        <w:rPr>
          <w:sz w:val="22"/>
          <w:szCs w:val="22"/>
        </w:rPr>
        <w:instrText>ADDIN CSL_CITATION {"citationItems":[{"id":"ITEM-1","itemData":{"author":[{"dropping-particle":"","family":"Guha-Sapir D, Vos F, Below R","given":"Ponserre S","non-dropping-particle":"","parse-names":false,"suffix":""}],"id":"ITEM-1","issued":{"date-parts":[["2011"]]},"publisher":"CRED","publisher-place":"Brussels, Belgium","title":"Annual disaster statistical review 2010: The numbers and trends","type":"book"},"uris":["http://www.mendeley.com/documents/?uuid=a15a3a79-dd51-3153-85cb-6fe2dc10002d"]}],"mendeley":{"formattedCitation":"(Guha-Sapir D, Vos F, Below R, 2011)","manualFormatting":"(Guha-Sapir, Vos, &amp; Below, 2011)","plainTextFormattedCitation":"(Guha-Sapir D, Vos F, Below R, 2011)","previouslyFormattedCitation":"(Guha-Sapir D, Vos F, Below R, 2011)"},"properties":{"noteIndex":0},"schema":"https://github.com/citation-style-language/schema/raw/master/csl-citation.json"}</w:instrText>
      </w:r>
      <w:r w:rsidRPr="0008241C">
        <w:rPr>
          <w:sz w:val="22"/>
          <w:szCs w:val="22"/>
        </w:rPr>
        <w:fldChar w:fldCharType="separate"/>
      </w:r>
      <w:r w:rsidRPr="0008241C">
        <w:rPr>
          <w:noProof/>
          <w:sz w:val="22"/>
          <w:szCs w:val="22"/>
        </w:rPr>
        <w:t>(</w:t>
      </w:r>
      <w:bookmarkStart w:id="1412" w:name="OLE_LINK1"/>
      <w:r w:rsidRPr="0008241C">
        <w:rPr>
          <w:noProof/>
          <w:sz w:val="22"/>
          <w:szCs w:val="22"/>
        </w:rPr>
        <w:t xml:space="preserve">Guha-Sapir </w:t>
      </w:r>
      <w:r w:rsidRPr="0008241C">
        <w:rPr>
          <w:i/>
          <w:noProof/>
          <w:sz w:val="22"/>
          <w:szCs w:val="22"/>
        </w:rPr>
        <w:t>et al</w:t>
      </w:r>
      <w:r w:rsidRPr="0008241C">
        <w:rPr>
          <w:noProof/>
          <w:sz w:val="22"/>
          <w:szCs w:val="22"/>
        </w:rPr>
        <w:t>., 2011</w:t>
      </w:r>
      <w:bookmarkEnd w:id="1412"/>
      <w:r w:rsidRPr="0008241C">
        <w:rPr>
          <w:noProof/>
          <w:sz w:val="22"/>
          <w:szCs w:val="22"/>
        </w:rPr>
        <w:t>)</w:t>
      </w:r>
      <w:r w:rsidRPr="0008241C">
        <w:rPr>
          <w:sz w:val="22"/>
          <w:szCs w:val="22"/>
        </w:rPr>
        <w:fldChar w:fldCharType="end"/>
      </w:r>
      <w:r w:rsidRPr="0008241C">
        <w:rPr>
          <w:sz w:val="22"/>
          <w:szCs w:val="22"/>
        </w:rPr>
        <w:t>. The habitats and safety of flora, fauna as well as local communities are needed for protection from mountain hazard and for slope stabilizations.</w:t>
      </w:r>
    </w:p>
    <w:p w14:paraId="00546762" w14:textId="77777777" w:rsidR="00A01204" w:rsidRPr="0008241C" w:rsidRDefault="00A01204" w:rsidP="00A01204">
      <w:pPr>
        <w:rPr>
          <w:sz w:val="22"/>
          <w:szCs w:val="22"/>
        </w:rPr>
      </w:pPr>
    </w:p>
    <w:p w14:paraId="410EBA12" w14:textId="77777777" w:rsidR="00A01204" w:rsidRPr="0008241C" w:rsidRDefault="00A01204" w:rsidP="00A01204">
      <w:pPr>
        <w:rPr>
          <w:sz w:val="22"/>
          <w:szCs w:val="22"/>
          <w:lang w:val="fr-FR"/>
        </w:rPr>
      </w:pPr>
      <w:r w:rsidRPr="0008241C">
        <w:rPr>
          <w:sz w:val="22"/>
          <w:szCs w:val="22"/>
        </w:rPr>
        <w:t xml:space="preserve">As most of the mountain areas are always located in tectonically active zones, susceptibility to earthquakes and volcanos are higher than in other lowlands, such as the Hindu Kush and Himalaya in South Asia, </w:t>
      </w:r>
      <w:hyperlink r:id="rId184" w:tooltip="Kelud" w:history="1">
        <w:r w:rsidRPr="0008241C">
          <w:rPr>
            <w:sz w:val="22"/>
            <w:szCs w:val="22"/>
          </w:rPr>
          <w:t>Kelud</w:t>
        </w:r>
      </w:hyperlink>
      <w:r w:rsidRPr="0008241C">
        <w:rPr>
          <w:sz w:val="22"/>
          <w:szCs w:val="22"/>
        </w:rPr>
        <w:t> and </w:t>
      </w:r>
      <w:hyperlink r:id="rId185" w:tooltip="Mount Merapi" w:history="1">
        <w:r w:rsidRPr="0008241C">
          <w:rPr>
            <w:sz w:val="22"/>
            <w:szCs w:val="22"/>
          </w:rPr>
          <w:t>Merapi</w:t>
        </w:r>
      </w:hyperlink>
      <w:r w:rsidRPr="0008241C">
        <w:rPr>
          <w:sz w:val="22"/>
          <w:szCs w:val="22"/>
        </w:rPr>
        <w:t> on </w:t>
      </w:r>
      <w:hyperlink r:id="rId186" w:tooltip="Java" w:history="1">
        <w:r w:rsidRPr="0008241C">
          <w:rPr>
            <w:sz w:val="22"/>
            <w:szCs w:val="22"/>
          </w:rPr>
          <w:t>Java</w:t>
        </w:r>
      </w:hyperlink>
      <w:r w:rsidRPr="0008241C">
        <w:rPr>
          <w:sz w:val="22"/>
          <w:szCs w:val="22"/>
        </w:rPr>
        <w:t xml:space="preserve">. Earthquakes can lead to huge loss in both people’s life and properties, and triggered vegetation degradation, landslides, rock-fall and soil erosion </w:t>
      </w:r>
      <w:r w:rsidRPr="0008241C">
        <w:rPr>
          <w:sz w:val="22"/>
          <w:szCs w:val="22"/>
        </w:rPr>
        <w:fldChar w:fldCharType="begin" w:fldLock="1"/>
      </w:r>
      <w:r w:rsidRPr="0008241C">
        <w:rPr>
          <w:sz w:val="22"/>
          <w:szCs w:val="22"/>
        </w:rPr>
        <w:instrText>ADDIN CSL_CITATION {"citationItems":[{"id":"ITEM-1","itemData":{"DOI":"10.1007/s11284-012-0976-y","ISBN":"0912-3814","ISSN":"09123814","abstract":"The Wenchuan earthquake (Richter scale 8) on 12 May 2008 in southwestern\\nChina caused widespread ecosystem damage in the Longmenshan area. It is\\nimportant to evaluate natural vegetation recovery processes and provide\\nbasic information on ecological aspects of the recovering environment\\nafter the earthquake. To circumvent the weather limits of remote sensing\\nin the Wenchuan earthquake-hit areas, and to meet the need for regional\\nobservation analyses, three Landsat TM images pre- and post-earthquake\\nin Mao County were used for analysis. Post-earthquake normalized\\ndifference vegetation index (NDVI) values were compared to\\npre-earthquake values with an NDVI-based index differencing method to\\ndetermine the extent to which the vegetation was damaged in relation to\\nthe pre-earthquake pattern, and the rate of recovery was evaluated. The\\nspatial characteristics of vegetation loss and natural recovery patterns\\nwere analyzed in relation to elevation, slope and aspect. The results\\nindicated that severely damaged sites occurred mainly in river valleys,\\nwithin a range of 1,500-2,500 m elevation and on slopes of 25-55A\\ndegrees. The distance from rivers, rather than the distance from active\\nfaults, controls the damage patterns. After 1 year of natural\\nregeneration, 36 % of the destroyed areas showed a decrease in NDVI\\nvalue, 28.8 % showed very little change, 19.1 % showed an increase,\\nand 16.1 % also increased with a recovery rate greater than 100 %.\\nMoreover, there is a good correlation between recovery rate and both\\nslope and elevation, but recovery patterns in the damaged area are\\ncomplicated. Our results indicate that natural recovery in this arid\\nvalley is a slow process.","author":[{"dropping-particle":"","family":"Lu","given":"Tao","non-dropping-particle":"","parse-names":false,"suffix":""},{"dropping-particle":"","family":"Zeng","given":"Hongcheng","non-dropping-particle":"","parse-names":false,"suffix":""},{"dropping-particle":"","family":"Luo","given":"Yan","non-dropping-particle":"","parse-names":false,"suffix":""},{"dropping-particle":"","family":"Wang","given":"Qian","non-dropping-particle":"","parse-names":false,"suffix":""},{"dropping-particle":"","family":"Shi","given":"Fusun","non-dropping-particle":"","parse-names":false,"suffix":""},{"dropping-particle":"","family":"Sun","given":"Geng","non-dropping-particle":"","parse-names":false,"suffix":""},{"dropping-particle":"","family":"Wu","given":"Yan","non-dropping-particle":"","parse-names":false,"suffix":""},{"dropping-particle":"","family":"Wu","given":"Ning","non-dropping-particle":"","parse-names":false,"suffix":""}],"container-title":"Ecological Research","id":"ITEM-1","issued":{"date-parts":[["2012"]]},"title":"Monitoring vegetation recovery after China's May 2008 Wenchuan earthquake using Landsat TM time-series data: A case study in Mao County","type":"article-journal"},"uris":["http://www.mendeley.com/documents/?uuid=8c5dcaef-8eab-3ef4-902a-1d79ead8f1d4"]},{"id":"ITEM-2","itemData":{"author":[{"dropping-particle":"","family":"Ministry of Science","given":"Technology and Environment (MoSTE)","non-dropping-particle":"","parse-names":false,"suffix":""}],"id":"ITEM-2","issued":{"date-parts":[["2015"]]},"number-of-pages":"1-84","publisher":"Ministry of Science, Technology and Environment (MoSTE), Government of Nepal.","publisher-place":"Kathmandu","title":"Nepal Earthquake 2015 Rapid Environmental Assessment","type":"book"},"uris":["http://www.mendeley.com/documents/?uuid=3312daaf-9f4d-304b-8e52-ce375c699991"]}],"mendeley":{"formattedCitation":"(Lu &lt;i&gt;et al.&lt;/i&gt;, 2012; Ministry of Science, 2015)","plainTextFormattedCitation":"(Lu et al., 2012; Ministry of Science, 2015)","previouslyFormattedCitation":"(Lu &lt;i&gt;et al.&lt;/i&gt;, 2012; Ministry of Science,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u </w:t>
      </w:r>
      <w:r w:rsidRPr="0008241C">
        <w:rPr>
          <w:i/>
          <w:noProof/>
          <w:sz w:val="22"/>
          <w:szCs w:val="22"/>
        </w:rPr>
        <w:t>et al.</w:t>
      </w:r>
      <w:r w:rsidRPr="0008241C">
        <w:rPr>
          <w:noProof/>
          <w:sz w:val="22"/>
          <w:szCs w:val="22"/>
        </w:rPr>
        <w:t>, 2012; Ministry of Science, 2015)</w:t>
      </w:r>
      <w:r w:rsidRPr="0008241C">
        <w:rPr>
          <w:sz w:val="22"/>
          <w:szCs w:val="22"/>
        </w:rPr>
        <w:fldChar w:fldCharType="end"/>
      </w:r>
      <w:r w:rsidRPr="0008241C">
        <w:rPr>
          <w:sz w:val="22"/>
          <w:szCs w:val="22"/>
        </w:rPr>
        <w:t xml:space="preserve">. It is believed that many mountain areas have been becoming increasingly disaster-prone in last few decades, and the frequency of natural disasters in mountain regions also increased </w:t>
      </w:r>
      <w:r w:rsidRPr="0008241C">
        <w:rPr>
          <w:sz w:val="22"/>
          <w:szCs w:val="22"/>
        </w:rPr>
        <w:fldChar w:fldCharType="begin" w:fldLock="1"/>
      </w:r>
      <w:r w:rsidRPr="0008241C">
        <w:rPr>
          <w:sz w:val="22"/>
          <w:szCs w:val="22"/>
        </w:rPr>
        <w:instrText>ADDIN CSL_CITATION {"citationItems":[{"id":"ITEM-1","itemData":{"author":[{"dropping-particle":"","family":"Guha-Sapir D, Vos F, Below R","given":"Ponserre S","non-dropping-particle":"","parse-names":false,"suffix":""}],"id":"ITEM-1","issued":{"date-parts":[["2011"]]},"publisher":"CRED","publisher-place":"Brussels, Belgium","title":"Annual disaster statistical review 2010: The numbers and trends","type":"book"},"uris":["http://www.mendeley.com/documents/?uuid=a15a3a79-dd51-3153-85cb-6fe2dc10002d"]},{"id":"ITEM-2","itemData":{"abstract":"Climate Change Impact and Vulnerability in the Eastern Himalayas – Technical Report 5 Preface Mountains are among the most fragile environments on Earth. They are also rich repositories of biodiversity and water and providers of ecosystem goods and services on which downstream communities (both regional and global) rely. Mountains are home to some of the world's most threatened and endemic species, as well as to some of the poorest people, who are dependent on the biological resources. Realising the importance of mountains as ecosystems of crucial significance, the Convention on Biological Diversity specifically developed a Programme of Work on Mountain Biodiversity in 2004 aimed at reducing the loss of mountain biological diversity at global, regional, and national levels by 2010. Despite these activities, mountains are still facing enormous pressure from various drivers of global change, including climate change. Under the influence of climate change, mountains are likely to experience wide ranging effects on the environment, natural resources including biodiversity, and socioeconomic conditions. Little is known in detail about the vulnerability of mountain ecosystems to climate change. Intuitively it seems plausible that these regions, where small changes in temperature can turn ice and snow to water, and where extreme slopes lead to rapid changes in climatic zones over small distances, will show marked impacts in terms of biodiversity, water availability, agriculture, and hazards, and that this will have an impact on general human well being. But the nature of the mountains, fragile and poorly accessible landscapes with sparsely scattered settlements and poor infrastructure, means that research and assessment are least just where they are needed most. And this is truest of all for the Hindu Kush-Himalayas, with the highest mountains in the world, situated in developing and least developed countries with few resources for meeting the challenges of developing the detailed scientific knowledge needed to assess the current situation and likely impacts of climate change. The International Centre for Integrated Mountain Development (ICIMOD) undertook a series of research activities together with partners in the Eastern Himalayas from 2007 to 2008 to provide a preliminary assessment of the impacts and vulnerability of this region to climate change. Activities included rapid surveys at country level, thematic workshops, interaction with stakeholders at nati…","author":[{"dropping-particle":"","family":"Pathak","given":"Dinesh","non-dropping-particle":"","parse-names":false,"suffix":""},{"dropping-particle":"","family":"Gajurel","given":"Ananta P.","non-dropping-particle":"","parse-names":false,"suffix":""},{"dropping-particle":"","family":"Mool","given":"Pradeep K.","non-dropping-particle":"","parse-names":false,"suffix":""}],"id":"ITEM-2","issued":{"date-parts":[["2010"]]},"title":"Climate Change Impacts on Hazards in the Eastern Himalayas","type":"report"},"uris":["http://www.mendeley.com/documents/?uuid=33077940-ccca-3485-ac3e-a2db1558a5ed"]}],"mendeley":{"formattedCitation":"(Guha-Sapir D, Vos F, Below R, 2011; Pathak &lt;i&gt;et al.&lt;/i&gt;, 2010)","plainTextFormattedCitation":"(Guha-Sapir D, Vos F, Below R, 2011; Pathak et al., 2010)","previouslyFormattedCitation":"(Guha-Sapir D, Vos F, Below R, 2011; Pathak &lt;i&gt;et al.&lt;/i&gt;, 2010)"},"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Guha-Sapir </w:t>
      </w:r>
      <w:r w:rsidRPr="0008241C">
        <w:rPr>
          <w:i/>
          <w:noProof/>
          <w:sz w:val="22"/>
          <w:szCs w:val="22"/>
        </w:rPr>
        <w:t>et al</w:t>
      </w:r>
      <w:r w:rsidRPr="0008241C">
        <w:rPr>
          <w:noProof/>
          <w:sz w:val="22"/>
          <w:szCs w:val="22"/>
        </w:rPr>
        <w:t>.</w:t>
      </w:r>
      <w:r w:rsidRPr="0008241C">
        <w:rPr>
          <w:noProof/>
          <w:sz w:val="22"/>
          <w:szCs w:val="22"/>
          <w:lang w:val="fr-FR"/>
        </w:rPr>
        <w:t xml:space="preserve">, 2011; Pathak </w:t>
      </w:r>
      <w:r w:rsidRPr="0008241C">
        <w:rPr>
          <w:i/>
          <w:noProof/>
          <w:sz w:val="22"/>
          <w:szCs w:val="22"/>
          <w:lang w:val="fr-FR"/>
        </w:rPr>
        <w:t>et al.</w:t>
      </w:r>
      <w:r w:rsidRPr="0008241C">
        <w:rPr>
          <w:noProof/>
          <w:sz w:val="22"/>
          <w:szCs w:val="22"/>
          <w:lang w:val="fr-FR"/>
        </w:rPr>
        <w:t>, 2010)</w:t>
      </w:r>
      <w:r w:rsidRPr="0008241C">
        <w:rPr>
          <w:sz w:val="22"/>
          <w:szCs w:val="22"/>
        </w:rPr>
        <w:fldChar w:fldCharType="end"/>
      </w:r>
      <w:r w:rsidRPr="0008241C">
        <w:rPr>
          <w:sz w:val="22"/>
          <w:szCs w:val="22"/>
          <w:lang w:val="fr-FR"/>
        </w:rPr>
        <w:t>.</w:t>
      </w:r>
    </w:p>
    <w:p w14:paraId="6D052977" w14:textId="77777777" w:rsidR="00A01204" w:rsidRPr="0008241C" w:rsidRDefault="00A01204" w:rsidP="00A01204">
      <w:pPr>
        <w:rPr>
          <w:sz w:val="22"/>
          <w:szCs w:val="22"/>
          <w:lang w:val="fr-FR"/>
        </w:rPr>
      </w:pPr>
    </w:p>
    <w:p w14:paraId="7A14BC27" w14:textId="77777777" w:rsidR="00A01204" w:rsidRPr="0008241C" w:rsidRDefault="00A01204" w:rsidP="00A01204">
      <w:pPr>
        <w:rPr>
          <w:sz w:val="22"/>
          <w:szCs w:val="22"/>
        </w:rPr>
      </w:pPr>
      <w:r w:rsidRPr="0008241C">
        <w:rPr>
          <w:sz w:val="22"/>
          <w:szCs w:val="22"/>
        </w:rPr>
        <w:t xml:space="preserve">In South-East Asia and Oceania subregions volcanic eruptions resulted in complete destruction of ecosystems close to the volcano (https://volcanoes.usgs.gov/index.html). Extremely large volcanic eruptions can have global effects due to releases of large amount of carbon dioxide, sulfur dioxide, hydrogen sulfide and hydrogen halides (HF, HCl, HBr) </w:t>
      </w:r>
      <w:r w:rsidRPr="0008241C">
        <w:rPr>
          <w:sz w:val="22"/>
          <w:szCs w:val="22"/>
        </w:rPr>
        <w:fldChar w:fldCharType="begin" w:fldLock="1"/>
      </w:r>
      <w:r w:rsidRPr="0008241C">
        <w:rPr>
          <w:sz w:val="22"/>
          <w:szCs w:val="22"/>
        </w:rPr>
        <w:instrText>ADDIN CSL_CITATION {"citationItems":[{"id":"ITEM-1","itemData":{"DOI":"10.2478/v10004-007-0041-3","ISBN":"1000400700","ISSN":"0004-1254","PMID":"18063533","abstract":"Volcanoes pose a threat to almost half a billion people; today there are approximately 500 active volcanoes on Earth, and every year there are 10 to 40 volcanic eruptions. Volcanic eruptions produce hazardous effects for the environment, climate, and the health of the exposed persons, and are associated with the deterioration of social and economic conditions. Along with magma and steam (H2O), the following gases surface in the environment: carbon dioxide (CO2) and sulphur dioxide (SO2), carbon monoxide (CO), hydrogen sulphide (H2S), carbon sulphide (CS), carbon disulfide (CS2), hydrogen chloride (HCl), hydrogen (H2), methane (CH4), hydrogen fluoride (HF), hydrogen bromide (HBr) and various organic compounds, as well as heavy metals (mercury, lead, gold).Their unfavourable effects depend on the distance from a volcano, on magma viscosity, and on gas concentrations. The hazards closer to the volcano include pyroclastic flows, flows of mud, gases and steam, earthquakes, blasts of air, and tsunamis. Among the hazards in distant areas are the effects of toxic volcanic ashes and problems of the respiratory system, eyes and skin, as well as psychological effects, injuries, transport and communication problems, waste disposal and water supplies issues, collapse of buildings and power outage. Further effects are the deterioration of water quality, fewer periods of rain, crop damages, and the destruction of vegetation. During volcanic eruptions and their immediate aftermath, increased respiratory system morbidity has been observed as well as mortality among those affected by volcanic eruptions. Unfavourable health effects could partly be prevented by timely application of safety measures.","author":[{"dropping-particle":"","family":"Zuskin","given":"Eugenija","non-dropping-particle":"","parse-names":false,"suffix":""},{"dropping-particle":"","family":"Mustajbegović","given":"Jadranka","non-dropping-particle":"","parse-names":false,"suffix":""},{"dropping-particle":"","family":"Doko Jelinić","given":"Jagoda","non-dropping-particle":"","parse-names":false,"suffix":""},{"dropping-particle":"","family":"Pucarin-Cvetković","given":"Jasna","non-dropping-particle":"","parse-names":false,"suffix":""},{"dropping-particle":"","family":"Milosević","given":"Milan","non-dropping-particle":"","parse-names":false,"suffix":""}],"container-title":"Arhiv za higijenu rada i toksikologiju","id":"ITEM-1","issue":"4","issued":{"date-parts":[["2007"]]},"page":"479-86","title":"Effects of volcanic eruptions on environment and health","type":"article-journal","volume":"58"},"uris":["http://www.mendeley.com/documents/?uuid=c68cafb3-8af0-452f-a217-1c05fb133fee"]}],"mendeley":{"formattedCitation":"(Zuskin &lt;i&gt;et al.&lt;/i&gt;, 2007)","plainTextFormattedCitation":"(Zuskin et al., 2007)","previouslyFormattedCitation":"(Zuski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Zuskin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Erupted ash particles are often coated with these hydrogen halides. Once deposited, these coated ash particles can have a variety of toxic effects on drinking water, agricultural crops, and grazing land </w:t>
      </w:r>
      <w:r w:rsidRPr="0008241C">
        <w:rPr>
          <w:sz w:val="22"/>
          <w:szCs w:val="22"/>
        </w:rPr>
        <w:fldChar w:fldCharType="begin" w:fldLock="1"/>
      </w:r>
      <w:r w:rsidRPr="0008241C">
        <w:rPr>
          <w:sz w:val="22"/>
          <w:szCs w:val="22"/>
        </w:rPr>
        <w:instrText>ADDIN CSL_CITATION {"citationItems":[{"id":"ITEM-1","itemData":{"DOI":"10.2478/v10004-007-0041-3","ISBN":"1000400700","ISSN":"0004-1254","PMID":"18063533","abstract":"Volcanoes pose a threat to almost half a billion people; today there are approximately 500 active volcanoes on Earth, and every year there are 10 to 40 volcanic eruptions. Volcanic eruptions produce hazardous effects for the environment, climate, and the health of the exposed persons, and are associated with the deterioration of social and economic conditions. Along with magma and steam (H2O), the following gases surface in the environment: carbon dioxide (CO2) and sulphur dioxide (SO2), carbon monoxide (CO), hydrogen sulphide (H2S), carbon sulphide (CS), carbon disulfide (CS2), hydrogen chloride (HCl), hydrogen (H2), methane (CH4), hydrogen fluoride (HF), hydrogen bromide (HBr) and various organic compounds, as well as heavy metals (mercury, lead, gold).Their unfavourable effects depend on the distance from a volcano, on magma viscosity, and on gas concentrations. The hazards closer to the volcano include pyroclastic flows, flows of mud, gases and steam, earthquakes, blasts of air, and tsunamis. Among the hazards in distant areas are the effects of toxic volcanic ashes and problems of the respiratory system, eyes and skin, as well as psychological effects, injuries, transport and communication problems, waste disposal and water supplies issues, collapse of buildings and power outage. Further effects are the deterioration of water quality, fewer periods of rain, crop damages, and the destruction of vegetation. During volcanic eruptions and their immediate aftermath, increased respiratory system morbidity has been observed as well as mortality among those affected by volcanic eruptions. Unfavourable health effects could partly be prevented by timely application of safety measures.","author":[{"dropping-particle":"","family":"Zuskin","given":"Eugenija","non-dropping-particle":"","parse-names":false,"suffix":""},{"dropping-particle":"","family":"Mustajbegović","given":"Jadranka","non-dropping-particle":"","parse-names":false,"suffix":""},{"dropping-particle":"","family":"Doko Jelinić","given":"Jagoda","non-dropping-particle":"","parse-names":false,"suffix":""},{"dropping-particle":"","family":"Pucarin-Cvetković","given":"Jasna","non-dropping-particle":"","parse-names":false,"suffix":""},{"dropping-particle":"","family":"Milosević","given":"Milan","non-dropping-particle":"","parse-names":false,"suffix":""}],"container-title":"Arhiv za higijenu rada i toksikologiju","id":"ITEM-1","issue":"4","issued":{"date-parts":[["2007"]]},"page":"479-86","title":"Effects of volcanic eruptions on environment and health","type":"article-journal","volume":"58"},"uris":["http://www.mendeley.com/documents/?uuid=c68cafb3-8af0-452f-a217-1c05fb133fee"]}],"mendeley":{"formattedCitation":"(Zuskin &lt;i&gt;et al.&lt;/i&gt;, 2007)","plainTextFormattedCitation":"(Zuskin et al., 2007)","previouslyFormattedCitation":"(Zuskin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Zuskin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Lahars from Crater Lake are a significant hazard on the volcano and in its draining valleys and surrounding plains such as the case in the central North Island of New Zealand. To reduce the risk of lahar New Zealand undertakes specific management in Mt. Ruapehu as this is the largest ski area of the North Island (Department of Conservation New Zealand, 2006; </w:t>
      </w:r>
      <w:r w:rsidRPr="0008241C">
        <w:rPr>
          <w:sz w:val="22"/>
          <w:szCs w:val="22"/>
        </w:rPr>
        <w:fldChar w:fldCharType="begin" w:fldLock="1"/>
      </w:r>
      <w:r w:rsidRPr="0008241C">
        <w:rPr>
          <w:sz w:val="22"/>
          <w:szCs w:val="22"/>
        </w:rPr>
        <w:instrText>ADDIN CSL_CITATION {"citationItems":[{"id":"ITEM-1","itemData":{"author":[{"dropping-particle":"","family":"Keys","given":"Harry J. R.","non-dropping-particle":"","parse-names":false,"suffix":""}],"id":"ITEM-1","issued":{"date-parts":[["2006"]]},"title":"Lahars from Mount Ruapehu - mitigation and management","type":"article"},"uris":["http://www.mendeley.com/documents/?uuid=5ac46e11-ed60-430e-a841-5df1a86a126f","http://www.mendeley.com/documents/?uuid=8fc132ea-a4c0-427a-a96d-4de4386193ef"]}],"mendeley":{"formattedCitation":"(Keys, 2006)","manualFormatting":"Keys, 2006)","plainTextFormattedCitation":"(Keys, 2006)","previouslyFormattedCitation":"(Keys, 2006)"},"properties":{"noteIndex":0},"schema":"https://github.com/citation-style-language/schema/raw/master/csl-citation.json"}</w:instrText>
      </w:r>
      <w:r w:rsidRPr="0008241C">
        <w:rPr>
          <w:sz w:val="22"/>
          <w:szCs w:val="22"/>
        </w:rPr>
        <w:fldChar w:fldCharType="separate"/>
      </w:r>
      <w:r w:rsidRPr="0008241C">
        <w:rPr>
          <w:noProof/>
          <w:sz w:val="22"/>
          <w:szCs w:val="22"/>
        </w:rPr>
        <w:t>Keys, 2006)</w:t>
      </w:r>
      <w:r w:rsidRPr="0008241C">
        <w:rPr>
          <w:sz w:val="22"/>
          <w:szCs w:val="22"/>
        </w:rPr>
        <w:fldChar w:fldCharType="end"/>
      </w:r>
      <w:r w:rsidRPr="0008241C">
        <w:rPr>
          <w:sz w:val="22"/>
          <w:szCs w:val="22"/>
        </w:rPr>
        <w:t xml:space="preserve">. </w:t>
      </w:r>
    </w:p>
    <w:p w14:paraId="0883232D" w14:textId="77777777" w:rsidR="00A01204" w:rsidRPr="0008241C" w:rsidRDefault="00A01204" w:rsidP="00A01204">
      <w:pPr>
        <w:rPr>
          <w:sz w:val="22"/>
          <w:szCs w:val="22"/>
        </w:rPr>
      </w:pPr>
    </w:p>
    <w:p w14:paraId="29E92454" w14:textId="77777777" w:rsidR="00A01204" w:rsidRPr="0008241C" w:rsidRDefault="00A01204" w:rsidP="00A01204">
      <w:pPr>
        <w:rPr>
          <w:sz w:val="22"/>
          <w:szCs w:val="22"/>
        </w:rPr>
      </w:pPr>
      <w:r w:rsidRPr="0008241C">
        <w:rPr>
          <w:sz w:val="22"/>
          <w:szCs w:val="22"/>
        </w:rPr>
        <w:t>Due to the more frequent weather extremes, flood and drought have become popular natural disasters in mountains. Increased river flow modifies the morphology of stream channel, which further changes the habitat requirements of freshwater species as well as their population structures. Accelerated river erosion destabilise those valley slopes which are saturated with water after prolonged intense rains. Moreover, mountain ecosystems related to snow, ice and permafrost on high mountains are also being affected by enlarging glacial lakes, increasing ground instability, and rock or snow avalanches, which further impact the hydrological process in mountain system.</w:t>
      </w:r>
    </w:p>
    <w:p w14:paraId="70238015" w14:textId="77777777" w:rsidR="00A01204" w:rsidRPr="0008241C" w:rsidRDefault="00A01204" w:rsidP="00A01204">
      <w:pPr>
        <w:rPr>
          <w:sz w:val="22"/>
          <w:szCs w:val="22"/>
          <w:shd w:val="pct15" w:color="auto" w:fill="FFFFFF"/>
        </w:rPr>
      </w:pPr>
    </w:p>
    <w:p w14:paraId="1CF5901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413" w:name="_Toc504317316"/>
      <w:bookmarkStart w:id="1414" w:name="_Toc504318009"/>
      <w:bookmarkStart w:id="1415" w:name="_Toc504321355"/>
      <w:r w:rsidRPr="0008241C">
        <w:rPr>
          <w:b/>
          <w:sz w:val="22"/>
          <w:szCs w:val="24"/>
        </w:rPr>
        <w:t>4.5.2.6 Climate change and weather variability</w:t>
      </w:r>
      <w:bookmarkEnd w:id="1413"/>
      <w:bookmarkEnd w:id="1414"/>
      <w:bookmarkEnd w:id="1415"/>
    </w:p>
    <w:p w14:paraId="13A613A2" w14:textId="77777777" w:rsidR="00A01204" w:rsidRPr="0008241C" w:rsidRDefault="00A01204" w:rsidP="00A01204">
      <w:pPr>
        <w:rPr>
          <w:sz w:val="22"/>
          <w:szCs w:val="22"/>
          <w:shd w:val="pct15" w:color="auto" w:fill="FFFFFF"/>
        </w:rPr>
      </w:pPr>
    </w:p>
    <w:p w14:paraId="654BEDB0" w14:textId="77777777" w:rsidR="00A01204" w:rsidRPr="0008241C" w:rsidRDefault="00A01204" w:rsidP="00A01204">
      <w:pPr>
        <w:rPr>
          <w:sz w:val="22"/>
          <w:szCs w:val="22"/>
        </w:rPr>
      </w:pPr>
      <w:r w:rsidRPr="0008241C">
        <w:rPr>
          <w:sz w:val="22"/>
          <w:szCs w:val="22"/>
        </w:rPr>
        <w:t xml:space="preserve">The climate change has been a major driver of change in the high Asia </w:t>
      </w:r>
      <w:r w:rsidRPr="0008241C">
        <w:rPr>
          <w:sz w:val="22"/>
          <w:szCs w:val="22"/>
        </w:rPr>
        <w:fldChar w:fldCharType="begin" w:fldLock="1"/>
      </w:r>
      <w:r w:rsidRPr="0008241C">
        <w:rPr>
          <w:sz w:val="22"/>
          <w:szCs w:val="22"/>
        </w:rPr>
        <w:instrText>ADDIN CSL_CITATION {"citationItems":[{"id":"ITEM-1","itemData":{"DOI":"10.1007/s007040200008","ISBN":"0177-798X","ISSN":"0177798X","abstract":"The Siberian High is the most important atmospheric centre of action in Eurasia during the winter months. Here its variability and relationship with temperature and precipitation is investigated for the period 1922 to 2000. The pronounced weakening of the Siberian High during the last similar to 20 years is its most remarkable feature. Mean temperature, averaged over middle to high latitude Asia (30degrees E- 140degrees E, 30degrees N-70degrees N), is correlated with the Siberian High central intensity (SHCI) with correlation coefficient of -0.58 (1922-1999), and for precipitation, the correlation coefficient is - 0.44 (1922-1998). Taking the Arctic Oscillation (AO), the SHCI, the Eurasian teleconnection pattern (EU), and the Southern Oscillation (SO) index into account, 72 percent of the variance in temperature can be explained for the period 1949-1997 (for precipitation the variance is 26 percent), with the AO alone explaining 30 percent of the variance, and the Siberian High contributing 24 percent. The precipitation variance explained by the Siberian High is only 9.8 percent of the total.","author":[{"dropping-particle":"","family":"Gong","given":"D. Y.","non-dropping-particle":"","parse-names":false,"suffix":""},{"dropping-particle":"","family":"Ho","given":"C. H.","non-dropping-particle":"","parse-names":false,"suffix":""}],"container-title":"Theoretical and Applied Climatology","id":"ITEM-1","issued":{"date-parts":[["2002"]]},"title":"The Siberian High and climate change over middle to high latitude Asia","type":"article-journal"},"uris":["http://www.mendeley.com/documents/?uuid=c563e3bb-a167-3a54-9260-81850da7e4d0"]},{"id":"ITEM-2","itemData":{"DOI":"10.1002/wcc.302","ISSN":"17577799","abstract":"New hybrid forms of climate change adaptation combining local and nonlocal/scientific knowledge are emerging across the Asian Highlands region. Yet, while local adaptive capacity can be based on place-based knowledge that governments often lack, communities still need assistance from states to better adjust to climate change and socioeconomic impacts. Using a regional literature review, we evaluate the role of evolving hybrid forms of adaptive knowledge for coping with environmental and social change. The literature is clear that appreciating local knowledge is not enough; enfranchising people with representative decision-making and resource rights and responsibilities is also required so that people can employ that knowledge toward climate adaptation. Into the future, Asian Highland climate change actions must include more targeted state support for locally evolving hybrid knowledge, behaviors and institutions. © 2014 The Author(s).","author":[{"dropping-particle":"","family":"Xu","given":"Jianchu","non-dropping-particle":"","parse-names":false,"suffix":""},{"dropping-particle":"","family":"Grumbine","given":"R. Edward","non-dropping-particle":"","parse-names":false,"suffix":""}],"container-title":"Wiley Interdisciplinary Reviews: Climate Change","id":"ITEM-2","issued":{"date-parts":[["2014"]]},"title":"Building ecosystem resilience for climate change adaptation in the Asian highlands","type":"article-journal"},"uris":["http://www.mendeley.com/documents/?uuid=9b186ad4-d036-3330-a2f0-c0871a237b92"]}],"mendeley":{"formattedCitation":"(D. Y. Gong &amp; Ho, 2002; J. Xu &amp; Grumbine, 2014)","manualFormatting":"(Gong &amp; Ho, 2002; Xu &amp; Grumbine, 2014)","plainTextFormattedCitation":"(D. Y. Gong &amp; Ho, 2002; J. Xu &amp; Grumbine, 2014)","previouslyFormattedCitation":"(D. Y. Gong &amp; Ho, 2002; J. Xu &amp; Grumbine, 2014)"},"properties":{"noteIndex":0},"schema":"https://github.com/citation-style-language/schema/raw/master/csl-citation.json"}</w:instrText>
      </w:r>
      <w:r w:rsidRPr="0008241C">
        <w:rPr>
          <w:sz w:val="22"/>
          <w:szCs w:val="22"/>
        </w:rPr>
        <w:fldChar w:fldCharType="separate"/>
      </w:r>
      <w:r w:rsidRPr="0008241C">
        <w:rPr>
          <w:noProof/>
          <w:sz w:val="22"/>
          <w:szCs w:val="22"/>
        </w:rPr>
        <w:t>(Gong &amp; Ho, 2002; Xu &amp; Grumbine, 2014)</w:t>
      </w:r>
      <w:r w:rsidRPr="0008241C">
        <w:rPr>
          <w:sz w:val="22"/>
          <w:szCs w:val="22"/>
        </w:rPr>
        <w:fldChar w:fldCharType="end"/>
      </w:r>
      <w:r w:rsidRPr="0008241C">
        <w:rPr>
          <w:sz w:val="22"/>
          <w:szCs w:val="22"/>
        </w:rPr>
        <w:t xml:space="preserve">. Changes in temperature and precipitation could have serious implications for biodiversity and ecosystem services </w:t>
      </w:r>
      <w:r w:rsidRPr="0008241C">
        <w:rPr>
          <w:sz w:val="22"/>
          <w:szCs w:val="22"/>
        </w:rPr>
        <w:fldChar w:fldCharType="begin" w:fldLock="1"/>
      </w:r>
      <w:r w:rsidRPr="0008241C">
        <w:rPr>
          <w:sz w:val="22"/>
          <w:szCs w:val="22"/>
        </w:rPr>
        <w:instrText>ADDIN CSL_CITATION {"citationItems":[{"id":"ITEM-1","itemData":{"ISBN":"978-92-9115-220-9, 978 92 9115 221 6","abstract":"This report synthesises the present knowledge about the consequences that climate change can have for the Hindu Kush-Himalayan mountain system. It indicates gaps in knowledge and shows a way forward for the future. What is the relevance of this information? We think that it is necessary for people to be knowledgeable in order to adapt and be resilient to change. At present, many adaptation measures are being devised without proper analysis and without a complete understanding of the source of the problems. Development packages often echo the agenda for sustainable rural development conceived in the 1970s. For the moment, this is justified; however, going forward it will be important to decide whether a change course may be beneficial; and for this scientific evidence is essential. This report captures the cutting-edge knowledge from the region with a specific focus on the mountain situation. It is intended to provide inputs to support the discussions that will take place at the United Nations Conference on Sustainable Development (Rio+20) in June 2012 as well as in the context of other multilateral environmental agreements. What is happening in the Himalayas is an excellent indicator of climate change globally. The information that forms the basis of this report should therefore not only be of interest to planners and policy makers in the region, but should also provide vital inputs into global climate change negotiations.","author":[{"dropping-particle":"","family":"Singh","given":"Surender P","non-dropping-particle":"","parse-names":false,"suffix":""},{"dropping-particle":"","family":"Bassignana-Khadka","given":"Isabella","non-dropping-particle":"","parse-names":false,"suffix":""},{"dropping-particle":"","family":"Karky","given":"Bhaskar S","non-dropping-particle":"","parse-names":false,"suffix":""},{"dropping-particle":"","family":"Sharma","given":"Eklabya","non-dropping-particle":"","parse-names":false,"suffix":""}],"container-title":"ICIMOD","id":"ITEM-1","issued":{"date-parts":[["2011"]]},"page":"88","publisher":"ICIMOD","title":"Climate change in the Hindu Kush-Himalayas: the state of current knowledge","type":"article-journal"},"uris":["http://www.mendeley.com/documents/?uuid=a5a0f972-8c1a-4053-b50c-54cc2a335303"]},{"id":"ITEM-2","itemData":{"author":[{"dropping-particle":"","family":"Tse-ring","given":"K.","non-dropping-particle":"","parse-names":false,"suffix":""},{"dropping-particle":"","family":"Sharma","given":"E.","non-dropping-particle":"","parse-names":false,"suffix":""},{"dropping-particle":"","family":"Chettri","given":"N.","non-dropping-particle":"","parse-names":false,"suffix":""},{"dropping-particle":"","family":"Shrestha","given":"A.","non-dropping-particle":"","parse-names":false,"suffix":""}],"id":"ITEM-2","issued":{"date-parts":[["2010"]]},"publisher":"ICIMOD","publisher-place":"Kathmandu","title":"Climate change vulnerability of mountain ecosystems in the Eastern Himalayas; Climate change impact an vulnerability in the Eastern Himalayas – Synthesis report","type":"book"},"uris":["http://www.mendeley.com/documents/?uuid=a23e2761-27d4-3229-ba9b-50d8cd99dfb0"]}],"mendeley":{"formattedCitation":"(Singh &lt;i&gt;et al.&lt;/i&gt;, 2011; Tse-ring &lt;i&gt;et al.&lt;/i&gt;, 2010)","manualFormatting":"(Singh et al., 2011; Tse-ring, Sharma, &amp; Chettri et al., 2010)","plainTextFormattedCitation":"(Singh et al., 2011; Tse-ring et al., 2010)","previouslyFormattedCitation":"(Singh &lt;i&gt;et al.&lt;/i&gt;, 2011; Tse-ring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Singh </w:t>
      </w:r>
      <w:r w:rsidRPr="0008241C">
        <w:rPr>
          <w:i/>
          <w:noProof/>
          <w:sz w:val="22"/>
          <w:szCs w:val="22"/>
        </w:rPr>
        <w:t>et al</w:t>
      </w:r>
      <w:r w:rsidRPr="0008241C">
        <w:rPr>
          <w:noProof/>
          <w:sz w:val="22"/>
          <w:szCs w:val="22"/>
        </w:rPr>
        <w:t xml:space="preserve">., 2011; Tse-ring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including food security </w:t>
      </w:r>
      <w:r w:rsidRPr="0008241C">
        <w:rPr>
          <w:sz w:val="22"/>
          <w:szCs w:val="22"/>
        </w:rPr>
        <w:lastRenderedPageBreak/>
        <w:fldChar w:fldCharType="begin" w:fldLock="1"/>
      </w:r>
      <w:r w:rsidRPr="0008241C">
        <w:rPr>
          <w:sz w:val="22"/>
          <w:szCs w:val="22"/>
        </w:rPr>
        <w:instrText>ADDIN CSL_CITATION {"citationItems":[{"id":"ITEM-1","itemData":{"abstract":"Asian agriculture is responsible for two thirds of global agricultural GDP. There have been numerous studies exploring the impact of climate change on crops in specific locations in Asia but no study has yet analyzed crops across the entire continent. This study relies on a Ricardian study of China that estimated climate coefficients for Chinese crops. These coefficients are then used to interpolate potential climate damages across the continent. With carbon fertilization, the model predicts small aggregate effects with a 1.5°C warming but damages of about US$84 billion with 3°C warming. India is predicted to be especially vulnerable.\r\n","author":[{"dropping-particle":"","family":"Mendelsohn","given":"R.","non-dropping-particle":"","parse-names":false,"suffix":""}],"container-title":"Journal of Integrative Agriculture ","id":"ITEM-1","issue":"4","issued":{"date-parts":[["2014"]]},"page":"660-665","title":"The impact of climate change on agriculture in Asia. Journal of Integrative Agriculture","type":"article-journal","volume":"13"},"uris":["http://www.mendeley.com/documents/?uuid=a92010bf-79df-3cea-a8ff-edd588dd34c1"]}],"mendeley":{"formattedCitation":"(Mendelsohn, 2014)","plainTextFormattedCitation":"(Mendelsohn, 2014)","previouslyFormattedCitation":"(Mendelsohn, 2014)"},"properties":{"noteIndex":0},"schema":"https://github.com/citation-style-language/schema/raw/master/csl-citation.json"}</w:instrText>
      </w:r>
      <w:r w:rsidRPr="0008241C">
        <w:rPr>
          <w:sz w:val="22"/>
          <w:szCs w:val="22"/>
        </w:rPr>
        <w:fldChar w:fldCharType="separate"/>
      </w:r>
      <w:r w:rsidRPr="0008241C">
        <w:rPr>
          <w:noProof/>
          <w:sz w:val="22"/>
          <w:szCs w:val="22"/>
        </w:rPr>
        <w:t>(Mendelsohn, 2014)</w:t>
      </w:r>
      <w:r w:rsidRPr="0008241C">
        <w:rPr>
          <w:sz w:val="22"/>
          <w:szCs w:val="22"/>
        </w:rPr>
        <w:fldChar w:fldCharType="end"/>
      </w:r>
      <w:r w:rsidRPr="0008241C">
        <w:rPr>
          <w:sz w:val="22"/>
          <w:szCs w:val="22"/>
        </w:rPr>
        <w:t xml:space="preserve"> and water resources </w:t>
      </w:r>
      <w:r w:rsidRPr="0008241C">
        <w:rPr>
          <w:sz w:val="22"/>
          <w:szCs w:val="22"/>
        </w:rPr>
        <w:fldChar w:fldCharType="begin" w:fldLock="1"/>
      </w:r>
      <w:r w:rsidRPr="0008241C">
        <w:rPr>
          <w:sz w:val="22"/>
          <w:szCs w:val="22"/>
        </w:rPr>
        <w:instrText>ADDIN CSL_CITATION {"citationItems":[{"id":"ITEM-1","itemData":{"abstract":"With limited land resources, inadequate energy supply, and growing water stress, South Asia faces the challenge of providing enough water and energy to grow enough food for the burgeoning population. Using secondary data from diverse sources, this paper explores the food, water, and energy nexus from a regional dimension, emphasizing the role of Hindu Kush Himalayan (HKH) ecosystem services in sustaining food, water, and energy security downstream. The analysis reveals that the issues and challenges in the food, water, and energy sectors are interwoven in many complex ways and cannot be managed effectively without cross-sectoral integration. The most distinctive feature of the nexus in South Asia is the high degree of dependency of downstream communities on upstream ecosystem services for dry-season water for irrigation and hydropower, drinking water, and soil fertility and nutrients. This finding suggests that along with cross-sectoral integration to improve the resource-use efficiency and productivity of the three sectors, regional integration between upstream and downstream areas is critical in food, water, and energy security. Within the nexus approach in South Asia, equal attention should be paid to management of HKH ecosystems–especially the watersheds, catchments, and headwaters of river systems–and to tapping the potential of collaborative gains in water, hydropower, and other ecosystem services through coordination across HKH countries.","author":[{"dropping-particle":"","family":"Rasul","given":"G.","non-dropping-particle":"","parse-names":false,"suffix":""}],"container-title":"Environmental Science &amp; Policy","id":"ITEM-1","issued":{"date-parts":[["2014"]]},"page":"35-48","title":"Food, water, and energy security in South Asia: A nexus perspective from the Hindu Kush Himalayan region","type":"article-journal","volume":"39"},"uris":["http://www.mendeley.com/documents/?uuid=afbe09d5-77f5-3794-8904-6dde2de0da38"]}],"mendeley":{"formattedCitation":"(Rasul, 2014)","plainTextFormattedCitation":"(Rasul, 2014)","previouslyFormattedCitation":"(Rasul, 2014)"},"properties":{"noteIndex":0},"schema":"https://github.com/citation-style-language/schema/raw/master/csl-citation.json"}</w:instrText>
      </w:r>
      <w:r w:rsidRPr="0008241C">
        <w:rPr>
          <w:sz w:val="22"/>
          <w:szCs w:val="22"/>
        </w:rPr>
        <w:fldChar w:fldCharType="separate"/>
      </w:r>
      <w:r w:rsidRPr="0008241C">
        <w:rPr>
          <w:noProof/>
          <w:sz w:val="22"/>
          <w:szCs w:val="22"/>
        </w:rPr>
        <w:t>(Rasul, 2014)</w:t>
      </w:r>
      <w:r w:rsidRPr="0008241C">
        <w:rPr>
          <w:sz w:val="22"/>
          <w:szCs w:val="22"/>
        </w:rPr>
        <w:fldChar w:fldCharType="end"/>
      </w:r>
      <w:r w:rsidRPr="0008241C">
        <w:rPr>
          <w:sz w:val="22"/>
          <w:szCs w:val="22"/>
        </w:rPr>
        <w:t xml:space="preserve">. Observational evidence indicates that climate warming is already leading to visible effects in the Hindu Kush Himalayan region with indications of changes in phenology </w:t>
      </w:r>
      <w:r w:rsidRPr="0008241C">
        <w:rPr>
          <w:sz w:val="22"/>
          <w:szCs w:val="22"/>
        </w:rPr>
        <w:fldChar w:fldCharType="begin" w:fldLock="1"/>
      </w:r>
      <w:r w:rsidRPr="0008241C">
        <w:rPr>
          <w:sz w:val="22"/>
          <w:szCs w:val="22"/>
        </w:rPr>
        <w:instrText>ADDIN CSL_CITATION {"citationItems":[{"id":"ITEM-1","itemData":{"abstract":"Responses by flowering plants to climate change are complex and only beginning to be understood. Through analyses of 10,295 herbarium specimens of Himalayan Rhododendron collected by plant hunters and botanists since 1884, we were able to separate these responses into significant components. We found a lack of directional change in mean flowering time over the past 45 y of rapid warming. However, over the full 125 y of collections, mean flowering time shows a significant response to year-to-year changes in temperature, and this response varies with season of warming. Mean flowering advances with annual warming (2.27 d earlier per 1 °C warming), and also is delayed with fall warming (2.54 d later per 1 °C warming). Annual warming may advance flowering through positive effects on overwintering bud formation, whereas fall warming may delay flowering through an impact on chilling requirements. The lack of a directional response suggests that contrasting phenological responses to temperature changes may obscure temperature sensitivity in plants. By drawing on large collections from multiple herbaria, made over more than a century, we show how these data may inform studies even of remote localities, and we highlight the increasing value of these and other natural history collections in understanding long-term change.","author":[{"dropping-particle":"","family":"Hart R, Salick J","given":"Ranjitkar S and Xu J","non-dropping-particle":"","parse-names":false,"suffix":""}],"container-title":"Proc Natl Acad Sci USA ","id":"ITEM-1","issue":"29","issued":{"date-parts":[["2014"]]},"page":"10615–10619","title":"Herbarium specimens show contrasting phenological responses to Himalayan climate","type":"article-journal","volume":"111"},"uris":["http://www.mendeley.com/documents/?uuid=8eadc6b7-b63c-31d4-a2db-9618dc2580d0"]},{"id":"ITEM-2","itemData":{"abstract":"Flowering phenology of tree rhododendron (Rhododendron arboreum Sm.) was monitored in situ along elevation gradients in two distinct ecological settings. Observations were carried out in Gaoligong Nature Reserve (GNR) in China and in the Kanchenjunga Conservation Area (KCA) in Nepal. Using the crown density method, flowering events of the selected species were recorded. Flowering duration and synchrony were determined within each site and along the elevation gradient in each study area. Our observations showed high synchrony throughout the elevation gradient, especially for peak flowering. Mean 15-day soil temperature, soil parameters (soil moisture, nitrogen, organic matter and pH), age of the observed trees, and site characteristics (litter cover, canopy cover, inclination) were related to mean initial and peak flowering dates using partial least squares regression (PLS). Results differed between the two sites, but winter temperature was the most important variable affecting the regression model for both initial flowering and peak flowering at both sites. After temperature, soil moisture was the most important variable for explaining initial flowering dates. The distribution of tree rhododendron indicates that it is able to grow in a wide range of habitats with different environmental conditions. The recent trend of rising winter-spring temperature and the detected bloom-advancing effect of high temperatures during this period suggest that tree rhododendron might expand its distributional range in response to global warming.","author":[{"dropping-particle":"","family":"Ranjitkar S, Luedeling E, Shrestha KK","given":"Guan K and Xu J","non-dropping-particle":"","parse-names":false,"suffix":""}],"container-title":"International Journal of Biometeorology","id":"ITEM-2","issue":"2","issued":{"date-parts":[["2013"]]},"page":"225-240","title":"Flowering phenology of tree rhododendron along an elevation gradient in two sites in the Eastern Himalayas","type":"article-journal","volume":"57"},"uris":["http://www.mendeley.com/documents/?uuid=7fe1bf73-182f-3fec-b0e3-6ce19cb2c7f8"]},{"id":"ITEM-3","itemData":{"abstract":"In recent years attention has been given to assess the impacts of warming on the plant flowering phenology. There is a growing realization that herbarium-based collections could offer a reliable and relatively time-saving baseline data source to identify these effects. This article examines the magnitude and trends of warming effects on the average flowering timing (AFT) of plants in Tibet Autonomous Region using analysis of herbarium specimens collected for 4 decades. Mixed model with randomized blocks was used to analyze a set of 41 species (total 909 specimens) which were collected during the period of 1961–2000. Results showed that an earlier AFT emerged within 40 years period in comparison to the recorded data of the year of 2000 (0.5 days per year), and that 7.5 days early flowering was contributed by mean summer (i.e., June–August) temperature. It is proposed that temporary shifts in flowering phenology responding to continuing temperature rise could quantify the extent to which climate affects plant species. Analysis of well recorded herbarium specimens could provide a reasonable indication on the impacts of rising temperature on plant phenology. The result of this study could also facilitate a bridge between the scientific knowledge and indigenous knowledge of Tibetan communities.","author":[{"dropping-particle":"","family":"Li","given":"Zhongrong","non-dropping-particle":"","parse-names":false,"suffix":""},{"dropping-particle":"","family":"Wu","given":"Ning","non-dropping-particle":"","parse-names":false,"suffix":""},{"dropping-particle":"","family":"Gao","given":"Xinfen","non-dropping-particle":"","parse-names":false,"suffix":""},{"dropping-particle":"","family":"Wu","given":"Yan","non-dropping-particle":"","parse-names":false,"suffix":""},{"dropping-particle":"","family":"Oli","given":"Krishna P.","non-dropping-particle":"","parse-names":false,"suffix":""}],"container-title":"Biodiversity and Conservation","id":"ITEM-3","issue":"1","issued":{"date-parts":[["2013"]]},"page":"141-152","title":"Species-level phenological responses to ‘global warming’ as evidenced by herbarium collections in the Tibetan Autonomous Region","type":"article-journal","volume":"22"},"uris":["http://www.mendeley.com/documents/?uuid=9ff8d762-7e4d-35c6-9e1e-a66cf31eb200"]}],"mendeley":{"formattedCitation":"(Hart R, Salick J, 2014; Z. Li &lt;i&gt;et al.&lt;/i&gt;, 2013; Ranjitkar S, Luedeling E, Shrestha KK, 2013)","manualFormatting":"(Hart et al., 2014; Li, Wu, &amp; Gao et al., 2013; Ranjitkar, Luedeling, &amp; Shrestha, 2013)","plainTextFormattedCitation":"(Hart R, Salick J, 2014; Z. Li et al., 2013; Ranjitkar S, Luedeling E, Shrestha KK, 2013)","previouslyFormattedCitation":"(Hart R, Salick J, 2014; Z. Li &lt;i&gt;et al.&lt;/i&gt;, 2013; Ranjitkar S, Luedeling E, Shrestha KK, 2013)"},"properties":{"noteIndex":0},"schema":"https://github.com/citation-style-language/schema/raw/master/csl-citation.json"}</w:instrText>
      </w:r>
      <w:r w:rsidRPr="0008241C">
        <w:rPr>
          <w:sz w:val="22"/>
          <w:szCs w:val="22"/>
        </w:rPr>
        <w:fldChar w:fldCharType="separate"/>
      </w:r>
      <w:r w:rsidRPr="0008241C">
        <w:rPr>
          <w:noProof/>
          <w:sz w:val="22"/>
          <w:szCs w:val="22"/>
        </w:rPr>
        <w:t xml:space="preserve">(Hart </w:t>
      </w:r>
      <w:r w:rsidRPr="0008241C">
        <w:rPr>
          <w:i/>
          <w:noProof/>
          <w:sz w:val="22"/>
          <w:szCs w:val="22"/>
        </w:rPr>
        <w:t>et al</w:t>
      </w:r>
      <w:r w:rsidRPr="0008241C">
        <w:rPr>
          <w:noProof/>
          <w:sz w:val="22"/>
          <w:szCs w:val="22"/>
        </w:rPr>
        <w:t xml:space="preserve">., 2014; Li </w:t>
      </w:r>
      <w:r w:rsidRPr="0008241C">
        <w:rPr>
          <w:i/>
          <w:noProof/>
          <w:sz w:val="22"/>
          <w:szCs w:val="22"/>
        </w:rPr>
        <w:t>et al</w:t>
      </w:r>
      <w:r w:rsidRPr="0008241C">
        <w:rPr>
          <w:noProof/>
          <w:sz w:val="22"/>
          <w:szCs w:val="22"/>
        </w:rPr>
        <w:t xml:space="preserve">., 2013; Ranjitkar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degradation of vegetation </w:t>
      </w:r>
      <w:r w:rsidRPr="0008241C">
        <w:rPr>
          <w:sz w:val="22"/>
          <w:szCs w:val="22"/>
        </w:rPr>
        <w:fldChar w:fldCharType="begin" w:fldLock="1"/>
      </w:r>
      <w:r w:rsidRPr="0008241C">
        <w:rPr>
          <w:sz w:val="22"/>
          <w:szCs w:val="22"/>
        </w:rPr>
        <w:instrText>ADDIN CSL_CITATION {"citationItems":[{"id":"ITEM-1","itemData":{"author":[{"dropping-particle":"","family":"Arthur","given":"A. D.","non-dropping-particle":"","parse-names":false,"suffix":""},{"dropping-particle":"","family":"Pech","given":"R. P.","non-dropping-particle":"","parse-names":false,"suffix":""},{"dropping-particle":"","family":"Jiebu","given":"","non-dropping-particle":"","parse-names":false,"suffix":""},{"dropping-particle":"","family":"Zhang","given":"Y.","non-dropping-particle":"","parse-names":false,"suffix":""},{"dropping-particle":"","family":"Lin","given":"H.","non-dropping-particle":"","parse-names":false,"suffix":""}],"container-title":"ACIAR Technical Reports","id":"ITEM-1","issued":{"date-parts":[["2007"]]},"title":"Grassland degradation on the Tibetan Plateau: The role of small mammals and methods of control","type":"report","volume":"67"},"uris":["http://www.mendeley.com/documents/?uuid=cb8e3cca-d522-3038-bb1c-b67b08599cd5"]}],"mendeley":{"formattedCitation":"(Arthur &lt;i&gt;et al.&lt;/i&gt;, 2007)","manualFormatting":"(Arthur, Pech, &amp; Jiebu et al., 2007)","plainTextFormattedCitation":"(Arthur et al., 2007)","previouslyFormattedCitation":"(Arthur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Arthur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There are also indications of changes in ecosystems </w:t>
      </w:r>
      <w:r w:rsidRPr="0008241C">
        <w:rPr>
          <w:sz w:val="22"/>
          <w:szCs w:val="22"/>
        </w:rPr>
        <w:fldChar w:fldCharType="begin" w:fldLock="1"/>
      </w:r>
      <w:r w:rsidRPr="0008241C">
        <w:rPr>
          <w:sz w:val="22"/>
          <w:szCs w:val="22"/>
        </w:rPr>
        <w:instrText>ADDIN CSL_CITATION {"citationItems":[{"id":"ITEM-1","itemData":{"DOI":"10.1371/journal.pone.0036741","ISBN":"1932-6203","ISSN":"19326203","PMID":"22615804","abstract":"BACKGROUND: Climate change in the Himalayas, a biodiversity hotspot, home of many sacred landscapes, and the source of eight largest rivers of Asia, is likely to impact the well-being of ~20% of humanity. However, despite the extraordinary environmental, cultural, and socio-economic importance of the Himalayas, and despite their rapidly increasing ecological degradation, not much is known about actual changes in the two most critical climatic variables: temperature and rainfall. Nor do we know how changes in these parameters might impact the ecosystems including vegetation phenology.\\n\\nMETHODOLOGY/PRINCIPAL FINDINGS: By analyzing temperature and rainfall data, and NDVI (Normalized Difference Vegetation Index) values from remotely sensed imagery, we report significant changes in temperature, rainfall, and vegetation phenology across the Himalayas between 1982 and 2006. The average annual mean temperature during the 25 year period has increased by 1.5 °C with an average increase of 0.06 °C yr(-1). The average annual precipitation has increased by 163 mm or 6.52 mmyr(-1). Since changes in temperature and precipitation are immediately manifested as changes in phenology of local ecosystems, we examined phenological changes in all major ecoregions. The average start of the growing season (SOS) seems to have advanced by 4.7 days or 0.19 days yr(-1) and the length of growing season (LOS) appears to have advanced by 4.7 days or 0.19 days yr(-1), but there has been no change in the end of the growing season (EOS). There is considerable spatial and seasonal variation in changes in climate and phenological parameters.\\n\\nCONCLUSIONS/SIGNIFICANCE: This is the first time that large scale climatic and phenological changes at the landscape level have been documented for the Himalayas. The rate of warming in the Himalayas is greater than the global average, confirming that the Himalayas are among the regions most vulnerable to climate change.","author":[{"dropping-particle":"","family":"Shrestha","given":"Uttam Babu","non-dropping-particle":"","parse-names":false,"suffix":""},{"dropping-particle":"","family":"Gautam","given":"Shiva","non-dropping-particle":"","parse-names":false,"suffix":""},{"dropping-particle":"","family":"Bawa","given":"Kamaljit S.","non-dropping-particle":"","parse-names":false,"suffix":""}],"container-title":"PloS one","id":"ITEM-1","issued":{"date-parts":[["2012"]]},"title":"Widespread climate change in the Himalayas and associated changes in local ecosystems.","type":"article-journal"},"uris":["http://www.mendeley.com/documents/?uuid=851f02ec-b62f-3e06-8e25-52f28242381c"]}],"mendeley":{"formattedCitation":"(U. B. Shrestha &lt;i&gt;et al.&lt;/i&gt;, 2012)","manualFormatting":"(Shrestha, Gautam, &amp; Bawa, 2012)","plainTextFormattedCitation":"(U. B. Shrestha et al., 2012)","previouslyFormattedCitation":"(U. B. Shrestha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Shrestha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some ecoregions are likely to be more vulnerable to climate change than others </w:t>
      </w:r>
      <w:r w:rsidRPr="0008241C">
        <w:rPr>
          <w:sz w:val="22"/>
          <w:szCs w:val="22"/>
        </w:rPr>
        <w:fldChar w:fldCharType="begin" w:fldLock="1"/>
      </w:r>
      <w:r w:rsidRPr="0008241C">
        <w:rPr>
          <w:sz w:val="22"/>
          <w:szCs w:val="22"/>
        </w:rPr>
        <w:instrText>ADDIN CSL_CITATION {"citationItems":[{"id":"ITEM-1","itemData":{"author":[{"dropping-particle":"","family":"Tse-ring","given":"K.","non-dropping-particle":"","parse-names":false,"suffix":""},{"dropping-particle":"","family":"Sharma","given":"E.","non-dropping-particle":"","parse-names":false,"suffix":""},{"dropping-particle":"","family":"Chettri","given":"N.","non-dropping-particle":"","parse-names":false,"suffix":""},{"dropping-particle":"","family":"Shrestha","given":"A.","non-dropping-particle":"","parse-names":false,"suffix":""}],"id":"ITEM-1","issued":{"date-parts":[["2010"]]},"publisher":"ICIMOD","publisher-place":"Kathmandu","title":"Climate change vulnerability of mountain ecosystems in the Eastern Himalayas; Climate change impact an vulnerability in the Eastern Himalayas – Synthesis report","type":"book"},"uris":["http://www.mendeley.com/documents/?uuid=a23e2761-27d4-3229-ba9b-50d8cd99dfb0"]},{"id":"ITEM-2","itemData":{"author":[{"dropping-particle":"","family":"Chettri N, Sharma E, Shakya B, Thapa R, Bajracharya B, Uddin K, Oli K P","given":"Choudhury D","non-dropping-particle":"","parse-names":false,"suffix":""}],"id":"ITEM-2","issued":{"date-parts":[["2010"]]},"publisher":"ICIMOD","publisher-place":"Kathmandu","title":"Biodiversity in the Eastern Himalayas: Status, trends and vulnerability to climate change; Climate change impact and vulnerability in the Eastern Himalayas – Technical report 2","type":"book"},"uris":["http://www.mendeley.com/documents/?uuid=b77c4087-c822-39fa-9c9b-2cf91e8a9b04"]}],"mendeley":{"formattedCitation":"(Chettri N, Sharma E, Shakya B, Thapa R, Bajracharya B, Uddin K, Oli K P, 2010; Tse-ring &lt;i&gt;et al.&lt;/i&gt;, 2010)","manualFormatting":"(Chettri, Sharma, &amp; Shakya et. al., 2010; Tse-ring et al., 2010; Shrestha and Aryal, 2011)","plainTextFormattedCitation":"(Chettri N, Sharma E, Shakya B, Thapa R, Bajracharya B, Uddin K, Oli K P, 2010; Tse-ring et al., 2010)","previouslyFormattedCitation":"(Chettri N, Sharma E, Shakya B, Thapa R, Bajracharya B, Uddin K, Oli K P, 2010; Tse-ring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Chettri </w:t>
      </w:r>
      <w:r w:rsidRPr="0008241C">
        <w:rPr>
          <w:i/>
          <w:noProof/>
          <w:sz w:val="22"/>
          <w:szCs w:val="22"/>
        </w:rPr>
        <w:t>et al</w:t>
      </w:r>
      <w:r w:rsidRPr="0008241C">
        <w:rPr>
          <w:noProof/>
          <w:sz w:val="22"/>
          <w:szCs w:val="22"/>
        </w:rPr>
        <w:t xml:space="preserve">., 2010; Tse-ring </w:t>
      </w:r>
      <w:r w:rsidRPr="0008241C">
        <w:rPr>
          <w:i/>
          <w:noProof/>
          <w:sz w:val="22"/>
          <w:szCs w:val="22"/>
        </w:rPr>
        <w:t>et al</w:t>
      </w:r>
      <w:r w:rsidRPr="0008241C">
        <w:rPr>
          <w:noProof/>
          <w:sz w:val="22"/>
          <w:szCs w:val="22"/>
        </w:rPr>
        <w:t>., 2010; Shrestha &amp; Aryal, 2011)</w:t>
      </w:r>
      <w:r w:rsidRPr="0008241C">
        <w:rPr>
          <w:sz w:val="22"/>
          <w:szCs w:val="22"/>
        </w:rPr>
        <w:fldChar w:fldCharType="end"/>
      </w:r>
      <w:r w:rsidRPr="0008241C">
        <w:rPr>
          <w:sz w:val="22"/>
          <w:szCs w:val="22"/>
        </w:rPr>
        <w:t>.</w:t>
      </w:r>
    </w:p>
    <w:p w14:paraId="2CEA6FDA" w14:textId="77777777" w:rsidR="00A01204" w:rsidRPr="0008241C" w:rsidRDefault="00A01204" w:rsidP="00A01204">
      <w:pPr>
        <w:rPr>
          <w:sz w:val="22"/>
          <w:szCs w:val="22"/>
        </w:rPr>
      </w:pPr>
    </w:p>
    <w:p w14:paraId="38D1BBCA" w14:textId="77777777" w:rsidR="00A01204" w:rsidRPr="0008241C" w:rsidRDefault="00A01204" w:rsidP="00A01204">
      <w:pPr>
        <w:rPr>
          <w:sz w:val="22"/>
          <w:szCs w:val="22"/>
        </w:rPr>
      </w:pPr>
      <w:r w:rsidRPr="0008241C">
        <w:rPr>
          <w:sz w:val="22"/>
          <w:szCs w:val="22"/>
        </w:rPr>
        <w:t xml:space="preserve">Mountain habitats are believed to provide asylum or refuge for species migrating away from a warming world </w:t>
      </w:r>
      <w:r w:rsidRPr="0008241C">
        <w:rPr>
          <w:sz w:val="22"/>
          <w:szCs w:val="22"/>
        </w:rPr>
        <w:fldChar w:fldCharType="begin" w:fldLock="1"/>
      </w:r>
      <w:r w:rsidRPr="0008241C">
        <w:rPr>
          <w:sz w:val="22"/>
          <w:szCs w:val="22"/>
        </w:rPr>
        <w:instrText>ADDIN CSL_CITATION {"citationItems":[{"id":"ITEM-1","itemData":{"author":[{"dropping-particle":"","family":"ICIMOD","given":"","non-dropping-particle":"","parse-names":false,"suffix":""}],"id":"ITEM-1","issued":{"date-parts":[["2009"]]},"publisher-place":"Nepal","title":"Mountain Biodiversity and Climate Change","type":"report"},"uris":["http://www.mendeley.com/documents/?uuid=783b7f31-f608-4b3d-8918-9d726e8e77c8"]},{"id":"ITEM-2","itemData":{"author":[{"dropping-particle":"","family":"ICIMOD","given":"","non-dropping-particle":"","parse-names":false,"suffix":""}],"id":"ITEM-2","issued":{"date-parts":[["2010"]]},"publisher":"ICIMOD","publisher-place":"Kathmandu","title":"Mountains of the world – Ecosystem services in a time of global and climate change: Seizing opportunities – meeting challenges","type":"book"},"uris":["http://www.mendeley.com/documents/?uuid=be90d73d-7382-3063-8ff2-b467bd268fb0"]}],"mendeley":{"formattedCitation":"(ICIMOD, 2009, 2010)","manualFormatting":"(ICIMOD, 2009; 2010)","plainTextFormattedCitation":"(ICIMOD, 2009, 2010)","previouslyFormattedCitation":"(ICIMOD, 2009, 2010)"},"properties":{"noteIndex":0},"schema":"https://github.com/citation-style-language/schema/raw/master/csl-citation.json"}</w:instrText>
      </w:r>
      <w:r w:rsidRPr="0008241C">
        <w:rPr>
          <w:sz w:val="22"/>
          <w:szCs w:val="22"/>
        </w:rPr>
        <w:fldChar w:fldCharType="separate"/>
      </w:r>
      <w:r w:rsidRPr="0008241C">
        <w:rPr>
          <w:noProof/>
          <w:sz w:val="22"/>
          <w:szCs w:val="22"/>
        </w:rPr>
        <w:t>(ICIMOD, 2009; 2010)</w:t>
      </w:r>
      <w:r w:rsidRPr="0008241C">
        <w:rPr>
          <w:sz w:val="22"/>
          <w:szCs w:val="22"/>
        </w:rPr>
        <w:fldChar w:fldCharType="end"/>
      </w:r>
      <w:r w:rsidRPr="0008241C">
        <w:rPr>
          <w:sz w:val="22"/>
          <w:szCs w:val="22"/>
        </w:rPr>
        <w:t xml:space="preserve">. It is also underlined that climate change in many high mountain areas is advancing faster than in lowlands </w:t>
      </w:r>
      <w:r w:rsidRPr="0008241C">
        <w:rPr>
          <w:sz w:val="22"/>
          <w:szCs w:val="22"/>
        </w:rPr>
        <w:fldChar w:fldCharType="begin" w:fldLock="1"/>
      </w:r>
      <w:r w:rsidRPr="0008241C">
        <w:rPr>
          <w:sz w:val="22"/>
          <w:szCs w:val="22"/>
        </w:rPr>
        <w:instrText>ADDIN CSL_CITATION {"citationItems":[{"id":"ITEM-1","itemData":{"DOI":"10.1175/1520-0442(1999)012&lt;2775:MTTITH&gt;2.0.CO;2","ISBN":"0894-8755","ISSN":"08948755","abstract":"Abstract Analyses of maximum temperature data from 49 stations in Nepal for the period 1971–94 reveal warming trends after 1977 ranging from 0.06° to 0.12°C yr−1 in most of the Middle Mountain and Himalayan regions, while the Siwalik and Terai (southern plains) regions show warming trends less than 0.03°C yr−1. The subset of records (14 stations) extending back to the early 1960s suggests that the recent warming trends were preceded by similar widespread cooling trends. Distributions of seasonal and annual temperature trends show high rates of warming in the high-elevation regions of the country (Middle Mountains and Himalaya), while low warming or even cooling trends were found in the southern regions. This is attributed to the sensitivity of mountainous regions to climate changes. The seasonal temperature trends and spatial distribution of temperature trends also highlight the influence of monsoon circulation. The Kathmandu record, the longest in Nepal (1921–94), shows features similar to temperature tr...","author":[{"dropping-particle":"","family":"Shrestha","given":"Arun B.","non-dropping-particle":"","parse-names":false,"suffix":""},{"dropping-particle":"","family":"Wake","given":"Cameron P.","non-dropping-particle":"","parse-names":false,"suffix":""},{"dropping-particle":"","family":"Mayewski","given":"Paul A.","non-dropping-particle":"","parse-names":false,"suffix":""},{"dropping-particle":"","family":"Dibb","given":"Jack E.","non-dropping-particle":"","parse-names":false,"suffix":""}],"container-title":"Journal of Climate","id":"ITEM-1","issued":{"date-parts":[["1999"]]},"title":"Maximum temperature trends in the Himalaya and its vicinity: An analysis based on temperature records from Nepal for the period 1971-94","type":"article-journal"},"uris":["http://www.mendeley.com/documents/?uuid=e2f1644a-a623-3f14-a17b-03c2c972226e"]}],"mendeley":{"formattedCitation":"(Arun B. Shrestha &lt;i&gt;et al.&lt;/i&gt;, 1999)","manualFormatting":"(Shrestha and Aryal, 2011)","plainTextFormattedCitation":"(Arun B. Shrestha et al., 1999)","previouslyFormattedCitation":"(Arun B. Shrestha &lt;i&gt;et al.&lt;/i&gt;, 1999)"},"properties":{"noteIndex":0},"schema":"https://github.com/citation-style-language/schema/raw/master/csl-citation.json"}</w:instrText>
      </w:r>
      <w:r w:rsidRPr="0008241C">
        <w:rPr>
          <w:sz w:val="22"/>
          <w:szCs w:val="22"/>
        </w:rPr>
        <w:fldChar w:fldCharType="separate"/>
      </w:r>
      <w:r w:rsidRPr="0008241C">
        <w:rPr>
          <w:noProof/>
          <w:sz w:val="22"/>
          <w:szCs w:val="22"/>
        </w:rPr>
        <w:t>(Shrestha &amp; Aryal, 2011)</w:t>
      </w:r>
      <w:r w:rsidRPr="0008241C">
        <w:rPr>
          <w:sz w:val="22"/>
          <w:szCs w:val="22"/>
        </w:rPr>
        <w:fldChar w:fldCharType="end"/>
      </w:r>
      <w:r w:rsidRPr="0008241C">
        <w:rPr>
          <w:sz w:val="22"/>
          <w:szCs w:val="22"/>
        </w:rPr>
        <w:t xml:space="preserve">, creating high concern for species with narrow habitat ranges </w:t>
      </w:r>
      <w:r w:rsidRPr="0008241C">
        <w:rPr>
          <w:sz w:val="22"/>
          <w:szCs w:val="22"/>
        </w:rPr>
        <w:fldChar w:fldCharType="begin" w:fldLock="1"/>
      </w:r>
      <w:r w:rsidRPr="0008241C">
        <w:rPr>
          <w:sz w:val="22"/>
          <w:szCs w:val="22"/>
        </w:rPr>
        <w:instrText>ADDIN CSL_CITATION {"citationItems":[{"id":"ITEM-1","itemData":{"author":[{"dropping-particle":"","family":"Chettri N, Sharma E, Shakya B, Thapa R, Bajracharya B, Uddin K, Oli K P","given":"Choudhury D","non-dropping-particle":"","parse-names":false,"suffix":""}],"id":"ITEM-1","issued":{"date-parts":[["2010"]]},"publisher":"ICIMOD","publisher-place":"Kathmandu","title":"Biodiversity in the Eastern Himalayas: Status, trends and vulnerability to climate change; Climate change impact and vulnerability in the Eastern Himalayas – Technical report 2","type":"book"},"uris":["http://www.mendeley.com/documents/?uuid=b77c4087-c822-39fa-9c9b-2cf91e8a9b04"]}],"mendeley":{"formattedCitation":"(Chettri N, Sharma E, Shakya B, Thapa R, Bajracharya B, Uddin K, Oli K P, 2010)","manualFormatting":"(Chettri, Sharma, &amp; Shakya et. al., 2010","plainTextFormattedCitation":"(Chettri N, Sharma E, Shakya B, Thapa R, Bajracharya B, Uddin K, Oli K P, 2010)","previouslyFormattedCitation":"(Chettri N, Sharma E, Shakya B, Thapa R, Bajracharya B, Uddin K, Oli K P, 2010)"},"properties":{"noteIndex":0},"schema":"https://github.com/citation-style-language/schema/raw/master/csl-citation.json"}</w:instrText>
      </w:r>
      <w:r w:rsidRPr="0008241C">
        <w:rPr>
          <w:sz w:val="22"/>
          <w:szCs w:val="22"/>
        </w:rPr>
        <w:fldChar w:fldCharType="separate"/>
      </w:r>
      <w:r w:rsidRPr="0008241C">
        <w:rPr>
          <w:noProof/>
          <w:sz w:val="22"/>
          <w:szCs w:val="22"/>
        </w:rPr>
        <w:t>(Chettri</w:t>
      </w:r>
      <w:r w:rsidRPr="0008241C">
        <w:rPr>
          <w:i/>
          <w:noProof/>
          <w:sz w:val="22"/>
          <w:szCs w:val="22"/>
        </w:rPr>
        <w:t xml:space="preserve"> et al.</w:t>
      </w:r>
      <w:r w:rsidRPr="0008241C">
        <w:rPr>
          <w:noProof/>
          <w:sz w:val="22"/>
          <w:szCs w:val="22"/>
        </w:rPr>
        <w:t>, 2010</w:t>
      </w:r>
      <w:r w:rsidRPr="0008241C">
        <w:rPr>
          <w:sz w:val="22"/>
          <w:szCs w:val="22"/>
        </w:rPr>
        <w:fldChar w:fldCharType="end"/>
      </w:r>
      <w:r w:rsidRPr="0008241C">
        <w:rPr>
          <w:sz w:val="22"/>
          <w:szCs w:val="22"/>
        </w:rPr>
        <w:t xml:space="preserve">). The estimation of treeline shifting upwards ranges from 45 m in northwest Yunnan, China </w:t>
      </w:r>
      <w:r w:rsidRPr="0008241C">
        <w:rPr>
          <w:sz w:val="22"/>
          <w:szCs w:val="22"/>
        </w:rPr>
        <w:fldChar w:fldCharType="begin" w:fldLock="1"/>
      </w:r>
      <w:r w:rsidRPr="0008241C">
        <w:rPr>
          <w:sz w:val="22"/>
          <w:szCs w:val="22"/>
        </w:rPr>
        <w:instrText>ADDIN CSL_CITATION {"citationItems":[{"id":"ITEM-1","itemData":{"abstract":"Historic climate data and repeat photographs were used to assess and document changes in alpine treeline and glacial recession in northwestern Yunnan, China. Results show that mean annual temperature in the last two decades of the 20th century has been increasing locally at a rate of 0.06 °C yr−1 (p &lt; 0.001). Furthermore, the annual trend is a result of both summer- and wintertime warming (0.037 °C yr−1, p &lt; 0.001; and 0.036 °C yr−1, p &lt; 0.001, respectively). Additionally, a local drying trend (−3.80 mm yr−1; p &lt; 0.001) was observed during the period 1955–1995. Repeat photos and supplemental measurements show that this warming is causing the retreat of glaciers and contributing to the elevational advance of alpine treeline. Fire, a traditional management tool used to halt the advance of woody species, has been suppressed since 1988. One consequence of these interactions is the encroachment of woody vegetation into alpine meadows, which will have negative impacts on plant species diversity and Tibetan livelihood. Two spatially and temporally distant anthropogenic actions, a rapidly warming climate and local land use policy, appear to be threatening both biodiversity and Tibetan livelihoods. Land managers need to recognize that global warming is occurring and adapt their conservation practices and policies to anticipate and be resilient to threats at all critical scales.","author":[{"dropping-particle":"","family":"Baker","given":"BB","non-dropping-particle":"","parse-names":false,"suffix":""},{"dropping-particle":"","family":"Moseley RK","given":"","non-dropping-particle":"","parse-names":false,"suffix":""}],"container-title":"Arctic, Antarctic, and Alpine Research","id":"ITEM-1","issue":"2","issued":{"date-parts":[["2007"]]},"page":"200-209","title":"Advancing Treeline and Retreating Glaciers: Implications for Conservation in Yunnan, P.R. China","type":"article-journal","volume":"39"},"uris":["http://www.mendeley.com/documents/?uuid=5dbfc476-75ca-3c84-bc5e-0c5bb85df327"]}],"mendeley":{"formattedCitation":"(Baker &amp; Moseley RK, 2007)","plainTextFormattedCitation":"(Baker &amp; Moseley RK, 2007)","previouslyFormattedCitation":"(Baker &amp; Moseley RK, 2007)"},"properties":{"noteIndex":0},"schema":"https://github.com/citation-style-language/schema/raw/master/csl-citation.json"}</w:instrText>
      </w:r>
      <w:r w:rsidRPr="0008241C">
        <w:rPr>
          <w:sz w:val="22"/>
          <w:szCs w:val="22"/>
        </w:rPr>
        <w:fldChar w:fldCharType="separate"/>
      </w:r>
      <w:r w:rsidRPr="0008241C">
        <w:rPr>
          <w:noProof/>
          <w:sz w:val="22"/>
          <w:szCs w:val="22"/>
        </w:rPr>
        <w:t>(Baker &amp; Moseley, 2007)</w:t>
      </w:r>
      <w:r w:rsidRPr="0008241C">
        <w:rPr>
          <w:sz w:val="22"/>
          <w:szCs w:val="22"/>
        </w:rPr>
        <w:fldChar w:fldCharType="end"/>
      </w:r>
      <w:r w:rsidRPr="0008241C">
        <w:rPr>
          <w:sz w:val="22"/>
          <w:szCs w:val="22"/>
        </w:rPr>
        <w:t xml:space="preserve"> to 110 m in the eastern Himalayas </w:t>
      </w:r>
      <w:r w:rsidRPr="0008241C">
        <w:rPr>
          <w:sz w:val="22"/>
          <w:szCs w:val="22"/>
        </w:rPr>
        <w:fldChar w:fldCharType="begin" w:fldLock="1"/>
      </w:r>
      <w:r w:rsidRPr="0008241C">
        <w:rPr>
          <w:sz w:val="22"/>
          <w:szCs w:val="22"/>
        </w:rPr>
        <w:instrText>ADDIN CSL_CITATION {"citationItems":[{"id":"ITEM-1","itemData":{"DOI":"10.1111/j.1523-1739.2009.01237.x","ISBN":"0888-8892","ISSN":"08888892","PMID":"22748090","abstract":"The Greater Himalayas hold the largest mass of ice outside polar regions and are the source of the 10 largest rivers in Asia. Rapid reduction in the volume of Himalayan glaciers due to climate change is occurring. The cascading effects of rising temperatures and loss of ice and snow in the region are affecting, for example, water availability (amounts, seasonality), biodiversity (endemic species, predator-prey relations), ecosystem boundary shifts (tree-line movements, high-elevation ecosystem changes), and global feedbacks (monsoonal shifts, loss of soil carbon). Climate change will also have environmental and social impacts that will likely increase uncertainty in water supplies and agricultural production for human populations across Asia. A common understanding of climate change needs to be developed through regional and local-scale research so that mitigation and adaptation strategies can be identified and implemented. The challenges brought about by climate change in the Greater Himalayas can only be addressed through increased regional collaboration in scientific research and policy making.","author":[{"dropping-particle":"","family":"Xu","given":"Jianchu","non-dropping-particle":"","parse-names":false,"suffix":""},{"dropping-particle":"","family":"Grumbine","given":"R. Edward","non-dropping-particle":"","parse-names":false,"suffix":""},{"dropping-particle":"","family":"Shrestha","given":"Arun","non-dropping-particle":"","parse-names":false,"suffix":""},{"dropping-particle":"","family":"Eriksson","given":"Mats","non-dropping-particle":"","parse-names":false,"suffix":""},{"dropping-particle":"","family":"Yang","given":"Xuefei","non-dropping-particle":"","parse-names":false,"suffix":""},{"dropping-particle":"","family":"Wang","given":"Yun","non-dropping-particle":"","parse-names":false,"suffix":""},{"dropping-particle":"","family":"Wilkes","given":"Andreas","non-dropping-particle":"","parse-names":false,"suffix":""}],"container-title":"Conservation Biology","id":"ITEM-1","issue":"3","issued":{"date-parts":[["2009"]]},"page":"520-530","title":"The melting Himalayas: Cascading effects of climate change on water, biodiversity, and livelihoods","type":"article-journal","volume":"23"},"uris":["http://www.mendeley.com/documents/?uuid=f04cd5e8-0d19-3722-9c1f-94217c7c6717"]}],"mendeley":{"formattedCitation":"(J. Xu &lt;i&gt;et al.&lt;/i&gt;, 2009)","manualFormatting":"(Xu, Grumbine, &amp; Shrestha, 2009)","plainTextFormattedCitation":"(J. Xu et al., 2009)","previouslyFormattedCitation":"(J. Xu &lt;i&gt;et al.&lt;/i&gt;, 2009)"},"properties":{"noteIndex":0},"schema":"https://github.com/citation-style-language/schema/raw/master/csl-citation.json"}</w:instrText>
      </w:r>
      <w:r w:rsidRPr="0008241C">
        <w:rPr>
          <w:sz w:val="22"/>
          <w:szCs w:val="22"/>
        </w:rPr>
        <w:fldChar w:fldCharType="separate"/>
      </w:r>
      <w:r w:rsidRPr="0008241C">
        <w:rPr>
          <w:noProof/>
          <w:sz w:val="22"/>
          <w:szCs w:val="22"/>
        </w:rPr>
        <w:t>(Xu</w:t>
      </w:r>
      <w:r w:rsidRPr="0008241C">
        <w:rPr>
          <w:noProof/>
          <w:sz w:val="22"/>
          <w:szCs w:val="24"/>
        </w:rPr>
        <w:t xml:space="preserve">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It was also observed in the western Himalayas that the extent of treeline species’ upward shift was smaller on the north aspect than on the south aspect </w:t>
      </w:r>
      <w:r w:rsidRPr="0008241C">
        <w:rPr>
          <w:sz w:val="22"/>
          <w:szCs w:val="22"/>
        </w:rPr>
        <w:fldChar w:fldCharType="begin" w:fldLock="1"/>
      </w:r>
      <w:r w:rsidRPr="0008241C">
        <w:rPr>
          <w:sz w:val="22"/>
          <w:szCs w:val="22"/>
        </w:rPr>
        <w:instrText>ADDIN CSL_CITATION {"citationItems":[{"id":"ITEM-1","itemData":{"ISBN":"0011-3891","ISSN":"00113891","abstract":"none","author":[{"dropping-particle":"","family":"Dubey","given":"Bhasha","non-dropping-particle":"","parse-names":false,"suffix":""},{"dropping-particle":"","family":"Yadav","given":"Ram R.","non-dropping-particle":"","parse-names":false,"suffix":""},{"dropping-particle":"","family":"Singh","given":"Jayendra","non-dropping-particle":"","parse-names":false,"suffix":""},{"dropping-particle":"","family":"Chaturvedi","given":"Rajesh","non-dropping-particle":"","parse-names":false,"suffix":""}],"container-title":"Current Science","id":"ITEM-1","issued":{"date-parts":[["2003"]]},"title":"Upward shift of Himalayan pine in Western Himalaya, India","type":"article-journal"},"uris":["http://www.mendeley.com/documents/?uuid=3032cb56-f477-3d0e-93ad-fe73d29f5de8"]}],"mendeley":{"formattedCitation":"(Dubey &lt;i&gt;et al.&lt;/i&gt;, 2003)","manualFormatting":"(Dubey, Yadav, &amp; Singh et al., 2003)","plainTextFormattedCitation":"(Dubey et al., 2003)","previouslyFormattedCitation":"(Dubey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Dubey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 xml:space="preserve">. However, the causes of these upslope shifts sometimes are questionable </w:t>
      </w:r>
      <w:r w:rsidRPr="0008241C">
        <w:rPr>
          <w:sz w:val="22"/>
          <w:szCs w:val="22"/>
        </w:rPr>
        <w:fldChar w:fldCharType="begin" w:fldLock="1"/>
      </w:r>
      <w:r w:rsidRPr="0008241C">
        <w:rPr>
          <w:sz w:val="22"/>
          <w:szCs w:val="22"/>
        </w:rPr>
        <w:instrText>ADDIN CSL_CITATION {"citationItems":[{"id":"ITEM-1","itemData":{"DOI":"10.1007/978-3-0348-0396-0_1","ISBN":"9783034803960","author":[{"dropping-particle":"","family":"Körner","given":"Christian","non-dropping-particle":"","parse-names":false,"suffix":""}],"container-title":"Alpine Treelines","id":"ITEM-1","issued":{"date-parts":[["2012"]]},"page":"1-10","title":"High elevation treelines","type":"article-journal"},"uris":["http://www.mendeley.com/documents/?uuid=67a611f3-ee47-43c3-a7c9-9166eb4ada0f"]}],"mendeley":{"formattedCitation":"(Körner, 2012)","plainTextFormattedCitation":"(Körner, 2012)","previouslyFormattedCitation":"(Körner, 2012)"},"properties":{"noteIndex":0},"schema":"https://github.com/citation-style-language/schema/raw/master/csl-citation.json"}</w:instrText>
      </w:r>
      <w:r w:rsidRPr="0008241C">
        <w:rPr>
          <w:sz w:val="22"/>
          <w:szCs w:val="22"/>
        </w:rPr>
        <w:fldChar w:fldCharType="separate"/>
      </w:r>
      <w:r w:rsidRPr="0008241C">
        <w:rPr>
          <w:noProof/>
          <w:sz w:val="22"/>
          <w:szCs w:val="22"/>
        </w:rPr>
        <w:t>(Körner, 2012)</w:t>
      </w:r>
      <w:r w:rsidRPr="0008241C">
        <w:rPr>
          <w:sz w:val="22"/>
          <w:szCs w:val="22"/>
        </w:rPr>
        <w:fldChar w:fldCharType="end"/>
      </w:r>
      <w:r w:rsidRPr="0008241C">
        <w:rPr>
          <w:sz w:val="22"/>
          <w:szCs w:val="22"/>
        </w:rPr>
        <w:t xml:space="preserve"> and should be still explored based on long-term monitoring data in high mountains, such as through the recently established and further developing interdisciplinary monitoring approach in the Hindu Kush Himalaya region </w:t>
      </w:r>
      <w:r w:rsidRPr="0008241C">
        <w:rPr>
          <w:sz w:val="22"/>
          <w:szCs w:val="22"/>
        </w:rPr>
        <w:fldChar w:fldCharType="begin" w:fldLock="1"/>
      </w:r>
      <w:r w:rsidRPr="0008241C">
        <w:rPr>
          <w:sz w:val="22"/>
          <w:szCs w:val="22"/>
        </w:rPr>
        <w:instrText>ADDIN CSL_CITATION {"citationItems":[{"id":"ITEM-1","itemData":{"author":[{"dropping-particle":"","family":"Chettri","given":"Nakul","non-dropping-particle":"","parse-names":false,"suffix":""},{"dropping-particle":"","family":"Bubb","given":"P","non-dropping-particle":"","parse-names":false,"suffix":""},{"dropping-particle":"","family":"Kotru","given":"R","non-dropping-particle":"","parse-names":false,"suffix":""},{"dropping-particle":"","family":"Rawat","given":"G","non-dropping-particle":"","parse-names":false,"suffix":""},{"dropping-particle":"","family":"Ghate","given":"R","non-dropping-particle":"","parse-names":false,"suffix":""},{"dropping-particle":"","family":"Murthy","given":"M S R","non-dropping-particle":"","parse-names":false,"suffix":""},{"dropping-particle":"","family":"Wallrapp","given":"C","non-dropping-particle":"","parse-names":false,"suffix":""},{"dropping-particle":"","family":"Pauli","given":"H","non-dropping-particle":"","parse-names":false,"suffix":""},{"dropping-particle":"","family":"Shrestha","given":"A B","non-dropping-particle":"","parse-names":false,"suffix":""},{"dropping-particle":"","family":"Mool","given":"P K","non-dropping-particle":"","parse-names":false,"suffix":""}],"id":"ITEM-1","issued":{"date-parts":[["2015"]]},"publisher":"International Centre for Integrated Mountain Development (ICIMOD)","title":"Long-term Environmental and Socio-ecological Monitoring in Transboundary Landscapes: An Interdisciplinary Implementation Framework","type":"book"},"uris":["http://www.mendeley.com/documents/?uuid=7bc77c8b-e812-431c-8ed4-0aa60cee4fc1"]}],"mendeley":{"formattedCitation":"(Nakul Chettri &lt;i&gt;et al.&lt;/i&gt;, 2015)","plainTextFormattedCitation":"(Nakul Chettri et al., 2015)","previouslyFormattedCitation":"(Nakul Chettr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Nakul Chettr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nd the international GLORIA network (Global Observation Research Initiative in Alpine environments) of permanent vegetation plots </w:t>
      </w:r>
      <w:r w:rsidRPr="0008241C">
        <w:rPr>
          <w:sz w:val="22"/>
          <w:szCs w:val="22"/>
        </w:rPr>
        <w:fldChar w:fldCharType="begin" w:fldLock="1"/>
      </w:r>
      <w:r w:rsidRPr="0008241C">
        <w:rPr>
          <w:sz w:val="22"/>
          <w:szCs w:val="22"/>
        </w:rPr>
        <w:instrText>ADDIN CSL_CITATION {"citationItems":[{"id":"ITEM-1","itemData":{"author":[{"dropping-particle":"","family":"Pauli","given":"Harald","non-dropping-particle":"","parse-names":false,"suffix":""},{"dropping-particle":"","family":"Gottfried","given":"Michael","non-dropping-particle":"","parse-names":false,"suffix":""},{"dropping-particle":"","family":"Lamprecht","given":"Andrea","non-dropping-particle":"","parse-names":false,"suffix":""},{"dropping-particle":"","family":"Niessner","given":"Sophie","non-dropping-particle":"","parse-names":false,"suffix":""},{"dropping-particle":"","family":"Rumpf","given":"Sabine","non-dropping-particle":"","parse-names":false,"suffix":""},{"dropping-particle":"","family":"Winkler","given":"Manuela","non-dropping-particle":"","parse-names":false,"suffix":""},{"dropping-particle":"","family":"Steinbauer","given":"Klaus","non-dropping-particle":"","parse-names":false,"suffix":""},{"dropping-particle":"","family":"Grabherr","given":"Georg","non-dropping-particle":"","parse-names":false,"suffix":""}],"id":"ITEM-1","issued":{"date-parts":[["2015"]]},"publisher-place":"Vienna","title":"The GLORIA field manual - standard Multi-Summit approach, supplementary methods and extra approaches","type":"report"},"uris":["http://www.mendeley.com/documents/?uuid=851e8f56-5bd8-4646-a663-6ebe003145f7"]}],"mendeley":{"formattedCitation":"(Pauli &lt;i&gt;et al.&lt;/i&gt;, 2015)","plainTextFormattedCitation":"(Pauli et al., 2015)","previouslyFormattedCitation":"(Pauli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Paul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611DF3B2" w14:textId="77777777" w:rsidR="00A01204" w:rsidRPr="0008241C" w:rsidRDefault="00A01204" w:rsidP="00A01204">
      <w:pPr>
        <w:rPr>
          <w:sz w:val="22"/>
          <w:szCs w:val="22"/>
        </w:rPr>
      </w:pPr>
    </w:p>
    <w:p w14:paraId="551AE02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416" w:name="_Toc504317317"/>
      <w:bookmarkStart w:id="1417" w:name="_Toc504318010"/>
      <w:bookmarkStart w:id="1418" w:name="_Toc504321356"/>
      <w:r w:rsidRPr="0008241C">
        <w:rPr>
          <w:b/>
          <w:sz w:val="22"/>
          <w:szCs w:val="24"/>
        </w:rPr>
        <w:t>4.5.2.7 Persistent Poverty</w:t>
      </w:r>
      <w:bookmarkEnd w:id="1416"/>
      <w:bookmarkEnd w:id="1417"/>
      <w:bookmarkEnd w:id="1418"/>
    </w:p>
    <w:p w14:paraId="03165F56" w14:textId="77777777" w:rsidR="00A01204" w:rsidRPr="0008241C" w:rsidRDefault="00A01204" w:rsidP="00A01204">
      <w:pPr>
        <w:rPr>
          <w:sz w:val="22"/>
          <w:szCs w:val="22"/>
        </w:rPr>
      </w:pPr>
    </w:p>
    <w:p w14:paraId="0C5422F0" w14:textId="77777777" w:rsidR="00A01204" w:rsidRPr="0008241C" w:rsidRDefault="00A01204" w:rsidP="00A01204">
      <w:pPr>
        <w:autoSpaceDE w:val="0"/>
        <w:autoSpaceDN w:val="0"/>
        <w:adjustRightInd w:val="0"/>
        <w:rPr>
          <w:sz w:val="22"/>
          <w:szCs w:val="22"/>
        </w:rPr>
      </w:pPr>
      <w:r w:rsidRPr="0008241C">
        <w:rPr>
          <w:sz w:val="22"/>
          <w:szCs w:val="22"/>
        </w:rPr>
        <w:t xml:space="preserve">With a 37 percent proportion of total mountain area in the world, the Asia-Pacific mountains support over 52 percent of global mountain population, among whom there are over 40 percent suffering food insecurity (FAO, 2015d). In additions, poverty reduction rates are also very low in these mountain regions </w:t>
      </w:r>
      <w:r w:rsidRPr="0008241C">
        <w:rPr>
          <w:sz w:val="22"/>
          <w:szCs w:val="22"/>
        </w:rPr>
        <w:fldChar w:fldCharType="begin" w:fldLock="1"/>
      </w:r>
      <w:r w:rsidRPr="0008241C">
        <w:rPr>
          <w:sz w:val="22"/>
          <w:szCs w:val="22"/>
        </w:rPr>
        <w:instrText>ADDIN CSL_CITATION {"citationItems":[{"id":"ITEM-1","itemData":{"author":[{"dropping-particle":"","family":"Hunzai","given":"K.","non-dropping-particle":"","parse-names":false,"suffix":""},{"dropping-particle":"","family":"Gerlitz","given":"J.Y","non-dropping-particle":"","parse-names":false,"suffix":""},{"dropping-particle":"","family":"Hoermann","given":"B.","non-dropping-particle":"","parse-names":false,"suffix":""}],"id":"ITEM-1","issued":{"date-parts":[["2011"]]},"publisher":"ICIMOD","title":"Understanding Mountain Poverty in the Hindu Kush-Himalayas","type":"book"},"uris":["http://www.mendeley.com/documents/?uuid=5e1c590d-1d5d-3b61-b8a7-e2315e035d1b"]}],"mendeley":{"formattedCitation":"(Hunzai &lt;i&gt;et al.&lt;/i&gt;, 2011)","plainTextFormattedCitation":"(Hunzai et al., 2011)","previouslyFormattedCitation":"(Hunzai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Hunzai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ccording to FAO (2015d), in Asia mountain people who were considered vulnerable to food security increased over 40 million i.e. about 26 per cent from 2000 to 2012. Harsh climates and inaccessible terrain, combined with political instability and social marginality certainly contribute to the poverty and vulnerability of mountain societies in general. Environmental degradation due to forest destruction, overgrazing and overexploitation of natural resources in mountains, combined with the conversion of farming lands and inappropriate cropping practices, exacerbates the livelihood of mountain communities and increases environmental risks in not only mountain area itself but also downstream areas (Hunzai </w:t>
      </w:r>
      <w:r w:rsidRPr="0008241C">
        <w:rPr>
          <w:i/>
          <w:sz w:val="22"/>
          <w:szCs w:val="22"/>
        </w:rPr>
        <w:t>et al</w:t>
      </w:r>
      <w:r w:rsidRPr="0008241C">
        <w:rPr>
          <w:sz w:val="22"/>
          <w:szCs w:val="22"/>
        </w:rPr>
        <w:t>., 201</w:t>
      </w:r>
      <w:r w:rsidRPr="0008241C">
        <w:rPr>
          <w:sz w:val="22"/>
          <w:szCs w:val="22"/>
          <w:lang w:eastAsia="ja-JP"/>
        </w:rPr>
        <w:t>1</w:t>
      </w:r>
      <w:r w:rsidRPr="0008241C">
        <w:rPr>
          <w:sz w:val="22"/>
          <w:szCs w:val="22"/>
        </w:rPr>
        <w:t xml:space="preserve">). Hardships in mountain areas, along with low economic opportunities in agricultural sector, have led to large-scale outmigration from mountain areas </w:t>
      </w:r>
      <w:r w:rsidRPr="0008241C">
        <w:rPr>
          <w:sz w:val="22"/>
          <w:szCs w:val="22"/>
        </w:rPr>
        <w:fldChar w:fldCharType="begin" w:fldLock="1"/>
      </w:r>
      <w:r w:rsidRPr="0008241C">
        <w:rPr>
          <w:sz w:val="22"/>
          <w:szCs w:val="22"/>
        </w:rPr>
        <w:instrText>ADDIN CSL_CITATION {"citationItems":[{"id":"ITEM-1","itemData":{"author":[{"dropping-particle":"","family":"Banerjee","given":"S.","non-dropping-particle":"","parse-names":false,"suffix":""},{"dropping-particle":"","family":"Black","given":"R.","non-dropping-particle":"","parse-names":false,"suffix":""},{"dropping-particle":"","family":"Kniveton","given":"D.","non-dropping-particle":"","parse-names":false,"suffix":""},{"dropping-particle":"","family":"Kollmair","given":"M.","non-dropping-particle":"","parse-names":false,"suffix":""}],"id":"ITEM-1","issued":{"date-parts":[["2014"]]},"publisher":"Springer Netherlands","title":"The Changing Hindu Kush Himalayas: Environmental Change and Migration","type":"book"},"uris":["http://www.mendeley.com/documents/?uuid=098440d6-d9d6-39b8-841a-c5059e25f356"]}],"mendeley":{"formattedCitation":"(Banerjee &lt;i&gt;et al.&lt;/i&gt;, 2014)","plainTextFormattedCitation":"(Banerjee et al., 2014)","previouslyFormattedCitation":"(Banerje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anerje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further affected mountain areas to achieve sustainable development goals.</w:t>
      </w:r>
    </w:p>
    <w:p w14:paraId="12CD099D" w14:textId="77777777" w:rsidR="00A01204" w:rsidRPr="0008241C" w:rsidRDefault="00A01204" w:rsidP="00A01204">
      <w:pPr>
        <w:rPr>
          <w:sz w:val="22"/>
          <w:szCs w:val="22"/>
        </w:rPr>
      </w:pPr>
    </w:p>
    <w:p w14:paraId="5EF68DE3" w14:textId="77777777" w:rsidR="00A01204" w:rsidRPr="0008241C" w:rsidRDefault="00A01204" w:rsidP="00A01204">
      <w:pPr>
        <w:keepNext/>
        <w:keepLines/>
        <w:tabs>
          <w:tab w:val="clear" w:pos="1247"/>
          <w:tab w:val="left" w:pos="700"/>
          <w:tab w:val="left" w:pos="1015"/>
        </w:tabs>
        <w:spacing w:before="40"/>
        <w:outlineLvl w:val="1"/>
        <w:rPr>
          <w:b/>
          <w:sz w:val="28"/>
          <w:szCs w:val="26"/>
        </w:rPr>
      </w:pPr>
      <w:bookmarkStart w:id="1419" w:name="_Toc504317318"/>
      <w:bookmarkStart w:id="1420" w:name="_Toc504318011"/>
      <w:bookmarkStart w:id="1421" w:name="_Toc504320447"/>
      <w:bookmarkStart w:id="1422" w:name="_Toc504320670"/>
      <w:bookmarkStart w:id="1423" w:name="_Toc504320894"/>
      <w:bookmarkStart w:id="1424" w:name="_Toc504321357"/>
      <w:bookmarkStart w:id="1425" w:name="_Toc524044087"/>
      <w:r w:rsidRPr="0008241C">
        <w:rPr>
          <w:b/>
          <w:sz w:val="28"/>
          <w:szCs w:val="26"/>
        </w:rPr>
        <w:t xml:space="preserve">4.6 </w:t>
      </w:r>
      <w:r w:rsidRPr="0008241C">
        <w:rPr>
          <w:rFonts w:eastAsia="MS Mincho"/>
          <w:b/>
          <w:sz w:val="28"/>
          <w:szCs w:val="26"/>
        </w:rPr>
        <w:tab/>
      </w:r>
      <w:r w:rsidRPr="0008241C">
        <w:rPr>
          <w:b/>
          <w:sz w:val="28"/>
          <w:szCs w:val="26"/>
        </w:rPr>
        <w:t>Discussion and Conclusion</w:t>
      </w:r>
      <w:bookmarkEnd w:id="1419"/>
      <w:bookmarkEnd w:id="1420"/>
      <w:bookmarkEnd w:id="1421"/>
      <w:bookmarkEnd w:id="1422"/>
      <w:bookmarkEnd w:id="1423"/>
      <w:bookmarkEnd w:id="1424"/>
      <w:bookmarkEnd w:id="1425"/>
      <w:r w:rsidRPr="0008241C">
        <w:rPr>
          <w:b/>
          <w:sz w:val="28"/>
          <w:szCs w:val="26"/>
        </w:rPr>
        <w:t xml:space="preserve"> </w:t>
      </w:r>
    </w:p>
    <w:p w14:paraId="33AE2175" w14:textId="77777777" w:rsidR="00A01204" w:rsidRPr="0008241C" w:rsidRDefault="00A01204" w:rsidP="00A01204">
      <w:pPr>
        <w:rPr>
          <w:sz w:val="22"/>
          <w:szCs w:val="22"/>
          <w:lang w:val="en-US"/>
        </w:rPr>
      </w:pPr>
    </w:p>
    <w:p w14:paraId="3A465B86" w14:textId="101CCA34" w:rsidR="00A01204" w:rsidRPr="0008241C" w:rsidRDefault="00A01204" w:rsidP="00A01204">
      <w:pPr>
        <w:rPr>
          <w:sz w:val="22"/>
          <w:szCs w:val="22"/>
          <w:lang w:val="en-US"/>
        </w:rPr>
      </w:pPr>
      <w:r w:rsidRPr="0008241C">
        <w:rPr>
          <w:sz w:val="22"/>
          <w:szCs w:val="22"/>
          <w:lang w:val="en-US"/>
        </w:rPr>
        <w:t xml:space="preserve">The Aichi 2020 Targets, under the Convention on Biological Diversity (CBD), aim to halt the loss of biodiversity by 2020 to ensure that ecosystems continue to provide essential services. For Aichi Targets particularly relevant to this chapter, indicators are used to assess the general trends of changes in biodiversity and ecosystem services in the Asia-Pacific region (see </w:t>
      </w:r>
      <w:r w:rsidRPr="0008241C">
        <w:rPr>
          <w:sz w:val="22"/>
          <w:szCs w:val="22"/>
          <w:lang w:val="en-US"/>
        </w:rPr>
        <w:fldChar w:fldCharType="begin"/>
      </w:r>
      <w:r w:rsidRPr="0008241C">
        <w:rPr>
          <w:sz w:val="22"/>
          <w:szCs w:val="22"/>
          <w:lang w:val="en-US"/>
        </w:rPr>
        <w:instrText xml:space="preserve"> REF _Ref480639856 \h  \* MERGEFORMAT </w:instrText>
      </w:r>
      <w:r w:rsidRPr="0008241C">
        <w:rPr>
          <w:sz w:val="22"/>
          <w:szCs w:val="22"/>
          <w:lang w:val="en-US"/>
        </w:rPr>
      </w:r>
      <w:r w:rsidRPr="0008241C">
        <w:rPr>
          <w:sz w:val="22"/>
          <w:szCs w:val="22"/>
          <w:lang w:val="en-US"/>
        </w:rPr>
        <w:fldChar w:fldCharType="separate"/>
      </w:r>
      <w:r w:rsidR="00D74032" w:rsidRPr="00D74032">
        <w:rPr>
          <w:sz w:val="22"/>
          <w:szCs w:val="22"/>
          <w:lang w:val="en-US"/>
        </w:rPr>
        <w:t>Table 4.4</w:t>
      </w:r>
      <w:r w:rsidRPr="0008241C">
        <w:rPr>
          <w:sz w:val="22"/>
          <w:szCs w:val="22"/>
          <w:lang w:val="en-US"/>
        </w:rPr>
        <w:fldChar w:fldCharType="end"/>
      </w:r>
      <w:r w:rsidRPr="0008241C">
        <w:rPr>
          <w:sz w:val="22"/>
          <w:szCs w:val="22"/>
          <w:lang w:val="en-US"/>
        </w:rPr>
        <w:t xml:space="preserve">). However, it remains difficult to reach a consensus about some of these trends due to lack of empirical or regionally comprehensive data and insufficient information flows. Generally, it can be clearly established that many impediments are impacting the regional delivery of these Aichi Targets. According to published local, national and regional data, it appears that current efforts remain insufficient to secure an overall improvement in the base state of biodiversity by 2020. Measures taken to conserve and enhance biodiversity and associated ecosystem services, and thus enhance associated human well-being are worthy of further focused attention both to secure </w:t>
      </w:r>
      <w:r w:rsidRPr="0008241C">
        <w:rPr>
          <w:sz w:val="22"/>
          <w:szCs w:val="22"/>
        </w:rPr>
        <w:t xml:space="preserve">the </w:t>
      </w:r>
      <w:r w:rsidRPr="0008241C">
        <w:rPr>
          <w:sz w:val="22"/>
          <w:szCs w:val="22"/>
          <w:lang w:val="en-US"/>
        </w:rPr>
        <w:t xml:space="preserve">delivery of the Aichi Targets and for guiding longer-term actions for the conservation of biodiversity beyond 2020 </w:t>
      </w:r>
      <w:r w:rsidRPr="0008241C">
        <w:rPr>
          <w:sz w:val="22"/>
          <w:szCs w:val="22"/>
          <w:lang w:val="en-US"/>
        </w:rPr>
        <w:fldChar w:fldCharType="begin" w:fldLock="1"/>
      </w:r>
      <w:r w:rsidRPr="0008241C">
        <w:rPr>
          <w:sz w:val="22"/>
          <w:szCs w:val="22"/>
          <w:lang w:val="en-US"/>
        </w:rPr>
        <w:instrText>ADDIN CSL_CITATION {"citationItems":[{"id":"ITEM-1","itemData":{"DOI":"10.1016/j.gloenvcha.2015.04.005","ISBN":"0959-3780","ISSN":"09593780","abstract":"The Aichi 2020 Targets, under the Convention on Biological Diversity (CBD), aim to halt the loss of biodiversity by 2020, in order to ensure that ecosystems continue to provide essential services. Here we apply a social-ecological systems analysis to provide insight into the diverse system interactions that pose impediments to delivery of the Aichi Targets. We applied an analytical framework of pair-wise exchanges along six axes between the social, economic, environmental and political loci of the global social-ecological system. The analysis identified that many impediments result from partial decoupling in the system through phenomena including delayed feedbacks and insufficient information flows. It suggests 15 of the Aichi Targets are unlikely to be delivered; 3 are likely to be delivered in part; and 2 in full. We considered how interventions at leverage points may overcome the impediments, and compared these to actions included within the Implementation Decision for the Aichi Targets, to find gaps. These new leverage points to fill identified gaps involve many aspects of system re-coupling: co-production of knowledge and more equitable food systems governance (environmental-social axis); support for social change movements (social-political axis); an appropriate financial target for biodiversity conservation investment, with a clear means of implementation such as a currency transaction tax (economic-political axis); and co-governance of natural resources (environmental-political axis). The recently released Global Biodiversity Outlook 4 shows that 18 of the 20 Aichi Targets are tracking in accordance with our analysis; and that current efforts are unlikely to result in an improvement in the base state of biodiversity by 2020, confirming some of our results. We argue that attention to the interactions within, and the partial decoupling of, the global social-ecological system provides new insights, and is worthy of further attention both for delivery of the Aichi Targets and for guiding longer term actions for the conservation of biodiversity.","author":[{"dropping-particle":"","family":"Hill","given":"R.","non-dropping-particle":"","parse-names":false,"suffix":""},{"dropping-particle":"","family":"Dyer","given":"G. A.","non-dropping-particle":"","parse-names":false,"suffix":""},{"dropping-particle":"","family":"Lozada-Ellison","given":"L. M.","non-dropping-particle":"","parse-names":false,"suffix":""},{"dropping-particle":"","family":"Gimona","given":"A.","non-dropping-particle":"","parse-names":false,"suffix":""},{"dropping-particle":"","family":"Martin-Ortega","given":"J.","non-dropping-particle":"","parse-names":false,"suffix":""},{"dropping-particle":"","family":"Munoz-Rojas","given":"J.","non-dropping-particle":"","parse-names":false,"suffix":""},{"dropping-particle":"","family":"Gordon","given":"I. J.","non-dropping-particle":"","parse-names":false,"suffix":""}],"container-title":"Global Environmental Change","id":"ITEM-1","issued":{"date-parts":[["2015"]]},"title":"A social-ecological systems analysis of impediments to delivery of the Aichi 2020 Targets and potentially more effective pathways to the conservation of biodiversity","type":"article-journal"},"uris":["http://www.mendeley.com/documents/?uuid=39a31ccf-ef64-3024-86b5-5b7e300cfb81"]}],"mendeley":{"formattedCitation":"(Hill &lt;i&gt;et al.&lt;/i&gt;, 2015)","plainTextFormattedCitation":"(Hill et al., 2015)","previouslyFormattedCitation":"(Hill &lt;i&gt;et al.&lt;/i&gt;, 2015)"},"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Hill </w:t>
      </w:r>
      <w:r w:rsidRPr="0008241C">
        <w:rPr>
          <w:i/>
          <w:noProof/>
          <w:sz w:val="22"/>
          <w:szCs w:val="22"/>
          <w:lang w:val="en-US"/>
        </w:rPr>
        <w:t>et al.</w:t>
      </w:r>
      <w:r w:rsidRPr="0008241C">
        <w:rPr>
          <w:noProof/>
          <w:sz w:val="22"/>
          <w:szCs w:val="22"/>
          <w:lang w:val="en-US"/>
        </w:rPr>
        <w:t>, 2015)</w:t>
      </w:r>
      <w:r w:rsidRPr="0008241C">
        <w:rPr>
          <w:sz w:val="22"/>
          <w:szCs w:val="22"/>
          <w:lang w:val="en-US"/>
        </w:rPr>
        <w:fldChar w:fldCharType="end"/>
      </w:r>
      <w:r w:rsidRPr="0008241C">
        <w:rPr>
          <w:sz w:val="22"/>
          <w:szCs w:val="22"/>
          <w:lang w:val="en-US"/>
        </w:rPr>
        <w:t>.</w:t>
      </w:r>
    </w:p>
    <w:p w14:paraId="3831EB3D" w14:textId="77777777" w:rsidR="00A01204" w:rsidRPr="0008241C" w:rsidRDefault="00A01204" w:rsidP="00A01204">
      <w:pPr>
        <w:rPr>
          <w:sz w:val="22"/>
          <w:szCs w:val="22"/>
        </w:rPr>
      </w:pPr>
    </w:p>
    <w:p w14:paraId="6E1A488B" w14:textId="3E8B25D3" w:rsidR="00A01204" w:rsidRPr="0008241C" w:rsidRDefault="00A01204" w:rsidP="00A01204">
      <w:pPr>
        <w:rPr>
          <w:sz w:val="22"/>
          <w:szCs w:val="22"/>
        </w:rPr>
      </w:pPr>
      <w:r w:rsidRPr="0008241C">
        <w:rPr>
          <w:sz w:val="22"/>
          <w:szCs w:val="22"/>
        </w:rPr>
        <w:lastRenderedPageBreak/>
        <w:t xml:space="preserve">In the Asia-Pacific region, most of the direct and indirect </w:t>
      </w:r>
      <w:hyperlink r:id="rId187" w:history="1">
        <w:r w:rsidRPr="0008241C">
          <w:rPr>
            <w:sz w:val="22"/>
            <w:szCs w:val="22"/>
          </w:rPr>
          <w:t>drivers</w:t>
        </w:r>
      </w:hyperlink>
      <w:r w:rsidRPr="0008241C">
        <w:rPr>
          <w:sz w:val="22"/>
          <w:szCs w:val="22"/>
        </w:rPr>
        <w:t xml:space="preserve"> are having a strong influence on ecosystems and their services, and many of them are changing, with primarily negative consequences (</w:t>
      </w:r>
      <w:r w:rsidRPr="0008241C">
        <w:rPr>
          <w:sz w:val="22"/>
          <w:szCs w:val="22"/>
        </w:rPr>
        <w:fldChar w:fldCharType="begin"/>
      </w:r>
      <w:r w:rsidRPr="0008241C">
        <w:rPr>
          <w:sz w:val="22"/>
          <w:szCs w:val="22"/>
        </w:rPr>
        <w:instrText xml:space="preserve"> REF _Ref480639856 \h  \* MERGEFORMAT </w:instrText>
      </w:r>
      <w:r w:rsidRPr="0008241C">
        <w:rPr>
          <w:sz w:val="22"/>
          <w:szCs w:val="22"/>
        </w:rPr>
      </w:r>
      <w:r w:rsidRPr="0008241C">
        <w:rPr>
          <w:sz w:val="22"/>
          <w:szCs w:val="22"/>
        </w:rPr>
        <w:fldChar w:fldCharType="separate"/>
      </w:r>
      <w:r w:rsidR="00D74032" w:rsidRPr="00D74032">
        <w:rPr>
          <w:sz w:val="22"/>
          <w:szCs w:val="22"/>
        </w:rPr>
        <w:t>Table 4.4</w:t>
      </w:r>
      <w:r w:rsidRPr="0008241C">
        <w:rPr>
          <w:sz w:val="22"/>
          <w:szCs w:val="22"/>
        </w:rPr>
        <w:fldChar w:fldCharType="end"/>
      </w:r>
      <w:r w:rsidRPr="0008241C">
        <w:rPr>
          <w:sz w:val="22"/>
          <w:szCs w:val="22"/>
        </w:rPr>
        <w:t xml:space="preserve">). For the Aichi targets, several indicators were chosen to represent the direction of change towards reaching the respective goals; indicators that relate to drivers of change are listed in </w:t>
      </w:r>
      <w:r w:rsidRPr="0008241C">
        <w:rPr>
          <w:sz w:val="22"/>
          <w:szCs w:val="22"/>
        </w:rPr>
        <w:fldChar w:fldCharType="begin"/>
      </w:r>
      <w:r w:rsidRPr="0008241C">
        <w:rPr>
          <w:sz w:val="22"/>
          <w:szCs w:val="22"/>
        </w:rPr>
        <w:instrText xml:space="preserve"> REF _Ref480639856 \h  \* MERGEFORMAT </w:instrText>
      </w:r>
      <w:r w:rsidRPr="0008241C">
        <w:rPr>
          <w:sz w:val="22"/>
          <w:szCs w:val="22"/>
        </w:rPr>
      </w:r>
      <w:r w:rsidRPr="0008241C">
        <w:rPr>
          <w:sz w:val="22"/>
          <w:szCs w:val="22"/>
        </w:rPr>
        <w:fldChar w:fldCharType="separate"/>
      </w:r>
      <w:r w:rsidR="00D74032" w:rsidRPr="00D74032">
        <w:rPr>
          <w:sz w:val="22"/>
          <w:szCs w:val="22"/>
        </w:rPr>
        <w:t>Table 4.4</w:t>
      </w:r>
      <w:r w:rsidRPr="0008241C">
        <w:rPr>
          <w:sz w:val="22"/>
          <w:szCs w:val="22"/>
        </w:rPr>
        <w:fldChar w:fldCharType="end"/>
      </w:r>
      <w:r w:rsidRPr="0008241C">
        <w:rPr>
          <w:sz w:val="22"/>
          <w:szCs w:val="22"/>
        </w:rPr>
        <w:t xml:space="preserve">. </w:t>
      </w:r>
    </w:p>
    <w:p w14:paraId="015DDDFB" w14:textId="77777777" w:rsidR="00A01204" w:rsidRPr="0008241C" w:rsidRDefault="00A01204" w:rsidP="00A01204">
      <w:pPr>
        <w:rPr>
          <w:sz w:val="22"/>
          <w:szCs w:val="22"/>
        </w:rPr>
      </w:pPr>
    </w:p>
    <w:p w14:paraId="0919A5CD" w14:textId="77777777" w:rsidR="00A01204" w:rsidRPr="0008241C" w:rsidRDefault="00A01204" w:rsidP="00A01204">
      <w:pPr>
        <w:rPr>
          <w:sz w:val="22"/>
          <w:szCs w:val="22"/>
          <w:lang w:val="en-US"/>
        </w:rPr>
      </w:pPr>
      <w:r w:rsidRPr="0008241C">
        <w:rPr>
          <w:b/>
          <w:sz w:val="22"/>
          <w:szCs w:val="22"/>
          <w:lang w:val="en-US"/>
        </w:rPr>
        <w:t>Sustainable fishery</w:t>
      </w:r>
      <w:r w:rsidRPr="0008241C">
        <w:rPr>
          <w:sz w:val="22"/>
          <w:szCs w:val="22"/>
          <w:lang w:val="en-US"/>
        </w:rPr>
        <w:t xml:space="preserve"> </w:t>
      </w:r>
      <w:r w:rsidRPr="0008241C">
        <w:rPr>
          <w:b/>
          <w:sz w:val="22"/>
          <w:szCs w:val="22"/>
          <w:lang w:val="en-US"/>
        </w:rPr>
        <w:t>(Target 6).</w:t>
      </w:r>
      <w:r w:rsidRPr="0008241C">
        <w:rPr>
          <w:sz w:val="22"/>
          <w:szCs w:val="22"/>
          <w:lang w:val="en-US"/>
        </w:rPr>
        <w:t xml:space="preserve"> The demand for fish is high in the Asia-Pacific region (see section 4.1.2.3). The Convention of Biological Diversity (CBD) </w:t>
      </w:r>
      <w:r w:rsidRPr="0008241C">
        <w:rPr>
          <w:sz w:val="22"/>
          <w:szCs w:val="22"/>
          <w:lang w:val="en-US"/>
        </w:rPr>
        <w:fldChar w:fldCharType="begin" w:fldLock="1"/>
      </w:r>
      <w:r w:rsidRPr="0008241C">
        <w:rPr>
          <w:sz w:val="22"/>
          <w:szCs w:val="22"/>
          <w:lang w:val="en-US"/>
        </w:rPr>
        <w:instrText>ADDIN CSL_CITATION {"citationItems":[{"id":"ITEM-1","itemData":{"id":"ITEM-1","issued":{"date-parts":[["0"]]},"title":"Fifth National Reports to the Convention on Biological Diversity","type":"report"},"uris":["http://www.mendeley.com/documents/?uuid=c8c48fee-ba33-4900-8991-2a1a77faa756","http://www.mendeley.com/documents/?uuid=c9ae8eac-b8cb-4a32-a4b4-28de9d3c0575"]}],"mendeley":{"formattedCitation":"(&lt;i&gt;Fifth National Reports to the Convention on Biological Diversity&lt;/i&gt;, n.d.)","manualFormatting":"fifth national reports ","plainTextFormattedCitation":"(Fifth National Reports to the Convention on Biological Diversity, n.d.)","previouslyFormattedCitation":"(&lt;i&gt;Fifth National Reports to the Convention on Biological Diversity&lt;/i&gt;, n.d.)"},"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fifth national reports </w:t>
      </w:r>
      <w:r w:rsidRPr="0008241C">
        <w:rPr>
          <w:sz w:val="22"/>
          <w:szCs w:val="22"/>
          <w:lang w:val="en-US"/>
        </w:rPr>
        <w:fldChar w:fldCharType="end"/>
      </w:r>
      <w:r w:rsidRPr="0008241C">
        <w:rPr>
          <w:sz w:val="22"/>
          <w:szCs w:val="22"/>
          <w:lang w:val="en-US"/>
        </w:rPr>
        <w:t xml:space="preserve">noted that while global marine captures have decreased from unsustainable levels a decade ago, certain fisheries (e.g. bigeye tuna, yellowfin tuna) are still heavily overexploiting stocks beyond sustainable yields. While commercial fisheries are usually the first consideration, the importance of small-scale fisheries shouldn’t be under-estimated. Recent reports highlighted that for 25 Pacific island countries, the total catches were 1.7 times more than that reported by FAO in 2010 </w:t>
      </w:r>
      <w:r w:rsidRPr="0008241C">
        <w:rPr>
          <w:sz w:val="22"/>
          <w:szCs w:val="22"/>
          <w:lang w:val="en-US"/>
        </w:rPr>
        <w:fldChar w:fldCharType="begin" w:fldLock="1"/>
      </w:r>
      <w:r w:rsidRPr="0008241C">
        <w:rPr>
          <w:sz w:val="22"/>
          <w:szCs w:val="22"/>
          <w:lang w:val="en-US"/>
        </w:rPr>
        <w:instrText>ADDIN CSL_CITATION {"citationItems":[{"id":"ITEM-1","itemData":{"DOI":"10.1007/s00338-014-1219-1","ISSN":"1432-0975","abstract":"We synthesize fisheries catch reconstruction studies for 25 Pacific island countries, states and territories, which compare estimates of total domestic catches with officially reported catch data. We exclude data for the large-scale tuna fleets, which have largely foreign beneficial ownership, even when flying Pacific flags. However, we recognize the considerable financial contributions derived from foreign access or charter fees for Pacific host countries. The reconstructions for the 25 entities from 1950 to 2010 suggested that total domestic catches were 2.5 times the data reported to FAO. This discrepancy was largest in early periods (1950: 6.4 times), while for 2010, total catches were 1.7 times the reported data. There was a significant difference in trend between reported and reconstructed catches since 2000, with reconstructed catches declining strongly since their peak in 2000. Total catches increased from 110,000 t yr−1 in 1950 (of which 17,400 t were reported) to a peak of over 250,000 t yr−1 in 2000, before declining to around 200,000 t yr−1 by 2010. This decrease is driven by a declining artisanal (small-scale commercial) catch, which was not compensated for by increasing domestic industrial (large-scale commercial) catches. The artisanal fisheries appear to be declining from a peak of 97,000 t yr−1 in 1992 to less than 50,000 t yr−1 by 2010. However, total catches were dominated by subsistence (small-scale, non-commercial) fisheries, which accounted for 69 % of total catches, with the majority missing from the reported data. Artisanal catches accounted for 22 %, while truly domestic industrial fisheries accounted for only 6 % of total catches. The smallest component is the recreational (small-scale, non-commercial and largely for leisure) sector (2 %), which, although small in catch, is likely of economic importance in some areas due to its direct link to tourism income.","author":[{"dropping-particle":"","family":"Zeller","given":"D.","non-dropping-particle":"","parse-names":false,"suffix":""},{"dropping-particle":"","family":"Harper","given":"S","non-dropping-particle":"","parse-names":false,"suffix":""},{"dropping-particle":"","family":"Zylich","given":"K","non-dropping-particle":"","parse-names":false,"suffix":""},{"dropping-particle":"","family":"Pauly","given":"D.","non-dropping-particle":"","parse-names":false,"suffix":""}],"container-title":"Coral Reefs","id":"ITEM-1","issue":"1","issued":{"date-parts":[["2015"]]},"page":"25-39","title":"Synthesis of underreported small-scale fisheries catch in Pacific island waters","type":"article-journal","volume":"34"},"uris":["http://www.mendeley.com/documents/?uuid=680f83ed-c253-4044-a07c-60f58c867a11"]}],"mendeley":{"formattedCitation":"(Zeller &lt;i&gt;et al.&lt;/i&gt;, 2015)","plainTextFormattedCitation":"(Zeller et al., 2015)","previouslyFormattedCitation":"(Zeller &lt;i&gt;et al.&lt;/i&gt;, 2015)"},"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Zeller </w:t>
      </w:r>
      <w:r w:rsidRPr="0008241C">
        <w:rPr>
          <w:i/>
          <w:noProof/>
          <w:sz w:val="22"/>
          <w:szCs w:val="22"/>
          <w:lang w:val="en-US"/>
        </w:rPr>
        <w:t>et al.</w:t>
      </w:r>
      <w:r w:rsidRPr="0008241C">
        <w:rPr>
          <w:noProof/>
          <w:sz w:val="22"/>
          <w:szCs w:val="22"/>
          <w:lang w:val="en-US"/>
        </w:rPr>
        <w:t>, 2015)</w:t>
      </w:r>
      <w:r w:rsidRPr="0008241C">
        <w:rPr>
          <w:sz w:val="22"/>
          <w:szCs w:val="22"/>
          <w:lang w:val="en-US"/>
        </w:rPr>
        <w:fldChar w:fldCharType="end"/>
      </w:r>
      <w:r w:rsidRPr="0008241C">
        <w:rPr>
          <w:sz w:val="22"/>
          <w:szCs w:val="22"/>
          <w:lang w:val="en-US"/>
        </w:rPr>
        <w:t>. This discrepancy is largely due to the underrepresentation of subsistence fisheries, and highlights their importance for food security, and poverty eradication in policy development. Many drivers remain to be resolved such as excess and uncontrolled fishing, socio-economic factors like access to market infrastructure and overpopulation</w:t>
      </w:r>
      <w:r w:rsidRPr="0008241C">
        <w:rPr>
          <w:szCs w:val="18"/>
          <w:vertAlign w:val="superscript"/>
          <w:lang w:val="en-US"/>
        </w:rPr>
        <w:footnoteReference w:id="72"/>
      </w:r>
      <w:r w:rsidRPr="0008241C">
        <w:rPr>
          <w:sz w:val="22"/>
          <w:szCs w:val="22"/>
          <w:lang w:val="en-US"/>
        </w:rPr>
        <w:t xml:space="preserve"> </w:t>
      </w:r>
      <w:r w:rsidRPr="0008241C">
        <w:rPr>
          <w:sz w:val="22"/>
          <w:szCs w:val="22"/>
          <w:lang w:val="en-US"/>
        </w:rPr>
        <w:fldChar w:fldCharType="begin" w:fldLock="1"/>
      </w:r>
      <w:r w:rsidRPr="0008241C">
        <w:rPr>
          <w:sz w:val="22"/>
          <w:szCs w:val="22"/>
          <w:lang w:val="en-US"/>
        </w:rPr>
        <w:instrText>ADDIN CSL_CITATION {"citationItems":[{"id":"ITEM-1","itemData":{"abstract":"In the Philippines, very high fishing pressure coincides with the globally greatest number of shorefish species, yet no long-term fisheries data are available to explore species-level changes that may have occurred widely in the most species rich and vulnerable marine ecosystem, namely coral reefs. Through 2655 face-to-face interviews conducted between August 2012 and July 2014, we used fishers’ recall of past catch rates of reef-associated finfish to infer species disappearances from catches in five marine key biodiversity areas (Lanuza Bay, Danajon Bank, Verde Island Passage, Polillo Islands and Honda Bay). We modeled temporal trends in perceived catch per unit effort (CPUE) based on fishers’ reports of typical good days’ catches using Generalized Linear Mixed Modelling. Fifty-nine different finfish disappeared from catches between the 1950s and 2014; 42 fish were identified to species level, two to genus, seven to family and eight to local name only. Five species occurring at all sites with the greatest number of fishers reporting zero catches were the green bumphead parrotfish (Bolbometopon muricatum), humphead wrasse (Cheilinus undulatus), African pompano (Alectis ciliaris), giant grouper (Epinephelus lanceolatus) and mangrove red snapper (Lutjanus argentimaculatus). Between the 1950s and 2014, the mean perceived CPUE of bumphead parrotfish declined by 88%, that of humphead wrasse by 82%, African pompano by 66%, giant grouper by 74% and mangrove red snapper by 64%. These declines were mainly associated with excess and uncontrolled fishing, fish life-history traits like maximum body size and socio-economic factors like access to market infrastructure and services, and overpopulation. The fishers’ knowledge is indicative of extirpations where evidence for these losses was otherwise lacking. Our models provide information as basis for area-based conservation and regional resource management particularly for the more vulnerable, once common, large, yet wide-ranging reef finfish species.","author":[{"dropping-particle":"","family":"Lavides","given":"Margarita N","non-dropping-particle":"","parse-names":false,"suffix":""},{"dropping-particle":"V","family":"Molina","given":"Erina Pauline","non-dropping-particle":"","parse-names":false,"suffix":""},{"dropping-particle":"","family":"la Rosa  Jr","given":"Gregorio E","non-dropping-particle":"de","parse-names":false,"suffix":""},{"dropping-particle":"","family":"Mill","given":"Aileen C","non-dropping-particle":"","parse-names":false,"suffix":""},{"dropping-particle":"","family":"Rushton","given":"Stephen P","non-dropping-particle":"","parse-names":false,"suffix":""},{"dropping-particle":"","family":"Stead","given":"Selina M","non-dropping-particle":"","parse-names":false,"suffix":""},{"dropping-particle":"","family":"Polunin","given":"Nicholas V C","non-dropping-particle":"","parse-names":false,"suffix":""}],"container-title":"PLOS ONE","id":"ITEM-1","issue":"5","issued":{"date-parts":[["2016","5","18"]]},"page":"e0155752","publisher":"Public Library of Science","title":"Patterns of Coral-Reef Finfish Species Disappearances Inferred from Fishers’ Knowledge in Global Epicentre of Marine Shorefish Diversity","type":"article-journal","volume":"11"},"uris":["http://www.mendeley.com/documents/?uuid=32648bda-1914-41e5-85c3-c2623e01cdb4"]}],"mendeley":{"formattedCitation":"(Lavides &lt;i&gt;et al.&lt;/i&gt;, 2016)","plainTextFormattedCitation":"(Lavides et al., 2016)","previouslyFormattedCitation":"(Lavides &lt;i&gt;et al.&lt;/i&gt;, 2016)"},"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Lavides </w:t>
      </w:r>
      <w:r w:rsidRPr="0008241C">
        <w:rPr>
          <w:i/>
          <w:noProof/>
          <w:sz w:val="22"/>
          <w:szCs w:val="22"/>
          <w:lang w:val="en-US"/>
        </w:rPr>
        <w:t>et al.</w:t>
      </w:r>
      <w:r w:rsidRPr="0008241C">
        <w:rPr>
          <w:noProof/>
          <w:sz w:val="22"/>
          <w:szCs w:val="22"/>
          <w:lang w:val="en-US"/>
        </w:rPr>
        <w:t>, 2016)</w:t>
      </w:r>
      <w:r w:rsidRPr="0008241C">
        <w:rPr>
          <w:sz w:val="22"/>
          <w:szCs w:val="22"/>
          <w:lang w:val="en-US"/>
        </w:rPr>
        <w:fldChar w:fldCharType="end"/>
      </w:r>
      <w:r w:rsidRPr="0008241C">
        <w:rPr>
          <w:sz w:val="22"/>
          <w:szCs w:val="22"/>
          <w:lang w:val="en-US"/>
        </w:rPr>
        <w:t xml:space="preserve">. </w:t>
      </w:r>
    </w:p>
    <w:p w14:paraId="37FA651E" w14:textId="77777777" w:rsidR="00A01204" w:rsidRPr="0008241C" w:rsidRDefault="00A01204" w:rsidP="00A01204">
      <w:pPr>
        <w:rPr>
          <w:sz w:val="22"/>
          <w:szCs w:val="22"/>
          <w:lang w:val="en-US"/>
        </w:rPr>
      </w:pPr>
    </w:p>
    <w:p w14:paraId="1C06055B" w14:textId="1A0FB7CD" w:rsidR="00A01204" w:rsidRPr="0008241C" w:rsidRDefault="00A01204" w:rsidP="00A01204">
      <w:pPr>
        <w:rPr>
          <w:sz w:val="22"/>
          <w:szCs w:val="22"/>
        </w:rPr>
      </w:pPr>
      <w:r w:rsidRPr="0008241C">
        <w:rPr>
          <w:sz w:val="22"/>
          <w:szCs w:val="22"/>
          <w:lang w:val="en-US"/>
        </w:rPr>
        <w:t>Although there is a positive trend in certification for wild capture fisheries, the uptake is small and represents 3.36</w:t>
      </w:r>
      <w:r w:rsidR="00C934E9">
        <w:rPr>
          <w:sz w:val="22"/>
          <w:szCs w:val="22"/>
          <w:lang w:val="en-US"/>
        </w:rPr>
        <w:t xml:space="preserve"> per cent</w:t>
      </w:r>
      <w:r w:rsidRPr="0008241C">
        <w:rPr>
          <w:sz w:val="22"/>
          <w:szCs w:val="22"/>
          <w:lang w:val="en-US"/>
        </w:rPr>
        <w:t xml:space="preserve"> of the total fish caught in the Asia-Pacific region </w:t>
      </w:r>
      <w:r w:rsidRPr="0008241C">
        <w:rPr>
          <w:sz w:val="22"/>
          <w:szCs w:val="22"/>
          <w:lang w:val="en-US"/>
        </w:rPr>
        <w:fldChar w:fldCharType="begin" w:fldLock="1"/>
      </w:r>
      <w:r w:rsidRPr="0008241C">
        <w:rPr>
          <w:sz w:val="22"/>
          <w:szCs w:val="22"/>
          <w:lang w:val="en-US"/>
        </w:rPr>
        <w:instrText>ADDIN CSL_CITATION {"citationItems":[{"id":"ITEM-1","itemData":{"abstract":"State of Biodiversity in Asia and Pacific, UNEP: Regional Consultation for East, South and South-East Asia on updating the strategic plan of the Convention on Biological Diversity for post-2010 period (15–18 December 2009, Tokyo)","author":[{"dropping-particle":"","family":"UNEP-WCMC","given":"","non-dropping-particle":"","parse-names":false,"suffix":""}],"id":"ITEM-1","issued":{"date-parts":[["2016"]]},"number-of-pages":"112","publisher-place":"Cambridge, UK","title":"The State of Biodiversity in Asia and the Pacific: A mid-term review of progress towards the Aichi Biodiversity Targets","type":"report"},"uris":["http://www.mendeley.com/documents/?uuid=96866ab5-dc8d-4ce1-b790-9c18cd066ca6"]}],"mendeley":{"formattedCitation":"(UNEP-WCMC, 2016)","plainTextFormattedCitation":"(UNEP-WCMC, 2016)","previouslyFormattedCitation":"(UNEP-WCMC, 2016)"},"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UNEP-WCMC, 2016)</w:t>
      </w:r>
      <w:r w:rsidRPr="0008241C">
        <w:rPr>
          <w:sz w:val="22"/>
          <w:szCs w:val="22"/>
          <w:lang w:val="en-US"/>
        </w:rPr>
        <w:fldChar w:fldCharType="end"/>
      </w:r>
      <w:r w:rsidRPr="0008241C">
        <w:rPr>
          <w:sz w:val="22"/>
          <w:szCs w:val="22"/>
          <w:lang w:val="en-US"/>
        </w:rPr>
        <w:t xml:space="preserve">. A major lift in efforts for sustainable fisheries is needed to reach Target 6. </w:t>
      </w:r>
      <w:r w:rsidRPr="0008241C">
        <w:rPr>
          <w:sz w:val="22"/>
          <w:szCs w:val="22"/>
        </w:rPr>
        <w:t xml:space="preserve">The FAO </w:t>
      </w:r>
      <w:r w:rsidRPr="0008241C">
        <w:rPr>
          <w:sz w:val="22"/>
          <w:szCs w:val="22"/>
        </w:rPr>
        <w:fldChar w:fldCharType="begin" w:fldLock="1"/>
      </w:r>
      <w:r w:rsidRPr="0008241C">
        <w:rPr>
          <w:sz w:val="22"/>
          <w:szCs w:val="22"/>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uris":["http://www.mendeley.com/documents/?uuid=7f6add83-bcf9-4d54-b74c-ad90fd68038b"]}],"mendeley":{"formattedCitation":"(FAO, 2016b)","plainTextFormattedCitation":"(FAO, 2016b)","previouslyFormattedCitation":"(FAO, 2016b)"},"properties":{"noteIndex":0},"schema":"https://github.com/citation-style-language/schema/raw/master/csl-citation.json"}</w:instrText>
      </w:r>
      <w:r w:rsidRPr="0008241C">
        <w:rPr>
          <w:sz w:val="22"/>
          <w:szCs w:val="22"/>
        </w:rPr>
        <w:fldChar w:fldCharType="separate"/>
      </w:r>
      <w:r w:rsidRPr="0008241C">
        <w:rPr>
          <w:noProof/>
          <w:sz w:val="22"/>
          <w:szCs w:val="22"/>
        </w:rPr>
        <w:t>(FAO, 2016b)</w:t>
      </w:r>
      <w:r w:rsidRPr="0008241C">
        <w:rPr>
          <w:sz w:val="22"/>
          <w:szCs w:val="22"/>
        </w:rPr>
        <w:fldChar w:fldCharType="end"/>
      </w:r>
      <w:r w:rsidRPr="0008241C">
        <w:rPr>
          <w:sz w:val="22"/>
          <w:szCs w:val="22"/>
        </w:rPr>
        <w:t xml:space="preserve"> recommends sharing of stock information for effective fisheries management. As noted by UNEP 2016: “Currently, around 25 per cent of the fish stocks in Western Central Pacific are under an unknown amount of fishing pressure”. Conservation of traditional ways of fishing are also recommended, with example for South-East Asia </w:t>
      </w:r>
      <w:r w:rsidRPr="0008241C">
        <w:rPr>
          <w:sz w:val="22"/>
          <w:szCs w:val="22"/>
        </w:rPr>
        <w:fldChar w:fldCharType="begin" w:fldLock="1"/>
      </w:r>
      <w:r w:rsidRPr="0008241C">
        <w:rPr>
          <w:sz w:val="22"/>
          <w:szCs w:val="22"/>
        </w:rPr>
        <w:instrText>ADDIN CSL_CITATION {"citationItems":[{"id":"ITEM-1","itemData":{"ISBN":"9789048195558","author":[{"dropping-particle":"","family":"Ruddle","given":"K","non-dropping-particle":"","parse-names":false,"suffix":""},{"dropping-particle":"","family":"Satria","given":"A","non-dropping-particle":"","parse-names":false,"suffix":""}],"collection-title":"SpringerLink: Springer e-Books","id":"ITEM-1","issued":{"date-parts":[["2010"]]},"publisher":"Springer Netherlands","title":"Managing Coastal and Inland Waters: Pre-existing Aquatic Management Systems in Southeast Asia","type":"book"},"uris":["http://www.mendeley.com/documents/?uuid=944fded2-bbbd-481a-b9c2-397bf09b13a8"]}],"mendeley":{"formattedCitation":"(Ruddle &amp; Satria, 2010)","plainTextFormattedCitation":"(Ruddle &amp; Satria, 2010)","previouslyFormattedCitation":"(Ruddle &amp; Satria, 2010)"},"properties":{"noteIndex":0},"schema":"https://github.com/citation-style-language/schema/raw/master/csl-citation.json"}</w:instrText>
      </w:r>
      <w:r w:rsidRPr="0008241C">
        <w:rPr>
          <w:sz w:val="22"/>
          <w:szCs w:val="22"/>
        </w:rPr>
        <w:fldChar w:fldCharType="separate"/>
      </w:r>
      <w:r w:rsidRPr="0008241C">
        <w:rPr>
          <w:noProof/>
          <w:sz w:val="22"/>
          <w:szCs w:val="22"/>
        </w:rPr>
        <w:t>(Ruddle &amp; Satria, 2010)</w:t>
      </w:r>
      <w:r w:rsidRPr="0008241C">
        <w:rPr>
          <w:sz w:val="22"/>
          <w:szCs w:val="22"/>
        </w:rPr>
        <w:fldChar w:fldCharType="end"/>
      </w:r>
      <w:r w:rsidRPr="0008241C">
        <w:rPr>
          <w:sz w:val="22"/>
          <w:szCs w:val="22"/>
        </w:rPr>
        <w:t>.</w:t>
      </w:r>
    </w:p>
    <w:p w14:paraId="2E0840F0" w14:textId="77777777" w:rsidR="00A01204" w:rsidRPr="0008241C" w:rsidRDefault="00A01204" w:rsidP="00A01204">
      <w:pPr>
        <w:rPr>
          <w:sz w:val="22"/>
          <w:szCs w:val="22"/>
          <w:lang w:val="en-US"/>
        </w:rPr>
      </w:pPr>
    </w:p>
    <w:p w14:paraId="0DAFF89A" w14:textId="77777777" w:rsidR="00A01204" w:rsidRPr="0008241C" w:rsidRDefault="00A01204" w:rsidP="00A01204">
      <w:pPr>
        <w:rPr>
          <w:bCs/>
          <w:sz w:val="22"/>
          <w:szCs w:val="22"/>
          <w:lang w:val="en-US"/>
        </w:rPr>
      </w:pPr>
      <w:r w:rsidRPr="0008241C">
        <w:rPr>
          <w:b/>
          <w:sz w:val="22"/>
          <w:szCs w:val="22"/>
          <w:lang w:val="en-US"/>
        </w:rPr>
        <w:t>Sustainable agriculture (Target 7)</w:t>
      </w:r>
      <w:r w:rsidRPr="0008241C">
        <w:rPr>
          <w:sz w:val="22"/>
          <w:szCs w:val="22"/>
          <w:lang w:val="en-US"/>
        </w:rPr>
        <w:t xml:space="preserve"> </w:t>
      </w:r>
      <w:r w:rsidRPr="0008241C">
        <w:rPr>
          <w:sz w:val="22"/>
          <w:szCs w:val="22"/>
        </w:rPr>
        <w:t xml:space="preserve">is impeded by the fundamental issue of growing regional and global economies and populations. Thus, </w:t>
      </w:r>
      <w:r w:rsidRPr="0008241C">
        <w:rPr>
          <w:bCs/>
          <w:sz w:val="22"/>
          <w:szCs w:val="22"/>
          <w:lang w:val="en-US"/>
        </w:rPr>
        <w:t xml:space="preserve">rapid demographic and economic growth within and beyond the region and associated urbanization, industrialization, agricultural expansion are increasing demands on natural resources contributing to biodiversity declines and a general overexploitation of natural resources; this is also associated with habitat fragmentation in most areas of the Asia-Pacific region. High production costs and instability in prices for farm products prevent farmers from trialing sustainable systems; agriculture, aquaculture and widespread monoculture forestry also often produce ecosystem-disservices including soil erosion, pest outbreaks, nutrient and pesticide run-offs; with trade-offs between yield and biodiversity apparently intractable </w:t>
      </w:r>
      <w:r w:rsidRPr="0008241C">
        <w:rPr>
          <w:bCs/>
          <w:sz w:val="22"/>
          <w:szCs w:val="22"/>
          <w:lang w:val="en-US"/>
        </w:rPr>
        <w:fldChar w:fldCharType="begin" w:fldLock="1"/>
      </w:r>
      <w:r w:rsidRPr="0008241C">
        <w:rPr>
          <w:bCs/>
          <w:sz w:val="22"/>
          <w:szCs w:val="22"/>
          <w:lang w:val="en-US"/>
        </w:rPr>
        <w:instrText>ADDIN CSL_CITATION {"citationItems":[{"id":"ITEM-1","itemData":{"DOI":"10.1016/j.gloenvcha.2015.04.005","ISBN":"0959-3780","ISSN":"09593780","abstract":"The Aichi 2020 Targets, under the Convention on Biological Diversity (CBD), aim to halt the loss of biodiversity by 2020, in order to ensure that ecosystems continue to provide essential services. Here we apply a social-ecological systems analysis to provide insight into the diverse system interactions that pose impediments to delivery of the Aichi Targets. We applied an analytical framework of pair-wise exchanges along six axes between the social, economic, environmental and political loci of the global social-ecological system. The analysis identified that many impediments result from partial decoupling in the system through phenomena including delayed feedbacks and insufficient information flows. It suggests 15 of the Aichi Targets are unlikely to be delivered; 3 are likely to be delivered in part; and 2 in full. We considered how interventions at leverage points may overcome the impediments, and compared these to actions included within the Implementation Decision for the Aichi Targets, to find gaps. These new leverage points to fill identified gaps involve many aspects of system re-coupling: co-production of knowledge and more equitable food systems governance (environmental-social axis); support for social change movements (social-political axis); an appropriate financial target for biodiversity conservation investment, with a clear means of implementation such as a currency transaction tax (economic-political axis); and co-governance of natural resources (environmental-political axis). The recently released Global Biodiversity Outlook 4 shows that 18 of the 20 Aichi Targets are tracking in accordance with our analysis; and that current efforts are unlikely to result in an improvement in the base state of biodiversity by 2020, confirming some of our results. We argue that attention to the interactions within, and the partial decoupling of, the global social-ecological system provides new insights, and is worthy of further attention both for delivery of the Aichi Targets and for guiding longer term actions for the conservation of biodiversity.","author":[{"dropping-particle":"","family":"Hill","given":"R.","non-dropping-particle":"","parse-names":false,"suffix":""},{"dropping-particle":"","family":"Dyer","given":"G. A.","non-dropping-particle":"","parse-names":false,"suffix":""},{"dropping-particle":"","family":"Lozada-Ellison","given":"L. M.","non-dropping-particle":"","parse-names":false,"suffix":""},{"dropping-particle":"","family":"Gimona","given":"A.","non-dropping-particle":"","parse-names":false,"suffix":""},{"dropping-particle":"","family":"Martin-Ortega","given":"J.","non-dropping-particle":"","parse-names":false,"suffix":""},{"dropping-particle":"","family":"Munoz-Rojas","given":"J.","non-dropping-particle":"","parse-names":false,"suffix":""},{"dropping-particle":"","family":"Gordon","given":"I. J.","non-dropping-particle":"","parse-names":false,"suffix":""}],"container-title":"Global Environmental Change","id":"ITEM-1","issued":{"date-parts":[["2015"]]},"title":"A social-ecological systems analysis of impediments to delivery of the Aichi 2020 Targets and potentially more effective pathways to the conservation of biodiversity","type":"article-journal"},"uris":["http://www.mendeley.com/documents/?uuid=39a31ccf-ef64-3024-86b5-5b7e300cfb81"]}],"mendeley":{"formattedCitation":"(Hill &lt;i&gt;et al.&lt;/i&gt;, 2015)","plainTextFormattedCitation":"(Hill et al., 2015)","previouslyFormattedCitation":"(Hill &lt;i&gt;et al.&lt;/i&gt;, 2015)"},"properties":{"noteIndex":0},"schema":"https://github.com/citation-style-language/schema/raw/master/csl-citation.json"}</w:instrText>
      </w:r>
      <w:r w:rsidRPr="0008241C">
        <w:rPr>
          <w:bCs/>
          <w:sz w:val="22"/>
          <w:szCs w:val="22"/>
          <w:lang w:val="en-US"/>
        </w:rPr>
        <w:fldChar w:fldCharType="separate"/>
      </w:r>
      <w:r w:rsidRPr="0008241C">
        <w:rPr>
          <w:bCs/>
          <w:noProof/>
          <w:sz w:val="22"/>
          <w:szCs w:val="22"/>
          <w:lang w:val="en-US"/>
        </w:rPr>
        <w:t xml:space="preserve">(Hill </w:t>
      </w:r>
      <w:r w:rsidRPr="0008241C">
        <w:rPr>
          <w:bCs/>
          <w:i/>
          <w:noProof/>
          <w:sz w:val="22"/>
          <w:szCs w:val="22"/>
          <w:lang w:val="en-US"/>
        </w:rPr>
        <w:t>et al.</w:t>
      </w:r>
      <w:r w:rsidRPr="0008241C">
        <w:rPr>
          <w:bCs/>
          <w:noProof/>
          <w:sz w:val="22"/>
          <w:szCs w:val="22"/>
          <w:lang w:val="en-US"/>
        </w:rPr>
        <w:t>, 2015)</w:t>
      </w:r>
      <w:r w:rsidRPr="0008241C">
        <w:rPr>
          <w:bCs/>
          <w:sz w:val="22"/>
          <w:szCs w:val="22"/>
          <w:lang w:val="en-US"/>
        </w:rPr>
        <w:fldChar w:fldCharType="end"/>
      </w:r>
      <w:r w:rsidRPr="0008241C">
        <w:rPr>
          <w:bCs/>
          <w:sz w:val="22"/>
          <w:szCs w:val="22"/>
          <w:lang w:val="en-US"/>
        </w:rPr>
        <w:t xml:space="preserve">. This is even more so true for Pacific Islands, as urbanization, increased population, mono-cropping and plantation forestry are leading to loss of fuelwood and medicinal plants, destruction of wildlife habitat and increased vulnerability of coastal areas to erosion, saltwater incursion and flooding </w:t>
      </w:r>
      <w:r w:rsidRPr="0008241C">
        <w:rPr>
          <w:bCs/>
          <w:sz w:val="22"/>
          <w:szCs w:val="22"/>
          <w:lang w:val="en-US"/>
        </w:rPr>
        <w:fldChar w:fldCharType="begin" w:fldLock="1"/>
      </w:r>
      <w:r w:rsidRPr="0008241C">
        <w:rPr>
          <w:bCs/>
          <w:sz w:val="22"/>
          <w:szCs w:val="22"/>
          <w:lang w:val="en-US"/>
        </w:rPr>
        <w:instrText>ADDIN CSL_CITATION {"citationItems":[{"id":"ITEM-1","itemData":{"author":[{"dropping-particle":"","family":"Thaman","given":"Randolph","non-dropping-particle":"","parse-names":false,"suffix":""}],"container-title":"Pacific Ecologist","id":"ITEM-1","issued":{"date-parts":[["2008"]]},"title":"A matter of survival: Pacific Islands vital biodiversity, agricultural biodiversity and ethno-biodiversity heritage","type":"article-magazine"},"uris":["http://www.mendeley.com/documents/?uuid=4240d542-d50f-4daa-afc0-d124b74a49b3"]}],"mendeley":{"formattedCitation":"(Randolph Thaman, 2008)","plainTextFormattedCitation":"(Randolph Thaman, 2008)","previouslyFormattedCitation":"(Randolph Thaman, 2008)"},"properties":{"noteIndex":0},"schema":"https://github.com/citation-style-language/schema/raw/master/csl-citation.json"}</w:instrText>
      </w:r>
      <w:r w:rsidRPr="0008241C">
        <w:rPr>
          <w:bCs/>
          <w:sz w:val="22"/>
          <w:szCs w:val="22"/>
          <w:lang w:val="en-US"/>
        </w:rPr>
        <w:fldChar w:fldCharType="separate"/>
      </w:r>
      <w:r w:rsidRPr="0008241C">
        <w:rPr>
          <w:bCs/>
          <w:noProof/>
          <w:sz w:val="22"/>
          <w:szCs w:val="22"/>
          <w:lang w:val="en-US"/>
        </w:rPr>
        <w:t>(Randolph Thaman, 2008)</w:t>
      </w:r>
      <w:r w:rsidRPr="0008241C">
        <w:rPr>
          <w:bCs/>
          <w:sz w:val="22"/>
          <w:szCs w:val="22"/>
          <w:lang w:val="en-US"/>
        </w:rPr>
        <w:fldChar w:fldCharType="end"/>
      </w:r>
      <w:r w:rsidRPr="0008241C">
        <w:rPr>
          <w:bCs/>
          <w:sz w:val="22"/>
          <w:szCs w:val="22"/>
          <w:lang w:val="en-US"/>
        </w:rPr>
        <w:t>. The increased reliance on nutritionally inferior and highly processed imported food is also leading to increased health problems and loss of traditional knowledge.</w:t>
      </w:r>
    </w:p>
    <w:p w14:paraId="32E0F560" w14:textId="77777777" w:rsidR="00A01204" w:rsidRPr="0008241C" w:rsidRDefault="00A01204" w:rsidP="00A01204">
      <w:pPr>
        <w:rPr>
          <w:sz w:val="16"/>
          <w:szCs w:val="16"/>
        </w:rPr>
      </w:pPr>
      <w:r w:rsidRPr="0008241C">
        <w:rPr>
          <w:sz w:val="22"/>
          <w:szCs w:val="22"/>
          <w:lang w:val="en-US"/>
        </w:rPr>
        <w:t xml:space="preserve">Food demand has increased (in particular for livestock and dairy products), as has aquaculture production (see Section 4.4.5), with the Asia-Pacific region being the largest producer of aquaculture products globally. Although the FAO “blue growth” initiative is promoting sustainable practices for aquaculture production, the fifth CBD reports suggest that progress is still insufficient to reach Target 7. For forestry, a similar trend can be observed, with an increased area of certified sustainably managed forests (UNEP, 2016). While investments in agriculture development have declined, some progress towards a sustainable agriculture should be noted such as in Indonesia, Lao and Philippines where sustainable practices are being implemented for rice production (UNEP, 2016). </w:t>
      </w:r>
      <w:r w:rsidRPr="0008241C">
        <w:rPr>
          <w:sz w:val="16"/>
          <w:szCs w:val="16"/>
        </w:rPr>
        <w:t xml:space="preserve"> </w:t>
      </w:r>
    </w:p>
    <w:p w14:paraId="7B323E03" w14:textId="77777777" w:rsidR="00A01204" w:rsidRPr="0008241C" w:rsidRDefault="00A01204" w:rsidP="00A01204">
      <w:pPr>
        <w:rPr>
          <w:sz w:val="22"/>
          <w:szCs w:val="22"/>
          <w:lang w:val="en-US"/>
        </w:rPr>
      </w:pPr>
    </w:p>
    <w:p w14:paraId="5181E6A2" w14:textId="77777777" w:rsidR="00A01204" w:rsidRPr="0008241C" w:rsidRDefault="00A01204" w:rsidP="00A01204">
      <w:pPr>
        <w:rPr>
          <w:sz w:val="22"/>
          <w:szCs w:val="22"/>
          <w:lang w:val="en-US"/>
        </w:rPr>
      </w:pPr>
      <w:r w:rsidRPr="0008241C">
        <w:rPr>
          <w:b/>
          <w:sz w:val="22"/>
          <w:szCs w:val="22"/>
          <w:lang w:val="en-US"/>
        </w:rPr>
        <w:t>Pollution controlled (Target 8).</w:t>
      </w:r>
      <w:r w:rsidRPr="0008241C">
        <w:rPr>
          <w:sz w:val="22"/>
          <w:szCs w:val="22"/>
          <w:lang w:val="en-US"/>
        </w:rPr>
        <w:t xml:space="preserve"> Increased intensification and growth in agricultural production is occurring in the Asia-Pacific region. Consequently, fertilizer and pesticide use are increasing in many countries, with a decreasing nitrogen use efficiency (i.e. </w:t>
      </w:r>
      <w:r w:rsidRPr="0008241C">
        <w:rPr>
          <w:sz w:val="22"/>
          <w:szCs w:val="22"/>
        </w:rPr>
        <w:t xml:space="preserve">the ratio of nitrogen outputs e.g. yield to inputs, e.g. total fertilizers) </w:t>
      </w:r>
      <w:r w:rsidRPr="0008241C">
        <w:rPr>
          <w:sz w:val="22"/>
          <w:szCs w:val="22"/>
        </w:rPr>
        <w:fldChar w:fldCharType="begin" w:fldLock="1"/>
      </w:r>
      <w:r w:rsidRPr="0008241C">
        <w:rPr>
          <w:sz w:val="22"/>
          <w:szCs w:val="22"/>
        </w:rPr>
        <w:instrText>ADDIN CSL_CITATION {"citationItems":[{"id":"ITEM-1","itemData":{"DOI":"10.1088/1748-9326/9/10/105011","ISBN":"1748-9326","ISSN":"1748-9326","PMID":"20926552","abstract":"Nitrogen (N) is crucial for crop productivity. However, nowadays more than half of the N added to cropland is lost to the environment, wasting the resource, producing threats to air, water, soil and biodiversity, and generating greenhouse gas emissions. Based on FAO data, we have reconstructed the trajectory followed, in the past 50 years, by 124 countries in terms of crop yield and total nitrogen inputs to cropland (manure, synthetic fertilizer, symbiotic fixation and atmospheric deposition). During the last five decades, the response of agricultural systems to increased nitrogen fertilization has evolved differently in the different world countries. While some countries have improved their agro-environmental performances, in others the increased fertilization has produced low agronomical benefits and higher environmental losses. Our data also suggest that, in general, those countries using a higher proportion of N inputs from symbiotic N fixation rather than from synthetic fertilizer have a better N use efficiency.","author":[{"dropping-particle":"","family":"Lassaletta","given":"Luis","non-dropping-particle":"","parse-names":false,"suffix":""},{"dropping-particle":"","family":"Billen","given":"Gilles","non-dropping-particle":"","parse-names":false,"suffix":""},{"dropping-particle":"","family":"Grizzetti","given":"Bruna","non-dropping-particle":"","parse-names":false,"suffix":""},{"dropping-particle":"","family":"Anglade","given":"Juliette","non-dropping-particle":"","parse-names":false,"suffix":""},{"dropping-particle":"","family":"Garnier","given":"Josette","non-dropping-particle":"","parse-names":false,"suffix":""}],"container-title":"Environmental Research Letters","id":"ITEM-1","issue":"10","issued":{"date-parts":[["2014"]]},"page":"105011","publisher":"IOP Publishing","title":"50 Year Trends in Nitrogen Use Efficiency of World Cropping Systems: the Relationship Between Yield and Nitrogen Input To Cropland","type":"article-journal","volume":"9"},"uris":["http://www.mendeley.com/documents/?uuid=8d5556fe-4ec2-47ef-a372-54afc6216162"]}],"mendeley":{"formattedCitation":"(Lassaletta &lt;i&gt;et al.&lt;/i&gt;, 2014)","manualFormatting":"(Lassaletta et al., 2014; FAO, 2015c)","plainTextFormattedCitation":"(Lassaletta et al., 2014)","previouslyFormattedCitation":"(Lassalett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Lassaletta </w:t>
      </w:r>
      <w:r w:rsidRPr="0008241C">
        <w:rPr>
          <w:i/>
          <w:noProof/>
          <w:sz w:val="22"/>
          <w:szCs w:val="22"/>
        </w:rPr>
        <w:t>et al</w:t>
      </w:r>
      <w:r w:rsidRPr="0008241C">
        <w:rPr>
          <w:noProof/>
          <w:sz w:val="22"/>
          <w:szCs w:val="22"/>
        </w:rPr>
        <w:t>., 2014; FAO, 2015c)</w:t>
      </w:r>
      <w:r w:rsidRPr="0008241C">
        <w:rPr>
          <w:sz w:val="22"/>
          <w:szCs w:val="22"/>
        </w:rPr>
        <w:fldChar w:fldCharType="end"/>
      </w:r>
      <w:r w:rsidRPr="0008241C">
        <w:rPr>
          <w:sz w:val="22"/>
          <w:szCs w:val="22"/>
        </w:rPr>
        <w:t xml:space="preserve"> </w:t>
      </w:r>
      <w:r w:rsidRPr="0008241C">
        <w:rPr>
          <w:sz w:val="22"/>
          <w:szCs w:val="22"/>
          <w:lang w:val="en-US"/>
        </w:rPr>
        <w:t xml:space="preserve">showing that the increased </w:t>
      </w:r>
      <w:r w:rsidRPr="0008241C">
        <w:rPr>
          <w:sz w:val="22"/>
          <w:szCs w:val="22"/>
          <w:lang w:val="en-US"/>
        </w:rPr>
        <w:lastRenderedPageBreak/>
        <w:t xml:space="preserve">fertilization has limited gain in crop performance. This puts biodiversity and ecosystem services provided by land and soils at risk and contributing to added pressure from pollution. Nitrogen and phosphorus applications vary greatly across the region with highest rates found in China, India, Indonesia and part of Vietnam and generally higher nitrogen than phosphorus loads (UNEP, 2016a). </w:t>
      </w:r>
    </w:p>
    <w:p w14:paraId="7F79C444" w14:textId="77777777" w:rsidR="00A01204" w:rsidRPr="0008241C" w:rsidRDefault="00A01204" w:rsidP="00A01204">
      <w:pPr>
        <w:rPr>
          <w:sz w:val="22"/>
          <w:szCs w:val="22"/>
          <w:lang w:val="en-US"/>
        </w:rPr>
      </w:pPr>
    </w:p>
    <w:p w14:paraId="7D6B68B9" w14:textId="417109C4" w:rsidR="00A01204" w:rsidRPr="0008241C" w:rsidRDefault="00A01204" w:rsidP="00A01204">
      <w:pPr>
        <w:rPr>
          <w:sz w:val="22"/>
          <w:szCs w:val="22"/>
        </w:rPr>
      </w:pPr>
      <w:r w:rsidRPr="0008241C">
        <w:rPr>
          <w:b/>
          <w:sz w:val="22"/>
          <w:szCs w:val="22"/>
          <w:lang w:val="en-US"/>
        </w:rPr>
        <w:t xml:space="preserve">Invasive alien species (IAS) controlled (Target 9). </w:t>
      </w:r>
      <w:r w:rsidRPr="0008241C">
        <w:rPr>
          <w:sz w:val="22"/>
          <w:szCs w:val="22"/>
          <w:lang w:val="en-US"/>
        </w:rPr>
        <w:t xml:space="preserve">Recent efforts have started to develop indicators for Target 9 and active management plans (for example in Republic of Korea and New Zealand) </w:t>
      </w:r>
      <w:r w:rsidRPr="0008241C">
        <w:rPr>
          <w:sz w:val="22"/>
          <w:szCs w:val="22"/>
          <w:lang w:val="en-US"/>
        </w:rPr>
        <w:fldChar w:fldCharType="begin" w:fldLock="1"/>
      </w:r>
      <w:r w:rsidRPr="0008241C">
        <w:rPr>
          <w:sz w:val="22"/>
          <w:szCs w:val="22"/>
          <w:lang w:val="en-US"/>
        </w:rPr>
        <w:instrText>ADDIN CSL_CITATION {"citationItems":[{"id":"ITEM-1","itemData":{"author":[{"dropping-particle":"","family":"Ministry of Environment of the Republic of Korea","given":"","non-dropping-particle":"","parse-names":false,"suffix":""}],"id":"ITEM-1","issue":"April","issued":{"date-parts":[["2014"]]},"title":"The Fifth National Report ot the Convention on Biological Diversity","type":"article-journal"},"uris":["http://www.mendeley.com/documents/?uuid=ab001304-1d7c-4b91-9bf9-3a3b13cd420a"]},{"id":"ITEM-2","itemData":{"author":[{"dropping-particle":"","family":"Department of Conservation","given":"NZ","non-dropping-particle":"","parse-names":false,"suffix":""}],"id":"ITEM-2","issued":{"date-parts":[["2013"]]},"page":"2009-2013","title":"New Zealand ’ s Fifth National Report to the United Nations Convention on Biological Diversity Reporting period : 2009 – 2013","type":"article-journal"},"uris":["http://www.mendeley.com/documents/?uuid=fc1aa03a-b6d2-4d96-9e73-ba72bab6a780"]}],"mendeley":{"formattedCitation":"(Department of Conservation, 2013; Ministry of Environment of the Republic of Korea, 2014)","manualFormatting":"(Department of Conservation New Zealand, 2013; Ministry of Environment of the Republic of Korea, 2014)","plainTextFormattedCitation":"(Department of Conservation, 2013; Ministry of Environment of the Republic of Korea, 2014)","previouslyFormattedCitation":"(Department of Conservation, 2013; Ministry of Environment of the Republic of Korea, 2014)"},"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Department of Conservation New Zealand, 2013; Ministry of Environment of the Republic of Korea, 2014)</w:t>
      </w:r>
      <w:r w:rsidRPr="0008241C">
        <w:rPr>
          <w:sz w:val="22"/>
          <w:szCs w:val="22"/>
          <w:lang w:val="en-US"/>
        </w:rPr>
        <w:fldChar w:fldCharType="end"/>
      </w:r>
      <w:r w:rsidRPr="0008241C">
        <w:rPr>
          <w:sz w:val="22"/>
          <w:szCs w:val="22"/>
          <w:lang w:val="en-US"/>
        </w:rPr>
        <w:t xml:space="preserve"> but information is still patchy for large parts of the Asia-Pacific region (see Section 4.1.4). Some studies have highlighted a global trend towards an increase in invasive alien species, with central Asia identified as a priority control area </w:t>
      </w:r>
      <w:r w:rsidRPr="0008241C">
        <w:rPr>
          <w:sz w:val="22"/>
          <w:szCs w:val="22"/>
          <w:lang w:val="en-US"/>
        </w:rPr>
        <w:fldChar w:fldCharType="begin" w:fldLock="1"/>
      </w:r>
      <w:r w:rsidRPr="0008241C">
        <w:rPr>
          <w:sz w:val="22"/>
          <w:szCs w:val="22"/>
          <w:lang w:val="en-US"/>
        </w:rPr>
        <w:instrText>ADDIN CSL_CITATION {"citationItems":[{"id":"ITEM-1","itemData":{"DOI":"10.1111/geb.12517","ISSN":"1466822X","author":[{"dropping-particle":"","family":"Turbelin","given":"Anna J.","non-dropping-particle":"","parse-names":false,"suffix":""},{"dropping-particle":"","family":"Malamud","given":"Bruce D.","non-dropping-particle":"","parse-names":false,"suffix":""},{"dropping-particle":"","family":"Francis","given":"Robert A.","non-dropping-particle":"","parse-names":false,"suffix":""}],"container-title":"Global Ecology and Biogeography","id":"ITEM-1","issue":"1","issued":{"date-parts":[["2017","1","1"]]},"page":"78-92","title":"Mapping the global state of invasive alien species: patterns of invasion and policy responses","type":"article-journal","volume":"26"},"uris":["http://www.mendeley.com/documents/?uuid=c8f54702-2f84-3f69-95fa-bf1e7caba214"]}],"mendeley":{"formattedCitation":"(Turbelin &lt;i&gt;et al.&lt;/i&gt;, 2017)","plainTextFormattedCitation":"(Turbelin et al., 2017)","previouslyFormattedCitation":"(Turbelin &lt;i&gt;et al.&lt;/i&gt;, 2017)"},"properties":{"noteIndex":0},"schema":"https://github.com/citation-style-language/schema/raw/master/csl-citation.json"}</w:instrText>
      </w:r>
      <w:r w:rsidRPr="0008241C">
        <w:rPr>
          <w:sz w:val="22"/>
          <w:szCs w:val="22"/>
          <w:lang w:val="en-US"/>
        </w:rPr>
        <w:fldChar w:fldCharType="separate"/>
      </w:r>
      <w:r w:rsidRPr="0008241C">
        <w:rPr>
          <w:noProof/>
          <w:sz w:val="22"/>
          <w:szCs w:val="22"/>
          <w:lang w:val="en-US"/>
        </w:rPr>
        <w:t xml:space="preserve">(Turbelin </w:t>
      </w:r>
      <w:r w:rsidRPr="0008241C">
        <w:rPr>
          <w:i/>
          <w:noProof/>
          <w:sz w:val="22"/>
          <w:szCs w:val="22"/>
          <w:lang w:val="en-US"/>
        </w:rPr>
        <w:t>et al.</w:t>
      </w:r>
      <w:r w:rsidRPr="0008241C">
        <w:rPr>
          <w:noProof/>
          <w:sz w:val="22"/>
          <w:szCs w:val="22"/>
          <w:lang w:val="en-US"/>
        </w:rPr>
        <w:t>, 2017)</w:t>
      </w:r>
      <w:r w:rsidRPr="0008241C">
        <w:rPr>
          <w:sz w:val="22"/>
          <w:szCs w:val="22"/>
          <w:lang w:val="en-US"/>
        </w:rPr>
        <w:fldChar w:fldCharType="end"/>
      </w:r>
      <w:r w:rsidRPr="0008241C">
        <w:rPr>
          <w:sz w:val="22"/>
          <w:szCs w:val="22"/>
          <w:lang w:val="en-US"/>
        </w:rPr>
        <w:t xml:space="preserve">. UNEP (2016a) also noted that in Pacific Islands more than anywhere in the Asia-Pacific region, control of invasive alien species is very poor and considerable efforts are needed to make progress towards Target 9. </w:t>
      </w:r>
      <w:r w:rsidRPr="0008241C">
        <w:rPr>
          <w:sz w:val="22"/>
          <w:szCs w:val="22"/>
        </w:rPr>
        <w:t xml:space="preserve">On the other hand, the strong integration and cooperation in assessing the threats by </w:t>
      </w:r>
      <w:r w:rsidRPr="0008241C">
        <w:rPr>
          <w:sz w:val="22"/>
          <w:szCs w:val="22"/>
          <w:lang w:val="en-US"/>
        </w:rPr>
        <w:t>invasive alien species</w:t>
      </w:r>
      <w:r w:rsidRPr="0008241C">
        <w:rPr>
          <w:sz w:val="22"/>
          <w:szCs w:val="22"/>
        </w:rPr>
        <w:t xml:space="preserve"> and in managing and controlling the species accordingly between some of the countries in this region, also provide some hope that further progress can be achieved </w:t>
      </w:r>
      <w:r w:rsidRPr="0008241C">
        <w:rPr>
          <w:sz w:val="22"/>
          <w:szCs w:val="22"/>
        </w:rPr>
        <w:fldChar w:fldCharType="begin" w:fldLock="1"/>
      </w:r>
      <w:r w:rsidRPr="0008241C">
        <w:rPr>
          <w:sz w:val="22"/>
          <w:szCs w:val="22"/>
        </w:rPr>
        <w:instrText>ADDIN CSL_CITATION {"citationItems":[{"id":"ITEM-1","itemData":{"author":[{"dropping-particle":"","family":"SPREP","given":"","non-dropping-particle":"","parse-names":false,"suffix":""}],"id":"ITEM-1","issued":{"date-parts":[["2009"]]},"publisher-place":"Apia, Samo","title":"Guidelines for invasive species management in the Pacific: a Pacific strategy for managing pests, weeds and other invasive species","type":"report"},"uris":["http://www.mendeley.com/documents/?uuid=022e72bc-35e5-4d0d-8fab-2f9a6bc51a5d"]}],"mendeley":{"formattedCitation":"(SPREP, 2009)","plainTextFormattedCitation":"(SPREP, 2009)","previouslyFormattedCitation":"(SPREP, 2009)"},"properties":{"noteIndex":0},"schema":"https://github.com/citation-style-language/schema/raw/master/csl-citation.json"}</w:instrText>
      </w:r>
      <w:r w:rsidRPr="0008241C">
        <w:rPr>
          <w:sz w:val="22"/>
          <w:szCs w:val="22"/>
        </w:rPr>
        <w:fldChar w:fldCharType="separate"/>
      </w:r>
      <w:r w:rsidRPr="0008241C">
        <w:rPr>
          <w:noProof/>
          <w:sz w:val="22"/>
          <w:szCs w:val="22"/>
        </w:rPr>
        <w:t>(SPREP, 2009)</w:t>
      </w:r>
      <w:r w:rsidRPr="0008241C">
        <w:rPr>
          <w:sz w:val="22"/>
          <w:szCs w:val="22"/>
        </w:rPr>
        <w:fldChar w:fldCharType="end"/>
      </w:r>
      <w:r w:rsidRPr="0008241C">
        <w:rPr>
          <w:sz w:val="22"/>
          <w:szCs w:val="22"/>
        </w:rPr>
        <w:t>. The number of countries in the Asia-Pacific region with relevant national legislation increased from 47</w:t>
      </w:r>
      <w:r w:rsidR="00C934E9">
        <w:rPr>
          <w:sz w:val="22"/>
          <w:szCs w:val="22"/>
        </w:rPr>
        <w:t xml:space="preserve"> per cent</w:t>
      </w:r>
      <w:r w:rsidRPr="0008241C">
        <w:rPr>
          <w:sz w:val="22"/>
          <w:szCs w:val="22"/>
        </w:rPr>
        <w:t xml:space="preserve"> (20/43) in 2010 to 65</w:t>
      </w:r>
      <w:r w:rsidR="00C934E9">
        <w:rPr>
          <w:sz w:val="22"/>
          <w:szCs w:val="22"/>
        </w:rPr>
        <w:t xml:space="preserve"> per cent</w:t>
      </w:r>
      <w:r w:rsidRPr="0008241C">
        <w:rPr>
          <w:sz w:val="22"/>
          <w:szCs w:val="22"/>
        </w:rPr>
        <w:t xml:space="preserve"> (28/43) (data courtesy of http://bipindicator.net).  On average 74</w:t>
      </w:r>
      <w:r w:rsidR="00C934E9">
        <w:rPr>
          <w:sz w:val="22"/>
          <w:szCs w:val="22"/>
        </w:rPr>
        <w:t xml:space="preserve"> per cent</w:t>
      </w:r>
      <w:r w:rsidRPr="0008241C">
        <w:rPr>
          <w:sz w:val="22"/>
          <w:szCs w:val="22"/>
        </w:rPr>
        <w:t xml:space="preserve"> of Asia-Pacific countries have signed up to the </w:t>
      </w:r>
      <w:r w:rsidRPr="0008241C">
        <w:rPr>
          <w:sz w:val="22"/>
          <w:szCs w:val="22"/>
          <w:lang w:val="en-US"/>
        </w:rPr>
        <w:t>invasive alien species</w:t>
      </w:r>
      <w:r w:rsidRPr="0008241C">
        <w:rPr>
          <w:sz w:val="22"/>
          <w:szCs w:val="22"/>
        </w:rPr>
        <w:t xml:space="preserve">-relevant international agreements, demonstrating that there is widespread international support for such agreements that support some degree of prevention and control of </w:t>
      </w:r>
      <w:r w:rsidRPr="0008241C">
        <w:rPr>
          <w:sz w:val="22"/>
          <w:szCs w:val="22"/>
          <w:lang w:val="en-US"/>
        </w:rPr>
        <w:t>invasive alien species</w:t>
      </w:r>
      <w:r w:rsidRPr="0008241C">
        <w:rPr>
          <w:sz w:val="22"/>
          <w:szCs w:val="22"/>
        </w:rPr>
        <w:t>. About 36</w:t>
      </w:r>
      <w:r w:rsidR="00C934E9">
        <w:rPr>
          <w:sz w:val="22"/>
          <w:szCs w:val="22"/>
        </w:rPr>
        <w:t xml:space="preserve"> per cent</w:t>
      </w:r>
      <w:r w:rsidRPr="0008241C">
        <w:rPr>
          <w:sz w:val="22"/>
          <w:szCs w:val="22"/>
        </w:rPr>
        <w:t xml:space="preserve"> (19) of countries have to date signed up to the most recent multinational agreement, the International Convention for the Control and Management of Ship's Ballast Water and Sediments (BWM), which was adopted in 2004 and enters into force in September 2017.</w:t>
      </w:r>
      <w:r w:rsidRPr="0008241C">
        <w:rPr>
          <w:color w:val="1C2E36"/>
          <w:sz w:val="22"/>
          <w:szCs w:val="22"/>
        </w:rPr>
        <w:t xml:space="preserve"> </w:t>
      </w:r>
      <w:r w:rsidRPr="0008241C">
        <w:rPr>
          <w:sz w:val="22"/>
          <w:szCs w:val="22"/>
        </w:rPr>
        <w:t>For the future, a compilation of all invasive alien species for the region in a central database, similar to the DAISIE (Delivering Alien Invasive Species Inventories for Europe; http://www.europe-aliens.org/) database, that would ideally also directly link to the IUCN Global invasive species database (http://www.iucngisd.org/gisd/) could greatly support future progress towards addressing the issues associated with Target 9.</w:t>
      </w:r>
    </w:p>
    <w:p w14:paraId="1C9D8383" w14:textId="77777777" w:rsidR="00A01204" w:rsidRPr="0008241C" w:rsidRDefault="00A01204" w:rsidP="00A01204">
      <w:pPr>
        <w:rPr>
          <w:sz w:val="22"/>
          <w:szCs w:val="22"/>
          <w:lang w:val="en-US"/>
        </w:rPr>
      </w:pPr>
    </w:p>
    <w:p w14:paraId="61CAE745" w14:textId="77777777" w:rsidR="00A01204" w:rsidRPr="0008241C" w:rsidRDefault="00A01204" w:rsidP="00A01204">
      <w:pPr>
        <w:rPr>
          <w:b/>
          <w:sz w:val="22"/>
          <w:szCs w:val="22"/>
          <w:lang w:val="en-US"/>
        </w:rPr>
      </w:pPr>
      <w:r w:rsidRPr="0008241C">
        <w:rPr>
          <w:b/>
          <w:sz w:val="22"/>
          <w:szCs w:val="22"/>
          <w:lang w:val="en-US"/>
        </w:rPr>
        <w:t xml:space="preserve">Pressures reduced (Target 10) </w:t>
      </w:r>
      <w:r w:rsidRPr="0008241C">
        <w:rPr>
          <w:sz w:val="22"/>
          <w:szCs w:val="22"/>
          <w:lang w:val="en-US"/>
        </w:rPr>
        <w:t>With the increase in air, soil, and water pollution (see section 4.1.3), and the increased risk of climate change impacts, especially on high mountains (section 4.4.7) and coral reefs (section 4.4.8), pressures on biodiversity</w:t>
      </w:r>
      <w:r w:rsidRPr="0008241C">
        <w:rPr>
          <w:b/>
          <w:sz w:val="22"/>
          <w:szCs w:val="22"/>
          <w:lang w:val="en-US"/>
        </w:rPr>
        <w:t xml:space="preserve"> </w:t>
      </w:r>
      <w:r w:rsidRPr="0008241C">
        <w:rPr>
          <w:sz w:val="22"/>
          <w:szCs w:val="22"/>
          <w:lang w:val="en-US"/>
        </w:rPr>
        <w:t>are unlikely to decrease in the near-future unless targeted economic instruments and governance systems are put in place.</w:t>
      </w:r>
    </w:p>
    <w:p w14:paraId="40172220" w14:textId="77777777" w:rsidR="00A01204" w:rsidRPr="0008241C" w:rsidRDefault="00A01204" w:rsidP="00A01204">
      <w:pPr>
        <w:rPr>
          <w:b/>
          <w:sz w:val="22"/>
          <w:szCs w:val="22"/>
          <w:lang w:val="en-US"/>
        </w:rPr>
      </w:pPr>
    </w:p>
    <w:p w14:paraId="5284FA38" w14:textId="77777777" w:rsidR="00A01204" w:rsidRPr="0008241C" w:rsidRDefault="00A01204" w:rsidP="00A01204">
      <w:pPr>
        <w:rPr>
          <w:sz w:val="22"/>
          <w:szCs w:val="22"/>
        </w:rPr>
      </w:pPr>
      <w:r w:rsidRPr="0008241C">
        <w:rPr>
          <w:b/>
          <w:sz w:val="22"/>
          <w:szCs w:val="22"/>
        </w:rPr>
        <w:t xml:space="preserve">Protected areas (Target 11). </w:t>
      </w:r>
      <w:r w:rsidRPr="0008241C">
        <w:rPr>
          <w:sz w:val="22"/>
          <w:szCs w:val="22"/>
        </w:rPr>
        <w:t xml:space="preserve">In the Asia-Pacific region, the coverage of protected areas has significantly increased between 1990 and 2012, but has slowed down in recent years </w:t>
      </w:r>
      <w:r w:rsidRPr="0008241C">
        <w:rPr>
          <w:sz w:val="22"/>
          <w:szCs w:val="22"/>
        </w:rPr>
        <w:fldChar w:fldCharType="begin" w:fldLock="1"/>
      </w:r>
      <w:r w:rsidRPr="0008241C">
        <w:rPr>
          <w:sz w:val="22"/>
          <w:szCs w:val="22"/>
        </w:rPr>
        <w:instrText>ADDIN CSL_CITATION {"citationItems":[{"id":"ITEM-1","itemData":{"DOI":"DEW/1233/CA","ISBN":"9789280734164","abstract":"(2014): .","author":[{"dropping-particle":"","family":"Juffe-Bignoli","given":"D","non-dropping-particle":"","parse-names":false,"suffix":""},{"dropping-particle":"","family":"Burgess","given":"N D","non-dropping-particle":"","parse-names":false,"suffix":""},{"dropping-particle":"","family":"Bingham","given":"H","non-dropping-particle":"","parse-names":false,"suffix":""},{"dropping-particle":"","family":"Belle","given":"E M S","non-dropping-particle":"","parse-names":false,"suffix":""},{"dropping-particle":"","family":"Lima","given":"M G","non-dropping-particle":"de","parse-names":false,"suffix":""},{"dropping-particle":"","family":"Deguignet","given":"M","non-dropping-particle":"","parse-names":false,"suffix":""},{"dropping-particle":"","family":"Bertzky","given":"B","non-dropping-particle":"","parse-names":false,"suffix":""},{"dropping-particle":"","family":"Milam","given":"a N","non-dropping-particle":"","parse-names":false,"suffix":""},{"dropping-particle":"","family":"Martinez-Lopez","given":"J","non-dropping-particle":"","parse-names":false,"suffix":""},{"dropping-particle":"","family":"Lewis","given":"E","non-dropping-particle":"","parse-names":false,"suffix":""},{"dropping-particle":"","family":"Eassom","given":"A","non-dropping-particle":"","parse-names":false,"suffix":""},{"dropping-particle":"","family":"Wicander","given":"S","non-dropping-particle":"","parse-names":false,"suffix":""},{"dropping-particle":"","family":"Geldmann","given":"J","non-dropping-particle":"","parse-names":false,"suffix":""},{"dropping-particle":"","family":"Soesbergen","given":"A","non-dropping-particle":"van","parse-names":false,"suffix":""},{"dropping-particle":"","family":"Arnell","given":"a P","non-dropping-particle":"","parse-names":false,"suffix":""},{"dropping-particle":"","family":"O'Connor","given":"B","non-dropping-particle":"","parse-names":false,"suffix":""},{"dropping-particle":"","family":"Park","given":"S","non-dropping-particle":"","parse-names":false,"suffix":""},{"dropping-particle":"","family":"Shi","given":"Y N","non-dropping-particle":"","parse-names":false,"suffix":""},{"dropping-particle":"","family":"Danks","given":"F S","non-dropping-particle":"","parse-names":false,"suffix":""},{"dropping-particle":"","family":"MacSharry","given":"B","non-dropping-particle":"","parse-names":false,"suffix":""},{"dropping-particle":"","family":"Kingston","given":"N","non-dropping-particle":"","parse-names":false,"suffix":""}],"container-title":"Protected Planet Report","id":"ITEM-1","issued":{"date-parts":[["2014"]]},"number-of-pages":"69","title":"Protected Planet Report 2014","type":"book"},"uris":["http://www.mendeley.com/documents/?uuid=46d73c5f-860f-4335-a3b1-5cfc6d0c265c"]},{"id":"ITEM-2","itemData":{"author":[{"dropping-particle":"","family":"UNEP","given":"","non-dropping-particle":"","parse-names":false,"suffix":""}],"id":"ITEM-2","issued":{"date-parts":[["2016"]]},"publisher-place":"Nairobi, Kenya","title":"GEO-6 Regional Assessment for Asia and the Pacific","type":"report"},"uris":["http://www.mendeley.com/documents/?uuid=c03d159b-c4d9-3a71-b04f-de1193f5ac68"]},{"id":"ITEM-3","itemData":{"author":[{"dropping-particle":"","family":"UNEP","given":"","non-dropping-particle":"","parse-names":false,"suffix":""}],"id":"ITEM-3","issued":{"date-parts":[["2016"]]},"publisher-place":"Nairobi, Kenya","title":"GEO-6 Regional Assessment for West Asia","type":"report"},"uris":["http://www.mendeley.com/documents/?uuid=3bc97f3d-2337-3d85-a1df-93ee7eb822d4"]}],"mendeley":{"formattedCitation":"(Juffe-Bignoli &lt;i&gt;et al.&lt;/i&gt;, 2014; UNEP, 2016a, 2016b)","plainTextFormattedCitation":"(Juffe-Bignoli et al., 2014; UNEP, 2016a, 2016b)","previouslyFormattedCitation":"(Juffe-Bignoli &lt;i&gt;et al.&lt;/i&gt;, 2014; UNEP, 2016a, 2016b)"},"properties":{"noteIndex":0},"schema":"https://github.com/citation-style-language/schema/raw/master/csl-citation.json"}</w:instrText>
      </w:r>
      <w:r w:rsidRPr="0008241C">
        <w:rPr>
          <w:sz w:val="22"/>
          <w:szCs w:val="22"/>
        </w:rPr>
        <w:fldChar w:fldCharType="separate"/>
      </w:r>
      <w:r w:rsidRPr="0008241C">
        <w:rPr>
          <w:noProof/>
          <w:sz w:val="22"/>
          <w:szCs w:val="22"/>
        </w:rPr>
        <w:t xml:space="preserve">(Juffe-Bignoli </w:t>
      </w:r>
      <w:r w:rsidRPr="0008241C">
        <w:rPr>
          <w:i/>
          <w:noProof/>
          <w:sz w:val="22"/>
          <w:szCs w:val="22"/>
        </w:rPr>
        <w:t>et al.</w:t>
      </w:r>
      <w:r w:rsidRPr="0008241C">
        <w:rPr>
          <w:noProof/>
          <w:sz w:val="22"/>
          <w:szCs w:val="22"/>
        </w:rPr>
        <w:t>, 2014; UNEP, 2016a, 2016b)</w:t>
      </w:r>
      <w:r w:rsidRPr="0008241C">
        <w:rPr>
          <w:sz w:val="22"/>
          <w:szCs w:val="22"/>
        </w:rPr>
        <w:fldChar w:fldCharType="end"/>
      </w:r>
      <w:r w:rsidRPr="0008241C">
        <w:rPr>
          <w:sz w:val="22"/>
          <w:szCs w:val="22"/>
        </w:rPr>
        <w:t xml:space="preserve"> in association with a consolidation of the existing protected area network. The governance and management systems of protected Asian areas are complex (see e.g. </w:t>
      </w:r>
      <w:r w:rsidRPr="0008241C">
        <w:rPr>
          <w:sz w:val="22"/>
          <w:szCs w:val="22"/>
        </w:rPr>
        <w:fldChar w:fldCharType="begin" w:fldLock="1"/>
      </w:r>
      <w:r w:rsidRPr="0008241C">
        <w:rPr>
          <w:sz w:val="22"/>
          <w:szCs w:val="22"/>
        </w:rPr>
        <w:instrText>ADDIN CSL_CITATION {"citationItems":[{"id":"ITEM-1","itemData":{"author":[{"dropping-particle":"","family":"Li","given":"J.","non-dropping-particle":"","parse-names":false,"suffix":""},{"dropping-particle":"","family":"Wang","given":"W.","non-dropping-particle":"","parse-names":false,"suffix":""},{"dropping-particle":"","family":"Axmacher","given":"J.C.","non-dropping-particle":"","parse-names":false,"suffix":""},{"dropping-particle":"","family":"Zhang","given":"Y.","non-dropping-particle":"","parse-names":false,"suffix":""},{"dropping-particle":"","family":"Zhu","given":"Y.","non-dropping-particle":"","parse-names":false,"suffix":""}],"container-title":"Science","id":"ITEM-1","issued":{"date-parts":[["2016"]]},"page":"1160","title":"Streamlining China's protected areas","type":"article-journal","volume":"351"},"uris":["http://www.mendeley.com/documents/?uuid=61396786-3702-465f-aea3-ffbf9eb01018"]}],"mendeley":{"formattedCitation":"(J. Li &lt;i&gt;et al.&lt;/i&gt;, 2016)","manualFormatting":"Li et al., 2016)","plainTextFormattedCitation":"(J. Li et al., 2016)","previouslyFormattedCitation":"(J. L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L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but there are good examples of management systems in Indonesia, Japan, and the Philippines (UNEP, 2016a). Further efforts are still needed to ensure progress towards improved effectiveness of management (See: </w:t>
      </w:r>
      <w:r w:rsidRPr="0008241C">
        <w:rPr>
          <w:sz w:val="22"/>
          <w:szCs w:val="22"/>
        </w:rPr>
        <w:fldChar w:fldCharType="begin" w:fldLock="1"/>
      </w:r>
      <w:r w:rsidRPr="0008241C">
        <w:rPr>
          <w:sz w:val="22"/>
          <w:szCs w:val="22"/>
        </w:rPr>
        <w:instrText>ADDIN CSL_CITATION {"citationItems":[{"id":"ITEM-1","itemData":{"author":[{"dropping-particle":"","family":"Gidda","given":"Sarat Babu","non-dropping-particle":"","parse-names":false,"suffix":""}],"id":"ITEM-1","issued":{"date-parts":[["2016"]]},"publisher-place":"Nadi, Fiji","title":"Sub-regional Analysis of the Status of Aichi Biodiversity Target 11","type":"article"},"uris":["http://www.mendeley.com/documents/?uuid=d480612d-fc24-4f8d-84b5-1d65e0266930","http://www.mendeley.com/documents/?uuid=ee603dc8-f71b-49b1-8e4d-0ba1466824d8"]}],"mendeley":{"formattedCitation":"(Gidda, 2016)","manualFormatting":"Gidda, 2016)","plainTextFormattedCitation":"(Gidda, 2016)","previouslyFormattedCitation":"(Gidda, 2016)"},"properties":{"noteIndex":0},"schema":"https://github.com/citation-style-language/schema/raw/master/csl-citation.json"}</w:instrText>
      </w:r>
      <w:r w:rsidRPr="0008241C">
        <w:rPr>
          <w:sz w:val="22"/>
          <w:szCs w:val="22"/>
        </w:rPr>
        <w:fldChar w:fldCharType="separate"/>
      </w:r>
      <w:r w:rsidRPr="0008241C">
        <w:rPr>
          <w:noProof/>
          <w:sz w:val="22"/>
          <w:szCs w:val="22"/>
        </w:rPr>
        <w:t>Gidda, 2016)</w:t>
      </w:r>
      <w:r w:rsidRPr="0008241C">
        <w:rPr>
          <w:sz w:val="22"/>
          <w:szCs w:val="22"/>
        </w:rPr>
        <w:fldChar w:fldCharType="end"/>
      </w:r>
    </w:p>
    <w:p w14:paraId="528012F4" w14:textId="77777777" w:rsidR="00A01204" w:rsidRPr="0008241C" w:rsidRDefault="00A01204" w:rsidP="00A01204">
      <w:pPr>
        <w:rPr>
          <w:b/>
          <w:sz w:val="22"/>
          <w:szCs w:val="22"/>
        </w:rPr>
      </w:pPr>
    </w:p>
    <w:p w14:paraId="166407F7" w14:textId="77777777" w:rsidR="00A01204" w:rsidRPr="0008241C" w:rsidRDefault="00A01204" w:rsidP="00A01204">
      <w:pPr>
        <w:rPr>
          <w:b/>
          <w:sz w:val="22"/>
          <w:szCs w:val="22"/>
        </w:rPr>
      </w:pPr>
      <w:r w:rsidRPr="0008241C">
        <w:rPr>
          <w:b/>
          <w:sz w:val="22"/>
          <w:szCs w:val="22"/>
        </w:rPr>
        <w:t xml:space="preserve">Biodiversity strategies and action plans (Target 17). </w:t>
      </w:r>
      <w:r w:rsidRPr="0008241C">
        <w:rPr>
          <w:sz w:val="22"/>
          <w:szCs w:val="22"/>
        </w:rPr>
        <w:t xml:space="preserve">National Biodiversity Strategies and Action Plans (NBSAPs) are effective tools to ensure implementation of the Convention of Biological Diversity (CBD) goals. 35 countries out of the 62 nation states in the Asia-Pacific region have developed a NBSAP pre-2010. After the Strategic Plan for biodiversity 2011-2020 was adopted at the tenth meeting of the conference of the Parties (COP-10), the Parties were requested to develop or update their NBSAPs by developing national and regional targets and integrating biodiversity targets into national policies and strategies </w:t>
      </w:r>
      <w:r w:rsidRPr="0008241C">
        <w:rPr>
          <w:sz w:val="22"/>
          <w:szCs w:val="22"/>
        </w:rPr>
        <w:fldChar w:fldCharType="begin" w:fldLock="1"/>
      </w:r>
      <w:r w:rsidRPr="0008241C">
        <w:rPr>
          <w:sz w:val="22"/>
          <w:szCs w:val="22"/>
        </w:rPr>
        <w:instrText>ADDIN CSL_CITATION {"citationItems":[{"id":"ITEM-1","itemData":{"author":[{"dropping-particle":"","family":"Secretariat of the Convention on Biological Diversity","given":"","non-dropping-particle":"","parse-names":false,"suffix":""}],"id":"ITEM-1","issued":{"date-parts":[["2011"]]},"title":"NBSAP training modules version 2.1 – Module 1. An Introduction to National Biodiversity Strategies and Action Plans. Montréal, Canada.","type":"report"},"uris":["http://www.mendeley.com/documents/?uuid=1224055a-6fe4-43ed-b932-99319b3199c9"]}],"mendeley":{"formattedCitation":"(Secretariat of the Convention on Biological Diversity, 2011)","plainTextFormattedCitation":"(Secretariat of the Convention on Biological Diversity, 2011)","previouslyFormattedCitation":"(Secretariat of the Convention on Biological Diversity, 2011)"},"properties":{"noteIndex":0},"schema":"https://github.com/citation-style-language/schema/raw/master/csl-citation.json"}</w:instrText>
      </w:r>
      <w:r w:rsidRPr="0008241C">
        <w:rPr>
          <w:sz w:val="22"/>
          <w:szCs w:val="22"/>
        </w:rPr>
        <w:fldChar w:fldCharType="separate"/>
      </w:r>
      <w:r w:rsidRPr="0008241C">
        <w:rPr>
          <w:noProof/>
          <w:sz w:val="22"/>
          <w:szCs w:val="22"/>
        </w:rPr>
        <w:t>(Secretariat of the Convention on Biological Diversity, 2011)</w:t>
      </w:r>
      <w:r w:rsidRPr="0008241C">
        <w:rPr>
          <w:sz w:val="22"/>
          <w:szCs w:val="22"/>
        </w:rPr>
        <w:fldChar w:fldCharType="end"/>
      </w:r>
      <w:r w:rsidRPr="0008241C">
        <w:rPr>
          <w:sz w:val="22"/>
          <w:szCs w:val="22"/>
        </w:rPr>
        <w:t>. Since then, thirteen Asian countries have submitted a NBSAP, with three under development, which is considered a considerable progress towards Target 17. It is expected that further progress will be made in this area (UNEP, 2016a; 2016b).</w:t>
      </w:r>
    </w:p>
    <w:p w14:paraId="169242BC" w14:textId="77777777" w:rsidR="00A01204" w:rsidRPr="0008241C" w:rsidRDefault="00A01204" w:rsidP="00A01204">
      <w:pPr>
        <w:rPr>
          <w:b/>
          <w:sz w:val="22"/>
          <w:szCs w:val="22"/>
        </w:rPr>
      </w:pPr>
    </w:p>
    <w:p w14:paraId="0416DC06" w14:textId="25B4A0A7" w:rsidR="00A01204" w:rsidRDefault="00A01204" w:rsidP="00A01204">
      <w:pPr>
        <w:rPr>
          <w:b/>
          <w:sz w:val="22"/>
          <w:szCs w:val="22"/>
          <w:lang w:val="en-US"/>
        </w:rPr>
      </w:pPr>
    </w:p>
    <w:p w14:paraId="1D83DDE4" w14:textId="77777777" w:rsidR="00547AA2" w:rsidRPr="0008241C" w:rsidRDefault="00547AA2" w:rsidP="00A01204">
      <w:pPr>
        <w:rPr>
          <w:b/>
          <w:sz w:val="22"/>
          <w:szCs w:val="22"/>
          <w:lang w:val="en-US"/>
        </w:rPr>
      </w:pPr>
    </w:p>
    <w:p w14:paraId="7C038EB8" w14:textId="4FF6864C"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426" w:name="_Ref480639856"/>
      <w:r w:rsidRPr="0008241C">
        <w:rPr>
          <w:b/>
          <w:kern w:val="2"/>
          <w:sz w:val="22"/>
          <w:szCs w:val="22"/>
          <w:lang w:eastAsia="ja-JP"/>
        </w:rPr>
        <w:lastRenderedPageBreak/>
        <w:t>Table 4.</w:t>
      </w:r>
      <w:r w:rsidRPr="0008241C">
        <w:rPr>
          <w:b/>
          <w:kern w:val="2"/>
          <w:sz w:val="22"/>
          <w:szCs w:val="22"/>
          <w:lang w:eastAsia="ja-JP"/>
        </w:rPr>
        <w:fldChar w:fldCharType="begin"/>
      </w:r>
      <w:r w:rsidRPr="0008241C">
        <w:rPr>
          <w:b/>
          <w:kern w:val="2"/>
          <w:sz w:val="22"/>
          <w:szCs w:val="22"/>
          <w:lang w:eastAsia="ja-JP"/>
        </w:rPr>
        <w:instrText xml:space="preserve"> SEQ Table_4. \* ARABIC </w:instrText>
      </w:r>
      <w:r w:rsidRPr="0008241C">
        <w:rPr>
          <w:b/>
          <w:kern w:val="2"/>
          <w:sz w:val="22"/>
          <w:szCs w:val="22"/>
          <w:lang w:eastAsia="ja-JP"/>
        </w:rPr>
        <w:fldChar w:fldCharType="separate"/>
      </w:r>
      <w:r w:rsidR="00D74032">
        <w:rPr>
          <w:b/>
          <w:noProof/>
          <w:kern w:val="2"/>
          <w:sz w:val="22"/>
          <w:szCs w:val="22"/>
          <w:lang w:eastAsia="ja-JP"/>
        </w:rPr>
        <w:t>4</w:t>
      </w:r>
      <w:r w:rsidRPr="0008241C">
        <w:rPr>
          <w:b/>
          <w:kern w:val="2"/>
          <w:sz w:val="22"/>
          <w:szCs w:val="22"/>
          <w:lang w:eastAsia="ja-JP"/>
        </w:rPr>
        <w:fldChar w:fldCharType="end"/>
      </w:r>
      <w:bookmarkEnd w:id="1426"/>
      <w:r w:rsidRPr="0008241C">
        <w:rPr>
          <w:b/>
          <w:kern w:val="2"/>
          <w:sz w:val="22"/>
          <w:szCs w:val="22"/>
          <w:lang w:eastAsia="ja-JP"/>
        </w:rPr>
        <w:t xml:space="preserve"> Assessment of drivers related to Aichi Targets</w:t>
      </w:r>
    </w:p>
    <w:tbl>
      <w:tblPr>
        <w:tblStyle w:val="GridTable5Dark-Accent51"/>
        <w:tblW w:w="9351" w:type="dxa"/>
        <w:tblLayout w:type="fixed"/>
        <w:tblLook w:val="04A0" w:firstRow="1" w:lastRow="0" w:firstColumn="1" w:lastColumn="0" w:noHBand="0" w:noVBand="1"/>
      </w:tblPr>
      <w:tblGrid>
        <w:gridCol w:w="1238"/>
        <w:gridCol w:w="2424"/>
        <w:gridCol w:w="989"/>
        <w:gridCol w:w="3616"/>
        <w:gridCol w:w="1084"/>
      </w:tblGrid>
      <w:tr w:rsidR="00A01204" w:rsidRPr="0008241C" w14:paraId="0508137F" w14:textId="77777777" w:rsidTr="00A01204">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238" w:type="dxa"/>
            <w:hideMark/>
          </w:tcPr>
          <w:p w14:paraId="2F87200E"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s</w:t>
            </w:r>
          </w:p>
        </w:tc>
        <w:tc>
          <w:tcPr>
            <w:tcW w:w="2424" w:type="dxa"/>
            <w:hideMark/>
          </w:tcPr>
          <w:p w14:paraId="6DE5929F" w14:textId="77777777" w:rsidR="00A01204" w:rsidRPr="0008241C" w:rsidRDefault="00A01204" w:rsidP="00A0120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IPBES Indicators - Core</w:t>
            </w:r>
          </w:p>
        </w:tc>
        <w:tc>
          <w:tcPr>
            <w:tcW w:w="989" w:type="dxa"/>
            <w:hideMark/>
          </w:tcPr>
          <w:p w14:paraId="1B36E04A"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Trends</w:t>
            </w:r>
          </w:p>
        </w:tc>
        <w:tc>
          <w:tcPr>
            <w:tcW w:w="3616" w:type="dxa"/>
          </w:tcPr>
          <w:p w14:paraId="23473A8C"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Source of evidence for trend/confidence</w:t>
            </w:r>
          </w:p>
        </w:tc>
        <w:tc>
          <w:tcPr>
            <w:tcW w:w="1084" w:type="dxa"/>
          </w:tcPr>
          <w:p w14:paraId="7E9DC128"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Relevant section</w:t>
            </w:r>
          </w:p>
        </w:tc>
      </w:tr>
      <w:tr w:rsidR="00A01204" w:rsidRPr="0008241C" w14:paraId="5E53EF43"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val="restart"/>
            <w:hideMark/>
          </w:tcPr>
          <w:p w14:paraId="21E09B46"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 6: Sustainable fishery</w:t>
            </w:r>
          </w:p>
        </w:tc>
        <w:tc>
          <w:tcPr>
            <w:tcW w:w="2424" w:type="dxa"/>
            <w:hideMark/>
          </w:tcPr>
          <w:p w14:paraId="40B17F62"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Trends in fisheries certified by the Marine Stewardship Council</w:t>
            </w:r>
          </w:p>
        </w:tc>
        <w:tc>
          <w:tcPr>
            <w:tcW w:w="989" w:type="dxa"/>
            <w:hideMark/>
          </w:tcPr>
          <w:p w14:paraId="747099DB"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1ECB5CC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u w:val="single"/>
                <w:lang w:eastAsia="ja-JP"/>
              </w:rPr>
            </w:pPr>
            <w:r w:rsidRPr="0008241C">
              <w:rPr>
                <w:rFonts w:ascii="Times New Roman" w:hAnsi="Times New Roman"/>
              </w:rPr>
              <w:t>(</w:t>
            </w:r>
            <w:r w:rsidRPr="0008241C">
              <w:rPr>
                <w:rFonts w:ascii="Times New Roman" w:hAnsi="Times New Roman"/>
                <w:noProof/>
              </w:rPr>
              <w:t xml:space="preserve">Funge-Smith </w:t>
            </w:r>
            <w:r w:rsidRPr="0008241C">
              <w:rPr>
                <w:rFonts w:ascii="Times New Roman" w:hAnsi="Times New Roman"/>
                <w:i/>
                <w:noProof/>
              </w:rPr>
              <w:t>et al</w:t>
            </w:r>
            <w:r w:rsidRPr="0008241C">
              <w:rPr>
                <w:rFonts w:ascii="Times New Roman" w:hAnsi="Times New Roman"/>
                <w:noProof/>
              </w:rPr>
              <w:t xml:space="preserve"> 2012</w:t>
            </w:r>
            <w:r w:rsidRPr="0008241C">
              <w:rPr>
                <w:rFonts w:ascii="Times New Roman" w:hAnsi="Times New Roman"/>
              </w:rPr>
              <w:t>).</w:t>
            </w:r>
          </w:p>
        </w:tc>
        <w:tc>
          <w:tcPr>
            <w:tcW w:w="1084" w:type="dxa"/>
          </w:tcPr>
          <w:p w14:paraId="7AB3C9D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4.1.2, 4.4.8</w:t>
            </w:r>
          </w:p>
        </w:tc>
      </w:tr>
      <w:tr w:rsidR="00A01204" w:rsidRPr="0008241C" w14:paraId="3AAEF4F2"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550EBE5F" w14:textId="77777777" w:rsidR="00A01204" w:rsidRPr="0008241C" w:rsidRDefault="00A01204" w:rsidP="00A01204">
            <w:pPr>
              <w:rPr>
                <w:rFonts w:ascii="Times New Roman" w:hAnsi="Times New Roman"/>
                <w:lang w:val="en-US"/>
              </w:rPr>
            </w:pPr>
          </w:p>
        </w:tc>
        <w:tc>
          <w:tcPr>
            <w:tcW w:w="2424" w:type="dxa"/>
            <w:hideMark/>
          </w:tcPr>
          <w:p w14:paraId="31AA24F8"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Estimated fisheries catch and fishing effort</w:t>
            </w:r>
          </w:p>
        </w:tc>
        <w:tc>
          <w:tcPr>
            <w:tcW w:w="989" w:type="dxa"/>
            <w:hideMark/>
          </w:tcPr>
          <w:p w14:paraId="67590B7E"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5E1AD2F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w:t>
            </w:r>
            <w:r w:rsidRPr="0008241C">
              <w:rPr>
                <w:rFonts w:ascii="Times New Roman" w:hAnsi="Times New Roman"/>
                <w:noProof/>
              </w:rPr>
              <w:t xml:space="preserve">Funge-Smith </w:t>
            </w:r>
            <w:r w:rsidRPr="0008241C">
              <w:rPr>
                <w:rFonts w:ascii="Times New Roman" w:hAnsi="Times New Roman"/>
                <w:i/>
                <w:noProof/>
              </w:rPr>
              <w:t>et al</w:t>
            </w:r>
            <w:r w:rsidRPr="0008241C">
              <w:rPr>
                <w:rFonts w:ascii="Times New Roman" w:hAnsi="Times New Roman"/>
                <w:noProof/>
              </w:rPr>
              <w:t xml:space="preserve"> 2012</w:t>
            </w:r>
            <w:r w:rsidRPr="0008241C">
              <w:rPr>
                <w:rFonts w:ascii="Times New Roman" w:hAnsi="Times New Roman"/>
              </w:rPr>
              <w:t>).</w:t>
            </w:r>
          </w:p>
          <w:p w14:paraId="461C20A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noProof/>
                <w:lang w:val="en-NZ" w:eastAsia="ja-JP"/>
              </w:rPr>
            </w:pPr>
            <w:r w:rsidRPr="0008241C">
              <w:rPr>
                <w:lang w:val="en-US"/>
              </w:rPr>
              <w:fldChar w:fldCharType="begin" w:fldLock="1"/>
            </w:r>
            <w:r w:rsidRPr="0008241C">
              <w:rPr>
                <w:rFonts w:ascii="Times New Roman" w:hAnsi="Times New Roman"/>
                <w:lang w:val="en-US"/>
              </w:rPr>
              <w:instrText>ADDIN CSL_CITATION {"citationItems":[{"id":"ITEM-1","itemData":{"DOI":"10.1007/s00338-014-1219-1","ISSN":"1432-0975","abstract":"We synthesize fisheries catch reconstruction studies for 25 Pacific island countries, states and territories, which compare estimates of total domestic catches with officially reported catch data. We exclude data for the large-scale tuna fleets, which have largely foreign beneficial ownership, even when flying Pacific flags. However, we recognize the considerable financial contributions derived from foreign access or charter fees for Pacific host countries. The reconstructions for the 25 entities from 1950 to 2010 suggested that total domestic catches were 2.5 times the data reported to FAO. This discrepancy was largest in early periods (1950: 6.4 times), while for 2010, total catches were 1.7 times the reported data. There was a significant difference in trend between reported and reconstructed catches since 2000, with reconstructed catches declining strongly since their peak in 2000. Total catches increased from 110,000 t yr−1 in 1950 (of which 17,400 t were reported) to a peak of over 250,000 t yr−1 in 2000, before declining to around 200,000 t yr−1 by 2010. This decrease is driven by a declining artisanal (small-scale commercial) catch, which was not compensated for by increasing domestic industrial (large-scale commercial) catches. The artisanal fisheries appear to be declining from a peak of 97,000 t yr−1 in 1992 to less than 50,000 t yr−1 by 2010. However, total catches were dominated by subsistence (small-scale, non-commercial) fisheries, which accounted for 69 % of total catches, with the majority missing from the reported data. Artisanal catches accounted for 22 %, while truly domestic industrial fisheries accounted for only 6 % of total catches. The smallest component is the recreational (small-scale, non-commercial and largely for leisure) sector (2 %), which, although small in catch, is likely of economic importance in some areas due to its direct link to tourism income.","author":[{"dropping-particle":"","family":"Zeller","given":"D.","non-dropping-particle":"","parse-names":false,"suffix":""},{"dropping-particle":"","family":"Harper","given":"S","non-dropping-particle":"","parse-names":false,"suffix":""},{"dropping-particle":"","family":"Zylich","given":"K","non-dropping-particle":"","parse-names":false,"suffix":""},{"dropping-particle":"","family":"Pauly","given":"D.","non-dropping-particle":"","parse-names":false,"suffix":""}],"container-title":"Coral Reefs","id":"ITEM-1","issue":"1","issued":{"date-parts":[["2015"]]},"page":"25-39","title":"Synthesis of underreported small-scale fisheries catch in Pacific island waters","type":"article-journal","volume":"34"},"uris":["http://www.mendeley.com/documents/?uuid=680f83ed-c253-4044-a07c-60f58c867a11"]},{"id":"ITEM-2","itemData":{"abstract":"In the Philippines, very high fishing pressure coincides with the globally greatest number of shorefish species, yet no long-term fisheries data are available to explore species-level changes that may have occurred widely in the most species rich and vulnerable marine ecosystem, namely coral reefs. Through 2655 face-to-face interviews conducted between August 2012 and July 2014, we used fishers’ recall of past catch rates of reef-associated finfish to infer species disappearances from catches in five marine key biodiversity areas (Lanuza Bay, Danajon Bank, Verde Island Passage, Polillo Islands and Honda Bay). We modeled temporal trends in perceived catch per unit effort (CPUE) based on fishers’ reports of typical good days’ catches using Generalized Linear Mixed Modelling. Fifty-nine different finfish disappeared from catches between the 1950s and 2014; 42 fish were identified to species level, two to genus, seven to family and eight to local name only. Five species occurring at all sites with the greatest number of fishers reporting zero catches were the green bumphead parrotfish (Bolbometopon muricatum), humphead wrasse (Cheilinus undulatus), African pompano (Alectis ciliaris), giant grouper (Epinephelus lanceolatus) and mangrove red snapper (Lutjanus argentimaculatus). Between the 1950s and 2014, the mean perceived CPUE of bumphead parrotfish declined by 88%, that of humphead wrasse by 82%, African pompano by 66%, giant grouper by 74% and mangrove red snapper by 64%. These declines were mainly associated with excess and uncontrolled fishing, fish life-history traits like maximum body size and socio-economic factors like access to market infrastructure and services, and overpopulation. The fishers’ knowledge is indicative of extirpations where evidence for these losses was otherwise lacking. Our models provide information as basis for area-based conservation and regional resource management particularly for the more vulnerable, once common, large, yet wide-ranging reef finfish species.","author":[{"dropping-particle":"","family":"Lavides","given":"Margarita N","non-dropping-particle":"","parse-names":false,"suffix":""},{"dropping-particle":"V","family":"Molina","given":"Erina Pauline","non-dropping-particle":"","parse-names":false,"suffix":""},{"dropping-particle":"","family":"la Rosa  Jr","given":"Gregorio E","non-dropping-particle":"de","parse-names":false,"suffix":""},{"dropping-particle":"","family":"Mill","given":"Aileen C","non-dropping-particle":"","parse-names":false,"suffix":""},{"dropping-particle":"","family":"Rushton","given":"Stephen P","non-dropping-particle":"","parse-names":false,"suffix":""},{"dropping-particle":"","family":"Stead","given":"Selina M","non-dropping-particle":"","parse-names":false,"suffix":""},{"dropping-particle":"","family":"Polunin","given":"Nicholas V C","non-dropping-particle":"","parse-names":false,"suffix":""}],"container-title":"PLOS ONE","id":"ITEM-2","issue":"5","issued":{"date-parts":[["2016","5","18"]]},"page":"e0155752","publisher":"Public Library of Science","title":"Patterns of Coral-Reef Finfish Species Disappearances Inferred from Fishers’ Knowledge in Global Epicentre of Marine Shorefish Diversity","type":"article-journal","volume":"11"},"uris":["http://www.mendeley.com/documents/?uuid=32648bda-1914-41e5-85c3-c2623e01cdb4"]}],"mendeley":{"formattedCitation":"(Lavides &lt;i&gt;et al.&lt;/i&gt;, 2016; Zeller &lt;i&gt;et al.&lt;/i&gt;, 2015)","manualFormatting":"(Lavides et al., 2016)\r( Zeller et al., 2015)","plainTextFormattedCitation":"(Lavides et al., 2016; Zeller et al., 2015)","previouslyFormattedCitation":"(Lavides &lt;i&gt;et al.&lt;/i&gt;, 2016; Zeller &lt;i&gt;et al.&lt;/i&gt;, 2015)"},"properties":{"noteIndex":0},"schema":"https://github.com/citation-style-language/schema/raw/master/csl-citation.json"}</w:instrText>
            </w:r>
            <w:r w:rsidRPr="0008241C">
              <w:rPr>
                <w:lang w:val="en-US"/>
              </w:rPr>
              <w:fldChar w:fldCharType="separate"/>
            </w:r>
            <w:r w:rsidRPr="0008241C">
              <w:rPr>
                <w:rFonts w:ascii="Times New Roman" w:hAnsi="Times New Roman"/>
                <w:noProof/>
                <w:lang w:val="en-NZ"/>
              </w:rPr>
              <w:t xml:space="preserve">(Lavides </w:t>
            </w:r>
            <w:r w:rsidRPr="0008241C">
              <w:rPr>
                <w:rFonts w:ascii="Times New Roman" w:hAnsi="Times New Roman"/>
                <w:i/>
                <w:noProof/>
                <w:lang w:val="en-NZ"/>
              </w:rPr>
              <w:t>et al</w:t>
            </w:r>
            <w:r w:rsidRPr="0008241C">
              <w:rPr>
                <w:rFonts w:ascii="Times New Roman" w:hAnsi="Times New Roman"/>
                <w:noProof/>
                <w:lang w:val="en-NZ"/>
              </w:rPr>
              <w:t>., 2016</w:t>
            </w:r>
            <w:r w:rsidRPr="0008241C">
              <w:rPr>
                <w:rFonts w:ascii="Times New Roman" w:hAnsi="Times New Roman"/>
                <w:noProof/>
                <w:lang w:val="en-NZ" w:eastAsia="ja-JP"/>
              </w:rPr>
              <w:t>)</w:t>
            </w:r>
          </w:p>
          <w:p w14:paraId="401E699C"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fr-FR" w:eastAsia="ja-JP"/>
              </w:rPr>
            </w:pPr>
            <w:r w:rsidRPr="0008241C">
              <w:rPr>
                <w:rFonts w:ascii="Times New Roman" w:hAnsi="Times New Roman"/>
                <w:noProof/>
                <w:lang w:val="fr-FR" w:eastAsia="ja-JP"/>
              </w:rPr>
              <w:t>(</w:t>
            </w:r>
            <w:r w:rsidRPr="0008241C">
              <w:rPr>
                <w:rFonts w:ascii="Times New Roman" w:hAnsi="Times New Roman"/>
                <w:noProof/>
                <w:lang w:val="fr-FR"/>
              </w:rPr>
              <w:t xml:space="preserve">Zeller </w:t>
            </w:r>
            <w:r w:rsidRPr="0008241C">
              <w:rPr>
                <w:rFonts w:ascii="Times New Roman" w:hAnsi="Times New Roman"/>
                <w:i/>
                <w:noProof/>
                <w:lang w:val="fr-FR"/>
              </w:rPr>
              <w:t>et al</w:t>
            </w:r>
            <w:r w:rsidRPr="0008241C">
              <w:rPr>
                <w:rFonts w:ascii="Times New Roman" w:hAnsi="Times New Roman"/>
                <w:noProof/>
                <w:lang w:val="fr-FR"/>
              </w:rPr>
              <w:t>., 2015)</w:t>
            </w:r>
            <w:r w:rsidRPr="0008241C">
              <w:rPr>
                <w:lang w:val="en-US"/>
              </w:rPr>
              <w:fldChar w:fldCharType="end"/>
            </w:r>
          </w:p>
          <w:p w14:paraId="69C65A90"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fr-FR" w:eastAsia="ja-JP"/>
              </w:rPr>
            </w:pPr>
            <w:r w:rsidRPr="0008241C">
              <w:rPr>
                <w:rFonts w:ascii="Times New Roman" w:hAnsi="Times New Roman"/>
                <w:lang w:val="fr-FR" w:eastAsia="ja-JP"/>
              </w:rPr>
              <w:t>(</w:t>
            </w:r>
            <w:r w:rsidRPr="0008241C">
              <w:rPr>
                <w:rFonts w:ascii="Times New Roman" w:hAnsi="Times New Roman"/>
                <w:lang w:val="fr-FR"/>
              </w:rPr>
              <w:t>http://www.seaaroundus.org/</w:t>
            </w:r>
            <w:r w:rsidRPr="0008241C">
              <w:rPr>
                <w:rFonts w:ascii="Times New Roman" w:hAnsi="Times New Roman"/>
                <w:lang w:val="fr-FR" w:eastAsia="ja-JP"/>
              </w:rPr>
              <w:t>)</w:t>
            </w:r>
          </w:p>
        </w:tc>
        <w:tc>
          <w:tcPr>
            <w:tcW w:w="1084" w:type="dxa"/>
          </w:tcPr>
          <w:p w14:paraId="798D3ECB"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4.1.2</w:t>
            </w:r>
          </w:p>
        </w:tc>
      </w:tr>
      <w:tr w:rsidR="00A01204" w:rsidRPr="0008241C" w14:paraId="66616222"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64F7C3D9" w14:textId="77777777" w:rsidR="00A01204" w:rsidRPr="0008241C" w:rsidRDefault="00A01204" w:rsidP="00A01204">
            <w:pPr>
              <w:rPr>
                <w:rFonts w:ascii="Times New Roman" w:hAnsi="Times New Roman"/>
                <w:lang w:val="en-US"/>
              </w:rPr>
            </w:pPr>
          </w:p>
        </w:tc>
        <w:tc>
          <w:tcPr>
            <w:tcW w:w="2424" w:type="dxa"/>
            <w:hideMark/>
          </w:tcPr>
          <w:p w14:paraId="1021572B"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Inland fishery production</w:t>
            </w:r>
          </w:p>
        </w:tc>
        <w:tc>
          <w:tcPr>
            <w:tcW w:w="989" w:type="dxa"/>
            <w:hideMark/>
          </w:tcPr>
          <w:p w14:paraId="6A19BF5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78CE920B"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T</w:t>
            </w:r>
            <w:r w:rsidRPr="0008241C">
              <w:rPr>
                <w:rFonts w:ascii="Times New Roman" w:hAnsi="Times New Roman"/>
              </w:rPr>
              <w:t>able 5 in FAO (2016) supports an increase as is the text in Section 4.4.5</w:t>
            </w:r>
          </w:p>
        </w:tc>
        <w:tc>
          <w:tcPr>
            <w:tcW w:w="1084" w:type="dxa"/>
          </w:tcPr>
          <w:p w14:paraId="27C5B299"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 xml:space="preserve">4.1.2, </w:t>
            </w:r>
            <w:r w:rsidRPr="0008241C">
              <w:rPr>
                <w:rFonts w:ascii="Times New Roman" w:hAnsi="Times New Roman"/>
              </w:rPr>
              <w:t>4.4.5</w:t>
            </w:r>
          </w:p>
        </w:tc>
      </w:tr>
      <w:tr w:rsidR="00A01204" w:rsidRPr="0008241C" w14:paraId="4011BC49"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val="restart"/>
            <w:hideMark/>
          </w:tcPr>
          <w:p w14:paraId="40FEA84A"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 7: Sustainable agriculture</w:t>
            </w:r>
          </w:p>
        </w:tc>
        <w:tc>
          <w:tcPr>
            <w:tcW w:w="2424" w:type="dxa"/>
            <w:hideMark/>
          </w:tcPr>
          <w:p w14:paraId="048AF4FB"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Total wood removals</w:t>
            </w:r>
          </w:p>
        </w:tc>
        <w:tc>
          <w:tcPr>
            <w:tcW w:w="989" w:type="dxa"/>
            <w:hideMark/>
          </w:tcPr>
          <w:p w14:paraId="61E4E958"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25D8BC99"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rPr>
              <w:t>See section 4.1.2.1</w:t>
            </w:r>
          </w:p>
        </w:tc>
        <w:tc>
          <w:tcPr>
            <w:tcW w:w="1084" w:type="dxa"/>
          </w:tcPr>
          <w:p w14:paraId="06C7F514"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4.1.2.1</w:t>
            </w:r>
          </w:p>
        </w:tc>
      </w:tr>
      <w:tr w:rsidR="00A01204" w:rsidRPr="0008241C" w14:paraId="4DA7CE04"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037102F5" w14:textId="77777777" w:rsidR="00A01204" w:rsidRPr="0008241C" w:rsidRDefault="00A01204" w:rsidP="00A01204">
            <w:pPr>
              <w:rPr>
                <w:rFonts w:ascii="Times New Roman" w:hAnsi="Times New Roman"/>
                <w:lang w:val="en-US"/>
              </w:rPr>
            </w:pPr>
          </w:p>
        </w:tc>
        <w:tc>
          <w:tcPr>
            <w:tcW w:w="2424" w:type="dxa"/>
            <w:hideMark/>
          </w:tcPr>
          <w:p w14:paraId="218B1A97"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Proportion of area of forest production under FSC and PEFC certification</w:t>
            </w:r>
          </w:p>
        </w:tc>
        <w:tc>
          <w:tcPr>
            <w:tcW w:w="989" w:type="dxa"/>
            <w:hideMark/>
          </w:tcPr>
          <w:p w14:paraId="7087E56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287966E2"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fldChar w:fldCharType="begin" w:fldLock="1"/>
            </w:r>
            <w:r w:rsidRPr="0008241C">
              <w:rPr>
                <w:rFonts w:ascii="Times New Roman" w:hAnsi="Times New Roman"/>
              </w:rPr>
              <w:instrText>ADDIN CSL_CITATION {"citationItems":[{"id":"ITEM-1","itemData":{"URL":"https://ic.fsc.org/en/facts-and-figures","author":[{"dropping-particle":"","family":"Forest Stewardship Council","given":"","non-dropping-particle":"","parse-names":false,"suffix":""}],"id":"ITEM-1","issued":{"date-parts":[["0"]]},"title":"Facts and Figures","type":"webpage"},"uris":["http://www.mendeley.com/documents/?uuid=bdcf9e40-36c3-4ad1-b00d-9b2afc639c13"]}],"mendeley":{"formattedCitation":"(Forest Stewardship Council, n.d.)","plainTextFormattedCitation":"(Forest Stewardship Council, n.d.)","previouslyFormattedCitation":"(Forest Stewardship Council, n.d.)"},"properties":{"noteIndex":0},"schema":"https://github.com/citation-style-language/schema/raw/master/csl-citation.json"}</w:instrText>
            </w:r>
            <w:r w:rsidRPr="0008241C">
              <w:fldChar w:fldCharType="separate"/>
            </w:r>
            <w:r w:rsidRPr="0008241C">
              <w:rPr>
                <w:rFonts w:ascii="Times New Roman" w:hAnsi="Times New Roman"/>
                <w:noProof/>
              </w:rPr>
              <w:t>(Forest Stewardship Council, n.d.)</w:t>
            </w:r>
            <w:r w:rsidRPr="0008241C">
              <w:fldChar w:fldCharType="end"/>
            </w:r>
            <w:r w:rsidRPr="0008241C" w:rsidDel="00E522C1">
              <w:rPr>
                <w:rFonts w:ascii="Times New Roman" w:hAnsi="Times New Roman"/>
              </w:rPr>
              <w:t xml:space="preserve"> </w:t>
            </w:r>
          </w:p>
          <w:p w14:paraId="546CAF5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UNEP, 2016a)</w:t>
            </w:r>
          </w:p>
          <w:p w14:paraId="688E6747"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Asia FSC = growing from 2012 to 2017 from 4.98Mha to 8.3Mha, Oceania = growing from 2012 to 2017 from 2.2Mha to 2.6Mha</w:t>
            </w:r>
          </w:p>
          <w:p w14:paraId="3A1CF91E"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PEFC area: increased by 75% since 2015, currently around 37Mha</w:t>
            </w:r>
          </w:p>
        </w:tc>
        <w:tc>
          <w:tcPr>
            <w:tcW w:w="1084" w:type="dxa"/>
          </w:tcPr>
          <w:p w14:paraId="048DC413"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01204" w:rsidRPr="0008241C" w14:paraId="1A4E74C7"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39974360" w14:textId="77777777" w:rsidR="00A01204" w:rsidRPr="0008241C" w:rsidRDefault="00A01204" w:rsidP="00A01204">
            <w:pPr>
              <w:rPr>
                <w:rFonts w:ascii="Times New Roman" w:hAnsi="Times New Roman"/>
                <w:lang w:val="en-US"/>
              </w:rPr>
            </w:pPr>
          </w:p>
        </w:tc>
        <w:tc>
          <w:tcPr>
            <w:tcW w:w="2424" w:type="dxa"/>
            <w:hideMark/>
          </w:tcPr>
          <w:p w14:paraId="7B007E2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Nitrogen Use Efficiency</w:t>
            </w:r>
          </w:p>
        </w:tc>
        <w:tc>
          <w:tcPr>
            <w:tcW w:w="989" w:type="dxa"/>
            <w:hideMark/>
          </w:tcPr>
          <w:p w14:paraId="5CF3CA6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0FA88233"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fr-FR" w:eastAsia="ja-JP"/>
              </w:rPr>
            </w:pPr>
            <w:r w:rsidRPr="0008241C">
              <w:rPr>
                <w:lang w:val="fr-FR"/>
              </w:rPr>
              <w:fldChar w:fldCharType="begin" w:fldLock="1"/>
            </w:r>
            <w:r w:rsidRPr="0008241C">
              <w:rPr>
                <w:rFonts w:ascii="Times New Roman" w:hAnsi="Times New Roman"/>
                <w:lang w:val="fr-FR"/>
              </w:rPr>
              <w:instrText>ADDIN CSL_CITATION {"citationItems":[{"id":"ITEM-1","itemData":{"DOI":"10.1088/1748-9326/9/10/105011","ISBN":"1748-9326","ISSN":"1748-9326","PMID":"20926552","abstract":"Nitrogen (N) is crucial for crop productivity. However, nowadays more than half of the N added to cropland is lost to the environment, wasting the resource, producing threats to air, water, soil and biodiversity, and generating greenhouse gas emissions. Based on FAO data, we have reconstructed the trajectory followed, in the past 50 years, by 124 countries in terms of crop yield and total nitrogen inputs to cropland (manure, synthetic fertilizer, symbiotic fixation and atmospheric deposition). During the last five decades, the response of agricultural systems to increased nitrogen fertilization has evolved differently in the different world countries. While some countries have improved their agro-environmental performances, in others the increased fertilization has produced low agronomical benefits and higher environmental losses. Our data also suggest that, in general, those countries using a higher proportion of N inputs from symbiotic N fixation rather than from synthetic fertilizer have a better N use efficiency.","author":[{"dropping-particle":"","family":"Lassaletta","given":"Luis","non-dropping-particle":"","parse-names":false,"suffix":""},{"dropping-particle":"","family":"Billen","given":"Gilles","non-dropping-particle":"","parse-names":false,"suffix":""},{"dropping-particle":"","family":"Grizzetti","given":"Bruna","non-dropping-particle":"","parse-names":false,"suffix":""},{"dropping-particle":"","family":"Anglade","given":"Juliette","non-dropping-particle":"","parse-names":false,"suffix":""},{"dropping-particle":"","family":"Garnier","given":"Josette","non-dropping-particle":"","parse-names":false,"suffix":""}],"container-title":"Environmental Research Letters","id":"ITEM-1","issue":"10","issued":{"date-parts":[["2014"]]},"page":"105011","publisher":"IOP Publishing","title":"50 Year Trends in Nitrogen Use Efficiency of World Cropping Systems: the Relationship Between Yield and Nitrogen Input To Cropland","type":"article-journal","volume":"9"},"uris":["http://www.mendeley.com/documents/?uuid=8d5556fe-4ec2-47ef-a372-54afc6216162"]}],"mendeley":{"formattedCitation":"(Lassaletta &lt;i&gt;et al.&lt;/i&gt;, 2014)","plainTextFormattedCitation":"(Lassaletta et al., 2014)","previouslyFormattedCitation":"(Lassaletta &lt;i&gt;et al.&lt;/i&gt;, 2014)"},"properties":{"noteIndex":0},"schema":"https://github.com/citation-style-language/schema/raw/master/csl-citation.json"}</w:instrText>
            </w:r>
            <w:r w:rsidRPr="0008241C">
              <w:rPr>
                <w:lang w:val="fr-FR"/>
              </w:rPr>
              <w:fldChar w:fldCharType="separate"/>
            </w:r>
            <w:r w:rsidRPr="0008241C">
              <w:rPr>
                <w:rFonts w:ascii="Times New Roman" w:hAnsi="Times New Roman"/>
                <w:noProof/>
                <w:lang w:val="fr-FR"/>
              </w:rPr>
              <w:t xml:space="preserve">(Lassaletta </w:t>
            </w:r>
            <w:r w:rsidRPr="0008241C">
              <w:rPr>
                <w:rFonts w:ascii="Times New Roman" w:hAnsi="Times New Roman"/>
                <w:i/>
                <w:noProof/>
                <w:lang w:val="fr-FR"/>
              </w:rPr>
              <w:t>et al.</w:t>
            </w:r>
            <w:r w:rsidRPr="0008241C">
              <w:rPr>
                <w:rFonts w:ascii="Times New Roman" w:hAnsi="Times New Roman"/>
                <w:noProof/>
                <w:lang w:val="fr-FR"/>
              </w:rPr>
              <w:t>, 2014)</w:t>
            </w:r>
            <w:r w:rsidRPr="0008241C">
              <w:rPr>
                <w:lang w:val="fr-FR"/>
              </w:rPr>
              <w:fldChar w:fldCharType="end"/>
            </w:r>
          </w:p>
          <w:p w14:paraId="4E979B8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fr-FR" w:eastAsia="ja-JP"/>
              </w:rPr>
            </w:pPr>
            <w:r w:rsidRPr="0008241C">
              <w:rPr>
                <w:iCs/>
                <w:lang w:val="fr-FR"/>
              </w:rPr>
              <w:fldChar w:fldCharType="begin" w:fldLock="1"/>
            </w:r>
            <w:r w:rsidRPr="0008241C">
              <w:rPr>
                <w:rFonts w:ascii="Times New Roman" w:hAnsi="Times New Roman"/>
                <w:iCs/>
                <w:lang w:val="fr-FR"/>
              </w:rPr>
              <w:instrText>ADDIN CSL_CITATION {"citationItems":[{"id":"ITEM-1","itemData":{"author":[{"dropping-particle":"","family":"Lassaletta","given":"Luis","non-dropping-particle":"","parse-names":false,"suffix":""}],"id":"ITEM-1","issued":{"date-parts":[["0"]]},"publisher":"IPBES","title":"IPBES GLOBAL/REGIONAL INDICATOR FACTSHEET (VISUALS &amp; STORYLINES)","type":"article"},"uris":["http://www.mendeley.com/documents/?uuid=b1e8a68f-5fd2-439c-a720-ab35becd1702"]}],"mendeley":{"formattedCitation":"(Lassaletta, n.d.)","plainTextFormattedCitation":"(Lassaletta, n.d.)","previouslyFormattedCitation":"(Lassaletta, n.d.)"},"properties":{"noteIndex":0},"schema":"https://github.com/citation-style-language/schema/raw/master/csl-citation.json"}</w:instrText>
            </w:r>
            <w:r w:rsidRPr="0008241C">
              <w:rPr>
                <w:iCs/>
                <w:lang w:val="fr-FR"/>
              </w:rPr>
              <w:fldChar w:fldCharType="separate"/>
            </w:r>
            <w:r w:rsidRPr="0008241C">
              <w:rPr>
                <w:rFonts w:ascii="Times New Roman" w:hAnsi="Times New Roman"/>
                <w:iCs/>
                <w:noProof/>
                <w:lang w:val="fr-FR"/>
              </w:rPr>
              <w:t>(Lassaletta, n.d.)</w:t>
            </w:r>
            <w:r w:rsidRPr="0008241C">
              <w:rPr>
                <w:iCs/>
                <w:lang w:val="fr-FR"/>
              </w:rPr>
              <w:fldChar w:fldCharType="end"/>
            </w:r>
          </w:p>
        </w:tc>
        <w:tc>
          <w:tcPr>
            <w:tcW w:w="1084" w:type="dxa"/>
          </w:tcPr>
          <w:p w14:paraId="2936119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fr-FR"/>
              </w:rPr>
            </w:pPr>
          </w:p>
        </w:tc>
      </w:tr>
      <w:tr w:rsidR="00A01204" w:rsidRPr="0008241C" w14:paraId="35FD6F61"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4EE2A75F" w14:textId="77777777" w:rsidR="00A01204" w:rsidRPr="0008241C" w:rsidRDefault="00A01204" w:rsidP="00A01204">
            <w:pPr>
              <w:rPr>
                <w:rFonts w:ascii="Times New Roman" w:hAnsi="Times New Roman"/>
                <w:lang w:val="fr-FR"/>
              </w:rPr>
            </w:pPr>
          </w:p>
        </w:tc>
        <w:tc>
          <w:tcPr>
            <w:tcW w:w="2424" w:type="dxa"/>
            <w:hideMark/>
          </w:tcPr>
          <w:p w14:paraId="683BC06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Nitrogen + Phosphate Fertilizers (N+P 205 total nutrients)</w:t>
            </w:r>
          </w:p>
        </w:tc>
        <w:tc>
          <w:tcPr>
            <w:tcW w:w="989" w:type="dxa"/>
            <w:hideMark/>
          </w:tcPr>
          <w:p w14:paraId="57500D0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35116DF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u w:val="single"/>
              </w:rPr>
            </w:pPr>
            <w:r w:rsidRPr="0008241C">
              <w:rPr>
                <w:lang w:val="en-US"/>
              </w:rPr>
              <w:fldChar w:fldCharType="begin" w:fldLock="1"/>
            </w:r>
            <w:r w:rsidRPr="0008241C">
              <w:rPr>
                <w:rFonts w:ascii="Times New Roman" w:hAnsi="Times New Roman"/>
                <w:lang w:val="en-US"/>
              </w:rPr>
              <w:instrText>ADDIN CSL_CITATION {"citationItems":[{"id":"ITEM-1","itemData":{"author":[{"dropping-particle":"","family":"FAO","given":"","non-dropping-particle":"","parse-names":false,"suffix":""}],"id":"ITEM-1","issued":{"date-parts":[["2015"]]},"publisher":"FAO","title":"World fertilizer trends and outlook to 2018","type":"book"},"uris":["http://www.mendeley.com/documents/?uuid=74a1c074-ca79-32f5-8c91-1f698b855956"]}],"mendeley":{"formattedCitation":"(FAO, 2015d)","plainTextFormattedCitation":"(FAO, 2015d)","previouslyFormattedCitation":"(FAO, 2015d)"},"properties":{"noteIndex":0},"schema":"https://github.com/citation-style-language/schema/raw/master/csl-citation.json"}</w:instrText>
            </w:r>
            <w:r w:rsidRPr="0008241C">
              <w:rPr>
                <w:lang w:val="en-US"/>
              </w:rPr>
              <w:fldChar w:fldCharType="separate"/>
            </w:r>
            <w:r w:rsidRPr="0008241C">
              <w:rPr>
                <w:rFonts w:ascii="Times New Roman" w:hAnsi="Times New Roman"/>
                <w:noProof/>
                <w:lang w:val="en-US"/>
              </w:rPr>
              <w:t>(FAO, 2015d)</w:t>
            </w:r>
            <w:r w:rsidRPr="0008241C">
              <w:rPr>
                <w:lang w:val="en-US"/>
              </w:rPr>
              <w:fldChar w:fldCharType="end"/>
            </w:r>
          </w:p>
        </w:tc>
        <w:tc>
          <w:tcPr>
            <w:tcW w:w="1084" w:type="dxa"/>
          </w:tcPr>
          <w:p w14:paraId="78B43FB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4.4.5</w:t>
            </w:r>
          </w:p>
        </w:tc>
      </w:tr>
      <w:tr w:rsidR="00A01204" w:rsidRPr="0008241C" w14:paraId="4EDEF28B"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val="restart"/>
            <w:hideMark/>
          </w:tcPr>
          <w:p w14:paraId="56A6A7B1"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 8: Pollution controlled</w:t>
            </w:r>
          </w:p>
        </w:tc>
        <w:tc>
          <w:tcPr>
            <w:tcW w:w="2424" w:type="dxa"/>
            <w:hideMark/>
          </w:tcPr>
          <w:p w14:paraId="527C07C4"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Trends in pesticide use</w:t>
            </w:r>
          </w:p>
        </w:tc>
        <w:tc>
          <w:tcPr>
            <w:tcW w:w="989" w:type="dxa"/>
            <w:hideMark/>
          </w:tcPr>
          <w:p w14:paraId="7B42DB91"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4EEE430F"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eastAsia="ja-JP"/>
              </w:rPr>
            </w:pPr>
            <w:r w:rsidRPr="0008241C">
              <w:fldChar w:fldCharType="begin" w:fldLock="1"/>
            </w:r>
            <w:r w:rsidRPr="0008241C">
              <w:rPr>
                <w:rFonts w:ascii="Times New Roman" w:hAnsi="Times New Roman"/>
              </w:rPr>
              <w:instrText>ADDIN CSL_CITATION {"citationItems":[{"id":"ITEM-1","itemData":{"URL":"http://www.fao.org/faostat/en/#search/pesticides","accessed":{"date-parts":[["2018","1","11"]]},"author":[{"dropping-particle":"","family":"FAO","given":"","non-dropping-particle":"","parse-names":false,"suffix":""}],"container-title":"FAO","id":"ITEM-1","issued":{"date-parts":[["0"]]},"title":"FAOSTAT Search Data (pesticides)","type":"webpage"},"uris":["http://www.mendeley.com/documents/?uuid=f834c96c-1224-4189-81f3-11bbc542c1e0"]}],"mendeley":{"formattedCitation":"(FAO, n.d.-a)","plainTextFormattedCitation":"(FAO, n.d.-a)","previouslyFormattedCitation":"(FAO, n.d.-a)"},"properties":{"noteIndex":0},"schema":"https://github.com/citation-style-language/schema/raw/master/csl-citation.json"}</w:instrText>
            </w:r>
            <w:r w:rsidRPr="0008241C">
              <w:fldChar w:fldCharType="separate"/>
            </w:r>
            <w:r w:rsidRPr="0008241C">
              <w:rPr>
                <w:rFonts w:ascii="Times New Roman" w:hAnsi="Times New Roman"/>
                <w:noProof/>
              </w:rPr>
              <w:t>(FAO, n.d.-a)</w:t>
            </w:r>
            <w:r w:rsidRPr="0008241C">
              <w:fldChar w:fldCharType="end"/>
            </w:r>
          </w:p>
          <w:p w14:paraId="258F7A2E"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NB. The trends are variable between countries.</w:t>
            </w:r>
          </w:p>
        </w:tc>
        <w:tc>
          <w:tcPr>
            <w:tcW w:w="1084" w:type="dxa"/>
          </w:tcPr>
          <w:p w14:paraId="0C4F077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4.1.3.3</w:t>
            </w:r>
          </w:p>
        </w:tc>
      </w:tr>
      <w:tr w:rsidR="00A01204" w:rsidRPr="0008241C" w14:paraId="239F5047"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5A0B97CF" w14:textId="77777777" w:rsidR="00A01204" w:rsidRPr="0008241C" w:rsidRDefault="00A01204" w:rsidP="00A01204">
            <w:pPr>
              <w:rPr>
                <w:rFonts w:ascii="Times New Roman" w:hAnsi="Times New Roman"/>
                <w:lang w:val="en-US"/>
              </w:rPr>
            </w:pPr>
          </w:p>
        </w:tc>
        <w:tc>
          <w:tcPr>
            <w:tcW w:w="2424" w:type="dxa"/>
            <w:hideMark/>
          </w:tcPr>
          <w:p w14:paraId="09CBCDD3"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Trends in nitrogen deposition</w:t>
            </w:r>
          </w:p>
        </w:tc>
        <w:tc>
          <w:tcPr>
            <w:tcW w:w="989" w:type="dxa"/>
            <w:hideMark/>
          </w:tcPr>
          <w:p w14:paraId="6AA3C129"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273633DD"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 xml:space="preserve">(Lamarque </w:t>
            </w:r>
            <w:r w:rsidRPr="0008241C">
              <w:rPr>
                <w:rFonts w:ascii="Times New Roman" w:hAnsi="Times New Roman"/>
                <w:i/>
                <w:lang w:val="en-US"/>
              </w:rPr>
              <w:t>et al</w:t>
            </w:r>
            <w:r w:rsidRPr="0008241C">
              <w:rPr>
                <w:rFonts w:ascii="Times New Roman" w:hAnsi="Times New Roman"/>
                <w:lang w:val="en-US"/>
              </w:rPr>
              <w:t>., 2013)</w:t>
            </w:r>
          </w:p>
        </w:tc>
        <w:tc>
          <w:tcPr>
            <w:tcW w:w="1084" w:type="dxa"/>
          </w:tcPr>
          <w:p w14:paraId="65706353"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4.1.3.1</w:t>
            </w:r>
          </w:p>
        </w:tc>
      </w:tr>
      <w:tr w:rsidR="00A01204" w:rsidRPr="0008241C" w14:paraId="6892704B"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hideMark/>
          </w:tcPr>
          <w:p w14:paraId="31D78790"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 9: IAS controlled</w:t>
            </w:r>
          </w:p>
        </w:tc>
        <w:tc>
          <w:tcPr>
            <w:tcW w:w="2424" w:type="dxa"/>
            <w:hideMark/>
          </w:tcPr>
          <w:p w14:paraId="34787C00"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Number of new IAS found every two decades</w:t>
            </w:r>
          </w:p>
        </w:tc>
        <w:tc>
          <w:tcPr>
            <w:tcW w:w="989" w:type="dxa"/>
          </w:tcPr>
          <w:p w14:paraId="0D39D9EE"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p>
        </w:tc>
        <w:tc>
          <w:tcPr>
            <w:tcW w:w="3616" w:type="dxa"/>
          </w:tcPr>
          <w:p w14:paraId="7F6A2F5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UNEP, 2016a)</w:t>
            </w:r>
          </w:p>
          <w:p w14:paraId="27A6F91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c>
          <w:tcPr>
            <w:tcW w:w="1084" w:type="dxa"/>
          </w:tcPr>
          <w:p w14:paraId="4BADE0B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4.1.4</w:t>
            </w:r>
          </w:p>
        </w:tc>
      </w:tr>
      <w:tr w:rsidR="00A01204" w:rsidRPr="0008241C" w14:paraId="2470B6F7"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tcPr>
          <w:p w14:paraId="54EAE6B4" w14:textId="77777777" w:rsidR="00A01204" w:rsidRPr="0008241C" w:rsidRDefault="00A01204" w:rsidP="00A01204">
            <w:pPr>
              <w:rPr>
                <w:rFonts w:ascii="Times New Roman" w:hAnsi="Times New Roman"/>
                <w:lang w:val="en-US"/>
              </w:rPr>
            </w:pPr>
          </w:p>
        </w:tc>
        <w:tc>
          <w:tcPr>
            <w:tcW w:w="2424" w:type="dxa"/>
          </w:tcPr>
          <w:p w14:paraId="52A1721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Trends in national legislation relevant to the prevention or control of Invasive alien species (IAS)</w:t>
            </w:r>
          </w:p>
        </w:tc>
        <w:tc>
          <w:tcPr>
            <w:tcW w:w="989" w:type="dxa"/>
          </w:tcPr>
          <w:p w14:paraId="16A2A903"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793A849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fldChar w:fldCharType="begin" w:fldLock="1"/>
            </w:r>
            <w:r w:rsidRPr="0008241C">
              <w:rPr>
                <w:rFonts w:ascii="Times New Roman" w:hAnsi="Times New Roman"/>
              </w:rPr>
              <w:instrText>ADDIN CSL_CITATION {"citationItems":[{"id":"ITEM-1","itemData":{"author":[{"dropping-particle":"","family":"The BIP Secretariat","given":"","non-dropping-particle":"","parse-names":false,"suffix":""}],"id":"ITEM-1","issued":{"date-parts":[["0"]]},"title":"Legislation for prevention and control of invasive alien species (IAS), encompassing “Trends in policy responses, legislation and management plans to control and prevent spread of invasive alien species” and “Proportion of countries adopting relevant nati","type":"webpage"},"uris":["http://www.mendeley.com/documents/?uuid=b0fe7e69-01ba-4927-aad2-b93cdc2a8fa1"]}],"mendeley":{"formattedCitation":"(The BIP Secretariat, n.d.)","plainTextFormattedCitation":"(The BIP Secretariat, n.d.)","previouslyFormattedCitation":"(The BIP Secretariat, n.d.)"},"properties":{"noteIndex":0},"schema":"https://github.com/citation-style-language/schema/raw/master/csl-citation.json"}</w:instrText>
            </w:r>
            <w:r w:rsidRPr="0008241C">
              <w:fldChar w:fldCharType="separate"/>
            </w:r>
            <w:r w:rsidRPr="0008241C">
              <w:rPr>
                <w:rFonts w:ascii="Times New Roman" w:hAnsi="Times New Roman"/>
                <w:noProof/>
              </w:rPr>
              <w:t>(The BIP Secretariat, n.d.)</w:t>
            </w:r>
            <w:r w:rsidRPr="0008241C">
              <w:fldChar w:fldCharType="end"/>
            </w:r>
          </w:p>
        </w:tc>
        <w:tc>
          <w:tcPr>
            <w:tcW w:w="1084" w:type="dxa"/>
          </w:tcPr>
          <w:p w14:paraId="54FDB76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4.1.4</w:t>
            </w:r>
          </w:p>
        </w:tc>
      </w:tr>
      <w:tr w:rsidR="00A01204" w:rsidRPr="0008241C" w14:paraId="50A5E15A"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val="restart"/>
            <w:hideMark/>
          </w:tcPr>
          <w:p w14:paraId="1327FA73"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 10: Pressures reduced</w:t>
            </w:r>
          </w:p>
        </w:tc>
        <w:tc>
          <w:tcPr>
            <w:tcW w:w="2424" w:type="dxa"/>
            <w:hideMark/>
          </w:tcPr>
          <w:p w14:paraId="7FBFC3A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Reductions in pollutants</w:t>
            </w:r>
          </w:p>
        </w:tc>
        <w:tc>
          <w:tcPr>
            <w:tcW w:w="989" w:type="dxa"/>
          </w:tcPr>
          <w:p w14:paraId="7AC1A82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p>
        </w:tc>
        <w:tc>
          <w:tcPr>
            <w:tcW w:w="3616" w:type="dxa"/>
          </w:tcPr>
          <w:p w14:paraId="725C828F"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6209902C"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c>
          <w:tcPr>
            <w:tcW w:w="1084" w:type="dxa"/>
          </w:tcPr>
          <w:p w14:paraId="23ECDB4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4.1.3</w:t>
            </w:r>
          </w:p>
        </w:tc>
      </w:tr>
      <w:tr w:rsidR="00A01204" w:rsidRPr="0008241C" w14:paraId="41839A63"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06C3255F" w14:textId="77777777" w:rsidR="00A01204" w:rsidRPr="0008241C" w:rsidRDefault="00A01204" w:rsidP="00A01204">
            <w:pPr>
              <w:rPr>
                <w:rFonts w:ascii="Times New Roman" w:hAnsi="Times New Roman"/>
                <w:lang w:val="en-US"/>
              </w:rPr>
            </w:pPr>
          </w:p>
        </w:tc>
        <w:tc>
          <w:tcPr>
            <w:tcW w:w="2424" w:type="dxa"/>
            <w:hideMark/>
          </w:tcPr>
          <w:p w14:paraId="077D61AA"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Reductions in areas affected by soil erosion</w:t>
            </w:r>
          </w:p>
        </w:tc>
        <w:tc>
          <w:tcPr>
            <w:tcW w:w="989" w:type="dxa"/>
          </w:tcPr>
          <w:p w14:paraId="70187A6A"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p>
        </w:tc>
        <w:tc>
          <w:tcPr>
            <w:tcW w:w="3616" w:type="dxa"/>
          </w:tcPr>
          <w:p w14:paraId="761D358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p>
        </w:tc>
        <w:tc>
          <w:tcPr>
            <w:tcW w:w="1084" w:type="dxa"/>
          </w:tcPr>
          <w:p w14:paraId="599B9A8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p>
        </w:tc>
      </w:tr>
      <w:tr w:rsidR="00A01204" w:rsidRPr="0008241C" w14:paraId="58A6C4DD"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hideMark/>
          </w:tcPr>
          <w:p w14:paraId="70C69909" w14:textId="77777777" w:rsidR="00A01204" w:rsidRPr="0008241C" w:rsidRDefault="00A01204" w:rsidP="00A01204">
            <w:pPr>
              <w:rPr>
                <w:rFonts w:ascii="Times New Roman" w:hAnsi="Times New Roman"/>
                <w:lang w:val="en-US"/>
              </w:rPr>
            </w:pPr>
          </w:p>
        </w:tc>
        <w:tc>
          <w:tcPr>
            <w:tcW w:w="2424" w:type="dxa"/>
            <w:hideMark/>
          </w:tcPr>
          <w:p w14:paraId="0DE9DCA4"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Climate change impacts on biodiversity</w:t>
            </w:r>
          </w:p>
        </w:tc>
        <w:tc>
          <w:tcPr>
            <w:tcW w:w="989" w:type="dxa"/>
            <w:hideMark/>
          </w:tcPr>
          <w:p w14:paraId="5FC2487B"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3B638CC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UNEP, 2016a; 2016b)</w:t>
            </w:r>
          </w:p>
        </w:tc>
        <w:tc>
          <w:tcPr>
            <w:tcW w:w="1084" w:type="dxa"/>
          </w:tcPr>
          <w:p w14:paraId="751C4598"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4.1.5</w:t>
            </w:r>
          </w:p>
        </w:tc>
      </w:tr>
      <w:tr w:rsidR="00A01204" w:rsidRPr="0008241C" w14:paraId="78B6884A"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val="restart"/>
          </w:tcPr>
          <w:p w14:paraId="10DB3AD0" w14:textId="77777777" w:rsidR="00A01204" w:rsidRPr="0008241C" w:rsidRDefault="00A01204" w:rsidP="00A01204">
            <w:pPr>
              <w:rPr>
                <w:rFonts w:ascii="Times New Roman" w:hAnsi="Times New Roman"/>
                <w:lang w:val="en-US"/>
              </w:rPr>
            </w:pPr>
            <w:r w:rsidRPr="0008241C">
              <w:rPr>
                <w:rFonts w:ascii="Times New Roman" w:hAnsi="Times New Roman"/>
                <w:lang w:val="en-US"/>
              </w:rPr>
              <w:t>Target 11: Protected areas</w:t>
            </w:r>
          </w:p>
        </w:tc>
        <w:tc>
          <w:tcPr>
            <w:tcW w:w="2424" w:type="dxa"/>
          </w:tcPr>
          <w:p w14:paraId="456BFFF3"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Species protection index</w:t>
            </w:r>
          </w:p>
        </w:tc>
        <w:tc>
          <w:tcPr>
            <w:tcW w:w="989" w:type="dxa"/>
          </w:tcPr>
          <w:p w14:paraId="5B46E491"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p>
        </w:tc>
        <w:tc>
          <w:tcPr>
            <w:tcW w:w="3616" w:type="dxa"/>
          </w:tcPr>
          <w:p w14:paraId="49BB7FF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Squires, 2014)</w:t>
            </w:r>
          </w:p>
        </w:tc>
        <w:tc>
          <w:tcPr>
            <w:tcW w:w="1084" w:type="dxa"/>
          </w:tcPr>
          <w:p w14:paraId="3929192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01204" w:rsidRPr="0008241C" w14:paraId="0F30AD88"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tcPr>
          <w:p w14:paraId="0D9775A6" w14:textId="77777777" w:rsidR="00A01204" w:rsidRPr="0008241C" w:rsidRDefault="00A01204" w:rsidP="00A01204">
            <w:pPr>
              <w:rPr>
                <w:rFonts w:ascii="Times New Roman" w:hAnsi="Times New Roman"/>
                <w:lang w:val="en-US"/>
              </w:rPr>
            </w:pPr>
          </w:p>
        </w:tc>
        <w:tc>
          <w:tcPr>
            <w:tcW w:w="2424" w:type="dxa"/>
          </w:tcPr>
          <w:p w14:paraId="0689110A"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Protected area management effectiveness</w:t>
            </w:r>
          </w:p>
        </w:tc>
        <w:tc>
          <w:tcPr>
            <w:tcW w:w="989" w:type="dxa"/>
          </w:tcPr>
          <w:p w14:paraId="535F54CB"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Times New Roman" w:hAnsi="Times New Roman"/>
                <w:b/>
                <w:sz w:val="24"/>
                <w:lang w:val="en-US"/>
              </w:rPr>
              <w:t>→</w:t>
            </w:r>
          </w:p>
        </w:tc>
        <w:tc>
          <w:tcPr>
            <w:tcW w:w="3616" w:type="dxa"/>
          </w:tcPr>
          <w:p w14:paraId="0B44D760"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rPr>
              <w:t>(UNEP, 2016a; 2016b)</w:t>
            </w:r>
          </w:p>
        </w:tc>
        <w:tc>
          <w:tcPr>
            <w:tcW w:w="1084" w:type="dxa"/>
          </w:tcPr>
          <w:p w14:paraId="6B07395E"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01204" w:rsidRPr="0008241C" w14:paraId="18B58978"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tcPr>
          <w:p w14:paraId="597E00EA" w14:textId="77777777" w:rsidR="00A01204" w:rsidRPr="0008241C" w:rsidRDefault="00A01204" w:rsidP="00A01204">
            <w:pPr>
              <w:rPr>
                <w:rFonts w:ascii="Times New Roman" w:hAnsi="Times New Roman"/>
                <w:lang w:val="en-US"/>
              </w:rPr>
            </w:pPr>
          </w:p>
        </w:tc>
        <w:tc>
          <w:tcPr>
            <w:tcW w:w="2424" w:type="dxa"/>
          </w:tcPr>
          <w:p w14:paraId="51F5E7ED"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rPr>
              <w:t>Percentage of areas covered by protected areas - marine, coastal, terrestrial, inland water</w:t>
            </w:r>
          </w:p>
        </w:tc>
        <w:tc>
          <w:tcPr>
            <w:tcW w:w="989" w:type="dxa"/>
          </w:tcPr>
          <w:p w14:paraId="61CF3D8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6679048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rPr>
              <w:t>(UNEP, 2016a; 2016b)</w:t>
            </w:r>
          </w:p>
        </w:tc>
        <w:tc>
          <w:tcPr>
            <w:tcW w:w="1084" w:type="dxa"/>
          </w:tcPr>
          <w:p w14:paraId="4BAF21EE"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rPr>
                <w:rFonts w:ascii="Times New Roman" w:hAnsi="Times New Roman"/>
              </w:rPr>
              <w:t>4.2.5, 4.4.1</w:t>
            </w:r>
          </w:p>
        </w:tc>
      </w:tr>
      <w:tr w:rsidR="00A01204" w:rsidRPr="0008241C" w14:paraId="54E72C57" w14:textId="77777777" w:rsidTr="00A01204">
        <w:trPr>
          <w:trHeight w:val="288"/>
        </w:trPr>
        <w:tc>
          <w:tcPr>
            <w:cnfStyle w:val="001000000000" w:firstRow="0" w:lastRow="0" w:firstColumn="1" w:lastColumn="0" w:oddVBand="0" w:evenVBand="0" w:oddHBand="0" w:evenHBand="0" w:firstRowFirstColumn="0" w:firstRowLastColumn="0" w:lastRowFirstColumn="0" w:lastRowLastColumn="0"/>
            <w:tcW w:w="1238" w:type="dxa"/>
            <w:vMerge/>
          </w:tcPr>
          <w:p w14:paraId="07678A8D" w14:textId="77777777" w:rsidR="00A01204" w:rsidRPr="0008241C" w:rsidRDefault="00A01204" w:rsidP="00A01204">
            <w:pPr>
              <w:rPr>
                <w:rFonts w:ascii="Times New Roman" w:hAnsi="Times New Roman"/>
                <w:lang w:val="en-US"/>
              </w:rPr>
            </w:pPr>
          </w:p>
        </w:tc>
        <w:tc>
          <w:tcPr>
            <w:tcW w:w="2424" w:type="dxa"/>
          </w:tcPr>
          <w:p w14:paraId="2A3B016A"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Protected area coverage of Key Biodiversity Areas</w:t>
            </w:r>
          </w:p>
        </w:tc>
        <w:tc>
          <w:tcPr>
            <w:tcW w:w="989" w:type="dxa"/>
          </w:tcPr>
          <w:p w14:paraId="34B2103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2E248CC8"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fr-FR" w:eastAsia="ja-JP"/>
              </w:rPr>
            </w:pPr>
            <w:r w:rsidRPr="0008241C">
              <w:fldChar w:fldCharType="begin" w:fldLock="1"/>
            </w:r>
            <w:r w:rsidRPr="0008241C">
              <w:rPr>
                <w:rFonts w:ascii="Times New Roman" w:hAnsi="Times New Roman"/>
                <w:lang w:val="fr-FR"/>
              </w:rPr>
              <w:instrText>ADDIN CSL_CITATION {"citationItems":[{"id":"ITEM-1","itemData":{"author":[{"dropping-particle":"","family":"IPBES","given":"","non-dropping-particle":"","parse-names":false,"suffix":""}],"id":"ITEM-1","issued":{"date-parts":[["2017"]]},"page":"10","publisher":"IPBES","publisher-place":"Bonn, Germany","title":"Update on the work on knowledge and data (deliverables 1 (d)and 4 (b)).IPBES/5/INF/5","type":"article"},"locator":"10","uris":["http://www.mendeley.com/documents/?uuid=a5937c24-dd01-4a0f-afe1-5b5b29ba43ef"]}],"mendeley":{"formattedCitation":"(IPBES, 2017, p. 10)","plainTextFormattedCitation":"(IPBES, 2017, p. 10)","previouslyFormattedCitation":"(IPBES, 2017, p. 10)"},"properties":{"noteIndex":0},"schema":"https://github.com/citation-style-language/schema/raw/master/csl-citation.json"}</w:instrText>
            </w:r>
            <w:r w:rsidRPr="0008241C">
              <w:fldChar w:fldCharType="separate"/>
            </w:r>
            <w:r w:rsidRPr="0008241C">
              <w:rPr>
                <w:rFonts w:ascii="Times New Roman" w:hAnsi="Times New Roman"/>
                <w:noProof/>
                <w:lang w:val="fr-FR"/>
              </w:rPr>
              <w:t>(IPBES, 2017, p. 10)</w:t>
            </w:r>
            <w:r w:rsidRPr="0008241C">
              <w:fldChar w:fldCharType="end"/>
            </w:r>
            <w:r w:rsidRPr="0008241C">
              <w:rPr>
                <w:rFonts w:ascii="Times New Roman" w:hAnsi="Times New Roman"/>
                <w:lang w:val="fr-FR"/>
              </w:rPr>
              <w:t xml:space="preserve"> </w:t>
            </w:r>
            <w:r w:rsidRPr="0008241C">
              <w:rPr>
                <w:rFonts w:ascii="Times New Roman" w:hAnsi="Times New Roman"/>
                <w:lang w:val="fr-FR" w:eastAsia="ja-JP"/>
              </w:rPr>
              <w:t>(</w:t>
            </w:r>
            <w:hyperlink r:id="rId188" w:history="1">
              <w:r w:rsidRPr="0008241C">
                <w:rPr>
                  <w:rFonts w:ascii="Times New Roman" w:hAnsi="Times New Roman"/>
                  <w:lang w:val="fr-FR"/>
                </w:rPr>
                <w:t>https://www.protectedplanet.net/</w:t>
              </w:r>
            </w:hyperlink>
            <w:r w:rsidRPr="0008241C">
              <w:rPr>
                <w:rFonts w:ascii="Times New Roman" w:hAnsi="Times New Roman"/>
                <w:lang w:val="fr-FR" w:eastAsia="ja-JP"/>
              </w:rPr>
              <w:t>)</w:t>
            </w:r>
          </w:p>
          <w:p w14:paraId="4B39B217"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lang w:val="fr-FR"/>
              </w:rPr>
              <w:t xml:space="preserve"> </w:t>
            </w:r>
            <w:r w:rsidRPr="0008241C">
              <w:rPr>
                <w:rFonts w:ascii="Times New Roman" w:hAnsi="Times New Roman"/>
                <w:lang w:eastAsia="ja-JP"/>
              </w:rPr>
              <w:t>(</w:t>
            </w:r>
            <w:hyperlink r:id="rId189" w:history="1">
              <w:r w:rsidRPr="0008241C">
                <w:rPr>
                  <w:rFonts w:ascii="Times New Roman" w:hAnsi="Times New Roman"/>
                </w:rPr>
                <w:t>http://www.keybiodiversityareas.org/home</w:t>
              </w:r>
            </w:hyperlink>
            <w:r w:rsidRPr="0008241C">
              <w:rPr>
                <w:rFonts w:ascii="Times New Roman" w:hAnsi="Times New Roman"/>
                <w:lang w:eastAsia="ja-JP"/>
              </w:rPr>
              <w:t>)</w:t>
            </w:r>
            <w:r w:rsidRPr="0008241C">
              <w:rPr>
                <w:rFonts w:ascii="Times New Roman" w:hAnsi="Times New Roman"/>
              </w:rPr>
              <w:t xml:space="preserve"> presented for the Asia-Pacific region by </w:t>
            </w:r>
            <w:r w:rsidRPr="0008241C">
              <w:fldChar w:fldCharType="begin" w:fldLock="1"/>
            </w:r>
            <w:r w:rsidRPr="0008241C">
              <w:rPr>
                <w:rFonts w:ascii="Times New Roman" w:hAnsi="Times New Roman"/>
              </w:rPr>
              <w:instrText>ADDIN CSL_CITATION {"citationItems":[{"id":"ITEM-1","itemData":{"DOI":"10.1038/sdata.2016.7","ISBN":"0-7803-3213-X","ISSN":"2052-4463","PMID":"26881749","abstract":"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author":[{"dropping-particle":"","family":"Brooks","given":"Thomas M.","non-dropping-particle":"","parse-names":false,"suffix":""},{"dropping-particle":"","family":"Akçakaya","given":"H Resit","non-dropping-particle":"","parse-names":false,"suffix":""},{"dropping-particle":"","family":"Burgess","given":"Neil D","non-dropping-particle":"","parse-names":false,"suffix":""},{"dropping-particle":"","family":"Butchart","given":"Stuart H M","non-dropping-particle":"","parse-names":false,"suffix":""},{"dropping-particle":"","family":"Hilton-Taylor","given":"Craig","non-dropping-particle":"","parse-names":false,"suffix":""},{"dropping-particle":"","family":"Hoffmann","given":"Michael","non-dropping-particle":"","parse-names":false,"suffix":""},{"dropping-particle":"","family":"Juffe-Bignoli","given":"Diego","non-dropping-particle":"","parse-names":false,"suffix":""},{"dropping-particle":"","family":"Kingston","given":"Naomi","non-dropping-particle":"","parse-names":false,"suffix":""},{"dropping-particle":"","family":"MacSharry","given":"Brian","non-dropping-particle":"","parse-names":false,"suffix":""},{"dropping-particle":"","family":"Parr","given":"Mike","non-dropping-particle":"","parse-names":false,"suffix":""},{"dropping-particle":"","family":"Perianin","given":"Laurence","non-dropping-particle":"","parse-names":false,"suffix":""},{"dropping-particle":"","family":"Regan","given":"Eugenie C","non-dropping-particle":"","parse-names":false,"suffix":""},{"dropping-particle":"","family":"Rodrigues","given":"Ana S L","non-dropping-particle":"","parse-names":false,"suffix":""},{"dropping-particle":"","family":"Rondinini","given":"Carlo","non-dropping-particle":"","parse-names":false,"suffix":""},{"dropping-particle":"","family":"Shennan-Farpon","given":"Yara","non-dropping-particle":"","parse-names":false,"suffix":""},{"dropping-particle":"","family":"Young","given":"Bruce E","non-dropping-particle":"","parse-names":false,"suffix":""}],"container-title":"Scientific data","id":"ITEM-1","issued":{"date-parts":[["2016"]]},"page":"160007","title":"Analysing biodiversity and conservation knowledge products to support regional environmental assessments.","type":"article-journal","volume":"3"},"uris":["http://www.mendeley.com/documents/?uuid=ade2d3b4-2e39-4550-8dd5-f2a4be4a9dfb"]}],"mendeley":{"formattedCitation":"(Brooks &lt;i&gt;et al.&lt;/i&gt;, 2016)","plainTextFormattedCitation":"(Brooks et al., 2016)","previouslyFormattedCitation":"(Brooks &lt;i&gt;et al.&lt;/i&gt;, 2016)"},"properties":{"noteIndex":0},"schema":"https://github.com/citation-style-language/schema/raw/master/csl-citation.json"}</w:instrText>
            </w:r>
            <w:r w:rsidRPr="0008241C">
              <w:fldChar w:fldCharType="separate"/>
            </w:r>
            <w:r w:rsidRPr="0008241C">
              <w:rPr>
                <w:rFonts w:ascii="Times New Roman" w:hAnsi="Times New Roman"/>
                <w:noProof/>
              </w:rPr>
              <w:t xml:space="preserve">(Brooks </w:t>
            </w:r>
            <w:r w:rsidRPr="0008241C">
              <w:rPr>
                <w:rFonts w:ascii="Times New Roman" w:hAnsi="Times New Roman"/>
                <w:i/>
                <w:noProof/>
              </w:rPr>
              <w:t>et al.</w:t>
            </w:r>
            <w:r w:rsidRPr="0008241C">
              <w:rPr>
                <w:rFonts w:ascii="Times New Roman" w:hAnsi="Times New Roman"/>
                <w:noProof/>
              </w:rPr>
              <w:t>, 2016)</w:t>
            </w:r>
            <w:r w:rsidRPr="0008241C">
              <w:fldChar w:fldCharType="end"/>
            </w:r>
            <w:r w:rsidRPr="0008241C">
              <w:rPr>
                <w:rFonts w:ascii="Times New Roman" w:hAnsi="Times New Roman"/>
              </w:rPr>
              <w:t xml:space="preserve"> </w:t>
            </w:r>
          </w:p>
        </w:tc>
        <w:tc>
          <w:tcPr>
            <w:tcW w:w="1084" w:type="dxa"/>
          </w:tcPr>
          <w:p w14:paraId="7F720999"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A01204" w:rsidRPr="0008241C" w14:paraId="063057DF" w14:textId="77777777" w:rsidTr="00A012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8" w:type="dxa"/>
            <w:vMerge/>
          </w:tcPr>
          <w:p w14:paraId="439CE5E3" w14:textId="77777777" w:rsidR="00A01204" w:rsidRPr="0008241C" w:rsidRDefault="00A01204" w:rsidP="00A01204">
            <w:pPr>
              <w:rPr>
                <w:rFonts w:ascii="Times New Roman" w:hAnsi="Times New Roman"/>
                <w:lang w:val="en-US"/>
              </w:rPr>
            </w:pPr>
          </w:p>
        </w:tc>
        <w:tc>
          <w:tcPr>
            <w:tcW w:w="2424" w:type="dxa"/>
          </w:tcPr>
          <w:p w14:paraId="752C1EF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08241C">
              <w:rPr>
                <w:rFonts w:ascii="Times New Roman" w:hAnsi="Times New Roman"/>
                <w:lang w:val="en-US"/>
              </w:rPr>
              <w:t>Protected area connectedness index</w:t>
            </w:r>
          </w:p>
        </w:tc>
        <w:tc>
          <w:tcPr>
            <w:tcW w:w="989" w:type="dxa"/>
          </w:tcPr>
          <w:p w14:paraId="38ACB9FB"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55679A57"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fldChar w:fldCharType="begin" w:fldLock="1"/>
            </w:r>
            <w:r w:rsidRPr="0008241C">
              <w:rPr>
                <w:rFonts w:ascii="Times New Roman" w:hAnsi="Times New Roman"/>
              </w:rPr>
              <w:instrText>ADDIN CSL_CITATION {"citationItems":[{"id":"ITEM-1","itemData":{"author":[{"dropping-particle":"","family":"IPBES","given":"","non-dropping-particle":"","parse-names":false,"suffix":""}],"id":"ITEM-1","issued":{"date-parts":[["0"]]},"title":"PARC-connectedness Index","type":"article"},"uris":["http://www.mendeley.com/documents/?uuid=3b19dfda-25d1-4e55-8cf0-ef5607fdb83a"]}],"mendeley":{"formattedCitation":"(IPBES, n.d.)","plainTextFormattedCitation":"(IPBES, n.d.)","previouslyFormattedCitation":"(IPBES, n.d.)"},"properties":{"noteIndex":0},"schema":"https://github.com/citation-style-language/schema/raw/master/csl-citation.json"}</w:instrText>
            </w:r>
            <w:r w:rsidRPr="0008241C">
              <w:fldChar w:fldCharType="separate"/>
            </w:r>
            <w:r w:rsidRPr="0008241C">
              <w:rPr>
                <w:rFonts w:ascii="Times New Roman" w:hAnsi="Times New Roman"/>
                <w:noProof/>
              </w:rPr>
              <w:t>(IPBES, n.d.)</w:t>
            </w:r>
            <w:r w:rsidRPr="0008241C">
              <w:fldChar w:fldCharType="end"/>
            </w:r>
          </w:p>
          <w:p w14:paraId="0298D26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8241C">
              <w:fldChar w:fldCharType="begin" w:fldLock="1"/>
            </w:r>
            <w:r w:rsidRPr="0008241C">
              <w:rPr>
                <w:rFonts w:ascii="Times New Roman" w:hAnsi="Times New Roman"/>
              </w:rPr>
              <w:instrText>ADDIN CSL_CITATION {"citationItems":[{"id":"ITEM-1","itemData":{"ISBN":"9783981793819","author":[{"dropping-particle":"","family":"GEO BON Secretariat","given":"","non-dropping-particle":"","parse-names":false,"suffix":""}],"id":"ITEM-1","issued":{"date-parts":[["2015"]]},"page":"1-20","title":"Global Biodiversity Change Indicators Version 1.2","type":"article-journal"},"uris":["http://www.mendeley.com/documents/?uuid=6d527c89-4203-4b3f-8fbb-7eb345ca2708"]}],"mendeley":{"formattedCitation":"(GEO BON Secretariat, 2015)","plainTextFormattedCitation":"(GEO BON Secretariat, 2015)","previouslyFormattedCitation":"(GEO BON Secretariat, 2015)"},"properties":{"noteIndex":0},"schema":"https://github.com/citation-style-language/schema/raw/master/csl-citation.json"}</w:instrText>
            </w:r>
            <w:r w:rsidRPr="0008241C">
              <w:fldChar w:fldCharType="separate"/>
            </w:r>
            <w:r w:rsidRPr="0008241C">
              <w:rPr>
                <w:rFonts w:ascii="Times New Roman" w:hAnsi="Times New Roman"/>
                <w:noProof/>
              </w:rPr>
              <w:t>(GEO BON Secretariat, 2015)</w:t>
            </w:r>
            <w:r w:rsidRPr="0008241C">
              <w:fldChar w:fldCharType="end"/>
            </w:r>
          </w:p>
        </w:tc>
        <w:tc>
          <w:tcPr>
            <w:tcW w:w="1084" w:type="dxa"/>
          </w:tcPr>
          <w:p w14:paraId="3BCB6D6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A01204" w:rsidRPr="0008241C" w14:paraId="72A49FAF" w14:textId="77777777" w:rsidTr="00A01204">
        <w:trPr>
          <w:trHeight w:val="1075"/>
        </w:trPr>
        <w:tc>
          <w:tcPr>
            <w:cnfStyle w:val="001000000000" w:firstRow="0" w:lastRow="0" w:firstColumn="1" w:lastColumn="0" w:oddVBand="0" w:evenVBand="0" w:oddHBand="0" w:evenHBand="0" w:firstRowFirstColumn="0" w:firstRowLastColumn="0" w:lastRowFirstColumn="0" w:lastRowLastColumn="0"/>
            <w:tcW w:w="1238" w:type="dxa"/>
          </w:tcPr>
          <w:p w14:paraId="07A7B585" w14:textId="77777777" w:rsidR="00A01204" w:rsidRPr="0008241C" w:rsidRDefault="00A01204" w:rsidP="00A01204">
            <w:pPr>
              <w:rPr>
                <w:rFonts w:ascii="Times New Roman" w:hAnsi="Times New Roman"/>
                <w:lang w:val="en-US"/>
              </w:rPr>
            </w:pPr>
            <w:r w:rsidRPr="0008241C">
              <w:rPr>
                <w:rFonts w:ascii="Times New Roman" w:hAnsi="Times New Roman"/>
                <w:lang w:val="en-US"/>
              </w:rPr>
              <w:t xml:space="preserve">Target 17: </w:t>
            </w:r>
            <w:r w:rsidRPr="0008241C">
              <w:rPr>
                <w:rFonts w:ascii="Times New Roman" w:hAnsi="Times New Roman"/>
              </w:rPr>
              <w:t>Biodiversity strategies and action plans</w:t>
            </w:r>
          </w:p>
        </w:tc>
        <w:tc>
          <w:tcPr>
            <w:tcW w:w="2424" w:type="dxa"/>
          </w:tcPr>
          <w:p w14:paraId="47EB68F0"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lang w:val="en-US"/>
              </w:rPr>
              <w:t>Number of countries with developed or revised NBSAPs</w:t>
            </w:r>
          </w:p>
        </w:tc>
        <w:tc>
          <w:tcPr>
            <w:tcW w:w="989" w:type="dxa"/>
          </w:tcPr>
          <w:p w14:paraId="2D258CD1"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b/>
                <w:sz w:val="24"/>
                <w:lang w:val="en-US"/>
              </w:rPr>
            </w:pPr>
            <w:r w:rsidRPr="0008241C">
              <w:rPr>
                <w:rFonts w:ascii="Segoe UI Emoji" w:hAnsi="Segoe UI Emoji" w:cs="Segoe UI Emoji"/>
                <w:b/>
                <w:sz w:val="24"/>
                <w:lang w:val="en-US"/>
              </w:rPr>
              <w:t>↗</w:t>
            </w:r>
          </w:p>
        </w:tc>
        <w:tc>
          <w:tcPr>
            <w:tcW w:w="3616" w:type="dxa"/>
          </w:tcPr>
          <w:p w14:paraId="1497E84C"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08241C">
              <w:rPr>
                <w:rFonts w:ascii="Times New Roman" w:hAnsi="Times New Roman"/>
              </w:rPr>
              <w:t>(UNEP, 2016a)</w:t>
            </w:r>
          </w:p>
        </w:tc>
        <w:tc>
          <w:tcPr>
            <w:tcW w:w="1084" w:type="dxa"/>
          </w:tcPr>
          <w:p w14:paraId="22B7723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308EED45" w14:textId="77777777" w:rsidR="00A01204" w:rsidRPr="0008241C" w:rsidRDefault="00A01204" w:rsidP="00A01204">
      <w:pPr>
        <w:rPr>
          <w:sz w:val="22"/>
          <w:szCs w:val="22"/>
          <w:lang w:val="en-US"/>
        </w:rPr>
      </w:pPr>
      <w:r w:rsidRPr="0008241C">
        <w:rPr>
          <w:lang w:val="en-US"/>
        </w:rPr>
        <w:t>Note:</w:t>
      </w:r>
      <w:r w:rsidRPr="0008241C">
        <w:rPr>
          <w:sz w:val="22"/>
          <w:szCs w:val="22"/>
          <w:lang w:val="en-US"/>
        </w:rPr>
        <w:t xml:space="preserve"> </w:t>
      </w:r>
      <w:r w:rsidRPr="0008241C">
        <w:rPr>
          <w:rFonts w:ascii="Segoe UI Emoji" w:hAnsi="Segoe UI Emoji" w:cs="Segoe UI Emoji"/>
          <w:lang w:val="en-US"/>
        </w:rPr>
        <w:t>↗</w:t>
      </w:r>
      <w:r w:rsidRPr="0008241C">
        <w:rPr>
          <w:sz w:val="22"/>
          <w:szCs w:val="22"/>
          <w:lang w:val="en-US"/>
        </w:rPr>
        <w:t xml:space="preserve"> = increased; </w:t>
      </w:r>
      <w:r w:rsidRPr="0008241C">
        <w:rPr>
          <w:rFonts w:ascii="Segoe UI Emoji" w:hAnsi="Segoe UI Emoji" w:cs="Segoe UI Emoji"/>
          <w:lang w:val="en-US"/>
        </w:rPr>
        <w:t>↘</w:t>
      </w:r>
      <w:r w:rsidRPr="0008241C">
        <w:rPr>
          <w:sz w:val="22"/>
          <w:szCs w:val="22"/>
          <w:lang w:val="en-US"/>
        </w:rPr>
        <w:t xml:space="preserve"> = decreased;  → = stable; &lt;blank&gt; = no adequate data</w:t>
      </w:r>
    </w:p>
    <w:p w14:paraId="76312ABB" w14:textId="77777777" w:rsidR="00A01204" w:rsidRPr="0008241C" w:rsidRDefault="00A01204" w:rsidP="00A01204">
      <w:pPr>
        <w:rPr>
          <w:sz w:val="22"/>
          <w:szCs w:val="22"/>
          <w:lang w:val="en-US"/>
        </w:rPr>
      </w:pPr>
    </w:p>
    <w:p w14:paraId="574150C0" w14:textId="77777777" w:rsidR="00A01204" w:rsidRPr="0008241C" w:rsidRDefault="00A01204" w:rsidP="00A01204">
      <w:pPr>
        <w:rPr>
          <w:bCs/>
          <w:sz w:val="22"/>
          <w:szCs w:val="22"/>
          <w:lang w:val="en-US"/>
        </w:rPr>
      </w:pPr>
      <w:r w:rsidRPr="0008241C">
        <w:rPr>
          <w:bCs/>
          <w:sz w:val="22"/>
          <w:szCs w:val="22"/>
          <w:lang w:val="en-US"/>
        </w:rPr>
        <w:t xml:space="preserve">Regionally, land-use and land-cover change, climate change, the future spread of invasive alien species and transboundary pollution are expected to have a strong negative effect on socio-economic development and the well-being of its human population, especially in developing Asia-Pacific countries. Global climate change policy initiatives are increasingly impeded by growing public skepticism related primarily to socio-cultural factors </w:t>
      </w:r>
      <w:r w:rsidRPr="0008241C">
        <w:rPr>
          <w:bCs/>
          <w:sz w:val="22"/>
          <w:szCs w:val="22"/>
        </w:rPr>
        <w:t xml:space="preserve">rather </w:t>
      </w:r>
      <w:r w:rsidRPr="0008241C">
        <w:rPr>
          <w:bCs/>
          <w:sz w:val="22"/>
          <w:szCs w:val="22"/>
          <w:lang w:val="en-US"/>
        </w:rPr>
        <w:t>than scientific uncertainty. Control of diffuse pollution from intensive farming, aquaculture, urbanization, industrialization, shipping traffic and fishing is still impeded by information asymmetries and stochastic effects that render both market and regulatory mechanisms ineffective and slow to respond. Invasive species’ control and eradication, especially preventing the spread of potentially invasive species as the most effective measure to reach Target 9 requires support from multiple stakeholders. It also requires significant enhancement of biosecurity measures underpinning trade and immigration from regional to global scales. Overall, it is therefore necessary for all regional countries to mainstream adaptation concerns into development policies and plans, promote clean energy, strengthen technology transfer, establish systems for emission reduction, and reinforce systems to control illegal trade through close collaboration with the international community.</w:t>
      </w:r>
    </w:p>
    <w:p w14:paraId="7FC3C9A9" w14:textId="77777777" w:rsidR="00A01204" w:rsidRPr="0008241C" w:rsidRDefault="00A01204" w:rsidP="00A01204">
      <w:pPr>
        <w:rPr>
          <w:bCs/>
          <w:sz w:val="22"/>
          <w:szCs w:val="22"/>
          <w:lang w:val="en-US"/>
        </w:rPr>
      </w:pPr>
    </w:p>
    <w:p w14:paraId="151C5886" w14:textId="77777777" w:rsidR="00A01204" w:rsidRPr="0008241C" w:rsidRDefault="00A01204" w:rsidP="00A01204">
      <w:pPr>
        <w:rPr>
          <w:bCs/>
          <w:sz w:val="22"/>
          <w:szCs w:val="22"/>
          <w:lang w:val="en-US"/>
        </w:rPr>
      </w:pPr>
      <w:r w:rsidRPr="0008241C">
        <w:rPr>
          <w:bCs/>
          <w:sz w:val="22"/>
          <w:szCs w:val="22"/>
          <w:lang w:val="en-US"/>
        </w:rPr>
        <w:t xml:space="preserve">In the last three decades, modernization and globalization in the Asia-Pacific region have impacted markedly on lifestyles, consumption patterns, Indigenous and Local Knowledge (ILK ) systems and cultures of local people, and are having a profound effect on the demand for ecosystem services. On the other hand, recent changes in this region together with rapidly economic growth and significant scientific and technological advances constitute new opportunities (not least </w:t>
      </w:r>
      <w:r w:rsidRPr="0008241C">
        <w:rPr>
          <w:sz w:val="22"/>
          <w:szCs w:val="22"/>
        </w:rPr>
        <w:t>through better access to and communication of information</w:t>
      </w:r>
      <w:r w:rsidRPr="0008241C">
        <w:rPr>
          <w:bCs/>
          <w:sz w:val="22"/>
          <w:szCs w:val="22"/>
          <w:lang w:val="en-US"/>
        </w:rPr>
        <w:t xml:space="preserve">) for the sustainable development of regional countries especially for the developing countries. The global Agenda 2030 (SDGs) and new mechanisms for climate or development finance provide avenues for more investment in developing economies. Therefore, regional governments can increase and combine their efforts to benefit from these new global opportunities, accelerate legislative formulation, green fiscal policy, and improve inclusiveness of economic growth.  </w:t>
      </w:r>
    </w:p>
    <w:p w14:paraId="7B7CD788" w14:textId="77777777" w:rsidR="00A01204" w:rsidRPr="0008241C" w:rsidRDefault="00A01204" w:rsidP="00A01204">
      <w:pPr>
        <w:rPr>
          <w:bCs/>
          <w:sz w:val="22"/>
          <w:szCs w:val="22"/>
          <w:lang w:val="en-US"/>
        </w:rPr>
      </w:pPr>
    </w:p>
    <w:p w14:paraId="7F6567DA"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lang w:val="en-US"/>
        </w:rPr>
      </w:pPr>
      <w:r w:rsidRPr="0008241C">
        <w:rPr>
          <w:sz w:val="22"/>
          <w:szCs w:val="22"/>
          <w:lang w:val="en-US"/>
        </w:rPr>
        <w:br w:type="page"/>
      </w:r>
    </w:p>
    <w:p w14:paraId="704E0250" w14:textId="77777777" w:rsidR="00A01204" w:rsidRPr="0008241C" w:rsidRDefault="00A01204" w:rsidP="00A01204">
      <w:pPr>
        <w:keepNext/>
        <w:keepLines/>
        <w:tabs>
          <w:tab w:val="clear" w:pos="1247"/>
          <w:tab w:val="left" w:pos="700"/>
          <w:tab w:val="left" w:pos="1015"/>
        </w:tabs>
        <w:spacing w:before="40"/>
        <w:outlineLvl w:val="1"/>
        <w:rPr>
          <w:b/>
          <w:sz w:val="28"/>
          <w:szCs w:val="26"/>
        </w:rPr>
      </w:pPr>
      <w:bookmarkStart w:id="1427" w:name="_Toc504317319"/>
      <w:bookmarkStart w:id="1428" w:name="_Toc504318012"/>
      <w:bookmarkStart w:id="1429" w:name="_Toc504320448"/>
      <w:bookmarkStart w:id="1430" w:name="_Toc504320671"/>
      <w:bookmarkStart w:id="1431" w:name="_Toc504320895"/>
      <w:bookmarkStart w:id="1432" w:name="_Toc504321358"/>
      <w:bookmarkStart w:id="1433" w:name="_Toc524044088"/>
      <w:r w:rsidRPr="0008241C">
        <w:rPr>
          <w:b/>
          <w:sz w:val="28"/>
          <w:szCs w:val="26"/>
        </w:rPr>
        <w:lastRenderedPageBreak/>
        <w:t xml:space="preserve">4.7 </w:t>
      </w:r>
      <w:r w:rsidRPr="0008241C">
        <w:rPr>
          <w:rFonts w:eastAsia="MS Mincho"/>
          <w:b/>
          <w:sz w:val="28"/>
          <w:szCs w:val="26"/>
        </w:rPr>
        <w:tab/>
      </w:r>
      <w:r w:rsidRPr="0008241C">
        <w:rPr>
          <w:b/>
          <w:sz w:val="28"/>
          <w:szCs w:val="26"/>
        </w:rPr>
        <w:t>References</w:t>
      </w:r>
      <w:bookmarkEnd w:id="1427"/>
      <w:bookmarkEnd w:id="1428"/>
      <w:bookmarkEnd w:id="1429"/>
      <w:bookmarkEnd w:id="1430"/>
      <w:bookmarkEnd w:id="1431"/>
      <w:bookmarkEnd w:id="1432"/>
      <w:bookmarkEnd w:id="1433"/>
    </w:p>
    <w:p w14:paraId="7BBBBB75" w14:textId="77777777" w:rsidR="00A01204" w:rsidRPr="0008241C" w:rsidRDefault="00A01204" w:rsidP="00A01204">
      <w:pPr>
        <w:widowControl w:val="0"/>
        <w:autoSpaceDE w:val="0"/>
        <w:autoSpaceDN w:val="0"/>
        <w:adjustRightInd w:val="0"/>
        <w:ind w:left="480" w:hanging="480"/>
        <w:rPr>
          <w:noProof/>
          <w:sz w:val="22"/>
          <w:szCs w:val="24"/>
        </w:rPr>
      </w:pPr>
      <w:r w:rsidRPr="0008241C">
        <w:rPr>
          <w:sz w:val="22"/>
          <w:szCs w:val="22"/>
          <w:lang w:eastAsia="ja-JP"/>
        </w:rPr>
        <w:fldChar w:fldCharType="begin" w:fldLock="1"/>
      </w:r>
      <w:r w:rsidRPr="0008241C">
        <w:rPr>
          <w:sz w:val="22"/>
          <w:szCs w:val="22"/>
          <w:lang w:eastAsia="ja-JP"/>
        </w:rPr>
        <w:instrText xml:space="preserve">ADDIN Mendeley Bibliography CSL_BIBLIOGRAPHY </w:instrText>
      </w:r>
      <w:r w:rsidRPr="0008241C">
        <w:rPr>
          <w:sz w:val="22"/>
          <w:szCs w:val="22"/>
          <w:lang w:eastAsia="ja-JP"/>
        </w:rPr>
        <w:fldChar w:fldCharType="separate"/>
      </w:r>
      <w:r w:rsidRPr="0008241C">
        <w:rPr>
          <w:noProof/>
          <w:sz w:val="22"/>
          <w:szCs w:val="24"/>
        </w:rPr>
        <w:t xml:space="preserve">Abahussain, A. A., Abdu, A. S., Al-Zubari, W. K., El-Deen, N. A., &amp; Abdul-Raheem, M. (2002). Desertification in the Arab Region: Analysis of current status and trends. </w:t>
      </w:r>
      <w:r w:rsidRPr="0008241C">
        <w:rPr>
          <w:i/>
          <w:iCs/>
          <w:noProof/>
          <w:sz w:val="22"/>
          <w:szCs w:val="24"/>
        </w:rPr>
        <w:t>Journal of Arid Environments</w:t>
      </w:r>
      <w:r w:rsidRPr="0008241C">
        <w:rPr>
          <w:noProof/>
          <w:sz w:val="22"/>
          <w:szCs w:val="24"/>
        </w:rPr>
        <w:t>. https://doi.org/10.1016/S0140-1963(02)90975-4</w:t>
      </w:r>
    </w:p>
    <w:p w14:paraId="6C13763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bbott, I., Marchant, N., &amp; Cranfield, R. (2000). Long-term change in the floristic composition and vegetation structure of Carnac Island, Western Australia. </w:t>
      </w:r>
      <w:r w:rsidRPr="0008241C">
        <w:rPr>
          <w:i/>
          <w:iCs/>
          <w:noProof/>
          <w:sz w:val="22"/>
          <w:szCs w:val="24"/>
        </w:rPr>
        <w:t>Journal of Biogeography</w:t>
      </w:r>
      <w:r w:rsidRPr="0008241C">
        <w:rPr>
          <w:noProof/>
          <w:sz w:val="22"/>
          <w:szCs w:val="24"/>
        </w:rPr>
        <w:t xml:space="preserve">, </w:t>
      </w:r>
      <w:r w:rsidRPr="0008241C">
        <w:rPr>
          <w:i/>
          <w:iCs/>
          <w:noProof/>
          <w:sz w:val="22"/>
          <w:szCs w:val="24"/>
        </w:rPr>
        <w:t>27</w:t>
      </w:r>
      <w:r w:rsidRPr="0008241C">
        <w:rPr>
          <w:noProof/>
          <w:sz w:val="22"/>
          <w:szCs w:val="24"/>
        </w:rPr>
        <w:t>(2), 333–346. https://doi.org/10.1046/j.1365-2699.2000.00409.x</w:t>
      </w:r>
    </w:p>
    <w:p w14:paraId="41AAAF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bram, N. J., McGregor, H. V, Tierney, J. E., Evans, M. N., McKay, N. P., Kaufman, D. S., &amp; Consortium,  the P. 2k. (2016). Early onset of industrial-era warming across the oceans and continents. </w:t>
      </w:r>
      <w:r w:rsidRPr="0008241C">
        <w:rPr>
          <w:i/>
          <w:iCs/>
          <w:noProof/>
          <w:sz w:val="22"/>
          <w:szCs w:val="24"/>
        </w:rPr>
        <w:t>Nature</w:t>
      </w:r>
      <w:r w:rsidRPr="0008241C">
        <w:rPr>
          <w:noProof/>
          <w:sz w:val="22"/>
          <w:szCs w:val="24"/>
        </w:rPr>
        <w:t xml:space="preserve">, </w:t>
      </w:r>
      <w:r w:rsidRPr="0008241C">
        <w:rPr>
          <w:i/>
          <w:iCs/>
          <w:noProof/>
          <w:sz w:val="22"/>
          <w:szCs w:val="24"/>
        </w:rPr>
        <w:t>536</w:t>
      </w:r>
      <w:r w:rsidRPr="0008241C">
        <w:rPr>
          <w:noProof/>
          <w:sz w:val="22"/>
          <w:szCs w:val="24"/>
        </w:rPr>
        <w:t>(7617), 411–418. Retrieved from http://dx.doi.org/10.1038/nature19082</w:t>
      </w:r>
    </w:p>
    <w:p w14:paraId="4C0BC51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creman, M. C. (2012). </w:t>
      </w:r>
      <w:r w:rsidRPr="0008241C">
        <w:rPr>
          <w:i/>
          <w:iCs/>
          <w:noProof/>
          <w:sz w:val="22"/>
          <w:szCs w:val="24"/>
        </w:rPr>
        <w:t>Wetlands and water storage: current and future trends and issues. Technical Briefing Note no. 2.</w:t>
      </w:r>
      <w:r w:rsidRPr="0008241C">
        <w:rPr>
          <w:noProof/>
          <w:sz w:val="22"/>
          <w:szCs w:val="24"/>
        </w:rPr>
        <w:t xml:space="preserve"> Gland, Switzerland.</w:t>
      </w:r>
    </w:p>
    <w:p w14:paraId="7A95FFD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DB. (2013). </w:t>
      </w:r>
      <w:r w:rsidRPr="0008241C">
        <w:rPr>
          <w:i/>
          <w:iCs/>
          <w:noProof/>
          <w:sz w:val="22"/>
          <w:szCs w:val="24"/>
        </w:rPr>
        <w:t>Food Security in Asia and the Pacific</w:t>
      </w:r>
      <w:r w:rsidRPr="0008241C">
        <w:rPr>
          <w:noProof/>
          <w:sz w:val="22"/>
          <w:szCs w:val="24"/>
        </w:rPr>
        <w:t>.</w:t>
      </w:r>
    </w:p>
    <w:p w14:paraId="6784C32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DB. (2016). </w:t>
      </w:r>
      <w:r w:rsidRPr="0008241C">
        <w:rPr>
          <w:i/>
          <w:iCs/>
          <w:noProof/>
          <w:sz w:val="22"/>
          <w:szCs w:val="24"/>
        </w:rPr>
        <w:t>Asian Water Development Outlook 2016; Strengthening Water Security in Asia and the Pacific</w:t>
      </w:r>
      <w:r w:rsidRPr="0008241C">
        <w:rPr>
          <w:noProof/>
          <w:sz w:val="22"/>
          <w:szCs w:val="24"/>
        </w:rPr>
        <w:t>.</w:t>
      </w:r>
    </w:p>
    <w:p w14:paraId="6B40A1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DB. (2017). </w:t>
      </w:r>
      <w:r w:rsidRPr="0008241C">
        <w:rPr>
          <w:i/>
          <w:iCs/>
          <w:noProof/>
          <w:sz w:val="22"/>
          <w:szCs w:val="24"/>
        </w:rPr>
        <w:t>A Region at Risk: The Human Dimensions of Climate Change in Asia and the Pacific</w:t>
      </w:r>
      <w:r w:rsidRPr="0008241C">
        <w:rPr>
          <w:noProof/>
          <w:sz w:val="22"/>
          <w:szCs w:val="24"/>
        </w:rPr>
        <w:t>. Manila, Philippines. https://doi.org/10.22617/TCS178839-2</w:t>
      </w:r>
    </w:p>
    <w:p w14:paraId="2970BFF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dger, N. W., Barnett, J., Brown, K., &amp; Marshall, N. (2012). Cultural dimensions of climate change impacts and adaptation. </w:t>
      </w:r>
      <w:r w:rsidRPr="0008241C">
        <w:rPr>
          <w:i/>
          <w:iCs/>
          <w:noProof/>
          <w:sz w:val="22"/>
          <w:szCs w:val="24"/>
        </w:rPr>
        <w:t>Nature Climate Change</w:t>
      </w:r>
      <w:r w:rsidRPr="0008241C">
        <w:rPr>
          <w:noProof/>
          <w:sz w:val="22"/>
          <w:szCs w:val="24"/>
        </w:rPr>
        <w:t xml:space="preserve">, </w:t>
      </w:r>
      <w:r w:rsidRPr="0008241C">
        <w:rPr>
          <w:i/>
          <w:iCs/>
          <w:noProof/>
          <w:sz w:val="22"/>
          <w:szCs w:val="24"/>
        </w:rPr>
        <w:t>3</w:t>
      </w:r>
      <w:r w:rsidRPr="0008241C">
        <w:rPr>
          <w:noProof/>
          <w:sz w:val="22"/>
          <w:szCs w:val="24"/>
        </w:rPr>
        <w:t>. https://doi.org/10.1038/NCLIMATE1666</w:t>
      </w:r>
    </w:p>
    <w:p w14:paraId="6581C4B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dhikari, D., Tiwary, R., &amp; Barik, S. K. (2015). Modelling hotspots for invasive alien plants in India.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7), 7–18. https://doi.org/10.1371/journal.pone.0134665</w:t>
      </w:r>
    </w:p>
    <w:p w14:paraId="3E658E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garwal, C., Green, G. M., Grove, J. M., Evans, T. P., &amp; Schweik, C. M. (2002). A Review and Assessment of Land-Use Change Models: Dynamics of Space, Time, and Human Choice. </w:t>
      </w:r>
      <w:r w:rsidRPr="0008241C">
        <w:rPr>
          <w:i/>
          <w:iCs/>
          <w:noProof/>
          <w:sz w:val="22"/>
          <w:szCs w:val="24"/>
        </w:rPr>
        <w:t>Apollo The International Magazine Of Art And Antiques</w:t>
      </w:r>
      <w:r w:rsidRPr="0008241C">
        <w:rPr>
          <w:noProof/>
          <w:sz w:val="22"/>
          <w:szCs w:val="24"/>
        </w:rPr>
        <w:t>, 62. https://doi.org/10.1289/ehp.6514</w:t>
      </w:r>
    </w:p>
    <w:p w14:paraId="591BB0A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grawal, A., Cashore, B., Hardin, R., Shepherd, G., Benson, C., &amp; Miller, D. (2013). </w:t>
      </w:r>
      <w:r w:rsidRPr="0008241C">
        <w:rPr>
          <w:i/>
          <w:iCs/>
          <w:noProof/>
          <w:sz w:val="22"/>
          <w:szCs w:val="24"/>
        </w:rPr>
        <w:t>ECONOMIC CONTRIBUTIONS OF FORESTS</w:t>
      </w:r>
      <w:r w:rsidRPr="0008241C">
        <w:rPr>
          <w:noProof/>
          <w:sz w:val="22"/>
          <w:szCs w:val="24"/>
        </w:rPr>
        <w:t>.</w:t>
      </w:r>
    </w:p>
    <w:p w14:paraId="1654342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guilar, A. G., Ward, P. M., &amp; Smith Sr, C. . (2003). Globalization, regional development, and mega-city expansion in Latin America: Analyzing Mexico City’s peri-urban hinterland. </w:t>
      </w:r>
      <w:r w:rsidRPr="0008241C">
        <w:rPr>
          <w:i/>
          <w:iCs/>
          <w:noProof/>
          <w:sz w:val="22"/>
          <w:szCs w:val="24"/>
        </w:rPr>
        <w:t>Cities</w:t>
      </w:r>
      <w:r w:rsidRPr="0008241C">
        <w:rPr>
          <w:noProof/>
          <w:sz w:val="22"/>
          <w:szCs w:val="24"/>
        </w:rPr>
        <w:t xml:space="preserve">, </w:t>
      </w:r>
      <w:r w:rsidRPr="0008241C">
        <w:rPr>
          <w:i/>
          <w:iCs/>
          <w:noProof/>
          <w:sz w:val="22"/>
          <w:szCs w:val="24"/>
        </w:rPr>
        <w:t>20</w:t>
      </w:r>
      <w:r w:rsidRPr="0008241C">
        <w:rPr>
          <w:noProof/>
          <w:sz w:val="22"/>
          <w:szCs w:val="24"/>
        </w:rPr>
        <w:t>(1), 3–21. https://doi.org/10.1016/S0264-2751(02)00092-6</w:t>
      </w:r>
    </w:p>
    <w:p w14:paraId="3760CA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Jamal, K., &amp; Schiffler, M. (2009). </w:t>
      </w:r>
      <w:r w:rsidRPr="0008241C">
        <w:rPr>
          <w:i/>
          <w:iCs/>
          <w:noProof/>
          <w:sz w:val="22"/>
          <w:szCs w:val="24"/>
        </w:rPr>
        <w:t>Desalination Opportunities and Challenges in the Middle East and North Africa Region</w:t>
      </w:r>
      <w:r w:rsidRPr="0008241C">
        <w:rPr>
          <w:noProof/>
          <w:sz w:val="22"/>
          <w:szCs w:val="24"/>
        </w:rPr>
        <w:t>.</w:t>
      </w:r>
    </w:p>
    <w:p w14:paraId="1750FB2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Tawfiq, J. A., Zumla, A., &amp; Memish, Z. A. (2014). Travel implications of emerging coronaviruses: SARS and MERS-CoV. </w:t>
      </w:r>
      <w:r w:rsidRPr="0008241C">
        <w:rPr>
          <w:i/>
          <w:iCs/>
          <w:noProof/>
          <w:sz w:val="22"/>
          <w:szCs w:val="24"/>
        </w:rPr>
        <w:t>Travel Medicine and Infectious Disease</w:t>
      </w:r>
      <w:r w:rsidRPr="0008241C">
        <w:rPr>
          <w:noProof/>
          <w:sz w:val="22"/>
          <w:szCs w:val="24"/>
        </w:rPr>
        <w:t xml:space="preserve">, </w:t>
      </w:r>
      <w:r w:rsidRPr="0008241C">
        <w:rPr>
          <w:i/>
          <w:iCs/>
          <w:noProof/>
          <w:sz w:val="22"/>
          <w:szCs w:val="24"/>
        </w:rPr>
        <w:t>12</w:t>
      </w:r>
      <w:r w:rsidRPr="0008241C">
        <w:rPr>
          <w:noProof/>
          <w:sz w:val="22"/>
          <w:szCs w:val="24"/>
        </w:rPr>
        <w:t>(5), 422–428. https://doi.org/10.1016/j.tmaid.2014.06.007</w:t>
      </w:r>
    </w:p>
    <w:p w14:paraId="18BF06F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len, B. L., Allen, L. R., &amp; Leung, L. K.-P. (2015). Interactions between two naturalised invasive predators in Australia: are feral cats suppressed by dingoes? </w:t>
      </w:r>
      <w:r w:rsidRPr="0008241C">
        <w:rPr>
          <w:i/>
          <w:iCs/>
          <w:noProof/>
          <w:sz w:val="22"/>
          <w:szCs w:val="24"/>
        </w:rPr>
        <w:t>Biological Invasions</w:t>
      </w:r>
      <w:r w:rsidRPr="0008241C">
        <w:rPr>
          <w:noProof/>
          <w:sz w:val="22"/>
          <w:szCs w:val="24"/>
        </w:rPr>
        <w:t xml:space="preserve">, </w:t>
      </w:r>
      <w:r w:rsidRPr="0008241C">
        <w:rPr>
          <w:i/>
          <w:iCs/>
          <w:noProof/>
          <w:sz w:val="22"/>
          <w:szCs w:val="24"/>
        </w:rPr>
        <w:t>17</w:t>
      </w:r>
      <w:r w:rsidRPr="0008241C">
        <w:rPr>
          <w:noProof/>
          <w:sz w:val="22"/>
          <w:szCs w:val="24"/>
        </w:rPr>
        <w:t>(2), 761–776. https://doi.org/10.1007/s10530-014-0767-1</w:t>
      </w:r>
    </w:p>
    <w:p w14:paraId="737B13B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len, D. J., Molur, S., &amp; Daniel, B. A. (2010). </w:t>
      </w:r>
      <w:r w:rsidRPr="0008241C">
        <w:rPr>
          <w:i/>
          <w:iCs/>
          <w:noProof/>
          <w:sz w:val="22"/>
          <w:szCs w:val="24"/>
        </w:rPr>
        <w:t>The Status and Distribution of Freshwater Biodiversity in the Eastern Himalaya.</w:t>
      </w:r>
      <w:r w:rsidRPr="0008241C">
        <w:rPr>
          <w:noProof/>
          <w:sz w:val="22"/>
          <w:szCs w:val="24"/>
        </w:rPr>
        <w:t xml:space="preserve"> Cambridge, UK and Gland, Switzerland: IUCN, and Coimbatore, India: Zoo Outreach Organisation.</w:t>
      </w:r>
    </w:p>
    <w:p w14:paraId="53B1039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len, D. J., Smith, K. G., &amp; Darwall, W. R. T. (2012). </w:t>
      </w:r>
      <w:r w:rsidRPr="0008241C">
        <w:rPr>
          <w:i/>
          <w:iCs/>
          <w:noProof/>
          <w:sz w:val="22"/>
          <w:szCs w:val="24"/>
        </w:rPr>
        <w:t xml:space="preserve">The Status and Distribution of Freshwater Biodiversity in Indo-Burma. </w:t>
      </w:r>
      <w:r w:rsidRPr="0008241C">
        <w:rPr>
          <w:noProof/>
          <w:sz w:val="22"/>
          <w:szCs w:val="24"/>
        </w:rPr>
        <w:t>. Cambridge, UK and Gland, Switzerland: IUCN. x+158pp+4pp cover.</w:t>
      </w:r>
    </w:p>
    <w:p w14:paraId="48E482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mazroui, M., Islam, M. N., Jones, P. D., Athar, H., &amp; Rahman, M. A. (2012). Recent climate change in the Arabian Peninsula: Seasonal rainfall and temperature climatology of Saudi Arabia for 1979–2009. </w:t>
      </w:r>
      <w:r w:rsidRPr="0008241C">
        <w:rPr>
          <w:i/>
          <w:iCs/>
          <w:noProof/>
          <w:sz w:val="22"/>
          <w:szCs w:val="24"/>
        </w:rPr>
        <w:t>Atmospheric Research</w:t>
      </w:r>
      <w:r w:rsidRPr="0008241C">
        <w:rPr>
          <w:noProof/>
          <w:sz w:val="22"/>
          <w:szCs w:val="24"/>
        </w:rPr>
        <w:t xml:space="preserve">, </w:t>
      </w:r>
      <w:r w:rsidRPr="0008241C">
        <w:rPr>
          <w:i/>
          <w:iCs/>
          <w:noProof/>
          <w:sz w:val="22"/>
          <w:szCs w:val="24"/>
        </w:rPr>
        <w:t>111</w:t>
      </w:r>
      <w:r w:rsidRPr="0008241C">
        <w:rPr>
          <w:noProof/>
          <w:sz w:val="22"/>
          <w:szCs w:val="24"/>
        </w:rPr>
        <w:t>(Supplement C), 29–45. https://doi.org/https://doi.org/10.1016/j.atmosres.2012.02.013</w:t>
      </w:r>
    </w:p>
    <w:p w14:paraId="01758B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oalii, I., Masamdu, R., Theunis, W., &amp; Thistleton, B. (1993). Prospects for Biological Control of Taro Beetles, Papuana spp. (coleoptera: scarabaeidae), in the South Pacific. </w:t>
      </w:r>
      <w:r w:rsidRPr="0008241C">
        <w:rPr>
          <w:i/>
          <w:iCs/>
          <w:noProof/>
          <w:sz w:val="22"/>
          <w:szCs w:val="24"/>
        </w:rPr>
        <w:t>Research Extension Series: Hawaii Institute of Tropical Agriculture and Human Resources</w:t>
      </w:r>
      <w:r w:rsidRPr="0008241C">
        <w:rPr>
          <w:noProof/>
          <w:sz w:val="22"/>
          <w:szCs w:val="24"/>
        </w:rPr>
        <w:t>, 66–70.</w:t>
      </w:r>
    </w:p>
    <w:p w14:paraId="15729C0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n, S., Li, H., Guan, B., Zhou, C., Wang, Z., Deng, Z., Zhi, Y., Liu, Y., Xu, C., Fang, S., Jiang, J., &amp; Li, H. (2007). China’s Natural Wetlands: Past Problems, Current Status, and Future Challenges. </w:t>
      </w:r>
      <w:r w:rsidRPr="0008241C">
        <w:rPr>
          <w:i/>
          <w:iCs/>
          <w:noProof/>
          <w:sz w:val="22"/>
          <w:szCs w:val="24"/>
        </w:rPr>
        <w:t>AMBIO: A Journal of the Human Environment</w:t>
      </w:r>
      <w:r w:rsidRPr="0008241C">
        <w:rPr>
          <w:noProof/>
          <w:sz w:val="22"/>
          <w:szCs w:val="24"/>
        </w:rPr>
        <w:t xml:space="preserve">, </w:t>
      </w:r>
      <w:r w:rsidRPr="0008241C">
        <w:rPr>
          <w:i/>
          <w:iCs/>
          <w:noProof/>
          <w:sz w:val="22"/>
          <w:szCs w:val="24"/>
        </w:rPr>
        <w:t>36</w:t>
      </w:r>
      <w:r w:rsidRPr="0008241C">
        <w:rPr>
          <w:noProof/>
          <w:sz w:val="22"/>
          <w:szCs w:val="24"/>
        </w:rPr>
        <w:t>(4), 335–342. https://doi.org/10.1579/0044-7447(2007)36[335:CNWPPC]2.0.CO;2</w:t>
      </w:r>
    </w:p>
    <w:p w14:paraId="68D7B02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Anderson, A. (2002). Faunal collapse, landscape change and settlement history in Remote Oceania. </w:t>
      </w:r>
      <w:r w:rsidRPr="0008241C">
        <w:rPr>
          <w:i/>
          <w:iCs/>
          <w:noProof/>
          <w:sz w:val="22"/>
          <w:szCs w:val="24"/>
        </w:rPr>
        <w:t>World Archaeology</w:t>
      </w:r>
      <w:r w:rsidRPr="0008241C">
        <w:rPr>
          <w:noProof/>
          <w:sz w:val="22"/>
          <w:szCs w:val="24"/>
        </w:rPr>
        <w:t xml:space="preserve">, </w:t>
      </w:r>
      <w:r w:rsidRPr="0008241C">
        <w:rPr>
          <w:i/>
          <w:iCs/>
          <w:noProof/>
          <w:sz w:val="22"/>
          <w:szCs w:val="24"/>
        </w:rPr>
        <w:t>33</w:t>
      </w:r>
      <w:r w:rsidRPr="0008241C">
        <w:rPr>
          <w:noProof/>
          <w:sz w:val="22"/>
          <w:szCs w:val="24"/>
        </w:rPr>
        <w:t>(3), 375–390. https://doi.org/10.1080/00438240120107431</w:t>
      </w:r>
    </w:p>
    <w:p w14:paraId="358E7D3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nderson, D. M., Cembella, A. D., &amp; Hallegraeff, G. M. (2012). Progress in Understanding Harmful Algal Blooms: Paradigm Shifts and New Technologies for Research, Monitoring, and Management. </w:t>
      </w:r>
      <w:r w:rsidRPr="0008241C">
        <w:rPr>
          <w:i/>
          <w:iCs/>
          <w:noProof/>
          <w:sz w:val="22"/>
          <w:szCs w:val="24"/>
        </w:rPr>
        <w:t>Annual Review of Marine Science</w:t>
      </w:r>
      <w:r w:rsidRPr="0008241C">
        <w:rPr>
          <w:noProof/>
          <w:sz w:val="22"/>
          <w:szCs w:val="24"/>
        </w:rPr>
        <w:t xml:space="preserve">, </w:t>
      </w:r>
      <w:r w:rsidRPr="0008241C">
        <w:rPr>
          <w:i/>
          <w:iCs/>
          <w:noProof/>
          <w:sz w:val="22"/>
          <w:szCs w:val="24"/>
        </w:rPr>
        <w:t>4</w:t>
      </w:r>
      <w:r w:rsidRPr="0008241C">
        <w:rPr>
          <w:noProof/>
          <w:sz w:val="22"/>
          <w:szCs w:val="24"/>
        </w:rPr>
        <w:t>(1), 143–176. https://doi.org/10.1146/annurev-marine-120308-081121</w:t>
      </w:r>
    </w:p>
    <w:p w14:paraId="36664E1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ndrew, R., &amp; Dymond, J. R. (2013). Expansion of lifestyle blocks and urban areas onto high-class land: an update for planning and policy. </w:t>
      </w:r>
      <w:r w:rsidRPr="0008241C">
        <w:rPr>
          <w:i/>
          <w:iCs/>
          <w:noProof/>
          <w:sz w:val="22"/>
          <w:szCs w:val="24"/>
        </w:rPr>
        <w:t>Journal of The Royal Society of New Zealand</w:t>
      </w:r>
      <w:r w:rsidRPr="0008241C">
        <w:rPr>
          <w:noProof/>
          <w:sz w:val="22"/>
          <w:szCs w:val="24"/>
        </w:rPr>
        <w:t xml:space="preserve">, </w:t>
      </w:r>
      <w:r w:rsidRPr="0008241C">
        <w:rPr>
          <w:i/>
          <w:iCs/>
          <w:noProof/>
          <w:sz w:val="22"/>
          <w:szCs w:val="24"/>
        </w:rPr>
        <w:t>43</w:t>
      </w:r>
      <w:r w:rsidRPr="0008241C">
        <w:rPr>
          <w:noProof/>
          <w:sz w:val="22"/>
          <w:szCs w:val="24"/>
        </w:rPr>
        <w:t>(3), 128–140. https://doi.org/10.1080/03036758.2012.736392</w:t>
      </w:r>
    </w:p>
    <w:p w14:paraId="0DCEC18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Animal Health Board. (2007). Review of the National Bovine Tuberculosis Pest Management Strategy. Retrieved from http://www.tbfree.org.nz/Portals/0/2014AugResearchPapers/Review of the National Bovine Tuberculosis Pest Management Strategy.pdf</w:t>
      </w:r>
    </w:p>
    <w:p w14:paraId="4FE2B3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nticamara, J. A., Watson, R., Gelchu, A., &amp; Pauly, D. (2011). Global fishing effort (1950-2010): Trends, gaps, and implications. </w:t>
      </w:r>
      <w:r w:rsidRPr="0008241C">
        <w:rPr>
          <w:i/>
          <w:iCs/>
          <w:noProof/>
          <w:sz w:val="22"/>
          <w:szCs w:val="24"/>
        </w:rPr>
        <w:t>Fisheries Research</w:t>
      </w:r>
      <w:r w:rsidRPr="0008241C">
        <w:rPr>
          <w:noProof/>
          <w:sz w:val="22"/>
          <w:szCs w:val="24"/>
        </w:rPr>
        <w:t xml:space="preserve">, </w:t>
      </w:r>
      <w:r w:rsidRPr="0008241C">
        <w:rPr>
          <w:i/>
          <w:iCs/>
          <w:noProof/>
          <w:sz w:val="22"/>
          <w:szCs w:val="24"/>
        </w:rPr>
        <w:t>107</w:t>
      </w:r>
      <w:r w:rsidRPr="0008241C">
        <w:rPr>
          <w:noProof/>
          <w:sz w:val="22"/>
          <w:szCs w:val="24"/>
        </w:rPr>
        <w:t>(1–3), 131–136. https://doi.org/10.1016/j.fishres.2010.10.016</w:t>
      </w:r>
    </w:p>
    <w:p w14:paraId="4717B6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ntonelli, A. (2015). Multiple origins of mountain life. </w:t>
      </w:r>
      <w:r w:rsidRPr="0008241C">
        <w:rPr>
          <w:i/>
          <w:iCs/>
          <w:noProof/>
          <w:sz w:val="22"/>
          <w:szCs w:val="24"/>
        </w:rPr>
        <w:t>Nature</w:t>
      </w:r>
      <w:r w:rsidRPr="0008241C">
        <w:rPr>
          <w:noProof/>
          <w:sz w:val="22"/>
          <w:szCs w:val="24"/>
        </w:rPr>
        <w:t xml:space="preserve">, </w:t>
      </w:r>
      <w:r w:rsidRPr="0008241C">
        <w:rPr>
          <w:i/>
          <w:iCs/>
          <w:noProof/>
          <w:sz w:val="22"/>
          <w:szCs w:val="24"/>
        </w:rPr>
        <w:t>524</w:t>
      </w:r>
      <w:r w:rsidRPr="0008241C">
        <w:rPr>
          <w:noProof/>
          <w:sz w:val="22"/>
          <w:szCs w:val="24"/>
        </w:rPr>
        <w:t>(7565), 300–301. https://doi.org/http://dx.doi.org/10.1038/nature14645</w:t>
      </w:r>
    </w:p>
    <w:p w14:paraId="73BE6B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APN. (2011). Land Use and Land Cover Change (LUCC) for South East Asia, APN E-Lib. Retrieved October 23, 2015, from http://www.apn-gcr.org/resources/items/show/1459</w:t>
      </w:r>
    </w:p>
    <w:p w14:paraId="6B287FC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raújo, M. B., Nogués-Bravo, D., Diniz-Filho, J. A. F., Haywood, A. M., Valdes, P. J., &amp; Rahbek, C. (2008). Quaternary climate changes explain diversity among reptiles and amphibians. </w:t>
      </w:r>
      <w:r w:rsidRPr="0008241C">
        <w:rPr>
          <w:i/>
          <w:iCs/>
          <w:noProof/>
          <w:sz w:val="22"/>
          <w:szCs w:val="24"/>
        </w:rPr>
        <w:t>Ecography</w:t>
      </w:r>
      <w:r w:rsidRPr="0008241C">
        <w:rPr>
          <w:noProof/>
          <w:sz w:val="22"/>
          <w:szCs w:val="24"/>
        </w:rPr>
        <w:t xml:space="preserve">, </w:t>
      </w:r>
      <w:r w:rsidRPr="0008241C">
        <w:rPr>
          <w:i/>
          <w:iCs/>
          <w:noProof/>
          <w:sz w:val="22"/>
          <w:szCs w:val="24"/>
        </w:rPr>
        <w:t>31</w:t>
      </w:r>
      <w:r w:rsidRPr="0008241C">
        <w:rPr>
          <w:noProof/>
          <w:sz w:val="22"/>
          <w:szCs w:val="24"/>
        </w:rPr>
        <w:t>(1), 8–15. https://doi.org/10.1111/j.2007.0906-7590.05318.x</w:t>
      </w:r>
    </w:p>
    <w:p w14:paraId="0BBA14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rthur, A. D., Pech, R. P., Jiebu, Zhang, Y., &amp; Lin, H. (2007). </w:t>
      </w:r>
      <w:r w:rsidRPr="0008241C">
        <w:rPr>
          <w:i/>
          <w:iCs/>
          <w:noProof/>
          <w:sz w:val="22"/>
          <w:szCs w:val="24"/>
        </w:rPr>
        <w:t>Grassland degradation on the Tibetan Plateau: The role of small mammals and methods of control</w:t>
      </w:r>
      <w:r w:rsidRPr="0008241C">
        <w:rPr>
          <w:noProof/>
          <w:sz w:val="22"/>
          <w:szCs w:val="24"/>
        </w:rPr>
        <w:t xml:space="preserve">. </w:t>
      </w:r>
      <w:r w:rsidRPr="0008241C">
        <w:rPr>
          <w:i/>
          <w:iCs/>
          <w:noProof/>
          <w:sz w:val="22"/>
          <w:szCs w:val="24"/>
        </w:rPr>
        <w:t>ACIAR Technical Reports</w:t>
      </w:r>
      <w:r w:rsidRPr="0008241C">
        <w:rPr>
          <w:noProof/>
          <w:sz w:val="22"/>
          <w:szCs w:val="24"/>
        </w:rPr>
        <w:t xml:space="preserve"> (Vol. 67).</w:t>
      </w:r>
    </w:p>
    <w:p w14:paraId="7CA81FA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runakumara, K. K. I. U., Walpola, B. C., &amp; Yoon, M. H. (2013). Current status of heavy metal contamination in Asia’s rice lands. </w:t>
      </w:r>
      <w:r w:rsidRPr="0008241C">
        <w:rPr>
          <w:i/>
          <w:iCs/>
          <w:noProof/>
          <w:sz w:val="22"/>
          <w:szCs w:val="24"/>
        </w:rPr>
        <w:t>Reviews in Environmental Science and Biotechnology</w:t>
      </w:r>
      <w:r w:rsidRPr="0008241C">
        <w:rPr>
          <w:noProof/>
          <w:sz w:val="22"/>
          <w:szCs w:val="24"/>
        </w:rPr>
        <w:t>. https://doi.org/10.1007/s11157-013-9323-1</w:t>
      </w:r>
    </w:p>
    <w:p w14:paraId="58D28D2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shcroft, M. B., Gollan, J. R., Warton, D. I., &amp; Ramp, D. (2012). A novel approach to quantify and locate potential microrefugia using topoclimate, climate stability, and isolation from the matrix. </w:t>
      </w:r>
      <w:r w:rsidRPr="0008241C">
        <w:rPr>
          <w:i/>
          <w:iCs/>
          <w:noProof/>
          <w:sz w:val="22"/>
          <w:szCs w:val="24"/>
        </w:rPr>
        <w:t>Global Change Biology</w:t>
      </w:r>
      <w:r w:rsidRPr="0008241C">
        <w:rPr>
          <w:noProof/>
          <w:sz w:val="22"/>
          <w:szCs w:val="24"/>
        </w:rPr>
        <w:t xml:space="preserve">, </w:t>
      </w:r>
      <w:r w:rsidRPr="0008241C">
        <w:rPr>
          <w:i/>
          <w:iCs/>
          <w:noProof/>
          <w:sz w:val="22"/>
          <w:szCs w:val="24"/>
        </w:rPr>
        <w:t>18</w:t>
      </w:r>
      <w:r w:rsidRPr="0008241C">
        <w:rPr>
          <w:noProof/>
          <w:sz w:val="22"/>
          <w:szCs w:val="24"/>
        </w:rPr>
        <w:t>(6), 1866–1879. https://doi.org/10.1111/j.1365-2486.2012.02661.x</w:t>
      </w:r>
    </w:p>
    <w:p w14:paraId="207CE7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shraf, J., Pandey, R., &amp; de Jong, W. (2017). Assessment of bio-physical, social and economic drivers for forest transition in Asia-Pacific region. </w:t>
      </w:r>
      <w:r w:rsidRPr="0008241C">
        <w:rPr>
          <w:i/>
          <w:iCs/>
          <w:noProof/>
          <w:sz w:val="22"/>
          <w:szCs w:val="24"/>
        </w:rPr>
        <w:t>Forest Policy and Economics</w:t>
      </w:r>
      <w:r w:rsidRPr="0008241C">
        <w:rPr>
          <w:noProof/>
          <w:sz w:val="22"/>
          <w:szCs w:val="24"/>
        </w:rPr>
        <w:t xml:space="preserve">, </w:t>
      </w:r>
      <w:r w:rsidRPr="0008241C">
        <w:rPr>
          <w:i/>
          <w:iCs/>
          <w:noProof/>
          <w:sz w:val="22"/>
          <w:szCs w:val="24"/>
        </w:rPr>
        <w:t>76</w:t>
      </w:r>
      <w:r w:rsidRPr="0008241C">
        <w:rPr>
          <w:noProof/>
          <w:sz w:val="22"/>
          <w:szCs w:val="24"/>
        </w:rPr>
        <w:t>, 35–44. https://doi.org/10.1016/j.forpol.2016.07.008</w:t>
      </w:r>
    </w:p>
    <w:p w14:paraId="72C83D6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uld, T. D., &amp; Hutton, I. (2004). Conservation issues for the vascular flora of Lord Howe Island. </w:t>
      </w:r>
      <w:r w:rsidRPr="0008241C">
        <w:rPr>
          <w:i/>
          <w:iCs/>
          <w:noProof/>
          <w:sz w:val="22"/>
          <w:szCs w:val="24"/>
        </w:rPr>
        <w:t>Cunninghamia</w:t>
      </w:r>
      <w:r w:rsidRPr="0008241C">
        <w:rPr>
          <w:noProof/>
          <w:sz w:val="22"/>
          <w:szCs w:val="24"/>
        </w:rPr>
        <w:t xml:space="preserve">, </w:t>
      </w:r>
      <w:r w:rsidRPr="0008241C">
        <w:rPr>
          <w:i/>
          <w:iCs/>
          <w:noProof/>
          <w:sz w:val="22"/>
          <w:szCs w:val="24"/>
        </w:rPr>
        <w:t>8</w:t>
      </w:r>
      <w:r w:rsidRPr="0008241C">
        <w:rPr>
          <w:noProof/>
          <w:sz w:val="22"/>
          <w:szCs w:val="24"/>
        </w:rPr>
        <w:t>(4), 490–500.</w:t>
      </w:r>
    </w:p>
    <w:p w14:paraId="06E7B63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uld, T. D., &amp; Leishman, M. R. (2015). Ecosystem risk assessment for Gnarled Mossy Cloud Forest, Lord Howe Island, Australia. </w:t>
      </w:r>
      <w:r w:rsidRPr="0008241C">
        <w:rPr>
          <w:i/>
          <w:iCs/>
          <w:noProof/>
          <w:sz w:val="22"/>
          <w:szCs w:val="24"/>
        </w:rPr>
        <w:t>Austral Ecology</w:t>
      </w:r>
      <w:r w:rsidRPr="0008241C">
        <w:rPr>
          <w:noProof/>
          <w:sz w:val="22"/>
          <w:szCs w:val="24"/>
        </w:rPr>
        <w:t xml:space="preserve">, </w:t>
      </w:r>
      <w:r w:rsidRPr="0008241C">
        <w:rPr>
          <w:i/>
          <w:iCs/>
          <w:noProof/>
          <w:sz w:val="22"/>
          <w:szCs w:val="24"/>
        </w:rPr>
        <w:t>40</w:t>
      </w:r>
      <w:r w:rsidRPr="0008241C">
        <w:rPr>
          <w:noProof/>
          <w:sz w:val="22"/>
          <w:szCs w:val="24"/>
        </w:rPr>
        <w:t>(4), 364–372. https://doi.org/10.1111/aec.12202</w:t>
      </w:r>
    </w:p>
    <w:p w14:paraId="0245245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usseil, A.-G. E., Chadderton, W. L., Gerbeaux, P., Theo Stephens, R. T., &amp; Leathwick, J. R. (2011). Applying systematic conservation planning principles to palustrine and inland saline wetlands of New Zealand. </w:t>
      </w:r>
      <w:r w:rsidRPr="0008241C">
        <w:rPr>
          <w:i/>
          <w:iCs/>
          <w:noProof/>
          <w:sz w:val="22"/>
          <w:szCs w:val="24"/>
        </w:rPr>
        <w:t>Freshwater Biology</w:t>
      </w:r>
      <w:r w:rsidRPr="0008241C">
        <w:rPr>
          <w:noProof/>
          <w:sz w:val="22"/>
          <w:szCs w:val="24"/>
        </w:rPr>
        <w:t xml:space="preserve">, </w:t>
      </w:r>
      <w:r w:rsidRPr="0008241C">
        <w:rPr>
          <w:i/>
          <w:iCs/>
          <w:noProof/>
          <w:sz w:val="22"/>
          <w:szCs w:val="24"/>
        </w:rPr>
        <w:t>56</w:t>
      </w:r>
      <w:r w:rsidRPr="0008241C">
        <w:rPr>
          <w:noProof/>
          <w:sz w:val="22"/>
          <w:szCs w:val="24"/>
        </w:rPr>
        <w:t>(1), 142–161. https://doi.org/10.1111/j.1365-2427.2010.02412.x</w:t>
      </w:r>
    </w:p>
    <w:p w14:paraId="318FA30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ustralian Biosecurity Group. (2005). </w:t>
      </w:r>
      <w:r w:rsidRPr="0008241C">
        <w:rPr>
          <w:i/>
          <w:iCs/>
          <w:noProof/>
          <w:sz w:val="22"/>
          <w:szCs w:val="24"/>
        </w:rPr>
        <w:t>Invasive Weeds, Pests and Diseases: Solutions to Secure Australia</w:t>
      </w:r>
      <w:r w:rsidRPr="0008241C">
        <w:rPr>
          <w:noProof/>
          <w:sz w:val="22"/>
          <w:szCs w:val="24"/>
        </w:rPr>
        <w:t>. Invasive Animals Co-operative Research Centre.</w:t>
      </w:r>
    </w:p>
    <w:p w14:paraId="6E6D13D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ustralian government. (2009). </w:t>
      </w:r>
      <w:r w:rsidRPr="0008241C">
        <w:rPr>
          <w:i/>
          <w:iCs/>
          <w:noProof/>
          <w:sz w:val="22"/>
          <w:szCs w:val="24"/>
        </w:rPr>
        <w:t>Australia ’ s Terrestrial Biodiversity</w:t>
      </w:r>
      <w:r w:rsidRPr="0008241C">
        <w:rPr>
          <w:noProof/>
          <w:sz w:val="22"/>
          <w:szCs w:val="24"/>
        </w:rPr>
        <w:t>. Retrieved from http://www.environment.gov.au/biodiversity/publications/assessment-australias-terrestrial-biodiversity-2008</w:t>
      </w:r>
    </w:p>
    <w:p w14:paraId="699EEB9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Australian Government. (2017). Species Profile and Threats Database. Retrieved December 28, 2017, from http://www.environment.gov.au/cgi-bin/sprat/public/spratlookupcommunity.pl?name=grassland&amp;searchtype=wildcard</w:t>
      </w:r>
    </w:p>
    <w:p w14:paraId="10C184A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xmacher, J. C., &amp; Sang, W. (2013). Plant Invasions in China - Challenges and Chances.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5), 1–9. https://doi.org/10.1371/journal.pone.0064173</w:t>
      </w:r>
    </w:p>
    <w:p w14:paraId="6B0BEC3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iley, A. M., &amp; Sorensen, J. H. (1962). </w:t>
      </w:r>
      <w:r w:rsidRPr="0008241C">
        <w:rPr>
          <w:i/>
          <w:iCs/>
          <w:noProof/>
          <w:sz w:val="22"/>
          <w:szCs w:val="24"/>
        </w:rPr>
        <w:t>Subantarctic Campbell Island</w:t>
      </w:r>
      <w:r w:rsidRPr="0008241C">
        <w:rPr>
          <w:noProof/>
          <w:sz w:val="22"/>
          <w:szCs w:val="24"/>
        </w:rPr>
        <w:t xml:space="preserve"> (Vol. Proceeding). Denver Museum of Natural History.</w:t>
      </w:r>
    </w:p>
    <w:p w14:paraId="4371CE2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Bajpai, D., &amp; Inderjit. (2013). Impact of nitrogen availability and soil communities on biomass accumulation of an invasive species. </w:t>
      </w:r>
      <w:r w:rsidRPr="0008241C">
        <w:rPr>
          <w:i/>
          <w:iCs/>
          <w:noProof/>
          <w:sz w:val="22"/>
          <w:szCs w:val="24"/>
        </w:rPr>
        <w:t>AoB PLANTS</w:t>
      </w:r>
      <w:r w:rsidRPr="0008241C">
        <w:rPr>
          <w:noProof/>
          <w:sz w:val="22"/>
          <w:szCs w:val="24"/>
        </w:rPr>
        <w:t xml:space="preserve">, </w:t>
      </w:r>
      <w:r w:rsidRPr="0008241C">
        <w:rPr>
          <w:i/>
          <w:iCs/>
          <w:noProof/>
          <w:sz w:val="22"/>
          <w:szCs w:val="24"/>
        </w:rPr>
        <w:t>5</w:t>
      </w:r>
      <w:r w:rsidRPr="0008241C">
        <w:rPr>
          <w:noProof/>
          <w:sz w:val="22"/>
          <w:szCs w:val="24"/>
        </w:rPr>
        <w:t>, plt045-plt045. https://doi.org/10.1093/aobpla/plt045</w:t>
      </w:r>
    </w:p>
    <w:p w14:paraId="7FFD7AD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ker, B., &amp; Moseley RK. (2007). Advancing Treeline and Retreating Glaciers: Implications for Conservation in Yunnan, P.R. China. </w:t>
      </w:r>
      <w:r w:rsidRPr="0008241C">
        <w:rPr>
          <w:i/>
          <w:iCs/>
          <w:noProof/>
          <w:sz w:val="22"/>
          <w:szCs w:val="24"/>
        </w:rPr>
        <w:t>Arctic, Antarctic, and Alpine Research</w:t>
      </w:r>
      <w:r w:rsidRPr="0008241C">
        <w:rPr>
          <w:noProof/>
          <w:sz w:val="22"/>
          <w:szCs w:val="24"/>
        </w:rPr>
        <w:t xml:space="preserve">, </w:t>
      </w:r>
      <w:r w:rsidRPr="0008241C">
        <w:rPr>
          <w:i/>
          <w:iCs/>
          <w:noProof/>
          <w:sz w:val="22"/>
          <w:szCs w:val="24"/>
        </w:rPr>
        <w:t>39</w:t>
      </w:r>
      <w:r w:rsidRPr="0008241C">
        <w:rPr>
          <w:noProof/>
          <w:sz w:val="22"/>
          <w:szCs w:val="24"/>
        </w:rPr>
        <w:t>(2), 200–209.</w:t>
      </w:r>
    </w:p>
    <w:p w14:paraId="3A5F56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lbo, N., Billari, F. C., &amp; Mills, M. (2013). Fertility in Advanced Societies: A Review of Research. </w:t>
      </w:r>
      <w:r w:rsidRPr="0008241C">
        <w:rPr>
          <w:i/>
          <w:iCs/>
          <w:noProof/>
          <w:sz w:val="22"/>
          <w:szCs w:val="24"/>
        </w:rPr>
        <w:t>European Journal of Population / Revue Européenne de Démographie</w:t>
      </w:r>
      <w:r w:rsidRPr="0008241C">
        <w:rPr>
          <w:noProof/>
          <w:sz w:val="22"/>
          <w:szCs w:val="24"/>
        </w:rPr>
        <w:t xml:space="preserve">, </w:t>
      </w:r>
      <w:r w:rsidRPr="0008241C">
        <w:rPr>
          <w:i/>
          <w:iCs/>
          <w:noProof/>
          <w:sz w:val="22"/>
          <w:szCs w:val="24"/>
        </w:rPr>
        <w:t>29</w:t>
      </w:r>
      <w:r w:rsidRPr="0008241C">
        <w:rPr>
          <w:noProof/>
          <w:sz w:val="22"/>
          <w:szCs w:val="24"/>
        </w:rPr>
        <w:t>(1), 1–38. https://doi.org/10.1007/s10680-012-9277-y</w:t>
      </w:r>
    </w:p>
    <w:p w14:paraId="7697095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ller, S., Dutta, S., &amp; Lanvin, B. (2016). </w:t>
      </w:r>
      <w:r w:rsidRPr="0008241C">
        <w:rPr>
          <w:i/>
          <w:iCs/>
          <w:noProof/>
          <w:sz w:val="22"/>
          <w:szCs w:val="24"/>
        </w:rPr>
        <w:t>The global information technology report 2016 – Innovating in the digital economy</w:t>
      </w:r>
      <w:r w:rsidRPr="0008241C">
        <w:rPr>
          <w:noProof/>
          <w:sz w:val="22"/>
          <w:szCs w:val="24"/>
        </w:rPr>
        <w:t>. Geneva, World Economic Forum.</w:t>
      </w:r>
    </w:p>
    <w:p w14:paraId="1B4DDB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lodi, K. N., Naithani, S., Kaur, J., Singh, A., &amp; Chauhan, A. S. (2014). Eco-tourism A Sustainable Livelihood Option for Mountainous Communities in Uttarkashi, Uttarakhand, India. </w:t>
      </w:r>
      <w:r w:rsidRPr="0008241C">
        <w:rPr>
          <w:i/>
          <w:iCs/>
          <w:noProof/>
          <w:sz w:val="22"/>
          <w:szCs w:val="24"/>
        </w:rPr>
        <w:t>Journal of Studies in Dynamics and Change Journal of Studies in Dynamics and Change Journal of Studies in Dynamics and Change</w:t>
      </w:r>
      <w:r w:rsidRPr="0008241C">
        <w:rPr>
          <w:noProof/>
          <w:sz w:val="22"/>
          <w:szCs w:val="24"/>
        </w:rPr>
        <w:t xml:space="preserve">, </w:t>
      </w:r>
      <w:r w:rsidRPr="0008241C">
        <w:rPr>
          <w:i/>
          <w:iCs/>
          <w:noProof/>
          <w:sz w:val="22"/>
          <w:szCs w:val="24"/>
        </w:rPr>
        <w:t>1</w:t>
      </w:r>
      <w:r w:rsidRPr="0008241C">
        <w:rPr>
          <w:noProof/>
          <w:sz w:val="22"/>
          <w:szCs w:val="24"/>
        </w:rPr>
        <w:t>(4), 2348–7038. Retrieved from http://www.jsdc.lokkatha.com</w:t>
      </w:r>
    </w:p>
    <w:p w14:paraId="14D914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nerjee, S., Black, R., Kniveton, D., &amp; Kollmair, M. (2014). </w:t>
      </w:r>
      <w:r w:rsidRPr="0008241C">
        <w:rPr>
          <w:i/>
          <w:iCs/>
          <w:noProof/>
          <w:sz w:val="22"/>
          <w:szCs w:val="24"/>
        </w:rPr>
        <w:t>The Changing Hindu Kush Himalayas: Environmental Change and Migration</w:t>
      </w:r>
      <w:r w:rsidRPr="0008241C">
        <w:rPr>
          <w:noProof/>
          <w:sz w:val="22"/>
          <w:szCs w:val="24"/>
        </w:rPr>
        <w:t>. Springer Netherlands.</w:t>
      </w:r>
    </w:p>
    <w:p w14:paraId="6700EF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nks, P. B., Newsome, A. E., &amp; Dic man, C. R. (2000). Predation by red foxes limits recruitment in populations of eastern grey kangaroos. </w:t>
      </w:r>
      <w:r w:rsidRPr="0008241C">
        <w:rPr>
          <w:i/>
          <w:iCs/>
          <w:noProof/>
          <w:sz w:val="22"/>
          <w:szCs w:val="24"/>
        </w:rPr>
        <w:t>Austral Ecol.</w:t>
      </w:r>
      <w:r w:rsidRPr="0008241C">
        <w:rPr>
          <w:noProof/>
          <w:sz w:val="22"/>
          <w:szCs w:val="24"/>
        </w:rPr>
        <w:t xml:space="preserve">, </w:t>
      </w:r>
      <w:r w:rsidRPr="0008241C">
        <w:rPr>
          <w:i/>
          <w:iCs/>
          <w:noProof/>
          <w:sz w:val="22"/>
          <w:szCs w:val="24"/>
        </w:rPr>
        <w:t>25</w:t>
      </w:r>
      <w:r w:rsidRPr="0008241C">
        <w:rPr>
          <w:noProof/>
          <w:sz w:val="22"/>
          <w:szCs w:val="24"/>
        </w:rPr>
        <w:t>, 283–291.</w:t>
      </w:r>
    </w:p>
    <w:p w14:paraId="29E048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ran, E., &amp; Myschowoda, C. (2009). Dams and fisheries in the Mekong Basin. </w:t>
      </w:r>
      <w:r w:rsidRPr="0008241C">
        <w:rPr>
          <w:i/>
          <w:iCs/>
          <w:noProof/>
          <w:sz w:val="22"/>
          <w:szCs w:val="24"/>
        </w:rPr>
        <w:t>Aquatic Ecosystem Health and Management</w:t>
      </w:r>
      <w:r w:rsidRPr="0008241C">
        <w:rPr>
          <w:noProof/>
          <w:sz w:val="22"/>
          <w:szCs w:val="24"/>
        </w:rPr>
        <w:t xml:space="preserve">, </w:t>
      </w:r>
      <w:r w:rsidRPr="0008241C">
        <w:rPr>
          <w:i/>
          <w:iCs/>
          <w:noProof/>
          <w:sz w:val="22"/>
          <w:szCs w:val="24"/>
        </w:rPr>
        <w:t>12</w:t>
      </w:r>
      <w:r w:rsidRPr="0008241C">
        <w:rPr>
          <w:noProof/>
          <w:sz w:val="22"/>
          <w:szCs w:val="24"/>
        </w:rPr>
        <w:t>(3), 227–234.</w:t>
      </w:r>
    </w:p>
    <w:p w14:paraId="1C3CC60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rbet-Massin, M., &amp; Jetz, W. (2015). The effect of range changes on the functional turnover, structure and diversity of bird assemblages under future climate scenarios. </w:t>
      </w:r>
      <w:r w:rsidRPr="0008241C">
        <w:rPr>
          <w:i/>
          <w:iCs/>
          <w:noProof/>
          <w:sz w:val="22"/>
          <w:szCs w:val="24"/>
        </w:rPr>
        <w:t>Global Change Biology</w:t>
      </w:r>
      <w:r w:rsidRPr="0008241C">
        <w:rPr>
          <w:noProof/>
          <w:sz w:val="22"/>
          <w:szCs w:val="24"/>
        </w:rPr>
        <w:t xml:space="preserve">, </w:t>
      </w:r>
      <w:r w:rsidRPr="0008241C">
        <w:rPr>
          <w:i/>
          <w:iCs/>
          <w:noProof/>
          <w:sz w:val="22"/>
          <w:szCs w:val="24"/>
        </w:rPr>
        <w:t>21</w:t>
      </w:r>
      <w:r w:rsidRPr="0008241C">
        <w:rPr>
          <w:noProof/>
          <w:sz w:val="22"/>
          <w:szCs w:val="24"/>
        </w:rPr>
        <w:t>(8), 2917–2928. https://doi.org/10.1111/gcb.12905</w:t>
      </w:r>
    </w:p>
    <w:p w14:paraId="6284D2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rlow, C., Baran, E., Halls, A. S., &amp; Kshatriya, M. (2008). How much of the Mekong fish catch is at risk from mainstream dam development? </w:t>
      </w:r>
      <w:r w:rsidRPr="0008241C">
        <w:rPr>
          <w:i/>
          <w:iCs/>
          <w:noProof/>
          <w:sz w:val="22"/>
          <w:szCs w:val="24"/>
        </w:rPr>
        <w:t>Catch and Culture</w:t>
      </w:r>
      <w:r w:rsidRPr="0008241C">
        <w:rPr>
          <w:noProof/>
          <w:sz w:val="22"/>
          <w:szCs w:val="24"/>
        </w:rPr>
        <w:t xml:space="preserve">, </w:t>
      </w:r>
      <w:r w:rsidRPr="0008241C">
        <w:rPr>
          <w:i/>
          <w:iCs/>
          <w:noProof/>
          <w:sz w:val="22"/>
          <w:szCs w:val="24"/>
        </w:rPr>
        <w:t>14</w:t>
      </w:r>
      <w:r w:rsidRPr="0008241C">
        <w:rPr>
          <w:noProof/>
          <w:sz w:val="22"/>
          <w:szCs w:val="24"/>
        </w:rPr>
        <w:t>(3), 16–21.</w:t>
      </w:r>
    </w:p>
    <w:p w14:paraId="1C9CC1A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ssi, N., Kumar, M. D., Sharma, A., &amp; Pardha-Saradhi, P. (2014). Status of wetlands in India: A review of extent, ecosystem benefits, threats and management strategies. </w:t>
      </w:r>
      <w:r w:rsidRPr="0008241C">
        <w:rPr>
          <w:i/>
          <w:iCs/>
          <w:noProof/>
          <w:sz w:val="22"/>
          <w:szCs w:val="24"/>
        </w:rPr>
        <w:t>Journal of Hydrology: Regional Studies</w:t>
      </w:r>
      <w:r w:rsidRPr="0008241C">
        <w:rPr>
          <w:noProof/>
          <w:sz w:val="22"/>
          <w:szCs w:val="24"/>
        </w:rPr>
        <w:t xml:space="preserve">, </w:t>
      </w:r>
      <w:r w:rsidRPr="0008241C">
        <w:rPr>
          <w:i/>
          <w:iCs/>
          <w:noProof/>
          <w:sz w:val="22"/>
          <w:szCs w:val="24"/>
        </w:rPr>
        <w:t>2</w:t>
      </w:r>
      <w:r w:rsidRPr="0008241C">
        <w:rPr>
          <w:noProof/>
          <w:sz w:val="22"/>
          <w:szCs w:val="24"/>
        </w:rPr>
        <w:t>, 1–19. https://doi.org/http://dx.doi.org/10.1016/j.ejrh.2014.07.001</w:t>
      </w:r>
    </w:p>
    <w:p w14:paraId="44BD678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wa, K. S., &amp; Dayanandan, S. (1997). Socioeconomic factors and tropical deforestation. </w:t>
      </w:r>
      <w:r w:rsidRPr="0008241C">
        <w:rPr>
          <w:i/>
          <w:iCs/>
          <w:noProof/>
          <w:sz w:val="22"/>
          <w:szCs w:val="24"/>
        </w:rPr>
        <w:t>Nature</w:t>
      </w:r>
      <w:r w:rsidRPr="0008241C">
        <w:rPr>
          <w:noProof/>
          <w:sz w:val="22"/>
          <w:szCs w:val="24"/>
        </w:rPr>
        <w:t xml:space="preserve">, </w:t>
      </w:r>
      <w:r w:rsidRPr="0008241C">
        <w:rPr>
          <w:i/>
          <w:iCs/>
          <w:noProof/>
          <w:sz w:val="22"/>
          <w:szCs w:val="24"/>
        </w:rPr>
        <w:t>386</w:t>
      </w:r>
      <w:r w:rsidRPr="0008241C">
        <w:rPr>
          <w:noProof/>
          <w:sz w:val="22"/>
          <w:szCs w:val="24"/>
        </w:rPr>
        <w:t>(6625), 562–563. https://doi.org/10.1038/386562a0</w:t>
      </w:r>
    </w:p>
    <w:p w14:paraId="313878C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x, N., Williamson, A., Aguero, M., Gonzalez, E., &amp; Geeves, W. (2003). Marine invasive alien species: A threat to global biodiversity. </w:t>
      </w:r>
      <w:r w:rsidRPr="0008241C">
        <w:rPr>
          <w:i/>
          <w:iCs/>
          <w:noProof/>
          <w:sz w:val="22"/>
          <w:szCs w:val="24"/>
        </w:rPr>
        <w:t>Marine Policy</w:t>
      </w:r>
      <w:r w:rsidRPr="0008241C">
        <w:rPr>
          <w:noProof/>
          <w:sz w:val="22"/>
          <w:szCs w:val="24"/>
        </w:rPr>
        <w:t xml:space="preserve">, </w:t>
      </w:r>
      <w:r w:rsidRPr="0008241C">
        <w:rPr>
          <w:i/>
          <w:iCs/>
          <w:noProof/>
          <w:sz w:val="22"/>
          <w:szCs w:val="24"/>
        </w:rPr>
        <w:t>27</w:t>
      </w:r>
      <w:r w:rsidRPr="0008241C">
        <w:rPr>
          <w:noProof/>
          <w:sz w:val="22"/>
          <w:szCs w:val="24"/>
        </w:rPr>
        <w:t>(4), 313–323. https://doi.org/10.1016/S0308-597X(03)00041-1</w:t>
      </w:r>
    </w:p>
    <w:p w14:paraId="5E7F78D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aumont, L. J., Graham, E., Duursma, D. E., Wilson, P. D., Cabrelli, A., Baumgartner, J. B., Hallgren, W., Esperón-Rodríguez, M., Nipperess, D. A., Warren, D. L., Laffan, S. W., &amp; VanDerWal, J. (2016). Which species distribution models are more (or less) likely to project broad-scale, climate-induced shifts in species ranges? </w:t>
      </w:r>
      <w:r w:rsidRPr="0008241C">
        <w:rPr>
          <w:i/>
          <w:iCs/>
          <w:noProof/>
          <w:sz w:val="22"/>
          <w:szCs w:val="24"/>
        </w:rPr>
        <w:t>Ecological Modelling</w:t>
      </w:r>
      <w:r w:rsidRPr="0008241C">
        <w:rPr>
          <w:noProof/>
          <w:sz w:val="22"/>
          <w:szCs w:val="24"/>
        </w:rPr>
        <w:t xml:space="preserve">, </w:t>
      </w:r>
      <w:r w:rsidRPr="0008241C">
        <w:rPr>
          <w:i/>
          <w:iCs/>
          <w:noProof/>
          <w:sz w:val="22"/>
          <w:szCs w:val="24"/>
        </w:rPr>
        <w:t>342</w:t>
      </w:r>
      <w:r w:rsidRPr="0008241C">
        <w:rPr>
          <w:noProof/>
          <w:sz w:val="22"/>
          <w:szCs w:val="24"/>
        </w:rPr>
        <w:t>(Supplement C), 135–146. https://doi.org/https://doi.org/10.1016/j.ecolmodel.2016.10.004</w:t>
      </w:r>
    </w:p>
    <w:p w14:paraId="5B4B893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aumont, L. J., Pitman, A. J., Poulsen, M., &amp; Hughes, L. (2007). Where will species go? Incorporating new advances in climate modelling into projections of species distributions. </w:t>
      </w:r>
      <w:r w:rsidRPr="0008241C">
        <w:rPr>
          <w:i/>
          <w:iCs/>
          <w:noProof/>
          <w:sz w:val="22"/>
          <w:szCs w:val="24"/>
        </w:rPr>
        <w:t>Global Change Biology</w:t>
      </w:r>
      <w:r w:rsidRPr="0008241C">
        <w:rPr>
          <w:noProof/>
          <w:sz w:val="22"/>
          <w:szCs w:val="24"/>
        </w:rPr>
        <w:t xml:space="preserve">, </w:t>
      </w:r>
      <w:r w:rsidRPr="0008241C">
        <w:rPr>
          <w:i/>
          <w:iCs/>
          <w:noProof/>
          <w:sz w:val="22"/>
          <w:szCs w:val="24"/>
        </w:rPr>
        <w:t>13</w:t>
      </w:r>
      <w:r w:rsidRPr="0008241C">
        <w:rPr>
          <w:noProof/>
          <w:sz w:val="22"/>
          <w:szCs w:val="24"/>
        </w:rPr>
        <w:t>(7), 1368–1385. https://doi.org/10.1111/j.1365-2486.2007.01357.x</w:t>
      </w:r>
    </w:p>
    <w:p w14:paraId="7BDB53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ll, J. D., Johnson, J. E., &amp; Hobday, A. J. (2011). </w:t>
      </w:r>
      <w:r w:rsidRPr="0008241C">
        <w:rPr>
          <w:i/>
          <w:iCs/>
          <w:noProof/>
          <w:sz w:val="22"/>
          <w:szCs w:val="24"/>
        </w:rPr>
        <w:t>Vulnerability of tropical Pacific fisheries and aquaculture to climate change.</w:t>
      </w:r>
      <w:r w:rsidRPr="0008241C">
        <w:rPr>
          <w:noProof/>
          <w:sz w:val="22"/>
          <w:szCs w:val="24"/>
        </w:rPr>
        <w:t xml:space="preserve"> Noumea, New Caledonia.: Secretariat of the Pacific Community.</w:t>
      </w:r>
    </w:p>
    <w:p w14:paraId="280FE3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llard, C., Bertelsmeier, C., Leadley, P., Thuiller, W., &amp; Courchamp, F. (2012). Impacts of climate change on the future of biodiversity. </w:t>
      </w:r>
      <w:r w:rsidRPr="0008241C">
        <w:rPr>
          <w:i/>
          <w:iCs/>
          <w:noProof/>
          <w:sz w:val="22"/>
          <w:szCs w:val="24"/>
        </w:rPr>
        <w:t>Ecology Letters</w:t>
      </w:r>
      <w:r w:rsidRPr="0008241C">
        <w:rPr>
          <w:noProof/>
          <w:sz w:val="22"/>
          <w:szCs w:val="24"/>
        </w:rPr>
        <w:t xml:space="preserve">, </w:t>
      </w:r>
      <w:r w:rsidRPr="0008241C">
        <w:rPr>
          <w:i/>
          <w:iCs/>
          <w:noProof/>
          <w:sz w:val="22"/>
          <w:szCs w:val="24"/>
        </w:rPr>
        <w:t>15</w:t>
      </w:r>
      <w:r w:rsidRPr="0008241C">
        <w:rPr>
          <w:noProof/>
          <w:sz w:val="22"/>
          <w:szCs w:val="24"/>
        </w:rPr>
        <w:t>(4), 365–377. https://doi.org/10.1111/j.1461-0248.2011.01736.x</w:t>
      </w:r>
    </w:p>
    <w:p w14:paraId="049DB4B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llard, C., Russell, J., Hoffmann, B. D., Leclerc, C., &amp; Courchamp, F. (2015). Adapting island conservation to climate change. </w:t>
      </w:r>
      <w:r w:rsidRPr="0008241C">
        <w:rPr>
          <w:i/>
          <w:iCs/>
          <w:noProof/>
          <w:sz w:val="22"/>
          <w:szCs w:val="24"/>
        </w:rPr>
        <w:t>Trends in Ecology &amp; Evolution</w:t>
      </w:r>
      <w:r w:rsidRPr="0008241C">
        <w:rPr>
          <w:noProof/>
          <w:sz w:val="22"/>
          <w:szCs w:val="24"/>
        </w:rPr>
        <w:t xml:space="preserve">, </w:t>
      </w:r>
      <w:r w:rsidRPr="0008241C">
        <w:rPr>
          <w:i/>
          <w:iCs/>
          <w:noProof/>
          <w:sz w:val="22"/>
          <w:szCs w:val="24"/>
        </w:rPr>
        <w:t>30</w:t>
      </w:r>
      <w:r w:rsidRPr="0008241C">
        <w:rPr>
          <w:noProof/>
          <w:sz w:val="22"/>
          <w:szCs w:val="24"/>
        </w:rPr>
        <w:t>(1), 2–3.</w:t>
      </w:r>
    </w:p>
    <w:p w14:paraId="312AC70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ngsen, A. J., Gentle, M. N., Mitchell, J. L., Pearson, H. E., &amp; Saunders, G. R. (2014). Impacts and management of wild pigs Sus scrofa in australia. </w:t>
      </w:r>
      <w:r w:rsidRPr="0008241C">
        <w:rPr>
          <w:i/>
          <w:iCs/>
          <w:noProof/>
          <w:sz w:val="22"/>
          <w:szCs w:val="24"/>
        </w:rPr>
        <w:t>Mammal Review</w:t>
      </w:r>
      <w:r w:rsidRPr="0008241C">
        <w:rPr>
          <w:noProof/>
          <w:sz w:val="22"/>
          <w:szCs w:val="24"/>
        </w:rPr>
        <w:t xml:space="preserve">, </w:t>
      </w:r>
      <w:r w:rsidRPr="0008241C">
        <w:rPr>
          <w:i/>
          <w:iCs/>
          <w:noProof/>
          <w:sz w:val="22"/>
          <w:szCs w:val="24"/>
        </w:rPr>
        <w:t>44</w:t>
      </w:r>
      <w:r w:rsidRPr="0008241C">
        <w:rPr>
          <w:noProof/>
          <w:sz w:val="22"/>
          <w:szCs w:val="24"/>
        </w:rPr>
        <w:t>(2), 135–147. https://doi.org/10.1111/mam.12011</w:t>
      </w:r>
    </w:p>
    <w:p w14:paraId="5121CB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ngston, D. N., &amp; Youn, Y. C. (2006). Urban containment policies and the protection of natural areas: The case of Seoul’s greenbelt. </w:t>
      </w:r>
      <w:r w:rsidRPr="0008241C">
        <w:rPr>
          <w:i/>
          <w:iCs/>
          <w:noProof/>
          <w:sz w:val="22"/>
          <w:szCs w:val="24"/>
        </w:rPr>
        <w:t>Ecology and Society</w:t>
      </w:r>
      <w:r w:rsidRPr="0008241C">
        <w:rPr>
          <w:noProof/>
          <w:sz w:val="22"/>
          <w:szCs w:val="24"/>
        </w:rPr>
        <w:t xml:space="preserve">, </w:t>
      </w:r>
      <w:r w:rsidRPr="0008241C">
        <w:rPr>
          <w:i/>
          <w:iCs/>
          <w:noProof/>
          <w:sz w:val="22"/>
          <w:szCs w:val="24"/>
        </w:rPr>
        <w:t>11</w:t>
      </w:r>
      <w:r w:rsidRPr="0008241C">
        <w:rPr>
          <w:noProof/>
          <w:sz w:val="22"/>
          <w:szCs w:val="24"/>
        </w:rPr>
        <w:t>(1). https://doi.org/10.1016/j.amepre.2008.01.018</w:t>
      </w:r>
    </w:p>
    <w:p w14:paraId="18993D6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rg, M., Tran, H. C., Nguyen, T. C., Pham, H. V, Schertenleib, R., &amp; Giger, W. (2001). Arsenic </w:t>
      </w:r>
      <w:r w:rsidRPr="0008241C">
        <w:rPr>
          <w:noProof/>
          <w:sz w:val="22"/>
          <w:szCs w:val="24"/>
        </w:rPr>
        <w:lastRenderedPageBreak/>
        <w:t xml:space="preserve">contamination of groundwater and drinking water in Vietnam: A human health threat. </w:t>
      </w:r>
      <w:r w:rsidRPr="0008241C">
        <w:rPr>
          <w:i/>
          <w:iCs/>
          <w:noProof/>
          <w:sz w:val="22"/>
          <w:szCs w:val="24"/>
        </w:rPr>
        <w:t>Environmental Science and Technology</w:t>
      </w:r>
      <w:r w:rsidRPr="0008241C">
        <w:rPr>
          <w:noProof/>
          <w:sz w:val="22"/>
          <w:szCs w:val="24"/>
        </w:rPr>
        <w:t xml:space="preserve">, </w:t>
      </w:r>
      <w:r w:rsidRPr="0008241C">
        <w:rPr>
          <w:i/>
          <w:iCs/>
          <w:noProof/>
          <w:sz w:val="22"/>
          <w:szCs w:val="24"/>
        </w:rPr>
        <w:t>35</w:t>
      </w:r>
      <w:r w:rsidRPr="0008241C">
        <w:rPr>
          <w:noProof/>
          <w:sz w:val="22"/>
          <w:szCs w:val="24"/>
        </w:rPr>
        <w:t>, 2621–2626.</w:t>
      </w:r>
    </w:p>
    <w:p w14:paraId="49D49CD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rgström, L., Kautsky, L., Malm, T., Rosenberg, R., Wahlberg, M., Capetillo, N., &amp; Wilhelmsson, D. (2014). Effects of offshore wind farms on marine wildlife—a generalized impact assessment. </w:t>
      </w:r>
      <w:r w:rsidRPr="0008241C">
        <w:rPr>
          <w:i/>
          <w:iCs/>
          <w:noProof/>
          <w:sz w:val="22"/>
          <w:szCs w:val="24"/>
        </w:rPr>
        <w:t>Environmental Research Letters</w:t>
      </w:r>
      <w:r w:rsidRPr="0008241C">
        <w:rPr>
          <w:noProof/>
          <w:sz w:val="22"/>
          <w:szCs w:val="24"/>
        </w:rPr>
        <w:t xml:space="preserve">, </w:t>
      </w:r>
      <w:r w:rsidRPr="0008241C">
        <w:rPr>
          <w:i/>
          <w:iCs/>
          <w:noProof/>
          <w:sz w:val="22"/>
          <w:szCs w:val="24"/>
        </w:rPr>
        <w:t>9</w:t>
      </w:r>
      <w:r w:rsidRPr="0008241C">
        <w:rPr>
          <w:noProof/>
          <w:sz w:val="22"/>
          <w:szCs w:val="24"/>
        </w:rPr>
        <w:t>(3), 34012. Retrieved from http://stacks.iop.org/1748-9326/9/i=3/a=034012</w:t>
      </w:r>
    </w:p>
    <w:p w14:paraId="7C928FF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tzold, C. (2016). Fuelling the Pacific: Aid for renewable energy across Pacific Island countries. </w:t>
      </w:r>
      <w:r w:rsidRPr="0008241C">
        <w:rPr>
          <w:i/>
          <w:iCs/>
          <w:noProof/>
          <w:sz w:val="22"/>
          <w:szCs w:val="24"/>
        </w:rPr>
        <w:t>Renewable and Sustainable Energy Reviews</w:t>
      </w:r>
      <w:r w:rsidRPr="0008241C">
        <w:rPr>
          <w:noProof/>
          <w:sz w:val="22"/>
          <w:szCs w:val="24"/>
        </w:rPr>
        <w:t xml:space="preserve">, </w:t>
      </w:r>
      <w:r w:rsidRPr="0008241C">
        <w:rPr>
          <w:i/>
          <w:iCs/>
          <w:noProof/>
          <w:sz w:val="22"/>
          <w:szCs w:val="24"/>
        </w:rPr>
        <w:t>58</w:t>
      </w:r>
      <w:r w:rsidRPr="0008241C">
        <w:rPr>
          <w:noProof/>
          <w:sz w:val="22"/>
          <w:szCs w:val="24"/>
        </w:rPr>
        <w:t>, 311–318. https://doi.org/http://dx.doi.org/10.1016/j.rser.2015.12.156</w:t>
      </w:r>
    </w:p>
    <w:p w14:paraId="1DA9F41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wsell, D., Bigsby, H., &amp; Cullen, R. (2012). Using involvement to understand individual responses to an issue: the case of New Zealand biosecurity. </w:t>
      </w:r>
      <w:r w:rsidRPr="0008241C">
        <w:rPr>
          <w:i/>
          <w:iCs/>
          <w:noProof/>
          <w:sz w:val="22"/>
          <w:szCs w:val="24"/>
        </w:rPr>
        <w:t>New Zealand Journal of Agricultural Research</w:t>
      </w:r>
      <w:r w:rsidRPr="0008241C">
        <w:rPr>
          <w:noProof/>
          <w:sz w:val="22"/>
          <w:szCs w:val="24"/>
        </w:rPr>
        <w:t xml:space="preserve">, </w:t>
      </w:r>
      <w:r w:rsidRPr="0008241C">
        <w:rPr>
          <w:i/>
          <w:iCs/>
          <w:noProof/>
          <w:sz w:val="22"/>
          <w:szCs w:val="24"/>
        </w:rPr>
        <w:t>55</w:t>
      </w:r>
      <w:r w:rsidRPr="0008241C">
        <w:rPr>
          <w:noProof/>
          <w:sz w:val="22"/>
          <w:szCs w:val="24"/>
        </w:rPr>
        <w:t>(1), 73–88. https://doi.org/10.1080/00288233.2011.647354</w:t>
      </w:r>
    </w:p>
    <w:p w14:paraId="1C05C57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zuijen, M. R., Morgan, C., &amp; Mather, R. J. (2011). </w:t>
      </w:r>
      <w:r w:rsidRPr="0008241C">
        <w:rPr>
          <w:i/>
          <w:iCs/>
          <w:noProof/>
          <w:sz w:val="22"/>
          <w:szCs w:val="24"/>
        </w:rPr>
        <w:t>A Rapid Vulnerability Assessment of Coastal Habitats and Selected Species to Climate Risks in Chanthaburi and Trat (Thailand), Koh Kong and Kampot (Cambodia), and Kien Giang, Ben Tre, Soc Trang and Can Gio (Vietnam).</w:t>
      </w:r>
      <w:r w:rsidRPr="0008241C">
        <w:rPr>
          <w:noProof/>
          <w:sz w:val="22"/>
          <w:szCs w:val="24"/>
        </w:rPr>
        <w:t xml:space="preserve"> Gland, Switzerland: IUCN.</w:t>
      </w:r>
    </w:p>
    <w:p w14:paraId="2476098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hat, D. M., Murali, K. S., &amp; Ravindranath, N. H. (2001). Formation and recovery of secondary forests in India: A particular reference to Western Ghats in South India. </w:t>
      </w:r>
      <w:r w:rsidRPr="0008241C">
        <w:rPr>
          <w:i/>
          <w:iCs/>
          <w:noProof/>
          <w:sz w:val="22"/>
          <w:szCs w:val="24"/>
        </w:rPr>
        <w:t>Journal of Tropical Forest Science</w:t>
      </w:r>
      <w:r w:rsidRPr="0008241C">
        <w:rPr>
          <w:noProof/>
          <w:sz w:val="22"/>
          <w:szCs w:val="24"/>
        </w:rPr>
        <w:t xml:space="preserve">, </w:t>
      </w:r>
      <w:r w:rsidRPr="0008241C">
        <w:rPr>
          <w:i/>
          <w:iCs/>
          <w:noProof/>
          <w:sz w:val="22"/>
          <w:szCs w:val="24"/>
        </w:rPr>
        <w:t>13</w:t>
      </w:r>
      <w:r w:rsidRPr="0008241C">
        <w:rPr>
          <w:noProof/>
          <w:sz w:val="22"/>
          <w:szCs w:val="24"/>
        </w:rPr>
        <w:t>(4), 601–620.</w:t>
      </w:r>
    </w:p>
    <w:p w14:paraId="5F59487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hatt, J. R., Singh, J. S., Singh, S. P., Tripathi, R. S., &amp; Kohli, R. K. (2011). </w:t>
      </w:r>
      <w:r w:rsidRPr="0008241C">
        <w:rPr>
          <w:i/>
          <w:iCs/>
          <w:noProof/>
          <w:sz w:val="22"/>
          <w:szCs w:val="24"/>
        </w:rPr>
        <w:t>Invasive Alien Plants An Ecological Appraisal for the Indian Subcontinent (Vol. 1)</w:t>
      </w:r>
      <w:r w:rsidRPr="0008241C">
        <w:rPr>
          <w:noProof/>
          <w:sz w:val="22"/>
          <w:szCs w:val="24"/>
        </w:rPr>
        <w:t>. Wallingford, Oxon, UK: CAB International Publishing.</w:t>
      </w:r>
    </w:p>
    <w:p w14:paraId="7F3D68F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hattacharya, K., Azizi, P. M., Shobair, S. S., &amp; Mohsini, M. Y. (2004). </w:t>
      </w:r>
      <w:r w:rsidRPr="0008241C">
        <w:rPr>
          <w:i/>
          <w:iCs/>
          <w:noProof/>
          <w:sz w:val="22"/>
          <w:szCs w:val="24"/>
        </w:rPr>
        <w:t>Drought impacts and potential for their mitigation in southern and western Afghanistan</w:t>
      </w:r>
      <w:r w:rsidRPr="0008241C">
        <w:rPr>
          <w:noProof/>
          <w:sz w:val="22"/>
          <w:szCs w:val="24"/>
        </w:rPr>
        <w:t>. Working paper 91. Colombo, Sri Lanka: International Water Management Institute.</w:t>
      </w:r>
    </w:p>
    <w:p w14:paraId="71F1FD3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ickford, D., Howard, S. D., Ng, D. J. J., &amp; Sheridan, J. A. (2010). Impacts of climate change on the amphibians and reptiles of Southeast Asia. Biodiversity and Conservation.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 1043–1062.</w:t>
      </w:r>
    </w:p>
    <w:p w14:paraId="6B8B12B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ickford, D., Ng, T. H., Qie, L., Kudavidanage, E. P., &amp; Bradshaw, C. J. A. (2010). Forest Fragment and Breeding Habitat Characteristics Explain Frog Diversity and Abundance in Singapore. </w:t>
      </w:r>
      <w:r w:rsidRPr="0008241C">
        <w:rPr>
          <w:i/>
          <w:iCs/>
          <w:noProof/>
          <w:sz w:val="22"/>
          <w:szCs w:val="24"/>
        </w:rPr>
        <w:t>Biotropica</w:t>
      </w:r>
      <w:r w:rsidRPr="0008241C">
        <w:rPr>
          <w:noProof/>
          <w:sz w:val="22"/>
          <w:szCs w:val="24"/>
        </w:rPr>
        <w:t xml:space="preserve">, </w:t>
      </w:r>
      <w:r w:rsidRPr="0008241C">
        <w:rPr>
          <w:i/>
          <w:iCs/>
          <w:noProof/>
          <w:sz w:val="22"/>
          <w:szCs w:val="24"/>
        </w:rPr>
        <w:t>42</w:t>
      </w:r>
      <w:r w:rsidRPr="0008241C">
        <w:rPr>
          <w:noProof/>
          <w:sz w:val="22"/>
          <w:szCs w:val="24"/>
        </w:rPr>
        <w:t>(1), 119–125. https://doi.org/10.1111/j.1744-7429.2009.00542.x</w:t>
      </w:r>
    </w:p>
    <w:p w14:paraId="5159250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Biosecurity New Zealand. (2009). Economic costs of pests to New Zealand. Retrieved from http://www.biosecurity.govt.nz/files/pests/surv-mgmt/economic-costs-of-pests-to-new-zealand.pdf</w:t>
      </w:r>
    </w:p>
    <w:p w14:paraId="63EE932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lack, R., Adger, W. N., Arnell, N. W., Dercon, S., Geddes, A., &amp; Thomas, D. (2011). The effect of environmental change on human migration. </w:t>
      </w:r>
      <w:r w:rsidRPr="0008241C">
        <w:rPr>
          <w:i/>
          <w:iCs/>
          <w:noProof/>
          <w:sz w:val="22"/>
          <w:szCs w:val="24"/>
        </w:rPr>
        <w:t>Global Environmental Change</w:t>
      </w:r>
      <w:r w:rsidRPr="0008241C">
        <w:rPr>
          <w:noProof/>
          <w:sz w:val="22"/>
          <w:szCs w:val="24"/>
        </w:rPr>
        <w:t xml:space="preserve">, </w:t>
      </w:r>
      <w:r w:rsidRPr="0008241C">
        <w:rPr>
          <w:i/>
          <w:iCs/>
          <w:noProof/>
          <w:sz w:val="22"/>
          <w:szCs w:val="24"/>
        </w:rPr>
        <w:t>21</w:t>
      </w:r>
      <w:r w:rsidRPr="0008241C">
        <w:rPr>
          <w:noProof/>
          <w:sz w:val="22"/>
          <w:szCs w:val="24"/>
        </w:rPr>
        <w:t>(SUPPL. 1), S3–S11. https://doi.org/10.1016/j.gloenvcha.2011.10.001</w:t>
      </w:r>
    </w:p>
    <w:p w14:paraId="5290F5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lasco, F., Aizpuru, M., &amp; Gers, C. (2001). Depletion of the mangroves of Continental Asia. </w:t>
      </w:r>
      <w:r w:rsidRPr="0008241C">
        <w:rPr>
          <w:i/>
          <w:iCs/>
          <w:noProof/>
          <w:sz w:val="22"/>
          <w:szCs w:val="24"/>
        </w:rPr>
        <w:t>Wetlands Ecology and Management</w:t>
      </w:r>
      <w:r w:rsidRPr="0008241C">
        <w:rPr>
          <w:noProof/>
          <w:sz w:val="22"/>
          <w:szCs w:val="24"/>
        </w:rPr>
        <w:t xml:space="preserve">, </w:t>
      </w:r>
      <w:r w:rsidRPr="0008241C">
        <w:rPr>
          <w:i/>
          <w:iCs/>
          <w:noProof/>
          <w:sz w:val="22"/>
          <w:szCs w:val="24"/>
        </w:rPr>
        <w:t>9</w:t>
      </w:r>
      <w:r w:rsidRPr="0008241C">
        <w:rPr>
          <w:noProof/>
          <w:sz w:val="22"/>
          <w:szCs w:val="24"/>
        </w:rPr>
        <w:t>, 245–256. https://doi.org/10.1023/a:1011169025815</w:t>
      </w:r>
    </w:p>
    <w:p w14:paraId="1E16979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Blasiak, R., &amp; Ichikawa, K. (2012). Revitalising Socio-ecological Production Landscapes. Retrieved December 28, 2017, from https://ourworld.unu.edu/en/revitalising-socio-ecological-production-landscapes</w:t>
      </w:r>
    </w:p>
    <w:p w14:paraId="63C1825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loom, D. E., Canning, D., &amp; Fink, G. (2008). Urbanization and the Wealth of Nations. </w:t>
      </w:r>
      <w:r w:rsidRPr="0008241C">
        <w:rPr>
          <w:i/>
          <w:iCs/>
          <w:noProof/>
          <w:sz w:val="22"/>
          <w:szCs w:val="24"/>
        </w:rPr>
        <w:t>Science</w:t>
      </w:r>
      <w:r w:rsidRPr="0008241C">
        <w:rPr>
          <w:noProof/>
          <w:sz w:val="22"/>
          <w:szCs w:val="24"/>
        </w:rPr>
        <w:t xml:space="preserve">, </w:t>
      </w:r>
      <w:r w:rsidRPr="0008241C">
        <w:rPr>
          <w:i/>
          <w:iCs/>
          <w:noProof/>
          <w:sz w:val="22"/>
          <w:szCs w:val="24"/>
        </w:rPr>
        <w:t>319</w:t>
      </w:r>
      <w:r w:rsidRPr="0008241C">
        <w:rPr>
          <w:noProof/>
          <w:sz w:val="22"/>
          <w:szCs w:val="24"/>
        </w:rPr>
        <w:t>(5864), 772–775. https://doi.org/10.1126/science.1153057</w:t>
      </w:r>
    </w:p>
    <w:p w14:paraId="11B16C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loom, D. E., Canning, D., &amp; Sevilla, J. (2003). </w:t>
      </w:r>
      <w:r w:rsidRPr="0008241C">
        <w:rPr>
          <w:i/>
          <w:iCs/>
          <w:noProof/>
          <w:sz w:val="22"/>
          <w:szCs w:val="24"/>
        </w:rPr>
        <w:t>The demographic dividend: a new perspective on the economic consequences of population change.</w:t>
      </w:r>
      <w:r w:rsidRPr="0008241C">
        <w:rPr>
          <w:noProof/>
          <w:sz w:val="22"/>
          <w:szCs w:val="24"/>
        </w:rPr>
        <w:t xml:space="preserve"> Retrieved from http://www.rand.org/content/dam/rand/pubs/monograph_reports/2007/MR1274.pdf</w:t>
      </w:r>
    </w:p>
    <w:p w14:paraId="5E8F62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loom, D. E., &amp; Williamson, J. G. (1998). Demographic Transitions and Economic Miracles in Emerging Asia. </w:t>
      </w:r>
      <w:r w:rsidRPr="0008241C">
        <w:rPr>
          <w:i/>
          <w:iCs/>
          <w:noProof/>
          <w:sz w:val="22"/>
          <w:szCs w:val="24"/>
        </w:rPr>
        <w:t>The World Bank Economic Review</w:t>
      </w:r>
      <w:r w:rsidRPr="0008241C">
        <w:rPr>
          <w:noProof/>
          <w:sz w:val="22"/>
          <w:szCs w:val="24"/>
        </w:rPr>
        <w:t xml:space="preserve">, </w:t>
      </w:r>
      <w:r w:rsidRPr="0008241C">
        <w:rPr>
          <w:i/>
          <w:iCs/>
          <w:noProof/>
          <w:sz w:val="22"/>
          <w:szCs w:val="24"/>
        </w:rPr>
        <w:t>12</w:t>
      </w:r>
      <w:r w:rsidRPr="0008241C">
        <w:rPr>
          <w:noProof/>
          <w:sz w:val="22"/>
          <w:szCs w:val="24"/>
        </w:rPr>
        <w:t>(3), 419–455. https://doi.org/10.1093/wber/12.3.419</w:t>
      </w:r>
    </w:p>
    <w:p w14:paraId="3DB22C1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hra-Mishra, P., Oppenheimer, M., &amp; Hsiang, S. M. (2014). Nonlinear permanent migration response to climatic variations but minimal response to disaster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1</w:t>
      </w:r>
      <w:r w:rsidRPr="0008241C">
        <w:rPr>
          <w:noProof/>
          <w:sz w:val="22"/>
          <w:szCs w:val="24"/>
        </w:rPr>
        <w:t>(27), 9780–9785. https://doi.org/10.1073/pnas.1317166111</w:t>
      </w:r>
    </w:p>
    <w:p w14:paraId="77519F1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nasoni, P., Laj, P., Marinoni, A., Sprenger, M., Angelini, F., Arduini, J., Bonafe`, U., Calzolari, F., </w:t>
      </w:r>
      <w:r w:rsidRPr="0008241C">
        <w:rPr>
          <w:noProof/>
          <w:sz w:val="22"/>
          <w:szCs w:val="24"/>
        </w:rPr>
        <w:lastRenderedPageBreak/>
        <w:t xml:space="preserve">Colombo, T., Decesari, S., Biagio, C. D., di Sarra, A. G., Evangelisti, F., Duchi, R., Facchini, M. C., Fuzzi, S., &amp; Gobbi, G. P. (2010). Atmospheric Brown Clouds in the Himalayas: first two years of continuous observations at the Nepal climate observatory-pyramid (5079 m). </w:t>
      </w:r>
      <w:r w:rsidRPr="0008241C">
        <w:rPr>
          <w:i/>
          <w:iCs/>
          <w:noProof/>
          <w:sz w:val="22"/>
          <w:szCs w:val="24"/>
        </w:rPr>
        <w:t>Atmospheric Chemistry and Physics</w:t>
      </w:r>
      <w:r w:rsidRPr="0008241C">
        <w:rPr>
          <w:noProof/>
          <w:sz w:val="22"/>
          <w:szCs w:val="24"/>
        </w:rPr>
        <w:t xml:space="preserve">, </w:t>
      </w:r>
      <w:r w:rsidRPr="0008241C">
        <w:rPr>
          <w:i/>
          <w:iCs/>
          <w:noProof/>
          <w:sz w:val="22"/>
          <w:szCs w:val="24"/>
        </w:rPr>
        <w:t>10</w:t>
      </w:r>
      <w:r w:rsidRPr="0008241C">
        <w:rPr>
          <w:noProof/>
          <w:sz w:val="22"/>
          <w:szCs w:val="24"/>
        </w:rPr>
        <w:t>(15), 7515–7531.</w:t>
      </w:r>
    </w:p>
    <w:p w14:paraId="1150BB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sch, A., Schmidt, K., He, J. S., Doerfer, C., &amp; Scholten, T. (2017). Potential CO2 emissions from defrosting permafrost soils of the Qinghai-Tibet Plateau under different scenarios of climate change in 2050 and 2070. </w:t>
      </w:r>
      <w:r w:rsidRPr="0008241C">
        <w:rPr>
          <w:i/>
          <w:iCs/>
          <w:noProof/>
          <w:sz w:val="22"/>
          <w:szCs w:val="24"/>
        </w:rPr>
        <w:t>Catena</w:t>
      </w:r>
      <w:r w:rsidRPr="0008241C">
        <w:rPr>
          <w:noProof/>
          <w:sz w:val="22"/>
          <w:szCs w:val="24"/>
        </w:rPr>
        <w:t xml:space="preserve">, </w:t>
      </w:r>
      <w:r w:rsidRPr="0008241C">
        <w:rPr>
          <w:i/>
          <w:iCs/>
          <w:noProof/>
          <w:sz w:val="22"/>
          <w:szCs w:val="24"/>
        </w:rPr>
        <w:t>149</w:t>
      </w:r>
      <w:r w:rsidRPr="0008241C">
        <w:rPr>
          <w:noProof/>
          <w:sz w:val="22"/>
          <w:szCs w:val="24"/>
        </w:rPr>
        <w:t>, 221–231. https://doi.org/10.1016/j.catena.2016.08.035</w:t>
      </w:r>
    </w:p>
    <w:p w14:paraId="613E92F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uwman, A. F., Van der Hoek, K. W., Eickhout, B., &amp; Soenario, I. (2005). Exploring changes in world ruminant production systems. </w:t>
      </w:r>
      <w:r w:rsidRPr="0008241C">
        <w:rPr>
          <w:i/>
          <w:iCs/>
          <w:noProof/>
          <w:sz w:val="22"/>
          <w:szCs w:val="24"/>
        </w:rPr>
        <w:t>Agricultural Systems</w:t>
      </w:r>
      <w:r w:rsidRPr="0008241C">
        <w:rPr>
          <w:noProof/>
          <w:sz w:val="22"/>
          <w:szCs w:val="24"/>
        </w:rPr>
        <w:t xml:space="preserve">, </w:t>
      </w:r>
      <w:r w:rsidRPr="0008241C">
        <w:rPr>
          <w:i/>
          <w:iCs/>
          <w:noProof/>
          <w:sz w:val="22"/>
          <w:szCs w:val="24"/>
        </w:rPr>
        <w:t>84</w:t>
      </w:r>
      <w:r w:rsidRPr="0008241C">
        <w:rPr>
          <w:noProof/>
          <w:sz w:val="22"/>
          <w:szCs w:val="24"/>
        </w:rPr>
        <w:t>(2), 121–153. https://doi.org/10.1016/j.agsy.2004.05.006</w:t>
      </w:r>
    </w:p>
    <w:p w14:paraId="38997AC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yd, J., &amp; Banzhaf, S. (2007). What are ecosystem services? The need for standardized environmental accounting units. </w:t>
      </w:r>
      <w:r w:rsidRPr="0008241C">
        <w:rPr>
          <w:i/>
          <w:iCs/>
          <w:noProof/>
          <w:sz w:val="22"/>
          <w:szCs w:val="24"/>
        </w:rPr>
        <w:t>Ecological Economics</w:t>
      </w:r>
      <w:r w:rsidRPr="0008241C">
        <w:rPr>
          <w:noProof/>
          <w:sz w:val="22"/>
          <w:szCs w:val="24"/>
        </w:rPr>
        <w:t>. https://doi.org/10.1016/j.ecolecon.2007.01.002</w:t>
      </w:r>
    </w:p>
    <w:p w14:paraId="7308FF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yd, P. W., Lennartz, S. T., Glover, D. M., &amp; Doney, S. C. (2014). Biological ramifications of climate-change-mediated oceanic multi-stressors. </w:t>
      </w:r>
      <w:r w:rsidRPr="0008241C">
        <w:rPr>
          <w:i/>
          <w:iCs/>
          <w:noProof/>
          <w:sz w:val="22"/>
          <w:szCs w:val="24"/>
        </w:rPr>
        <w:t>Nature Climate Change</w:t>
      </w:r>
      <w:r w:rsidRPr="0008241C">
        <w:rPr>
          <w:noProof/>
          <w:sz w:val="22"/>
          <w:szCs w:val="24"/>
        </w:rPr>
        <w:t xml:space="preserve">, </w:t>
      </w:r>
      <w:r w:rsidRPr="0008241C">
        <w:rPr>
          <w:i/>
          <w:iCs/>
          <w:noProof/>
          <w:sz w:val="22"/>
          <w:szCs w:val="24"/>
        </w:rPr>
        <w:t>5</w:t>
      </w:r>
      <w:r w:rsidRPr="0008241C">
        <w:rPr>
          <w:noProof/>
          <w:sz w:val="22"/>
          <w:szCs w:val="24"/>
        </w:rPr>
        <w:t>(1), 71–79. https://doi.org/10.1038/nclimate2441</w:t>
      </w:r>
    </w:p>
    <w:p w14:paraId="3B41F3A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aimoh, A. K., Subramanian, S. M., Elliot, W. S., &amp; Gasparatos, A. (2010). </w:t>
      </w:r>
      <w:r w:rsidRPr="0008241C">
        <w:rPr>
          <w:i/>
          <w:iCs/>
          <w:noProof/>
          <w:sz w:val="22"/>
          <w:szCs w:val="24"/>
        </w:rPr>
        <w:t>Climate and Human-Related Drivers of Biodiversity Decline in Southeast Asia</w:t>
      </w:r>
      <w:r w:rsidRPr="0008241C">
        <w:rPr>
          <w:noProof/>
          <w:sz w:val="22"/>
          <w:szCs w:val="24"/>
        </w:rPr>
        <w:t>. UNU-IAS Policy report.</w:t>
      </w:r>
    </w:p>
    <w:p w14:paraId="6C2D700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ander, L. M., Wagtendonk, A. J., Hussain, S. S., McVittie, A., Verburg, P. H., de Groot, R. S., &amp; van der Ploeg, S. (2012). Ecosystem service values for mangroves in Southeast Asia: A meta-analysis and value transfer application. </w:t>
      </w:r>
      <w:r w:rsidRPr="0008241C">
        <w:rPr>
          <w:i/>
          <w:iCs/>
          <w:noProof/>
          <w:sz w:val="22"/>
          <w:szCs w:val="24"/>
        </w:rPr>
        <w:t>Ecosystem Services</w:t>
      </w:r>
      <w:r w:rsidRPr="0008241C">
        <w:rPr>
          <w:noProof/>
          <w:sz w:val="22"/>
          <w:szCs w:val="24"/>
        </w:rPr>
        <w:t xml:space="preserve">, </w:t>
      </w:r>
      <w:r w:rsidRPr="0008241C">
        <w:rPr>
          <w:i/>
          <w:iCs/>
          <w:noProof/>
          <w:sz w:val="22"/>
          <w:szCs w:val="24"/>
        </w:rPr>
        <w:t>1</w:t>
      </w:r>
      <w:r w:rsidRPr="0008241C">
        <w:rPr>
          <w:noProof/>
          <w:sz w:val="22"/>
          <w:szCs w:val="24"/>
        </w:rPr>
        <w:t>(1), 62–69. https://doi.org/10.1016/j.ecoser.2012.06.003</w:t>
      </w:r>
    </w:p>
    <w:p w14:paraId="262FFAB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andt, J. S., Haynes, M. A., Kuemmerle, T., Waller, D. M., &amp; Radeloff, V. C. (2013). Regime shift on the roof of the world: Alpine meadows converting to shrublands in the southern Himalayas. </w:t>
      </w:r>
      <w:r w:rsidRPr="0008241C">
        <w:rPr>
          <w:i/>
          <w:iCs/>
          <w:noProof/>
          <w:sz w:val="22"/>
          <w:szCs w:val="24"/>
        </w:rPr>
        <w:t>Biological Conservation</w:t>
      </w:r>
      <w:r w:rsidRPr="0008241C">
        <w:rPr>
          <w:noProof/>
          <w:sz w:val="22"/>
          <w:szCs w:val="24"/>
        </w:rPr>
        <w:t xml:space="preserve">, </w:t>
      </w:r>
      <w:r w:rsidRPr="0008241C">
        <w:rPr>
          <w:i/>
          <w:iCs/>
          <w:noProof/>
          <w:sz w:val="22"/>
          <w:szCs w:val="24"/>
        </w:rPr>
        <w:t>158</w:t>
      </w:r>
      <w:r w:rsidRPr="0008241C">
        <w:rPr>
          <w:noProof/>
          <w:sz w:val="22"/>
          <w:szCs w:val="24"/>
        </w:rPr>
        <w:t>, 116–127. https://doi.org/10.1016/j.biocon.2012.07.026</w:t>
      </w:r>
    </w:p>
    <w:p w14:paraId="19B1F24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emner, J., &amp; Hunter, L. M. (2014). </w:t>
      </w:r>
      <w:r w:rsidRPr="0008241C">
        <w:rPr>
          <w:i/>
          <w:iCs/>
          <w:noProof/>
          <w:sz w:val="22"/>
          <w:szCs w:val="24"/>
        </w:rPr>
        <w:t>Migration and the Environment</w:t>
      </w:r>
      <w:r w:rsidRPr="0008241C">
        <w:rPr>
          <w:noProof/>
          <w:sz w:val="22"/>
          <w:szCs w:val="24"/>
        </w:rPr>
        <w:t xml:space="preserve">. </w:t>
      </w:r>
      <w:r w:rsidRPr="0008241C">
        <w:rPr>
          <w:i/>
          <w:iCs/>
          <w:noProof/>
          <w:sz w:val="22"/>
          <w:szCs w:val="24"/>
        </w:rPr>
        <w:t>Population Bulletin</w:t>
      </w:r>
      <w:r w:rsidRPr="0008241C">
        <w:rPr>
          <w:noProof/>
          <w:sz w:val="22"/>
          <w:szCs w:val="24"/>
        </w:rPr>
        <w:t xml:space="preserve"> (Vol. 69).</w:t>
      </w:r>
    </w:p>
    <w:p w14:paraId="5AA7952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iske, D. D., Zhao, M., Han, G., Xiu, C., Kemp, D. R., Willms, W., Havstad, K., Kang, L., Wang, Z., Wu, J., Han, X., &amp; Bai, Y. (2015). Strategies to alleviate poverty and grassland degradation in Inner Mongolia: Intensification vs production efficiency of livestock systems. </w:t>
      </w:r>
      <w:r w:rsidRPr="0008241C">
        <w:rPr>
          <w:i/>
          <w:iCs/>
          <w:noProof/>
          <w:sz w:val="22"/>
          <w:szCs w:val="24"/>
        </w:rPr>
        <w:t>Journal of Environmental Management</w:t>
      </w:r>
      <w:r w:rsidRPr="0008241C">
        <w:rPr>
          <w:noProof/>
          <w:sz w:val="22"/>
          <w:szCs w:val="24"/>
        </w:rPr>
        <w:t>. https://doi.org/10.1016/j.jenvman.2014.07.036</w:t>
      </w:r>
    </w:p>
    <w:p w14:paraId="6A120EC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08241C">
        <w:rPr>
          <w:i/>
          <w:iCs/>
          <w:noProof/>
          <w:sz w:val="22"/>
          <w:szCs w:val="24"/>
        </w:rPr>
        <w:t>Scientific Data</w:t>
      </w:r>
      <w:r w:rsidRPr="0008241C">
        <w:rPr>
          <w:noProof/>
          <w:sz w:val="22"/>
          <w:szCs w:val="24"/>
        </w:rPr>
        <w:t xml:space="preserve">, </w:t>
      </w:r>
      <w:r w:rsidRPr="0008241C">
        <w:rPr>
          <w:i/>
          <w:iCs/>
          <w:noProof/>
          <w:sz w:val="22"/>
          <w:szCs w:val="24"/>
        </w:rPr>
        <w:t>3</w:t>
      </w:r>
      <w:r w:rsidRPr="0008241C">
        <w:rPr>
          <w:noProof/>
          <w:sz w:val="22"/>
          <w:szCs w:val="24"/>
        </w:rPr>
        <w:t>, 160007. https://doi.org/10.1038/sdata.2016.7</w:t>
      </w:r>
    </w:p>
    <w:p w14:paraId="51CE9E3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own,  a. C., &amp; McLachlan, A. (2002). Sandy shore ecosystems and the threats facing them: some predictions for the year 2025. </w:t>
      </w:r>
      <w:r w:rsidRPr="0008241C">
        <w:rPr>
          <w:i/>
          <w:iCs/>
          <w:noProof/>
          <w:sz w:val="22"/>
          <w:szCs w:val="24"/>
        </w:rPr>
        <w:t>Environmental Conservation</w:t>
      </w:r>
      <w:r w:rsidRPr="0008241C">
        <w:rPr>
          <w:noProof/>
          <w:sz w:val="22"/>
          <w:szCs w:val="24"/>
        </w:rPr>
        <w:t xml:space="preserve">, </w:t>
      </w:r>
      <w:r w:rsidRPr="0008241C">
        <w:rPr>
          <w:i/>
          <w:iCs/>
          <w:noProof/>
          <w:sz w:val="22"/>
          <w:szCs w:val="24"/>
        </w:rPr>
        <w:t>29</w:t>
      </w:r>
      <w:r w:rsidRPr="0008241C">
        <w:rPr>
          <w:noProof/>
          <w:sz w:val="22"/>
          <w:szCs w:val="24"/>
        </w:rPr>
        <w:t>(01), 62–77. https://doi.org/10.1017/S037689290200005X</w:t>
      </w:r>
    </w:p>
    <w:p w14:paraId="7E97C83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uno, J. F., &amp; Selig, E. R. (2007). Regional decline of coral cover in the Indo-Pacific: Timing, extent, and subregional comparisons. </w:t>
      </w:r>
      <w:r w:rsidRPr="0008241C">
        <w:rPr>
          <w:i/>
          <w:iCs/>
          <w:noProof/>
          <w:sz w:val="22"/>
          <w:szCs w:val="24"/>
        </w:rPr>
        <w:t>PLoS ONE</w:t>
      </w:r>
      <w:r w:rsidRPr="0008241C">
        <w:rPr>
          <w:noProof/>
          <w:sz w:val="22"/>
          <w:szCs w:val="24"/>
        </w:rPr>
        <w:t xml:space="preserve">, </w:t>
      </w:r>
      <w:r w:rsidRPr="0008241C">
        <w:rPr>
          <w:i/>
          <w:iCs/>
          <w:noProof/>
          <w:sz w:val="22"/>
          <w:szCs w:val="24"/>
        </w:rPr>
        <w:t>2</w:t>
      </w:r>
      <w:r w:rsidRPr="0008241C">
        <w:rPr>
          <w:noProof/>
          <w:sz w:val="22"/>
          <w:szCs w:val="24"/>
        </w:rPr>
        <w:t>(8). https://doi.org/10.1371/journal.pone.0000711</w:t>
      </w:r>
    </w:p>
    <w:p w14:paraId="1FE7EC7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lian, G., &amp; Nakano, Y. (Eds.). (2018). </w:t>
      </w:r>
      <w:r w:rsidRPr="0008241C">
        <w:rPr>
          <w:i/>
          <w:iCs/>
          <w:noProof/>
          <w:sz w:val="22"/>
          <w:szCs w:val="24"/>
        </w:rPr>
        <w:t>Small-scale Fisheries in Japan. Environmental and Socio-cultural Perspectives</w:t>
      </w:r>
      <w:r w:rsidRPr="0008241C">
        <w:rPr>
          <w:noProof/>
          <w:sz w:val="22"/>
          <w:szCs w:val="24"/>
        </w:rPr>
        <w:t>. Venezia: Edizioni Ca ’Foscari - Digital Publishing. Retrieved from http://edizionicafoscari.unive.it/media/pdf/books/978-88-6969-242-0/978-88-6969-242-0_BewS1yi.pdf</w:t>
      </w:r>
    </w:p>
    <w:p w14:paraId="1F66B9F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rns, K. A., Ehrhardt, M. G., Howes, B. L., &amp; Taylor, C. D. (1993). Subtidal benthic community respiration and production near the heavily oiled Gulf coast of Saudi Arabia. </w:t>
      </w:r>
      <w:r w:rsidRPr="0008241C">
        <w:rPr>
          <w:i/>
          <w:iCs/>
          <w:noProof/>
          <w:sz w:val="22"/>
          <w:szCs w:val="24"/>
        </w:rPr>
        <w:t>Marine Pollution Bulletin</w:t>
      </w:r>
      <w:r w:rsidRPr="0008241C">
        <w:rPr>
          <w:noProof/>
          <w:sz w:val="22"/>
          <w:szCs w:val="24"/>
        </w:rPr>
        <w:t xml:space="preserve">, </w:t>
      </w:r>
      <w:r w:rsidRPr="0008241C">
        <w:rPr>
          <w:i/>
          <w:iCs/>
          <w:noProof/>
          <w:sz w:val="22"/>
          <w:szCs w:val="24"/>
        </w:rPr>
        <w:t>27</w:t>
      </w:r>
      <w:r w:rsidRPr="0008241C">
        <w:rPr>
          <w:noProof/>
          <w:sz w:val="22"/>
          <w:szCs w:val="24"/>
        </w:rPr>
        <w:t>(C), 199–205. https://doi.org/10.1016/0025-326X(93)90025-F</w:t>
      </w:r>
    </w:p>
    <w:p w14:paraId="42F814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rrows, M. T., Schoeman, D. S., Buckley, L. B., Moore, P., Poloczanska, E. S., Brander, K. M., Brown, C., Bruno, J. F., Duarte, C. M., Halpern, B. S., Holding, J., Kappel, C. V., Kiessling, W., O’Connor, M. I., Pandolfi, J. M., Parmesan, C., Schwing, F. B., Sydeman, W. J., &amp; Richardson,  a. J. (2011). The Pace of Shifting Climate in Marine and Terrestrial Ecosystems. </w:t>
      </w:r>
      <w:r w:rsidRPr="0008241C">
        <w:rPr>
          <w:i/>
          <w:iCs/>
          <w:noProof/>
          <w:sz w:val="22"/>
          <w:szCs w:val="24"/>
        </w:rPr>
        <w:t>Science</w:t>
      </w:r>
      <w:r w:rsidRPr="0008241C">
        <w:rPr>
          <w:noProof/>
          <w:sz w:val="22"/>
          <w:szCs w:val="24"/>
        </w:rPr>
        <w:t xml:space="preserve">, </w:t>
      </w:r>
      <w:r w:rsidRPr="0008241C">
        <w:rPr>
          <w:i/>
          <w:iCs/>
          <w:noProof/>
          <w:sz w:val="22"/>
          <w:szCs w:val="24"/>
        </w:rPr>
        <w:t>334</w:t>
      </w:r>
      <w:r w:rsidRPr="0008241C">
        <w:rPr>
          <w:noProof/>
          <w:sz w:val="22"/>
          <w:szCs w:val="24"/>
        </w:rPr>
        <w:t>(6056), 652–655. https://doi.org/10.1126/science.1210288</w:t>
      </w:r>
    </w:p>
    <w:p w14:paraId="4248127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tler, R. A., &amp; Laurance, W. F. (2008). New strategies for conserving tropical forests.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3</w:t>
      </w:r>
      <w:r w:rsidRPr="0008241C">
        <w:rPr>
          <w:noProof/>
          <w:sz w:val="22"/>
          <w:szCs w:val="24"/>
        </w:rPr>
        <w:t>(9), 469–472. https://doi.org/10.1016/j.tree.2008.05.006</w:t>
      </w:r>
    </w:p>
    <w:p w14:paraId="61F9C39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Buxton, M., &amp; Goodman, R. (2003). Protecting Melbourne’s Green Belt. </w:t>
      </w:r>
      <w:r w:rsidRPr="0008241C">
        <w:rPr>
          <w:i/>
          <w:iCs/>
          <w:noProof/>
          <w:sz w:val="22"/>
          <w:szCs w:val="24"/>
        </w:rPr>
        <w:t>Urban Policy and Research</w:t>
      </w:r>
      <w:r w:rsidRPr="0008241C">
        <w:rPr>
          <w:noProof/>
          <w:sz w:val="22"/>
          <w:szCs w:val="24"/>
        </w:rPr>
        <w:t xml:space="preserve">, </w:t>
      </w:r>
      <w:r w:rsidRPr="0008241C">
        <w:rPr>
          <w:i/>
          <w:iCs/>
          <w:noProof/>
          <w:sz w:val="22"/>
          <w:szCs w:val="24"/>
        </w:rPr>
        <w:t>21</w:t>
      </w:r>
      <w:r w:rsidRPr="0008241C">
        <w:rPr>
          <w:noProof/>
          <w:sz w:val="22"/>
          <w:szCs w:val="24"/>
        </w:rPr>
        <w:t>(2), 205–209. https://doi.org/10.1080/08111140309954</w:t>
      </w:r>
    </w:p>
    <w:p w14:paraId="45D22A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ABI. (2017a). Acacia nilotica. Retrieved January 2, 2018, from www.cabi.org/isc.</w:t>
      </w:r>
    </w:p>
    <w:p w14:paraId="2AA575D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ABI. (2017b). Prosopis juliflora (mesquite). Retrieved January 2, 2018, from www.cabi.org/isc</w:t>
      </w:r>
    </w:p>
    <w:p w14:paraId="28A6AFD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airns, M. F. (2015). </w:t>
      </w:r>
      <w:r w:rsidRPr="0008241C">
        <w:rPr>
          <w:i/>
          <w:iCs/>
          <w:noProof/>
          <w:sz w:val="22"/>
          <w:szCs w:val="24"/>
        </w:rPr>
        <w:t>Shifting cultivation and environmental change – Indigenous people, agriculture and forest conservation.</w:t>
      </w:r>
      <w:r w:rsidRPr="0008241C">
        <w:rPr>
          <w:noProof/>
          <w:sz w:val="22"/>
          <w:szCs w:val="24"/>
        </w:rPr>
        <w:t xml:space="preserve"> London and New York: Routledge.</w:t>
      </w:r>
    </w:p>
    <w:p w14:paraId="1DB5ADA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ampbell, D. J., &amp; Atkinson, I. A. E. (2002). Depression of tree recruitment by the Pacific rat (Rattus exulans Peale) on New Zealand’s northern offshore islands. </w:t>
      </w:r>
      <w:r w:rsidRPr="0008241C">
        <w:rPr>
          <w:i/>
          <w:iCs/>
          <w:noProof/>
          <w:sz w:val="22"/>
          <w:szCs w:val="24"/>
        </w:rPr>
        <w:t>Biological Conservation</w:t>
      </w:r>
      <w:r w:rsidRPr="0008241C">
        <w:rPr>
          <w:noProof/>
          <w:sz w:val="22"/>
          <w:szCs w:val="24"/>
        </w:rPr>
        <w:t xml:space="preserve">, </w:t>
      </w:r>
      <w:r w:rsidRPr="0008241C">
        <w:rPr>
          <w:i/>
          <w:iCs/>
          <w:noProof/>
          <w:sz w:val="22"/>
          <w:szCs w:val="24"/>
        </w:rPr>
        <w:t>107</w:t>
      </w:r>
      <w:r w:rsidRPr="0008241C">
        <w:rPr>
          <w:noProof/>
          <w:sz w:val="22"/>
          <w:szCs w:val="24"/>
        </w:rPr>
        <w:t>(1), 19–35. https://doi.org/10.1016/S0006-3207(02)00039-3</w:t>
      </w:r>
    </w:p>
    <w:p w14:paraId="5DD440A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ampbell, M. L., Gould, B., &amp; Hewitt, C. L. (2007). Survey evaluations to assess marine bioinvasions. </w:t>
      </w:r>
      <w:r w:rsidRPr="0008241C">
        <w:rPr>
          <w:i/>
          <w:iCs/>
          <w:noProof/>
          <w:sz w:val="22"/>
          <w:szCs w:val="24"/>
        </w:rPr>
        <w:t>Marine Pollution Bulletin</w:t>
      </w:r>
      <w:r w:rsidRPr="0008241C">
        <w:rPr>
          <w:noProof/>
          <w:sz w:val="22"/>
          <w:szCs w:val="24"/>
        </w:rPr>
        <w:t xml:space="preserve">, </w:t>
      </w:r>
      <w:r w:rsidRPr="0008241C">
        <w:rPr>
          <w:i/>
          <w:iCs/>
          <w:noProof/>
          <w:sz w:val="22"/>
          <w:szCs w:val="24"/>
        </w:rPr>
        <w:t>55</w:t>
      </w:r>
      <w:r w:rsidRPr="0008241C">
        <w:rPr>
          <w:noProof/>
          <w:sz w:val="22"/>
          <w:szCs w:val="24"/>
        </w:rPr>
        <w:t>(7–9), 360–378. https://doi.org/10.1016/j.marpolbul.2007.01.015</w:t>
      </w:r>
    </w:p>
    <w:p w14:paraId="32C2189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antrell, R., &amp; Hettel, G. (2004). New challenges and technological opportunities for rice-based production systems for food security and poverty alleviation in Asia and the Pacific. </w:t>
      </w:r>
      <w:r w:rsidRPr="0008241C">
        <w:rPr>
          <w:i/>
          <w:iCs/>
          <w:noProof/>
          <w:sz w:val="22"/>
          <w:szCs w:val="24"/>
        </w:rPr>
        <w:t>FAO International Rice Year, 2004 Symposium. Food …</w:t>
      </w:r>
      <w:r w:rsidRPr="0008241C">
        <w:rPr>
          <w:noProof/>
          <w:sz w:val="22"/>
          <w:szCs w:val="24"/>
        </w:rPr>
        <w:t>, (February), 12–13. Retrieved from http://scholar.google.com/scholar?hl=en&amp;btnG=Search&amp;q=intitle:NEW+CHALLENGES+AND+TECHNOLOGICAL+OPPORTUNITIES+FOR+RICE-BASED+PRODUCTION+SYSTEMS+FOR+FOOD+SECURITY+AND+POVERTY+ALLEVIATION+IN+ASIA+AND+THE+PACIFIC#0</w:t>
      </w:r>
    </w:p>
    <w:p w14:paraId="5B3660B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arrico, C. M., Bergin, M. H., Shrestha, A. B., Dibb, J. E., Gomes, L., &amp; Harris, J. M. (2003). The importance of carbon and mineral dust to seasonal aerosol properties in the Nepal Himalaya. </w:t>
      </w:r>
      <w:r w:rsidRPr="0008241C">
        <w:rPr>
          <w:i/>
          <w:iCs/>
          <w:noProof/>
          <w:sz w:val="22"/>
          <w:szCs w:val="24"/>
        </w:rPr>
        <w:t>Atmospheric Environment</w:t>
      </w:r>
      <w:r w:rsidRPr="0008241C">
        <w:rPr>
          <w:noProof/>
          <w:sz w:val="22"/>
          <w:szCs w:val="24"/>
        </w:rPr>
        <w:t>. https://doi.org/10.1016/S1352-2310(03)00197-3</w:t>
      </w:r>
    </w:p>
    <w:p w14:paraId="502898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BD Secretariat. (n.d.-a). Health and Biodiversity. Retrieved December 28, 2017, from https://www.cbd.int/health/</w:t>
      </w:r>
    </w:p>
    <w:p w14:paraId="407FBD8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BD Secretariat. (n.d.-b). Island Biodiversity - Why is it Important? Retrieved January 3, 2018, from https://www.cbd.int/island/whymatters.shtml</w:t>
      </w:r>
    </w:p>
    <w:p w14:paraId="7F95A59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BD Secretariat. (n.d.-c). What is Island Biodiversity? Retrieved January 3, 2018, from https://www.cbd.int/island/intro.shtml</w:t>
      </w:r>
    </w:p>
    <w:p w14:paraId="2AFDDC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DC-NIOSH. (2014). </w:t>
      </w:r>
      <w:r w:rsidRPr="0008241C">
        <w:rPr>
          <w:i/>
          <w:iCs/>
          <w:noProof/>
          <w:sz w:val="22"/>
          <w:szCs w:val="24"/>
        </w:rPr>
        <w:t>Filling the Knowledge Gaps for Safe Nanotechnology in the Workplace</w:t>
      </w:r>
      <w:r w:rsidRPr="0008241C">
        <w:rPr>
          <w:noProof/>
          <w:sz w:val="22"/>
          <w:szCs w:val="24"/>
        </w:rPr>
        <w:t xml:space="preserve"> (Vol. TTY). Retrieved from http://www.cdc.gov/niosh.</w:t>
      </w:r>
    </w:p>
    <w:p w14:paraId="6804146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entre for Climate and Energy Solutions. (2010). </w:t>
      </w:r>
      <w:r w:rsidRPr="0008241C">
        <w:rPr>
          <w:i/>
          <w:iCs/>
          <w:noProof/>
          <w:sz w:val="22"/>
          <w:szCs w:val="24"/>
        </w:rPr>
        <w:t>Science. What is black carbon?</w:t>
      </w:r>
      <w:r w:rsidRPr="0008241C">
        <w:rPr>
          <w:noProof/>
          <w:sz w:val="22"/>
          <w:szCs w:val="24"/>
        </w:rPr>
        <w:t xml:space="preserve"> Retrieved from C2ES.ORG</w:t>
      </w:r>
    </w:p>
    <w:p w14:paraId="7F905A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entre for Science and Environment. (2017). </w:t>
      </w:r>
      <w:r w:rsidRPr="0008241C">
        <w:rPr>
          <w:i/>
          <w:iCs/>
          <w:noProof/>
          <w:sz w:val="22"/>
          <w:szCs w:val="24"/>
        </w:rPr>
        <w:t>State of India’s Environment 2017 in Figures</w:t>
      </w:r>
      <w:r w:rsidRPr="0008241C">
        <w:rPr>
          <w:noProof/>
          <w:sz w:val="22"/>
          <w:szCs w:val="24"/>
        </w:rPr>
        <w:t>. New Delhi, India. Retrieved from http://www.downtoearth.org.in/reviews/state-of-india-s-environment-2017-in-figures-ebook--57874</w:t>
      </w:r>
    </w:p>
    <w:p w14:paraId="5FE66CA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ace, J. F., &amp; Walsh, J. J. (2006). Urban effects on native avifauna: a review. </w:t>
      </w:r>
      <w:r w:rsidRPr="0008241C">
        <w:rPr>
          <w:i/>
          <w:iCs/>
          <w:noProof/>
          <w:sz w:val="22"/>
          <w:szCs w:val="24"/>
        </w:rPr>
        <w:t>Landscape and Urban Planning</w:t>
      </w:r>
      <w:r w:rsidRPr="0008241C">
        <w:rPr>
          <w:noProof/>
          <w:sz w:val="22"/>
          <w:szCs w:val="24"/>
        </w:rPr>
        <w:t xml:space="preserve">, </w:t>
      </w:r>
      <w:r w:rsidRPr="0008241C">
        <w:rPr>
          <w:i/>
          <w:iCs/>
          <w:noProof/>
          <w:sz w:val="22"/>
          <w:szCs w:val="24"/>
        </w:rPr>
        <w:t>74</w:t>
      </w:r>
      <w:r w:rsidRPr="0008241C">
        <w:rPr>
          <w:noProof/>
          <w:sz w:val="22"/>
          <w:szCs w:val="24"/>
        </w:rPr>
        <w:t>(1), 46–69. https://doi.org/10.1016/j.landurbplan.2004.08.007</w:t>
      </w:r>
    </w:p>
    <w:p w14:paraId="25E44E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ang, C. P., Lei, Y., Sui, C. H., Lin, X., &amp; Ren, F. (2012). Tropical cyclone and extreme rainfall trends in East Asian summer monsoon since mid-20th century. </w:t>
      </w:r>
      <w:r w:rsidRPr="0008241C">
        <w:rPr>
          <w:i/>
          <w:iCs/>
          <w:noProof/>
          <w:sz w:val="22"/>
          <w:szCs w:val="24"/>
        </w:rPr>
        <w:t>Geophysical Research Letters</w:t>
      </w:r>
      <w:r w:rsidRPr="0008241C">
        <w:rPr>
          <w:noProof/>
          <w:sz w:val="22"/>
          <w:szCs w:val="24"/>
        </w:rPr>
        <w:t xml:space="preserve">, </w:t>
      </w:r>
      <w:r w:rsidRPr="0008241C">
        <w:rPr>
          <w:i/>
          <w:iCs/>
          <w:noProof/>
          <w:sz w:val="22"/>
          <w:szCs w:val="24"/>
        </w:rPr>
        <w:t>39</w:t>
      </w:r>
      <w:r w:rsidRPr="0008241C">
        <w:rPr>
          <w:noProof/>
          <w:sz w:val="22"/>
          <w:szCs w:val="24"/>
        </w:rPr>
        <w:t>(17), 1–6. https://doi.org/10.1029/2012GL052945</w:t>
      </w:r>
    </w:p>
    <w:p w14:paraId="42A4E8B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aturvedi, S., &amp; Srinivas, K. R. (2010). </w:t>
      </w:r>
      <w:r w:rsidRPr="0008241C">
        <w:rPr>
          <w:i/>
          <w:iCs/>
          <w:noProof/>
          <w:sz w:val="22"/>
          <w:szCs w:val="24"/>
        </w:rPr>
        <w:t>Asia-Pacific Biotechnology Report 2010 Survey on Biotechnology Capacity in Asia-Pacific: Opportunities for National Initiatives and Regional Cooperation</w:t>
      </w:r>
      <w:r w:rsidRPr="0008241C">
        <w:rPr>
          <w:noProof/>
          <w:sz w:val="22"/>
          <w:szCs w:val="24"/>
        </w:rPr>
        <w:t>.</w:t>
      </w:r>
    </w:p>
    <w:p w14:paraId="4B81326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hauhan, C. (2015). 13 out of world’s top 20 polluted cities in India, only three in China. Retrieved December 18, 2017, from http://www.hindustantimes.com/india/13-out-of-world-s-top-20-polluted-cities-in-india-only-three-in-china/story-myTrPZM8DHmQOhxB9cc5hI.html</w:t>
      </w:r>
    </w:p>
    <w:p w14:paraId="3677D63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n, H., Liu, J., Xue, T., &amp; Wang, R. (2012). Roads Accelerate the Invasion Process of Alien Species. </w:t>
      </w:r>
      <w:r w:rsidRPr="0008241C">
        <w:rPr>
          <w:i/>
          <w:iCs/>
          <w:noProof/>
          <w:sz w:val="22"/>
          <w:szCs w:val="24"/>
        </w:rPr>
        <w:t>Advanced Materials Research</w:t>
      </w:r>
      <w:r w:rsidRPr="0008241C">
        <w:rPr>
          <w:noProof/>
          <w:sz w:val="22"/>
          <w:szCs w:val="24"/>
        </w:rPr>
        <w:t>, 1483–1487.</w:t>
      </w:r>
    </w:p>
    <w:p w14:paraId="2E62B1C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n, H., Zhu, Q., Peng, C., Wu, N., Wang, Y., Fang, X., Gao, Y., Zhu, D., Yang, G., Tian, J., Kang, X., Piao, S., Ouyang, H., Xiang, W., Luo, Z., Jiang, H., Song, X., Zhang, Y., Yu, G., Zhao, X., Gong, P., Yao, T., &amp; Wu, J. (2013). The impacts of climate change and human activities on biogeochemical cycles on the Qinghai-Tibetan Plateau. </w:t>
      </w:r>
      <w:r w:rsidRPr="0008241C">
        <w:rPr>
          <w:i/>
          <w:iCs/>
          <w:noProof/>
          <w:sz w:val="22"/>
          <w:szCs w:val="24"/>
        </w:rPr>
        <w:t>Global Change Biology</w:t>
      </w:r>
      <w:r w:rsidRPr="0008241C">
        <w:rPr>
          <w:noProof/>
          <w:sz w:val="22"/>
          <w:szCs w:val="24"/>
        </w:rPr>
        <w:t xml:space="preserve">, </w:t>
      </w:r>
      <w:r w:rsidRPr="0008241C">
        <w:rPr>
          <w:i/>
          <w:iCs/>
          <w:noProof/>
          <w:sz w:val="22"/>
          <w:szCs w:val="24"/>
        </w:rPr>
        <w:t>19</w:t>
      </w:r>
      <w:r w:rsidRPr="0008241C">
        <w:rPr>
          <w:noProof/>
          <w:sz w:val="22"/>
          <w:szCs w:val="24"/>
        </w:rPr>
        <w:t>(10), 2940–2955. https://doi.org/10.1111/gcb.12277</w:t>
      </w:r>
    </w:p>
    <w:p w14:paraId="1B4C2F4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ttri N, Sharma E, Shakya B, Thapa R, Bajracharya B, Uddin K, Oli K P, C. D. (2010). </w:t>
      </w:r>
      <w:r w:rsidRPr="0008241C">
        <w:rPr>
          <w:i/>
          <w:iCs/>
          <w:noProof/>
          <w:sz w:val="22"/>
          <w:szCs w:val="24"/>
        </w:rPr>
        <w:t xml:space="preserve">Biodiversity in the Eastern Himalayas: Status, trends and vulnerability to climate change; </w:t>
      </w:r>
      <w:r w:rsidRPr="0008241C">
        <w:rPr>
          <w:i/>
          <w:iCs/>
          <w:noProof/>
          <w:sz w:val="22"/>
          <w:szCs w:val="24"/>
        </w:rPr>
        <w:lastRenderedPageBreak/>
        <w:t>Climate change impact and vulnerability in the Eastern Himalayas – Technical report 2</w:t>
      </w:r>
      <w:r w:rsidRPr="0008241C">
        <w:rPr>
          <w:noProof/>
          <w:sz w:val="22"/>
          <w:szCs w:val="24"/>
        </w:rPr>
        <w:t>. Kathmandu: ICIMOD.</w:t>
      </w:r>
    </w:p>
    <w:p w14:paraId="54BDE7B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ttri N, Sharma E, D. D. C. and S. R. C. (2002). Effect of firewood extraction on tree structure, regeneration, and woody biomass productivity in a trekking corridor of the Sikkim Himalaya. </w:t>
      </w:r>
      <w:r w:rsidRPr="0008241C">
        <w:rPr>
          <w:i/>
          <w:iCs/>
          <w:noProof/>
          <w:sz w:val="22"/>
          <w:szCs w:val="24"/>
        </w:rPr>
        <w:t xml:space="preserve">Mountain Research and Development </w:t>
      </w:r>
      <w:r w:rsidRPr="0008241C">
        <w:rPr>
          <w:noProof/>
          <w:sz w:val="22"/>
          <w:szCs w:val="24"/>
        </w:rPr>
        <w:t xml:space="preserve">, </w:t>
      </w:r>
      <w:r w:rsidRPr="0008241C">
        <w:rPr>
          <w:i/>
          <w:iCs/>
          <w:noProof/>
          <w:sz w:val="22"/>
          <w:szCs w:val="24"/>
        </w:rPr>
        <w:t>22</w:t>
      </w:r>
      <w:r w:rsidRPr="0008241C">
        <w:rPr>
          <w:noProof/>
          <w:sz w:val="22"/>
          <w:szCs w:val="24"/>
        </w:rPr>
        <w:t>(2), 150–158.</w:t>
      </w:r>
    </w:p>
    <w:p w14:paraId="14704C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ttri N. (2014). Reconciling Mountain Biodiversity Conservation in a Changing Cli -mate: A Hindu Kush-Himalayan Perspective. </w:t>
      </w:r>
      <w:r w:rsidRPr="0008241C">
        <w:rPr>
          <w:i/>
          <w:iCs/>
          <w:noProof/>
          <w:sz w:val="22"/>
          <w:szCs w:val="24"/>
        </w:rPr>
        <w:t>Conservation Science</w:t>
      </w:r>
      <w:r w:rsidRPr="0008241C">
        <w:rPr>
          <w:noProof/>
          <w:sz w:val="22"/>
          <w:szCs w:val="24"/>
        </w:rPr>
        <w:t xml:space="preserve">, </w:t>
      </w:r>
      <w:r w:rsidRPr="0008241C">
        <w:rPr>
          <w:i/>
          <w:iCs/>
          <w:noProof/>
          <w:sz w:val="22"/>
          <w:szCs w:val="24"/>
        </w:rPr>
        <w:t>2</w:t>
      </w:r>
      <w:r w:rsidRPr="0008241C">
        <w:rPr>
          <w:noProof/>
          <w:sz w:val="22"/>
          <w:szCs w:val="24"/>
        </w:rPr>
        <w:t>, 17–27.</w:t>
      </w:r>
    </w:p>
    <w:p w14:paraId="332160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ttri, N., Bubb, P., Kotru, R., Rawat, G., Ghate, R., Murthy, M. S. R., Wallrapp, C., Pauli, H., Shrestha, A. B., &amp; Mool, P. K. (2015). </w:t>
      </w:r>
      <w:r w:rsidRPr="0008241C">
        <w:rPr>
          <w:i/>
          <w:iCs/>
          <w:noProof/>
          <w:sz w:val="22"/>
          <w:szCs w:val="24"/>
        </w:rPr>
        <w:t>Long-term Environmental and Socio-ecological Monitoring in Transboundary Landscapes: An Interdisciplinary Implementation Framework</w:t>
      </w:r>
      <w:r w:rsidRPr="0008241C">
        <w:rPr>
          <w:noProof/>
          <w:sz w:val="22"/>
          <w:szCs w:val="24"/>
        </w:rPr>
        <w:t>. International Centre for Integrated Mountain Development (ICIMOD).</w:t>
      </w:r>
    </w:p>
    <w:p w14:paraId="228075B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ttri, N., Shakya, B., Thapa, R., &amp; Sharma, E. (2008). Status of protected area system in the Hindu Kush Himalaya: an analysis of PA coverage. </w:t>
      </w:r>
      <w:r w:rsidRPr="0008241C">
        <w:rPr>
          <w:i/>
          <w:iCs/>
          <w:noProof/>
          <w:sz w:val="22"/>
          <w:szCs w:val="24"/>
        </w:rPr>
        <w:t>International Journal of Biodiversity Science and Management</w:t>
      </w:r>
      <w:r w:rsidRPr="0008241C">
        <w:rPr>
          <w:noProof/>
          <w:sz w:val="22"/>
          <w:szCs w:val="24"/>
        </w:rPr>
        <w:t xml:space="preserve">, </w:t>
      </w:r>
      <w:r w:rsidRPr="0008241C">
        <w:rPr>
          <w:i/>
          <w:iCs/>
          <w:noProof/>
          <w:sz w:val="22"/>
          <w:szCs w:val="24"/>
        </w:rPr>
        <w:t>4</w:t>
      </w:r>
      <w:r w:rsidRPr="0008241C">
        <w:rPr>
          <w:noProof/>
          <w:sz w:val="22"/>
          <w:szCs w:val="24"/>
        </w:rPr>
        <w:t>(3), 164–178.</w:t>
      </w:r>
    </w:p>
    <w:p w14:paraId="35314F3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iu, M.-C., Pan, C.-W., &amp; Lin, H.-J. (2017). A framework for assessing risk to coastal ecosystems in Taiwan due to climate change. </w:t>
      </w:r>
      <w:r w:rsidRPr="0008241C">
        <w:rPr>
          <w:i/>
          <w:iCs/>
          <w:noProof/>
          <w:sz w:val="22"/>
          <w:szCs w:val="24"/>
        </w:rPr>
        <w:t>Terrestrial, Atmospheric and Oceanic Sciences</w:t>
      </w:r>
      <w:r w:rsidRPr="0008241C">
        <w:rPr>
          <w:noProof/>
          <w:sz w:val="22"/>
          <w:szCs w:val="24"/>
        </w:rPr>
        <w:t xml:space="preserve">, </w:t>
      </w:r>
      <w:r w:rsidRPr="0008241C">
        <w:rPr>
          <w:i/>
          <w:iCs/>
          <w:noProof/>
          <w:sz w:val="22"/>
          <w:szCs w:val="24"/>
        </w:rPr>
        <w:t>28</w:t>
      </w:r>
      <w:r w:rsidRPr="0008241C">
        <w:rPr>
          <w:noProof/>
          <w:sz w:val="22"/>
          <w:szCs w:val="24"/>
        </w:rPr>
        <w:t>(1), 057. https://doi.org/10.3319/TAO.2016.06.30.01(CCA)</w:t>
      </w:r>
    </w:p>
    <w:p w14:paraId="3FB9BBD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oi, M. B., Martin, S. J., &amp; Lee, J. W. (2012). Distribution, spread, and impact of the invasive hornet Vespa velutina in South Korea. </w:t>
      </w:r>
      <w:r w:rsidRPr="0008241C">
        <w:rPr>
          <w:i/>
          <w:iCs/>
          <w:noProof/>
          <w:sz w:val="22"/>
          <w:szCs w:val="24"/>
        </w:rPr>
        <w:t>Journal of Asia-Pacific Entomology</w:t>
      </w:r>
      <w:r w:rsidRPr="0008241C">
        <w:rPr>
          <w:noProof/>
          <w:sz w:val="22"/>
          <w:szCs w:val="24"/>
        </w:rPr>
        <w:t xml:space="preserve">, </w:t>
      </w:r>
      <w:r w:rsidRPr="0008241C">
        <w:rPr>
          <w:i/>
          <w:iCs/>
          <w:noProof/>
          <w:sz w:val="22"/>
          <w:szCs w:val="24"/>
        </w:rPr>
        <w:t>15</w:t>
      </w:r>
      <w:r w:rsidRPr="0008241C">
        <w:rPr>
          <w:noProof/>
          <w:sz w:val="22"/>
          <w:szCs w:val="24"/>
        </w:rPr>
        <w:t>(3), 473–477. https://doi.org/10.1016/j.aspen.2011.11.004</w:t>
      </w:r>
    </w:p>
    <w:p w14:paraId="5368EBE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omik, R., &amp; Piggott, J. (2015). Population Ageing and Social Security in Asia. </w:t>
      </w:r>
      <w:r w:rsidRPr="0008241C">
        <w:rPr>
          <w:i/>
          <w:iCs/>
          <w:noProof/>
          <w:sz w:val="22"/>
          <w:szCs w:val="24"/>
        </w:rPr>
        <w:t>Asian Economic Policy Review</w:t>
      </w:r>
      <w:r w:rsidRPr="0008241C">
        <w:rPr>
          <w:noProof/>
          <w:sz w:val="22"/>
          <w:szCs w:val="24"/>
        </w:rPr>
        <w:t xml:space="preserve">, </w:t>
      </w:r>
      <w:r w:rsidRPr="0008241C">
        <w:rPr>
          <w:i/>
          <w:iCs/>
          <w:noProof/>
          <w:sz w:val="22"/>
          <w:szCs w:val="24"/>
        </w:rPr>
        <w:t>10</w:t>
      </w:r>
      <w:r w:rsidRPr="0008241C">
        <w:rPr>
          <w:noProof/>
          <w:sz w:val="22"/>
          <w:szCs w:val="24"/>
        </w:rPr>
        <w:t>(2), 199–222. https://doi.org/10.1111/aepr.12098</w:t>
      </w:r>
    </w:p>
    <w:p w14:paraId="7B2F800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ristian Korner. (2003). </w:t>
      </w:r>
      <w:r w:rsidRPr="0008241C">
        <w:rPr>
          <w:i/>
          <w:iCs/>
          <w:noProof/>
          <w:sz w:val="22"/>
          <w:szCs w:val="24"/>
        </w:rPr>
        <w:t>Alpine plant life: Functional plant ecology of high mountain ecosystems</w:t>
      </w:r>
      <w:r w:rsidRPr="0008241C">
        <w:rPr>
          <w:noProof/>
          <w:sz w:val="22"/>
          <w:szCs w:val="24"/>
        </w:rPr>
        <w:t>. Berlin Heidelberg: Springer Verlag.</w:t>
      </w:r>
    </w:p>
    <w:p w14:paraId="684F1E0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u, L., &amp; Kompas, T. (2014). Targets and Fisheries Management in the Asia and Pacific Region.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1</w:t>
      </w:r>
      <w:r w:rsidRPr="0008241C">
        <w:rPr>
          <w:noProof/>
          <w:sz w:val="22"/>
          <w:szCs w:val="24"/>
        </w:rPr>
        <w:t>(3), 615–622. https://doi.org/10.1002/app5.56</w:t>
      </w:r>
    </w:p>
    <w:p w14:paraId="3E3ECC4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uluun, T., &amp; Ojima, D. (2002). Land use change and carbon cycle in and and semi-arid lands of East and Central Asia. </w:t>
      </w:r>
      <w:r w:rsidRPr="0008241C">
        <w:rPr>
          <w:i/>
          <w:iCs/>
          <w:noProof/>
          <w:sz w:val="22"/>
          <w:szCs w:val="24"/>
        </w:rPr>
        <w:t>Science in China Series C-Life Sciences</w:t>
      </w:r>
      <w:r w:rsidRPr="0008241C">
        <w:rPr>
          <w:noProof/>
          <w:sz w:val="22"/>
          <w:szCs w:val="24"/>
        </w:rPr>
        <w:t xml:space="preserve">, </w:t>
      </w:r>
      <w:r w:rsidRPr="0008241C">
        <w:rPr>
          <w:i/>
          <w:iCs/>
          <w:noProof/>
          <w:sz w:val="22"/>
          <w:szCs w:val="24"/>
        </w:rPr>
        <w:t>45</w:t>
      </w:r>
      <w:r w:rsidRPr="0008241C">
        <w:rPr>
          <w:noProof/>
          <w:sz w:val="22"/>
          <w:szCs w:val="24"/>
        </w:rPr>
        <w:t>(October), 48–+.</w:t>
      </w:r>
    </w:p>
    <w:p w14:paraId="0A2F975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lothier, B., Hall, S., &amp; Green, S. (2012). Chapter 6. Horticulture. In </w:t>
      </w:r>
      <w:r w:rsidRPr="0008241C">
        <w:rPr>
          <w:i/>
          <w:iCs/>
          <w:noProof/>
          <w:sz w:val="22"/>
          <w:szCs w:val="24"/>
        </w:rPr>
        <w:t>Impacts of Climate Change on Land-based Sectors and Adaptation Options. Clark, A.J.; Nottage, R.A.C. (eds) Technical Report to the Sustainable Land Management and Climate Change Adaptation Technical Working Group, Ministry for Primary Industries, 408 p</w:t>
      </w:r>
      <w:r w:rsidRPr="0008241C">
        <w:rPr>
          <w:noProof/>
          <w:sz w:val="22"/>
          <w:szCs w:val="24"/>
        </w:rPr>
        <w:t>. Retrieved from http://www.climatecloud.co.nz/CloudLibrary/2012-33-CC-Impacts-Adaptation_SLMACC-Chapter6.pdf</w:t>
      </w:r>
    </w:p>
    <w:p w14:paraId="5ECC918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hen, J. I. (2005). Poorer nations turn to publicly developed GM crops. </w:t>
      </w:r>
      <w:r w:rsidRPr="0008241C">
        <w:rPr>
          <w:i/>
          <w:iCs/>
          <w:noProof/>
          <w:sz w:val="22"/>
          <w:szCs w:val="24"/>
        </w:rPr>
        <w:t>Nature Biotechnology</w:t>
      </w:r>
      <w:r w:rsidRPr="0008241C">
        <w:rPr>
          <w:noProof/>
          <w:sz w:val="22"/>
          <w:szCs w:val="24"/>
        </w:rPr>
        <w:t xml:space="preserve">, </w:t>
      </w:r>
      <w:r w:rsidRPr="0008241C">
        <w:rPr>
          <w:i/>
          <w:iCs/>
          <w:noProof/>
          <w:sz w:val="22"/>
          <w:szCs w:val="24"/>
        </w:rPr>
        <w:t>23</w:t>
      </w:r>
      <w:r w:rsidRPr="0008241C">
        <w:rPr>
          <w:noProof/>
          <w:sz w:val="22"/>
          <w:szCs w:val="24"/>
        </w:rPr>
        <w:t>(1), 27–33. https://doi.org/10.1038/nbt0305-366b</w:t>
      </w:r>
    </w:p>
    <w:p w14:paraId="68F7F4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le, M., Lindeque, P., Halsband, C., &amp; Galloway, T. S. (2011). Microplastics as contaminants in the marine environment: A review. </w:t>
      </w:r>
      <w:r w:rsidRPr="0008241C">
        <w:rPr>
          <w:i/>
          <w:iCs/>
          <w:noProof/>
          <w:sz w:val="22"/>
          <w:szCs w:val="24"/>
        </w:rPr>
        <w:t>Marine Pollution Bulletin</w:t>
      </w:r>
      <w:r w:rsidRPr="0008241C">
        <w:rPr>
          <w:noProof/>
          <w:sz w:val="22"/>
          <w:szCs w:val="24"/>
        </w:rPr>
        <w:t xml:space="preserve">, </w:t>
      </w:r>
      <w:r w:rsidRPr="0008241C">
        <w:rPr>
          <w:i/>
          <w:iCs/>
          <w:noProof/>
          <w:sz w:val="22"/>
          <w:szCs w:val="24"/>
        </w:rPr>
        <w:t>62</w:t>
      </w:r>
      <w:r w:rsidRPr="0008241C">
        <w:rPr>
          <w:noProof/>
          <w:sz w:val="22"/>
          <w:szCs w:val="24"/>
        </w:rPr>
        <w:t>, 2588–2597.</w:t>
      </w:r>
    </w:p>
    <w:p w14:paraId="0B6A157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Coles, S. L., Reath, P. R., Skelton, P. A., Bonito, V., DeFelice, R. C., &amp; Basch, L. (2003). Introduced marine species in Pago Pago Harbor, Fagatele Bay and the National Park Coast, American Samoa, (December).</w:t>
      </w:r>
    </w:p>
    <w:p w14:paraId="7FC6D58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llins, M., Knutti, R., Arblaster, J., Dufresne, J.-L., Fichefet, T., Friedlingstein, P., Gao, X., Gutowski, W. J., Johns, T., Krinner, G., Shongwe, M., Tebaldi, C., Weaver, A. J., &amp; Wehner, M. (2013). Long-term Climate Change: Projections, Commitments and Irreversibility. </w:t>
      </w:r>
      <w:r w:rsidRPr="0008241C">
        <w:rPr>
          <w:i/>
          <w:iCs/>
          <w:noProof/>
          <w:sz w:val="22"/>
          <w:szCs w:val="24"/>
        </w:rPr>
        <w:t>Climate Change 2013: The Physical Science Basis. Contribution of Working Group I to the Fifth Assessment Report of the Intergovernmental Panel on Climate Change</w:t>
      </w:r>
      <w:r w:rsidRPr="0008241C">
        <w:rPr>
          <w:noProof/>
          <w:sz w:val="22"/>
          <w:szCs w:val="24"/>
        </w:rPr>
        <w:t>, 1029–1136. https://doi.org/10.1017/CBO9781107415324.024</w:t>
      </w:r>
    </w:p>
    <w:p w14:paraId="09FA0DE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nnell, J., Page, S. J., &amp; Bentley, T. (2009). Towards sustainable tourism planning in New Zealand: Monitoring local government planning under the Resource Management Act. </w:t>
      </w:r>
      <w:r w:rsidRPr="0008241C">
        <w:rPr>
          <w:i/>
          <w:iCs/>
          <w:noProof/>
          <w:sz w:val="22"/>
          <w:szCs w:val="24"/>
        </w:rPr>
        <w:t>Tourism Management</w:t>
      </w:r>
      <w:r w:rsidRPr="0008241C">
        <w:rPr>
          <w:noProof/>
          <w:sz w:val="22"/>
          <w:szCs w:val="24"/>
        </w:rPr>
        <w:t xml:space="preserve">, </w:t>
      </w:r>
      <w:r w:rsidRPr="0008241C">
        <w:rPr>
          <w:i/>
          <w:iCs/>
          <w:noProof/>
          <w:sz w:val="22"/>
          <w:szCs w:val="24"/>
        </w:rPr>
        <w:t>30</w:t>
      </w:r>
      <w:r w:rsidRPr="0008241C">
        <w:rPr>
          <w:noProof/>
          <w:sz w:val="22"/>
          <w:szCs w:val="24"/>
        </w:rPr>
        <w:t>(6), 867–877. https://doi.org/10.1016/j.tourman.2008.12.001</w:t>
      </w:r>
    </w:p>
    <w:p w14:paraId="58F3645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ok, B. I., Palmer, J. G., Cook, E. R., Turney, C. S. M., Allen, K., Fenwick, P., O’Donnell, A., Lough, J. M., Grierson, P. F., Ho, M., &amp; Baker, P. J. (2016). The paleoclimate context and future trajectory of extreme summer hydroclimate in eastern Australia. </w:t>
      </w:r>
      <w:r w:rsidRPr="0008241C">
        <w:rPr>
          <w:i/>
          <w:iCs/>
          <w:noProof/>
          <w:sz w:val="22"/>
          <w:szCs w:val="24"/>
        </w:rPr>
        <w:t>Journal of Geophysical Research: Atmospheres</w:t>
      </w:r>
      <w:r w:rsidRPr="0008241C">
        <w:rPr>
          <w:noProof/>
          <w:sz w:val="22"/>
          <w:szCs w:val="24"/>
        </w:rPr>
        <w:t xml:space="preserve">, </w:t>
      </w:r>
      <w:r w:rsidRPr="0008241C">
        <w:rPr>
          <w:i/>
          <w:iCs/>
          <w:noProof/>
          <w:sz w:val="22"/>
          <w:szCs w:val="24"/>
        </w:rPr>
        <w:t>121</w:t>
      </w:r>
      <w:r w:rsidRPr="0008241C">
        <w:rPr>
          <w:noProof/>
          <w:sz w:val="22"/>
          <w:szCs w:val="24"/>
        </w:rPr>
        <w:t>(21), 12,812-820,838. https://doi.org/10.1002/2016JD024892</w:t>
      </w:r>
    </w:p>
    <w:p w14:paraId="0C5DB4F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ok, E. R., Anchukaitis, K. J., Buckley, B. M., D’Arrigo, R. D., Jacoby, G. C., &amp; Wright, W. E. </w:t>
      </w:r>
      <w:r w:rsidRPr="0008241C">
        <w:rPr>
          <w:noProof/>
          <w:sz w:val="22"/>
          <w:szCs w:val="24"/>
        </w:rPr>
        <w:lastRenderedPageBreak/>
        <w:t xml:space="preserve">(2010). Asian Monsoon Failure and Megadrought During the Last Millennium. </w:t>
      </w:r>
      <w:r w:rsidRPr="0008241C">
        <w:rPr>
          <w:i/>
          <w:iCs/>
          <w:noProof/>
          <w:sz w:val="22"/>
          <w:szCs w:val="24"/>
        </w:rPr>
        <w:t>Science</w:t>
      </w:r>
      <w:r w:rsidRPr="0008241C">
        <w:rPr>
          <w:noProof/>
          <w:sz w:val="22"/>
          <w:szCs w:val="24"/>
        </w:rPr>
        <w:t xml:space="preserve">, </w:t>
      </w:r>
      <w:r w:rsidRPr="0008241C">
        <w:rPr>
          <w:i/>
          <w:iCs/>
          <w:noProof/>
          <w:sz w:val="22"/>
          <w:szCs w:val="24"/>
        </w:rPr>
        <w:t>328</w:t>
      </w:r>
      <w:r w:rsidRPr="0008241C">
        <w:rPr>
          <w:noProof/>
          <w:sz w:val="22"/>
          <w:szCs w:val="24"/>
        </w:rPr>
        <w:t>(5977), 486 LP-489. Retrieved from http://science.sciencemag.org/content/328/5977/486.abstract</w:t>
      </w:r>
    </w:p>
    <w:p w14:paraId="01F3A97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oke, B. D. (2012). Rabbits: manageable environmental pests or participants in new Australian ecosystems? </w:t>
      </w:r>
      <w:r w:rsidRPr="0008241C">
        <w:rPr>
          <w:i/>
          <w:iCs/>
          <w:noProof/>
          <w:sz w:val="22"/>
          <w:szCs w:val="24"/>
        </w:rPr>
        <w:t>Wildlife Research</w:t>
      </w:r>
      <w:r w:rsidRPr="0008241C">
        <w:rPr>
          <w:noProof/>
          <w:sz w:val="22"/>
          <w:szCs w:val="24"/>
        </w:rPr>
        <w:t xml:space="preserve">, </w:t>
      </w:r>
      <w:r w:rsidRPr="0008241C">
        <w:rPr>
          <w:i/>
          <w:iCs/>
          <w:noProof/>
          <w:sz w:val="22"/>
          <w:szCs w:val="24"/>
        </w:rPr>
        <w:t>39</w:t>
      </w:r>
      <w:r w:rsidRPr="0008241C">
        <w:rPr>
          <w:noProof/>
          <w:sz w:val="22"/>
          <w:szCs w:val="24"/>
        </w:rPr>
        <w:t>(4), 279–289. https://doi.org/10.1071/WR11166</w:t>
      </w:r>
    </w:p>
    <w:p w14:paraId="7BB9163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oper, A., Turney, C., Hughen, K. A., Barry, W., Mcdonald, H. G., &amp; Bradshaw, C. J. A. (2015). Abrupt warming events drove Late Pleistocene Holarctic megafaunal turnover. </w:t>
      </w:r>
      <w:r w:rsidRPr="0008241C">
        <w:rPr>
          <w:i/>
          <w:iCs/>
          <w:noProof/>
          <w:sz w:val="22"/>
          <w:szCs w:val="24"/>
        </w:rPr>
        <w:t>Science Express</w:t>
      </w:r>
      <w:r w:rsidRPr="0008241C">
        <w:rPr>
          <w:noProof/>
          <w:sz w:val="22"/>
          <w:szCs w:val="24"/>
        </w:rPr>
        <w:t xml:space="preserve">, </w:t>
      </w:r>
      <w:r w:rsidRPr="0008241C">
        <w:rPr>
          <w:i/>
          <w:iCs/>
          <w:noProof/>
          <w:sz w:val="22"/>
          <w:szCs w:val="24"/>
        </w:rPr>
        <w:t>349</w:t>
      </w:r>
      <w:r w:rsidRPr="0008241C">
        <w:rPr>
          <w:noProof/>
          <w:sz w:val="22"/>
          <w:szCs w:val="24"/>
        </w:rPr>
        <w:t>(July), 1–8. https://doi.org/10.1126/science.aac4315</w:t>
      </w:r>
    </w:p>
    <w:p w14:paraId="0697247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stello, C., Ovando, D., Clavelle, T., Strauss, C. K., Hilborn, R., Melnychuk, M. C., Branch, T. A., Gaines, S. D., Szuwalski, C. S., Cabral, R. B., Rader, D. N., &amp; Leland, A. (2016). Global fishery prospects under contrasting management regime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3</w:t>
      </w:r>
      <w:r w:rsidRPr="0008241C">
        <w:rPr>
          <w:noProof/>
          <w:sz w:val="22"/>
          <w:szCs w:val="24"/>
        </w:rPr>
        <w:t>(18), 5125–5129. https://doi.org/10.1073/pnas.1520420113</w:t>
      </w:r>
    </w:p>
    <w:p w14:paraId="6F5EAED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ranfield, H. J., Gordon, D. P., Willan, R. C., Marshall, B. a., Battershill, C. N., Francis, M. P., Nelson, W. a., Glasby, C. J., &amp; Read, G. B. (1998). Adventive marine species in New Zealand. </w:t>
      </w:r>
      <w:r w:rsidRPr="0008241C">
        <w:rPr>
          <w:i/>
          <w:iCs/>
          <w:noProof/>
          <w:sz w:val="22"/>
          <w:szCs w:val="24"/>
        </w:rPr>
        <w:t>NIWA Technical Report</w:t>
      </w:r>
      <w:r w:rsidRPr="0008241C">
        <w:rPr>
          <w:noProof/>
          <w:sz w:val="22"/>
          <w:szCs w:val="24"/>
        </w:rPr>
        <w:t xml:space="preserve">, </w:t>
      </w:r>
      <w:r w:rsidRPr="0008241C">
        <w:rPr>
          <w:i/>
          <w:iCs/>
          <w:noProof/>
          <w:sz w:val="22"/>
          <w:szCs w:val="24"/>
        </w:rPr>
        <w:t>34</w:t>
      </w:r>
      <w:r w:rsidRPr="0008241C">
        <w:rPr>
          <w:noProof/>
          <w:sz w:val="22"/>
          <w:szCs w:val="24"/>
        </w:rPr>
        <w:t>(January 1998), 48.</w:t>
      </w:r>
    </w:p>
    <w:p w14:paraId="1E663E2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rooks, S., Herr, D., &amp; Tamelander, J. (2011). Mitigating climate change through restoration and management of coastal wetlands and near-shore marine ecosystems: challenges and opportunities. </w:t>
      </w:r>
      <w:r w:rsidRPr="0008241C">
        <w:rPr>
          <w:i/>
          <w:iCs/>
          <w:noProof/>
          <w:sz w:val="22"/>
          <w:szCs w:val="24"/>
        </w:rPr>
        <w:t>Environment Department …</w:t>
      </w:r>
      <w:r w:rsidRPr="0008241C">
        <w:rPr>
          <w:noProof/>
          <w:sz w:val="22"/>
          <w:szCs w:val="24"/>
        </w:rPr>
        <w:t>, (121). Retrieved from http://scholar.google.com/scholar?hl=en&amp;btnG=Search&amp;q=intitle:Mitigating+Climate+Change+through+Restoration+and+Management+of+Coastal+Wetlands+and+Near-shore+Marine+Ecosystems+Challenges+and+Opportunities#0</w:t>
      </w:r>
    </w:p>
    <w:p w14:paraId="536A518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unningham, D., &amp; Moors, P. (1994). The Decline of Rockhopper Penguins Eudyptes chrysocome at Campbell Island, Southern Ocean and the Influence of Rising Sea Temperatures. </w:t>
      </w:r>
      <w:r w:rsidRPr="0008241C">
        <w:rPr>
          <w:i/>
          <w:iCs/>
          <w:noProof/>
          <w:sz w:val="22"/>
          <w:szCs w:val="24"/>
        </w:rPr>
        <w:t>Emu</w:t>
      </w:r>
      <w:r w:rsidRPr="0008241C">
        <w:rPr>
          <w:noProof/>
          <w:sz w:val="22"/>
          <w:szCs w:val="24"/>
        </w:rPr>
        <w:t xml:space="preserve">, </w:t>
      </w:r>
      <w:r w:rsidRPr="0008241C">
        <w:rPr>
          <w:i/>
          <w:iCs/>
          <w:noProof/>
          <w:sz w:val="22"/>
          <w:szCs w:val="24"/>
        </w:rPr>
        <w:t>94</w:t>
      </w:r>
      <w:r w:rsidRPr="0008241C">
        <w:rPr>
          <w:noProof/>
          <w:sz w:val="22"/>
          <w:szCs w:val="24"/>
        </w:rPr>
        <w:t>(1), 27. https://doi.org/10.1071/MU9940027</w:t>
      </w:r>
    </w:p>
    <w:p w14:paraId="30C6843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urran-Cournane, F., Vaughan, M., Memon, A., &amp; Fredrickson, C. (2014). Trade-offs between high class land and development: Recent and future pressures on Auckland’s valuable soil resources. </w:t>
      </w:r>
      <w:r w:rsidRPr="0008241C">
        <w:rPr>
          <w:i/>
          <w:iCs/>
          <w:noProof/>
          <w:sz w:val="22"/>
          <w:szCs w:val="24"/>
        </w:rPr>
        <w:t>Land Use Policy</w:t>
      </w:r>
      <w:r w:rsidRPr="0008241C">
        <w:rPr>
          <w:noProof/>
          <w:sz w:val="22"/>
          <w:szCs w:val="24"/>
        </w:rPr>
        <w:t xml:space="preserve">, </w:t>
      </w:r>
      <w:r w:rsidRPr="0008241C">
        <w:rPr>
          <w:i/>
          <w:iCs/>
          <w:noProof/>
          <w:sz w:val="22"/>
          <w:szCs w:val="24"/>
        </w:rPr>
        <w:t>39</w:t>
      </w:r>
      <w:r w:rsidRPr="0008241C">
        <w:rPr>
          <w:noProof/>
          <w:sz w:val="22"/>
          <w:szCs w:val="24"/>
        </w:rPr>
        <w:t>, 146–154. https://doi.org/http://dx.doi.org/10.1016/j.landusepol.2014.02.020</w:t>
      </w:r>
    </w:p>
    <w:p w14:paraId="4ACAA8C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D’Almeida, K. (2015). The Asia-Pacific Region Is ‘Growing’, but Millions Are Living in Poverty. Retrieved December 19, 2017, from http://www.ipsnews.net/2015/05/the-asia-pacific-region-is-growing-but-millions-are-living-in-poverty/</w:t>
      </w:r>
    </w:p>
    <w:p w14:paraId="5BB933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Daigneault, A., &amp; Brown, P. (2013). Invasive species management in the Pacific using survey data and benefit-cost analysis.</w:t>
      </w:r>
    </w:p>
    <w:p w14:paraId="6B0A0B4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mania, R., Seidenstick, J., &amp; Whitten, T. (2008). </w:t>
      </w:r>
      <w:r w:rsidRPr="0008241C">
        <w:rPr>
          <w:i/>
          <w:iCs/>
          <w:noProof/>
          <w:sz w:val="22"/>
          <w:szCs w:val="24"/>
        </w:rPr>
        <w:t>A Future for Wild Tigers</w:t>
      </w:r>
      <w:r w:rsidRPr="0008241C">
        <w:rPr>
          <w:noProof/>
          <w:sz w:val="22"/>
          <w:szCs w:val="24"/>
        </w:rPr>
        <w:t>. Washington, D.C.: World Bank.</w:t>
      </w:r>
    </w:p>
    <w:p w14:paraId="7B605AA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nielsen, F., Sørensen, M. K., Olwig, M. F., Selvam, V., Parish, F., Burgess, N. D., Hiraishi, T., Karunagaran, V. M., Rasmussen, M. S., Hansen, L. B., Quarto, A., &amp; Suryadiputra, N. (2005). The Asian Tsunami: A Protective Role for Coastal Vegetation. </w:t>
      </w:r>
      <w:r w:rsidRPr="0008241C">
        <w:rPr>
          <w:i/>
          <w:iCs/>
          <w:noProof/>
          <w:sz w:val="22"/>
          <w:szCs w:val="24"/>
        </w:rPr>
        <w:t>Science</w:t>
      </w:r>
      <w:r w:rsidRPr="0008241C">
        <w:rPr>
          <w:noProof/>
          <w:sz w:val="22"/>
          <w:szCs w:val="24"/>
        </w:rPr>
        <w:t xml:space="preserve">, </w:t>
      </w:r>
      <w:r w:rsidRPr="0008241C">
        <w:rPr>
          <w:i/>
          <w:iCs/>
          <w:noProof/>
          <w:sz w:val="22"/>
          <w:szCs w:val="24"/>
        </w:rPr>
        <w:t>310</w:t>
      </w:r>
      <w:r w:rsidRPr="0008241C">
        <w:rPr>
          <w:noProof/>
          <w:sz w:val="22"/>
          <w:szCs w:val="24"/>
        </w:rPr>
        <w:t>(5748), 643. https://doi.org/10.1126/science.1118387</w:t>
      </w:r>
    </w:p>
    <w:p w14:paraId="3A82457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r, P. A., Reshi, Z. A., &amp; Shah, M. A. (2015). Roads act as corridors for the spread of alien plant species in the mountainous regions: A case study of Kashmir Valley, India. </w:t>
      </w:r>
      <w:r w:rsidRPr="0008241C">
        <w:rPr>
          <w:i/>
          <w:iCs/>
          <w:noProof/>
          <w:sz w:val="22"/>
          <w:szCs w:val="24"/>
        </w:rPr>
        <w:t>Tropical Ecology</w:t>
      </w:r>
      <w:r w:rsidRPr="0008241C">
        <w:rPr>
          <w:noProof/>
          <w:sz w:val="22"/>
          <w:szCs w:val="24"/>
        </w:rPr>
        <w:t xml:space="preserve">, </w:t>
      </w:r>
      <w:r w:rsidRPr="0008241C">
        <w:rPr>
          <w:i/>
          <w:iCs/>
          <w:noProof/>
          <w:sz w:val="22"/>
          <w:szCs w:val="24"/>
        </w:rPr>
        <w:t>56</w:t>
      </w:r>
      <w:r w:rsidRPr="0008241C">
        <w:rPr>
          <w:noProof/>
          <w:sz w:val="22"/>
          <w:szCs w:val="24"/>
        </w:rPr>
        <w:t>(2), 183–190.</w:t>
      </w:r>
    </w:p>
    <w:p w14:paraId="32B05B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s, S., Ghate, C., &amp; Robertson, P. E. (2015). Remoteness, Urbanization, and India’s Unbalanced Growth. </w:t>
      </w:r>
      <w:r w:rsidRPr="0008241C">
        <w:rPr>
          <w:i/>
          <w:iCs/>
          <w:noProof/>
          <w:sz w:val="22"/>
          <w:szCs w:val="24"/>
        </w:rPr>
        <w:t>World Development</w:t>
      </w:r>
      <w:r w:rsidRPr="0008241C">
        <w:rPr>
          <w:noProof/>
          <w:sz w:val="22"/>
          <w:szCs w:val="24"/>
        </w:rPr>
        <w:t xml:space="preserve">, </w:t>
      </w:r>
      <w:r w:rsidRPr="0008241C">
        <w:rPr>
          <w:i/>
          <w:iCs/>
          <w:noProof/>
          <w:sz w:val="22"/>
          <w:szCs w:val="24"/>
        </w:rPr>
        <w:t>66</w:t>
      </w:r>
      <w:r w:rsidRPr="0008241C">
        <w:rPr>
          <w:noProof/>
          <w:sz w:val="22"/>
          <w:szCs w:val="24"/>
        </w:rPr>
        <w:t>, 572–587. https://doi.org/10.1016/j.worlddev.2014.09.013</w:t>
      </w:r>
    </w:p>
    <w:p w14:paraId="32C3373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ttatri, S. (2015). </w:t>
      </w:r>
      <w:r w:rsidRPr="0008241C">
        <w:rPr>
          <w:i/>
          <w:iCs/>
          <w:noProof/>
          <w:sz w:val="22"/>
          <w:szCs w:val="24"/>
        </w:rPr>
        <w:t>India’s Disappearing Beaches - A wake up call</w:t>
      </w:r>
      <w:r w:rsidRPr="0008241C">
        <w:rPr>
          <w:noProof/>
          <w:sz w:val="22"/>
          <w:szCs w:val="24"/>
        </w:rPr>
        <w:t>. You Tube. Retrieved from https://www.youtube.com/watch?v=KgTn6Qpgjok</w:t>
      </w:r>
    </w:p>
    <w:p w14:paraId="062A019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uble, D. D., Hanrahan, T. P., &amp; Geist, D. R. (2003). Impacts of the Columbia River hydroelectric system on main-stem habitats of fall Chinook salmon. </w:t>
      </w:r>
      <w:r w:rsidRPr="0008241C">
        <w:rPr>
          <w:i/>
          <w:iCs/>
          <w:noProof/>
          <w:sz w:val="22"/>
          <w:szCs w:val="24"/>
        </w:rPr>
        <w:t>North American Journal of Fisheries Management</w:t>
      </w:r>
      <w:r w:rsidRPr="0008241C">
        <w:rPr>
          <w:noProof/>
          <w:sz w:val="22"/>
          <w:szCs w:val="24"/>
        </w:rPr>
        <w:t xml:space="preserve">, </w:t>
      </w:r>
      <w:r w:rsidRPr="0008241C">
        <w:rPr>
          <w:i/>
          <w:iCs/>
          <w:noProof/>
          <w:sz w:val="22"/>
          <w:szCs w:val="24"/>
        </w:rPr>
        <w:t>23</w:t>
      </w:r>
      <w:r w:rsidRPr="0008241C">
        <w:rPr>
          <w:noProof/>
          <w:sz w:val="22"/>
          <w:szCs w:val="24"/>
        </w:rPr>
        <w:t>, 641–659.</w:t>
      </w:r>
    </w:p>
    <w:p w14:paraId="148BB1B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vidson, A. D., Campbell, M. L., Hewitt, C. L., &amp; Chaffelke, B. (2015). Assessing the impacts of nonindigenous marine macroalgae: an update of current knowledge. </w:t>
      </w:r>
      <w:r w:rsidRPr="0008241C">
        <w:rPr>
          <w:i/>
          <w:iCs/>
          <w:noProof/>
          <w:sz w:val="22"/>
          <w:szCs w:val="24"/>
        </w:rPr>
        <w:t>Botanica Marina</w:t>
      </w:r>
      <w:r w:rsidRPr="0008241C">
        <w:rPr>
          <w:noProof/>
          <w:sz w:val="22"/>
          <w:szCs w:val="24"/>
        </w:rPr>
        <w:t xml:space="preserve">, </w:t>
      </w:r>
      <w:r w:rsidRPr="0008241C">
        <w:rPr>
          <w:i/>
          <w:iCs/>
          <w:noProof/>
          <w:sz w:val="22"/>
          <w:szCs w:val="24"/>
        </w:rPr>
        <w:t>58</w:t>
      </w:r>
      <w:r w:rsidRPr="0008241C">
        <w:rPr>
          <w:noProof/>
          <w:sz w:val="22"/>
          <w:szCs w:val="24"/>
        </w:rPr>
        <w:t>, 55–79. https://doi.org/10.1515/bot-2014-0079</w:t>
      </w:r>
    </w:p>
    <w:p w14:paraId="4E2D3AE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vidson, A. D., &amp; Hewitt, C. L. (2014). How often are invasion-induced ecological impacts missed? </w:t>
      </w:r>
      <w:r w:rsidRPr="0008241C">
        <w:rPr>
          <w:i/>
          <w:iCs/>
          <w:noProof/>
          <w:sz w:val="22"/>
          <w:szCs w:val="24"/>
        </w:rPr>
        <w:t>Biological Invasions</w:t>
      </w:r>
      <w:r w:rsidRPr="0008241C">
        <w:rPr>
          <w:noProof/>
          <w:sz w:val="22"/>
          <w:szCs w:val="24"/>
        </w:rPr>
        <w:t xml:space="preserve">, </w:t>
      </w:r>
      <w:r w:rsidRPr="0008241C">
        <w:rPr>
          <w:i/>
          <w:iCs/>
          <w:noProof/>
          <w:sz w:val="22"/>
          <w:szCs w:val="24"/>
        </w:rPr>
        <w:t>16</w:t>
      </w:r>
      <w:r w:rsidRPr="0008241C">
        <w:rPr>
          <w:noProof/>
          <w:sz w:val="22"/>
          <w:szCs w:val="24"/>
        </w:rPr>
        <w:t>(5), 1165–1173. https://doi.org/10.1007/s10530-013-0570-4</w:t>
      </w:r>
    </w:p>
    <w:p w14:paraId="38399B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vies, P., Wright, I., Findlay, S., Jonasson, O., &amp; Burgin, S. (2010). Impact of urban development on </w:t>
      </w:r>
      <w:r w:rsidRPr="0008241C">
        <w:rPr>
          <w:noProof/>
          <w:sz w:val="22"/>
          <w:szCs w:val="24"/>
        </w:rPr>
        <w:lastRenderedPageBreak/>
        <w:t xml:space="preserve">aquatic macroinvertebrates in south eastern Australia: degradation of in-stream habitats and comparison with non-urban streams. </w:t>
      </w:r>
      <w:r w:rsidRPr="0008241C">
        <w:rPr>
          <w:i/>
          <w:iCs/>
          <w:noProof/>
          <w:sz w:val="22"/>
          <w:szCs w:val="24"/>
        </w:rPr>
        <w:t>Aquatic Ecology</w:t>
      </w:r>
      <w:r w:rsidRPr="0008241C">
        <w:rPr>
          <w:noProof/>
          <w:sz w:val="22"/>
          <w:szCs w:val="24"/>
        </w:rPr>
        <w:t xml:space="preserve">, </w:t>
      </w:r>
      <w:r w:rsidRPr="0008241C">
        <w:rPr>
          <w:i/>
          <w:iCs/>
          <w:noProof/>
          <w:sz w:val="22"/>
          <w:szCs w:val="24"/>
        </w:rPr>
        <w:t>44</w:t>
      </w:r>
      <w:r w:rsidRPr="0008241C">
        <w:rPr>
          <w:noProof/>
          <w:sz w:val="22"/>
          <w:szCs w:val="24"/>
        </w:rPr>
        <w:t>(4), 685–700. https://doi.org/10.1007/s10452-009-9307-y</w:t>
      </w:r>
    </w:p>
    <w:p w14:paraId="14FEAB4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Dawson, M., Navie, S., James, T., Heenan, P., &amp; Champion, P. (2010). Weeds Key – interactive key to the weed species of New Zealand. Retrieved November 17, 2015, from http://www.landcareresearch.co.nz/resources/identification/plants/weeds-key</w:t>
      </w:r>
    </w:p>
    <w:p w14:paraId="08FD7CF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wson, T. P., Jackson, S. T., House, J. I., Prentice, I. C., &amp; Mace, G. M. (2011). Beyond predictions: biodiversity conservation in a changing climate. </w:t>
      </w:r>
      <w:r w:rsidRPr="0008241C">
        <w:rPr>
          <w:i/>
          <w:iCs/>
          <w:noProof/>
          <w:sz w:val="22"/>
          <w:szCs w:val="24"/>
        </w:rPr>
        <w:t>Science (New York, N.Y.)</w:t>
      </w:r>
      <w:r w:rsidRPr="0008241C">
        <w:rPr>
          <w:noProof/>
          <w:sz w:val="22"/>
          <w:szCs w:val="24"/>
        </w:rPr>
        <w:t xml:space="preserve">, </w:t>
      </w:r>
      <w:r w:rsidRPr="0008241C">
        <w:rPr>
          <w:i/>
          <w:iCs/>
          <w:noProof/>
          <w:sz w:val="22"/>
          <w:szCs w:val="24"/>
        </w:rPr>
        <w:t>332</w:t>
      </w:r>
      <w:r w:rsidRPr="0008241C">
        <w:rPr>
          <w:noProof/>
          <w:sz w:val="22"/>
          <w:szCs w:val="24"/>
        </w:rPr>
        <w:t>(6025), 53–58. https://doi.org/10.1126/science.1200303</w:t>
      </w:r>
    </w:p>
    <w:p w14:paraId="7FAEDB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ath, G., Fabricius, K. E., Sweatman, H., &amp; Puotinen, M. (2012). The 27–year decline of coral cover on the Great Barrier Reef and its causes. </w:t>
      </w:r>
      <w:r w:rsidRPr="0008241C">
        <w:rPr>
          <w:i/>
          <w:iCs/>
          <w:noProof/>
          <w:sz w:val="22"/>
          <w:szCs w:val="24"/>
        </w:rPr>
        <w:t xml:space="preserve">Proceedings of the National Academy of Sciences </w:t>
      </w:r>
      <w:r w:rsidRPr="0008241C">
        <w:rPr>
          <w:noProof/>
          <w:sz w:val="22"/>
          <w:szCs w:val="24"/>
        </w:rPr>
        <w:t xml:space="preserve">, </w:t>
      </w:r>
      <w:r w:rsidRPr="0008241C">
        <w:rPr>
          <w:i/>
          <w:iCs/>
          <w:noProof/>
          <w:sz w:val="22"/>
          <w:szCs w:val="24"/>
        </w:rPr>
        <w:t>109</w:t>
      </w:r>
      <w:r w:rsidRPr="0008241C">
        <w:rPr>
          <w:noProof/>
          <w:sz w:val="22"/>
          <w:szCs w:val="24"/>
        </w:rPr>
        <w:t>(44), 17995–17999. https://doi.org/10.1073/pnas.1208909109</w:t>
      </w:r>
    </w:p>
    <w:p w14:paraId="721D2A5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 Clercq, P., Mason, P. G., &amp; Babendreier, D. (2011). Benefits and risks of exotic biological control agents. </w:t>
      </w:r>
      <w:r w:rsidRPr="0008241C">
        <w:rPr>
          <w:i/>
          <w:iCs/>
          <w:noProof/>
          <w:sz w:val="22"/>
          <w:szCs w:val="24"/>
        </w:rPr>
        <w:t>BioControl</w:t>
      </w:r>
      <w:r w:rsidRPr="0008241C">
        <w:rPr>
          <w:noProof/>
          <w:sz w:val="22"/>
          <w:szCs w:val="24"/>
        </w:rPr>
        <w:t xml:space="preserve">, </w:t>
      </w:r>
      <w:r w:rsidRPr="0008241C">
        <w:rPr>
          <w:i/>
          <w:iCs/>
          <w:noProof/>
          <w:sz w:val="22"/>
          <w:szCs w:val="24"/>
        </w:rPr>
        <w:t>56</w:t>
      </w:r>
      <w:r w:rsidRPr="0008241C">
        <w:rPr>
          <w:noProof/>
          <w:sz w:val="22"/>
          <w:szCs w:val="24"/>
        </w:rPr>
        <w:t>(4), 681–698. https://doi.org/10.1007/s10526-011-9372-8</w:t>
      </w:r>
    </w:p>
    <w:p w14:paraId="63ED55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 Sherbinin, A., Carr, D., Cassels, S., &amp; Jiang, L. (2007). Population and Environment. </w:t>
      </w:r>
      <w:r w:rsidRPr="0008241C">
        <w:rPr>
          <w:i/>
          <w:iCs/>
          <w:noProof/>
          <w:sz w:val="22"/>
          <w:szCs w:val="24"/>
        </w:rPr>
        <w:t>Annual Review of Environment and Resources</w:t>
      </w:r>
      <w:r w:rsidRPr="0008241C">
        <w:rPr>
          <w:noProof/>
          <w:sz w:val="22"/>
          <w:szCs w:val="24"/>
        </w:rPr>
        <w:t xml:space="preserve">, </w:t>
      </w:r>
      <w:r w:rsidRPr="0008241C">
        <w:rPr>
          <w:i/>
          <w:iCs/>
          <w:noProof/>
          <w:sz w:val="22"/>
          <w:szCs w:val="24"/>
        </w:rPr>
        <w:t>32</w:t>
      </w:r>
      <w:r w:rsidRPr="0008241C">
        <w:rPr>
          <w:noProof/>
          <w:sz w:val="22"/>
          <w:szCs w:val="24"/>
        </w:rPr>
        <w:t>(1), 345–373. https://doi.org/10.1146/annurev.energy.32.041306.100243</w:t>
      </w:r>
    </w:p>
    <w:p w14:paraId="22E83FB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 Sherbinin, A., Schiller, A., &amp; Pulsipher, A. (2007). The vulnerability of global cities to climate hazards. </w:t>
      </w:r>
      <w:r w:rsidRPr="0008241C">
        <w:rPr>
          <w:i/>
          <w:iCs/>
          <w:noProof/>
          <w:sz w:val="22"/>
          <w:szCs w:val="24"/>
        </w:rPr>
        <w:t>Environment and Urbanization</w:t>
      </w:r>
      <w:r w:rsidRPr="0008241C">
        <w:rPr>
          <w:noProof/>
          <w:sz w:val="22"/>
          <w:szCs w:val="24"/>
        </w:rPr>
        <w:t xml:space="preserve">, </w:t>
      </w:r>
      <w:r w:rsidRPr="0008241C">
        <w:rPr>
          <w:i/>
          <w:iCs/>
          <w:noProof/>
          <w:sz w:val="22"/>
          <w:szCs w:val="24"/>
        </w:rPr>
        <w:t>19</w:t>
      </w:r>
      <w:r w:rsidRPr="0008241C">
        <w:rPr>
          <w:noProof/>
          <w:sz w:val="22"/>
          <w:szCs w:val="24"/>
        </w:rPr>
        <w:t>(1), 39–64. https://doi.org/10.1177/0956247807076725</w:t>
      </w:r>
    </w:p>
    <w:p w14:paraId="42E0153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 Silva, S. S., &amp; Funge-Smith, S. J. (2005). </w:t>
      </w:r>
      <w:r w:rsidRPr="0008241C">
        <w:rPr>
          <w:i/>
          <w:iCs/>
          <w:noProof/>
          <w:sz w:val="22"/>
          <w:szCs w:val="24"/>
        </w:rPr>
        <w:t xml:space="preserve">A review of stock enhancement practices in the inland water fisheries of Asia. </w:t>
      </w:r>
      <w:r w:rsidRPr="0008241C">
        <w:rPr>
          <w:noProof/>
          <w:sz w:val="22"/>
          <w:szCs w:val="24"/>
        </w:rPr>
        <w:t>. Asia-Pacific Fishery Commission, Bangkok, Thailand. RAP Publication No. 2005/12, 93 p.</w:t>
      </w:r>
    </w:p>
    <w:p w14:paraId="299A7D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Fries, R. S., Rudel, T., Uriarte, M., &amp; Hansen, M. (2010). Deforestation driven by urban population growth and agricultural trade in the twenty-first century. </w:t>
      </w:r>
      <w:r w:rsidRPr="0008241C">
        <w:rPr>
          <w:i/>
          <w:iCs/>
          <w:noProof/>
          <w:sz w:val="22"/>
          <w:szCs w:val="24"/>
        </w:rPr>
        <w:t>Nature Geoscience</w:t>
      </w:r>
      <w:r w:rsidRPr="0008241C">
        <w:rPr>
          <w:noProof/>
          <w:sz w:val="22"/>
          <w:szCs w:val="24"/>
        </w:rPr>
        <w:t xml:space="preserve">, </w:t>
      </w:r>
      <w:r w:rsidRPr="0008241C">
        <w:rPr>
          <w:i/>
          <w:iCs/>
          <w:noProof/>
          <w:sz w:val="22"/>
          <w:szCs w:val="24"/>
        </w:rPr>
        <w:t>3</w:t>
      </w:r>
      <w:r w:rsidRPr="0008241C">
        <w:rPr>
          <w:noProof/>
          <w:sz w:val="22"/>
          <w:szCs w:val="24"/>
        </w:rPr>
        <w:t>(3), 178–181. https://doi.org/10.1038/ngeo756</w:t>
      </w:r>
    </w:p>
    <w:p w14:paraId="26BB492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lmer, D. P. (2005). Agriculture in the developing world: Connecting innovations in plant research to downstream applications. </w:t>
      </w:r>
      <w:r w:rsidRPr="0008241C">
        <w:rPr>
          <w:i/>
          <w:iCs/>
          <w:noProof/>
          <w:sz w:val="22"/>
          <w:szCs w:val="24"/>
        </w:rPr>
        <w:t xml:space="preserve">Proceedings of the National Academy of Sciences of the United States of America </w:t>
      </w:r>
      <w:r w:rsidRPr="0008241C">
        <w:rPr>
          <w:noProof/>
          <w:sz w:val="22"/>
          <w:szCs w:val="24"/>
        </w:rPr>
        <w:t xml:space="preserve">, </w:t>
      </w:r>
      <w:r w:rsidRPr="0008241C">
        <w:rPr>
          <w:i/>
          <w:iCs/>
          <w:noProof/>
          <w:sz w:val="22"/>
          <w:szCs w:val="24"/>
        </w:rPr>
        <w:t>102</w:t>
      </w:r>
      <w:r w:rsidRPr="0008241C">
        <w:rPr>
          <w:noProof/>
          <w:sz w:val="22"/>
          <w:szCs w:val="24"/>
        </w:rPr>
        <w:t>(44), 15739–15746. https://doi.org/10.1073/pnas.0505895102</w:t>
      </w:r>
    </w:p>
    <w:p w14:paraId="79F29F0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ng, H., Chen, Y., Wang, H., &amp; Zhang, S. (2015). Climate change with elevation and its potential impact on water resources in the Tianshan Mountains, Central Asia. </w:t>
      </w:r>
      <w:r w:rsidRPr="0008241C">
        <w:rPr>
          <w:i/>
          <w:iCs/>
          <w:noProof/>
          <w:sz w:val="22"/>
          <w:szCs w:val="24"/>
        </w:rPr>
        <w:t>Global and Planetary Change</w:t>
      </w:r>
      <w:r w:rsidRPr="0008241C">
        <w:rPr>
          <w:noProof/>
          <w:sz w:val="22"/>
          <w:szCs w:val="24"/>
        </w:rPr>
        <w:t xml:space="preserve">, </w:t>
      </w:r>
      <w:r w:rsidRPr="0008241C">
        <w:rPr>
          <w:i/>
          <w:iCs/>
          <w:noProof/>
          <w:sz w:val="22"/>
          <w:szCs w:val="24"/>
        </w:rPr>
        <w:t>135</w:t>
      </w:r>
      <w:r w:rsidRPr="0008241C">
        <w:rPr>
          <w:noProof/>
          <w:sz w:val="22"/>
          <w:szCs w:val="24"/>
        </w:rPr>
        <w:t>, 28–37. https://doi.org/10.1016/j.gloplacha.2015.09.015</w:t>
      </w:r>
    </w:p>
    <w:p w14:paraId="6BCAE5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ng, J. S., Wang, K., Hong, Y., &amp; Qi, J. G. (2009). Spatio-temporal dynamics and evolution of land use change and landscape pattern in response to rapid urbanization. </w:t>
      </w:r>
      <w:r w:rsidRPr="0008241C">
        <w:rPr>
          <w:i/>
          <w:iCs/>
          <w:noProof/>
          <w:sz w:val="22"/>
          <w:szCs w:val="24"/>
        </w:rPr>
        <w:t>Landscape and Urban Planning</w:t>
      </w:r>
      <w:r w:rsidRPr="0008241C">
        <w:rPr>
          <w:noProof/>
          <w:sz w:val="22"/>
          <w:szCs w:val="24"/>
        </w:rPr>
        <w:t xml:space="preserve">, </w:t>
      </w:r>
      <w:r w:rsidRPr="0008241C">
        <w:rPr>
          <w:i/>
          <w:iCs/>
          <w:noProof/>
          <w:sz w:val="22"/>
          <w:szCs w:val="24"/>
        </w:rPr>
        <w:t>92</w:t>
      </w:r>
      <w:r w:rsidRPr="0008241C">
        <w:rPr>
          <w:noProof/>
          <w:sz w:val="22"/>
          <w:szCs w:val="24"/>
        </w:rPr>
        <w:t>(3–4), 187–198. https://doi.org/10.1016/j.landurbplan.2009.05.001</w:t>
      </w:r>
    </w:p>
    <w:p w14:paraId="61E257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Department of Climate Change. (2009). Climate change risks to Australia’s coast—a first pass national assessment. Retrieved from http://www.environment.gov.au/climate-change/adaptation/publications/climate-change-risks-australias-coasts</w:t>
      </w:r>
    </w:p>
    <w:p w14:paraId="435077E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partment of Conservation. (2015). </w:t>
      </w:r>
      <w:r w:rsidRPr="0008241C">
        <w:rPr>
          <w:i/>
          <w:iCs/>
          <w:noProof/>
          <w:sz w:val="22"/>
          <w:szCs w:val="24"/>
        </w:rPr>
        <w:t>Annual report 2015</w:t>
      </w:r>
      <w:r w:rsidRPr="0008241C">
        <w:rPr>
          <w:noProof/>
          <w:sz w:val="22"/>
          <w:szCs w:val="24"/>
        </w:rPr>
        <w:t>. Retrieved from http://www.doc.govt.nz/Documents/about-doc/role/publications/doc-annual-report-2015.pdf</w:t>
      </w:r>
    </w:p>
    <w:p w14:paraId="01146D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Department of Conservation, N. (2013). New Zealand ’ s Fifth National Report to the United Nations Convention on Biological Diversity Reporting period : 2009 – 2013, 2009–2013.</w:t>
      </w:r>
    </w:p>
    <w:p w14:paraId="07AC264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vendra, C. (2012). </w:t>
      </w:r>
      <w:r w:rsidRPr="0008241C">
        <w:rPr>
          <w:i/>
          <w:iCs/>
          <w:noProof/>
          <w:sz w:val="22"/>
          <w:szCs w:val="24"/>
        </w:rPr>
        <w:t>Agroforestry and Silvopastoral Systems Potential to Enhance Food Security and Environmental Sustainability in South East Asia</w:t>
      </w:r>
      <w:r w:rsidRPr="0008241C">
        <w:rPr>
          <w:noProof/>
          <w:sz w:val="22"/>
          <w:szCs w:val="24"/>
        </w:rPr>
        <w:t xml:space="preserve">. </w:t>
      </w:r>
      <w:r w:rsidRPr="0008241C">
        <w:rPr>
          <w:i/>
          <w:iCs/>
          <w:noProof/>
          <w:sz w:val="22"/>
          <w:szCs w:val="24"/>
        </w:rPr>
        <w:t>Open Access Scientific Reports</w:t>
      </w:r>
      <w:r w:rsidRPr="0008241C">
        <w:rPr>
          <w:noProof/>
          <w:sz w:val="22"/>
          <w:szCs w:val="24"/>
        </w:rPr>
        <w:t xml:space="preserve"> (Vol. 1). https://doi.org/10.4172/scientificreports.1</w:t>
      </w:r>
    </w:p>
    <w:p w14:paraId="7245DCC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wan, A. M., &amp; Yamaguchi, Y. (2009). Using remote sensing and GIS to detect and monitor land use and land cover change in Dhaka Metropolitan of Bangladesh during 1960-2005. </w:t>
      </w:r>
      <w:r w:rsidRPr="0008241C">
        <w:rPr>
          <w:i/>
          <w:iCs/>
          <w:noProof/>
          <w:sz w:val="22"/>
          <w:szCs w:val="24"/>
        </w:rPr>
        <w:t>Environmental Monitoring and Assessment</w:t>
      </w:r>
      <w:r w:rsidRPr="0008241C">
        <w:rPr>
          <w:noProof/>
          <w:sz w:val="22"/>
          <w:szCs w:val="24"/>
        </w:rPr>
        <w:t xml:space="preserve">, </w:t>
      </w:r>
      <w:r w:rsidRPr="0008241C">
        <w:rPr>
          <w:i/>
          <w:iCs/>
          <w:noProof/>
          <w:sz w:val="22"/>
          <w:szCs w:val="24"/>
        </w:rPr>
        <w:t>150</w:t>
      </w:r>
      <w:r w:rsidRPr="0008241C">
        <w:rPr>
          <w:noProof/>
          <w:sz w:val="22"/>
          <w:szCs w:val="24"/>
        </w:rPr>
        <w:t>(1–4), 237–249. https://doi.org/10.1007/s10661-008-0226-5</w:t>
      </w:r>
    </w:p>
    <w:p w14:paraId="7D3348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exter, N., Hudson, M., James, S., MacGregor, C., &amp; Lindenmayer, D. B. (2013). Unintended Consequences of Invasive Predator Control in an Australian Forest: Overabundant Wallabies and Vegetation Change.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8). https://doi.org/10.1371/journal.pone.0069087</w:t>
      </w:r>
    </w:p>
    <w:p w14:paraId="3371FB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hir, R. K. (2015). </w:t>
      </w:r>
      <w:r w:rsidRPr="0008241C">
        <w:rPr>
          <w:i/>
          <w:iCs/>
          <w:noProof/>
          <w:sz w:val="22"/>
          <w:szCs w:val="24"/>
        </w:rPr>
        <w:t>Indigenous Peoples in the World of Work in Asia and the Pacific</w:t>
      </w:r>
      <w:r w:rsidRPr="0008241C">
        <w:rPr>
          <w:noProof/>
          <w:sz w:val="22"/>
          <w:szCs w:val="24"/>
        </w:rPr>
        <w:t>.</w:t>
      </w:r>
    </w:p>
    <w:p w14:paraId="36CBEC9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idham, R. K., Tylianakis, J. M., Hutchison, M. A., Ewers, R. M., &amp; Gemmell, N. J. (2005). Are invasive species the drivers of ecological change?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0</w:t>
      </w:r>
      <w:r w:rsidRPr="0008241C">
        <w:rPr>
          <w:noProof/>
          <w:sz w:val="22"/>
          <w:szCs w:val="24"/>
        </w:rPr>
        <w:t>(9), 470–</w:t>
      </w:r>
      <w:r w:rsidRPr="0008241C">
        <w:rPr>
          <w:noProof/>
          <w:sz w:val="22"/>
          <w:szCs w:val="24"/>
        </w:rPr>
        <w:lastRenderedPageBreak/>
        <w:t>474. https://doi.org/10.1016/j.tree.2005.07.006</w:t>
      </w:r>
    </w:p>
    <w:p w14:paraId="4841638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idham, R., Tylianakis, J., Gemmell, N., Rand, T., &amp; Ewers, R. (2007). Interactive effects of habitat modification and species invasion on native species decline.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2</w:t>
      </w:r>
      <w:r w:rsidRPr="0008241C">
        <w:rPr>
          <w:noProof/>
          <w:sz w:val="22"/>
          <w:szCs w:val="24"/>
        </w:rPr>
        <w:t>(9), 489–496. https://doi.org/10.1016/j.tree.2007.07.001</w:t>
      </w:r>
    </w:p>
    <w:p w14:paraId="0F9435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ietz, T., Rosa, E. a., &amp; York, R. (2007). Driving the human ecological footprint.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5</w:t>
      </w:r>
      <w:r w:rsidRPr="0008241C">
        <w:rPr>
          <w:noProof/>
          <w:sz w:val="22"/>
          <w:szCs w:val="24"/>
        </w:rPr>
        <w:t>(1), 13–18. https://doi.org/10.1890/1540-9295(2007)5[13:DTHEF]2.0.CO;2</w:t>
      </w:r>
    </w:p>
    <w:p w14:paraId="43C5A7A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ing, J., Chen, L., Ji, C., Hugelius, G., Li, Y., Liu, L., Qin, S., Zhang, B., Yang, G., Li, F., Fang, K., Chen, Y., Peng, Y., Zhao, X., He, H., Smith, P., Fang, J., &amp; Yang, Y. (2017, June). Decadal soil carbon accumulation across Tibetan permafrost regions . </w:t>
      </w:r>
      <w:r w:rsidRPr="0008241C">
        <w:rPr>
          <w:i/>
          <w:iCs/>
          <w:noProof/>
          <w:sz w:val="22"/>
          <w:szCs w:val="24"/>
        </w:rPr>
        <w:t xml:space="preserve">Nature Geoscience </w:t>
      </w:r>
      <w:r w:rsidRPr="0008241C">
        <w:rPr>
          <w:noProof/>
          <w:sz w:val="22"/>
          <w:szCs w:val="24"/>
        </w:rPr>
        <w:t>. https://doi.org/10.1038/ngeo2945</w:t>
      </w:r>
    </w:p>
    <w:p w14:paraId="10BD3B3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ixon, M. J. R., Loh, J., Davidson, N. C., Beltrame, C., Freeman, R., &amp; Walpole, M. (2016). Tracking global change in ecosystem area: The Wetland Extent Trends index. </w:t>
      </w:r>
      <w:r w:rsidRPr="0008241C">
        <w:rPr>
          <w:i/>
          <w:iCs/>
          <w:noProof/>
          <w:sz w:val="22"/>
          <w:szCs w:val="24"/>
        </w:rPr>
        <w:t>Biological Conservation</w:t>
      </w:r>
      <w:r w:rsidRPr="0008241C">
        <w:rPr>
          <w:noProof/>
          <w:sz w:val="22"/>
          <w:szCs w:val="24"/>
        </w:rPr>
        <w:t xml:space="preserve">, </w:t>
      </w:r>
      <w:r w:rsidRPr="0008241C">
        <w:rPr>
          <w:i/>
          <w:iCs/>
          <w:noProof/>
          <w:sz w:val="22"/>
          <w:szCs w:val="24"/>
        </w:rPr>
        <w:t>193</w:t>
      </w:r>
      <w:r w:rsidRPr="0008241C">
        <w:rPr>
          <w:noProof/>
          <w:sz w:val="22"/>
          <w:szCs w:val="24"/>
        </w:rPr>
        <w:t>, 27–35. https://doi.org/10.1016/j.biocon.2015.10.023</w:t>
      </w:r>
    </w:p>
    <w:p w14:paraId="4694568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LA Piper. (2014). </w:t>
      </w:r>
      <w:r w:rsidRPr="0008241C">
        <w:rPr>
          <w:i/>
          <w:iCs/>
          <w:noProof/>
          <w:sz w:val="22"/>
          <w:szCs w:val="24"/>
        </w:rPr>
        <w:t>RENEWABLE ENERGY IN THE ASIA PACIFIC</w:t>
      </w:r>
      <w:r w:rsidRPr="0008241C">
        <w:rPr>
          <w:noProof/>
          <w:sz w:val="22"/>
          <w:szCs w:val="24"/>
        </w:rPr>
        <w:t>.</w:t>
      </w:r>
    </w:p>
    <w:p w14:paraId="43C8A5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obhal, P. K., Kohli, R. K., &amp; Batish, D. R. (2011). Impact of Lantana camara L. invasion on riparian vegetation of Nayar region in Garhwal Himalayas (Uttarakhand, India). </w:t>
      </w:r>
      <w:r w:rsidRPr="0008241C">
        <w:rPr>
          <w:i/>
          <w:iCs/>
          <w:noProof/>
          <w:sz w:val="22"/>
          <w:szCs w:val="24"/>
        </w:rPr>
        <w:t>Journal of Ecology and the Natural Environment</w:t>
      </w:r>
      <w:r w:rsidRPr="0008241C">
        <w:rPr>
          <w:noProof/>
          <w:sz w:val="22"/>
          <w:szCs w:val="24"/>
        </w:rPr>
        <w:t xml:space="preserve">, </w:t>
      </w:r>
      <w:r w:rsidRPr="0008241C">
        <w:rPr>
          <w:i/>
          <w:iCs/>
          <w:noProof/>
          <w:sz w:val="22"/>
          <w:szCs w:val="24"/>
        </w:rPr>
        <w:t>3</w:t>
      </w:r>
      <w:r w:rsidRPr="0008241C">
        <w:rPr>
          <w:noProof/>
          <w:sz w:val="22"/>
          <w:szCs w:val="24"/>
        </w:rPr>
        <w:t>(1), 11–22.</w:t>
      </w:r>
    </w:p>
    <w:p w14:paraId="0374AB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onat, M. G., Lowry, A. L., Alexander, L. V, O’Gorman, P. A., &amp; Maher, N. (2016). More extreme precipitation in the world[rsquor]s dry and wet regions. </w:t>
      </w:r>
      <w:r w:rsidRPr="0008241C">
        <w:rPr>
          <w:i/>
          <w:iCs/>
          <w:noProof/>
          <w:sz w:val="22"/>
          <w:szCs w:val="24"/>
        </w:rPr>
        <w:t>Nature Clim. Change</w:t>
      </w:r>
      <w:r w:rsidRPr="0008241C">
        <w:rPr>
          <w:noProof/>
          <w:sz w:val="22"/>
          <w:szCs w:val="24"/>
        </w:rPr>
        <w:t xml:space="preserve">, </w:t>
      </w:r>
      <w:r w:rsidRPr="0008241C">
        <w:rPr>
          <w:i/>
          <w:iCs/>
          <w:noProof/>
          <w:sz w:val="22"/>
          <w:szCs w:val="24"/>
        </w:rPr>
        <w:t>6</w:t>
      </w:r>
      <w:r w:rsidRPr="0008241C">
        <w:rPr>
          <w:noProof/>
          <w:sz w:val="22"/>
          <w:szCs w:val="24"/>
        </w:rPr>
        <w:t>(5), 508–513. Retrieved from http://dx.doi.org/10.1038/nclimate2941</w:t>
      </w:r>
    </w:p>
    <w:p w14:paraId="2DEEA64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onner, S. D., Rickbeil, G. J. M., &amp; Heron, S. F. (2017). A new, high-resolution global mass coral bleaching database. </w:t>
      </w:r>
      <w:r w:rsidRPr="0008241C">
        <w:rPr>
          <w:i/>
          <w:iCs/>
          <w:noProof/>
          <w:sz w:val="22"/>
          <w:szCs w:val="24"/>
        </w:rPr>
        <w:t>PLOS ONE</w:t>
      </w:r>
      <w:r w:rsidRPr="0008241C">
        <w:rPr>
          <w:noProof/>
          <w:sz w:val="22"/>
          <w:szCs w:val="24"/>
        </w:rPr>
        <w:t xml:space="preserve">, </w:t>
      </w:r>
      <w:r w:rsidRPr="0008241C">
        <w:rPr>
          <w:i/>
          <w:iCs/>
          <w:noProof/>
          <w:sz w:val="22"/>
          <w:szCs w:val="24"/>
        </w:rPr>
        <w:t>12</w:t>
      </w:r>
      <w:r w:rsidRPr="0008241C">
        <w:rPr>
          <w:noProof/>
          <w:sz w:val="22"/>
          <w:szCs w:val="24"/>
        </w:rPr>
        <w:t>(4), e0175490. Retrieved from https://doi.org/10.1371/journal.pone.0175490</w:t>
      </w:r>
    </w:p>
    <w:p w14:paraId="376D68A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oody, B. J., Sullivan, J. J., Meurk, C. D., Stewart, G. H., &amp; Perkins, H. C. (2010). Urban realities: the contribution of residential gardens to the conservation of urban forest remnants.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5), 1385–1400. https://doi.org/10.1007/s10531-009-9768-2</w:t>
      </w:r>
    </w:p>
    <w:p w14:paraId="7B54A2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ouglas, M., Ling, S., Low, T., Nowakowski, M., &amp; Trebilco, R. (2008). </w:t>
      </w:r>
      <w:r w:rsidRPr="0008241C">
        <w:rPr>
          <w:i/>
          <w:iCs/>
          <w:noProof/>
          <w:sz w:val="22"/>
          <w:szCs w:val="24"/>
        </w:rPr>
        <w:t>Climate Change &amp;amp; Invasive Species: A Review of Interactions November 2006 Workshop Report</w:t>
      </w:r>
      <w:r w:rsidRPr="0008241C">
        <w:rPr>
          <w:noProof/>
          <w:sz w:val="22"/>
          <w:szCs w:val="24"/>
        </w:rPr>
        <w:t>. Commonwealth of Australia.</w:t>
      </w:r>
    </w:p>
    <w:p w14:paraId="78E59F8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ressler, W. H., Wilson, D., Clendenning, J., Cramb, R., Keenan, R., Mahanty, S., Bruun, T. B., Mertz, O., &amp; Lasco, R. D. (2017). The impact of swidden decline on livelihoods and ecosystem services in Southeast Asia: A review of the evidence from 1990 to 2015. </w:t>
      </w:r>
      <w:r w:rsidRPr="0008241C">
        <w:rPr>
          <w:i/>
          <w:iCs/>
          <w:noProof/>
          <w:sz w:val="22"/>
          <w:szCs w:val="24"/>
        </w:rPr>
        <w:t>Ambio</w:t>
      </w:r>
      <w:r w:rsidRPr="0008241C">
        <w:rPr>
          <w:noProof/>
          <w:sz w:val="22"/>
          <w:szCs w:val="24"/>
        </w:rPr>
        <w:t xml:space="preserve">, </w:t>
      </w:r>
      <w:r w:rsidRPr="0008241C">
        <w:rPr>
          <w:i/>
          <w:iCs/>
          <w:noProof/>
          <w:sz w:val="22"/>
          <w:szCs w:val="24"/>
        </w:rPr>
        <w:t>46</w:t>
      </w:r>
      <w:r w:rsidRPr="0008241C">
        <w:rPr>
          <w:noProof/>
          <w:sz w:val="22"/>
          <w:szCs w:val="24"/>
        </w:rPr>
        <w:t>(3), 291–310. https://doi.org/10.1007/s13280-016-0836-z</w:t>
      </w:r>
    </w:p>
    <w:p w14:paraId="1C24E9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 M., Yonemura, S., Zhang, X., He, Y., Liu, J., &amp; Kawashima, S. (2012). Climatic Warming due to Overgrazing on the Tibetan Plateau -An Example at Damxung in the Central Part of the Tibetan Plateau. </w:t>
      </w:r>
      <w:r w:rsidRPr="0008241C">
        <w:rPr>
          <w:i/>
          <w:iCs/>
          <w:noProof/>
          <w:sz w:val="22"/>
          <w:szCs w:val="24"/>
        </w:rPr>
        <w:t>Journal of Arid Land Studies</w:t>
      </w:r>
      <w:r w:rsidRPr="0008241C">
        <w:rPr>
          <w:noProof/>
          <w:sz w:val="22"/>
          <w:szCs w:val="24"/>
        </w:rPr>
        <w:t xml:space="preserve">, </w:t>
      </w:r>
      <w:r w:rsidRPr="0008241C">
        <w:rPr>
          <w:i/>
          <w:iCs/>
          <w:noProof/>
          <w:sz w:val="22"/>
          <w:szCs w:val="24"/>
        </w:rPr>
        <w:t>22</w:t>
      </w:r>
      <w:r w:rsidRPr="0008241C">
        <w:rPr>
          <w:noProof/>
          <w:sz w:val="22"/>
          <w:szCs w:val="24"/>
        </w:rPr>
        <w:t>(1), 119–122.</w:t>
      </w:r>
    </w:p>
    <w:p w14:paraId="4F2E659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an, W., He, B., Takara, K., Luo, P., Hu, M., Alias, N. E., &amp; Nover, D. (2015). Changes of precipitation amounts and extremes over Japan between 1901 and 2012 and their connection to climate indices. </w:t>
      </w:r>
      <w:r w:rsidRPr="0008241C">
        <w:rPr>
          <w:i/>
          <w:iCs/>
          <w:noProof/>
          <w:sz w:val="22"/>
          <w:szCs w:val="24"/>
        </w:rPr>
        <w:t>Climate Dynamics</w:t>
      </w:r>
      <w:r w:rsidRPr="0008241C">
        <w:rPr>
          <w:noProof/>
          <w:sz w:val="22"/>
          <w:szCs w:val="24"/>
        </w:rPr>
        <w:t xml:space="preserve">, </w:t>
      </w:r>
      <w:r w:rsidRPr="0008241C">
        <w:rPr>
          <w:i/>
          <w:iCs/>
          <w:noProof/>
          <w:sz w:val="22"/>
          <w:szCs w:val="24"/>
        </w:rPr>
        <w:t>45</w:t>
      </w:r>
      <w:r w:rsidRPr="0008241C">
        <w:rPr>
          <w:noProof/>
          <w:sz w:val="22"/>
          <w:szCs w:val="24"/>
        </w:rPr>
        <w:t>(7–8), 2273–2292. https://doi.org/10.1007/s00382-015-2778-8</w:t>
      </w:r>
    </w:p>
    <w:p w14:paraId="41FC127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bey, B., Yadav, R. R., Singh, J., &amp; Chaturvedi, R. (2003). Upward shift of Himalayan pine in Western Himalaya, India. </w:t>
      </w:r>
      <w:r w:rsidRPr="0008241C">
        <w:rPr>
          <w:i/>
          <w:iCs/>
          <w:noProof/>
          <w:sz w:val="22"/>
          <w:szCs w:val="24"/>
        </w:rPr>
        <w:t>Current Science</w:t>
      </w:r>
      <w:r w:rsidRPr="0008241C">
        <w:rPr>
          <w:noProof/>
          <w:sz w:val="22"/>
          <w:szCs w:val="24"/>
        </w:rPr>
        <w:t>.</w:t>
      </w:r>
    </w:p>
    <w:p w14:paraId="7E5C68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dgeon, D. (2011). Asian river fishes in the Anthropocene: Threats and conservation challenges in an era of rapid environmental change. </w:t>
      </w:r>
      <w:r w:rsidRPr="0008241C">
        <w:rPr>
          <w:i/>
          <w:iCs/>
          <w:noProof/>
          <w:sz w:val="22"/>
          <w:szCs w:val="24"/>
        </w:rPr>
        <w:t>Journal of Fish Biology</w:t>
      </w:r>
      <w:r w:rsidRPr="0008241C">
        <w:rPr>
          <w:noProof/>
          <w:sz w:val="22"/>
          <w:szCs w:val="24"/>
        </w:rPr>
        <w:t xml:space="preserve">, </w:t>
      </w:r>
      <w:r w:rsidRPr="0008241C">
        <w:rPr>
          <w:i/>
          <w:iCs/>
          <w:noProof/>
          <w:sz w:val="22"/>
          <w:szCs w:val="24"/>
        </w:rPr>
        <w:t>79</w:t>
      </w:r>
      <w:r w:rsidRPr="0008241C">
        <w:rPr>
          <w:noProof/>
          <w:sz w:val="22"/>
          <w:szCs w:val="24"/>
        </w:rPr>
        <w:t>(6), 1487–1524. https://doi.org/10.1111/j.1095-8649.2011.03086.x</w:t>
      </w:r>
    </w:p>
    <w:p w14:paraId="3A31E07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dgeon, D., Arthington, A. H., Gessner, M. O., Kawabata, Z., Knowler, D., Lévêque, C., Naiman, R. J., Prieur-Richard, A.-H., Soto, D., Stiassny, M. L. J., &amp; Sullivan, C. A. (2006). Freshwater biodiversity: importance, threats, status and conservation challenges. </w:t>
      </w:r>
      <w:r w:rsidRPr="0008241C">
        <w:rPr>
          <w:i/>
          <w:iCs/>
          <w:noProof/>
          <w:sz w:val="22"/>
          <w:szCs w:val="24"/>
        </w:rPr>
        <w:t>Biological Reviews</w:t>
      </w:r>
      <w:r w:rsidRPr="0008241C">
        <w:rPr>
          <w:noProof/>
          <w:sz w:val="22"/>
          <w:szCs w:val="24"/>
        </w:rPr>
        <w:t xml:space="preserve">, </w:t>
      </w:r>
      <w:r w:rsidRPr="0008241C">
        <w:rPr>
          <w:i/>
          <w:iCs/>
          <w:noProof/>
          <w:sz w:val="22"/>
          <w:szCs w:val="24"/>
        </w:rPr>
        <w:t>81</w:t>
      </w:r>
      <w:r w:rsidRPr="0008241C">
        <w:rPr>
          <w:noProof/>
          <w:sz w:val="22"/>
          <w:szCs w:val="24"/>
        </w:rPr>
        <w:t>, 163–182.</w:t>
      </w:r>
    </w:p>
    <w:p w14:paraId="267D91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dley, N., Bhagwat, S., Higgins-Zogib, L., Lassen, B., Verschuuren, B., &amp; Wild, R. (2010). Conservation of biodiversity in sacred natural sites in Asia and Africa: A review of the scientific literature. In B. Verschuuren, R. Wild, J. A. McNeely, &amp; G. Oviedo (Eds.), </w:t>
      </w:r>
      <w:r w:rsidRPr="0008241C">
        <w:rPr>
          <w:i/>
          <w:iCs/>
          <w:noProof/>
          <w:sz w:val="22"/>
          <w:szCs w:val="24"/>
        </w:rPr>
        <w:t>Sacred natural sites – Conserving nature and culture</w:t>
      </w:r>
      <w:r w:rsidRPr="0008241C">
        <w:rPr>
          <w:noProof/>
          <w:sz w:val="22"/>
          <w:szCs w:val="24"/>
        </w:rPr>
        <w:t xml:space="preserve"> (pp. 19–32). London &amp; Washington: Earthsacan; Gland: IUCN.</w:t>
      </w:r>
    </w:p>
    <w:p w14:paraId="3A4D15A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gan, P. J., Barlow, C., Agostinho, A. A., Baran, E., Cada, G. F., Chen, D., Cowx, I. G., Ferguson, </w:t>
      </w:r>
      <w:r w:rsidRPr="0008241C">
        <w:rPr>
          <w:noProof/>
          <w:sz w:val="22"/>
          <w:szCs w:val="24"/>
        </w:rPr>
        <w:lastRenderedPageBreak/>
        <w:t xml:space="preserve">J. W., Jutagate, T., Mallen-Cooper, M., Marmulla, G., Nestler, J., Petrere, M., Welcomme, R. L., &amp; Winemiller, K. O. (2010). Fish migration, dams, and loss of ecosystem services in the Mekong basin. </w:t>
      </w:r>
      <w:r w:rsidRPr="0008241C">
        <w:rPr>
          <w:i/>
          <w:iCs/>
          <w:noProof/>
          <w:sz w:val="22"/>
          <w:szCs w:val="24"/>
        </w:rPr>
        <w:t>Ambio</w:t>
      </w:r>
      <w:r w:rsidRPr="0008241C">
        <w:rPr>
          <w:noProof/>
          <w:sz w:val="22"/>
          <w:szCs w:val="24"/>
        </w:rPr>
        <w:t xml:space="preserve">, </w:t>
      </w:r>
      <w:r w:rsidRPr="0008241C">
        <w:rPr>
          <w:i/>
          <w:iCs/>
          <w:noProof/>
          <w:sz w:val="22"/>
          <w:szCs w:val="24"/>
        </w:rPr>
        <w:t>39</w:t>
      </w:r>
      <w:r w:rsidRPr="0008241C">
        <w:rPr>
          <w:noProof/>
          <w:sz w:val="22"/>
          <w:szCs w:val="24"/>
        </w:rPr>
        <w:t>(344–348).</w:t>
      </w:r>
    </w:p>
    <w:p w14:paraId="3A450D5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rack, P. J., Gleckler, P. J., Landerer, F. W., &amp; Taylor, K. E. (2014). Quantifying underestimates of long-term upper-ocean warming. </w:t>
      </w:r>
      <w:r w:rsidRPr="0008241C">
        <w:rPr>
          <w:i/>
          <w:iCs/>
          <w:noProof/>
          <w:sz w:val="22"/>
          <w:szCs w:val="24"/>
        </w:rPr>
        <w:t>Nature Climate Change</w:t>
      </w:r>
      <w:r w:rsidRPr="0008241C">
        <w:rPr>
          <w:noProof/>
          <w:sz w:val="22"/>
          <w:szCs w:val="24"/>
        </w:rPr>
        <w:t xml:space="preserve">, </w:t>
      </w:r>
      <w:r w:rsidRPr="0008241C">
        <w:rPr>
          <w:i/>
          <w:iCs/>
          <w:noProof/>
          <w:sz w:val="22"/>
          <w:szCs w:val="24"/>
        </w:rPr>
        <w:t>4</w:t>
      </w:r>
      <w:r w:rsidRPr="0008241C">
        <w:rPr>
          <w:noProof/>
          <w:sz w:val="22"/>
          <w:szCs w:val="24"/>
        </w:rPr>
        <w:t>(October), 1–7. https://doi.org/10.1038/nclimate2389</w:t>
      </w:r>
    </w:p>
    <w:p w14:paraId="061CF8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raiappah, A. K., Nakamura, K., Takeuchi, K., Watanabe, M., &amp; Nishi, M. (2012). </w:t>
      </w:r>
      <w:r w:rsidRPr="0008241C">
        <w:rPr>
          <w:i/>
          <w:iCs/>
          <w:noProof/>
          <w:sz w:val="22"/>
          <w:szCs w:val="24"/>
        </w:rPr>
        <w:t>Satoyama–Satoumi Ecosystems and Human Well-Being: Socio-Ecological Production Landscapes of Japan</w:t>
      </w:r>
      <w:r w:rsidRPr="0008241C">
        <w:rPr>
          <w:noProof/>
          <w:sz w:val="22"/>
          <w:szCs w:val="24"/>
        </w:rPr>
        <w:t>. United Nations University Press. Retrieved from https://collections.unu.edu/view/UNU:2536</w:t>
      </w:r>
    </w:p>
    <w:p w14:paraId="20790D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rán, A. P., Rauch, J., &amp; Gaston, K. J. (2013). Global spatial coincidence between protected areas and metal mining activities. </w:t>
      </w:r>
      <w:r w:rsidRPr="0008241C">
        <w:rPr>
          <w:i/>
          <w:iCs/>
          <w:noProof/>
          <w:sz w:val="22"/>
          <w:szCs w:val="24"/>
        </w:rPr>
        <w:t>Biological Conservation</w:t>
      </w:r>
      <w:r w:rsidRPr="0008241C">
        <w:rPr>
          <w:noProof/>
          <w:sz w:val="22"/>
          <w:szCs w:val="24"/>
        </w:rPr>
        <w:t xml:space="preserve">, </w:t>
      </w:r>
      <w:r w:rsidRPr="0008241C">
        <w:rPr>
          <w:i/>
          <w:iCs/>
          <w:noProof/>
          <w:sz w:val="22"/>
          <w:szCs w:val="24"/>
        </w:rPr>
        <w:t>160</w:t>
      </w:r>
      <w:r w:rsidRPr="0008241C">
        <w:rPr>
          <w:noProof/>
          <w:sz w:val="22"/>
          <w:szCs w:val="24"/>
        </w:rPr>
        <w:t>, 272–278. https://doi.org/10.1016/j.biocon.2013.02.003</w:t>
      </w:r>
    </w:p>
    <w:p w14:paraId="5F17ED8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tta, S., &amp; Bibao-Osorio, B. (2012). </w:t>
      </w:r>
      <w:r w:rsidRPr="0008241C">
        <w:rPr>
          <w:i/>
          <w:iCs/>
          <w:noProof/>
          <w:sz w:val="22"/>
          <w:szCs w:val="24"/>
        </w:rPr>
        <w:t>The global information technology report 2012 – Living in a hyperconnected world.</w:t>
      </w:r>
      <w:r w:rsidRPr="0008241C">
        <w:rPr>
          <w:noProof/>
          <w:sz w:val="22"/>
          <w:szCs w:val="24"/>
        </w:rPr>
        <w:t xml:space="preserve"> Geneva, World Economic Forum. Retrieved from www.weforum.org/gitr</w:t>
      </w:r>
    </w:p>
    <w:p w14:paraId="33FF2E6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bi, K. L., Woodruff, R., von Hildebrand, A., &amp; Corvalan, C. (2007). Climate change-related health impacts in the Hindu Kush–Himalayas. </w:t>
      </w:r>
      <w:r w:rsidRPr="0008241C">
        <w:rPr>
          <w:i/>
          <w:iCs/>
          <w:noProof/>
          <w:sz w:val="22"/>
          <w:szCs w:val="24"/>
        </w:rPr>
        <w:t>EcoHealth</w:t>
      </w:r>
      <w:r w:rsidRPr="0008241C">
        <w:rPr>
          <w:noProof/>
          <w:sz w:val="22"/>
          <w:szCs w:val="24"/>
        </w:rPr>
        <w:t xml:space="preserve">, </w:t>
      </w:r>
      <w:r w:rsidRPr="0008241C">
        <w:rPr>
          <w:i/>
          <w:iCs/>
          <w:noProof/>
          <w:sz w:val="22"/>
          <w:szCs w:val="24"/>
        </w:rPr>
        <w:t>4</w:t>
      </w:r>
      <w:r w:rsidRPr="0008241C">
        <w:rPr>
          <w:noProof/>
          <w:sz w:val="22"/>
          <w:szCs w:val="24"/>
        </w:rPr>
        <w:t>(3), 264–270.</w:t>
      </w:r>
    </w:p>
    <w:p w14:paraId="5FA301C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CTNARCC (Editorial Committee of the Third National Assessment Report on Climate Change). (2016). </w:t>
      </w:r>
      <w:r w:rsidRPr="0008241C">
        <w:rPr>
          <w:i/>
          <w:iCs/>
          <w:noProof/>
          <w:sz w:val="22"/>
          <w:szCs w:val="24"/>
        </w:rPr>
        <w:t>The Third National Assessment Report on Climate Change</w:t>
      </w:r>
      <w:r w:rsidRPr="0008241C">
        <w:rPr>
          <w:noProof/>
          <w:sz w:val="22"/>
          <w:szCs w:val="24"/>
        </w:rPr>
        <w:t>. Beijing, China.</w:t>
      </w:r>
    </w:p>
    <w:p w14:paraId="0B87EE2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dwards, F. A., Edwards, D. P., Larsen, T. H., Hsu, W. W., Benedick, S., Chung, A., Vun Khen, C., Wilcove, D. S., &amp; Hamer, K. C. (2014). Does logging and forest conversion to oil palm agriculture alter functional diversity in a biodiversity hotspot? </w:t>
      </w:r>
      <w:r w:rsidRPr="0008241C">
        <w:rPr>
          <w:i/>
          <w:iCs/>
          <w:noProof/>
          <w:sz w:val="22"/>
          <w:szCs w:val="24"/>
        </w:rPr>
        <w:t>Animal Conservation</w:t>
      </w:r>
      <w:r w:rsidRPr="0008241C">
        <w:rPr>
          <w:noProof/>
          <w:sz w:val="22"/>
          <w:szCs w:val="24"/>
        </w:rPr>
        <w:t xml:space="preserve">, </w:t>
      </w:r>
      <w:r w:rsidRPr="0008241C">
        <w:rPr>
          <w:i/>
          <w:iCs/>
          <w:noProof/>
          <w:sz w:val="22"/>
          <w:szCs w:val="24"/>
        </w:rPr>
        <w:t>17</w:t>
      </w:r>
      <w:r w:rsidRPr="0008241C">
        <w:rPr>
          <w:noProof/>
          <w:sz w:val="22"/>
          <w:szCs w:val="24"/>
        </w:rPr>
        <w:t>(2), 163–173. https://doi.org/10.1111/acv.12074</w:t>
      </w:r>
    </w:p>
    <w:p w14:paraId="78C85D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IA. (2017). </w:t>
      </w:r>
      <w:r w:rsidRPr="0008241C">
        <w:rPr>
          <w:i/>
          <w:iCs/>
          <w:noProof/>
          <w:sz w:val="22"/>
          <w:szCs w:val="24"/>
        </w:rPr>
        <w:t>International energy outlook 2017</w:t>
      </w:r>
      <w:r w:rsidRPr="0008241C">
        <w:rPr>
          <w:noProof/>
          <w:sz w:val="22"/>
          <w:szCs w:val="24"/>
        </w:rPr>
        <w:t>.</w:t>
      </w:r>
    </w:p>
    <w:p w14:paraId="39BAE9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ldredge, L. G. (1994). Perspectives in aquatic exotic species management in the Pacific Islands, </w:t>
      </w:r>
      <w:r w:rsidRPr="0008241C">
        <w:rPr>
          <w:i/>
          <w:iCs/>
          <w:noProof/>
          <w:sz w:val="22"/>
          <w:szCs w:val="24"/>
        </w:rPr>
        <w:t>78</w:t>
      </w:r>
      <w:r w:rsidRPr="0008241C">
        <w:rPr>
          <w:noProof/>
          <w:sz w:val="22"/>
          <w:szCs w:val="24"/>
        </w:rPr>
        <w:t>(7), 127.</w:t>
      </w:r>
    </w:p>
    <w:p w14:paraId="52AD305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limelech, M., &amp; Phillip, W. A. (2011). The Future of Seawater Desalination: Energy, Technology, and the Environment. </w:t>
      </w:r>
      <w:r w:rsidRPr="0008241C">
        <w:rPr>
          <w:i/>
          <w:iCs/>
          <w:noProof/>
          <w:sz w:val="22"/>
          <w:szCs w:val="24"/>
        </w:rPr>
        <w:t>Science</w:t>
      </w:r>
      <w:r w:rsidRPr="0008241C">
        <w:rPr>
          <w:noProof/>
          <w:sz w:val="22"/>
          <w:szCs w:val="24"/>
        </w:rPr>
        <w:t>. https://doi.org/10.1126/science.1200488</w:t>
      </w:r>
    </w:p>
    <w:p w14:paraId="5924747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llis, E. C., Goldewijk, K. K., Siebert, S., Lightman, D., &amp; Ramankutty, N. (2010). Anthropogenic transformation of the biomes, 1700 to 2000. </w:t>
      </w:r>
      <w:r w:rsidRPr="0008241C">
        <w:rPr>
          <w:i/>
          <w:iCs/>
          <w:noProof/>
          <w:sz w:val="22"/>
          <w:szCs w:val="24"/>
        </w:rPr>
        <w:t>Global Ecology and Biogeography</w:t>
      </w:r>
      <w:r w:rsidRPr="0008241C">
        <w:rPr>
          <w:noProof/>
          <w:sz w:val="22"/>
          <w:szCs w:val="24"/>
        </w:rPr>
        <w:t xml:space="preserve">, </w:t>
      </w:r>
      <w:r w:rsidRPr="0008241C">
        <w:rPr>
          <w:i/>
          <w:iCs/>
          <w:noProof/>
          <w:sz w:val="22"/>
          <w:szCs w:val="24"/>
        </w:rPr>
        <w:t>19</w:t>
      </w:r>
      <w:r w:rsidRPr="0008241C">
        <w:rPr>
          <w:noProof/>
          <w:sz w:val="22"/>
          <w:szCs w:val="24"/>
        </w:rPr>
        <w:t>(5), 589–606. https://doi.org/10.1111/j.1466-8238.2010.00540.x</w:t>
      </w:r>
    </w:p>
    <w:p w14:paraId="6695B50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lmqvist, T., Fragkias, M., Goodness, J., Güneralp, B., Marcotullio, P. J., McDonald, R. I., Parnell, S., Schewenius, M., Sendstad, M., Seto, K. C., &amp; Wilkinson, C. (Eds.). (2013). </w:t>
      </w:r>
      <w:r w:rsidRPr="0008241C">
        <w:rPr>
          <w:i/>
          <w:iCs/>
          <w:noProof/>
          <w:sz w:val="22"/>
          <w:szCs w:val="24"/>
        </w:rPr>
        <w:t>Urbanization, Biodiversity and Ecosystem Services: Challenges and Opportunities: A Global Assessment</w:t>
      </w:r>
      <w:r w:rsidRPr="0008241C">
        <w:rPr>
          <w:noProof/>
          <w:sz w:val="22"/>
          <w:szCs w:val="24"/>
        </w:rPr>
        <w:t>. Dordrecht: Springer Netherlands. https://doi.org/10.1007/978-94-007-7088-1</w:t>
      </w:r>
    </w:p>
    <w:p w14:paraId="184FA5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merton, L. (2000). </w:t>
      </w:r>
      <w:r w:rsidRPr="0008241C">
        <w:rPr>
          <w:i/>
          <w:iCs/>
          <w:noProof/>
          <w:sz w:val="22"/>
          <w:szCs w:val="24"/>
        </w:rPr>
        <w:t>Using economic incentives for biodiversity conservation</w:t>
      </w:r>
      <w:r w:rsidRPr="0008241C">
        <w:rPr>
          <w:noProof/>
          <w:sz w:val="22"/>
          <w:szCs w:val="24"/>
        </w:rPr>
        <w:t>. Retrieved from https://portals.iucn.org/library/efiles/documents/PDF-2000-002.pdf</w:t>
      </w:r>
    </w:p>
    <w:p w14:paraId="4280163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risman, J. W., Galloway, J. N., Dise, N. B., Sutton, M. A., Bleeker, A., Grizzetti, B., Leach, A. M., &amp; de Vries, W. (2015). </w:t>
      </w:r>
      <w:r w:rsidRPr="0008241C">
        <w:rPr>
          <w:i/>
          <w:iCs/>
          <w:noProof/>
          <w:sz w:val="22"/>
          <w:szCs w:val="24"/>
        </w:rPr>
        <w:t>Nitrogen Too much of a vital resource</w:t>
      </w:r>
      <w:r w:rsidRPr="0008241C">
        <w:rPr>
          <w:noProof/>
          <w:sz w:val="22"/>
          <w:szCs w:val="24"/>
        </w:rPr>
        <w:t>. WWF Netherlands.</w:t>
      </w:r>
    </w:p>
    <w:p w14:paraId="46E24E7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rni, C. (2015). </w:t>
      </w:r>
      <w:r w:rsidRPr="0008241C">
        <w:rPr>
          <w:i/>
          <w:iCs/>
          <w:noProof/>
          <w:sz w:val="22"/>
          <w:szCs w:val="24"/>
        </w:rPr>
        <w:t>Shifting Cultivation, Livelihood and Food Security New and Old Challenges for Indigenous Peoples in Asia</w:t>
      </w:r>
      <w:r w:rsidRPr="0008241C">
        <w:rPr>
          <w:noProof/>
          <w:sz w:val="22"/>
          <w:szCs w:val="24"/>
        </w:rPr>
        <w:t>.</w:t>
      </w:r>
    </w:p>
    <w:p w14:paraId="72EA2F4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vans, A. E. V., Hanjra, M. A., Jiang Yunlu, Qadir, M., &amp; Drechsel, P. (2012). </w:t>
      </w:r>
      <w:r w:rsidRPr="0008241C">
        <w:rPr>
          <w:i/>
          <w:iCs/>
          <w:noProof/>
          <w:sz w:val="22"/>
          <w:szCs w:val="24"/>
        </w:rPr>
        <w:t>Water pollution in Asia: The urgent need for prevention and monitoring</w:t>
      </w:r>
      <w:r w:rsidRPr="0008241C">
        <w:rPr>
          <w:noProof/>
          <w:sz w:val="22"/>
          <w:szCs w:val="24"/>
        </w:rPr>
        <w:t xml:space="preserve">. </w:t>
      </w:r>
      <w:r w:rsidRPr="0008241C">
        <w:rPr>
          <w:i/>
          <w:iCs/>
          <w:noProof/>
          <w:sz w:val="22"/>
          <w:szCs w:val="24"/>
        </w:rPr>
        <w:t>Water Quality, Global Water Forum</w:t>
      </w:r>
      <w:r w:rsidRPr="0008241C">
        <w:rPr>
          <w:noProof/>
          <w:sz w:val="22"/>
          <w:szCs w:val="24"/>
        </w:rPr>
        <w:t>.</w:t>
      </w:r>
    </w:p>
    <w:p w14:paraId="1D24D27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EY. (2016). EY Renewable energy country attractiveness index Issue 47 May 2016, RECAI.</w:t>
      </w:r>
    </w:p>
    <w:p w14:paraId="28AC16F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Y. (2017). </w:t>
      </w:r>
      <w:r w:rsidRPr="0008241C">
        <w:rPr>
          <w:i/>
          <w:iCs/>
          <w:noProof/>
          <w:sz w:val="22"/>
          <w:szCs w:val="24"/>
        </w:rPr>
        <w:t>Renewable energy country attractiveness index.pdf</w:t>
      </w:r>
      <w:r w:rsidRPr="0008241C">
        <w:rPr>
          <w:noProof/>
          <w:sz w:val="22"/>
          <w:szCs w:val="24"/>
        </w:rPr>
        <w:t>. Retrieved from https://emeia.ey-vx.com/4864/93958/landing-pages/recai-issue-50---download-full-report.asp</w:t>
      </w:r>
    </w:p>
    <w:p w14:paraId="6CFB0BB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binyi, M., &amp; Dalabajan, D. (2011). Policy and practice in the live reef fish for food trade: A case study from Palawan, Philippines. </w:t>
      </w:r>
      <w:r w:rsidRPr="0008241C">
        <w:rPr>
          <w:i/>
          <w:iCs/>
          <w:noProof/>
          <w:sz w:val="22"/>
          <w:szCs w:val="24"/>
        </w:rPr>
        <w:t>Marine Policy</w:t>
      </w:r>
      <w:r w:rsidRPr="0008241C">
        <w:rPr>
          <w:noProof/>
          <w:sz w:val="22"/>
          <w:szCs w:val="24"/>
        </w:rPr>
        <w:t xml:space="preserve">, </w:t>
      </w:r>
      <w:r w:rsidRPr="0008241C">
        <w:rPr>
          <w:i/>
          <w:iCs/>
          <w:noProof/>
          <w:sz w:val="22"/>
          <w:szCs w:val="24"/>
        </w:rPr>
        <w:t>35</w:t>
      </w:r>
      <w:r w:rsidRPr="0008241C">
        <w:rPr>
          <w:noProof/>
          <w:sz w:val="22"/>
          <w:szCs w:val="24"/>
        </w:rPr>
        <w:t>(3), 371–378. https://doi.org/10.1016/j.marpol.2010.11.001</w:t>
      </w:r>
    </w:p>
    <w:p w14:paraId="75FCD4C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FAO. (n.d.-a). FAOSTAT Search Data (pesticides). Retrieved January 11, 2018, from http://www.fao.org/faostat/en/#search/pesticides</w:t>
      </w:r>
    </w:p>
    <w:p w14:paraId="7F7BAEC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FAO. (n.d.-b). Prevalence of undernourishment (% of population). Retrieved from https://data.worldbank.org/indicator/SN.ITK.DEFC.ZS</w:t>
      </w:r>
    </w:p>
    <w:p w14:paraId="46ED1C6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0a). </w:t>
      </w:r>
      <w:r w:rsidRPr="0008241C">
        <w:rPr>
          <w:i/>
          <w:iCs/>
          <w:noProof/>
          <w:sz w:val="22"/>
          <w:szCs w:val="24"/>
        </w:rPr>
        <w:t xml:space="preserve">Asia-Pacific forests and forestry to 2020. Asia-Pacific Forestry Sector Outlook Study </w:t>
      </w:r>
      <w:r w:rsidRPr="0008241C">
        <w:rPr>
          <w:i/>
          <w:iCs/>
          <w:noProof/>
          <w:sz w:val="22"/>
          <w:szCs w:val="24"/>
        </w:rPr>
        <w:lastRenderedPageBreak/>
        <w:t>II. Asia-Pacific Forestry Commission.</w:t>
      </w:r>
      <w:r w:rsidRPr="0008241C">
        <w:rPr>
          <w:noProof/>
          <w:sz w:val="22"/>
          <w:szCs w:val="24"/>
        </w:rPr>
        <w:t xml:space="preserve"> Bangkok. Retrieved from http://www.fao.org/fileadmin/templates/rap/files/NRE/Forestry_Group/1_Forests_for_a_greener_future.pdf</w:t>
      </w:r>
    </w:p>
    <w:p w14:paraId="11685F7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0b). </w:t>
      </w:r>
      <w:r w:rsidRPr="0008241C">
        <w:rPr>
          <w:i/>
          <w:iCs/>
          <w:noProof/>
          <w:sz w:val="22"/>
          <w:szCs w:val="24"/>
        </w:rPr>
        <w:t>Asia-Pacific forests and forestry to 2020. Forest Policy Brief 01 Asia-Pacific Forestry Commission</w:t>
      </w:r>
      <w:r w:rsidRPr="0008241C">
        <w:rPr>
          <w:noProof/>
          <w:sz w:val="22"/>
          <w:szCs w:val="24"/>
        </w:rPr>
        <w:t>. Bangkok.</w:t>
      </w:r>
    </w:p>
    <w:p w14:paraId="6C23E26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0c). </w:t>
      </w:r>
      <w:r w:rsidRPr="0008241C">
        <w:rPr>
          <w:i/>
          <w:iCs/>
          <w:noProof/>
          <w:sz w:val="22"/>
          <w:szCs w:val="24"/>
        </w:rPr>
        <w:t>Challenges and opportunities for carbon sequestration in grassland systems. A technical report on grassland management and climate change mitigation</w:t>
      </w:r>
      <w:r w:rsidRPr="0008241C">
        <w:rPr>
          <w:noProof/>
          <w:sz w:val="22"/>
          <w:szCs w:val="24"/>
        </w:rPr>
        <w:t>. Rome: Food and Agricultural Organization.</w:t>
      </w:r>
    </w:p>
    <w:p w14:paraId="37B05DE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2). </w:t>
      </w:r>
      <w:r w:rsidRPr="0008241C">
        <w:rPr>
          <w:i/>
          <w:iCs/>
          <w:noProof/>
          <w:sz w:val="22"/>
          <w:szCs w:val="24"/>
        </w:rPr>
        <w:t>Selected Indicators for food and agricultural development in Asia Pacific region 2001-2011</w:t>
      </w:r>
      <w:r w:rsidRPr="0008241C">
        <w:rPr>
          <w:noProof/>
          <w:sz w:val="22"/>
          <w:szCs w:val="24"/>
        </w:rPr>
        <w:t>.</w:t>
      </w:r>
    </w:p>
    <w:p w14:paraId="040F6FD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3a). </w:t>
      </w:r>
      <w:r w:rsidRPr="0008241C">
        <w:rPr>
          <w:i/>
          <w:iCs/>
          <w:noProof/>
          <w:sz w:val="22"/>
          <w:szCs w:val="24"/>
        </w:rPr>
        <w:t>Solutions for sustainable agriculture and food systems - Global scenario on crop biotechnology</w:t>
      </w:r>
      <w:r w:rsidRPr="0008241C">
        <w:rPr>
          <w:noProof/>
          <w:sz w:val="22"/>
          <w:szCs w:val="24"/>
        </w:rPr>
        <w:t>. China Agricultural University.</w:t>
      </w:r>
    </w:p>
    <w:p w14:paraId="5F4152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3b). </w:t>
      </w:r>
      <w:r w:rsidRPr="0008241C">
        <w:rPr>
          <w:i/>
          <w:iCs/>
          <w:noProof/>
          <w:sz w:val="22"/>
          <w:szCs w:val="24"/>
        </w:rPr>
        <w:t>Solutions for sustainable agriculture and food systems - Global scenario on crop biotechnology</w:t>
      </w:r>
      <w:r w:rsidRPr="0008241C">
        <w:rPr>
          <w:noProof/>
          <w:sz w:val="22"/>
          <w:szCs w:val="24"/>
        </w:rPr>
        <w:t>. Rome, Italy.</w:t>
      </w:r>
    </w:p>
    <w:p w14:paraId="6817628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4). </w:t>
      </w:r>
      <w:r w:rsidRPr="0008241C">
        <w:rPr>
          <w:i/>
          <w:iCs/>
          <w:noProof/>
          <w:sz w:val="22"/>
          <w:szCs w:val="24"/>
        </w:rPr>
        <w:t>Restoration of grasslands and forests for climate change mitigation and adaptation, and the promotion of ecosystem services.</w:t>
      </w:r>
      <w:r w:rsidRPr="0008241C">
        <w:rPr>
          <w:noProof/>
          <w:sz w:val="22"/>
          <w:szCs w:val="24"/>
        </w:rPr>
        <w:t xml:space="preserve"> </w:t>
      </w:r>
      <w:r w:rsidRPr="0008241C">
        <w:rPr>
          <w:i/>
          <w:iCs/>
          <w:noProof/>
          <w:sz w:val="22"/>
          <w:szCs w:val="24"/>
        </w:rPr>
        <w:t>32nd FAO Regional Conference for Asia and the Pacific</w:t>
      </w:r>
      <w:r w:rsidRPr="0008241C">
        <w:rPr>
          <w:noProof/>
          <w:sz w:val="22"/>
          <w:szCs w:val="24"/>
        </w:rPr>
        <w:t>. Ulaanbaatar, Mongolia.</w:t>
      </w:r>
    </w:p>
    <w:p w14:paraId="642BCE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5a). </w:t>
      </w:r>
      <w:r w:rsidRPr="0008241C">
        <w:rPr>
          <w:i/>
          <w:iCs/>
          <w:noProof/>
          <w:sz w:val="22"/>
          <w:szCs w:val="24"/>
        </w:rPr>
        <w:t>Global Forest Products Facts and Figures</w:t>
      </w:r>
      <w:r w:rsidRPr="0008241C">
        <w:rPr>
          <w:noProof/>
          <w:sz w:val="22"/>
          <w:szCs w:val="24"/>
        </w:rPr>
        <w:t>. Rome, Italy. Retrieved from http://www.fao.org/3/a-i6669e.pdf</w:t>
      </w:r>
    </w:p>
    <w:p w14:paraId="7FA68EC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5b). </w:t>
      </w:r>
      <w:r w:rsidRPr="0008241C">
        <w:rPr>
          <w:i/>
          <w:iCs/>
          <w:noProof/>
          <w:sz w:val="22"/>
          <w:szCs w:val="24"/>
        </w:rPr>
        <w:t>Global forest resource assessment 2015. Desk reference.</w:t>
      </w:r>
      <w:r w:rsidRPr="0008241C">
        <w:rPr>
          <w:noProof/>
          <w:sz w:val="22"/>
          <w:szCs w:val="24"/>
        </w:rPr>
        <w:t xml:space="preserve"> Rome, Italy.</w:t>
      </w:r>
    </w:p>
    <w:p w14:paraId="33C181D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5c). </w:t>
      </w:r>
      <w:r w:rsidRPr="0008241C">
        <w:rPr>
          <w:i/>
          <w:iCs/>
          <w:noProof/>
          <w:sz w:val="22"/>
          <w:szCs w:val="24"/>
        </w:rPr>
        <w:t>Voluntary Guidelines for Securing Sustainable Small-Scale Fisheries in the Context of Food Security and Poverty Eradication</w:t>
      </w:r>
      <w:r w:rsidRPr="0008241C">
        <w:rPr>
          <w:noProof/>
          <w:sz w:val="22"/>
          <w:szCs w:val="24"/>
        </w:rPr>
        <w:t>.</w:t>
      </w:r>
    </w:p>
    <w:p w14:paraId="219F5C5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5d). </w:t>
      </w:r>
      <w:r w:rsidRPr="0008241C">
        <w:rPr>
          <w:i/>
          <w:iCs/>
          <w:noProof/>
          <w:sz w:val="22"/>
          <w:szCs w:val="24"/>
        </w:rPr>
        <w:t>World fertilizer trends and outlook to 2018</w:t>
      </w:r>
      <w:r w:rsidRPr="0008241C">
        <w:rPr>
          <w:noProof/>
          <w:sz w:val="22"/>
          <w:szCs w:val="24"/>
        </w:rPr>
        <w:t>. FAO.</w:t>
      </w:r>
    </w:p>
    <w:p w14:paraId="79A64EC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6a). </w:t>
      </w:r>
      <w:r w:rsidRPr="0008241C">
        <w:rPr>
          <w:i/>
          <w:iCs/>
          <w:noProof/>
          <w:sz w:val="22"/>
          <w:szCs w:val="24"/>
        </w:rPr>
        <w:t>The state of food and agriculture - Climate change, agriculture and food security</w:t>
      </w:r>
      <w:r w:rsidRPr="0008241C">
        <w:rPr>
          <w:noProof/>
          <w:sz w:val="22"/>
          <w:szCs w:val="24"/>
        </w:rPr>
        <w:t>.</w:t>
      </w:r>
    </w:p>
    <w:p w14:paraId="7C28BB3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6b). </w:t>
      </w:r>
      <w:r w:rsidRPr="0008241C">
        <w:rPr>
          <w:i/>
          <w:iCs/>
          <w:noProof/>
          <w:sz w:val="22"/>
          <w:szCs w:val="24"/>
        </w:rPr>
        <w:t>The State of World Fisheries and Aquaculture 2016: Contributing to food security and nutrition for all</w:t>
      </w:r>
      <w:r w:rsidRPr="0008241C">
        <w:rPr>
          <w:noProof/>
          <w:sz w:val="22"/>
          <w:szCs w:val="24"/>
        </w:rPr>
        <w:t>. Rome: Food and Agriculture Organization of the United Nations. Retrieved from http://www.fao.org/3/a-i5555e.pdf</w:t>
      </w:r>
    </w:p>
    <w:p w14:paraId="41A45E7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and RECOFTC. (2016). </w:t>
      </w:r>
      <w:r w:rsidRPr="0008241C">
        <w:rPr>
          <w:i/>
          <w:iCs/>
          <w:noProof/>
          <w:sz w:val="22"/>
          <w:szCs w:val="24"/>
        </w:rPr>
        <w:t>Forest landscape restoration for Asia-Pacific forests</w:t>
      </w:r>
      <w:r w:rsidRPr="0008241C">
        <w:rPr>
          <w:noProof/>
          <w:sz w:val="22"/>
          <w:szCs w:val="24"/>
        </w:rPr>
        <w:t>.</w:t>
      </w:r>
    </w:p>
    <w:p w14:paraId="59C7E6F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rinotti, D., Longuevergne, L., Moholdt, G., Duethmann, D., Mölg, T., Bolch, T., Vorogushyn, S., &amp; Güntner, A. (2015). Substantial glacier mass loss in the Tien Shan over the past 50 years. </w:t>
      </w:r>
      <w:r w:rsidRPr="0008241C">
        <w:rPr>
          <w:i/>
          <w:iCs/>
          <w:noProof/>
          <w:sz w:val="22"/>
          <w:szCs w:val="24"/>
        </w:rPr>
        <w:t>Nature Geoscience</w:t>
      </w:r>
      <w:r w:rsidRPr="0008241C">
        <w:rPr>
          <w:noProof/>
          <w:sz w:val="22"/>
          <w:szCs w:val="24"/>
        </w:rPr>
        <w:t xml:space="preserve">, </w:t>
      </w:r>
      <w:r w:rsidRPr="0008241C">
        <w:rPr>
          <w:i/>
          <w:iCs/>
          <w:noProof/>
          <w:sz w:val="22"/>
          <w:szCs w:val="24"/>
        </w:rPr>
        <w:t>8</w:t>
      </w:r>
      <w:r w:rsidRPr="0008241C">
        <w:rPr>
          <w:noProof/>
          <w:sz w:val="22"/>
          <w:szCs w:val="24"/>
        </w:rPr>
        <w:t>(9), 716–722. https://doi.org/10.1038/ngeo2513</w:t>
      </w:r>
    </w:p>
    <w:p w14:paraId="64F3C03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enner, F. (2010). Deliberate introduction of the European rabbit, Oryctolagus cuniculus, into Australia. </w:t>
      </w:r>
      <w:r w:rsidRPr="0008241C">
        <w:rPr>
          <w:i/>
          <w:iCs/>
          <w:noProof/>
          <w:sz w:val="22"/>
          <w:szCs w:val="24"/>
        </w:rPr>
        <w:t>Rev. Sci. Tecj. Off. Int. Epiz</w:t>
      </w:r>
      <w:r w:rsidRPr="0008241C">
        <w:rPr>
          <w:noProof/>
          <w:sz w:val="22"/>
          <w:szCs w:val="24"/>
        </w:rPr>
        <w:t xml:space="preserve">, </w:t>
      </w:r>
      <w:r w:rsidRPr="0008241C">
        <w:rPr>
          <w:i/>
          <w:iCs/>
          <w:noProof/>
          <w:sz w:val="22"/>
          <w:szCs w:val="24"/>
        </w:rPr>
        <w:t>29</w:t>
      </w:r>
      <w:r w:rsidRPr="0008241C">
        <w:rPr>
          <w:noProof/>
          <w:sz w:val="22"/>
          <w:szCs w:val="24"/>
        </w:rPr>
        <w:t>(1), 103–111.</w:t>
      </w:r>
    </w:p>
    <w:p w14:paraId="7621997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erguson, J. W., Healey, M., Dugan, P., &amp; Barlow, C. (2011). Potential Effects of Dams on Migratory Fish in the Mekong River: Lessons from Salmon in the Fraser and Columbia Rivers. </w:t>
      </w:r>
      <w:r w:rsidRPr="0008241C">
        <w:rPr>
          <w:i/>
          <w:iCs/>
          <w:noProof/>
          <w:sz w:val="22"/>
          <w:szCs w:val="24"/>
        </w:rPr>
        <w:t>Environmental Management</w:t>
      </w:r>
      <w:r w:rsidRPr="0008241C">
        <w:rPr>
          <w:noProof/>
          <w:sz w:val="22"/>
          <w:szCs w:val="24"/>
        </w:rPr>
        <w:t xml:space="preserve">, </w:t>
      </w:r>
      <w:r w:rsidRPr="0008241C">
        <w:rPr>
          <w:i/>
          <w:iCs/>
          <w:noProof/>
          <w:sz w:val="22"/>
          <w:szCs w:val="24"/>
        </w:rPr>
        <w:t>47</w:t>
      </w:r>
      <w:r w:rsidRPr="0008241C">
        <w:rPr>
          <w:noProof/>
          <w:sz w:val="22"/>
          <w:szCs w:val="24"/>
        </w:rPr>
        <w:t>(1), 141–159. https://doi.org/10.1007/s00267-010-9563-6</w:t>
      </w:r>
    </w:p>
    <w:p w14:paraId="0209D09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erraro, P. J., &amp; Hanauer, M. M. (2014). Quantifying causal mechanisms to determine how protected areas affect poverty through changes in ecosystem services and infrastructure. </w:t>
      </w:r>
      <w:r w:rsidRPr="0008241C">
        <w:rPr>
          <w:i/>
          <w:iCs/>
          <w:noProof/>
          <w:sz w:val="22"/>
          <w:szCs w:val="24"/>
        </w:rPr>
        <w:t xml:space="preserve">Proceedings of the National Academy of Sciences </w:t>
      </w:r>
      <w:r w:rsidRPr="0008241C">
        <w:rPr>
          <w:noProof/>
          <w:sz w:val="22"/>
          <w:szCs w:val="24"/>
        </w:rPr>
        <w:t xml:space="preserve">, </w:t>
      </w:r>
      <w:r w:rsidRPr="0008241C">
        <w:rPr>
          <w:i/>
          <w:iCs/>
          <w:noProof/>
          <w:sz w:val="22"/>
          <w:szCs w:val="24"/>
        </w:rPr>
        <w:t>111</w:t>
      </w:r>
      <w:r w:rsidRPr="0008241C">
        <w:rPr>
          <w:noProof/>
          <w:sz w:val="22"/>
          <w:szCs w:val="24"/>
        </w:rPr>
        <w:t>(11), 4332–4337. https://doi.org/10.1073/pnas.1307712111</w:t>
      </w:r>
    </w:p>
    <w:p w14:paraId="4D92E5E0" w14:textId="77777777" w:rsidR="00A01204" w:rsidRPr="0008241C" w:rsidRDefault="00A01204" w:rsidP="00A01204">
      <w:pPr>
        <w:widowControl w:val="0"/>
        <w:autoSpaceDE w:val="0"/>
        <w:autoSpaceDN w:val="0"/>
        <w:adjustRightInd w:val="0"/>
        <w:ind w:left="480" w:hanging="480"/>
        <w:rPr>
          <w:noProof/>
          <w:sz w:val="22"/>
          <w:szCs w:val="24"/>
        </w:rPr>
      </w:pPr>
      <w:r w:rsidRPr="0008241C">
        <w:rPr>
          <w:i/>
          <w:iCs/>
          <w:noProof/>
          <w:sz w:val="22"/>
          <w:szCs w:val="24"/>
        </w:rPr>
        <w:t>Fifth National Reports to the Convention on Biological Diversity</w:t>
      </w:r>
      <w:r w:rsidRPr="0008241C">
        <w:rPr>
          <w:noProof/>
          <w:sz w:val="22"/>
          <w:szCs w:val="24"/>
        </w:rPr>
        <w:t>. (n.d.). Retrieved from https://www.cbd.int/reports/nr5/</w:t>
      </w:r>
    </w:p>
    <w:p w14:paraId="178999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Finlayson, M., D’Cruz, R., &amp; Davidson, N. (2005). Millenium Ecosystem Assessment - Chapter 20: Inland Water Systems.</w:t>
      </w:r>
    </w:p>
    <w:p w14:paraId="14DBF6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isher, B., Bateman, I., &amp; Turner, R. K. (2011). </w:t>
      </w:r>
      <w:r w:rsidRPr="0008241C">
        <w:rPr>
          <w:i/>
          <w:iCs/>
          <w:noProof/>
          <w:sz w:val="22"/>
          <w:szCs w:val="24"/>
        </w:rPr>
        <w:t>Valuing Ecosystem Services: Benefits, Values, Space and Time Ecosystem Services Economics (ESE) Working Paper Series Environment for Development</w:t>
      </w:r>
      <w:r w:rsidRPr="0008241C">
        <w:rPr>
          <w:noProof/>
          <w:sz w:val="22"/>
          <w:szCs w:val="24"/>
        </w:rPr>
        <w:t>. UNEP.</w:t>
      </w:r>
    </w:p>
    <w:p w14:paraId="559CA0F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itzherbert, E., Struebig, M., Morel, A., Danielsen, F., Brühl, C., Donald, P., &amp; Phalan, B. (2008). How will oil palm expansion affect biodiversity?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3</w:t>
      </w:r>
      <w:r w:rsidRPr="0008241C">
        <w:rPr>
          <w:noProof/>
          <w:sz w:val="22"/>
          <w:szCs w:val="24"/>
        </w:rPr>
        <w:t>(10), 538–545. Retrieved from https://doi.org/10.1016/j.tree.2008.06.012</w:t>
      </w:r>
    </w:p>
    <w:p w14:paraId="74D7E66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lanner, M., Zender, C., Hess, P., Mahowald, N., Painter, T., Ramanathan, V., &amp; Rasch, P. (2009). Springtime warming and reduced snow cover from carbonaceous particles. </w:t>
      </w:r>
      <w:r w:rsidRPr="0008241C">
        <w:rPr>
          <w:i/>
          <w:iCs/>
          <w:noProof/>
          <w:sz w:val="22"/>
          <w:szCs w:val="24"/>
        </w:rPr>
        <w:t>Atmospheric Chemistry and Physics</w:t>
      </w:r>
      <w:r w:rsidRPr="0008241C">
        <w:rPr>
          <w:noProof/>
          <w:sz w:val="22"/>
          <w:szCs w:val="24"/>
        </w:rPr>
        <w:t xml:space="preserve">, </w:t>
      </w:r>
      <w:r w:rsidRPr="0008241C">
        <w:rPr>
          <w:i/>
          <w:iCs/>
          <w:noProof/>
          <w:sz w:val="22"/>
          <w:szCs w:val="24"/>
        </w:rPr>
        <w:t>9</w:t>
      </w:r>
      <w:r w:rsidRPr="0008241C">
        <w:rPr>
          <w:noProof/>
          <w:sz w:val="22"/>
          <w:szCs w:val="24"/>
        </w:rPr>
        <w:t>(7), 2481–2497.</w:t>
      </w:r>
    </w:p>
    <w:p w14:paraId="19AF63A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leming, P. J. S., Allen, L. R., Lapidge, S. J., Robley, A., Saunders, G. R., &amp; Thomson, P. C. (2006). A strategic approach to mitigating the impacts of wild canids: proposed activities of the Invasive </w:t>
      </w:r>
      <w:r w:rsidRPr="0008241C">
        <w:rPr>
          <w:noProof/>
          <w:sz w:val="22"/>
          <w:szCs w:val="24"/>
        </w:rPr>
        <w:lastRenderedPageBreak/>
        <w:t xml:space="preserve">Animals Cooperative Research Centre. </w:t>
      </w:r>
      <w:r w:rsidRPr="0008241C">
        <w:rPr>
          <w:i/>
          <w:iCs/>
          <w:noProof/>
          <w:sz w:val="22"/>
          <w:szCs w:val="24"/>
        </w:rPr>
        <w:t>Australian Journal of Experimental Agriculture</w:t>
      </w:r>
      <w:r w:rsidRPr="0008241C">
        <w:rPr>
          <w:noProof/>
          <w:sz w:val="22"/>
          <w:szCs w:val="24"/>
        </w:rPr>
        <w:t xml:space="preserve">, </w:t>
      </w:r>
      <w:r w:rsidRPr="0008241C">
        <w:rPr>
          <w:i/>
          <w:iCs/>
          <w:noProof/>
          <w:sz w:val="22"/>
          <w:szCs w:val="24"/>
        </w:rPr>
        <w:t>46</w:t>
      </w:r>
      <w:r w:rsidRPr="0008241C">
        <w:rPr>
          <w:noProof/>
          <w:sz w:val="22"/>
          <w:szCs w:val="24"/>
        </w:rPr>
        <w:t>(7), 753–762. Retrieved from https://doi.org/10.1071/EA06009</w:t>
      </w:r>
    </w:p>
    <w:p w14:paraId="788F9E5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ng-Sam, Y., Renaud, K., Shi, L., Wacaster, S., Wilburn, D. R., Hastorun, S., &amp; Xun, S. (2016). The Mineral Industries of Asia and the Pacific. In </w:t>
      </w:r>
      <w:r w:rsidRPr="0008241C">
        <w:rPr>
          <w:i/>
          <w:iCs/>
          <w:noProof/>
          <w:sz w:val="22"/>
          <w:szCs w:val="24"/>
        </w:rPr>
        <w:t>2013 Minerals Yearbook: ASIA AND THE PACIFIC [ADVANCE RELEASE]</w:t>
      </w:r>
      <w:r w:rsidRPr="0008241C">
        <w:rPr>
          <w:noProof/>
          <w:sz w:val="22"/>
          <w:szCs w:val="24"/>
        </w:rPr>
        <w:t>. U.S. Geological Survey.</w:t>
      </w:r>
    </w:p>
    <w:p w14:paraId="38BB50A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oYuen, N., Basiron, Y., &amp; Sundram, K. (2016). A historical perspective of peat exploitation in Europe and its sustainability. </w:t>
      </w:r>
      <w:r w:rsidRPr="0008241C">
        <w:rPr>
          <w:i/>
          <w:iCs/>
          <w:noProof/>
          <w:sz w:val="22"/>
          <w:szCs w:val="24"/>
        </w:rPr>
        <w:t>Journal of Oil Palm, Environment &amp;amp; Health</w:t>
      </w:r>
      <w:r w:rsidRPr="0008241C">
        <w:rPr>
          <w:noProof/>
          <w:sz w:val="22"/>
          <w:szCs w:val="24"/>
        </w:rPr>
        <w:t xml:space="preserve">, </w:t>
      </w:r>
      <w:r w:rsidRPr="0008241C">
        <w:rPr>
          <w:i/>
          <w:iCs/>
          <w:noProof/>
          <w:sz w:val="22"/>
          <w:szCs w:val="24"/>
        </w:rPr>
        <w:t>7</w:t>
      </w:r>
      <w:r w:rsidRPr="0008241C">
        <w:rPr>
          <w:noProof/>
          <w:sz w:val="22"/>
          <w:szCs w:val="24"/>
        </w:rPr>
        <w:t>, 1–18.</w:t>
      </w:r>
    </w:p>
    <w:p w14:paraId="051285C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Forest Stewardship Council. (n.d.). Facts and Figures. Retrieved from https://ic.fsc.org/en/facts-and-figures</w:t>
      </w:r>
    </w:p>
    <w:p w14:paraId="32A27B4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rno, I., &amp; Julien, M. (2000). Success in biological control of aquatic weeds by arthropods. In G. Gurr, J. Waage, &amp; S. D. Wratten (Eds.), </w:t>
      </w:r>
      <w:r w:rsidRPr="0008241C">
        <w:rPr>
          <w:i/>
          <w:iCs/>
          <w:noProof/>
          <w:sz w:val="22"/>
          <w:szCs w:val="24"/>
        </w:rPr>
        <w:t>Biological Control: Measures of Success</w:t>
      </w:r>
      <w:r w:rsidRPr="0008241C">
        <w:rPr>
          <w:noProof/>
          <w:sz w:val="22"/>
          <w:szCs w:val="24"/>
        </w:rPr>
        <w:t>. Springer Netherlands. Retrieved from https://books.google.co.nz/books?id=v4xqCQAAQBAJ</w:t>
      </w:r>
    </w:p>
    <w:p w14:paraId="1E60532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rrest, J. L., Wikramanayake, E., Shrestha, R., Areendran, G., Gyeltshen, K., Maheshwari, A., Mazumdar, S., Naidoo, R., Thapa, G. J., &amp; Thapa, K. (2012). Conservation and climate change: Assessing the vulnerability of snow leopard habitat to treeline shift in the Himalaya. </w:t>
      </w:r>
      <w:r w:rsidRPr="0008241C">
        <w:rPr>
          <w:i/>
          <w:iCs/>
          <w:noProof/>
          <w:sz w:val="22"/>
          <w:szCs w:val="24"/>
        </w:rPr>
        <w:t>Biological Conservation</w:t>
      </w:r>
      <w:r w:rsidRPr="0008241C">
        <w:rPr>
          <w:noProof/>
          <w:sz w:val="22"/>
          <w:szCs w:val="24"/>
        </w:rPr>
        <w:t xml:space="preserve">, </w:t>
      </w:r>
      <w:r w:rsidRPr="0008241C">
        <w:rPr>
          <w:i/>
          <w:iCs/>
          <w:noProof/>
          <w:sz w:val="22"/>
          <w:szCs w:val="24"/>
        </w:rPr>
        <w:t>150</w:t>
      </w:r>
      <w:r w:rsidRPr="0008241C">
        <w:rPr>
          <w:noProof/>
          <w:sz w:val="22"/>
          <w:szCs w:val="24"/>
        </w:rPr>
        <w:t>(1), 129–135. https://doi.org/10.1016/j.biocon.2012.03.001</w:t>
      </w:r>
    </w:p>
    <w:p w14:paraId="706292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ucaud, J., Orivel, J., Loiseau, A., Delabie, J. H. C., Jourdan, H., Konghouleux, D., Vonshak, M., Tindo, M., Mercier, J. L., Fresneau, D., Mikissa, J. B., McGlynn, T., Mikheyev, A. S., Oettler, J., &amp; Estoup, A. (2010). Worldwide invasion by the little fire ant: Routes of introduction and eco-evolutionary pathways. </w:t>
      </w:r>
      <w:r w:rsidRPr="0008241C">
        <w:rPr>
          <w:i/>
          <w:iCs/>
          <w:noProof/>
          <w:sz w:val="22"/>
          <w:szCs w:val="24"/>
        </w:rPr>
        <w:t>Evolutionary Applications</w:t>
      </w:r>
      <w:r w:rsidRPr="0008241C">
        <w:rPr>
          <w:noProof/>
          <w:sz w:val="22"/>
          <w:szCs w:val="24"/>
        </w:rPr>
        <w:t>. https://doi.org/10.1111/j.1752-4571.2010.00119.x</w:t>
      </w:r>
    </w:p>
    <w:p w14:paraId="1089CDE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Fox, B. J. (1998). Loss of Vertebrate Diversity Following European Settlement of Australian Mediterranean Regions (pp. 333–347). https://doi.org/10.1007/978-3-662-03543-6_19</w:t>
      </w:r>
    </w:p>
    <w:p w14:paraId="11ABB31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x, J., Vogler, J. B., Sen, O. L., Giambelluca, T. W., &amp; Ziegler, A. D. (2012). Simulating land-cover change in montane mainland southeast Asia. </w:t>
      </w:r>
      <w:r w:rsidRPr="0008241C">
        <w:rPr>
          <w:i/>
          <w:iCs/>
          <w:noProof/>
          <w:sz w:val="22"/>
          <w:szCs w:val="24"/>
        </w:rPr>
        <w:t>Environmental Management</w:t>
      </w:r>
      <w:r w:rsidRPr="0008241C">
        <w:rPr>
          <w:noProof/>
          <w:sz w:val="22"/>
          <w:szCs w:val="24"/>
        </w:rPr>
        <w:t xml:space="preserve">, </w:t>
      </w:r>
      <w:r w:rsidRPr="0008241C">
        <w:rPr>
          <w:i/>
          <w:iCs/>
          <w:noProof/>
          <w:sz w:val="22"/>
          <w:szCs w:val="24"/>
        </w:rPr>
        <w:t>49</w:t>
      </w:r>
      <w:r w:rsidRPr="0008241C">
        <w:rPr>
          <w:noProof/>
          <w:sz w:val="22"/>
          <w:szCs w:val="24"/>
        </w:rPr>
        <w:t>(5), 968–979.</w:t>
      </w:r>
    </w:p>
    <w:p w14:paraId="0301387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rey, M., Simard, N., Robichaud, D., Martin, J. L., &amp; Therriault, T. W. (2014). Fouling around: vessel sea-chests as a vector for the introduction and spread of aquatic invasive species. </w:t>
      </w:r>
      <w:r w:rsidRPr="0008241C">
        <w:rPr>
          <w:i/>
          <w:iCs/>
          <w:noProof/>
          <w:sz w:val="22"/>
          <w:szCs w:val="24"/>
        </w:rPr>
        <w:t>Management of Biological Invasions</w:t>
      </w:r>
      <w:r w:rsidRPr="0008241C">
        <w:rPr>
          <w:noProof/>
          <w:sz w:val="22"/>
          <w:szCs w:val="24"/>
        </w:rPr>
        <w:t xml:space="preserve">, </w:t>
      </w:r>
      <w:r w:rsidRPr="0008241C">
        <w:rPr>
          <w:i/>
          <w:iCs/>
          <w:noProof/>
          <w:sz w:val="22"/>
          <w:szCs w:val="24"/>
        </w:rPr>
        <w:t>5</w:t>
      </w:r>
      <w:r w:rsidRPr="0008241C">
        <w:rPr>
          <w:noProof/>
          <w:sz w:val="22"/>
          <w:szCs w:val="24"/>
        </w:rPr>
        <w:t>(1), 21–30. https://doi.org/10.3391/mbi.2014.5.1.02</w:t>
      </w:r>
    </w:p>
    <w:p w14:paraId="60E0FEC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rolking, S., Talbot, J., Jones, M. C., Treat, C. C., Kauffman, J. B., Tuittila, E.-S., &amp; Roulet, N. (2011). Peatlands in the Earth’s 21st century climate system. </w:t>
      </w:r>
      <w:r w:rsidRPr="0008241C">
        <w:rPr>
          <w:i/>
          <w:iCs/>
          <w:noProof/>
          <w:sz w:val="22"/>
          <w:szCs w:val="24"/>
        </w:rPr>
        <w:t>Environmental Reviews</w:t>
      </w:r>
      <w:r w:rsidRPr="0008241C">
        <w:rPr>
          <w:noProof/>
          <w:sz w:val="22"/>
          <w:szCs w:val="24"/>
        </w:rPr>
        <w:t xml:space="preserve">, </w:t>
      </w:r>
      <w:r w:rsidRPr="0008241C">
        <w:rPr>
          <w:i/>
          <w:iCs/>
          <w:noProof/>
          <w:sz w:val="22"/>
          <w:szCs w:val="24"/>
        </w:rPr>
        <w:t>19</w:t>
      </w:r>
      <w:r w:rsidRPr="0008241C">
        <w:rPr>
          <w:noProof/>
          <w:sz w:val="22"/>
          <w:szCs w:val="24"/>
        </w:rPr>
        <w:t>(NA), 371–396. https://doi.org/10.1139/a11-014</w:t>
      </w:r>
    </w:p>
    <w:p w14:paraId="329B23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rost, G. V, &amp; Epstein, H. E. (2014). Tall shrub and tree expansion in Siberian tundra ecotones since the 1960s. </w:t>
      </w:r>
      <w:r w:rsidRPr="0008241C">
        <w:rPr>
          <w:i/>
          <w:iCs/>
          <w:noProof/>
          <w:sz w:val="22"/>
          <w:szCs w:val="24"/>
        </w:rPr>
        <w:t>Global Change Biology</w:t>
      </w:r>
      <w:r w:rsidRPr="0008241C">
        <w:rPr>
          <w:noProof/>
          <w:sz w:val="22"/>
          <w:szCs w:val="24"/>
        </w:rPr>
        <w:t xml:space="preserve">, </w:t>
      </w:r>
      <w:r w:rsidRPr="0008241C">
        <w:rPr>
          <w:i/>
          <w:iCs/>
          <w:noProof/>
          <w:sz w:val="22"/>
          <w:szCs w:val="24"/>
        </w:rPr>
        <w:t>20</w:t>
      </w:r>
      <w:r w:rsidRPr="0008241C">
        <w:rPr>
          <w:noProof/>
          <w:sz w:val="22"/>
          <w:szCs w:val="24"/>
        </w:rPr>
        <w:t>(4), 1264–1277. https://doi.org/10.1111/gcb.12406</w:t>
      </w:r>
    </w:p>
    <w:p w14:paraId="04B3F5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rost, G. V, Epstein, H. E., Walker, D. a, Matyshak, G., &amp; Ermokhina, K. (2013). Patterned-ground facilitates shrub expansion in Low Arctic tundra. </w:t>
      </w:r>
      <w:r w:rsidRPr="0008241C">
        <w:rPr>
          <w:i/>
          <w:iCs/>
          <w:noProof/>
          <w:sz w:val="22"/>
          <w:szCs w:val="24"/>
        </w:rPr>
        <w:t>Environmental Research Letters</w:t>
      </w:r>
      <w:r w:rsidRPr="0008241C">
        <w:rPr>
          <w:noProof/>
          <w:sz w:val="22"/>
          <w:szCs w:val="24"/>
        </w:rPr>
        <w:t xml:space="preserve">, </w:t>
      </w:r>
      <w:r w:rsidRPr="0008241C">
        <w:rPr>
          <w:i/>
          <w:iCs/>
          <w:noProof/>
          <w:sz w:val="22"/>
          <w:szCs w:val="24"/>
        </w:rPr>
        <w:t>8</w:t>
      </w:r>
      <w:r w:rsidRPr="0008241C">
        <w:rPr>
          <w:noProof/>
          <w:sz w:val="22"/>
          <w:szCs w:val="24"/>
        </w:rPr>
        <w:t>(1), 015035. https://doi.org/10.1088/1748-9326/8/1/015035</w:t>
      </w:r>
    </w:p>
    <w:p w14:paraId="06DFA59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u, Wan, &amp; Zhang. (2016). </w:t>
      </w:r>
      <w:r w:rsidRPr="0008241C">
        <w:rPr>
          <w:i/>
          <w:iCs/>
          <w:noProof/>
          <w:sz w:val="22"/>
          <w:szCs w:val="24"/>
        </w:rPr>
        <w:t>China Air 2015 – Air pollution prevention and control progress in Chinese cities</w:t>
      </w:r>
      <w:r w:rsidRPr="0008241C">
        <w:rPr>
          <w:noProof/>
          <w:sz w:val="22"/>
          <w:szCs w:val="24"/>
        </w:rPr>
        <w:t>. Beijing, China.</w:t>
      </w:r>
    </w:p>
    <w:p w14:paraId="4CE098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unge-Smith, S., Briggs, M., &amp; Miao, W. (2012). </w:t>
      </w:r>
      <w:r w:rsidRPr="0008241C">
        <w:rPr>
          <w:i/>
          <w:iCs/>
          <w:noProof/>
          <w:sz w:val="22"/>
          <w:szCs w:val="24"/>
        </w:rPr>
        <w:t>Regional overview of fisheries and aquaculture in Asia and the Pacific 2012</w:t>
      </w:r>
      <w:r w:rsidRPr="0008241C">
        <w:rPr>
          <w:noProof/>
          <w:sz w:val="22"/>
          <w:szCs w:val="24"/>
        </w:rPr>
        <w:t xml:space="preserve">. (Asia-Pacific Fishery Commision (APFIC), Ed.), </w:t>
      </w:r>
      <w:r w:rsidRPr="0008241C">
        <w:rPr>
          <w:i/>
          <w:iCs/>
          <w:noProof/>
          <w:sz w:val="22"/>
          <w:szCs w:val="24"/>
        </w:rPr>
        <w:t>RAP publication</w:t>
      </w:r>
      <w:r w:rsidRPr="0008241C">
        <w:rPr>
          <w:noProof/>
          <w:sz w:val="22"/>
          <w:szCs w:val="24"/>
        </w:rPr>
        <w:t>. Bangkok, Thailand: Food and Agriculture Organisation of the United Nations. Retrieved from http://www.fao.org/documents/card/en/c/951b0503-aece-5bdf-a4fa-500b868b55a1/</w:t>
      </w:r>
    </w:p>
    <w:p w14:paraId="5F4FEF9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llo-Reynose, J. P., Égido-Villarreal, J., &amp; Martińez‐Villalba, G. (2011). Reaction of fin whales Balaenoptera physalus to an earthquake. </w:t>
      </w:r>
      <w:r w:rsidRPr="0008241C">
        <w:rPr>
          <w:i/>
          <w:iCs/>
          <w:noProof/>
          <w:sz w:val="22"/>
          <w:szCs w:val="24"/>
        </w:rPr>
        <w:t>Bioacoustics</w:t>
      </w:r>
      <w:r w:rsidRPr="0008241C">
        <w:rPr>
          <w:noProof/>
          <w:sz w:val="22"/>
          <w:szCs w:val="24"/>
        </w:rPr>
        <w:t xml:space="preserve">, </w:t>
      </w:r>
      <w:r w:rsidRPr="0008241C">
        <w:rPr>
          <w:i/>
          <w:iCs/>
          <w:noProof/>
          <w:sz w:val="22"/>
          <w:szCs w:val="24"/>
        </w:rPr>
        <w:t>20</w:t>
      </w:r>
      <w:r w:rsidRPr="0008241C">
        <w:rPr>
          <w:noProof/>
          <w:sz w:val="22"/>
          <w:szCs w:val="24"/>
        </w:rPr>
        <w:t>(3), 317–329. https://doi.org/10.1080/09524622.2011.9753654</w:t>
      </w:r>
    </w:p>
    <w:p w14:paraId="18A81D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rbutt, A., de Groot, A., Smit, C., &amp; Pétillon, J. (2017). European salt marshes: ecology and conservation in a changing world. </w:t>
      </w:r>
      <w:r w:rsidRPr="0008241C">
        <w:rPr>
          <w:i/>
          <w:iCs/>
          <w:noProof/>
          <w:sz w:val="22"/>
          <w:szCs w:val="24"/>
        </w:rPr>
        <w:t>Journal of Coastal Conservation</w:t>
      </w:r>
      <w:r w:rsidRPr="0008241C">
        <w:rPr>
          <w:noProof/>
          <w:sz w:val="22"/>
          <w:szCs w:val="24"/>
        </w:rPr>
        <w:t xml:space="preserve">, </w:t>
      </w:r>
      <w:r w:rsidRPr="0008241C">
        <w:rPr>
          <w:i/>
          <w:iCs/>
          <w:noProof/>
          <w:sz w:val="22"/>
          <w:szCs w:val="24"/>
        </w:rPr>
        <w:t>21</w:t>
      </w:r>
      <w:r w:rsidRPr="0008241C">
        <w:rPr>
          <w:noProof/>
          <w:sz w:val="22"/>
          <w:szCs w:val="24"/>
        </w:rPr>
        <w:t>(3), 405–408. https://doi.org/10.1007/s11852-017-0524-6</w:t>
      </w:r>
    </w:p>
    <w:p w14:paraId="0490AFF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rcia, N., Harrison, I., Cox, N., &amp; Tognelli, M. F. (2015). </w:t>
      </w:r>
      <w:r w:rsidRPr="0008241C">
        <w:rPr>
          <w:i/>
          <w:iCs/>
          <w:noProof/>
          <w:sz w:val="22"/>
          <w:szCs w:val="24"/>
        </w:rPr>
        <w:t>The Status and Distribution of Freshwater Biodiversity in the Arabian Peninsula.</w:t>
      </w:r>
      <w:r w:rsidRPr="0008241C">
        <w:rPr>
          <w:noProof/>
          <w:sz w:val="22"/>
          <w:szCs w:val="24"/>
        </w:rPr>
        <w:t xml:space="preserve"> Gland, Switzerland, Cambridge, UK and Arlington, USA: IUCN.</w:t>
      </w:r>
    </w:p>
    <w:p w14:paraId="3DBA75C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rcia, R. a, Cabeza, M., Rahbek, C., &amp; Araújo, M. B. (2014). Multiple dimensions of climate change and their implications for biodiversity. </w:t>
      </w:r>
      <w:r w:rsidRPr="0008241C">
        <w:rPr>
          <w:i/>
          <w:iCs/>
          <w:noProof/>
          <w:sz w:val="22"/>
          <w:szCs w:val="24"/>
        </w:rPr>
        <w:t>Science (New York, N.Y.)</w:t>
      </w:r>
      <w:r w:rsidRPr="0008241C">
        <w:rPr>
          <w:noProof/>
          <w:sz w:val="22"/>
          <w:szCs w:val="24"/>
        </w:rPr>
        <w:t xml:space="preserve">, </w:t>
      </w:r>
      <w:r w:rsidRPr="0008241C">
        <w:rPr>
          <w:i/>
          <w:iCs/>
          <w:noProof/>
          <w:sz w:val="22"/>
          <w:szCs w:val="24"/>
        </w:rPr>
        <w:t>344</w:t>
      </w:r>
      <w:r w:rsidRPr="0008241C">
        <w:rPr>
          <w:noProof/>
          <w:sz w:val="22"/>
          <w:szCs w:val="24"/>
        </w:rPr>
        <w:t>(6183), 1247579. https://doi.org/10.1126/science.1247579</w:t>
      </w:r>
    </w:p>
    <w:p w14:paraId="3545739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rden, J. G., McAlpine, C. A., &amp; Possingham, H. P. (2010). Multi-scaled habitat considerations for </w:t>
      </w:r>
      <w:r w:rsidRPr="0008241C">
        <w:rPr>
          <w:noProof/>
          <w:sz w:val="22"/>
          <w:szCs w:val="24"/>
        </w:rPr>
        <w:lastRenderedPageBreak/>
        <w:t xml:space="preserve">conserving urban biodiversity: native reptiles and small mammals in Brisbane, Australia. </w:t>
      </w:r>
      <w:r w:rsidRPr="0008241C">
        <w:rPr>
          <w:i/>
          <w:iCs/>
          <w:noProof/>
          <w:sz w:val="22"/>
          <w:szCs w:val="24"/>
        </w:rPr>
        <w:t>Landscape Ecology</w:t>
      </w:r>
      <w:r w:rsidRPr="0008241C">
        <w:rPr>
          <w:noProof/>
          <w:sz w:val="22"/>
          <w:szCs w:val="24"/>
        </w:rPr>
        <w:t xml:space="preserve">, </w:t>
      </w:r>
      <w:r w:rsidRPr="0008241C">
        <w:rPr>
          <w:i/>
          <w:iCs/>
          <w:noProof/>
          <w:sz w:val="22"/>
          <w:szCs w:val="24"/>
        </w:rPr>
        <w:t>25</w:t>
      </w:r>
      <w:r w:rsidRPr="0008241C">
        <w:rPr>
          <w:noProof/>
          <w:sz w:val="22"/>
          <w:szCs w:val="24"/>
        </w:rPr>
        <w:t>(7), 1013–1028. https://doi.org/10.1007/s10980-010-9476-z</w:t>
      </w:r>
    </w:p>
    <w:p w14:paraId="446F49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ttuso, J.-P., Magnan, A., Bille, R., Cheung, W. W. L., Howes, E. L., Joos, F., Allemand, D., Bopp, L., Cooley, S. R., Eakin, C. M., Hoegh-Guldberg, O., Kelly, R. P., Portner, H.-O., Rogers, A. D., Baxter, J. M., Laffoley, D., Osborn, D., Rankovic, A., Rochette, J., Sumaila, U. R., Treyer, S., &amp; Turley, C. (2015). Contrasting futures for ocean and society from different anthropogenic CO2 emissions scenarios. </w:t>
      </w:r>
      <w:r w:rsidRPr="0008241C">
        <w:rPr>
          <w:i/>
          <w:iCs/>
          <w:noProof/>
          <w:sz w:val="22"/>
          <w:szCs w:val="24"/>
        </w:rPr>
        <w:t>Science</w:t>
      </w:r>
      <w:r w:rsidRPr="0008241C">
        <w:rPr>
          <w:noProof/>
          <w:sz w:val="22"/>
          <w:szCs w:val="24"/>
        </w:rPr>
        <w:t xml:space="preserve">, </w:t>
      </w:r>
      <w:r w:rsidRPr="0008241C">
        <w:rPr>
          <w:i/>
          <w:iCs/>
          <w:noProof/>
          <w:sz w:val="22"/>
          <w:szCs w:val="24"/>
        </w:rPr>
        <w:t>349</w:t>
      </w:r>
      <w:r w:rsidRPr="0008241C">
        <w:rPr>
          <w:noProof/>
          <w:sz w:val="22"/>
          <w:szCs w:val="24"/>
        </w:rPr>
        <w:t>(6243), aac4722-aac4722. https://doi.org/10.1126/science.aac4722</w:t>
      </w:r>
    </w:p>
    <w:p w14:paraId="7C61E7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utam, R., Hsu, N. C., &amp; Lau, K. M. (2010). Premonsoon aerosol characterization and radiative effects over the Indo-Gangetic plains: Implications for regional climate warming. </w:t>
      </w:r>
      <w:r w:rsidRPr="0008241C">
        <w:rPr>
          <w:i/>
          <w:iCs/>
          <w:noProof/>
          <w:sz w:val="22"/>
          <w:szCs w:val="24"/>
        </w:rPr>
        <w:t>Journal of Geophysical Research Atmospheres</w:t>
      </w:r>
      <w:r w:rsidRPr="0008241C">
        <w:rPr>
          <w:noProof/>
          <w:sz w:val="22"/>
          <w:szCs w:val="24"/>
        </w:rPr>
        <w:t>. https://doi.org/10.1029/2010JD013819</w:t>
      </w:r>
    </w:p>
    <w:p w14:paraId="53062BD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edan, K. B., Silliman, B. R., &amp; Bertness, M. D. (2009). Centuries of human-driven change in salt marsh ecosystems. </w:t>
      </w:r>
      <w:r w:rsidRPr="0008241C">
        <w:rPr>
          <w:i/>
          <w:iCs/>
          <w:noProof/>
          <w:sz w:val="22"/>
          <w:szCs w:val="24"/>
        </w:rPr>
        <w:t>Annual Review of Marine Science</w:t>
      </w:r>
      <w:r w:rsidRPr="0008241C">
        <w:rPr>
          <w:noProof/>
          <w:sz w:val="22"/>
          <w:szCs w:val="24"/>
        </w:rPr>
        <w:t xml:space="preserve">, </w:t>
      </w:r>
      <w:r w:rsidRPr="0008241C">
        <w:rPr>
          <w:i/>
          <w:iCs/>
          <w:noProof/>
          <w:sz w:val="22"/>
          <w:szCs w:val="24"/>
        </w:rPr>
        <w:t>1</w:t>
      </w:r>
      <w:r w:rsidRPr="0008241C">
        <w:rPr>
          <w:noProof/>
          <w:sz w:val="22"/>
          <w:szCs w:val="24"/>
        </w:rPr>
        <w:t>, 117–141. https://doi.org/10.1146/annurev.marine.010908.163930</w:t>
      </w:r>
    </w:p>
    <w:p w14:paraId="2ECDA45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eddes, J. A., &amp; Martin, R. V. (2017). Global deposition of total reactive nitrogen oxides from 1996 to 2014 constrained with satellite observations of NO 2 columns. </w:t>
      </w:r>
      <w:r w:rsidRPr="0008241C">
        <w:rPr>
          <w:i/>
          <w:iCs/>
          <w:noProof/>
          <w:sz w:val="22"/>
          <w:szCs w:val="24"/>
        </w:rPr>
        <w:t>Atmos. Chem. Phys</w:t>
      </w:r>
      <w:r w:rsidRPr="0008241C">
        <w:rPr>
          <w:noProof/>
          <w:sz w:val="22"/>
          <w:szCs w:val="24"/>
        </w:rPr>
        <w:t xml:space="preserve">, </w:t>
      </w:r>
      <w:r w:rsidRPr="0008241C">
        <w:rPr>
          <w:i/>
          <w:iCs/>
          <w:noProof/>
          <w:sz w:val="22"/>
          <w:szCs w:val="24"/>
        </w:rPr>
        <w:t>175194</w:t>
      </w:r>
      <w:r w:rsidRPr="0008241C">
        <w:rPr>
          <w:noProof/>
          <w:sz w:val="22"/>
          <w:szCs w:val="24"/>
        </w:rPr>
        <w:t>, 10071–10091. https://doi.org/10.5194/acp-17-10071-2017</w:t>
      </w:r>
    </w:p>
    <w:p w14:paraId="2225618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eist, H. J., &amp; Lambin, E. F. (2004). Dynamic Causal Patterns of Desertification. </w:t>
      </w:r>
      <w:r w:rsidRPr="0008241C">
        <w:rPr>
          <w:i/>
          <w:iCs/>
          <w:noProof/>
          <w:sz w:val="22"/>
          <w:szCs w:val="24"/>
        </w:rPr>
        <w:t>BioScience</w:t>
      </w:r>
      <w:r w:rsidRPr="0008241C">
        <w:rPr>
          <w:noProof/>
          <w:sz w:val="22"/>
          <w:szCs w:val="24"/>
        </w:rPr>
        <w:t xml:space="preserve">, </w:t>
      </w:r>
      <w:r w:rsidRPr="0008241C">
        <w:rPr>
          <w:i/>
          <w:iCs/>
          <w:noProof/>
          <w:sz w:val="22"/>
          <w:szCs w:val="24"/>
        </w:rPr>
        <w:t>54</w:t>
      </w:r>
      <w:r w:rsidRPr="0008241C">
        <w:rPr>
          <w:noProof/>
          <w:sz w:val="22"/>
          <w:szCs w:val="24"/>
        </w:rPr>
        <w:t>(9), 817. https://doi.org/10.1641/0006-3568(2004)054[0817:DCPOD]2.0.CO;2</w:t>
      </w:r>
    </w:p>
    <w:p w14:paraId="0F1BA1C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ellert A. (2017). Technological Advancement and the Effect on the Ecosystem. </w:t>
      </w:r>
      <w:r w:rsidRPr="0008241C">
        <w:rPr>
          <w:i/>
          <w:iCs/>
          <w:noProof/>
          <w:sz w:val="22"/>
          <w:szCs w:val="24"/>
        </w:rPr>
        <w:t>Nature</w:t>
      </w:r>
      <w:r w:rsidRPr="0008241C">
        <w:rPr>
          <w:noProof/>
          <w:sz w:val="22"/>
          <w:szCs w:val="24"/>
        </w:rPr>
        <w:t>. Retrieved from http://sciencing.com/technological-advancement-effect-ecosystem-23107.html</w:t>
      </w:r>
    </w:p>
    <w:p w14:paraId="321952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emenne, F. (2011). Why the numbers don’t add up: A review of estimates and predictions of people displaced by environmental changes. </w:t>
      </w:r>
      <w:r w:rsidRPr="0008241C">
        <w:rPr>
          <w:i/>
          <w:iCs/>
          <w:noProof/>
          <w:sz w:val="22"/>
          <w:szCs w:val="24"/>
        </w:rPr>
        <w:t>Global Environmental Change</w:t>
      </w:r>
      <w:r w:rsidRPr="0008241C">
        <w:rPr>
          <w:noProof/>
          <w:sz w:val="22"/>
          <w:szCs w:val="24"/>
        </w:rPr>
        <w:t xml:space="preserve">, </w:t>
      </w:r>
      <w:r w:rsidRPr="0008241C">
        <w:rPr>
          <w:i/>
          <w:iCs/>
          <w:noProof/>
          <w:sz w:val="22"/>
          <w:szCs w:val="24"/>
        </w:rPr>
        <w:t>21</w:t>
      </w:r>
      <w:r w:rsidRPr="0008241C">
        <w:rPr>
          <w:noProof/>
          <w:sz w:val="22"/>
          <w:szCs w:val="24"/>
        </w:rPr>
        <w:t>(SUPPL. 1), 41–49. https://doi.org/10.1016/j.gloenvcha.2011.09.005</w:t>
      </w:r>
    </w:p>
    <w:p w14:paraId="108EA0C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GEO BON Secretariat. (2015). Global Biodiversity Change Indicators Version 1.2, 1–20. Retrieved from www.geobon.org</w:t>
      </w:r>
    </w:p>
    <w:p w14:paraId="4ABA5D2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haffour, N. (2009). The challenge of capacity-building strategies and perspectives for desalination for sustainable water use in MENA. </w:t>
      </w:r>
      <w:r w:rsidRPr="0008241C">
        <w:rPr>
          <w:i/>
          <w:iCs/>
          <w:noProof/>
          <w:sz w:val="22"/>
          <w:szCs w:val="24"/>
        </w:rPr>
        <w:t>Desalination and Water Treatment</w:t>
      </w:r>
      <w:r w:rsidRPr="0008241C">
        <w:rPr>
          <w:noProof/>
          <w:sz w:val="22"/>
          <w:szCs w:val="24"/>
        </w:rPr>
        <w:t>. https://doi.org/10.5004/dwt.2009.564</w:t>
      </w:r>
    </w:p>
    <w:p w14:paraId="6A94E58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am, X., Ng, T. H., Lok, A. F. S. L., &amp; Ng, H. H. (2011). Local geographic range predicts freshwater fish extinctions in Singapore. </w:t>
      </w:r>
      <w:r w:rsidRPr="0008241C">
        <w:rPr>
          <w:i/>
          <w:iCs/>
          <w:noProof/>
          <w:sz w:val="22"/>
          <w:szCs w:val="24"/>
        </w:rPr>
        <w:t>Journal of Applied Ecology</w:t>
      </w:r>
      <w:r w:rsidRPr="0008241C">
        <w:rPr>
          <w:noProof/>
          <w:sz w:val="22"/>
          <w:szCs w:val="24"/>
        </w:rPr>
        <w:t xml:space="preserve">, </w:t>
      </w:r>
      <w:r w:rsidRPr="0008241C">
        <w:rPr>
          <w:i/>
          <w:iCs/>
          <w:noProof/>
          <w:sz w:val="22"/>
          <w:szCs w:val="24"/>
        </w:rPr>
        <w:t>48</w:t>
      </w:r>
      <w:r w:rsidRPr="0008241C">
        <w:rPr>
          <w:noProof/>
          <w:sz w:val="22"/>
          <w:szCs w:val="24"/>
        </w:rPr>
        <w:t>(2), 356–363. https://doi.org/10.1111/j.1365-2664.2010.01953.x</w:t>
      </w:r>
    </w:p>
    <w:p w14:paraId="6D37557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Gidda, S. B. (2016). Sub-regional Analysis of the Status of Aichi Biodiversity Target 11. Nadi, Fiji.</w:t>
      </w:r>
    </w:p>
    <w:p w14:paraId="7ED7CBF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lani, H., Shrestha, H. L., Murthy, M. S. R., Phuntso, P., Pradhan, S., Bajracharya, B., &amp; Shrestha, B. (2015). Decadal land cover change dynamics in Bhutan.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148</w:t>
      </w:r>
      <w:r w:rsidRPr="0008241C">
        <w:rPr>
          <w:noProof/>
          <w:sz w:val="22"/>
          <w:szCs w:val="24"/>
        </w:rPr>
        <w:t>, 91–100.</w:t>
      </w:r>
    </w:p>
    <w:p w14:paraId="37B8B3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lbert, P. M. (2017). Eutrophication, harmful algae and biodiversity-Challenging paradigms in a world of complex nutrient changes. </w:t>
      </w:r>
      <w:r w:rsidRPr="0008241C">
        <w:rPr>
          <w:i/>
          <w:iCs/>
          <w:noProof/>
          <w:sz w:val="22"/>
          <w:szCs w:val="24"/>
        </w:rPr>
        <w:t>Marine Pollution Bulletin</w:t>
      </w:r>
      <w:r w:rsidRPr="0008241C">
        <w:rPr>
          <w:noProof/>
          <w:sz w:val="22"/>
          <w:szCs w:val="24"/>
        </w:rPr>
        <w:t>. Retrieved from http://dx.doi.org/10.1016/j.marpolbul.2017.04.027.</w:t>
      </w:r>
    </w:p>
    <w:p w14:paraId="43B9B7F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llispie, E. C., Sowers, T. D., Duckworth, O. W., &amp; Polizzotto, M. L. (2015). Soil Pollution Due to Irrigation with Arsenic-Contaminated Groundwater: Current State of Science. </w:t>
      </w:r>
      <w:r w:rsidRPr="0008241C">
        <w:rPr>
          <w:i/>
          <w:iCs/>
          <w:noProof/>
          <w:sz w:val="22"/>
          <w:szCs w:val="24"/>
        </w:rPr>
        <w:t>Current Pollution Reports</w:t>
      </w:r>
      <w:r w:rsidRPr="0008241C">
        <w:rPr>
          <w:noProof/>
          <w:sz w:val="22"/>
          <w:szCs w:val="24"/>
        </w:rPr>
        <w:t>. https://doi.org/10.1007/s40726-015-0001-5</w:t>
      </w:r>
    </w:p>
    <w:p w14:paraId="46D43C9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lasby, T. M. (2013). Caulerpa taxifolia in seagrass meadows: Killer or opportunistic weed? </w:t>
      </w:r>
      <w:r w:rsidRPr="0008241C">
        <w:rPr>
          <w:i/>
          <w:iCs/>
          <w:noProof/>
          <w:sz w:val="22"/>
          <w:szCs w:val="24"/>
        </w:rPr>
        <w:t>Biological Invasions</w:t>
      </w:r>
      <w:r w:rsidRPr="0008241C">
        <w:rPr>
          <w:noProof/>
          <w:sz w:val="22"/>
          <w:szCs w:val="24"/>
        </w:rPr>
        <w:t xml:space="preserve">, </w:t>
      </w:r>
      <w:r w:rsidRPr="0008241C">
        <w:rPr>
          <w:i/>
          <w:iCs/>
          <w:noProof/>
          <w:sz w:val="22"/>
          <w:szCs w:val="24"/>
        </w:rPr>
        <w:t>15</w:t>
      </w:r>
      <w:r w:rsidRPr="0008241C">
        <w:rPr>
          <w:noProof/>
          <w:sz w:val="22"/>
          <w:szCs w:val="24"/>
        </w:rPr>
        <w:t>(5), 1017–1035. https://doi.org/10.1007/s10530-012-0347-1</w:t>
      </w:r>
    </w:p>
    <w:p w14:paraId="5724C12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len, A. S., Atkinson, R., Campbell, K. J., Hagen, E., Holmes, N. D., Keitt, B. S., Parkes, J. P., Saunders, A., Sawyer, J., &amp; Torres, H. (2013). Eradicating multiple invasive species on inhabited islands: the next big step in island restoration? </w:t>
      </w:r>
      <w:r w:rsidRPr="0008241C">
        <w:rPr>
          <w:i/>
          <w:iCs/>
          <w:noProof/>
          <w:sz w:val="22"/>
          <w:szCs w:val="24"/>
        </w:rPr>
        <w:t>Biological Invasions</w:t>
      </w:r>
      <w:r w:rsidRPr="0008241C">
        <w:rPr>
          <w:noProof/>
          <w:sz w:val="22"/>
          <w:szCs w:val="24"/>
        </w:rPr>
        <w:t xml:space="preserve">, </w:t>
      </w:r>
      <w:r w:rsidRPr="0008241C">
        <w:rPr>
          <w:i/>
          <w:iCs/>
          <w:noProof/>
          <w:sz w:val="22"/>
          <w:szCs w:val="24"/>
        </w:rPr>
        <w:t>15</w:t>
      </w:r>
      <w:r w:rsidRPr="0008241C">
        <w:rPr>
          <w:noProof/>
          <w:sz w:val="22"/>
          <w:szCs w:val="24"/>
        </w:rPr>
        <w:t>(12), 2589–2603. https://doi.org/10.1007/s10530-013-0495-y</w:t>
      </w:r>
    </w:p>
    <w:p w14:paraId="381392C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Global Witness. (2013). Sarawak ’ s Forests : Myths &amp; Reality. Retrieved from https://www.globalwitness.org/sites/default/files/library/Sarawak myths and reality.doc.pdf</w:t>
      </w:r>
    </w:p>
    <w:p w14:paraId="61F35F7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bler, C. J., Doherty, O. M., Hattenrath-Lehmann, T. K., Griffith, A. W., Kang, Y., &amp; Litaker, R. W. (2017). Ocean warming since 1982 has expanded the niche of toxic algal blooms in the North Atlantic and North Pacific oceans. </w:t>
      </w:r>
      <w:r w:rsidRPr="0008241C">
        <w:rPr>
          <w:i/>
          <w:iCs/>
          <w:noProof/>
          <w:sz w:val="22"/>
          <w:szCs w:val="24"/>
        </w:rPr>
        <w:t xml:space="preserve">Proceedings of the National Academy of Sciences </w:t>
      </w:r>
      <w:r w:rsidRPr="0008241C">
        <w:rPr>
          <w:noProof/>
          <w:sz w:val="22"/>
          <w:szCs w:val="24"/>
        </w:rPr>
        <w:t xml:space="preserve">, </w:t>
      </w:r>
      <w:r w:rsidRPr="0008241C">
        <w:rPr>
          <w:i/>
          <w:iCs/>
          <w:noProof/>
          <w:sz w:val="22"/>
          <w:szCs w:val="24"/>
        </w:rPr>
        <w:t>114</w:t>
      </w:r>
      <w:r w:rsidRPr="0008241C">
        <w:rPr>
          <w:noProof/>
          <w:sz w:val="22"/>
          <w:szCs w:val="24"/>
        </w:rPr>
        <w:t>(19), 4975–4980. https://doi.org/10.1073/pnas.1619575114</w:t>
      </w:r>
    </w:p>
    <w:p w14:paraId="50A263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ka, K. (2010). Biosecurity measures to prevent the incursion of invasive alien species into Japan </w:t>
      </w:r>
      <w:r w:rsidRPr="0008241C">
        <w:rPr>
          <w:noProof/>
          <w:sz w:val="22"/>
          <w:szCs w:val="24"/>
        </w:rPr>
        <w:lastRenderedPageBreak/>
        <w:t xml:space="preserve">and to mitigate their impact The Invasive Alien Species Act in Japan. </w:t>
      </w:r>
      <w:r w:rsidRPr="0008241C">
        <w:rPr>
          <w:i/>
          <w:iCs/>
          <w:noProof/>
          <w:sz w:val="22"/>
          <w:szCs w:val="24"/>
        </w:rPr>
        <w:t>Rev. Sci. Tech. Off. Int. Epiz.</w:t>
      </w:r>
      <w:r w:rsidRPr="0008241C">
        <w:rPr>
          <w:noProof/>
          <w:sz w:val="22"/>
          <w:szCs w:val="24"/>
        </w:rPr>
        <w:t xml:space="preserve">, </w:t>
      </w:r>
      <w:r w:rsidRPr="0008241C">
        <w:rPr>
          <w:i/>
          <w:iCs/>
          <w:noProof/>
          <w:sz w:val="22"/>
          <w:szCs w:val="24"/>
        </w:rPr>
        <w:t>29</w:t>
      </w:r>
      <w:r w:rsidRPr="0008241C">
        <w:rPr>
          <w:noProof/>
          <w:sz w:val="22"/>
          <w:szCs w:val="24"/>
        </w:rPr>
        <w:t>(2), 299–310.</w:t>
      </w:r>
    </w:p>
    <w:p w14:paraId="00D9787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ldson, S. L. (2011). Biosecurity, risk and policy: A New Zealand perspective. </w:t>
      </w:r>
      <w:r w:rsidRPr="0008241C">
        <w:rPr>
          <w:i/>
          <w:iCs/>
          <w:noProof/>
          <w:sz w:val="22"/>
          <w:szCs w:val="24"/>
        </w:rPr>
        <w:t>Journal Fur Verbraucherschutz Und Lebensmittelsicherheit</w:t>
      </w:r>
      <w:r w:rsidRPr="0008241C">
        <w:rPr>
          <w:noProof/>
          <w:sz w:val="22"/>
          <w:szCs w:val="24"/>
        </w:rPr>
        <w:t xml:space="preserve">, </w:t>
      </w:r>
      <w:r w:rsidRPr="0008241C">
        <w:rPr>
          <w:i/>
          <w:iCs/>
          <w:noProof/>
          <w:sz w:val="22"/>
          <w:szCs w:val="24"/>
        </w:rPr>
        <w:t>6</w:t>
      </w:r>
      <w:r w:rsidRPr="0008241C">
        <w:rPr>
          <w:noProof/>
          <w:sz w:val="22"/>
          <w:szCs w:val="24"/>
        </w:rPr>
        <w:t>(SUPPL. 1), 41–47. https://doi.org/10.1007/s00003-011-0673-8</w:t>
      </w:r>
    </w:p>
    <w:p w14:paraId="31EF64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lley, J., &amp; Tyers, R. (2012). Demographic dividends, dependencies, and economic growth in China and India. </w:t>
      </w:r>
      <w:r w:rsidRPr="0008241C">
        <w:rPr>
          <w:i/>
          <w:iCs/>
          <w:noProof/>
          <w:sz w:val="22"/>
          <w:szCs w:val="24"/>
        </w:rPr>
        <w:t>Asian Economic Papers</w:t>
      </w:r>
      <w:r w:rsidRPr="0008241C">
        <w:rPr>
          <w:noProof/>
          <w:sz w:val="22"/>
          <w:szCs w:val="24"/>
        </w:rPr>
        <w:t xml:space="preserve">, </w:t>
      </w:r>
      <w:r w:rsidRPr="0008241C">
        <w:rPr>
          <w:i/>
          <w:iCs/>
          <w:noProof/>
          <w:sz w:val="22"/>
          <w:szCs w:val="24"/>
        </w:rPr>
        <w:t>11</w:t>
      </w:r>
      <w:r w:rsidRPr="0008241C">
        <w:rPr>
          <w:noProof/>
          <w:sz w:val="22"/>
          <w:szCs w:val="24"/>
        </w:rPr>
        <w:t>(3), 1–26. https://doi.org/10.1162/ASEP_a_00156</w:t>
      </w:r>
    </w:p>
    <w:p w14:paraId="47EFFC6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Gombos, M., Ramsay, D., Webb, A., Marra, J., Atkinson, S., &amp; Gorong, B. (2014). Coastal Change in the Pacific Islands, Volume Two: A Guide to Support Community Decision-Making on Coastal Erosion and Flooding Issues. Pohnpei, Federated States of Micronesia: Micronesia Conservation Trust.</w:t>
      </w:r>
    </w:p>
    <w:p w14:paraId="5CB23E8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ómez-Baggethun, E., Gren, Å., Barton, D. N., Langemeyer, J., McPhearson, T., O’Farrell, P., Andersson, E., Hamstead, Z., &amp; Kremer, P. (2013). Urban Ecosystem Services. In </w:t>
      </w:r>
      <w:r w:rsidRPr="0008241C">
        <w:rPr>
          <w:i/>
          <w:iCs/>
          <w:noProof/>
          <w:sz w:val="22"/>
          <w:szCs w:val="24"/>
        </w:rPr>
        <w:t>Urbanization, Biodiversity and Ecosystem Services: Challenges and Opportunities</w:t>
      </w:r>
      <w:r w:rsidRPr="0008241C">
        <w:rPr>
          <w:noProof/>
          <w:sz w:val="22"/>
          <w:szCs w:val="24"/>
        </w:rPr>
        <w:t xml:space="preserve"> (pp. 175–251). Dordrecht: Springer Netherlands. https://doi.org/10.1007/978-94-007-7088-1_11</w:t>
      </w:r>
    </w:p>
    <w:p w14:paraId="3D160AC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ng, D. Y., &amp; Ho, C. H. (2002). The Siberian High and climate change over middle to high latitude Asia. </w:t>
      </w:r>
      <w:r w:rsidRPr="0008241C">
        <w:rPr>
          <w:i/>
          <w:iCs/>
          <w:noProof/>
          <w:sz w:val="22"/>
          <w:szCs w:val="24"/>
        </w:rPr>
        <w:t>Theoretical and Applied Climatology</w:t>
      </w:r>
      <w:r w:rsidRPr="0008241C">
        <w:rPr>
          <w:noProof/>
          <w:sz w:val="22"/>
          <w:szCs w:val="24"/>
        </w:rPr>
        <w:t>. https://doi.org/10.1007/s007040200008</w:t>
      </w:r>
    </w:p>
    <w:p w14:paraId="11A740B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ng, W., Sinden, J., Braysher, M., &amp; Jones, R. (2009). </w:t>
      </w:r>
      <w:r w:rsidRPr="0008241C">
        <w:rPr>
          <w:i/>
          <w:iCs/>
          <w:noProof/>
          <w:sz w:val="22"/>
          <w:szCs w:val="24"/>
        </w:rPr>
        <w:t>The economic impacts of vertebrate pests in Australia</w:t>
      </w:r>
      <w:r w:rsidRPr="0008241C">
        <w:rPr>
          <w:noProof/>
          <w:sz w:val="22"/>
          <w:szCs w:val="24"/>
        </w:rPr>
        <w:t>. Canberra: Invasive Animals Cooperative Research Centre.</w:t>
      </w:r>
    </w:p>
    <w:p w14:paraId="5869911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ng, Y. (2016). </w:t>
      </w:r>
      <w:r w:rsidRPr="0008241C">
        <w:rPr>
          <w:i/>
          <w:iCs/>
          <w:noProof/>
          <w:sz w:val="22"/>
          <w:szCs w:val="24"/>
        </w:rPr>
        <w:t>Estimating the Impact of Weather Shocks on Agricultural Production and Migration in China</w:t>
      </w:r>
      <w:r w:rsidRPr="0008241C">
        <w:rPr>
          <w:noProof/>
          <w:sz w:val="22"/>
          <w:szCs w:val="24"/>
        </w:rPr>
        <w:t>. Retrieved from https://ideas.repec.org/p/eep/report/rr20160318.html</w:t>
      </w:r>
    </w:p>
    <w:p w14:paraId="64EF90B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oden, B., French, K., &amp; Turner, P. J. (2009). Invasion and management of a woody plant, Lantana camara L., alters vegetation diversity within wet sclerophyll forest in southeastern Australia. </w:t>
      </w:r>
      <w:r w:rsidRPr="0008241C">
        <w:rPr>
          <w:i/>
          <w:iCs/>
          <w:noProof/>
          <w:sz w:val="22"/>
          <w:szCs w:val="24"/>
        </w:rPr>
        <w:t>Forest Ecology and Management</w:t>
      </w:r>
      <w:r w:rsidRPr="0008241C">
        <w:rPr>
          <w:noProof/>
          <w:sz w:val="22"/>
          <w:szCs w:val="24"/>
        </w:rPr>
        <w:t xml:space="preserve">, </w:t>
      </w:r>
      <w:r w:rsidRPr="0008241C">
        <w:rPr>
          <w:i/>
          <w:iCs/>
          <w:noProof/>
          <w:sz w:val="22"/>
          <w:szCs w:val="24"/>
        </w:rPr>
        <w:t>257</w:t>
      </w:r>
      <w:r w:rsidRPr="0008241C">
        <w:rPr>
          <w:noProof/>
          <w:sz w:val="22"/>
          <w:szCs w:val="24"/>
        </w:rPr>
        <w:t>(3), 960–967. https://doi.org/10.1016/j.foreco.2008.10.040</w:t>
      </w:r>
    </w:p>
    <w:p w14:paraId="5590B91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pal, B. (2013). Future of wetlands in tropical and subtropical Asia, especially in the face of climate change. </w:t>
      </w:r>
      <w:r w:rsidRPr="0008241C">
        <w:rPr>
          <w:i/>
          <w:iCs/>
          <w:noProof/>
          <w:sz w:val="22"/>
          <w:szCs w:val="24"/>
        </w:rPr>
        <w:t>Aquatic Sciences</w:t>
      </w:r>
      <w:r w:rsidRPr="0008241C">
        <w:rPr>
          <w:noProof/>
          <w:sz w:val="22"/>
          <w:szCs w:val="24"/>
        </w:rPr>
        <w:t xml:space="preserve">, </w:t>
      </w:r>
      <w:r w:rsidRPr="0008241C">
        <w:rPr>
          <w:i/>
          <w:iCs/>
          <w:noProof/>
          <w:sz w:val="22"/>
          <w:szCs w:val="24"/>
        </w:rPr>
        <w:t>75</w:t>
      </w:r>
      <w:r w:rsidRPr="0008241C">
        <w:rPr>
          <w:noProof/>
          <w:sz w:val="22"/>
          <w:szCs w:val="24"/>
        </w:rPr>
        <w:t>(1), 39–61. https://doi.org/10.1007/s00027-011-0247-y</w:t>
      </w:r>
    </w:p>
    <w:p w14:paraId="2C1A83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ttfried, M., Pauli, H., Futschik, A., Akhalkatsi, M., Barančok, P., Alonso, B., Luis, J., Coldea, G., Dick, J., Erschbamer, B., Calzado, F., Rosa, M., Kazakis, G., Krajči, J., Larsson, P., Mallaun, M., Michelsen, O., Moiseev, D., Moiseev, P., Molau, U., Merzouki, A., Nagy, L., Nakhutsrishvili, G., Pedersen, B., Pelino, G., Puscas, M., Rossi, G., Stanisci, A., Theurillat, J.-P., Tomaselli, M., Villar, L., Vittoz, P., Vogiatzakis, I., &amp; Grabherr, G. (2012). Continent-wide response of mountain vegetation to climate change. </w:t>
      </w:r>
      <w:r w:rsidRPr="0008241C">
        <w:rPr>
          <w:i/>
          <w:iCs/>
          <w:noProof/>
          <w:sz w:val="22"/>
          <w:szCs w:val="24"/>
        </w:rPr>
        <w:t>Nature Climate Change</w:t>
      </w:r>
      <w:r w:rsidRPr="0008241C">
        <w:rPr>
          <w:noProof/>
          <w:sz w:val="22"/>
          <w:szCs w:val="24"/>
        </w:rPr>
        <w:t xml:space="preserve">, </w:t>
      </w:r>
      <w:r w:rsidRPr="0008241C">
        <w:rPr>
          <w:i/>
          <w:iCs/>
          <w:noProof/>
          <w:sz w:val="22"/>
          <w:szCs w:val="24"/>
        </w:rPr>
        <w:t>2</w:t>
      </w:r>
      <w:r w:rsidRPr="0008241C">
        <w:rPr>
          <w:noProof/>
          <w:sz w:val="22"/>
          <w:szCs w:val="24"/>
        </w:rPr>
        <w:t>(January), 5. https://doi.org/10.1038/nclimate1329</w:t>
      </w:r>
    </w:p>
    <w:p w14:paraId="10356E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tzek, D., Axen, H. J., Suarez, A. V., Helms Cahan, S., &amp; Shoemaker, D. (2015). Global invasion history of the tropical fire ant: A stowaway on the first global trade routes. </w:t>
      </w:r>
      <w:r w:rsidRPr="0008241C">
        <w:rPr>
          <w:i/>
          <w:iCs/>
          <w:noProof/>
          <w:sz w:val="22"/>
          <w:szCs w:val="24"/>
        </w:rPr>
        <w:t>Molecular Ecology</w:t>
      </w:r>
      <w:r w:rsidRPr="0008241C">
        <w:rPr>
          <w:noProof/>
          <w:sz w:val="22"/>
          <w:szCs w:val="24"/>
        </w:rPr>
        <w:t xml:space="preserve">, </w:t>
      </w:r>
      <w:r w:rsidRPr="0008241C">
        <w:rPr>
          <w:i/>
          <w:iCs/>
          <w:noProof/>
          <w:sz w:val="22"/>
          <w:szCs w:val="24"/>
        </w:rPr>
        <w:t>24</w:t>
      </w:r>
      <w:r w:rsidRPr="0008241C">
        <w:rPr>
          <w:noProof/>
          <w:sz w:val="22"/>
          <w:szCs w:val="24"/>
        </w:rPr>
        <w:t>(2), 374–388. https://doi.org/10.1111/mec.13040</w:t>
      </w:r>
    </w:p>
    <w:p w14:paraId="6CED1E2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ouveia, S. F., Hortal, J., Cassemiro, F. A. S., Rangel, T. F., &amp; Diniz-Filho, J. A. F. (2013). Nonstationary effects of productivity, seasonality, and historical climate changes on global amphibian diversity. </w:t>
      </w:r>
      <w:r w:rsidRPr="0008241C">
        <w:rPr>
          <w:i/>
          <w:iCs/>
          <w:noProof/>
          <w:sz w:val="22"/>
          <w:szCs w:val="24"/>
        </w:rPr>
        <w:t>Ecography</w:t>
      </w:r>
      <w:r w:rsidRPr="0008241C">
        <w:rPr>
          <w:noProof/>
          <w:sz w:val="22"/>
          <w:szCs w:val="24"/>
        </w:rPr>
        <w:t xml:space="preserve">, </w:t>
      </w:r>
      <w:r w:rsidRPr="0008241C">
        <w:rPr>
          <w:i/>
          <w:iCs/>
          <w:noProof/>
          <w:sz w:val="22"/>
          <w:szCs w:val="24"/>
        </w:rPr>
        <w:t>36</w:t>
      </w:r>
      <w:r w:rsidRPr="0008241C">
        <w:rPr>
          <w:noProof/>
          <w:sz w:val="22"/>
          <w:szCs w:val="24"/>
        </w:rPr>
        <w:t>(1), 104–113. https://doi.org/10.1111/j.1600-0587.2012.07553.x</w:t>
      </w:r>
    </w:p>
    <w:p w14:paraId="5FAA0CB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afton, Q. (2000). Governance of the Commons: A Role for the State? </w:t>
      </w:r>
      <w:r w:rsidRPr="0008241C">
        <w:rPr>
          <w:i/>
          <w:iCs/>
          <w:noProof/>
          <w:sz w:val="22"/>
          <w:szCs w:val="24"/>
        </w:rPr>
        <w:t>Land Economics</w:t>
      </w:r>
      <w:r w:rsidRPr="0008241C">
        <w:rPr>
          <w:noProof/>
          <w:sz w:val="22"/>
          <w:szCs w:val="24"/>
        </w:rPr>
        <w:t xml:space="preserve">, </w:t>
      </w:r>
      <w:r w:rsidRPr="0008241C">
        <w:rPr>
          <w:i/>
          <w:iCs/>
          <w:noProof/>
          <w:sz w:val="22"/>
          <w:szCs w:val="24"/>
        </w:rPr>
        <w:t>76</w:t>
      </w:r>
      <w:r w:rsidRPr="0008241C">
        <w:rPr>
          <w:noProof/>
          <w:sz w:val="22"/>
          <w:szCs w:val="24"/>
        </w:rPr>
        <w:t>(4), 504–517. https://doi.org/10.2307/3146949</w:t>
      </w:r>
    </w:p>
    <w:p w14:paraId="19B6A6D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afton, R. Q., McLindin, M., Hussey, K., Wyrwoll, P., Wichelns, D., Ringler, C., Garrick, D., Pittock, J., Wheeler, S., Orr, S., Matthews, N., Ansink, E., Aureli, A., Connell, D., De Stefano, L., Dowsley, K., Farolfi, S., Hall, J., Katic, P., Lankford, B., Leckie, H., McCartney, M., Pohlner, H., Ratna, N., Rubarenzya, M. H., Sai Raman, S. N., Wheeler, K., &amp; Williams, J. (2016). Responding to Global Challenges in Food, Energy, Environment and Water: Risks and Options Assessment for Decision-Making.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3</w:t>
      </w:r>
      <w:r w:rsidRPr="0008241C">
        <w:rPr>
          <w:noProof/>
          <w:sz w:val="22"/>
          <w:szCs w:val="24"/>
        </w:rPr>
        <w:t>(2), 275–299. https://doi.org/10.1002/app5.128</w:t>
      </w:r>
    </w:p>
    <w:p w14:paraId="0F2A6DB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arock, K., Tidemann, C. R., Wood, J. T., &amp; Lindenmayer, D. B. (2014). Are invasive species drivers of native species decline or passengers of habitat modification? A case study of the impact of the common myna ( Acridotheres tristis ) on Australian bird species. </w:t>
      </w:r>
      <w:r w:rsidRPr="0008241C">
        <w:rPr>
          <w:i/>
          <w:iCs/>
          <w:noProof/>
          <w:sz w:val="22"/>
          <w:szCs w:val="24"/>
        </w:rPr>
        <w:t>Austral Ecology</w:t>
      </w:r>
      <w:r w:rsidRPr="0008241C">
        <w:rPr>
          <w:noProof/>
          <w:sz w:val="22"/>
          <w:szCs w:val="24"/>
        </w:rPr>
        <w:t xml:space="preserve">, </w:t>
      </w:r>
      <w:r w:rsidRPr="0008241C">
        <w:rPr>
          <w:i/>
          <w:iCs/>
          <w:noProof/>
          <w:sz w:val="22"/>
          <w:szCs w:val="24"/>
        </w:rPr>
        <w:t>39</w:t>
      </w:r>
      <w:r w:rsidRPr="0008241C">
        <w:rPr>
          <w:noProof/>
          <w:sz w:val="22"/>
          <w:szCs w:val="24"/>
        </w:rPr>
        <w:t>(1), 106–114. https://doi.org/10.1111/aec.12049</w:t>
      </w:r>
    </w:p>
    <w:p w14:paraId="69BF5AB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ay, A. (2015). The Australian quarantine and biosecurity legislation : Constitutionality and critique. </w:t>
      </w:r>
      <w:r w:rsidRPr="0008241C">
        <w:rPr>
          <w:i/>
          <w:iCs/>
          <w:noProof/>
          <w:sz w:val="22"/>
          <w:szCs w:val="24"/>
        </w:rPr>
        <w:t>Journal of Law and Medicine</w:t>
      </w:r>
      <w:r w:rsidRPr="0008241C">
        <w:rPr>
          <w:noProof/>
          <w:sz w:val="22"/>
          <w:szCs w:val="24"/>
        </w:rPr>
        <w:t xml:space="preserve">, </w:t>
      </w:r>
      <w:r w:rsidRPr="0008241C">
        <w:rPr>
          <w:i/>
          <w:iCs/>
          <w:noProof/>
          <w:sz w:val="22"/>
          <w:szCs w:val="24"/>
        </w:rPr>
        <w:t>22</w:t>
      </w:r>
      <w:r w:rsidRPr="0008241C">
        <w:rPr>
          <w:noProof/>
          <w:sz w:val="22"/>
          <w:szCs w:val="24"/>
        </w:rPr>
        <w:t>, 788–810.</w:t>
      </w:r>
    </w:p>
    <w:p w14:paraId="6D07435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Gray, C., Frankenberg, E., Gillespie, T., Sumantri, C., &amp; Thomas, D. (2014). Studying Displacement After a Disaster Using Large-Scale Survey Methods: Sumatra After the 2004 Tsunami. </w:t>
      </w:r>
      <w:r w:rsidRPr="0008241C">
        <w:rPr>
          <w:i/>
          <w:iCs/>
          <w:noProof/>
          <w:sz w:val="22"/>
          <w:szCs w:val="24"/>
        </w:rPr>
        <w:t>Annals of the Association of American Geographers</w:t>
      </w:r>
      <w:r w:rsidRPr="0008241C">
        <w:rPr>
          <w:noProof/>
          <w:sz w:val="22"/>
          <w:szCs w:val="24"/>
        </w:rPr>
        <w:t xml:space="preserve">, </w:t>
      </w:r>
      <w:r w:rsidRPr="0008241C">
        <w:rPr>
          <w:i/>
          <w:iCs/>
          <w:noProof/>
          <w:sz w:val="22"/>
          <w:szCs w:val="24"/>
        </w:rPr>
        <w:t>104</w:t>
      </w:r>
      <w:r w:rsidRPr="0008241C">
        <w:rPr>
          <w:noProof/>
          <w:sz w:val="22"/>
          <w:szCs w:val="24"/>
        </w:rPr>
        <w:t>(3), 594–612. https://doi.org/10.1080/00045608.2014.892351</w:t>
      </w:r>
    </w:p>
    <w:p w14:paraId="4AB04BC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egr, E. J., &amp; Chan, K. M. A. (2015). Leaps of Faith: How Implicit Assumptions Compromise the Utility of Ecosystem Models for Decision-making. </w:t>
      </w:r>
      <w:r w:rsidRPr="0008241C">
        <w:rPr>
          <w:i/>
          <w:iCs/>
          <w:noProof/>
          <w:sz w:val="22"/>
          <w:szCs w:val="24"/>
        </w:rPr>
        <w:t>BioScience</w:t>
      </w:r>
      <w:r w:rsidRPr="0008241C">
        <w:rPr>
          <w:noProof/>
          <w:sz w:val="22"/>
          <w:szCs w:val="24"/>
        </w:rPr>
        <w:t xml:space="preserve">, </w:t>
      </w:r>
      <w:r w:rsidRPr="0008241C">
        <w:rPr>
          <w:i/>
          <w:iCs/>
          <w:noProof/>
          <w:sz w:val="22"/>
          <w:szCs w:val="24"/>
        </w:rPr>
        <w:t>65</w:t>
      </w:r>
      <w:r w:rsidRPr="0008241C">
        <w:rPr>
          <w:noProof/>
          <w:sz w:val="22"/>
          <w:szCs w:val="24"/>
        </w:rPr>
        <w:t>(1), 43–54. https://doi.org/10.1093/biosci/biu185</w:t>
      </w:r>
    </w:p>
    <w:p w14:paraId="6858216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ibble, J. N., &amp; Bremner, J. (2012). </w:t>
      </w:r>
      <w:r w:rsidRPr="0008241C">
        <w:rPr>
          <w:i/>
          <w:iCs/>
          <w:noProof/>
          <w:sz w:val="22"/>
          <w:szCs w:val="24"/>
        </w:rPr>
        <w:t>Achieving a Demographic Dividend</w:t>
      </w:r>
      <w:r w:rsidRPr="0008241C">
        <w:rPr>
          <w:noProof/>
          <w:sz w:val="22"/>
          <w:szCs w:val="24"/>
        </w:rPr>
        <w:t xml:space="preserve"> (Vol. 67).</w:t>
      </w:r>
    </w:p>
    <w:p w14:paraId="18056B6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rumbine, R. E., Dore, J., &amp; Xu, J. (2012). Mekong hydropower: Drivers of change and governance challenges.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10</w:t>
      </w:r>
      <w:r w:rsidRPr="0008241C">
        <w:rPr>
          <w:noProof/>
          <w:sz w:val="22"/>
          <w:szCs w:val="24"/>
        </w:rPr>
        <w:t>(2), 91–98. https://doi.org/10.1890/110146</w:t>
      </w:r>
    </w:p>
    <w:p w14:paraId="22F5BD6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 D. E., Ma, G. M., Zhu, Y. J., Xu, M., Luo, D., Li, Y. Y., Wei, H., Mu, X. D., Luo, J. R., &amp; Hu, Y. C. (2015). The impacts of invasive Nile tilapia (Oreochromis niloticus) on the fisheries in the main rivers of Guangdong Province, China. </w:t>
      </w:r>
      <w:r w:rsidRPr="0008241C">
        <w:rPr>
          <w:i/>
          <w:iCs/>
          <w:noProof/>
          <w:sz w:val="22"/>
          <w:szCs w:val="24"/>
        </w:rPr>
        <w:t>Biochemical Systematics and Ecology</w:t>
      </w:r>
      <w:r w:rsidRPr="0008241C">
        <w:rPr>
          <w:noProof/>
          <w:sz w:val="22"/>
          <w:szCs w:val="24"/>
        </w:rPr>
        <w:t xml:space="preserve">, </w:t>
      </w:r>
      <w:r w:rsidRPr="0008241C">
        <w:rPr>
          <w:i/>
          <w:iCs/>
          <w:noProof/>
          <w:sz w:val="22"/>
          <w:szCs w:val="24"/>
        </w:rPr>
        <w:t>59</w:t>
      </w:r>
      <w:r w:rsidRPr="0008241C">
        <w:rPr>
          <w:noProof/>
          <w:sz w:val="22"/>
          <w:szCs w:val="24"/>
        </w:rPr>
        <w:t>, 1–7. https://doi.org/10.1016/j.bse.2015.01.004</w:t>
      </w:r>
    </w:p>
    <w:p w14:paraId="487036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 D., Gerland, P., Andreev, K. F., Li, N., Spoorenberg, T., &amp; Heilig, G. (2013). Old age mortality in Eastern and South-Eastern Asia. </w:t>
      </w:r>
      <w:r w:rsidRPr="0008241C">
        <w:rPr>
          <w:i/>
          <w:iCs/>
          <w:noProof/>
          <w:sz w:val="22"/>
          <w:szCs w:val="24"/>
        </w:rPr>
        <w:t>Demographic Research</w:t>
      </w:r>
      <w:r w:rsidRPr="0008241C">
        <w:rPr>
          <w:noProof/>
          <w:sz w:val="22"/>
          <w:szCs w:val="24"/>
        </w:rPr>
        <w:t xml:space="preserve">, </w:t>
      </w:r>
      <w:r w:rsidRPr="0008241C">
        <w:rPr>
          <w:i/>
          <w:iCs/>
          <w:noProof/>
          <w:sz w:val="22"/>
          <w:szCs w:val="24"/>
        </w:rPr>
        <w:t>29</w:t>
      </w:r>
      <w:r w:rsidRPr="0008241C">
        <w:rPr>
          <w:noProof/>
          <w:sz w:val="22"/>
          <w:szCs w:val="24"/>
        </w:rPr>
        <w:t>(November), 999–1038. https://doi.org/10.4054/DemRes.2013.29.38</w:t>
      </w:r>
    </w:p>
    <w:p w14:paraId="13D70A9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ha-Sapir D, Vos F, Below R, P. S. (2011). </w:t>
      </w:r>
      <w:r w:rsidRPr="0008241C">
        <w:rPr>
          <w:i/>
          <w:iCs/>
          <w:noProof/>
          <w:sz w:val="22"/>
          <w:szCs w:val="24"/>
        </w:rPr>
        <w:t>Annual disaster statistical review 2010: The numbers and trends</w:t>
      </w:r>
      <w:r w:rsidRPr="0008241C">
        <w:rPr>
          <w:noProof/>
          <w:sz w:val="22"/>
          <w:szCs w:val="24"/>
        </w:rPr>
        <w:t>. Brussels, Belgium: CRED.</w:t>
      </w:r>
    </w:p>
    <w:p w14:paraId="3BBED3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o, K., Wells, S., Han, F. X., Arslan, Z., Sun, H., &amp; Zhang, J. Q. (2017). Trace elements and heavy metals in Asian rice-derived food products. </w:t>
      </w:r>
      <w:r w:rsidRPr="0008241C">
        <w:rPr>
          <w:i/>
          <w:iCs/>
          <w:noProof/>
          <w:sz w:val="22"/>
          <w:szCs w:val="24"/>
        </w:rPr>
        <w:t>Water, Air &amp; Soil Pollution</w:t>
      </w:r>
      <w:r w:rsidRPr="0008241C">
        <w:rPr>
          <w:noProof/>
          <w:sz w:val="22"/>
          <w:szCs w:val="24"/>
        </w:rPr>
        <w:t xml:space="preserve">, </w:t>
      </w:r>
      <w:r w:rsidRPr="0008241C">
        <w:rPr>
          <w:i/>
          <w:iCs/>
          <w:noProof/>
          <w:sz w:val="22"/>
          <w:szCs w:val="24"/>
        </w:rPr>
        <w:t>228</w:t>
      </w:r>
      <w:r w:rsidRPr="0008241C">
        <w:rPr>
          <w:noProof/>
          <w:sz w:val="22"/>
          <w:szCs w:val="24"/>
        </w:rPr>
        <w:t>(2), 1–7.</w:t>
      </w:r>
    </w:p>
    <w:p w14:paraId="22CE0E6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pta, K., Karihaloo, J. L., &amp; Khetarpal, R. K. (2008). </w:t>
      </w:r>
      <w:r w:rsidRPr="0008241C">
        <w:rPr>
          <w:i/>
          <w:iCs/>
          <w:noProof/>
          <w:sz w:val="22"/>
          <w:szCs w:val="24"/>
        </w:rPr>
        <w:t>BIOSAFETY REGULATIONS OF ASIA-PACIFIC COUNTRIES</w:t>
      </w:r>
      <w:r w:rsidRPr="0008241C">
        <w:rPr>
          <w:noProof/>
          <w:sz w:val="22"/>
          <w:szCs w:val="24"/>
        </w:rPr>
        <w:t xml:space="preserve">. </w:t>
      </w:r>
      <w:r w:rsidRPr="0008241C">
        <w:rPr>
          <w:i/>
          <w:iCs/>
          <w:noProof/>
          <w:sz w:val="22"/>
          <w:szCs w:val="24"/>
        </w:rPr>
        <w:t>Asia-Pacific Consortium on Agricultural Biotechnology</w:t>
      </w:r>
      <w:r w:rsidRPr="0008241C">
        <w:rPr>
          <w:noProof/>
          <w:sz w:val="22"/>
          <w:szCs w:val="24"/>
        </w:rPr>
        <w:t>.</w:t>
      </w:r>
    </w:p>
    <w:p w14:paraId="560B018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rran, N., &amp; Blakely, E. (2007). Suffer a Sea Change? Contrasting perspectives towards urban policy and migration in coastal Australia. </w:t>
      </w:r>
      <w:r w:rsidRPr="0008241C">
        <w:rPr>
          <w:i/>
          <w:iCs/>
          <w:noProof/>
          <w:sz w:val="22"/>
          <w:szCs w:val="24"/>
        </w:rPr>
        <w:t>Australian Geographer</w:t>
      </w:r>
      <w:r w:rsidRPr="0008241C">
        <w:rPr>
          <w:noProof/>
          <w:sz w:val="22"/>
          <w:szCs w:val="24"/>
        </w:rPr>
        <w:t xml:space="preserve">, </w:t>
      </w:r>
      <w:r w:rsidRPr="0008241C">
        <w:rPr>
          <w:i/>
          <w:iCs/>
          <w:noProof/>
          <w:sz w:val="22"/>
          <w:szCs w:val="24"/>
        </w:rPr>
        <w:t>38</w:t>
      </w:r>
      <w:r w:rsidRPr="0008241C">
        <w:rPr>
          <w:noProof/>
          <w:sz w:val="22"/>
          <w:szCs w:val="24"/>
        </w:rPr>
        <w:t>(1), 113–131. https://doi.org/10.1080/00049180601175899</w:t>
      </w:r>
    </w:p>
    <w:p w14:paraId="7F463A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yory, S. (2007). Nanotechnology and the Environment: The Nano-Atomic reconstruction of Nature. </w:t>
      </w:r>
      <w:r w:rsidRPr="0008241C">
        <w:rPr>
          <w:i/>
          <w:iCs/>
          <w:noProof/>
          <w:sz w:val="22"/>
          <w:szCs w:val="24"/>
        </w:rPr>
        <w:t>Chain Reaction</w:t>
      </w:r>
      <w:r w:rsidRPr="0008241C">
        <w:rPr>
          <w:noProof/>
          <w:sz w:val="22"/>
          <w:szCs w:val="24"/>
        </w:rPr>
        <w:t xml:space="preserve">, </w:t>
      </w:r>
      <w:r w:rsidRPr="0008241C">
        <w:rPr>
          <w:i/>
          <w:iCs/>
          <w:noProof/>
          <w:sz w:val="22"/>
          <w:szCs w:val="24"/>
        </w:rPr>
        <w:t>97</w:t>
      </w:r>
      <w:r w:rsidRPr="0008241C">
        <w:rPr>
          <w:noProof/>
          <w:sz w:val="22"/>
          <w:szCs w:val="24"/>
        </w:rPr>
        <w:t>, 23–26.</w:t>
      </w:r>
    </w:p>
    <w:p w14:paraId="443C9C7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ll, R. N., Mahar, J. E., Haboury, S., Stevens, V., Holmes, E. C., &amp; Strive, T. (2015). Emerging Rabbit Hemorrhagic Disease Virus 2 (RHDVb), Australia. </w:t>
      </w:r>
      <w:r w:rsidRPr="0008241C">
        <w:rPr>
          <w:i/>
          <w:iCs/>
          <w:noProof/>
          <w:sz w:val="22"/>
          <w:szCs w:val="24"/>
        </w:rPr>
        <w:t>Emerging Infectious Diseases</w:t>
      </w:r>
      <w:r w:rsidRPr="0008241C">
        <w:rPr>
          <w:noProof/>
          <w:sz w:val="22"/>
          <w:szCs w:val="24"/>
        </w:rPr>
        <w:t xml:space="preserve">, </w:t>
      </w:r>
      <w:r w:rsidRPr="0008241C">
        <w:rPr>
          <w:i/>
          <w:iCs/>
          <w:noProof/>
          <w:sz w:val="22"/>
          <w:szCs w:val="24"/>
        </w:rPr>
        <w:t>21</w:t>
      </w:r>
      <w:r w:rsidRPr="0008241C">
        <w:rPr>
          <w:noProof/>
          <w:sz w:val="22"/>
          <w:szCs w:val="24"/>
        </w:rPr>
        <w:t>(12), 2276–2278. https://doi.org/10.3201/eid2112.151210</w:t>
      </w:r>
    </w:p>
    <w:p w14:paraId="644BBA6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lloy, S. R. P., &amp; Mark, A. F. (2003). Climate-Change Effects on Alpine Plant A New Zealand Biodiversity : on Quantifying the Threat Perspective. </w:t>
      </w:r>
      <w:r w:rsidRPr="0008241C">
        <w:rPr>
          <w:i/>
          <w:iCs/>
          <w:noProof/>
          <w:sz w:val="22"/>
          <w:szCs w:val="24"/>
        </w:rPr>
        <w:t>Arctic, Antarctic and Alpine Research</w:t>
      </w:r>
      <w:r w:rsidRPr="0008241C">
        <w:rPr>
          <w:noProof/>
          <w:sz w:val="22"/>
          <w:szCs w:val="24"/>
        </w:rPr>
        <w:t xml:space="preserve">, </w:t>
      </w:r>
      <w:r w:rsidRPr="0008241C">
        <w:rPr>
          <w:i/>
          <w:iCs/>
          <w:noProof/>
          <w:sz w:val="22"/>
          <w:szCs w:val="24"/>
        </w:rPr>
        <w:t>35</w:t>
      </w:r>
      <w:r w:rsidRPr="0008241C">
        <w:rPr>
          <w:noProof/>
          <w:sz w:val="22"/>
          <w:szCs w:val="24"/>
        </w:rPr>
        <w:t>(2), 248–254.</w:t>
      </w:r>
    </w:p>
    <w:p w14:paraId="4839EEB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rashima, Y. (2000). Environmental Governance in Selected. </w:t>
      </w:r>
      <w:r w:rsidRPr="0008241C">
        <w:rPr>
          <w:i/>
          <w:iCs/>
          <w:noProof/>
          <w:sz w:val="22"/>
          <w:szCs w:val="24"/>
        </w:rPr>
        <w:t>Governance An International Journal Of Policy And Administration</w:t>
      </w:r>
      <w:r w:rsidRPr="0008241C">
        <w:rPr>
          <w:noProof/>
          <w:sz w:val="22"/>
          <w:szCs w:val="24"/>
        </w:rPr>
        <w:t xml:space="preserve">, </w:t>
      </w:r>
      <w:r w:rsidRPr="0008241C">
        <w:rPr>
          <w:i/>
          <w:iCs/>
          <w:noProof/>
          <w:sz w:val="22"/>
          <w:szCs w:val="24"/>
        </w:rPr>
        <w:t>1</w:t>
      </w:r>
      <w:r w:rsidRPr="0008241C">
        <w:rPr>
          <w:noProof/>
          <w:sz w:val="22"/>
          <w:szCs w:val="24"/>
        </w:rPr>
        <w:t>(1), 193–207.</w:t>
      </w:r>
    </w:p>
    <w:p w14:paraId="71877C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rmsworth, G. R., &amp; Awatere, S. (2013). Indigenous Māori Knowledge and Perspectives of Ecosystems. In </w:t>
      </w:r>
      <w:r w:rsidRPr="0008241C">
        <w:rPr>
          <w:i/>
          <w:iCs/>
          <w:noProof/>
          <w:sz w:val="22"/>
          <w:szCs w:val="24"/>
        </w:rPr>
        <w:t>Ecosystem Services in New Zealand – conditions and trends</w:t>
      </w:r>
      <w:r w:rsidRPr="0008241C">
        <w:rPr>
          <w:noProof/>
          <w:sz w:val="22"/>
          <w:szCs w:val="24"/>
        </w:rPr>
        <w:t xml:space="preserve"> (pp. 274–286).</w:t>
      </w:r>
    </w:p>
    <w:p w14:paraId="75D094D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rris, R. B. (2010). Rangeland degradation on the Qinghai-Tibetan plateau: A review of the evidence of its magnitude and causes. </w:t>
      </w:r>
      <w:r w:rsidRPr="0008241C">
        <w:rPr>
          <w:i/>
          <w:iCs/>
          <w:noProof/>
          <w:sz w:val="22"/>
          <w:szCs w:val="24"/>
        </w:rPr>
        <w:t>Journal of Arid Environments</w:t>
      </w:r>
      <w:r w:rsidRPr="0008241C">
        <w:rPr>
          <w:noProof/>
          <w:sz w:val="22"/>
          <w:szCs w:val="24"/>
        </w:rPr>
        <w:t xml:space="preserve">, </w:t>
      </w:r>
      <w:r w:rsidRPr="0008241C">
        <w:rPr>
          <w:i/>
          <w:iCs/>
          <w:noProof/>
          <w:sz w:val="22"/>
          <w:szCs w:val="24"/>
        </w:rPr>
        <w:t>74</w:t>
      </w:r>
      <w:r w:rsidRPr="0008241C">
        <w:rPr>
          <w:noProof/>
          <w:sz w:val="22"/>
          <w:szCs w:val="24"/>
        </w:rPr>
        <w:t>(1), 1–12. https://doi.org/10.1016/j.jaridenv.2009.06.014</w:t>
      </w:r>
    </w:p>
    <w:p w14:paraId="5DEC03C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rsch, M. A., McGlone, M. S., &amp; Wilmshurst, J. M. (2014). Winter climate limits subantarctic low forest growth and establishment.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4), 1–8. https://doi.org/10.1371/journal.pone.0093241</w:t>
      </w:r>
    </w:p>
    <w:p w14:paraId="4258EDB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rt R, Salick J, R. S. and X. J. (2014). Herbarium specimens show contrasting phenological responses to Himalayan climate. </w:t>
      </w:r>
      <w:r w:rsidRPr="0008241C">
        <w:rPr>
          <w:i/>
          <w:iCs/>
          <w:noProof/>
          <w:sz w:val="22"/>
          <w:szCs w:val="24"/>
        </w:rPr>
        <w:t xml:space="preserve">Proc Natl Acad Sci USA </w:t>
      </w:r>
      <w:r w:rsidRPr="0008241C">
        <w:rPr>
          <w:noProof/>
          <w:sz w:val="22"/>
          <w:szCs w:val="24"/>
        </w:rPr>
        <w:t xml:space="preserve">, </w:t>
      </w:r>
      <w:r w:rsidRPr="0008241C">
        <w:rPr>
          <w:i/>
          <w:iCs/>
          <w:noProof/>
          <w:sz w:val="22"/>
          <w:szCs w:val="24"/>
        </w:rPr>
        <w:t>111</w:t>
      </w:r>
      <w:r w:rsidRPr="0008241C">
        <w:rPr>
          <w:noProof/>
          <w:sz w:val="22"/>
          <w:szCs w:val="24"/>
        </w:rPr>
        <w:t>(29), 10615–10619.</w:t>
      </w:r>
    </w:p>
    <w:p w14:paraId="68A5315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shim J.H. and Hashim Z. (2016). Climate Change, Extreme Weather Events, and Human Health Implications in the Asia Pacific Region. </w:t>
      </w:r>
      <w:r w:rsidRPr="0008241C">
        <w:rPr>
          <w:i/>
          <w:iCs/>
          <w:noProof/>
          <w:sz w:val="22"/>
          <w:szCs w:val="24"/>
        </w:rPr>
        <w:t>Asia Pacific Journal of Public Health</w:t>
      </w:r>
      <w:r w:rsidRPr="0008241C">
        <w:rPr>
          <w:noProof/>
          <w:sz w:val="22"/>
          <w:szCs w:val="24"/>
        </w:rPr>
        <w:t xml:space="preserve">, </w:t>
      </w:r>
      <w:r w:rsidRPr="0008241C">
        <w:rPr>
          <w:i/>
          <w:iCs/>
          <w:noProof/>
          <w:sz w:val="22"/>
          <w:szCs w:val="24"/>
        </w:rPr>
        <w:t>28</w:t>
      </w:r>
      <w:r w:rsidRPr="0008241C">
        <w:rPr>
          <w:noProof/>
          <w:sz w:val="22"/>
          <w:szCs w:val="24"/>
        </w:rPr>
        <w:t>, 8–14.</w:t>
      </w:r>
    </w:p>
    <w:p w14:paraId="2462D3F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yden, B. J., Inglis, G. J., &amp; Schiel, D. R. (2009). Marine invasions in New Zealand: A history of complex supply-Side dynamics. </w:t>
      </w:r>
      <w:r w:rsidRPr="0008241C">
        <w:rPr>
          <w:i/>
          <w:iCs/>
          <w:noProof/>
          <w:sz w:val="22"/>
          <w:szCs w:val="24"/>
        </w:rPr>
        <w:t>Biological Invasions in Marine Ecosystems</w:t>
      </w:r>
      <w:r w:rsidRPr="0008241C">
        <w:rPr>
          <w:noProof/>
          <w:sz w:val="22"/>
          <w:szCs w:val="24"/>
        </w:rPr>
        <w:t>, 409–423.</w:t>
      </w:r>
    </w:p>
    <w:p w14:paraId="7E6A59C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yes, K., Sliwa, C., Migus, S., Mcennulty, F., &amp; Dunstan, P. (2005). National priority pests : Part II Ranking of Australian marine pests. </w:t>
      </w:r>
      <w:r w:rsidRPr="0008241C">
        <w:rPr>
          <w:i/>
          <w:iCs/>
          <w:noProof/>
          <w:sz w:val="22"/>
          <w:szCs w:val="24"/>
        </w:rPr>
        <w:t>Department of Environment and Heritage by CSIRO Marine Research</w:t>
      </w:r>
      <w:r w:rsidRPr="0008241C">
        <w:rPr>
          <w:noProof/>
          <w:sz w:val="22"/>
          <w:szCs w:val="24"/>
        </w:rPr>
        <w:t>, 106.</w:t>
      </w:r>
    </w:p>
    <w:p w14:paraId="5103508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ck, K. L., &amp; Valentine, J. F. (2007). The primacy of top-down effects in shallow benthic </w:t>
      </w:r>
      <w:r w:rsidRPr="0008241C">
        <w:rPr>
          <w:noProof/>
          <w:sz w:val="22"/>
          <w:szCs w:val="24"/>
        </w:rPr>
        <w:lastRenderedPageBreak/>
        <w:t xml:space="preserve">ecosystems. </w:t>
      </w:r>
      <w:r w:rsidRPr="0008241C">
        <w:rPr>
          <w:i/>
          <w:iCs/>
          <w:noProof/>
          <w:sz w:val="22"/>
          <w:szCs w:val="24"/>
        </w:rPr>
        <w:t>Estuaries and Coasts</w:t>
      </w:r>
      <w:r w:rsidRPr="0008241C">
        <w:rPr>
          <w:noProof/>
          <w:sz w:val="22"/>
          <w:szCs w:val="24"/>
        </w:rPr>
        <w:t xml:space="preserve">, </w:t>
      </w:r>
      <w:r w:rsidRPr="0008241C">
        <w:rPr>
          <w:i/>
          <w:iCs/>
          <w:noProof/>
          <w:sz w:val="22"/>
          <w:szCs w:val="24"/>
        </w:rPr>
        <w:t>30</w:t>
      </w:r>
      <w:r w:rsidRPr="0008241C">
        <w:rPr>
          <w:noProof/>
          <w:sz w:val="22"/>
          <w:szCs w:val="24"/>
        </w:rPr>
        <w:t>(3), 371–381. https://doi.org/10.1007/BF02819384</w:t>
      </w:r>
    </w:p>
    <w:p w14:paraId="07363E0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idenreich, B. (2009). What are global temperate grasslands worth. </w:t>
      </w:r>
      <w:r w:rsidRPr="0008241C">
        <w:rPr>
          <w:i/>
          <w:iCs/>
          <w:noProof/>
          <w:sz w:val="22"/>
          <w:szCs w:val="24"/>
        </w:rPr>
        <w:t>A Case for Their Protection: A Review of Current Research on Their Total Economic Value. Vancouver: Temperate Grassland Conservation Iniciative. 21p</w:t>
      </w:r>
      <w:r w:rsidRPr="0008241C">
        <w:rPr>
          <w:noProof/>
          <w:sz w:val="22"/>
          <w:szCs w:val="24"/>
        </w:rPr>
        <w:t>.</w:t>
      </w:r>
    </w:p>
    <w:p w14:paraId="46F5DE8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nderson, C. P., &amp; Hancock, I. R. (1988). </w:t>
      </w:r>
      <w:r w:rsidRPr="0008241C">
        <w:rPr>
          <w:i/>
          <w:iCs/>
          <w:noProof/>
          <w:sz w:val="22"/>
          <w:szCs w:val="24"/>
        </w:rPr>
        <w:t>A guide to the useful plants of Solomon Islands</w:t>
      </w:r>
      <w:r w:rsidRPr="0008241C">
        <w:rPr>
          <w:noProof/>
          <w:sz w:val="22"/>
          <w:szCs w:val="24"/>
        </w:rPr>
        <w:t>. Honiara.</w:t>
      </w:r>
    </w:p>
    <w:p w14:paraId="616752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Hequet, V., le Corre, M., Rigault, F., &amp; Blanfort, V. (2009). Les Espèces Exotiques Envahissantes De Nouvelle-Calédonie, 87.</w:t>
      </w:r>
    </w:p>
    <w:p w14:paraId="53C4FCC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rbert, E. R., Boon, P., Burgin, A. J., Neubauer, S. C., Franklin, R. B., Ardón, M., Hopfensperger, K. N., Lamers, L. P. M., &amp; Gell, P. (2015). A global perspective on wetland salinization: ecological consequences of a growing threat to freshwater wetlands. </w:t>
      </w:r>
      <w:r w:rsidRPr="0008241C">
        <w:rPr>
          <w:i/>
          <w:iCs/>
          <w:noProof/>
          <w:sz w:val="22"/>
          <w:szCs w:val="24"/>
        </w:rPr>
        <w:t>Ecosphere</w:t>
      </w:r>
      <w:r w:rsidRPr="0008241C">
        <w:rPr>
          <w:noProof/>
          <w:sz w:val="22"/>
          <w:szCs w:val="24"/>
        </w:rPr>
        <w:t xml:space="preserve">, </w:t>
      </w:r>
      <w:r w:rsidRPr="0008241C">
        <w:rPr>
          <w:i/>
          <w:iCs/>
          <w:noProof/>
          <w:sz w:val="22"/>
          <w:szCs w:val="24"/>
        </w:rPr>
        <w:t>6</w:t>
      </w:r>
      <w:r w:rsidRPr="0008241C">
        <w:rPr>
          <w:noProof/>
          <w:sz w:val="22"/>
          <w:szCs w:val="24"/>
        </w:rPr>
        <w:t>(10), art206. https://doi.org/10.1890/ES14-00534.1</w:t>
      </w:r>
    </w:p>
    <w:p w14:paraId="4722D9A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rring, S. C., Hoell, A., Hoerling, M. P., Kossin, J. P., Schreck, C. J., &amp; Stott, P. A. (2016). Explaining Extreme Events of 2015 from a Climate Perspective. </w:t>
      </w:r>
      <w:r w:rsidRPr="0008241C">
        <w:rPr>
          <w:i/>
          <w:iCs/>
          <w:noProof/>
          <w:sz w:val="22"/>
          <w:szCs w:val="24"/>
        </w:rPr>
        <w:t>Bulletin of the American Meteorological Society</w:t>
      </w:r>
      <w:r w:rsidRPr="0008241C">
        <w:rPr>
          <w:noProof/>
          <w:sz w:val="22"/>
          <w:szCs w:val="24"/>
        </w:rPr>
        <w:t xml:space="preserve">, </w:t>
      </w:r>
      <w:r w:rsidRPr="0008241C">
        <w:rPr>
          <w:i/>
          <w:iCs/>
          <w:noProof/>
          <w:sz w:val="22"/>
          <w:szCs w:val="24"/>
        </w:rPr>
        <w:t>97</w:t>
      </w:r>
      <w:r w:rsidRPr="0008241C">
        <w:rPr>
          <w:noProof/>
          <w:sz w:val="22"/>
          <w:szCs w:val="24"/>
        </w:rPr>
        <w:t>(12), S1–S145. https://doi.org/10.1175/BAMS-ExplainingExtremeEvents2015.1</w:t>
      </w:r>
    </w:p>
    <w:p w14:paraId="1F05AB3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witt, C. L. (2002). Distribution and Biodiversity of Australian Tropical Marine Bioinvasions. </w:t>
      </w:r>
      <w:r w:rsidRPr="0008241C">
        <w:rPr>
          <w:i/>
          <w:iCs/>
          <w:noProof/>
          <w:sz w:val="22"/>
          <w:szCs w:val="24"/>
        </w:rPr>
        <w:t>Pacific Science</w:t>
      </w:r>
      <w:r w:rsidRPr="0008241C">
        <w:rPr>
          <w:noProof/>
          <w:sz w:val="22"/>
          <w:szCs w:val="24"/>
        </w:rPr>
        <w:t xml:space="preserve">, </w:t>
      </w:r>
      <w:r w:rsidRPr="0008241C">
        <w:rPr>
          <w:i/>
          <w:iCs/>
          <w:noProof/>
          <w:sz w:val="22"/>
          <w:szCs w:val="24"/>
        </w:rPr>
        <w:t>56</w:t>
      </w:r>
      <w:r w:rsidRPr="0008241C">
        <w:rPr>
          <w:noProof/>
          <w:sz w:val="22"/>
          <w:szCs w:val="24"/>
        </w:rPr>
        <w:t>(2), 213–222. https://doi.org/10.1353/psc.2002.0016</w:t>
      </w:r>
    </w:p>
    <w:p w14:paraId="378585D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witt, C. L., &amp; Campbell, M. L. (2010). </w:t>
      </w:r>
      <w:r w:rsidRPr="0008241C">
        <w:rPr>
          <w:i/>
          <w:iCs/>
          <w:noProof/>
          <w:sz w:val="22"/>
          <w:szCs w:val="24"/>
        </w:rPr>
        <w:t>The relative contribution of vectors to the introduction and translocation of invasive marine species. Commissioned by The Department of Agriculture, Fisheries and Forestry (DAFF)</w:t>
      </w:r>
      <w:r w:rsidRPr="0008241C">
        <w:rPr>
          <w:noProof/>
          <w:sz w:val="22"/>
          <w:szCs w:val="24"/>
        </w:rPr>
        <w:t>. Canberra.</w:t>
      </w:r>
    </w:p>
    <w:p w14:paraId="186C59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witt, C. L., Campbell, M. L., Thresher, R. E., Martin, R. B., Boyd, S., Cohen, B. F., Currie, D. R., Gomon, M. F., Keough, M. J., &amp; Lewis, J. A. (2004). Introduced and cryptogenic species in Port Phillip Bay, Victoria, Australia. </w:t>
      </w:r>
      <w:r w:rsidRPr="0008241C">
        <w:rPr>
          <w:i/>
          <w:iCs/>
          <w:noProof/>
          <w:sz w:val="22"/>
          <w:szCs w:val="24"/>
        </w:rPr>
        <w:t>Marine Biology</w:t>
      </w:r>
      <w:r w:rsidRPr="0008241C">
        <w:rPr>
          <w:noProof/>
          <w:sz w:val="22"/>
          <w:szCs w:val="24"/>
        </w:rPr>
        <w:t xml:space="preserve">, </w:t>
      </w:r>
      <w:r w:rsidRPr="0008241C">
        <w:rPr>
          <w:i/>
          <w:iCs/>
          <w:noProof/>
          <w:sz w:val="22"/>
          <w:szCs w:val="24"/>
        </w:rPr>
        <w:t>144</w:t>
      </w:r>
      <w:r w:rsidRPr="0008241C">
        <w:rPr>
          <w:noProof/>
          <w:sz w:val="22"/>
          <w:szCs w:val="24"/>
        </w:rPr>
        <w:t>(1), 183–202.</w:t>
      </w:r>
    </w:p>
    <w:p w14:paraId="0FAFA00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witt, C. L., Willing, J., Bauckham, A., Cassidy,  a. M., Cox, C. M. S., Jones, L., &amp; Wotton, D. M. (2004). New Zealand marine biosecurity: Delivering outcomes in a fluid environment. </w:t>
      </w:r>
      <w:r w:rsidRPr="0008241C">
        <w:rPr>
          <w:i/>
          <w:iCs/>
          <w:noProof/>
          <w:sz w:val="22"/>
          <w:szCs w:val="24"/>
        </w:rPr>
        <w:t>New Zealand Journal of Marine and Freshwater Research</w:t>
      </w:r>
      <w:r w:rsidRPr="0008241C">
        <w:rPr>
          <w:noProof/>
          <w:sz w:val="22"/>
          <w:szCs w:val="24"/>
        </w:rPr>
        <w:t xml:space="preserve">, </w:t>
      </w:r>
      <w:r w:rsidRPr="0008241C">
        <w:rPr>
          <w:i/>
          <w:iCs/>
          <w:noProof/>
          <w:sz w:val="22"/>
          <w:szCs w:val="24"/>
        </w:rPr>
        <w:t>38</w:t>
      </w:r>
      <w:r w:rsidRPr="0008241C">
        <w:rPr>
          <w:noProof/>
          <w:sz w:val="22"/>
          <w:szCs w:val="24"/>
        </w:rPr>
        <w:t>(March 2015), 429–438. https://doi.org/10.1080/00288330.2004.9517250</w:t>
      </w:r>
    </w:p>
    <w:p w14:paraId="5F9A5EC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ijioka, Y., Lin, E., Pereira, J. J., Corlett, R. T., Cui, X., Insarov, G. E., Lasco, R. D., Lindgren, E., &amp; Surjan, A. (2014). Asia. In V. R. Barros, C. B. Field, D. J. Dokken, M. D. Mastrandrea, K. J. Mach, T. E. Bilir, M. Chatterjee, K. L. Ebi, Y. O. Estrada, R. C. Genova, B. Girma, E. S. Kissel, A. N. Levy, S. MacCracken, P. R. Mastrandrea, &amp; L. L. White (Eds.), </w:t>
      </w:r>
      <w:r w:rsidRPr="0008241C">
        <w:rPr>
          <w:i/>
          <w:iCs/>
          <w:noProof/>
          <w:sz w:val="22"/>
          <w:szCs w:val="24"/>
        </w:rPr>
        <w:t>Climate Change 2014: Impacts, Adaptation, and Vulnerability. Part B: Regional Aspects. Contribution of Working Group II to the Fifth Assessment Report of the Intergovernmental Panel of Climate Change</w:t>
      </w:r>
      <w:r w:rsidRPr="0008241C">
        <w:rPr>
          <w:noProof/>
          <w:sz w:val="22"/>
          <w:szCs w:val="24"/>
        </w:rPr>
        <w:t xml:space="preserve"> (pp. 1327–1370). Cambridge, United Kingdom and New York, NY, USA: Cambridge University Press.</w:t>
      </w:r>
    </w:p>
    <w:p w14:paraId="4032709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ildebrand, L. P., Liu, W.-H., &amp; Chuang, C.-T. (2013). Marine Environmental Governance in the East Asian Seas Region. </w:t>
      </w:r>
      <w:r w:rsidRPr="0008241C">
        <w:rPr>
          <w:i/>
          <w:iCs/>
          <w:noProof/>
          <w:sz w:val="22"/>
          <w:szCs w:val="24"/>
        </w:rPr>
        <w:t>Coastal Management</w:t>
      </w:r>
      <w:r w:rsidRPr="0008241C">
        <w:rPr>
          <w:noProof/>
          <w:sz w:val="22"/>
          <w:szCs w:val="24"/>
        </w:rPr>
        <w:t xml:space="preserve">, </w:t>
      </w:r>
      <w:r w:rsidRPr="0008241C">
        <w:rPr>
          <w:i/>
          <w:iCs/>
          <w:noProof/>
          <w:sz w:val="22"/>
          <w:szCs w:val="24"/>
        </w:rPr>
        <w:t>41</w:t>
      </w:r>
      <w:r w:rsidRPr="0008241C">
        <w:rPr>
          <w:noProof/>
          <w:sz w:val="22"/>
          <w:szCs w:val="24"/>
        </w:rPr>
        <w:t>(2), 89–98. https://doi.org/10.1080/08920753.2013.769786</w:t>
      </w:r>
    </w:p>
    <w:p w14:paraId="6A159C6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ill, R., Dyer, G. A., Lozada-Ellison, L. M., Gimona, A., Martin-Ortega, J., Munoz-Rojas, J., &amp; Gordon, I. J. (2015). A social-ecological systems analysis of impediments to delivery of the Aichi 2020 Targets and potentially more effective pathways to the conservation of biodiversity. </w:t>
      </w:r>
      <w:r w:rsidRPr="0008241C">
        <w:rPr>
          <w:i/>
          <w:iCs/>
          <w:noProof/>
          <w:sz w:val="22"/>
          <w:szCs w:val="24"/>
        </w:rPr>
        <w:t>Global Environmental Change</w:t>
      </w:r>
      <w:r w:rsidRPr="0008241C">
        <w:rPr>
          <w:noProof/>
          <w:sz w:val="22"/>
          <w:szCs w:val="24"/>
        </w:rPr>
        <w:t>. https://doi.org/10.1016/j.gloenvcha.2015.04.005</w:t>
      </w:r>
    </w:p>
    <w:p w14:paraId="5A1E15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irschman, C. (1994). Why Fertility Changes. </w:t>
      </w:r>
      <w:r w:rsidRPr="0008241C">
        <w:rPr>
          <w:i/>
          <w:iCs/>
          <w:noProof/>
          <w:sz w:val="22"/>
          <w:szCs w:val="24"/>
        </w:rPr>
        <w:t>Annual Review of Sociology</w:t>
      </w:r>
      <w:r w:rsidRPr="0008241C">
        <w:rPr>
          <w:noProof/>
          <w:sz w:val="22"/>
          <w:szCs w:val="24"/>
        </w:rPr>
        <w:t xml:space="preserve">, </w:t>
      </w:r>
      <w:r w:rsidRPr="0008241C">
        <w:rPr>
          <w:i/>
          <w:iCs/>
          <w:noProof/>
          <w:sz w:val="22"/>
          <w:szCs w:val="24"/>
        </w:rPr>
        <w:t>20</w:t>
      </w:r>
      <w:r w:rsidRPr="0008241C">
        <w:rPr>
          <w:noProof/>
          <w:sz w:val="22"/>
          <w:szCs w:val="24"/>
        </w:rPr>
        <w:t>(1), 203–233. https://doi.org/10.1146/annurev.soc.20.1.203</w:t>
      </w:r>
    </w:p>
    <w:p w14:paraId="4F3BFE4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ixson, S. M. (2014). Fish Nutrition and Current Issues in Aquaculture: The Balance in Providing Safe and Nutritious Seafood, in an Environmentally Sustainable Manner. </w:t>
      </w:r>
      <w:r w:rsidRPr="0008241C">
        <w:rPr>
          <w:i/>
          <w:iCs/>
          <w:noProof/>
          <w:sz w:val="22"/>
          <w:szCs w:val="24"/>
        </w:rPr>
        <w:t>Journal of Aquaculture Research &amp; Development</w:t>
      </w:r>
      <w:r w:rsidRPr="0008241C">
        <w:rPr>
          <w:noProof/>
          <w:sz w:val="22"/>
          <w:szCs w:val="24"/>
        </w:rPr>
        <w:t xml:space="preserve">, </w:t>
      </w:r>
      <w:r w:rsidRPr="0008241C">
        <w:rPr>
          <w:i/>
          <w:iCs/>
          <w:noProof/>
          <w:sz w:val="22"/>
          <w:szCs w:val="24"/>
        </w:rPr>
        <w:t>03</w:t>
      </w:r>
      <w:r w:rsidRPr="0008241C">
        <w:rPr>
          <w:noProof/>
          <w:sz w:val="22"/>
          <w:szCs w:val="24"/>
        </w:rPr>
        <w:t>(03). https://doi.org/10.4172/2155-9546.1000234</w:t>
      </w:r>
    </w:p>
    <w:p w14:paraId="4B96300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egh-Guldberg, O., Mumby, P. J., Hooten, A. J., Steneck, R. S., Greenfield, P., Gomez, E., Harvell, C. D., Sale, P. F., Edwards,  a J., Caldeira, K., Knowlton, N., Eakin, C. M., Iglesias-Prieto, R., Muthiga, N., Bradbury, R. H., Dubi, A., &amp; Hatziolos, M. E. (2007). Coral Reefs Under Rapid Climate Change and Ocean Acidification. </w:t>
      </w:r>
      <w:r w:rsidRPr="0008241C">
        <w:rPr>
          <w:i/>
          <w:iCs/>
          <w:noProof/>
          <w:sz w:val="22"/>
          <w:szCs w:val="24"/>
        </w:rPr>
        <w:t>Science</w:t>
      </w:r>
      <w:r w:rsidRPr="0008241C">
        <w:rPr>
          <w:noProof/>
          <w:sz w:val="22"/>
          <w:szCs w:val="24"/>
        </w:rPr>
        <w:t xml:space="preserve">, </w:t>
      </w:r>
      <w:r w:rsidRPr="0008241C">
        <w:rPr>
          <w:i/>
          <w:iCs/>
          <w:noProof/>
          <w:sz w:val="22"/>
          <w:szCs w:val="24"/>
        </w:rPr>
        <w:t>318</w:t>
      </w:r>
      <w:r w:rsidRPr="0008241C">
        <w:rPr>
          <w:noProof/>
          <w:sz w:val="22"/>
          <w:szCs w:val="24"/>
        </w:rPr>
        <w:t>(5857), 1737–1742. https://doi.org/10.1126/science.1152509</w:t>
      </w:r>
    </w:p>
    <w:p w14:paraId="5BBD2E4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ffmann, A. A., &amp; Sgro, C. M. (2011). Climate change and evolutionary adaptation. </w:t>
      </w:r>
      <w:r w:rsidRPr="0008241C">
        <w:rPr>
          <w:i/>
          <w:iCs/>
          <w:noProof/>
          <w:sz w:val="22"/>
          <w:szCs w:val="24"/>
        </w:rPr>
        <w:t>Nature</w:t>
      </w:r>
      <w:r w:rsidRPr="0008241C">
        <w:rPr>
          <w:noProof/>
          <w:sz w:val="22"/>
          <w:szCs w:val="24"/>
        </w:rPr>
        <w:t xml:space="preserve">, </w:t>
      </w:r>
      <w:r w:rsidRPr="0008241C">
        <w:rPr>
          <w:i/>
          <w:iCs/>
          <w:noProof/>
          <w:sz w:val="22"/>
          <w:szCs w:val="24"/>
        </w:rPr>
        <w:t>470</w:t>
      </w:r>
      <w:r w:rsidRPr="0008241C">
        <w:rPr>
          <w:noProof/>
          <w:sz w:val="22"/>
          <w:szCs w:val="24"/>
        </w:rPr>
        <w:t>(7335), 479–485. https://doi.org/10.1038/nature09670</w:t>
      </w:r>
    </w:p>
    <w:p w14:paraId="03A5E47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lder, A. L., Vejerano, E. P., Zhou, X., &amp; Marr, L. C. (2013). Nanomaterial disposal by incineration. </w:t>
      </w:r>
      <w:r w:rsidRPr="0008241C">
        <w:rPr>
          <w:i/>
          <w:iCs/>
          <w:noProof/>
          <w:sz w:val="22"/>
          <w:szCs w:val="24"/>
        </w:rPr>
        <w:lastRenderedPageBreak/>
        <w:t>Environ. Sci.: Processes Impacts</w:t>
      </w:r>
      <w:r w:rsidRPr="0008241C">
        <w:rPr>
          <w:noProof/>
          <w:sz w:val="22"/>
          <w:szCs w:val="24"/>
        </w:rPr>
        <w:t>. https://doi.org/10.1039/C3EM00224A</w:t>
      </w:r>
    </w:p>
    <w:p w14:paraId="0E3A6E5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lt, A. R., Mears, M., Maltby, L., &amp; Warren, P. (2015). Understanding spatial patterns in the production of multiple urban ecosystem services. </w:t>
      </w:r>
      <w:r w:rsidRPr="0008241C">
        <w:rPr>
          <w:i/>
          <w:iCs/>
          <w:noProof/>
          <w:sz w:val="22"/>
          <w:szCs w:val="24"/>
        </w:rPr>
        <w:t>Ecosystem Services</w:t>
      </w:r>
      <w:r w:rsidRPr="0008241C">
        <w:rPr>
          <w:noProof/>
          <w:sz w:val="22"/>
          <w:szCs w:val="24"/>
        </w:rPr>
        <w:t xml:space="preserve">, </w:t>
      </w:r>
      <w:r w:rsidRPr="0008241C">
        <w:rPr>
          <w:i/>
          <w:iCs/>
          <w:noProof/>
          <w:sz w:val="22"/>
          <w:szCs w:val="24"/>
        </w:rPr>
        <w:t>16</w:t>
      </w:r>
      <w:r w:rsidRPr="0008241C">
        <w:rPr>
          <w:noProof/>
          <w:sz w:val="22"/>
          <w:szCs w:val="24"/>
        </w:rPr>
        <w:t>, 33–46. https://doi.org/10.1016/j.ecoser.2015.08.007</w:t>
      </w:r>
    </w:p>
    <w:p w14:paraId="72A6DF0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ney, M., &amp; Krantz, D. (2007). Global Trends in Coastal Tourism. </w:t>
      </w:r>
      <w:r w:rsidRPr="0008241C">
        <w:rPr>
          <w:i/>
          <w:iCs/>
          <w:noProof/>
          <w:sz w:val="22"/>
          <w:szCs w:val="24"/>
        </w:rPr>
        <w:t>Washington DC: Center on Ecotourism and Sustainable Development</w:t>
      </w:r>
      <w:r w:rsidRPr="0008241C">
        <w:rPr>
          <w:noProof/>
          <w:sz w:val="22"/>
          <w:szCs w:val="24"/>
        </w:rPr>
        <w:t>, (December), 1–140. Retrieved from http://ttracanada-torc.ca/torc/downs1/global coastal tourism trends.pdf</w:t>
      </w:r>
    </w:p>
    <w:p w14:paraId="06C72C4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oijer, A., Page, S., Canadell, J. G., Silvius, M., Kwadijk, J., Wösten, H., &amp; Jauhiainen, J. (2010). Current and future CO2 emissions from drained peatlands in Southeast Asia. </w:t>
      </w:r>
      <w:r w:rsidRPr="0008241C">
        <w:rPr>
          <w:i/>
          <w:iCs/>
          <w:noProof/>
          <w:sz w:val="22"/>
          <w:szCs w:val="24"/>
        </w:rPr>
        <w:t>Biogeosciences</w:t>
      </w:r>
      <w:r w:rsidRPr="0008241C">
        <w:rPr>
          <w:noProof/>
          <w:sz w:val="22"/>
          <w:szCs w:val="24"/>
        </w:rPr>
        <w:t xml:space="preserve">, </w:t>
      </w:r>
      <w:r w:rsidRPr="0008241C">
        <w:rPr>
          <w:i/>
          <w:iCs/>
          <w:noProof/>
          <w:sz w:val="22"/>
          <w:szCs w:val="24"/>
        </w:rPr>
        <w:t>7</w:t>
      </w:r>
      <w:r w:rsidRPr="0008241C">
        <w:rPr>
          <w:noProof/>
          <w:sz w:val="22"/>
          <w:szCs w:val="24"/>
        </w:rPr>
        <w:t>(5), 1505–1514. https://doi.org/10.5194/bg-7-1505-2010</w:t>
      </w:r>
    </w:p>
    <w:p w14:paraId="21FB12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pe, G. (2014). The Sensitivity of the High Mountain Ecosystems of New Guinea to Climatic Change and Anthropogenic Impact. </w:t>
      </w:r>
      <w:r w:rsidRPr="0008241C">
        <w:rPr>
          <w:i/>
          <w:iCs/>
          <w:noProof/>
          <w:sz w:val="22"/>
          <w:szCs w:val="24"/>
        </w:rPr>
        <w:t>Arctic, Antarctic, and Alpine Research</w:t>
      </w:r>
      <w:r w:rsidRPr="0008241C">
        <w:rPr>
          <w:noProof/>
          <w:sz w:val="22"/>
          <w:szCs w:val="24"/>
        </w:rPr>
        <w:t xml:space="preserve">, </w:t>
      </w:r>
      <w:r w:rsidRPr="0008241C">
        <w:rPr>
          <w:i/>
          <w:iCs/>
          <w:noProof/>
          <w:sz w:val="22"/>
          <w:szCs w:val="24"/>
        </w:rPr>
        <w:t>46</w:t>
      </w:r>
      <w:r w:rsidRPr="0008241C">
        <w:rPr>
          <w:noProof/>
          <w:sz w:val="22"/>
          <w:szCs w:val="24"/>
        </w:rPr>
        <w:t>(4), 777–786. https://doi.org/10.1657/1938-4246-46.4.777</w:t>
      </w:r>
    </w:p>
    <w:p w14:paraId="380C85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rtal, J., Diniz-Filho, J. A. F., Bini, L. M., Rodríguez, M. Á., Baselga, A., Nogués-Bravo, D., Rangel, T. F., Hawkins, B. A., &amp; Lobo, J. M. (2011). Ice age climate, evolutionary constraints and diversity patterns of european dung beetles. </w:t>
      </w:r>
      <w:r w:rsidRPr="0008241C">
        <w:rPr>
          <w:i/>
          <w:iCs/>
          <w:noProof/>
          <w:sz w:val="22"/>
          <w:szCs w:val="24"/>
        </w:rPr>
        <w:t>Ecology Letters</w:t>
      </w:r>
      <w:r w:rsidRPr="0008241C">
        <w:rPr>
          <w:noProof/>
          <w:sz w:val="22"/>
          <w:szCs w:val="24"/>
        </w:rPr>
        <w:t xml:space="preserve">, </w:t>
      </w:r>
      <w:r w:rsidRPr="0008241C">
        <w:rPr>
          <w:i/>
          <w:iCs/>
          <w:noProof/>
          <w:sz w:val="22"/>
          <w:szCs w:val="24"/>
        </w:rPr>
        <w:t>14</w:t>
      </w:r>
      <w:r w:rsidRPr="0008241C">
        <w:rPr>
          <w:noProof/>
          <w:sz w:val="22"/>
          <w:szCs w:val="24"/>
        </w:rPr>
        <w:t>(8), 741–748. https://doi.org/10.1111/j.1461-0248.2011.01634.x</w:t>
      </w:r>
    </w:p>
    <w:p w14:paraId="535E1F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rwitz, P., &amp; Finlayson, C. M. (2011). Wetlands as Settings for Human Health: Incorporating Ecosystem Services and Health Impact Assessment into Water Resource Management. </w:t>
      </w:r>
      <w:r w:rsidRPr="0008241C">
        <w:rPr>
          <w:i/>
          <w:iCs/>
          <w:noProof/>
          <w:sz w:val="22"/>
          <w:szCs w:val="24"/>
        </w:rPr>
        <w:t>Bioscience</w:t>
      </w:r>
      <w:r w:rsidRPr="0008241C">
        <w:rPr>
          <w:noProof/>
          <w:sz w:val="22"/>
          <w:szCs w:val="24"/>
        </w:rPr>
        <w:t xml:space="preserve">, </w:t>
      </w:r>
      <w:r w:rsidRPr="0008241C">
        <w:rPr>
          <w:i/>
          <w:iCs/>
          <w:noProof/>
          <w:sz w:val="22"/>
          <w:szCs w:val="24"/>
        </w:rPr>
        <w:t>61</w:t>
      </w:r>
      <w:r w:rsidRPr="0008241C">
        <w:rPr>
          <w:noProof/>
          <w:sz w:val="22"/>
          <w:szCs w:val="24"/>
        </w:rPr>
        <w:t>(9), 678–688. https://doi.org/10.1525/bio.2011.61.9.6</w:t>
      </w:r>
    </w:p>
    <w:p w14:paraId="5CEE8A3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sking, J. R., Sullivan, P. R., &amp; Welsby, S. M. (1994). Biological control of Opuntia stricta(Haw.) Haw. var. stricta using Dactylopius opuntiae(Cockerell) in an area of New South Wales, Australia, where Cactoblastis cactorum(Berg) is not a successful biological control agent. </w:t>
      </w:r>
      <w:r w:rsidRPr="0008241C">
        <w:rPr>
          <w:i/>
          <w:iCs/>
          <w:noProof/>
          <w:sz w:val="22"/>
          <w:szCs w:val="24"/>
        </w:rPr>
        <w:t>Agriculture, Ecosystems &amp; Environment</w:t>
      </w:r>
      <w:r w:rsidRPr="0008241C">
        <w:rPr>
          <w:noProof/>
          <w:sz w:val="22"/>
          <w:szCs w:val="24"/>
        </w:rPr>
        <w:t xml:space="preserve">, </w:t>
      </w:r>
      <w:r w:rsidRPr="0008241C">
        <w:rPr>
          <w:i/>
          <w:iCs/>
          <w:noProof/>
          <w:sz w:val="22"/>
          <w:szCs w:val="24"/>
        </w:rPr>
        <w:t>48</w:t>
      </w:r>
      <w:r w:rsidRPr="0008241C">
        <w:rPr>
          <w:noProof/>
          <w:sz w:val="22"/>
          <w:szCs w:val="24"/>
        </w:rPr>
        <w:t>(3), 241–255.</w:t>
      </w:r>
    </w:p>
    <w:p w14:paraId="463960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ward, G. W. (2004). Invasive Species in Water-Dependent Ecosystems. In M. V Gupta, D. M. Bartley, &amp; B. O. Acosta (Eds.), </w:t>
      </w:r>
      <w:r w:rsidRPr="0008241C">
        <w:rPr>
          <w:i/>
          <w:iCs/>
          <w:noProof/>
          <w:sz w:val="22"/>
          <w:szCs w:val="24"/>
        </w:rPr>
        <w:t>Use of Genetically Improved and Alien Species for Aquaculture and conservation of aquatic biodiversity in Africa</w:t>
      </w:r>
      <w:r w:rsidRPr="0008241C">
        <w:rPr>
          <w:noProof/>
          <w:sz w:val="22"/>
          <w:szCs w:val="24"/>
        </w:rPr>
        <w:t>. Nairobi Kenya: IUCN - The World Conservation Union. Retrieved from http://pubs.iclarm.net/Pubs/alien_species/pdf/04.pdf</w:t>
      </w:r>
    </w:p>
    <w:p w14:paraId="222BBCC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Howe, S., &amp; Morrah, M. (2016). Paua threatened after quake lifts Kaikoura seabed. Retrieved from http://www.newshub.co.nz/home/new-zealand/2016/11/paua-threatened-after-quake-lifts-kaikoura-sea-bed.html</w:t>
      </w:r>
    </w:p>
    <w:p w14:paraId="02F4C4C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ang, S.-L., Yeh, C.-T., &amp; Chang, L.-F. (2010). The transition to an urbanizing world and the demand for natural resources.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2</w:t>
      </w:r>
      <w:r w:rsidRPr="0008241C">
        <w:rPr>
          <w:noProof/>
          <w:sz w:val="22"/>
          <w:szCs w:val="24"/>
        </w:rPr>
        <w:t>(3), 136–143. https://doi.org/10.1016/j.cosust.2010.06.004</w:t>
      </w:r>
    </w:p>
    <w:p w14:paraId="032DD48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bacek, K., Guan, D., Barrett, J., &amp; Wiedmann, T. (2009). Environmental implications of urbanization and lifestyle change in China: Ecological and Water Footprints. </w:t>
      </w:r>
      <w:r w:rsidRPr="0008241C">
        <w:rPr>
          <w:i/>
          <w:iCs/>
          <w:noProof/>
          <w:sz w:val="22"/>
          <w:szCs w:val="24"/>
        </w:rPr>
        <w:t>Journal of Cleaner Production</w:t>
      </w:r>
      <w:r w:rsidRPr="0008241C">
        <w:rPr>
          <w:noProof/>
          <w:sz w:val="22"/>
          <w:szCs w:val="24"/>
        </w:rPr>
        <w:t xml:space="preserve">, </w:t>
      </w:r>
      <w:r w:rsidRPr="0008241C">
        <w:rPr>
          <w:i/>
          <w:iCs/>
          <w:noProof/>
          <w:sz w:val="22"/>
          <w:szCs w:val="24"/>
        </w:rPr>
        <w:t>17</w:t>
      </w:r>
      <w:r w:rsidRPr="0008241C">
        <w:rPr>
          <w:noProof/>
          <w:sz w:val="22"/>
          <w:szCs w:val="24"/>
        </w:rPr>
        <w:t>(14), 1241–1248. https://doi.org/10.1016/j.jclepro.2009.03.011</w:t>
      </w:r>
    </w:p>
    <w:p w14:paraId="103EBE1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ber, U. M., Bugmann, H. K. M., &amp; Reasoner, M. A. (Eds.). (2005). </w:t>
      </w:r>
      <w:r w:rsidRPr="0008241C">
        <w:rPr>
          <w:i/>
          <w:iCs/>
          <w:noProof/>
          <w:sz w:val="22"/>
          <w:szCs w:val="24"/>
        </w:rPr>
        <w:t>Global Change and Mountain Regions</w:t>
      </w:r>
      <w:r w:rsidRPr="0008241C">
        <w:rPr>
          <w:noProof/>
          <w:sz w:val="22"/>
          <w:szCs w:val="24"/>
        </w:rPr>
        <w:t xml:space="preserve"> (Vol. 23). Dordrecht: Springer Netherlands. https://doi.org/10.1007/1-4020-3508-X</w:t>
      </w:r>
    </w:p>
    <w:p w14:paraId="520E9B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ddleston, B., &amp; Ataman, E. (2003). </w:t>
      </w:r>
      <w:r w:rsidRPr="0008241C">
        <w:rPr>
          <w:i/>
          <w:iCs/>
          <w:noProof/>
          <w:sz w:val="22"/>
          <w:szCs w:val="24"/>
        </w:rPr>
        <w:t>Towards a GIS-based analysis of mountain environments and populations. Environment and Natural Resources Working Paper No. 10.</w:t>
      </w:r>
      <w:r w:rsidRPr="0008241C">
        <w:rPr>
          <w:noProof/>
          <w:sz w:val="22"/>
          <w:szCs w:val="24"/>
        </w:rPr>
        <w:t xml:space="preserve"> Rome: FAO.</w:t>
      </w:r>
    </w:p>
    <w:p w14:paraId="1570E72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ghes, A. C. (2017). Understanding the drivers of Southeast Asian biodiversity loss. </w:t>
      </w:r>
      <w:r w:rsidRPr="0008241C">
        <w:rPr>
          <w:i/>
          <w:iCs/>
          <w:noProof/>
          <w:sz w:val="22"/>
          <w:szCs w:val="24"/>
        </w:rPr>
        <w:t>Ecosphere</w:t>
      </w:r>
      <w:r w:rsidRPr="0008241C">
        <w:rPr>
          <w:noProof/>
          <w:sz w:val="22"/>
          <w:szCs w:val="24"/>
        </w:rPr>
        <w:t xml:space="preserve">, </w:t>
      </w:r>
      <w:r w:rsidRPr="0008241C">
        <w:rPr>
          <w:i/>
          <w:iCs/>
          <w:noProof/>
          <w:sz w:val="22"/>
          <w:szCs w:val="24"/>
        </w:rPr>
        <w:t>8</w:t>
      </w:r>
      <w:r w:rsidRPr="0008241C">
        <w:rPr>
          <w:noProof/>
          <w:sz w:val="22"/>
          <w:szCs w:val="24"/>
        </w:rPr>
        <w:t>(January). https://doi.org/10.1002/ECS2.1624</w:t>
      </w:r>
    </w:p>
    <w:p w14:paraId="2760560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ghes, T. P., &amp; Connell, J. H. (1999). Multiple stressors on coral reefs: a long-term perspective. </w:t>
      </w:r>
      <w:r w:rsidRPr="0008241C">
        <w:rPr>
          <w:i/>
          <w:iCs/>
          <w:noProof/>
          <w:sz w:val="22"/>
          <w:szCs w:val="24"/>
        </w:rPr>
        <w:t>Symposium on the Effects of Multiple Stressors on Freshwater and Marine Ecosystems at the Annual Meeting of the American-Society-of-Limnology-and-Oceanography</w:t>
      </w:r>
      <w:r w:rsidRPr="0008241C">
        <w:rPr>
          <w:noProof/>
          <w:sz w:val="22"/>
          <w:szCs w:val="24"/>
        </w:rPr>
        <w:t xml:space="preserve">, </w:t>
      </w:r>
      <w:r w:rsidRPr="0008241C">
        <w:rPr>
          <w:i/>
          <w:iCs/>
          <w:noProof/>
          <w:sz w:val="22"/>
          <w:szCs w:val="24"/>
        </w:rPr>
        <w:t>44</w:t>
      </w:r>
      <w:r w:rsidRPr="0008241C">
        <w:rPr>
          <w:noProof/>
          <w:sz w:val="22"/>
          <w:szCs w:val="24"/>
        </w:rPr>
        <w:t>, 932–940. https://doi.org/10.4319/lo.1999.44.3_part_2.0932</w:t>
      </w:r>
    </w:p>
    <w:p w14:paraId="35D201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i, C., Richardson, D. M., Visser, V., &amp; Wilson, J. R. U. (2014). Macroecology meets invasion ecology: Performance of Australian acacias and eucalypts around the world revealed by features of their native ranges. </w:t>
      </w:r>
      <w:r w:rsidRPr="0008241C">
        <w:rPr>
          <w:i/>
          <w:iCs/>
          <w:noProof/>
          <w:sz w:val="22"/>
          <w:szCs w:val="24"/>
        </w:rPr>
        <w:t>Biological Invasions</w:t>
      </w:r>
      <w:r w:rsidRPr="0008241C">
        <w:rPr>
          <w:noProof/>
          <w:sz w:val="22"/>
          <w:szCs w:val="24"/>
        </w:rPr>
        <w:t xml:space="preserve">, </w:t>
      </w:r>
      <w:r w:rsidRPr="0008241C">
        <w:rPr>
          <w:i/>
          <w:iCs/>
          <w:noProof/>
          <w:sz w:val="22"/>
          <w:szCs w:val="24"/>
        </w:rPr>
        <w:t>16</w:t>
      </w:r>
      <w:r w:rsidRPr="0008241C">
        <w:rPr>
          <w:noProof/>
          <w:sz w:val="22"/>
          <w:szCs w:val="24"/>
        </w:rPr>
        <w:t>(3), 565–576. https://doi.org/10.1007/s10530-013-0599-4</w:t>
      </w:r>
    </w:p>
    <w:p w14:paraId="549E96F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lme, M. (2009). </w:t>
      </w:r>
      <w:r w:rsidRPr="0008241C">
        <w:rPr>
          <w:i/>
          <w:iCs/>
          <w:noProof/>
          <w:sz w:val="22"/>
          <w:szCs w:val="24"/>
        </w:rPr>
        <w:t>Why We Disagree about Climate Change.</w:t>
      </w:r>
      <w:r w:rsidRPr="0008241C">
        <w:rPr>
          <w:noProof/>
          <w:sz w:val="22"/>
          <w:szCs w:val="24"/>
        </w:rPr>
        <w:t xml:space="preserve"> Cambridge: Cambridge Univ. Press.</w:t>
      </w:r>
    </w:p>
    <w:p w14:paraId="63132C9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mmel, D., Adamo, S., de Sherbinin, A., Murphy, L., Aggarwal, R., Zulu, L., Liu, J., &amp; Knight, K. (2013). Inter- and transdisciplinary approaches to population–environment research for sustainability aims: a review and appraisal. </w:t>
      </w:r>
      <w:r w:rsidRPr="0008241C">
        <w:rPr>
          <w:i/>
          <w:iCs/>
          <w:noProof/>
          <w:sz w:val="22"/>
          <w:szCs w:val="24"/>
        </w:rPr>
        <w:t>Population and Environment</w:t>
      </w:r>
      <w:r w:rsidRPr="0008241C">
        <w:rPr>
          <w:noProof/>
          <w:sz w:val="22"/>
          <w:szCs w:val="24"/>
        </w:rPr>
        <w:t xml:space="preserve">, </w:t>
      </w:r>
      <w:r w:rsidRPr="0008241C">
        <w:rPr>
          <w:i/>
          <w:iCs/>
          <w:noProof/>
          <w:sz w:val="22"/>
          <w:szCs w:val="24"/>
        </w:rPr>
        <w:t>34</w:t>
      </w:r>
      <w:r w:rsidRPr="0008241C">
        <w:rPr>
          <w:noProof/>
          <w:sz w:val="22"/>
          <w:szCs w:val="24"/>
        </w:rPr>
        <w:t xml:space="preserve">(4), 481–509. </w:t>
      </w:r>
      <w:r w:rsidRPr="0008241C">
        <w:rPr>
          <w:noProof/>
          <w:sz w:val="22"/>
          <w:szCs w:val="24"/>
        </w:rPr>
        <w:lastRenderedPageBreak/>
        <w:t>https://doi.org/10.1007/s11111-012-0176-2</w:t>
      </w:r>
    </w:p>
    <w:p w14:paraId="71A398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nsberger, C., &amp; Evans, T. (2012). Land. In </w:t>
      </w:r>
      <w:r w:rsidRPr="0008241C">
        <w:rPr>
          <w:i/>
          <w:iCs/>
          <w:noProof/>
          <w:sz w:val="22"/>
          <w:szCs w:val="24"/>
        </w:rPr>
        <w:t>Global Environmental Outlook 5</w:t>
      </w:r>
      <w:r w:rsidRPr="0008241C">
        <w:rPr>
          <w:noProof/>
          <w:sz w:val="22"/>
          <w:szCs w:val="24"/>
        </w:rPr>
        <w:t xml:space="preserve"> (pp. 66–96). UNEP.BIOLOGICAL INVASIONS 16, 565-576.</w:t>
      </w:r>
    </w:p>
    <w:p w14:paraId="2C2D47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nter, D., Pouono, K., &amp; Semisi, S. (1998). The impact of taro leaf blight in the Pacific Islands with special reference to Samoa. </w:t>
      </w:r>
      <w:r w:rsidRPr="0008241C">
        <w:rPr>
          <w:i/>
          <w:iCs/>
          <w:noProof/>
          <w:sz w:val="22"/>
          <w:szCs w:val="24"/>
        </w:rPr>
        <w:t>Journal of South Pacific Agriculture</w:t>
      </w:r>
      <w:r w:rsidRPr="0008241C">
        <w:rPr>
          <w:noProof/>
          <w:sz w:val="22"/>
          <w:szCs w:val="24"/>
        </w:rPr>
        <w:t xml:space="preserve">, </w:t>
      </w:r>
      <w:r w:rsidRPr="0008241C">
        <w:rPr>
          <w:i/>
          <w:iCs/>
          <w:noProof/>
          <w:sz w:val="22"/>
          <w:szCs w:val="24"/>
        </w:rPr>
        <w:t>5</w:t>
      </w:r>
      <w:r w:rsidRPr="0008241C">
        <w:rPr>
          <w:noProof/>
          <w:sz w:val="22"/>
          <w:szCs w:val="24"/>
        </w:rPr>
        <w:t>(2), 44–56. Retrieved from http://www.spc.int/tarogen/Documents/Misc_Publications/TLBimpact2.pdf</w:t>
      </w:r>
    </w:p>
    <w:p w14:paraId="601B2B3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nzai, K., Gerlitz, J. ., &amp; Hoermann, B. (2011). </w:t>
      </w:r>
      <w:r w:rsidRPr="0008241C">
        <w:rPr>
          <w:i/>
          <w:iCs/>
          <w:noProof/>
          <w:sz w:val="22"/>
          <w:szCs w:val="24"/>
        </w:rPr>
        <w:t>Understanding Mountain Poverty in the Hindu Kush-Himalayas</w:t>
      </w:r>
      <w:r w:rsidRPr="0008241C">
        <w:rPr>
          <w:noProof/>
          <w:sz w:val="22"/>
          <w:szCs w:val="24"/>
        </w:rPr>
        <w:t>. ICIMOD.</w:t>
      </w:r>
    </w:p>
    <w:p w14:paraId="0D56DE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IBT STAFF REPORTER. (2010). Electric Vehicle sales in Asia Pacific to surpass 1.4 million by 2015. Retrieved from http://www.ibtimes.com/electric-vehicle-sales-asia-pacific-surpass-14-million-2015-249448</w:t>
      </w:r>
    </w:p>
    <w:p w14:paraId="58998A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CIMOD. (2009). </w:t>
      </w:r>
      <w:r w:rsidRPr="0008241C">
        <w:rPr>
          <w:i/>
          <w:iCs/>
          <w:noProof/>
          <w:sz w:val="22"/>
          <w:szCs w:val="24"/>
        </w:rPr>
        <w:t>Mountain Biodiversity and Climate Change</w:t>
      </w:r>
      <w:r w:rsidRPr="0008241C">
        <w:rPr>
          <w:noProof/>
          <w:sz w:val="22"/>
          <w:szCs w:val="24"/>
        </w:rPr>
        <w:t>. Nepal.</w:t>
      </w:r>
    </w:p>
    <w:p w14:paraId="155118A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CIMOD. (2010). </w:t>
      </w:r>
      <w:r w:rsidRPr="0008241C">
        <w:rPr>
          <w:i/>
          <w:iCs/>
          <w:noProof/>
          <w:sz w:val="22"/>
          <w:szCs w:val="24"/>
        </w:rPr>
        <w:t>Mountains of the world – Ecosystem services in a time of global and climate change: Seizing opportunities – meeting challenges</w:t>
      </w:r>
      <w:r w:rsidRPr="0008241C">
        <w:rPr>
          <w:noProof/>
          <w:sz w:val="22"/>
          <w:szCs w:val="24"/>
        </w:rPr>
        <w:t>. Kathmandu: ICIMOD.</w:t>
      </w:r>
    </w:p>
    <w:p w14:paraId="632B2D3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nderjit, Evans, H., Crocoll, C., Bajpai, D., Kaur, R., Feng, Y.-L., Silva, C., Carreón, J. T., Valiente-Banuet, A., Gershenzon, J., &amp; Callaway, R. M. (2011). Volatile chemicals from leaf litter are associated with invasiveness of a Neotropical weed in Asia. </w:t>
      </w:r>
      <w:r w:rsidRPr="0008241C">
        <w:rPr>
          <w:i/>
          <w:iCs/>
          <w:noProof/>
          <w:sz w:val="22"/>
          <w:szCs w:val="24"/>
        </w:rPr>
        <w:t>Ecology</w:t>
      </w:r>
      <w:r w:rsidRPr="0008241C">
        <w:rPr>
          <w:noProof/>
          <w:sz w:val="22"/>
          <w:szCs w:val="24"/>
        </w:rPr>
        <w:t xml:space="preserve">, </w:t>
      </w:r>
      <w:r w:rsidRPr="0008241C">
        <w:rPr>
          <w:i/>
          <w:iCs/>
          <w:noProof/>
          <w:sz w:val="22"/>
          <w:szCs w:val="24"/>
        </w:rPr>
        <w:t>92</w:t>
      </w:r>
      <w:r w:rsidRPr="0008241C">
        <w:rPr>
          <w:noProof/>
          <w:sz w:val="22"/>
          <w:szCs w:val="24"/>
        </w:rPr>
        <w:t>(2), 316–324. Retrieved from http://onlinelibrary.wiley.com/doi/10.1890/10-0400.1/full</w:t>
      </w:r>
    </w:p>
    <w:p w14:paraId="0A723E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ndonesia’s National Climate Change Council (DNPI). (2010). </w:t>
      </w:r>
      <w:r w:rsidRPr="0008241C">
        <w:rPr>
          <w:i/>
          <w:iCs/>
          <w:noProof/>
          <w:sz w:val="22"/>
          <w:szCs w:val="24"/>
        </w:rPr>
        <w:t>Indonesia’s green house gas abatement cost curve</w:t>
      </w:r>
      <w:r w:rsidRPr="0008241C">
        <w:rPr>
          <w:noProof/>
          <w:sz w:val="22"/>
          <w:szCs w:val="24"/>
        </w:rPr>
        <w:t>. Retrieved from http://www.mmechanisms.org/document/country/IDN/Indonesia_ghg_cost_curve_english.pdf</w:t>
      </w:r>
    </w:p>
    <w:p w14:paraId="5BC4F18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Indonesia Investments. (2017). Palm Oil. Retrieved December 28, 2017, from https://www.indonesia-investments.com/business/commodities/palm-oil/item166?</w:t>
      </w:r>
    </w:p>
    <w:p w14:paraId="2D7223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ndustrial Research Institute. (2016). </w:t>
      </w:r>
      <w:r w:rsidRPr="0008241C">
        <w:rPr>
          <w:i/>
          <w:iCs/>
          <w:noProof/>
          <w:sz w:val="22"/>
          <w:szCs w:val="24"/>
        </w:rPr>
        <w:t>GLOBAL R&amp;D FUNDING FORECAST</w:t>
      </w:r>
      <w:r w:rsidRPr="0008241C">
        <w:rPr>
          <w:noProof/>
          <w:sz w:val="22"/>
          <w:szCs w:val="24"/>
        </w:rPr>
        <w:t>. Industrial Research Institute. Retrieved from https://www.iriweb.org/sites/default/files/2016GlobalR%26DFundingForecast_2.pdf</w:t>
      </w:r>
    </w:p>
    <w:p w14:paraId="0ED3666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nternational Council on Mining and Metals (ICMM). (2006). </w:t>
      </w:r>
      <w:r w:rsidRPr="0008241C">
        <w:rPr>
          <w:i/>
          <w:iCs/>
          <w:noProof/>
          <w:sz w:val="22"/>
          <w:szCs w:val="24"/>
        </w:rPr>
        <w:t>Good practice guidance for mining and biodiversity</w:t>
      </w:r>
      <w:r w:rsidRPr="0008241C">
        <w:rPr>
          <w:noProof/>
          <w:sz w:val="22"/>
          <w:szCs w:val="24"/>
        </w:rPr>
        <w:t>. London, UK.</w:t>
      </w:r>
    </w:p>
    <w:p w14:paraId="5F0D5B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International Maritime Organization. (n.d.). Biofouling. Retrieved December 19, 2017, from http://www.imo.org/en/OurWork/Environment/Biofouling/Pages/default.aspx</w:t>
      </w:r>
    </w:p>
    <w:p w14:paraId="1E75AFC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IPBES. (n.d.). PARC-connectedness Index. Retrieved from http://www.ipbes.net/sites/default/files/storyline_geo_bon_csiro_protected_area_connectedness_index.pdf</w:t>
      </w:r>
    </w:p>
    <w:p w14:paraId="23E4843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BES. (2016). </w:t>
      </w:r>
      <w:r w:rsidRPr="0008241C">
        <w:rPr>
          <w:i/>
          <w:iCs/>
          <w:noProof/>
          <w:sz w:val="22"/>
          <w:szCs w:val="24"/>
        </w:rPr>
        <w:t>Summary for policymakers of the asssessment report of the Intergovernmental Science-Policy Platform on Biodiversity and Ecosystem Services (IPBES) on pollinators, pollination and food production</w:t>
      </w:r>
      <w:r w:rsidRPr="0008241C">
        <w:rPr>
          <w:noProof/>
          <w:sz w:val="22"/>
          <w:szCs w:val="24"/>
        </w:rPr>
        <w:t xml:space="preserve">.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mperatriz-Fonseca, Eds.), </w:t>
      </w:r>
      <w:r w:rsidRPr="0008241C">
        <w:rPr>
          <w:i/>
          <w:iCs/>
          <w:noProof/>
          <w:sz w:val="22"/>
          <w:szCs w:val="24"/>
        </w:rPr>
        <w:t>UNEP/GRID Europe</w:t>
      </w:r>
      <w:r w:rsidRPr="0008241C">
        <w:rPr>
          <w:noProof/>
          <w:sz w:val="22"/>
          <w:szCs w:val="24"/>
        </w:rPr>
        <w:t xml:space="preserve"> (Secretaria). Bonn, Germany. https://doi.org/10.1007/s00442-010-1809-8</w:t>
      </w:r>
    </w:p>
    <w:p w14:paraId="10AFEFB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IPBES. (2017). Update on the work on knowledge and data (deliverables 1 (d)and 4 (b)).IPBES/5/INF/5. Bonn, Germany: IPBES. Retrieved from https://www.ipbes.net/system/tdf/downloads/pdf/ipbes-5-inf-5.pdf?file=1&amp;type=node&amp;id=540</w:t>
      </w:r>
    </w:p>
    <w:p w14:paraId="488B335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CC. (2012). </w:t>
      </w:r>
      <w:r w:rsidRPr="0008241C">
        <w:rPr>
          <w:i/>
          <w:iCs/>
          <w:noProof/>
          <w:sz w:val="22"/>
          <w:szCs w:val="24"/>
        </w:rPr>
        <w:t>Renewable energy sources and climate change mitigation SPM</w:t>
      </w:r>
      <w:r w:rsidRPr="0008241C">
        <w:rPr>
          <w:noProof/>
          <w:sz w:val="22"/>
          <w:szCs w:val="24"/>
        </w:rPr>
        <w:t>. Ralph Sims.</w:t>
      </w:r>
    </w:p>
    <w:p w14:paraId="1F3E5D5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CC. (2014a). </w:t>
      </w:r>
      <w:r w:rsidRPr="0008241C">
        <w:rPr>
          <w:i/>
          <w:iCs/>
          <w:noProof/>
          <w:sz w:val="22"/>
          <w:szCs w:val="24"/>
        </w:rPr>
        <w:t>Climate Change 2014: Impacts, Adaptation, and Vulnerability. Part A: Global and Sectoral Aspects. Contribution of Working Group II to the Fifth Assessment Report of the Intergovernmental Panel on Climate Change [Field, C.B., V.R. Barros, D.J. Dokken, K.J.</w:t>
      </w:r>
      <w:r w:rsidRPr="0008241C">
        <w:rPr>
          <w:noProof/>
          <w:sz w:val="22"/>
          <w:szCs w:val="24"/>
        </w:rPr>
        <w:t xml:space="preserve"> Cambridge, United Kingdom and New York, NY, USA: Cambridge University Press.</w:t>
      </w:r>
    </w:p>
    <w:p w14:paraId="369085D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CC. (2014b). </w:t>
      </w:r>
      <w:r w:rsidRPr="0008241C">
        <w:rPr>
          <w:i/>
          <w:iCs/>
          <w:noProof/>
          <w:sz w:val="22"/>
          <w:szCs w:val="24"/>
        </w:rPr>
        <w:t>Climate Change 2014: Impacts, Adaptation, and Vulnerability. Part B: Regional Aspects. Contribution of Working Group II to the Fifth Assessment Report of the Intergovernmental Panel on Climate Change [Barros, V.R., C.B. Field, D.J. Dokken, M.D. Mastrandre</w:t>
      </w:r>
      <w:r w:rsidRPr="0008241C">
        <w:rPr>
          <w:noProof/>
          <w:sz w:val="22"/>
          <w:szCs w:val="24"/>
        </w:rPr>
        <w:t>. Cambridge, United Kingdom and New York, NY, USA: Cambridge University Press.</w:t>
      </w:r>
    </w:p>
    <w:p w14:paraId="616A4BE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rving, A. D., Connell, S. D., &amp; Russell, B. D. (2011). Restoring coastal plants to improve global </w:t>
      </w:r>
      <w:r w:rsidRPr="0008241C">
        <w:rPr>
          <w:noProof/>
          <w:sz w:val="22"/>
          <w:szCs w:val="24"/>
        </w:rPr>
        <w:lastRenderedPageBreak/>
        <w:t xml:space="preserve">carbon storage: reaping what we sow. </w:t>
      </w:r>
      <w:r w:rsidRPr="0008241C">
        <w:rPr>
          <w:i/>
          <w:iCs/>
          <w:noProof/>
          <w:sz w:val="22"/>
          <w:szCs w:val="24"/>
        </w:rPr>
        <w:t>PLoS ONE</w:t>
      </w:r>
      <w:r w:rsidRPr="0008241C">
        <w:rPr>
          <w:noProof/>
          <w:sz w:val="22"/>
          <w:szCs w:val="24"/>
        </w:rPr>
        <w:t xml:space="preserve">, </w:t>
      </w:r>
      <w:r w:rsidRPr="0008241C">
        <w:rPr>
          <w:i/>
          <w:iCs/>
          <w:noProof/>
          <w:sz w:val="22"/>
          <w:szCs w:val="24"/>
        </w:rPr>
        <w:t>6</w:t>
      </w:r>
      <w:r w:rsidRPr="0008241C">
        <w:rPr>
          <w:noProof/>
          <w:sz w:val="22"/>
          <w:szCs w:val="24"/>
        </w:rPr>
        <w:t>(3:e18311). https://doi.org/10.1371/journal.pone.0018311.</w:t>
      </w:r>
    </w:p>
    <w:p w14:paraId="45EF113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slam, M. S., &amp; Tanaka, M. (2004). Impacts of pollution on coastal and marine ecosystems including coastal and marine fisheries and approach for management: A review and synthesis. </w:t>
      </w:r>
      <w:r w:rsidRPr="0008241C">
        <w:rPr>
          <w:i/>
          <w:iCs/>
          <w:noProof/>
          <w:sz w:val="22"/>
          <w:szCs w:val="24"/>
        </w:rPr>
        <w:t>Marine Pollution Bulletin</w:t>
      </w:r>
      <w:r w:rsidRPr="0008241C">
        <w:rPr>
          <w:noProof/>
          <w:sz w:val="22"/>
          <w:szCs w:val="24"/>
        </w:rPr>
        <w:t xml:space="preserve">, </w:t>
      </w:r>
      <w:r w:rsidRPr="0008241C">
        <w:rPr>
          <w:i/>
          <w:iCs/>
          <w:noProof/>
          <w:sz w:val="22"/>
          <w:szCs w:val="24"/>
        </w:rPr>
        <w:t>48</w:t>
      </w:r>
      <w:r w:rsidRPr="0008241C">
        <w:rPr>
          <w:noProof/>
          <w:sz w:val="22"/>
          <w:szCs w:val="24"/>
        </w:rPr>
        <w:t>(7–8), 624–649. https://doi.org/10.1016/j.marpolbul.2003.12.004</w:t>
      </w:r>
    </w:p>
    <w:p w14:paraId="7F7386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UCN. (2017). </w:t>
      </w:r>
      <w:r w:rsidRPr="0008241C">
        <w:rPr>
          <w:i/>
          <w:iCs/>
          <w:noProof/>
          <w:sz w:val="22"/>
          <w:szCs w:val="24"/>
        </w:rPr>
        <w:t>Programmatic Strategy for Strengthening the Presence of IUCN in Asia</w:t>
      </w:r>
      <w:r w:rsidRPr="0008241C">
        <w:rPr>
          <w:noProof/>
          <w:sz w:val="22"/>
          <w:szCs w:val="24"/>
        </w:rPr>
        <w:t>.</w:t>
      </w:r>
    </w:p>
    <w:p w14:paraId="0DEA87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zuddin, M., &amp; Webb, E. L. (2015). The influence of tree architecture, forest remnants, and dispersal syndrome on roadside epiphyte diversity in a highly urbanized tropical environment. </w:t>
      </w:r>
      <w:r w:rsidRPr="0008241C">
        <w:rPr>
          <w:i/>
          <w:iCs/>
          <w:noProof/>
          <w:sz w:val="22"/>
          <w:szCs w:val="24"/>
        </w:rPr>
        <w:t>Biodiversity and Conservation</w:t>
      </w:r>
      <w:r w:rsidRPr="0008241C">
        <w:rPr>
          <w:noProof/>
          <w:sz w:val="22"/>
          <w:szCs w:val="24"/>
        </w:rPr>
        <w:t xml:space="preserve">, </w:t>
      </w:r>
      <w:r w:rsidRPr="0008241C">
        <w:rPr>
          <w:i/>
          <w:iCs/>
          <w:noProof/>
          <w:sz w:val="22"/>
          <w:szCs w:val="24"/>
        </w:rPr>
        <w:t>24</w:t>
      </w:r>
      <w:r w:rsidRPr="0008241C">
        <w:rPr>
          <w:noProof/>
          <w:sz w:val="22"/>
          <w:szCs w:val="24"/>
        </w:rPr>
        <w:t>(8), 2063–2077. https://doi.org/10.1007/s10531-015-0932-6</w:t>
      </w:r>
    </w:p>
    <w:p w14:paraId="7952822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ackson, W. (2017). </w:t>
      </w:r>
      <w:r w:rsidRPr="0008241C">
        <w:rPr>
          <w:i/>
          <w:iCs/>
          <w:noProof/>
          <w:sz w:val="22"/>
          <w:szCs w:val="24"/>
        </w:rPr>
        <w:t>Australia state of the environment 2016: drivers</w:t>
      </w:r>
      <w:r w:rsidRPr="0008241C">
        <w:rPr>
          <w:noProof/>
          <w:sz w:val="22"/>
          <w:szCs w:val="24"/>
        </w:rPr>
        <w:t>. Canberra, Australia.</w:t>
      </w:r>
    </w:p>
    <w:p w14:paraId="6D56FF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ay, M., &amp; Morad, M. (2006). The Socioeconomic Dimensions of Biosecurity: the New Zealand Experience. </w:t>
      </w:r>
      <w:r w:rsidRPr="0008241C">
        <w:rPr>
          <w:i/>
          <w:iCs/>
          <w:noProof/>
          <w:sz w:val="22"/>
          <w:szCs w:val="24"/>
        </w:rPr>
        <w:t>International Journal of Environmental Studies</w:t>
      </w:r>
      <w:r w:rsidRPr="0008241C">
        <w:rPr>
          <w:noProof/>
          <w:sz w:val="22"/>
          <w:szCs w:val="24"/>
        </w:rPr>
        <w:t xml:space="preserve">, </w:t>
      </w:r>
      <w:r w:rsidRPr="0008241C">
        <w:rPr>
          <w:i/>
          <w:iCs/>
          <w:noProof/>
          <w:sz w:val="22"/>
          <w:szCs w:val="24"/>
        </w:rPr>
        <w:t>63</w:t>
      </w:r>
      <w:r w:rsidRPr="0008241C">
        <w:rPr>
          <w:noProof/>
          <w:sz w:val="22"/>
          <w:szCs w:val="24"/>
        </w:rPr>
        <w:t>(3), 293–302. https://doi.org/10.1080/00207230600773125</w:t>
      </w:r>
    </w:p>
    <w:p w14:paraId="3D9312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ha, S., &amp; Bawa, K. S. (2006). Population growth, human development, and deforestation in biodiversity hotspots. </w:t>
      </w:r>
      <w:r w:rsidRPr="0008241C">
        <w:rPr>
          <w:i/>
          <w:iCs/>
          <w:noProof/>
          <w:sz w:val="22"/>
          <w:szCs w:val="24"/>
        </w:rPr>
        <w:t>Conservation Biology</w:t>
      </w:r>
      <w:r w:rsidRPr="0008241C">
        <w:rPr>
          <w:noProof/>
          <w:sz w:val="22"/>
          <w:szCs w:val="24"/>
        </w:rPr>
        <w:t>. https://doi.org/10.1111/j.1523-1739.2006.00398.x</w:t>
      </w:r>
    </w:p>
    <w:p w14:paraId="4E463B7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ha, S., &amp; Strous, L. (2007). </w:t>
      </w:r>
      <w:r w:rsidRPr="0008241C">
        <w:rPr>
          <w:i/>
          <w:iCs/>
          <w:noProof/>
          <w:sz w:val="22"/>
          <w:szCs w:val="24"/>
        </w:rPr>
        <w:t>ICT for Development and Prosperity</w:t>
      </w:r>
      <w:r w:rsidRPr="0008241C">
        <w:rPr>
          <w:noProof/>
          <w:sz w:val="22"/>
          <w:szCs w:val="24"/>
        </w:rPr>
        <w:t xml:space="preserve">. </w:t>
      </w:r>
      <w:r w:rsidRPr="0008241C">
        <w:rPr>
          <w:i/>
          <w:iCs/>
          <w:noProof/>
          <w:sz w:val="22"/>
          <w:szCs w:val="24"/>
        </w:rPr>
        <w:t>Development</w:t>
      </w:r>
      <w:r w:rsidRPr="0008241C">
        <w:rPr>
          <w:noProof/>
          <w:sz w:val="22"/>
          <w:szCs w:val="24"/>
        </w:rPr>
        <w:t>.</w:t>
      </w:r>
    </w:p>
    <w:p w14:paraId="77630B2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ohnson, A. E., Cinner, J. E., Hardt, M. J., Jacquet, J., Mcclanahan, T. R., &amp; Sanchirico, J. N. (2013). Trends, current understanding and future research priorities for artisanal coral reef fisheries research. </w:t>
      </w:r>
      <w:r w:rsidRPr="0008241C">
        <w:rPr>
          <w:i/>
          <w:iCs/>
          <w:noProof/>
          <w:sz w:val="22"/>
          <w:szCs w:val="24"/>
        </w:rPr>
        <w:t>Fish and Fisheries</w:t>
      </w:r>
      <w:r w:rsidRPr="0008241C">
        <w:rPr>
          <w:noProof/>
          <w:sz w:val="22"/>
          <w:szCs w:val="24"/>
        </w:rPr>
        <w:t xml:space="preserve">, </w:t>
      </w:r>
      <w:r w:rsidRPr="0008241C">
        <w:rPr>
          <w:i/>
          <w:iCs/>
          <w:noProof/>
          <w:sz w:val="22"/>
          <w:szCs w:val="24"/>
        </w:rPr>
        <w:t>14</w:t>
      </w:r>
      <w:r w:rsidRPr="0008241C">
        <w:rPr>
          <w:noProof/>
          <w:sz w:val="22"/>
          <w:szCs w:val="24"/>
        </w:rPr>
        <w:t>(3), 281–292. https://doi.org/10.1111/j.1467-2979.2012.00468.x</w:t>
      </w:r>
    </w:p>
    <w:p w14:paraId="2DAFE4B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ohnson R. N., Wilson-Wilde L.,  and L. A. (2014). Current and future directions of DNA in wildlife forensic science. </w:t>
      </w:r>
      <w:r w:rsidRPr="0008241C">
        <w:rPr>
          <w:i/>
          <w:iCs/>
          <w:noProof/>
          <w:sz w:val="22"/>
          <w:szCs w:val="24"/>
        </w:rPr>
        <w:t>Forensic Sci. Int. Genet.</w:t>
      </w:r>
      <w:r w:rsidRPr="0008241C">
        <w:rPr>
          <w:noProof/>
          <w:sz w:val="22"/>
          <w:szCs w:val="24"/>
        </w:rPr>
        <w:t xml:space="preserve">, </w:t>
      </w:r>
      <w:r w:rsidRPr="0008241C">
        <w:rPr>
          <w:i/>
          <w:iCs/>
          <w:noProof/>
          <w:sz w:val="22"/>
          <w:szCs w:val="24"/>
        </w:rPr>
        <w:t>10</w:t>
      </w:r>
      <w:r w:rsidRPr="0008241C">
        <w:rPr>
          <w:noProof/>
          <w:sz w:val="22"/>
          <w:szCs w:val="24"/>
        </w:rPr>
        <w:t>, 1–11. https://doi.org/10.1016/j.fsigen.2013.12.007</w:t>
      </w:r>
    </w:p>
    <w:p w14:paraId="4FE5D23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olly, C. J., Shine, R., &amp; Greenlees, M. J. (2015). The impact of invasive cane toads on native wildlife in southern Australia. </w:t>
      </w:r>
      <w:r w:rsidRPr="0008241C">
        <w:rPr>
          <w:i/>
          <w:iCs/>
          <w:noProof/>
          <w:sz w:val="22"/>
          <w:szCs w:val="24"/>
        </w:rPr>
        <w:t>Ecology and Evolution</w:t>
      </w:r>
      <w:r w:rsidRPr="0008241C">
        <w:rPr>
          <w:noProof/>
          <w:sz w:val="22"/>
          <w:szCs w:val="24"/>
        </w:rPr>
        <w:t xml:space="preserve">, </w:t>
      </w:r>
      <w:r w:rsidRPr="0008241C">
        <w:rPr>
          <w:i/>
          <w:iCs/>
          <w:noProof/>
          <w:sz w:val="22"/>
          <w:szCs w:val="24"/>
        </w:rPr>
        <w:t>5</w:t>
      </w:r>
      <w:r w:rsidRPr="0008241C">
        <w:rPr>
          <w:noProof/>
          <w:sz w:val="22"/>
          <w:szCs w:val="24"/>
        </w:rPr>
        <w:t>(18), 3879–3894. https://doi.org/10.1002/ece3.1657</w:t>
      </w:r>
    </w:p>
    <w:p w14:paraId="3EBF49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ones, D. A., Collins, D. A., McGree, S., Trewin, B., Skilling, E., Diamond, H., Fa’anunu, O., Hiriasia, D., Hugony, S., &amp; Hutchinson, R. (2013). An updated analysis of homogeneous temperature data at Pacific Island stations. </w:t>
      </w:r>
      <w:r w:rsidRPr="0008241C">
        <w:rPr>
          <w:i/>
          <w:iCs/>
          <w:noProof/>
          <w:sz w:val="22"/>
          <w:szCs w:val="24"/>
        </w:rPr>
        <w:t>Aust. Meteorol. Mag</w:t>
      </w:r>
      <w:r w:rsidRPr="0008241C">
        <w:rPr>
          <w:noProof/>
          <w:sz w:val="22"/>
          <w:szCs w:val="24"/>
        </w:rPr>
        <w:t xml:space="preserve">, </w:t>
      </w:r>
      <w:r w:rsidRPr="0008241C">
        <w:rPr>
          <w:i/>
          <w:iCs/>
          <w:noProof/>
          <w:sz w:val="22"/>
          <w:szCs w:val="24"/>
        </w:rPr>
        <w:t>61</w:t>
      </w:r>
      <w:r w:rsidRPr="0008241C">
        <w:rPr>
          <w:noProof/>
          <w:sz w:val="22"/>
          <w:szCs w:val="24"/>
        </w:rPr>
        <w:t>, 285–302.</w:t>
      </w:r>
    </w:p>
    <w:p w14:paraId="4B81D67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ones, H., Clough, P., Höck, B., &amp; Phillips, C. (2008). </w:t>
      </w:r>
      <w:r w:rsidRPr="0008241C">
        <w:rPr>
          <w:i/>
          <w:iCs/>
          <w:noProof/>
          <w:sz w:val="22"/>
          <w:szCs w:val="24"/>
        </w:rPr>
        <w:t>Economic costs of hill country erosion and benefits of mitigation in New Zealand : Review and recommendation of approach Economic costs of hill country erosion and benefits of mitigation in New Zealand : Review and recommendation of approach</w:t>
      </w:r>
      <w:r w:rsidRPr="0008241C">
        <w:rPr>
          <w:noProof/>
          <w:sz w:val="22"/>
          <w:szCs w:val="24"/>
        </w:rPr>
        <w:t xml:space="preserve"> (Vol. 1).</w:t>
      </w:r>
    </w:p>
    <w:p w14:paraId="4F0C6C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oshi, S., Jasra, W. A., Ismail, M., Shrestha, R. M., Yi, S. L., &amp; Wu, N. (2013). Herders’ perceptions of and responses to climate change in Northern Pakistan. </w:t>
      </w:r>
      <w:r w:rsidRPr="0008241C">
        <w:rPr>
          <w:i/>
          <w:iCs/>
          <w:noProof/>
          <w:sz w:val="22"/>
          <w:szCs w:val="24"/>
        </w:rPr>
        <w:t>Environmental Management</w:t>
      </w:r>
      <w:r w:rsidRPr="0008241C">
        <w:rPr>
          <w:noProof/>
          <w:sz w:val="22"/>
          <w:szCs w:val="24"/>
        </w:rPr>
        <w:t>. https://doi.org/10.1007/s00267-013-0062-4</w:t>
      </w:r>
    </w:p>
    <w:p w14:paraId="2A9D78A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uffe-Bignoli, D., Burgess, N. D., Bingham, H., Belle, E. M. S., de Lima, M. G., Deguignet, M., Bertzky, B., Milam,  a N., Martinez-Lopez, J., Lewis, E., Eassom, A., Wicander, S., Geldmann, J., van Soesbergen, A., Arnell,  a P., O’Connor, B., Park, S., Shi, Y. N., Danks, F. S., MacSharry, B., &amp; Kingston, N. (2014). </w:t>
      </w:r>
      <w:r w:rsidRPr="0008241C">
        <w:rPr>
          <w:i/>
          <w:iCs/>
          <w:noProof/>
          <w:sz w:val="22"/>
          <w:szCs w:val="24"/>
        </w:rPr>
        <w:t>Protected Planet Report 2014</w:t>
      </w:r>
      <w:r w:rsidRPr="0008241C">
        <w:rPr>
          <w:noProof/>
          <w:sz w:val="22"/>
          <w:szCs w:val="24"/>
        </w:rPr>
        <w:t xml:space="preserve">. </w:t>
      </w:r>
      <w:r w:rsidRPr="0008241C">
        <w:rPr>
          <w:i/>
          <w:iCs/>
          <w:noProof/>
          <w:sz w:val="22"/>
          <w:szCs w:val="24"/>
        </w:rPr>
        <w:t>Protected Planet Report</w:t>
      </w:r>
      <w:r w:rsidRPr="0008241C">
        <w:rPr>
          <w:noProof/>
          <w:sz w:val="22"/>
          <w:szCs w:val="24"/>
        </w:rPr>
        <w:t>. https://doi.org/DEW/1233/CA</w:t>
      </w:r>
    </w:p>
    <w:p w14:paraId="762B1EE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ulien, M. H., McFadyen, R. E., &amp; Cullen, J. (2012). </w:t>
      </w:r>
      <w:r w:rsidRPr="0008241C">
        <w:rPr>
          <w:i/>
          <w:iCs/>
          <w:noProof/>
          <w:sz w:val="22"/>
          <w:szCs w:val="24"/>
        </w:rPr>
        <w:t>Biological control of weeds in Australia</w:t>
      </w:r>
      <w:r w:rsidRPr="0008241C">
        <w:rPr>
          <w:noProof/>
          <w:sz w:val="22"/>
          <w:szCs w:val="24"/>
        </w:rPr>
        <w:t>.</w:t>
      </w:r>
    </w:p>
    <w:p w14:paraId="6F4E25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upiter, S. D., Potts, D. C., Phinn, S. R., &amp; Duke, N. C. (2007). Natural and anthropogenic changes to mangrove distributions in the Pioneer River Estuary (QLD, Australia). </w:t>
      </w:r>
      <w:r w:rsidRPr="0008241C">
        <w:rPr>
          <w:i/>
          <w:iCs/>
          <w:noProof/>
          <w:sz w:val="22"/>
          <w:szCs w:val="24"/>
        </w:rPr>
        <w:t>Wetlands Ecology and Management</w:t>
      </w:r>
      <w:r w:rsidRPr="0008241C">
        <w:rPr>
          <w:noProof/>
          <w:sz w:val="22"/>
          <w:szCs w:val="24"/>
        </w:rPr>
        <w:t xml:space="preserve">, </w:t>
      </w:r>
      <w:r w:rsidRPr="0008241C">
        <w:rPr>
          <w:i/>
          <w:iCs/>
          <w:noProof/>
          <w:sz w:val="22"/>
          <w:szCs w:val="24"/>
        </w:rPr>
        <w:t>15</w:t>
      </w:r>
      <w:r w:rsidRPr="0008241C">
        <w:rPr>
          <w:noProof/>
          <w:sz w:val="22"/>
          <w:szCs w:val="24"/>
        </w:rPr>
        <w:t>(1), 51–62. https://doi.org/10.1007/s11273-006-9011-9</w:t>
      </w:r>
    </w:p>
    <w:p w14:paraId="2407D4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upiter, S., Mangubhai, S., &amp; Kingsford, R. T. (2014). Conservation of Biodiversity in the Pacific Islands of Oceania: Challenges and Opportunities. </w:t>
      </w:r>
      <w:r w:rsidRPr="0008241C">
        <w:rPr>
          <w:i/>
          <w:iCs/>
          <w:noProof/>
          <w:sz w:val="22"/>
          <w:szCs w:val="24"/>
        </w:rPr>
        <w:t>Pacific Conservation Biology</w:t>
      </w:r>
      <w:r w:rsidRPr="0008241C">
        <w:rPr>
          <w:noProof/>
          <w:sz w:val="22"/>
          <w:szCs w:val="24"/>
        </w:rPr>
        <w:t>.</w:t>
      </w:r>
    </w:p>
    <w:p w14:paraId="5B63D86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doya, T., Akasaka, M., Aoki, T., &amp; Takamura, N. (2011). A proposal of framework to obtain an integrated biodiversity indicator for agricultural ponds incorporating the simultaneous effects of multiple pressures. </w:t>
      </w:r>
      <w:r w:rsidRPr="0008241C">
        <w:rPr>
          <w:i/>
          <w:iCs/>
          <w:noProof/>
          <w:sz w:val="22"/>
          <w:szCs w:val="24"/>
        </w:rPr>
        <w:t>Ecological Indicators</w:t>
      </w:r>
      <w:r w:rsidRPr="0008241C">
        <w:rPr>
          <w:noProof/>
          <w:sz w:val="22"/>
          <w:szCs w:val="24"/>
        </w:rPr>
        <w:t xml:space="preserve">, </w:t>
      </w:r>
      <w:r w:rsidRPr="0008241C">
        <w:rPr>
          <w:i/>
          <w:iCs/>
          <w:noProof/>
          <w:sz w:val="22"/>
          <w:szCs w:val="24"/>
        </w:rPr>
        <w:t>11</w:t>
      </w:r>
      <w:r w:rsidRPr="0008241C">
        <w:rPr>
          <w:noProof/>
          <w:sz w:val="22"/>
          <w:szCs w:val="24"/>
        </w:rPr>
        <w:t>(5), 1396–1402. Retrieved from http://www.sciencedirect.com/science/article/pii/S1470160X11000549</w:t>
      </w:r>
    </w:p>
    <w:p w14:paraId="2072C72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nel, K. R., &amp; Shrestha, K. (2001). Tropical secondary forests in Nepal and their importance to local people. </w:t>
      </w:r>
      <w:r w:rsidRPr="0008241C">
        <w:rPr>
          <w:i/>
          <w:iCs/>
          <w:noProof/>
          <w:sz w:val="22"/>
          <w:szCs w:val="24"/>
        </w:rPr>
        <w:t>Journal of Tropical Forest Science</w:t>
      </w:r>
      <w:r w:rsidRPr="0008241C">
        <w:rPr>
          <w:noProof/>
          <w:sz w:val="22"/>
          <w:szCs w:val="24"/>
        </w:rPr>
        <w:t>.</w:t>
      </w:r>
    </w:p>
    <w:p w14:paraId="6E4E2EA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ng, B., He, D., Perrett, L., Wang, H., Hu, W., Deng, W., &amp; Wu, Y. (2009). Fish and fisheries in the Upper Mekong: current assessment of the fish community, threats and conservation. </w:t>
      </w:r>
      <w:r w:rsidRPr="0008241C">
        <w:rPr>
          <w:i/>
          <w:iCs/>
          <w:noProof/>
          <w:sz w:val="22"/>
          <w:szCs w:val="24"/>
        </w:rPr>
        <w:t>Reviews in Fish Biology and Fisheries</w:t>
      </w:r>
      <w:r w:rsidRPr="0008241C">
        <w:rPr>
          <w:noProof/>
          <w:sz w:val="22"/>
          <w:szCs w:val="24"/>
        </w:rPr>
        <w:t xml:space="preserve">, </w:t>
      </w:r>
      <w:r w:rsidRPr="0008241C">
        <w:rPr>
          <w:i/>
          <w:iCs/>
          <w:noProof/>
          <w:sz w:val="22"/>
          <w:szCs w:val="24"/>
        </w:rPr>
        <w:t>19</w:t>
      </w:r>
      <w:r w:rsidRPr="0008241C">
        <w:rPr>
          <w:noProof/>
          <w:sz w:val="22"/>
          <w:szCs w:val="24"/>
        </w:rPr>
        <w:t>(4), 465. https://doi.org/10.1007/s11160-009-9114-5</w:t>
      </w:r>
    </w:p>
    <w:p w14:paraId="4860AB9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Kannan, R., Shackleton, C. M., &amp; Shaanker, R. U. (2013). Playing with the forest: Invasive alien plants, policy and protected areas in india. </w:t>
      </w:r>
      <w:r w:rsidRPr="0008241C">
        <w:rPr>
          <w:i/>
          <w:iCs/>
          <w:noProof/>
          <w:sz w:val="22"/>
          <w:szCs w:val="24"/>
        </w:rPr>
        <w:t>Current Science</w:t>
      </w:r>
      <w:r w:rsidRPr="0008241C">
        <w:rPr>
          <w:noProof/>
          <w:sz w:val="22"/>
          <w:szCs w:val="24"/>
        </w:rPr>
        <w:t xml:space="preserve">, </w:t>
      </w:r>
      <w:r w:rsidRPr="0008241C">
        <w:rPr>
          <w:i/>
          <w:iCs/>
          <w:noProof/>
          <w:sz w:val="22"/>
          <w:szCs w:val="24"/>
        </w:rPr>
        <w:t>104</w:t>
      </w:r>
      <w:r w:rsidRPr="0008241C">
        <w:rPr>
          <w:noProof/>
          <w:sz w:val="22"/>
          <w:szCs w:val="24"/>
        </w:rPr>
        <w:t>(9), 1159–1165.</w:t>
      </w:r>
    </w:p>
    <w:p w14:paraId="3FA2868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r, S. P., &amp; Jacobson, M. G. (2012). NTFP income contribution to household economy and related socio-economic factors: Lessons from Bangladesh. </w:t>
      </w:r>
      <w:r w:rsidRPr="0008241C">
        <w:rPr>
          <w:i/>
          <w:iCs/>
          <w:noProof/>
          <w:sz w:val="22"/>
          <w:szCs w:val="24"/>
        </w:rPr>
        <w:t>Forest Policy and Economics</w:t>
      </w:r>
      <w:r w:rsidRPr="0008241C">
        <w:rPr>
          <w:noProof/>
          <w:sz w:val="22"/>
          <w:szCs w:val="24"/>
        </w:rPr>
        <w:t xml:space="preserve">, </w:t>
      </w:r>
      <w:r w:rsidRPr="0008241C">
        <w:rPr>
          <w:i/>
          <w:iCs/>
          <w:noProof/>
          <w:sz w:val="22"/>
          <w:szCs w:val="24"/>
        </w:rPr>
        <w:t>14</w:t>
      </w:r>
      <w:r w:rsidRPr="0008241C">
        <w:rPr>
          <w:noProof/>
          <w:sz w:val="22"/>
          <w:szCs w:val="24"/>
        </w:rPr>
        <w:t>(1), 136–142. https://doi.org/10.1016/j.forpol.2011.08.003</w:t>
      </w:r>
    </w:p>
    <w:p w14:paraId="5910EE3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rki, M., Hill, R., Xue, D., Alangui, W., Ichikawa, K., &amp; Bridgewater, P. (2017). Knowing our Lands and Resources: Indigenous and Local Knowledge and Practices related to Biodiversity and Ecosystem Services in Asia. </w:t>
      </w:r>
      <w:r w:rsidRPr="0008241C">
        <w:rPr>
          <w:i/>
          <w:iCs/>
          <w:noProof/>
          <w:sz w:val="22"/>
          <w:szCs w:val="24"/>
        </w:rPr>
        <w:t>Knowledges of Nature</w:t>
      </w:r>
      <w:r w:rsidRPr="0008241C">
        <w:rPr>
          <w:noProof/>
          <w:sz w:val="22"/>
          <w:szCs w:val="24"/>
        </w:rPr>
        <w:t xml:space="preserve">, </w:t>
      </w:r>
      <w:r w:rsidRPr="0008241C">
        <w:rPr>
          <w:i/>
          <w:iCs/>
          <w:noProof/>
          <w:sz w:val="22"/>
          <w:szCs w:val="24"/>
        </w:rPr>
        <w:t>10</w:t>
      </w:r>
      <w:r w:rsidRPr="0008241C">
        <w:rPr>
          <w:noProof/>
          <w:sz w:val="22"/>
          <w:szCs w:val="24"/>
        </w:rPr>
        <w:t>. Retrieved from www.unesco.org/new/links/ipbes-pubs%5Cnhttp://www.unesco.org/new/fileadmin/MULTIMEDIA/HQ/SC/temp/LINKS/IPBES_AP_2017_V3LR.pdf</w:t>
      </w:r>
    </w:p>
    <w:p w14:paraId="798FC51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shwan, P. (2013). The politics of rights-based approaches in conservation. </w:t>
      </w:r>
      <w:r w:rsidRPr="0008241C">
        <w:rPr>
          <w:i/>
          <w:iCs/>
          <w:noProof/>
          <w:sz w:val="22"/>
          <w:szCs w:val="24"/>
        </w:rPr>
        <w:t>Land Use Policy</w:t>
      </w:r>
      <w:r w:rsidRPr="0008241C">
        <w:rPr>
          <w:noProof/>
          <w:sz w:val="22"/>
          <w:szCs w:val="24"/>
        </w:rPr>
        <w:t xml:space="preserve">, </w:t>
      </w:r>
      <w:r w:rsidRPr="0008241C">
        <w:rPr>
          <w:i/>
          <w:iCs/>
          <w:noProof/>
          <w:sz w:val="22"/>
          <w:szCs w:val="24"/>
        </w:rPr>
        <w:t>31</w:t>
      </w:r>
      <w:r w:rsidRPr="0008241C">
        <w:rPr>
          <w:noProof/>
          <w:sz w:val="22"/>
          <w:szCs w:val="24"/>
        </w:rPr>
        <w:t>, 613–626. Retrieved from http://www.elsevier.com/copyright</w:t>
      </w:r>
    </w:p>
    <w:p w14:paraId="1B89E38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tayama, N., Baba, Y. G., Kusumoto, Y., &amp; Tanaka, K. (2015). A review of post-war changes in rice farming and biodiversity in Japan. </w:t>
      </w:r>
      <w:r w:rsidRPr="0008241C">
        <w:rPr>
          <w:i/>
          <w:iCs/>
          <w:noProof/>
          <w:sz w:val="22"/>
          <w:szCs w:val="24"/>
        </w:rPr>
        <w:t>Agricultural Systems</w:t>
      </w:r>
      <w:r w:rsidRPr="0008241C">
        <w:rPr>
          <w:noProof/>
          <w:sz w:val="22"/>
          <w:szCs w:val="24"/>
        </w:rPr>
        <w:t xml:space="preserve">, </w:t>
      </w:r>
      <w:r w:rsidRPr="0008241C">
        <w:rPr>
          <w:i/>
          <w:iCs/>
          <w:noProof/>
          <w:sz w:val="22"/>
          <w:szCs w:val="24"/>
        </w:rPr>
        <w:t>132</w:t>
      </w:r>
      <w:r w:rsidRPr="0008241C">
        <w:rPr>
          <w:noProof/>
          <w:sz w:val="22"/>
          <w:szCs w:val="24"/>
        </w:rPr>
        <w:t>, 73–84. https://doi.org/10.1016/j.agsy.2014.09.001</w:t>
      </w:r>
    </w:p>
    <w:p w14:paraId="13EA34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ener, V. W., Marra, J. J., Finucane, M. L., Spooner, D., &amp; Smith, M. H. (2012). </w:t>
      </w:r>
      <w:r w:rsidRPr="0008241C">
        <w:rPr>
          <w:i/>
          <w:iCs/>
          <w:noProof/>
          <w:sz w:val="22"/>
          <w:szCs w:val="24"/>
        </w:rPr>
        <w:t>Climate Change and Pacific Islands: Indicators and Impacts. Report for the 2012 Pacific Islands Regional Climate Assessment</w:t>
      </w:r>
      <w:r w:rsidRPr="0008241C">
        <w:rPr>
          <w:noProof/>
          <w:sz w:val="22"/>
          <w:szCs w:val="24"/>
        </w:rPr>
        <w:t>. Washington, DC: Island Press. Retrieved from http://www.cakex.org/sites/default/files/documents/NCA-PIRCA-FINAL-int-print-1.13-web.form_.pdf</w:t>
      </w:r>
    </w:p>
    <w:p w14:paraId="1ADC465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lleway, J. J., Saintilan, N., Macreadie, P., &amp; Ralph, P. (2015). Seventy years of continuous encroachment substantially increases ‘blue carbon’ capacity as mangroves replace intertidal salt marshes. </w:t>
      </w:r>
      <w:r w:rsidRPr="0008241C">
        <w:rPr>
          <w:i/>
          <w:iCs/>
          <w:noProof/>
          <w:sz w:val="22"/>
          <w:szCs w:val="24"/>
        </w:rPr>
        <w:t>Global Change Biology</w:t>
      </w:r>
      <w:r w:rsidRPr="0008241C">
        <w:rPr>
          <w:noProof/>
          <w:sz w:val="22"/>
          <w:szCs w:val="24"/>
        </w:rPr>
        <w:t xml:space="preserve">, </w:t>
      </w:r>
      <w:r w:rsidRPr="0008241C">
        <w:rPr>
          <w:i/>
          <w:iCs/>
          <w:noProof/>
          <w:sz w:val="22"/>
          <w:szCs w:val="24"/>
        </w:rPr>
        <w:t>22</w:t>
      </w:r>
      <w:r w:rsidRPr="0008241C">
        <w:rPr>
          <w:noProof/>
          <w:sz w:val="22"/>
          <w:szCs w:val="24"/>
        </w:rPr>
        <w:t>(3), 1097–1109.</w:t>
      </w:r>
    </w:p>
    <w:p w14:paraId="0F83737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lley, A. C., &amp; Schmidt, R. M. (2005). Evolution of recent economic-demographic modeling: A synthesis. </w:t>
      </w:r>
      <w:r w:rsidRPr="0008241C">
        <w:rPr>
          <w:i/>
          <w:iCs/>
          <w:noProof/>
          <w:sz w:val="22"/>
          <w:szCs w:val="24"/>
        </w:rPr>
        <w:t>Journal of Population Economics</w:t>
      </w:r>
      <w:r w:rsidRPr="0008241C">
        <w:rPr>
          <w:noProof/>
          <w:sz w:val="22"/>
          <w:szCs w:val="24"/>
        </w:rPr>
        <w:t xml:space="preserve">, </w:t>
      </w:r>
      <w:r w:rsidRPr="0008241C">
        <w:rPr>
          <w:i/>
          <w:iCs/>
          <w:noProof/>
          <w:sz w:val="22"/>
          <w:szCs w:val="24"/>
        </w:rPr>
        <w:t>18</w:t>
      </w:r>
      <w:r w:rsidRPr="0008241C">
        <w:rPr>
          <w:noProof/>
          <w:sz w:val="22"/>
          <w:szCs w:val="24"/>
        </w:rPr>
        <w:t>(2), 275–300. https://doi.org/10.1007/s00148-005-0222-9</w:t>
      </w:r>
    </w:p>
    <w:p w14:paraId="40F1595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lley, T., &amp; Slaney, D. (2006). A comparison of environmental legislation and regulation in New Zealand and the United States. </w:t>
      </w:r>
      <w:r w:rsidRPr="0008241C">
        <w:rPr>
          <w:i/>
          <w:iCs/>
          <w:noProof/>
          <w:sz w:val="22"/>
          <w:szCs w:val="24"/>
        </w:rPr>
        <w:t>J Environ Health</w:t>
      </w:r>
      <w:r w:rsidRPr="0008241C">
        <w:rPr>
          <w:noProof/>
          <w:sz w:val="22"/>
          <w:szCs w:val="24"/>
        </w:rPr>
        <w:t xml:space="preserve">, </w:t>
      </w:r>
      <w:r w:rsidRPr="0008241C">
        <w:rPr>
          <w:i/>
          <w:iCs/>
          <w:noProof/>
          <w:sz w:val="22"/>
          <w:szCs w:val="24"/>
        </w:rPr>
        <w:t>69</w:t>
      </w:r>
      <w:r w:rsidRPr="0008241C">
        <w:rPr>
          <w:noProof/>
          <w:sz w:val="22"/>
          <w:szCs w:val="24"/>
        </w:rPr>
        <w:t>(1), 20–22. Retrieved from http://www.ncbi.nlm.nih.gov/entrez/query.fcgi?cmd=Retrieve&amp;db=PubMed&amp;dopt=Citation&amp;list_uids=16910105</w:t>
      </w:r>
    </w:p>
    <w:p w14:paraId="05FE73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nnett, D. J., Anderson, A. J., &amp; Winterhalder, B. (2006). The ideal free distribution, food production, and the colonization of Oceania. </w:t>
      </w:r>
      <w:r w:rsidRPr="0008241C">
        <w:rPr>
          <w:i/>
          <w:iCs/>
          <w:noProof/>
          <w:sz w:val="22"/>
          <w:szCs w:val="24"/>
        </w:rPr>
        <w:t>Behavioral Ecology and the Transition to Agriculture</w:t>
      </w:r>
      <w:r w:rsidRPr="0008241C">
        <w:rPr>
          <w:noProof/>
          <w:sz w:val="22"/>
          <w:szCs w:val="24"/>
        </w:rPr>
        <w:t>, (Hastorf 1999), 265–288.</w:t>
      </w:r>
    </w:p>
    <w:p w14:paraId="0DAB1EE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nt, R., &amp; Dorward, A. (2014). Livelihood responses to Lantana camara invasion and biodiversity change in southern India: application of an asset function framework. </w:t>
      </w:r>
      <w:r w:rsidRPr="0008241C">
        <w:rPr>
          <w:i/>
          <w:iCs/>
          <w:noProof/>
          <w:sz w:val="22"/>
          <w:szCs w:val="24"/>
        </w:rPr>
        <w:t>Regional Environmental Change</w:t>
      </w:r>
      <w:r w:rsidRPr="0008241C">
        <w:rPr>
          <w:noProof/>
          <w:sz w:val="22"/>
          <w:szCs w:val="24"/>
        </w:rPr>
        <w:t xml:space="preserve">, </w:t>
      </w:r>
      <w:r w:rsidRPr="0008241C">
        <w:rPr>
          <w:i/>
          <w:iCs/>
          <w:noProof/>
          <w:sz w:val="22"/>
          <w:szCs w:val="24"/>
        </w:rPr>
        <w:t>15</w:t>
      </w:r>
      <w:r w:rsidRPr="0008241C">
        <w:rPr>
          <w:noProof/>
          <w:sz w:val="22"/>
          <w:szCs w:val="24"/>
        </w:rPr>
        <w:t>(2), 353–364. https://doi.org/10.1007/s10113-014-0654-4</w:t>
      </w:r>
    </w:p>
    <w:p w14:paraId="78CC9C4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eyfitz, N. (1991). Population and Development within the Ecosphere: One View of the Literature. </w:t>
      </w:r>
      <w:r w:rsidRPr="0008241C">
        <w:rPr>
          <w:i/>
          <w:iCs/>
          <w:noProof/>
          <w:sz w:val="22"/>
          <w:szCs w:val="24"/>
        </w:rPr>
        <w:t>Population Index</w:t>
      </w:r>
      <w:r w:rsidRPr="0008241C">
        <w:rPr>
          <w:noProof/>
          <w:sz w:val="22"/>
          <w:szCs w:val="24"/>
        </w:rPr>
        <w:t xml:space="preserve">, </w:t>
      </w:r>
      <w:r w:rsidRPr="0008241C">
        <w:rPr>
          <w:i/>
          <w:iCs/>
          <w:noProof/>
          <w:sz w:val="22"/>
          <w:szCs w:val="24"/>
        </w:rPr>
        <w:t>57</w:t>
      </w:r>
      <w:r w:rsidRPr="0008241C">
        <w:rPr>
          <w:noProof/>
          <w:sz w:val="22"/>
          <w:szCs w:val="24"/>
        </w:rPr>
        <w:t>(1), 5–22. https://doi.org/10.2307/3643719</w:t>
      </w:r>
    </w:p>
    <w:p w14:paraId="5C94BB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Keys, H. J. R. (2006). Lahars from Mount Ruapehu - mitigation and management. Retrieved from http://www.doc.govt.nz/Documents/science-and-technical/SciencePoster87.pdf</w:t>
      </w:r>
    </w:p>
    <w:p w14:paraId="50D9628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han, M. F., &amp; Panikkar, P. (2009). Assessment of impacts of invasive fishes on the food web structure and ecosystem properties of a tropical reservoir in India. </w:t>
      </w:r>
      <w:r w:rsidRPr="0008241C">
        <w:rPr>
          <w:i/>
          <w:iCs/>
          <w:noProof/>
          <w:sz w:val="22"/>
          <w:szCs w:val="24"/>
        </w:rPr>
        <w:t>Ecological Modelling</w:t>
      </w:r>
      <w:r w:rsidRPr="0008241C">
        <w:rPr>
          <w:noProof/>
          <w:sz w:val="22"/>
          <w:szCs w:val="24"/>
        </w:rPr>
        <w:t xml:space="preserve">, </w:t>
      </w:r>
      <w:r w:rsidRPr="0008241C">
        <w:rPr>
          <w:i/>
          <w:iCs/>
          <w:noProof/>
          <w:sz w:val="22"/>
          <w:szCs w:val="24"/>
        </w:rPr>
        <w:t>220</w:t>
      </w:r>
      <w:r w:rsidRPr="0008241C">
        <w:rPr>
          <w:noProof/>
          <w:sz w:val="22"/>
          <w:szCs w:val="24"/>
        </w:rPr>
        <w:t>(18), 2281–2290. https://doi.org/10.1016/j.ecolmodel.2009.05.020</w:t>
      </w:r>
    </w:p>
    <w:p w14:paraId="3EA4B4D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hanal NR and Watanabe T. (2006). Abandonment of agricultural land and its consequences: A case study in the Sikles area, Gandaki Basin, Nepal Himalaya.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26</w:t>
      </w:r>
      <w:r w:rsidRPr="0008241C">
        <w:rPr>
          <w:noProof/>
          <w:sz w:val="22"/>
          <w:szCs w:val="24"/>
        </w:rPr>
        <w:t>(1), 32–40.</w:t>
      </w:r>
    </w:p>
    <w:p w14:paraId="4FBAB5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huroo A A, Rashid I, Reshi Z, D. G. H. and W. B. A. (2007). The alien flora of Kashmir Himalaya. </w:t>
      </w:r>
      <w:r w:rsidRPr="0008241C">
        <w:rPr>
          <w:i/>
          <w:iCs/>
          <w:noProof/>
          <w:sz w:val="22"/>
          <w:szCs w:val="24"/>
        </w:rPr>
        <w:t>Biological Invasions</w:t>
      </w:r>
      <w:r w:rsidRPr="0008241C">
        <w:rPr>
          <w:noProof/>
          <w:sz w:val="22"/>
          <w:szCs w:val="24"/>
        </w:rPr>
        <w:t xml:space="preserve">, </w:t>
      </w:r>
      <w:r w:rsidRPr="0008241C">
        <w:rPr>
          <w:i/>
          <w:iCs/>
          <w:noProof/>
          <w:sz w:val="22"/>
          <w:szCs w:val="24"/>
        </w:rPr>
        <w:t>9</w:t>
      </w:r>
      <w:r w:rsidRPr="0008241C">
        <w:rPr>
          <w:noProof/>
          <w:sz w:val="22"/>
          <w:szCs w:val="24"/>
        </w:rPr>
        <w:t>(3), 269–292.</w:t>
      </w:r>
    </w:p>
    <w:p w14:paraId="48CB692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huroo A A, Reshi Z A, Malik A H, Weber E, R. I. and D. G. H. (2012). Alien flora of India: taxonomic composition, invasion status and biogeographic affiliations. </w:t>
      </w:r>
      <w:r w:rsidRPr="0008241C">
        <w:rPr>
          <w:i/>
          <w:iCs/>
          <w:noProof/>
          <w:sz w:val="22"/>
          <w:szCs w:val="24"/>
        </w:rPr>
        <w:t>Biological Invasions</w:t>
      </w:r>
      <w:r w:rsidRPr="0008241C">
        <w:rPr>
          <w:noProof/>
          <w:sz w:val="22"/>
          <w:szCs w:val="24"/>
        </w:rPr>
        <w:t xml:space="preserve">, </w:t>
      </w:r>
      <w:r w:rsidRPr="0008241C">
        <w:rPr>
          <w:i/>
          <w:iCs/>
          <w:noProof/>
          <w:sz w:val="22"/>
          <w:szCs w:val="24"/>
        </w:rPr>
        <w:t>14</w:t>
      </w:r>
      <w:r w:rsidRPr="0008241C">
        <w:rPr>
          <w:noProof/>
          <w:sz w:val="22"/>
          <w:szCs w:val="24"/>
        </w:rPr>
        <w:t>(1), 99–113.</w:t>
      </w:r>
    </w:p>
    <w:p w14:paraId="3E8EC16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er, G., Kreft, H., Lee, T. M., Jetz, W., Ibisch, P. L., Nowicki, C., Mutke, J., &amp; Barthlott, W. (2009). A global assessment of endemism and species richness across island and mainland region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6</w:t>
      </w:r>
      <w:r w:rsidRPr="0008241C">
        <w:rPr>
          <w:noProof/>
          <w:sz w:val="22"/>
          <w:szCs w:val="24"/>
        </w:rPr>
        <w:t xml:space="preserve">(23), 9322–9327. </w:t>
      </w:r>
      <w:r w:rsidRPr="0008241C">
        <w:rPr>
          <w:noProof/>
          <w:sz w:val="22"/>
          <w:szCs w:val="24"/>
        </w:rPr>
        <w:lastRenderedPageBreak/>
        <w:t>https://doi.org/10.1073/pnas.0810306106</w:t>
      </w:r>
    </w:p>
    <w:p w14:paraId="059DA4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lroy, G. (2015). A review of the biophysical impacts of climate change in three hotspot regions in Africa and Asia. </w:t>
      </w:r>
      <w:r w:rsidRPr="0008241C">
        <w:rPr>
          <w:i/>
          <w:iCs/>
          <w:noProof/>
          <w:sz w:val="22"/>
          <w:szCs w:val="24"/>
        </w:rPr>
        <w:t>Regional Environmental Change</w:t>
      </w:r>
      <w:r w:rsidRPr="0008241C">
        <w:rPr>
          <w:noProof/>
          <w:sz w:val="22"/>
          <w:szCs w:val="24"/>
        </w:rPr>
        <w:t xml:space="preserve">, </w:t>
      </w:r>
      <w:r w:rsidRPr="0008241C">
        <w:rPr>
          <w:i/>
          <w:iCs/>
          <w:noProof/>
          <w:sz w:val="22"/>
          <w:szCs w:val="24"/>
        </w:rPr>
        <w:t>15</w:t>
      </w:r>
      <w:r w:rsidRPr="0008241C">
        <w:rPr>
          <w:noProof/>
          <w:sz w:val="22"/>
          <w:szCs w:val="24"/>
        </w:rPr>
        <w:t>(5), 771–782. https://doi.org/10.1007/s10113-014-0709-6</w:t>
      </w:r>
    </w:p>
    <w:p w14:paraId="0BCAB17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m, I., Le, Q. B., Park, S. J., Tenhunen, J., &amp; Koellner, T. (2014). Driving Forces in Archetypical Land-Use Changes in a Mountainous Watershed in East Asia. </w:t>
      </w:r>
      <w:r w:rsidRPr="0008241C">
        <w:rPr>
          <w:i/>
          <w:iCs/>
          <w:noProof/>
          <w:sz w:val="22"/>
          <w:szCs w:val="24"/>
        </w:rPr>
        <w:t>Land</w:t>
      </w:r>
      <w:r w:rsidRPr="0008241C">
        <w:rPr>
          <w:noProof/>
          <w:sz w:val="22"/>
          <w:szCs w:val="24"/>
        </w:rPr>
        <w:t xml:space="preserve">, </w:t>
      </w:r>
      <w:r w:rsidRPr="0008241C">
        <w:rPr>
          <w:i/>
          <w:iCs/>
          <w:noProof/>
          <w:sz w:val="22"/>
          <w:szCs w:val="24"/>
        </w:rPr>
        <w:t>3</w:t>
      </w:r>
      <w:r w:rsidRPr="0008241C">
        <w:rPr>
          <w:noProof/>
          <w:sz w:val="22"/>
          <w:szCs w:val="24"/>
        </w:rPr>
        <w:t>(3), 957–980.</w:t>
      </w:r>
    </w:p>
    <w:p w14:paraId="7A05F8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m, J., Chae, J., &amp; Koo, T.-H. (2007). Variation in Bird Diversity in Relation to Habitat Size in the Urban Landscape of Seoul, South Korea. </w:t>
      </w:r>
      <w:r w:rsidRPr="0008241C">
        <w:rPr>
          <w:i/>
          <w:iCs/>
          <w:noProof/>
          <w:sz w:val="22"/>
          <w:szCs w:val="24"/>
        </w:rPr>
        <w:t>Acta Ornithologica</w:t>
      </w:r>
      <w:r w:rsidRPr="0008241C">
        <w:rPr>
          <w:noProof/>
          <w:sz w:val="22"/>
          <w:szCs w:val="24"/>
        </w:rPr>
        <w:t xml:space="preserve">, </w:t>
      </w:r>
      <w:r w:rsidRPr="0008241C">
        <w:rPr>
          <w:i/>
          <w:iCs/>
          <w:noProof/>
          <w:sz w:val="22"/>
          <w:szCs w:val="24"/>
        </w:rPr>
        <w:t>42</w:t>
      </w:r>
      <w:r w:rsidRPr="0008241C">
        <w:rPr>
          <w:noProof/>
          <w:sz w:val="22"/>
          <w:szCs w:val="24"/>
        </w:rPr>
        <w:t>(1), 39–44. https://doi.org/10.3161/068.042.0111</w:t>
      </w:r>
    </w:p>
    <w:p w14:paraId="522A2F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ngsford, R. T. (2000). Ecological impacts of dams, water diversions and river management on floodplain wetlands in Australia. </w:t>
      </w:r>
      <w:r w:rsidRPr="0008241C">
        <w:rPr>
          <w:i/>
          <w:iCs/>
          <w:noProof/>
          <w:sz w:val="22"/>
          <w:szCs w:val="24"/>
        </w:rPr>
        <w:t>Austral Ecology</w:t>
      </w:r>
      <w:r w:rsidRPr="0008241C">
        <w:rPr>
          <w:noProof/>
          <w:sz w:val="22"/>
          <w:szCs w:val="24"/>
        </w:rPr>
        <w:t xml:space="preserve">, </w:t>
      </w:r>
      <w:r w:rsidRPr="0008241C">
        <w:rPr>
          <w:i/>
          <w:iCs/>
          <w:noProof/>
          <w:sz w:val="22"/>
          <w:szCs w:val="24"/>
        </w:rPr>
        <w:t>25</w:t>
      </w:r>
      <w:r w:rsidRPr="0008241C">
        <w:rPr>
          <w:noProof/>
          <w:sz w:val="22"/>
          <w:szCs w:val="24"/>
        </w:rPr>
        <w:t>(2), 109–127. https://doi.org/10.1046/j.1442-9993.2000.01036.x</w:t>
      </w:r>
    </w:p>
    <w:p w14:paraId="376EFD4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ngsford, R. T., Walker, K. F., Lester, R. E., Young, W. J., Fairweather, P. G., Sammut, J., &amp; Geddes, M. C. (2011). A Ramsar wetland in crisis – the Coorong, Lower Lakes and Murray Mouth, Australia. </w:t>
      </w:r>
      <w:r w:rsidRPr="0008241C">
        <w:rPr>
          <w:i/>
          <w:iCs/>
          <w:noProof/>
          <w:sz w:val="22"/>
          <w:szCs w:val="24"/>
        </w:rPr>
        <w:t>Marine and Freshwater Research</w:t>
      </w:r>
      <w:r w:rsidRPr="0008241C">
        <w:rPr>
          <w:noProof/>
          <w:sz w:val="22"/>
          <w:szCs w:val="24"/>
        </w:rPr>
        <w:t xml:space="preserve">, </w:t>
      </w:r>
      <w:r w:rsidRPr="0008241C">
        <w:rPr>
          <w:i/>
          <w:iCs/>
          <w:noProof/>
          <w:sz w:val="22"/>
          <w:szCs w:val="24"/>
        </w:rPr>
        <w:t>62</w:t>
      </w:r>
      <w:r w:rsidRPr="0008241C">
        <w:rPr>
          <w:noProof/>
          <w:sz w:val="22"/>
          <w:szCs w:val="24"/>
        </w:rPr>
        <w:t>(3), 255–265. https://doi.org/http://dx.doi.org/10.1071/MF09315</w:t>
      </w:r>
    </w:p>
    <w:p w14:paraId="37F76A7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nnear J. E., Sumner N. R., O. M. L. (2002). The red fox in Australia: an exotic predator turned biocontrol agent. </w:t>
      </w:r>
      <w:r w:rsidRPr="0008241C">
        <w:rPr>
          <w:i/>
          <w:iCs/>
          <w:noProof/>
          <w:sz w:val="22"/>
          <w:szCs w:val="24"/>
        </w:rPr>
        <w:t>Biol Cons.</w:t>
      </w:r>
      <w:r w:rsidRPr="0008241C">
        <w:rPr>
          <w:noProof/>
          <w:sz w:val="22"/>
          <w:szCs w:val="24"/>
        </w:rPr>
        <w:t xml:space="preserve">, </w:t>
      </w:r>
      <w:r w:rsidRPr="0008241C">
        <w:rPr>
          <w:i/>
          <w:iCs/>
          <w:noProof/>
          <w:sz w:val="22"/>
          <w:szCs w:val="24"/>
        </w:rPr>
        <w:t>108</w:t>
      </w:r>
      <w:r w:rsidRPr="0008241C">
        <w:rPr>
          <w:noProof/>
          <w:sz w:val="22"/>
          <w:szCs w:val="24"/>
        </w:rPr>
        <w:t>, 335–359.</w:t>
      </w:r>
    </w:p>
    <w:p w14:paraId="29BBBF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nzig, A. P., Warren, P., Martin, C., Hope, D., &amp; Katti, M. (2005). The effects of human socioeconomic status and cultural characteristics on urban patterns of biodiversity. </w:t>
      </w:r>
      <w:r w:rsidRPr="0008241C">
        <w:rPr>
          <w:i/>
          <w:iCs/>
          <w:noProof/>
          <w:sz w:val="22"/>
          <w:szCs w:val="24"/>
        </w:rPr>
        <w:t>Ecology and Society</w:t>
      </w:r>
      <w:r w:rsidRPr="0008241C">
        <w:rPr>
          <w:noProof/>
          <w:sz w:val="22"/>
          <w:szCs w:val="24"/>
        </w:rPr>
        <w:t xml:space="preserve">, </w:t>
      </w:r>
      <w:r w:rsidRPr="0008241C">
        <w:rPr>
          <w:i/>
          <w:iCs/>
          <w:noProof/>
          <w:sz w:val="22"/>
          <w:szCs w:val="24"/>
        </w:rPr>
        <w:t>10</w:t>
      </w:r>
      <w:r w:rsidRPr="0008241C">
        <w:rPr>
          <w:noProof/>
          <w:sz w:val="22"/>
          <w:szCs w:val="24"/>
        </w:rPr>
        <w:t>(1), 23. Retrieved from http://www.ecologyandsociety.org/vol10/iss1/art23/</w:t>
      </w:r>
    </w:p>
    <w:p w14:paraId="22BED47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rtman, B., Power, S. B., Adedoyin, J. A., Boer, G. J., Bojariu, R., Camilloni, I., Doblas-Reyes, F. J., Fiore, A. M., Kimoto, M., Meehl, G. A., Prather, M., Sarr, A., Schär, C., Sutton, R., van Oldenborgh, G. J., Vecchi, G., &amp; Wang, H.-J. (2013). Near-term Climate Change: Projections and Predictability. </w:t>
      </w:r>
      <w:r w:rsidRPr="0008241C">
        <w:rPr>
          <w:i/>
          <w:iCs/>
          <w:noProof/>
          <w:sz w:val="22"/>
          <w:szCs w:val="24"/>
        </w:rPr>
        <w:t>Climate Change 2013: The Physical Science Basis. Contribution of Working Group I to the Fifth Assessment Report of the Intergovernmental Panel on Climate Change</w:t>
      </w:r>
      <w:r w:rsidRPr="0008241C">
        <w:rPr>
          <w:noProof/>
          <w:sz w:val="22"/>
          <w:szCs w:val="24"/>
        </w:rPr>
        <w:t>, 953–1028. https://doi.org/10.1017/CBO9781107415324.023</w:t>
      </w:r>
    </w:p>
    <w:p w14:paraId="0DEAC71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ssinger, G., Herold, M., &amp; De Sy, V. (2012). </w:t>
      </w:r>
      <w:r w:rsidRPr="0008241C">
        <w:rPr>
          <w:i/>
          <w:iCs/>
          <w:noProof/>
          <w:sz w:val="22"/>
          <w:szCs w:val="24"/>
        </w:rPr>
        <w:t>Drivers of Deforestation and Forest Degradation: A Synthesis Report for REDD+ Policymakers</w:t>
      </w:r>
      <w:r w:rsidRPr="0008241C">
        <w:rPr>
          <w:noProof/>
          <w:sz w:val="22"/>
          <w:szCs w:val="24"/>
        </w:rPr>
        <w:t>. Vancouver Canada: Lexeme Consulting.</w:t>
      </w:r>
    </w:p>
    <w:p w14:paraId="02E52E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issinger, G., Patterson, C., &amp; Neufeldt, H. (2013). </w:t>
      </w:r>
      <w:r w:rsidRPr="0008241C">
        <w:rPr>
          <w:i/>
          <w:iCs/>
          <w:noProof/>
          <w:sz w:val="22"/>
          <w:szCs w:val="24"/>
        </w:rPr>
        <w:t>Payments for ecosystem services schemes: project-level insights on benefits for ecosystems and the rural poor</w:t>
      </w:r>
      <w:r w:rsidRPr="0008241C">
        <w:rPr>
          <w:noProof/>
          <w:sz w:val="22"/>
          <w:szCs w:val="24"/>
        </w:rPr>
        <w:t>. ICRAF.</w:t>
      </w:r>
    </w:p>
    <w:p w14:paraId="2D40453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ch, D., Bauer, S., Perlwitz, J., Miller, R., Schulz, M., Balkanski, Y., Textor, C., &amp; Kinne, S. (2009). Evaluation of black carbon estimations in global aerosol models. </w:t>
      </w:r>
      <w:r w:rsidRPr="0008241C">
        <w:rPr>
          <w:i/>
          <w:iCs/>
          <w:noProof/>
          <w:sz w:val="22"/>
          <w:szCs w:val="24"/>
        </w:rPr>
        <w:t>Atmospheric Chemistry and Physics</w:t>
      </w:r>
      <w:r w:rsidRPr="0008241C">
        <w:rPr>
          <w:noProof/>
          <w:sz w:val="22"/>
          <w:szCs w:val="24"/>
        </w:rPr>
        <w:t xml:space="preserve">, </w:t>
      </w:r>
      <w:r w:rsidRPr="0008241C">
        <w:rPr>
          <w:i/>
          <w:iCs/>
          <w:noProof/>
          <w:sz w:val="22"/>
          <w:szCs w:val="24"/>
        </w:rPr>
        <w:t>9</w:t>
      </w:r>
      <w:r w:rsidRPr="0008241C">
        <w:rPr>
          <w:noProof/>
          <w:sz w:val="22"/>
          <w:szCs w:val="24"/>
        </w:rPr>
        <w:t>(22), 9001–9026.</w:t>
      </w:r>
    </w:p>
    <w:p w14:paraId="15ABF5F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h, L. P., &amp; Sodhi, N. S. (2004). Importance of reserves, fragments, and parks for butterfly conservation in a tropical urban landscape. </w:t>
      </w:r>
      <w:r w:rsidRPr="0008241C">
        <w:rPr>
          <w:i/>
          <w:iCs/>
          <w:noProof/>
          <w:sz w:val="22"/>
          <w:szCs w:val="24"/>
        </w:rPr>
        <w:t>Ecological Applications</w:t>
      </w:r>
      <w:r w:rsidRPr="0008241C">
        <w:rPr>
          <w:noProof/>
          <w:sz w:val="22"/>
          <w:szCs w:val="24"/>
        </w:rPr>
        <w:t xml:space="preserve">, </w:t>
      </w:r>
      <w:r w:rsidRPr="0008241C">
        <w:rPr>
          <w:i/>
          <w:iCs/>
          <w:noProof/>
          <w:sz w:val="22"/>
          <w:szCs w:val="24"/>
        </w:rPr>
        <w:t>14</w:t>
      </w:r>
      <w:r w:rsidRPr="0008241C">
        <w:rPr>
          <w:noProof/>
          <w:sz w:val="22"/>
          <w:szCs w:val="24"/>
        </w:rPr>
        <w:t>(6), 1695–1708. https://doi.org/10.1890/03-5269</w:t>
      </w:r>
    </w:p>
    <w:p w14:paraId="010720C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hli, R. K., Batish, D. R., Singh, J. S., Singh, H. P., &amp; Bhatt, J. R. (2012). Plant invasion in India: an overview. In </w:t>
      </w:r>
      <w:r w:rsidRPr="0008241C">
        <w:rPr>
          <w:i/>
          <w:iCs/>
          <w:noProof/>
          <w:sz w:val="22"/>
          <w:szCs w:val="24"/>
        </w:rPr>
        <w:t>Invasive alien plants: an ecological appraisal for the Indian subcontinent</w:t>
      </w:r>
      <w:r w:rsidRPr="0008241C">
        <w:rPr>
          <w:noProof/>
          <w:sz w:val="22"/>
          <w:szCs w:val="24"/>
        </w:rPr>
        <w:t xml:space="preserve"> (pp. 1–9). Wallingford: CABI. https://doi.org/10.1079/9781845939076.0001</w:t>
      </w:r>
    </w:p>
    <w:p w14:paraId="0981404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ntgis, C., Schneider, A., Fox, J., Saksena, S., Spencer, J. H., &amp; Castrence, M. (2014). Monitoring peri-urbanization in the greater Ho Chi Minh City metropolitan area. </w:t>
      </w:r>
      <w:r w:rsidRPr="0008241C">
        <w:rPr>
          <w:i/>
          <w:iCs/>
          <w:noProof/>
          <w:sz w:val="22"/>
          <w:szCs w:val="24"/>
        </w:rPr>
        <w:t>Applied Geography</w:t>
      </w:r>
      <w:r w:rsidRPr="0008241C">
        <w:rPr>
          <w:noProof/>
          <w:sz w:val="22"/>
          <w:szCs w:val="24"/>
        </w:rPr>
        <w:t xml:space="preserve">, </w:t>
      </w:r>
      <w:r w:rsidRPr="0008241C">
        <w:rPr>
          <w:i/>
          <w:iCs/>
          <w:noProof/>
          <w:sz w:val="22"/>
          <w:szCs w:val="24"/>
        </w:rPr>
        <w:t>53</w:t>
      </w:r>
      <w:r w:rsidRPr="0008241C">
        <w:rPr>
          <w:noProof/>
          <w:sz w:val="22"/>
          <w:szCs w:val="24"/>
        </w:rPr>
        <w:t>, 377–388. https://doi.org/10.1016/j.apgeog.2014.06.029</w:t>
      </w:r>
    </w:p>
    <w:p w14:paraId="3E8C5A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örner, C. (2012). High elevation treelines. </w:t>
      </w:r>
      <w:r w:rsidRPr="0008241C">
        <w:rPr>
          <w:i/>
          <w:iCs/>
          <w:noProof/>
          <w:sz w:val="22"/>
          <w:szCs w:val="24"/>
        </w:rPr>
        <w:t>Alpine Treelines</w:t>
      </w:r>
      <w:r w:rsidRPr="0008241C">
        <w:rPr>
          <w:noProof/>
          <w:sz w:val="22"/>
          <w:szCs w:val="24"/>
        </w:rPr>
        <w:t>, 1–10. https://doi.org/10.1007/978-3-0348-0396-0_1</w:t>
      </w:r>
    </w:p>
    <w:p w14:paraId="29771E5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saka, Y., Saikia, B., Mingki, T., Tag, H., Riba, T., &amp; Ando, K. (2010). Roadside distribution patterns of invasive alien plants along an altitudinal gradient in Arunachal Himalaya, India.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30</w:t>
      </w:r>
      <w:r w:rsidRPr="0008241C">
        <w:rPr>
          <w:noProof/>
          <w:sz w:val="22"/>
          <w:szCs w:val="24"/>
        </w:rPr>
        <w:t>(3), 252–258.</w:t>
      </w:r>
    </w:p>
    <w:p w14:paraId="59D4046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warik, I. (2011). Novel urban ecosystems, biodiversity, and conservation. </w:t>
      </w:r>
      <w:r w:rsidRPr="0008241C">
        <w:rPr>
          <w:i/>
          <w:iCs/>
          <w:noProof/>
          <w:sz w:val="22"/>
          <w:szCs w:val="24"/>
        </w:rPr>
        <w:t>Environmental Pollution</w:t>
      </w:r>
      <w:r w:rsidRPr="0008241C">
        <w:rPr>
          <w:noProof/>
          <w:sz w:val="22"/>
          <w:szCs w:val="24"/>
        </w:rPr>
        <w:t xml:space="preserve">, </w:t>
      </w:r>
      <w:r w:rsidRPr="0008241C">
        <w:rPr>
          <w:i/>
          <w:iCs/>
          <w:noProof/>
          <w:sz w:val="22"/>
          <w:szCs w:val="24"/>
        </w:rPr>
        <w:t>159</w:t>
      </w:r>
      <w:r w:rsidRPr="0008241C">
        <w:rPr>
          <w:noProof/>
          <w:sz w:val="22"/>
          <w:szCs w:val="24"/>
        </w:rPr>
        <w:t>(8–9), 1974–1983. https://doi.org/10.1016/j.envpol.2011.02.022</w:t>
      </w:r>
    </w:p>
    <w:p w14:paraId="35BA264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PMG. (2016). </w:t>
      </w:r>
      <w:r w:rsidRPr="0008241C">
        <w:rPr>
          <w:i/>
          <w:iCs/>
          <w:noProof/>
          <w:sz w:val="22"/>
          <w:szCs w:val="24"/>
        </w:rPr>
        <w:t>Global Trends in Renewable Energy</w:t>
      </w:r>
      <w:r w:rsidRPr="0008241C">
        <w:rPr>
          <w:noProof/>
          <w:sz w:val="22"/>
          <w:szCs w:val="24"/>
        </w:rPr>
        <w:t>.</w:t>
      </w:r>
    </w:p>
    <w:p w14:paraId="415C69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ruk, E. (2011). Tourism and sustainable mountain development in the Hindu Kush Himalayas. In K. H. and R. J. Kruk E. (Ed.), </w:t>
      </w:r>
      <w:r w:rsidRPr="0008241C">
        <w:rPr>
          <w:i/>
          <w:iCs/>
          <w:noProof/>
          <w:sz w:val="22"/>
          <w:szCs w:val="24"/>
        </w:rPr>
        <w:t>Integrated Tourism concepts to contribute to sustainable mountain development in Nepal – Proceedings of the Regional Workshop.</w:t>
      </w:r>
      <w:r w:rsidRPr="0008241C">
        <w:rPr>
          <w:noProof/>
          <w:sz w:val="22"/>
          <w:szCs w:val="24"/>
        </w:rPr>
        <w:t xml:space="preserve"> GIZ, ICIMOD, BMZ.</w:t>
      </w:r>
    </w:p>
    <w:p w14:paraId="1141CA6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udo, G., Amagai, Y., Hoshino, B., &amp; Kaneko, M. (2011). Invasion of dwarf bamboo into alpine </w:t>
      </w:r>
      <w:r w:rsidRPr="0008241C">
        <w:rPr>
          <w:noProof/>
          <w:sz w:val="22"/>
          <w:szCs w:val="24"/>
        </w:rPr>
        <w:lastRenderedPageBreak/>
        <w:t xml:space="preserve">snow-meadows in northern Japan: Pattern of expansion and impact on species diversity. </w:t>
      </w:r>
      <w:r w:rsidRPr="0008241C">
        <w:rPr>
          <w:i/>
          <w:iCs/>
          <w:noProof/>
          <w:sz w:val="22"/>
          <w:szCs w:val="24"/>
        </w:rPr>
        <w:t>Ecology and Evolution</w:t>
      </w:r>
      <w:r w:rsidRPr="0008241C">
        <w:rPr>
          <w:noProof/>
          <w:sz w:val="22"/>
          <w:szCs w:val="24"/>
        </w:rPr>
        <w:t xml:space="preserve">, </w:t>
      </w:r>
      <w:r w:rsidRPr="0008241C">
        <w:rPr>
          <w:i/>
          <w:iCs/>
          <w:noProof/>
          <w:sz w:val="22"/>
          <w:szCs w:val="24"/>
        </w:rPr>
        <w:t>1</w:t>
      </w:r>
      <w:r w:rsidRPr="0008241C">
        <w:rPr>
          <w:noProof/>
          <w:sz w:val="22"/>
          <w:szCs w:val="24"/>
        </w:rPr>
        <w:t>(1), 85–96. https://doi.org/10.1002/ece3.9</w:t>
      </w:r>
    </w:p>
    <w:p w14:paraId="23FEBA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ühn, M. (2003). Greenbelt and Green Heart: separating and integrating landscapes in European city regions. </w:t>
      </w:r>
      <w:r w:rsidRPr="0008241C">
        <w:rPr>
          <w:i/>
          <w:iCs/>
          <w:noProof/>
          <w:sz w:val="22"/>
          <w:szCs w:val="24"/>
        </w:rPr>
        <w:t>Landscape and Urban Planning</w:t>
      </w:r>
      <w:r w:rsidRPr="0008241C">
        <w:rPr>
          <w:noProof/>
          <w:sz w:val="22"/>
          <w:szCs w:val="24"/>
        </w:rPr>
        <w:t xml:space="preserve">, </w:t>
      </w:r>
      <w:r w:rsidRPr="0008241C">
        <w:rPr>
          <w:i/>
          <w:iCs/>
          <w:noProof/>
          <w:sz w:val="22"/>
          <w:szCs w:val="24"/>
        </w:rPr>
        <w:t>64</w:t>
      </w:r>
      <w:r w:rsidRPr="0008241C">
        <w:rPr>
          <w:noProof/>
          <w:sz w:val="22"/>
          <w:szCs w:val="24"/>
        </w:rPr>
        <w:t>(1–2), 19–27. https://doi.org/10.1016/S0169-2046(02)00198-6</w:t>
      </w:r>
    </w:p>
    <w:p w14:paraId="7E38DAE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umaraguru, A. K., Jayakumar, K., Wilson, J. J., &amp; Ramakritinan, C. M. (2005). Impact of the tsunami of 26 December 2004 on the coral reef environment of Gulf of Mannar and Palk Bay in the southeast coast of India. </w:t>
      </w:r>
      <w:r w:rsidRPr="0008241C">
        <w:rPr>
          <w:i/>
          <w:iCs/>
          <w:noProof/>
          <w:sz w:val="22"/>
          <w:szCs w:val="24"/>
        </w:rPr>
        <w:t>Current Science</w:t>
      </w:r>
      <w:r w:rsidRPr="0008241C">
        <w:rPr>
          <w:noProof/>
          <w:sz w:val="22"/>
          <w:szCs w:val="24"/>
        </w:rPr>
        <w:t xml:space="preserve">, </w:t>
      </w:r>
      <w:r w:rsidRPr="0008241C">
        <w:rPr>
          <w:i/>
          <w:iCs/>
          <w:noProof/>
          <w:sz w:val="22"/>
          <w:szCs w:val="24"/>
        </w:rPr>
        <w:t>89</w:t>
      </w:r>
      <w:r w:rsidRPr="0008241C">
        <w:rPr>
          <w:noProof/>
          <w:sz w:val="22"/>
          <w:szCs w:val="24"/>
        </w:rPr>
        <w:t>(10), 1729–1741.</w:t>
      </w:r>
    </w:p>
    <w:p w14:paraId="66330D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unwar, R. M. (2003). Invasive alien plants and Eupatorium: Biodiversity and livelihood. </w:t>
      </w:r>
      <w:r w:rsidRPr="0008241C">
        <w:rPr>
          <w:i/>
          <w:iCs/>
          <w:noProof/>
          <w:sz w:val="22"/>
          <w:szCs w:val="24"/>
        </w:rPr>
        <w:t>Himalayan Journal of Sciences</w:t>
      </w:r>
      <w:r w:rsidRPr="0008241C">
        <w:rPr>
          <w:noProof/>
          <w:sz w:val="22"/>
          <w:szCs w:val="24"/>
        </w:rPr>
        <w:t xml:space="preserve">, </w:t>
      </w:r>
      <w:r w:rsidRPr="0008241C">
        <w:rPr>
          <w:i/>
          <w:iCs/>
          <w:noProof/>
          <w:sz w:val="22"/>
          <w:szCs w:val="24"/>
        </w:rPr>
        <w:t>1</w:t>
      </w:r>
      <w:r w:rsidRPr="0008241C">
        <w:rPr>
          <w:noProof/>
          <w:sz w:val="22"/>
          <w:szCs w:val="24"/>
        </w:rPr>
        <w:t>(2), 129–133.</w:t>
      </w:r>
    </w:p>
    <w:p w14:paraId="4FAA7C3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unz, T. H., de Torrez, E. B., Bauer, D., Lobova, T., &amp; Fleming, T. H. (2011). Ecosystem services provided by bats. </w:t>
      </w:r>
      <w:r w:rsidRPr="0008241C">
        <w:rPr>
          <w:i/>
          <w:iCs/>
          <w:noProof/>
          <w:sz w:val="22"/>
          <w:szCs w:val="24"/>
        </w:rPr>
        <w:t>Annals of the New York Academy of Sciences</w:t>
      </w:r>
      <w:r w:rsidRPr="0008241C">
        <w:rPr>
          <w:noProof/>
          <w:sz w:val="22"/>
          <w:szCs w:val="24"/>
        </w:rPr>
        <w:t xml:space="preserve">, </w:t>
      </w:r>
      <w:r w:rsidRPr="0008241C">
        <w:rPr>
          <w:i/>
          <w:iCs/>
          <w:noProof/>
          <w:sz w:val="22"/>
          <w:szCs w:val="24"/>
        </w:rPr>
        <w:t>1223</w:t>
      </w:r>
      <w:r w:rsidRPr="0008241C">
        <w:rPr>
          <w:noProof/>
          <w:sz w:val="22"/>
          <w:szCs w:val="24"/>
        </w:rPr>
        <w:t>(1), 1–38. https://doi.org/10.1111/j.1749-6632.2011.06004.x</w:t>
      </w:r>
    </w:p>
    <w:p w14:paraId="5A6D180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wazo, H. A., Muhammad, M. U., Tafida, G. M., &amp; Mohammed, S. (2014). Environmental Impact of Technologies. </w:t>
      </w:r>
      <w:r w:rsidRPr="0008241C">
        <w:rPr>
          <w:i/>
          <w:iCs/>
          <w:noProof/>
          <w:sz w:val="22"/>
          <w:szCs w:val="24"/>
        </w:rPr>
        <w:t>Academic Journal of Interdisciplinary Studies; Vol 3, No 7 (2014): Special Issue - November 2014</w:t>
      </w:r>
      <w:r w:rsidRPr="0008241C">
        <w:rPr>
          <w:noProof/>
          <w:sz w:val="22"/>
          <w:szCs w:val="24"/>
        </w:rPr>
        <w:t>. Retrieved from http://www.mcser.org/journal/index.php/ajis/article/view/5328</w:t>
      </w:r>
    </w:p>
    <w:p w14:paraId="263EFB7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ch, L., &amp; Thomas, M. L. (2008). Invasive ants in Australia: Documented and potential ecological consequences. </w:t>
      </w:r>
      <w:r w:rsidRPr="0008241C">
        <w:rPr>
          <w:i/>
          <w:iCs/>
          <w:noProof/>
          <w:sz w:val="22"/>
          <w:szCs w:val="24"/>
        </w:rPr>
        <w:t>Australian Journal of Entomology</w:t>
      </w:r>
      <w:r w:rsidRPr="0008241C">
        <w:rPr>
          <w:noProof/>
          <w:sz w:val="22"/>
          <w:szCs w:val="24"/>
        </w:rPr>
        <w:t xml:space="preserve">, </w:t>
      </w:r>
      <w:r w:rsidRPr="0008241C">
        <w:rPr>
          <w:i/>
          <w:iCs/>
          <w:noProof/>
          <w:sz w:val="22"/>
          <w:szCs w:val="24"/>
        </w:rPr>
        <w:t>47</w:t>
      </w:r>
      <w:r w:rsidRPr="0008241C">
        <w:rPr>
          <w:noProof/>
          <w:sz w:val="22"/>
          <w:szCs w:val="24"/>
        </w:rPr>
        <w:t>(4), 275–288. https://doi.org/10.1111/j.1440-6055.2008.00659.x</w:t>
      </w:r>
    </w:p>
    <w:p w14:paraId="5942C06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h, R. A., Benkendorff, K., &amp; Bucher, D. (2017). Thermal tolerance and preference of exploited turbinid snails near their range limit in a global warming hotspot. </w:t>
      </w:r>
      <w:r w:rsidRPr="0008241C">
        <w:rPr>
          <w:i/>
          <w:iCs/>
          <w:noProof/>
          <w:sz w:val="22"/>
          <w:szCs w:val="24"/>
        </w:rPr>
        <w:t>Journal of Thermal Biology</w:t>
      </w:r>
      <w:r w:rsidRPr="0008241C">
        <w:rPr>
          <w:noProof/>
          <w:sz w:val="22"/>
          <w:szCs w:val="24"/>
        </w:rPr>
        <w:t xml:space="preserve">, </w:t>
      </w:r>
      <w:r w:rsidRPr="0008241C">
        <w:rPr>
          <w:i/>
          <w:iCs/>
          <w:noProof/>
          <w:sz w:val="22"/>
          <w:szCs w:val="24"/>
        </w:rPr>
        <w:t>64</w:t>
      </w:r>
      <w:r w:rsidRPr="0008241C">
        <w:rPr>
          <w:noProof/>
          <w:sz w:val="22"/>
          <w:szCs w:val="24"/>
        </w:rPr>
        <w:t>, 100–108. https://doi.org//doi.org/10.1016/j.jtherbio.2017.01.008</w:t>
      </w:r>
    </w:p>
    <w:p w14:paraId="70DD03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 D. (2011). How the World Survived the Population Bomb: Lessons From 50 Years of Extraordinary Demographic History. </w:t>
      </w:r>
      <w:r w:rsidRPr="0008241C">
        <w:rPr>
          <w:i/>
          <w:iCs/>
          <w:noProof/>
          <w:sz w:val="22"/>
          <w:szCs w:val="24"/>
        </w:rPr>
        <w:t>Demography</w:t>
      </w:r>
      <w:r w:rsidRPr="0008241C">
        <w:rPr>
          <w:noProof/>
          <w:sz w:val="22"/>
          <w:szCs w:val="24"/>
        </w:rPr>
        <w:t xml:space="preserve">, </w:t>
      </w:r>
      <w:r w:rsidRPr="0008241C">
        <w:rPr>
          <w:i/>
          <w:iCs/>
          <w:noProof/>
          <w:sz w:val="22"/>
          <w:szCs w:val="24"/>
        </w:rPr>
        <w:t>48</w:t>
      </w:r>
      <w:r w:rsidRPr="0008241C">
        <w:rPr>
          <w:noProof/>
          <w:sz w:val="22"/>
          <w:szCs w:val="24"/>
        </w:rPr>
        <w:t>(1), 1231–1262.</w:t>
      </w:r>
    </w:p>
    <w:p w14:paraId="69DCCAB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arque, J.-F., Dentener, F., McConnell, J., Ro, C.-U., Shaw, M., Vet, R., Bergmann, D., Cameron-Smith, P., Dalsoren, S., Doherty, R., Faluvegi, G., Ghan, S. J., Josse, B., Lee, Y. H., MacKenzie, I. A., Plummer, D., Shindell, D. T., Skeie, R. B., Stevenson, D. S., Strode, S., Zeng, G., Curran, M., Dahl-Jensen, D., Das, S., Fritzsche, D., &amp; Nolan, M. (2013). Multi-model mean nitrogen and sulfur deposition from the Atmospheric Chemistry and Climate Model Intercomparison Project (ACCMIP): evaluation of historical and projected future changes. </w:t>
      </w:r>
      <w:r w:rsidRPr="0008241C">
        <w:rPr>
          <w:i/>
          <w:iCs/>
          <w:noProof/>
          <w:sz w:val="22"/>
          <w:szCs w:val="24"/>
        </w:rPr>
        <w:t>Atmos. Chem. Phys.</w:t>
      </w:r>
      <w:r w:rsidRPr="0008241C">
        <w:rPr>
          <w:noProof/>
          <w:sz w:val="22"/>
          <w:szCs w:val="24"/>
        </w:rPr>
        <w:t xml:space="preserve">, </w:t>
      </w:r>
      <w:r w:rsidRPr="0008241C">
        <w:rPr>
          <w:i/>
          <w:iCs/>
          <w:noProof/>
          <w:sz w:val="22"/>
          <w:szCs w:val="24"/>
        </w:rPr>
        <w:t>13</w:t>
      </w:r>
      <w:r w:rsidRPr="0008241C">
        <w:rPr>
          <w:noProof/>
          <w:sz w:val="22"/>
          <w:szCs w:val="24"/>
        </w:rPr>
        <w:t>(16), 7997–8018. https://doi.org/10.5194/acp-13-7997-2013</w:t>
      </w:r>
    </w:p>
    <w:p w14:paraId="565916A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b, D. (2011). </w:t>
      </w:r>
      <w:r w:rsidRPr="0008241C">
        <w:rPr>
          <w:i/>
          <w:iCs/>
          <w:noProof/>
          <w:sz w:val="22"/>
          <w:szCs w:val="24"/>
        </w:rPr>
        <w:t>Regreening the Bare Hills</w:t>
      </w:r>
      <w:r w:rsidRPr="0008241C">
        <w:rPr>
          <w:noProof/>
          <w:sz w:val="22"/>
          <w:szCs w:val="24"/>
        </w:rPr>
        <w:t xml:space="preserve"> (Vol. 8). Dordrecht: Springer Netherlands. https://doi.org/10.1007/978-90-481-9870-2</w:t>
      </w:r>
    </w:p>
    <w:p w14:paraId="32C71E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bert, G. (2002). Nonindigenous ascidians in tropical waters. </w:t>
      </w:r>
      <w:r w:rsidRPr="0008241C">
        <w:rPr>
          <w:i/>
          <w:iCs/>
          <w:noProof/>
          <w:sz w:val="22"/>
          <w:szCs w:val="24"/>
        </w:rPr>
        <w:t>Pacific Science</w:t>
      </w:r>
      <w:r w:rsidRPr="0008241C">
        <w:rPr>
          <w:noProof/>
          <w:sz w:val="22"/>
          <w:szCs w:val="24"/>
        </w:rPr>
        <w:t xml:space="preserve">, </w:t>
      </w:r>
      <w:r w:rsidRPr="0008241C">
        <w:rPr>
          <w:i/>
          <w:iCs/>
          <w:noProof/>
          <w:sz w:val="22"/>
          <w:szCs w:val="24"/>
        </w:rPr>
        <w:t>56</w:t>
      </w:r>
      <w:r w:rsidRPr="0008241C">
        <w:rPr>
          <w:noProof/>
          <w:sz w:val="22"/>
          <w:szCs w:val="24"/>
        </w:rPr>
        <w:t>(3), 291–298. https://doi.org/10.1353/psc.2002.0026</w:t>
      </w:r>
    </w:p>
    <w:p w14:paraId="1BF823C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bin, E. F., Geist, H. J., &amp; Lepers, E. (2003). Dynamics of Land-use and Land-cover change in tropical regions. </w:t>
      </w:r>
      <w:r w:rsidRPr="0008241C">
        <w:rPr>
          <w:i/>
          <w:iCs/>
          <w:noProof/>
          <w:sz w:val="22"/>
          <w:szCs w:val="24"/>
        </w:rPr>
        <w:t>Annual Review of Environment and Resources</w:t>
      </w:r>
      <w:r w:rsidRPr="0008241C">
        <w:rPr>
          <w:noProof/>
          <w:sz w:val="22"/>
          <w:szCs w:val="24"/>
        </w:rPr>
        <w:t xml:space="preserve">, </w:t>
      </w:r>
      <w:r w:rsidRPr="0008241C">
        <w:rPr>
          <w:i/>
          <w:iCs/>
          <w:noProof/>
          <w:sz w:val="22"/>
          <w:szCs w:val="24"/>
        </w:rPr>
        <w:t>28</w:t>
      </w:r>
      <w:r w:rsidRPr="0008241C">
        <w:rPr>
          <w:noProof/>
          <w:sz w:val="22"/>
          <w:szCs w:val="24"/>
        </w:rPr>
        <w:t>(1), 205–241. https://doi.org/10.1146/annurev.energy.28.050302.105459</w:t>
      </w:r>
    </w:p>
    <w:p w14:paraId="19828B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bin, E. F., Turner, B. L., Geist, H. J., Agbola, S. B., Angelsen, A., Bruce, J. W., Coomes, O. T., Dirzo, R., Fischer, G., Folke, C., George, P. S., Homewood, K., Imbernon, J., Leemans, R., Li, X., Moran, E. F., Mortimore, M., Ramakrishnan, P. S., Richards, J. F., Skånes, H., Steffen, W., Stone, G. D., Svedin, U., Veldkamp, T. A., Vogel, C., &amp; Xu, J. (2001). The causes of land-use and land-cover change: moving beyond the myths. </w:t>
      </w:r>
      <w:r w:rsidRPr="0008241C">
        <w:rPr>
          <w:i/>
          <w:iCs/>
          <w:noProof/>
          <w:sz w:val="22"/>
          <w:szCs w:val="24"/>
        </w:rPr>
        <w:t>Global Environmental Change</w:t>
      </w:r>
      <w:r w:rsidRPr="0008241C">
        <w:rPr>
          <w:noProof/>
          <w:sz w:val="22"/>
          <w:szCs w:val="24"/>
        </w:rPr>
        <w:t xml:space="preserve">, </w:t>
      </w:r>
      <w:r w:rsidRPr="0008241C">
        <w:rPr>
          <w:i/>
          <w:iCs/>
          <w:noProof/>
          <w:sz w:val="22"/>
          <w:szCs w:val="24"/>
        </w:rPr>
        <w:t>11</w:t>
      </w:r>
      <w:r w:rsidRPr="0008241C">
        <w:rPr>
          <w:noProof/>
          <w:sz w:val="22"/>
          <w:szCs w:val="24"/>
        </w:rPr>
        <w:t>(4), 261–269. https://doi.org/10.1016/S0959-3780(01)00007-3</w:t>
      </w:r>
    </w:p>
    <w:p w14:paraId="401C425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y, T., Galzin, R., Kulbicki, M., de Loma, T., &amp; Claudet, J. (2016). Three decades of recurrent declines and recoveries in corals belie ongoing change in fish assemblages. </w:t>
      </w:r>
      <w:r w:rsidRPr="0008241C">
        <w:rPr>
          <w:i/>
          <w:iCs/>
          <w:noProof/>
          <w:sz w:val="22"/>
          <w:szCs w:val="24"/>
        </w:rPr>
        <w:t>Coral Reefs</w:t>
      </w:r>
      <w:r w:rsidRPr="0008241C">
        <w:rPr>
          <w:noProof/>
          <w:sz w:val="22"/>
          <w:szCs w:val="24"/>
        </w:rPr>
        <w:t xml:space="preserve">, </w:t>
      </w:r>
      <w:r w:rsidRPr="0008241C">
        <w:rPr>
          <w:i/>
          <w:iCs/>
          <w:noProof/>
          <w:sz w:val="22"/>
          <w:szCs w:val="24"/>
        </w:rPr>
        <w:t>35</w:t>
      </w:r>
      <w:r w:rsidRPr="0008241C">
        <w:rPr>
          <w:noProof/>
          <w:sz w:val="22"/>
          <w:szCs w:val="24"/>
        </w:rPr>
        <w:t>(1), 293–302. https://doi.org/10.1007/s00338-015-1371-2</w:t>
      </w:r>
    </w:p>
    <w:p w14:paraId="1728EE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y, T., Legendre, P., Chancerelle, Y., Siu, G., &amp; Claudet, J. (2015). Understanding the spatio-temporal response of coral reef fish communities to natural disturbances: Insights from beta-diversity decomposition.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9), 1–18. https://doi.org/10.1371/journal.pone.0138696</w:t>
      </w:r>
    </w:p>
    <w:p w14:paraId="185DEBF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ndsberg, J. H. (2002). The Effects of Harmful Algal Blooms on Aquatic Organisms. </w:t>
      </w:r>
      <w:r w:rsidRPr="0008241C">
        <w:rPr>
          <w:i/>
          <w:iCs/>
          <w:noProof/>
          <w:sz w:val="22"/>
          <w:szCs w:val="24"/>
        </w:rPr>
        <w:t>Reviews in Fisheries Science</w:t>
      </w:r>
      <w:r w:rsidRPr="0008241C">
        <w:rPr>
          <w:noProof/>
          <w:sz w:val="22"/>
          <w:szCs w:val="24"/>
        </w:rPr>
        <w:t xml:space="preserve">, </w:t>
      </w:r>
      <w:r w:rsidRPr="0008241C">
        <w:rPr>
          <w:i/>
          <w:iCs/>
          <w:noProof/>
          <w:sz w:val="22"/>
          <w:szCs w:val="24"/>
        </w:rPr>
        <w:t>10</w:t>
      </w:r>
      <w:r w:rsidRPr="0008241C">
        <w:rPr>
          <w:noProof/>
          <w:sz w:val="22"/>
          <w:szCs w:val="24"/>
        </w:rPr>
        <w:t>(2), 113–390. https://doi.org/10.1080/20026491051695</w:t>
      </w:r>
    </w:p>
    <w:p w14:paraId="6633279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rsen, J. N., Anisimov, O. A., Constable, A., Hollowed, A. B., Maynard, N., Prestrud, P., Prowse, T. D., &amp; Stone, J. M. R. (n.d.). Polar regions. In V. R. Barros, C. B. Field, D. J. Dokken, M. D. Mastrandrea, K. J. Mach, T. E. Bilir, M. Chatterjee, K. L. Ebi, Y. O. Estrada, R. C. Genova, B. </w:t>
      </w:r>
      <w:r w:rsidRPr="0008241C">
        <w:rPr>
          <w:noProof/>
          <w:sz w:val="22"/>
          <w:szCs w:val="24"/>
        </w:rPr>
        <w:lastRenderedPageBreak/>
        <w:t xml:space="preserve">Girma, E. S. Kissel, A. N. Levy, S. MacCracken, P. R. Mastrandrea, &amp; L. L. White (Eds.), </w:t>
      </w:r>
      <w:r w:rsidRPr="0008241C">
        <w:rPr>
          <w:i/>
          <w:iCs/>
          <w:noProof/>
          <w:sz w:val="22"/>
          <w:szCs w:val="24"/>
        </w:rPr>
        <w:t>Climate Change 2014: Impacts, Adaptation, and Vulnerability. Part B: Regional Aspects. Contribution of Working Group II to the Fifth Assessment Report of the Intergovernmental Panel of Climate Change</w:t>
      </w:r>
      <w:r w:rsidRPr="0008241C">
        <w:rPr>
          <w:noProof/>
          <w:sz w:val="22"/>
          <w:szCs w:val="24"/>
        </w:rPr>
        <w:t xml:space="preserve"> (pp. 1567–1612). Cambridge, United Kingdom and New York, NY, USA: Cambridge University Press.</w:t>
      </w:r>
    </w:p>
    <w:p w14:paraId="5383C90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so Bayas, J. C., Marohn, C., Dercon, G., Dewi, S., Piepho, H. P., Joshi, L., van Noordwijk, M., &amp; Cadisch, G. (2011). Influence of coastal vegetation on the 2004 tsunami wave impact in west Aceh.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8</w:t>
      </w:r>
      <w:r w:rsidRPr="0008241C">
        <w:rPr>
          <w:noProof/>
          <w:sz w:val="22"/>
          <w:szCs w:val="24"/>
        </w:rPr>
        <w:t>(46), 18612–18617. https://doi.org/10.1073/pnas.1013516108</w:t>
      </w:r>
    </w:p>
    <w:p w14:paraId="01C3788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Lassaletta, L. (n.d.). IPBES GLOBAL/REGIONAL INDICATOR FACTSHEET (VISUALS &amp; STORYLINES). IPBES.</w:t>
      </w:r>
    </w:p>
    <w:p w14:paraId="42F3468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ssaletta, L., Billen, G., Grizzetti, B., Anglade, J., &amp; Garnier, J. (2014). 50 Year Trends in Nitrogen Use Efficiency of World Cropping Systems: the Relationship Between Yield and Nitrogen Input To Cropland. </w:t>
      </w:r>
      <w:r w:rsidRPr="0008241C">
        <w:rPr>
          <w:i/>
          <w:iCs/>
          <w:noProof/>
          <w:sz w:val="22"/>
          <w:szCs w:val="24"/>
        </w:rPr>
        <w:t>Environmental Research Letters</w:t>
      </w:r>
      <w:r w:rsidRPr="0008241C">
        <w:rPr>
          <w:noProof/>
          <w:sz w:val="22"/>
          <w:szCs w:val="24"/>
        </w:rPr>
        <w:t xml:space="preserve">, </w:t>
      </w:r>
      <w:r w:rsidRPr="0008241C">
        <w:rPr>
          <w:i/>
          <w:iCs/>
          <w:noProof/>
          <w:sz w:val="22"/>
          <w:szCs w:val="24"/>
        </w:rPr>
        <w:t>9</w:t>
      </w:r>
      <w:r w:rsidRPr="0008241C">
        <w:rPr>
          <w:noProof/>
          <w:sz w:val="22"/>
          <w:szCs w:val="24"/>
        </w:rPr>
        <w:t>(10), 105011. https://doi.org/10.1088/1748-9326/9/10/105011</w:t>
      </w:r>
    </w:p>
    <w:p w14:paraId="09E59C7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vides, M. N., Molina, E. P. V, de la Rosa  Jr, G. E., Mill, A. C., Rushton, S. P., Stead, S. M., &amp; Polunin, N. V. C. (2016). Patterns of Coral-Reef Finfish Species Disappearances Inferred from Fishers’ Knowledge in Global Epicentre of Marine Shorefish Diversity. </w:t>
      </w:r>
      <w:r w:rsidRPr="0008241C">
        <w:rPr>
          <w:i/>
          <w:iCs/>
          <w:noProof/>
          <w:sz w:val="22"/>
          <w:szCs w:val="24"/>
        </w:rPr>
        <w:t>PLOS ONE</w:t>
      </w:r>
      <w:r w:rsidRPr="0008241C">
        <w:rPr>
          <w:noProof/>
          <w:sz w:val="22"/>
          <w:szCs w:val="24"/>
        </w:rPr>
        <w:t xml:space="preserve">, </w:t>
      </w:r>
      <w:r w:rsidRPr="0008241C">
        <w:rPr>
          <w:i/>
          <w:iCs/>
          <w:noProof/>
          <w:sz w:val="22"/>
          <w:szCs w:val="24"/>
        </w:rPr>
        <w:t>11</w:t>
      </w:r>
      <w:r w:rsidRPr="0008241C">
        <w:rPr>
          <w:noProof/>
          <w:sz w:val="22"/>
          <w:szCs w:val="24"/>
        </w:rPr>
        <w:t>(5), e0155752. Retrieved from https://doi.org/10.1371/journal.pone.0155752</w:t>
      </w:r>
    </w:p>
    <w:p w14:paraId="48AF34A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adley, P., Pereira, H., Alkemade, R., Fernandez-Manjarres, J., Proenca, V., Scharlemann, J., &amp; Walpole, M. (2010). </w:t>
      </w:r>
      <w:r w:rsidRPr="0008241C">
        <w:rPr>
          <w:i/>
          <w:iCs/>
          <w:noProof/>
          <w:sz w:val="22"/>
          <w:szCs w:val="24"/>
        </w:rPr>
        <w:t>Biodiversity Scenarios: Projections of 21st century change in biodiversity and associated ecosystem services</w:t>
      </w:r>
      <w:r w:rsidRPr="0008241C">
        <w:rPr>
          <w:noProof/>
          <w:sz w:val="22"/>
          <w:szCs w:val="24"/>
        </w:rPr>
        <w:t xml:space="preserve">. </w:t>
      </w:r>
      <w:r w:rsidRPr="0008241C">
        <w:rPr>
          <w:i/>
          <w:iCs/>
          <w:noProof/>
          <w:sz w:val="22"/>
          <w:szCs w:val="24"/>
        </w:rPr>
        <w:t>Secretariat of the Convention on Biological Diversity, Montreal.</w:t>
      </w:r>
      <w:r w:rsidRPr="0008241C">
        <w:rPr>
          <w:noProof/>
          <w:sz w:val="22"/>
          <w:szCs w:val="24"/>
        </w:rPr>
        <w:t xml:space="preserve"> (Vol. 50). https://doi.org/Technical Series no. 50</w:t>
      </w:r>
    </w:p>
    <w:p w14:paraId="0484AF5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e, L. H., &amp; Lin, H. J. (2013). Effects of an oil spill on benthic community production and respiration on subtropical intertidal sandflats. </w:t>
      </w:r>
      <w:r w:rsidRPr="0008241C">
        <w:rPr>
          <w:i/>
          <w:iCs/>
          <w:noProof/>
          <w:sz w:val="22"/>
          <w:szCs w:val="24"/>
        </w:rPr>
        <w:t>Marine Pollution Bulletin</w:t>
      </w:r>
      <w:r w:rsidRPr="0008241C">
        <w:rPr>
          <w:noProof/>
          <w:sz w:val="22"/>
          <w:szCs w:val="24"/>
        </w:rPr>
        <w:t xml:space="preserve">, </w:t>
      </w:r>
      <w:r w:rsidRPr="0008241C">
        <w:rPr>
          <w:i/>
          <w:iCs/>
          <w:noProof/>
          <w:sz w:val="22"/>
          <w:szCs w:val="24"/>
        </w:rPr>
        <w:t>73</w:t>
      </w:r>
      <w:r w:rsidRPr="0008241C">
        <w:rPr>
          <w:noProof/>
          <w:sz w:val="22"/>
          <w:szCs w:val="24"/>
        </w:rPr>
        <w:t>(1), 291–299. https://doi.org/10.1016/j.marpolbul.2013.05.006</w:t>
      </w:r>
    </w:p>
    <w:p w14:paraId="71472B9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e, R. (2011). The Outlook for Population Growth. </w:t>
      </w:r>
      <w:r w:rsidRPr="0008241C">
        <w:rPr>
          <w:i/>
          <w:iCs/>
          <w:noProof/>
          <w:sz w:val="22"/>
          <w:szCs w:val="24"/>
        </w:rPr>
        <w:t>Science</w:t>
      </w:r>
      <w:r w:rsidRPr="0008241C">
        <w:rPr>
          <w:noProof/>
          <w:sz w:val="22"/>
          <w:szCs w:val="24"/>
        </w:rPr>
        <w:t xml:space="preserve">, </w:t>
      </w:r>
      <w:r w:rsidRPr="0008241C">
        <w:rPr>
          <w:i/>
          <w:iCs/>
          <w:noProof/>
          <w:sz w:val="22"/>
          <w:szCs w:val="24"/>
        </w:rPr>
        <w:t>333</w:t>
      </w:r>
      <w:r w:rsidRPr="0008241C">
        <w:rPr>
          <w:noProof/>
          <w:sz w:val="22"/>
          <w:szCs w:val="24"/>
        </w:rPr>
        <w:t>(6042), 569–573. https://doi.org/10.1126/science.1208859</w:t>
      </w:r>
    </w:p>
    <w:p w14:paraId="5260264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e, Y. C., Ahern, J., &amp; Yeh, C. T. (2015). Ecosystem services in peri-urban landscapes: The effects of agricultural landscape change on ecosystem services in Taiwan’s western coastal plain. </w:t>
      </w:r>
      <w:r w:rsidRPr="0008241C">
        <w:rPr>
          <w:i/>
          <w:iCs/>
          <w:noProof/>
          <w:sz w:val="22"/>
          <w:szCs w:val="24"/>
        </w:rPr>
        <w:t>Landscape and Urban Planning</w:t>
      </w:r>
      <w:r w:rsidRPr="0008241C">
        <w:rPr>
          <w:noProof/>
          <w:sz w:val="22"/>
          <w:szCs w:val="24"/>
        </w:rPr>
        <w:t xml:space="preserve">, </w:t>
      </w:r>
      <w:r w:rsidRPr="0008241C">
        <w:rPr>
          <w:i/>
          <w:iCs/>
          <w:noProof/>
          <w:sz w:val="22"/>
          <w:szCs w:val="24"/>
        </w:rPr>
        <w:t>139</w:t>
      </w:r>
      <w:r w:rsidRPr="0008241C">
        <w:rPr>
          <w:noProof/>
          <w:sz w:val="22"/>
          <w:szCs w:val="24"/>
        </w:rPr>
        <w:t>, 137–148. https://doi.org/10.1016/j.landurbplan.2015.02.023</w:t>
      </w:r>
    </w:p>
    <w:p w14:paraId="4DA97DA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imgruber, P., Kelly, D. S., Steininger, M., Brunner, J., Müller, T., &amp; Songer, M. (2005). Forest cover change patterns in Myanmar (Burma) 1990–2000. </w:t>
      </w:r>
      <w:r w:rsidRPr="0008241C">
        <w:rPr>
          <w:i/>
          <w:iCs/>
          <w:noProof/>
          <w:sz w:val="22"/>
          <w:szCs w:val="24"/>
        </w:rPr>
        <w:t>Environmental Conservation</w:t>
      </w:r>
      <w:r w:rsidRPr="0008241C">
        <w:rPr>
          <w:noProof/>
          <w:sz w:val="22"/>
          <w:szCs w:val="24"/>
        </w:rPr>
        <w:t xml:space="preserve">, </w:t>
      </w:r>
      <w:r w:rsidRPr="0008241C">
        <w:rPr>
          <w:i/>
          <w:iCs/>
          <w:noProof/>
          <w:sz w:val="22"/>
          <w:szCs w:val="24"/>
        </w:rPr>
        <w:t>32</w:t>
      </w:r>
      <w:r w:rsidRPr="0008241C">
        <w:rPr>
          <w:noProof/>
          <w:sz w:val="22"/>
          <w:szCs w:val="24"/>
        </w:rPr>
        <w:t>(4), 356–364.</w:t>
      </w:r>
    </w:p>
    <w:p w14:paraId="7A4781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lieveld, J., Proestos, Y., Hadjinicolaou, P., Tanarhte, M., Tyrlis, E., &amp; Zittis, G. (2016). Strongly increasing heat extremes in the Middle East and North Africa (MENA) in the 21st century. </w:t>
      </w:r>
      <w:r w:rsidRPr="0008241C">
        <w:rPr>
          <w:i/>
          <w:iCs/>
          <w:noProof/>
          <w:sz w:val="22"/>
          <w:szCs w:val="24"/>
        </w:rPr>
        <w:t>Climatic Change</w:t>
      </w:r>
      <w:r w:rsidRPr="0008241C">
        <w:rPr>
          <w:noProof/>
          <w:sz w:val="22"/>
          <w:szCs w:val="24"/>
        </w:rPr>
        <w:t xml:space="preserve">, </w:t>
      </w:r>
      <w:r w:rsidRPr="0008241C">
        <w:rPr>
          <w:i/>
          <w:iCs/>
          <w:noProof/>
          <w:sz w:val="22"/>
          <w:szCs w:val="24"/>
        </w:rPr>
        <w:t>137</w:t>
      </w:r>
      <w:r w:rsidRPr="0008241C">
        <w:rPr>
          <w:noProof/>
          <w:sz w:val="22"/>
          <w:szCs w:val="24"/>
        </w:rPr>
        <w:t>(1), 245–260. https://doi.org/10.1007/s10584-016-1665-6</w:t>
      </w:r>
    </w:p>
    <w:p w14:paraId="2431D80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enzen, M., Moran, D., Kanemoto, K., Foran, B., Lobefaro, L., &amp; Geschke,  a. (2012). International trade drives biodiversity threats in developing nations. </w:t>
      </w:r>
      <w:r w:rsidRPr="0008241C">
        <w:rPr>
          <w:i/>
          <w:iCs/>
          <w:noProof/>
          <w:sz w:val="22"/>
          <w:szCs w:val="24"/>
        </w:rPr>
        <w:t>Nature</w:t>
      </w:r>
      <w:r w:rsidRPr="0008241C">
        <w:rPr>
          <w:noProof/>
          <w:sz w:val="22"/>
          <w:szCs w:val="24"/>
        </w:rPr>
        <w:t xml:space="preserve">, </w:t>
      </w:r>
      <w:r w:rsidRPr="0008241C">
        <w:rPr>
          <w:i/>
          <w:iCs/>
          <w:noProof/>
          <w:sz w:val="22"/>
          <w:szCs w:val="24"/>
        </w:rPr>
        <w:t>486</w:t>
      </w:r>
      <w:r w:rsidRPr="0008241C">
        <w:rPr>
          <w:noProof/>
          <w:sz w:val="22"/>
          <w:szCs w:val="24"/>
        </w:rPr>
        <w:t>, 109–112. https://doi.org/10.1038/nature11145</w:t>
      </w:r>
    </w:p>
    <w:p w14:paraId="27398D4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 J., Wang, W., Axmacher, J. C., Zhang, Y., &amp; Zhu, Y. (2016). Streamlining China’s protected areas. </w:t>
      </w:r>
      <w:r w:rsidRPr="0008241C">
        <w:rPr>
          <w:i/>
          <w:iCs/>
          <w:noProof/>
          <w:sz w:val="22"/>
          <w:szCs w:val="24"/>
        </w:rPr>
        <w:t>Science</w:t>
      </w:r>
      <w:r w:rsidRPr="0008241C">
        <w:rPr>
          <w:noProof/>
          <w:sz w:val="22"/>
          <w:szCs w:val="24"/>
        </w:rPr>
        <w:t xml:space="preserve">, </w:t>
      </w:r>
      <w:r w:rsidRPr="0008241C">
        <w:rPr>
          <w:i/>
          <w:iCs/>
          <w:noProof/>
          <w:sz w:val="22"/>
          <w:szCs w:val="24"/>
        </w:rPr>
        <w:t>351</w:t>
      </w:r>
      <w:r w:rsidRPr="0008241C">
        <w:rPr>
          <w:noProof/>
          <w:sz w:val="22"/>
          <w:szCs w:val="24"/>
        </w:rPr>
        <w:t>, 1160.</w:t>
      </w:r>
    </w:p>
    <w:p w14:paraId="65EE165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 P., Feng, X. B., Qiu, G. L., Shang, L. H., &amp; Li, Z. G. (2009). Mercury pollution in Asia: A review of the contaminated sites. </w:t>
      </w:r>
      <w:r w:rsidRPr="0008241C">
        <w:rPr>
          <w:i/>
          <w:iCs/>
          <w:noProof/>
          <w:sz w:val="22"/>
          <w:szCs w:val="24"/>
        </w:rPr>
        <w:t>Journal of Hazardous Materials</w:t>
      </w:r>
      <w:r w:rsidRPr="0008241C">
        <w:rPr>
          <w:noProof/>
          <w:sz w:val="22"/>
          <w:szCs w:val="24"/>
        </w:rPr>
        <w:t xml:space="preserve">, </w:t>
      </w:r>
      <w:r w:rsidRPr="0008241C">
        <w:rPr>
          <w:i/>
          <w:iCs/>
          <w:noProof/>
          <w:sz w:val="22"/>
          <w:szCs w:val="24"/>
        </w:rPr>
        <w:t>168</w:t>
      </w:r>
      <w:r w:rsidRPr="0008241C">
        <w:rPr>
          <w:noProof/>
          <w:sz w:val="22"/>
          <w:szCs w:val="24"/>
        </w:rPr>
        <w:t>(2–3), 591–601. https://doi.org/10.1016/j.jhazmat.2009.03.031</w:t>
      </w:r>
    </w:p>
    <w:p w14:paraId="79DAF15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 W., Dickinson, R. E., Fu, R., Niu, G.-Y., Yang, Z.-L., &amp; Canadell, J. G. (2007). Future precipitation changes and their implications for tropical peatlands. </w:t>
      </w:r>
      <w:r w:rsidRPr="0008241C">
        <w:rPr>
          <w:i/>
          <w:iCs/>
          <w:noProof/>
          <w:sz w:val="22"/>
          <w:szCs w:val="24"/>
        </w:rPr>
        <w:t>Geophysical Research Letters</w:t>
      </w:r>
      <w:r w:rsidRPr="0008241C">
        <w:rPr>
          <w:noProof/>
          <w:sz w:val="22"/>
          <w:szCs w:val="24"/>
        </w:rPr>
        <w:t xml:space="preserve">, </w:t>
      </w:r>
      <w:r w:rsidRPr="0008241C">
        <w:rPr>
          <w:i/>
          <w:iCs/>
          <w:noProof/>
          <w:sz w:val="22"/>
          <w:szCs w:val="24"/>
        </w:rPr>
        <w:t>34</w:t>
      </w:r>
      <w:r w:rsidRPr="0008241C">
        <w:rPr>
          <w:noProof/>
          <w:sz w:val="22"/>
          <w:szCs w:val="24"/>
        </w:rPr>
        <w:t>(1), n/a-n/a. https://doi.org/10.1029/2006gl028364</w:t>
      </w:r>
    </w:p>
    <w:p w14:paraId="5F6AC27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 Y., Li, Z., Li, Z., Geng, X., &amp; Deng, X. (2013). Numerical simulation of the effects of grassland degradation on the surface climate in overgrazing area of Northwest China. </w:t>
      </w:r>
      <w:r w:rsidRPr="0008241C">
        <w:rPr>
          <w:i/>
          <w:iCs/>
          <w:noProof/>
          <w:sz w:val="22"/>
          <w:szCs w:val="24"/>
        </w:rPr>
        <w:t>Advances in Meteorology</w:t>
      </w:r>
      <w:r w:rsidRPr="0008241C">
        <w:rPr>
          <w:noProof/>
          <w:sz w:val="22"/>
          <w:szCs w:val="24"/>
        </w:rPr>
        <w:t>. Retrieved from http://dx.doi.org/10.1155/2013/270192</w:t>
      </w:r>
    </w:p>
    <w:p w14:paraId="1DB26FD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 Z., Wu, N., Gao, X., Wu, Y., &amp; Oli, K. P. (2013). Species-level phenological responses to ‘global warming’ as evidenced by herbarium collections in the Tibetan Autonomous Region. </w:t>
      </w:r>
      <w:r w:rsidRPr="0008241C">
        <w:rPr>
          <w:i/>
          <w:iCs/>
          <w:noProof/>
          <w:sz w:val="22"/>
          <w:szCs w:val="24"/>
        </w:rPr>
        <w:t>Biodiversity and Conservation</w:t>
      </w:r>
      <w:r w:rsidRPr="0008241C">
        <w:rPr>
          <w:noProof/>
          <w:sz w:val="22"/>
          <w:szCs w:val="24"/>
        </w:rPr>
        <w:t xml:space="preserve">, </w:t>
      </w:r>
      <w:r w:rsidRPr="0008241C">
        <w:rPr>
          <w:i/>
          <w:iCs/>
          <w:noProof/>
          <w:sz w:val="22"/>
          <w:szCs w:val="24"/>
        </w:rPr>
        <w:t>22</w:t>
      </w:r>
      <w:r w:rsidRPr="0008241C">
        <w:rPr>
          <w:noProof/>
          <w:sz w:val="22"/>
          <w:szCs w:val="24"/>
        </w:rPr>
        <w:t>(1), 141–152.</w:t>
      </w:r>
    </w:p>
    <w:p w14:paraId="6179A8E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Lim, H. S., Boochabun, K., &amp; Ziegler, A. D. (2012). Modifiers and Amplifiers of High and low Flows on the Ping River in Northern Thailand (1921--2009): The Roles of Climatic Events and Anthropogenic Activity. </w:t>
      </w:r>
      <w:r w:rsidRPr="0008241C">
        <w:rPr>
          <w:i/>
          <w:iCs/>
          <w:noProof/>
          <w:sz w:val="22"/>
          <w:szCs w:val="24"/>
        </w:rPr>
        <w:t>Water Resources Management</w:t>
      </w:r>
      <w:r w:rsidRPr="0008241C">
        <w:rPr>
          <w:noProof/>
          <w:sz w:val="22"/>
          <w:szCs w:val="24"/>
        </w:rPr>
        <w:t xml:space="preserve">, </w:t>
      </w:r>
      <w:r w:rsidRPr="0008241C">
        <w:rPr>
          <w:i/>
          <w:iCs/>
          <w:noProof/>
          <w:sz w:val="22"/>
          <w:szCs w:val="24"/>
        </w:rPr>
        <w:t>26</w:t>
      </w:r>
      <w:r w:rsidRPr="0008241C">
        <w:rPr>
          <w:noProof/>
          <w:sz w:val="22"/>
          <w:szCs w:val="24"/>
        </w:rPr>
        <w:t>(14), 4203–4224. https://doi.org/10.1007/s11269-012-0140-z</w:t>
      </w:r>
    </w:p>
    <w:p w14:paraId="1351944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mpens, J., Berendse, F., Blodau, C., Canadell, J. G., Freeman, C., Holden, J., Roulet, N., Rydin, H., &amp; Schaepman-Strub, G. (2008). Peatlands and the carbon cycle: from local processes to global implications – a synthesis. </w:t>
      </w:r>
      <w:r w:rsidRPr="0008241C">
        <w:rPr>
          <w:i/>
          <w:iCs/>
          <w:noProof/>
          <w:sz w:val="22"/>
          <w:szCs w:val="24"/>
        </w:rPr>
        <w:t>Biogeosciences</w:t>
      </w:r>
      <w:r w:rsidRPr="0008241C">
        <w:rPr>
          <w:noProof/>
          <w:sz w:val="22"/>
          <w:szCs w:val="24"/>
        </w:rPr>
        <w:t xml:space="preserve">, </w:t>
      </w:r>
      <w:r w:rsidRPr="0008241C">
        <w:rPr>
          <w:i/>
          <w:iCs/>
          <w:noProof/>
          <w:sz w:val="22"/>
          <w:szCs w:val="24"/>
        </w:rPr>
        <w:t>5</w:t>
      </w:r>
      <w:r w:rsidRPr="0008241C">
        <w:rPr>
          <w:noProof/>
          <w:sz w:val="22"/>
          <w:szCs w:val="24"/>
        </w:rPr>
        <w:t>(5), 1475–1491. https://doi.org/10.5194/bg-5-1475-2008</w:t>
      </w:r>
    </w:p>
    <w:p w14:paraId="3BB2A3B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u, D. (2015). New environment law shows its fangs. </w:t>
      </w:r>
      <w:r w:rsidRPr="0008241C">
        <w:rPr>
          <w:i/>
          <w:iCs/>
          <w:noProof/>
          <w:sz w:val="22"/>
          <w:szCs w:val="24"/>
        </w:rPr>
        <w:t>Nature</w:t>
      </w:r>
      <w:r w:rsidRPr="0008241C">
        <w:rPr>
          <w:noProof/>
          <w:sz w:val="22"/>
          <w:szCs w:val="24"/>
        </w:rPr>
        <w:t xml:space="preserve">, </w:t>
      </w:r>
      <w:r w:rsidRPr="0008241C">
        <w:rPr>
          <w:i/>
          <w:iCs/>
          <w:noProof/>
          <w:sz w:val="22"/>
          <w:szCs w:val="24"/>
        </w:rPr>
        <w:t>525</w:t>
      </w:r>
      <w:r w:rsidRPr="0008241C">
        <w:rPr>
          <w:noProof/>
          <w:sz w:val="22"/>
          <w:szCs w:val="24"/>
        </w:rPr>
        <w:t>, 321. https://doi.org/10.1038/525321a</w:t>
      </w:r>
    </w:p>
    <w:p w14:paraId="4F3F6C3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u, L., Johnson, H. L., Cousens, S., Perin, J., Scott, S., Lawn, J. E., Rudan, I., Campbell, H., Cibulskis, R., Li, M., Mathers, C., &amp; Black, R. E. (2012). Global, regional, and national causes of child mortality: An updated systematic analysis for 2010 with time trends since 2000. </w:t>
      </w:r>
      <w:r w:rsidRPr="0008241C">
        <w:rPr>
          <w:i/>
          <w:iCs/>
          <w:noProof/>
          <w:sz w:val="22"/>
          <w:szCs w:val="24"/>
        </w:rPr>
        <w:t>The Lancet</w:t>
      </w:r>
      <w:r w:rsidRPr="0008241C">
        <w:rPr>
          <w:noProof/>
          <w:sz w:val="22"/>
          <w:szCs w:val="24"/>
        </w:rPr>
        <w:t xml:space="preserve">, </w:t>
      </w:r>
      <w:r w:rsidRPr="0008241C">
        <w:rPr>
          <w:i/>
          <w:iCs/>
          <w:noProof/>
          <w:sz w:val="22"/>
          <w:szCs w:val="24"/>
        </w:rPr>
        <w:t>379</w:t>
      </w:r>
      <w:r w:rsidRPr="0008241C">
        <w:rPr>
          <w:noProof/>
          <w:sz w:val="22"/>
          <w:szCs w:val="24"/>
        </w:rPr>
        <w:t>(9832), 2151–2161. https://doi.org/10.1016/S0140-6736(12)60560-1</w:t>
      </w:r>
    </w:p>
    <w:p w14:paraId="4F2821F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u, P. J., Hsin, M. C., Huang, Y. H., Fan, T. Y., Meng, P. J., Lu, C. C., &amp; Lin, H. J. (2015). Nutrient enrichment coupled with sedimentation favors sea anemones over corals.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4), 1–14. https://doi.org/10.1371/journal.pone.0125175</w:t>
      </w:r>
    </w:p>
    <w:p w14:paraId="51AB2D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u, P. J., Lin, S. M., Fan, T. Y., Meng, P. J., Shao, K. T., &amp; Lin, H. J. (2009). Rates of overgrowth by macroalgae and attack by sea anemones are greater for live coral than dead coral under conditions of nutrient enrichment. </w:t>
      </w:r>
      <w:r w:rsidRPr="0008241C">
        <w:rPr>
          <w:i/>
          <w:iCs/>
          <w:noProof/>
          <w:sz w:val="22"/>
          <w:szCs w:val="24"/>
        </w:rPr>
        <w:t>Limnology and Oceanography</w:t>
      </w:r>
      <w:r w:rsidRPr="0008241C">
        <w:rPr>
          <w:noProof/>
          <w:sz w:val="22"/>
          <w:szCs w:val="24"/>
        </w:rPr>
        <w:t xml:space="preserve">, </w:t>
      </w:r>
      <w:r w:rsidRPr="0008241C">
        <w:rPr>
          <w:i/>
          <w:iCs/>
          <w:noProof/>
          <w:sz w:val="22"/>
          <w:szCs w:val="24"/>
        </w:rPr>
        <w:t>54</w:t>
      </w:r>
      <w:r w:rsidRPr="0008241C">
        <w:rPr>
          <w:noProof/>
          <w:sz w:val="22"/>
          <w:szCs w:val="24"/>
        </w:rPr>
        <w:t>(4), 1167–1175. https://doi.org/10.4319/lo.2009.54.4.1167</w:t>
      </w:r>
    </w:p>
    <w:p w14:paraId="2EF14FF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iu, Y. Y., Evans, J. P., McCabe, M. F., de Jeu, R. A. M., van Dijk, A. I. J. M., Dolman, A. J., &amp; Saizen, I. (2013). Changing Climate and Overgrazing Are Decimating Mongolian Steppes.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2), 4–9. https://doi.org/10.1371/journal.pone.0057599</w:t>
      </w:r>
    </w:p>
    <w:p w14:paraId="7A95CC8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lewellyn, R. S., Ronning, D., Ouzman, J., Walker, S., Mayfield, A., &amp; Clarke, M. (2016). </w:t>
      </w:r>
      <w:r w:rsidRPr="0008241C">
        <w:rPr>
          <w:i/>
          <w:iCs/>
          <w:noProof/>
          <w:sz w:val="22"/>
          <w:szCs w:val="24"/>
        </w:rPr>
        <w:t>Impact of Weeds on Australian Grain Production: the cost of weeds to Australian grain growers and the adoption of weed management and tillage practices</w:t>
      </w:r>
      <w:r w:rsidRPr="0008241C">
        <w:rPr>
          <w:noProof/>
          <w:sz w:val="22"/>
          <w:szCs w:val="24"/>
        </w:rPr>
        <w:t>.</w:t>
      </w:r>
    </w:p>
    <w:p w14:paraId="5FD39B4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orenz, M., Clarke, N., Paoletti, E., Bytnerowicz, A., Grulke, N., Lukina, N., Sase, H., &amp; Staelens, J. (2010). </w:t>
      </w:r>
      <w:r w:rsidRPr="0008241C">
        <w:rPr>
          <w:i/>
          <w:iCs/>
          <w:noProof/>
          <w:sz w:val="22"/>
          <w:szCs w:val="24"/>
        </w:rPr>
        <w:t>Air Pollution Impacts on Forests in a Changing Climate</w:t>
      </w:r>
      <w:r w:rsidRPr="0008241C">
        <w:rPr>
          <w:noProof/>
          <w:sz w:val="22"/>
          <w:szCs w:val="24"/>
        </w:rPr>
        <w:t>.</w:t>
      </w:r>
    </w:p>
    <w:p w14:paraId="53F7C23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ovelock, C., &amp; Ellison, J. (2007). Vulnerability of mangroves and tidal wetlands of the Great Barrier Reef to climate change. </w:t>
      </w:r>
      <w:r w:rsidRPr="0008241C">
        <w:rPr>
          <w:i/>
          <w:iCs/>
          <w:noProof/>
          <w:sz w:val="22"/>
          <w:szCs w:val="24"/>
        </w:rPr>
        <w:t>Climate Change and the Great Barrier Reef: A Vulnerability Assessment</w:t>
      </w:r>
      <w:r w:rsidRPr="0008241C">
        <w:rPr>
          <w:noProof/>
          <w:sz w:val="22"/>
          <w:szCs w:val="24"/>
        </w:rPr>
        <w:t>, 237–269.</w:t>
      </w:r>
    </w:p>
    <w:p w14:paraId="62E1806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ozano, R., Wang, H., Foreman, K. J., Rajaratnam, J. K., Naghavi, M., Marcus, J. R., Dwyer-Lindgren, L., Lofgren, K. T., Phillips, D., Atkinson, C., Lopez, A. D., &amp; Murray, C. J. (2011). Progress towards Millennium Development Goals 4 and 5 on maternal and child mortality: an updated systematic analysis. </w:t>
      </w:r>
      <w:r w:rsidRPr="0008241C">
        <w:rPr>
          <w:i/>
          <w:iCs/>
          <w:noProof/>
          <w:sz w:val="22"/>
          <w:szCs w:val="24"/>
        </w:rPr>
        <w:t>The Lancet</w:t>
      </w:r>
      <w:r w:rsidRPr="0008241C">
        <w:rPr>
          <w:noProof/>
          <w:sz w:val="22"/>
          <w:szCs w:val="24"/>
        </w:rPr>
        <w:t xml:space="preserve">, </w:t>
      </w:r>
      <w:r w:rsidRPr="0008241C">
        <w:rPr>
          <w:i/>
          <w:iCs/>
          <w:noProof/>
          <w:sz w:val="22"/>
          <w:szCs w:val="24"/>
        </w:rPr>
        <w:t>378</w:t>
      </w:r>
      <w:r w:rsidRPr="0008241C">
        <w:rPr>
          <w:noProof/>
          <w:sz w:val="22"/>
          <w:szCs w:val="24"/>
        </w:rPr>
        <w:t>(9797), 1139–1165. https://doi.org/10.1016/S0140-6736(11)61337-8</w:t>
      </w:r>
    </w:p>
    <w:p w14:paraId="0007EEE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u, T., Zeng, H., Luo, Y., Wang, Q., Shi, F., Sun, G., Wu, Y., &amp; Wu, N. (2012). Monitoring vegetation recovery after China’s May 2008 Wenchuan earthquake using Landsat TM time-series data: A case study in Mao County. </w:t>
      </w:r>
      <w:r w:rsidRPr="0008241C">
        <w:rPr>
          <w:i/>
          <w:iCs/>
          <w:noProof/>
          <w:sz w:val="22"/>
          <w:szCs w:val="24"/>
        </w:rPr>
        <w:t>Ecological Research</w:t>
      </w:r>
      <w:r w:rsidRPr="0008241C">
        <w:rPr>
          <w:noProof/>
          <w:sz w:val="22"/>
          <w:szCs w:val="24"/>
        </w:rPr>
        <w:t>. https://doi.org/10.1007/s11284-012-0976-y</w:t>
      </w:r>
    </w:p>
    <w:p w14:paraId="4B63B9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uck, G. W., Smallbone, L. T., &amp; O’Brien, R. (2009). Socio-Economics and Vegetation Change in Urban Ecosystems: Patterns in Space and Time. </w:t>
      </w:r>
      <w:r w:rsidRPr="0008241C">
        <w:rPr>
          <w:i/>
          <w:iCs/>
          <w:noProof/>
          <w:sz w:val="22"/>
          <w:szCs w:val="24"/>
        </w:rPr>
        <w:t>Ecosystems</w:t>
      </w:r>
      <w:r w:rsidRPr="0008241C">
        <w:rPr>
          <w:noProof/>
          <w:sz w:val="22"/>
          <w:szCs w:val="24"/>
        </w:rPr>
        <w:t xml:space="preserve">, </w:t>
      </w:r>
      <w:r w:rsidRPr="0008241C">
        <w:rPr>
          <w:i/>
          <w:iCs/>
          <w:noProof/>
          <w:sz w:val="22"/>
          <w:szCs w:val="24"/>
        </w:rPr>
        <w:t>12</w:t>
      </w:r>
      <w:r w:rsidRPr="0008241C">
        <w:rPr>
          <w:noProof/>
          <w:sz w:val="22"/>
          <w:szCs w:val="24"/>
        </w:rPr>
        <w:t>(4), 604–620. https://doi.org/10.1007/s10021-009-9244-6</w:t>
      </w:r>
    </w:p>
    <w:p w14:paraId="4BD8F0C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uo, J., Yan, D., Song, J., Zhang, D., Xing, X., Han, Y., Yang, M., Dong, X., Peng, C., Chen, S., &amp; Xiao, X. (2013). A strategy for trade monitoring and substitution of the organs of threatened animals. </w:t>
      </w:r>
      <w:r w:rsidRPr="0008241C">
        <w:rPr>
          <w:i/>
          <w:iCs/>
          <w:noProof/>
          <w:sz w:val="22"/>
          <w:szCs w:val="24"/>
        </w:rPr>
        <w:t>Scientific Reports</w:t>
      </w:r>
      <w:r w:rsidRPr="0008241C">
        <w:rPr>
          <w:noProof/>
          <w:sz w:val="22"/>
          <w:szCs w:val="24"/>
        </w:rPr>
        <w:t xml:space="preserve">, </w:t>
      </w:r>
      <w:r w:rsidRPr="0008241C">
        <w:rPr>
          <w:i/>
          <w:iCs/>
          <w:noProof/>
          <w:sz w:val="22"/>
          <w:szCs w:val="24"/>
        </w:rPr>
        <w:t>3</w:t>
      </w:r>
      <w:r w:rsidRPr="0008241C">
        <w:rPr>
          <w:noProof/>
          <w:sz w:val="22"/>
          <w:szCs w:val="24"/>
        </w:rPr>
        <w:t>, 3108. https://doi.org/10.1038/srep03108</w:t>
      </w:r>
    </w:p>
    <w:p w14:paraId="5C9B0D5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uo, Z., Jiang, Z., &amp; Tang, S. (2015). Impacts of climate change on distributions and diversity of ungulates on the Tibetan Plateau. </w:t>
      </w:r>
      <w:r w:rsidRPr="0008241C">
        <w:rPr>
          <w:i/>
          <w:iCs/>
          <w:noProof/>
          <w:sz w:val="22"/>
          <w:szCs w:val="24"/>
        </w:rPr>
        <w:t>Ecological Applications</w:t>
      </w:r>
      <w:r w:rsidRPr="0008241C">
        <w:rPr>
          <w:noProof/>
          <w:sz w:val="22"/>
          <w:szCs w:val="24"/>
        </w:rPr>
        <w:t xml:space="preserve">, </w:t>
      </w:r>
      <w:r w:rsidRPr="0008241C">
        <w:rPr>
          <w:i/>
          <w:iCs/>
          <w:noProof/>
          <w:sz w:val="22"/>
          <w:szCs w:val="24"/>
        </w:rPr>
        <w:t>25</w:t>
      </w:r>
      <w:r w:rsidRPr="0008241C">
        <w:rPr>
          <w:noProof/>
          <w:sz w:val="22"/>
          <w:szCs w:val="24"/>
        </w:rPr>
        <w:t>, 24–38.</w:t>
      </w:r>
    </w:p>
    <w:p w14:paraId="435AA74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utz, A. F., Immerzeel, W. W., Shrestha, A. B., &amp; Bierkens, M. F. P. (2014). Consistent increase in High Asia’s runoff due to increasing glacier melt and precipitation. </w:t>
      </w:r>
      <w:r w:rsidRPr="0008241C">
        <w:rPr>
          <w:i/>
          <w:iCs/>
          <w:noProof/>
          <w:sz w:val="22"/>
          <w:szCs w:val="24"/>
        </w:rPr>
        <w:t>Nature Clim. Change</w:t>
      </w:r>
      <w:r w:rsidRPr="0008241C">
        <w:rPr>
          <w:noProof/>
          <w:sz w:val="22"/>
          <w:szCs w:val="24"/>
        </w:rPr>
        <w:t xml:space="preserve">, </w:t>
      </w:r>
      <w:r w:rsidRPr="0008241C">
        <w:rPr>
          <w:i/>
          <w:iCs/>
          <w:noProof/>
          <w:sz w:val="22"/>
          <w:szCs w:val="24"/>
        </w:rPr>
        <w:t>4</w:t>
      </w:r>
      <w:r w:rsidRPr="0008241C">
        <w:rPr>
          <w:noProof/>
          <w:sz w:val="22"/>
          <w:szCs w:val="24"/>
        </w:rPr>
        <w:t>(7), 587–592. Retrieved from http://dx.doi.org/10.1038/nclimate2237</w:t>
      </w:r>
    </w:p>
    <w:p w14:paraId="07D03A3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ymer, D., Funge-Smith, S., &amp; Miao, W. (2010). </w:t>
      </w:r>
      <w:r w:rsidRPr="0008241C">
        <w:rPr>
          <w:i/>
          <w:iCs/>
          <w:noProof/>
          <w:sz w:val="22"/>
          <w:szCs w:val="24"/>
        </w:rPr>
        <w:t>Status and potential of fisheries and aquaculture in Asia and the Pacific 2010</w:t>
      </w:r>
      <w:r w:rsidRPr="0008241C">
        <w:rPr>
          <w:noProof/>
          <w:sz w:val="22"/>
          <w:szCs w:val="24"/>
        </w:rPr>
        <w:t>. (F. A. O. R. O. for A. and the Pacific, Ed.). RAP Publication 2010/17.: FAO.</w:t>
      </w:r>
    </w:p>
    <w:p w14:paraId="5A5722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MacDiarmid, A., McKenzie, A., Sturman, J., Beaumont, J., Mikaloff‐Fletcher, S., &amp; Dunne, J. (2012). </w:t>
      </w:r>
      <w:r w:rsidRPr="0008241C">
        <w:rPr>
          <w:i/>
          <w:iCs/>
          <w:noProof/>
          <w:sz w:val="22"/>
          <w:szCs w:val="24"/>
        </w:rPr>
        <w:t>Assessment of anthropogenic threats to New Zealand marine habitats.</w:t>
      </w:r>
      <w:r w:rsidRPr="0008241C">
        <w:rPr>
          <w:noProof/>
          <w:sz w:val="22"/>
          <w:szCs w:val="24"/>
        </w:rPr>
        <w:t xml:space="preserve"> (New Zealand Aquatic Environment and Biodiversity Report No. 93).</w:t>
      </w:r>
    </w:p>
    <w:p w14:paraId="5BC5426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cDougall, A. S., McCann, K. S., Gellner, G., &amp; Turkington, R. (2013). Diversity loss with persistent human disturbance increases vulnerability to ecosystem collapse. </w:t>
      </w:r>
      <w:r w:rsidRPr="0008241C">
        <w:rPr>
          <w:i/>
          <w:iCs/>
          <w:noProof/>
          <w:sz w:val="22"/>
          <w:szCs w:val="24"/>
        </w:rPr>
        <w:t>Nature</w:t>
      </w:r>
      <w:r w:rsidRPr="0008241C">
        <w:rPr>
          <w:noProof/>
          <w:sz w:val="22"/>
          <w:szCs w:val="24"/>
        </w:rPr>
        <w:t xml:space="preserve">, </w:t>
      </w:r>
      <w:r w:rsidRPr="0008241C">
        <w:rPr>
          <w:i/>
          <w:iCs/>
          <w:noProof/>
          <w:sz w:val="22"/>
          <w:szCs w:val="24"/>
        </w:rPr>
        <w:t>494</w:t>
      </w:r>
      <w:r w:rsidRPr="0008241C">
        <w:rPr>
          <w:noProof/>
          <w:sz w:val="22"/>
          <w:szCs w:val="24"/>
        </w:rPr>
        <w:t>, 86–90.</w:t>
      </w:r>
    </w:p>
    <w:p w14:paraId="3990366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ck, R. N., &amp; Lonsdale, W. M. (2001). Humans as global plant dispersers: getting more than we bargained for. </w:t>
      </w:r>
      <w:r w:rsidRPr="0008241C">
        <w:rPr>
          <w:i/>
          <w:iCs/>
          <w:noProof/>
          <w:sz w:val="22"/>
          <w:szCs w:val="24"/>
        </w:rPr>
        <w:t>BioScience</w:t>
      </w:r>
      <w:r w:rsidRPr="0008241C">
        <w:rPr>
          <w:noProof/>
          <w:sz w:val="22"/>
          <w:szCs w:val="24"/>
        </w:rPr>
        <w:t xml:space="preserve">, </w:t>
      </w:r>
      <w:r w:rsidRPr="0008241C">
        <w:rPr>
          <w:i/>
          <w:iCs/>
          <w:noProof/>
          <w:sz w:val="22"/>
          <w:szCs w:val="24"/>
        </w:rPr>
        <w:t>51</w:t>
      </w:r>
      <w:r w:rsidRPr="0008241C">
        <w:rPr>
          <w:noProof/>
          <w:sz w:val="22"/>
          <w:szCs w:val="24"/>
        </w:rPr>
        <w:t>(2), 95. https://doi.org/10.1641/0006-3568(2001)051[0095:HAGPDG]2.0.CO;2</w:t>
      </w:r>
    </w:p>
    <w:p w14:paraId="6C845CA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ck, R. N., Simberloff, D., Mark Lonsdale, W., Evans, H., Clout, M., &amp; Bazzaz, F. A. (2000). Biotic invasions: causes, epidemiology, global consequences, and control. </w:t>
      </w:r>
      <w:r w:rsidRPr="0008241C">
        <w:rPr>
          <w:i/>
          <w:iCs/>
          <w:noProof/>
          <w:sz w:val="22"/>
          <w:szCs w:val="24"/>
        </w:rPr>
        <w:t>Ecological Applications</w:t>
      </w:r>
      <w:r w:rsidRPr="0008241C">
        <w:rPr>
          <w:noProof/>
          <w:sz w:val="22"/>
          <w:szCs w:val="24"/>
        </w:rPr>
        <w:t xml:space="preserve">, </w:t>
      </w:r>
      <w:r w:rsidRPr="0008241C">
        <w:rPr>
          <w:i/>
          <w:iCs/>
          <w:noProof/>
          <w:sz w:val="22"/>
          <w:szCs w:val="24"/>
        </w:rPr>
        <w:t>10</w:t>
      </w:r>
      <w:r w:rsidRPr="0008241C">
        <w:rPr>
          <w:noProof/>
          <w:sz w:val="22"/>
          <w:szCs w:val="24"/>
        </w:rPr>
        <w:t>(3), 689–710. https://doi.org/10.1890/1051-0761(2000)010[0689:BICEGC]2.0.CO;2</w:t>
      </w:r>
    </w:p>
    <w:p w14:paraId="2CE3F5F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clean, J., Dawe, D., Hardy, B., &amp; Hettel, G. (2002). </w:t>
      </w:r>
      <w:r w:rsidRPr="0008241C">
        <w:rPr>
          <w:i/>
          <w:iCs/>
          <w:noProof/>
          <w:sz w:val="22"/>
          <w:szCs w:val="24"/>
        </w:rPr>
        <w:t>Rice almanac: sourcebook for the most important economic activity on earth</w:t>
      </w:r>
      <w:r w:rsidRPr="0008241C">
        <w:rPr>
          <w:noProof/>
          <w:sz w:val="22"/>
          <w:szCs w:val="24"/>
        </w:rPr>
        <w:t>. Wallingford, UK: CABI Publishing.</w:t>
      </w:r>
    </w:p>
    <w:p w14:paraId="4061047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cusi, E. D., Abreo, N. A. S., Cuenca, G. C., Ranara, C. T. B., Cardona, L. T., Andam, M. B., Guanzon, G. C., Katikiro, R. E., &amp; Ashoka Deepananda, K. H. M. (2015). The potential impacts of climate change on freshwater fish, fish culture and fishing communities. </w:t>
      </w:r>
      <w:r w:rsidRPr="0008241C">
        <w:rPr>
          <w:i/>
          <w:iCs/>
          <w:noProof/>
          <w:sz w:val="22"/>
          <w:szCs w:val="24"/>
        </w:rPr>
        <w:t>Journal of Natural Studies</w:t>
      </w:r>
      <w:r w:rsidRPr="0008241C">
        <w:rPr>
          <w:noProof/>
          <w:sz w:val="22"/>
          <w:szCs w:val="24"/>
        </w:rPr>
        <w:t xml:space="preserve">, </w:t>
      </w:r>
      <w:r w:rsidRPr="0008241C">
        <w:rPr>
          <w:i/>
          <w:iCs/>
          <w:noProof/>
          <w:sz w:val="22"/>
          <w:szCs w:val="24"/>
        </w:rPr>
        <w:t>14</w:t>
      </w:r>
      <w:r w:rsidRPr="0008241C">
        <w:rPr>
          <w:noProof/>
          <w:sz w:val="22"/>
          <w:szCs w:val="24"/>
        </w:rPr>
        <w:t>(2), 14–31.</w:t>
      </w:r>
    </w:p>
    <w:p w14:paraId="64F41D7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gee, B., Oi, D., Parkes, J., Adamson, D., Hyne, N., Langford, D., Holtkamp, R., &amp; Lawson, S. (2016). </w:t>
      </w:r>
      <w:r w:rsidRPr="0008241C">
        <w:rPr>
          <w:i/>
          <w:iCs/>
          <w:noProof/>
          <w:sz w:val="22"/>
          <w:szCs w:val="24"/>
        </w:rPr>
        <w:t>Independent Review Panel of the National Red Imported Fire Ant Eradication Program</w:t>
      </w:r>
      <w:r w:rsidRPr="0008241C">
        <w:rPr>
          <w:noProof/>
          <w:sz w:val="22"/>
          <w:szCs w:val="24"/>
        </w:rPr>
        <w:t>.</w:t>
      </w:r>
    </w:p>
    <w:p w14:paraId="041C5EB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hat, T. B. S., Griffin, D. M., &amp; Sheperd, K. R. (1987). Human impact of some forest of middle hills of Nepal part 4. A detail study in southeast Sindhu Palchok and northeast Kabre Palanchok.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7</w:t>
      </w:r>
      <w:r w:rsidRPr="0008241C">
        <w:rPr>
          <w:noProof/>
          <w:sz w:val="22"/>
          <w:szCs w:val="24"/>
        </w:rPr>
        <w:t>(2), 111–134.</w:t>
      </w:r>
    </w:p>
    <w:p w14:paraId="4F695FB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jumdar, S. (2017). Emerging Trends in TVET in Asia and the Pacific Region: CPSC’s response. In </w:t>
      </w:r>
      <w:r w:rsidRPr="0008241C">
        <w:rPr>
          <w:i/>
          <w:iCs/>
          <w:noProof/>
          <w:sz w:val="22"/>
          <w:szCs w:val="24"/>
        </w:rPr>
        <w:t>Emerging Challenges and Trends in TVET in the Asia-Pacific Region</w:t>
      </w:r>
      <w:r w:rsidRPr="0008241C">
        <w:rPr>
          <w:noProof/>
          <w:sz w:val="22"/>
          <w:szCs w:val="24"/>
        </w:rPr>
        <w:t xml:space="preserve"> (pp. 3–17). Springer International Publishing AG.</w:t>
      </w:r>
    </w:p>
    <w:p w14:paraId="188947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ndal, J., &amp; Sengupta, P. (2015). ILEE, Vol: 38(1) June, 2015, </w:t>
      </w:r>
      <w:r w:rsidRPr="0008241C">
        <w:rPr>
          <w:i/>
          <w:iCs/>
          <w:noProof/>
          <w:sz w:val="22"/>
          <w:szCs w:val="24"/>
        </w:rPr>
        <w:t>38</w:t>
      </w:r>
      <w:r w:rsidRPr="0008241C">
        <w:rPr>
          <w:noProof/>
          <w:sz w:val="22"/>
          <w:szCs w:val="24"/>
        </w:rPr>
        <w:t>(1), 1–9.</w:t>
      </w:r>
    </w:p>
    <w:p w14:paraId="657941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o, D. H., Wang, Z. M., Luo, L., Ren, C. Y., &amp; Jia, M. M. (2016). Monitoring the evolution of wetland ecosystem pattern in Northeast China from 1990 to 2013 based on remote sensing. </w:t>
      </w:r>
      <w:r w:rsidRPr="0008241C">
        <w:rPr>
          <w:i/>
          <w:iCs/>
          <w:noProof/>
          <w:sz w:val="22"/>
          <w:szCs w:val="24"/>
        </w:rPr>
        <w:t>Journal of Natural Resources</w:t>
      </w:r>
      <w:r w:rsidRPr="0008241C">
        <w:rPr>
          <w:noProof/>
          <w:sz w:val="22"/>
          <w:szCs w:val="24"/>
        </w:rPr>
        <w:t xml:space="preserve">, </w:t>
      </w:r>
      <w:r w:rsidRPr="0008241C">
        <w:rPr>
          <w:i/>
          <w:iCs/>
          <w:noProof/>
          <w:sz w:val="22"/>
          <w:szCs w:val="24"/>
        </w:rPr>
        <w:t>31</w:t>
      </w:r>
      <w:r w:rsidRPr="0008241C">
        <w:rPr>
          <w:noProof/>
          <w:sz w:val="22"/>
          <w:szCs w:val="24"/>
        </w:rPr>
        <w:t>(8), 1253–1263.</w:t>
      </w:r>
    </w:p>
    <w:p w14:paraId="77C8424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rcotullio, P. J., Sarzynski, A., Albrecht, J., Schulz, N., &amp; Garcia, J. (2013). The geography of global urban greenhouse gas emissions: an exploratory analysis. </w:t>
      </w:r>
      <w:r w:rsidRPr="0008241C">
        <w:rPr>
          <w:i/>
          <w:iCs/>
          <w:noProof/>
          <w:sz w:val="22"/>
          <w:szCs w:val="24"/>
        </w:rPr>
        <w:t>Climatic Change</w:t>
      </w:r>
      <w:r w:rsidRPr="0008241C">
        <w:rPr>
          <w:noProof/>
          <w:sz w:val="22"/>
          <w:szCs w:val="24"/>
        </w:rPr>
        <w:t xml:space="preserve">, </w:t>
      </w:r>
      <w:r w:rsidRPr="0008241C">
        <w:rPr>
          <w:i/>
          <w:iCs/>
          <w:noProof/>
          <w:sz w:val="22"/>
          <w:szCs w:val="24"/>
        </w:rPr>
        <w:t>121</w:t>
      </w:r>
      <w:r w:rsidRPr="0008241C">
        <w:rPr>
          <w:noProof/>
          <w:sz w:val="22"/>
          <w:szCs w:val="24"/>
        </w:rPr>
        <w:t>(4), 621–634. https://doi.org/10.1007/s10584-013-0977-z</w:t>
      </w:r>
    </w:p>
    <w:p w14:paraId="58A3B9C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rinoni, A., Cristofanelli, P., Laj, P., Duchi, R., Putero, D., Calzolari, F., Landi, T. C., Vuillermoz, E., Maione, M., &amp; Bonasoni, P. (2013). High black carbon and ozone concentrations during pollution transport in the Himalayas: Five years of continuous observations at NCO-P global GAW station. </w:t>
      </w:r>
      <w:r w:rsidRPr="0008241C">
        <w:rPr>
          <w:i/>
          <w:iCs/>
          <w:noProof/>
          <w:sz w:val="22"/>
          <w:szCs w:val="24"/>
        </w:rPr>
        <w:t>Journal of Environmental Sciences</w:t>
      </w:r>
      <w:r w:rsidRPr="0008241C">
        <w:rPr>
          <w:noProof/>
          <w:sz w:val="22"/>
          <w:szCs w:val="24"/>
        </w:rPr>
        <w:t xml:space="preserve">, </w:t>
      </w:r>
      <w:r w:rsidRPr="0008241C">
        <w:rPr>
          <w:i/>
          <w:iCs/>
          <w:noProof/>
          <w:sz w:val="22"/>
          <w:szCs w:val="24"/>
        </w:rPr>
        <w:t>25</w:t>
      </w:r>
      <w:r w:rsidRPr="0008241C">
        <w:rPr>
          <w:noProof/>
          <w:sz w:val="22"/>
          <w:szCs w:val="24"/>
        </w:rPr>
        <w:t>(8), 1618–1625. https://doi.org/10.1016/S1001-0742(12)60242-3</w:t>
      </w:r>
    </w:p>
    <w:p w14:paraId="1C1B817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rk, A. F., Barratt, B. I. P., &amp; Weeks, E. S. (2013). Ecosystem services in New Zealand’s indigenous grasslands: conditions and trends. In J. R. Dymond (Ed.), </w:t>
      </w:r>
      <w:r w:rsidRPr="0008241C">
        <w:rPr>
          <w:i/>
          <w:iCs/>
          <w:noProof/>
          <w:sz w:val="22"/>
          <w:szCs w:val="24"/>
        </w:rPr>
        <w:t>Ecosystem services in New Zealand - conditions and trends</w:t>
      </w:r>
      <w:r w:rsidRPr="0008241C">
        <w:rPr>
          <w:noProof/>
          <w:sz w:val="22"/>
          <w:szCs w:val="24"/>
        </w:rPr>
        <w:t>. Lincoln, New Zealand: Manaaki Whenua Press.</w:t>
      </w:r>
    </w:p>
    <w:p w14:paraId="664312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son-D’Croz, D., Vervoort, J., Palazzo, A., Islam, S., Lord, S., Helfgott, A., Havlík, P., Peou, R., Sassen, M., Veeger, M., van Soesbergen, A., Arnell, A. P., Stuch, B., Arslan, A., &amp; Lipper, L. (2016). Multi-factor, multi-state, multi-model scenarios: Exploring food and climate futures for Southeast Asia. </w:t>
      </w:r>
      <w:r w:rsidRPr="0008241C">
        <w:rPr>
          <w:i/>
          <w:iCs/>
          <w:noProof/>
          <w:sz w:val="22"/>
          <w:szCs w:val="24"/>
        </w:rPr>
        <w:t>Environmental Modelling &amp; Software</w:t>
      </w:r>
      <w:r w:rsidRPr="0008241C">
        <w:rPr>
          <w:noProof/>
          <w:sz w:val="22"/>
          <w:szCs w:val="24"/>
        </w:rPr>
        <w:t xml:space="preserve">, </w:t>
      </w:r>
      <w:r w:rsidRPr="0008241C">
        <w:rPr>
          <w:i/>
          <w:iCs/>
          <w:noProof/>
          <w:sz w:val="22"/>
          <w:szCs w:val="24"/>
        </w:rPr>
        <w:t>83</w:t>
      </w:r>
      <w:r w:rsidRPr="0008241C">
        <w:rPr>
          <w:noProof/>
          <w:sz w:val="22"/>
          <w:szCs w:val="24"/>
        </w:rPr>
        <w:t>, 255–270. https://doi.org/10.1016/j.envsoft.2016.05.008</w:t>
      </w:r>
    </w:p>
    <w:p w14:paraId="3620989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ssey, D. S., Axinn, W. G., &amp; Ghimire, D. J. (2010). Environmental change and out-migration: evidence from Nepal. </w:t>
      </w:r>
      <w:r w:rsidRPr="0008241C">
        <w:rPr>
          <w:i/>
          <w:iCs/>
          <w:noProof/>
          <w:sz w:val="22"/>
          <w:szCs w:val="24"/>
        </w:rPr>
        <w:t>Population and Environment</w:t>
      </w:r>
      <w:r w:rsidRPr="0008241C">
        <w:rPr>
          <w:noProof/>
          <w:sz w:val="22"/>
          <w:szCs w:val="24"/>
        </w:rPr>
        <w:t xml:space="preserve">, </w:t>
      </w:r>
      <w:r w:rsidRPr="0008241C">
        <w:rPr>
          <w:i/>
          <w:iCs/>
          <w:noProof/>
          <w:sz w:val="22"/>
          <w:szCs w:val="24"/>
        </w:rPr>
        <w:t>32</w:t>
      </w:r>
      <w:r w:rsidRPr="0008241C">
        <w:rPr>
          <w:noProof/>
          <w:sz w:val="22"/>
          <w:szCs w:val="24"/>
        </w:rPr>
        <w:t>(2–3), 109–136. https://doi.org/10.1007/s11111-010-0119-8</w:t>
      </w:r>
    </w:p>
    <w:p w14:paraId="1B8AA33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teo-Sagasta, J., Raschid-Sally, L., &amp; Thebo, A. (2015). Chapter2: Global Wastewater and Sludge Production, Treatment and Use. In P. Drechsel, M. Qadir, &amp; D. Wichelns (Eds.), </w:t>
      </w:r>
      <w:r w:rsidRPr="0008241C">
        <w:rPr>
          <w:i/>
          <w:iCs/>
          <w:noProof/>
          <w:sz w:val="22"/>
          <w:szCs w:val="24"/>
        </w:rPr>
        <w:t>Wastewater: Economic Asset in an Urbanizing World</w:t>
      </w:r>
      <w:r w:rsidRPr="0008241C">
        <w:rPr>
          <w:noProof/>
          <w:sz w:val="22"/>
          <w:szCs w:val="24"/>
        </w:rPr>
        <w:t xml:space="preserve"> (pp. 15–38). Springer Dordrecht Heidelberg New York London.</w:t>
      </w:r>
    </w:p>
    <w:p w14:paraId="30A3231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tsubara, H., Morimoto, S., Sase, H., Ohizumi, T., Sumida, H., Nakata, M., &amp; Ueda, H. (2009). Long-Term Declining Trends in River Water pH in Central Japan. </w:t>
      </w:r>
      <w:r w:rsidRPr="0008241C">
        <w:rPr>
          <w:i/>
          <w:iCs/>
          <w:noProof/>
          <w:sz w:val="22"/>
          <w:szCs w:val="24"/>
        </w:rPr>
        <w:t xml:space="preserve">Water, Air, and Soil </w:t>
      </w:r>
      <w:r w:rsidRPr="0008241C">
        <w:rPr>
          <w:i/>
          <w:iCs/>
          <w:noProof/>
          <w:sz w:val="22"/>
          <w:szCs w:val="24"/>
        </w:rPr>
        <w:lastRenderedPageBreak/>
        <w:t>Pollution</w:t>
      </w:r>
      <w:r w:rsidRPr="0008241C">
        <w:rPr>
          <w:noProof/>
          <w:sz w:val="22"/>
          <w:szCs w:val="24"/>
        </w:rPr>
        <w:t xml:space="preserve">, </w:t>
      </w:r>
      <w:r w:rsidRPr="0008241C">
        <w:rPr>
          <w:i/>
          <w:iCs/>
          <w:noProof/>
          <w:sz w:val="22"/>
          <w:szCs w:val="24"/>
        </w:rPr>
        <w:t>200</w:t>
      </w:r>
      <w:r w:rsidRPr="0008241C">
        <w:rPr>
          <w:noProof/>
          <w:sz w:val="22"/>
          <w:szCs w:val="24"/>
        </w:rPr>
        <w:t>(1), 253–265. https://doi.org/10.1007/s11270-008-9909-3</w:t>
      </w:r>
    </w:p>
    <w:p w14:paraId="7D86A54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tsuzaki, S. S., &amp; Kadoya, T. (2015). Trends and stability of inland fishery resources in Japanese lakes: Introduction of exotic piscivores as a driver. </w:t>
      </w:r>
      <w:r w:rsidRPr="0008241C">
        <w:rPr>
          <w:i/>
          <w:iCs/>
          <w:noProof/>
          <w:sz w:val="22"/>
          <w:szCs w:val="24"/>
        </w:rPr>
        <w:t>Ecological Applications</w:t>
      </w:r>
      <w:r w:rsidRPr="0008241C">
        <w:rPr>
          <w:noProof/>
          <w:sz w:val="22"/>
          <w:szCs w:val="24"/>
        </w:rPr>
        <w:t xml:space="preserve">, </w:t>
      </w:r>
      <w:r w:rsidRPr="0008241C">
        <w:rPr>
          <w:i/>
          <w:iCs/>
          <w:noProof/>
          <w:sz w:val="22"/>
          <w:szCs w:val="24"/>
        </w:rPr>
        <w:t>25</w:t>
      </w:r>
      <w:r w:rsidRPr="0008241C">
        <w:rPr>
          <w:noProof/>
          <w:sz w:val="22"/>
          <w:szCs w:val="24"/>
        </w:rPr>
        <w:t>(5), 1420–1432. https://doi.org/10.1890/13-2182.1.sm</w:t>
      </w:r>
    </w:p>
    <w:p w14:paraId="317EEF1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tyssek, R., &amp; Sandermann, H. (2003). Impact of ozone on trees: an ecophysiological perspective. </w:t>
      </w:r>
      <w:r w:rsidRPr="0008241C">
        <w:rPr>
          <w:i/>
          <w:iCs/>
          <w:noProof/>
          <w:sz w:val="22"/>
          <w:szCs w:val="24"/>
        </w:rPr>
        <w:t>Progress in Botany</w:t>
      </w:r>
      <w:r w:rsidRPr="0008241C">
        <w:rPr>
          <w:noProof/>
          <w:sz w:val="22"/>
          <w:szCs w:val="24"/>
        </w:rPr>
        <w:t xml:space="preserve">, </w:t>
      </w:r>
      <w:r w:rsidRPr="0008241C">
        <w:rPr>
          <w:i/>
          <w:iCs/>
          <w:noProof/>
          <w:sz w:val="22"/>
          <w:szCs w:val="24"/>
        </w:rPr>
        <w:t>64</w:t>
      </w:r>
      <w:r w:rsidRPr="0008241C">
        <w:rPr>
          <w:noProof/>
          <w:sz w:val="22"/>
          <w:szCs w:val="24"/>
        </w:rPr>
        <w:t>, 349–404.</w:t>
      </w:r>
    </w:p>
    <w:p w14:paraId="6DA7AAB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xwell, S., Fuller, R. A., Brooks, T. M., &amp; Watson, J. E. M. (2016). The ravages of guns, nets and bulldozers. </w:t>
      </w:r>
      <w:r w:rsidRPr="0008241C">
        <w:rPr>
          <w:i/>
          <w:iCs/>
          <w:noProof/>
          <w:sz w:val="22"/>
          <w:szCs w:val="24"/>
        </w:rPr>
        <w:t>Nature</w:t>
      </w:r>
      <w:r w:rsidRPr="0008241C">
        <w:rPr>
          <w:noProof/>
          <w:sz w:val="22"/>
          <w:szCs w:val="24"/>
        </w:rPr>
        <w:t xml:space="preserve">, </w:t>
      </w:r>
      <w:r w:rsidRPr="0008241C">
        <w:rPr>
          <w:i/>
          <w:iCs/>
          <w:noProof/>
          <w:sz w:val="22"/>
          <w:szCs w:val="24"/>
        </w:rPr>
        <w:t>536</w:t>
      </w:r>
      <w:r w:rsidRPr="0008241C">
        <w:rPr>
          <w:noProof/>
          <w:sz w:val="22"/>
          <w:szCs w:val="24"/>
        </w:rPr>
        <w:t>, 143–145.</w:t>
      </w:r>
    </w:p>
    <w:p w14:paraId="544CE20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yfield, A. B., Chen, M. N., Meng, P. J., Lin, H. J., Chen, C. S., &amp; Liu, P. J. (2013). The physiological response of the reef coral Pocillopora damicornis to elevated temperature: Results from coral reef mesocosm experiments in Southern Taiwan. </w:t>
      </w:r>
      <w:r w:rsidRPr="0008241C">
        <w:rPr>
          <w:i/>
          <w:iCs/>
          <w:noProof/>
          <w:sz w:val="22"/>
          <w:szCs w:val="24"/>
        </w:rPr>
        <w:t>Marine Environmental Research</w:t>
      </w:r>
      <w:r w:rsidRPr="0008241C">
        <w:rPr>
          <w:noProof/>
          <w:sz w:val="22"/>
          <w:szCs w:val="24"/>
        </w:rPr>
        <w:t xml:space="preserve">, </w:t>
      </w:r>
      <w:r w:rsidRPr="0008241C">
        <w:rPr>
          <w:i/>
          <w:iCs/>
          <w:noProof/>
          <w:sz w:val="22"/>
          <w:szCs w:val="24"/>
        </w:rPr>
        <w:t>86</w:t>
      </w:r>
      <w:r w:rsidRPr="0008241C">
        <w:rPr>
          <w:noProof/>
          <w:sz w:val="22"/>
          <w:szCs w:val="24"/>
        </w:rPr>
        <w:t>, 1–11. https://doi.org/10.1016/j.marenvres.2013.01.004</w:t>
      </w:r>
    </w:p>
    <w:p w14:paraId="248825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donald, R. I., Kareiva, P., &amp; Forman, R. T. T. (2008). The implications of current and future urbanization for global protected areas and biodiversity conservation. </w:t>
      </w:r>
      <w:r w:rsidRPr="0008241C">
        <w:rPr>
          <w:i/>
          <w:iCs/>
          <w:noProof/>
          <w:sz w:val="22"/>
          <w:szCs w:val="24"/>
        </w:rPr>
        <w:t>Biological Conservation</w:t>
      </w:r>
      <w:r w:rsidRPr="0008241C">
        <w:rPr>
          <w:noProof/>
          <w:sz w:val="22"/>
          <w:szCs w:val="24"/>
        </w:rPr>
        <w:t xml:space="preserve">, </w:t>
      </w:r>
      <w:r w:rsidRPr="0008241C">
        <w:rPr>
          <w:i/>
          <w:iCs/>
          <w:noProof/>
          <w:sz w:val="22"/>
          <w:szCs w:val="24"/>
        </w:rPr>
        <w:t>141</w:t>
      </w:r>
      <w:r w:rsidRPr="0008241C">
        <w:rPr>
          <w:noProof/>
          <w:sz w:val="22"/>
          <w:szCs w:val="24"/>
        </w:rPr>
        <w:t>(6), 1695–1703. https://doi.org/10.1016/j.biocon.2008.04.025</w:t>
      </w:r>
    </w:p>
    <w:p w14:paraId="161541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Donald, R. I., Marcotullio, P. J., &amp; Güneralp, B. (2013). Urbanization and Global Trends in Biodiversity and Ecosystem Services. In </w:t>
      </w:r>
      <w:r w:rsidRPr="0008241C">
        <w:rPr>
          <w:i/>
          <w:iCs/>
          <w:noProof/>
          <w:sz w:val="22"/>
          <w:szCs w:val="24"/>
        </w:rPr>
        <w:t>Urbanization, Biodiversity and Ecosystem Services: Challenges and Opportunities</w:t>
      </w:r>
      <w:r w:rsidRPr="0008241C">
        <w:rPr>
          <w:noProof/>
          <w:sz w:val="22"/>
          <w:szCs w:val="24"/>
        </w:rPr>
        <w:t xml:space="preserve"> (pp. 31–52). Dordrecht: Springer Netherlands. https://doi.org/10.1007/978-94-007-7088-1_3</w:t>
      </w:r>
    </w:p>
    <w:p w14:paraId="48705D9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Gee, T. G. (1991). The emergence of desakota regions in Asia: expanding a hypothesis. In N. S. Ginsburg, B. Koppel, &amp; T. G. McGee (Eds.), </w:t>
      </w:r>
      <w:r w:rsidRPr="0008241C">
        <w:rPr>
          <w:i/>
          <w:iCs/>
          <w:noProof/>
          <w:sz w:val="22"/>
          <w:szCs w:val="24"/>
        </w:rPr>
        <w:t>The Extended metropolis: Settlement Transition in Asia</w:t>
      </w:r>
      <w:r w:rsidRPr="0008241C">
        <w:rPr>
          <w:noProof/>
          <w:sz w:val="22"/>
          <w:szCs w:val="24"/>
        </w:rPr>
        <w:t xml:space="preserve"> (pp. 3–25). Honolulu: University of Hawaii Press. Retrieved from http://ci.nii.ac.jp/ncid/BA12850345</w:t>
      </w:r>
    </w:p>
    <w:p w14:paraId="19C3321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Granahan, G., Satterthwaite, D., &amp; Tacoli, C. (2004). </w:t>
      </w:r>
      <w:r w:rsidRPr="0008241C">
        <w:rPr>
          <w:i/>
          <w:iCs/>
          <w:noProof/>
          <w:sz w:val="22"/>
          <w:szCs w:val="24"/>
        </w:rPr>
        <w:t>Rural–urban change, boundary problems and environmental burdens</w:t>
      </w:r>
      <w:r w:rsidRPr="0008241C">
        <w:rPr>
          <w:noProof/>
          <w:sz w:val="22"/>
          <w:szCs w:val="24"/>
        </w:rPr>
        <w:t>. Retrieved from http://www.iied.org/pubs/display.php?o=9500IIED&amp;n=14&amp;l=34&amp;a=C Tacoli</w:t>
      </w:r>
    </w:p>
    <w:p w14:paraId="706553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gree, S., Whan, K., Jones, D., Alexander, L. V., Imielska, A., Diamond, H., Ene, E., Finaulahi, S., Inape, K., Jacklick, L., Kumar, R., Laurent, V., Malala, H., Malsale, P., Moniz, T., Ngemaes, M., Peltier, A., Porteous, A., Pulehetoa-Mitiepo, R., Seuseu, S., Skilling, E., Tahani, L., Teimitsi, F., Toorua, U., &amp; Vaiimene, M. (2014). An updated assessment of trends and variability in total and extreme rainfall in the western Pacific. </w:t>
      </w:r>
      <w:r w:rsidRPr="0008241C">
        <w:rPr>
          <w:i/>
          <w:iCs/>
          <w:noProof/>
          <w:sz w:val="22"/>
          <w:szCs w:val="24"/>
        </w:rPr>
        <w:t>International Journal of Climatology</w:t>
      </w:r>
      <w:r w:rsidRPr="0008241C">
        <w:rPr>
          <w:noProof/>
          <w:sz w:val="22"/>
          <w:szCs w:val="24"/>
        </w:rPr>
        <w:t xml:space="preserve">, </w:t>
      </w:r>
      <w:r w:rsidRPr="0008241C">
        <w:rPr>
          <w:i/>
          <w:iCs/>
          <w:noProof/>
          <w:sz w:val="22"/>
          <w:szCs w:val="24"/>
        </w:rPr>
        <w:t>34</w:t>
      </w:r>
      <w:r w:rsidRPr="0008241C">
        <w:rPr>
          <w:noProof/>
          <w:sz w:val="22"/>
          <w:szCs w:val="24"/>
        </w:rPr>
        <w:t>(8), 2775–2791. https://doi.org/10.1002/joc.3874</w:t>
      </w:r>
    </w:p>
    <w:p w14:paraId="7A49E95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Innes, R. J., Simpson, M., Lopez, B., Hawkins, R., &amp; Shore, R. (2017). Wetland Ecosystem Services and the Ramsar Convention: an Assessment of Needs. </w:t>
      </w:r>
      <w:r w:rsidRPr="0008241C">
        <w:rPr>
          <w:i/>
          <w:iCs/>
          <w:noProof/>
          <w:sz w:val="22"/>
          <w:szCs w:val="24"/>
        </w:rPr>
        <w:t>Wetlands</w:t>
      </w:r>
      <w:r w:rsidRPr="0008241C">
        <w:rPr>
          <w:noProof/>
          <w:sz w:val="22"/>
          <w:szCs w:val="24"/>
        </w:rPr>
        <w:t xml:space="preserve">, </w:t>
      </w:r>
      <w:r w:rsidRPr="0008241C">
        <w:rPr>
          <w:i/>
          <w:iCs/>
          <w:noProof/>
          <w:sz w:val="22"/>
          <w:szCs w:val="24"/>
        </w:rPr>
        <w:t>37</w:t>
      </w:r>
      <w:r w:rsidRPr="0008241C">
        <w:rPr>
          <w:noProof/>
          <w:sz w:val="22"/>
          <w:szCs w:val="24"/>
        </w:rPr>
        <w:t>(1), 123–134. https://doi.org/10.1007/s13157-016-0849-1</w:t>
      </w:r>
    </w:p>
    <w:p w14:paraId="0088FE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Intosh, A. R., McHugh, P. A., Dunn, N. R., Goodman, J. M., Howard, S. W., Jellyman, P. G., O’Brien, L. K., &amp; Nyström, P. (2010). The impact of trout on galaxiid fishes in New Zealand. </w:t>
      </w:r>
      <w:r w:rsidRPr="0008241C">
        <w:rPr>
          <w:i/>
          <w:iCs/>
          <w:noProof/>
          <w:sz w:val="22"/>
          <w:szCs w:val="24"/>
        </w:rPr>
        <w:t>New Zealand Journal of Ecology</w:t>
      </w:r>
      <w:r w:rsidRPr="0008241C">
        <w:rPr>
          <w:noProof/>
          <w:sz w:val="22"/>
          <w:szCs w:val="24"/>
        </w:rPr>
        <w:t xml:space="preserve">, </w:t>
      </w:r>
      <w:r w:rsidRPr="0008241C">
        <w:rPr>
          <w:i/>
          <w:iCs/>
          <w:noProof/>
          <w:sz w:val="22"/>
          <w:szCs w:val="24"/>
        </w:rPr>
        <w:t>34</w:t>
      </w:r>
      <w:r w:rsidRPr="0008241C">
        <w:rPr>
          <w:noProof/>
          <w:sz w:val="22"/>
          <w:szCs w:val="24"/>
        </w:rPr>
        <w:t>(1), 195–206.</w:t>
      </w:r>
    </w:p>
    <w:p w14:paraId="229B3D1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ivor, J. G. (2005). Australian Grasslands. In J. M. Suttie, S. G. Reynolds, &amp; C. Batello (Eds.), </w:t>
      </w:r>
      <w:r w:rsidRPr="0008241C">
        <w:rPr>
          <w:i/>
          <w:iCs/>
          <w:noProof/>
          <w:sz w:val="22"/>
          <w:szCs w:val="24"/>
        </w:rPr>
        <w:t>Grasslands of the world</w:t>
      </w:r>
      <w:r w:rsidRPr="0008241C">
        <w:rPr>
          <w:noProof/>
          <w:sz w:val="22"/>
          <w:szCs w:val="24"/>
        </w:rPr>
        <w:t>. Rome: Food and Agriculture Organization of the United Nations. Retrieved from http://www.fao.org/docrep/008/y8344e/y8344e0g.htm</w:t>
      </w:r>
    </w:p>
    <w:p w14:paraId="3884A16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Kee, J. K., Sciulli, P. W., Fooce, C. D., &amp; Waite, T. A. (2004). Forecasting global biodiversity threats associated with human population growth. </w:t>
      </w:r>
      <w:r w:rsidRPr="0008241C">
        <w:rPr>
          <w:i/>
          <w:iCs/>
          <w:noProof/>
          <w:sz w:val="22"/>
          <w:szCs w:val="24"/>
        </w:rPr>
        <w:t>Biological Conservation</w:t>
      </w:r>
      <w:r w:rsidRPr="0008241C">
        <w:rPr>
          <w:noProof/>
          <w:sz w:val="22"/>
          <w:szCs w:val="24"/>
        </w:rPr>
        <w:t xml:space="preserve">, </w:t>
      </w:r>
      <w:r w:rsidRPr="0008241C">
        <w:rPr>
          <w:i/>
          <w:iCs/>
          <w:noProof/>
          <w:sz w:val="22"/>
          <w:szCs w:val="24"/>
        </w:rPr>
        <w:t>115</w:t>
      </w:r>
      <w:r w:rsidRPr="0008241C">
        <w:rPr>
          <w:noProof/>
          <w:sz w:val="22"/>
          <w:szCs w:val="24"/>
        </w:rPr>
        <w:t>(1), 161–164. Retrieved from http://www.sciencedirect.com/science/article/pii/S0006320703000995</w:t>
      </w:r>
    </w:p>
    <w:p w14:paraId="5331F6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Keown, R. E. (2009). The Epidemiologic Transition: Changing Patterns of Mortality and Population Dynamics. </w:t>
      </w:r>
      <w:r w:rsidRPr="0008241C">
        <w:rPr>
          <w:i/>
          <w:iCs/>
          <w:noProof/>
          <w:sz w:val="22"/>
          <w:szCs w:val="24"/>
        </w:rPr>
        <w:t>American Journal of Lifestyle Medicine</w:t>
      </w:r>
      <w:r w:rsidRPr="0008241C">
        <w:rPr>
          <w:noProof/>
          <w:sz w:val="22"/>
          <w:szCs w:val="24"/>
        </w:rPr>
        <w:t xml:space="preserve">, </w:t>
      </w:r>
      <w:r w:rsidRPr="0008241C">
        <w:rPr>
          <w:i/>
          <w:iCs/>
          <w:noProof/>
          <w:sz w:val="22"/>
          <w:szCs w:val="24"/>
        </w:rPr>
        <w:t>3</w:t>
      </w:r>
      <w:r w:rsidRPr="0008241C">
        <w:rPr>
          <w:noProof/>
          <w:sz w:val="22"/>
          <w:szCs w:val="24"/>
        </w:rPr>
        <w:t>(1 Suppl), 19S–26S. https://doi.org/10.1177/1559827609335350</w:t>
      </w:r>
    </w:p>
    <w:p w14:paraId="3EBC273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cleod, E., Chmura, G. L., Bouillon, S., Salm, R., Björk, M., Duarte, C. M., Lovelock, C. E., Schlesinger, W. H., &amp; Silliman, B. R. (2011). A blueprint for blue carbon: toward an improved understanding of the role of vegetated coastal habitats in sequestering CO2.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9</w:t>
      </w:r>
      <w:r w:rsidRPr="0008241C">
        <w:rPr>
          <w:noProof/>
          <w:sz w:val="22"/>
          <w:szCs w:val="24"/>
        </w:rPr>
        <w:t>(10), 552–560. https://doi.org/10.1890/110004</w:t>
      </w:r>
    </w:p>
    <w:p w14:paraId="5338E03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kong River Commission. (2007). Diagnostic study of water quality in the Lower Mekong Basin. </w:t>
      </w:r>
      <w:r w:rsidRPr="0008241C">
        <w:rPr>
          <w:i/>
          <w:iCs/>
          <w:noProof/>
          <w:sz w:val="22"/>
          <w:szCs w:val="24"/>
        </w:rPr>
        <w:t>MRC Technical Paper No.15</w:t>
      </w:r>
      <w:r w:rsidRPr="0008241C">
        <w:rPr>
          <w:noProof/>
          <w:sz w:val="22"/>
          <w:szCs w:val="24"/>
        </w:rPr>
        <w:t>, (15), 57pp.</w:t>
      </w:r>
    </w:p>
    <w:p w14:paraId="47FE6E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ndelsohn, R. (2014). The impact of climate change on agriculture in Asia. Journal of Integrative Agriculture. </w:t>
      </w:r>
      <w:r w:rsidRPr="0008241C">
        <w:rPr>
          <w:i/>
          <w:iCs/>
          <w:noProof/>
          <w:sz w:val="22"/>
          <w:szCs w:val="24"/>
        </w:rPr>
        <w:t xml:space="preserve">Journal of Integrative Agriculture </w:t>
      </w:r>
      <w:r w:rsidRPr="0008241C">
        <w:rPr>
          <w:noProof/>
          <w:sz w:val="22"/>
          <w:szCs w:val="24"/>
        </w:rPr>
        <w:t xml:space="preserve">, </w:t>
      </w:r>
      <w:r w:rsidRPr="0008241C">
        <w:rPr>
          <w:i/>
          <w:iCs/>
          <w:noProof/>
          <w:sz w:val="22"/>
          <w:szCs w:val="24"/>
        </w:rPr>
        <w:t>13</w:t>
      </w:r>
      <w:r w:rsidRPr="0008241C">
        <w:rPr>
          <w:noProof/>
          <w:sz w:val="22"/>
          <w:szCs w:val="24"/>
        </w:rPr>
        <w:t>(4), 660–665.</w:t>
      </w:r>
    </w:p>
    <w:p w14:paraId="06D4B5A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Ménégoz, M., Krinner, G., Balkanski, Y., Boucher, O., Cozic, A., Lim, S., &amp; Jacobi, H. W. (2014). Snow cover sensitivity to black carbon deposition in the Himalayas: from atmospheric and ice core measurements to regional climate simulations. </w:t>
      </w:r>
      <w:r w:rsidRPr="0008241C">
        <w:rPr>
          <w:i/>
          <w:iCs/>
          <w:noProof/>
          <w:sz w:val="22"/>
          <w:szCs w:val="24"/>
        </w:rPr>
        <w:t>Atmos Chem Phys</w:t>
      </w:r>
      <w:r w:rsidRPr="0008241C">
        <w:rPr>
          <w:noProof/>
          <w:sz w:val="22"/>
          <w:szCs w:val="24"/>
        </w:rPr>
        <w:t xml:space="preserve">, </w:t>
      </w:r>
      <w:r w:rsidRPr="0008241C">
        <w:rPr>
          <w:i/>
          <w:iCs/>
          <w:noProof/>
          <w:sz w:val="22"/>
          <w:szCs w:val="24"/>
        </w:rPr>
        <w:t>14</w:t>
      </w:r>
      <w:r w:rsidRPr="0008241C">
        <w:rPr>
          <w:noProof/>
          <w:sz w:val="22"/>
          <w:szCs w:val="24"/>
        </w:rPr>
        <w:t>(8), 4237–4249.</w:t>
      </w:r>
    </w:p>
    <w:p w14:paraId="29494ED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nzi, H., Oenema, O., Burton, C., Shipin, O., Gerber, P., Robinson, T. P., &amp; Franceschini, G. (2010). Impacts of intensive livestock production and manure managment on the environment. In H. Steinfeld, H. A. Mooney, F. Schneider, &amp; L. E. Neville (Eds.), </w:t>
      </w:r>
      <w:r w:rsidRPr="0008241C">
        <w:rPr>
          <w:i/>
          <w:iCs/>
          <w:noProof/>
          <w:sz w:val="22"/>
          <w:szCs w:val="24"/>
        </w:rPr>
        <w:t xml:space="preserve">Livestock in a Changing Landscape </w:t>
      </w:r>
      <w:r w:rsidRPr="0008241C">
        <w:rPr>
          <w:noProof/>
          <w:sz w:val="22"/>
          <w:szCs w:val="24"/>
        </w:rPr>
        <w:t xml:space="preserve"> (Vol. 1).</w:t>
      </w:r>
    </w:p>
    <w:p w14:paraId="7C63388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rrifield, M. A. (2011). A Shift in Western Tropical Pacific Sea Level Trends during the 1990s. </w:t>
      </w:r>
      <w:r w:rsidRPr="0008241C">
        <w:rPr>
          <w:i/>
          <w:iCs/>
          <w:noProof/>
          <w:sz w:val="22"/>
          <w:szCs w:val="24"/>
        </w:rPr>
        <w:t>Journal of Climate</w:t>
      </w:r>
      <w:r w:rsidRPr="0008241C">
        <w:rPr>
          <w:noProof/>
          <w:sz w:val="22"/>
          <w:szCs w:val="24"/>
        </w:rPr>
        <w:t xml:space="preserve">, </w:t>
      </w:r>
      <w:r w:rsidRPr="0008241C">
        <w:rPr>
          <w:i/>
          <w:iCs/>
          <w:noProof/>
          <w:sz w:val="22"/>
          <w:szCs w:val="24"/>
        </w:rPr>
        <w:t>24</w:t>
      </w:r>
      <w:r w:rsidRPr="0008241C">
        <w:rPr>
          <w:noProof/>
          <w:sz w:val="22"/>
          <w:szCs w:val="24"/>
        </w:rPr>
        <w:t>(15), 4126–4138. https://doi.org/10.1175/2011JCLI3932.1</w:t>
      </w:r>
    </w:p>
    <w:p w14:paraId="057D18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slemani, Y. (2008). </w:t>
      </w:r>
      <w:r w:rsidRPr="0008241C">
        <w:rPr>
          <w:i/>
          <w:iCs/>
          <w:noProof/>
          <w:sz w:val="22"/>
          <w:szCs w:val="24"/>
        </w:rPr>
        <w:t>Climate change impacts and adaptation in the Eastern Mediterranean/Syria: draft UNFCCC initial national communication for Syria</w:t>
      </w:r>
      <w:r w:rsidRPr="0008241C">
        <w:rPr>
          <w:noProof/>
          <w:sz w:val="22"/>
          <w:szCs w:val="24"/>
        </w:rPr>
        <w:t>.</w:t>
      </w:r>
    </w:p>
    <w:p w14:paraId="2B2363A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sserli, B., &amp; Ives, J. D. (1997). </w:t>
      </w:r>
      <w:r w:rsidRPr="0008241C">
        <w:rPr>
          <w:i/>
          <w:iCs/>
          <w:noProof/>
          <w:sz w:val="22"/>
          <w:szCs w:val="24"/>
        </w:rPr>
        <w:t>Mountains of the World: A Global Priority</w:t>
      </w:r>
      <w:r w:rsidRPr="0008241C">
        <w:rPr>
          <w:noProof/>
          <w:sz w:val="22"/>
          <w:szCs w:val="24"/>
        </w:rPr>
        <w:t>. (B. Messerli and J. D. Ives, Ed.). New York and Carnforth: Parthenon Publishing.</w:t>
      </w:r>
    </w:p>
    <w:p w14:paraId="07B2479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ao, L., Ye, P., He, B., Chen, L., &amp; Cui, X. (2015). Future climate impact on the desertification in the dry land asia using AVHRR GIMMS NDVI3g data. </w:t>
      </w:r>
      <w:r w:rsidRPr="0008241C">
        <w:rPr>
          <w:i/>
          <w:iCs/>
          <w:noProof/>
          <w:sz w:val="22"/>
          <w:szCs w:val="24"/>
        </w:rPr>
        <w:t>Remote Sensing</w:t>
      </w:r>
      <w:r w:rsidRPr="0008241C">
        <w:rPr>
          <w:noProof/>
          <w:sz w:val="22"/>
          <w:szCs w:val="24"/>
        </w:rPr>
        <w:t>. https://doi.org/10.3390/rs70403863</w:t>
      </w:r>
    </w:p>
    <w:p w14:paraId="5D7080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chinaka, T., Miyamoto, M., Yokota, Y., Sokh, H., Lao, S., &amp; Ma, V. (2013). Factors Affecting Forest Area Changes in Cambodia: An Econometric Approach. </w:t>
      </w:r>
      <w:r w:rsidRPr="0008241C">
        <w:rPr>
          <w:i/>
          <w:iCs/>
          <w:noProof/>
          <w:sz w:val="22"/>
          <w:szCs w:val="24"/>
        </w:rPr>
        <w:t>Journal of Sustainable Development</w:t>
      </w:r>
      <w:r w:rsidRPr="0008241C">
        <w:rPr>
          <w:noProof/>
          <w:sz w:val="22"/>
          <w:szCs w:val="24"/>
        </w:rPr>
        <w:t xml:space="preserve">, </w:t>
      </w:r>
      <w:r w:rsidRPr="0008241C">
        <w:rPr>
          <w:i/>
          <w:iCs/>
          <w:noProof/>
          <w:sz w:val="22"/>
          <w:szCs w:val="24"/>
        </w:rPr>
        <w:t>6</w:t>
      </w:r>
      <w:r w:rsidRPr="0008241C">
        <w:rPr>
          <w:noProof/>
          <w:sz w:val="22"/>
          <w:szCs w:val="24"/>
        </w:rPr>
        <w:t>(5), p12. https://doi.org/10.5539/jsd.v6n5p12</w:t>
      </w:r>
    </w:p>
    <w:p w14:paraId="3FF823F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ehe, G., Miehe, S., &amp; Schlütz, F. (2009). Early human impact in the forest ecotone of southern High Asia (Hindu Kush, Himalaya). </w:t>
      </w:r>
      <w:r w:rsidRPr="0008241C">
        <w:rPr>
          <w:i/>
          <w:iCs/>
          <w:noProof/>
          <w:sz w:val="22"/>
          <w:szCs w:val="24"/>
        </w:rPr>
        <w:t>Quaternary Research</w:t>
      </w:r>
      <w:r w:rsidRPr="0008241C">
        <w:rPr>
          <w:noProof/>
          <w:sz w:val="22"/>
          <w:szCs w:val="24"/>
        </w:rPr>
        <w:t xml:space="preserve">, </w:t>
      </w:r>
      <w:r w:rsidRPr="0008241C">
        <w:rPr>
          <w:i/>
          <w:iCs/>
          <w:noProof/>
          <w:sz w:val="22"/>
          <w:szCs w:val="24"/>
        </w:rPr>
        <w:t>71</w:t>
      </w:r>
      <w:r w:rsidRPr="0008241C">
        <w:rPr>
          <w:noProof/>
          <w:sz w:val="22"/>
          <w:szCs w:val="24"/>
        </w:rPr>
        <w:t>(3), 255–265. Retrieved from http://www.sciencedirect.com/science/article/pii/S0033589409000246</w:t>
      </w:r>
    </w:p>
    <w:p w14:paraId="2D892BA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ettinen, J., Shi, C., &amp; Liew, S. C. (2012). Two decades of destruction in Southeast Asia’s peat swamp forests.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10</w:t>
      </w:r>
      <w:r w:rsidRPr="0008241C">
        <w:rPr>
          <w:noProof/>
          <w:sz w:val="22"/>
          <w:szCs w:val="24"/>
        </w:rPr>
        <w:t>(3), 124–128. https://doi.org/10.1890/100236</w:t>
      </w:r>
    </w:p>
    <w:p w14:paraId="025B71F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llennium Ecosystem Assessment. (2005a). </w:t>
      </w:r>
      <w:r w:rsidRPr="0008241C">
        <w:rPr>
          <w:i/>
          <w:iCs/>
          <w:noProof/>
          <w:sz w:val="22"/>
          <w:szCs w:val="24"/>
        </w:rPr>
        <w:t>Ecosystems and Human Well-being: Biodiversity Synthesis</w:t>
      </w:r>
      <w:r w:rsidRPr="0008241C">
        <w:rPr>
          <w:noProof/>
          <w:sz w:val="22"/>
          <w:szCs w:val="24"/>
        </w:rPr>
        <w:t>. Washington, DC: World Resources Institute.</w:t>
      </w:r>
    </w:p>
    <w:p w14:paraId="0930E1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llennium Ecosystem Assessment. (2005b). </w:t>
      </w:r>
      <w:r w:rsidRPr="0008241C">
        <w:rPr>
          <w:i/>
          <w:iCs/>
          <w:noProof/>
          <w:sz w:val="22"/>
          <w:szCs w:val="24"/>
        </w:rPr>
        <w:t>Ecosystems and Human Well-being: Synthesis</w:t>
      </w:r>
      <w:r w:rsidRPr="0008241C">
        <w:rPr>
          <w:noProof/>
          <w:sz w:val="22"/>
          <w:szCs w:val="24"/>
        </w:rPr>
        <w:t>. Washington, DC: Island Press.</w:t>
      </w:r>
    </w:p>
    <w:p w14:paraId="3337CB3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ngfang Zhang, Qingshan Ren, Xiaohua Wei, Jingsheng Wang, Xiaolin Yang, &amp; Zishan Jiang. (2011). Climate change, glacier melting and streamflow in the Niyang River Basin, Southeast Tibet, China. </w:t>
      </w:r>
      <w:r w:rsidRPr="0008241C">
        <w:rPr>
          <w:i/>
          <w:iCs/>
          <w:noProof/>
          <w:sz w:val="22"/>
          <w:szCs w:val="24"/>
        </w:rPr>
        <w:t>Ecohydrology</w:t>
      </w:r>
      <w:r w:rsidRPr="0008241C">
        <w:rPr>
          <w:noProof/>
          <w:sz w:val="22"/>
          <w:szCs w:val="24"/>
        </w:rPr>
        <w:t xml:space="preserve">, </w:t>
      </w:r>
      <w:r w:rsidRPr="0008241C">
        <w:rPr>
          <w:i/>
          <w:iCs/>
          <w:noProof/>
          <w:sz w:val="22"/>
          <w:szCs w:val="24"/>
        </w:rPr>
        <w:t>4</w:t>
      </w:r>
      <w:r w:rsidRPr="0008241C">
        <w:rPr>
          <w:noProof/>
          <w:sz w:val="22"/>
          <w:szCs w:val="24"/>
        </w:rPr>
        <w:t>(2), 288–298.</w:t>
      </w:r>
    </w:p>
    <w:p w14:paraId="7E7C76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nistry for the Environment, &amp; Statistics New Zealand. (2015). </w:t>
      </w:r>
      <w:r w:rsidRPr="0008241C">
        <w:rPr>
          <w:i/>
          <w:iCs/>
          <w:noProof/>
          <w:sz w:val="22"/>
          <w:szCs w:val="24"/>
        </w:rPr>
        <w:t>New Zealand’s Environmental Reporting Series: Environment Aotearoa 2015</w:t>
      </w:r>
      <w:r w:rsidRPr="0008241C">
        <w:rPr>
          <w:noProof/>
          <w:sz w:val="22"/>
          <w:szCs w:val="24"/>
        </w:rPr>
        <w:t>. Wellington, New Zealand. Retrieved from www.mfe.govt.nz</w:t>
      </w:r>
    </w:p>
    <w:p w14:paraId="07E5B7E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Ministry of Agriculture and Forestry. (2015). New Zealand’s National Fruit Fly Surveillance Programme 2014-2015. Retrieved from http://www.biosecurity.govt.nz/pests/ surv-mgmt/surv/fruit-fly</w:t>
      </w:r>
    </w:p>
    <w:p w14:paraId="12CBED1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Ministry of Environment of the Republic of Korea. (2014). The Fifth National Report ot the Convention on Biological Diversity, (April).</w:t>
      </w:r>
    </w:p>
    <w:p w14:paraId="345411C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Ministry of Environmental Protection of China. (2006). Eco-Compensation Mechanisms and Policies in China. Retrieved from http://english.sepa.gov.cn/Events/Special_Topics/AGM_1/Pub06AGM/meetingdoc06/201605/t20160524_344864.shtml</w:t>
      </w:r>
    </w:p>
    <w:p w14:paraId="1839F70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nistry of Environmental Protection of China. (2013). </w:t>
      </w:r>
      <w:r w:rsidRPr="0008241C">
        <w:rPr>
          <w:i/>
          <w:iCs/>
          <w:noProof/>
          <w:sz w:val="22"/>
          <w:szCs w:val="24"/>
        </w:rPr>
        <w:t>China’s Fifth National Report to Implementation of the Convention on Biological Diversity</w:t>
      </w:r>
      <w:r w:rsidRPr="0008241C">
        <w:rPr>
          <w:noProof/>
          <w:sz w:val="22"/>
          <w:szCs w:val="24"/>
        </w:rPr>
        <w:t>. Beijing, China: China Environmental Science Press.</w:t>
      </w:r>
    </w:p>
    <w:p w14:paraId="02C585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nistry of Science Technology and Environment (MoSTE). (2015). </w:t>
      </w:r>
      <w:r w:rsidRPr="0008241C">
        <w:rPr>
          <w:i/>
          <w:iCs/>
          <w:noProof/>
          <w:sz w:val="22"/>
          <w:szCs w:val="24"/>
        </w:rPr>
        <w:t>Nepal Earthquake 2015 Rapid Environmental Assessment</w:t>
      </w:r>
      <w:r w:rsidRPr="0008241C">
        <w:rPr>
          <w:noProof/>
          <w:sz w:val="22"/>
          <w:szCs w:val="24"/>
        </w:rPr>
        <w:t>. Kathmandu: Ministry of Science, Technology and Environment (MoSTE), Government of Nepal.</w:t>
      </w:r>
    </w:p>
    <w:p w14:paraId="6E98C8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Ministry of the Environment Government of Japan. (n.d.). Mongoose eradication project in Yambaru, Okinawa. (N. N. C. Office, Ed.). Japan.</w:t>
      </w:r>
    </w:p>
    <w:p w14:paraId="7652855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shra, H. R. (2002). Mountains of the developing world: Pockets of poverty or pinnacles for prosperity. </w:t>
      </w:r>
      <w:r w:rsidRPr="0008241C">
        <w:rPr>
          <w:i/>
          <w:iCs/>
          <w:noProof/>
          <w:sz w:val="22"/>
          <w:szCs w:val="24"/>
        </w:rPr>
        <w:t>Unasylva</w:t>
      </w:r>
      <w:r w:rsidRPr="0008241C">
        <w:rPr>
          <w:noProof/>
          <w:sz w:val="22"/>
          <w:szCs w:val="24"/>
        </w:rPr>
        <w:t>.</w:t>
      </w:r>
    </w:p>
    <w:p w14:paraId="56D158E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shra, S. K. (2015). </w:t>
      </w:r>
      <w:r w:rsidRPr="0008241C">
        <w:rPr>
          <w:i/>
          <w:iCs/>
          <w:noProof/>
          <w:sz w:val="22"/>
          <w:szCs w:val="24"/>
        </w:rPr>
        <w:t>Practices, Management and Interventions Required in Sustainable Fishing</w:t>
      </w:r>
      <w:r w:rsidRPr="0008241C">
        <w:rPr>
          <w:noProof/>
          <w:sz w:val="22"/>
          <w:szCs w:val="24"/>
        </w:rPr>
        <w:t xml:space="preserve">. </w:t>
      </w:r>
      <w:r w:rsidRPr="0008241C">
        <w:rPr>
          <w:noProof/>
          <w:sz w:val="22"/>
          <w:szCs w:val="24"/>
        </w:rPr>
        <w:lastRenderedPageBreak/>
        <w:t>USA: Social Science Electronic Publishing, Inc. Retrieved from http://papers.ssrn.com/sol3/papers.cfm?abstract_id=2658021</w:t>
      </w:r>
    </w:p>
    <w:p w14:paraId="384C86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ththapala, S. (2013). </w:t>
      </w:r>
      <w:r w:rsidRPr="0008241C">
        <w:rPr>
          <w:i/>
          <w:iCs/>
          <w:noProof/>
          <w:sz w:val="22"/>
          <w:szCs w:val="24"/>
        </w:rPr>
        <w:t>Tidal flats. Coastal Ecosystems Series (Vol 5).</w:t>
      </w:r>
      <w:r w:rsidRPr="0008241C">
        <w:rPr>
          <w:noProof/>
          <w:sz w:val="22"/>
          <w:szCs w:val="24"/>
        </w:rPr>
        <w:t xml:space="preserve"> Colombo, Sri Lanka: IUCN.</w:t>
      </w:r>
    </w:p>
    <w:p w14:paraId="6AC0D09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handass, D., Zhao, J. L., Xia, Y. M., Campbell, M. J., &amp; Li, Q. J. (2015). Increasing temperature causes flowering onset time changes of alpine ginger Roscoea in the Central Himalayas. </w:t>
      </w:r>
      <w:r w:rsidRPr="0008241C">
        <w:rPr>
          <w:i/>
          <w:iCs/>
          <w:noProof/>
          <w:sz w:val="22"/>
          <w:szCs w:val="24"/>
        </w:rPr>
        <w:t>Journal of Asia-Pacific Biodiversity</w:t>
      </w:r>
      <w:r w:rsidRPr="0008241C">
        <w:rPr>
          <w:noProof/>
          <w:sz w:val="22"/>
          <w:szCs w:val="24"/>
        </w:rPr>
        <w:t xml:space="preserve">, </w:t>
      </w:r>
      <w:r w:rsidRPr="0008241C">
        <w:rPr>
          <w:i/>
          <w:iCs/>
          <w:noProof/>
          <w:sz w:val="22"/>
          <w:szCs w:val="24"/>
        </w:rPr>
        <w:t>8</w:t>
      </w:r>
      <w:r w:rsidRPr="0008241C">
        <w:rPr>
          <w:noProof/>
          <w:sz w:val="22"/>
          <w:szCs w:val="24"/>
        </w:rPr>
        <w:t>(3), 191–198. https://doi.org/10.1016/j.japb.2015.08.003</w:t>
      </w:r>
    </w:p>
    <w:p w14:paraId="020FC99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lur, S., Smith, K. G., Daniel, B. A., &amp; Darwall, W. R. T. (2011). </w:t>
      </w:r>
      <w:r w:rsidRPr="0008241C">
        <w:rPr>
          <w:i/>
          <w:iCs/>
          <w:noProof/>
          <w:sz w:val="22"/>
          <w:szCs w:val="24"/>
        </w:rPr>
        <w:t xml:space="preserve">The Status and Distribution of Freshwater Biodiversity in the Western Ghats, India. </w:t>
      </w:r>
      <w:r w:rsidRPr="0008241C">
        <w:rPr>
          <w:noProof/>
          <w:sz w:val="22"/>
          <w:szCs w:val="24"/>
        </w:rPr>
        <w:t>. Cambridge, UK and Gland, Switzerland: IUCN, and Coimbatore, India: Zoo Outreach Organisation.</w:t>
      </w:r>
    </w:p>
    <w:p w14:paraId="32B656D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ndal, A., Khare, D., &amp; Kundu, S. (2015). Spatial and temporal analysis of rainfall and temperature trend of India. </w:t>
      </w:r>
      <w:r w:rsidRPr="0008241C">
        <w:rPr>
          <w:i/>
          <w:iCs/>
          <w:noProof/>
          <w:sz w:val="22"/>
          <w:szCs w:val="24"/>
        </w:rPr>
        <w:t>Theoretical and Applied Climatology</w:t>
      </w:r>
      <w:r w:rsidRPr="0008241C">
        <w:rPr>
          <w:noProof/>
          <w:sz w:val="22"/>
          <w:szCs w:val="24"/>
        </w:rPr>
        <w:t xml:space="preserve">, </w:t>
      </w:r>
      <w:r w:rsidRPr="0008241C">
        <w:rPr>
          <w:i/>
          <w:iCs/>
          <w:noProof/>
          <w:sz w:val="22"/>
          <w:szCs w:val="24"/>
        </w:rPr>
        <w:t>122</w:t>
      </w:r>
      <w:r w:rsidRPr="0008241C">
        <w:rPr>
          <w:noProof/>
          <w:sz w:val="22"/>
          <w:szCs w:val="24"/>
        </w:rPr>
        <w:t>(1–2), 143–158. https://doi.org/10.1007/s00704-014-1283-z</w:t>
      </w:r>
    </w:p>
    <w:p w14:paraId="182D4E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ntreal Process Implementation Group for Australia. (2008). </w:t>
      </w:r>
      <w:r w:rsidRPr="0008241C">
        <w:rPr>
          <w:i/>
          <w:iCs/>
          <w:noProof/>
          <w:sz w:val="22"/>
          <w:szCs w:val="24"/>
        </w:rPr>
        <w:t>Australia’s state of the forests report</w:t>
      </w:r>
      <w:r w:rsidRPr="0008241C">
        <w:rPr>
          <w:noProof/>
          <w:sz w:val="22"/>
          <w:szCs w:val="24"/>
        </w:rPr>
        <w:t>. Retrieved from http://apo.org.au/node/8430</w:t>
      </w:r>
    </w:p>
    <w:p w14:paraId="1D17DCB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Mordor Intelligence. (2017). Asia Pacific Automotive High Performance Electric Vehicles market – Growth, Trends &amp; Forecast (2017 – 2022). Retrieved from https://www.mordorintelligence.com/industry-reports/asia-pacific-automotive-high-performance-electric-vehicles-market</w:t>
      </w:r>
    </w:p>
    <w:p w14:paraId="377BB88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rrison, K. W., Battley, P. F., Sagar, P. M., &amp; Thompson, D. R. (2015). Population dynamics of Eastern Rockhopper Penguins on Campbell Island in relation to sea surface temperature 1942–2012: current warming hiatus pauses a long-term decline. </w:t>
      </w:r>
      <w:r w:rsidRPr="0008241C">
        <w:rPr>
          <w:i/>
          <w:iCs/>
          <w:noProof/>
          <w:sz w:val="22"/>
          <w:szCs w:val="24"/>
        </w:rPr>
        <w:t>Polar Biology</w:t>
      </w:r>
      <w:r w:rsidRPr="0008241C">
        <w:rPr>
          <w:noProof/>
          <w:sz w:val="22"/>
          <w:szCs w:val="24"/>
        </w:rPr>
        <w:t xml:space="preserve">, </w:t>
      </w:r>
      <w:r w:rsidRPr="0008241C">
        <w:rPr>
          <w:i/>
          <w:iCs/>
          <w:noProof/>
          <w:sz w:val="22"/>
          <w:szCs w:val="24"/>
        </w:rPr>
        <w:t>38</w:t>
      </w:r>
      <w:r w:rsidRPr="0008241C">
        <w:rPr>
          <w:noProof/>
          <w:sz w:val="22"/>
          <w:szCs w:val="24"/>
        </w:rPr>
        <w:t>(2), 163–177. https://doi.org/10.1007/s00300-014-1575-x</w:t>
      </w:r>
    </w:p>
    <w:p w14:paraId="20627DD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rton, S., Sheppard, A., &amp; Lonsdale, M. (2014). </w:t>
      </w:r>
      <w:r w:rsidRPr="0008241C">
        <w:rPr>
          <w:i/>
          <w:iCs/>
          <w:noProof/>
          <w:sz w:val="22"/>
          <w:szCs w:val="24"/>
        </w:rPr>
        <w:t>Biodiversity : science and solutions for Australia</w:t>
      </w:r>
      <w:r w:rsidRPr="0008241C">
        <w:rPr>
          <w:noProof/>
          <w:sz w:val="22"/>
          <w:szCs w:val="24"/>
        </w:rPr>
        <w:t>. CSIRO Publishing.</w:t>
      </w:r>
    </w:p>
    <w:p w14:paraId="7D826B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rtreux, C., &amp; Barnett, J. (2009). Climate change, migration and adaptation in Funafuti, Tuvalu. </w:t>
      </w:r>
      <w:r w:rsidRPr="0008241C">
        <w:rPr>
          <w:i/>
          <w:iCs/>
          <w:noProof/>
          <w:sz w:val="22"/>
          <w:szCs w:val="24"/>
        </w:rPr>
        <w:t>Global Environmental Change</w:t>
      </w:r>
      <w:r w:rsidRPr="0008241C">
        <w:rPr>
          <w:noProof/>
          <w:sz w:val="22"/>
          <w:szCs w:val="24"/>
        </w:rPr>
        <w:t xml:space="preserve">, </w:t>
      </w:r>
      <w:r w:rsidRPr="0008241C">
        <w:rPr>
          <w:i/>
          <w:iCs/>
          <w:noProof/>
          <w:sz w:val="22"/>
          <w:szCs w:val="24"/>
        </w:rPr>
        <w:t>19</w:t>
      </w:r>
      <w:r w:rsidRPr="0008241C">
        <w:rPr>
          <w:noProof/>
          <w:sz w:val="22"/>
          <w:szCs w:val="24"/>
        </w:rPr>
        <w:t>(1), 105–112. https://doi.org/10.1016/j.gloenvcha.2008.09.006</w:t>
      </w:r>
    </w:p>
    <w:p w14:paraId="0F6062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sley, L. M. (2015). Drought impacts on the water quality of freshwater systems; review and integration. </w:t>
      </w:r>
      <w:r w:rsidRPr="0008241C">
        <w:rPr>
          <w:i/>
          <w:iCs/>
          <w:noProof/>
          <w:sz w:val="22"/>
          <w:szCs w:val="24"/>
        </w:rPr>
        <w:t>Earth-Science Reviews</w:t>
      </w:r>
      <w:r w:rsidRPr="0008241C">
        <w:rPr>
          <w:noProof/>
          <w:sz w:val="22"/>
          <w:szCs w:val="24"/>
        </w:rPr>
        <w:t xml:space="preserve">, </w:t>
      </w:r>
      <w:r w:rsidRPr="0008241C">
        <w:rPr>
          <w:i/>
          <w:iCs/>
          <w:noProof/>
          <w:sz w:val="22"/>
          <w:szCs w:val="24"/>
        </w:rPr>
        <w:t>140</w:t>
      </w:r>
      <w:r w:rsidRPr="0008241C">
        <w:rPr>
          <w:noProof/>
          <w:sz w:val="22"/>
          <w:szCs w:val="24"/>
        </w:rPr>
        <w:t>, 203–214. https://doi.org/10.1016/j.earscirev.2014.11.010</w:t>
      </w:r>
    </w:p>
    <w:p w14:paraId="7FAA1F9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RC (Mekong River Commission). (2010). </w:t>
      </w:r>
      <w:r w:rsidRPr="0008241C">
        <w:rPr>
          <w:i/>
          <w:iCs/>
          <w:noProof/>
          <w:sz w:val="22"/>
          <w:szCs w:val="24"/>
        </w:rPr>
        <w:t>State of the basin report 2010</w:t>
      </w:r>
      <w:r w:rsidRPr="0008241C">
        <w:rPr>
          <w:noProof/>
          <w:sz w:val="22"/>
          <w:szCs w:val="24"/>
        </w:rPr>
        <w:t>. Vientiane, Lao PDR.</w:t>
      </w:r>
    </w:p>
    <w:p w14:paraId="3C8AB8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ueller, V., Gray, C., &amp; Kosec, K. (2014). Heat stress increases long-term human migration in rural Pakistan. </w:t>
      </w:r>
      <w:r w:rsidRPr="0008241C">
        <w:rPr>
          <w:i/>
          <w:iCs/>
          <w:noProof/>
          <w:sz w:val="22"/>
          <w:szCs w:val="24"/>
        </w:rPr>
        <w:t>Nature Climate Change</w:t>
      </w:r>
      <w:r w:rsidRPr="0008241C">
        <w:rPr>
          <w:noProof/>
          <w:sz w:val="22"/>
          <w:szCs w:val="24"/>
        </w:rPr>
        <w:t xml:space="preserve">, </w:t>
      </w:r>
      <w:r w:rsidRPr="0008241C">
        <w:rPr>
          <w:i/>
          <w:iCs/>
          <w:noProof/>
          <w:sz w:val="22"/>
          <w:szCs w:val="24"/>
        </w:rPr>
        <w:t>4</w:t>
      </w:r>
      <w:r w:rsidRPr="0008241C">
        <w:rPr>
          <w:noProof/>
          <w:sz w:val="22"/>
          <w:szCs w:val="24"/>
        </w:rPr>
        <w:t>(3), 182–185. https://doi.org/10.1038/nclimate2103</w:t>
      </w:r>
    </w:p>
    <w:p w14:paraId="30CA50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uhlfeld, C. C., Kovach, R. P., Jones, L. a., Al-Chokhachy, R., Boyer, M. C., Leary, R. F., Lowe, W. H., Luikart, G., &amp; Allendorf, F. W. (2014). Invasive hybridization in a threatened species is accelerated by climate change. </w:t>
      </w:r>
      <w:r w:rsidRPr="0008241C">
        <w:rPr>
          <w:i/>
          <w:iCs/>
          <w:noProof/>
          <w:sz w:val="22"/>
          <w:szCs w:val="24"/>
        </w:rPr>
        <w:t>Nature Climate Change</w:t>
      </w:r>
      <w:r w:rsidRPr="0008241C">
        <w:rPr>
          <w:noProof/>
          <w:sz w:val="22"/>
          <w:szCs w:val="24"/>
        </w:rPr>
        <w:t xml:space="preserve">, </w:t>
      </w:r>
      <w:r w:rsidRPr="0008241C">
        <w:rPr>
          <w:i/>
          <w:iCs/>
          <w:noProof/>
          <w:sz w:val="22"/>
          <w:szCs w:val="24"/>
        </w:rPr>
        <w:t>4</w:t>
      </w:r>
      <w:r w:rsidRPr="0008241C">
        <w:rPr>
          <w:noProof/>
          <w:sz w:val="22"/>
          <w:szCs w:val="24"/>
        </w:rPr>
        <w:t>(7), 620–624. https://doi.org/10.1038/nclimate2252</w:t>
      </w:r>
    </w:p>
    <w:p w14:paraId="5C8F755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ukul, S. A., Rashid, A. M., Uddin, B. M., &amp; Khan, N. A. (2016). Role of non-timber forest products in sustaining forest-based livelihoods and rural households’ resilience capacity in and around protected area: a Bangladesh study. </w:t>
      </w:r>
      <w:r w:rsidRPr="0008241C">
        <w:rPr>
          <w:i/>
          <w:iCs/>
          <w:noProof/>
          <w:sz w:val="22"/>
          <w:szCs w:val="24"/>
        </w:rPr>
        <w:t>Journal of Environmental Planning and Management</w:t>
      </w:r>
      <w:r w:rsidRPr="0008241C">
        <w:rPr>
          <w:noProof/>
          <w:sz w:val="22"/>
          <w:szCs w:val="24"/>
        </w:rPr>
        <w:t xml:space="preserve">, </w:t>
      </w:r>
      <w:r w:rsidRPr="0008241C">
        <w:rPr>
          <w:i/>
          <w:iCs/>
          <w:noProof/>
          <w:sz w:val="22"/>
          <w:szCs w:val="24"/>
        </w:rPr>
        <w:t>59</w:t>
      </w:r>
      <w:r w:rsidRPr="0008241C">
        <w:rPr>
          <w:noProof/>
          <w:sz w:val="22"/>
          <w:szCs w:val="24"/>
        </w:rPr>
        <w:t>(4), 628–642. Retrieved from http://dx.doi.org/10.1080/09640568.2015.1035774</w:t>
      </w:r>
    </w:p>
    <w:p w14:paraId="0695F50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üller, N., Ignatieva, M., Nilon, C. H., Werner, P., &amp; Zipperer, W. C. (2013). Patterns and Trends in Urban Biodiversity and Landscape Design. In </w:t>
      </w:r>
      <w:r w:rsidRPr="0008241C">
        <w:rPr>
          <w:i/>
          <w:iCs/>
          <w:noProof/>
          <w:sz w:val="22"/>
          <w:szCs w:val="24"/>
        </w:rPr>
        <w:t>Urbanization, Biodiversity and Ecosystem Services: Challenges and Opportunities</w:t>
      </w:r>
      <w:r w:rsidRPr="0008241C">
        <w:rPr>
          <w:noProof/>
          <w:sz w:val="22"/>
          <w:szCs w:val="24"/>
        </w:rPr>
        <w:t xml:space="preserve"> (pp. 123–174). Dordrecht: Springer Netherlands. https://doi.org/10.1007/978-94-007-7088-1_10</w:t>
      </w:r>
    </w:p>
    <w:p w14:paraId="41E7017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unday, P. L., Dixson, D. L., McCormick, M. I., Meekan, M., Ferrari, M. C. O., &amp; Chivers, D. P. (2010). Replenishment of fish populations is threatened by ocean acidification.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7</w:t>
      </w:r>
      <w:r w:rsidRPr="0008241C">
        <w:rPr>
          <w:noProof/>
          <w:sz w:val="22"/>
          <w:szCs w:val="24"/>
        </w:rPr>
        <w:t>(29), 12930–12934. https://doi.org/10.1073/pnas.1004519107</w:t>
      </w:r>
    </w:p>
    <w:p w14:paraId="5630E5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urakami, H., Vecchi, G. A., Delworth, T. L., Wittenberg, A. T., Underwood, S., Gudgel, R., Yang, X., Jia, L., Zeng, F., Paffendorf, K., &amp; Zhang, W. (2016). Dominant Role of Subtropical Pacific Warming in Extreme Eastern Pacific Hurricane Seasons: 2015 and the Future. </w:t>
      </w:r>
      <w:r w:rsidRPr="0008241C">
        <w:rPr>
          <w:i/>
          <w:iCs/>
          <w:noProof/>
          <w:sz w:val="22"/>
          <w:szCs w:val="24"/>
        </w:rPr>
        <w:t>Journal of Climate</w:t>
      </w:r>
      <w:r w:rsidRPr="0008241C">
        <w:rPr>
          <w:noProof/>
          <w:sz w:val="22"/>
          <w:szCs w:val="24"/>
        </w:rPr>
        <w:t xml:space="preserve">, </w:t>
      </w:r>
      <w:r w:rsidRPr="0008241C">
        <w:rPr>
          <w:i/>
          <w:iCs/>
          <w:noProof/>
          <w:sz w:val="22"/>
          <w:szCs w:val="24"/>
        </w:rPr>
        <w:t>30</w:t>
      </w:r>
      <w:r w:rsidRPr="0008241C">
        <w:rPr>
          <w:noProof/>
          <w:sz w:val="22"/>
          <w:szCs w:val="24"/>
        </w:rPr>
        <w:t>(1), 243–264. https://doi.org/10.1175/JCLI-D-16-0424.1</w:t>
      </w:r>
    </w:p>
    <w:p w14:paraId="2CDBE9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yers-Smith, I. H., Elmendorf, S. C., Beck, P. S. A., Wilmking, M., Hallinger, M., Blok, D., Tape, K. D., Rayback, S. A., Macias-Fauria, M., Forbes, B. C., Speed, J. D. M., Boulanger-Lapointe, N., Rixen, C., Levesque, E., Schmidt, N. M., Baittinger, C., Trant, A. J., Hermanutz, L., Collier, L. </w:t>
      </w:r>
      <w:r w:rsidRPr="0008241C">
        <w:rPr>
          <w:noProof/>
          <w:sz w:val="22"/>
          <w:szCs w:val="24"/>
        </w:rPr>
        <w:lastRenderedPageBreak/>
        <w:t xml:space="preserve">S., Dawes, M. A., Lantz, T. C., Weijers, S., Jorgensen, R. H., Buchwal, A., Buras, A., Naito, A. T., Ravolainen, V., Schaepman-Strub, G., Wheeler, J. A., Wipf, S., Guay, K. C., Hik, D. S., &amp; Vellend, M. (2015). Climate sensitivity of shrub growth across the tundra biome. </w:t>
      </w:r>
      <w:r w:rsidRPr="0008241C">
        <w:rPr>
          <w:i/>
          <w:iCs/>
          <w:noProof/>
          <w:sz w:val="22"/>
          <w:szCs w:val="24"/>
        </w:rPr>
        <w:t>Nature Clim. Change</w:t>
      </w:r>
      <w:r w:rsidRPr="0008241C">
        <w:rPr>
          <w:noProof/>
          <w:sz w:val="22"/>
          <w:szCs w:val="24"/>
        </w:rPr>
        <w:t xml:space="preserve">, </w:t>
      </w:r>
      <w:r w:rsidRPr="0008241C">
        <w:rPr>
          <w:i/>
          <w:iCs/>
          <w:noProof/>
          <w:sz w:val="22"/>
          <w:szCs w:val="24"/>
        </w:rPr>
        <w:t>5</w:t>
      </w:r>
      <w:r w:rsidRPr="0008241C">
        <w:rPr>
          <w:noProof/>
          <w:sz w:val="22"/>
          <w:szCs w:val="24"/>
        </w:rPr>
        <w:t>(9), 887–891. Retrieved from http://dx.doi.org/10.1038/nclimate2697</w:t>
      </w:r>
    </w:p>
    <w:p w14:paraId="0B8CDB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yers, N. (2002). Environmental refugees: a growing phenomenon of the 21st century. </w:t>
      </w:r>
      <w:r w:rsidRPr="0008241C">
        <w:rPr>
          <w:i/>
          <w:iCs/>
          <w:noProof/>
          <w:sz w:val="22"/>
          <w:szCs w:val="24"/>
        </w:rPr>
        <w:t>Philosophical Transactions of the Royal Society B: Biological Sciences</w:t>
      </w:r>
      <w:r w:rsidRPr="0008241C">
        <w:rPr>
          <w:noProof/>
          <w:sz w:val="22"/>
          <w:szCs w:val="24"/>
        </w:rPr>
        <w:t xml:space="preserve">, </w:t>
      </w:r>
      <w:r w:rsidRPr="0008241C">
        <w:rPr>
          <w:i/>
          <w:iCs/>
          <w:noProof/>
          <w:sz w:val="22"/>
          <w:szCs w:val="24"/>
        </w:rPr>
        <w:t>357</w:t>
      </w:r>
      <w:r w:rsidRPr="0008241C">
        <w:rPr>
          <w:noProof/>
          <w:sz w:val="22"/>
          <w:szCs w:val="24"/>
        </w:rPr>
        <w:t>(1420), 609–613. https://doi.org/10.1098/rstb.2001.0953</w:t>
      </w:r>
    </w:p>
    <w:p w14:paraId="35DE13F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gelkerken, I., &amp; Connell, S. D. (2015). Global alteration of ocean ecosystem functioning due to increasing human CO 2 emission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2015</w:t>
      </w:r>
      <w:r w:rsidRPr="0008241C">
        <w:rPr>
          <w:noProof/>
          <w:sz w:val="22"/>
          <w:szCs w:val="24"/>
        </w:rPr>
        <w:t>, 201510856. https://doi.org/10.1073/pnas.1510856112</w:t>
      </w:r>
    </w:p>
    <w:p w14:paraId="23B1217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ir, M., &amp; Kumar, D. (2012). Water desalination and challenges: The Middle East perspective: a review. </w:t>
      </w:r>
      <w:r w:rsidRPr="0008241C">
        <w:rPr>
          <w:i/>
          <w:iCs/>
          <w:noProof/>
          <w:sz w:val="22"/>
          <w:szCs w:val="24"/>
        </w:rPr>
        <w:t>Desalination and Water Treatment</w:t>
      </w:r>
      <w:r w:rsidRPr="0008241C">
        <w:rPr>
          <w:noProof/>
          <w:sz w:val="22"/>
          <w:szCs w:val="24"/>
        </w:rPr>
        <w:t>. https://doi.org/10.1080/19443994.2013.734483</w:t>
      </w:r>
    </w:p>
    <w:p w14:paraId="5D5E465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kamura, K., Tockner, K., &amp; Amano, K. (2006). River and Wetland Restoration: Lessons from Japan. </w:t>
      </w:r>
      <w:r w:rsidRPr="0008241C">
        <w:rPr>
          <w:i/>
          <w:iCs/>
          <w:noProof/>
          <w:sz w:val="22"/>
          <w:szCs w:val="24"/>
        </w:rPr>
        <w:t>Bioscience</w:t>
      </w:r>
      <w:r w:rsidRPr="0008241C">
        <w:rPr>
          <w:noProof/>
          <w:sz w:val="22"/>
          <w:szCs w:val="24"/>
        </w:rPr>
        <w:t xml:space="preserve">, </w:t>
      </w:r>
      <w:r w:rsidRPr="0008241C">
        <w:rPr>
          <w:i/>
          <w:iCs/>
          <w:noProof/>
          <w:sz w:val="22"/>
          <w:szCs w:val="24"/>
        </w:rPr>
        <w:t>56</w:t>
      </w:r>
      <w:r w:rsidRPr="0008241C">
        <w:rPr>
          <w:noProof/>
          <w:sz w:val="22"/>
          <w:szCs w:val="24"/>
        </w:rPr>
        <w:t>(5), 419–429. https://doi.org/10.1641/0006-3568(2006)056[0419:rawrlf]2.0.co;2</w:t>
      </w:r>
    </w:p>
    <w:p w14:paraId="04BD95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kata, H., Shinohara, R.-I., Nakazawa, Y., Isobe, T., Sudaryanto, A., Subramanian, A., Tanabe, S., Zakaria, M. P., Zheng, G. J., Lam, P. K. S., Kim, E. Y., Min, B.-Y., We, S.-U., Viet, P. H., Tana, T. S., Prudente, M., Frank, D., Lauenstein, G., &amp; Kannan, K. (2012). Asia–Pacific mussel watch for emerging pollutants: Distribution of synthetic musks and benzotriazole UV stabilizers in Asian and US coastal waters. </w:t>
      </w:r>
      <w:r w:rsidRPr="0008241C">
        <w:rPr>
          <w:i/>
          <w:iCs/>
          <w:noProof/>
          <w:sz w:val="22"/>
          <w:szCs w:val="24"/>
        </w:rPr>
        <w:t>Marine Pollution Bulletin</w:t>
      </w:r>
      <w:r w:rsidRPr="0008241C">
        <w:rPr>
          <w:noProof/>
          <w:sz w:val="22"/>
          <w:szCs w:val="24"/>
        </w:rPr>
        <w:t xml:space="preserve">, </w:t>
      </w:r>
      <w:r w:rsidRPr="0008241C">
        <w:rPr>
          <w:i/>
          <w:iCs/>
          <w:noProof/>
          <w:sz w:val="22"/>
          <w:szCs w:val="24"/>
        </w:rPr>
        <w:t>64</w:t>
      </w:r>
      <w:r w:rsidRPr="0008241C">
        <w:rPr>
          <w:noProof/>
          <w:sz w:val="22"/>
          <w:szCs w:val="24"/>
        </w:rPr>
        <w:t>(10), 2211–2218. https://doi.org/10.1016/j.marpolbul.2012.07.049</w:t>
      </w:r>
    </w:p>
    <w:p w14:paraId="782D9DE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katsuka, S., Ishida, Y., Fukuda, H., &amp; Akita, T. (2017). A limit reference point to prevent recruitment overfishing of Pacific bluefin tuna. </w:t>
      </w:r>
      <w:r w:rsidRPr="0008241C">
        <w:rPr>
          <w:i/>
          <w:iCs/>
          <w:noProof/>
          <w:sz w:val="22"/>
          <w:szCs w:val="24"/>
        </w:rPr>
        <w:t>Marine Policy</w:t>
      </w:r>
      <w:r w:rsidRPr="0008241C">
        <w:rPr>
          <w:noProof/>
          <w:sz w:val="22"/>
          <w:szCs w:val="24"/>
        </w:rPr>
        <w:t xml:space="preserve">, </w:t>
      </w:r>
      <w:r w:rsidRPr="0008241C">
        <w:rPr>
          <w:i/>
          <w:iCs/>
          <w:noProof/>
          <w:sz w:val="22"/>
          <w:szCs w:val="24"/>
        </w:rPr>
        <w:t>78</w:t>
      </w:r>
      <w:r w:rsidRPr="0008241C">
        <w:rPr>
          <w:noProof/>
          <w:sz w:val="22"/>
          <w:szCs w:val="24"/>
        </w:rPr>
        <w:t>(107–113).</w:t>
      </w:r>
    </w:p>
    <w:p w14:paraId="090EB97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th, T. K., Jashimuddin, M., Kamrul Hasan, M., Shahjahan, M., &amp; Pretty, J. (2016). The sustainable intensification of agroforestry in shifting cultivation areas of Bangladesh. </w:t>
      </w:r>
      <w:r w:rsidRPr="0008241C">
        <w:rPr>
          <w:i/>
          <w:iCs/>
          <w:noProof/>
          <w:sz w:val="22"/>
          <w:szCs w:val="24"/>
        </w:rPr>
        <w:t>Agroforestry Systems</w:t>
      </w:r>
      <w:r w:rsidRPr="0008241C">
        <w:rPr>
          <w:noProof/>
          <w:sz w:val="22"/>
          <w:szCs w:val="24"/>
        </w:rPr>
        <w:t xml:space="preserve">, </w:t>
      </w:r>
      <w:r w:rsidRPr="0008241C">
        <w:rPr>
          <w:i/>
          <w:iCs/>
          <w:noProof/>
          <w:sz w:val="22"/>
          <w:szCs w:val="24"/>
        </w:rPr>
        <w:t>90</w:t>
      </w:r>
      <w:r w:rsidRPr="0008241C">
        <w:rPr>
          <w:noProof/>
          <w:sz w:val="22"/>
          <w:szCs w:val="24"/>
        </w:rPr>
        <w:t>(3), 405–416. https://doi.org/10.1007/s10457-015-9863-1</w:t>
      </w:r>
    </w:p>
    <w:p w14:paraId="14ED3C3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utiyal, M. C., Nautiyal, B. P., &amp; Prakash, V. (2004). Effect of Grazing and Climatic Changes on Alpine Vegetation of Tungnath, Garhwal Himalaya, India. </w:t>
      </w:r>
      <w:r w:rsidRPr="0008241C">
        <w:rPr>
          <w:i/>
          <w:iCs/>
          <w:noProof/>
          <w:sz w:val="22"/>
          <w:szCs w:val="24"/>
        </w:rPr>
        <w:t>Environmentalist</w:t>
      </w:r>
      <w:r w:rsidRPr="0008241C">
        <w:rPr>
          <w:noProof/>
          <w:sz w:val="22"/>
          <w:szCs w:val="24"/>
        </w:rPr>
        <w:t xml:space="preserve">, </w:t>
      </w:r>
      <w:r w:rsidRPr="0008241C">
        <w:rPr>
          <w:i/>
          <w:iCs/>
          <w:noProof/>
          <w:sz w:val="22"/>
          <w:szCs w:val="24"/>
        </w:rPr>
        <w:t>24</w:t>
      </w:r>
      <w:r w:rsidRPr="0008241C">
        <w:rPr>
          <w:noProof/>
          <w:sz w:val="22"/>
          <w:szCs w:val="24"/>
        </w:rPr>
        <w:t>(2), 125–134. https://doi.org/10.1007/s10669-004-4803-z</w:t>
      </w:r>
    </w:p>
    <w:p w14:paraId="6C2C79E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egi, C. S. (2012). Culture and Biodiversity Conservation: Case studies from Uttarakhand, Central Himalaya. </w:t>
      </w:r>
      <w:r w:rsidRPr="0008241C">
        <w:rPr>
          <w:i/>
          <w:iCs/>
          <w:noProof/>
          <w:sz w:val="22"/>
          <w:szCs w:val="24"/>
        </w:rPr>
        <w:t>Indian Journal of Traditional Knowledge</w:t>
      </w:r>
      <w:r w:rsidRPr="0008241C">
        <w:rPr>
          <w:noProof/>
          <w:sz w:val="22"/>
          <w:szCs w:val="24"/>
        </w:rPr>
        <w:t xml:space="preserve">, </w:t>
      </w:r>
      <w:r w:rsidRPr="0008241C">
        <w:rPr>
          <w:i/>
          <w:iCs/>
          <w:noProof/>
          <w:sz w:val="22"/>
          <w:szCs w:val="24"/>
        </w:rPr>
        <w:t>11</w:t>
      </w:r>
      <w:r w:rsidRPr="0008241C">
        <w:rPr>
          <w:noProof/>
          <w:sz w:val="22"/>
          <w:szCs w:val="24"/>
        </w:rPr>
        <w:t>(2), 273–278.</w:t>
      </w:r>
    </w:p>
    <w:p w14:paraId="014D5D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elson, M., Roffey, P., McNevin, D., Lennard, C., &amp; Gahan, M. E. (2014). An overview of biosecurity in Australia. </w:t>
      </w:r>
      <w:r w:rsidRPr="0008241C">
        <w:rPr>
          <w:i/>
          <w:iCs/>
          <w:noProof/>
          <w:sz w:val="22"/>
          <w:szCs w:val="24"/>
        </w:rPr>
        <w:t>Australian Journal of Forensic Sciences</w:t>
      </w:r>
      <w:r w:rsidRPr="0008241C">
        <w:rPr>
          <w:noProof/>
          <w:sz w:val="22"/>
          <w:szCs w:val="24"/>
        </w:rPr>
        <w:t xml:space="preserve">, </w:t>
      </w:r>
      <w:r w:rsidRPr="0008241C">
        <w:rPr>
          <w:i/>
          <w:iCs/>
          <w:noProof/>
          <w:sz w:val="22"/>
          <w:szCs w:val="24"/>
        </w:rPr>
        <w:t>0618</w:t>
      </w:r>
      <w:r w:rsidRPr="0008241C">
        <w:rPr>
          <w:noProof/>
          <w:sz w:val="22"/>
          <w:szCs w:val="24"/>
        </w:rPr>
        <w:t>(March). https://doi.org/10.1080/00450618.2014.882986</w:t>
      </w:r>
    </w:p>
    <w:p w14:paraId="1018F9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New Zealand Ministry for the Environment. (2015). New Zealand’s Greenhouse Gas Inventory 1990–2013. Retrieved January 2, 2018, from http://www.mfe.govt.nz/publications/climate-change/new-zealands-greenhouse-gas-inventory-1990-2013</w:t>
      </w:r>
    </w:p>
    <w:p w14:paraId="293524B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New Zealand Ministry for the Environment. (2016). Climate change impacts in New Zealand. Retrieved April 19, 2017, from http://www.mfe.govt.nz/climate-change/how-climate-change-affects-nz/climate-change-impacts</w:t>
      </w:r>
    </w:p>
    <w:p w14:paraId="76CE58A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ew Zealand Ministry for the Environment. (2017). </w:t>
      </w:r>
      <w:r w:rsidRPr="0008241C">
        <w:rPr>
          <w:i/>
          <w:iCs/>
          <w:noProof/>
          <w:sz w:val="22"/>
          <w:szCs w:val="24"/>
        </w:rPr>
        <w:t>The Status of New Zealand ’ s Fisheries</w:t>
      </w:r>
      <w:r w:rsidRPr="0008241C">
        <w:rPr>
          <w:noProof/>
          <w:sz w:val="22"/>
          <w:szCs w:val="24"/>
        </w:rPr>
        <w:t>. Wellington.</w:t>
      </w:r>
    </w:p>
    <w:p w14:paraId="652B205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ghiem, Le TP, Hugh TW Tan,  and R. T. C. (2015). Invasive trees in Singapore: are they a threat to native forests? </w:t>
      </w:r>
      <w:r w:rsidRPr="0008241C">
        <w:rPr>
          <w:i/>
          <w:iCs/>
          <w:noProof/>
          <w:sz w:val="22"/>
          <w:szCs w:val="24"/>
        </w:rPr>
        <w:t>Tropical Conservaion Science</w:t>
      </w:r>
      <w:r w:rsidRPr="0008241C">
        <w:rPr>
          <w:noProof/>
          <w:sz w:val="22"/>
          <w:szCs w:val="24"/>
        </w:rPr>
        <w:t xml:space="preserve">, </w:t>
      </w:r>
      <w:r w:rsidRPr="0008241C">
        <w:rPr>
          <w:i/>
          <w:iCs/>
          <w:noProof/>
          <w:sz w:val="22"/>
          <w:szCs w:val="24"/>
        </w:rPr>
        <w:t>8</w:t>
      </w:r>
      <w:r w:rsidRPr="0008241C">
        <w:rPr>
          <w:noProof/>
          <w:sz w:val="22"/>
          <w:szCs w:val="24"/>
        </w:rPr>
        <w:t>(1), 201–214.</w:t>
      </w:r>
    </w:p>
    <w:p w14:paraId="4285B2C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ghiem, L. T. P., Soliman, T., Yeo, D. C. J., Tan, H. T. W., Evans, T. A., Mumford, J. D., Keller, R. P., Baker, R. H. A., Corlett, R. T., &amp; Carrasco, L. R. (2013). Economic and Environmental Impacts of Harmful Non-Indigenous Species in Southeast Asia.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8). https://doi.org/10.1371/journal.pone.0071255</w:t>
      </w:r>
    </w:p>
    <w:p w14:paraId="1E2772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ie, Y., Liu, Q., &amp; Liu, S. (2013). Glacial Lake Expansion in the Central Himalayas by Landsat Images, 1990?2010.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12), e83973. https://doi.org/10.1371/journal.pone.0083973</w:t>
      </w:r>
    </w:p>
    <w:p w14:paraId="6A6350C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ing, W., Ismail, M., Joshi, S., Qamar, F., Phuntsho, K., Weikang, Y., Khan, B., Shaoliang, Y., Kotru, R., &amp; Sharma, E. (2014). </w:t>
      </w:r>
      <w:r w:rsidRPr="0008241C">
        <w:rPr>
          <w:i/>
          <w:iCs/>
          <w:noProof/>
          <w:sz w:val="22"/>
          <w:szCs w:val="24"/>
        </w:rPr>
        <w:t>Understanding the Transboundary Karakoram‐Pamir Landscape</w:t>
      </w:r>
      <w:r w:rsidRPr="0008241C">
        <w:rPr>
          <w:noProof/>
          <w:sz w:val="22"/>
          <w:szCs w:val="24"/>
        </w:rPr>
        <w:t xml:space="preserve"> (Feasibility and Baseline Studies.). Kathmandu, ICIMOD.</w:t>
      </w:r>
    </w:p>
    <w:p w14:paraId="7F1F119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oroozi, J., Pauli, H., Grabherr, G., &amp; Breckle, S.-W. (2011). </w:t>
      </w:r>
      <w:r w:rsidRPr="0008241C">
        <w:rPr>
          <w:i/>
          <w:iCs/>
          <w:noProof/>
          <w:sz w:val="22"/>
          <w:szCs w:val="24"/>
        </w:rPr>
        <w:t>The subnival-nival vascular plant species of Iran: A unique high-mountain flora and its threat from climate warming</w:t>
      </w:r>
      <w:r w:rsidRPr="0008241C">
        <w:rPr>
          <w:noProof/>
          <w:sz w:val="22"/>
          <w:szCs w:val="24"/>
        </w:rPr>
        <w:t xml:space="preserve">. </w:t>
      </w:r>
      <w:r w:rsidRPr="0008241C">
        <w:rPr>
          <w:i/>
          <w:iCs/>
          <w:noProof/>
          <w:sz w:val="22"/>
          <w:szCs w:val="24"/>
        </w:rPr>
        <w:t xml:space="preserve">Biodiversity </w:t>
      </w:r>
      <w:r w:rsidRPr="0008241C">
        <w:rPr>
          <w:i/>
          <w:iCs/>
          <w:noProof/>
          <w:sz w:val="22"/>
          <w:szCs w:val="24"/>
        </w:rPr>
        <w:lastRenderedPageBreak/>
        <w:t>and Conservation</w:t>
      </w:r>
      <w:r w:rsidRPr="0008241C">
        <w:rPr>
          <w:noProof/>
          <w:sz w:val="22"/>
          <w:szCs w:val="24"/>
        </w:rPr>
        <w:t xml:space="preserve"> (Vol. 20). https://doi.org/10.1007/s10531-011-0029-9</w:t>
      </w:r>
    </w:p>
    <w:p w14:paraId="65F4027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orton-Griffiths, M. (2007). How many wildebeest do you need? </w:t>
      </w:r>
      <w:r w:rsidRPr="0008241C">
        <w:rPr>
          <w:i/>
          <w:iCs/>
          <w:noProof/>
          <w:sz w:val="22"/>
          <w:szCs w:val="24"/>
        </w:rPr>
        <w:t>World Economics</w:t>
      </w:r>
      <w:r w:rsidRPr="0008241C">
        <w:rPr>
          <w:noProof/>
          <w:sz w:val="22"/>
          <w:szCs w:val="24"/>
        </w:rPr>
        <w:t xml:space="preserve">, </w:t>
      </w:r>
      <w:r w:rsidRPr="0008241C">
        <w:rPr>
          <w:i/>
          <w:iCs/>
          <w:noProof/>
          <w:sz w:val="22"/>
          <w:szCs w:val="24"/>
        </w:rPr>
        <w:t>8</w:t>
      </w:r>
      <w:r w:rsidRPr="0008241C">
        <w:rPr>
          <w:noProof/>
          <w:sz w:val="22"/>
          <w:szCs w:val="24"/>
        </w:rPr>
        <w:t>(2), 41–64.</w:t>
      </w:r>
    </w:p>
    <w:p w14:paraId="5D0F52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urse, L. A., McLean, R. F., Agard, J., Briguglio, L. P., Duvat-Magnan, V., Pelesikoti, N., Tompkins, E., &amp; Webb, A. (n.d.). Small islands. In V. R. Barros, C. B. Field, D. J. Dokken, M. D. Mastrandrea, K. J. Mach, T. E. Bilir, M. Chatterjee, K. L. Ebi, Y. O. Estrada, R. C. Genova, B. Girma, E. S. Kissel, A. N. Levy, S. MacCracken, P. R. Mastrandrea, &amp; L. L. White (Eds.), </w:t>
      </w:r>
      <w:r w:rsidRPr="0008241C">
        <w:rPr>
          <w:i/>
          <w:iCs/>
          <w:noProof/>
          <w:sz w:val="22"/>
          <w:szCs w:val="24"/>
        </w:rPr>
        <w:t>Climate Change 2014: Impacts, Adaptation, and Vulnerability. Part B: Regional Aspects. Contribution of Working Group II to the Fifth Assessment Report of the Intergovernmental Panel of Climate Change</w:t>
      </w:r>
      <w:r w:rsidRPr="0008241C">
        <w:rPr>
          <w:noProof/>
          <w:sz w:val="22"/>
          <w:szCs w:val="24"/>
        </w:rPr>
        <w:t xml:space="preserve"> (pp. 1613–1654). Cambridge, United Kingdom and New York, NY, USA: Cambridge University Press.</w:t>
      </w:r>
    </w:p>
    <w:p w14:paraId="2FEBCF7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Brien, K. L., &amp; Wolf, J. (2010). A values-based approach to vulnerability and adaptation to climate change. </w:t>
      </w:r>
      <w:r w:rsidRPr="0008241C">
        <w:rPr>
          <w:i/>
          <w:iCs/>
          <w:noProof/>
          <w:sz w:val="22"/>
          <w:szCs w:val="24"/>
        </w:rPr>
        <w:t>Wiley Interdisciplinary Reviews: Climate Change</w:t>
      </w:r>
      <w:r w:rsidRPr="0008241C">
        <w:rPr>
          <w:noProof/>
          <w:sz w:val="22"/>
          <w:szCs w:val="24"/>
        </w:rPr>
        <w:t xml:space="preserve">, </w:t>
      </w:r>
      <w:r w:rsidRPr="0008241C">
        <w:rPr>
          <w:i/>
          <w:iCs/>
          <w:noProof/>
          <w:sz w:val="22"/>
          <w:szCs w:val="24"/>
        </w:rPr>
        <w:t>1</w:t>
      </w:r>
      <w:r w:rsidRPr="0008241C">
        <w:rPr>
          <w:noProof/>
          <w:sz w:val="22"/>
          <w:szCs w:val="24"/>
        </w:rPr>
        <w:t>(2), 232–242. https://doi.org/10.1002/wcc.30</w:t>
      </w:r>
    </w:p>
    <w:p w14:paraId="0483E66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Donnell, A. J., Cook, E. R., Palmer, J. G., Turney, C. S. M., Page, G. F. M., &amp; Grierson, P. F. (2015). Tree rings show recent high summer-autumn precipitation in northwest Australia is unprecedented within the last two centuries.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6), 1–18. https://doi.org/10.1371/journal.pone.0128533</w:t>
      </w:r>
    </w:p>
    <w:p w14:paraId="53299C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Dowd, D. J., Green, P. T., &amp; Lake, P. S. (2003). Invasional “meltdown” on an oceanic island. </w:t>
      </w:r>
      <w:r w:rsidRPr="0008241C">
        <w:rPr>
          <w:i/>
          <w:iCs/>
          <w:noProof/>
          <w:sz w:val="22"/>
          <w:szCs w:val="24"/>
        </w:rPr>
        <w:t>Ecology Letters</w:t>
      </w:r>
      <w:r w:rsidRPr="0008241C">
        <w:rPr>
          <w:noProof/>
          <w:sz w:val="22"/>
          <w:szCs w:val="24"/>
        </w:rPr>
        <w:t xml:space="preserve">, </w:t>
      </w:r>
      <w:r w:rsidRPr="0008241C">
        <w:rPr>
          <w:i/>
          <w:iCs/>
          <w:noProof/>
          <w:sz w:val="22"/>
          <w:szCs w:val="24"/>
        </w:rPr>
        <w:t>6</w:t>
      </w:r>
      <w:r w:rsidRPr="0008241C">
        <w:rPr>
          <w:noProof/>
          <w:sz w:val="22"/>
          <w:szCs w:val="24"/>
        </w:rPr>
        <w:t>(9), 812–817. https://doi.org/10.1046/j.1461-0248.2003.00512.x</w:t>
      </w:r>
    </w:p>
    <w:p w14:paraId="7E764F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Oberheu, C. (2017). Top 10 Wood Charcoal Producing Countries. Retrieved December 15, 2017, from https://www.worldatlas.com/articles/top-10-wood-charcoal-producing-countries.html</w:t>
      </w:r>
    </w:p>
    <w:p w14:paraId="1BC8165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bokata, R., Veronis, L., &amp; McLeman, R. (2014). Empirical research on international environmental migration: a systematic review. </w:t>
      </w:r>
      <w:r w:rsidRPr="0008241C">
        <w:rPr>
          <w:i/>
          <w:iCs/>
          <w:noProof/>
          <w:sz w:val="22"/>
          <w:szCs w:val="24"/>
        </w:rPr>
        <w:t>Population and Environment</w:t>
      </w:r>
      <w:r w:rsidRPr="0008241C">
        <w:rPr>
          <w:noProof/>
          <w:sz w:val="22"/>
          <w:szCs w:val="24"/>
        </w:rPr>
        <w:t xml:space="preserve">, </w:t>
      </w:r>
      <w:r w:rsidRPr="0008241C">
        <w:rPr>
          <w:i/>
          <w:iCs/>
          <w:noProof/>
          <w:sz w:val="22"/>
          <w:szCs w:val="24"/>
        </w:rPr>
        <w:t>36</w:t>
      </w:r>
      <w:r w:rsidRPr="0008241C">
        <w:rPr>
          <w:noProof/>
          <w:sz w:val="22"/>
          <w:szCs w:val="24"/>
        </w:rPr>
        <w:t>(1), 111–135. https://doi.org/10.1007/s11111-014-0210-7</w:t>
      </w:r>
    </w:p>
    <w:p w14:paraId="660EBD6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ECD. (2010). </w:t>
      </w:r>
      <w:r w:rsidRPr="0008241C">
        <w:rPr>
          <w:i/>
          <w:iCs/>
          <w:noProof/>
          <w:sz w:val="22"/>
          <w:szCs w:val="24"/>
        </w:rPr>
        <w:t>Paying for Biodiversity enhancing the cost‐effectiveness of payments for ecosystem services.</w:t>
      </w:r>
      <w:r w:rsidRPr="0008241C">
        <w:rPr>
          <w:noProof/>
          <w:sz w:val="22"/>
          <w:szCs w:val="24"/>
        </w:rPr>
        <w:t xml:space="preserve"> Retrieved from https://www.keepeek.com//Digital-Asset-Management/oecd/environment/paying-for-biodiversity_9789264090279-en#.WrMlVihubD4%23page1</w:t>
      </w:r>
    </w:p>
    <w:p w14:paraId="5E86286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javeer, H., Galil, B. S., Campbell, M. L., Carlton, J. T., Canning-Clode, J., Cook, E. J., Davidson, A. D., Hewitt, C. L., Jelmert, A., Marchini, A., McKenzie, C. H., Minchin, D., Occhipinti-Ambrogi, A., Olenin, S., &amp; Ruiz, G. (2015). Classification of Non-Indigenous Species Based on Their Impacts: Considerations for Application in Marine Management. </w:t>
      </w:r>
      <w:r w:rsidRPr="0008241C">
        <w:rPr>
          <w:i/>
          <w:iCs/>
          <w:noProof/>
          <w:sz w:val="22"/>
          <w:szCs w:val="24"/>
        </w:rPr>
        <w:t>PLoS Biology</w:t>
      </w:r>
      <w:r w:rsidRPr="0008241C">
        <w:rPr>
          <w:noProof/>
          <w:sz w:val="22"/>
          <w:szCs w:val="24"/>
        </w:rPr>
        <w:t xml:space="preserve">, </w:t>
      </w:r>
      <w:r w:rsidRPr="0008241C">
        <w:rPr>
          <w:i/>
          <w:iCs/>
          <w:noProof/>
          <w:sz w:val="22"/>
          <w:szCs w:val="24"/>
        </w:rPr>
        <w:t>13</w:t>
      </w:r>
      <w:r w:rsidRPr="0008241C">
        <w:rPr>
          <w:noProof/>
          <w:sz w:val="22"/>
          <w:szCs w:val="24"/>
        </w:rPr>
        <w:t>(4), 1–13. https://doi.org/10.1371/journal.pbio.1002130</w:t>
      </w:r>
    </w:p>
    <w:p w14:paraId="5BC8285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laniyi, A. O., Abdullah, A. M., Ramli, M. F., &amp; Alias, M. S. (2012). Assessment of drivers of coastal land use change in Malaysia. </w:t>
      </w:r>
      <w:r w:rsidRPr="0008241C">
        <w:rPr>
          <w:i/>
          <w:iCs/>
          <w:noProof/>
          <w:sz w:val="22"/>
          <w:szCs w:val="24"/>
        </w:rPr>
        <w:t>Ocean and Coastal Management</w:t>
      </w:r>
      <w:r w:rsidRPr="0008241C">
        <w:rPr>
          <w:noProof/>
          <w:sz w:val="22"/>
          <w:szCs w:val="24"/>
        </w:rPr>
        <w:t xml:space="preserve">, </w:t>
      </w:r>
      <w:r w:rsidRPr="0008241C">
        <w:rPr>
          <w:i/>
          <w:iCs/>
          <w:noProof/>
          <w:sz w:val="22"/>
          <w:szCs w:val="24"/>
        </w:rPr>
        <w:t>67</w:t>
      </w:r>
      <w:r w:rsidRPr="0008241C">
        <w:rPr>
          <w:noProof/>
          <w:sz w:val="22"/>
          <w:szCs w:val="24"/>
        </w:rPr>
        <w:t>(October), 113–123. https://doi.org/10.1016/j.ocecoaman.2012.05.029</w:t>
      </w:r>
    </w:p>
    <w:p w14:paraId="28C186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lsen, B., Munster, V. J., Wallensten, A., Waldenström, J., Osterhaus, A. D. M. E., &amp; Fouchier, R. A. M. (2006). Global Patterns of Influenza A Virus in Wild Birds. </w:t>
      </w:r>
      <w:r w:rsidRPr="0008241C">
        <w:rPr>
          <w:i/>
          <w:iCs/>
          <w:noProof/>
          <w:sz w:val="22"/>
          <w:szCs w:val="24"/>
        </w:rPr>
        <w:t>Science</w:t>
      </w:r>
      <w:r w:rsidRPr="0008241C">
        <w:rPr>
          <w:noProof/>
          <w:sz w:val="22"/>
          <w:szCs w:val="24"/>
        </w:rPr>
        <w:t xml:space="preserve">, </w:t>
      </w:r>
      <w:r w:rsidRPr="0008241C">
        <w:rPr>
          <w:i/>
          <w:iCs/>
          <w:noProof/>
          <w:sz w:val="22"/>
          <w:szCs w:val="24"/>
        </w:rPr>
        <w:t>312</w:t>
      </w:r>
      <w:r w:rsidRPr="0008241C">
        <w:rPr>
          <w:noProof/>
          <w:sz w:val="22"/>
          <w:szCs w:val="24"/>
        </w:rPr>
        <w:t>(5772), 384 LP-388. Retrieved from http://science.sciencemag.org/content/312/5772/384.abstract</w:t>
      </w:r>
    </w:p>
    <w:p w14:paraId="23443E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rlowsky, B., &amp; Seneviratne, S. I. (2012). Global changes in extreme events: Regional and seasonal dimension. </w:t>
      </w:r>
      <w:r w:rsidRPr="0008241C">
        <w:rPr>
          <w:i/>
          <w:iCs/>
          <w:noProof/>
          <w:sz w:val="22"/>
          <w:szCs w:val="24"/>
        </w:rPr>
        <w:t>Climatic Change</w:t>
      </w:r>
      <w:r w:rsidRPr="0008241C">
        <w:rPr>
          <w:noProof/>
          <w:sz w:val="22"/>
          <w:szCs w:val="24"/>
        </w:rPr>
        <w:t xml:space="preserve">, </w:t>
      </w:r>
      <w:r w:rsidRPr="0008241C">
        <w:rPr>
          <w:i/>
          <w:iCs/>
          <w:noProof/>
          <w:sz w:val="22"/>
          <w:szCs w:val="24"/>
        </w:rPr>
        <w:t>110</w:t>
      </w:r>
      <w:r w:rsidRPr="0008241C">
        <w:rPr>
          <w:noProof/>
          <w:sz w:val="22"/>
          <w:szCs w:val="24"/>
        </w:rPr>
        <w:t>(3–4), 669–696. https://doi.org/10.1007/s10584-011-0122-9</w:t>
      </w:r>
    </w:p>
    <w:p w14:paraId="0C10B8D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rsini, F., Kahane, R., Nono-Womdim, R., &amp; Gianquinto, G. (2013). Urban agriculture in the developing world: A review. </w:t>
      </w:r>
      <w:r w:rsidRPr="0008241C">
        <w:rPr>
          <w:i/>
          <w:iCs/>
          <w:noProof/>
          <w:sz w:val="22"/>
          <w:szCs w:val="24"/>
        </w:rPr>
        <w:t>Agronomy for Sustainable Development</w:t>
      </w:r>
      <w:r w:rsidRPr="0008241C">
        <w:rPr>
          <w:noProof/>
          <w:sz w:val="22"/>
          <w:szCs w:val="24"/>
        </w:rPr>
        <w:t xml:space="preserve">, </w:t>
      </w:r>
      <w:r w:rsidRPr="0008241C">
        <w:rPr>
          <w:i/>
          <w:iCs/>
          <w:noProof/>
          <w:sz w:val="22"/>
          <w:szCs w:val="24"/>
        </w:rPr>
        <w:t>33</w:t>
      </w:r>
      <w:r w:rsidRPr="0008241C">
        <w:rPr>
          <w:noProof/>
          <w:sz w:val="22"/>
          <w:szCs w:val="24"/>
        </w:rPr>
        <w:t>(4), 695–720. https://doi.org/10.1007/s13593-013-0143-z</w:t>
      </w:r>
    </w:p>
    <w:p w14:paraId="789071D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sman, K. T. (2014). </w:t>
      </w:r>
      <w:r w:rsidRPr="0008241C">
        <w:rPr>
          <w:i/>
          <w:iCs/>
          <w:noProof/>
          <w:sz w:val="22"/>
          <w:szCs w:val="24"/>
        </w:rPr>
        <w:t>Soil Degradation, Conservation and Remediation</w:t>
      </w:r>
      <w:r w:rsidRPr="0008241C">
        <w:rPr>
          <w:noProof/>
          <w:sz w:val="22"/>
          <w:szCs w:val="24"/>
        </w:rPr>
        <w:t>. Dordrecht: Springer Netherlands. https://doi.org/10.1007/978-94-007-7590-9</w:t>
      </w:r>
    </w:p>
    <w:p w14:paraId="586D0FF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Osseiran, N., &amp; Chriscaden, K. (2016a). Air pollution levels rising in many of the world’s poorest cities. Retrieved from http://www.who.int/mediacentre/news/releases/2016/air-pollution-rising/en/</w:t>
      </w:r>
    </w:p>
    <w:p w14:paraId="6B0B3B8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Osseiran, N., &amp; Chriscaden, K. (2016b). WHO releases country estimates on air pollution exposure and health impact. Retrieved December 18, 2017, from http://www.who.int/mediacentre/news/releases/2016/air-pollution-estimates/en/</w:t>
      </w:r>
    </w:p>
    <w:p w14:paraId="28F82D2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viedo, G., &amp; Jeanrenaud, S. (2007). Protecting Sacred Natural Sites of Indigenous and Traditional Peoples. </w:t>
      </w:r>
      <w:r w:rsidRPr="0008241C">
        <w:rPr>
          <w:i/>
          <w:iCs/>
          <w:noProof/>
          <w:sz w:val="22"/>
          <w:szCs w:val="24"/>
        </w:rPr>
        <w:t>Protected Areas and Spirituality. Proceedings of the First Workshop of The Delos Initiative - Monserrat 2006</w:t>
      </w:r>
      <w:r w:rsidRPr="0008241C">
        <w:rPr>
          <w:noProof/>
          <w:sz w:val="22"/>
          <w:szCs w:val="24"/>
        </w:rPr>
        <w:t xml:space="preserve">, (June), 77–100. Retrieved from </w:t>
      </w:r>
      <w:r w:rsidRPr="0008241C">
        <w:rPr>
          <w:noProof/>
          <w:sz w:val="22"/>
          <w:szCs w:val="24"/>
        </w:rPr>
        <w:lastRenderedPageBreak/>
        <w:t>http://www.silene.es/documentos/Protected_areas_spirituality_Part_I.pdf</w:t>
      </w:r>
    </w:p>
    <w:p w14:paraId="53E8C2C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cific Invasives Initiative. (2010). </w:t>
      </w:r>
      <w:r w:rsidRPr="0008241C">
        <w:rPr>
          <w:i/>
          <w:iCs/>
          <w:noProof/>
          <w:sz w:val="22"/>
          <w:szCs w:val="24"/>
        </w:rPr>
        <w:t>Invasive Species Management in the Pacific: a review of national plans and current activities. Unpublished report for the Pacific Invasives Partnership. Prepared by Natasha Doherty and Souad Boudjelas.</w:t>
      </w:r>
      <w:r w:rsidRPr="0008241C">
        <w:rPr>
          <w:noProof/>
          <w:sz w:val="22"/>
          <w:szCs w:val="24"/>
        </w:rPr>
        <w:t xml:space="preserve"> Pacific Invasives Initiative, Auckland, New Zealand.</w:t>
      </w:r>
    </w:p>
    <w:p w14:paraId="23851A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ge, A. R., &amp; Lacey, K. L. (2006). </w:t>
      </w:r>
      <w:r w:rsidRPr="0008241C">
        <w:rPr>
          <w:i/>
          <w:iCs/>
          <w:noProof/>
          <w:sz w:val="22"/>
          <w:szCs w:val="24"/>
        </w:rPr>
        <w:t>Economic Impact Assessment of Australian Weed Biological Control</w:t>
      </w:r>
      <w:r w:rsidRPr="0008241C">
        <w:rPr>
          <w:noProof/>
          <w:sz w:val="22"/>
          <w:szCs w:val="24"/>
        </w:rPr>
        <w:t xml:space="preserve">. </w:t>
      </w:r>
      <w:r w:rsidRPr="0008241C">
        <w:rPr>
          <w:i/>
          <w:iCs/>
          <w:noProof/>
          <w:sz w:val="22"/>
          <w:szCs w:val="24"/>
        </w:rPr>
        <w:t>CRC for Australian Weed Management, Technical Series</w:t>
      </w:r>
      <w:r w:rsidRPr="0008241C">
        <w:rPr>
          <w:noProof/>
          <w:sz w:val="22"/>
          <w:szCs w:val="24"/>
        </w:rPr>
        <w:t xml:space="preserve"> (Vol. 10).</w:t>
      </w:r>
    </w:p>
    <w:p w14:paraId="4445ECD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llewatta, N., Reaser, J.K., Gutierrez, A. . (Ed.). (2003). </w:t>
      </w:r>
      <w:r w:rsidRPr="0008241C">
        <w:rPr>
          <w:i/>
          <w:iCs/>
          <w:noProof/>
          <w:sz w:val="22"/>
          <w:szCs w:val="24"/>
        </w:rPr>
        <w:t>Invasive Alien Species in SouthSoutheast Asia</w:t>
      </w:r>
      <w:r w:rsidRPr="0008241C">
        <w:rPr>
          <w:noProof/>
          <w:sz w:val="22"/>
          <w:szCs w:val="24"/>
        </w:rPr>
        <w:t>. Cape Town, South Africa.</w:t>
      </w:r>
    </w:p>
    <w:p w14:paraId="499BFF2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lmer, J., Cook, E., Turney, C., Allen, K., Fenwick, P., Cook, B., O’Donnell, A., Lough, J., &amp; Baker, P. (2015). Drought variability in the eastern Australia and New Zealand summer drought atlas (ANZDA, CE 1500–2012) modulated by the Interdecadal Pacific Oscillation. </w:t>
      </w:r>
      <w:r w:rsidRPr="0008241C">
        <w:rPr>
          <w:i/>
          <w:iCs/>
          <w:noProof/>
          <w:sz w:val="22"/>
          <w:szCs w:val="24"/>
        </w:rPr>
        <w:t>Environmental Research Letters</w:t>
      </w:r>
      <w:r w:rsidRPr="0008241C">
        <w:rPr>
          <w:noProof/>
          <w:sz w:val="22"/>
          <w:szCs w:val="24"/>
        </w:rPr>
        <w:t xml:space="preserve">, </w:t>
      </w:r>
      <w:r w:rsidRPr="0008241C">
        <w:rPr>
          <w:i/>
          <w:iCs/>
          <w:noProof/>
          <w:sz w:val="22"/>
          <w:szCs w:val="24"/>
        </w:rPr>
        <w:t>10</w:t>
      </w:r>
      <w:r w:rsidRPr="0008241C">
        <w:rPr>
          <w:noProof/>
          <w:sz w:val="22"/>
          <w:szCs w:val="24"/>
        </w:rPr>
        <w:t>(12), 124002. Retrieved from http://stacks.iop.org/1748-9326/10/i=12/a=124002</w:t>
      </w:r>
    </w:p>
    <w:p w14:paraId="0099199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ndey, A. K., Tripathi, Y. C., &amp; Kumar, A. (2016). Non-timber forest products (NTFPs) for sustained livelihood: Challenges and strategies. </w:t>
      </w:r>
      <w:r w:rsidRPr="0008241C">
        <w:rPr>
          <w:i/>
          <w:iCs/>
          <w:noProof/>
          <w:sz w:val="22"/>
          <w:szCs w:val="24"/>
        </w:rPr>
        <w:t>Research Journal of Forestry</w:t>
      </w:r>
      <w:r w:rsidRPr="0008241C">
        <w:rPr>
          <w:noProof/>
          <w:sz w:val="22"/>
          <w:szCs w:val="24"/>
        </w:rPr>
        <w:t xml:space="preserve">, </w:t>
      </w:r>
      <w:r w:rsidRPr="0008241C">
        <w:rPr>
          <w:i/>
          <w:iCs/>
          <w:noProof/>
          <w:sz w:val="22"/>
          <w:szCs w:val="24"/>
        </w:rPr>
        <w:t>10</w:t>
      </w:r>
      <w:r w:rsidRPr="0008241C">
        <w:rPr>
          <w:noProof/>
          <w:sz w:val="22"/>
          <w:szCs w:val="24"/>
        </w:rPr>
        <w:t>, 1–7.</w:t>
      </w:r>
    </w:p>
    <w:p w14:paraId="0C78AC0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ndit, M. K., &amp; Grumbine, R. E. (2012). Potential Effects of Ongoing and Proposed Hydropower Development on Terrestrial Biological Diversity in the Indian Himalaya. </w:t>
      </w:r>
      <w:r w:rsidRPr="0008241C">
        <w:rPr>
          <w:i/>
          <w:iCs/>
          <w:noProof/>
          <w:sz w:val="22"/>
          <w:szCs w:val="24"/>
        </w:rPr>
        <w:t>Conservation Biology</w:t>
      </w:r>
      <w:r w:rsidRPr="0008241C">
        <w:rPr>
          <w:noProof/>
          <w:sz w:val="22"/>
          <w:szCs w:val="24"/>
        </w:rPr>
        <w:t xml:space="preserve">, </w:t>
      </w:r>
      <w:r w:rsidRPr="0008241C">
        <w:rPr>
          <w:i/>
          <w:iCs/>
          <w:noProof/>
          <w:sz w:val="22"/>
          <w:szCs w:val="24"/>
        </w:rPr>
        <w:t>26</w:t>
      </w:r>
      <w:r w:rsidRPr="0008241C">
        <w:rPr>
          <w:noProof/>
          <w:sz w:val="22"/>
          <w:szCs w:val="24"/>
        </w:rPr>
        <w:t>(6), 1061–1071. https://doi.org/10.1111/j.1523-1739.2012.01918.x</w:t>
      </w:r>
    </w:p>
    <w:p w14:paraId="0C6D268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ndit, M. K., Sodhi, N. S., Koh, L. P., Bhaskar, A., &amp; Brook, B. W. (2007). Unreported yet massive deforestation driving loss of endemic biodiversity in Indian Himalaya. </w:t>
      </w:r>
      <w:r w:rsidRPr="0008241C">
        <w:rPr>
          <w:i/>
          <w:iCs/>
          <w:noProof/>
          <w:sz w:val="22"/>
          <w:szCs w:val="24"/>
        </w:rPr>
        <w:t>Biodiversity and Conservation</w:t>
      </w:r>
      <w:r w:rsidRPr="0008241C">
        <w:rPr>
          <w:noProof/>
          <w:sz w:val="22"/>
          <w:szCs w:val="24"/>
        </w:rPr>
        <w:t xml:space="preserve">, </w:t>
      </w:r>
      <w:r w:rsidRPr="0008241C">
        <w:rPr>
          <w:i/>
          <w:iCs/>
          <w:noProof/>
          <w:sz w:val="22"/>
          <w:szCs w:val="24"/>
        </w:rPr>
        <w:t>16</w:t>
      </w:r>
      <w:r w:rsidRPr="0008241C">
        <w:rPr>
          <w:noProof/>
          <w:sz w:val="22"/>
          <w:szCs w:val="24"/>
        </w:rPr>
        <w:t>(1), 153–163. https://doi.org/10.1007/s10531-006-9038-5</w:t>
      </w:r>
    </w:p>
    <w:p w14:paraId="526C943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rker, L. M., Ross, P. M., &amp; O’Connor, W. A. (2011). Populations of the Sydney rock oyster, Saccostrea glomerata, vary in response to ocean acidification. </w:t>
      </w:r>
      <w:r w:rsidRPr="0008241C">
        <w:rPr>
          <w:i/>
          <w:iCs/>
          <w:noProof/>
          <w:sz w:val="22"/>
          <w:szCs w:val="24"/>
        </w:rPr>
        <w:t>Marine Biology</w:t>
      </w:r>
      <w:r w:rsidRPr="0008241C">
        <w:rPr>
          <w:noProof/>
          <w:sz w:val="22"/>
          <w:szCs w:val="24"/>
        </w:rPr>
        <w:t xml:space="preserve">, </w:t>
      </w:r>
      <w:r w:rsidRPr="0008241C">
        <w:rPr>
          <w:i/>
          <w:iCs/>
          <w:noProof/>
          <w:sz w:val="22"/>
          <w:szCs w:val="24"/>
        </w:rPr>
        <w:t>158</w:t>
      </w:r>
      <w:r w:rsidRPr="0008241C">
        <w:rPr>
          <w:noProof/>
          <w:sz w:val="22"/>
          <w:szCs w:val="24"/>
        </w:rPr>
        <w:t>(3), 689–697. https://doi.org/10.1007/s00227-010-1592-4</w:t>
      </w:r>
    </w:p>
    <w:p w14:paraId="2A7E47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rmesan, C. (2006). Ecological and Evolutionary Responses to Recent Climate Change. </w:t>
      </w:r>
      <w:r w:rsidRPr="0008241C">
        <w:rPr>
          <w:i/>
          <w:iCs/>
          <w:noProof/>
          <w:sz w:val="22"/>
          <w:szCs w:val="24"/>
        </w:rPr>
        <w:t>Annual of Ecology, Evolution and Systematics</w:t>
      </w:r>
      <w:r w:rsidRPr="0008241C">
        <w:rPr>
          <w:noProof/>
          <w:sz w:val="22"/>
          <w:szCs w:val="24"/>
        </w:rPr>
        <w:t xml:space="preserve">, </w:t>
      </w:r>
      <w:r w:rsidRPr="0008241C">
        <w:rPr>
          <w:i/>
          <w:iCs/>
          <w:noProof/>
          <w:sz w:val="22"/>
          <w:szCs w:val="24"/>
        </w:rPr>
        <w:t>37</w:t>
      </w:r>
      <w:r w:rsidRPr="0008241C">
        <w:rPr>
          <w:noProof/>
          <w:sz w:val="22"/>
          <w:szCs w:val="24"/>
        </w:rPr>
        <w:t>, 637–669. https://doi.org/10.2307/annurev.ecolsys.37.091305.30000024</w:t>
      </w:r>
    </w:p>
    <w:p w14:paraId="4992689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rmesan, C., &amp; Yohe, G. (2003). A globally coherent fingerprint of climate change impacts across natural systems. </w:t>
      </w:r>
      <w:r w:rsidRPr="0008241C">
        <w:rPr>
          <w:i/>
          <w:iCs/>
          <w:noProof/>
          <w:sz w:val="22"/>
          <w:szCs w:val="24"/>
        </w:rPr>
        <w:t>Nature</w:t>
      </w:r>
      <w:r w:rsidRPr="0008241C">
        <w:rPr>
          <w:noProof/>
          <w:sz w:val="22"/>
          <w:szCs w:val="24"/>
        </w:rPr>
        <w:t xml:space="preserve">, </w:t>
      </w:r>
      <w:r w:rsidRPr="0008241C">
        <w:rPr>
          <w:i/>
          <w:iCs/>
          <w:noProof/>
          <w:sz w:val="22"/>
          <w:szCs w:val="24"/>
        </w:rPr>
        <w:t>421</w:t>
      </w:r>
      <w:r w:rsidRPr="0008241C">
        <w:rPr>
          <w:noProof/>
          <w:sz w:val="22"/>
          <w:szCs w:val="24"/>
        </w:rPr>
        <w:t>(6918), 37–42. https://doi.org/10.1038/nature01286</w:t>
      </w:r>
    </w:p>
    <w:p w14:paraId="10C411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rrotta, J., Hin Fui, L., Jinlong, L., Ramakrishnan, P. S., &amp; Yeo-Chang, Y. (2009). Traditional forest-related knowledge and sustainable forest management in Asia. </w:t>
      </w:r>
      <w:r w:rsidRPr="0008241C">
        <w:rPr>
          <w:i/>
          <w:iCs/>
          <w:noProof/>
          <w:sz w:val="22"/>
          <w:szCs w:val="24"/>
        </w:rPr>
        <w:t>Forest Ecology and Management</w:t>
      </w:r>
      <w:r w:rsidRPr="0008241C">
        <w:rPr>
          <w:noProof/>
          <w:sz w:val="22"/>
          <w:szCs w:val="24"/>
        </w:rPr>
        <w:t xml:space="preserve">, </w:t>
      </w:r>
      <w:r w:rsidRPr="0008241C">
        <w:rPr>
          <w:i/>
          <w:iCs/>
          <w:noProof/>
          <w:sz w:val="22"/>
          <w:szCs w:val="24"/>
        </w:rPr>
        <w:t>257</w:t>
      </w:r>
      <w:r w:rsidRPr="0008241C">
        <w:rPr>
          <w:noProof/>
          <w:sz w:val="22"/>
          <w:szCs w:val="24"/>
        </w:rPr>
        <w:t>, 1987–1988. https://doi.org/10.1016/S0378-1127(09)00221-7</w:t>
      </w:r>
    </w:p>
    <w:p w14:paraId="4CEB92E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rtow, H. (2001). </w:t>
      </w:r>
      <w:r w:rsidRPr="0008241C">
        <w:rPr>
          <w:i/>
          <w:iCs/>
          <w:noProof/>
          <w:sz w:val="22"/>
          <w:szCs w:val="24"/>
        </w:rPr>
        <w:t>The Mesopotamian Marshlands: Demise of an Ecosystem</w:t>
      </w:r>
      <w:r w:rsidRPr="0008241C">
        <w:rPr>
          <w:noProof/>
          <w:sz w:val="22"/>
          <w:szCs w:val="24"/>
        </w:rPr>
        <w:t>. Division of Early Warning and Assessment United Nations Environment Programme Nairobi, Kenya.</w:t>
      </w:r>
    </w:p>
    <w:p w14:paraId="046E9E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scoe, S., Kahui, V., Hutton, T., &amp; Dichmont, C. (2016). Experiences with the use of bioeconomic models in the management of Australian and New Zealand fisheries. </w:t>
      </w:r>
      <w:r w:rsidRPr="0008241C">
        <w:rPr>
          <w:i/>
          <w:iCs/>
          <w:noProof/>
          <w:sz w:val="22"/>
          <w:szCs w:val="24"/>
        </w:rPr>
        <w:t>Fisheries Research</w:t>
      </w:r>
      <w:r w:rsidRPr="0008241C">
        <w:rPr>
          <w:noProof/>
          <w:sz w:val="22"/>
          <w:szCs w:val="24"/>
        </w:rPr>
        <w:t xml:space="preserve">, </w:t>
      </w:r>
      <w:r w:rsidRPr="0008241C">
        <w:rPr>
          <w:i/>
          <w:iCs/>
          <w:noProof/>
          <w:sz w:val="22"/>
          <w:szCs w:val="24"/>
        </w:rPr>
        <w:t>183</w:t>
      </w:r>
      <w:r w:rsidRPr="0008241C">
        <w:rPr>
          <w:noProof/>
          <w:sz w:val="22"/>
          <w:szCs w:val="24"/>
        </w:rPr>
        <w:t>, 539–548. https://doi.org/10.1016/j.fishres.2016.01.008</w:t>
      </w:r>
    </w:p>
    <w:p w14:paraId="22C0898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scual, U., Balvanera, P., Díaz, S., Pataki, G., Roth, E., Stenseke, M., Watson, R. T., Başak Dessane, E., Islar, M., Kelemen, E., Maris, V., Quaas, M., Subramanian, S. M., Wittmer, H., Adlan, A., Ahn, S. E.,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08241C">
        <w:rPr>
          <w:i/>
          <w:iCs/>
          <w:noProof/>
          <w:sz w:val="22"/>
          <w:szCs w:val="24"/>
        </w:rPr>
        <w:t>Current Opinion in Environmental Sustainability</w:t>
      </w:r>
      <w:r w:rsidRPr="0008241C">
        <w:rPr>
          <w:noProof/>
          <w:sz w:val="22"/>
          <w:szCs w:val="24"/>
        </w:rPr>
        <w:t>. https://doi.org/10.1016/j.cosust.2016.12.006</w:t>
      </w:r>
    </w:p>
    <w:p w14:paraId="4F68AF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thak, D., Gajurel, A. P., &amp; Mool, P. K. (2010). </w:t>
      </w:r>
      <w:r w:rsidRPr="0008241C">
        <w:rPr>
          <w:i/>
          <w:iCs/>
          <w:noProof/>
          <w:sz w:val="22"/>
          <w:szCs w:val="24"/>
        </w:rPr>
        <w:t>Climate Change Impacts on Hazards in the Eastern Himalayas</w:t>
      </w:r>
      <w:r w:rsidRPr="0008241C">
        <w:rPr>
          <w:noProof/>
          <w:sz w:val="22"/>
          <w:szCs w:val="24"/>
        </w:rPr>
        <w:t>.</w:t>
      </w:r>
    </w:p>
    <w:p w14:paraId="7E31CD3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ay, G. (2003). Marine biodiversity of Guam and the Marianas: overview. </w:t>
      </w:r>
      <w:r w:rsidRPr="0008241C">
        <w:rPr>
          <w:i/>
          <w:iCs/>
          <w:noProof/>
          <w:sz w:val="22"/>
          <w:szCs w:val="24"/>
        </w:rPr>
        <w:t>Micronesica</w:t>
      </w:r>
      <w:r w:rsidRPr="0008241C">
        <w:rPr>
          <w:noProof/>
          <w:sz w:val="22"/>
          <w:szCs w:val="24"/>
        </w:rPr>
        <w:t>, (May 1990), 3–25. Retrieved from http://university.uog.edu/up/micronesica/abstracts_35-36/pdfs_3536/1-intro.pdf</w:t>
      </w:r>
    </w:p>
    <w:p w14:paraId="5799D6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ay, G., Kirkendale, L., Lambert, G., &amp; Meyer, C. (2002). Anthropogenic biotic interchange in a coral reef ecosystem: a case study from Guam. </w:t>
      </w:r>
      <w:r w:rsidRPr="0008241C">
        <w:rPr>
          <w:i/>
          <w:iCs/>
          <w:noProof/>
          <w:sz w:val="22"/>
          <w:szCs w:val="24"/>
        </w:rPr>
        <w:t>Pacific Science</w:t>
      </w:r>
      <w:r w:rsidRPr="0008241C">
        <w:rPr>
          <w:noProof/>
          <w:sz w:val="22"/>
          <w:szCs w:val="24"/>
        </w:rPr>
        <w:t xml:space="preserve">, </w:t>
      </w:r>
      <w:r w:rsidRPr="0008241C">
        <w:rPr>
          <w:i/>
          <w:iCs/>
          <w:noProof/>
          <w:sz w:val="22"/>
          <w:szCs w:val="24"/>
        </w:rPr>
        <w:t>56</w:t>
      </w:r>
      <w:r w:rsidRPr="0008241C">
        <w:rPr>
          <w:noProof/>
          <w:sz w:val="22"/>
          <w:szCs w:val="24"/>
        </w:rPr>
        <w:t>(4), 403–422. https://doi.org/10.1353/psc.2002.0036</w:t>
      </w:r>
    </w:p>
    <w:p w14:paraId="43C89B8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i, H., Gottfried, M., Lamprecht, A., Niessner, S., Rumpf, S., Winkler, M., Steinbauer, K., &amp; </w:t>
      </w:r>
      <w:r w:rsidRPr="0008241C">
        <w:rPr>
          <w:noProof/>
          <w:sz w:val="22"/>
          <w:szCs w:val="24"/>
        </w:rPr>
        <w:lastRenderedPageBreak/>
        <w:t xml:space="preserve">Grabherr, G. (2015). </w:t>
      </w:r>
      <w:r w:rsidRPr="0008241C">
        <w:rPr>
          <w:i/>
          <w:iCs/>
          <w:noProof/>
          <w:sz w:val="22"/>
          <w:szCs w:val="24"/>
        </w:rPr>
        <w:t>The GLORIA field manual - standard Multi-Summit approach, supplementary methods and extra approaches</w:t>
      </w:r>
      <w:r w:rsidRPr="0008241C">
        <w:rPr>
          <w:noProof/>
          <w:sz w:val="22"/>
          <w:szCs w:val="24"/>
        </w:rPr>
        <w:t>. Vienna.</w:t>
      </w:r>
    </w:p>
    <w:p w14:paraId="0203DF7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y, D., Belhabib, D., Blomeyer, R., Cheung, W. W. W. L., Cisneros-Montemayor, A. M., Copeland, D., Harper, S., Lam, V. W. Y., Mai, Y., Le Manach, F., Österblom, H., Mok, K. M., van der Meer, L., Sanz, A., Shon, S., Sumaila, U. R., Swartz, W., Watson, R., Zhai, Y., &amp; Zeller, D. (2014). China’s distant-water fisheries in the 21st century. </w:t>
      </w:r>
      <w:r w:rsidRPr="0008241C">
        <w:rPr>
          <w:i/>
          <w:iCs/>
          <w:noProof/>
          <w:sz w:val="22"/>
          <w:szCs w:val="24"/>
        </w:rPr>
        <w:t>Fish and Fisheries</w:t>
      </w:r>
      <w:r w:rsidRPr="0008241C">
        <w:rPr>
          <w:noProof/>
          <w:sz w:val="22"/>
          <w:szCs w:val="24"/>
        </w:rPr>
        <w:t xml:space="preserve">, </w:t>
      </w:r>
      <w:r w:rsidRPr="0008241C">
        <w:rPr>
          <w:i/>
          <w:iCs/>
          <w:noProof/>
          <w:sz w:val="22"/>
          <w:szCs w:val="24"/>
        </w:rPr>
        <w:t>15</w:t>
      </w:r>
      <w:r w:rsidRPr="0008241C">
        <w:rPr>
          <w:noProof/>
          <w:sz w:val="22"/>
          <w:szCs w:val="24"/>
        </w:rPr>
        <w:t>(3), 474–488. https://doi.org/10.1111/faf.12032</w:t>
      </w:r>
    </w:p>
    <w:p w14:paraId="699FB18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y, D., &amp; Zeller, D. (2016). Catch reconstructions reveal that global marine fisheries catches are higher than reported and declining. </w:t>
      </w:r>
      <w:r w:rsidRPr="0008241C">
        <w:rPr>
          <w:i/>
          <w:iCs/>
          <w:noProof/>
          <w:sz w:val="22"/>
          <w:szCs w:val="24"/>
        </w:rPr>
        <w:t>Nature Communications</w:t>
      </w:r>
      <w:r w:rsidRPr="0008241C">
        <w:rPr>
          <w:noProof/>
          <w:sz w:val="22"/>
          <w:szCs w:val="24"/>
        </w:rPr>
        <w:t xml:space="preserve">, </w:t>
      </w:r>
      <w:r w:rsidRPr="0008241C">
        <w:rPr>
          <w:i/>
          <w:iCs/>
          <w:noProof/>
          <w:sz w:val="22"/>
          <w:szCs w:val="24"/>
        </w:rPr>
        <w:t>7</w:t>
      </w:r>
      <w:r w:rsidRPr="0008241C">
        <w:rPr>
          <w:noProof/>
          <w:sz w:val="22"/>
          <w:szCs w:val="24"/>
        </w:rPr>
        <w:t>, 10244. Retrieved from http://dx.doi.org/10.1038/ncomms10244</w:t>
      </w:r>
    </w:p>
    <w:p w14:paraId="2E69E9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y, D., &amp; Zeller, D. (2017a). Comments on FAOs State of World Fisheries and Aquaculture (SOFIA 2016). </w:t>
      </w:r>
      <w:r w:rsidRPr="0008241C">
        <w:rPr>
          <w:i/>
          <w:iCs/>
          <w:noProof/>
          <w:sz w:val="22"/>
          <w:szCs w:val="24"/>
        </w:rPr>
        <w:t>Marine Policy</w:t>
      </w:r>
      <w:r w:rsidRPr="0008241C">
        <w:rPr>
          <w:noProof/>
          <w:sz w:val="22"/>
          <w:szCs w:val="24"/>
        </w:rPr>
        <w:t xml:space="preserve">, </w:t>
      </w:r>
      <w:r w:rsidRPr="0008241C">
        <w:rPr>
          <w:i/>
          <w:iCs/>
          <w:noProof/>
          <w:sz w:val="22"/>
          <w:szCs w:val="24"/>
        </w:rPr>
        <w:t>77</w:t>
      </w:r>
      <w:r w:rsidRPr="0008241C">
        <w:rPr>
          <w:noProof/>
          <w:sz w:val="22"/>
          <w:szCs w:val="24"/>
        </w:rPr>
        <w:t>, 176–181. https://doi.org/https://doi.org/10.1016/j.marpol.2017.01.006</w:t>
      </w:r>
    </w:p>
    <w:p w14:paraId="301D746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uly, D., &amp; Zeller, D. (2017b). The best catch data that can possibly be? Rejoinder to Ye et al. “FAO’s statistic data and sustainability of fisheries and aquaculture.” </w:t>
      </w:r>
      <w:r w:rsidRPr="0008241C">
        <w:rPr>
          <w:i/>
          <w:iCs/>
          <w:noProof/>
          <w:sz w:val="22"/>
          <w:szCs w:val="24"/>
        </w:rPr>
        <w:t>Marine Policy</w:t>
      </w:r>
      <w:r w:rsidRPr="0008241C">
        <w:rPr>
          <w:noProof/>
          <w:sz w:val="22"/>
          <w:szCs w:val="24"/>
        </w:rPr>
        <w:t xml:space="preserve">, </w:t>
      </w:r>
      <w:r w:rsidRPr="0008241C">
        <w:rPr>
          <w:i/>
          <w:iCs/>
          <w:noProof/>
          <w:sz w:val="22"/>
          <w:szCs w:val="24"/>
        </w:rPr>
        <w:t>81</w:t>
      </w:r>
      <w:r w:rsidRPr="0008241C">
        <w:rPr>
          <w:noProof/>
          <w:sz w:val="22"/>
          <w:szCs w:val="24"/>
        </w:rPr>
        <w:t>, 406–410. https://doi.org/https://doi.org/10.1016/j.marpol.2017.03.013</w:t>
      </w:r>
    </w:p>
    <w:p w14:paraId="750687F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h, K. S. H. (2010). Invasive species in Southeast Asia: The knowledge so far.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4), 1083–1099. https://doi.org/10.1007/s10531-009-9755-7</w:t>
      </w:r>
    </w:p>
    <w:p w14:paraId="169B5A6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i, S. J. (2010). The road to the future? The biocultural values of the Holy Hill forests of Yunnan Province, China. In B. Verschuuren, R. Wild, J. A. McNeely, &amp; G. Oviedo (Eds.), </w:t>
      </w:r>
      <w:r w:rsidRPr="0008241C">
        <w:rPr>
          <w:i/>
          <w:iCs/>
          <w:noProof/>
          <w:sz w:val="22"/>
          <w:szCs w:val="24"/>
        </w:rPr>
        <w:t>Sacred natural sites – Conserving nature and culture</w:t>
      </w:r>
      <w:r w:rsidRPr="0008241C">
        <w:rPr>
          <w:noProof/>
          <w:sz w:val="22"/>
          <w:szCs w:val="24"/>
        </w:rPr>
        <w:t xml:space="preserve"> (pp. 98–106). London &amp; Washington: Earthsacan; Gland: IUCN: IUCN.</w:t>
      </w:r>
    </w:p>
    <w:p w14:paraId="60E7566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lley, J. (2008). Invasive snake threatens Pacific islands.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6</w:t>
      </w:r>
      <w:r w:rsidRPr="0008241C">
        <w:rPr>
          <w:noProof/>
          <w:sz w:val="22"/>
          <w:szCs w:val="24"/>
        </w:rPr>
        <w:t>, 296.</w:t>
      </w:r>
    </w:p>
    <w:p w14:paraId="25EB01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ltzer, D. A. (2013). An Ecosystem View of Links Between Pest Species and Services. In D. J. R. Dymond (Ed.), </w:t>
      </w:r>
      <w:r w:rsidRPr="0008241C">
        <w:rPr>
          <w:i/>
          <w:iCs/>
          <w:noProof/>
          <w:sz w:val="22"/>
          <w:szCs w:val="24"/>
        </w:rPr>
        <w:t>Ecosystem Services in New Zealand: Conditions and Trends</w:t>
      </w:r>
      <w:r w:rsidRPr="0008241C">
        <w:rPr>
          <w:noProof/>
          <w:sz w:val="22"/>
          <w:szCs w:val="24"/>
        </w:rPr>
        <w:t xml:space="preserve"> (pp. 400–407). Lincoln, New Zealand: Manaaki Whenua Press.</w:t>
      </w:r>
    </w:p>
    <w:p w14:paraId="43988E3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luffo, A., &amp; Neger, Y. (2014). </w:t>
      </w:r>
      <w:r w:rsidRPr="0008241C">
        <w:rPr>
          <w:i/>
          <w:iCs/>
          <w:noProof/>
          <w:sz w:val="22"/>
          <w:szCs w:val="24"/>
        </w:rPr>
        <w:t>Seawater desalination : technical, environmental and social aspects</w:t>
      </w:r>
      <w:r w:rsidRPr="0008241C">
        <w:rPr>
          <w:noProof/>
          <w:sz w:val="22"/>
          <w:szCs w:val="24"/>
        </w:rPr>
        <w:t>. Paris: Environmental Research and Teaching Institute.</w:t>
      </w:r>
    </w:p>
    <w:p w14:paraId="4E9575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rrings, C., Dehnen-Schmutz, K., Touza, J., &amp; Williamson, M. (2005). How to manage biological invasions under globalization.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0</w:t>
      </w:r>
      <w:r w:rsidRPr="0008241C">
        <w:rPr>
          <w:noProof/>
          <w:sz w:val="22"/>
          <w:szCs w:val="24"/>
        </w:rPr>
        <w:t>(5), 212–215. https://doi.org/10.1016/j.tree.2005.02.011</w:t>
      </w:r>
    </w:p>
    <w:p w14:paraId="56D529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hilipp, E., &amp; Fabricius, K. (2003). Photophysiological stress in scleractinian corals in response to short-term sedimentation. </w:t>
      </w:r>
      <w:r w:rsidRPr="0008241C">
        <w:rPr>
          <w:i/>
          <w:iCs/>
          <w:noProof/>
          <w:sz w:val="22"/>
          <w:szCs w:val="24"/>
        </w:rPr>
        <w:t>Journal of Experimental Marine Biology and Ecology</w:t>
      </w:r>
      <w:r w:rsidRPr="0008241C">
        <w:rPr>
          <w:noProof/>
          <w:sz w:val="22"/>
          <w:szCs w:val="24"/>
        </w:rPr>
        <w:t xml:space="preserve">, </w:t>
      </w:r>
      <w:r w:rsidRPr="0008241C">
        <w:rPr>
          <w:i/>
          <w:iCs/>
          <w:noProof/>
          <w:sz w:val="22"/>
          <w:szCs w:val="24"/>
        </w:rPr>
        <w:t>287</w:t>
      </w:r>
      <w:r w:rsidRPr="0008241C">
        <w:rPr>
          <w:noProof/>
          <w:sz w:val="22"/>
          <w:szCs w:val="24"/>
        </w:rPr>
        <w:t>(1), 57–78. https://doi.org/10.1016/S0022-0981(02)00495-1</w:t>
      </w:r>
    </w:p>
    <w:p w14:paraId="4AB10E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hilippe, V. (2007). Trends in GM crop, food and feed safety literature. </w:t>
      </w:r>
      <w:r w:rsidRPr="0008241C">
        <w:rPr>
          <w:i/>
          <w:iCs/>
          <w:noProof/>
          <w:sz w:val="22"/>
          <w:szCs w:val="24"/>
        </w:rPr>
        <w:t>Nature Biotechnology</w:t>
      </w:r>
      <w:r w:rsidRPr="0008241C">
        <w:rPr>
          <w:noProof/>
          <w:sz w:val="22"/>
          <w:szCs w:val="24"/>
        </w:rPr>
        <w:t xml:space="preserve">, </w:t>
      </w:r>
      <w:r w:rsidRPr="0008241C">
        <w:rPr>
          <w:i/>
          <w:iCs/>
          <w:noProof/>
          <w:sz w:val="22"/>
          <w:szCs w:val="24"/>
        </w:rPr>
        <w:t>25</w:t>
      </w:r>
      <w:r w:rsidRPr="0008241C">
        <w:rPr>
          <w:noProof/>
          <w:sz w:val="22"/>
          <w:szCs w:val="24"/>
        </w:rPr>
        <w:t>(6), 624.</w:t>
      </w:r>
    </w:p>
    <w:p w14:paraId="0596DD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hoenix, G. K., Hicks, W. H., Cinderby, S., Kuylenstierna, J. C. I., Stock, W. D., Dentener, F. J., Giller, K. E., Austin, A. T., Lefroy, R. D. B., Gimeno, B. S., Ashmore, M. R., &amp; Ineson, P. (2006). Atmospheric nitrogen deposition in world biodiversity hotspots: the need for a greater global perspective in assessing N deposition impacts. </w:t>
      </w:r>
      <w:r w:rsidRPr="0008241C">
        <w:rPr>
          <w:i/>
          <w:iCs/>
          <w:noProof/>
          <w:sz w:val="22"/>
          <w:szCs w:val="24"/>
        </w:rPr>
        <w:t>Global Change Biology</w:t>
      </w:r>
      <w:r w:rsidRPr="0008241C">
        <w:rPr>
          <w:noProof/>
          <w:sz w:val="22"/>
          <w:szCs w:val="24"/>
        </w:rPr>
        <w:t xml:space="preserve">, </w:t>
      </w:r>
      <w:r w:rsidRPr="0008241C">
        <w:rPr>
          <w:i/>
          <w:iCs/>
          <w:noProof/>
          <w:sz w:val="22"/>
          <w:szCs w:val="24"/>
        </w:rPr>
        <w:t>12</w:t>
      </w:r>
      <w:r w:rsidRPr="0008241C">
        <w:rPr>
          <w:noProof/>
          <w:sz w:val="22"/>
          <w:szCs w:val="24"/>
        </w:rPr>
        <w:t>, 1–7.</w:t>
      </w:r>
    </w:p>
    <w:p w14:paraId="07CB18F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ickering, C. M., &amp; Hill, W. (2007). Impacts of recreation and tourism on plant biodiversity and vegetation in protected areas in Australia.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85</w:t>
      </w:r>
      <w:r w:rsidRPr="0008241C">
        <w:rPr>
          <w:noProof/>
          <w:sz w:val="22"/>
          <w:szCs w:val="24"/>
        </w:rPr>
        <w:t>(4), 791–800. https://doi.org/10.1016/j.jenvman.2006.11.021</w:t>
      </w:r>
    </w:p>
    <w:p w14:paraId="158AA5B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ingali, P. (2007). Westernization of Asian diets and the transformation of food systems: Implications for research and policy. </w:t>
      </w:r>
      <w:r w:rsidRPr="0008241C">
        <w:rPr>
          <w:i/>
          <w:iCs/>
          <w:noProof/>
          <w:sz w:val="22"/>
          <w:szCs w:val="24"/>
        </w:rPr>
        <w:t>Food Policy</w:t>
      </w:r>
      <w:r w:rsidRPr="0008241C">
        <w:rPr>
          <w:noProof/>
          <w:sz w:val="22"/>
          <w:szCs w:val="24"/>
        </w:rPr>
        <w:t>. https://doi.org/10.1016/j.foodpol.2006.08.001</w:t>
      </w:r>
    </w:p>
    <w:p w14:paraId="0303FE0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ingali, P., &amp; McCullough, E. (2010). Drivers of change in global agriculture and livestock systems. In H. Steinfeld &amp; E. Al. (Eds.), </w:t>
      </w:r>
      <w:r w:rsidRPr="0008241C">
        <w:rPr>
          <w:i/>
          <w:iCs/>
          <w:noProof/>
          <w:sz w:val="22"/>
          <w:szCs w:val="24"/>
        </w:rPr>
        <w:t>Livestock in a changing landscape: drivers, consequences, and responses, volume 1</w:t>
      </w:r>
      <w:r w:rsidRPr="0008241C">
        <w:rPr>
          <w:noProof/>
          <w:sz w:val="22"/>
          <w:szCs w:val="24"/>
        </w:rPr>
        <w:t>. Island Press.</w:t>
      </w:r>
    </w:p>
    <w:p w14:paraId="4B34196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oiani, K. A., Goldman, R. L., Hobson, J., Hoekstra, J. M., &amp; Nelson, K. S. (2011). Redesigning biodiversity conservation projects for climate change: examples from the field. </w:t>
      </w:r>
      <w:r w:rsidRPr="0008241C">
        <w:rPr>
          <w:i/>
          <w:iCs/>
          <w:noProof/>
          <w:sz w:val="22"/>
          <w:szCs w:val="24"/>
        </w:rPr>
        <w:t>Biodiversity and Conservation</w:t>
      </w:r>
      <w:r w:rsidRPr="0008241C">
        <w:rPr>
          <w:noProof/>
          <w:sz w:val="22"/>
          <w:szCs w:val="24"/>
        </w:rPr>
        <w:t xml:space="preserve">, </w:t>
      </w:r>
      <w:r w:rsidRPr="0008241C">
        <w:rPr>
          <w:i/>
          <w:iCs/>
          <w:noProof/>
          <w:sz w:val="22"/>
          <w:szCs w:val="24"/>
        </w:rPr>
        <w:t>20</w:t>
      </w:r>
      <w:r w:rsidRPr="0008241C">
        <w:rPr>
          <w:noProof/>
          <w:sz w:val="22"/>
          <w:szCs w:val="24"/>
        </w:rPr>
        <w:t>(1), 185–201. https://doi.org/10.1007/s10531-010-9954-2</w:t>
      </w:r>
    </w:p>
    <w:p w14:paraId="28BF17E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ollard, D. A., &amp; Hutchings, P. A. (1990a). A review of exotic marine organisms introduced to the Australian region: I. Fishes. </w:t>
      </w:r>
      <w:r w:rsidRPr="0008241C">
        <w:rPr>
          <w:i/>
          <w:iCs/>
          <w:noProof/>
          <w:sz w:val="22"/>
          <w:szCs w:val="24"/>
        </w:rPr>
        <w:t>Asian Fisheries Science</w:t>
      </w:r>
      <w:r w:rsidRPr="0008241C">
        <w:rPr>
          <w:noProof/>
          <w:sz w:val="22"/>
          <w:szCs w:val="24"/>
        </w:rPr>
        <w:t xml:space="preserve">, </w:t>
      </w:r>
      <w:r w:rsidRPr="0008241C">
        <w:rPr>
          <w:i/>
          <w:iCs/>
          <w:noProof/>
          <w:sz w:val="22"/>
          <w:szCs w:val="24"/>
        </w:rPr>
        <w:t>3</w:t>
      </w:r>
      <w:r w:rsidRPr="0008241C">
        <w:rPr>
          <w:noProof/>
          <w:sz w:val="22"/>
          <w:szCs w:val="24"/>
        </w:rPr>
        <w:t>(2), 205–221.</w:t>
      </w:r>
    </w:p>
    <w:p w14:paraId="4604CC1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ollard, D. A., &amp; Hutchings, P. A. (1990b). A review of exotic marine organisms introduced to the </w:t>
      </w:r>
      <w:r w:rsidRPr="0008241C">
        <w:rPr>
          <w:noProof/>
          <w:sz w:val="22"/>
          <w:szCs w:val="24"/>
        </w:rPr>
        <w:lastRenderedPageBreak/>
        <w:t xml:space="preserve">Australian region. II. Invertebrates and algae. </w:t>
      </w:r>
      <w:r w:rsidRPr="0008241C">
        <w:rPr>
          <w:i/>
          <w:iCs/>
          <w:noProof/>
          <w:sz w:val="22"/>
          <w:szCs w:val="24"/>
        </w:rPr>
        <w:t>Asian Fisheries Science</w:t>
      </w:r>
      <w:r w:rsidRPr="0008241C">
        <w:rPr>
          <w:noProof/>
          <w:sz w:val="22"/>
          <w:szCs w:val="24"/>
        </w:rPr>
        <w:t xml:space="preserve">, </w:t>
      </w:r>
      <w:r w:rsidRPr="0008241C">
        <w:rPr>
          <w:i/>
          <w:iCs/>
          <w:noProof/>
          <w:sz w:val="22"/>
          <w:szCs w:val="24"/>
        </w:rPr>
        <w:t>3</w:t>
      </w:r>
      <w:r w:rsidRPr="0008241C">
        <w:rPr>
          <w:noProof/>
          <w:sz w:val="22"/>
          <w:szCs w:val="24"/>
        </w:rPr>
        <w:t>(2), 223–250.</w:t>
      </w:r>
    </w:p>
    <w:p w14:paraId="411659A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omeroy, R. (2012). Managing overcapacity in small-scale fisheries in Southeast Asia. </w:t>
      </w:r>
      <w:r w:rsidRPr="0008241C">
        <w:rPr>
          <w:i/>
          <w:iCs/>
          <w:noProof/>
          <w:sz w:val="22"/>
          <w:szCs w:val="24"/>
        </w:rPr>
        <w:t>Marine Policy</w:t>
      </w:r>
      <w:r w:rsidRPr="0008241C">
        <w:rPr>
          <w:noProof/>
          <w:sz w:val="22"/>
          <w:szCs w:val="24"/>
        </w:rPr>
        <w:t xml:space="preserve">, </w:t>
      </w:r>
      <w:r w:rsidRPr="0008241C">
        <w:rPr>
          <w:i/>
          <w:iCs/>
          <w:noProof/>
          <w:sz w:val="22"/>
          <w:szCs w:val="24"/>
        </w:rPr>
        <w:t>36</w:t>
      </w:r>
      <w:r w:rsidRPr="0008241C">
        <w:rPr>
          <w:noProof/>
          <w:sz w:val="22"/>
          <w:szCs w:val="24"/>
        </w:rPr>
        <w:t>(2), 520–527. https://doi.org/10.1016/j.marpol.2011.10.002</w:t>
      </w:r>
    </w:p>
    <w:p w14:paraId="117A70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omeroy, R., Parks, J., Pollnac, R., Campson, T., Genio, E., Marlessy, C., Holle, E., Pido, M., Nissapa, A., Boromthanarat, S., &amp; Thu Hue, N. (2007). Fish wars: Conflict and collaboration in fisheries management in Southeast Asia. </w:t>
      </w:r>
      <w:r w:rsidRPr="0008241C">
        <w:rPr>
          <w:i/>
          <w:iCs/>
          <w:noProof/>
          <w:sz w:val="22"/>
          <w:szCs w:val="24"/>
        </w:rPr>
        <w:t>Marine Policy</w:t>
      </w:r>
      <w:r w:rsidRPr="0008241C">
        <w:rPr>
          <w:noProof/>
          <w:sz w:val="22"/>
          <w:szCs w:val="24"/>
        </w:rPr>
        <w:t xml:space="preserve">, </w:t>
      </w:r>
      <w:r w:rsidRPr="0008241C">
        <w:rPr>
          <w:i/>
          <w:iCs/>
          <w:noProof/>
          <w:sz w:val="22"/>
          <w:szCs w:val="24"/>
        </w:rPr>
        <w:t>31</w:t>
      </w:r>
      <w:r w:rsidRPr="0008241C">
        <w:rPr>
          <w:noProof/>
          <w:sz w:val="22"/>
          <w:szCs w:val="24"/>
        </w:rPr>
        <w:t>(6), 645–656. https://doi.org/10.1016/j.marpol.2007.03.012</w:t>
      </w:r>
    </w:p>
    <w:p w14:paraId="214B075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orter, J. R., Xie, L., Challinor, A. J., Cochrane, K., Howden, S. M., Iqbal, M. M., Lobell, D. B., &amp; Travasso, M. I. (2014). Food security and food production systems. In C. B. Field, V. R. Barros, D. J. Dokken, K. J. Mach, M. D. Mastrandrea, T. E. Bilir, M. Chatterjee, K. L. Ebi, Y. O. Estrada, R. C. Genova, B. Girma, E. S. Kissel, A. N. Levy, S. MacCracken, P. R. Mastrandrea, &amp; L. L. White (Eds.), </w:t>
      </w:r>
      <w:r w:rsidRPr="0008241C">
        <w:rPr>
          <w:i/>
          <w:iCs/>
          <w:noProof/>
          <w:sz w:val="22"/>
          <w:szCs w:val="24"/>
        </w:rPr>
        <w:t>Climate Change 2014: Impacts, Adaptation, and Vulnerability. Part A: Global and Sectoral Aspects. Contribution of Working Group II to the Fifth Assessment Report of the Intergovernmental Panel of Climate Change</w:t>
      </w:r>
      <w:r w:rsidRPr="0008241C">
        <w:rPr>
          <w:noProof/>
          <w:sz w:val="22"/>
          <w:szCs w:val="24"/>
        </w:rPr>
        <w:t xml:space="preserve"> (pp. 485–533). Cambridge, United Kingdom and New York, NY, USA: Cambridge University Press.</w:t>
      </w:r>
    </w:p>
    <w:p w14:paraId="56658D3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retty, J., Adams, B., Berkes, F., de Athayde, S. F., Dudley, N., Hunn, E., Maffi, L., Milton, K., Rapport, D., Robbins, P., Sterling, E., Stolton, S., Tsing, A., Vintinnerk, E., &amp; Pilgrim, S. (2009). The Intersections of Biological Diversity and Cultural Diversity: Towards Integration. </w:t>
      </w:r>
      <w:r w:rsidRPr="0008241C">
        <w:rPr>
          <w:i/>
          <w:iCs/>
          <w:noProof/>
          <w:sz w:val="22"/>
          <w:szCs w:val="24"/>
        </w:rPr>
        <w:t>Conservation and Society</w:t>
      </w:r>
      <w:r w:rsidRPr="0008241C">
        <w:rPr>
          <w:noProof/>
          <w:sz w:val="22"/>
          <w:szCs w:val="24"/>
        </w:rPr>
        <w:t xml:space="preserve">, </w:t>
      </w:r>
      <w:r w:rsidRPr="0008241C">
        <w:rPr>
          <w:i/>
          <w:iCs/>
          <w:noProof/>
          <w:sz w:val="22"/>
          <w:szCs w:val="24"/>
        </w:rPr>
        <w:t>7</w:t>
      </w:r>
      <w:r w:rsidRPr="0008241C">
        <w:rPr>
          <w:noProof/>
          <w:sz w:val="22"/>
          <w:szCs w:val="24"/>
        </w:rPr>
        <w:t>(2), 100–112. https://doi.org/10.4103/0972-4923.58642</w:t>
      </w:r>
    </w:p>
    <w:p w14:paraId="10E847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ribadi, D. O., &amp; Pauleit, S. (2015). The dynamics of peri-urban agriculture during rapid urbanization of Jabodetabek Metropolitan Area. </w:t>
      </w:r>
      <w:r w:rsidRPr="0008241C">
        <w:rPr>
          <w:i/>
          <w:iCs/>
          <w:noProof/>
          <w:sz w:val="22"/>
          <w:szCs w:val="24"/>
        </w:rPr>
        <w:t>Land Use Policy</w:t>
      </w:r>
      <w:r w:rsidRPr="0008241C">
        <w:rPr>
          <w:noProof/>
          <w:sz w:val="22"/>
          <w:szCs w:val="24"/>
        </w:rPr>
        <w:t xml:space="preserve">, </w:t>
      </w:r>
      <w:r w:rsidRPr="0008241C">
        <w:rPr>
          <w:i/>
          <w:iCs/>
          <w:noProof/>
          <w:sz w:val="22"/>
          <w:szCs w:val="24"/>
        </w:rPr>
        <w:t>48</w:t>
      </w:r>
      <w:r w:rsidRPr="0008241C">
        <w:rPr>
          <w:noProof/>
          <w:sz w:val="22"/>
          <w:szCs w:val="24"/>
        </w:rPr>
        <w:t>, 13–24. https://doi.org/10.1016/j.landusepol.2015.05.009</w:t>
      </w:r>
    </w:p>
    <w:p w14:paraId="3A1C6F7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riddel, D., Carlile, N., &amp; Wheeler, R. (2000). Eradication of European rabbits (Oryctolagus cuniculus) from Cabbage Tree Island, NSW, Australia, to protect the breeding habitat of Gould’s petrel (Pterodroma leucoptera leucoptera). </w:t>
      </w:r>
      <w:r w:rsidRPr="0008241C">
        <w:rPr>
          <w:i/>
          <w:iCs/>
          <w:noProof/>
          <w:sz w:val="22"/>
          <w:szCs w:val="24"/>
        </w:rPr>
        <w:t>Biological Conservation</w:t>
      </w:r>
      <w:r w:rsidRPr="0008241C">
        <w:rPr>
          <w:noProof/>
          <w:sz w:val="22"/>
          <w:szCs w:val="24"/>
        </w:rPr>
        <w:t xml:space="preserve">, </w:t>
      </w:r>
      <w:r w:rsidRPr="0008241C">
        <w:rPr>
          <w:i/>
          <w:iCs/>
          <w:noProof/>
          <w:sz w:val="22"/>
          <w:szCs w:val="24"/>
        </w:rPr>
        <w:t>94</w:t>
      </w:r>
      <w:r w:rsidRPr="0008241C">
        <w:rPr>
          <w:noProof/>
          <w:sz w:val="22"/>
          <w:szCs w:val="24"/>
        </w:rPr>
        <w:t>(1), 115–125. https://doi.org/10.1016/S0006-3207(99)00155-X</w:t>
      </w:r>
    </w:p>
    <w:p w14:paraId="6FEC372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ritchard, H. D. (2017). Asia’s glaciers are a regionally important buffer against drought. </w:t>
      </w:r>
      <w:r w:rsidRPr="0008241C">
        <w:rPr>
          <w:i/>
          <w:iCs/>
          <w:noProof/>
          <w:sz w:val="22"/>
          <w:szCs w:val="24"/>
        </w:rPr>
        <w:t>Nature</w:t>
      </w:r>
      <w:r w:rsidRPr="0008241C">
        <w:rPr>
          <w:noProof/>
          <w:sz w:val="22"/>
          <w:szCs w:val="24"/>
        </w:rPr>
        <w:t xml:space="preserve">, </w:t>
      </w:r>
      <w:r w:rsidRPr="0008241C">
        <w:rPr>
          <w:i/>
          <w:iCs/>
          <w:noProof/>
          <w:sz w:val="22"/>
          <w:szCs w:val="24"/>
        </w:rPr>
        <w:t>545</w:t>
      </w:r>
      <w:r w:rsidRPr="0008241C">
        <w:rPr>
          <w:noProof/>
          <w:sz w:val="22"/>
          <w:szCs w:val="24"/>
        </w:rPr>
        <w:t>, 169–174.</w:t>
      </w:r>
    </w:p>
    <w:p w14:paraId="540D1C6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QBE Asia Pacific. (2017). </w:t>
      </w:r>
      <w:r w:rsidRPr="0008241C">
        <w:rPr>
          <w:i/>
          <w:iCs/>
          <w:noProof/>
          <w:sz w:val="22"/>
          <w:szCs w:val="24"/>
        </w:rPr>
        <w:t>Asia-Pacific ICT trends 2017 – The future of the information communication and technology market in Asia-Pacific</w:t>
      </w:r>
      <w:r w:rsidRPr="0008241C">
        <w:rPr>
          <w:noProof/>
          <w:sz w:val="22"/>
          <w:szCs w:val="24"/>
        </w:rPr>
        <w:t>.</w:t>
      </w:r>
    </w:p>
    <w:p w14:paraId="1608573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Qian, Y., Flanner, M. G., Leung, L. R., &amp; Wang, W. (2011). Sensitivity studies on the impacts of Tibetan Plateau snowpack pollution on the Asian hydrological cycle and monsoon climate. </w:t>
      </w:r>
      <w:r w:rsidRPr="0008241C">
        <w:rPr>
          <w:i/>
          <w:iCs/>
          <w:noProof/>
          <w:sz w:val="22"/>
          <w:szCs w:val="24"/>
        </w:rPr>
        <w:t>Atmos. Chem. Phys.</w:t>
      </w:r>
      <w:r w:rsidRPr="0008241C">
        <w:rPr>
          <w:noProof/>
          <w:sz w:val="22"/>
          <w:szCs w:val="24"/>
        </w:rPr>
        <w:t xml:space="preserve">, </w:t>
      </w:r>
      <w:r w:rsidRPr="0008241C">
        <w:rPr>
          <w:i/>
          <w:iCs/>
          <w:noProof/>
          <w:sz w:val="22"/>
          <w:szCs w:val="24"/>
        </w:rPr>
        <w:t>11</w:t>
      </w:r>
      <w:r w:rsidRPr="0008241C">
        <w:rPr>
          <w:noProof/>
          <w:sz w:val="22"/>
          <w:szCs w:val="24"/>
        </w:rPr>
        <w:t>(5), 1929–48.</w:t>
      </w:r>
    </w:p>
    <w:p w14:paraId="5907B09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Qiu, W., Wang, B., Jones, P. J. S., &amp; Axmacher, J. C. (2009). Challenges in developing China’s marine protected area system. </w:t>
      </w:r>
      <w:r w:rsidRPr="0008241C">
        <w:rPr>
          <w:i/>
          <w:iCs/>
          <w:noProof/>
          <w:sz w:val="22"/>
          <w:szCs w:val="24"/>
        </w:rPr>
        <w:t>Marine Policy</w:t>
      </w:r>
      <w:r w:rsidRPr="0008241C">
        <w:rPr>
          <w:noProof/>
          <w:sz w:val="22"/>
          <w:szCs w:val="24"/>
        </w:rPr>
        <w:t xml:space="preserve">, </w:t>
      </w:r>
      <w:r w:rsidRPr="0008241C">
        <w:rPr>
          <w:i/>
          <w:iCs/>
          <w:noProof/>
          <w:sz w:val="22"/>
          <w:szCs w:val="24"/>
        </w:rPr>
        <w:t>33</w:t>
      </w:r>
      <w:r w:rsidRPr="0008241C">
        <w:rPr>
          <w:noProof/>
          <w:sz w:val="22"/>
          <w:szCs w:val="24"/>
        </w:rPr>
        <w:t>(4), 599–605. https://doi.org/10.1016/j.marpol.2008.12.005</w:t>
      </w:r>
    </w:p>
    <w:p w14:paraId="170EDD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Quan, B., Bai, Y., Römkens, M. J. M., Chang, K., Song, H., Guo, T., &amp; Lei, S. (2015). Urban land expansion in Quanzhou City, China, 1995–2010. </w:t>
      </w:r>
      <w:r w:rsidRPr="0008241C">
        <w:rPr>
          <w:i/>
          <w:iCs/>
          <w:noProof/>
          <w:sz w:val="22"/>
          <w:szCs w:val="24"/>
        </w:rPr>
        <w:t>Habitat International</w:t>
      </w:r>
      <w:r w:rsidRPr="0008241C">
        <w:rPr>
          <w:noProof/>
          <w:sz w:val="22"/>
          <w:szCs w:val="24"/>
        </w:rPr>
        <w:t xml:space="preserve">, </w:t>
      </w:r>
      <w:r w:rsidRPr="0008241C">
        <w:rPr>
          <w:i/>
          <w:iCs/>
          <w:noProof/>
          <w:sz w:val="22"/>
          <w:szCs w:val="24"/>
        </w:rPr>
        <w:t>48</w:t>
      </w:r>
      <w:r w:rsidRPr="0008241C">
        <w:rPr>
          <w:noProof/>
          <w:sz w:val="22"/>
          <w:szCs w:val="24"/>
        </w:rPr>
        <w:t>, 131–139. https://doi.org/10.1016/j.habitatint.2015.03.021</w:t>
      </w:r>
    </w:p>
    <w:p w14:paraId="3064F96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coviteanu, A. E., Arnaud, Y., Williams, M. W., &amp; Manley, W. F. (2015). Spatial patterns in glacier characteristics and area changes from 1962 to 2006 in the Kanchenjunga–Sikkim area, eastern Himalaya. </w:t>
      </w:r>
      <w:r w:rsidRPr="0008241C">
        <w:rPr>
          <w:i/>
          <w:iCs/>
          <w:noProof/>
          <w:sz w:val="22"/>
          <w:szCs w:val="24"/>
        </w:rPr>
        <w:t>The Cryosphere</w:t>
      </w:r>
      <w:r w:rsidRPr="0008241C">
        <w:rPr>
          <w:noProof/>
          <w:sz w:val="22"/>
          <w:szCs w:val="24"/>
        </w:rPr>
        <w:t xml:space="preserve">, </w:t>
      </w:r>
      <w:r w:rsidRPr="0008241C">
        <w:rPr>
          <w:i/>
          <w:iCs/>
          <w:noProof/>
          <w:sz w:val="22"/>
          <w:szCs w:val="24"/>
        </w:rPr>
        <w:t>9</w:t>
      </w:r>
      <w:r w:rsidRPr="0008241C">
        <w:rPr>
          <w:noProof/>
          <w:sz w:val="22"/>
          <w:szCs w:val="24"/>
        </w:rPr>
        <w:t>(2), 505–523. https://doi.org/10.5194/tc-9-505-2015</w:t>
      </w:r>
    </w:p>
    <w:p w14:paraId="2CC1E87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leigh, C., Jordan, L., &amp; Salehyan, I. (2008). </w:t>
      </w:r>
      <w:r w:rsidRPr="0008241C">
        <w:rPr>
          <w:i/>
          <w:iCs/>
          <w:noProof/>
          <w:sz w:val="22"/>
          <w:szCs w:val="24"/>
        </w:rPr>
        <w:t>Assessing the Impact of Climate Change on Migration and Conflict</w:t>
      </w:r>
      <w:r w:rsidRPr="0008241C">
        <w:rPr>
          <w:noProof/>
          <w:sz w:val="22"/>
          <w:szCs w:val="24"/>
        </w:rPr>
        <w:t>. The World Bank.</w:t>
      </w:r>
    </w:p>
    <w:p w14:paraId="260038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malho, C. E., Laliberté, E., Poot, P., &amp; Hobbs, R. J. (2014). Complex effects of fragmentation on remnant woodland plant communities of a rapidly urbanizing biodiversity hotspot. </w:t>
      </w:r>
      <w:r w:rsidRPr="0008241C">
        <w:rPr>
          <w:i/>
          <w:iCs/>
          <w:noProof/>
          <w:sz w:val="22"/>
          <w:szCs w:val="24"/>
        </w:rPr>
        <w:t>Ecology</w:t>
      </w:r>
      <w:r w:rsidRPr="0008241C">
        <w:rPr>
          <w:noProof/>
          <w:sz w:val="22"/>
          <w:szCs w:val="24"/>
        </w:rPr>
        <w:t xml:space="preserve">, </w:t>
      </w:r>
      <w:r w:rsidRPr="0008241C">
        <w:rPr>
          <w:i/>
          <w:iCs/>
          <w:noProof/>
          <w:sz w:val="22"/>
          <w:szCs w:val="24"/>
        </w:rPr>
        <w:t>95</w:t>
      </w:r>
      <w:r w:rsidRPr="0008241C">
        <w:rPr>
          <w:noProof/>
          <w:sz w:val="22"/>
          <w:szCs w:val="24"/>
        </w:rPr>
        <w:t>(9), 2466–2478. https://doi.org/10.1890/13-1239.1</w:t>
      </w:r>
    </w:p>
    <w:p w14:paraId="7194ED8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mírez, A., Pringle, C., &amp; Wantzen, K. (2008). Tropical stream conservation. In D. D (Ed.), </w:t>
      </w:r>
      <w:r w:rsidRPr="0008241C">
        <w:rPr>
          <w:i/>
          <w:iCs/>
          <w:noProof/>
          <w:sz w:val="22"/>
          <w:szCs w:val="24"/>
        </w:rPr>
        <w:t>Tropical Stream Ecology</w:t>
      </w:r>
      <w:r w:rsidRPr="0008241C">
        <w:rPr>
          <w:noProof/>
          <w:sz w:val="22"/>
          <w:szCs w:val="24"/>
        </w:rPr>
        <w:t xml:space="preserve"> (pp. 285–304). London: Academic Press.</w:t>
      </w:r>
    </w:p>
    <w:p w14:paraId="796969E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nds, M. R. W., Rands, M. R. W., Adams, W. M., Bennun, L., Butchart, S. H. M., Clements, A., Coomes, D., Entwistle, A., Hodge, I., Kapos, V., Scharlemann, J. P. W., Sutherland, W. J., &amp; Vira, B. (2010). Biodiversity Conservation : Challenges Beyond 2010, </w:t>
      </w:r>
      <w:r w:rsidRPr="0008241C">
        <w:rPr>
          <w:i/>
          <w:iCs/>
          <w:noProof/>
          <w:sz w:val="22"/>
          <w:szCs w:val="24"/>
        </w:rPr>
        <w:t>1298</w:t>
      </w:r>
      <w:r w:rsidRPr="0008241C">
        <w:rPr>
          <w:noProof/>
          <w:sz w:val="22"/>
          <w:szCs w:val="24"/>
        </w:rPr>
        <w:t>(September). https://doi.org/10.1126/science.1189138</w:t>
      </w:r>
    </w:p>
    <w:p w14:paraId="5C1081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njitkar, S., Luedeling, E., Shrestha, K., Guan, K., &amp; Xu, J. (2013). Flowering phenology of tree rhododendron along an elevation gradient in two sites in the Eastern Himalayas. </w:t>
      </w:r>
      <w:r w:rsidRPr="0008241C">
        <w:rPr>
          <w:i/>
          <w:iCs/>
          <w:noProof/>
          <w:sz w:val="22"/>
          <w:szCs w:val="24"/>
        </w:rPr>
        <w:t xml:space="preserve">International </w:t>
      </w:r>
      <w:r w:rsidRPr="0008241C">
        <w:rPr>
          <w:i/>
          <w:iCs/>
          <w:noProof/>
          <w:sz w:val="22"/>
          <w:szCs w:val="24"/>
        </w:rPr>
        <w:lastRenderedPageBreak/>
        <w:t>Journal of Biometeorology</w:t>
      </w:r>
      <w:r w:rsidRPr="0008241C">
        <w:rPr>
          <w:noProof/>
          <w:sz w:val="22"/>
          <w:szCs w:val="24"/>
        </w:rPr>
        <w:t xml:space="preserve">, </w:t>
      </w:r>
      <w:r w:rsidRPr="0008241C">
        <w:rPr>
          <w:i/>
          <w:iCs/>
          <w:noProof/>
          <w:sz w:val="22"/>
          <w:szCs w:val="24"/>
        </w:rPr>
        <w:t>57</w:t>
      </w:r>
      <w:r w:rsidRPr="0008241C">
        <w:rPr>
          <w:noProof/>
          <w:sz w:val="22"/>
          <w:szCs w:val="24"/>
        </w:rPr>
        <w:t>(2), 225–240.</w:t>
      </w:r>
    </w:p>
    <w:p w14:paraId="0038BFD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sul, G. (2014). Food, water, and energy security in South Asia: A nexus perspective from the Hindu Kush Himalayan region. </w:t>
      </w:r>
      <w:r w:rsidRPr="0008241C">
        <w:rPr>
          <w:i/>
          <w:iCs/>
          <w:noProof/>
          <w:sz w:val="22"/>
          <w:szCs w:val="24"/>
        </w:rPr>
        <w:t>Environmental Science &amp; Policy</w:t>
      </w:r>
      <w:r w:rsidRPr="0008241C">
        <w:rPr>
          <w:noProof/>
          <w:sz w:val="22"/>
          <w:szCs w:val="24"/>
        </w:rPr>
        <w:t xml:space="preserve">, </w:t>
      </w:r>
      <w:r w:rsidRPr="0008241C">
        <w:rPr>
          <w:i/>
          <w:iCs/>
          <w:noProof/>
          <w:sz w:val="22"/>
          <w:szCs w:val="24"/>
        </w:rPr>
        <w:t>39</w:t>
      </w:r>
      <w:r w:rsidRPr="0008241C">
        <w:rPr>
          <w:noProof/>
          <w:sz w:val="22"/>
          <w:szCs w:val="24"/>
        </w:rPr>
        <w:t>, 35–48.</w:t>
      </w:r>
    </w:p>
    <w:p w14:paraId="1C23834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vindranath, N. H., Chaturvedi, R. K., &amp; Murthy, I. K. (2008). Forest conservation, afforestation and reforestation in India: Implications for forest carbon stocks. </w:t>
      </w:r>
      <w:r w:rsidRPr="0008241C">
        <w:rPr>
          <w:i/>
          <w:iCs/>
          <w:noProof/>
          <w:sz w:val="22"/>
          <w:szCs w:val="24"/>
        </w:rPr>
        <w:t>Current Science</w:t>
      </w:r>
      <w:r w:rsidRPr="0008241C">
        <w:rPr>
          <w:noProof/>
          <w:sz w:val="22"/>
          <w:szCs w:val="24"/>
        </w:rPr>
        <w:t xml:space="preserve">, </w:t>
      </w:r>
      <w:r w:rsidRPr="0008241C">
        <w:rPr>
          <w:i/>
          <w:iCs/>
          <w:noProof/>
          <w:sz w:val="22"/>
          <w:szCs w:val="24"/>
        </w:rPr>
        <w:t>95</w:t>
      </w:r>
      <w:r w:rsidRPr="0008241C">
        <w:rPr>
          <w:noProof/>
          <w:sz w:val="22"/>
          <w:szCs w:val="24"/>
        </w:rPr>
        <w:t>(2), 216–222.</w:t>
      </w:r>
    </w:p>
    <w:p w14:paraId="1970FA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wal, D. S., Kasel, S., Keatley, M. R., &amp; Nitschke, C. R. (2015). Herbarium records identify sensitivity of flowering phenology of eucalypts to climate: Implications for species response to climate change. </w:t>
      </w:r>
      <w:r w:rsidRPr="0008241C">
        <w:rPr>
          <w:i/>
          <w:iCs/>
          <w:noProof/>
          <w:sz w:val="22"/>
          <w:szCs w:val="24"/>
        </w:rPr>
        <w:t>Austral Ecology</w:t>
      </w:r>
      <w:r w:rsidRPr="0008241C">
        <w:rPr>
          <w:noProof/>
          <w:sz w:val="22"/>
          <w:szCs w:val="24"/>
        </w:rPr>
        <w:t xml:space="preserve">, </w:t>
      </w:r>
      <w:r w:rsidRPr="0008241C">
        <w:rPr>
          <w:i/>
          <w:iCs/>
          <w:noProof/>
          <w:sz w:val="22"/>
          <w:szCs w:val="24"/>
        </w:rPr>
        <w:t>40</w:t>
      </w:r>
      <w:r w:rsidRPr="0008241C">
        <w:rPr>
          <w:noProof/>
          <w:sz w:val="22"/>
          <w:szCs w:val="24"/>
        </w:rPr>
        <w:t>, 117–125.</w:t>
      </w:r>
    </w:p>
    <w:p w14:paraId="1E4D1DE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aser, J., Meyerson, L., Cronk, Q., De Poorter, M., Eldrege, L. G., Green, E., Kairo, M., Latasi, P., Mack, R., Mauremootoo, J., O’Dowd, D., Orapa, W., Sastroutomo, S., Saunders, A., Shine, C., Thrainsson, S., &amp; Vaiutu, L. (2007). Ecological and socioeconomic impacts of invasive alien species in island ecosystems. </w:t>
      </w:r>
      <w:r w:rsidRPr="0008241C">
        <w:rPr>
          <w:i/>
          <w:iCs/>
          <w:noProof/>
          <w:sz w:val="22"/>
          <w:szCs w:val="24"/>
        </w:rPr>
        <w:t>Environmental Conservation</w:t>
      </w:r>
      <w:r w:rsidRPr="0008241C">
        <w:rPr>
          <w:noProof/>
          <w:sz w:val="22"/>
          <w:szCs w:val="24"/>
        </w:rPr>
        <w:t xml:space="preserve">, </w:t>
      </w:r>
      <w:r w:rsidRPr="0008241C">
        <w:rPr>
          <w:i/>
          <w:iCs/>
          <w:noProof/>
          <w:sz w:val="22"/>
          <w:szCs w:val="24"/>
        </w:rPr>
        <w:t>34</w:t>
      </w:r>
      <w:r w:rsidRPr="0008241C">
        <w:rPr>
          <w:noProof/>
          <w:sz w:val="22"/>
          <w:szCs w:val="24"/>
        </w:rPr>
        <w:t>(02), 98. https://doi.org/10.1017/S0376892907003815</w:t>
      </w:r>
    </w:p>
    <w:p w14:paraId="0F801D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ddy, C. S., Sreelekshmi, S., Jha, C. S., &amp; Dadhwal, V. K. (2013). National assessment of forest fragmentation in India: Landscape indices as measures of the effects of fragmentation and forest cover change. </w:t>
      </w:r>
      <w:r w:rsidRPr="0008241C">
        <w:rPr>
          <w:i/>
          <w:iCs/>
          <w:noProof/>
          <w:sz w:val="22"/>
          <w:szCs w:val="24"/>
        </w:rPr>
        <w:t>Ecological Engineering</w:t>
      </w:r>
      <w:r w:rsidRPr="0008241C">
        <w:rPr>
          <w:noProof/>
          <w:sz w:val="22"/>
          <w:szCs w:val="24"/>
        </w:rPr>
        <w:t xml:space="preserve">, </w:t>
      </w:r>
      <w:r w:rsidRPr="0008241C">
        <w:rPr>
          <w:i/>
          <w:iCs/>
          <w:noProof/>
          <w:sz w:val="22"/>
          <w:szCs w:val="24"/>
        </w:rPr>
        <w:t>60</w:t>
      </w:r>
      <w:r w:rsidRPr="0008241C">
        <w:rPr>
          <w:noProof/>
          <w:sz w:val="22"/>
          <w:szCs w:val="24"/>
        </w:rPr>
        <w:t>, 453–464. Retrieved from http://www.sciencedirect.com/science/article/pii/S0925857413004102</w:t>
      </w:r>
    </w:p>
    <w:p w14:paraId="40FB6C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Redoña, E. D. (2004). Rice Biotechnology for Developing Countries in Asia THE CHALLENGE TO INCREASE RICE PRODUCTIVITY.</w:t>
      </w:r>
    </w:p>
    <w:p w14:paraId="08753AB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isinger, A., Kitching, R. L., Chiew, F., Hughes, L., Newton, P. C. D., Schuster, S. S., Tait, A., &amp; Whetton, P. (2014). Australasia. In V. R. Barros, C. B. Field, D. J. Dokken, M. D. Mastrandrea, K. J. Mach, T. E. Bilir, M. Chatterjee, K. L. Ebi, Y. O. Estrada, R. C. Genova, B. Girma, E. S. Kissel, A. N. Levy, S. MacCracken, P. R. Mastrandrea, &amp; L. L. White (Eds.), </w:t>
      </w:r>
      <w:r w:rsidRPr="0008241C">
        <w:rPr>
          <w:i/>
          <w:iCs/>
          <w:noProof/>
          <w:sz w:val="22"/>
          <w:szCs w:val="24"/>
        </w:rPr>
        <w:t>Climate Change 2014: Impacts, Adaptation, and Vulnerability. Part B: Regional Aspects. Contribution of Working Group II to the Fifth Assessment Report of the Intergovernmental Panel of Climate Change</w:t>
      </w:r>
      <w:r w:rsidRPr="0008241C">
        <w:rPr>
          <w:noProof/>
          <w:sz w:val="22"/>
          <w:szCs w:val="24"/>
        </w:rPr>
        <w:t xml:space="preserve"> (pp. 1371–1438). Cambridge, United Kingdom and New York, NY, USA: Cambridge University Press.</w:t>
      </w:r>
    </w:p>
    <w:p w14:paraId="1459E89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jmanek, M. (2014). Invasive trees and shrubs: where do they come from and what we should expect in the future? </w:t>
      </w:r>
      <w:r w:rsidRPr="0008241C">
        <w:rPr>
          <w:i/>
          <w:iCs/>
          <w:noProof/>
          <w:sz w:val="22"/>
          <w:szCs w:val="24"/>
        </w:rPr>
        <w:t>Biological Invasions</w:t>
      </w:r>
      <w:r w:rsidRPr="0008241C">
        <w:rPr>
          <w:noProof/>
          <w:sz w:val="22"/>
          <w:szCs w:val="24"/>
        </w:rPr>
        <w:t xml:space="preserve">, </w:t>
      </w:r>
      <w:r w:rsidRPr="0008241C">
        <w:rPr>
          <w:i/>
          <w:iCs/>
          <w:noProof/>
          <w:sz w:val="22"/>
          <w:szCs w:val="24"/>
        </w:rPr>
        <w:t>16</w:t>
      </w:r>
      <w:r w:rsidRPr="0008241C">
        <w:rPr>
          <w:noProof/>
          <w:sz w:val="22"/>
          <w:szCs w:val="24"/>
        </w:rPr>
        <w:t>, 483–498.</w:t>
      </w:r>
    </w:p>
    <w:p w14:paraId="583D344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N 21. (2017). </w:t>
      </w:r>
      <w:r w:rsidRPr="0008241C">
        <w:rPr>
          <w:i/>
          <w:iCs/>
          <w:noProof/>
          <w:sz w:val="22"/>
          <w:szCs w:val="24"/>
        </w:rPr>
        <w:t>RENEWABLES 2017 GLOBAL STATUS REPORT</w:t>
      </w:r>
      <w:r w:rsidRPr="0008241C">
        <w:rPr>
          <w:noProof/>
          <w:sz w:val="22"/>
          <w:szCs w:val="24"/>
        </w:rPr>
        <w:t>.</w:t>
      </w:r>
    </w:p>
    <w:p w14:paraId="3F0BB44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n, D., &amp; Leslie, L. M. (2015). Changes in tropical cyclone activity over Northwest Western Australia in the past 50 years and a view of the future 50 years. </w:t>
      </w:r>
      <w:r w:rsidRPr="0008241C">
        <w:rPr>
          <w:i/>
          <w:iCs/>
          <w:noProof/>
          <w:sz w:val="22"/>
          <w:szCs w:val="24"/>
        </w:rPr>
        <w:t>Earth Interactions</w:t>
      </w:r>
      <w:r w:rsidRPr="0008241C">
        <w:rPr>
          <w:noProof/>
          <w:sz w:val="22"/>
          <w:szCs w:val="24"/>
        </w:rPr>
        <w:t xml:space="preserve">, </w:t>
      </w:r>
      <w:r w:rsidRPr="0008241C">
        <w:rPr>
          <w:i/>
          <w:iCs/>
          <w:noProof/>
          <w:sz w:val="22"/>
          <w:szCs w:val="24"/>
        </w:rPr>
        <w:t>19</w:t>
      </w:r>
      <w:r w:rsidRPr="0008241C">
        <w:rPr>
          <w:noProof/>
          <w:sz w:val="22"/>
          <w:szCs w:val="24"/>
        </w:rPr>
        <w:t>(15). https://doi.org/10.1175/EI-D-14-0006.1</w:t>
      </w:r>
    </w:p>
    <w:p w14:paraId="3F0FE6E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n G. Y. (2015). Urbanization as a major driver of urban climate change. </w:t>
      </w:r>
      <w:r w:rsidRPr="0008241C">
        <w:rPr>
          <w:i/>
          <w:iCs/>
          <w:noProof/>
          <w:sz w:val="22"/>
          <w:szCs w:val="24"/>
        </w:rPr>
        <w:t>Advances in Climate Change Research</w:t>
      </w:r>
      <w:r w:rsidRPr="0008241C">
        <w:rPr>
          <w:noProof/>
          <w:sz w:val="22"/>
          <w:szCs w:val="24"/>
        </w:rPr>
        <w:t>.</w:t>
      </w:r>
    </w:p>
    <w:p w14:paraId="60190C7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ynolds, J. F., Smith, D. M. S., Lambin, E. F., Turner, B. L., Mortimore, M., Batterbury, S. P. J., Downing, T. E., Dowlatabadi, H., Fernandez, R. J., Herrick, J. E., Huber-Sannwald, E., Jiang, H., Leemans, R., Lynam, T., Maestre, F. T., Ayarza, M., &amp; Walker, B. (2007). Global desertification: building a science for dryland development. </w:t>
      </w:r>
      <w:r w:rsidRPr="0008241C">
        <w:rPr>
          <w:i/>
          <w:iCs/>
          <w:noProof/>
          <w:sz w:val="22"/>
          <w:szCs w:val="24"/>
        </w:rPr>
        <w:t>Science (New York, N.Y.)</w:t>
      </w:r>
      <w:r w:rsidRPr="0008241C">
        <w:rPr>
          <w:noProof/>
          <w:sz w:val="22"/>
          <w:szCs w:val="24"/>
        </w:rPr>
        <w:t xml:space="preserve">, </w:t>
      </w:r>
      <w:r w:rsidRPr="0008241C">
        <w:rPr>
          <w:i/>
          <w:iCs/>
          <w:noProof/>
          <w:sz w:val="22"/>
          <w:szCs w:val="24"/>
        </w:rPr>
        <w:t>316</w:t>
      </w:r>
      <w:r w:rsidRPr="0008241C">
        <w:rPr>
          <w:noProof/>
          <w:sz w:val="22"/>
          <w:szCs w:val="24"/>
        </w:rPr>
        <w:t>(5826), 847–851. https://doi.org/10.1126/science.1131634</w:t>
      </w:r>
    </w:p>
    <w:p w14:paraId="3C00436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ynolds, S. G. (2005). Introduction. In J. M. Suttie, S. G. Reynolds, &amp; C. Batello (Eds.), </w:t>
      </w:r>
      <w:r w:rsidRPr="0008241C">
        <w:rPr>
          <w:i/>
          <w:iCs/>
          <w:noProof/>
          <w:sz w:val="22"/>
          <w:szCs w:val="24"/>
        </w:rPr>
        <w:t>Grassland of the World</w:t>
      </w:r>
      <w:r w:rsidRPr="0008241C">
        <w:rPr>
          <w:noProof/>
          <w:sz w:val="22"/>
          <w:szCs w:val="24"/>
        </w:rPr>
        <w:t>. Rome: Food and Agriculture Organization of the United Nations.</w:t>
      </w:r>
    </w:p>
    <w:p w14:paraId="712721F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hyne, A. L., Tlusty, M. F., Schofield, P. J., Kaufman, L., Morris, J. A., &amp; Bruckner, A. W. (2012). Revealing the appetite of the marine aquarium fish trade: The volume and biodiversity of fish imported into the united states. </w:t>
      </w:r>
      <w:r w:rsidRPr="0008241C">
        <w:rPr>
          <w:i/>
          <w:iCs/>
          <w:noProof/>
          <w:sz w:val="22"/>
          <w:szCs w:val="24"/>
        </w:rPr>
        <w:t>PLoS ONE</w:t>
      </w:r>
      <w:r w:rsidRPr="0008241C">
        <w:rPr>
          <w:noProof/>
          <w:sz w:val="22"/>
          <w:szCs w:val="24"/>
        </w:rPr>
        <w:t xml:space="preserve">, </w:t>
      </w:r>
      <w:r w:rsidRPr="0008241C">
        <w:rPr>
          <w:i/>
          <w:iCs/>
          <w:noProof/>
          <w:sz w:val="22"/>
          <w:szCs w:val="24"/>
        </w:rPr>
        <w:t>7</w:t>
      </w:r>
      <w:r w:rsidRPr="0008241C">
        <w:rPr>
          <w:noProof/>
          <w:sz w:val="22"/>
          <w:szCs w:val="24"/>
        </w:rPr>
        <w:t>(5). https://doi.org/10.1371/journal.pone.0035808</w:t>
      </w:r>
    </w:p>
    <w:p w14:paraId="054E95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ichards, D. R., Friess, D. A., &amp; Hansen, M. C. (2016). Rates and drivers of mangrove deforestation in Southeast Asia, 2000–2012. </w:t>
      </w:r>
      <w:r w:rsidRPr="0008241C">
        <w:rPr>
          <w:i/>
          <w:iCs/>
          <w:noProof/>
          <w:sz w:val="22"/>
          <w:szCs w:val="24"/>
        </w:rPr>
        <w:t>PNAS</w:t>
      </w:r>
      <w:r w:rsidRPr="0008241C">
        <w:rPr>
          <w:noProof/>
          <w:sz w:val="22"/>
          <w:szCs w:val="24"/>
        </w:rPr>
        <w:t xml:space="preserve">, </w:t>
      </w:r>
      <w:r w:rsidRPr="0008241C">
        <w:rPr>
          <w:i/>
          <w:iCs/>
          <w:noProof/>
          <w:sz w:val="22"/>
          <w:szCs w:val="24"/>
        </w:rPr>
        <w:t>113</w:t>
      </w:r>
      <w:r w:rsidRPr="0008241C">
        <w:rPr>
          <w:noProof/>
          <w:sz w:val="22"/>
          <w:szCs w:val="24"/>
        </w:rPr>
        <w:t>(2), 344–349. https://doi.org/10.1073/pnas.1510272113</w:t>
      </w:r>
    </w:p>
    <w:p w14:paraId="32D51B8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ieley, J. O., Wust, R. A. J., Jauhiainen, J., Page, S. E., Ritzema, H., Wosten, H., Hooijer, A., Siegert, F., Limin, S., Vasander, H., Stahlhut, M., &amp; Strack, M. (2008). Tropical Peatlands, Carbon stores, Carbon Gas Emissions and Contribution to Climate Change Processes. In </w:t>
      </w:r>
      <w:r w:rsidRPr="0008241C">
        <w:rPr>
          <w:i/>
          <w:iCs/>
          <w:noProof/>
          <w:sz w:val="22"/>
          <w:szCs w:val="24"/>
        </w:rPr>
        <w:t>Peatlands and Climate Change</w:t>
      </w:r>
      <w:r w:rsidRPr="0008241C">
        <w:rPr>
          <w:noProof/>
          <w:sz w:val="22"/>
          <w:szCs w:val="24"/>
        </w:rPr>
        <w:t xml:space="preserve"> (pp. 148–181). Jyvaskyla, Finland: International Peat Society.</w:t>
      </w:r>
    </w:p>
    <w:p w14:paraId="348D1BC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bertson, H. (2016). Wetland reserves in New Zealand: the status of protected areas between 1990 and 2013. </w:t>
      </w:r>
      <w:r w:rsidRPr="0008241C">
        <w:rPr>
          <w:i/>
          <w:iCs/>
          <w:noProof/>
          <w:sz w:val="22"/>
          <w:szCs w:val="24"/>
        </w:rPr>
        <w:t>New Zealand Journal of Ecology</w:t>
      </w:r>
      <w:r w:rsidRPr="0008241C">
        <w:rPr>
          <w:noProof/>
          <w:sz w:val="22"/>
          <w:szCs w:val="24"/>
        </w:rPr>
        <w:t xml:space="preserve">, </w:t>
      </w:r>
      <w:r w:rsidRPr="0008241C">
        <w:rPr>
          <w:i/>
          <w:iCs/>
          <w:noProof/>
          <w:sz w:val="22"/>
          <w:szCs w:val="24"/>
        </w:rPr>
        <w:t>40</w:t>
      </w:r>
      <w:r w:rsidRPr="0008241C">
        <w:rPr>
          <w:noProof/>
          <w:sz w:val="22"/>
          <w:szCs w:val="24"/>
        </w:rPr>
        <w:t>(1), 1–11. https://doi.org/https://doi.org/10.20417/nzjecol.40.1</w:t>
      </w:r>
    </w:p>
    <w:p w14:paraId="246E603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Roe, D. (2008). Trading Nature. </w:t>
      </w:r>
      <w:r w:rsidRPr="0008241C">
        <w:rPr>
          <w:i/>
          <w:iCs/>
          <w:noProof/>
          <w:sz w:val="22"/>
          <w:szCs w:val="24"/>
        </w:rPr>
        <w:t>Development</w:t>
      </w:r>
      <w:r w:rsidRPr="0008241C">
        <w:rPr>
          <w:noProof/>
          <w:sz w:val="22"/>
          <w:szCs w:val="24"/>
        </w:rPr>
        <w:t>.</w:t>
      </w:r>
    </w:p>
    <w:p w14:paraId="396D81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ger, E., Duursma, D. E., Downey, P. O., Gallagher, R. V., Hughes, L., Steel, J., Johnson, S. B., &amp; Leishman, M. R. (2015). A tool to assess potential for alien plant establishment and expansion under climate change.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159</w:t>
      </w:r>
      <w:r w:rsidRPr="0008241C">
        <w:rPr>
          <w:noProof/>
          <w:sz w:val="22"/>
          <w:szCs w:val="24"/>
        </w:rPr>
        <w:t>, 121–127. https://doi.org/10.1016/j.jenvman.2015.05.039</w:t>
      </w:r>
    </w:p>
    <w:p w14:paraId="3908716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gers, K., Saintilan, N., &amp; Heijnis, H. (2005). Mangrove encroachment of salt marsh in Western Port Bay, Victoria: The role of sedimentation, subsidence, and sea level rise. </w:t>
      </w:r>
      <w:r w:rsidRPr="0008241C">
        <w:rPr>
          <w:i/>
          <w:iCs/>
          <w:noProof/>
          <w:sz w:val="22"/>
          <w:szCs w:val="24"/>
        </w:rPr>
        <w:t>Estuaries</w:t>
      </w:r>
      <w:r w:rsidRPr="0008241C">
        <w:rPr>
          <w:noProof/>
          <w:sz w:val="22"/>
          <w:szCs w:val="24"/>
        </w:rPr>
        <w:t xml:space="preserve">, </w:t>
      </w:r>
      <w:r w:rsidRPr="0008241C">
        <w:rPr>
          <w:i/>
          <w:iCs/>
          <w:noProof/>
          <w:sz w:val="22"/>
          <w:szCs w:val="24"/>
        </w:rPr>
        <w:t>28</w:t>
      </w:r>
      <w:r w:rsidRPr="0008241C">
        <w:rPr>
          <w:noProof/>
          <w:sz w:val="22"/>
          <w:szCs w:val="24"/>
        </w:rPr>
        <w:t>(4), 551–559. https://doi.org/10.1007/BF02696066</w:t>
      </w:r>
    </w:p>
    <w:p w14:paraId="13F4359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manelli, C., Cooper, D., Campbell-Lendrum, D., Maiero, M., Karesh, W. B., Hunter, D., &amp; Golden, C. D. (2015). </w:t>
      </w:r>
      <w:r w:rsidRPr="0008241C">
        <w:rPr>
          <w:i/>
          <w:iCs/>
          <w:noProof/>
          <w:sz w:val="22"/>
          <w:szCs w:val="24"/>
        </w:rPr>
        <w:t>Connecting Global Priorities: Biodiversity and Human Health</w:t>
      </w:r>
      <w:r w:rsidRPr="0008241C">
        <w:rPr>
          <w:noProof/>
          <w:sz w:val="22"/>
          <w:szCs w:val="24"/>
        </w:rPr>
        <w:t>.</w:t>
      </w:r>
    </w:p>
    <w:p w14:paraId="1AB9D2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ndinelli, D. A. (1991). Asian urban development policies in the 1990s: From growth control to urban diffusion. </w:t>
      </w:r>
      <w:r w:rsidRPr="0008241C">
        <w:rPr>
          <w:i/>
          <w:iCs/>
          <w:noProof/>
          <w:sz w:val="22"/>
          <w:szCs w:val="24"/>
        </w:rPr>
        <w:t>World Development</w:t>
      </w:r>
      <w:r w:rsidRPr="0008241C">
        <w:rPr>
          <w:noProof/>
          <w:sz w:val="22"/>
          <w:szCs w:val="24"/>
        </w:rPr>
        <w:t xml:space="preserve">, </w:t>
      </w:r>
      <w:r w:rsidRPr="0008241C">
        <w:rPr>
          <w:i/>
          <w:iCs/>
          <w:noProof/>
          <w:sz w:val="22"/>
          <w:szCs w:val="24"/>
        </w:rPr>
        <w:t>19</w:t>
      </w:r>
      <w:r w:rsidRPr="0008241C">
        <w:rPr>
          <w:noProof/>
          <w:sz w:val="22"/>
          <w:szCs w:val="24"/>
        </w:rPr>
        <w:t>(7), 791–803. https://doi.org/10.1016/0305-750X(91)90133-3</w:t>
      </w:r>
    </w:p>
    <w:p w14:paraId="65BF0CC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Rood, S., &amp; Cole, W. S. (2015). Drivers and Trends in a Changing Asia. Retrieved December 28, 2017, from https://asiafoundation.org/2015/04/22/drivers-and-trends-in-a-changing-asia/</w:t>
      </w:r>
    </w:p>
    <w:p w14:paraId="6D5967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ot, T., Price, J., Hall, K., &amp; Schneider, S. (2003). Fingerprints of global warming on wild animals and plants. </w:t>
      </w:r>
      <w:r w:rsidRPr="0008241C">
        <w:rPr>
          <w:i/>
          <w:iCs/>
          <w:noProof/>
          <w:sz w:val="22"/>
          <w:szCs w:val="24"/>
        </w:rPr>
        <w:t>Nature</w:t>
      </w:r>
      <w:r w:rsidRPr="0008241C">
        <w:rPr>
          <w:noProof/>
          <w:sz w:val="22"/>
          <w:szCs w:val="24"/>
        </w:rPr>
        <w:t xml:space="preserve">, </w:t>
      </w:r>
      <w:r w:rsidRPr="0008241C">
        <w:rPr>
          <w:i/>
          <w:iCs/>
          <w:noProof/>
          <w:sz w:val="22"/>
          <w:szCs w:val="24"/>
        </w:rPr>
        <w:t>421</w:t>
      </w:r>
      <w:r w:rsidRPr="0008241C">
        <w:rPr>
          <w:noProof/>
          <w:sz w:val="22"/>
          <w:szCs w:val="24"/>
        </w:rPr>
        <w:t>(6918), 57–60. https://doi.org/10.1038/nature01309.1.</w:t>
      </w:r>
    </w:p>
    <w:p w14:paraId="19DE278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se, C. D., Sharp, W. C., Kenworthy, W. J., Hunt, J. H., Lyons, W. G., Prager, E. J., Valentine, J. F., Hall, M. O., Whitfield, P. E., &amp; Fourqurean, J. W. (1999). Overgrazing of a large seagrass bed by the sea urchin Lytechinus variegatus in Outer Florida Bay. </w:t>
      </w:r>
      <w:r w:rsidRPr="0008241C">
        <w:rPr>
          <w:i/>
          <w:iCs/>
          <w:noProof/>
          <w:sz w:val="22"/>
          <w:szCs w:val="24"/>
        </w:rPr>
        <w:t>Marine Ecology Progress Series</w:t>
      </w:r>
      <w:r w:rsidRPr="0008241C">
        <w:rPr>
          <w:noProof/>
          <w:sz w:val="22"/>
          <w:szCs w:val="24"/>
        </w:rPr>
        <w:t xml:space="preserve">, </w:t>
      </w:r>
      <w:r w:rsidRPr="0008241C">
        <w:rPr>
          <w:i/>
          <w:iCs/>
          <w:noProof/>
          <w:sz w:val="22"/>
          <w:szCs w:val="24"/>
        </w:rPr>
        <w:t>190</w:t>
      </w:r>
      <w:r w:rsidRPr="0008241C">
        <w:rPr>
          <w:noProof/>
          <w:sz w:val="22"/>
          <w:szCs w:val="24"/>
        </w:rPr>
        <w:t>(February 2016), 211–222. https://doi.org/10.3354/meps190211</w:t>
      </w:r>
    </w:p>
    <w:p w14:paraId="7AA0603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senzweig, C., Elliott, J., Deryng, D., Ruane, A. C., Müller, C., Arneth, A., Boote, K. J., Folberth, C., Glotter, M., Khabarov, N., Neumann, K., Piontek, F., Pugh, T. A. M., Schmid, E., Stehfest, E., Yang, H., &amp; Jones, J. W. (2014). Assessing agricultural risks of climate change in the 21st century in a global gridded crop model intercomparison.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1</w:t>
      </w:r>
      <w:r w:rsidRPr="0008241C">
        <w:rPr>
          <w:noProof/>
          <w:sz w:val="22"/>
          <w:szCs w:val="24"/>
        </w:rPr>
        <w:t>(9), 3268–3273. https://doi.org/10.1073/pnas.1222463110</w:t>
      </w:r>
    </w:p>
    <w:p w14:paraId="7597A12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senzweig, C., Solecki, W. D., Hammer, S. A., &amp; Mehrotra, S. (2011). </w:t>
      </w:r>
      <w:r w:rsidRPr="0008241C">
        <w:rPr>
          <w:i/>
          <w:iCs/>
          <w:noProof/>
          <w:sz w:val="22"/>
          <w:szCs w:val="24"/>
        </w:rPr>
        <w:t>Climate Change and Cities: First Assessment Report of the Urban Climate Change Research Network</w:t>
      </w:r>
      <w:r w:rsidRPr="0008241C">
        <w:rPr>
          <w:noProof/>
          <w:sz w:val="22"/>
          <w:szCs w:val="24"/>
        </w:rPr>
        <w:t>. Cambridge, UK: Cambridge University Press.</w:t>
      </w:r>
    </w:p>
    <w:p w14:paraId="550D3AB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oy, P. S., Roy, A., Joshi, P. K., Kale, M. P., Srivastava, V. K., Srivastava, S. K., Dwevidi, R. S., Joshi, C., Behera, M. D., Meiyappan, P., Sharma, Y., Jain, A. K., Singh, J. S., Palchowdhuri, Y., Ramachandran, R. M., Pinjarla, B., Chakravarthi, V., Babu, N., Gowsalya, M. S., Thiruvengadam, P., Kotteeswaran, M., Priya, V., Yelishetty, K. M. V. N., Maithani, S., Talukdar, G., Mondal, I., Rajan, K. S., Narendra, P. S., Biswal, S., Chakraborty, A., Padalia, H., Chavan, M., Pardeshi, S. N., Chaudhari, S. A., Anand, A., Vyas, A., Reddy, M. K., Ramalingam, M., Manonmani, R., Behera, P., Das, P., Tripathi, P., Matin, S., Khan, M. L., Tripathi, O. P., Deka, J., Kumar, P., &amp; Kushwaha, D. (2015). Development of decadal (1985-1995-2005) land use and land cover database for India. </w:t>
      </w:r>
      <w:r w:rsidRPr="0008241C">
        <w:rPr>
          <w:i/>
          <w:iCs/>
          <w:noProof/>
          <w:sz w:val="22"/>
          <w:szCs w:val="24"/>
        </w:rPr>
        <w:t>Remote Sensing</w:t>
      </w:r>
      <w:r w:rsidRPr="0008241C">
        <w:rPr>
          <w:noProof/>
          <w:sz w:val="22"/>
          <w:szCs w:val="24"/>
        </w:rPr>
        <w:t xml:space="preserve">, </w:t>
      </w:r>
      <w:r w:rsidRPr="0008241C">
        <w:rPr>
          <w:i/>
          <w:iCs/>
          <w:noProof/>
          <w:sz w:val="22"/>
          <w:szCs w:val="24"/>
        </w:rPr>
        <w:t>7</w:t>
      </w:r>
      <w:r w:rsidRPr="0008241C">
        <w:rPr>
          <w:noProof/>
          <w:sz w:val="22"/>
          <w:szCs w:val="24"/>
        </w:rPr>
        <w:t>(3), 2401–2430. https://doi.org/10.3390/rs70302401</w:t>
      </w:r>
    </w:p>
    <w:p w14:paraId="7793571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ddle, K., &amp; Satria, A. (2010). </w:t>
      </w:r>
      <w:r w:rsidRPr="0008241C">
        <w:rPr>
          <w:i/>
          <w:iCs/>
          <w:noProof/>
          <w:sz w:val="22"/>
          <w:szCs w:val="24"/>
        </w:rPr>
        <w:t>Managing Coastal and Inland Waters: Pre-existing Aquatic Management Systems in Southeast Asia</w:t>
      </w:r>
      <w:r w:rsidRPr="0008241C">
        <w:rPr>
          <w:noProof/>
          <w:sz w:val="22"/>
          <w:szCs w:val="24"/>
        </w:rPr>
        <w:t>. Springer Netherlands. Retrieved from https://books.google.co.nz/books?id=56VEt5GBUckC</w:t>
      </w:r>
    </w:p>
    <w:p w14:paraId="6A805BC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del, T. K., DeFries, R., Asner, G. P., &amp; Laurance, W. F. (2009). Changing drivers of deforestation and new opportunities for conservation. </w:t>
      </w:r>
      <w:r w:rsidRPr="0008241C">
        <w:rPr>
          <w:i/>
          <w:iCs/>
          <w:noProof/>
          <w:sz w:val="22"/>
          <w:szCs w:val="24"/>
        </w:rPr>
        <w:t>Conservation Biology</w:t>
      </w:r>
      <w:r w:rsidRPr="0008241C">
        <w:rPr>
          <w:noProof/>
          <w:sz w:val="22"/>
          <w:szCs w:val="24"/>
        </w:rPr>
        <w:t xml:space="preserve">, </w:t>
      </w:r>
      <w:r w:rsidRPr="0008241C">
        <w:rPr>
          <w:i/>
          <w:iCs/>
          <w:noProof/>
          <w:sz w:val="22"/>
          <w:szCs w:val="24"/>
        </w:rPr>
        <w:t>23</w:t>
      </w:r>
      <w:r w:rsidRPr="0008241C">
        <w:rPr>
          <w:noProof/>
          <w:sz w:val="22"/>
          <w:szCs w:val="24"/>
        </w:rPr>
        <w:t>(6), 1396–1405. https://doi.org/10.1111/j.1523-1739.2009.01332.x</w:t>
      </w:r>
    </w:p>
    <w:p w14:paraId="594CCBA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nting, R. K., Bryan, B. A., Dee, L. E., Maseyk, F. J. F., Mandle, L., Hamel, P., Wilson, K. A., Yetka, K., Possingham, H. P., &amp; Rhodes, J. R. (2017). Incorporating climate change into ecosystem service assessments and decisions: a review. </w:t>
      </w:r>
      <w:r w:rsidRPr="0008241C">
        <w:rPr>
          <w:i/>
          <w:iCs/>
          <w:noProof/>
          <w:sz w:val="22"/>
          <w:szCs w:val="24"/>
        </w:rPr>
        <w:t>Global Change Biology</w:t>
      </w:r>
      <w:r w:rsidRPr="0008241C">
        <w:rPr>
          <w:noProof/>
          <w:sz w:val="22"/>
          <w:szCs w:val="24"/>
        </w:rPr>
        <w:t xml:space="preserve">, </w:t>
      </w:r>
      <w:r w:rsidRPr="0008241C">
        <w:rPr>
          <w:i/>
          <w:iCs/>
          <w:noProof/>
          <w:sz w:val="22"/>
          <w:szCs w:val="24"/>
        </w:rPr>
        <w:t>23</w:t>
      </w:r>
      <w:r w:rsidRPr="0008241C">
        <w:rPr>
          <w:noProof/>
          <w:sz w:val="22"/>
          <w:szCs w:val="24"/>
        </w:rPr>
        <w:t>(1), 28–41. https://doi.org/10.1111/gcb.13457</w:t>
      </w:r>
    </w:p>
    <w:p w14:paraId="722DF65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scoe, W. A., Sweetapple, P. J., Perry, M., &amp; Duncan, R. P. (2013). Effects of Spatially Extensive Control of Invasive Rats on Abundance of Native Invertebrates in Mainland New Zealand Forests. </w:t>
      </w:r>
      <w:r w:rsidRPr="0008241C">
        <w:rPr>
          <w:i/>
          <w:iCs/>
          <w:noProof/>
          <w:sz w:val="22"/>
          <w:szCs w:val="24"/>
        </w:rPr>
        <w:t>Conservation Biology</w:t>
      </w:r>
      <w:r w:rsidRPr="0008241C">
        <w:rPr>
          <w:noProof/>
          <w:sz w:val="22"/>
          <w:szCs w:val="24"/>
        </w:rPr>
        <w:t xml:space="preserve">, </w:t>
      </w:r>
      <w:r w:rsidRPr="0008241C">
        <w:rPr>
          <w:i/>
          <w:iCs/>
          <w:noProof/>
          <w:sz w:val="22"/>
          <w:szCs w:val="24"/>
        </w:rPr>
        <w:t>27</w:t>
      </w:r>
      <w:r w:rsidRPr="0008241C">
        <w:rPr>
          <w:noProof/>
          <w:sz w:val="22"/>
          <w:szCs w:val="24"/>
        </w:rPr>
        <w:t>(1), 74–82. https://doi.org/10.1111/j.1523-1739.2012.01932.x</w:t>
      </w:r>
    </w:p>
    <w:p w14:paraId="68509A0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ssi, D., ten Brink, P., Farmer, A., Badura, T., Coates, D., Förster, J., Kumar, R., &amp; Davidson, N. (2013). </w:t>
      </w:r>
      <w:r w:rsidRPr="0008241C">
        <w:rPr>
          <w:i/>
          <w:iCs/>
          <w:noProof/>
          <w:sz w:val="22"/>
          <w:szCs w:val="24"/>
        </w:rPr>
        <w:t>The Economics of Ecosystems and Biodiversity for water and wetlands</w:t>
      </w:r>
      <w:r w:rsidRPr="0008241C">
        <w:rPr>
          <w:noProof/>
          <w:sz w:val="22"/>
          <w:szCs w:val="24"/>
        </w:rPr>
        <w:t xml:space="preserve">. London and </w:t>
      </w:r>
      <w:r w:rsidRPr="0008241C">
        <w:rPr>
          <w:noProof/>
          <w:sz w:val="22"/>
          <w:szCs w:val="24"/>
        </w:rPr>
        <w:lastRenderedPageBreak/>
        <w:t>Brussels; Gland: IEEP; Ramsar Secretariat.</w:t>
      </w:r>
    </w:p>
    <w:p w14:paraId="77312B4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tledge, D., Ausseil, A.-G., Baisden, T., Bodeker, G., Booker, D., Cameron, M., Collins, D., Daigneault, A., Fernandez, M., Frame, B., Keller, E., Kremser, S., Kirschbaum, M., Lewis, J., Mullan, B., Reisinger, A., Sood, A., Stuart, S., Tait, A., Teixeira, E., Timar, L., &amp; Zammit, C. (2017). </w:t>
      </w:r>
      <w:r w:rsidRPr="0008241C">
        <w:rPr>
          <w:i/>
          <w:iCs/>
          <w:noProof/>
          <w:sz w:val="22"/>
          <w:szCs w:val="24"/>
        </w:rPr>
        <w:t>Climate Change Impacts and Implications for New Zealand to 2100 Identifying Feedbacks , Understanding Cumulative Impacts and recognising limits: A national integrated assessment</w:t>
      </w:r>
      <w:r w:rsidRPr="0008241C">
        <w:rPr>
          <w:noProof/>
          <w:sz w:val="22"/>
          <w:szCs w:val="24"/>
        </w:rPr>
        <w:t>. Retrieved from http://ccii.org.nz/wp-content/uploads/2017/07/RA3-Synthesis-report.pdf</w:t>
      </w:r>
    </w:p>
    <w:p w14:paraId="3456E40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VC. (2016). </w:t>
      </w:r>
      <w:r w:rsidRPr="0008241C">
        <w:rPr>
          <w:i/>
          <w:iCs/>
          <w:noProof/>
          <w:sz w:val="22"/>
          <w:szCs w:val="24"/>
        </w:rPr>
        <w:t>THE STATE OF SOCIAL MEDIA AND MESSAGING IN ASIA PACIFIC: TRENDS AND STATISTICS</w:t>
      </w:r>
      <w:r w:rsidRPr="0008241C">
        <w:rPr>
          <w:noProof/>
          <w:sz w:val="22"/>
          <w:szCs w:val="24"/>
        </w:rPr>
        <w:t>.</w:t>
      </w:r>
    </w:p>
    <w:p w14:paraId="04764C6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dovy de Mitcheson, Y., Craig, M. T., Bertoncini, A. A., Carpenter, K. E., Cheung, W. W. L., Choat, J. H., Cornish, A. S., Fennessy, S. T., Ferreira, B. P., Heemstra, P. C., Liu, M., Myers, R. F., Pollard, D. A., Rhodes, K. L., Rocha, L. A., Russell, B. C., Samoilys, M. A., &amp; Sanciangco, J. (2013). Fishing groupers towards extinction: A global assessment of threats and extinction risks in a billion dollar fishery. </w:t>
      </w:r>
      <w:r w:rsidRPr="0008241C">
        <w:rPr>
          <w:i/>
          <w:iCs/>
          <w:noProof/>
          <w:sz w:val="22"/>
          <w:szCs w:val="24"/>
        </w:rPr>
        <w:t>Fish and Fisheries</w:t>
      </w:r>
      <w:r w:rsidRPr="0008241C">
        <w:rPr>
          <w:noProof/>
          <w:sz w:val="22"/>
          <w:szCs w:val="24"/>
        </w:rPr>
        <w:t xml:space="preserve">, </w:t>
      </w:r>
      <w:r w:rsidRPr="0008241C">
        <w:rPr>
          <w:i/>
          <w:iCs/>
          <w:noProof/>
          <w:sz w:val="22"/>
          <w:szCs w:val="24"/>
        </w:rPr>
        <w:t>14</w:t>
      </w:r>
      <w:r w:rsidRPr="0008241C">
        <w:rPr>
          <w:noProof/>
          <w:sz w:val="22"/>
          <w:szCs w:val="24"/>
        </w:rPr>
        <w:t>(2), 119–136. https://doi.org/10.1111/j.1467-2979.2011.00455.x</w:t>
      </w:r>
    </w:p>
    <w:p w14:paraId="495D512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intilan, N., Wilson, N., Rogers, K., Rajkaran, A., &amp; Krauss, K. W. (2015). Mangrove expansion and salt marsh decline at mangrove poleward limits. </w:t>
      </w:r>
      <w:r w:rsidRPr="0008241C">
        <w:rPr>
          <w:i/>
          <w:iCs/>
          <w:noProof/>
          <w:sz w:val="22"/>
          <w:szCs w:val="24"/>
        </w:rPr>
        <w:t>Global Change Biology</w:t>
      </w:r>
      <w:r w:rsidRPr="0008241C">
        <w:rPr>
          <w:noProof/>
          <w:sz w:val="22"/>
          <w:szCs w:val="24"/>
        </w:rPr>
        <w:t xml:space="preserve">, </w:t>
      </w:r>
      <w:r w:rsidRPr="0008241C">
        <w:rPr>
          <w:i/>
          <w:iCs/>
          <w:noProof/>
          <w:sz w:val="22"/>
          <w:szCs w:val="24"/>
        </w:rPr>
        <w:t>20</w:t>
      </w:r>
      <w:r w:rsidRPr="0008241C">
        <w:rPr>
          <w:noProof/>
          <w:sz w:val="22"/>
          <w:szCs w:val="24"/>
        </w:rPr>
        <w:t>(1), 147–157.</w:t>
      </w:r>
    </w:p>
    <w:p w14:paraId="1BFE065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ito, T., Hirabayashi, Y., Suzuki, K., Watanabe, K., &amp; Saito, H. (2016). Recent Decline of Pink Salmon (Oncorhynchus gorbuscha) Abundance in Japan. </w:t>
      </w:r>
      <w:r w:rsidRPr="0008241C">
        <w:rPr>
          <w:i/>
          <w:iCs/>
          <w:noProof/>
          <w:sz w:val="22"/>
          <w:szCs w:val="24"/>
        </w:rPr>
        <w:t>North Pacific Anadromous Fish Commission Bulletin</w:t>
      </w:r>
      <w:r w:rsidRPr="0008241C">
        <w:rPr>
          <w:noProof/>
          <w:sz w:val="22"/>
          <w:szCs w:val="24"/>
        </w:rPr>
        <w:t>, (6), 279–296. https://doi.org/10.23849/npafcb6/279.296</w:t>
      </w:r>
    </w:p>
    <w:p w14:paraId="7B4585D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ndel, B., Arge, L., Dalsgaard, B., Davies, R. G., Gaston, K. J., Sutherland, W. J., &amp; Svenning, J.-C. (2011). The Influence of Late Quaternary Climate-Change Velocity on Species Endemism. </w:t>
      </w:r>
      <w:r w:rsidRPr="0008241C">
        <w:rPr>
          <w:i/>
          <w:iCs/>
          <w:noProof/>
          <w:sz w:val="22"/>
          <w:szCs w:val="24"/>
        </w:rPr>
        <w:t>Science</w:t>
      </w:r>
      <w:r w:rsidRPr="0008241C">
        <w:rPr>
          <w:noProof/>
          <w:sz w:val="22"/>
          <w:szCs w:val="24"/>
        </w:rPr>
        <w:t xml:space="preserve">, </w:t>
      </w:r>
      <w:r w:rsidRPr="0008241C">
        <w:rPr>
          <w:i/>
          <w:iCs/>
          <w:noProof/>
          <w:sz w:val="22"/>
          <w:szCs w:val="24"/>
        </w:rPr>
        <w:t>334</w:t>
      </w:r>
      <w:r w:rsidRPr="0008241C">
        <w:rPr>
          <w:noProof/>
          <w:sz w:val="22"/>
          <w:szCs w:val="24"/>
        </w:rPr>
        <w:t>(6056), 660–664. https://doi.org/10.1126/science.1210173</w:t>
      </w:r>
    </w:p>
    <w:p w14:paraId="352CE50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ndilyan, S., &amp; Kathiresan, K. (2012). Mangrove conservation: A global perspective. </w:t>
      </w:r>
      <w:r w:rsidRPr="0008241C">
        <w:rPr>
          <w:i/>
          <w:iCs/>
          <w:noProof/>
          <w:sz w:val="22"/>
          <w:szCs w:val="24"/>
        </w:rPr>
        <w:t>Biodiversity and Conservation</w:t>
      </w:r>
      <w:r w:rsidRPr="0008241C">
        <w:rPr>
          <w:noProof/>
          <w:sz w:val="22"/>
          <w:szCs w:val="24"/>
        </w:rPr>
        <w:t xml:space="preserve">, </w:t>
      </w:r>
      <w:r w:rsidRPr="0008241C">
        <w:rPr>
          <w:i/>
          <w:iCs/>
          <w:noProof/>
          <w:sz w:val="22"/>
          <w:szCs w:val="24"/>
        </w:rPr>
        <w:t>21</w:t>
      </w:r>
      <w:r w:rsidRPr="0008241C">
        <w:rPr>
          <w:noProof/>
          <w:sz w:val="22"/>
          <w:szCs w:val="24"/>
        </w:rPr>
        <w:t>(14), 3523–3542. https://doi.org/10.1007/s10531-012-0388-x</w:t>
      </w:r>
    </w:p>
    <w:p w14:paraId="165ACF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ng, W., Ma, K., &amp; Axmacher, J. C. (2011). Securing a Future for China’s Wild Plant Resources. </w:t>
      </w:r>
      <w:r w:rsidRPr="0008241C">
        <w:rPr>
          <w:i/>
          <w:iCs/>
          <w:noProof/>
          <w:sz w:val="22"/>
          <w:szCs w:val="24"/>
        </w:rPr>
        <w:t>BioScience</w:t>
      </w:r>
      <w:r w:rsidRPr="0008241C">
        <w:rPr>
          <w:noProof/>
          <w:sz w:val="22"/>
          <w:szCs w:val="24"/>
        </w:rPr>
        <w:t xml:space="preserve">, </w:t>
      </w:r>
      <w:r w:rsidRPr="0008241C">
        <w:rPr>
          <w:i/>
          <w:iCs/>
          <w:noProof/>
          <w:sz w:val="22"/>
          <w:szCs w:val="24"/>
        </w:rPr>
        <w:t>61</w:t>
      </w:r>
      <w:r w:rsidRPr="0008241C">
        <w:rPr>
          <w:noProof/>
          <w:sz w:val="22"/>
          <w:szCs w:val="24"/>
        </w:rPr>
        <w:t>(9), 720–725. https://doi.org/10.1525/bio.2011.61.9.11</w:t>
      </w:r>
    </w:p>
    <w:p w14:paraId="34C9D8F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rkar S. (2010). Climate change and disease risk in the Himalayas. </w:t>
      </w:r>
      <w:r w:rsidRPr="0008241C">
        <w:rPr>
          <w:i/>
          <w:iCs/>
          <w:noProof/>
          <w:sz w:val="22"/>
          <w:szCs w:val="24"/>
        </w:rPr>
        <w:t>Himalayan Journal of Sciences</w:t>
      </w:r>
      <w:r w:rsidRPr="0008241C">
        <w:rPr>
          <w:noProof/>
          <w:sz w:val="22"/>
          <w:szCs w:val="24"/>
        </w:rPr>
        <w:t xml:space="preserve">, </w:t>
      </w:r>
      <w:r w:rsidRPr="0008241C">
        <w:rPr>
          <w:i/>
          <w:iCs/>
          <w:noProof/>
          <w:sz w:val="22"/>
          <w:szCs w:val="24"/>
        </w:rPr>
        <w:t>6</w:t>
      </w:r>
      <w:r w:rsidRPr="0008241C">
        <w:rPr>
          <w:noProof/>
          <w:sz w:val="22"/>
          <w:szCs w:val="24"/>
        </w:rPr>
        <w:t>(8), 7.</w:t>
      </w:r>
    </w:p>
    <w:p w14:paraId="3E94843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to, T., Qadir, M., Yamamoto, S., Endo, T., &amp; Zahoor, A. (2013). Global, regional, and country level need for data on wastewater generation, treatment, and use. </w:t>
      </w:r>
      <w:r w:rsidRPr="0008241C">
        <w:rPr>
          <w:i/>
          <w:iCs/>
          <w:noProof/>
          <w:sz w:val="22"/>
          <w:szCs w:val="24"/>
        </w:rPr>
        <w:t>Agricultural Water Management</w:t>
      </w:r>
      <w:r w:rsidRPr="0008241C">
        <w:rPr>
          <w:noProof/>
          <w:sz w:val="22"/>
          <w:szCs w:val="24"/>
        </w:rPr>
        <w:t xml:space="preserve">, </w:t>
      </w:r>
      <w:r w:rsidRPr="0008241C">
        <w:rPr>
          <w:i/>
          <w:iCs/>
          <w:noProof/>
          <w:sz w:val="22"/>
          <w:szCs w:val="24"/>
        </w:rPr>
        <w:t>130</w:t>
      </w:r>
      <w:r w:rsidRPr="0008241C">
        <w:rPr>
          <w:noProof/>
          <w:sz w:val="22"/>
          <w:szCs w:val="24"/>
        </w:rPr>
        <w:t>, 1–13. https://doi.org/10.1016/j.agwat.2013.08.007</w:t>
      </w:r>
    </w:p>
    <w:p w14:paraId="62A13D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unders, D. A., &amp; Derebeira, C. P. (1986). Seasonal Occurrence of Members of the Suborder Charadrii (Waders or Shorebirds) on Rottnest Island, Western-Australia. </w:t>
      </w:r>
      <w:r w:rsidRPr="0008241C">
        <w:rPr>
          <w:i/>
          <w:iCs/>
          <w:noProof/>
          <w:sz w:val="22"/>
          <w:szCs w:val="24"/>
        </w:rPr>
        <w:t>Australian Wildlife Research</w:t>
      </w:r>
      <w:r w:rsidRPr="0008241C">
        <w:rPr>
          <w:noProof/>
          <w:sz w:val="22"/>
          <w:szCs w:val="24"/>
        </w:rPr>
        <w:t xml:space="preserve">, </w:t>
      </w:r>
      <w:r w:rsidRPr="0008241C">
        <w:rPr>
          <w:i/>
          <w:iCs/>
          <w:noProof/>
          <w:sz w:val="22"/>
          <w:szCs w:val="24"/>
        </w:rPr>
        <w:t>13</w:t>
      </w:r>
      <w:r w:rsidRPr="0008241C">
        <w:rPr>
          <w:noProof/>
          <w:sz w:val="22"/>
          <w:szCs w:val="24"/>
        </w:rPr>
        <w:t>(2), 225–244.</w:t>
      </w:r>
    </w:p>
    <w:p w14:paraId="5EAFD3F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xena, K. G., &amp; Ramakrishnan, P. S. (1984). Growth and patterns of resources allocation in Eupatorium odoratum in secondary successional environment following slash and burn agriculture. </w:t>
      </w:r>
      <w:r w:rsidRPr="0008241C">
        <w:rPr>
          <w:i/>
          <w:iCs/>
          <w:noProof/>
          <w:sz w:val="22"/>
          <w:szCs w:val="24"/>
        </w:rPr>
        <w:t>Weed Res</w:t>
      </w:r>
      <w:r w:rsidRPr="0008241C">
        <w:rPr>
          <w:noProof/>
          <w:sz w:val="22"/>
          <w:szCs w:val="24"/>
        </w:rPr>
        <w:t xml:space="preserve">, </w:t>
      </w:r>
      <w:r w:rsidRPr="0008241C">
        <w:rPr>
          <w:i/>
          <w:iCs/>
          <w:noProof/>
          <w:sz w:val="22"/>
          <w:szCs w:val="24"/>
        </w:rPr>
        <w:t>24</w:t>
      </w:r>
      <w:r w:rsidRPr="0008241C">
        <w:rPr>
          <w:noProof/>
          <w:sz w:val="22"/>
          <w:szCs w:val="24"/>
        </w:rPr>
        <w:t>(127–34).</w:t>
      </w:r>
    </w:p>
    <w:p w14:paraId="1A64A0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affelke, B., &amp; Hewitt, C. L. (2007). Impacts of introduced seaweeds. </w:t>
      </w:r>
      <w:r w:rsidRPr="0008241C">
        <w:rPr>
          <w:i/>
          <w:iCs/>
          <w:noProof/>
          <w:sz w:val="22"/>
          <w:szCs w:val="24"/>
        </w:rPr>
        <w:t>Botanica Marina</w:t>
      </w:r>
      <w:r w:rsidRPr="0008241C">
        <w:rPr>
          <w:noProof/>
          <w:sz w:val="22"/>
          <w:szCs w:val="24"/>
        </w:rPr>
        <w:t>, 397–417. https://doi.org/10.1515/9783110211344</w:t>
      </w:r>
    </w:p>
    <w:p w14:paraId="217E5B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eyvens, H., Hyakumura, K., &amp; Seki, Y. (2007). </w:t>
      </w:r>
      <w:r w:rsidRPr="0008241C">
        <w:rPr>
          <w:i/>
          <w:iCs/>
          <w:noProof/>
          <w:sz w:val="22"/>
          <w:szCs w:val="24"/>
        </w:rPr>
        <w:t>Decentralization and state-sponsored community forestry in Asia: Seven country studies of transitions in forest governance, contemporary forest management and the prospects for communities to contribute to and benefit from sustainable forest management</w:t>
      </w:r>
      <w:r w:rsidRPr="0008241C">
        <w:rPr>
          <w:noProof/>
          <w:sz w:val="22"/>
          <w:szCs w:val="24"/>
        </w:rPr>
        <w:t>. Retrieved from https://pub.iges.or.jp/pub/decentralisation-and-state-sponsored-community</w:t>
      </w:r>
    </w:p>
    <w:p w14:paraId="07992C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Scheyvens, H., &amp; Lopez-Casero, F. (2013). Managing forests as a renewable asset for present and future generations: Verifying legal compliance in forestry in Papua New Guinea.</w:t>
      </w:r>
    </w:p>
    <w:p w14:paraId="1A4FD3F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ierenbeck, K. A., &amp; Ellstrand, N. C. (2009). Hybridization and the evolution of invasiveness in plants and other organisms. </w:t>
      </w:r>
      <w:r w:rsidRPr="0008241C">
        <w:rPr>
          <w:i/>
          <w:iCs/>
          <w:noProof/>
          <w:sz w:val="22"/>
          <w:szCs w:val="24"/>
        </w:rPr>
        <w:t>Biological Invasions</w:t>
      </w:r>
      <w:r w:rsidRPr="0008241C">
        <w:rPr>
          <w:noProof/>
          <w:sz w:val="22"/>
          <w:szCs w:val="24"/>
        </w:rPr>
        <w:t xml:space="preserve">, </w:t>
      </w:r>
      <w:r w:rsidRPr="0008241C">
        <w:rPr>
          <w:i/>
          <w:iCs/>
          <w:noProof/>
          <w:sz w:val="22"/>
          <w:szCs w:val="24"/>
        </w:rPr>
        <w:t>11</w:t>
      </w:r>
      <w:r w:rsidRPr="0008241C">
        <w:rPr>
          <w:noProof/>
          <w:sz w:val="22"/>
          <w:szCs w:val="24"/>
        </w:rPr>
        <w:t>(5), 1093–1105. https://doi.org/10.1007/s10530-008-9388-x</w:t>
      </w:r>
    </w:p>
    <w:p w14:paraId="0382F53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ild, A.; Sharma, E. (2011). Sustainable mountain development revisited.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31</w:t>
      </w:r>
      <w:r w:rsidRPr="0008241C">
        <w:rPr>
          <w:noProof/>
          <w:sz w:val="22"/>
          <w:szCs w:val="24"/>
        </w:rPr>
        <w:t>(3), 237–241.</w:t>
      </w:r>
    </w:p>
    <w:p w14:paraId="5206BE1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irmel, J., Bundschuh, M., Entling, M. H., Kowarik, I., &amp; Buchholz, S. (2016). Impacts of invasive plants on resident animals across ecosystems, taxa, and feeding types: A global assessment. </w:t>
      </w:r>
      <w:r w:rsidRPr="0008241C">
        <w:rPr>
          <w:i/>
          <w:iCs/>
          <w:noProof/>
          <w:sz w:val="22"/>
          <w:szCs w:val="24"/>
        </w:rPr>
        <w:lastRenderedPageBreak/>
        <w:t>Global Change Biology</w:t>
      </w:r>
      <w:r w:rsidRPr="0008241C">
        <w:rPr>
          <w:noProof/>
          <w:sz w:val="22"/>
          <w:szCs w:val="24"/>
        </w:rPr>
        <w:t xml:space="preserve">, </w:t>
      </w:r>
      <w:r w:rsidRPr="0008241C">
        <w:rPr>
          <w:i/>
          <w:iCs/>
          <w:noProof/>
          <w:sz w:val="22"/>
          <w:szCs w:val="24"/>
        </w:rPr>
        <w:t>22</w:t>
      </w:r>
      <w:r w:rsidRPr="0008241C">
        <w:rPr>
          <w:noProof/>
          <w:sz w:val="22"/>
          <w:szCs w:val="24"/>
        </w:rPr>
        <w:t>(2), 594–603. https://doi.org/10.1111/gcb.13093</w:t>
      </w:r>
    </w:p>
    <w:p w14:paraId="67B824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lacher, T. A., Dugan, J., Schoeman, D. S., Lastra, M., Jones, A., Scapini, F., McLachlan, A., &amp; Defeo, O. (2007). Sandy beaches at the brink. </w:t>
      </w:r>
      <w:r w:rsidRPr="0008241C">
        <w:rPr>
          <w:i/>
          <w:iCs/>
          <w:noProof/>
          <w:sz w:val="22"/>
          <w:szCs w:val="24"/>
        </w:rPr>
        <w:t>Diversity and Distributions</w:t>
      </w:r>
      <w:r w:rsidRPr="0008241C">
        <w:rPr>
          <w:noProof/>
          <w:sz w:val="22"/>
          <w:szCs w:val="24"/>
        </w:rPr>
        <w:t xml:space="preserve">, </w:t>
      </w:r>
      <w:r w:rsidRPr="0008241C">
        <w:rPr>
          <w:i/>
          <w:iCs/>
          <w:noProof/>
          <w:sz w:val="22"/>
          <w:szCs w:val="24"/>
        </w:rPr>
        <w:t>13</w:t>
      </w:r>
      <w:r w:rsidRPr="0008241C">
        <w:rPr>
          <w:noProof/>
          <w:sz w:val="22"/>
          <w:szCs w:val="24"/>
        </w:rPr>
        <w:t>(5), 556–560. https://doi.org/10.1111/j.1472-4642.2007.00363.x</w:t>
      </w:r>
    </w:p>
    <w:p w14:paraId="1E638E9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laepfer, D. R., Bradford, J. B., Lauenroth, W. K., Munson, S. M., Tietjen, B., Hall, S. A., Wilson, S. D., Duniway, M. C., Jia, G., Pyke, D. A., Lkhagva, A., &amp; Jamiyansharav, K. (2017). Climate change reduces extent of temperate drylands and intensifies drought in deep soils, </w:t>
      </w:r>
      <w:r w:rsidRPr="0008241C">
        <w:rPr>
          <w:i/>
          <w:iCs/>
          <w:noProof/>
          <w:sz w:val="22"/>
          <w:szCs w:val="24"/>
        </w:rPr>
        <w:t>8</w:t>
      </w:r>
      <w:r w:rsidRPr="0008241C">
        <w:rPr>
          <w:noProof/>
          <w:sz w:val="22"/>
          <w:szCs w:val="24"/>
        </w:rPr>
        <w:t>, 14196. Retrieved from http://dx.doi.org/10.1038/ncomms14196</w:t>
      </w:r>
    </w:p>
    <w:p w14:paraId="6C60E70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neider, A., &amp; Mertes, C. M. (2014). Expansion and growth in Chinese cities, 1978–2010. </w:t>
      </w:r>
      <w:r w:rsidRPr="0008241C">
        <w:rPr>
          <w:i/>
          <w:iCs/>
          <w:noProof/>
          <w:sz w:val="22"/>
          <w:szCs w:val="24"/>
        </w:rPr>
        <w:t>Environmental Research Letters</w:t>
      </w:r>
      <w:r w:rsidRPr="0008241C">
        <w:rPr>
          <w:noProof/>
          <w:sz w:val="22"/>
          <w:szCs w:val="24"/>
        </w:rPr>
        <w:t>.</w:t>
      </w:r>
    </w:p>
    <w:p w14:paraId="5C8AF02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oles, R. J. (2016). Climate change and ecosystem services. </w:t>
      </w:r>
      <w:r w:rsidRPr="0008241C">
        <w:rPr>
          <w:i/>
          <w:iCs/>
          <w:noProof/>
          <w:sz w:val="22"/>
          <w:szCs w:val="24"/>
        </w:rPr>
        <w:t>Wiley Interdisciplinary Reviews: Climate Change</w:t>
      </w:r>
      <w:r w:rsidRPr="0008241C">
        <w:rPr>
          <w:noProof/>
          <w:sz w:val="22"/>
          <w:szCs w:val="24"/>
        </w:rPr>
        <w:t xml:space="preserve">, </w:t>
      </w:r>
      <w:r w:rsidRPr="0008241C">
        <w:rPr>
          <w:i/>
          <w:iCs/>
          <w:noProof/>
          <w:sz w:val="22"/>
          <w:szCs w:val="24"/>
        </w:rPr>
        <w:t>7</w:t>
      </w:r>
      <w:r w:rsidRPr="0008241C">
        <w:rPr>
          <w:noProof/>
          <w:sz w:val="22"/>
          <w:szCs w:val="24"/>
        </w:rPr>
        <w:t>(4), 537–550. https://doi.org/10.1002/wcc.404</w:t>
      </w:r>
    </w:p>
    <w:p w14:paraId="592BB31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SEAFDEC. (2017). The Southeast Asian State of Fisheries and Aquaculture, 130.</w:t>
      </w:r>
    </w:p>
    <w:p w14:paraId="7C82C95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cretariat of the Convention on Biological Diversity. (2010). </w:t>
      </w:r>
      <w:r w:rsidRPr="0008241C">
        <w:rPr>
          <w:i/>
          <w:iCs/>
          <w:noProof/>
          <w:sz w:val="22"/>
          <w:szCs w:val="24"/>
        </w:rPr>
        <w:t>Linking Biodiversity Conservation and Poverty Alleviation: A State of Knowledge Review</w:t>
      </w:r>
      <w:r w:rsidRPr="0008241C">
        <w:rPr>
          <w:noProof/>
          <w:sz w:val="22"/>
          <w:szCs w:val="24"/>
        </w:rPr>
        <w:t xml:space="preserve">. </w:t>
      </w:r>
      <w:r w:rsidRPr="0008241C">
        <w:rPr>
          <w:i/>
          <w:iCs/>
          <w:noProof/>
          <w:sz w:val="22"/>
          <w:szCs w:val="24"/>
        </w:rPr>
        <w:t>Pubsiiedorg</w:t>
      </w:r>
      <w:r w:rsidRPr="0008241C">
        <w:rPr>
          <w:noProof/>
          <w:sz w:val="22"/>
          <w:szCs w:val="24"/>
        </w:rPr>
        <w:t xml:space="preserve"> (Vol. 55). Retrieved from http://pubs.iied.org/pubs/display.php?o=G02789</w:t>
      </w:r>
    </w:p>
    <w:p w14:paraId="40738A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cretariat of the Convention on Biological Diversity. (2011). </w:t>
      </w:r>
      <w:r w:rsidRPr="0008241C">
        <w:rPr>
          <w:i/>
          <w:iCs/>
          <w:noProof/>
          <w:sz w:val="22"/>
          <w:szCs w:val="24"/>
        </w:rPr>
        <w:t>NBSAP training modules version 2.1 – Module 1. An Introduction to National Biodiversity Strategies and Action Plans. Montréal, Canada.</w:t>
      </w:r>
    </w:p>
    <w:p w14:paraId="2BA416C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cretariat of the Convention on Biological Diversity. (2012). </w:t>
      </w:r>
      <w:r w:rsidRPr="0008241C">
        <w:rPr>
          <w:i/>
          <w:iCs/>
          <w:noProof/>
          <w:sz w:val="22"/>
          <w:szCs w:val="24"/>
        </w:rPr>
        <w:t>Cities and Biodiversity Outlook</w:t>
      </w:r>
      <w:r w:rsidRPr="0008241C">
        <w:rPr>
          <w:noProof/>
          <w:sz w:val="22"/>
          <w:szCs w:val="24"/>
        </w:rPr>
        <w:t xml:space="preserve">. </w:t>
      </w:r>
      <w:r w:rsidRPr="0008241C">
        <w:rPr>
          <w:i/>
          <w:iCs/>
          <w:noProof/>
          <w:sz w:val="22"/>
          <w:szCs w:val="24"/>
        </w:rPr>
        <w:t>Executive Summary</w:t>
      </w:r>
      <w:r w:rsidRPr="0008241C">
        <w:rPr>
          <w:noProof/>
          <w:sz w:val="22"/>
          <w:szCs w:val="24"/>
        </w:rPr>
        <w:t>. Montreal. https://doi.org/doi:10.6084/m9.figshare.99889</w:t>
      </w:r>
    </w:p>
    <w:p w14:paraId="510ADB3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kar, K. C., Manikandan, R., &amp; Srivastava, S. K. (2012). Invasive alien plants of Uttarakhand Himalaya. </w:t>
      </w:r>
      <w:r w:rsidRPr="0008241C">
        <w:rPr>
          <w:i/>
          <w:iCs/>
          <w:noProof/>
          <w:sz w:val="22"/>
          <w:szCs w:val="24"/>
        </w:rPr>
        <w:t>Proceedings of the National Academy of Sciences, India Section B: Biological Sciences</w:t>
      </w:r>
      <w:r w:rsidRPr="0008241C">
        <w:rPr>
          <w:noProof/>
          <w:sz w:val="22"/>
          <w:szCs w:val="24"/>
        </w:rPr>
        <w:t xml:space="preserve">, </w:t>
      </w:r>
      <w:r w:rsidRPr="0008241C">
        <w:rPr>
          <w:i/>
          <w:iCs/>
          <w:noProof/>
          <w:sz w:val="22"/>
          <w:szCs w:val="24"/>
        </w:rPr>
        <w:t>82</w:t>
      </w:r>
      <w:r w:rsidRPr="0008241C">
        <w:rPr>
          <w:noProof/>
          <w:sz w:val="22"/>
          <w:szCs w:val="24"/>
        </w:rPr>
        <w:t>(3), 375–383.</w:t>
      </w:r>
    </w:p>
    <w:p w14:paraId="2888775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kercioglu, C. H. (2012). Bird functional diversity and ecosystem services in tropical forests, agroforests and agricultural areas. </w:t>
      </w:r>
      <w:r w:rsidRPr="0008241C">
        <w:rPr>
          <w:i/>
          <w:iCs/>
          <w:noProof/>
          <w:sz w:val="22"/>
          <w:szCs w:val="24"/>
        </w:rPr>
        <w:t>Journal of Ornithology</w:t>
      </w:r>
      <w:r w:rsidRPr="0008241C">
        <w:rPr>
          <w:noProof/>
          <w:sz w:val="22"/>
          <w:szCs w:val="24"/>
        </w:rPr>
        <w:t xml:space="preserve">, </w:t>
      </w:r>
      <w:r w:rsidRPr="0008241C">
        <w:rPr>
          <w:i/>
          <w:iCs/>
          <w:noProof/>
          <w:sz w:val="22"/>
          <w:szCs w:val="24"/>
        </w:rPr>
        <w:t>153</w:t>
      </w:r>
      <w:r w:rsidRPr="0008241C">
        <w:rPr>
          <w:noProof/>
          <w:sz w:val="22"/>
          <w:szCs w:val="24"/>
        </w:rPr>
        <w:t>(SUPPL. 1), 153–161. https://doi.org/10.1007/s10336-012-0869-4</w:t>
      </w:r>
    </w:p>
    <w:p w14:paraId="165629F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njen, R., Foladori, G., &amp; Azoulay, D. (2013). </w:t>
      </w:r>
      <w:r w:rsidRPr="0008241C">
        <w:rPr>
          <w:i/>
          <w:iCs/>
          <w:noProof/>
          <w:sz w:val="22"/>
          <w:szCs w:val="24"/>
        </w:rPr>
        <w:t>Social and environmental implications of nano-technology development in Asia-Pacific</w:t>
      </w:r>
      <w:r w:rsidRPr="0008241C">
        <w:rPr>
          <w:noProof/>
          <w:sz w:val="22"/>
          <w:szCs w:val="24"/>
        </w:rPr>
        <w:t>.</w:t>
      </w:r>
    </w:p>
    <w:p w14:paraId="0294531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o, K. S., &amp; Lee, Y. (2009). A First Assessment of Invasive Marine Species on Chinese and Korean Coasts. In G. Rilov &amp; J. A. Crooks (Eds.), </w:t>
      </w:r>
      <w:r w:rsidRPr="0008241C">
        <w:rPr>
          <w:i/>
          <w:iCs/>
          <w:noProof/>
          <w:sz w:val="22"/>
          <w:szCs w:val="24"/>
        </w:rPr>
        <w:t>Biological Invasions in Marine Ecosystems</w:t>
      </w:r>
      <w:r w:rsidRPr="0008241C">
        <w:rPr>
          <w:noProof/>
          <w:sz w:val="22"/>
          <w:szCs w:val="24"/>
        </w:rPr>
        <w:t xml:space="preserve"> (Vol. 204, p. 642). Berlin, Heidelberg: Springer Berlin Heidelberg. https://doi.org/10.1007/978-3-540-79236-9</w:t>
      </w:r>
    </w:p>
    <w:p w14:paraId="0F43ED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to, K. C. (2005). Economies, Societies, and Landscapes in Transition: Examples from the Pearl River Delta, China, and the Red River Delta, Vietnam. In B. Entwisle &amp; P. C. Stern (Eds.), </w:t>
      </w:r>
      <w:r w:rsidRPr="0008241C">
        <w:rPr>
          <w:i/>
          <w:iCs/>
          <w:noProof/>
          <w:sz w:val="22"/>
          <w:szCs w:val="24"/>
        </w:rPr>
        <w:t>Population, Land Use, and Environment: Research Directions</w:t>
      </w:r>
      <w:r w:rsidRPr="0008241C">
        <w:rPr>
          <w:noProof/>
          <w:sz w:val="22"/>
          <w:szCs w:val="24"/>
        </w:rPr>
        <w:t xml:space="preserve"> (pp. 193–216). National Academies Press. Retrieved from http://www.google.se/books?hl=en&amp;lr=&amp;id=N85_Vb3g45gC&amp;pgis=1</w:t>
      </w:r>
    </w:p>
    <w:p w14:paraId="3BED9E3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to, K. C., Fragkias, M., Güneralp, B., &amp; Reilly, M. K. (2011). A Meta-Analysis of Global Urban Land Expansion. </w:t>
      </w:r>
      <w:r w:rsidRPr="0008241C">
        <w:rPr>
          <w:i/>
          <w:iCs/>
          <w:noProof/>
          <w:sz w:val="22"/>
          <w:szCs w:val="24"/>
        </w:rPr>
        <w:t>PLoS ONE</w:t>
      </w:r>
      <w:r w:rsidRPr="0008241C">
        <w:rPr>
          <w:noProof/>
          <w:sz w:val="22"/>
          <w:szCs w:val="24"/>
        </w:rPr>
        <w:t xml:space="preserve">, </w:t>
      </w:r>
      <w:r w:rsidRPr="0008241C">
        <w:rPr>
          <w:i/>
          <w:iCs/>
          <w:noProof/>
          <w:sz w:val="22"/>
          <w:szCs w:val="24"/>
        </w:rPr>
        <w:t>6</w:t>
      </w:r>
      <w:r w:rsidRPr="0008241C">
        <w:rPr>
          <w:noProof/>
          <w:sz w:val="22"/>
          <w:szCs w:val="24"/>
        </w:rPr>
        <w:t>(8), e23777. https://doi.org/10.1371/journal.pone.0023777</w:t>
      </w:r>
    </w:p>
    <w:p w14:paraId="25DB01B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to, K. C., Güneralp, B., &amp; Hutyra, L. R. (2012). Global forecasts of urban expansion to 2030 and direct impacts on biodiversity and carbon pool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9</w:t>
      </w:r>
      <w:r w:rsidRPr="0008241C">
        <w:rPr>
          <w:noProof/>
          <w:sz w:val="22"/>
          <w:szCs w:val="24"/>
        </w:rPr>
        <w:t>(40), 16083–16088. https://doi.org/10.1073/pnas.1211658109</w:t>
      </w:r>
    </w:p>
    <w:p w14:paraId="5DDE891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to, K. C., &amp; Kaufmann, R. K. (2003). Modeling the Drivers of Urban Land Use Change in the Pearl River Delta, China: Integrating Remote Sensing with Socioeconomic Data. </w:t>
      </w:r>
      <w:r w:rsidRPr="0008241C">
        <w:rPr>
          <w:i/>
          <w:iCs/>
          <w:noProof/>
          <w:sz w:val="22"/>
          <w:szCs w:val="24"/>
        </w:rPr>
        <w:t>Land Economics</w:t>
      </w:r>
      <w:r w:rsidRPr="0008241C">
        <w:rPr>
          <w:noProof/>
          <w:sz w:val="22"/>
          <w:szCs w:val="24"/>
        </w:rPr>
        <w:t xml:space="preserve">, </w:t>
      </w:r>
      <w:r w:rsidRPr="0008241C">
        <w:rPr>
          <w:i/>
          <w:iCs/>
          <w:noProof/>
          <w:sz w:val="22"/>
          <w:szCs w:val="24"/>
        </w:rPr>
        <w:t>79</w:t>
      </w:r>
      <w:r w:rsidRPr="0008241C">
        <w:rPr>
          <w:noProof/>
          <w:sz w:val="22"/>
          <w:szCs w:val="24"/>
        </w:rPr>
        <w:t>(1), 106–121. https://doi.org/10.3368/le.79.1.106</w:t>
      </w:r>
    </w:p>
    <w:p w14:paraId="3D3F65D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to, K. C., Parnell, S., &amp; Elmqvist, T. (2013). A Global Outlook on Urbanization. In T. Elmqvist, M. Fragkias, J. Goodness, B. Güneralp, P. J. Marcotullio, R. I. McDonald, S. Parnell, M. Schewenius, M. Sendstad, K. C. Seto, &amp; C. Wilkinson (Eds.), </w:t>
      </w:r>
      <w:r w:rsidRPr="0008241C">
        <w:rPr>
          <w:i/>
          <w:iCs/>
          <w:noProof/>
          <w:sz w:val="22"/>
          <w:szCs w:val="24"/>
        </w:rPr>
        <w:t>Urbanization, Biodiversity and Ecosystem Services: Challenges and Opportunities</w:t>
      </w:r>
      <w:r w:rsidRPr="0008241C">
        <w:rPr>
          <w:noProof/>
          <w:sz w:val="22"/>
          <w:szCs w:val="24"/>
        </w:rPr>
        <w:t xml:space="preserve"> (pp. 1–12). Dordrecht: Springer Netherlands. https://doi.org/10.1007/978-94-007-7088-1_1</w:t>
      </w:r>
    </w:p>
    <w:p w14:paraId="4431F0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eto, K. C., Sánchez-Rodríguez, R., &amp; Fragkias, M. (2010). The New Geography of Contemporary Urbanization and the Environment. </w:t>
      </w:r>
      <w:r w:rsidRPr="0008241C">
        <w:rPr>
          <w:i/>
          <w:iCs/>
          <w:noProof/>
          <w:sz w:val="22"/>
          <w:szCs w:val="24"/>
        </w:rPr>
        <w:t>Annual Review of Environment and Resources</w:t>
      </w:r>
      <w:r w:rsidRPr="0008241C">
        <w:rPr>
          <w:noProof/>
          <w:sz w:val="22"/>
          <w:szCs w:val="24"/>
        </w:rPr>
        <w:t xml:space="preserve">, </w:t>
      </w:r>
      <w:r w:rsidRPr="0008241C">
        <w:rPr>
          <w:i/>
          <w:iCs/>
          <w:noProof/>
          <w:sz w:val="22"/>
          <w:szCs w:val="24"/>
        </w:rPr>
        <w:t>35</w:t>
      </w:r>
      <w:r w:rsidRPr="0008241C">
        <w:rPr>
          <w:noProof/>
          <w:sz w:val="22"/>
          <w:szCs w:val="24"/>
        </w:rPr>
        <w:t>(1), 167–194. https://doi.org/10.1146/annurev-environ-100809-125336</w:t>
      </w:r>
    </w:p>
    <w:p w14:paraId="4AF45A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Settele, J., Scholes, R., Betts, R., Bunn, S., Leadley, P., Nepstad, D., Overpeck, J. T., &amp; Taboada, M. A. (2014). Terrestrial and inland water systems. In  and L. L. W. Field, C.B., V.R. Barros, D.J. Dokken, K.J. Mach, M.D. Mastrandrea, T.E. Bilir, M. Chatterjee, K.L. Ebi, Y.O. Estrada, R.C. Genova, B. Girma, E.S. Kissel, A.N. Levy, S. MacCracken, P.R. Mastrandrea (Ed.), </w:t>
      </w:r>
      <w:r w:rsidRPr="0008241C">
        <w:rPr>
          <w:i/>
          <w:iCs/>
          <w:noProof/>
          <w:sz w:val="22"/>
          <w:szCs w:val="24"/>
        </w:rPr>
        <w:t>Climate Change 2014: Impacts, Adaptation, and Vulnerability. Part A: Global and Sectoral Aspects. Contribution of Working Group II to the Fifth Assessment Report of the Intergovernmental Panel on Climate Change</w:t>
      </w:r>
      <w:r w:rsidRPr="0008241C">
        <w:rPr>
          <w:noProof/>
          <w:sz w:val="22"/>
          <w:szCs w:val="24"/>
        </w:rPr>
        <w:t xml:space="preserve"> (pp. 271–359). Cambridge, United Kingdom and New York, NY, USA: Cambridge University Press.</w:t>
      </w:r>
    </w:p>
    <w:p w14:paraId="1B30DB5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ackleton, C., Shackleton, S., &amp; Shanley, P. (2011). </w:t>
      </w:r>
      <w:r w:rsidRPr="0008241C">
        <w:rPr>
          <w:i/>
          <w:iCs/>
          <w:noProof/>
          <w:sz w:val="22"/>
          <w:szCs w:val="24"/>
        </w:rPr>
        <w:t>Non‐TImber Forest Products in the Global Context. Tropical Forestry</w:t>
      </w:r>
      <w:r w:rsidRPr="0008241C">
        <w:rPr>
          <w:noProof/>
          <w:sz w:val="22"/>
          <w:szCs w:val="24"/>
        </w:rPr>
        <w:t>. Berlin: Springer‐Verlag.</w:t>
      </w:r>
    </w:p>
    <w:p w14:paraId="3C5BF1F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ah, M., Callaway, R., Shah, T., Houseman, G., Pal, R., Xiao, S., Luo, W., Rosche, C., Reshi, Z., Khasa, D., &amp; Chen, S. (2014). Conyza canadensis suppresses plant diversity in its nonnative ranges but not at home: a transcontinental comparison. </w:t>
      </w:r>
      <w:r w:rsidRPr="0008241C">
        <w:rPr>
          <w:i/>
          <w:iCs/>
          <w:noProof/>
          <w:sz w:val="22"/>
          <w:szCs w:val="24"/>
        </w:rPr>
        <w:t>New Phytologist</w:t>
      </w:r>
      <w:r w:rsidRPr="0008241C">
        <w:rPr>
          <w:noProof/>
          <w:sz w:val="22"/>
          <w:szCs w:val="24"/>
        </w:rPr>
        <w:t xml:space="preserve">, </w:t>
      </w:r>
      <w:r w:rsidRPr="0008241C">
        <w:rPr>
          <w:i/>
          <w:iCs/>
          <w:noProof/>
          <w:sz w:val="22"/>
          <w:szCs w:val="24"/>
        </w:rPr>
        <w:t>202</w:t>
      </w:r>
      <w:r w:rsidRPr="0008241C">
        <w:rPr>
          <w:noProof/>
          <w:sz w:val="22"/>
          <w:szCs w:val="24"/>
        </w:rPr>
        <w:t>(4), 1286–1296.</w:t>
      </w:r>
    </w:p>
    <w:p w14:paraId="2E5EB4F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ah, V. (2016). </w:t>
      </w:r>
      <w:r w:rsidRPr="0008241C">
        <w:rPr>
          <w:i/>
          <w:iCs/>
          <w:noProof/>
          <w:sz w:val="22"/>
          <w:szCs w:val="24"/>
        </w:rPr>
        <w:t>Asia Pacific at the heart of global renewables boom (07 April 2016)</w:t>
      </w:r>
      <w:r w:rsidRPr="0008241C">
        <w:rPr>
          <w:noProof/>
          <w:sz w:val="22"/>
          <w:szCs w:val="24"/>
        </w:rPr>
        <w:t>. Retrieved from https://www.futurereadysingapore.com/2016/asia-pacific-at-the-heart-of-global-renewables-boom.html</w:t>
      </w:r>
    </w:p>
    <w:p w14:paraId="0251944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anahan, D. F., Miller, C., Possingham, H. P., &amp; Fuller, R. a. (2011). The influence of patch area and connectivity on avian communities in urban revegetation. </w:t>
      </w:r>
      <w:r w:rsidRPr="0008241C">
        <w:rPr>
          <w:i/>
          <w:iCs/>
          <w:noProof/>
          <w:sz w:val="22"/>
          <w:szCs w:val="24"/>
        </w:rPr>
        <w:t>Biological Conservation</w:t>
      </w:r>
      <w:r w:rsidRPr="0008241C">
        <w:rPr>
          <w:noProof/>
          <w:sz w:val="22"/>
          <w:szCs w:val="24"/>
        </w:rPr>
        <w:t xml:space="preserve">, </w:t>
      </w:r>
      <w:r w:rsidRPr="0008241C">
        <w:rPr>
          <w:i/>
          <w:iCs/>
          <w:noProof/>
          <w:sz w:val="22"/>
          <w:szCs w:val="24"/>
        </w:rPr>
        <w:t>144</w:t>
      </w:r>
      <w:r w:rsidRPr="0008241C">
        <w:rPr>
          <w:noProof/>
          <w:sz w:val="22"/>
          <w:szCs w:val="24"/>
        </w:rPr>
        <w:t>(2), 722–729. https://doi.org/10.1016/j.biocon.2010.10.014</w:t>
      </w:r>
    </w:p>
    <w:p w14:paraId="0EB2C0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arma, S., Singh, S. (2004). Survival of drown oak forest in the Himalaya in the face of global climate change coupled with anthropogenic factors. In </w:t>
      </w:r>
      <w:r w:rsidRPr="0008241C">
        <w:rPr>
          <w:i/>
          <w:iCs/>
          <w:noProof/>
          <w:sz w:val="22"/>
          <w:szCs w:val="24"/>
        </w:rPr>
        <w:t>18th Annual Meeting of Society for Conservation Biology - Conservation in an Urbanized World</w:t>
      </w:r>
      <w:r w:rsidRPr="0008241C">
        <w:rPr>
          <w:noProof/>
          <w:sz w:val="22"/>
          <w:szCs w:val="24"/>
        </w:rPr>
        <w:t xml:space="preserve"> (pp. 257–258). New York, USA: Columbia University.</w:t>
      </w:r>
    </w:p>
    <w:p w14:paraId="7AA079C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arma, R. (2012). Impacts on Human Health of Climate and Land Use Change in the Hindu Kush–Himalayan Region.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32</w:t>
      </w:r>
      <w:r w:rsidRPr="0008241C">
        <w:rPr>
          <w:noProof/>
          <w:sz w:val="22"/>
          <w:szCs w:val="24"/>
        </w:rPr>
        <w:t>(4), 480–486.</w:t>
      </w:r>
    </w:p>
    <w:p w14:paraId="796D8A4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irsath, P. B., Aggarwal, P. K., Thornton, P. K., &amp; Dunnett, A. (2017). Prioritizing climate-smart agricultural land use options at a regional scale. </w:t>
      </w:r>
      <w:r w:rsidRPr="0008241C">
        <w:rPr>
          <w:i/>
          <w:iCs/>
          <w:noProof/>
          <w:sz w:val="22"/>
          <w:szCs w:val="24"/>
        </w:rPr>
        <w:t>Agricultural Systems</w:t>
      </w:r>
      <w:r w:rsidRPr="0008241C">
        <w:rPr>
          <w:noProof/>
          <w:sz w:val="22"/>
          <w:szCs w:val="24"/>
        </w:rPr>
        <w:t xml:space="preserve">, </w:t>
      </w:r>
      <w:r w:rsidRPr="0008241C">
        <w:rPr>
          <w:i/>
          <w:iCs/>
          <w:noProof/>
          <w:sz w:val="22"/>
          <w:szCs w:val="24"/>
        </w:rPr>
        <w:t>151</w:t>
      </w:r>
      <w:r w:rsidRPr="0008241C">
        <w:rPr>
          <w:noProof/>
          <w:sz w:val="22"/>
          <w:szCs w:val="24"/>
        </w:rPr>
        <w:t>, 174–183. https://doi.org/10.1016/j.agsy.2016.09.018</w:t>
      </w:r>
    </w:p>
    <w:p w14:paraId="7A5FD4A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restha, A. B., &amp; Devkota, L. P. (2010). </w:t>
      </w:r>
      <w:r w:rsidRPr="0008241C">
        <w:rPr>
          <w:i/>
          <w:iCs/>
          <w:noProof/>
          <w:sz w:val="22"/>
          <w:szCs w:val="24"/>
        </w:rPr>
        <w:t>Climate Change in the Eastern Himalayas : Observed Trends and Model Projections</w:t>
      </w:r>
      <w:r w:rsidRPr="0008241C">
        <w:rPr>
          <w:noProof/>
          <w:sz w:val="22"/>
          <w:szCs w:val="24"/>
        </w:rPr>
        <w:t>. Kathmandu, Nepal: ICIMOD.</w:t>
      </w:r>
    </w:p>
    <w:p w14:paraId="496D464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restha, A. B., Wake, C. P., Mayewski, P. A., &amp; Dibb, J. E. (1999). Maximum temperature trends in the Himalaya and its vicinity: An analysis based on temperature records from Nepal for the period 1971-94. </w:t>
      </w:r>
      <w:r w:rsidRPr="0008241C">
        <w:rPr>
          <w:i/>
          <w:iCs/>
          <w:noProof/>
          <w:sz w:val="22"/>
          <w:szCs w:val="24"/>
        </w:rPr>
        <w:t>Journal of Climate</w:t>
      </w:r>
      <w:r w:rsidRPr="0008241C">
        <w:rPr>
          <w:noProof/>
          <w:sz w:val="22"/>
          <w:szCs w:val="24"/>
        </w:rPr>
        <w:t>. https://doi.org/10.1175/1520-0442(1999)012&lt;2775:MTTITH&gt;2.0.CO;2</w:t>
      </w:r>
    </w:p>
    <w:p w14:paraId="002D321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restha, K. B., Hofgaard, A., &amp; Vandvik, V. (2014). Recent treeline dynamics are similar between dry and mesic areas of Nepal, central Himalaya. </w:t>
      </w:r>
      <w:r w:rsidRPr="0008241C">
        <w:rPr>
          <w:i/>
          <w:iCs/>
          <w:noProof/>
          <w:sz w:val="22"/>
          <w:szCs w:val="24"/>
        </w:rPr>
        <w:t>Journal of Plant Ecology</w:t>
      </w:r>
      <w:r w:rsidRPr="0008241C">
        <w:rPr>
          <w:noProof/>
          <w:sz w:val="22"/>
          <w:szCs w:val="24"/>
        </w:rPr>
        <w:t xml:space="preserve">, </w:t>
      </w:r>
      <w:r w:rsidRPr="0008241C">
        <w:rPr>
          <w:i/>
          <w:iCs/>
          <w:noProof/>
          <w:sz w:val="22"/>
          <w:szCs w:val="24"/>
        </w:rPr>
        <w:t>8</w:t>
      </w:r>
      <w:r w:rsidRPr="0008241C">
        <w:rPr>
          <w:noProof/>
          <w:sz w:val="22"/>
          <w:szCs w:val="24"/>
        </w:rPr>
        <w:t>(4), rtu035. https://doi.org/10.1093/jpe/rtu035</w:t>
      </w:r>
    </w:p>
    <w:p w14:paraId="60E837B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restha, U. B., &amp; Bawa, K. S. (2013). Trade, harvest, and conservation of caterpillar fungus (Ophiocordyceps sinensis) in the Himalayas. </w:t>
      </w:r>
      <w:r w:rsidRPr="0008241C">
        <w:rPr>
          <w:i/>
          <w:iCs/>
          <w:noProof/>
          <w:sz w:val="22"/>
          <w:szCs w:val="24"/>
        </w:rPr>
        <w:t>Biological Conservation</w:t>
      </w:r>
      <w:r w:rsidRPr="0008241C">
        <w:rPr>
          <w:noProof/>
          <w:sz w:val="22"/>
          <w:szCs w:val="24"/>
        </w:rPr>
        <w:t xml:space="preserve">, </w:t>
      </w:r>
      <w:r w:rsidRPr="0008241C">
        <w:rPr>
          <w:i/>
          <w:iCs/>
          <w:noProof/>
          <w:sz w:val="22"/>
          <w:szCs w:val="24"/>
        </w:rPr>
        <w:t>159</w:t>
      </w:r>
      <w:r w:rsidRPr="0008241C">
        <w:rPr>
          <w:noProof/>
          <w:sz w:val="22"/>
          <w:szCs w:val="24"/>
        </w:rPr>
        <w:t>, 514–520. https://doi.org/10.1016/j.biocon.2012.10.032</w:t>
      </w:r>
    </w:p>
    <w:p w14:paraId="47AEFF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restha, U. B., Gautam, S., &amp; Bawa, K. S. (2012). Widespread climate change in the Himalayas and associated changes in local ecosystems. </w:t>
      </w:r>
      <w:r w:rsidRPr="0008241C">
        <w:rPr>
          <w:i/>
          <w:iCs/>
          <w:noProof/>
          <w:sz w:val="22"/>
          <w:szCs w:val="24"/>
        </w:rPr>
        <w:t>PloS One</w:t>
      </w:r>
      <w:r w:rsidRPr="0008241C">
        <w:rPr>
          <w:noProof/>
          <w:sz w:val="22"/>
          <w:szCs w:val="24"/>
        </w:rPr>
        <w:t>. https://doi.org/10.1371/journal.pone.0036741</w:t>
      </w:r>
    </w:p>
    <w:p w14:paraId="1F97BE1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imberloff, D., Martin, J.-L., Genovesi, P., Maris, V., Wardle, D. A., Aronson, J., Courchamp, F., Galil, B., García-Berthou, E., Pascal, M., Pyšek, P., Sousa, R., Tabacchi, E., &amp; Vilà, M. (2013). Impacts of biological invasions: what’s what and the way forward. </w:t>
      </w:r>
      <w:r w:rsidRPr="0008241C">
        <w:rPr>
          <w:i/>
          <w:iCs/>
          <w:noProof/>
          <w:sz w:val="22"/>
          <w:szCs w:val="24"/>
        </w:rPr>
        <w:t>Trends in Ecology &amp; Evolution</w:t>
      </w:r>
      <w:r w:rsidRPr="0008241C">
        <w:rPr>
          <w:noProof/>
          <w:sz w:val="22"/>
          <w:szCs w:val="24"/>
        </w:rPr>
        <w:t xml:space="preserve">, </w:t>
      </w:r>
      <w:r w:rsidRPr="0008241C">
        <w:rPr>
          <w:i/>
          <w:iCs/>
          <w:noProof/>
          <w:sz w:val="22"/>
          <w:szCs w:val="24"/>
        </w:rPr>
        <w:t>28</w:t>
      </w:r>
      <w:r w:rsidRPr="0008241C">
        <w:rPr>
          <w:noProof/>
          <w:sz w:val="22"/>
          <w:szCs w:val="24"/>
        </w:rPr>
        <w:t>(1), 58–66. https://doi.org/http://dx.doi.org/10.1016/j.tree.2012.07.013</w:t>
      </w:r>
    </w:p>
    <w:p w14:paraId="1B64BD7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imon, D., McGregor, D., &amp; Nsiah-Gyabaah, K. (2004). The changing urban-rural interface of African cities: Defi nitional issues and an application to Kumasi, Ghana. </w:t>
      </w:r>
      <w:r w:rsidRPr="0008241C">
        <w:rPr>
          <w:i/>
          <w:iCs/>
          <w:noProof/>
          <w:sz w:val="22"/>
          <w:szCs w:val="24"/>
        </w:rPr>
        <w:t>Environment and Urbanization</w:t>
      </w:r>
      <w:r w:rsidRPr="0008241C">
        <w:rPr>
          <w:noProof/>
          <w:sz w:val="22"/>
          <w:szCs w:val="24"/>
        </w:rPr>
        <w:t xml:space="preserve">, </w:t>
      </w:r>
      <w:r w:rsidRPr="0008241C">
        <w:rPr>
          <w:i/>
          <w:iCs/>
          <w:noProof/>
          <w:sz w:val="22"/>
          <w:szCs w:val="24"/>
        </w:rPr>
        <w:t>16</w:t>
      </w:r>
      <w:r w:rsidRPr="0008241C">
        <w:rPr>
          <w:noProof/>
          <w:sz w:val="22"/>
          <w:szCs w:val="24"/>
        </w:rPr>
        <w:t>(2), 235–248.</w:t>
      </w:r>
    </w:p>
    <w:p w14:paraId="02C660A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inden, J., Jones, R., Hester, S., Odom, D., Kalisch, C., James, R., &amp; Cacho, O. (2004). </w:t>
      </w:r>
      <w:r w:rsidRPr="0008241C">
        <w:rPr>
          <w:i/>
          <w:iCs/>
          <w:noProof/>
          <w:sz w:val="22"/>
          <w:szCs w:val="24"/>
        </w:rPr>
        <w:t>The economic impact of weeds in Australia : report to the CRC for Australian Weed Management</w:t>
      </w:r>
      <w:r w:rsidRPr="0008241C">
        <w:rPr>
          <w:noProof/>
          <w:sz w:val="22"/>
          <w:szCs w:val="24"/>
        </w:rPr>
        <w:t>. CRC for Australian Weed Management, Glen Osmond, S.A.</w:t>
      </w:r>
    </w:p>
    <w:p w14:paraId="0F76539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ingh, S. P., Bassignana-Khadka, I., Karky, B. S., &amp; Sharma, E. (2011). Climate change in the Hindu Kush-Himalayas: the state of current knowledge. </w:t>
      </w:r>
      <w:r w:rsidRPr="0008241C">
        <w:rPr>
          <w:i/>
          <w:iCs/>
          <w:noProof/>
          <w:sz w:val="22"/>
          <w:szCs w:val="24"/>
        </w:rPr>
        <w:t>ICIMOD</w:t>
      </w:r>
      <w:r w:rsidRPr="0008241C">
        <w:rPr>
          <w:noProof/>
          <w:sz w:val="22"/>
          <w:szCs w:val="24"/>
        </w:rPr>
        <w:t>, 88.</w:t>
      </w:r>
    </w:p>
    <w:p w14:paraId="497088F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ingh, S. P., Rawat, Y., &amp; Garkoti, S. (1997). Failure of brown oak (Quercus semecarpifolia) to </w:t>
      </w:r>
      <w:r w:rsidRPr="0008241C">
        <w:rPr>
          <w:noProof/>
          <w:sz w:val="22"/>
          <w:szCs w:val="24"/>
        </w:rPr>
        <w:lastRenderedPageBreak/>
        <w:t xml:space="preserve">regenerate in central Himalaya: A case of environmental semisurprise. </w:t>
      </w:r>
      <w:r w:rsidRPr="0008241C">
        <w:rPr>
          <w:i/>
          <w:iCs/>
          <w:noProof/>
          <w:sz w:val="22"/>
          <w:szCs w:val="24"/>
        </w:rPr>
        <w:t>Current Science</w:t>
      </w:r>
      <w:r w:rsidRPr="0008241C">
        <w:rPr>
          <w:noProof/>
          <w:sz w:val="22"/>
          <w:szCs w:val="24"/>
        </w:rPr>
        <w:t xml:space="preserve">, </w:t>
      </w:r>
      <w:r w:rsidRPr="0008241C">
        <w:rPr>
          <w:i/>
          <w:iCs/>
          <w:noProof/>
          <w:sz w:val="22"/>
          <w:szCs w:val="24"/>
        </w:rPr>
        <w:t>73</w:t>
      </w:r>
      <w:r w:rsidRPr="0008241C">
        <w:rPr>
          <w:noProof/>
          <w:sz w:val="22"/>
          <w:szCs w:val="24"/>
        </w:rPr>
        <w:t>, 371–374.</w:t>
      </w:r>
    </w:p>
    <w:p w14:paraId="7D4256E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it, V., &amp; Yang, C. (1997). Foreign-investment-induced exo-urbanisation in the Pearl River Delta, China. </w:t>
      </w:r>
      <w:r w:rsidRPr="0008241C">
        <w:rPr>
          <w:i/>
          <w:iCs/>
          <w:noProof/>
          <w:sz w:val="22"/>
          <w:szCs w:val="24"/>
        </w:rPr>
        <w:t>Urban Studies</w:t>
      </w:r>
      <w:r w:rsidRPr="0008241C">
        <w:rPr>
          <w:noProof/>
          <w:sz w:val="22"/>
          <w:szCs w:val="24"/>
        </w:rPr>
        <w:t xml:space="preserve">, </w:t>
      </w:r>
      <w:r w:rsidRPr="0008241C">
        <w:rPr>
          <w:i/>
          <w:iCs/>
          <w:noProof/>
          <w:sz w:val="22"/>
          <w:szCs w:val="24"/>
        </w:rPr>
        <w:t>34</w:t>
      </w:r>
      <w:r w:rsidRPr="0008241C">
        <w:rPr>
          <w:noProof/>
          <w:sz w:val="22"/>
          <w:szCs w:val="24"/>
        </w:rPr>
        <w:t>(4), 647–677. https://doi.org/10.1080/0042098975961</w:t>
      </w:r>
    </w:p>
    <w:p w14:paraId="750D7F9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liwa, C., Migus, S., McEnnulty, F., &amp; Hayes, K. (2009). Marine bioinvasions in Australia. </w:t>
      </w:r>
      <w:r w:rsidRPr="0008241C">
        <w:rPr>
          <w:i/>
          <w:iCs/>
          <w:noProof/>
          <w:sz w:val="22"/>
          <w:szCs w:val="24"/>
        </w:rPr>
        <w:t>Biological Invasions in Marine Ecosystems</w:t>
      </w:r>
      <w:r w:rsidRPr="0008241C">
        <w:rPr>
          <w:noProof/>
          <w:sz w:val="22"/>
          <w:szCs w:val="24"/>
        </w:rPr>
        <w:t>, 425–437. https://doi.org/10.1007/978-3-540-79236-9_25</w:t>
      </w:r>
    </w:p>
    <w:p w14:paraId="21E588D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mall, C., &amp; Nicholls, R. (2003). A global analysis of human settlement in coastal zones. </w:t>
      </w:r>
      <w:r w:rsidRPr="0008241C">
        <w:rPr>
          <w:i/>
          <w:iCs/>
          <w:noProof/>
          <w:sz w:val="22"/>
          <w:szCs w:val="24"/>
        </w:rPr>
        <w:t>Journal of Coastal Research</w:t>
      </w:r>
      <w:r w:rsidRPr="0008241C">
        <w:rPr>
          <w:noProof/>
          <w:sz w:val="22"/>
          <w:szCs w:val="24"/>
        </w:rPr>
        <w:t xml:space="preserve">, </w:t>
      </w:r>
      <w:r w:rsidRPr="0008241C">
        <w:rPr>
          <w:i/>
          <w:iCs/>
          <w:noProof/>
          <w:sz w:val="22"/>
          <w:szCs w:val="24"/>
        </w:rPr>
        <w:t>19</w:t>
      </w:r>
      <w:r w:rsidRPr="0008241C">
        <w:rPr>
          <w:noProof/>
          <w:sz w:val="22"/>
          <w:szCs w:val="24"/>
        </w:rPr>
        <w:t>(3), 584–599.</w:t>
      </w:r>
    </w:p>
    <w:p w14:paraId="7DBEB1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mith, J. E., Brainard, R., Carter, A., Grillo, S., Edwards, C., Harris, J., Lewis, L., Obura, D., Rohwer, F., Sala, E., Vroom, P. S., &amp; Sandin, S. (2016). Re-evaluating the health of coral reef communities: baselines and evidence for human impacts across the central Pacific. </w:t>
      </w:r>
      <w:r w:rsidRPr="0008241C">
        <w:rPr>
          <w:i/>
          <w:iCs/>
          <w:noProof/>
          <w:sz w:val="22"/>
          <w:szCs w:val="24"/>
        </w:rPr>
        <w:t>Proceedings of the Royal Society B: Biological Sciences</w:t>
      </w:r>
      <w:r w:rsidRPr="0008241C">
        <w:rPr>
          <w:noProof/>
          <w:sz w:val="22"/>
          <w:szCs w:val="24"/>
        </w:rPr>
        <w:t xml:space="preserve">, </w:t>
      </w:r>
      <w:r w:rsidRPr="0008241C">
        <w:rPr>
          <w:i/>
          <w:iCs/>
          <w:noProof/>
          <w:sz w:val="22"/>
          <w:szCs w:val="24"/>
        </w:rPr>
        <w:t>283</w:t>
      </w:r>
      <w:r w:rsidRPr="0008241C">
        <w:rPr>
          <w:noProof/>
          <w:sz w:val="22"/>
          <w:szCs w:val="24"/>
        </w:rPr>
        <w:t>(1822). Retrieved from http://rspb.royalsocietypublishing.org/content/283/1822/20151985.abstract</w:t>
      </w:r>
    </w:p>
    <w:p w14:paraId="17AFA46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mith, L. E. D., &amp; Siciliano, G. (2015). A comprehensive review of constraints to improved management of fertilizers in China and mitigation of diffuse water pollution from agriculture.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209</w:t>
      </w:r>
      <w:r w:rsidRPr="0008241C">
        <w:rPr>
          <w:noProof/>
          <w:sz w:val="22"/>
          <w:szCs w:val="24"/>
        </w:rPr>
        <w:t>, 15–25. https://doi.org/10.1016/j.agee.2015.02.016</w:t>
      </w:r>
    </w:p>
    <w:p w14:paraId="4842E64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dhi, N. S., Koh, L. P., Brook, B. W., &amp; Ng, P. K. L. (2004). Southeast Asian biodiversity: an impending disaster. </w:t>
      </w:r>
      <w:r w:rsidRPr="0008241C">
        <w:rPr>
          <w:i/>
          <w:iCs/>
          <w:noProof/>
          <w:sz w:val="22"/>
          <w:szCs w:val="24"/>
        </w:rPr>
        <w:t>Trends in Ecology &amp; Evolution</w:t>
      </w:r>
      <w:r w:rsidRPr="0008241C">
        <w:rPr>
          <w:noProof/>
          <w:sz w:val="22"/>
          <w:szCs w:val="24"/>
        </w:rPr>
        <w:t xml:space="preserve">, </w:t>
      </w:r>
      <w:r w:rsidRPr="0008241C">
        <w:rPr>
          <w:i/>
          <w:iCs/>
          <w:noProof/>
          <w:sz w:val="22"/>
          <w:szCs w:val="24"/>
        </w:rPr>
        <w:t>19</w:t>
      </w:r>
      <w:r w:rsidRPr="0008241C">
        <w:rPr>
          <w:noProof/>
          <w:sz w:val="22"/>
          <w:szCs w:val="24"/>
        </w:rPr>
        <w:t>(12), 654–660.</w:t>
      </w:r>
    </w:p>
    <w:p w14:paraId="4987EF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dhi, N. S., Koh, L. P., Clements, R., Wanger, T. C., Hill, J. K., Hamer, K. C., Clough, Y., Tscharntke, T., Posa, M. R. C., &amp; Lee, T. M. (2010). Conserving Southeast Asian forest biodiversity in human-modified landscapes. </w:t>
      </w:r>
      <w:r w:rsidRPr="0008241C">
        <w:rPr>
          <w:i/>
          <w:iCs/>
          <w:noProof/>
          <w:sz w:val="22"/>
          <w:szCs w:val="24"/>
        </w:rPr>
        <w:t>Biological Conservation</w:t>
      </w:r>
      <w:r w:rsidRPr="0008241C">
        <w:rPr>
          <w:noProof/>
          <w:sz w:val="22"/>
          <w:szCs w:val="24"/>
        </w:rPr>
        <w:t xml:space="preserve">, </w:t>
      </w:r>
      <w:r w:rsidRPr="0008241C">
        <w:rPr>
          <w:i/>
          <w:iCs/>
          <w:noProof/>
          <w:sz w:val="22"/>
          <w:szCs w:val="24"/>
        </w:rPr>
        <w:t>143</w:t>
      </w:r>
      <w:r w:rsidRPr="0008241C">
        <w:rPr>
          <w:noProof/>
          <w:sz w:val="22"/>
          <w:szCs w:val="24"/>
        </w:rPr>
        <w:t>(10), 2375–2384. https://doi.org/10.1016/J.BIOCON.2009.12.029</w:t>
      </w:r>
    </w:p>
    <w:p w14:paraId="7EEDA29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dhi, N. S., Posa, M. R. C., Lee, T. M., Bickford, D., Koh, L. P., &amp; Brook, B. W. (2010). The state and conservation of Southeast Asian biodiversity.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2), 317–328. https://doi.org/10.1007/s10531-009-9607-5</w:t>
      </w:r>
    </w:p>
    <w:p w14:paraId="7D82B63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ga, M., &amp; Koike, S. (2013). Large forest patches promote breeding success of a terrestrial mammal in urban landscapes.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1), e51802. https://doi.org/10.1371/journal.pone.0051802</w:t>
      </w:r>
    </w:p>
    <w:p w14:paraId="1A9573D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lecki, W., Leichenko, R., &amp; O’Brien, K. (2011). Climate change adaptation strategies and disaster risk reduction in cities: connections, contentions, and synergies.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3</w:t>
      </w:r>
      <w:r w:rsidRPr="0008241C">
        <w:rPr>
          <w:noProof/>
          <w:sz w:val="22"/>
          <w:szCs w:val="24"/>
        </w:rPr>
        <w:t>(3), 135–141. https://doi.org/10.1016/j.cosust.2011.03.001</w:t>
      </w:r>
    </w:p>
    <w:p w14:paraId="728A9FF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lecki, W., &amp; Marcotullio, P. J. (2013). Climate Change and Urban Biodiversity Vulnerability. In </w:t>
      </w:r>
      <w:r w:rsidRPr="0008241C">
        <w:rPr>
          <w:i/>
          <w:iCs/>
          <w:noProof/>
          <w:sz w:val="22"/>
          <w:szCs w:val="24"/>
        </w:rPr>
        <w:t>Urbanization, Biodiversity and Ecosystem Services: Challenges and Opportunities</w:t>
      </w:r>
      <w:r w:rsidRPr="0008241C">
        <w:rPr>
          <w:noProof/>
          <w:sz w:val="22"/>
          <w:szCs w:val="24"/>
        </w:rPr>
        <w:t xml:space="preserve"> (pp. 485–504). Dordrecht: Springer Netherlands. https://doi.org/10.1007/978-94-007-7088-1_25</w:t>
      </w:r>
    </w:p>
    <w:p w14:paraId="4B2736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ng, W., Pijanowski, B. C., &amp; Tayyebi, A. (2015). Urban expansion and its consumption of high-quality farmland in Beijing, China. </w:t>
      </w:r>
      <w:r w:rsidRPr="0008241C">
        <w:rPr>
          <w:i/>
          <w:iCs/>
          <w:noProof/>
          <w:sz w:val="22"/>
          <w:szCs w:val="24"/>
        </w:rPr>
        <w:t>Ecological Indicators</w:t>
      </w:r>
      <w:r w:rsidRPr="0008241C">
        <w:rPr>
          <w:noProof/>
          <w:sz w:val="22"/>
          <w:szCs w:val="24"/>
        </w:rPr>
        <w:t xml:space="preserve">, </w:t>
      </w:r>
      <w:r w:rsidRPr="0008241C">
        <w:rPr>
          <w:i/>
          <w:iCs/>
          <w:noProof/>
          <w:sz w:val="22"/>
          <w:szCs w:val="24"/>
        </w:rPr>
        <w:t>54</w:t>
      </w:r>
      <w:r w:rsidRPr="0008241C">
        <w:rPr>
          <w:noProof/>
          <w:sz w:val="22"/>
          <w:szCs w:val="24"/>
        </w:rPr>
        <w:t>, 60–70. https://doi.org/10.1016/j.ecolind.2015.02.015</w:t>
      </w:r>
    </w:p>
    <w:p w14:paraId="3A532AA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palding, M., Blasco, F., &amp; Field, C. (1997). </w:t>
      </w:r>
      <w:r w:rsidRPr="0008241C">
        <w:rPr>
          <w:i/>
          <w:iCs/>
          <w:noProof/>
          <w:sz w:val="22"/>
          <w:szCs w:val="24"/>
        </w:rPr>
        <w:t>World mangrove atlas</w:t>
      </w:r>
      <w:r w:rsidRPr="0008241C">
        <w:rPr>
          <w:noProof/>
          <w:sz w:val="22"/>
          <w:szCs w:val="24"/>
        </w:rPr>
        <w:t>. Okinawa, Japan.</w:t>
      </w:r>
    </w:p>
    <w:p w14:paraId="2397629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PREP. (2009a). </w:t>
      </w:r>
      <w:r w:rsidRPr="0008241C">
        <w:rPr>
          <w:i/>
          <w:iCs/>
          <w:noProof/>
          <w:sz w:val="22"/>
          <w:szCs w:val="24"/>
        </w:rPr>
        <w:t>Guidelines for invasive species management in the Pacific : a Pacific strategy for managing pests, weeds and other invasive species / compiled by Alan Tye</w:t>
      </w:r>
      <w:r w:rsidRPr="0008241C">
        <w:rPr>
          <w:noProof/>
          <w:sz w:val="22"/>
          <w:szCs w:val="24"/>
        </w:rPr>
        <w:t>. Apia, Samoa.</w:t>
      </w:r>
    </w:p>
    <w:p w14:paraId="01AF121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PREP. (2009b). </w:t>
      </w:r>
      <w:r w:rsidRPr="0008241C">
        <w:rPr>
          <w:i/>
          <w:iCs/>
          <w:noProof/>
          <w:sz w:val="22"/>
          <w:szCs w:val="24"/>
        </w:rPr>
        <w:t>Guidelines for invasive species management in the Pacific: a Pacific strategy for managing pests, weeds and other invasive species</w:t>
      </w:r>
      <w:r w:rsidRPr="0008241C">
        <w:rPr>
          <w:noProof/>
          <w:sz w:val="22"/>
          <w:szCs w:val="24"/>
        </w:rPr>
        <w:t>. Apia, Samo.</w:t>
      </w:r>
    </w:p>
    <w:p w14:paraId="34564CF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quires, D. (2014). Biodiversity Conservation in Asia.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1</w:t>
      </w:r>
      <w:r w:rsidRPr="0008241C">
        <w:rPr>
          <w:noProof/>
          <w:sz w:val="22"/>
          <w:szCs w:val="24"/>
        </w:rPr>
        <w:t>(1), 144–159. https://doi.org/10.1002/app5.13</w:t>
      </w:r>
    </w:p>
    <w:p w14:paraId="6DD320D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riskanthan, G., &amp; Funge-Smith, S. J. (2011). </w:t>
      </w:r>
      <w:r w:rsidRPr="0008241C">
        <w:rPr>
          <w:i/>
          <w:iCs/>
          <w:noProof/>
          <w:sz w:val="22"/>
          <w:szCs w:val="24"/>
        </w:rPr>
        <w:t>The potential impact of climate change on fisheries and aquaculture in the Asian region.</w:t>
      </w:r>
      <w:r w:rsidRPr="0008241C">
        <w:rPr>
          <w:noProof/>
          <w:sz w:val="22"/>
          <w:szCs w:val="24"/>
        </w:rPr>
        <w:t xml:space="preserve"> FAO Regional Office for Asia and the Pacific, Bangkok, Thailand. RAP Publication 2011/16, 41 pp.</w:t>
      </w:r>
    </w:p>
    <w:p w14:paraId="57A057D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t Clair, J. J. H. (2011). The impacts of invasive rodents on island invertebrates. </w:t>
      </w:r>
      <w:r w:rsidRPr="0008241C">
        <w:rPr>
          <w:i/>
          <w:iCs/>
          <w:noProof/>
          <w:sz w:val="22"/>
          <w:szCs w:val="24"/>
        </w:rPr>
        <w:t>Biological Conservation</w:t>
      </w:r>
      <w:r w:rsidRPr="0008241C">
        <w:rPr>
          <w:noProof/>
          <w:sz w:val="22"/>
          <w:szCs w:val="24"/>
        </w:rPr>
        <w:t xml:space="preserve">, </w:t>
      </w:r>
      <w:r w:rsidRPr="0008241C">
        <w:rPr>
          <w:i/>
          <w:iCs/>
          <w:noProof/>
          <w:sz w:val="22"/>
          <w:szCs w:val="24"/>
        </w:rPr>
        <w:t>144</w:t>
      </w:r>
      <w:r w:rsidRPr="0008241C">
        <w:rPr>
          <w:noProof/>
          <w:sz w:val="22"/>
          <w:szCs w:val="24"/>
        </w:rPr>
        <w:t>(1), 68–81. https://doi.org/10.1016/j.biocon.2010.10.006</w:t>
      </w:r>
    </w:p>
    <w:p w14:paraId="3D56845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tachowicz, J. J., Terwin, J. R., Whitlatch, R. B., &amp; Osman, R. W. (2002). Linking climate change and biological invasions: Ocean warming facilitates nonindigenous species invasions.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99</w:t>
      </w:r>
      <w:r w:rsidRPr="0008241C">
        <w:rPr>
          <w:noProof/>
          <w:sz w:val="22"/>
          <w:szCs w:val="24"/>
        </w:rPr>
        <w:t>(24), 15497–15500. https://doi.org/10.1073/pnas.242437499</w:t>
      </w:r>
    </w:p>
    <w:p w14:paraId="3B1F97A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tavi, I., &amp; Lal, R. (2015). Achieving Zero Net Land Degradation: Challenges and opportunities. </w:t>
      </w:r>
      <w:r w:rsidRPr="0008241C">
        <w:rPr>
          <w:i/>
          <w:iCs/>
          <w:noProof/>
          <w:sz w:val="22"/>
          <w:szCs w:val="24"/>
        </w:rPr>
        <w:lastRenderedPageBreak/>
        <w:t>Journal of Arid Environments</w:t>
      </w:r>
      <w:r w:rsidRPr="0008241C">
        <w:rPr>
          <w:noProof/>
          <w:sz w:val="22"/>
          <w:szCs w:val="24"/>
        </w:rPr>
        <w:t xml:space="preserve">, </w:t>
      </w:r>
      <w:r w:rsidRPr="0008241C">
        <w:rPr>
          <w:i/>
          <w:iCs/>
          <w:noProof/>
          <w:sz w:val="22"/>
          <w:szCs w:val="24"/>
        </w:rPr>
        <w:t>112</w:t>
      </w:r>
      <w:r w:rsidRPr="0008241C">
        <w:rPr>
          <w:noProof/>
          <w:sz w:val="22"/>
          <w:szCs w:val="24"/>
        </w:rPr>
        <w:t>(PA), 44–51. https://doi.org/10.1016/j.jaridenv.2014.01.016</w:t>
      </w:r>
    </w:p>
    <w:p w14:paraId="460AD0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terling, E. J., Filardi, C., Sigouin, A., Betley, E., Newell, J., Albert, S., Alvira, D., Bergamini, N., Blair, M., Boseto, D., Burrows, K., Bynum, N., Caillon, S., Caselle, J. E., Claudet, J., Cullman, G., Dacks, R., Eyzaguirre, P. B., Gazit, N., Gray, S., Herrera, J., Kenilorea, P., Kinney, K., Kurashima, N., Macey, S., Malone, C., Mauli, S., McCarter, J., McMillen, H., Pascua, P., Pikacha, P., Porzecanski, A. L., de Robert, P., Salpeteur, M., Sirikolo, M., Stege, M. H., Stege, K., Ticktin, T., Toomey, A., Vave, R., Wali, A., West, P., Winter, K. B., &amp; Jupiter, S. D. (2017). Biocultural approaches to local and global sustainability indicators. </w:t>
      </w:r>
      <w:r w:rsidRPr="0008241C">
        <w:rPr>
          <w:i/>
          <w:iCs/>
          <w:noProof/>
          <w:sz w:val="22"/>
          <w:szCs w:val="24"/>
        </w:rPr>
        <w:t>Nature Ecology and Evolution</w:t>
      </w:r>
      <w:r w:rsidRPr="0008241C">
        <w:rPr>
          <w:noProof/>
          <w:sz w:val="22"/>
          <w:szCs w:val="24"/>
        </w:rPr>
        <w:t>.</w:t>
      </w:r>
    </w:p>
    <w:p w14:paraId="27DFDE6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tratford, C., McCartney, M. P., Mountford, O., &amp; Llewellyn, N. (2004). </w:t>
      </w:r>
      <w:r w:rsidRPr="0008241C">
        <w:rPr>
          <w:i/>
          <w:iCs/>
          <w:noProof/>
          <w:sz w:val="22"/>
          <w:szCs w:val="24"/>
        </w:rPr>
        <w:t xml:space="preserve">Wetlands and water quality. </w:t>
      </w:r>
      <w:r w:rsidRPr="0008241C">
        <w:rPr>
          <w:noProof/>
          <w:sz w:val="22"/>
          <w:szCs w:val="24"/>
        </w:rPr>
        <w:t xml:space="preserve">. (C. Neal &amp; I. Littlewood, Eds.), </w:t>
      </w:r>
      <w:r w:rsidRPr="0008241C">
        <w:rPr>
          <w:i/>
          <w:iCs/>
          <w:noProof/>
          <w:sz w:val="22"/>
          <w:szCs w:val="24"/>
        </w:rPr>
        <w:t>Managing our aquatic environment in the 21st century, Occasional Paper No. 14</w:t>
      </w:r>
      <w:r w:rsidRPr="0008241C">
        <w:rPr>
          <w:noProof/>
          <w:sz w:val="22"/>
          <w:szCs w:val="24"/>
        </w:rPr>
        <w:t>. British Hydrological Society.</w:t>
      </w:r>
    </w:p>
    <w:p w14:paraId="5264E44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dhira, H. S., &amp; Nagendra, H. (2013). Local Assessment of Bangalore: Graying and Greening in Bangalore – Impacts of Urbanization on Ecosystems, Ecosystem Services and Biodiversity. In </w:t>
      </w:r>
      <w:r w:rsidRPr="0008241C">
        <w:rPr>
          <w:i/>
          <w:iCs/>
          <w:noProof/>
          <w:sz w:val="22"/>
          <w:szCs w:val="24"/>
        </w:rPr>
        <w:t>Urbanization, Biodiversity and Ecosystem Services: Challenges and Opportunities</w:t>
      </w:r>
      <w:r w:rsidRPr="0008241C">
        <w:rPr>
          <w:noProof/>
          <w:sz w:val="22"/>
          <w:szCs w:val="24"/>
        </w:rPr>
        <w:t xml:space="preserve"> (pp. 75–91). Dordrecht: Springer Netherlands. https://doi.org/10.1007/978-94-007-7088-1_7</w:t>
      </w:r>
    </w:p>
    <w:p w14:paraId="039621C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i, D. Z., &amp; Zeng, H. (2001). Modeling the dynamics of landscape structure in Asia’s emerging desakota regions: A case study in Shenzhen. </w:t>
      </w:r>
      <w:r w:rsidRPr="0008241C">
        <w:rPr>
          <w:i/>
          <w:iCs/>
          <w:noProof/>
          <w:sz w:val="22"/>
          <w:szCs w:val="24"/>
        </w:rPr>
        <w:t>Landscape and Urban Planning</w:t>
      </w:r>
      <w:r w:rsidRPr="0008241C">
        <w:rPr>
          <w:noProof/>
          <w:sz w:val="22"/>
          <w:szCs w:val="24"/>
        </w:rPr>
        <w:t xml:space="preserve">, </w:t>
      </w:r>
      <w:r w:rsidRPr="0008241C">
        <w:rPr>
          <w:i/>
          <w:iCs/>
          <w:noProof/>
          <w:sz w:val="22"/>
          <w:szCs w:val="24"/>
        </w:rPr>
        <w:t>53</w:t>
      </w:r>
      <w:r w:rsidRPr="0008241C">
        <w:rPr>
          <w:noProof/>
          <w:sz w:val="22"/>
          <w:szCs w:val="24"/>
        </w:rPr>
        <w:t>(1–4), 37–52. https://doi.org/10.1016/S0169-2046(00)00136-5</w:t>
      </w:r>
    </w:p>
    <w:p w14:paraId="3199B82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n, X. Z., &amp; Zhou, H. L. (2008). Establishing eco-compesation system in China: Practice, problems and strategies. </w:t>
      </w:r>
      <w:r w:rsidRPr="0008241C">
        <w:rPr>
          <w:i/>
          <w:iCs/>
          <w:noProof/>
          <w:sz w:val="22"/>
          <w:szCs w:val="24"/>
        </w:rPr>
        <w:t>China Population, Resources and Environment</w:t>
      </w:r>
      <w:r w:rsidRPr="0008241C">
        <w:rPr>
          <w:noProof/>
          <w:sz w:val="22"/>
          <w:szCs w:val="24"/>
        </w:rPr>
        <w:t xml:space="preserve">, </w:t>
      </w:r>
      <w:r w:rsidRPr="0008241C">
        <w:rPr>
          <w:i/>
          <w:iCs/>
          <w:noProof/>
          <w:sz w:val="22"/>
          <w:szCs w:val="24"/>
        </w:rPr>
        <w:t>18</w:t>
      </w:r>
      <w:r w:rsidRPr="0008241C">
        <w:rPr>
          <w:noProof/>
          <w:sz w:val="22"/>
          <w:szCs w:val="24"/>
        </w:rPr>
        <w:t>(5), 139–143. Retrieved from https://doi.org/10.1016/S1872-583X(09)60019-X</w:t>
      </w:r>
    </w:p>
    <w:p w14:paraId="713AEE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ndriyal, R. C., &amp; Sharma, E. (1996). Anthropogenic pressure on tree structure and biomass in the temperate forest of Mamlay watershed in Sikkim. </w:t>
      </w:r>
      <w:r w:rsidRPr="0008241C">
        <w:rPr>
          <w:i/>
          <w:iCs/>
          <w:noProof/>
          <w:sz w:val="22"/>
          <w:szCs w:val="24"/>
        </w:rPr>
        <w:t>Forest Ecology and Management</w:t>
      </w:r>
      <w:r w:rsidRPr="0008241C">
        <w:rPr>
          <w:noProof/>
          <w:sz w:val="22"/>
          <w:szCs w:val="24"/>
        </w:rPr>
        <w:t xml:space="preserve">, </w:t>
      </w:r>
      <w:r w:rsidRPr="0008241C">
        <w:rPr>
          <w:i/>
          <w:iCs/>
          <w:noProof/>
          <w:sz w:val="22"/>
          <w:szCs w:val="24"/>
        </w:rPr>
        <w:t>81</w:t>
      </w:r>
      <w:r w:rsidRPr="0008241C">
        <w:rPr>
          <w:noProof/>
          <w:sz w:val="22"/>
          <w:szCs w:val="24"/>
        </w:rPr>
        <w:t>(1–3), 113–134. Retrieved from http://www.sciencedirect.com/science/article/pii/0378112795036571</w:t>
      </w:r>
    </w:p>
    <w:p w14:paraId="7CED323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ttie, J. M. (2005). Grazing management in Mongolia. In J. M. Suttie, S. G. Reynolds, &amp; C. Batello (Eds.), </w:t>
      </w:r>
      <w:r w:rsidRPr="0008241C">
        <w:rPr>
          <w:i/>
          <w:iCs/>
          <w:noProof/>
          <w:sz w:val="22"/>
          <w:szCs w:val="24"/>
        </w:rPr>
        <w:t>Grassland of the World</w:t>
      </w:r>
      <w:r w:rsidRPr="0008241C">
        <w:rPr>
          <w:noProof/>
          <w:sz w:val="22"/>
          <w:szCs w:val="24"/>
        </w:rPr>
        <w:t>. Rome: Food and Agriculture Organization of the United Nations.</w:t>
      </w:r>
    </w:p>
    <w:p w14:paraId="32AB8D3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ttie, J. M., Reynolds, S. G., &amp; Batello, C. (2005a). Chapter 12 Grassland Perspective. In </w:t>
      </w:r>
      <w:r w:rsidRPr="0008241C">
        <w:rPr>
          <w:i/>
          <w:iCs/>
          <w:noProof/>
          <w:sz w:val="22"/>
          <w:szCs w:val="24"/>
        </w:rPr>
        <w:t>Glasslands of the world</w:t>
      </w:r>
      <w:r w:rsidRPr="0008241C">
        <w:rPr>
          <w:noProof/>
          <w:sz w:val="22"/>
          <w:szCs w:val="24"/>
        </w:rPr>
        <w:t>. Rome: Food and Agriculture Organization of the United Nations.</w:t>
      </w:r>
    </w:p>
    <w:p w14:paraId="7A565EB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ttie, J. M., Reynolds, S. G., &amp; Batello, C. (2005b). </w:t>
      </w:r>
      <w:r w:rsidRPr="0008241C">
        <w:rPr>
          <w:i/>
          <w:iCs/>
          <w:noProof/>
          <w:sz w:val="22"/>
          <w:szCs w:val="24"/>
        </w:rPr>
        <w:t>Grasslands of the world</w:t>
      </w:r>
      <w:r w:rsidRPr="0008241C">
        <w:rPr>
          <w:noProof/>
          <w:sz w:val="22"/>
          <w:szCs w:val="24"/>
        </w:rPr>
        <w:t xml:space="preserve">. </w:t>
      </w:r>
      <w:r w:rsidRPr="0008241C">
        <w:rPr>
          <w:i/>
          <w:iCs/>
          <w:noProof/>
          <w:sz w:val="22"/>
          <w:szCs w:val="24"/>
        </w:rPr>
        <w:t>Grasslands of the world</w:t>
      </w:r>
      <w:r w:rsidRPr="0008241C">
        <w:rPr>
          <w:noProof/>
          <w:sz w:val="22"/>
          <w:szCs w:val="24"/>
        </w:rPr>
        <w:t>. Rome. https://doi.org/10.1111/j.1365-2494.2006.00522.x</w:t>
      </w:r>
    </w:p>
    <w:p w14:paraId="5E7C48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wartz, W., Sala, E., Tracey, S., Watson, R., &amp; Pauly, D. (2010). The spatial expansion and ecological footprint of fisheries (1950 to present). </w:t>
      </w:r>
      <w:r w:rsidRPr="0008241C">
        <w:rPr>
          <w:i/>
          <w:iCs/>
          <w:noProof/>
          <w:sz w:val="22"/>
          <w:szCs w:val="24"/>
        </w:rPr>
        <w:t>PLoS ONE</w:t>
      </w:r>
      <w:r w:rsidRPr="0008241C">
        <w:rPr>
          <w:noProof/>
          <w:sz w:val="22"/>
          <w:szCs w:val="24"/>
        </w:rPr>
        <w:t xml:space="preserve">, </w:t>
      </w:r>
      <w:r w:rsidRPr="0008241C">
        <w:rPr>
          <w:i/>
          <w:iCs/>
          <w:noProof/>
          <w:sz w:val="22"/>
          <w:szCs w:val="24"/>
        </w:rPr>
        <w:t>5</w:t>
      </w:r>
      <w:r w:rsidRPr="0008241C">
        <w:rPr>
          <w:noProof/>
          <w:sz w:val="22"/>
          <w:szCs w:val="24"/>
        </w:rPr>
        <w:t>(12), 1–7. https://doi.org/10.1371/journal.pone.0015143</w:t>
      </w:r>
    </w:p>
    <w:p w14:paraId="60E7F5E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Syed, A., Ahmad, S., Bialowas, A., Richardson, E., Nowakowski, D., &amp; Nicholson, P. (2014). Asia-Pacific Renewable Energy Assessment.</w:t>
      </w:r>
    </w:p>
    <w:p w14:paraId="3DD25A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yvitski, J. P. M., Vo, C. J., Kettner, A. J., &amp; Green, P. (2005). Impact of humans on the flux of terrestrial sediment to the global coastal ocean. </w:t>
      </w:r>
      <w:r w:rsidRPr="0008241C">
        <w:rPr>
          <w:i/>
          <w:iCs/>
          <w:noProof/>
          <w:sz w:val="22"/>
          <w:szCs w:val="24"/>
        </w:rPr>
        <w:t>Science</w:t>
      </w:r>
      <w:r w:rsidRPr="0008241C">
        <w:rPr>
          <w:noProof/>
          <w:sz w:val="22"/>
          <w:szCs w:val="24"/>
        </w:rPr>
        <w:t xml:space="preserve">, </w:t>
      </w:r>
      <w:r w:rsidRPr="0008241C">
        <w:rPr>
          <w:i/>
          <w:iCs/>
          <w:noProof/>
          <w:sz w:val="22"/>
          <w:szCs w:val="24"/>
        </w:rPr>
        <w:t>308</w:t>
      </w:r>
      <w:r w:rsidRPr="0008241C">
        <w:rPr>
          <w:noProof/>
          <w:sz w:val="22"/>
          <w:szCs w:val="24"/>
        </w:rPr>
        <w:t>, 376–380.</w:t>
      </w:r>
    </w:p>
    <w:p w14:paraId="49D617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coli, C., Mcgranahan, G., &amp; Satterthwaite, D. (2015). </w:t>
      </w:r>
      <w:r w:rsidRPr="0008241C">
        <w:rPr>
          <w:i/>
          <w:iCs/>
          <w:noProof/>
          <w:sz w:val="22"/>
          <w:szCs w:val="24"/>
        </w:rPr>
        <w:t>Urbanisation, rural–urban migration and urban poverty</w:t>
      </w:r>
      <w:r w:rsidRPr="0008241C">
        <w:rPr>
          <w:noProof/>
          <w:sz w:val="22"/>
          <w:szCs w:val="24"/>
        </w:rPr>
        <w:t>. London: International Institute for Environment and Development. Retrieved from http://pubs.iied.org/10725IIED</w:t>
      </w:r>
    </w:p>
    <w:p w14:paraId="3547646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n, N. Q. (2011). </w:t>
      </w:r>
      <w:r w:rsidRPr="0008241C">
        <w:rPr>
          <w:i/>
          <w:iCs/>
          <w:noProof/>
          <w:sz w:val="22"/>
          <w:szCs w:val="24"/>
        </w:rPr>
        <w:t>Payment for Environmental Services in Vietnam: An Analysis of the Pilot Project in Lam Dong Province</w:t>
      </w:r>
      <w:r w:rsidRPr="0008241C">
        <w:rPr>
          <w:noProof/>
          <w:sz w:val="22"/>
          <w:szCs w:val="24"/>
        </w:rPr>
        <w:t>. Hayama, Japan.</w:t>
      </w:r>
    </w:p>
    <w:p w14:paraId="0EE4391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n, P. Y., &amp; Abdul Hamid, A. R. Bin. (2014). Urban ecological research in Singapore and its relevance to the advancement of urban ecology and sustainability. </w:t>
      </w:r>
      <w:r w:rsidRPr="0008241C">
        <w:rPr>
          <w:i/>
          <w:iCs/>
          <w:noProof/>
          <w:sz w:val="22"/>
          <w:szCs w:val="24"/>
        </w:rPr>
        <w:t>Landscape and Urban Planning</w:t>
      </w:r>
      <w:r w:rsidRPr="0008241C">
        <w:rPr>
          <w:noProof/>
          <w:sz w:val="22"/>
          <w:szCs w:val="24"/>
        </w:rPr>
        <w:t xml:space="preserve">, </w:t>
      </w:r>
      <w:r w:rsidRPr="0008241C">
        <w:rPr>
          <w:i/>
          <w:iCs/>
          <w:noProof/>
          <w:sz w:val="22"/>
          <w:szCs w:val="24"/>
        </w:rPr>
        <w:t>125</w:t>
      </w:r>
      <w:r w:rsidRPr="0008241C">
        <w:rPr>
          <w:noProof/>
          <w:sz w:val="22"/>
          <w:szCs w:val="24"/>
        </w:rPr>
        <w:t>, 271–289. https://doi.org/10.1016/j.landurbplan.2014.01.019</w:t>
      </w:r>
    </w:p>
    <w:p w14:paraId="646FB1A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ng, B. S., Wong, S. W., &amp; Lee, A. K. W. (2007). Green belt in a compact city: A zone for conservation or transition? </w:t>
      </w:r>
      <w:r w:rsidRPr="0008241C">
        <w:rPr>
          <w:i/>
          <w:iCs/>
          <w:noProof/>
          <w:sz w:val="22"/>
          <w:szCs w:val="24"/>
        </w:rPr>
        <w:t>Landscape and Urban Planning</w:t>
      </w:r>
      <w:r w:rsidRPr="0008241C">
        <w:rPr>
          <w:noProof/>
          <w:sz w:val="22"/>
          <w:szCs w:val="24"/>
        </w:rPr>
        <w:t xml:space="preserve">, </w:t>
      </w:r>
      <w:r w:rsidRPr="0008241C">
        <w:rPr>
          <w:i/>
          <w:iCs/>
          <w:noProof/>
          <w:sz w:val="22"/>
          <w:szCs w:val="24"/>
        </w:rPr>
        <w:t>79</w:t>
      </w:r>
      <w:r w:rsidRPr="0008241C">
        <w:rPr>
          <w:noProof/>
          <w:sz w:val="22"/>
          <w:szCs w:val="24"/>
        </w:rPr>
        <w:t>, 358–373. https://doi.org/10.1016/j.landurbplan.2006.04.006</w:t>
      </w:r>
    </w:p>
    <w:p w14:paraId="2BFF1C4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niguchi, M., Masuhara, N., &amp; Burnett, K. (2017). Water, energy, and food security in the Asia Pacific region. </w:t>
      </w:r>
      <w:r w:rsidRPr="0008241C">
        <w:rPr>
          <w:i/>
          <w:iCs/>
          <w:noProof/>
          <w:sz w:val="22"/>
          <w:szCs w:val="24"/>
        </w:rPr>
        <w:t>Journal of Hydrology: Regional Studies</w:t>
      </w:r>
      <w:r w:rsidRPr="0008241C">
        <w:rPr>
          <w:noProof/>
          <w:sz w:val="22"/>
          <w:szCs w:val="24"/>
        </w:rPr>
        <w:t xml:space="preserve">, </w:t>
      </w:r>
      <w:r w:rsidRPr="0008241C">
        <w:rPr>
          <w:i/>
          <w:iCs/>
          <w:noProof/>
          <w:sz w:val="22"/>
          <w:szCs w:val="24"/>
        </w:rPr>
        <w:t>11</w:t>
      </w:r>
      <w:r w:rsidRPr="0008241C">
        <w:rPr>
          <w:noProof/>
          <w:sz w:val="22"/>
          <w:szCs w:val="24"/>
        </w:rPr>
        <w:t>, 9–19. https://doi.org/10.1016/j.ejrh.2015.11.005</w:t>
      </w:r>
    </w:p>
    <w:p w14:paraId="74EC83A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sk Force for Eco-Compensation Mechanisms and Policies in China. (2007). </w:t>
      </w:r>
      <w:r w:rsidRPr="0008241C">
        <w:rPr>
          <w:i/>
          <w:iCs/>
          <w:noProof/>
          <w:sz w:val="22"/>
          <w:szCs w:val="24"/>
        </w:rPr>
        <w:t>Eco-Compensation Mechanisms and Policies in China</w:t>
      </w:r>
      <w:r w:rsidRPr="0008241C">
        <w:rPr>
          <w:noProof/>
          <w:sz w:val="22"/>
          <w:szCs w:val="24"/>
        </w:rPr>
        <w:t>. Beijing: Science Press.</w:t>
      </w:r>
    </w:p>
    <w:p w14:paraId="30831F1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Taylor, D. A. (2006). New environmental law for Afghanistan. </w:t>
      </w:r>
      <w:r w:rsidRPr="0008241C">
        <w:rPr>
          <w:i/>
          <w:iCs/>
          <w:noProof/>
          <w:sz w:val="22"/>
          <w:szCs w:val="24"/>
        </w:rPr>
        <w:t>Environmental Health</w:t>
      </w:r>
      <w:r w:rsidRPr="0008241C">
        <w:rPr>
          <w:noProof/>
          <w:sz w:val="22"/>
          <w:szCs w:val="24"/>
        </w:rPr>
        <w:t xml:space="preserve">, </w:t>
      </w:r>
      <w:r w:rsidRPr="0008241C">
        <w:rPr>
          <w:i/>
          <w:iCs/>
          <w:noProof/>
          <w:sz w:val="22"/>
          <w:szCs w:val="24"/>
        </w:rPr>
        <w:t>114</w:t>
      </w:r>
      <w:r w:rsidRPr="0008241C">
        <w:rPr>
          <w:noProof/>
          <w:sz w:val="22"/>
          <w:szCs w:val="24"/>
        </w:rPr>
        <w:t>(3), A152.</w:t>
      </w:r>
    </w:p>
    <w:p w14:paraId="314CA0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h, L. C. L., &amp; Pauly, D. (2018). Who Brings in the Fish? The Relative Contribution of Small-Scale and Industrial Fisheries to Food Security in Southeast Asia. </w:t>
      </w:r>
      <w:r w:rsidRPr="0008241C">
        <w:rPr>
          <w:i/>
          <w:iCs/>
          <w:noProof/>
          <w:sz w:val="22"/>
          <w:szCs w:val="24"/>
        </w:rPr>
        <w:t>Frontiers in Marine Science</w:t>
      </w:r>
      <w:r w:rsidRPr="0008241C">
        <w:rPr>
          <w:noProof/>
          <w:sz w:val="22"/>
          <w:szCs w:val="24"/>
        </w:rPr>
        <w:t xml:space="preserve">, </w:t>
      </w:r>
      <w:r w:rsidRPr="0008241C">
        <w:rPr>
          <w:i/>
          <w:iCs/>
          <w:noProof/>
          <w:sz w:val="22"/>
          <w:szCs w:val="24"/>
        </w:rPr>
        <w:t>5</w:t>
      </w:r>
      <w:r w:rsidRPr="0008241C">
        <w:rPr>
          <w:noProof/>
          <w:sz w:val="22"/>
          <w:szCs w:val="24"/>
        </w:rPr>
        <w:t>, 44. https://doi.org/10.3389/fmars.2018.00044</w:t>
      </w:r>
    </w:p>
    <w:p w14:paraId="63B924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h, L. C. L., &amp; Sumaila, U. R. (2013). Contribution of marine fisheries to worldwide employment. </w:t>
      </w:r>
      <w:r w:rsidRPr="0008241C">
        <w:rPr>
          <w:i/>
          <w:iCs/>
          <w:noProof/>
          <w:sz w:val="22"/>
          <w:szCs w:val="24"/>
        </w:rPr>
        <w:t>Fish and Fisheries</w:t>
      </w:r>
      <w:r w:rsidRPr="0008241C">
        <w:rPr>
          <w:noProof/>
          <w:sz w:val="22"/>
          <w:szCs w:val="24"/>
        </w:rPr>
        <w:t xml:space="preserve">, </w:t>
      </w:r>
      <w:r w:rsidRPr="0008241C">
        <w:rPr>
          <w:i/>
          <w:iCs/>
          <w:noProof/>
          <w:sz w:val="22"/>
          <w:szCs w:val="24"/>
        </w:rPr>
        <w:t>14</w:t>
      </w:r>
      <w:r w:rsidRPr="0008241C">
        <w:rPr>
          <w:noProof/>
          <w:sz w:val="22"/>
          <w:szCs w:val="24"/>
        </w:rPr>
        <w:t>(1), 77–88. https://doi.org/10.1111/j.1467-2979.2011.00450.x</w:t>
      </w:r>
    </w:p>
    <w:p w14:paraId="50C6DBC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h, L. S. L., Witter, A., Cheung, W. W. L., Sumaila, U. R., &amp; Yin, X. (2017). What is at stake? Status and threats to South China Sea marine fisheries. </w:t>
      </w:r>
      <w:r w:rsidRPr="0008241C">
        <w:rPr>
          <w:i/>
          <w:iCs/>
          <w:noProof/>
          <w:sz w:val="22"/>
          <w:szCs w:val="24"/>
        </w:rPr>
        <w:t>Ambio</w:t>
      </w:r>
      <w:r w:rsidRPr="0008241C">
        <w:rPr>
          <w:noProof/>
          <w:sz w:val="22"/>
          <w:szCs w:val="24"/>
        </w:rPr>
        <w:t xml:space="preserve">, </w:t>
      </w:r>
      <w:r w:rsidRPr="0008241C">
        <w:rPr>
          <w:i/>
          <w:iCs/>
          <w:noProof/>
          <w:sz w:val="22"/>
          <w:szCs w:val="24"/>
        </w:rPr>
        <w:t>46</w:t>
      </w:r>
      <w:r w:rsidRPr="0008241C">
        <w:rPr>
          <w:noProof/>
          <w:sz w:val="22"/>
          <w:szCs w:val="24"/>
        </w:rPr>
        <w:t>(1), 57–72. https://doi.org/10.1007/s13280-016-0819-0</w:t>
      </w:r>
    </w:p>
    <w:p w14:paraId="77E9C69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ixeira, E. I., Fischer, G., van Velthuizen, H., Walter, C., &amp; Ewert, F. (2013). Global hot-spots of heat stress on agricultural crops due to climate change. </w:t>
      </w:r>
      <w:r w:rsidRPr="0008241C">
        <w:rPr>
          <w:i/>
          <w:iCs/>
          <w:noProof/>
          <w:sz w:val="22"/>
          <w:szCs w:val="24"/>
        </w:rPr>
        <w:t>Agricultural and Forest Meteorology</w:t>
      </w:r>
      <w:r w:rsidRPr="0008241C">
        <w:rPr>
          <w:noProof/>
          <w:sz w:val="22"/>
          <w:szCs w:val="24"/>
        </w:rPr>
        <w:t xml:space="preserve">, </w:t>
      </w:r>
      <w:r w:rsidRPr="0008241C">
        <w:rPr>
          <w:i/>
          <w:iCs/>
          <w:noProof/>
          <w:sz w:val="22"/>
          <w:szCs w:val="24"/>
        </w:rPr>
        <w:t>170</w:t>
      </w:r>
      <w:r w:rsidRPr="0008241C">
        <w:rPr>
          <w:noProof/>
          <w:sz w:val="22"/>
          <w:szCs w:val="24"/>
        </w:rPr>
        <w:t>, 206–215. https://doi.org/10.1016/j.agrformet.2011.09.002</w:t>
      </w:r>
    </w:p>
    <w:p w14:paraId="5E75822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ixeira, E. I., Zhao, G., Ruiter, J. de, Brown, H., Ausseil, A.-G., Meenken, E., &amp; Ewert, F. (2017). The interactions between genotype, management and environment in regional crop modelling. </w:t>
      </w:r>
      <w:r w:rsidRPr="0008241C">
        <w:rPr>
          <w:i/>
          <w:iCs/>
          <w:noProof/>
          <w:sz w:val="22"/>
          <w:szCs w:val="24"/>
        </w:rPr>
        <w:t>European Journal of Agronomy</w:t>
      </w:r>
      <w:r w:rsidRPr="0008241C">
        <w:rPr>
          <w:noProof/>
          <w:sz w:val="22"/>
          <w:szCs w:val="24"/>
        </w:rPr>
        <w:t xml:space="preserve">, </w:t>
      </w:r>
      <w:r w:rsidRPr="0008241C">
        <w:rPr>
          <w:i/>
          <w:iCs/>
          <w:noProof/>
          <w:sz w:val="22"/>
          <w:szCs w:val="24"/>
        </w:rPr>
        <w:t>88</w:t>
      </w:r>
      <w:r w:rsidRPr="0008241C">
        <w:rPr>
          <w:noProof/>
          <w:sz w:val="22"/>
          <w:szCs w:val="24"/>
        </w:rPr>
        <w:t>, 106–115. https://doi.org/10.1016/j.eja.2016.05.005</w:t>
      </w:r>
    </w:p>
    <w:p w14:paraId="5D0DE0A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lwala, Y., Brook, B. W., Manish, K., &amp; Pandit, M. K. (2013). Climate-Induced Elevational Range Shifts and Increase in Plant Species Richness in a Himalayan Biodiversity Epicentre.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2), e57103. Retrieved from https://doi.org/10.1371/journal.pone.0057103</w:t>
      </w:r>
    </w:p>
    <w:p w14:paraId="7870A7D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o, D. H. L., Tan, H. T. W., Corlett, R. T., Wong, C. M., &amp; Lum, S. K. Y. (2003). Continental rain forest fragments in Singapore resist invasion by exotic plants. </w:t>
      </w:r>
      <w:r w:rsidRPr="0008241C">
        <w:rPr>
          <w:i/>
          <w:iCs/>
          <w:noProof/>
          <w:sz w:val="22"/>
          <w:szCs w:val="24"/>
        </w:rPr>
        <w:t>Journal of Biogeography</w:t>
      </w:r>
      <w:r w:rsidRPr="0008241C">
        <w:rPr>
          <w:noProof/>
          <w:sz w:val="22"/>
          <w:szCs w:val="24"/>
        </w:rPr>
        <w:t xml:space="preserve">, </w:t>
      </w:r>
      <w:r w:rsidRPr="0008241C">
        <w:rPr>
          <w:i/>
          <w:iCs/>
          <w:noProof/>
          <w:sz w:val="22"/>
          <w:szCs w:val="24"/>
        </w:rPr>
        <w:t>30</w:t>
      </w:r>
      <w:r w:rsidRPr="0008241C">
        <w:rPr>
          <w:noProof/>
          <w:sz w:val="22"/>
          <w:szCs w:val="24"/>
        </w:rPr>
        <w:t>(2), 305–310. https://doi.org/10.1046/j.1365-2699.2003.00813.x</w:t>
      </w:r>
    </w:p>
    <w:p w14:paraId="14E37A9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Terra Global Capital. (n.d.). Katingan Peatland Restoration and Conservation Project, Central Kalimantan, Indonesia. Retrieved from http://www.terraglobalcapital.com/katingan-peatland-restoration-and-conservation-redd-project-indonesia</w:t>
      </w:r>
    </w:p>
    <w:p w14:paraId="75E1943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tt, S. F. B., Betts, R., Crowley, T. J., Gregory, J., Johns, T. C., Jones, A., Osborn, T. J., Öström, E., Roberts, D. L., &amp; Woodage, M. J. (2007). The impact of natural and anthropogenic forcings on climate and hydrology since 1550. </w:t>
      </w:r>
      <w:r w:rsidRPr="0008241C">
        <w:rPr>
          <w:i/>
          <w:iCs/>
          <w:noProof/>
          <w:sz w:val="22"/>
          <w:szCs w:val="24"/>
        </w:rPr>
        <w:t>Climate Dynamics</w:t>
      </w:r>
      <w:r w:rsidRPr="0008241C">
        <w:rPr>
          <w:noProof/>
          <w:sz w:val="22"/>
          <w:szCs w:val="24"/>
        </w:rPr>
        <w:t xml:space="preserve">, </w:t>
      </w:r>
      <w:r w:rsidRPr="0008241C">
        <w:rPr>
          <w:i/>
          <w:iCs/>
          <w:noProof/>
          <w:sz w:val="22"/>
          <w:szCs w:val="24"/>
        </w:rPr>
        <w:t>28</w:t>
      </w:r>
      <w:r w:rsidRPr="0008241C">
        <w:rPr>
          <w:noProof/>
          <w:sz w:val="22"/>
          <w:szCs w:val="24"/>
        </w:rPr>
        <w:t>(1), 3–34. https://doi.org/10.1007/s00382-006-0165-1</w:t>
      </w:r>
    </w:p>
    <w:p w14:paraId="6A00F59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aman, R. (2008). A matter of survival: Pacific Islands vital biodiversity, agricultural biodiversity and ethno-biodiversity heritage. </w:t>
      </w:r>
      <w:r w:rsidRPr="0008241C">
        <w:rPr>
          <w:i/>
          <w:iCs/>
          <w:noProof/>
          <w:sz w:val="22"/>
          <w:szCs w:val="24"/>
        </w:rPr>
        <w:t>Pacific Ecologist</w:t>
      </w:r>
      <w:r w:rsidRPr="0008241C">
        <w:rPr>
          <w:noProof/>
          <w:sz w:val="22"/>
          <w:szCs w:val="24"/>
        </w:rPr>
        <w:t>.</w:t>
      </w:r>
    </w:p>
    <w:p w14:paraId="41DBD29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aman, R. (2014). Agrodeforestation and the loss of agrobiodiversity in the Pacific Islands: A call for conservation. Pacific Conservation Biology. </w:t>
      </w:r>
      <w:r w:rsidRPr="0008241C">
        <w:rPr>
          <w:i/>
          <w:iCs/>
          <w:noProof/>
          <w:sz w:val="22"/>
          <w:szCs w:val="24"/>
        </w:rPr>
        <w:t>Pacific Conservation Biology</w:t>
      </w:r>
      <w:r w:rsidRPr="0008241C">
        <w:rPr>
          <w:noProof/>
          <w:sz w:val="22"/>
          <w:szCs w:val="24"/>
        </w:rPr>
        <w:t xml:space="preserve">, </w:t>
      </w:r>
      <w:r w:rsidRPr="0008241C">
        <w:rPr>
          <w:i/>
          <w:iCs/>
          <w:noProof/>
          <w:sz w:val="22"/>
          <w:szCs w:val="24"/>
        </w:rPr>
        <w:t>20</w:t>
      </w:r>
      <w:r w:rsidRPr="0008241C">
        <w:rPr>
          <w:noProof/>
          <w:sz w:val="22"/>
          <w:szCs w:val="24"/>
        </w:rPr>
        <w:t>(2), 180–192.</w:t>
      </w:r>
    </w:p>
    <w:p w14:paraId="2929DD8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aman, R. R. (2011). The silent invasion of our islands. </w:t>
      </w:r>
      <w:r w:rsidRPr="0008241C">
        <w:rPr>
          <w:i/>
          <w:iCs/>
          <w:noProof/>
          <w:sz w:val="22"/>
          <w:szCs w:val="24"/>
        </w:rPr>
        <w:t>Mai Life</w:t>
      </w:r>
      <w:r w:rsidRPr="0008241C">
        <w:rPr>
          <w:noProof/>
          <w:sz w:val="22"/>
          <w:szCs w:val="24"/>
        </w:rPr>
        <w:t xml:space="preserve">, </w:t>
      </w:r>
      <w:r w:rsidRPr="0008241C">
        <w:rPr>
          <w:i/>
          <w:iCs/>
          <w:noProof/>
          <w:sz w:val="22"/>
          <w:szCs w:val="24"/>
        </w:rPr>
        <w:t>55</w:t>
      </w:r>
      <w:r w:rsidRPr="0008241C">
        <w:rPr>
          <w:noProof/>
          <w:sz w:val="22"/>
          <w:szCs w:val="24"/>
        </w:rPr>
        <w:t>, 64–65.</w:t>
      </w:r>
    </w:p>
    <w:p w14:paraId="4624E14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aman, R. R. (2013). Silent alien invasion of our islands and seas: A call for action against invasive alien species (IAS). In H.-M. Tsai (Ed.), </w:t>
      </w:r>
      <w:r w:rsidRPr="0008241C">
        <w:rPr>
          <w:i/>
          <w:iCs/>
          <w:noProof/>
          <w:sz w:val="22"/>
          <w:szCs w:val="24"/>
        </w:rPr>
        <w:t>2013 Proceedings of the IGU Commission on Islands International Conference on Island Development: Local Economy, Culture, Innovation and Sustainability October 1 - 5</w:t>
      </w:r>
      <w:r w:rsidRPr="0008241C">
        <w:rPr>
          <w:noProof/>
          <w:sz w:val="22"/>
          <w:szCs w:val="24"/>
        </w:rPr>
        <w:t xml:space="preserve"> (pp. 2–6). National Penghu University, Makong, Penghu Archipelago,Taiwan.</w:t>
      </w:r>
    </w:p>
    <w:p w14:paraId="0FE455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aman, R. R., &amp; O’Brien, K. (2011). Caterpillar devastates kanava and undermines resilience to climate change in Tuvalu. </w:t>
      </w:r>
      <w:r w:rsidRPr="0008241C">
        <w:rPr>
          <w:i/>
          <w:iCs/>
          <w:noProof/>
          <w:sz w:val="22"/>
          <w:szCs w:val="24"/>
        </w:rPr>
        <w:t>Mai Life</w:t>
      </w:r>
      <w:r w:rsidRPr="0008241C">
        <w:rPr>
          <w:noProof/>
          <w:sz w:val="22"/>
          <w:szCs w:val="24"/>
        </w:rPr>
        <w:t xml:space="preserve">, </w:t>
      </w:r>
      <w:r w:rsidRPr="0008241C">
        <w:rPr>
          <w:i/>
          <w:iCs/>
          <w:noProof/>
          <w:sz w:val="22"/>
          <w:szCs w:val="24"/>
        </w:rPr>
        <w:t>50</w:t>
      </w:r>
      <w:r w:rsidRPr="0008241C">
        <w:rPr>
          <w:noProof/>
          <w:sz w:val="22"/>
          <w:szCs w:val="24"/>
        </w:rPr>
        <w:t>, 56–57.</w:t>
      </w:r>
    </w:p>
    <w:p w14:paraId="45C1A18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The BIP Secretariat. (n.d.). Legislation for prevention and control of invasive alien species (IAS), encompassing “Trends in policy responses, legislation and management plans to control and prevent spread of invasive alien species” and “Proportion of countries adopting relevant nati.</w:t>
      </w:r>
    </w:p>
    <w:p w14:paraId="305F24A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euerkauf, J., Jourdan, H., Rouys, S., Gula, R., Gajewska, M., Unrug-Bielawska, K., &amp; Kuehn, R. (2010). </w:t>
      </w:r>
      <w:r w:rsidRPr="0008241C">
        <w:rPr>
          <w:i/>
          <w:iCs/>
          <w:noProof/>
          <w:sz w:val="22"/>
          <w:szCs w:val="24"/>
        </w:rPr>
        <w:t>Inventory of alien birds and mammals in the Wallis and Futuna Archipelago</w:t>
      </w:r>
      <w:r w:rsidRPr="0008241C">
        <w:rPr>
          <w:noProof/>
          <w:sz w:val="22"/>
          <w:szCs w:val="24"/>
        </w:rPr>
        <w:t xml:space="preserve">. </w:t>
      </w:r>
      <w:r w:rsidRPr="0008241C">
        <w:rPr>
          <w:i/>
          <w:iCs/>
          <w:noProof/>
          <w:sz w:val="22"/>
          <w:szCs w:val="24"/>
        </w:rPr>
        <w:t>Biological Invasions</w:t>
      </w:r>
      <w:r w:rsidRPr="0008241C">
        <w:rPr>
          <w:noProof/>
          <w:sz w:val="22"/>
          <w:szCs w:val="24"/>
        </w:rPr>
        <w:t xml:space="preserve"> (Vol. 12). https://doi.org/10.1007/s10530-010-9706-y</w:t>
      </w:r>
    </w:p>
    <w:p w14:paraId="4D0E7F6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ompson, L. M. C., &amp; Schlacher, T. A. (2008). Physical damage to coastal dunes and ecological impacts caused by vehicle tracks associated with beach camping on sandy shores: A case study from Fraser Island, Australia. </w:t>
      </w:r>
      <w:r w:rsidRPr="0008241C">
        <w:rPr>
          <w:i/>
          <w:iCs/>
          <w:noProof/>
          <w:sz w:val="22"/>
          <w:szCs w:val="24"/>
        </w:rPr>
        <w:t>Journal of Coastal Conservation</w:t>
      </w:r>
      <w:r w:rsidRPr="0008241C">
        <w:rPr>
          <w:noProof/>
          <w:sz w:val="22"/>
          <w:szCs w:val="24"/>
        </w:rPr>
        <w:t xml:space="preserve">, </w:t>
      </w:r>
      <w:r w:rsidRPr="0008241C">
        <w:rPr>
          <w:i/>
          <w:iCs/>
          <w:noProof/>
          <w:sz w:val="22"/>
          <w:szCs w:val="24"/>
        </w:rPr>
        <w:t>12</w:t>
      </w:r>
      <w:r w:rsidRPr="0008241C">
        <w:rPr>
          <w:noProof/>
          <w:sz w:val="22"/>
          <w:szCs w:val="24"/>
        </w:rPr>
        <w:t>(2), 67–82. https://doi.org/10.1007/s11852-008-0032-9</w:t>
      </w:r>
    </w:p>
    <w:p w14:paraId="403B41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omsen, M. S., Byers, J. E., Schiel, D. R., Bruno, J. F., Olden, J. D., Wernberg, T., &amp; Silliman, B. R. (2014). Impacts of marine invaders on biodiversity depend on trophic position and functional similarity. </w:t>
      </w:r>
      <w:r w:rsidRPr="0008241C">
        <w:rPr>
          <w:i/>
          <w:iCs/>
          <w:noProof/>
          <w:sz w:val="22"/>
          <w:szCs w:val="24"/>
        </w:rPr>
        <w:t>Marine Ecology Progress Series</w:t>
      </w:r>
      <w:r w:rsidRPr="0008241C">
        <w:rPr>
          <w:noProof/>
          <w:sz w:val="22"/>
          <w:szCs w:val="24"/>
        </w:rPr>
        <w:t xml:space="preserve">, </w:t>
      </w:r>
      <w:r w:rsidRPr="0008241C">
        <w:rPr>
          <w:i/>
          <w:iCs/>
          <w:noProof/>
          <w:sz w:val="22"/>
          <w:szCs w:val="24"/>
        </w:rPr>
        <w:t>495</w:t>
      </w:r>
      <w:r w:rsidRPr="0008241C">
        <w:rPr>
          <w:noProof/>
          <w:sz w:val="22"/>
          <w:szCs w:val="24"/>
        </w:rPr>
        <w:t>, 39–47. https://doi.org/10.3354/meps10566</w:t>
      </w:r>
    </w:p>
    <w:p w14:paraId="3C3E623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ornton, P. K. (2010). Livestock production: recent trends, future prospects. </w:t>
      </w:r>
      <w:r w:rsidRPr="0008241C">
        <w:rPr>
          <w:i/>
          <w:iCs/>
          <w:noProof/>
          <w:sz w:val="22"/>
          <w:szCs w:val="24"/>
        </w:rPr>
        <w:t>Philos Trans R Soc Lond B Biol Sci</w:t>
      </w:r>
      <w:r w:rsidRPr="0008241C">
        <w:rPr>
          <w:noProof/>
          <w:sz w:val="22"/>
          <w:szCs w:val="24"/>
        </w:rPr>
        <w:t xml:space="preserve">, </w:t>
      </w:r>
      <w:r w:rsidRPr="0008241C">
        <w:rPr>
          <w:i/>
          <w:iCs/>
          <w:noProof/>
          <w:sz w:val="22"/>
          <w:szCs w:val="24"/>
        </w:rPr>
        <w:t>365</w:t>
      </w:r>
      <w:r w:rsidRPr="0008241C">
        <w:rPr>
          <w:noProof/>
          <w:sz w:val="22"/>
          <w:szCs w:val="24"/>
        </w:rPr>
        <w:t>(1554), 2853–2867. https://doi.org/10.1098/rstb.2010.0134</w:t>
      </w:r>
    </w:p>
    <w:p w14:paraId="404B6A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Thuiller, W., Albert, C., Araújo, M. B., Berry, P. M., Cabeza, M., Guisan, A., Hickler, T., Midgley, G. F., Paterson, J., Schurr, F. M., Sykes, M. T., &amp; Zimmermann, N. E. (2008). Predicting global change impacts on plant species’ distributions: Future challenges. </w:t>
      </w:r>
      <w:r w:rsidRPr="0008241C">
        <w:rPr>
          <w:i/>
          <w:iCs/>
          <w:noProof/>
          <w:sz w:val="22"/>
          <w:szCs w:val="24"/>
        </w:rPr>
        <w:t>Perspectives in Plant Ecology, Evolution and Systematics</w:t>
      </w:r>
      <w:r w:rsidRPr="0008241C">
        <w:rPr>
          <w:noProof/>
          <w:sz w:val="22"/>
          <w:szCs w:val="24"/>
        </w:rPr>
        <w:t xml:space="preserve">, </w:t>
      </w:r>
      <w:r w:rsidRPr="0008241C">
        <w:rPr>
          <w:i/>
          <w:iCs/>
          <w:noProof/>
          <w:sz w:val="22"/>
          <w:szCs w:val="24"/>
        </w:rPr>
        <w:t>9</w:t>
      </w:r>
      <w:r w:rsidRPr="0008241C">
        <w:rPr>
          <w:noProof/>
          <w:sz w:val="22"/>
          <w:szCs w:val="24"/>
        </w:rPr>
        <w:t>(3–4), 137–152. https://doi.org/10.1016/j.ppees.2007.09.004</w:t>
      </w:r>
    </w:p>
    <w:p w14:paraId="2830F8F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ilman, D., &amp; Clark, M. (2014). Global diets link environmental sustainability and human health. </w:t>
      </w:r>
      <w:r w:rsidRPr="0008241C">
        <w:rPr>
          <w:i/>
          <w:iCs/>
          <w:noProof/>
          <w:sz w:val="22"/>
          <w:szCs w:val="24"/>
        </w:rPr>
        <w:t>Nature</w:t>
      </w:r>
      <w:r w:rsidRPr="0008241C">
        <w:rPr>
          <w:noProof/>
          <w:sz w:val="22"/>
          <w:szCs w:val="24"/>
        </w:rPr>
        <w:t xml:space="preserve">, </w:t>
      </w:r>
      <w:r w:rsidRPr="0008241C">
        <w:rPr>
          <w:i/>
          <w:iCs/>
          <w:noProof/>
          <w:sz w:val="22"/>
          <w:szCs w:val="24"/>
        </w:rPr>
        <w:t>515</w:t>
      </w:r>
      <w:r w:rsidRPr="0008241C">
        <w:rPr>
          <w:noProof/>
          <w:sz w:val="22"/>
          <w:szCs w:val="24"/>
        </w:rPr>
        <w:t>(7528), 518–522. https://doi.org/10.1038/nature13959</w:t>
      </w:r>
    </w:p>
    <w:p w14:paraId="79CB55E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ippler, C., Wright, I., &amp; Hanlon, A. (2012). Is Catchment Imperviousness a Keystone Factor Degrading Urban Waterways? A Case Study from a Partly Urbanised Catchment (Georges River, South-Eastern Australia). </w:t>
      </w:r>
      <w:r w:rsidRPr="0008241C">
        <w:rPr>
          <w:i/>
          <w:iCs/>
          <w:noProof/>
          <w:sz w:val="22"/>
          <w:szCs w:val="24"/>
        </w:rPr>
        <w:t>Water, Air, &amp; Soil Pollution</w:t>
      </w:r>
      <w:r w:rsidRPr="0008241C">
        <w:rPr>
          <w:noProof/>
          <w:sz w:val="22"/>
          <w:szCs w:val="24"/>
        </w:rPr>
        <w:t xml:space="preserve">, </w:t>
      </w:r>
      <w:r w:rsidRPr="0008241C">
        <w:rPr>
          <w:i/>
          <w:iCs/>
          <w:noProof/>
          <w:sz w:val="22"/>
          <w:szCs w:val="24"/>
        </w:rPr>
        <w:t>223</w:t>
      </w:r>
      <w:r w:rsidRPr="0008241C">
        <w:rPr>
          <w:noProof/>
          <w:sz w:val="22"/>
          <w:szCs w:val="24"/>
        </w:rPr>
        <w:t>(8), 5331–5344. https://doi.org/10.1007/s11270-012-1283-5</w:t>
      </w:r>
    </w:p>
    <w:p w14:paraId="08AB274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iwari, S., Siwakoti, M., Adhakari, B., &amp; Subedi, K. (2005). </w:t>
      </w:r>
      <w:r w:rsidRPr="0008241C">
        <w:rPr>
          <w:i/>
          <w:iCs/>
          <w:noProof/>
          <w:sz w:val="22"/>
          <w:szCs w:val="24"/>
        </w:rPr>
        <w:t>An Inventory and Assessment of Invasive Alien Plant Species of Nepal</w:t>
      </w:r>
      <w:r w:rsidRPr="0008241C">
        <w:rPr>
          <w:noProof/>
          <w:sz w:val="22"/>
          <w:szCs w:val="24"/>
        </w:rPr>
        <w:t xml:space="preserve">. </w:t>
      </w:r>
      <w:r w:rsidRPr="0008241C">
        <w:rPr>
          <w:i/>
          <w:iCs/>
          <w:noProof/>
          <w:sz w:val="22"/>
          <w:szCs w:val="24"/>
        </w:rPr>
        <w:t>Iucn</w:t>
      </w:r>
      <w:r w:rsidRPr="0008241C">
        <w:rPr>
          <w:noProof/>
          <w:sz w:val="22"/>
          <w:szCs w:val="24"/>
        </w:rPr>
        <w:t>. Nepal.</w:t>
      </w:r>
    </w:p>
    <w:p w14:paraId="290FB1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oba, M., Kobayashi, Y., Kakino, J., Yamakaw, H., Ishii, R., &amp; Okamoto, R. (2016). Stocks and fisheries of asari in Japan. </w:t>
      </w:r>
      <w:r w:rsidRPr="0008241C">
        <w:rPr>
          <w:i/>
          <w:iCs/>
          <w:noProof/>
          <w:sz w:val="22"/>
          <w:szCs w:val="24"/>
        </w:rPr>
        <w:t>Bulletin of Japan Fisheries Research and Education Agency</w:t>
      </w:r>
      <w:r w:rsidRPr="0008241C">
        <w:rPr>
          <w:noProof/>
          <w:sz w:val="22"/>
          <w:szCs w:val="24"/>
        </w:rPr>
        <w:t xml:space="preserve">, </w:t>
      </w:r>
      <w:r w:rsidRPr="0008241C">
        <w:rPr>
          <w:i/>
          <w:iCs/>
          <w:noProof/>
          <w:sz w:val="22"/>
          <w:szCs w:val="24"/>
        </w:rPr>
        <w:t>42</w:t>
      </w:r>
      <w:r w:rsidRPr="0008241C">
        <w:rPr>
          <w:noProof/>
          <w:sz w:val="22"/>
          <w:szCs w:val="24"/>
        </w:rPr>
        <w:t>, 9–21. Retrieved from http://www.fra.affrc.go.jp/bulletin/bull/bull42/42-05.pdf</w:t>
      </w:r>
    </w:p>
    <w:p w14:paraId="5A1C57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odd, P. A., Ong, X., &amp; Chou, L. M. (2010). Impacts of pollution on marine life in Southeast Asia. </w:t>
      </w:r>
      <w:r w:rsidRPr="0008241C">
        <w:rPr>
          <w:i/>
          <w:iCs/>
          <w:noProof/>
          <w:sz w:val="22"/>
          <w:szCs w:val="24"/>
        </w:rPr>
        <w:t>Biodiversity and Conservation</w:t>
      </w:r>
      <w:r w:rsidRPr="0008241C">
        <w:rPr>
          <w:noProof/>
          <w:sz w:val="22"/>
          <w:szCs w:val="24"/>
        </w:rPr>
        <w:t xml:space="preserve">, </w:t>
      </w:r>
      <w:r w:rsidRPr="0008241C">
        <w:rPr>
          <w:i/>
          <w:iCs/>
          <w:noProof/>
          <w:sz w:val="22"/>
          <w:szCs w:val="24"/>
        </w:rPr>
        <w:t>19</w:t>
      </w:r>
      <w:r w:rsidRPr="0008241C">
        <w:rPr>
          <w:noProof/>
          <w:sz w:val="22"/>
          <w:szCs w:val="24"/>
        </w:rPr>
        <w:t>(4), 1063–1082. https://doi.org/10.1007/s10531-010-9778-0</w:t>
      </w:r>
    </w:p>
    <w:p w14:paraId="0C4B2B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onkin, J. D., De’ath, R. G., &amp; Joy, M. K. (2009). Invertebrate Drift Patterns in a Regulated River: Dams, Periphyton Biomass or Longitudinal Patterns? </w:t>
      </w:r>
      <w:r w:rsidRPr="0008241C">
        <w:rPr>
          <w:i/>
          <w:iCs/>
          <w:noProof/>
          <w:sz w:val="22"/>
          <w:szCs w:val="24"/>
        </w:rPr>
        <w:t>River Research and Applications</w:t>
      </w:r>
      <w:r w:rsidRPr="0008241C">
        <w:rPr>
          <w:noProof/>
          <w:sz w:val="22"/>
          <w:szCs w:val="24"/>
        </w:rPr>
        <w:t xml:space="preserve">, </w:t>
      </w:r>
      <w:r w:rsidRPr="0008241C">
        <w:rPr>
          <w:i/>
          <w:iCs/>
          <w:noProof/>
          <w:sz w:val="22"/>
          <w:szCs w:val="24"/>
        </w:rPr>
        <w:t>25</w:t>
      </w:r>
      <w:r w:rsidRPr="0008241C">
        <w:rPr>
          <w:noProof/>
          <w:sz w:val="22"/>
          <w:szCs w:val="24"/>
        </w:rPr>
        <w:t>, 1219–1231.</w:t>
      </w:r>
    </w:p>
    <w:p w14:paraId="3ACEE3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Tourism New Zealand. (2017). Visitor Experience. Retrieved December 28, 2017, from http://www.tourismnewzealand.com/markets-stats/research/infographics/visitor-experience/</w:t>
      </w:r>
    </w:p>
    <w:p w14:paraId="2E03F1B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Tourism Research Australia. (2015). POSITIVE GROWTH LEADS TO RECORD INTERNATIONAL, p. 6968.</w:t>
      </w:r>
    </w:p>
    <w:p w14:paraId="685D30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owns, D. R., &amp; Ballantine, W. J. (1993). Conservation and restoration of New Zealand Island ecosystems. </w:t>
      </w:r>
      <w:r w:rsidRPr="0008241C">
        <w:rPr>
          <w:i/>
          <w:iCs/>
          <w:noProof/>
          <w:sz w:val="22"/>
          <w:szCs w:val="24"/>
        </w:rPr>
        <w:t>Trends in Ecology and Evolution</w:t>
      </w:r>
      <w:r w:rsidRPr="0008241C">
        <w:rPr>
          <w:noProof/>
          <w:sz w:val="22"/>
          <w:szCs w:val="24"/>
        </w:rPr>
        <w:t xml:space="preserve">, </w:t>
      </w:r>
      <w:r w:rsidRPr="0008241C">
        <w:rPr>
          <w:i/>
          <w:iCs/>
          <w:noProof/>
          <w:sz w:val="22"/>
          <w:szCs w:val="24"/>
        </w:rPr>
        <w:t>8</w:t>
      </w:r>
      <w:r w:rsidRPr="0008241C">
        <w:rPr>
          <w:noProof/>
          <w:sz w:val="22"/>
          <w:szCs w:val="24"/>
        </w:rPr>
        <w:t>(12), 452–457. https://doi.org/10.1016/0169-5347(93)90009-E</w:t>
      </w:r>
    </w:p>
    <w:p w14:paraId="5A0D42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athan, P. N., Forcada, J., &amp; Murphy, E. J. (2007). Environmental forcing and Southern Ocean marine predator populations : effects of climate change and variability Environmental forcing and Southern Ocean marine predator populations : effects of climate change and variability. </w:t>
      </w:r>
      <w:r w:rsidRPr="0008241C">
        <w:rPr>
          <w:i/>
          <w:iCs/>
          <w:noProof/>
          <w:sz w:val="22"/>
          <w:szCs w:val="24"/>
        </w:rPr>
        <w:t>Society</w:t>
      </w:r>
      <w:r w:rsidRPr="0008241C">
        <w:rPr>
          <w:noProof/>
          <w:sz w:val="22"/>
          <w:szCs w:val="24"/>
        </w:rPr>
        <w:t>, (May), 2351–2365. https://doi.org/10.1098/rstb.2006.1953</w:t>
      </w:r>
    </w:p>
    <w:p w14:paraId="49B280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incsi, K., Pham, T.-T.-H., &amp; Turner, S. (2014). Mapping mountain diversity: Ethnic minorities and land use land cover change in Vietnam’s borderlands. </w:t>
      </w:r>
      <w:r w:rsidRPr="0008241C">
        <w:rPr>
          <w:i/>
          <w:iCs/>
          <w:noProof/>
          <w:sz w:val="22"/>
          <w:szCs w:val="24"/>
        </w:rPr>
        <w:t>Land Use Policy</w:t>
      </w:r>
      <w:r w:rsidRPr="0008241C">
        <w:rPr>
          <w:noProof/>
          <w:sz w:val="22"/>
          <w:szCs w:val="24"/>
        </w:rPr>
        <w:t xml:space="preserve">, </w:t>
      </w:r>
      <w:r w:rsidRPr="0008241C">
        <w:rPr>
          <w:i/>
          <w:iCs/>
          <w:noProof/>
          <w:sz w:val="22"/>
          <w:szCs w:val="24"/>
        </w:rPr>
        <w:t>41</w:t>
      </w:r>
      <w:r w:rsidRPr="0008241C">
        <w:rPr>
          <w:noProof/>
          <w:sz w:val="22"/>
          <w:szCs w:val="24"/>
        </w:rPr>
        <w:t>, 484–497. Retrieved from http://www.sciencedirect.com/science/article/pii/S0264837714001422</w:t>
      </w:r>
    </w:p>
    <w:p w14:paraId="6003976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ipathi, R. S., Khan, M. L., &amp; Yadav, A. S. (2012). Biology of Mikania micrantha H.B.K: A review. In  and K. R. K. Bhatt J R, Singh J S, Singh S P, Tripathi R S (Ed.), </w:t>
      </w:r>
      <w:r w:rsidRPr="0008241C">
        <w:rPr>
          <w:i/>
          <w:iCs/>
          <w:noProof/>
          <w:sz w:val="22"/>
          <w:szCs w:val="24"/>
        </w:rPr>
        <w:t>Invasive alien plants: An ecological appraisal for the Indian subcontinent</w:t>
      </w:r>
      <w:r w:rsidRPr="0008241C">
        <w:rPr>
          <w:noProof/>
          <w:sz w:val="22"/>
          <w:szCs w:val="24"/>
        </w:rPr>
        <w:t xml:space="preserve"> (pp. 99–107). Wallingford, Oxon, UK: CAB International Publishing.</w:t>
      </w:r>
    </w:p>
    <w:p w14:paraId="04D52C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ipathi, R. S., Yadav, A. S., &amp; Kushwaha, S. P. S. (2012). Biology of Chromolaena odorata, Ageratina adenophora and Ageratina riparia: a review. In </w:t>
      </w:r>
      <w:r w:rsidRPr="0008241C">
        <w:rPr>
          <w:i/>
          <w:iCs/>
          <w:noProof/>
          <w:sz w:val="22"/>
          <w:szCs w:val="24"/>
        </w:rPr>
        <w:t>Invasive alien plants: an ecological appraisal for the Indian subcontinent</w:t>
      </w:r>
      <w:r w:rsidRPr="0008241C">
        <w:rPr>
          <w:noProof/>
          <w:sz w:val="22"/>
          <w:szCs w:val="24"/>
        </w:rPr>
        <w:t xml:space="preserve"> (pp. 43–56). Wallingford: CABI. https://doi.org/10.1079/9781845939076.0043</w:t>
      </w:r>
    </w:p>
    <w:p w14:paraId="0125A10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ipathi, V., Dubey, R. K., Edrisi, S. A., Narain, K., Singh, H. B., Singh, N., &amp; Abhilash, P. C. (2014). Towards the ecological profiling of a pesticide contaminated soil site for remediation and management. </w:t>
      </w:r>
      <w:r w:rsidRPr="0008241C">
        <w:rPr>
          <w:i/>
          <w:iCs/>
          <w:noProof/>
          <w:sz w:val="22"/>
          <w:szCs w:val="24"/>
        </w:rPr>
        <w:t>Ecological Engineering</w:t>
      </w:r>
      <w:r w:rsidRPr="0008241C">
        <w:rPr>
          <w:noProof/>
          <w:sz w:val="22"/>
          <w:szCs w:val="24"/>
        </w:rPr>
        <w:t xml:space="preserve">, </w:t>
      </w:r>
      <w:r w:rsidRPr="0008241C">
        <w:rPr>
          <w:i/>
          <w:iCs/>
          <w:noProof/>
          <w:sz w:val="22"/>
          <w:szCs w:val="24"/>
        </w:rPr>
        <w:t>71</w:t>
      </w:r>
      <w:r w:rsidRPr="0008241C">
        <w:rPr>
          <w:noProof/>
          <w:sz w:val="22"/>
          <w:szCs w:val="24"/>
        </w:rPr>
        <w:t>, 318–325. https://doi.org/10.1016/j.ecoleng.2014.07.059</w:t>
      </w:r>
    </w:p>
    <w:p w14:paraId="1B9E4AA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ipathi, V., Fraceto, L. F., &amp; Abhilash, P. C. (2015). Sustainable clean-up technologies for soils contaminated with multiple pollutants: Plant-microbe-pollutant and climate nexus. </w:t>
      </w:r>
      <w:r w:rsidRPr="0008241C">
        <w:rPr>
          <w:i/>
          <w:iCs/>
          <w:noProof/>
          <w:sz w:val="22"/>
          <w:szCs w:val="24"/>
        </w:rPr>
        <w:t>Ecological Engineering</w:t>
      </w:r>
      <w:r w:rsidRPr="0008241C">
        <w:rPr>
          <w:noProof/>
          <w:sz w:val="22"/>
          <w:szCs w:val="24"/>
        </w:rPr>
        <w:t xml:space="preserve">, </w:t>
      </w:r>
      <w:r w:rsidRPr="0008241C">
        <w:rPr>
          <w:i/>
          <w:iCs/>
          <w:noProof/>
          <w:sz w:val="22"/>
          <w:szCs w:val="24"/>
        </w:rPr>
        <w:t>82</w:t>
      </w:r>
      <w:r w:rsidRPr="0008241C">
        <w:rPr>
          <w:noProof/>
          <w:sz w:val="22"/>
          <w:szCs w:val="24"/>
        </w:rPr>
        <w:t>, 330–335. https://doi.org/10.1016/j.ecoleng.2015.05.027</w:t>
      </w:r>
    </w:p>
    <w:p w14:paraId="22A1BCD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sai, C. F., Lee, Y. F., Chen, Y. H., Chen, W. M., &amp; Kuo, Y. M. (2015). Species turnover in tropical montane forest avifauna links to climatic correlates. </w:t>
      </w:r>
      <w:r w:rsidRPr="0008241C">
        <w:rPr>
          <w:i/>
          <w:iCs/>
          <w:noProof/>
          <w:sz w:val="22"/>
          <w:szCs w:val="24"/>
        </w:rPr>
        <w:t>Global Ecology and Conservation</w:t>
      </w:r>
      <w:r w:rsidRPr="0008241C">
        <w:rPr>
          <w:noProof/>
          <w:sz w:val="22"/>
          <w:szCs w:val="24"/>
        </w:rPr>
        <w:t>. https://doi.org/10.1016/j.gecco.2015.01.008</w:t>
      </w:r>
    </w:p>
    <w:p w14:paraId="31D7160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se-ring, K., Sharma, E., Chettri, N., &amp; Shrestha, A. (2010). </w:t>
      </w:r>
      <w:r w:rsidRPr="0008241C">
        <w:rPr>
          <w:i/>
          <w:iCs/>
          <w:noProof/>
          <w:sz w:val="22"/>
          <w:szCs w:val="24"/>
        </w:rPr>
        <w:t>Climate change vulnerability of mountain ecosystems in the Eastern Himalayas; Climate change impact an vulnerability in the Eastern Himalayas – Synthesis report</w:t>
      </w:r>
      <w:r w:rsidRPr="0008241C">
        <w:rPr>
          <w:noProof/>
          <w:sz w:val="22"/>
          <w:szCs w:val="24"/>
        </w:rPr>
        <w:t>. Kathmandu: ICIMOD.</w:t>
      </w:r>
    </w:p>
    <w:p w14:paraId="237410E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Tulachan, P. M. (2001). Mountain Agriculture in the Hindu Kush–Himalaya.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21</w:t>
      </w:r>
      <w:r w:rsidRPr="0008241C">
        <w:rPr>
          <w:noProof/>
          <w:sz w:val="22"/>
          <w:szCs w:val="24"/>
        </w:rPr>
        <w:t>(3), 260–267. https://doi.org/10.1659/0276-4741(2001)021[0260:MAITHK]2.0.CO;2</w:t>
      </w:r>
    </w:p>
    <w:p w14:paraId="36B9124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urbelin, A. J., Malamud, B. D., &amp; Francis, R. A. (2017). Mapping the global state of invasive alien species: patterns of invasion and policy responses. </w:t>
      </w:r>
      <w:r w:rsidRPr="0008241C">
        <w:rPr>
          <w:i/>
          <w:iCs/>
          <w:noProof/>
          <w:sz w:val="22"/>
          <w:szCs w:val="24"/>
        </w:rPr>
        <w:t>Global Ecology and Biogeography</w:t>
      </w:r>
      <w:r w:rsidRPr="0008241C">
        <w:rPr>
          <w:noProof/>
          <w:sz w:val="22"/>
          <w:szCs w:val="24"/>
        </w:rPr>
        <w:t xml:space="preserve">, </w:t>
      </w:r>
      <w:r w:rsidRPr="0008241C">
        <w:rPr>
          <w:i/>
          <w:iCs/>
          <w:noProof/>
          <w:sz w:val="22"/>
          <w:szCs w:val="24"/>
        </w:rPr>
        <w:t>26</w:t>
      </w:r>
      <w:r w:rsidRPr="0008241C">
        <w:rPr>
          <w:noProof/>
          <w:sz w:val="22"/>
          <w:szCs w:val="24"/>
        </w:rPr>
        <w:t>(1), 78–92. https://doi.org/10.1111/geb.12517</w:t>
      </w:r>
    </w:p>
    <w:p w14:paraId="74FFBB6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urner, K. G., Anderson, S., Gonzales-Chang, M., Costanza, R., Courville, S., Dalgaard, T., Dominati, E., Kubiszewski, I., Ogilvy, S., Porfirio, L., Ratna, N., Sandhu, H., Sutton, P. C., Svenning, J. C., Turner, G. M., Varennes, Y. D., Voinov, A., &amp; Wratten, S. (2015). A review of methods, data, and models to assess changes in the value of ecosystem services from land degradation and restoration. </w:t>
      </w:r>
      <w:r w:rsidRPr="0008241C">
        <w:rPr>
          <w:i/>
          <w:iCs/>
          <w:noProof/>
          <w:sz w:val="22"/>
          <w:szCs w:val="24"/>
        </w:rPr>
        <w:t>Ecological Modelling</w:t>
      </w:r>
      <w:r w:rsidRPr="0008241C">
        <w:rPr>
          <w:noProof/>
          <w:sz w:val="22"/>
          <w:szCs w:val="24"/>
        </w:rPr>
        <w:t xml:space="preserve">, </w:t>
      </w:r>
      <w:r w:rsidRPr="0008241C">
        <w:rPr>
          <w:i/>
          <w:iCs/>
          <w:noProof/>
          <w:sz w:val="22"/>
          <w:szCs w:val="24"/>
        </w:rPr>
        <w:t>319</w:t>
      </w:r>
      <w:r w:rsidRPr="0008241C">
        <w:rPr>
          <w:noProof/>
          <w:sz w:val="22"/>
          <w:szCs w:val="24"/>
        </w:rPr>
        <w:t>, 190–207. https://doi.org/10.1016/j.ecolmodel.2015.07.017</w:t>
      </w:r>
    </w:p>
    <w:p w14:paraId="11C5FD3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urney, C., Fogwill, C., Palmer, J., van Sebille, E., Thomas, Z., McGlone, M., Richardson, S., Wilmshurst, J., Fenwick, P., Zunz, V., Goosse, H., Wilson, K.-J., Carter, L., Lipson, M., Jones, R., Harsch, M., Clark, G., Marzinelli, E., Rogers, T., Rainsley, E., Ciasto, L., &amp; Waterman, S. (n.d.). Increased climate variability in the Southern Ocean during the late Twentieth Century. </w:t>
      </w:r>
      <w:r w:rsidRPr="0008241C">
        <w:rPr>
          <w:i/>
          <w:iCs/>
          <w:noProof/>
          <w:sz w:val="22"/>
          <w:szCs w:val="24"/>
        </w:rPr>
        <w:t>Science Advances</w:t>
      </w:r>
      <w:r w:rsidRPr="0008241C">
        <w:rPr>
          <w:noProof/>
          <w:sz w:val="22"/>
          <w:szCs w:val="24"/>
        </w:rPr>
        <w:t>.</w:t>
      </w:r>
    </w:p>
    <w:p w14:paraId="739119A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urok, I., &amp; McGranahan, G. (2013). Urbanization and economic growth: the arguments and evidence for Africa and Asia. </w:t>
      </w:r>
      <w:r w:rsidRPr="0008241C">
        <w:rPr>
          <w:i/>
          <w:iCs/>
          <w:noProof/>
          <w:sz w:val="22"/>
          <w:szCs w:val="24"/>
        </w:rPr>
        <w:t>Environment and Urbanization</w:t>
      </w:r>
      <w:r w:rsidRPr="0008241C">
        <w:rPr>
          <w:noProof/>
          <w:sz w:val="22"/>
          <w:szCs w:val="24"/>
        </w:rPr>
        <w:t xml:space="preserve">, </w:t>
      </w:r>
      <w:r w:rsidRPr="0008241C">
        <w:rPr>
          <w:i/>
          <w:iCs/>
          <w:noProof/>
          <w:sz w:val="22"/>
          <w:szCs w:val="24"/>
        </w:rPr>
        <w:t>25</w:t>
      </w:r>
      <w:r w:rsidRPr="0008241C">
        <w:rPr>
          <w:noProof/>
          <w:sz w:val="22"/>
          <w:szCs w:val="24"/>
        </w:rPr>
        <w:t>(2), 465–482. https://doi.org/10.1177/0956247813490908</w:t>
      </w:r>
    </w:p>
    <w:p w14:paraId="2091E54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S. Geological Survey. (2017). </w:t>
      </w:r>
      <w:r w:rsidRPr="0008241C">
        <w:rPr>
          <w:i/>
          <w:iCs/>
          <w:noProof/>
          <w:sz w:val="22"/>
          <w:szCs w:val="24"/>
        </w:rPr>
        <w:t>Mineral commodity summaries 2017</w:t>
      </w:r>
      <w:r w:rsidRPr="0008241C">
        <w:rPr>
          <w:noProof/>
          <w:sz w:val="22"/>
          <w:szCs w:val="24"/>
        </w:rPr>
        <w:t>. Retrieved from https://doi.org/10.3133/70180197</w:t>
      </w:r>
    </w:p>
    <w:p w14:paraId="18148A1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ddin, K., Chaudhary, S., Chettri, N., Kotru, R., Murthy, M., Chaudhary, R. P., Ning, W., Shrestha, S. M., &amp; Gautam, S. K. (2015). The changing land cover and fragmenting forest on the Roof of the World: A case study in Nepal’s Kailash Sacred Landscape. </w:t>
      </w:r>
      <w:r w:rsidRPr="0008241C">
        <w:rPr>
          <w:i/>
          <w:iCs/>
          <w:noProof/>
          <w:sz w:val="22"/>
          <w:szCs w:val="24"/>
        </w:rPr>
        <w:t>Landscape and Urban Planning</w:t>
      </w:r>
      <w:r w:rsidRPr="0008241C">
        <w:rPr>
          <w:noProof/>
          <w:sz w:val="22"/>
          <w:szCs w:val="24"/>
        </w:rPr>
        <w:t xml:space="preserve">, </w:t>
      </w:r>
      <w:r w:rsidRPr="0008241C">
        <w:rPr>
          <w:i/>
          <w:iCs/>
          <w:noProof/>
          <w:sz w:val="22"/>
          <w:szCs w:val="24"/>
        </w:rPr>
        <w:t>141</w:t>
      </w:r>
      <w:r w:rsidRPr="0008241C">
        <w:rPr>
          <w:noProof/>
          <w:sz w:val="22"/>
          <w:szCs w:val="24"/>
        </w:rPr>
        <w:t>, 1–10.</w:t>
      </w:r>
    </w:p>
    <w:p w14:paraId="6703476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ESA. (2012). </w:t>
      </w:r>
      <w:r w:rsidRPr="0008241C">
        <w:rPr>
          <w:i/>
          <w:iCs/>
          <w:noProof/>
          <w:sz w:val="22"/>
          <w:szCs w:val="24"/>
        </w:rPr>
        <w:t>Changing Levels and Trends in Mortality: the Role of Patterns of Death by Cause</w:t>
      </w:r>
      <w:r w:rsidRPr="0008241C">
        <w:rPr>
          <w:noProof/>
          <w:sz w:val="22"/>
          <w:szCs w:val="24"/>
        </w:rPr>
        <w:t>. United Nations Publication.</w:t>
      </w:r>
    </w:p>
    <w:p w14:paraId="03D76E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ESA. (2015a). </w:t>
      </w:r>
      <w:r w:rsidRPr="0008241C">
        <w:rPr>
          <w:i/>
          <w:iCs/>
          <w:noProof/>
          <w:sz w:val="22"/>
          <w:szCs w:val="24"/>
        </w:rPr>
        <w:t>The Millennium Development Goals Report 2015</w:t>
      </w:r>
      <w:r w:rsidRPr="0008241C">
        <w:rPr>
          <w:noProof/>
          <w:sz w:val="22"/>
          <w:szCs w:val="24"/>
        </w:rPr>
        <w:t>.</w:t>
      </w:r>
    </w:p>
    <w:p w14:paraId="7AC71D2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ESA. (2015b). </w:t>
      </w:r>
      <w:r w:rsidRPr="0008241C">
        <w:rPr>
          <w:i/>
          <w:iCs/>
          <w:noProof/>
          <w:sz w:val="22"/>
          <w:szCs w:val="24"/>
        </w:rPr>
        <w:t>World Population Prospects: The 2015 Revision, custom data acquired via website</w:t>
      </w:r>
      <w:r w:rsidRPr="0008241C">
        <w:rPr>
          <w:noProof/>
          <w:sz w:val="22"/>
          <w:szCs w:val="24"/>
        </w:rPr>
        <w:t>. Retrieved from http://esa.un.org/unpd/wpp/DataQuery/</w:t>
      </w:r>
    </w:p>
    <w:p w14:paraId="43B6AE6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ESA. (2015c). </w:t>
      </w:r>
      <w:r w:rsidRPr="0008241C">
        <w:rPr>
          <w:i/>
          <w:iCs/>
          <w:noProof/>
          <w:sz w:val="22"/>
          <w:szCs w:val="24"/>
        </w:rPr>
        <w:t>World Population Prospects: The 2015 Revision, Key Findings and Advance Table</w:t>
      </w:r>
      <w:r w:rsidRPr="0008241C">
        <w:rPr>
          <w:noProof/>
          <w:sz w:val="22"/>
          <w:szCs w:val="24"/>
        </w:rPr>
        <w:t>.</w:t>
      </w:r>
    </w:p>
    <w:p w14:paraId="524D465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ESA. (2015d). </w:t>
      </w:r>
      <w:r w:rsidRPr="0008241C">
        <w:rPr>
          <w:i/>
          <w:iCs/>
          <w:noProof/>
          <w:sz w:val="22"/>
          <w:szCs w:val="24"/>
        </w:rPr>
        <w:t>World Urbanization Prospects: The 2014 Revision</w:t>
      </w:r>
      <w:r w:rsidRPr="0008241C">
        <w:rPr>
          <w:noProof/>
          <w:sz w:val="22"/>
          <w:szCs w:val="24"/>
        </w:rPr>
        <w:t>.</w:t>
      </w:r>
    </w:p>
    <w:p w14:paraId="798F3AE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P. (2013). </w:t>
      </w:r>
      <w:r w:rsidRPr="0008241C">
        <w:rPr>
          <w:i/>
          <w:iCs/>
          <w:noProof/>
          <w:sz w:val="22"/>
          <w:szCs w:val="24"/>
        </w:rPr>
        <w:t>United Nations Development Programme Asia-Pacific Regional Centre Achieving Sustainable Energy for All in the Asia-Pacific</w:t>
      </w:r>
      <w:r w:rsidRPr="0008241C">
        <w:rPr>
          <w:noProof/>
          <w:sz w:val="22"/>
          <w:szCs w:val="24"/>
        </w:rPr>
        <w:t>.</w:t>
      </w:r>
    </w:p>
    <w:p w14:paraId="06D4D4C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DP. (2015). </w:t>
      </w:r>
      <w:r w:rsidRPr="0008241C">
        <w:rPr>
          <w:i/>
          <w:iCs/>
          <w:noProof/>
          <w:sz w:val="22"/>
          <w:szCs w:val="24"/>
        </w:rPr>
        <w:t>Human Development Report 2015 Work for Human Development</w:t>
      </w:r>
      <w:r w:rsidRPr="0008241C">
        <w:rPr>
          <w:noProof/>
          <w:sz w:val="22"/>
          <w:szCs w:val="24"/>
        </w:rPr>
        <w:t>. New York: United Nation Publication. Retrieved from www.undp.org</w:t>
      </w:r>
    </w:p>
    <w:p w14:paraId="2DF42DD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WCMC. (2016). </w:t>
      </w:r>
      <w:r w:rsidRPr="0008241C">
        <w:rPr>
          <w:i/>
          <w:iCs/>
          <w:noProof/>
          <w:sz w:val="22"/>
          <w:szCs w:val="24"/>
        </w:rPr>
        <w:t>The State of Biodiversity in Asia and the Pacific: A mid-term review of progress towards the Aichi Biodiversity Targets</w:t>
      </w:r>
      <w:r w:rsidRPr="0008241C">
        <w:rPr>
          <w:noProof/>
          <w:sz w:val="22"/>
          <w:szCs w:val="24"/>
        </w:rPr>
        <w:t>. Cambridge, UK. Retrieved from http://www.unep.org/delc/Portals/119/regional brief for Asia and Pacific.pdf</w:t>
      </w:r>
    </w:p>
    <w:p w14:paraId="0B90410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UNEP. (n.d.). Restoring Clean Air in Asia Pacific. Retrieved December 18, 2017, from http://web.unep.org/asiapacific/regional-initiatives/air-quality</w:t>
      </w:r>
    </w:p>
    <w:p w14:paraId="381B061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06). </w:t>
      </w:r>
      <w:r w:rsidRPr="0008241C">
        <w:rPr>
          <w:i/>
          <w:iCs/>
          <w:noProof/>
          <w:sz w:val="22"/>
          <w:szCs w:val="24"/>
        </w:rPr>
        <w:t>Global Deserts Outlook</w:t>
      </w:r>
      <w:r w:rsidRPr="0008241C">
        <w:rPr>
          <w:noProof/>
          <w:sz w:val="22"/>
          <w:szCs w:val="24"/>
        </w:rPr>
        <w:t>. Nairobi.</w:t>
      </w:r>
    </w:p>
    <w:p w14:paraId="7FC5F08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0). </w:t>
      </w:r>
      <w:r w:rsidRPr="0008241C">
        <w:rPr>
          <w:i/>
          <w:iCs/>
          <w:noProof/>
          <w:sz w:val="22"/>
          <w:szCs w:val="24"/>
        </w:rPr>
        <w:t>Environment Outlook for the Arab Region: Environment for Development and Human Well-being</w:t>
      </w:r>
      <w:r w:rsidRPr="0008241C">
        <w:rPr>
          <w:noProof/>
          <w:sz w:val="22"/>
          <w:szCs w:val="24"/>
        </w:rPr>
        <w:t>.</w:t>
      </w:r>
    </w:p>
    <w:p w14:paraId="67A875A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1a). </w:t>
      </w:r>
      <w:r w:rsidRPr="0008241C">
        <w:rPr>
          <w:i/>
          <w:iCs/>
          <w:noProof/>
          <w:sz w:val="22"/>
          <w:szCs w:val="24"/>
        </w:rPr>
        <w:t>Freshwater under threat pacific islands</w:t>
      </w:r>
      <w:r w:rsidRPr="0008241C">
        <w:rPr>
          <w:noProof/>
          <w:sz w:val="22"/>
          <w:szCs w:val="24"/>
        </w:rPr>
        <w:t>.</w:t>
      </w:r>
    </w:p>
    <w:p w14:paraId="44B5899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1b). </w:t>
      </w:r>
      <w:r w:rsidRPr="0008241C">
        <w:rPr>
          <w:i/>
          <w:iCs/>
          <w:noProof/>
          <w:sz w:val="22"/>
          <w:szCs w:val="24"/>
        </w:rPr>
        <w:t>Towards a Green Economy: Pathways to Sustainable Development and Poverty Eradication</w:t>
      </w:r>
      <w:r w:rsidRPr="0008241C">
        <w:rPr>
          <w:noProof/>
          <w:sz w:val="22"/>
          <w:szCs w:val="24"/>
        </w:rPr>
        <w:t>. Retrieved from www.unep.org/greeneconomy</w:t>
      </w:r>
    </w:p>
    <w:p w14:paraId="036B3E9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2a). </w:t>
      </w:r>
      <w:r w:rsidRPr="0008241C">
        <w:rPr>
          <w:i/>
          <w:iCs/>
          <w:noProof/>
          <w:sz w:val="22"/>
          <w:szCs w:val="24"/>
        </w:rPr>
        <w:t>Global Environment Outlook 5 – Summary for Asia and the Pacific Region</w:t>
      </w:r>
      <w:r w:rsidRPr="0008241C">
        <w:rPr>
          <w:noProof/>
          <w:sz w:val="22"/>
          <w:szCs w:val="24"/>
        </w:rPr>
        <w:t>. UNEP.</w:t>
      </w:r>
    </w:p>
    <w:p w14:paraId="444DFD0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2b). Water. In </w:t>
      </w:r>
      <w:r w:rsidRPr="0008241C">
        <w:rPr>
          <w:i/>
          <w:iCs/>
          <w:noProof/>
          <w:sz w:val="22"/>
          <w:szCs w:val="24"/>
        </w:rPr>
        <w:t>Global Environment Outlook 5</w:t>
      </w:r>
      <w:r w:rsidRPr="0008241C">
        <w:rPr>
          <w:noProof/>
          <w:sz w:val="22"/>
          <w:szCs w:val="24"/>
        </w:rPr>
        <w:t xml:space="preserve"> (pp. 97–132).</w:t>
      </w:r>
    </w:p>
    <w:p w14:paraId="7EF1CAC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6a). </w:t>
      </w:r>
      <w:r w:rsidRPr="0008241C">
        <w:rPr>
          <w:i/>
          <w:iCs/>
          <w:noProof/>
          <w:sz w:val="22"/>
          <w:szCs w:val="24"/>
        </w:rPr>
        <w:t>GEO-6 Regional Assessment for Asia and the Pacific</w:t>
      </w:r>
      <w:r w:rsidRPr="0008241C">
        <w:rPr>
          <w:noProof/>
          <w:sz w:val="22"/>
          <w:szCs w:val="24"/>
        </w:rPr>
        <w:t>. Nairobi, Kenya.</w:t>
      </w:r>
    </w:p>
    <w:p w14:paraId="1CFCA26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6b). </w:t>
      </w:r>
      <w:r w:rsidRPr="0008241C">
        <w:rPr>
          <w:i/>
          <w:iCs/>
          <w:noProof/>
          <w:sz w:val="22"/>
          <w:szCs w:val="24"/>
        </w:rPr>
        <w:t>GEO-6 Regional Assessment for West Asia</w:t>
      </w:r>
      <w:r w:rsidRPr="0008241C">
        <w:rPr>
          <w:noProof/>
          <w:sz w:val="22"/>
          <w:szCs w:val="24"/>
        </w:rPr>
        <w:t>. Nairobi, Kenya.</w:t>
      </w:r>
    </w:p>
    <w:p w14:paraId="22EE7A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SCAP. (2006). </w:t>
      </w:r>
      <w:r w:rsidRPr="0008241C">
        <w:rPr>
          <w:i/>
          <w:iCs/>
          <w:noProof/>
          <w:sz w:val="22"/>
          <w:szCs w:val="24"/>
        </w:rPr>
        <w:t>State of the Environment in Asia and the Pacific 2005</w:t>
      </w:r>
      <w:r w:rsidRPr="0008241C">
        <w:rPr>
          <w:noProof/>
          <w:sz w:val="22"/>
          <w:szCs w:val="24"/>
        </w:rPr>
        <w:t>.</w:t>
      </w:r>
    </w:p>
    <w:p w14:paraId="31CDD0A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SCAP. (2014). </w:t>
      </w:r>
      <w:r w:rsidRPr="0008241C">
        <w:rPr>
          <w:i/>
          <w:iCs/>
          <w:noProof/>
          <w:sz w:val="22"/>
          <w:szCs w:val="24"/>
        </w:rPr>
        <w:t xml:space="preserve">Pacific Perspectives 2014, Pacific Perspectives on Fisheries and Sustainable </w:t>
      </w:r>
      <w:r w:rsidRPr="0008241C">
        <w:rPr>
          <w:i/>
          <w:iCs/>
          <w:noProof/>
          <w:sz w:val="22"/>
          <w:szCs w:val="24"/>
        </w:rPr>
        <w:lastRenderedPageBreak/>
        <w:t>Development</w:t>
      </w:r>
      <w:r w:rsidRPr="0008241C">
        <w:rPr>
          <w:noProof/>
          <w:sz w:val="22"/>
          <w:szCs w:val="24"/>
        </w:rPr>
        <w:t>. (R. Gillet, Ed.). Fiji: United Nations Economic and Social Commission for Asia and the Pacific. Retrieved from http://www.unescap.org/sites/default/files/Pacific_Perspectives_ 2014_0.pdf</w:t>
      </w:r>
    </w:p>
    <w:p w14:paraId="3FCAF8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SCAP. (2015a). </w:t>
      </w:r>
      <w:r w:rsidRPr="0008241C">
        <w:rPr>
          <w:i/>
          <w:iCs/>
          <w:noProof/>
          <w:sz w:val="22"/>
          <w:szCs w:val="24"/>
        </w:rPr>
        <w:t>ECONOMIC AND SOCIAL SURVEY OF ASIA AND THE PACIFIC 2015 MAKING GROWTH MORE INCLUSIVE FOR SUSTAINABLE DEVELOPMENT</w:t>
      </w:r>
      <w:r w:rsidRPr="0008241C">
        <w:rPr>
          <w:noProof/>
          <w:sz w:val="22"/>
          <w:szCs w:val="24"/>
        </w:rPr>
        <w:t>. New York: United Nation Publication.</w:t>
      </w:r>
    </w:p>
    <w:p w14:paraId="68AF120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SCAP. (2015b). </w:t>
      </w:r>
      <w:r w:rsidRPr="0008241C">
        <w:rPr>
          <w:i/>
          <w:iCs/>
          <w:noProof/>
          <w:sz w:val="22"/>
          <w:szCs w:val="24"/>
        </w:rPr>
        <w:t>Statistical Yearbook for Asia and the Pacific 2014</w:t>
      </w:r>
      <w:r w:rsidRPr="0008241C">
        <w:rPr>
          <w:noProof/>
          <w:sz w:val="22"/>
          <w:szCs w:val="24"/>
        </w:rPr>
        <w:t>.</w:t>
      </w:r>
    </w:p>
    <w:p w14:paraId="1F54066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SCAP, ADB, &amp; UNDP. (2015). </w:t>
      </w:r>
      <w:r w:rsidRPr="0008241C">
        <w:rPr>
          <w:i/>
          <w:iCs/>
          <w:noProof/>
          <w:sz w:val="22"/>
          <w:szCs w:val="24"/>
        </w:rPr>
        <w:t>Making It Happen: Asia-Pacific Regional MDGs Report 2014/15</w:t>
      </w:r>
      <w:r w:rsidRPr="0008241C">
        <w:rPr>
          <w:noProof/>
          <w:sz w:val="22"/>
          <w:szCs w:val="24"/>
        </w:rPr>
        <w:t>.</w:t>
      </w:r>
    </w:p>
    <w:p w14:paraId="7585EE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FPA. (2014). </w:t>
      </w:r>
      <w:r w:rsidRPr="0008241C">
        <w:rPr>
          <w:i/>
          <w:iCs/>
          <w:noProof/>
          <w:sz w:val="22"/>
          <w:szCs w:val="24"/>
        </w:rPr>
        <w:t>The State of World Population 2014: The Power of 1.8 Billion</w:t>
      </w:r>
      <w:r w:rsidRPr="0008241C">
        <w:rPr>
          <w:noProof/>
          <w:sz w:val="22"/>
          <w:szCs w:val="24"/>
        </w:rPr>
        <w:t>. UNFPA.</w:t>
      </w:r>
    </w:p>
    <w:p w14:paraId="2E163C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HCR. (2015). </w:t>
      </w:r>
      <w:r w:rsidRPr="0008241C">
        <w:rPr>
          <w:i/>
          <w:iCs/>
          <w:noProof/>
          <w:sz w:val="22"/>
          <w:szCs w:val="24"/>
        </w:rPr>
        <w:t>Global trends forced displacement in 2015</w:t>
      </w:r>
      <w:r w:rsidRPr="0008241C">
        <w:rPr>
          <w:noProof/>
          <w:sz w:val="22"/>
          <w:szCs w:val="24"/>
        </w:rPr>
        <w:t>.</w:t>
      </w:r>
    </w:p>
    <w:p w14:paraId="262C338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ion of Concerned Scientists. (2011). Wood for fuel. In </w:t>
      </w:r>
      <w:r w:rsidRPr="0008241C">
        <w:rPr>
          <w:i/>
          <w:iCs/>
          <w:noProof/>
          <w:sz w:val="22"/>
          <w:szCs w:val="24"/>
        </w:rPr>
        <w:t>The root of the problem – What’s driving tropical deforestation today?</w:t>
      </w:r>
      <w:r w:rsidRPr="0008241C">
        <w:rPr>
          <w:noProof/>
          <w:sz w:val="22"/>
          <w:szCs w:val="24"/>
        </w:rPr>
        <w:t xml:space="preserve"> Retrieved from http://www.ucsusa.org/sites/default/files/legacy/assets/documents/global_warming/UCS_DriversofDeforestation_Chap8_Woodfuel.pdf</w:t>
      </w:r>
    </w:p>
    <w:p w14:paraId="08C19D4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ited Nations. (1992). </w:t>
      </w:r>
      <w:r w:rsidRPr="0008241C">
        <w:rPr>
          <w:i/>
          <w:iCs/>
          <w:noProof/>
          <w:sz w:val="22"/>
          <w:szCs w:val="24"/>
        </w:rPr>
        <w:t>Assessment of the environmental impact of port development. A guidebook for EIA of port development.</w:t>
      </w:r>
      <w:r w:rsidRPr="0008241C">
        <w:rPr>
          <w:noProof/>
          <w:sz w:val="22"/>
          <w:szCs w:val="24"/>
        </w:rPr>
        <w:t xml:space="preserve"> New York.</w:t>
      </w:r>
    </w:p>
    <w:p w14:paraId="06BC9C5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ited Nations. (2009). </w:t>
      </w:r>
      <w:r w:rsidRPr="0008241C">
        <w:rPr>
          <w:i/>
          <w:iCs/>
          <w:noProof/>
          <w:sz w:val="22"/>
          <w:szCs w:val="24"/>
        </w:rPr>
        <w:t>State of the World’s Indigenous Peoples</w:t>
      </w:r>
      <w:r w:rsidRPr="0008241C">
        <w:rPr>
          <w:noProof/>
          <w:sz w:val="22"/>
          <w:szCs w:val="24"/>
        </w:rPr>
        <w:t>. New York, USA.</w:t>
      </w:r>
    </w:p>
    <w:p w14:paraId="0CC5A73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ited Nations. (2014). </w:t>
      </w:r>
      <w:r w:rsidRPr="0008241C">
        <w:rPr>
          <w:i/>
          <w:iCs/>
          <w:noProof/>
          <w:sz w:val="22"/>
          <w:szCs w:val="24"/>
        </w:rPr>
        <w:t>World Urbanization Prospects: The 2014 Revision, Highlights (ST/ESA/SER.A/352)</w:t>
      </w:r>
      <w:r w:rsidRPr="0008241C">
        <w:rPr>
          <w:noProof/>
          <w:sz w:val="22"/>
          <w:szCs w:val="24"/>
        </w:rPr>
        <w:t>. New York, USA.</w:t>
      </w:r>
    </w:p>
    <w:p w14:paraId="15ADCA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ited Nations Integrated Water Task Force for Iraq. (2011). </w:t>
      </w:r>
      <w:r w:rsidRPr="0008241C">
        <w:rPr>
          <w:i/>
          <w:iCs/>
          <w:noProof/>
          <w:sz w:val="22"/>
          <w:szCs w:val="24"/>
        </w:rPr>
        <w:t>Managing Change in the Marshlands: Iraq’s Critical Challenge</w:t>
      </w:r>
      <w:r w:rsidRPr="0008241C">
        <w:rPr>
          <w:noProof/>
          <w:sz w:val="22"/>
          <w:szCs w:val="24"/>
        </w:rPr>
        <w:t>. United Nations white paper. http://iq.one.un.org/documents/Marshlands%20Paper%20-%20published%20final.pdf.</w:t>
      </w:r>
    </w:p>
    <w:p w14:paraId="474C7C3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sworth, R. K. F., &amp; Cullen-Unsworth, L. C. (2013). Biodiversity, ecosystem services, and the conservation of seagrass meadows. In B. Maslo &amp; J. L. Lockwood (Eds.), </w:t>
      </w:r>
      <w:r w:rsidRPr="0008241C">
        <w:rPr>
          <w:i/>
          <w:iCs/>
          <w:noProof/>
          <w:sz w:val="22"/>
          <w:szCs w:val="24"/>
        </w:rPr>
        <w:t>Coastal Conservation</w:t>
      </w:r>
      <w:r w:rsidRPr="0008241C">
        <w:rPr>
          <w:noProof/>
          <w:sz w:val="22"/>
          <w:szCs w:val="24"/>
        </w:rPr>
        <w:t xml:space="preserve"> (pp. 95–130). Cambridge: Cambridge University Press. https://doi.org/10.1017/CBO9781139137089.005</w:t>
      </w:r>
    </w:p>
    <w:p w14:paraId="5C46347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WTO. (2012). </w:t>
      </w:r>
      <w:r w:rsidRPr="0008241C">
        <w:rPr>
          <w:i/>
          <w:iCs/>
          <w:noProof/>
          <w:sz w:val="22"/>
          <w:szCs w:val="24"/>
        </w:rPr>
        <w:t>Sustainable Development of Tourism in Deserts</w:t>
      </w:r>
      <w:r w:rsidRPr="0008241C">
        <w:rPr>
          <w:noProof/>
          <w:sz w:val="22"/>
          <w:szCs w:val="24"/>
        </w:rPr>
        <w:t>.</w:t>
      </w:r>
    </w:p>
    <w:p w14:paraId="0C57244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prety, Y., Poudel, R. C., Gurung, J., Chettri, N., &amp; Chaudhary, R. P. (2016a). Traditional use and management of NTFPs in Kangchenjunga Landscape: implications for conservation and livelihoods. </w:t>
      </w:r>
      <w:r w:rsidRPr="0008241C">
        <w:rPr>
          <w:i/>
          <w:iCs/>
          <w:noProof/>
          <w:sz w:val="22"/>
          <w:szCs w:val="24"/>
        </w:rPr>
        <w:t>Journal of Ethnobiology and Ethnomedicine</w:t>
      </w:r>
      <w:r w:rsidRPr="0008241C">
        <w:rPr>
          <w:noProof/>
          <w:sz w:val="22"/>
          <w:szCs w:val="24"/>
        </w:rPr>
        <w:t xml:space="preserve">, </w:t>
      </w:r>
      <w:r w:rsidRPr="0008241C">
        <w:rPr>
          <w:i/>
          <w:iCs/>
          <w:noProof/>
          <w:sz w:val="22"/>
          <w:szCs w:val="24"/>
        </w:rPr>
        <w:t>12</w:t>
      </w:r>
      <w:r w:rsidRPr="0008241C">
        <w:rPr>
          <w:noProof/>
          <w:sz w:val="22"/>
          <w:szCs w:val="24"/>
        </w:rPr>
        <w:t>(19), 1–58. https://doi.org/10.1186/s13002-016-0089-8</w:t>
      </w:r>
    </w:p>
    <w:p w14:paraId="06168A7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prety, Y., Poudel, R. C., Gurung, J., Chettri, N., &amp; Chaudhary, R. P. (2016b). Traditional use and management of NTFPs in Kangchenjunga Landscape: implications for conservation and livelihoods. </w:t>
      </w:r>
      <w:r w:rsidRPr="0008241C">
        <w:rPr>
          <w:i/>
          <w:iCs/>
          <w:noProof/>
          <w:sz w:val="22"/>
          <w:szCs w:val="24"/>
        </w:rPr>
        <w:t>Journal of Ethnobiology and Ethnomedicine</w:t>
      </w:r>
      <w:r w:rsidRPr="0008241C">
        <w:rPr>
          <w:noProof/>
          <w:sz w:val="22"/>
          <w:szCs w:val="24"/>
        </w:rPr>
        <w:t>. https://doi.org/10.1186/s13002-016-0089-8</w:t>
      </w:r>
    </w:p>
    <w:p w14:paraId="29CB8BB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anDerWal, J., Murphy, H. T., Kutt, A. S., Perkins, G. C., Bateman, B. L., Perry, J. J., &amp; Reside, A. E. (2013). Focus on poleward shifts in species’ distribution underestimates the fingerprint of climate change. </w:t>
      </w:r>
      <w:r w:rsidRPr="0008241C">
        <w:rPr>
          <w:i/>
          <w:iCs/>
          <w:noProof/>
          <w:sz w:val="22"/>
          <w:szCs w:val="24"/>
        </w:rPr>
        <w:t>Nature Climate Change</w:t>
      </w:r>
      <w:r w:rsidRPr="0008241C">
        <w:rPr>
          <w:noProof/>
          <w:sz w:val="22"/>
          <w:szCs w:val="24"/>
        </w:rPr>
        <w:t xml:space="preserve">, </w:t>
      </w:r>
      <w:r w:rsidRPr="0008241C">
        <w:rPr>
          <w:i/>
          <w:iCs/>
          <w:noProof/>
          <w:sz w:val="22"/>
          <w:szCs w:val="24"/>
        </w:rPr>
        <w:t>3</w:t>
      </w:r>
      <w:r w:rsidRPr="0008241C">
        <w:rPr>
          <w:noProof/>
          <w:sz w:val="22"/>
          <w:szCs w:val="24"/>
        </w:rPr>
        <w:t>, 239–243. https://doi.org/10.1038/nclimate1688</w:t>
      </w:r>
    </w:p>
    <w:p w14:paraId="00BBCF1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edeld, P., Angelsen, A., Sjaastad, E., &amp; Berg, G. K. (2004). Counting on the Environment - Forest Incomes and the Rural Poor. </w:t>
      </w:r>
      <w:r w:rsidRPr="0008241C">
        <w:rPr>
          <w:i/>
          <w:iCs/>
          <w:noProof/>
          <w:sz w:val="22"/>
          <w:szCs w:val="24"/>
        </w:rPr>
        <w:t>World Bank Environmental Economics Series.</w:t>
      </w:r>
      <w:r w:rsidRPr="0008241C">
        <w:rPr>
          <w:noProof/>
          <w:sz w:val="22"/>
          <w:szCs w:val="24"/>
        </w:rPr>
        <w:t>, (98).</w:t>
      </w:r>
    </w:p>
    <w:p w14:paraId="40035BA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enn, S., Pickering, C., &amp; Green, K. (2014). Spatial and temporal functional changes in alpine summit vegetation are driven by increases in shrubs and graminoids. </w:t>
      </w:r>
      <w:r w:rsidRPr="0008241C">
        <w:rPr>
          <w:i/>
          <w:iCs/>
          <w:noProof/>
          <w:sz w:val="22"/>
          <w:szCs w:val="24"/>
        </w:rPr>
        <w:t>AoB PLANTS</w:t>
      </w:r>
      <w:r w:rsidRPr="0008241C">
        <w:rPr>
          <w:noProof/>
          <w:sz w:val="22"/>
          <w:szCs w:val="24"/>
        </w:rPr>
        <w:t xml:space="preserve">, </w:t>
      </w:r>
      <w:r w:rsidRPr="0008241C">
        <w:rPr>
          <w:i/>
          <w:iCs/>
          <w:noProof/>
          <w:sz w:val="22"/>
          <w:szCs w:val="24"/>
        </w:rPr>
        <w:t>6</w:t>
      </w:r>
      <w:r w:rsidRPr="0008241C">
        <w:rPr>
          <w:noProof/>
          <w:sz w:val="22"/>
          <w:szCs w:val="24"/>
        </w:rPr>
        <w:t>(0). https://doi.org/10.1093/aobpla/plu008</w:t>
      </w:r>
    </w:p>
    <w:p w14:paraId="5BDFCA0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erdon-Kidd, D. C., &amp; Kiem, A. S. (2009). Nature and causes of protracted droughts in southeast Australia: Comparison between the Federation, WWII, and Big Dry droughts. </w:t>
      </w:r>
      <w:r w:rsidRPr="0008241C">
        <w:rPr>
          <w:i/>
          <w:iCs/>
          <w:noProof/>
          <w:sz w:val="22"/>
          <w:szCs w:val="24"/>
        </w:rPr>
        <w:t>Geophysical Research Letters</w:t>
      </w:r>
      <w:r w:rsidRPr="0008241C">
        <w:rPr>
          <w:noProof/>
          <w:sz w:val="22"/>
          <w:szCs w:val="24"/>
        </w:rPr>
        <w:t xml:space="preserve">, </w:t>
      </w:r>
      <w:r w:rsidRPr="0008241C">
        <w:rPr>
          <w:i/>
          <w:iCs/>
          <w:noProof/>
          <w:sz w:val="22"/>
          <w:szCs w:val="24"/>
        </w:rPr>
        <w:t>36</w:t>
      </w:r>
      <w:r w:rsidRPr="0008241C">
        <w:rPr>
          <w:noProof/>
          <w:sz w:val="22"/>
          <w:szCs w:val="24"/>
        </w:rPr>
        <w:t>(22), 1–6. https://doi.org/10.1029/2009GL041067</w:t>
      </w:r>
    </w:p>
    <w:p w14:paraId="3356EC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erschuuren, B., Wild, R., McNeely, J., Oviedo, G., &amp; Washington, B. (2010). </w:t>
      </w:r>
      <w:r w:rsidRPr="0008241C">
        <w:rPr>
          <w:i/>
          <w:iCs/>
          <w:noProof/>
          <w:sz w:val="22"/>
          <w:szCs w:val="24"/>
        </w:rPr>
        <w:t>Sacred Natural Sites Conserving Nature and Culture publishing for a sustainable future</w:t>
      </w:r>
      <w:r w:rsidRPr="0008241C">
        <w:rPr>
          <w:noProof/>
          <w:sz w:val="22"/>
          <w:szCs w:val="24"/>
        </w:rPr>
        <w:t>.</w:t>
      </w:r>
    </w:p>
    <w:p w14:paraId="28A98ED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ijgen, J., Abhilash, P. C., Li, Y. F., Lal, R., Forter, M., Torres, J., Singh, N., Yunus, M., Tian, C., Schaffer, A., &amp; Weber, R. (2011). Hexachlorocyclohexane (HCH) as new Stockholm Convention POPs-a global perspective on the management of Lindane and its waste isomers. </w:t>
      </w:r>
      <w:r w:rsidRPr="0008241C">
        <w:rPr>
          <w:i/>
          <w:iCs/>
          <w:noProof/>
          <w:sz w:val="22"/>
          <w:szCs w:val="24"/>
        </w:rPr>
        <w:t>Environmental Science and Pollution Research</w:t>
      </w:r>
      <w:r w:rsidRPr="0008241C">
        <w:rPr>
          <w:noProof/>
          <w:sz w:val="22"/>
          <w:szCs w:val="24"/>
        </w:rPr>
        <w:t xml:space="preserve">, </w:t>
      </w:r>
      <w:r w:rsidRPr="0008241C">
        <w:rPr>
          <w:i/>
          <w:iCs/>
          <w:noProof/>
          <w:sz w:val="22"/>
          <w:szCs w:val="24"/>
        </w:rPr>
        <w:t>18</w:t>
      </w:r>
      <w:r w:rsidRPr="0008241C">
        <w:rPr>
          <w:noProof/>
          <w:sz w:val="22"/>
          <w:szCs w:val="24"/>
        </w:rPr>
        <w:t>(2), 152–162. https://doi.org/10.1007/s11356-010-0417-9</w:t>
      </w:r>
    </w:p>
    <w:p w14:paraId="0BD91D0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incelli, M. (2015). </w:t>
      </w:r>
      <w:r w:rsidRPr="0008241C">
        <w:rPr>
          <w:i/>
          <w:iCs/>
          <w:noProof/>
          <w:sz w:val="22"/>
          <w:szCs w:val="24"/>
        </w:rPr>
        <w:t>The impacts of shrimp farming on mangrove forests</w:t>
      </w:r>
      <w:r w:rsidRPr="0008241C">
        <w:rPr>
          <w:noProof/>
          <w:sz w:val="22"/>
          <w:szCs w:val="24"/>
        </w:rPr>
        <w:t>.</w:t>
      </w:r>
    </w:p>
    <w:p w14:paraId="233B70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Vinke, K., Martin, M. A., Adams, S., Baarsch, F., Bondeau, A., Coumou, D., Donner, R. V, Menon, A., Perrette, M., Rehfeld, K., Robinson, A., Rocha, M., Schaeffer, M., Schwan, S., Serdeczny, O., &amp; Svirejeva-Hopkins, A. (2017). Climatic risks and impacts in South Asia: extremes of water scarcity and excess. </w:t>
      </w:r>
      <w:r w:rsidRPr="0008241C">
        <w:rPr>
          <w:i/>
          <w:iCs/>
          <w:noProof/>
          <w:sz w:val="22"/>
          <w:szCs w:val="24"/>
        </w:rPr>
        <w:t>Regional Environmental Change</w:t>
      </w:r>
      <w:r w:rsidRPr="0008241C">
        <w:rPr>
          <w:noProof/>
          <w:sz w:val="22"/>
          <w:szCs w:val="24"/>
        </w:rPr>
        <w:t xml:space="preserve">, </w:t>
      </w:r>
      <w:r w:rsidRPr="0008241C">
        <w:rPr>
          <w:i/>
          <w:iCs/>
          <w:noProof/>
          <w:sz w:val="22"/>
          <w:szCs w:val="24"/>
        </w:rPr>
        <w:t>17</w:t>
      </w:r>
      <w:r w:rsidRPr="0008241C">
        <w:rPr>
          <w:noProof/>
          <w:sz w:val="22"/>
          <w:szCs w:val="24"/>
        </w:rPr>
        <w:t>(6), 1569–1583. https://doi.org/10.1007/s10113-015-0924-9</w:t>
      </w:r>
    </w:p>
    <w:p w14:paraId="3A52329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örösmarty, C. J. (2010). Global threats to human water security and river biodiversity. </w:t>
      </w:r>
      <w:r w:rsidRPr="0008241C">
        <w:rPr>
          <w:i/>
          <w:iCs/>
          <w:noProof/>
          <w:sz w:val="22"/>
          <w:szCs w:val="24"/>
        </w:rPr>
        <w:t>Nature</w:t>
      </w:r>
      <w:r w:rsidRPr="0008241C">
        <w:rPr>
          <w:noProof/>
          <w:sz w:val="22"/>
          <w:szCs w:val="24"/>
        </w:rPr>
        <w:t xml:space="preserve">, </w:t>
      </w:r>
      <w:r w:rsidRPr="0008241C">
        <w:rPr>
          <w:i/>
          <w:iCs/>
          <w:noProof/>
          <w:sz w:val="22"/>
          <w:szCs w:val="24"/>
        </w:rPr>
        <w:t>467</w:t>
      </w:r>
      <w:r w:rsidRPr="0008241C">
        <w:rPr>
          <w:noProof/>
          <w:sz w:val="22"/>
          <w:szCs w:val="24"/>
        </w:rPr>
        <w:t>, 555–561. https://doi.org/doi:10.1038/nature09440</w:t>
      </w:r>
    </w:p>
    <w:p w14:paraId="7E6BBB6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lston, J., Robinson, J. G., Bennett, E. L., Breitenmoser, U., da Fonseca, G. A. B., Goodrich, J., Gumal, M., Hunter, L., Johnson, A., Ullas Karanth, K., Leader-Williams, N., MacKinnon, K., Miquelle, D., Pattanavibool, A., Poole, C., Rabinowitz, A., Smith, J. L. D., Stokes, E. J., Stuart, S. N., Vongkhamheng, C., &amp; Wibisono, H. (2010). Bringing the tiger back from the brink-the six percent solution. </w:t>
      </w:r>
      <w:r w:rsidRPr="0008241C">
        <w:rPr>
          <w:i/>
          <w:iCs/>
          <w:noProof/>
          <w:sz w:val="22"/>
          <w:szCs w:val="24"/>
        </w:rPr>
        <w:t>PLoS Biology</w:t>
      </w:r>
      <w:r w:rsidRPr="0008241C">
        <w:rPr>
          <w:noProof/>
          <w:sz w:val="22"/>
          <w:szCs w:val="24"/>
        </w:rPr>
        <w:t>. https://doi.org/10.1371/journal.pbio.1000485</w:t>
      </w:r>
    </w:p>
    <w:p w14:paraId="06010B2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ng, H., Chen, Y., &amp; Chen, Z. (2013). Spatial distribution and temporal trends of mean precipitation and extremes in the arid region, northwest of China, during 1960-2010. </w:t>
      </w:r>
      <w:r w:rsidRPr="0008241C">
        <w:rPr>
          <w:i/>
          <w:iCs/>
          <w:noProof/>
          <w:sz w:val="22"/>
          <w:szCs w:val="24"/>
        </w:rPr>
        <w:t>Hydrological Processes</w:t>
      </w:r>
      <w:r w:rsidRPr="0008241C">
        <w:rPr>
          <w:noProof/>
          <w:sz w:val="22"/>
          <w:szCs w:val="24"/>
        </w:rPr>
        <w:t xml:space="preserve">, </w:t>
      </w:r>
      <w:r w:rsidRPr="0008241C">
        <w:rPr>
          <w:i/>
          <w:iCs/>
          <w:noProof/>
          <w:sz w:val="22"/>
          <w:szCs w:val="24"/>
        </w:rPr>
        <w:t>27</w:t>
      </w:r>
      <w:r w:rsidRPr="0008241C">
        <w:rPr>
          <w:noProof/>
          <w:sz w:val="22"/>
          <w:szCs w:val="24"/>
        </w:rPr>
        <w:t>(12), 1807–1818. https://doi.org/10.1002/hyp.9339</w:t>
      </w:r>
    </w:p>
    <w:p w14:paraId="71159B9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ng, L., Kong, W., Yang, M., Han, J., &amp; Chen, S. (2015). Safety issues and new rapid detection methods in traditional Chinese medicinal materials. </w:t>
      </w:r>
      <w:r w:rsidRPr="0008241C">
        <w:rPr>
          <w:i/>
          <w:iCs/>
          <w:noProof/>
          <w:sz w:val="22"/>
          <w:szCs w:val="24"/>
        </w:rPr>
        <w:t>Acta Pharmaceutica Sinica B</w:t>
      </w:r>
      <w:r w:rsidRPr="0008241C">
        <w:rPr>
          <w:noProof/>
          <w:sz w:val="22"/>
          <w:szCs w:val="24"/>
        </w:rPr>
        <w:t>. https://doi.org/10.1016/j.apsb.2014.12.005</w:t>
      </w:r>
    </w:p>
    <w:p w14:paraId="64FE506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ng, T., Wang, G., Innes, J., Nitschke, C., &amp; Kang, H. (2016). Climatic niche models and their consensus projections for future climates for four major forest tree species in the Asia-Pacific region. </w:t>
      </w:r>
      <w:r w:rsidRPr="0008241C">
        <w:rPr>
          <w:i/>
          <w:iCs/>
          <w:noProof/>
          <w:sz w:val="22"/>
          <w:szCs w:val="24"/>
        </w:rPr>
        <w:t>Forest Ecology and Management</w:t>
      </w:r>
      <w:r w:rsidRPr="0008241C">
        <w:rPr>
          <w:noProof/>
          <w:sz w:val="22"/>
          <w:szCs w:val="24"/>
        </w:rPr>
        <w:t xml:space="preserve">, </w:t>
      </w:r>
      <w:r w:rsidRPr="0008241C">
        <w:rPr>
          <w:i/>
          <w:iCs/>
          <w:noProof/>
          <w:sz w:val="22"/>
          <w:szCs w:val="24"/>
        </w:rPr>
        <w:t>360</w:t>
      </w:r>
      <w:r w:rsidRPr="0008241C">
        <w:rPr>
          <w:noProof/>
          <w:sz w:val="22"/>
          <w:szCs w:val="24"/>
        </w:rPr>
        <w:t>(March), 357–366. https://doi.org/10.1016/j.foreco.2015.08.004</w:t>
      </w:r>
    </w:p>
    <w:p w14:paraId="0B5EB4B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ng, X., Liu, H., Gu, M.-B., Boucek, R., Wu, Z.-M., &amp; Zhou, G.-Y. (2016). Greater impacts from an extreme cold spell on tropical than temperate butterflies in southern China. </w:t>
      </w:r>
      <w:r w:rsidRPr="0008241C">
        <w:rPr>
          <w:i/>
          <w:iCs/>
          <w:noProof/>
          <w:sz w:val="22"/>
          <w:szCs w:val="24"/>
        </w:rPr>
        <w:t>Ecosphere</w:t>
      </w:r>
      <w:r w:rsidRPr="0008241C">
        <w:rPr>
          <w:noProof/>
          <w:sz w:val="22"/>
          <w:szCs w:val="24"/>
        </w:rPr>
        <w:t xml:space="preserve">, </w:t>
      </w:r>
      <w:r w:rsidRPr="0008241C">
        <w:rPr>
          <w:i/>
          <w:iCs/>
          <w:noProof/>
          <w:sz w:val="22"/>
          <w:szCs w:val="24"/>
        </w:rPr>
        <w:t>7</w:t>
      </w:r>
      <w:r w:rsidRPr="0008241C">
        <w:rPr>
          <w:noProof/>
          <w:sz w:val="22"/>
          <w:szCs w:val="24"/>
        </w:rPr>
        <w:t>(5). https://doi.org/DOI: 10.1002/ecs2.1315</w:t>
      </w:r>
    </w:p>
    <w:p w14:paraId="4B47A6A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ng, Z. M., Song, K. S., Liu, D. W., Zhang, S. Q., Li, F., Ren, C. Y., Jin, C., Yang, T., &amp; Zhang, C. H. (2009). Land Conversion from Marsh into Cropland in the Sanjiang Plain during 1954 -2005. </w:t>
      </w:r>
      <w:r w:rsidRPr="0008241C">
        <w:rPr>
          <w:i/>
          <w:iCs/>
          <w:noProof/>
          <w:sz w:val="22"/>
          <w:szCs w:val="24"/>
        </w:rPr>
        <w:t>Wetland Science</w:t>
      </w:r>
      <w:r w:rsidRPr="0008241C">
        <w:rPr>
          <w:noProof/>
          <w:sz w:val="22"/>
          <w:szCs w:val="24"/>
        </w:rPr>
        <w:t xml:space="preserve">, </w:t>
      </w:r>
      <w:r w:rsidRPr="0008241C">
        <w:rPr>
          <w:i/>
          <w:iCs/>
          <w:noProof/>
          <w:sz w:val="22"/>
          <w:szCs w:val="24"/>
        </w:rPr>
        <w:t>7</w:t>
      </w:r>
      <w:r w:rsidRPr="0008241C">
        <w:rPr>
          <w:noProof/>
          <w:sz w:val="22"/>
          <w:szCs w:val="24"/>
        </w:rPr>
        <w:t>(3), 208–217.</w:t>
      </w:r>
    </w:p>
    <w:p w14:paraId="16D103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rd, D. F. (2007). Modelling the potential geographic distribution of invasive ant species in New Zealand. </w:t>
      </w:r>
      <w:r w:rsidRPr="0008241C">
        <w:rPr>
          <w:i/>
          <w:iCs/>
          <w:noProof/>
          <w:sz w:val="22"/>
          <w:szCs w:val="24"/>
        </w:rPr>
        <w:t>Biological Invasions</w:t>
      </w:r>
      <w:r w:rsidRPr="0008241C">
        <w:rPr>
          <w:noProof/>
          <w:sz w:val="22"/>
          <w:szCs w:val="24"/>
        </w:rPr>
        <w:t xml:space="preserve">, </w:t>
      </w:r>
      <w:r w:rsidRPr="0008241C">
        <w:rPr>
          <w:i/>
          <w:iCs/>
          <w:noProof/>
          <w:sz w:val="22"/>
          <w:szCs w:val="24"/>
        </w:rPr>
        <w:t>9</w:t>
      </w:r>
      <w:r w:rsidRPr="0008241C">
        <w:rPr>
          <w:noProof/>
          <w:sz w:val="22"/>
          <w:szCs w:val="24"/>
        </w:rPr>
        <w:t>(6), 723–735. https://doi.org/10.1007/s10530-006-9072-y</w:t>
      </w:r>
    </w:p>
    <w:p w14:paraId="6B8B8C9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rd, P. J., Jongman, B., Kummu, M., Dettinger, M. D., Sperna Weiland, F. C., &amp; Winsemius, H. C. (2014). Strong influence of El Niño Southern Oscillation on flood risk around the world. </w:t>
      </w:r>
      <w:r w:rsidRPr="0008241C">
        <w:rPr>
          <w:i/>
          <w:iCs/>
          <w:noProof/>
          <w:sz w:val="22"/>
          <w:szCs w:val="24"/>
        </w:rPr>
        <w:t xml:space="preserve">Proceedings of the National Academy of Sciences </w:t>
      </w:r>
      <w:r w:rsidRPr="0008241C">
        <w:rPr>
          <w:noProof/>
          <w:sz w:val="22"/>
          <w:szCs w:val="24"/>
        </w:rPr>
        <w:t xml:space="preserve">, </w:t>
      </w:r>
      <w:r w:rsidRPr="0008241C">
        <w:rPr>
          <w:i/>
          <w:iCs/>
          <w:noProof/>
          <w:sz w:val="22"/>
          <w:szCs w:val="24"/>
        </w:rPr>
        <w:t>111</w:t>
      </w:r>
      <w:r w:rsidRPr="0008241C">
        <w:rPr>
          <w:noProof/>
          <w:sz w:val="22"/>
          <w:szCs w:val="24"/>
        </w:rPr>
        <w:t>(44), 15659–15664. https://doi.org/10.1073/pnas.1409822111</w:t>
      </w:r>
    </w:p>
    <w:p w14:paraId="639E45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tson, R. A., Cheung, W. W. L., Anticamara, J. A., Sumaila, R. U., Zeller, D., &amp; Pauly, D. (2013). Global marine yield halved as fishing intensity redoubles. </w:t>
      </w:r>
      <w:r w:rsidRPr="0008241C">
        <w:rPr>
          <w:i/>
          <w:iCs/>
          <w:noProof/>
          <w:sz w:val="22"/>
          <w:szCs w:val="24"/>
        </w:rPr>
        <w:t>Fish and Fisheries</w:t>
      </w:r>
      <w:r w:rsidRPr="0008241C">
        <w:rPr>
          <w:noProof/>
          <w:sz w:val="22"/>
          <w:szCs w:val="24"/>
        </w:rPr>
        <w:t xml:space="preserve">, </w:t>
      </w:r>
      <w:r w:rsidRPr="0008241C">
        <w:rPr>
          <w:i/>
          <w:iCs/>
          <w:noProof/>
          <w:sz w:val="22"/>
          <w:szCs w:val="24"/>
        </w:rPr>
        <w:t>14</w:t>
      </w:r>
      <w:r w:rsidRPr="0008241C">
        <w:rPr>
          <w:noProof/>
          <w:sz w:val="22"/>
          <w:szCs w:val="24"/>
        </w:rPr>
        <w:t>(4), 493–503. https://doi.org/10.1111/j.1467-2979.2012.00483.x</w:t>
      </w:r>
    </w:p>
    <w:p w14:paraId="49D420A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tts, C. H., &amp; Larivière, M.-C. (2004). The importance of urban reserves for conserving beetle communities: a case study from New Zealand. </w:t>
      </w:r>
      <w:r w:rsidRPr="0008241C">
        <w:rPr>
          <w:i/>
          <w:iCs/>
          <w:noProof/>
          <w:sz w:val="22"/>
          <w:szCs w:val="24"/>
        </w:rPr>
        <w:t>Journal of Insect Conservation</w:t>
      </w:r>
      <w:r w:rsidRPr="0008241C">
        <w:rPr>
          <w:noProof/>
          <w:sz w:val="22"/>
          <w:szCs w:val="24"/>
        </w:rPr>
        <w:t xml:space="preserve">, </w:t>
      </w:r>
      <w:r w:rsidRPr="0008241C">
        <w:rPr>
          <w:i/>
          <w:iCs/>
          <w:noProof/>
          <w:sz w:val="22"/>
          <w:szCs w:val="24"/>
        </w:rPr>
        <w:t>8</w:t>
      </w:r>
      <w:r w:rsidRPr="0008241C">
        <w:rPr>
          <w:noProof/>
          <w:sz w:val="22"/>
          <w:szCs w:val="24"/>
        </w:rPr>
        <w:t>(1), 47–58. https://doi.org/10.1023/B:JICO.0000027504.92727.ab</w:t>
      </w:r>
    </w:p>
    <w:p w14:paraId="69F4EC5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ber, E. (2017). </w:t>
      </w:r>
      <w:r w:rsidRPr="0008241C">
        <w:rPr>
          <w:i/>
          <w:iCs/>
          <w:noProof/>
          <w:sz w:val="22"/>
          <w:szCs w:val="24"/>
        </w:rPr>
        <w:t>Invasive plant species of the world: a reference guide to environmental weeds</w:t>
      </w:r>
      <w:r w:rsidRPr="0008241C">
        <w:rPr>
          <w:noProof/>
          <w:sz w:val="22"/>
          <w:szCs w:val="24"/>
        </w:rPr>
        <w:t>. CABI.</w:t>
      </w:r>
    </w:p>
    <w:p w14:paraId="741CEC9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eks ES, Walker S, Dymond JR, Shepherd JD, &amp; Clarkson BD. (2013). Patterns of past and recent conversion of indigenous grasslands in the South Island, New Zealand. </w:t>
      </w:r>
      <w:r w:rsidRPr="0008241C">
        <w:rPr>
          <w:i/>
          <w:iCs/>
          <w:noProof/>
          <w:sz w:val="22"/>
          <w:szCs w:val="24"/>
        </w:rPr>
        <w:t>New Zealand Journal of Ecology</w:t>
      </w:r>
      <w:r w:rsidRPr="0008241C">
        <w:rPr>
          <w:noProof/>
          <w:sz w:val="22"/>
          <w:szCs w:val="24"/>
        </w:rPr>
        <w:t xml:space="preserve">, </w:t>
      </w:r>
      <w:r w:rsidRPr="0008241C">
        <w:rPr>
          <w:i/>
          <w:iCs/>
          <w:noProof/>
          <w:sz w:val="22"/>
          <w:szCs w:val="24"/>
        </w:rPr>
        <w:t>37</w:t>
      </w:r>
      <w:r w:rsidRPr="0008241C">
        <w:rPr>
          <w:noProof/>
          <w:sz w:val="22"/>
          <w:szCs w:val="24"/>
        </w:rPr>
        <w:t>(127–138).</w:t>
      </w:r>
    </w:p>
    <w:p w14:paraId="14ACAB1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F. (2009). </w:t>
      </w:r>
      <w:r w:rsidRPr="0008241C">
        <w:rPr>
          <w:i/>
          <w:iCs/>
          <w:noProof/>
          <w:sz w:val="22"/>
          <w:szCs w:val="24"/>
        </w:rPr>
        <w:t>Thirsty energy – Water and energy in the 21st Century</w:t>
      </w:r>
      <w:r w:rsidRPr="0008241C">
        <w:rPr>
          <w:noProof/>
          <w:sz w:val="22"/>
          <w:szCs w:val="24"/>
        </w:rPr>
        <w:t>.</w:t>
      </w:r>
    </w:p>
    <w:p w14:paraId="3F2CED4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F. (2013). </w:t>
      </w:r>
      <w:r w:rsidRPr="0008241C">
        <w:rPr>
          <w:i/>
          <w:iCs/>
          <w:noProof/>
          <w:sz w:val="22"/>
          <w:szCs w:val="24"/>
        </w:rPr>
        <w:t>Energy Vision 2013 Energy transitions: Past and Future Industry Vision Prepared in Partnership with IHS CERA</w:t>
      </w:r>
      <w:r w:rsidRPr="0008241C">
        <w:rPr>
          <w:noProof/>
          <w:sz w:val="22"/>
          <w:szCs w:val="24"/>
        </w:rPr>
        <w:t>.</w:t>
      </w:r>
    </w:p>
    <w:p w14:paraId="39974E5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F. (2016). </w:t>
      </w:r>
      <w:r w:rsidRPr="0008241C">
        <w:rPr>
          <w:i/>
          <w:iCs/>
          <w:noProof/>
          <w:sz w:val="22"/>
          <w:szCs w:val="24"/>
        </w:rPr>
        <w:t>Inspiting future cities and urban services</w:t>
      </w:r>
      <w:r w:rsidRPr="0008241C">
        <w:rPr>
          <w:noProof/>
          <w:sz w:val="22"/>
          <w:szCs w:val="24"/>
        </w:rPr>
        <w:t>. Geneve: World Economic Forum.</w:t>
      </w:r>
    </w:p>
    <w:p w14:paraId="7CA4B35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F. (2017). </w:t>
      </w:r>
      <w:r w:rsidRPr="0008241C">
        <w:rPr>
          <w:i/>
          <w:iCs/>
          <w:noProof/>
          <w:sz w:val="22"/>
          <w:szCs w:val="24"/>
        </w:rPr>
        <w:t>Internet for all – An investment framework for digital adoption</w:t>
      </w:r>
      <w:r w:rsidRPr="0008241C">
        <w:rPr>
          <w:noProof/>
          <w:sz w:val="22"/>
          <w:szCs w:val="24"/>
        </w:rPr>
        <w:t>. (White Paper). Geneva, World Economic Forum.</w:t>
      </w:r>
    </w:p>
    <w:p w14:paraId="5580439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imerskirch, H., Inchausti, P., Guinet, C., &amp; Barbraud, C. (2003). Trends in bird and seal populations as indicators of a system shift in the Southern Ocean. </w:t>
      </w:r>
      <w:r w:rsidRPr="0008241C">
        <w:rPr>
          <w:i/>
          <w:iCs/>
          <w:noProof/>
          <w:sz w:val="22"/>
          <w:szCs w:val="24"/>
        </w:rPr>
        <w:t>Antarctic Science</w:t>
      </w:r>
      <w:r w:rsidRPr="0008241C">
        <w:rPr>
          <w:noProof/>
          <w:sz w:val="22"/>
          <w:szCs w:val="24"/>
        </w:rPr>
        <w:t xml:space="preserve">, </w:t>
      </w:r>
      <w:r w:rsidRPr="0008241C">
        <w:rPr>
          <w:i/>
          <w:iCs/>
          <w:noProof/>
          <w:sz w:val="22"/>
          <w:szCs w:val="24"/>
        </w:rPr>
        <w:t>15</w:t>
      </w:r>
      <w:r w:rsidRPr="0008241C">
        <w:rPr>
          <w:noProof/>
          <w:sz w:val="22"/>
          <w:szCs w:val="24"/>
        </w:rPr>
        <w:t>(2), 249–256. https://doi.org/10.1017/S0954102003001202</w:t>
      </w:r>
    </w:p>
    <w:p w14:paraId="34AD691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lcomme, R. L., Baird, I. G., Dudgeon, D., Halls, A., Lamberts, D., &amp; Mustafa, M. G. (2015). </w:t>
      </w:r>
      <w:r w:rsidRPr="0008241C">
        <w:rPr>
          <w:noProof/>
          <w:sz w:val="22"/>
          <w:szCs w:val="24"/>
        </w:rPr>
        <w:lastRenderedPageBreak/>
        <w:t xml:space="preserve">Fisheries of the rivers of Southeast Asia. In </w:t>
      </w:r>
      <w:r w:rsidRPr="0008241C">
        <w:rPr>
          <w:i/>
          <w:iCs/>
          <w:noProof/>
          <w:sz w:val="22"/>
          <w:szCs w:val="24"/>
        </w:rPr>
        <w:t>Freshwater Fisheries Ecology</w:t>
      </w:r>
      <w:r w:rsidRPr="0008241C">
        <w:rPr>
          <w:noProof/>
          <w:sz w:val="22"/>
          <w:szCs w:val="24"/>
        </w:rPr>
        <w:t xml:space="preserve"> (pp. 363–376). https://doi.org/10.1002/9781118394380.ch29</w:t>
      </w:r>
    </w:p>
    <w:p w14:paraId="7BA59F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lcomme, R., &amp; Vidthayanom, C. (2003). </w:t>
      </w:r>
      <w:r w:rsidRPr="0008241C">
        <w:rPr>
          <w:i/>
          <w:iCs/>
          <w:noProof/>
          <w:sz w:val="22"/>
          <w:szCs w:val="24"/>
        </w:rPr>
        <w:t>The impacts of introductions and stocking of exotic species in the Mekong Basin and policies for their control.</w:t>
      </w:r>
      <w:r w:rsidRPr="0008241C">
        <w:rPr>
          <w:noProof/>
          <w:sz w:val="22"/>
          <w:szCs w:val="24"/>
        </w:rPr>
        <w:t xml:space="preserve"> MRC Technical Paper No. 9, Mekong River Commission, Phnom Penh. 38 pp. ISSN: 1683-1489.</w:t>
      </w:r>
    </w:p>
    <w:p w14:paraId="1BF32C4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rtz-Kanounnikoff, S., &amp; Kongphan-apirak, M. (2008). </w:t>
      </w:r>
      <w:r w:rsidRPr="0008241C">
        <w:rPr>
          <w:i/>
          <w:iCs/>
          <w:noProof/>
          <w:sz w:val="22"/>
          <w:szCs w:val="24"/>
        </w:rPr>
        <w:t>Reducing forest emissions in Southeast Asia: A review of drivers of land-use change and how payments for environmental services (PES) schemes can affect them</w:t>
      </w:r>
      <w:r w:rsidRPr="0008241C">
        <w:rPr>
          <w:noProof/>
          <w:sz w:val="22"/>
          <w:szCs w:val="24"/>
        </w:rPr>
        <w:t xml:space="preserve">. </w:t>
      </w:r>
      <w:r w:rsidRPr="0008241C">
        <w:rPr>
          <w:i/>
          <w:iCs/>
          <w:noProof/>
          <w:sz w:val="22"/>
          <w:szCs w:val="24"/>
        </w:rPr>
        <w:t>CIFOR Working Paper no. 41</w:t>
      </w:r>
      <w:r w:rsidRPr="0008241C">
        <w:rPr>
          <w:noProof/>
          <w:sz w:val="22"/>
          <w:szCs w:val="24"/>
        </w:rPr>
        <w:t>. Center for International Forestry Research (CIFOR), Bogor, Indonesia. https://doi.org/10.17528/cifor/002604</w:t>
      </w:r>
    </w:p>
    <w:p w14:paraId="5AF6091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stbrooks, R. G., Manning, S. T., &amp; Waugh, J. D. (2014). Early detection and rapid response: a cost-effective strategy for minimizing the establishment and spread of new and emerging invasive plants by global trade, travel and climate change. In </w:t>
      </w:r>
      <w:r w:rsidRPr="0008241C">
        <w:rPr>
          <w:i/>
          <w:iCs/>
          <w:noProof/>
          <w:sz w:val="22"/>
          <w:szCs w:val="24"/>
        </w:rPr>
        <w:t>Invasive species and global climate change</w:t>
      </w:r>
      <w:r w:rsidRPr="0008241C">
        <w:rPr>
          <w:noProof/>
          <w:sz w:val="22"/>
          <w:szCs w:val="24"/>
        </w:rPr>
        <w:t xml:space="preserve"> (pp. 305–325). Wallingford: CABI. https://doi.org/10.1079/9781780641645.0305</w:t>
      </w:r>
    </w:p>
    <w:p w14:paraId="2BC78FC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halley, R. D. B., Price, J. N., Macdonald, M. J., &amp; Berney, P. J. (2011). Drivers of change in the Social-Ecological Systems of the Gwydir Wetlands and Macquarie Marshes in northern New South Wales, Australia. </w:t>
      </w:r>
      <w:r w:rsidRPr="0008241C">
        <w:rPr>
          <w:i/>
          <w:iCs/>
          <w:noProof/>
          <w:sz w:val="22"/>
          <w:szCs w:val="24"/>
        </w:rPr>
        <w:t>The Rangeland Journal</w:t>
      </w:r>
      <w:r w:rsidRPr="0008241C">
        <w:rPr>
          <w:noProof/>
          <w:sz w:val="22"/>
          <w:szCs w:val="24"/>
        </w:rPr>
        <w:t xml:space="preserve">, </w:t>
      </w:r>
      <w:r w:rsidRPr="0008241C">
        <w:rPr>
          <w:i/>
          <w:iCs/>
          <w:noProof/>
          <w:sz w:val="22"/>
          <w:szCs w:val="24"/>
        </w:rPr>
        <w:t>33</w:t>
      </w:r>
      <w:r w:rsidRPr="0008241C">
        <w:rPr>
          <w:noProof/>
          <w:sz w:val="22"/>
          <w:szCs w:val="24"/>
        </w:rPr>
        <w:t>(2), 109–119. https://doi.org/http://dx.doi.org/10.1071/RJ11002</w:t>
      </w:r>
    </w:p>
    <w:p w14:paraId="21E35F4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heeler, K., &amp; Nauright, J. (2006). A Global Perspective on the Environmental Impact of Golf. </w:t>
      </w:r>
      <w:r w:rsidRPr="0008241C">
        <w:rPr>
          <w:i/>
          <w:iCs/>
          <w:noProof/>
          <w:sz w:val="22"/>
          <w:szCs w:val="24"/>
        </w:rPr>
        <w:t>Sport in Society</w:t>
      </w:r>
      <w:r w:rsidRPr="0008241C">
        <w:rPr>
          <w:noProof/>
          <w:sz w:val="22"/>
          <w:szCs w:val="24"/>
        </w:rPr>
        <w:t xml:space="preserve">, </w:t>
      </w:r>
      <w:r w:rsidRPr="0008241C">
        <w:rPr>
          <w:i/>
          <w:iCs/>
          <w:noProof/>
          <w:sz w:val="22"/>
          <w:szCs w:val="24"/>
        </w:rPr>
        <w:t>9</w:t>
      </w:r>
      <w:r w:rsidRPr="0008241C">
        <w:rPr>
          <w:noProof/>
          <w:sz w:val="22"/>
          <w:szCs w:val="24"/>
        </w:rPr>
        <w:t>(3), 427–443. https://doi.org/10.1080/17430430600673449</w:t>
      </w:r>
    </w:p>
    <w:p w14:paraId="2ACB9B3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helan, C. J., Wenny, D. G., &amp; Marquis, R. J. (2008). Ecosystem Services Provided by Birds. </w:t>
      </w:r>
      <w:r w:rsidRPr="0008241C">
        <w:rPr>
          <w:i/>
          <w:iCs/>
          <w:noProof/>
          <w:sz w:val="22"/>
          <w:szCs w:val="24"/>
        </w:rPr>
        <w:t>Annals of the New York Academy of Sciences</w:t>
      </w:r>
      <w:r w:rsidRPr="0008241C">
        <w:rPr>
          <w:noProof/>
          <w:sz w:val="22"/>
          <w:szCs w:val="24"/>
        </w:rPr>
        <w:t xml:space="preserve">, </w:t>
      </w:r>
      <w:r w:rsidRPr="0008241C">
        <w:rPr>
          <w:i/>
          <w:iCs/>
          <w:noProof/>
          <w:sz w:val="22"/>
          <w:szCs w:val="24"/>
        </w:rPr>
        <w:t>1134</w:t>
      </w:r>
      <w:r w:rsidRPr="0008241C">
        <w:rPr>
          <w:noProof/>
          <w:sz w:val="22"/>
          <w:szCs w:val="24"/>
        </w:rPr>
        <w:t>(1), 25–60. https://doi.org/10.1196/annals.1439.003</w:t>
      </w:r>
    </w:p>
    <w:p w14:paraId="600E2DB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hite, R., Murray, S., &amp; Rohweder, M. (2000). </w:t>
      </w:r>
      <w:r w:rsidRPr="0008241C">
        <w:rPr>
          <w:i/>
          <w:iCs/>
          <w:noProof/>
          <w:sz w:val="22"/>
          <w:szCs w:val="24"/>
        </w:rPr>
        <w:t>Pilot Analysis of Global Ecosystems: Grassland Ecosystems</w:t>
      </w:r>
      <w:r w:rsidRPr="0008241C">
        <w:rPr>
          <w:noProof/>
          <w:sz w:val="22"/>
          <w:szCs w:val="24"/>
        </w:rPr>
        <w:t>. Washington D.C. Retrieved from http://www.wri.org/sites/default/files/pdf/page_grasslands.pdf</w:t>
      </w:r>
    </w:p>
    <w:p w14:paraId="1AFCFA8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HO. (2014). </w:t>
      </w:r>
      <w:r w:rsidRPr="0008241C">
        <w:rPr>
          <w:i/>
          <w:iCs/>
          <w:noProof/>
          <w:sz w:val="22"/>
          <w:szCs w:val="24"/>
        </w:rPr>
        <w:t>A global brief on vector-borne diseases</w:t>
      </w:r>
      <w:r w:rsidRPr="0008241C">
        <w:rPr>
          <w:noProof/>
          <w:sz w:val="22"/>
          <w:szCs w:val="24"/>
        </w:rPr>
        <w:t>. Retrieved from www.who.int/about/licensing/copyright_form/en/</w:t>
      </w:r>
    </w:p>
    <w:p w14:paraId="762321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HO. (2016). </w:t>
      </w:r>
      <w:r w:rsidRPr="0008241C">
        <w:rPr>
          <w:i/>
          <w:iCs/>
          <w:noProof/>
          <w:sz w:val="22"/>
          <w:szCs w:val="24"/>
        </w:rPr>
        <w:t>Ambient air pollution: A global assessment of exposure and burden of disease</w:t>
      </w:r>
      <w:r w:rsidRPr="0008241C">
        <w:rPr>
          <w:noProof/>
          <w:sz w:val="22"/>
          <w:szCs w:val="24"/>
        </w:rPr>
        <w:t>. Geneva, Switzerland.</w:t>
      </w:r>
    </w:p>
    <w:p w14:paraId="3CB8933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cke, B., Sikkema, R., Dornburg, V., &amp; Faaij, A. (2011). Exploring land use changes and the role of palm oil production in Indonesia and Malaysia. </w:t>
      </w:r>
      <w:r w:rsidRPr="0008241C">
        <w:rPr>
          <w:i/>
          <w:iCs/>
          <w:noProof/>
          <w:sz w:val="22"/>
          <w:szCs w:val="24"/>
        </w:rPr>
        <w:t>Land Use Policy</w:t>
      </w:r>
      <w:r w:rsidRPr="0008241C">
        <w:rPr>
          <w:noProof/>
          <w:sz w:val="22"/>
          <w:szCs w:val="24"/>
        </w:rPr>
        <w:t xml:space="preserve">, </w:t>
      </w:r>
      <w:r w:rsidRPr="0008241C">
        <w:rPr>
          <w:i/>
          <w:iCs/>
          <w:noProof/>
          <w:sz w:val="22"/>
          <w:szCs w:val="24"/>
        </w:rPr>
        <w:t>28</w:t>
      </w:r>
      <w:r w:rsidRPr="0008241C">
        <w:rPr>
          <w:noProof/>
          <w:sz w:val="22"/>
          <w:szCs w:val="24"/>
        </w:rPr>
        <w:t>(1), 193–206. https://doi.org/10.1016/j.landusepol.2010.06.001</w:t>
      </w:r>
    </w:p>
    <w:p w14:paraId="0FF3AF1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lhelmsson, D. (2010). </w:t>
      </w:r>
      <w:r w:rsidRPr="0008241C">
        <w:rPr>
          <w:i/>
          <w:iCs/>
          <w:noProof/>
          <w:sz w:val="22"/>
          <w:szCs w:val="24"/>
        </w:rPr>
        <w:t>Greening Blue Energy: Identifying and managing the biodiversity risks and opportunities of off shore renewable energy</w:t>
      </w:r>
      <w:r w:rsidRPr="0008241C">
        <w:rPr>
          <w:noProof/>
          <w:sz w:val="22"/>
          <w:szCs w:val="24"/>
        </w:rPr>
        <w:t>.</w:t>
      </w:r>
    </w:p>
    <w:p w14:paraId="1291F6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lliams, J. W., &amp; Jackson, S. T. (2007). Novel climates, no-analog communities, and ecological surprises Novel climates, no-analog communities, and ecological surprises Frontiers in Ecology and the Environment 2007 5:9, 475-482 Frontiers in Ecology and the Environment 2007 5:9, 475-482. </w:t>
      </w:r>
      <w:r w:rsidRPr="0008241C">
        <w:rPr>
          <w:i/>
          <w:iCs/>
          <w:noProof/>
          <w:sz w:val="22"/>
          <w:szCs w:val="24"/>
        </w:rPr>
        <w:t>Frontiers in Ecology and the Environment</w:t>
      </w:r>
      <w:r w:rsidRPr="0008241C">
        <w:rPr>
          <w:noProof/>
          <w:sz w:val="22"/>
          <w:szCs w:val="24"/>
        </w:rPr>
        <w:t xml:space="preserve">, </w:t>
      </w:r>
      <w:r w:rsidRPr="0008241C">
        <w:rPr>
          <w:i/>
          <w:iCs/>
          <w:noProof/>
          <w:sz w:val="22"/>
          <w:szCs w:val="24"/>
        </w:rPr>
        <w:t>5</w:t>
      </w:r>
      <w:r w:rsidRPr="0008241C">
        <w:rPr>
          <w:noProof/>
          <w:sz w:val="22"/>
          <w:szCs w:val="24"/>
        </w:rPr>
        <w:t>(9), 475–482. https://doi.org/10.1890/1540-9295(2007)5[475:NCNCAE]2.0.CO;2</w:t>
      </w:r>
    </w:p>
    <w:p w14:paraId="04A890D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lliams, R. J., Wahren, C. ‐H., Stott, K. A. J., Camac, J. S., White, M., Burns, E., Harris, S., Nash, M., Morgan, J. W., Venn, S., Papst, W. A., &amp; Hoffmann, A. A. (2015). </w:t>
      </w:r>
      <w:r w:rsidRPr="0008241C">
        <w:rPr>
          <w:i/>
          <w:iCs/>
          <w:noProof/>
          <w:sz w:val="22"/>
          <w:szCs w:val="24"/>
        </w:rPr>
        <w:t>An International Union for the Conservation of Nature Red List ecosystems risk assessment for alpine snow patch herbfields, South-Eastern Australia: Risk Assessment in Alpine Herbfields</w:t>
      </w:r>
      <w:r w:rsidRPr="0008241C">
        <w:rPr>
          <w:noProof/>
          <w:sz w:val="22"/>
          <w:szCs w:val="24"/>
        </w:rPr>
        <w:t xml:space="preserve">. </w:t>
      </w:r>
      <w:r w:rsidRPr="0008241C">
        <w:rPr>
          <w:i/>
          <w:iCs/>
          <w:noProof/>
          <w:sz w:val="22"/>
          <w:szCs w:val="24"/>
        </w:rPr>
        <w:t>Austral Ecology</w:t>
      </w:r>
      <w:r w:rsidRPr="0008241C">
        <w:rPr>
          <w:noProof/>
          <w:sz w:val="22"/>
          <w:szCs w:val="24"/>
        </w:rPr>
        <w:t xml:space="preserve"> (Vol. 40). https://doi.org/10.1111/aec.12266</w:t>
      </w:r>
    </w:p>
    <w:p w14:paraId="51C953A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lliams, S. L., &amp; Smith, J. E. (2007). A Global Review of the Distribution, Taxonomy, and Impacts of Introduced Seaweeds. </w:t>
      </w:r>
      <w:r w:rsidRPr="0008241C">
        <w:rPr>
          <w:i/>
          <w:iCs/>
          <w:noProof/>
          <w:sz w:val="22"/>
          <w:szCs w:val="24"/>
        </w:rPr>
        <w:t>Annual Review of Ecology, Evolution, and Systematics</w:t>
      </w:r>
      <w:r w:rsidRPr="0008241C">
        <w:rPr>
          <w:noProof/>
          <w:sz w:val="22"/>
          <w:szCs w:val="24"/>
        </w:rPr>
        <w:t xml:space="preserve">, </w:t>
      </w:r>
      <w:r w:rsidRPr="0008241C">
        <w:rPr>
          <w:i/>
          <w:iCs/>
          <w:noProof/>
          <w:sz w:val="22"/>
          <w:szCs w:val="24"/>
        </w:rPr>
        <w:t>38</w:t>
      </w:r>
      <w:r w:rsidRPr="0008241C">
        <w:rPr>
          <w:noProof/>
          <w:sz w:val="22"/>
          <w:szCs w:val="24"/>
        </w:rPr>
        <w:t>(1), 327–359. https://doi.org/10.1146/annurev.ecolsys.38.091206.095543</w:t>
      </w:r>
    </w:p>
    <w:p w14:paraId="339A4B4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lson, J. R. U., Gairifo, C., Gibson, M. R., Arianoutsou, M., Bakar, B. B., Baret, S., Celesti-Grapow, L., Ditomaso, J. M., Dufour-Dror, J. M., Kueffer, C., Kull, C. A., Hoffmann, J. H., Impson, F. A. C., Loope, L. L., Marchante, E., Marchante, H., Moore, J. L., Murphy, D. J., Tassin, J., Witt, A., Zenni, R. D., &amp; Richardson, D. M. (2011). Risk assessment, eradication, and biological control: Global efforts to limit Australian acacia invasions. </w:t>
      </w:r>
      <w:r w:rsidRPr="0008241C">
        <w:rPr>
          <w:i/>
          <w:iCs/>
          <w:noProof/>
          <w:sz w:val="22"/>
          <w:szCs w:val="24"/>
        </w:rPr>
        <w:t>Diversity and Distributions</w:t>
      </w:r>
      <w:r w:rsidRPr="0008241C">
        <w:rPr>
          <w:noProof/>
          <w:sz w:val="22"/>
          <w:szCs w:val="24"/>
        </w:rPr>
        <w:t xml:space="preserve">, </w:t>
      </w:r>
      <w:r w:rsidRPr="0008241C">
        <w:rPr>
          <w:i/>
          <w:iCs/>
          <w:noProof/>
          <w:sz w:val="22"/>
          <w:szCs w:val="24"/>
        </w:rPr>
        <w:t>17</w:t>
      </w:r>
      <w:r w:rsidRPr="0008241C">
        <w:rPr>
          <w:noProof/>
          <w:sz w:val="22"/>
          <w:szCs w:val="24"/>
        </w:rPr>
        <w:t>(5), 1030–1046. https://doi.org/10.1111/j.1472-4642.2011.00815.x</w:t>
      </w:r>
    </w:p>
    <w:p w14:paraId="41471CC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odroffe, C. D., Rogers, K., McKee, K. L., Lovelock, C. E., Mendelssohn, I. A., &amp; Saintilan, N. (2016). Mangrove Sedimentation and Response to Relative Sea-Level Rise. </w:t>
      </w:r>
      <w:r w:rsidRPr="0008241C">
        <w:rPr>
          <w:i/>
          <w:iCs/>
          <w:noProof/>
          <w:sz w:val="22"/>
          <w:szCs w:val="24"/>
        </w:rPr>
        <w:t>Annual Review of Marine Science</w:t>
      </w:r>
      <w:r w:rsidRPr="0008241C">
        <w:rPr>
          <w:noProof/>
          <w:sz w:val="22"/>
          <w:szCs w:val="24"/>
        </w:rPr>
        <w:t xml:space="preserve">, </w:t>
      </w:r>
      <w:r w:rsidRPr="0008241C">
        <w:rPr>
          <w:i/>
          <w:iCs/>
          <w:noProof/>
          <w:sz w:val="22"/>
          <w:szCs w:val="24"/>
        </w:rPr>
        <w:t>8</w:t>
      </w:r>
      <w:r w:rsidRPr="0008241C">
        <w:rPr>
          <w:noProof/>
          <w:sz w:val="22"/>
          <w:szCs w:val="24"/>
        </w:rPr>
        <w:t>(1), 243–266. https://doi.org/10.1146/annurev-marine-122414-034025</w:t>
      </w:r>
    </w:p>
    <w:p w14:paraId="60275E9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Wookey, P. A., Aerts, R., Bardgett, R. D., Baptist, F., Bråthen, K., Cornelissen, J. H. C., Gough, L., Hartley, I. P., Hopkins, D. W., Lavorel, S., &amp; Shaver, G. R. (2009). Ecosystem feedbacks and cascade processes: Understanding their role in the responses of Arctic and alpine ecosystems to environmental change. </w:t>
      </w:r>
      <w:r w:rsidRPr="0008241C">
        <w:rPr>
          <w:i/>
          <w:iCs/>
          <w:noProof/>
          <w:sz w:val="22"/>
          <w:szCs w:val="24"/>
        </w:rPr>
        <w:t>Global Change Biology</w:t>
      </w:r>
      <w:r w:rsidRPr="0008241C">
        <w:rPr>
          <w:noProof/>
          <w:sz w:val="22"/>
          <w:szCs w:val="24"/>
        </w:rPr>
        <w:t xml:space="preserve">, </w:t>
      </w:r>
      <w:r w:rsidRPr="0008241C">
        <w:rPr>
          <w:i/>
          <w:iCs/>
          <w:noProof/>
          <w:sz w:val="22"/>
          <w:szCs w:val="24"/>
        </w:rPr>
        <w:t>15</w:t>
      </w:r>
      <w:r w:rsidRPr="0008241C">
        <w:rPr>
          <w:noProof/>
          <w:sz w:val="22"/>
          <w:szCs w:val="24"/>
        </w:rPr>
        <w:t>(5), 1153–1172. https://doi.org/10.1111/j.1365-2486.2008.01801.x</w:t>
      </w:r>
    </w:p>
    <w:p w14:paraId="6164F3C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ld Bank. (2010). </w:t>
      </w:r>
      <w:r w:rsidRPr="0008241C">
        <w:rPr>
          <w:i/>
          <w:iCs/>
          <w:noProof/>
          <w:sz w:val="22"/>
          <w:szCs w:val="24"/>
        </w:rPr>
        <w:t>Cities and climate change: An urgent agenda</w:t>
      </w:r>
      <w:r w:rsidRPr="0008241C">
        <w:rPr>
          <w:noProof/>
          <w:sz w:val="22"/>
          <w:szCs w:val="24"/>
        </w:rPr>
        <w:t>.</w:t>
      </w:r>
    </w:p>
    <w:p w14:paraId="78E96EE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ld Bank. (2013). </w:t>
      </w:r>
      <w:r w:rsidRPr="0008241C">
        <w:rPr>
          <w:i/>
          <w:iCs/>
          <w:noProof/>
          <w:sz w:val="22"/>
          <w:szCs w:val="24"/>
        </w:rPr>
        <w:t>Fish to 2030 – Prospects for fisheries and aquaculture</w:t>
      </w:r>
      <w:r w:rsidRPr="0008241C">
        <w:rPr>
          <w:noProof/>
          <w:sz w:val="22"/>
          <w:szCs w:val="24"/>
        </w:rPr>
        <w:t xml:space="preserve"> (Agriculture and Environmental Services Discussion Paper 03 No. World Bank Report Number 83177-GLB). Washington: The World Bank. Retrieved from www.worldbank.org</w:t>
      </w:r>
    </w:p>
    <w:p w14:paraId="2E50DB6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World Bank. (2017a). Poverty headcount ratio at $1.90 a day (2011 PPP) (% of population). Retrieved from http://data.worldbank.org/topic/poverty</w:t>
      </w:r>
    </w:p>
    <w:p w14:paraId="6EFCE01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World Bank. (2017b). World Bank In China. Retrieved December 28, 2017, from www.worldbank.org/en/country/china/</w:t>
      </w:r>
    </w:p>
    <w:p w14:paraId="762DD9F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World Bank. (2018). Agriculture, value added. Retrieved January 2, 2018, from https://data.worldbank.org/indicator/NV.AGR.TOTL.ZS</w:t>
      </w:r>
    </w:p>
    <w:p w14:paraId="58101CF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ld Energy Council. (2016). </w:t>
      </w:r>
      <w:r w:rsidRPr="0008241C">
        <w:rPr>
          <w:i/>
          <w:iCs/>
          <w:noProof/>
          <w:sz w:val="22"/>
          <w:szCs w:val="24"/>
        </w:rPr>
        <w:t>World Energy Resources 2016</w:t>
      </w:r>
      <w:r w:rsidRPr="0008241C">
        <w:rPr>
          <w:noProof/>
          <w:sz w:val="22"/>
          <w:szCs w:val="24"/>
        </w:rPr>
        <w:t>. World Energy Council . Retrieved from https://www.worldenergy.org/wp-content/uploads/2016/10/World-Energy-Resources_FullReport_2016.pdf</w:t>
      </w:r>
    </w:p>
    <w:p w14:paraId="7D3425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u, N &amp; Yan, Z. (2002). Climate variability and social vulnerability on the Tibetan Plateau: Dilemma on the road of pastoral reform. </w:t>
      </w:r>
      <w:r w:rsidRPr="0008241C">
        <w:rPr>
          <w:i/>
          <w:iCs/>
          <w:noProof/>
          <w:sz w:val="22"/>
          <w:szCs w:val="24"/>
        </w:rPr>
        <w:t>Erdkunde</w:t>
      </w:r>
      <w:r w:rsidRPr="0008241C">
        <w:rPr>
          <w:noProof/>
          <w:sz w:val="22"/>
          <w:szCs w:val="24"/>
        </w:rPr>
        <w:t xml:space="preserve">, </w:t>
      </w:r>
      <w:r w:rsidRPr="0008241C">
        <w:rPr>
          <w:i/>
          <w:iCs/>
          <w:noProof/>
          <w:sz w:val="22"/>
          <w:szCs w:val="24"/>
        </w:rPr>
        <w:t>56</w:t>
      </w:r>
      <w:r w:rsidRPr="0008241C">
        <w:rPr>
          <w:noProof/>
          <w:sz w:val="22"/>
          <w:szCs w:val="24"/>
        </w:rPr>
        <w:t>.</w:t>
      </w:r>
    </w:p>
    <w:p w14:paraId="5481C81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u, N., Ismail, M., Yi, S., Joshi, S., Qamer, F. M., &amp; Bisht, N. (2016). Coping with Borders: Yak raising in transboundary landscapes of the Hindu Kush Himalayan region. In N. Wu, N; Yi, S; Joshi, S; Bisht (Ed.), </w:t>
      </w:r>
      <w:r w:rsidRPr="0008241C">
        <w:rPr>
          <w:i/>
          <w:iCs/>
          <w:noProof/>
          <w:sz w:val="22"/>
          <w:szCs w:val="24"/>
        </w:rPr>
        <w:t>Yak on the Move - Transboundary Challenges and Opportunities for Yak Raising in a Changing Hindu Kush Himalayan Region</w:t>
      </w:r>
      <w:r w:rsidRPr="0008241C">
        <w:rPr>
          <w:noProof/>
          <w:sz w:val="22"/>
          <w:szCs w:val="24"/>
        </w:rPr>
        <w:t xml:space="preserve"> (pp. 3–22). Kathmandu: ICIMOD.</w:t>
      </w:r>
    </w:p>
    <w:p w14:paraId="11E7126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u, N., &amp; Liu, Z. (1998). Probing into the causes of geographical pattern of subalpine vegetation on the eastern Qinghai‐Tibetan Plateau. </w:t>
      </w:r>
      <w:r w:rsidRPr="0008241C">
        <w:rPr>
          <w:i/>
          <w:iCs/>
          <w:noProof/>
          <w:sz w:val="22"/>
          <w:szCs w:val="24"/>
        </w:rPr>
        <w:t>Journal of Applied Environmental and Biological Sciences</w:t>
      </w:r>
      <w:r w:rsidRPr="0008241C">
        <w:rPr>
          <w:noProof/>
          <w:sz w:val="22"/>
          <w:szCs w:val="24"/>
        </w:rPr>
        <w:t xml:space="preserve">, </w:t>
      </w:r>
      <w:r w:rsidRPr="0008241C">
        <w:rPr>
          <w:i/>
          <w:iCs/>
          <w:noProof/>
          <w:sz w:val="22"/>
          <w:szCs w:val="24"/>
        </w:rPr>
        <w:t>4</w:t>
      </w:r>
      <w:r w:rsidRPr="0008241C">
        <w:rPr>
          <w:noProof/>
          <w:sz w:val="22"/>
          <w:szCs w:val="24"/>
        </w:rPr>
        <w:t>(3), 290–297.</w:t>
      </w:r>
    </w:p>
    <w:p w14:paraId="68BA85C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u, N., Yan, Z. L., &amp; Lu, T. (2012). Enclosure and Resettlement in the Eastern Tibetan Plateau: Dilemma of Pastoral Development During the Last Three Decades (Chapter 16). In H. Kreutzmann (Ed.), </w:t>
      </w:r>
      <w:r w:rsidRPr="0008241C">
        <w:rPr>
          <w:i/>
          <w:iCs/>
          <w:noProof/>
          <w:sz w:val="22"/>
          <w:szCs w:val="24"/>
        </w:rPr>
        <w:t>Pastoral practices in High Asia - Agency of “development” effected by modernisation, resettlement and transformation</w:t>
      </w:r>
      <w:r w:rsidRPr="0008241C">
        <w:rPr>
          <w:noProof/>
          <w:sz w:val="22"/>
          <w:szCs w:val="24"/>
        </w:rPr>
        <w:t>. Springer Verlag. Retrieved from http://www.springerlink.com/index/10.1007/978-94-007-3846-1</w:t>
      </w:r>
    </w:p>
    <w:p w14:paraId="56AC487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WF. (2014). </w:t>
      </w:r>
      <w:r w:rsidRPr="0008241C">
        <w:rPr>
          <w:i/>
          <w:iCs/>
          <w:noProof/>
          <w:sz w:val="22"/>
          <w:szCs w:val="24"/>
        </w:rPr>
        <w:t>Living Planet Report 2014. Species, places people and places</w:t>
      </w:r>
      <w:r w:rsidRPr="0008241C">
        <w:rPr>
          <w:noProof/>
          <w:sz w:val="22"/>
          <w:szCs w:val="24"/>
        </w:rPr>
        <w:t>. Switzerland. https://doi.org//</w:t>
      </w:r>
    </w:p>
    <w:p w14:paraId="2A64D72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ymann von Dach, S., Bachman, F., Borsdorf, A., Kohler, T., Jurek, M., &amp; Sharma, E. (Eds.). (2016). </w:t>
      </w:r>
      <w:r w:rsidRPr="0008241C">
        <w:rPr>
          <w:i/>
          <w:iCs/>
          <w:noProof/>
          <w:sz w:val="22"/>
          <w:szCs w:val="24"/>
        </w:rPr>
        <w:t>Investing in sustainable mountain development: Opportunities, resources and benefits</w:t>
      </w:r>
      <w:r w:rsidRPr="0008241C">
        <w:rPr>
          <w:noProof/>
          <w:sz w:val="22"/>
          <w:szCs w:val="24"/>
        </w:rPr>
        <w:t>. Bern, Switzerland, Centre for Development and Environment (CDE), University of Bern, with Bern Open Publishing (BOP).</w:t>
      </w:r>
    </w:p>
    <w:p w14:paraId="799E7F1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Xie, P., &amp; Chen, Y. (1999). Threats to Biodiversity in Chinese Inland Waters. </w:t>
      </w:r>
      <w:r w:rsidRPr="0008241C">
        <w:rPr>
          <w:i/>
          <w:iCs/>
          <w:noProof/>
          <w:sz w:val="22"/>
          <w:szCs w:val="24"/>
        </w:rPr>
        <w:t>Ambio</w:t>
      </w:r>
      <w:r w:rsidRPr="0008241C">
        <w:rPr>
          <w:noProof/>
          <w:sz w:val="22"/>
          <w:szCs w:val="24"/>
        </w:rPr>
        <w:t xml:space="preserve">, </w:t>
      </w:r>
      <w:r w:rsidRPr="0008241C">
        <w:rPr>
          <w:i/>
          <w:iCs/>
          <w:noProof/>
          <w:sz w:val="22"/>
          <w:szCs w:val="24"/>
        </w:rPr>
        <w:t>28</w:t>
      </w:r>
      <w:r w:rsidRPr="0008241C">
        <w:rPr>
          <w:noProof/>
          <w:sz w:val="22"/>
          <w:szCs w:val="24"/>
        </w:rPr>
        <w:t>(8), 674–681. https://doi.org/10.2307/4314981</w:t>
      </w:r>
    </w:p>
    <w:p w14:paraId="507E1DE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Xu, H., Ding, H., Li, M., Qiang, S., Guo, J., Han, Z., Huang, Z., Sun, H., He, S., Wu, H., &amp; Wan, F. (2006). The distribution and economic losses of alien species invasion to China. </w:t>
      </w:r>
      <w:r w:rsidRPr="0008241C">
        <w:rPr>
          <w:i/>
          <w:iCs/>
          <w:noProof/>
          <w:sz w:val="22"/>
          <w:szCs w:val="24"/>
        </w:rPr>
        <w:t>Biological Invasions</w:t>
      </w:r>
      <w:r w:rsidRPr="0008241C">
        <w:rPr>
          <w:noProof/>
          <w:sz w:val="22"/>
          <w:szCs w:val="24"/>
        </w:rPr>
        <w:t xml:space="preserve">, </w:t>
      </w:r>
      <w:r w:rsidRPr="0008241C">
        <w:rPr>
          <w:i/>
          <w:iCs/>
          <w:noProof/>
          <w:sz w:val="22"/>
          <w:szCs w:val="24"/>
        </w:rPr>
        <w:t>8</w:t>
      </w:r>
      <w:r w:rsidRPr="0008241C">
        <w:rPr>
          <w:noProof/>
          <w:sz w:val="22"/>
          <w:szCs w:val="24"/>
        </w:rPr>
        <w:t>(7), 1495–1500. https://doi.org/10.1007/s10530-005-5841-2</w:t>
      </w:r>
    </w:p>
    <w:p w14:paraId="114DCF4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Xu, J., &amp; Grumbine, R. E. (2014). Building ecosystem resilience for climate change adaptation in the Asian highlands. </w:t>
      </w:r>
      <w:r w:rsidRPr="0008241C">
        <w:rPr>
          <w:i/>
          <w:iCs/>
          <w:noProof/>
          <w:sz w:val="22"/>
          <w:szCs w:val="24"/>
        </w:rPr>
        <w:t>Wiley Interdisciplinary Reviews: Climate Change</w:t>
      </w:r>
      <w:r w:rsidRPr="0008241C">
        <w:rPr>
          <w:noProof/>
          <w:sz w:val="22"/>
          <w:szCs w:val="24"/>
        </w:rPr>
        <w:t>. https://doi.org/10.1002/wcc.302</w:t>
      </w:r>
    </w:p>
    <w:p w14:paraId="7116B98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Xu, J., Grumbine, R. E., Shrestha, A., Eriksson, M., Yang, X., Wang, Y., &amp; Wilkes, A. (2009). The melting Himalayas: Cascading effects of climate change on water, biodiversity, and livelihoods. </w:t>
      </w:r>
      <w:r w:rsidRPr="0008241C">
        <w:rPr>
          <w:i/>
          <w:iCs/>
          <w:noProof/>
          <w:sz w:val="22"/>
          <w:szCs w:val="24"/>
        </w:rPr>
        <w:t>Conservation Biology</w:t>
      </w:r>
      <w:r w:rsidRPr="0008241C">
        <w:rPr>
          <w:noProof/>
          <w:sz w:val="22"/>
          <w:szCs w:val="24"/>
        </w:rPr>
        <w:t xml:space="preserve">, </w:t>
      </w:r>
      <w:r w:rsidRPr="0008241C">
        <w:rPr>
          <w:i/>
          <w:iCs/>
          <w:noProof/>
          <w:sz w:val="22"/>
          <w:szCs w:val="24"/>
        </w:rPr>
        <w:t>23</w:t>
      </w:r>
      <w:r w:rsidRPr="0008241C">
        <w:rPr>
          <w:noProof/>
          <w:sz w:val="22"/>
          <w:szCs w:val="24"/>
        </w:rPr>
        <w:t>(3), 520–530. https://doi.org/10.1111/j.1523-1739.2009.01237.x</w:t>
      </w:r>
    </w:p>
    <w:p w14:paraId="0FD75F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Xu, M., He, C., Liu, Z., &amp; Dou, Y. (2016). How Did Urban Land Expand in China between 1992 and 2015? A Multi-Scale Landscape Analysis. </w:t>
      </w:r>
      <w:r w:rsidRPr="0008241C">
        <w:rPr>
          <w:i/>
          <w:iCs/>
          <w:noProof/>
          <w:sz w:val="22"/>
          <w:szCs w:val="24"/>
        </w:rPr>
        <w:t>PloS One</w:t>
      </w:r>
      <w:r w:rsidRPr="0008241C">
        <w:rPr>
          <w:noProof/>
          <w:sz w:val="22"/>
          <w:szCs w:val="24"/>
        </w:rPr>
        <w:t>. https://doi.org/10.1371/journal.pone.0154839</w:t>
      </w:r>
    </w:p>
    <w:p w14:paraId="547209A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ng, S. L., Zhang, J., Zhu, J., Smith, J. P., Dai, S. B., Gao, A., &amp; Li, P. (2005). Impact of dams on Yangtze River sediment supply to the sea and delta intertidal wetland response. </w:t>
      </w:r>
      <w:r w:rsidRPr="0008241C">
        <w:rPr>
          <w:i/>
          <w:iCs/>
          <w:noProof/>
          <w:sz w:val="22"/>
          <w:szCs w:val="24"/>
        </w:rPr>
        <w:t>Journal of Geophysical Research: Earth Surface</w:t>
      </w:r>
      <w:r w:rsidRPr="0008241C">
        <w:rPr>
          <w:noProof/>
          <w:sz w:val="22"/>
          <w:szCs w:val="24"/>
        </w:rPr>
        <w:t xml:space="preserve">, </w:t>
      </w:r>
      <w:r w:rsidRPr="0008241C">
        <w:rPr>
          <w:i/>
          <w:iCs/>
          <w:noProof/>
          <w:sz w:val="22"/>
          <w:szCs w:val="24"/>
        </w:rPr>
        <w:t>110</w:t>
      </w:r>
      <w:r w:rsidRPr="0008241C">
        <w:rPr>
          <w:noProof/>
          <w:sz w:val="22"/>
          <w:szCs w:val="24"/>
        </w:rPr>
        <w:t>(F3), n/a-n/a. https://doi.org/10.1029/2004jf000271</w:t>
      </w:r>
    </w:p>
    <w:p w14:paraId="35E89B6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Yang, Y. Y., Xu, Y. S., Shen, S. L., Yuan, Y., &amp; Yin, Z. Y. (2014). Mining-induced geo-hazards with environmental protection measures in Yunnan, China: an overview. </w:t>
      </w:r>
      <w:r w:rsidRPr="0008241C">
        <w:rPr>
          <w:i/>
          <w:iCs/>
          <w:noProof/>
          <w:sz w:val="22"/>
          <w:szCs w:val="24"/>
        </w:rPr>
        <w:t>Bulletin of Engineering Geology and the Environment</w:t>
      </w:r>
      <w:r w:rsidRPr="0008241C">
        <w:rPr>
          <w:noProof/>
          <w:sz w:val="22"/>
          <w:szCs w:val="24"/>
        </w:rPr>
        <w:t xml:space="preserve">, </w:t>
      </w:r>
      <w:r w:rsidRPr="0008241C">
        <w:rPr>
          <w:i/>
          <w:iCs/>
          <w:noProof/>
          <w:sz w:val="22"/>
          <w:szCs w:val="24"/>
        </w:rPr>
        <w:t>74</w:t>
      </w:r>
      <w:r w:rsidRPr="0008241C">
        <w:rPr>
          <w:noProof/>
          <w:sz w:val="22"/>
          <w:szCs w:val="24"/>
        </w:rPr>
        <w:t>, 1–10.</w:t>
      </w:r>
    </w:p>
    <w:p w14:paraId="379F0C3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ng, Z. Q., Wang, X. Y., &amp; Zhang, Y. N. (2014). Recent advances in biological control of important native and invasive forest pests in China. </w:t>
      </w:r>
      <w:r w:rsidRPr="0008241C">
        <w:rPr>
          <w:i/>
          <w:iCs/>
          <w:noProof/>
          <w:sz w:val="22"/>
          <w:szCs w:val="24"/>
        </w:rPr>
        <w:t>Biological Control</w:t>
      </w:r>
      <w:r w:rsidRPr="0008241C">
        <w:rPr>
          <w:noProof/>
          <w:sz w:val="22"/>
          <w:szCs w:val="24"/>
        </w:rPr>
        <w:t xml:space="preserve">, </w:t>
      </w:r>
      <w:r w:rsidRPr="0008241C">
        <w:rPr>
          <w:i/>
          <w:iCs/>
          <w:noProof/>
          <w:sz w:val="22"/>
          <w:szCs w:val="24"/>
        </w:rPr>
        <w:t>68</w:t>
      </w:r>
      <w:r w:rsidRPr="0008241C">
        <w:rPr>
          <w:noProof/>
          <w:sz w:val="22"/>
          <w:szCs w:val="24"/>
        </w:rPr>
        <w:t>(1), 117–128. https://doi.org/10.1016/j.biocontrol.2013.06.010</w:t>
      </w:r>
    </w:p>
    <w:p w14:paraId="6BA5A57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o, T., Pu, J., Lu, A., Wang, Y., &amp; Yu, W. (2007). Recent Glacial Retreat and Its Impact on Hydrological Processes on the Tibetan Plateau, China, and Surrounding Regions. </w:t>
      </w:r>
      <w:r w:rsidRPr="0008241C">
        <w:rPr>
          <w:i/>
          <w:iCs/>
          <w:noProof/>
          <w:sz w:val="22"/>
          <w:szCs w:val="24"/>
        </w:rPr>
        <w:t>Arctic, Antarctic, and Alpine Research</w:t>
      </w:r>
      <w:r w:rsidRPr="0008241C">
        <w:rPr>
          <w:noProof/>
          <w:sz w:val="22"/>
          <w:szCs w:val="24"/>
        </w:rPr>
        <w:t xml:space="preserve">, </w:t>
      </w:r>
      <w:r w:rsidRPr="0008241C">
        <w:rPr>
          <w:i/>
          <w:iCs/>
          <w:noProof/>
          <w:sz w:val="22"/>
          <w:szCs w:val="24"/>
        </w:rPr>
        <w:t>39</w:t>
      </w:r>
      <w:r w:rsidRPr="0008241C">
        <w:rPr>
          <w:noProof/>
          <w:sz w:val="22"/>
          <w:szCs w:val="24"/>
        </w:rPr>
        <w:t>(4), 642–650. https://doi.org/10.1657/1523-0430(07-510)[yao]2.0.co;2</w:t>
      </w:r>
    </w:p>
    <w:p w14:paraId="4CC9217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o, T., Thompson, L., Yang, W., Yu, W., Gao, Y., Guo, X., Yang, X., Duan, K., Zhao, H., Xu, B., Pu, J., Lu, A., Xiang, Y., Kattel, D. B., &amp; Joswiak, D. (2012). Different glacier status with atmospheric circulations in Tibetan Plateau and surroundings. </w:t>
      </w:r>
      <w:r w:rsidRPr="0008241C">
        <w:rPr>
          <w:i/>
          <w:iCs/>
          <w:noProof/>
          <w:sz w:val="22"/>
          <w:szCs w:val="24"/>
        </w:rPr>
        <w:t>Nature Clim. Change</w:t>
      </w:r>
      <w:r w:rsidRPr="0008241C">
        <w:rPr>
          <w:noProof/>
          <w:sz w:val="22"/>
          <w:szCs w:val="24"/>
        </w:rPr>
        <w:t xml:space="preserve">, </w:t>
      </w:r>
      <w:r w:rsidRPr="0008241C">
        <w:rPr>
          <w:i/>
          <w:iCs/>
          <w:noProof/>
          <w:sz w:val="22"/>
          <w:szCs w:val="24"/>
        </w:rPr>
        <w:t>2</w:t>
      </w:r>
      <w:r w:rsidRPr="0008241C">
        <w:rPr>
          <w:noProof/>
          <w:sz w:val="22"/>
          <w:szCs w:val="24"/>
        </w:rPr>
        <w:t>(9), 663–667. Retrieved from http://dx.doi.org/10.1038/nclimate1580</w:t>
      </w:r>
    </w:p>
    <w:p w14:paraId="5B14BED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sunari, T. J., Bonasoni, P., Laj, P., Fujita, K., Vuillermoz, E., Marinoni, A., Cristofanelli, P., Duchi, R., Tartari, G., &amp; Lau, K.-M. (2010). Estimated impact of black carbon deposition during pre-monsoon season from Nepal Climate Observatory – Pyramid data and snow albedo changes over Himalayan glaciers. </w:t>
      </w:r>
      <w:r w:rsidRPr="0008241C">
        <w:rPr>
          <w:i/>
          <w:iCs/>
          <w:noProof/>
          <w:sz w:val="22"/>
          <w:szCs w:val="24"/>
        </w:rPr>
        <w:t>Atmospheric Chemistry and Physics</w:t>
      </w:r>
      <w:r w:rsidRPr="0008241C">
        <w:rPr>
          <w:noProof/>
          <w:sz w:val="22"/>
          <w:szCs w:val="24"/>
        </w:rPr>
        <w:t xml:space="preserve">, </w:t>
      </w:r>
      <w:r w:rsidRPr="0008241C">
        <w:rPr>
          <w:i/>
          <w:iCs/>
          <w:noProof/>
          <w:sz w:val="22"/>
          <w:szCs w:val="24"/>
        </w:rPr>
        <w:t>10</w:t>
      </w:r>
      <w:r w:rsidRPr="0008241C">
        <w:rPr>
          <w:noProof/>
          <w:sz w:val="22"/>
          <w:szCs w:val="24"/>
        </w:rPr>
        <w:t>(14), 6603–6615. https://doi.org/10.5194/acp-10-6603-2010</w:t>
      </w:r>
    </w:p>
    <w:p w14:paraId="45EA59A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e, Y., Barange, M., Beveridge, M., Garibaldi, L., Gutierrez, N., Anganuzzi, A., &amp; Taconet, M. (2017). FAO’s statistic data and sustainability of fisheries and aquaculture: Comments on Pauly and Zeller (2017). </w:t>
      </w:r>
      <w:r w:rsidRPr="0008241C">
        <w:rPr>
          <w:i/>
          <w:iCs/>
          <w:noProof/>
          <w:sz w:val="22"/>
          <w:szCs w:val="24"/>
        </w:rPr>
        <w:t>Marine Policy</w:t>
      </w:r>
      <w:r w:rsidRPr="0008241C">
        <w:rPr>
          <w:noProof/>
          <w:sz w:val="22"/>
          <w:szCs w:val="24"/>
        </w:rPr>
        <w:t xml:space="preserve">, </w:t>
      </w:r>
      <w:r w:rsidRPr="0008241C">
        <w:rPr>
          <w:i/>
          <w:iCs/>
          <w:noProof/>
          <w:sz w:val="22"/>
          <w:szCs w:val="24"/>
        </w:rPr>
        <w:t>81</w:t>
      </w:r>
      <w:r w:rsidRPr="0008241C">
        <w:rPr>
          <w:noProof/>
          <w:sz w:val="22"/>
          <w:szCs w:val="24"/>
        </w:rPr>
        <w:t>, 401–405. https://doi.org/https://doi.org/10.1016/j.marpol.2017.03.012</w:t>
      </w:r>
    </w:p>
    <w:p w14:paraId="4A7E5F2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okohari, M., Takeuchi, K., Watanabe, T., &amp; Yokota, S. (2000). Beyond greenbelts and zoning: A new planning concept for the environment of Asian mega-cities. </w:t>
      </w:r>
      <w:r w:rsidRPr="0008241C">
        <w:rPr>
          <w:i/>
          <w:iCs/>
          <w:noProof/>
          <w:sz w:val="22"/>
          <w:szCs w:val="24"/>
        </w:rPr>
        <w:t>Landscape and Urban Planning</w:t>
      </w:r>
      <w:r w:rsidRPr="0008241C">
        <w:rPr>
          <w:noProof/>
          <w:sz w:val="22"/>
          <w:szCs w:val="24"/>
        </w:rPr>
        <w:t xml:space="preserve">, </w:t>
      </w:r>
      <w:r w:rsidRPr="0008241C">
        <w:rPr>
          <w:i/>
          <w:iCs/>
          <w:noProof/>
          <w:sz w:val="22"/>
          <w:szCs w:val="24"/>
        </w:rPr>
        <w:t>47</w:t>
      </w:r>
      <w:r w:rsidRPr="0008241C">
        <w:rPr>
          <w:noProof/>
          <w:sz w:val="22"/>
          <w:szCs w:val="24"/>
        </w:rPr>
        <w:t>(3–4), 159–171. https://doi.org/10.1016/S0169-2046(99)00084-5</w:t>
      </w:r>
    </w:p>
    <w:p w14:paraId="6D15C5F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onezaki, S., Kiyota, M., &amp; Okamura, H. (2015). Long-term ecosystem change in the western North Pacific inferred from commercial fisheries and top predator diet. </w:t>
      </w:r>
      <w:r w:rsidRPr="0008241C">
        <w:rPr>
          <w:i/>
          <w:iCs/>
          <w:noProof/>
          <w:sz w:val="22"/>
          <w:szCs w:val="24"/>
        </w:rPr>
        <w:t>Deep Sea Research Part II: Topical Studies in Oceanography</w:t>
      </w:r>
      <w:r w:rsidRPr="0008241C">
        <w:rPr>
          <w:noProof/>
          <w:sz w:val="22"/>
          <w:szCs w:val="24"/>
        </w:rPr>
        <w:t xml:space="preserve">, </w:t>
      </w:r>
      <w:r w:rsidRPr="0008241C">
        <w:rPr>
          <w:i/>
          <w:iCs/>
          <w:noProof/>
          <w:sz w:val="22"/>
          <w:szCs w:val="24"/>
        </w:rPr>
        <w:t>113</w:t>
      </w:r>
      <w:r w:rsidRPr="0008241C">
        <w:rPr>
          <w:noProof/>
          <w:sz w:val="22"/>
          <w:szCs w:val="24"/>
        </w:rPr>
        <w:t>, 91–101. https://doi.org/10.1016/J.DSR2.2014.10.027</w:t>
      </w:r>
    </w:p>
    <w:p w14:paraId="7759852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oo, J. (2014). The Characterization of Environmental Problem and the Development of Korean Environmental Law. </w:t>
      </w:r>
      <w:r w:rsidRPr="0008241C">
        <w:rPr>
          <w:i/>
          <w:iCs/>
          <w:noProof/>
          <w:sz w:val="22"/>
          <w:szCs w:val="24"/>
        </w:rPr>
        <w:t>CHONBUK LAW REVIEW</w:t>
      </w:r>
      <w:r w:rsidRPr="0008241C">
        <w:rPr>
          <w:noProof/>
          <w:sz w:val="22"/>
          <w:szCs w:val="24"/>
        </w:rPr>
        <w:t xml:space="preserve">, </w:t>
      </w:r>
      <w:r w:rsidRPr="0008241C">
        <w:rPr>
          <w:i/>
          <w:iCs/>
          <w:noProof/>
          <w:sz w:val="22"/>
          <w:szCs w:val="24"/>
        </w:rPr>
        <w:t>43</w:t>
      </w:r>
      <w:r w:rsidRPr="0008241C">
        <w:rPr>
          <w:noProof/>
          <w:sz w:val="22"/>
          <w:szCs w:val="24"/>
        </w:rPr>
        <w:t>, 187–221.</w:t>
      </w:r>
    </w:p>
    <w:p w14:paraId="405607F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eller, D., Harper, S., Zylich, K., &amp; Pauly, D. (2015). Synthesis of underreported small-scale fisheries catch in Pacific island waters. </w:t>
      </w:r>
      <w:r w:rsidRPr="0008241C">
        <w:rPr>
          <w:i/>
          <w:iCs/>
          <w:noProof/>
          <w:sz w:val="22"/>
          <w:szCs w:val="24"/>
        </w:rPr>
        <w:t>Coral Reefs</w:t>
      </w:r>
      <w:r w:rsidRPr="0008241C">
        <w:rPr>
          <w:noProof/>
          <w:sz w:val="22"/>
          <w:szCs w:val="24"/>
        </w:rPr>
        <w:t xml:space="preserve">, </w:t>
      </w:r>
      <w:r w:rsidRPr="0008241C">
        <w:rPr>
          <w:i/>
          <w:iCs/>
          <w:noProof/>
          <w:sz w:val="22"/>
          <w:szCs w:val="24"/>
        </w:rPr>
        <w:t>34</w:t>
      </w:r>
      <w:r w:rsidRPr="0008241C">
        <w:rPr>
          <w:noProof/>
          <w:sz w:val="22"/>
          <w:szCs w:val="24"/>
        </w:rPr>
        <w:t>(1), 25–39. https://doi.org/10.1007/s00338-014-1219-1</w:t>
      </w:r>
    </w:p>
    <w:p w14:paraId="3F7BECF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i, D. L., Xu, J. C., Dai, Z. C., Cannon, C. H., &amp; Grumbine, R. E. (2014). Increasing tree cover while losing diverse natural forests in tropical Hainan, China. </w:t>
      </w:r>
      <w:r w:rsidRPr="0008241C">
        <w:rPr>
          <w:i/>
          <w:iCs/>
          <w:noProof/>
          <w:sz w:val="22"/>
          <w:szCs w:val="24"/>
        </w:rPr>
        <w:t>Regional Environmental Change</w:t>
      </w:r>
      <w:r w:rsidRPr="0008241C">
        <w:rPr>
          <w:noProof/>
          <w:sz w:val="22"/>
          <w:szCs w:val="24"/>
        </w:rPr>
        <w:t xml:space="preserve">, </w:t>
      </w:r>
      <w:r w:rsidRPr="0008241C">
        <w:rPr>
          <w:i/>
          <w:iCs/>
          <w:noProof/>
          <w:sz w:val="22"/>
          <w:szCs w:val="24"/>
        </w:rPr>
        <w:t>14</w:t>
      </w:r>
      <w:r w:rsidRPr="0008241C">
        <w:rPr>
          <w:noProof/>
          <w:sz w:val="22"/>
          <w:szCs w:val="24"/>
        </w:rPr>
        <w:t>(2), 611–621. https://doi.org/10.1007/s10113-013-0512-9</w:t>
      </w:r>
    </w:p>
    <w:p w14:paraId="103D901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ng, P., Tang, J., Sun, W., Yu, Y., &amp; Zhang, W. (2015). Differential effects of conservational management on SOC accumulation in the grasslands of China. </w:t>
      </w:r>
      <w:r w:rsidRPr="0008241C">
        <w:rPr>
          <w:i/>
          <w:iCs/>
          <w:noProof/>
          <w:sz w:val="22"/>
          <w:szCs w:val="24"/>
        </w:rPr>
        <w:t>PLoS ONE</w:t>
      </w:r>
      <w:r w:rsidRPr="0008241C">
        <w:rPr>
          <w:noProof/>
          <w:sz w:val="22"/>
          <w:szCs w:val="24"/>
        </w:rPr>
        <w:t xml:space="preserve">, </w:t>
      </w:r>
      <w:r w:rsidRPr="0008241C">
        <w:rPr>
          <w:i/>
          <w:iCs/>
          <w:noProof/>
          <w:sz w:val="22"/>
          <w:szCs w:val="24"/>
        </w:rPr>
        <w:t>10</w:t>
      </w:r>
      <w:r w:rsidRPr="0008241C">
        <w:rPr>
          <w:noProof/>
          <w:sz w:val="22"/>
          <w:szCs w:val="24"/>
        </w:rPr>
        <w:t>(9), 1–15. https://doi.org/10.1371/journal.pone.0137280</w:t>
      </w:r>
    </w:p>
    <w:p w14:paraId="24CDF1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ng, T. (2000). Land market forces and government’s role in sprawl. The case of China. </w:t>
      </w:r>
      <w:r w:rsidRPr="0008241C">
        <w:rPr>
          <w:i/>
          <w:iCs/>
          <w:noProof/>
          <w:sz w:val="22"/>
          <w:szCs w:val="24"/>
        </w:rPr>
        <w:t>Cities</w:t>
      </w:r>
      <w:r w:rsidRPr="0008241C">
        <w:rPr>
          <w:noProof/>
          <w:sz w:val="22"/>
          <w:szCs w:val="24"/>
        </w:rPr>
        <w:t xml:space="preserve">, </w:t>
      </w:r>
      <w:r w:rsidRPr="0008241C">
        <w:rPr>
          <w:i/>
          <w:iCs/>
          <w:noProof/>
          <w:sz w:val="22"/>
          <w:szCs w:val="24"/>
        </w:rPr>
        <w:t>17</w:t>
      </w:r>
      <w:r w:rsidRPr="0008241C">
        <w:rPr>
          <w:noProof/>
          <w:sz w:val="22"/>
          <w:szCs w:val="24"/>
        </w:rPr>
        <w:t>(2), 123–135. https://doi.org/10.1016/S0264-2751(00)00007-X</w:t>
      </w:r>
    </w:p>
    <w:p w14:paraId="0BC667E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ng, Y., Liu, S., Xu, J., &amp; Shangguan, D. (2008). Glacier change and glacier runoff variation in the Tuotuo River basin, the source region of Yangtze River in western China. </w:t>
      </w:r>
      <w:r w:rsidRPr="0008241C">
        <w:rPr>
          <w:i/>
          <w:iCs/>
          <w:noProof/>
          <w:sz w:val="22"/>
          <w:szCs w:val="24"/>
        </w:rPr>
        <w:t>Environmental Geology</w:t>
      </w:r>
      <w:r w:rsidRPr="0008241C">
        <w:rPr>
          <w:noProof/>
          <w:sz w:val="22"/>
          <w:szCs w:val="24"/>
        </w:rPr>
        <w:t xml:space="preserve">, </w:t>
      </w:r>
      <w:r w:rsidRPr="0008241C">
        <w:rPr>
          <w:i/>
          <w:iCs/>
          <w:noProof/>
          <w:sz w:val="22"/>
          <w:szCs w:val="24"/>
        </w:rPr>
        <w:t>56</w:t>
      </w:r>
      <w:r w:rsidRPr="0008241C">
        <w:rPr>
          <w:noProof/>
          <w:sz w:val="22"/>
          <w:szCs w:val="24"/>
        </w:rPr>
        <w:t>(1), 59–68. https://doi.org/10.1007/s00254-007-1139-2</w:t>
      </w:r>
    </w:p>
    <w:p w14:paraId="558C4D0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ng, Y. Q., &amp; Welker, J. M. (2014). Global Warming Impacts on Alpine Vegetation Dynamic in Qinghai-Tibet Plateau of China. </w:t>
      </w:r>
      <w:r w:rsidRPr="0008241C">
        <w:rPr>
          <w:i/>
          <w:iCs/>
          <w:noProof/>
          <w:sz w:val="22"/>
          <w:szCs w:val="24"/>
        </w:rPr>
        <w:t>Journal of Geoscience and Environment Protection</w:t>
      </w:r>
      <w:r w:rsidRPr="0008241C">
        <w:rPr>
          <w:noProof/>
          <w:sz w:val="22"/>
          <w:szCs w:val="24"/>
        </w:rPr>
        <w:t xml:space="preserve">, </w:t>
      </w:r>
      <w:r w:rsidRPr="0008241C">
        <w:rPr>
          <w:i/>
          <w:iCs/>
          <w:noProof/>
          <w:sz w:val="22"/>
          <w:szCs w:val="24"/>
        </w:rPr>
        <w:t>2</w:t>
      </w:r>
      <w:r w:rsidRPr="0008241C">
        <w:rPr>
          <w:noProof/>
          <w:sz w:val="22"/>
          <w:szCs w:val="24"/>
        </w:rPr>
        <w:t>(June), 54–59. https://doi.org/10.4236/gep.2014.23007</w:t>
      </w:r>
    </w:p>
    <w:p w14:paraId="0274C0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o, P., Jones, P., Cao, L., Yan, Z., Zha, S., Zhu, Y., Yu, Y., &amp; Tang, G. (2014). Trend of surface air temperature in Eastern China and associated large-scale climate variability over the last 100 years. </w:t>
      </w:r>
      <w:r w:rsidRPr="0008241C">
        <w:rPr>
          <w:i/>
          <w:iCs/>
          <w:noProof/>
          <w:sz w:val="22"/>
          <w:szCs w:val="24"/>
        </w:rPr>
        <w:t>Journal of Climate</w:t>
      </w:r>
      <w:r w:rsidRPr="0008241C">
        <w:rPr>
          <w:noProof/>
          <w:sz w:val="22"/>
          <w:szCs w:val="24"/>
        </w:rPr>
        <w:t xml:space="preserve">, </w:t>
      </w:r>
      <w:r w:rsidRPr="0008241C">
        <w:rPr>
          <w:i/>
          <w:iCs/>
          <w:noProof/>
          <w:sz w:val="22"/>
          <w:szCs w:val="24"/>
        </w:rPr>
        <w:t>27</w:t>
      </w:r>
      <w:r w:rsidRPr="0008241C">
        <w:rPr>
          <w:noProof/>
          <w:sz w:val="22"/>
          <w:szCs w:val="24"/>
        </w:rPr>
        <w:t>(12), 4693–4703. https://doi.org/10.1175/JCLI-D-13-00397.1</w:t>
      </w:r>
    </w:p>
    <w:p w14:paraId="540B5FA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o, Q., He, K., Rahn, K. A., Ma, Y., Jia, Y., Yang, F., Duan, F., Lei, Y., Chen, G., Cheng, Y., Liu, H., &amp; Wang, S. (2010). Dust storms come to Central and Southwestern China, too: implications from a major dust event in Chongqing. </w:t>
      </w:r>
      <w:r w:rsidRPr="0008241C">
        <w:rPr>
          <w:i/>
          <w:iCs/>
          <w:noProof/>
          <w:sz w:val="22"/>
          <w:szCs w:val="24"/>
        </w:rPr>
        <w:t>Atmospheric Chemistry and Physics</w:t>
      </w:r>
      <w:r w:rsidRPr="0008241C">
        <w:rPr>
          <w:noProof/>
          <w:sz w:val="22"/>
          <w:szCs w:val="24"/>
        </w:rPr>
        <w:t xml:space="preserve">, </w:t>
      </w:r>
      <w:r w:rsidRPr="0008241C">
        <w:rPr>
          <w:i/>
          <w:iCs/>
          <w:noProof/>
          <w:sz w:val="22"/>
          <w:szCs w:val="24"/>
        </w:rPr>
        <w:t>10</w:t>
      </w:r>
      <w:r w:rsidRPr="0008241C">
        <w:rPr>
          <w:noProof/>
          <w:sz w:val="22"/>
          <w:szCs w:val="24"/>
        </w:rPr>
        <w:t>(6), 2615–2630. https://doi.org/10.5194/acp-10-2615-2010</w:t>
      </w:r>
    </w:p>
    <w:p w14:paraId="5361444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Zhao, S., Peng, C., Jiang, H., Tian, D., Lei, X., &amp; Zhou, X. (2006). Land use change in Asia and the ecological consequences. </w:t>
      </w:r>
      <w:r w:rsidRPr="0008241C">
        <w:rPr>
          <w:i/>
          <w:iCs/>
          <w:noProof/>
          <w:sz w:val="22"/>
          <w:szCs w:val="24"/>
        </w:rPr>
        <w:t>Ecological Research</w:t>
      </w:r>
      <w:r w:rsidRPr="0008241C">
        <w:rPr>
          <w:noProof/>
          <w:sz w:val="22"/>
          <w:szCs w:val="24"/>
        </w:rPr>
        <w:t xml:space="preserve">, </w:t>
      </w:r>
      <w:r w:rsidRPr="0008241C">
        <w:rPr>
          <w:i/>
          <w:iCs/>
          <w:noProof/>
          <w:sz w:val="22"/>
          <w:szCs w:val="24"/>
        </w:rPr>
        <w:t>21</w:t>
      </w:r>
      <w:r w:rsidRPr="0008241C">
        <w:rPr>
          <w:noProof/>
          <w:sz w:val="22"/>
          <w:szCs w:val="24"/>
        </w:rPr>
        <w:t>(6), 890–896. https://doi.org/10.1007/s11284-006-0048-2</w:t>
      </w:r>
    </w:p>
    <w:p w14:paraId="5584B0D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o, Y., Zhang, L., Pan, Y., Wang, Y., Paulot, F., &amp; Henze, D. K. (2015). Atmospheric nitrogen deposition to the northwestern Pacific: Seasonal variation and source attribution. </w:t>
      </w:r>
      <w:r w:rsidRPr="0008241C">
        <w:rPr>
          <w:i/>
          <w:iCs/>
          <w:noProof/>
          <w:sz w:val="22"/>
          <w:szCs w:val="24"/>
        </w:rPr>
        <w:t>Atmospheric Chemistry and Physics</w:t>
      </w:r>
      <w:r w:rsidRPr="0008241C">
        <w:rPr>
          <w:noProof/>
          <w:sz w:val="22"/>
          <w:szCs w:val="24"/>
        </w:rPr>
        <w:t>. https://doi.org/10.5194/acp-15-10905-2015</w:t>
      </w:r>
    </w:p>
    <w:p w14:paraId="5E80A3D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oli, Y., Ning, W., Dorji, Y., &amp; Jia, R. (2005). A review of rangeland privatization and its implications in the Tibetan Plateau, China. </w:t>
      </w:r>
      <w:r w:rsidRPr="0008241C">
        <w:rPr>
          <w:i/>
          <w:iCs/>
          <w:noProof/>
          <w:sz w:val="22"/>
          <w:szCs w:val="24"/>
        </w:rPr>
        <w:t>Nomadic Peoples</w:t>
      </w:r>
      <w:r w:rsidRPr="0008241C">
        <w:rPr>
          <w:noProof/>
          <w:sz w:val="22"/>
          <w:szCs w:val="24"/>
        </w:rPr>
        <w:t xml:space="preserve">, </w:t>
      </w:r>
      <w:r w:rsidRPr="0008241C">
        <w:rPr>
          <w:i/>
          <w:iCs/>
          <w:noProof/>
          <w:sz w:val="22"/>
          <w:szCs w:val="24"/>
        </w:rPr>
        <w:t>9</w:t>
      </w:r>
      <w:r w:rsidRPr="0008241C">
        <w:rPr>
          <w:noProof/>
          <w:sz w:val="22"/>
          <w:szCs w:val="24"/>
        </w:rPr>
        <w:t>, 31–51. https://doi.org/10.3167/082279405781826155</w:t>
      </w:r>
    </w:p>
    <w:p w14:paraId="081A150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iv, G., Baran, E., Nam, S., Rodríguez-Iturbe, I., &amp; Levin, S. A. (2011). Trading-offfish biodiversity, food security, and hydropower in the Mekong River Basin.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15), 5609–5614. https://doi.org/10.1073/pnas.1201423109</w:t>
      </w:r>
    </w:p>
    <w:p w14:paraId="6BA53735" w14:textId="77777777" w:rsidR="00A01204" w:rsidRPr="0008241C" w:rsidRDefault="00A01204" w:rsidP="00A01204">
      <w:pPr>
        <w:widowControl w:val="0"/>
        <w:autoSpaceDE w:val="0"/>
        <w:autoSpaceDN w:val="0"/>
        <w:adjustRightInd w:val="0"/>
        <w:ind w:left="480" w:hanging="480"/>
        <w:rPr>
          <w:noProof/>
          <w:sz w:val="22"/>
          <w:szCs w:val="22"/>
        </w:rPr>
      </w:pPr>
      <w:r w:rsidRPr="0008241C">
        <w:rPr>
          <w:noProof/>
          <w:sz w:val="22"/>
          <w:szCs w:val="24"/>
        </w:rPr>
        <w:t xml:space="preserve">Zuskin, E., Mustajbegović, J., Doko Jelinić, J., Pucarin-Cvetković, J., &amp; Milosević, M. (2007). Effects of volcanic eruptions on environment and health. </w:t>
      </w:r>
      <w:r w:rsidRPr="0008241C">
        <w:rPr>
          <w:i/>
          <w:iCs/>
          <w:noProof/>
          <w:sz w:val="22"/>
          <w:szCs w:val="24"/>
        </w:rPr>
        <w:t>Arhiv Za Higijenu Rada i Toksikologiju</w:t>
      </w:r>
      <w:r w:rsidRPr="0008241C">
        <w:rPr>
          <w:noProof/>
          <w:sz w:val="22"/>
          <w:szCs w:val="24"/>
        </w:rPr>
        <w:t xml:space="preserve">, </w:t>
      </w:r>
      <w:r w:rsidRPr="0008241C">
        <w:rPr>
          <w:i/>
          <w:iCs/>
          <w:noProof/>
          <w:sz w:val="22"/>
          <w:szCs w:val="24"/>
        </w:rPr>
        <w:t>58</w:t>
      </w:r>
      <w:r w:rsidRPr="0008241C">
        <w:rPr>
          <w:noProof/>
          <w:sz w:val="22"/>
          <w:szCs w:val="24"/>
        </w:rPr>
        <w:t>(4), 479–486. https://doi.org/10.2478/v10004-007-0041-3</w:t>
      </w:r>
    </w:p>
    <w:p w14:paraId="3C43D6A7" w14:textId="77777777" w:rsidR="00A01204" w:rsidRPr="0008241C" w:rsidRDefault="00A01204" w:rsidP="00A01204">
      <w:pPr>
        <w:widowControl w:val="0"/>
        <w:autoSpaceDE w:val="0"/>
        <w:autoSpaceDN w:val="0"/>
        <w:adjustRightInd w:val="0"/>
        <w:ind w:left="480" w:hanging="480"/>
        <w:rPr>
          <w:sz w:val="22"/>
          <w:szCs w:val="22"/>
          <w:lang w:eastAsia="ja-JP"/>
        </w:rPr>
      </w:pPr>
      <w:r w:rsidRPr="0008241C">
        <w:rPr>
          <w:sz w:val="22"/>
          <w:szCs w:val="22"/>
          <w:lang w:eastAsia="ja-JP"/>
        </w:rPr>
        <w:fldChar w:fldCharType="end"/>
      </w:r>
    </w:p>
    <w:p w14:paraId="118E9BD0"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lang w:eastAsia="ja-JP"/>
        </w:rPr>
      </w:pPr>
    </w:p>
    <w:p w14:paraId="26FC378E"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lang w:eastAsia="ja-JP"/>
        </w:rPr>
      </w:pPr>
    </w:p>
    <w:p w14:paraId="34EC16E2" w14:textId="77777777" w:rsidR="00A01204" w:rsidRPr="0008241C" w:rsidRDefault="00A01204" w:rsidP="00A01204">
      <w:pPr>
        <w:rPr>
          <w:sz w:val="22"/>
          <w:szCs w:val="22"/>
        </w:rPr>
        <w:sectPr w:rsidR="00A01204" w:rsidRPr="0008241C" w:rsidSect="00642B4F">
          <w:headerReference w:type="default" r:id="rId190"/>
          <w:headerReference w:type="first" r:id="rId191"/>
          <w:footerReference w:type="first" r:id="rId192"/>
          <w:pgSz w:w="11906" w:h="16838"/>
          <w:pgMar w:top="1440" w:right="1440" w:bottom="1440" w:left="1440" w:header="720" w:footer="720" w:gutter="0"/>
          <w:cols w:space="720"/>
          <w:docGrid w:linePitch="299"/>
        </w:sectPr>
      </w:pPr>
    </w:p>
    <w:p w14:paraId="60369CD7" w14:textId="77777777" w:rsidR="00A01204" w:rsidRPr="0008241C" w:rsidRDefault="00A01204" w:rsidP="00A01204">
      <w:pPr>
        <w:keepNext/>
        <w:keepLines/>
        <w:outlineLvl w:val="0"/>
        <w:rPr>
          <w:b/>
          <w:sz w:val="32"/>
          <w:szCs w:val="32"/>
        </w:rPr>
      </w:pPr>
      <w:bookmarkStart w:id="1434" w:name="_Toc504321359"/>
      <w:bookmarkStart w:id="1435" w:name="_Toc504320896"/>
      <w:bookmarkStart w:id="1436" w:name="_Toc504320672"/>
      <w:bookmarkStart w:id="1437" w:name="_Toc504320449"/>
      <w:bookmarkStart w:id="1438" w:name="_Toc504318013"/>
      <w:bookmarkStart w:id="1439" w:name="_Toc504317320"/>
      <w:bookmarkStart w:id="1440" w:name="_Toc504172585"/>
      <w:bookmarkStart w:id="1441" w:name="_Toc504147549"/>
      <w:bookmarkStart w:id="1442" w:name="_Toc498256247"/>
      <w:bookmarkStart w:id="1443" w:name="_Toc480655973"/>
      <w:bookmarkStart w:id="1444" w:name="_Toc524045967"/>
      <w:bookmarkStart w:id="1445" w:name="_Toc480655975"/>
      <w:r w:rsidRPr="0008241C">
        <w:rPr>
          <w:b/>
          <w:sz w:val="32"/>
          <w:szCs w:val="32"/>
        </w:rPr>
        <w:lastRenderedPageBreak/>
        <w:t>Chapter 5. Current and future interactions between Nature and Society</w:t>
      </w:r>
      <w:bookmarkEnd w:id="1434"/>
      <w:bookmarkEnd w:id="1435"/>
      <w:bookmarkEnd w:id="1436"/>
      <w:bookmarkEnd w:id="1437"/>
      <w:bookmarkEnd w:id="1438"/>
      <w:bookmarkEnd w:id="1439"/>
      <w:bookmarkEnd w:id="1440"/>
      <w:bookmarkEnd w:id="1441"/>
      <w:bookmarkEnd w:id="1442"/>
      <w:bookmarkEnd w:id="1443"/>
      <w:bookmarkEnd w:id="1444"/>
    </w:p>
    <w:p w14:paraId="2A2BBB8C" w14:textId="77777777" w:rsidR="00A01204" w:rsidRPr="0008241C" w:rsidRDefault="00A01204" w:rsidP="00A01204">
      <w:pPr>
        <w:rPr>
          <w:sz w:val="22"/>
          <w:szCs w:val="22"/>
        </w:rPr>
      </w:pPr>
    </w:p>
    <w:p w14:paraId="6AC6C2B9" w14:textId="77777777" w:rsidR="00A01204" w:rsidRPr="0008241C" w:rsidRDefault="00A01204" w:rsidP="00A01204">
      <w:pPr>
        <w:rPr>
          <w:b/>
          <w:bCs/>
          <w:sz w:val="22"/>
          <w:szCs w:val="22"/>
        </w:rPr>
      </w:pPr>
      <w:r w:rsidRPr="0008241C">
        <w:rPr>
          <w:b/>
          <w:bCs/>
          <w:sz w:val="22"/>
          <w:szCs w:val="22"/>
        </w:rPr>
        <w:t xml:space="preserve">Coordinating Lead Authors: </w:t>
      </w:r>
    </w:p>
    <w:p w14:paraId="66291D61" w14:textId="77777777" w:rsidR="00A01204" w:rsidRPr="0008241C" w:rsidRDefault="00A01204" w:rsidP="00A01204">
      <w:pPr>
        <w:rPr>
          <w:sz w:val="22"/>
          <w:szCs w:val="22"/>
        </w:rPr>
      </w:pPr>
      <w:r w:rsidRPr="0008241C">
        <w:rPr>
          <w:sz w:val="22"/>
          <w:szCs w:val="22"/>
        </w:rPr>
        <w:t>Haripriya Gundimeda (India), Philip Riordan (United Kingdom of Great Britain and Northern Ireland), Shunsuke Managi (Japan), Jonathan A. Anticamara (Philippines)</w:t>
      </w:r>
    </w:p>
    <w:p w14:paraId="5258FAEA" w14:textId="77777777" w:rsidR="00A01204" w:rsidRPr="0008241C" w:rsidRDefault="00A01204" w:rsidP="00A01204">
      <w:pPr>
        <w:rPr>
          <w:sz w:val="22"/>
          <w:szCs w:val="22"/>
        </w:rPr>
      </w:pPr>
    </w:p>
    <w:p w14:paraId="3A9EB355" w14:textId="77777777" w:rsidR="00A01204" w:rsidRPr="0008241C" w:rsidRDefault="00A01204" w:rsidP="00A01204">
      <w:pPr>
        <w:rPr>
          <w:b/>
          <w:bCs/>
          <w:sz w:val="22"/>
          <w:szCs w:val="22"/>
        </w:rPr>
      </w:pPr>
      <w:r w:rsidRPr="0008241C">
        <w:rPr>
          <w:b/>
          <w:bCs/>
          <w:sz w:val="22"/>
          <w:szCs w:val="22"/>
        </w:rPr>
        <w:t xml:space="preserve">Lead Authors: </w:t>
      </w:r>
    </w:p>
    <w:p w14:paraId="755292ED" w14:textId="77777777" w:rsidR="00A01204" w:rsidRPr="0008241C" w:rsidRDefault="00A01204" w:rsidP="00A01204">
      <w:pPr>
        <w:rPr>
          <w:iCs/>
          <w:sz w:val="22"/>
          <w:szCs w:val="22"/>
        </w:rPr>
      </w:pPr>
      <w:r w:rsidRPr="0008241C">
        <w:rPr>
          <w:sz w:val="22"/>
          <w:szCs w:val="22"/>
        </w:rPr>
        <w:t xml:space="preserve">Shizuka Hashimoto (Japan), Rajarshi Dasgupta (India), Ruchi Badola (India), Suneetha M. Subramanian (India), Hiroya Yamano (Japan), </w:t>
      </w:r>
      <w:r w:rsidRPr="0008241C">
        <w:rPr>
          <w:iCs/>
          <w:sz w:val="22"/>
          <w:szCs w:val="22"/>
        </w:rPr>
        <w:t xml:space="preserve">Reiichiro Ishii (Japan), </w:t>
      </w:r>
      <w:r w:rsidRPr="0008241C">
        <w:rPr>
          <w:sz w:val="22"/>
          <w:szCs w:val="22"/>
        </w:rPr>
        <w:t>Nijavalli H. Ravindranath (India)</w:t>
      </w:r>
    </w:p>
    <w:p w14:paraId="7BDB8023" w14:textId="77777777" w:rsidR="00A01204" w:rsidRPr="0008241C" w:rsidRDefault="00A01204" w:rsidP="00A01204">
      <w:pPr>
        <w:rPr>
          <w:sz w:val="22"/>
          <w:szCs w:val="22"/>
        </w:rPr>
      </w:pPr>
    </w:p>
    <w:p w14:paraId="2ECFAA3D" w14:textId="77777777" w:rsidR="00A01204" w:rsidRPr="0008241C" w:rsidRDefault="00A01204" w:rsidP="00A01204">
      <w:pPr>
        <w:rPr>
          <w:b/>
          <w:bCs/>
          <w:sz w:val="22"/>
          <w:szCs w:val="22"/>
        </w:rPr>
      </w:pPr>
      <w:r w:rsidRPr="0008241C">
        <w:rPr>
          <w:b/>
          <w:bCs/>
          <w:sz w:val="22"/>
          <w:szCs w:val="22"/>
        </w:rPr>
        <w:t xml:space="preserve">Fellow: </w:t>
      </w:r>
    </w:p>
    <w:p w14:paraId="6FC2B2CF" w14:textId="77777777" w:rsidR="00A01204" w:rsidRPr="0008241C" w:rsidRDefault="00A01204" w:rsidP="00A01204">
      <w:pPr>
        <w:rPr>
          <w:sz w:val="22"/>
          <w:szCs w:val="22"/>
        </w:rPr>
      </w:pPr>
      <w:r w:rsidRPr="0008241C">
        <w:rPr>
          <w:sz w:val="22"/>
          <w:szCs w:val="22"/>
        </w:rPr>
        <w:t>Sonali Ghosh (India)</w:t>
      </w:r>
    </w:p>
    <w:p w14:paraId="1B52A870" w14:textId="77777777" w:rsidR="00A01204" w:rsidRPr="0008241C" w:rsidRDefault="00A01204" w:rsidP="00A01204">
      <w:pPr>
        <w:rPr>
          <w:sz w:val="22"/>
          <w:szCs w:val="22"/>
        </w:rPr>
      </w:pPr>
    </w:p>
    <w:p w14:paraId="4D148044" w14:textId="77777777" w:rsidR="00A01204" w:rsidRPr="0008241C" w:rsidRDefault="00A01204" w:rsidP="00A01204">
      <w:pPr>
        <w:rPr>
          <w:b/>
          <w:bCs/>
          <w:sz w:val="22"/>
          <w:szCs w:val="22"/>
        </w:rPr>
      </w:pPr>
      <w:r w:rsidRPr="0008241C">
        <w:rPr>
          <w:b/>
          <w:bCs/>
          <w:sz w:val="22"/>
          <w:szCs w:val="22"/>
        </w:rPr>
        <w:t xml:space="preserve">Contributing Authors: </w:t>
      </w:r>
    </w:p>
    <w:p w14:paraId="268997A8" w14:textId="77777777" w:rsidR="00A01204" w:rsidRPr="0008241C" w:rsidRDefault="00A01204" w:rsidP="00A01204">
      <w:pPr>
        <w:rPr>
          <w:sz w:val="22"/>
          <w:szCs w:val="22"/>
        </w:rPr>
      </w:pPr>
      <w:r w:rsidRPr="0008241C">
        <w:rPr>
          <w:sz w:val="22"/>
          <w:szCs w:val="22"/>
        </w:rPr>
        <w:t xml:space="preserve">Simone Maynard (Australia), Mihoko Wakamatsu (Japan), </w:t>
      </w:r>
      <w:r w:rsidRPr="0008241C">
        <w:rPr>
          <w:iCs/>
          <w:sz w:val="22"/>
          <w:szCs w:val="22"/>
        </w:rPr>
        <w:t>Myron Shekelle (United States of America)</w:t>
      </w:r>
    </w:p>
    <w:p w14:paraId="078BD18A" w14:textId="77777777" w:rsidR="00A01204" w:rsidRPr="0008241C" w:rsidRDefault="00A01204" w:rsidP="00A01204">
      <w:pPr>
        <w:rPr>
          <w:rFonts w:eastAsia="Arial Unicode MS"/>
          <w:sz w:val="22"/>
          <w:szCs w:val="22"/>
        </w:rPr>
      </w:pPr>
    </w:p>
    <w:p w14:paraId="19F255E1" w14:textId="77777777" w:rsidR="00A01204" w:rsidRPr="0008241C" w:rsidRDefault="00A01204" w:rsidP="00A01204">
      <w:pPr>
        <w:rPr>
          <w:b/>
          <w:bCs/>
          <w:sz w:val="22"/>
          <w:szCs w:val="22"/>
        </w:rPr>
      </w:pPr>
      <w:r w:rsidRPr="0008241C">
        <w:rPr>
          <w:b/>
          <w:bCs/>
          <w:sz w:val="22"/>
          <w:szCs w:val="22"/>
        </w:rPr>
        <w:t xml:space="preserve">Review Editors: </w:t>
      </w:r>
    </w:p>
    <w:p w14:paraId="00D55BCE" w14:textId="77777777" w:rsidR="00A01204" w:rsidRPr="0008241C" w:rsidRDefault="00A01204" w:rsidP="00A01204">
      <w:pPr>
        <w:rPr>
          <w:rFonts w:eastAsia="Arial Unicode MS"/>
          <w:sz w:val="22"/>
          <w:szCs w:val="22"/>
          <w:lang w:eastAsia="ja-JP"/>
        </w:rPr>
      </w:pPr>
      <w:r w:rsidRPr="0008241C">
        <w:rPr>
          <w:rFonts w:eastAsia="Arial Unicode MS"/>
          <w:sz w:val="22"/>
          <w:szCs w:val="22"/>
          <w:lang w:eastAsia="ja-JP"/>
        </w:rPr>
        <w:t>Hiroyuki Matsuda (Japan), Yongyut Trisurat (Thailand)</w:t>
      </w:r>
    </w:p>
    <w:p w14:paraId="142F90C1" w14:textId="77777777" w:rsidR="00A01204" w:rsidRPr="0008241C" w:rsidRDefault="00A01204" w:rsidP="00A01204">
      <w:pPr>
        <w:rPr>
          <w:rFonts w:eastAsia="Arial Unicode MS"/>
          <w:sz w:val="22"/>
          <w:szCs w:val="22"/>
          <w:lang w:eastAsia="ja-JP"/>
        </w:rPr>
      </w:pPr>
    </w:p>
    <w:p w14:paraId="7FD10850" w14:textId="77777777" w:rsidR="00A01204" w:rsidRPr="0008241C" w:rsidRDefault="00A01204" w:rsidP="00A01204">
      <w:pPr>
        <w:rPr>
          <w:b/>
          <w:sz w:val="22"/>
          <w:szCs w:val="22"/>
        </w:rPr>
      </w:pPr>
      <w:r w:rsidRPr="0008241C">
        <w:rPr>
          <w:b/>
          <w:sz w:val="22"/>
          <w:szCs w:val="22"/>
        </w:rPr>
        <w:t>Recommended citation:</w:t>
      </w:r>
    </w:p>
    <w:p w14:paraId="1138E65B" w14:textId="77777777" w:rsidR="00A01204" w:rsidRPr="0008241C" w:rsidRDefault="00A01204" w:rsidP="00A01204">
      <w:pPr>
        <w:rPr>
          <w:sz w:val="22"/>
          <w:szCs w:val="22"/>
        </w:rPr>
      </w:pPr>
      <w:r w:rsidRPr="0008241C">
        <w:rPr>
          <w:sz w:val="22"/>
          <w:szCs w:val="22"/>
        </w:rPr>
        <w:t>Gundimeda, H., Riordan, P., Managi, S., Anticamara, J. A., Hashimoto, S., Dasgupta, R., Badola, R., Subramanian, S. M., Yamano, H., Ishii, R., Ravindranath, N. H., Ghosh, S. Chapter 5: Current and future interactions between Nature and Society. In IPBES (2018): The IPBES regional assessment report on biodiversity and ecosystem services for Asia and the Pacific. Karki, M., Senaratna Sellamuttu, S., Okayasu, S., Suzuki, W. (eds.). Secretariat of the Intergovernmental Science-Policy Platform on Biodiversity and Ecosystem services, Bonn, Germany, pp. xx.</w:t>
      </w:r>
    </w:p>
    <w:p w14:paraId="4EE9E189" w14:textId="77777777" w:rsidR="00A01204" w:rsidRPr="0008241C" w:rsidRDefault="00A01204" w:rsidP="00A01204">
      <w:pPr>
        <w:rPr>
          <w:sz w:val="22"/>
          <w:szCs w:val="22"/>
        </w:rPr>
      </w:pPr>
      <w:r w:rsidRPr="0008241C">
        <w:rPr>
          <w:rFonts w:eastAsia="Arial Unicode MS"/>
          <w:sz w:val="22"/>
          <w:szCs w:val="22"/>
        </w:rPr>
        <w:br w:type="page"/>
      </w:r>
    </w:p>
    <w:bookmarkStart w:id="1446" w:name="_Toc480655974" w:displacedByCustomXml="next"/>
    <w:bookmarkStart w:id="1447" w:name="_Toc" w:displacedByCustomXml="next"/>
    <w:sdt>
      <w:sdtPr>
        <w:rPr>
          <w:sz w:val="22"/>
          <w:szCs w:val="22"/>
          <w:lang w:val="ja-JP" w:eastAsia="ja-JP"/>
        </w:rPr>
        <w:id w:val="1589194732"/>
        <w:docPartObj>
          <w:docPartGallery w:val="Table of Contents"/>
          <w:docPartUnique/>
        </w:docPartObj>
      </w:sdtPr>
      <w:sdtContent>
        <w:p w14:paraId="7D7E329C" w14:textId="77777777" w:rsidR="00A01204" w:rsidRPr="0008241C" w:rsidRDefault="00A01204" w:rsidP="00A01204">
          <w:pPr>
            <w:keepNext/>
            <w:keepLines/>
            <w:spacing w:before="240" w:line="256" w:lineRule="auto"/>
            <w:rPr>
              <w:rFonts w:eastAsia="Yu Mincho"/>
              <w:b/>
              <w:sz w:val="28"/>
              <w:szCs w:val="32"/>
              <w:lang w:val="en-US"/>
            </w:rPr>
          </w:pPr>
          <w:r w:rsidRPr="0008241C">
            <w:rPr>
              <w:rFonts w:eastAsia="Yu Mincho"/>
              <w:b/>
              <w:sz w:val="28"/>
              <w:szCs w:val="32"/>
              <w:lang w:val="en-US"/>
            </w:rPr>
            <w:t>Table of Contents</w:t>
          </w:r>
        </w:p>
        <w:p w14:paraId="6D6895D0" w14:textId="168CD8A1" w:rsidR="00A01204" w:rsidRPr="0008241C" w:rsidRDefault="00A01204" w:rsidP="00A01204">
          <w:pPr>
            <w:tabs>
              <w:tab w:val="clear" w:pos="1247"/>
              <w:tab w:val="clear" w:pos="1814"/>
              <w:tab w:val="clear" w:pos="2381"/>
              <w:tab w:val="clear" w:pos="2948"/>
              <w:tab w:val="clear" w:pos="3515"/>
              <w:tab w:val="right" w:leader="dot" w:pos="9027"/>
            </w:tabs>
            <w:rPr>
              <w:rFonts w:eastAsia="MS Mincho"/>
              <w:noProof/>
              <w:sz w:val="22"/>
              <w:szCs w:val="22"/>
              <w:lang w:val="en-NL" w:eastAsia="ja-JP"/>
            </w:rPr>
          </w:pPr>
          <w:r w:rsidRPr="0008241C">
            <w:rPr>
              <w:sz w:val="22"/>
              <w:szCs w:val="22"/>
              <w:shd w:val="clear" w:color="auto" w:fill="FFFFFF"/>
              <w:lang w:bidi="en-US"/>
            </w:rPr>
            <w:fldChar w:fldCharType="begin"/>
          </w:r>
          <w:r w:rsidRPr="0008241C">
            <w:rPr>
              <w:sz w:val="22"/>
              <w:szCs w:val="22"/>
              <w:shd w:val="clear" w:color="auto" w:fill="FFFFFF"/>
              <w:lang w:bidi="en-US"/>
            </w:rPr>
            <w:instrText xml:space="preserve"> TOC \o "1-3" \h \z \u </w:instrText>
          </w:r>
          <w:r w:rsidRPr="0008241C">
            <w:rPr>
              <w:sz w:val="22"/>
              <w:szCs w:val="22"/>
              <w:shd w:val="clear" w:color="auto" w:fill="FFFFFF"/>
              <w:lang w:bidi="en-US"/>
            </w:rPr>
            <w:fldChar w:fldCharType="separate"/>
          </w:r>
          <w:hyperlink w:anchor="_Toc524045967" w:history="1">
            <w:r w:rsidRPr="0008241C">
              <w:rPr>
                <w:noProof/>
                <w:sz w:val="22"/>
                <w:szCs w:val="22"/>
                <w:shd w:val="clear" w:color="auto" w:fill="FFFFFF"/>
                <w:lang w:bidi="en-US"/>
              </w:rPr>
              <w:t>Chapter 5. Current and future interactions between Nature and Society</w:t>
            </w:r>
            <w:r w:rsidRPr="0008241C">
              <w:rPr>
                <w:noProof/>
                <w:webHidden/>
                <w:sz w:val="22"/>
                <w:szCs w:val="22"/>
                <w:shd w:val="clear" w:color="auto" w:fill="FFFFFF"/>
                <w:lang w:bidi="en-US"/>
              </w:rPr>
              <w:tab/>
            </w:r>
            <w:r w:rsidRPr="0008241C">
              <w:rPr>
                <w:noProof/>
                <w:webHidden/>
                <w:sz w:val="22"/>
                <w:szCs w:val="22"/>
                <w:shd w:val="clear" w:color="auto" w:fill="FFFFFF"/>
                <w:lang w:bidi="en-US"/>
              </w:rPr>
              <w:fldChar w:fldCharType="begin"/>
            </w:r>
            <w:r w:rsidRPr="0008241C">
              <w:rPr>
                <w:noProof/>
                <w:webHidden/>
                <w:sz w:val="22"/>
                <w:szCs w:val="22"/>
                <w:shd w:val="clear" w:color="auto" w:fill="FFFFFF"/>
                <w:lang w:bidi="en-US"/>
              </w:rPr>
              <w:instrText xml:space="preserve"> PAGEREF _Toc524045967 \h </w:instrText>
            </w:r>
            <w:r w:rsidRPr="0008241C">
              <w:rPr>
                <w:noProof/>
                <w:webHidden/>
                <w:sz w:val="22"/>
                <w:szCs w:val="22"/>
                <w:shd w:val="clear" w:color="auto" w:fill="FFFFFF"/>
                <w:lang w:bidi="en-US"/>
              </w:rPr>
            </w:r>
            <w:r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70</w:t>
            </w:r>
            <w:r w:rsidRPr="0008241C">
              <w:rPr>
                <w:noProof/>
                <w:webHidden/>
                <w:sz w:val="22"/>
                <w:szCs w:val="22"/>
                <w:shd w:val="clear" w:color="auto" w:fill="FFFFFF"/>
                <w:lang w:bidi="en-US"/>
              </w:rPr>
              <w:fldChar w:fldCharType="end"/>
            </w:r>
          </w:hyperlink>
        </w:p>
        <w:p w14:paraId="6048323D" w14:textId="45AA6325"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68" w:history="1">
            <w:r w:rsidR="00A01204" w:rsidRPr="0008241C">
              <w:rPr>
                <w:noProof/>
                <w:sz w:val="22"/>
                <w:szCs w:val="22"/>
                <w:shd w:val="clear" w:color="auto" w:fill="FFFFFF"/>
                <w:lang w:bidi="en-US"/>
              </w:rPr>
              <w:t>Executive summar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6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72</w:t>
            </w:r>
            <w:r w:rsidR="00A01204" w:rsidRPr="0008241C">
              <w:rPr>
                <w:noProof/>
                <w:webHidden/>
                <w:sz w:val="22"/>
                <w:szCs w:val="22"/>
                <w:shd w:val="clear" w:color="auto" w:fill="FFFFFF"/>
                <w:lang w:bidi="en-US"/>
              </w:rPr>
              <w:fldChar w:fldCharType="end"/>
            </w:r>
          </w:hyperlink>
        </w:p>
        <w:p w14:paraId="4CBC3ABB" w14:textId="07FBF850"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69" w:history="1">
            <w:r w:rsidR="00A01204" w:rsidRPr="0008241C">
              <w:rPr>
                <w:noProof/>
                <w:sz w:val="22"/>
                <w:szCs w:val="22"/>
                <w:shd w:val="clear" w:color="auto" w:fill="FFFFFF"/>
                <w:lang w:bidi="en-US"/>
              </w:rPr>
              <w:t xml:space="preserve">5.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roduc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6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76</w:t>
            </w:r>
            <w:r w:rsidR="00A01204" w:rsidRPr="0008241C">
              <w:rPr>
                <w:noProof/>
                <w:webHidden/>
                <w:sz w:val="22"/>
                <w:szCs w:val="22"/>
                <w:shd w:val="clear" w:color="auto" w:fill="FFFFFF"/>
                <w:lang w:bidi="en-US"/>
              </w:rPr>
              <w:fldChar w:fldCharType="end"/>
            </w:r>
          </w:hyperlink>
        </w:p>
        <w:p w14:paraId="6C25F957" w14:textId="70B6E15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0" w:history="1">
            <w:r w:rsidR="00A01204" w:rsidRPr="0008241C">
              <w:rPr>
                <w:noProof/>
                <w:sz w:val="22"/>
                <w:szCs w:val="22"/>
                <w:shd w:val="clear" w:color="auto" w:fill="FFFFFF"/>
                <w:lang w:bidi="en-US"/>
              </w:rPr>
              <w:t xml:space="preserve">5.1.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The context for Scenarios and Models in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76</w:t>
            </w:r>
            <w:r w:rsidR="00A01204" w:rsidRPr="0008241C">
              <w:rPr>
                <w:noProof/>
                <w:webHidden/>
                <w:sz w:val="22"/>
                <w:szCs w:val="22"/>
                <w:shd w:val="clear" w:color="auto" w:fill="FFFFFF"/>
                <w:lang w:bidi="en-US"/>
              </w:rPr>
              <w:fldChar w:fldCharType="end"/>
            </w:r>
          </w:hyperlink>
        </w:p>
        <w:p w14:paraId="07DB5D8B" w14:textId="2BB7A083"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1" w:history="1">
            <w:r w:rsidR="00A01204" w:rsidRPr="0008241C">
              <w:rPr>
                <w:noProof/>
                <w:sz w:val="22"/>
                <w:szCs w:val="22"/>
                <w:shd w:val="clear" w:color="auto" w:fill="FFFFFF"/>
                <w:lang w:bidi="en-US"/>
              </w:rPr>
              <w:t xml:space="preserve">5.1.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PBES framework: Integrated assessments of multiple components of interactions between Biodiversity and Ecosystem Services and Human Well-being across multiple spatial and temporal scal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78</w:t>
            </w:r>
            <w:r w:rsidR="00A01204" w:rsidRPr="0008241C">
              <w:rPr>
                <w:noProof/>
                <w:webHidden/>
                <w:sz w:val="22"/>
                <w:szCs w:val="22"/>
                <w:shd w:val="clear" w:color="auto" w:fill="FFFFFF"/>
                <w:lang w:bidi="en-US"/>
              </w:rPr>
              <w:fldChar w:fldCharType="end"/>
            </w:r>
          </w:hyperlink>
        </w:p>
        <w:p w14:paraId="05A0565F" w14:textId="08036FF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2" w:history="1">
            <w:r w:rsidR="00A01204" w:rsidRPr="0008241C">
              <w:rPr>
                <w:noProof/>
                <w:sz w:val="22"/>
                <w:szCs w:val="22"/>
                <w:shd w:val="clear" w:color="auto" w:fill="FFFFFF"/>
                <w:lang w:bidi="en-US"/>
              </w:rPr>
              <w:t xml:space="preserve">5.1.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urrent understanding of interactions between Biodiversity and Ecosystem Services and Human Well-being in the Asia-Pacific region and its gap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79</w:t>
            </w:r>
            <w:r w:rsidR="00A01204" w:rsidRPr="0008241C">
              <w:rPr>
                <w:noProof/>
                <w:webHidden/>
                <w:sz w:val="22"/>
                <w:szCs w:val="22"/>
                <w:shd w:val="clear" w:color="auto" w:fill="FFFFFF"/>
                <w:lang w:bidi="en-US"/>
              </w:rPr>
              <w:fldChar w:fldCharType="end"/>
            </w:r>
          </w:hyperlink>
        </w:p>
        <w:p w14:paraId="731E28D1" w14:textId="16D8D441"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3" w:history="1">
            <w:r w:rsidR="00A01204" w:rsidRPr="0008241C">
              <w:rPr>
                <w:noProof/>
                <w:sz w:val="22"/>
                <w:szCs w:val="22"/>
                <w:shd w:val="clear" w:color="auto" w:fill="FFFFFF"/>
                <w:lang w:bidi="en-US"/>
              </w:rPr>
              <w:t xml:space="preserve">5.1.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Further considerations for an integrated assessment of scenarios of interactions between Biodiversity and Ecosystem Services and Human Well-being within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83</w:t>
            </w:r>
            <w:r w:rsidR="00A01204" w:rsidRPr="0008241C">
              <w:rPr>
                <w:noProof/>
                <w:webHidden/>
                <w:sz w:val="22"/>
                <w:szCs w:val="22"/>
                <w:shd w:val="clear" w:color="auto" w:fill="FFFFFF"/>
                <w:lang w:bidi="en-US"/>
              </w:rPr>
              <w:fldChar w:fldCharType="end"/>
            </w:r>
          </w:hyperlink>
        </w:p>
        <w:p w14:paraId="6710BD81" w14:textId="782FDFFB"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74" w:history="1">
            <w:r w:rsidR="00A01204" w:rsidRPr="0008241C">
              <w:rPr>
                <w:noProof/>
                <w:sz w:val="22"/>
                <w:szCs w:val="22"/>
                <w:shd w:val="clear" w:color="auto" w:fill="FFFFFF"/>
                <w:lang w:bidi="en-US"/>
              </w:rPr>
              <w:t xml:space="preserve">5.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Observed and projected impacts on Biodiversity and Ecosystem Services in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84</w:t>
            </w:r>
            <w:r w:rsidR="00A01204" w:rsidRPr="0008241C">
              <w:rPr>
                <w:noProof/>
                <w:webHidden/>
                <w:sz w:val="22"/>
                <w:szCs w:val="22"/>
                <w:shd w:val="clear" w:color="auto" w:fill="FFFFFF"/>
                <w:lang w:bidi="en-US"/>
              </w:rPr>
              <w:fldChar w:fldCharType="end"/>
            </w:r>
          </w:hyperlink>
        </w:p>
        <w:p w14:paraId="0842E724" w14:textId="14DDB4F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5" w:history="1">
            <w:r w:rsidR="00A01204" w:rsidRPr="0008241C">
              <w:rPr>
                <w:noProof/>
                <w:sz w:val="22"/>
                <w:szCs w:val="22"/>
                <w:shd w:val="clear" w:color="auto" w:fill="FFFFFF"/>
                <w:lang w:bidi="en-US"/>
              </w:rPr>
              <w:t xml:space="preserve">5.2.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Terrestrial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86</w:t>
            </w:r>
            <w:r w:rsidR="00A01204" w:rsidRPr="0008241C">
              <w:rPr>
                <w:noProof/>
                <w:webHidden/>
                <w:sz w:val="22"/>
                <w:szCs w:val="22"/>
                <w:shd w:val="clear" w:color="auto" w:fill="FFFFFF"/>
                <w:lang w:bidi="en-US"/>
              </w:rPr>
              <w:fldChar w:fldCharType="end"/>
            </w:r>
          </w:hyperlink>
        </w:p>
        <w:p w14:paraId="09AA0B6D" w14:textId="33D270A6"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6" w:history="1">
            <w:r w:rsidR="00A01204" w:rsidRPr="0008241C">
              <w:rPr>
                <w:noProof/>
                <w:sz w:val="22"/>
                <w:szCs w:val="22"/>
                <w:shd w:val="clear" w:color="auto" w:fill="FFFFFF"/>
                <w:lang w:bidi="en-US"/>
              </w:rPr>
              <w:t xml:space="preserve">5.2.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Freshwater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91</w:t>
            </w:r>
            <w:r w:rsidR="00A01204" w:rsidRPr="0008241C">
              <w:rPr>
                <w:noProof/>
                <w:webHidden/>
                <w:sz w:val="22"/>
                <w:szCs w:val="22"/>
                <w:shd w:val="clear" w:color="auto" w:fill="FFFFFF"/>
                <w:lang w:bidi="en-US"/>
              </w:rPr>
              <w:fldChar w:fldCharType="end"/>
            </w:r>
          </w:hyperlink>
        </w:p>
        <w:p w14:paraId="5B8502AD" w14:textId="2ECE394C"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7" w:history="1">
            <w:r w:rsidR="00A01204" w:rsidRPr="0008241C">
              <w:rPr>
                <w:noProof/>
                <w:sz w:val="22"/>
                <w:szCs w:val="22"/>
                <w:shd w:val="clear" w:color="auto" w:fill="FFFFFF"/>
                <w:lang w:bidi="en-US"/>
              </w:rPr>
              <w:t xml:space="preserve">5.2.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astal/Marine Ecosystem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94</w:t>
            </w:r>
            <w:r w:rsidR="00A01204" w:rsidRPr="0008241C">
              <w:rPr>
                <w:noProof/>
                <w:webHidden/>
                <w:sz w:val="22"/>
                <w:szCs w:val="22"/>
                <w:shd w:val="clear" w:color="auto" w:fill="FFFFFF"/>
                <w:lang w:bidi="en-US"/>
              </w:rPr>
              <w:fldChar w:fldCharType="end"/>
            </w:r>
          </w:hyperlink>
        </w:p>
        <w:p w14:paraId="18C49BE3" w14:textId="0E1D4F73"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78" w:history="1">
            <w:r w:rsidR="00A01204" w:rsidRPr="0008241C">
              <w:rPr>
                <w:noProof/>
                <w:sz w:val="22"/>
                <w:szCs w:val="22"/>
                <w:shd w:val="clear" w:color="auto" w:fill="FFFFFF"/>
                <w:lang w:bidi="en-US"/>
              </w:rPr>
              <w:t xml:space="preserve">5.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ssessment of scenarios and plausible alternative futures of the Asia-Pacific reg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98</w:t>
            </w:r>
            <w:r w:rsidR="00A01204" w:rsidRPr="0008241C">
              <w:rPr>
                <w:noProof/>
                <w:webHidden/>
                <w:sz w:val="22"/>
                <w:szCs w:val="22"/>
                <w:shd w:val="clear" w:color="auto" w:fill="FFFFFF"/>
                <w:lang w:bidi="en-US"/>
              </w:rPr>
              <w:fldChar w:fldCharType="end"/>
            </w:r>
          </w:hyperlink>
        </w:p>
        <w:p w14:paraId="499D22AA" w14:textId="12A9280D"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79" w:history="1">
            <w:r w:rsidR="00A01204" w:rsidRPr="0008241C">
              <w:rPr>
                <w:noProof/>
                <w:sz w:val="22"/>
                <w:szCs w:val="22"/>
                <w:shd w:val="clear" w:color="auto" w:fill="FFFFFF"/>
                <w:lang w:bidi="en-US"/>
              </w:rPr>
              <w:t xml:space="preserve">5.3.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Methodology for screening of scenario narrativ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7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499</w:t>
            </w:r>
            <w:r w:rsidR="00A01204" w:rsidRPr="0008241C">
              <w:rPr>
                <w:noProof/>
                <w:webHidden/>
                <w:sz w:val="22"/>
                <w:szCs w:val="22"/>
                <w:shd w:val="clear" w:color="auto" w:fill="FFFFFF"/>
                <w:lang w:bidi="en-US"/>
              </w:rPr>
              <w:fldChar w:fldCharType="end"/>
            </w:r>
          </w:hyperlink>
        </w:p>
        <w:p w14:paraId="2C47AD60" w14:textId="7F93B2FA"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80" w:history="1">
            <w:r w:rsidR="00A01204" w:rsidRPr="0008241C">
              <w:rPr>
                <w:noProof/>
                <w:sz w:val="22"/>
                <w:szCs w:val="22"/>
                <w:shd w:val="clear" w:color="auto" w:fill="FFFFFF"/>
                <w:lang w:bidi="en-US"/>
              </w:rPr>
              <w:t xml:space="preserve">5.3.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ssessment of scenarios from global and regional assessment report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00</w:t>
            </w:r>
            <w:r w:rsidR="00A01204" w:rsidRPr="0008241C">
              <w:rPr>
                <w:noProof/>
                <w:webHidden/>
                <w:sz w:val="22"/>
                <w:szCs w:val="22"/>
                <w:shd w:val="clear" w:color="auto" w:fill="FFFFFF"/>
                <w:lang w:bidi="en-US"/>
              </w:rPr>
              <w:fldChar w:fldCharType="end"/>
            </w:r>
          </w:hyperlink>
        </w:p>
        <w:p w14:paraId="54D2F8A4" w14:textId="7DACF21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81" w:history="1">
            <w:r w:rsidR="00A01204" w:rsidRPr="0008241C">
              <w:rPr>
                <w:noProof/>
                <w:sz w:val="22"/>
                <w:szCs w:val="22"/>
                <w:shd w:val="clear" w:color="auto" w:fill="FFFFFF"/>
                <w:lang w:bidi="en-US"/>
              </w:rPr>
              <w:t xml:space="preserve">5.3.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ssessment of scenarios from regional and subregional literatur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09</w:t>
            </w:r>
            <w:r w:rsidR="00A01204" w:rsidRPr="0008241C">
              <w:rPr>
                <w:noProof/>
                <w:webHidden/>
                <w:sz w:val="22"/>
                <w:szCs w:val="22"/>
                <w:shd w:val="clear" w:color="auto" w:fill="FFFFFF"/>
                <w:lang w:bidi="en-US"/>
              </w:rPr>
              <w:fldChar w:fldCharType="end"/>
            </w:r>
          </w:hyperlink>
        </w:p>
        <w:p w14:paraId="3C999155" w14:textId="381FDF1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82" w:history="1">
            <w:r w:rsidR="00A01204" w:rsidRPr="0008241C">
              <w:rPr>
                <w:noProof/>
                <w:sz w:val="22"/>
                <w:szCs w:val="22"/>
                <w:shd w:val="clear" w:color="auto" w:fill="FFFFFF"/>
                <w:lang w:bidi="en-US"/>
              </w:rPr>
              <w:t xml:space="preserve">5.3.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Harmonizing global, regional and subregional scenario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13</w:t>
            </w:r>
            <w:r w:rsidR="00A01204" w:rsidRPr="0008241C">
              <w:rPr>
                <w:noProof/>
                <w:webHidden/>
                <w:sz w:val="22"/>
                <w:szCs w:val="22"/>
                <w:shd w:val="clear" w:color="auto" w:fill="FFFFFF"/>
                <w:lang w:bidi="en-US"/>
              </w:rPr>
              <w:fldChar w:fldCharType="end"/>
            </w:r>
          </w:hyperlink>
        </w:p>
        <w:p w14:paraId="6A6936FA" w14:textId="360A66BE"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83" w:history="1">
            <w:r w:rsidR="00A01204" w:rsidRPr="0008241C">
              <w:rPr>
                <w:noProof/>
                <w:sz w:val="22"/>
                <w:szCs w:val="22"/>
                <w:shd w:val="clear" w:color="auto" w:fill="FFFFFF"/>
                <w:lang w:bidi="en-US"/>
              </w:rPr>
              <w:t xml:space="preserve">5.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ynopsis and Policy Implica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16</w:t>
            </w:r>
            <w:r w:rsidR="00A01204" w:rsidRPr="0008241C">
              <w:rPr>
                <w:noProof/>
                <w:webHidden/>
                <w:sz w:val="22"/>
                <w:szCs w:val="22"/>
                <w:shd w:val="clear" w:color="auto" w:fill="FFFFFF"/>
                <w:lang w:bidi="en-US"/>
              </w:rPr>
              <w:fldChar w:fldCharType="end"/>
            </w:r>
          </w:hyperlink>
        </w:p>
        <w:p w14:paraId="616F1180" w14:textId="4E9BA99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84" w:history="1">
            <w:r w:rsidR="00A01204" w:rsidRPr="0008241C">
              <w:rPr>
                <w:noProof/>
                <w:sz w:val="22"/>
                <w:szCs w:val="22"/>
                <w:shd w:val="clear" w:color="auto" w:fill="FFFFFF"/>
                <w:lang w:bidi="en-US"/>
              </w:rPr>
              <w:t xml:space="preserve">5.4.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ynergies between the Aichi Biodiversity Targets and the Sustainable Development Goals (SDG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17</w:t>
            </w:r>
            <w:r w:rsidR="00A01204" w:rsidRPr="0008241C">
              <w:rPr>
                <w:noProof/>
                <w:webHidden/>
                <w:sz w:val="22"/>
                <w:szCs w:val="22"/>
                <w:shd w:val="clear" w:color="auto" w:fill="FFFFFF"/>
                <w:lang w:bidi="en-US"/>
              </w:rPr>
              <w:fldChar w:fldCharType="end"/>
            </w:r>
          </w:hyperlink>
        </w:p>
        <w:p w14:paraId="7CFF3EED" w14:textId="4F60BFC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85" w:history="1">
            <w:r w:rsidR="00A01204" w:rsidRPr="0008241C">
              <w:rPr>
                <w:noProof/>
                <w:sz w:val="22"/>
                <w:szCs w:val="22"/>
                <w:shd w:val="clear" w:color="auto" w:fill="FFFFFF"/>
                <w:lang w:bidi="en-US"/>
              </w:rPr>
              <w:t xml:space="preserve">5.4.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corporation of Sustainability Targets in regional and subregional scenario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19</w:t>
            </w:r>
            <w:r w:rsidR="00A01204" w:rsidRPr="0008241C">
              <w:rPr>
                <w:noProof/>
                <w:webHidden/>
                <w:sz w:val="22"/>
                <w:szCs w:val="22"/>
                <w:shd w:val="clear" w:color="auto" w:fill="FFFFFF"/>
                <w:lang w:bidi="en-US"/>
              </w:rPr>
              <w:fldChar w:fldCharType="end"/>
            </w:r>
          </w:hyperlink>
        </w:p>
        <w:p w14:paraId="671E0BB9" w14:textId="037A2E2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5986" w:history="1">
            <w:r w:rsidR="00A01204" w:rsidRPr="0008241C">
              <w:rPr>
                <w:noProof/>
                <w:sz w:val="22"/>
                <w:szCs w:val="22"/>
                <w:shd w:val="clear" w:color="auto" w:fill="FFFFFF"/>
                <w:lang w:bidi="en-US"/>
              </w:rPr>
              <w:t xml:space="preserve">5.4.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egional future of Nature-Society interactions under Alternative Pathway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21</w:t>
            </w:r>
            <w:r w:rsidR="00A01204" w:rsidRPr="0008241C">
              <w:rPr>
                <w:noProof/>
                <w:webHidden/>
                <w:sz w:val="22"/>
                <w:szCs w:val="22"/>
                <w:shd w:val="clear" w:color="auto" w:fill="FFFFFF"/>
                <w:lang w:bidi="en-US"/>
              </w:rPr>
              <w:fldChar w:fldCharType="end"/>
            </w:r>
          </w:hyperlink>
        </w:p>
        <w:p w14:paraId="06B49B57" w14:textId="52E093C2"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87" w:history="1">
            <w:r w:rsidR="00A01204" w:rsidRPr="0008241C">
              <w:rPr>
                <w:noProof/>
                <w:sz w:val="22"/>
                <w:szCs w:val="22"/>
                <w:shd w:val="clear" w:color="auto" w:fill="FFFFFF"/>
                <w:lang w:bidi="en-US"/>
              </w:rPr>
              <w:t xml:space="preserve">5.5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ynthesis of the Plausible Futures in the Asia-Pacific region – Where to nex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22</w:t>
            </w:r>
            <w:r w:rsidR="00A01204" w:rsidRPr="0008241C">
              <w:rPr>
                <w:noProof/>
                <w:webHidden/>
                <w:sz w:val="22"/>
                <w:szCs w:val="22"/>
                <w:shd w:val="clear" w:color="auto" w:fill="FFFFFF"/>
                <w:lang w:bidi="en-US"/>
              </w:rPr>
              <w:fldChar w:fldCharType="end"/>
            </w:r>
          </w:hyperlink>
        </w:p>
        <w:p w14:paraId="59B817FE" w14:textId="41D3BDEB"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88" w:history="1">
            <w:r w:rsidR="00A01204" w:rsidRPr="0008241C">
              <w:rPr>
                <w:noProof/>
                <w:sz w:val="22"/>
                <w:szCs w:val="22"/>
                <w:shd w:val="clear" w:color="auto" w:fill="FFFFFF"/>
                <w:lang w:bidi="en-US"/>
              </w:rPr>
              <w:t>Referen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26</w:t>
            </w:r>
            <w:r w:rsidR="00A01204" w:rsidRPr="0008241C">
              <w:rPr>
                <w:noProof/>
                <w:webHidden/>
                <w:sz w:val="22"/>
                <w:szCs w:val="22"/>
                <w:shd w:val="clear" w:color="auto" w:fill="FFFFFF"/>
                <w:lang w:bidi="en-US"/>
              </w:rPr>
              <w:fldChar w:fldCharType="end"/>
            </w:r>
          </w:hyperlink>
        </w:p>
        <w:p w14:paraId="067D5EBE" w14:textId="23F04EBF"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5989" w:history="1">
            <w:r w:rsidR="00A01204" w:rsidRPr="0008241C">
              <w:rPr>
                <w:noProof/>
                <w:sz w:val="22"/>
                <w:szCs w:val="22"/>
                <w:shd w:val="clear" w:color="auto" w:fill="FFFFFF"/>
                <w:lang w:bidi="en-US"/>
              </w:rPr>
              <w:t>Appendix</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598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37</w:t>
            </w:r>
            <w:r w:rsidR="00A01204" w:rsidRPr="0008241C">
              <w:rPr>
                <w:noProof/>
                <w:webHidden/>
                <w:sz w:val="22"/>
                <w:szCs w:val="22"/>
                <w:shd w:val="clear" w:color="auto" w:fill="FFFFFF"/>
                <w:lang w:bidi="en-US"/>
              </w:rPr>
              <w:fldChar w:fldCharType="end"/>
            </w:r>
          </w:hyperlink>
        </w:p>
        <w:p w14:paraId="12A84EFB" w14:textId="77777777" w:rsidR="00A01204" w:rsidRPr="0008241C" w:rsidRDefault="00A01204" w:rsidP="00A01204">
          <w:pPr>
            <w:widowControl w:val="0"/>
            <w:rPr>
              <w:b/>
              <w:bCs/>
              <w:kern w:val="2"/>
              <w:sz w:val="22"/>
              <w:szCs w:val="22"/>
              <w:lang w:val="ja-JP" w:eastAsia="ja-JP"/>
            </w:rPr>
          </w:pPr>
          <w:r w:rsidRPr="0008241C">
            <w:rPr>
              <w:sz w:val="22"/>
              <w:szCs w:val="22"/>
              <w:lang w:bidi="en-US"/>
            </w:rPr>
            <w:fldChar w:fldCharType="end"/>
          </w:r>
        </w:p>
      </w:sdtContent>
    </w:sdt>
    <w:p w14:paraId="5DEAB040" w14:textId="77777777" w:rsidR="00A01204" w:rsidRPr="0008241C" w:rsidRDefault="00A01204" w:rsidP="00A01204">
      <w:pPr>
        <w:rPr>
          <w:sz w:val="26"/>
          <w:szCs w:val="22"/>
        </w:rPr>
      </w:pPr>
      <w:r w:rsidRPr="0008241C">
        <w:rPr>
          <w:sz w:val="22"/>
          <w:szCs w:val="22"/>
        </w:rPr>
        <w:br w:type="page"/>
      </w:r>
    </w:p>
    <w:p w14:paraId="0F786284" w14:textId="77777777" w:rsidR="00A01204" w:rsidRPr="0008241C" w:rsidRDefault="00A01204" w:rsidP="00A01204">
      <w:pPr>
        <w:keepNext/>
        <w:keepLines/>
        <w:tabs>
          <w:tab w:val="clear" w:pos="1247"/>
          <w:tab w:val="left" w:pos="700"/>
        </w:tabs>
        <w:spacing w:before="40"/>
        <w:outlineLvl w:val="1"/>
        <w:rPr>
          <w:b/>
          <w:sz w:val="28"/>
          <w:szCs w:val="26"/>
        </w:rPr>
      </w:pPr>
      <w:bookmarkStart w:id="1448" w:name="_Toc498256248"/>
      <w:bookmarkStart w:id="1449" w:name="_Toc504317321"/>
      <w:bookmarkStart w:id="1450" w:name="_Toc504318014"/>
      <w:bookmarkStart w:id="1451" w:name="_Toc504320450"/>
      <w:bookmarkStart w:id="1452" w:name="_Toc504320673"/>
      <w:bookmarkStart w:id="1453" w:name="_Toc504320897"/>
      <w:bookmarkStart w:id="1454" w:name="_Toc504321360"/>
      <w:bookmarkStart w:id="1455" w:name="_Toc524045968"/>
      <w:r w:rsidRPr="0008241C">
        <w:rPr>
          <w:b/>
          <w:sz w:val="28"/>
          <w:szCs w:val="26"/>
        </w:rPr>
        <w:lastRenderedPageBreak/>
        <w:t>Executive summary</w:t>
      </w:r>
      <w:bookmarkEnd w:id="1447"/>
      <w:bookmarkEnd w:id="1446"/>
      <w:bookmarkEnd w:id="1448"/>
      <w:bookmarkEnd w:id="1449"/>
      <w:bookmarkEnd w:id="1450"/>
      <w:bookmarkEnd w:id="1451"/>
      <w:bookmarkEnd w:id="1452"/>
      <w:bookmarkEnd w:id="1453"/>
      <w:bookmarkEnd w:id="1454"/>
      <w:bookmarkEnd w:id="1455"/>
    </w:p>
    <w:p w14:paraId="18681E93" w14:textId="77777777" w:rsidR="00A01204" w:rsidRPr="0008241C" w:rsidRDefault="00A01204" w:rsidP="00A01204">
      <w:pPr>
        <w:rPr>
          <w:sz w:val="22"/>
          <w:szCs w:val="22"/>
        </w:rPr>
      </w:pPr>
    </w:p>
    <w:p w14:paraId="6D699EDA" w14:textId="77777777" w:rsidR="00A01204" w:rsidRPr="0008241C" w:rsidRDefault="00A01204" w:rsidP="00A01204">
      <w:pPr>
        <w:rPr>
          <w:b/>
          <w:sz w:val="22"/>
          <w:szCs w:val="22"/>
        </w:rPr>
      </w:pPr>
      <w:r w:rsidRPr="0008241C">
        <w:rPr>
          <w:b/>
          <w:sz w:val="22"/>
          <w:szCs w:val="22"/>
        </w:rPr>
        <w:t>A: INTERACTIVE ANALYSIS OF HUMAN-NATURE RELATIONSHIP</w:t>
      </w:r>
    </w:p>
    <w:p w14:paraId="08000CE8" w14:textId="77777777" w:rsidR="00A01204" w:rsidRPr="0008241C" w:rsidRDefault="00A01204" w:rsidP="00A01204">
      <w:pPr>
        <w:rPr>
          <w:sz w:val="22"/>
          <w:szCs w:val="22"/>
        </w:rPr>
      </w:pPr>
    </w:p>
    <w:p w14:paraId="04FBCF91" w14:textId="77777777" w:rsidR="00A01204" w:rsidRPr="0008241C" w:rsidRDefault="00A01204" w:rsidP="00A01204">
      <w:pPr>
        <w:rPr>
          <w:sz w:val="22"/>
          <w:szCs w:val="22"/>
        </w:rPr>
      </w:pPr>
      <w:r w:rsidRPr="0008241C">
        <w:rPr>
          <w:b/>
          <w:sz w:val="22"/>
          <w:szCs w:val="22"/>
        </w:rPr>
        <w:t>Future scenarios of Biodiversity and Ecosystem Services (BES) and implications to human well-being in the Asia-Pacific region need to account for the unique regional characteristics and national policymaking practices within the subregions (</w:t>
      </w:r>
      <w:r w:rsidRPr="0008241C">
        <w:rPr>
          <w:b/>
          <w:i/>
          <w:sz w:val="22"/>
          <w:szCs w:val="22"/>
        </w:rPr>
        <w:t>well established</w:t>
      </w:r>
      <w:r w:rsidRPr="0008241C">
        <w:rPr>
          <w:b/>
          <w:sz w:val="22"/>
          <w:szCs w:val="22"/>
        </w:rPr>
        <w:t xml:space="preserve">). </w:t>
      </w:r>
      <w:r w:rsidRPr="0008241C">
        <w:rPr>
          <w:sz w:val="22"/>
          <w:szCs w:val="22"/>
        </w:rPr>
        <w:t>The Asia-Pacific region is unique among regions, owing primarily to its high natural and cultural diversity, but also to the fast rates of social, economic and political changes, human population growth and the threats to both biodiversity and human well-being from natural disasters, especially climate driven extreme events {5.2.3.3}. Improving our understanding of the rapidly changing influence of drivers across the multiple dimensions of biodiversity and nature’s contributions to people (NCP) is a key urgency to provide better decision-making support tools to policymakers in an increasingly uncertain future {5.1.2.2, 5.2.3.5}. This is challenging because from the policy perspective since both BES and human well-being can be spatially defined by political boundaries such as countries or regional cooperation platforms {5.2.3.2}. However, the actual and natural interactions of BES and human well-being processes may not necessarily be confined to such political definitions {5.1.4.1} (Table 5).</w:t>
      </w:r>
    </w:p>
    <w:p w14:paraId="4B569264" w14:textId="77777777" w:rsidR="00A01204" w:rsidRPr="0008241C" w:rsidRDefault="00A01204" w:rsidP="00A01204">
      <w:pPr>
        <w:rPr>
          <w:sz w:val="22"/>
          <w:szCs w:val="22"/>
        </w:rPr>
      </w:pPr>
    </w:p>
    <w:p w14:paraId="533AE051" w14:textId="77777777" w:rsidR="00A01204" w:rsidRPr="0008241C" w:rsidRDefault="00A01204" w:rsidP="00A01204">
      <w:pPr>
        <w:rPr>
          <w:sz w:val="22"/>
          <w:szCs w:val="22"/>
        </w:rPr>
      </w:pPr>
      <w:r w:rsidRPr="0008241C">
        <w:rPr>
          <w:b/>
          <w:sz w:val="22"/>
          <w:szCs w:val="22"/>
        </w:rPr>
        <w:t>The future scenario of biodiversity being likely to depend more on underlying drivers than direct drivers such as climate change, further scenarios and models for Asia-Pacific region need to align more closely with the commonly used dimensions and scales (e.g. subregional or national) by policymakers in the Asia-Pacific region (</w:t>
      </w:r>
      <w:r w:rsidRPr="0008241C">
        <w:rPr>
          <w:b/>
          <w:i/>
          <w:sz w:val="22"/>
          <w:szCs w:val="22"/>
        </w:rPr>
        <w:t>established, but incomplete</w:t>
      </w:r>
      <w:r w:rsidRPr="0008241C">
        <w:rPr>
          <w:sz w:val="22"/>
          <w:szCs w:val="22"/>
        </w:rPr>
        <w:t>)</w:t>
      </w:r>
      <w:r w:rsidRPr="0008241C">
        <w:rPr>
          <w:b/>
          <w:sz w:val="22"/>
          <w:szCs w:val="22"/>
        </w:rPr>
        <w:t xml:space="preserve"> {5.2.3.3, 5.2.3.4, 5.2.4 and 5.2.3.5}. </w:t>
      </w:r>
      <w:r w:rsidRPr="0008241C">
        <w:rPr>
          <w:sz w:val="22"/>
          <w:szCs w:val="22"/>
        </w:rPr>
        <w:t xml:space="preserve">A small group of scenarios and models have limitations to address necessary and relevant scales and themes of BES so a variety of tools and approaches are required to understand plausible future of biodiversity in the Asia-Pacific region {5.1.4.1, 5.3.2 and 5.3.3}. In assessing the best available scenarios and models, notwithstanding the shortcomings, the confidence gained from the critical evaluations of factors and pressures across multiple dimension of BES need to be considered {5.2.2.2.1}. Identifying and focusing upon key underlying drivers and themes needs to be given more emphasis {5.2.3.4}. For example, the majority of models and scenarios exploring BES trends focus on climate change (e.g. Figure 5.11). However, a key driver cutting across different types of ecosystems contributing to the threats is found to be forest and pasture land conversion to agriculture to feed increasing population, accommodate urbanization and meet increasing demand for natural resources in the Asia-Pacific </w:t>
      </w:r>
      <w:r w:rsidRPr="0008241C">
        <w:rPr>
          <w:i/>
          <w:sz w:val="22"/>
          <w:szCs w:val="22"/>
        </w:rPr>
        <w:t>(established but incomplete)</w:t>
      </w:r>
      <w:r w:rsidRPr="0008241C">
        <w:rPr>
          <w:sz w:val="22"/>
          <w:szCs w:val="22"/>
        </w:rPr>
        <w:t xml:space="preserve"> {5.1.2.2 and 5.3.4}. </w:t>
      </w:r>
    </w:p>
    <w:p w14:paraId="14BC630A" w14:textId="77777777" w:rsidR="00A01204" w:rsidRPr="0008241C" w:rsidRDefault="00A01204" w:rsidP="00A01204">
      <w:pPr>
        <w:rPr>
          <w:sz w:val="22"/>
          <w:szCs w:val="22"/>
        </w:rPr>
      </w:pPr>
    </w:p>
    <w:p w14:paraId="1A30216B" w14:textId="77777777" w:rsidR="00A01204" w:rsidRPr="0008241C" w:rsidRDefault="00A01204" w:rsidP="00A01204">
      <w:pPr>
        <w:rPr>
          <w:b/>
          <w:sz w:val="22"/>
          <w:szCs w:val="22"/>
        </w:rPr>
      </w:pPr>
      <w:r w:rsidRPr="0008241C">
        <w:rPr>
          <w:b/>
          <w:sz w:val="22"/>
          <w:szCs w:val="22"/>
        </w:rPr>
        <w:t>With rapid expansion of population, increasing standard of living, expanding hydro-power sector and expansion of plantation crops in the Asia-Pacific region, future food, water and ecological security will face a severe challenge in some of the subregions unless effective policy and governance reforms in BES management are introduced (</w:t>
      </w:r>
      <w:r w:rsidRPr="0008241C">
        <w:rPr>
          <w:b/>
          <w:i/>
          <w:sz w:val="22"/>
          <w:szCs w:val="22"/>
        </w:rPr>
        <w:t>established but Incomplete</w:t>
      </w:r>
      <w:r w:rsidRPr="0008241C">
        <w:rPr>
          <w:b/>
          <w:sz w:val="22"/>
          <w:szCs w:val="22"/>
        </w:rPr>
        <w:t xml:space="preserve">). </w:t>
      </w:r>
    </w:p>
    <w:p w14:paraId="437ED4D8" w14:textId="4C4E4600" w:rsidR="00A01204" w:rsidRPr="0008241C" w:rsidRDefault="00A01204" w:rsidP="00A01204">
      <w:pPr>
        <w:rPr>
          <w:sz w:val="22"/>
          <w:szCs w:val="22"/>
        </w:rPr>
      </w:pPr>
      <w:r w:rsidRPr="0008241C">
        <w:rPr>
          <w:sz w:val="22"/>
          <w:szCs w:val="22"/>
        </w:rPr>
        <w:t>The Asia-Pacific region especially, the South and Western Asia subregions are particularly water scarce with limited surface water supply and over-reliance on groundwater leading to salinity-related problems {5.2.2., 5.3.2.1; Table 5.2}. All the major rivers in the Asia-Pacific region are anticipated to suffer declines in water flow under different climate change scenarios, affecting freshwater availability and water quality {5.2.2; Box 5.3}. The combined and synergistic impacts of drivers will lead the impact on all habitats, at least in the near future, with varied extent across the subregions {5.3.3}. Because of increasing demand for urban and agriculture land, aquaculture, and tourism infrastructure mangrove habitats remain particularly susceptible to future changes and are prone to local extinction {5.2.3}. Available scenarios for NCP from mangroves and coral alone anticipate losses worth billions of dollars per year, due to sea-level rise and costal land encroachment {5.2.3}. Coral reefs are projected to experience increasing frequency of bleaching, death, disease, and degradation, mostly due to ocean warming and acidification attributed to climate change. Even under conservative scenarios with global mean temperature increase of 2°C by the end of the century, about 90</w:t>
      </w:r>
      <w:r w:rsidR="00C934E9">
        <w:rPr>
          <w:sz w:val="22"/>
          <w:szCs w:val="22"/>
        </w:rPr>
        <w:t xml:space="preserve"> per cent</w:t>
      </w:r>
      <w:r w:rsidRPr="0008241C">
        <w:rPr>
          <w:sz w:val="22"/>
          <w:szCs w:val="22"/>
        </w:rPr>
        <w:t xml:space="preserve"> of corals are expected to suffer severe degradation by 2050 (</w:t>
      </w:r>
      <w:r w:rsidRPr="0008241C">
        <w:rPr>
          <w:i/>
          <w:sz w:val="22"/>
          <w:szCs w:val="22"/>
        </w:rPr>
        <w:t>established but incomplete</w:t>
      </w:r>
      <w:r w:rsidRPr="0008241C">
        <w:rPr>
          <w:sz w:val="22"/>
          <w:szCs w:val="22"/>
        </w:rPr>
        <w:t>). {5.2.3; Figure 5.13; Box 5.5}.</w:t>
      </w:r>
    </w:p>
    <w:p w14:paraId="73B84D8A" w14:textId="77777777" w:rsidR="00A01204" w:rsidRPr="0008241C" w:rsidRDefault="00A01204" w:rsidP="00A01204">
      <w:pPr>
        <w:rPr>
          <w:sz w:val="22"/>
          <w:szCs w:val="22"/>
        </w:rPr>
      </w:pPr>
    </w:p>
    <w:p w14:paraId="008396A1" w14:textId="77777777" w:rsidR="00A01204" w:rsidRPr="0008241C" w:rsidRDefault="00A01204" w:rsidP="00A01204">
      <w:pPr>
        <w:rPr>
          <w:sz w:val="22"/>
          <w:szCs w:val="22"/>
        </w:rPr>
      </w:pPr>
      <w:r w:rsidRPr="0008241C">
        <w:rPr>
          <w:b/>
          <w:sz w:val="22"/>
          <w:szCs w:val="22"/>
        </w:rPr>
        <w:lastRenderedPageBreak/>
        <w:t>There is variation in the coverage, distribution and relative influence of different drivers on the human-nature interactions across the Asia-Pacific region (</w:t>
      </w:r>
      <w:r w:rsidRPr="0008241C">
        <w:rPr>
          <w:b/>
          <w:i/>
          <w:sz w:val="22"/>
          <w:szCs w:val="22"/>
        </w:rPr>
        <w:t>established but incomplete</w:t>
      </w:r>
      <w:r w:rsidRPr="0008241C">
        <w:rPr>
          <w:b/>
          <w:sz w:val="22"/>
          <w:szCs w:val="22"/>
        </w:rPr>
        <w:t>) {5.3.2.1, Figure 5.17}.</w:t>
      </w:r>
      <w:r w:rsidRPr="0008241C">
        <w:rPr>
          <w:sz w:val="22"/>
          <w:szCs w:val="22"/>
        </w:rPr>
        <w:t xml:space="preserve"> </w:t>
      </w:r>
    </w:p>
    <w:p w14:paraId="53365CC1" w14:textId="77777777" w:rsidR="00A01204" w:rsidRPr="0008241C" w:rsidRDefault="00A01204" w:rsidP="00A01204">
      <w:pPr>
        <w:tabs>
          <w:tab w:val="left" w:pos="4962"/>
        </w:tabs>
        <w:rPr>
          <w:sz w:val="22"/>
          <w:szCs w:val="22"/>
        </w:rPr>
      </w:pPr>
      <w:r w:rsidRPr="0008241C">
        <w:rPr>
          <w:sz w:val="22"/>
          <w:szCs w:val="22"/>
        </w:rPr>
        <w:t xml:space="preserve">Most studies on influence of drivers focus on social and economic drivers, but lack integration of ecological drivers, such as the invasive alien species or new breeds of species, which underpin existing research gaps {5.2.1, 5.2.2.2.1}. </w:t>
      </w:r>
      <w:r w:rsidRPr="0008241C">
        <w:rPr>
          <w:kern w:val="2"/>
          <w:sz w:val="21"/>
          <w:szCs w:val="21"/>
        </w:rPr>
        <w:t>I</w:t>
      </w:r>
      <w:r w:rsidRPr="0008241C">
        <w:rPr>
          <w:sz w:val="22"/>
          <w:szCs w:val="22"/>
        </w:rPr>
        <w:t xml:space="preserve">n Oceania and North-East Asia, economic and policy drivers are somewhat less integrated, in South and South-East Asia, economic drivers, particularly changing lifestyles and consumption patterns, expansion of biofuels, and governance reforms were found to have strong influence {5.3.2.2, 5.3.3.3}. Similarly, climate change-related drivers such as sea level rise and rise in sea surface temperature have been relatively well captured in Oceania including Pacific islands compared to other subregions, in part because of the well-known climate vulnerability of small islands and low lying coastal areas in the Pacific {5.2.3.3}. However, most studies significantly focus on social and economic drivers, but lack incorporation of ecological drivers, such as possible introduction of invasive species or new crop or animal breeds, which underpin existing research gaps {5.2.3.4, 5.2.4}. Scenario archetypes depicting plausible futures under Business As Usual conditions, which are predominantly influenced by Market Forces, or scenarios with increased focus on national-level securities, all present narratives that show declines in both BES and human well-being across the Asia-Pacific region {5.2.4.1}. </w:t>
      </w:r>
    </w:p>
    <w:p w14:paraId="67912FC7" w14:textId="77777777" w:rsidR="00A01204" w:rsidRPr="0008241C" w:rsidRDefault="00A01204" w:rsidP="00A01204">
      <w:pPr>
        <w:rPr>
          <w:sz w:val="22"/>
          <w:szCs w:val="22"/>
        </w:rPr>
      </w:pPr>
    </w:p>
    <w:p w14:paraId="47E2DE87" w14:textId="77777777" w:rsidR="00A01204" w:rsidRPr="0008241C" w:rsidRDefault="00A01204" w:rsidP="00A01204">
      <w:pPr>
        <w:rPr>
          <w:b/>
          <w:sz w:val="22"/>
          <w:szCs w:val="22"/>
        </w:rPr>
      </w:pPr>
      <w:r w:rsidRPr="0008241C">
        <w:rPr>
          <w:b/>
          <w:sz w:val="22"/>
          <w:szCs w:val="22"/>
        </w:rPr>
        <w:t>B: SCENARIOS AND MODELS AS DECISION SUPPORT TOOLS</w:t>
      </w:r>
    </w:p>
    <w:p w14:paraId="657FB6D5" w14:textId="77777777" w:rsidR="00A01204" w:rsidRPr="0008241C" w:rsidRDefault="00A01204" w:rsidP="00A01204">
      <w:pPr>
        <w:rPr>
          <w:sz w:val="22"/>
          <w:szCs w:val="22"/>
        </w:rPr>
      </w:pPr>
    </w:p>
    <w:p w14:paraId="6F9608C1" w14:textId="77777777" w:rsidR="00A01204" w:rsidRPr="0008241C" w:rsidRDefault="00A01204" w:rsidP="00A01204">
      <w:pPr>
        <w:rPr>
          <w:b/>
          <w:sz w:val="22"/>
          <w:szCs w:val="22"/>
        </w:rPr>
      </w:pPr>
      <w:r w:rsidRPr="0008241C">
        <w:rPr>
          <w:b/>
          <w:sz w:val="22"/>
          <w:szCs w:val="22"/>
        </w:rPr>
        <w:t>From available scenarios and models projecting future human-natureinteractions in the Asia-Pacific region, there is a clear indication of substantial future declines that will impact human well-being or good quality of life (</w:t>
      </w:r>
      <w:r w:rsidRPr="0008241C">
        <w:rPr>
          <w:b/>
          <w:i/>
          <w:sz w:val="22"/>
          <w:szCs w:val="22"/>
        </w:rPr>
        <w:t>established but incomplete</w:t>
      </w:r>
      <w:r w:rsidRPr="0008241C">
        <w:rPr>
          <w:b/>
          <w:sz w:val="22"/>
          <w:szCs w:val="22"/>
        </w:rPr>
        <w:t>) {5.2 and 5.3}.</w:t>
      </w:r>
    </w:p>
    <w:p w14:paraId="69DACC39" w14:textId="3F476CF0" w:rsidR="00A01204" w:rsidRPr="0008241C" w:rsidRDefault="00A01204" w:rsidP="00A01204">
      <w:pPr>
        <w:rPr>
          <w:sz w:val="22"/>
          <w:szCs w:val="22"/>
        </w:rPr>
      </w:pPr>
      <w:r w:rsidRPr="0008241C">
        <w:rPr>
          <w:sz w:val="22"/>
          <w:szCs w:val="22"/>
        </w:rPr>
        <w:t>Assessment of projections from 63 recent publications on human-nature interactions in the Asia-Pacific region clearly indicate decreasing trends over time (regardless of spatio-temporal scales), except for mitigation and adaptive/anticipative scenarios {5.3.2.7}. Despite an overall increase in forest and protected area coverage {4.1.2.1, 4.2.5} (Table 4.1), the flow of ecosystem goods and services from most of the ecosystems in the Asia-Pacific region is projected to decline although in some subregions (e.g. North-East Asia) the production trend shown an increase {5.2.2.2, 5.2.3.4}. For example, since the increased demand for forest products, especially timber will be catered by both planted and natural forests mostly outside the countries of consumption; overall, natural forest area loss is likely to reach 75</w:t>
      </w:r>
      <w:r w:rsidR="00C934E9">
        <w:rPr>
          <w:sz w:val="22"/>
          <w:szCs w:val="22"/>
        </w:rPr>
        <w:t xml:space="preserve"> per cent</w:t>
      </w:r>
      <w:r w:rsidRPr="0008241C">
        <w:rPr>
          <w:sz w:val="22"/>
          <w:szCs w:val="22"/>
        </w:rPr>
        <w:t xml:space="preserve"> by 2100, with up to 42</w:t>
      </w:r>
      <w:r w:rsidR="00C934E9">
        <w:rPr>
          <w:sz w:val="22"/>
          <w:szCs w:val="22"/>
        </w:rPr>
        <w:t xml:space="preserve"> per cent</w:t>
      </w:r>
      <w:r w:rsidRPr="0008241C">
        <w:rPr>
          <w:sz w:val="22"/>
          <w:szCs w:val="22"/>
        </w:rPr>
        <w:t xml:space="preserve"> of forest biodiversity lost {5.2.1.1}. Afforestation and reforestation efforts are increasing in the region and may lead to lower rates of forest area decline, but the biodiversity decline is expected to continue with potential loss of ecosystem function leading to negative impacts on human well-being {5.2.1.1}. Increasing demands for biofuel, palm oil and agriculture products due to expanding urban population is likely to intensify competition for land, especially in South and South-East Asia (</w:t>
      </w:r>
      <w:r w:rsidRPr="0008241C">
        <w:rPr>
          <w:i/>
          <w:sz w:val="22"/>
          <w:szCs w:val="22"/>
        </w:rPr>
        <w:t>established but incomplete</w:t>
      </w:r>
      <w:r w:rsidRPr="0008241C">
        <w:rPr>
          <w:sz w:val="22"/>
          <w:szCs w:val="22"/>
        </w:rPr>
        <w:t>) (5.2.1). Based on single quantitative estimates available, Business-As-Usual scenarios suggest BES declines valued at up to $5 trillion per year across the Asia-Pacific region, which under scenarios depicting policy for futures with positive and sustainable options for nature conservation, can be drastically reduced (</w:t>
      </w:r>
      <w:r w:rsidRPr="0008241C">
        <w:rPr>
          <w:i/>
          <w:sz w:val="22"/>
          <w:szCs w:val="22"/>
        </w:rPr>
        <w:t>unresolved</w:t>
      </w:r>
      <w:r w:rsidRPr="0008241C">
        <w:rPr>
          <w:sz w:val="22"/>
          <w:szCs w:val="22"/>
        </w:rPr>
        <w:t>) {5.2.1.2}.</w:t>
      </w:r>
    </w:p>
    <w:p w14:paraId="09D98725" w14:textId="77777777" w:rsidR="00A01204" w:rsidRPr="0008241C" w:rsidRDefault="00A01204" w:rsidP="00A01204">
      <w:pPr>
        <w:rPr>
          <w:sz w:val="22"/>
          <w:szCs w:val="22"/>
        </w:rPr>
      </w:pPr>
    </w:p>
    <w:p w14:paraId="79224126" w14:textId="77777777" w:rsidR="00A01204" w:rsidRPr="0008241C" w:rsidRDefault="00A01204" w:rsidP="00A01204">
      <w:pPr>
        <w:rPr>
          <w:b/>
          <w:sz w:val="22"/>
          <w:szCs w:val="22"/>
        </w:rPr>
      </w:pPr>
      <w:r w:rsidRPr="0008241C">
        <w:rPr>
          <w:b/>
          <w:sz w:val="22"/>
          <w:szCs w:val="22"/>
        </w:rPr>
        <w:t>It is difficult to ascertain the exact magnitude of change and future trends of nature’s contribution to people in the entire Asia-Pacific region as the studies of interactions between BES and human well-being and good quality of life are typically carried out at national and local levels indicating the need for systematic regional assessment (</w:t>
      </w:r>
      <w:r w:rsidRPr="0008241C">
        <w:rPr>
          <w:b/>
          <w:i/>
          <w:sz w:val="22"/>
          <w:szCs w:val="22"/>
        </w:rPr>
        <w:t>well established</w:t>
      </w:r>
      <w:r w:rsidRPr="0008241C">
        <w:rPr>
          <w:b/>
          <w:sz w:val="22"/>
          <w:szCs w:val="22"/>
        </w:rPr>
        <w:t>) {5.2, 5.3}</w:t>
      </w:r>
    </w:p>
    <w:p w14:paraId="322A3D2D" w14:textId="77777777" w:rsidR="00A01204" w:rsidRPr="0008241C" w:rsidRDefault="00A01204" w:rsidP="00A01204">
      <w:pPr>
        <w:rPr>
          <w:b/>
          <w:sz w:val="22"/>
          <w:szCs w:val="22"/>
        </w:rPr>
      </w:pPr>
      <w:r w:rsidRPr="0008241C">
        <w:rPr>
          <w:sz w:val="22"/>
          <w:szCs w:val="22"/>
        </w:rPr>
        <w:t>The existing scientific literature outlining future trends in BES for the entire Asia-Pacific region or its subregions are predominantly climate-centric, providing long-term projections of 2050 and beyond (</w:t>
      </w:r>
      <w:r w:rsidRPr="0008241C">
        <w:rPr>
          <w:i/>
          <w:sz w:val="22"/>
          <w:szCs w:val="22"/>
        </w:rPr>
        <w:t>well established</w:t>
      </w:r>
      <w:r w:rsidRPr="0008241C">
        <w:rPr>
          <w:sz w:val="22"/>
          <w:szCs w:val="22"/>
        </w:rPr>
        <w:t xml:space="preserve">) {5.3.3, 5.4}. Scenario exercises that focus on a specific component of biodiversity and/or ecosystem services for the entire region are extremely limited {5.3.4}. Based on the limited evidence available, it is difficult to indicate likely changes with significant confidence as well as to synthesize the information into one set of plausible futures for the entire Asia-Pacific region, since the studies are spatially based, and utilize dissimilar models, data, and assumptions {5.2.3.2}. For example, scientific studies showing better community participation in ecosystem management, </w:t>
      </w:r>
      <w:r w:rsidRPr="0008241C">
        <w:rPr>
          <w:sz w:val="22"/>
          <w:szCs w:val="22"/>
        </w:rPr>
        <w:lastRenderedPageBreak/>
        <w:t>coupled with systematic incorporation of traditional and indigenous knowledge into natural resource management plans and policies pointing toward better future for BES, are available from some subregions only {5.2.3.4}. Similarly, only a handful of studies actually deployed multi-stakeholder-based scenario development, therefore these components are assessed as inconclusive {5.2.3.5}.</w:t>
      </w:r>
      <w:r w:rsidRPr="0008241C">
        <w:rPr>
          <w:b/>
          <w:sz w:val="22"/>
          <w:szCs w:val="22"/>
        </w:rPr>
        <w:t xml:space="preserve"> </w:t>
      </w:r>
    </w:p>
    <w:p w14:paraId="1979B041" w14:textId="77777777" w:rsidR="00A01204" w:rsidRPr="0008241C" w:rsidRDefault="00A01204" w:rsidP="00A01204">
      <w:pPr>
        <w:rPr>
          <w:sz w:val="22"/>
          <w:szCs w:val="22"/>
        </w:rPr>
      </w:pPr>
    </w:p>
    <w:p w14:paraId="6C6B7D56" w14:textId="77777777" w:rsidR="00A01204" w:rsidRPr="0008241C" w:rsidRDefault="00A01204" w:rsidP="00A01204">
      <w:pPr>
        <w:rPr>
          <w:b/>
          <w:sz w:val="22"/>
          <w:szCs w:val="22"/>
        </w:rPr>
      </w:pPr>
      <w:r w:rsidRPr="0008241C">
        <w:rPr>
          <w:b/>
          <w:sz w:val="22"/>
          <w:szCs w:val="22"/>
        </w:rPr>
        <w:t xml:space="preserve">C: FUTURE OF BIODIVERSITY AND HUMAN WELL-BEING IN THE ASIA-PACIFIC </w:t>
      </w:r>
    </w:p>
    <w:p w14:paraId="72B43045" w14:textId="77777777" w:rsidR="00A01204" w:rsidRPr="0008241C" w:rsidRDefault="00A01204" w:rsidP="00A01204">
      <w:pPr>
        <w:rPr>
          <w:sz w:val="22"/>
          <w:szCs w:val="22"/>
        </w:rPr>
      </w:pPr>
    </w:p>
    <w:p w14:paraId="05ACB3CB" w14:textId="77777777" w:rsidR="00A01204" w:rsidRPr="0008241C" w:rsidRDefault="00A01204" w:rsidP="00A01204">
      <w:pPr>
        <w:rPr>
          <w:sz w:val="22"/>
          <w:szCs w:val="22"/>
        </w:rPr>
      </w:pPr>
      <w:r w:rsidRPr="0008241C">
        <w:rPr>
          <w:b/>
          <w:sz w:val="22"/>
          <w:szCs w:val="22"/>
        </w:rPr>
        <w:t xml:space="preserve">The most significant drivers influencing biodiversity and ecosystem futures are economic, demographic, and anthropogenic climate change, thus scenarios that are based on application of new technology and management improvements that reduce their impacts are likely to improve the future of BES in the Asia-Pacific region </w:t>
      </w:r>
      <w:r w:rsidRPr="0008241C">
        <w:rPr>
          <w:b/>
          <w:i/>
          <w:sz w:val="22"/>
          <w:szCs w:val="22"/>
        </w:rPr>
        <w:t>(inconclusive)</w:t>
      </w:r>
      <w:r w:rsidRPr="0008241C">
        <w:rPr>
          <w:b/>
          <w:sz w:val="22"/>
          <w:szCs w:val="22"/>
        </w:rPr>
        <w:t xml:space="preserve"> {5.3.3, 5.4.3}.</w:t>
      </w:r>
      <w:r w:rsidRPr="0008241C">
        <w:rPr>
          <w:sz w:val="22"/>
          <w:szCs w:val="22"/>
        </w:rPr>
        <w:t xml:space="preserve"> </w:t>
      </w:r>
    </w:p>
    <w:p w14:paraId="4D7A1570" w14:textId="77777777" w:rsidR="00A01204" w:rsidRPr="0008241C" w:rsidRDefault="00A01204" w:rsidP="00A01204">
      <w:pPr>
        <w:rPr>
          <w:sz w:val="22"/>
          <w:szCs w:val="22"/>
        </w:rPr>
      </w:pPr>
      <w:r w:rsidRPr="0008241C">
        <w:rPr>
          <w:sz w:val="22"/>
          <w:szCs w:val="22"/>
        </w:rPr>
        <w:t>Among the results of the assessed scenarios, biodiversity loss would be lowest under the ‘Global Technology’ scenario in North-East Asia and Oceania, under the ‘Consumption change’ scenario in South-East Asia, and under the ‘Decentralized Solution’ scenario in Western Asia and South Asia {5.2.2.2.1} (Figure 5.15). In order to reduce the impact of climate change on biodiversity in Western Asia and Oceania, and crop production in South-East Asia, North-East Asia, and South Asia {Figure 5.16, left side}, appropriate technological and management interventions are likely to yield positive results {4.2.4 in Chapter 4, 5.1.2.2}. In terms of plausible future land use, all subregions would expect increases in natural areas under the three alternative pathways, compared to the ‘Baseline’ scenario {5.2.2.2}. The greatest increases in natural area are anticipated under the ‘Consumption Change’ scenario in Western Asia and South-East Asia, under the ‘Global Technology’ scenario in North-East Asia and Oceania, and the ‘Decentralized Solution’ scenario in South Asia {5.2.2.2.1, Figure 5.10}. A decrease in natural area, in comparison with Business-As-Usual, is expected only in North-East Asia under the ‘Consumption Change’ pathway {5.2.3.3, Figures 5.1, 5.10, right side}.</w:t>
      </w:r>
    </w:p>
    <w:p w14:paraId="5F954759" w14:textId="77777777" w:rsidR="00A01204" w:rsidRPr="0008241C" w:rsidRDefault="00A01204" w:rsidP="00A01204">
      <w:pPr>
        <w:rPr>
          <w:sz w:val="22"/>
          <w:szCs w:val="22"/>
        </w:rPr>
      </w:pPr>
    </w:p>
    <w:p w14:paraId="7CDEFD1E" w14:textId="77777777" w:rsidR="00A01204" w:rsidRPr="0008241C" w:rsidRDefault="00A01204" w:rsidP="00A01204">
      <w:pPr>
        <w:rPr>
          <w:b/>
          <w:sz w:val="22"/>
          <w:szCs w:val="22"/>
        </w:rPr>
      </w:pPr>
      <w:r w:rsidRPr="0008241C">
        <w:rPr>
          <w:b/>
          <w:sz w:val="22"/>
          <w:szCs w:val="22"/>
        </w:rPr>
        <w:t>Despite declines predicted in both BES and human well-being in the Asia-Pacific region, scenarios under new policy reforms and behaviour change and their effective implementation that encapsulate sustainability and on-going protection of nature indicate either slowing down of declines in BES, or even improvements in some subregions (</w:t>
      </w:r>
      <w:r w:rsidRPr="0008241C">
        <w:rPr>
          <w:b/>
          <w:i/>
          <w:sz w:val="22"/>
          <w:szCs w:val="22"/>
        </w:rPr>
        <w:t>established but incomplete</w:t>
      </w:r>
      <w:r w:rsidRPr="0008241C">
        <w:rPr>
          <w:b/>
          <w:sz w:val="22"/>
          <w:szCs w:val="22"/>
        </w:rPr>
        <w:t>) {5.2, 5.3.2, 5.3.3}.</w:t>
      </w:r>
    </w:p>
    <w:p w14:paraId="11A1554C" w14:textId="77777777" w:rsidR="00A01204" w:rsidRPr="0008241C" w:rsidRDefault="00A01204" w:rsidP="00A01204">
      <w:pPr>
        <w:rPr>
          <w:sz w:val="22"/>
          <w:szCs w:val="22"/>
        </w:rPr>
      </w:pPr>
      <w:r w:rsidRPr="0008241C">
        <w:rPr>
          <w:sz w:val="22"/>
          <w:szCs w:val="22"/>
        </w:rPr>
        <w:t>Scenario exercises that focus on a specific component of biodiversity and/or ecosystem services for the entire region being rare, hence, based on the available literature evidence; it is difficult to indicate likely changes with significant confidence {5.2.3, 5.3}. It is difficult to synthesize this information into one set of plausible futures for the entire Asia-Pacific region, since the studies are not only spatially separated, but also utilize dissimilar models, data, and assumptions {5.3.4.1}. However, critical evaluation of alternative scenarios in the Asia-Pacific can help its population prepare for both climatic and non-climatic hazards and disasters and/or modify the course of events towards reduced negative impacts of expected future declines in NCP {5.3.4}. Nevertheless, scientific studies from the Asia-Pacific region suggest better community participation in ecosystem management, as a systematic incorporation of traditional and indigenous knowledge into natural resource management policies, which could be one of the pathways for sustainable futures {5.3, Box 5.6}.</w:t>
      </w:r>
    </w:p>
    <w:p w14:paraId="7551FF93" w14:textId="77777777" w:rsidR="00A01204" w:rsidRPr="0008241C" w:rsidRDefault="00A01204" w:rsidP="00A01204">
      <w:pPr>
        <w:rPr>
          <w:sz w:val="22"/>
          <w:szCs w:val="22"/>
        </w:rPr>
      </w:pPr>
    </w:p>
    <w:p w14:paraId="65C6A8BB" w14:textId="77777777" w:rsidR="00A01204" w:rsidRPr="0008241C" w:rsidRDefault="00A01204" w:rsidP="00A01204">
      <w:pPr>
        <w:rPr>
          <w:b/>
          <w:sz w:val="22"/>
          <w:szCs w:val="22"/>
        </w:rPr>
      </w:pPr>
      <w:r w:rsidRPr="0008241C">
        <w:rPr>
          <w:b/>
          <w:sz w:val="22"/>
          <w:szCs w:val="22"/>
        </w:rPr>
        <w:t>Technological advances and progress in economic development ignoring consideration of biodiversity and ecosystem conservation is less likely to lead to improved human well-being and good quality of life (</w:t>
      </w:r>
      <w:r w:rsidRPr="0008241C">
        <w:rPr>
          <w:b/>
          <w:i/>
          <w:sz w:val="22"/>
          <w:szCs w:val="22"/>
        </w:rPr>
        <w:t>well established</w:t>
      </w:r>
      <w:r w:rsidRPr="0008241C">
        <w:rPr>
          <w:b/>
          <w:sz w:val="22"/>
          <w:szCs w:val="22"/>
        </w:rPr>
        <w:t xml:space="preserve">). </w:t>
      </w:r>
    </w:p>
    <w:p w14:paraId="1143F15E" w14:textId="77777777" w:rsidR="00A01204" w:rsidRPr="0008241C" w:rsidRDefault="00A01204" w:rsidP="00A01204">
      <w:pPr>
        <w:rPr>
          <w:sz w:val="22"/>
          <w:szCs w:val="22"/>
        </w:rPr>
      </w:pPr>
      <w:r w:rsidRPr="0008241C">
        <w:rPr>
          <w:sz w:val="22"/>
          <w:szCs w:val="22"/>
        </w:rPr>
        <w:t xml:space="preserve">Ample evidence exists in the region that the countries have managed to increase the GDP at the expense of natural capital in the Asia-Pacific region {5.1.2.2, Figure 5.6}. Economic development is derived from diverse components of human, physical, social, economic and natural capitals in which the ecosystem services contribute significantly to enhance the good quality of life of the people {5.2.3.4}. However, in most of the Asia-Pacific countries as indicators of human well-being and good quality of life are predominantly of economic nature with significant negative implications on regions biodiversity and ecosystem services {5.1.4, Box 5.1}. This is because nature's contribution to people most often are not reflected with the purely economic indicators based accounting system since it undervalues the contribution of ecosystem services {5.2.1.1.1}. As a result, countries which are </w:t>
      </w:r>
      <w:r w:rsidRPr="0008241C">
        <w:rPr>
          <w:sz w:val="22"/>
          <w:szCs w:val="22"/>
        </w:rPr>
        <w:lastRenderedPageBreak/>
        <w:t>unsustainably exploiting their natural capital are most likely to face decline in future well-being and good quality of life in the long run (</w:t>
      </w:r>
      <w:r w:rsidRPr="0008241C">
        <w:rPr>
          <w:i/>
          <w:sz w:val="22"/>
          <w:szCs w:val="22"/>
        </w:rPr>
        <w:t>established but incomplete</w:t>
      </w:r>
      <w:r w:rsidRPr="0008241C">
        <w:rPr>
          <w:sz w:val="22"/>
          <w:szCs w:val="22"/>
        </w:rPr>
        <w:t xml:space="preserve">) {Figure 5.7, 5.1.3, 5.3.4} </w:t>
      </w:r>
    </w:p>
    <w:p w14:paraId="768F580B" w14:textId="77777777" w:rsidR="00A01204" w:rsidRPr="0008241C" w:rsidRDefault="00A01204" w:rsidP="00A01204">
      <w:pPr>
        <w:rPr>
          <w:sz w:val="22"/>
          <w:szCs w:val="22"/>
        </w:rPr>
      </w:pPr>
    </w:p>
    <w:p w14:paraId="7431A756" w14:textId="77777777" w:rsidR="00A01204" w:rsidRPr="0008241C" w:rsidRDefault="00A01204" w:rsidP="00A01204">
      <w:pPr>
        <w:rPr>
          <w:sz w:val="22"/>
          <w:szCs w:val="22"/>
        </w:rPr>
      </w:pPr>
    </w:p>
    <w:p w14:paraId="2FED8C7F" w14:textId="77777777" w:rsidR="00A01204" w:rsidRPr="0008241C" w:rsidRDefault="00A01204" w:rsidP="00A01204">
      <w:pPr>
        <w:spacing w:after="160" w:line="259" w:lineRule="auto"/>
        <w:rPr>
          <w:sz w:val="22"/>
          <w:szCs w:val="22"/>
        </w:rPr>
      </w:pPr>
      <w:r w:rsidRPr="0008241C">
        <w:rPr>
          <w:sz w:val="22"/>
          <w:szCs w:val="22"/>
        </w:rPr>
        <w:br w:type="page"/>
      </w:r>
    </w:p>
    <w:p w14:paraId="4733C086" w14:textId="77777777" w:rsidR="00A01204" w:rsidRPr="0008241C" w:rsidRDefault="00A01204" w:rsidP="00A01204">
      <w:pPr>
        <w:keepNext/>
        <w:keepLines/>
        <w:tabs>
          <w:tab w:val="clear" w:pos="1247"/>
          <w:tab w:val="left" w:pos="700"/>
          <w:tab w:val="left" w:pos="790"/>
        </w:tabs>
        <w:spacing w:before="40"/>
        <w:outlineLvl w:val="1"/>
        <w:rPr>
          <w:b/>
          <w:sz w:val="28"/>
          <w:szCs w:val="26"/>
        </w:rPr>
      </w:pPr>
      <w:bookmarkStart w:id="1456" w:name="_Toc498256249"/>
      <w:bookmarkStart w:id="1457" w:name="_Toc504317322"/>
      <w:bookmarkStart w:id="1458" w:name="_Toc504318015"/>
      <w:bookmarkStart w:id="1459" w:name="_Toc504320451"/>
      <w:bookmarkStart w:id="1460" w:name="_Toc504320674"/>
      <w:bookmarkStart w:id="1461" w:name="_Toc504320898"/>
      <w:bookmarkStart w:id="1462" w:name="_Toc504321361"/>
      <w:bookmarkStart w:id="1463" w:name="_Toc524045969"/>
      <w:r w:rsidRPr="0008241C">
        <w:rPr>
          <w:b/>
          <w:sz w:val="28"/>
          <w:szCs w:val="26"/>
        </w:rPr>
        <w:lastRenderedPageBreak/>
        <w:t xml:space="preserve">5.1 </w:t>
      </w:r>
      <w:r w:rsidRPr="0008241C">
        <w:rPr>
          <w:b/>
          <w:sz w:val="28"/>
          <w:szCs w:val="26"/>
        </w:rPr>
        <w:tab/>
        <w:t>Introduction</w:t>
      </w:r>
      <w:bookmarkEnd w:id="1445"/>
      <w:bookmarkEnd w:id="1456"/>
      <w:bookmarkEnd w:id="1457"/>
      <w:bookmarkEnd w:id="1458"/>
      <w:bookmarkEnd w:id="1459"/>
      <w:bookmarkEnd w:id="1460"/>
      <w:bookmarkEnd w:id="1461"/>
      <w:bookmarkEnd w:id="1462"/>
      <w:bookmarkEnd w:id="1463"/>
    </w:p>
    <w:p w14:paraId="276DAD19" w14:textId="77777777" w:rsidR="00A01204" w:rsidRPr="0008241C" w:rsidRDefault="00A01204" w:rsidP="00A01204">
      <w:pPr>
        <w:rPr>
          <w:sz w:val="22"/>
          <w:szCs w:val="22"/>
        </w:rPr>
      </w:pPr>
    </w:p>
    <w:p w14:paraId="35965872" w14:textId="77777777" w:rsidR="00A01204" w:rsidRPr="0008241C" w:rsidRDefault="00A01204" w:rsidP="00A01204">
      <w:pPr>
        <w:rPr>
          <w:sz w:val="22"/>
          <w:szCs w:val="22"/>
        </w:rPr>
      </w:pPr>
      <w:r w:rsidRPr="0008241C">
        <w:rPr>
          <w:sz w:val="22"/>
          <w:szCs w:val="22"/>
        </w:rPr>
        <w:t xml:space="preserve">This chapter aims to provide a comprehensive assessment of the available scenarios on current and future interactions between biodiversity and ecosystems services (BES) and human well-being within the Asia-Pacific region. In particular, this chapter evaluates the trends and trajectories of available scenarios for BES and human well-being interactions within the Asia-Pacific region. This goal is approached from two directions: In Section 5.2 we draw on published literature from the Asia-Pacific region, examining plausible futures within terrestrial, marine and freshwater ecotypes. In section 5.3, we assess the current evidence from a suite of sources that have employed scenario and modelling approaches at various spatial and temporal scales. However, it also important to emphasise the variability of BES and human well-being interactions among member countries in the Asia-Pacific region, even among the developed nations (c.f. Chapter 2). In section 5.4 we examine the limited number of supranational scenarios developed across the Asia-Pacific region and subregions. We also take a ‘global to local’ approach by applying well established and accepted global scenarios to the Asia-Pacific region to highlight plausible futures across the region and subregions. Our final section (5.5) sketches key themes leading to policy options to be explored in Chapter 6 and encapsulated in the Summary for Policymakers (SPM). </w:t>
      </w:r>
    </w:p>
    <w:p w14:paraId="63CBE860" w14:textId="77777777" w:rsidR="00A01204" w:rsidRPr="0008241C" w:rsidRDefault="00A01204" w:rsidP="00A01204">
      <w:pPr>
        <w:rPr>
          <w:sz w:val="22"/>
          <w:szCs w:val="22"/>
        </w:rPr>
      </w:pPr>
    </w:p>
    <w:p w14:paraId="209E9859" w14:textId="77777777" w:rsidR="00A01204" w:rsidRPr="0008241C" w:rsidRDefault="00A01204" w:rsidP="00A01204">
      <w:pPr>
        <w:keepNext/>
        <w:tabs>
          <w:tab w:val="clear" w:pos="1247"/>
          <w:tab w:val="left" w:pos="765"/>
        </w:tabs>
        <w:outlineLvl w:val="2"/>
        <w:rPr>
          <w:rFonts w:eastAsia="Calibri"/>
          <w:sz w:val="22"/>
          <w:szCs w:val="22"/>
        </w:rPr>
      </w:pPr>
      <w:bookmarkStart w:id="1464" w:name="_Toc480655976"/>
      <w:bookmarkStart w:id="1465" w:name="_Toc498256250"/>
      <w:bookmarkStart w:id="1466" w:name="_Toc504317323"/>
      <w:bookmarkStart w:id="1467" w:name="_Toc504318016"/>
      <w:bookmarkStart w:id="1468" w:name="_Toc504320452"/>
      <w:bookmarkStart w:id="1469" w:name="_Toc504320675"/>
      <w:bookmarkStart w:id="1470" w:name="_Toc504320899"/>
      <w:bookmarkStart w:id="1471" w:name="_Toc504321362"/>
      <w:bookmarkStart w:id="1472" w:name="_Toc524045970"/>
      <w:r w:rsidRPr="0008241C">
        <w:rPr>
          <w:b/>
          <w:sz w:val="24"/>
          <w:szCs w:val="24"/>
        </w:rPr>
        <w:t xml:space="preserve">5.1.1 </w:t>
      </w:r>
      <w:r w:rsidRPr="0008241C">
        <w:rPr>
          <w:b/>
          <w:sz w:val="24"/>
          <w:szCs w:val="24"/>
        </w:rPr>
        <w:tab/>
        <w:t>The context for Scenarios and Models in the Asia-Pacific region</w:t>
      </w:r>
      <w:bookmarkEnd w:id="1464"/>
      <w:bookmarkEnd w:id="1465"/>
      <w:bookmarkEnd w:id="1466"/>
      <w:bookmarkEnd w:id="1467"/>
      <w:bookmarkEnd w:id="1468"/>
      <w:bookmarkEnd w:id="1469"/>
      <w:bookmarkEnd w:id="1470"/>
      <w:bookmarkEnd w:id="1471"/>
      <w:bookmarkEnd w:id="1472"/>
    </w:p>
    <w:p w14:paraId="7F475044" w14:textId="77777777" w:rsidR="00A01204" w:rsidRPr="0008241C" w:rsidRDefault="00A01204" w:rsidP="00A01204">
      <w:pPr>
        <w:rPr>
          <w:sz w:val="22"/>
          <w:szCs w:val="22"/>
        </w:rPr>
      </w:pPr>
    </w:p>
    <w:p w14:paraId="6DDF3AE9" w14:textId="77777777" w:rsidR="00A01204" w:rsidRPr="0008241C" w:rsidRDefault="00A01204" w:rsidP="00A01204">
      <w:pPr>
        <w:rPr>
          <w:sz w:val="22"/>
          <w:szCs w:val="22"/>
        </w:rPr>
      </w:pPr>
      <w:r w:rsidRPr="0008241C">
        <w:rPr>
          <w:sz w:val="22"/>
          <w:szCs w:val="22"/>
        </w:rPr>
        <w:t xml:space="preserve">The Asia-Pacific region is characterized by a remarkable heterogeneity of resources, societies and socio-cultural contexts, and is spread over </w:t>
      </w:r>
      <w:r w:rsidRPr="0008241C">
        <w:rPr>
          <w:sz w:val="22"/>
          <w:szCs w:val="22"/>
          <w:shd w:val="clear" w:color="auto" w:fill="FFFFFF"/>
        </w:rPr>
        <w:t>four of the world’s major bio-geographical realms (Australian, Indo-Malayan, Oceanian, and Palearctic), including several archipelagic countries across the Indian and the Pacific Ocean.</w:t>
      </w:r>
      <w:r w:rsidRPr="0008241C">
        <w:rPr>
          <w:sz w:val="22"/>
          <w:szCs w:val="22"/>
        </w:rPr>
        <w:t xml:space="preserve"> </w:t>
      </w:r>
      <w:r w:rsidRPr="0008241C">
        <w:rPr>
          <w:sz w:val="22"/>
          <w:szCs w:val="22"/>
          <w:shd w:val="clear" w:color="auto" w:fill="FFFFFF"/>
        </w:rPr>
        <w:t xml:space="preserve">From the remote Pacific islands to Deserts of Western Asia, the region serves as a habitat for numbers of globally important endemic species, both terrestrial and marine, and has contributed to the well-being of the different ethnic and socio-cultural groups through provision of a range of valuable ecosystem services. </w:t>
      </w:r>
      <w:r w:rsidRPr="0008241C">
        <w:rPr>
          <w:sz w:val="22"/>
          <w:szCs w:val="22"/>
        </w:rPr>
        <w:t xml:space="preserve">This further translates to high bio-cultural diversity that exist under different political and social contexts, all of which have profound implications for the future of the region. Chapters 2, 3, and 4 have laid out the status, trends, changes, and reasons for changes to the biodiversity and ecosystem services in the region across various ecosystem types and subregions. By assessing and exploring scenarios and models, this chapter seeks to build on these trends to articulate plausible futures relating to biodiversity, ecosystem services and human well-being (notionally to 2050). Important findings from the preceding chapters of this assessment offer context to the benefits of using scenarios across broad themes pertinent to human well-being. </w:t>
      </w:r>
    </w:p>
    <w:p w14:paraId="27E3E060" w14:textId="77777777" w:rsidR="00A01204" w:rsidRPr="0008241C" w:rsidRDefault="00A01204" w:rsidP="00A01204">
      <w:pPr>
        <w:rPr>
          <w:b/>
          <w:sz w:val="22"/>
          <w:szCs w:val="22"/>
        </w:rPr>
      </w:pPr>
    </w:p>
    <w:p w14:paraId="6C2393B8" w14:textId="77777777" w:rsidR="00A01204" w:rsidRPr="0008241C" w:rsidRDefault="00A01204" w:rsidP="00A01204">
      <w:pPr>
        <w:rPr>
          <w:sz w:val="22"/>
          <w:szCs w:val="22"/>
        </w:rPr>
      </w:pPr>
      <w:r w:rsidRPr="0008241C">
        <w:rPr>
          <w:b/>
          <w:sz w:val="22"/>
          <w:szCs w:val="22"/>
        </w:rPr>
        <w:t>Food production and food security:</w:t>
      </w:r>
      <w:r w:rsidRPr="0008241C">
        <w:rPr>
          <w:sz w:val="22"/>
          <w:szCs w:val="22"/>
        </w:rPr>
        <w:t xml:space="preserve"> Food security has been identified across all chapters as an important concern in the region. Whilst estimates indicate overall improvement in food security (2.2.4), this is not uniform across the subregions and even within countries in a subregion (4.2) owing to problems of poverty and insufficient access with consequent high rates of malnourishment in certain areas within the Asia-Pacific region (2.4). Being a basic need, increasing food supply for both domestic and export markets has been a priority for many national governments in the region, and thus policies are geared towards this direction. These range from positive policies promoting sustainable agriculture (6.2; 6.5), to perverse incentives for chemical inputs use and agricultural intensification (4.2). Market based instruments such as certification schemes for sustainably produced, organic, and local foods are gaining popularity (4.2). </w:t>
      </w:r>
    </w:p>
    <w:p w14:paraId="2BE6F9AC" w14:textId="77777777" w:rsidR="00A01204" w:rsidRPr="0008241C" w:rsidRDefault="00A01204" w:rsidP="00A01204">
      <w:pPr>
        <w:rPr>
          <w:sz w:val="22"/>
          <w:szCs w:val="22"/>
        </w:rPr>
      </w:pPr>
    </w:p>
    <w:p w14:paraId="570510D4" w14:textId="77777777" w:rsidR="00A01204" w:rsidRPr="0008241C" w:rsidRDefault="00A01204" w:rsidP="00A01204">
      <w:pPr>
        <w:rPr>
          <w:sz w:val="22"/>
          <w:szCs w:val="22"/>
        </w:rPr>
      </w:pPr>
      <w:r w:rsidRPr="0008241C">
        <w:rPr>
          <w:sz w:val="22"/>
          <w:szCs w:val="22"/>
        </w:rPr>
        <w:t xml:space="preserve">Nonetheless, given the growth of population, urbanization, and changes in lifestyles of populations, especially those who had traditional lifestyles, the demand for food is increasing (4.2). Food crops are being increasingly cultivated as monocultures (3.2; 4.4), in conditions not naturally feasible for their cultivation (3.2). Crops are often used for purposes other than ‘food’ (e.g., industrial and biofuel use, and as animal feed) and produced using intensive agricultural techniques that use excessive chemical fertilizers and pesticides (3.2). This has resulted in loss of agro-biodiversity (3.2.1), ecosystem degradation (3.2.1) declines in soil fertility (3.2.1.5), large scale conversions of bio-diversity rich </w:t>
      </w:r>
      <w:r w:rsidRPr="0008241C">
        <w:rPr>
          <w:sz w:val="22"/>
          <w:szCs w:val="22"/>
        </w:rPr>
        <w:lastRenderedPageBreak/>
        <w:t xml:space="preserve">forest and fertile land (3.2) and the spread of invasive alien species (3.4, 4.1.4). Additionally, incidence of pollution of water and soils have increased (3.2.2) impacting human, plant and animal health (3.2, 4.1.3). In the case of the fisheries sector, over-exploitation of fish resources in response to rising market demand is facilitated by large trawlers that do not discriminate between species (3.2.4, 4.1, 4.4.5). The increase in the demand for meat in the region, has led to large scale forest land conversion for pasturelands, ranches with negative implications for biodiversity (3.2). Such changes also have made the region more vulnerable to extreme events and climate change as both the adaptive capacities and natural mitigation options are reduced (3.2, 4.4). Increased trade and globalization have facilitated quicker and larger movement of food products and have contributed to higher production at environmental costs (4.2.2). In some cases, it has been noticed that this has led some countries to under-utilize their resources (such as forestry resources) as they source cheaper options from other countries (4.2.2). </w:t>
      </w:r>
    </w:p>
    <w:p w14:paraId="78636A95" w14:textId="77777777" w:rsidR="00A01204" w:rsidRPr="0008241C" w:rsidRDefault="00A01204" w:rsidP="00A01204">
      <w:pPr>
        <w:rPr>
          <w:sz w:val="22"/>
          <w:szCs w:val="22"/>
        </w:rPr>
      </w:pPr>
    </w:p>
    <w:p w14:paraId="18FCC09B" w14:textId="77777777" w:rsidR="00A01204" w:rsidRPr="0008241C" w:rsidRDefault="00A01204" w:rsidP="00A01204">
      <w:pPr>
        <w:rPr>
          <w:sz w:val="22"/>
          <w:szCs w:val="22"/>
        </w:rPr>
      </w:pPr>
      <w:r w:rsidRPr="0008241C">
        <w:rPr>
          <w:b/>
          <w:sz w:val="22"/>
          <w:szCs w:val="22"/>
        </w:rPr>
        <w:t>Health security:</w:t>
      </w:r>
      <w:r w:rsidRPr="0008241C">
        <w:rPr>
          <w:sz w:val="22"/>
          <w:szCs w:val="22"/>
        </w:rPr>
        <w:t xml:space="preserve"> While not directly expressed, it is captured in aspects of access to clean air, water, ecosystem functioning, regulation of pests and vectors of diseases. Key themes considered across all chapters deal with high levels of air (4.1.3), water (4.1.3), and soil (4.1.3) pollution across the subregions. Influential factors included increasingly built up areas in urban centres with limited vegetation, and chemical run off in soil and water. Loss of natural ecosystems or their degradation also enables the spread of disease causing vectors and pests (4.1), in addition to threats to human life due to increasing vulnerability to extreme events. The uses of traditional medicine as well as medicinal plant diversity and abundance have also reduced, due to commercialization of products that is not always commensurate with sustainable regeneration capacities (2.3, 2.4). Technological solutions to ameliorate these impacts are available and are often successful where deployed (4.2.4). </w:t>
      </w:r>
    </w:p>
    <w:p w14:paraId="3375B222" w14:textId="77777777" w:rsidR="00A01204" w:rsidRPr="0008241C" w:rsidRDefault="00A01204" w:rsidP="00A01204">
      <w:pPr>
        <w:rPr>
          <w:sz w:val="22"/>
          <w:szCs w:val="22"/>
        </w:rPr>
      </w:pPr>
    </w:p>
    <w:p w14:paraId="453F8231" w14:textId="77777777" w:rsidR="00A01204" w:rsidRPr="0008241C" w:rsidRDefault="00A01204" w:rsidP="00A01204">
      <w:pPr>
        <w:rPr>
          <w:sz w:val="22"/>
          <w:szCs w:val="22"/>
        </w:rPr>
      </w:pPr>
      <w:r w:rsidRPr="0008241C">
        <w:rPr>
          <w:b/>
          <w:sz w:val="22"/>
          <w:szCs w:val="22"/>
        </w:rPr>
        <w:t>Water security:</w:t>
      </w:r>
      <w:r w:rsidRPr="0008241C">
        <w:rPr>
          <w:sz w:val="22"/>
          <w:szCs w:val="22"/>
        </w:rPr>
        <w:t xml:space="preserve"> Freshwater is required for consumption, irrigation, and energy-generation purposes. Trends indicate large scale water stress in different subregions in the Asia-Pacific region arising from over exploitation of water resources and high pollution from agricultural, fishery and other industrial activities (2.4, 3.2). Efforts at managing water resources have resulted in some innovative mechanisms of transboundary co-operation between countries and co-management between different stakeholders in an ecosystem (2.3). </w:t>
      </w:r>
    </w:p>
    <w:p w14:paraId="3072625A" w14:textId="77777777" w:rsidR="00A01204" w:rsidRPr="0008241C" w:rsidRDefault="00A01204" w:rsidP="00A01204">
      <w:pPr>
        <w:rPr>
          <w:sz w:val="22"/>
          <w:szCs w:val="22"/>
        </w:rPr>
      </w:pPr>
    </w:p>
    <w:p w14:paraId="2F33D44A" w14:textId="77777777" w:rsidR="00A01204" w:rsidRPr="0008241C" w:rsidRDefault="00A01204" w:rsidP="00A01204">
      <w:pPr>
        <w:rPr>
          <w:sz w:val="22"/>
          <w:szCs w:val="22"/>
        </w:rPr>
      </w:pPr>
      <w:r w:rsidRPr="0008241C">
        <w:rPr>
          <w:b/>
          <w:sz w:val="22"/>
          <w:szCs w:val="22"/>
        </w:rPr>
        <w:t xml:space="preserve">Energy security: </w:t>
      </w:r>
      <w:r w:rsidRPr="0008241C">
        <w:rPr>
          <w:sz w:val="22"/>
          <w:szCs w:val="22"/>
        </w:rPr>
        <w:t>Given the large population and extensive urbanization in the region, the demand for energy is also high. This is met heavily through coal, firewood, oil and biofuels (2.4, 4.1). The region is the highest consumer and supplier of coal and (4.1), with resultant loss of species through deforestation, land clearing, and mining activities (4.1). Emphasis on producing cleaner coal and clean energy is increasing across the region (4.1, 4.2) and is likely to be a key driver of future change.</w:t>
      </w:r>
    </w:p>
    <w:p w14:paraId="7263DA32" w14:textId="77777777" w:rsidR="00A01204" w:rsidRPr="0008241C" w:rsidRDefault="00A01204" w:rsidP="00A01204">
      <w:pPr>
        <w:rPr>
          <w:sz w:val="22"/>
          <w:szCs w:val="22"/>
        </w:rPr>
      </w:pPr>
    </w:p>
    <w:p w14:paraId="7BB69CA8" w14:textId="77777777" w:rsidR="00A01204" w:rsidRPr="0008241C" w:rsidRDefault="00A01204" w:rsidP="00A01204">
      <w:pPr>
        <w:rPr>
          <w:sz w:val="22"/>
          <w:szCs w:val="22"/>
        </w:rPr>
      </w:pPr>
      <w:r w:rsidRPr="0008241C">
        <w:rPr>
          <w:b/>
          <w:sz w:val="22"/>
          <w:szCs w:val="22"/>
        </w:rPr>
        <w:t>Income and Livelihoods:</w:t>
      </w:r>
      <w:r w:rsidRPr="0008241C">
        <w:rPr>
          <w:sz w:val="22"/>
          <w:szCs w:val="22"/>
        </w:rPr>
        <w:t xml:space="preserve"> Rising commoditization of food and biofuels resources, and increasing availability of lifestyle products enabled by globalization have had both positive and negative impacts to biodiversity (4.2). On the one hand, tropical deforestation has seen unprecedented levels in the last decade due to activities like oil palm plantations and on the other end (3.2), commercialization has enabled a revitalization of local livelihoods and economies by creating niche markets for local products, and local ecosystems through activities like for instance, ecotourism (4.2.2).</w:t>
      </w:r>
    </w:p>
    <w:p w14:paraId="27A4D9D6" w14:textId="77777777" w:rsidR="00A01204" w:rsidRPr="0008241C" w:rsidRDefault="00A01204" w:rsidP="00A01204">
      <w:pPr>
        <w:rPr>
          <w:sz w:val="22"/>
          <w:szCs w:val="22"/>
        </w:rPr>
      </w:pPr>
    </w:p>
    <w:p w14:paraId="7A45A381" w14:textId="77777777" w:rsidR="00A01204" w:rsidRPr="0008241C" w:rsidRDefault="00A01204" w:rsidP="00A01204">
      <w:pPr>
        <w:rPr>
          <w:sz w:val="22"/>
          <w:szCs w:val="22"/>
        </w:rPr>
      </w:pPr>
      <w:r w:rsidRPr="0008241C">
        <w:rPr>
          <w:b/>
          <w:sz w:val="22"/>
          <w:szCs w:val="22"/>
        </w:rPr>
        <w:t>Equity and Justice:</w:t>
      </w:r>
      <w:r w:rsidRPr="0008241C">
        <w:rPr>
          <w:sz w:val="22"/>
          <w:szCs w:val="22"/>
        </w:rPr>
        <w:t xml:space="preserve"> Large scale transformations of traditionally occupied and managed ecosystems for various development purposes have had negative impacts on the livelihoods of local communities (2.2). These impacts have resulted in migration to urban centres and consequent unemployment, inadequate access to basic necessities of life, and the loss of sense of place and culture (2.3, 4.2). Policies focusing on changing existing production patterns and the management of ecosystems have exacerbated the problems, particularly in rural and nomadic communities (3.2), including exposure and sensitivity to extreme events, such as natural disasters (2.4). </w:t>
      </w:r>
    </w:p>
    <w:p w14:paraId="5C9E97FA" w14:textId="77777777" w:rsidR="00A01204" w:rsidRPr="0008241C" w:rsidRDefault="00A01204" w:rsidP="00A01204">
      <w:pPr>
        <w:rPr>
          <w:sz w:val="22"/>
          <w:szCs w:val="22"/>
        </w:rPr>
      </w:pPr>
    </w:p>
    <w:p w14:paraId="4B39456F" w14:textId="77777777" w:rsidR="00A01204" w:rsidRPr="0008241C" w:rsidRDefault="00A01204" w:rsidP="00A01204">
      <w:pPr>
        <w:rPr>
          <w:sz w:val="22"/>
          <w:szCs w:val="22"/>
        </w:rPr>
      </w:pPr>
      <w:r w:rsidRPr="0008241C">
        <w:rPr>
          <w:sz w:val="22"/>
          <w:szCs w:val="22"/>
        </w:rPr>
        <w:t xml:space="preserve">Specific policies relating to rewarding local knowledge, practices on conservation are being developed, such as laws on equitable sharing of benefits from using resources and related knowledge from communities; or co-management of forests, watersheds and landscapes or coastal areas. Where </w:t>
      </w:r>
      <w:r w:rsidRPr="0008241C">
        <w:rPr>
          <w:sz w:val="22"/>
          <w:szCs w:val="22"/>
        </w:rPr>
        <w:lastRenderedPageBreak/>
        <w:t xml:space="preserve">these are implemented cooperatively between local communities, governments and private sector, they have been found to be mutually beneficial (2.3.2, 2.3.7, 2.5, 3.4.6). Similarly, policy support for niche markets also enable sustaining cultural practices and better address the needs of the poor (4.2). The combination of these factors in the Asia-Pacific and subregions lead to potentially divergent and unique future options. Despite the general appreciation of the major challenges faced by the Asia-Pacific region above and in </w:t>
      </w:r>
      <w:r w:rsidRPr="0008241C">
        <w:rPr>
          <w:b/>
          <w:sz w:val="22"/>
          <w:szCs w:val="22"/>
        </w:rPr>
        <w:t>Chapter 1</w:t>
      </w:r>
      <w:r w:rsidRPr="0008241C">
        <w:rPr>
          <w:sz w:val="22"/>
          <w:szCs w:val="22"/>
        </w:rPr>
        <w:t xml:space="preserve">, there is a lack of systematic or synthesized scenarios and modelling assessment of interactions between BES and human well-being in its widest sense for the region. Therefore, this chapter evaluates and presents an assessment of available scenarios of current and future interactions of BES and human well-being in the Asia-Pacific region, in particular, following the integrated assessment approaches of the Intergovernmental Platform for Biodiversity and Ecosystem Services (IPBES). </w:t>
      </w:r>
    </w:p>
    <w:p w14:paraId="6F299793" w14:textId="77777777" w:rsidR="00A01204" w:rsidRPr="0008241C" w:rsidRDefault="00A01204" w:rsidP="00A01204">
      <w:pPr>
        <w:rPr>
          <w:sz w:val="22"/>
          <w:szCs w:val="22"/>
        </w:rPr>
      </w:pPr>
    </w:p>
    <w:p w14:paraId="29A8E3F4" w14:textId="77777777" w:rsidR="00A01204" w:rsidRPr="0008241C" w:rsidRDefault="00A01204" w:rsidP="00A01204">
      <w:pPr>
        <w:keepNext/>
        <w:tabs>
          <w:tab w:val="clear" w:pos="1247"/>
          <w:tab w:val="left" w:pos="765"/>
        </w:tabs>
        <w:outlineLvl w:val="2"/>
        <w:rPr>
          <w:b/>
          <w:sz w:val="24"/>
          <w:szCs w:val="24"/>
        </w:rPr>
      </w:pPr>
      <w:bookmarkStart w:id="1473" w:name="_Toc498256251"/>
      <w:bookmarkStart w:id="1474" w:name="_Toc504317324"/>
      <w:bookmarkStart w:id="1475" w:name="_Toc504318017"/>
      <w:bookmarkStart w:id="1476" w:name="_Toc504320453"/>
      <w:bookmarkStart w:id="1477" w:name="_Toc504320676"/>
      <w:bookmarkStart w:id="1478" w:name="_Toc504320900"/>
      <w:bookmarkStart w:id="1479" w:name="_Toc504321363"/>
      <w:bookmarkStart w:id="1480" w:name="_Toc524045971"/>
      <w:r w:rsidRPr="0008241C">
        <w:rPr>
          <w:b/>
          <w:sz w:val="24"/>
          <w:szCs w:val="24"/>
        </w:rPr>
        <w:t xml:space="preserve">5.1.2 </w:t>
      </w:r>
      <w:r w:rsidRPr="0008241C">
        <w:rPr>
          <w:b/>
          <w:sz w:val="24"/>
          <w:szCs w:val="24"/>
        </w:rPr>
        <w:tab/>
        <w:t>IPBES framework: Integrated assessments of multiple components of interactions between Biodiversity and Ecosystem Services and Human Well-being across multiple spatial and temporal scales</w:t>
      </w:r>
      <w:bookmarkEnd w:id="1473"/>
      <w:bookmarkEnd w:id="1474"/>
      <w:bookmarkEnd w:id="1475"/>
      <w:bookmarkEnd w:id="1476"/>
      <w:bookmarkEnd w:id="1477"/>
      <w:bookmarkEnd w:id="1478"/>
      <w:bookmarkEnd w:id="1479"/>
      <w:bookmarkEnd w:id="1480"/>
    </w:p>
    <w:p w14:paraId="4F3DE3BA" w14:textId="77777777" w:rsidR="00A01204" w:rsidRPr="0008241C" w:rsidRDefault="00A01204" w:rsidP="00A01204">
      <w:pPr>
        <w:rPr>
          <w:b/>
          <w:sz w:val="22"/>
          <w:szCs w:val="28"/>
          <w:u w:color="000000"/>
          <w:bdr w:val="nil"/>
          <w:lang w:eastAsia="en-GB"/>
        </w:rPr>
      </w:pPr>
    </w:p>
    <w:p w14:paraId="1456397B" w14:textId="715E3A35" w:rsidR="00A01204" w:rsidRPr="0008241C" w:rsidRDefault="00A01204" w:rsidP="00A01204">
      <w:pPr>
        <w:rPr>
          <w:sz w:val="22"/>
          <w:szCs w:val="22"/>
        </w:rPr>
      </w:pPr>
      <w:r w:rsidRPr="0008241C">
        <w:rPr>
          <w:sz w:val="22"/>
          <w:szCs w:val="22"/>
        </w:rPr>
        <w:t>The assessment of current and future interactions between BES and human well-being in the Asia-Pacific region follows the integrated conceptual framework of IPBES (see Chapter 1). In particular, it takes into consideration the multiple components of BES and human well-being relationships such as the multiple direct and indirect drivers (see Chapter 4 for detailed assessment and discussion of drivers) impacting BES (see Chapter 3 for detailed assessment of BES status and trends in the Asia-Pacific region), and thereby subsequently impacting human well-being and good quality of life (see Chapter 2 for detailed assessment of nature’s benefits to people in the Asia-Pacific region). The multiple components of BES and human well-being, and their interactions can be expressed in terms of plausible scenario narratives for BES and human well-being at various spatial and temporal scales (</w:t>
      </w:r>
      <w:hyperlink w:anchor="Ref478393958" w:history="1">
        <w:r w:rsidRPr="0008241C">
          <w:rPr>
            <w:sz w:val="22"/>
            <w:szCs w:val="22"/>
          </w:rPr>
          <w:fldChar w:fldCharType="begin"/>
        </w:r>
        <w:r w:rsidRPr="0008241C">
          <w:rPr>
            <w:sz w:val="22"/>
            <w:szCs w:val="22"/>
          </w:rPr>
          <w:instrText xml:space="preserve"> REF _Ref479339701 \h  \* MERGEFORMAT </w:instrText>
        </w:r>
        <w:r w:rsidRPr="0008241C">
          <w:rPr>
            <w:sz w:val="22"/>
            <w:szCs w:val="22"/>
          </w:rPr>
        </w:r>
        <w:r w:rsidRPr="0008241C">
          <w:rPr>
            <w:sz w:val="22"/>
            <w:szCs w:val="22"/>
          </w:rPr>
          <w:fldChar w:fldCharType="separate"/>
        </w:r>
        <w:r w:rsidR="00D74032" w:rsidRPr="00D74032">
          <w:rPr>
            <w:sz w:val="22"/>
            <w:szCs w:val="22"/>
          </w:rPr>
          <w:t>Figure 5.1</w:t>
        </w:r>
        <w:r w:rsidRPr="0008241C">
          <w:rPr>
            <w:sz w:val="22"/>
            <w:szCs w:val="22"/>
          </w:rPr>
          <w:fldChar w:fldCharType="end"/>
        </w:r>
      </w:hyperlink>
      <w:r w:rsidRPr="0008241C">
        <w:rPr>
          <w:sz w:val="22"/>
          <w:szCs w:val="22"/>
        </w:rPr>
        <w:t xml:space="preserve">; IPBES Deliverable 3c.). </w:t>
      </w:r>
    </w:p>
    <w:p w14:paraId="4AE7CE2B" w14:textId="77777777" w:rsidR="00A01204" w:rsidRPr="0008241C" w:rsidRDefault="00A01204" w:rsidP="00A01204">
      <w:pPr>
        <w:rPr>
          <w:sz w:val="22"/>
          <w:szCs w:val="22"/>
        </w:rPr>
      </w:pPr>
    </w:p>
    <w:p w14:paraId="39DD2116" w14:textId="77777777" w:rsidR="00A01204" w:rsidRPr="0008241C" w:rsidRDefault="00A01204" w:rsidP="00A01204">
      <w:pPr>
        <w:rPr>
          <w:sz w:val="22"/>
          <w:szCs w:val="22"/>
        </w:rPr>
      </w:pPr>
      <w:bookmarkStart w:id="1481" w:name="_Toc479337973"/>
      <w:bookmarkStart w:id="1482" w:name="_Ref478393958"/>
      <w:r w:rsidRPr="0008241C">
        <w:rPr>
          <w:noProof/>
          <w:sz w:val="22"/>
          <w:szCs w:val="22"/>
          <w:lang w:val="en-US" w:eastAsia="ja-JP"/>
        </w:rPr>
        <w:lastRenderedPageBreak/>
        <w:drawing>
          <wp:inline distT="0" distB="0" distL="0" distR="0" wp14:anchorId="012915D8" wp14:editId="2037B917">
            <wp:extent cx="5751835" cy="4532867"/>
            <wp:effectExtent l="0" t="0" r="0" b="0"/>
            <wp:docPr id="919"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756207" cy="4536312"/>
                    </a:xfrm>
                    <a:prstGeom prst="rect">
                      <a:avLst/>
                    </a:prstGeom>
                    <a:noFill/>
                    <a:ln>
                      <a:noFill/>
                    </a:ln>
                  </pic:spPr>
                </pic:pic>
              </a:graphicData>
            </a:graphic>
          </wp:inline>
        </w:drawing>
      </w:r>
    </w:p>
    <w:p w14:paraId="734B1E2F" w14:textId="55CA0E0F" w:rsidR="00A01204" w:rsidRPr="0008241C" w:rsidRDefault="00A01204" w:rsidP="00A01204">
      <w:pPr>
        <w:rPr>
          <w:b/>
          <w:sz w:val="22"/>
          <w:szCs w:val="22"/>
        </w:rPr>
      </w:pPr>
      <w:bookmarkStart w:id="1483" w:name="_Ref479339701"/>
      <w:r w:rsidRPr="0008241C">
        <w:rPr>
          <w:b/>
          <w:sz w:val="22"/>
          <w:szCs w:val="22"/>
        </w:rPr>
        <w:t>Figure 5.</w:t>
      </w:r>
      <w:r w:rsidRPr="0008241C">
        <w:rPr>
          <w:b/>
          <w:sz w:val="22"/>
          <w:szCs w:val="22"/>
        </w:rPr>
        <w:fldChar w:fldCharType="begin"/>
      </w:r>
      <w:r w:rsidRPr="0008241C">
        <w:rPr>
          <w:b/>
          <w:sz w:val="22"/>
          <w:szCs w:val="22"/>
        </w:rPr>
        <w:instrText xml:space="preserve"> SEQ Figure_5. \* ARABIC </w:instrText>
      </w:r>
      <w:r w:rsidRPr="0008241C">
        <w:rPr>
          <w:b/>
          <w:sz w:val="22"/>
          <w:szCs w:val="22"/>
        </w:rPr>
        <w:fldChar w:fldCharType="separate"/>
      </w:r>
      <w:r w:rsidR="00D74032">
        <w:rPr>
          <w:b/>
          <w:noProof/>
          <w:sz w:val="22"/>
          <w:szCs w:val="22"/>
        </w:rPr>
        <w:t>1</w:t>
      </w:r>
      <w:r w:rsidRPr="0008241C">
        <w:rPr>
          <w:b/>
          <w:sz w:val="22"/>
          <w:szCs w:val="22"/>
        </w:rPr>
        <w:fldChar w:fldCharType="end"/>
      </w:r>
      <w:bookmarkEnd w:id="1483"/>
      <w:r w:rsidRPr="0008241C">
        <w:rPr>
          <w:b/>
          <w:sz w:val="22"/>
          <w:szCs w:val="22"/>
        </w:rPr>
        <w:t xml:space="preserve"> Illustrations of multiple components (A), scenarios (B), and spatio-temporal scales of Biodiversity and Ecosystem Services and Human Well-Being. Source: </w:t>
      </w:r>
      <w:r w:rsidRPr="0008241C">
        <w:rPr>
          <w:b/>
          <w:sz w:val="22"/>
          <w:szCs w:val="22"/>
        </w:rPr>
        <w:fldChar w:fldCharType="begin" w:fldLock="1"/>
      </w:r>
      <w:r w:rsidRPr="0008241C">
        <w:rPr>
          <w:b/>
          <w:sz w:val="22"/>
          <w:szCs w:val="22"/>
        </w:rPr>
        <w:instrText>ADDIN CSL_CITATION {"citationItems":[{"id":"ITEM-1","itemData":{"ISBN":"9789280735703","author":[{"dropping-particle":"","family":"IPBES","given":"","non-dropping-particle":"","parse-names":false,"suffix":""}],"editor":[{"dropping-particle":"","family":"Ferrier","given":"S.","non-dropping-particle":"","parse-names":false,"suffix":""},{"dropping-particle":"","family":"Ninan","given":"K. N.","non-dropping-particle":"","parse-names":false,"suffix":""},{"dropping-particle":"","family":"Leadley","given":"P.","non-dropping-particle":"","parse-names":false,"suffix":""},{"dropping-particle":"","family":"Alkemade","given":"R.","non-dropping-particle":"","parse-names":false,"suffix":""},{"dropping-particle":"","family":"Acosta","given":"L.A.","non-dropping-particle":"","parse-names":false,"suffix":""},{"dropping-particle":"","family":"Akçakaya","given":"H. R.","non-dropping-particle":"","parse-names":false,"suffix":""},{"dropping-particle":"","family":"Brotons","given":"L.","non-dropping-particle":"","parse-names":false,"suffix":""},{"dropping-particle":"","family":"Cheung","given":"W.","non-dropping-particle":"","parse-names":false,"suffix":""},{"dropping-particle":"","family":"Christensen","given":"V.","non-dropping-particle":"","parse-names":false,"suffix":""},{"dropping-particle":"","family":"Harhash","given":"K. H.","non-dropping-particle":"","parse-names":false,"suffix":""},{"dropping-particle":"","family":"Kabubo-Mariara","given":"J.","non-dropping-particle":"","parse-names":false,"suffix":""},{"dropping-particle":"","family":"Lundquist","given":"C.","non-dropping-particle":"","parse-names":false,"suffix":""},{"dropping-particle":"","family":"Obersteiner","given":"M.","non-dropping-particle":"","parse-names":false,"suffix":""},{"dropping-particle":"","family":"Pereira","given":"H.","non-dropping-particle":"","parse-names":false,"suffix":""},{"dropping-particle":"","family":"Peterson","given":"G.","non-dropping-particle":"","parse-names":false,"suffix":""},{"dropping-particle":"","family":"Pichs-Madruga","given":"R.","non-dropping-particle":"","parse-names":false,"suffix":""},{"dropping-particle":"","family":"Ravindranath","given":"N. H.","non-dropping-particle":"","parse-names":false,"suffix":""},{"dropping-particle":"","family":"Rondinini","given":"C.","non-dropping-particle":"","parse-names":false,"suffix":""},{"dropping-particle":"","family":"Wintle","given":"B.","non-dropping-particle":"","parse-names":false,"suffix":""}],"id":"ITEM-1","issued":{"date-parts":[["2016"]]},"number-of-pages":"32","publisher":"Secretariat of the Intergovernmental Science-Policy Platform on Biodiversity and Ecosystem Services","publisher-place":"Bonn, Germany","title":"Summary for policymakers of the methodological assessment of scenarios and models of biodiversity and ecosystem services of the Intergovernmental Science-Policy Platform on Biodiversity and Ecosystem Services","type":"book"},"uris":["http://www.mendeley.com/documents/?uuid=5b5bcc05-84cf-4e9d-94dd-0476a95591cd"]}],"mendeley":{"formattedCitation":"(IPBES, 2016)","manualFormatting":"IPBES (2016","plainTextFormattedCitation":"(IPBES, 2016)","previouslyFormattedCitation":"(IPBES, 2016)"},"properties":{"noteIndex":0},"schema":"https://github.com/citation-style-language/schema/raw/master/csl-citation.json"}</w:instrText>
      </w:r>
      <w:r w:rsidRPr="0008241C">
        <w:rPr>
          <w:b/>
          <w:sz w:val="22"/>
          <w:szCs w:val="22"/>
        </w:rPr>
        <w:fldChar w:fldCharType="separate"/>
      </w:r>
      <w:r w:rsidRPr="0008241C">
        <w:rPr>
          <w:b/>
          <w:noProof/>
          <w:sz w:val="22"/>
          <w:szCs w:val="22"/>
        </w:rPr>
        <w:t xml:space="preserve">IPBES </w:t>
      </w:r>
      <w:r w:rsidRPr="0008241C">
        <w:rPr>
          <w:rFonts w:eastAsia="MS Mincho"/>
          <w:b/>
          <w:noProof/>
          <w:sz w:val="22"/>
          <w:szCs w:val="22"/>
          <w:lang w:eastAsia="ja-JP"/>
        </w:rPr>
        <w:t>(</w:t>
      </w:r>
      <w:r w:rsidRPr="0008241C">
        <w:rPr>
          <w:b/>
          <w:noProof/>
          <w:sz w:val="22"/>
          <w:szCs w:val="22"/>
        </w:rPr>
        <w:t>2016</w:t>
      </w:r>
      <w:r w:rsidRPr="0008241C">
        <w:rPr>
          <w:b/>
          <w:sz w:val="22"/>
          <w:szCs w:val="22"/>
        </w:rPr>
        <w:fldChar w:fldCharType="end"/>
      </w:r>
      <w:r w:rsidRPr="0008241C">
        <w:rPr>
          <w:b/>
          <w:sz w:val="22"/>
          <w:szCs w:val="22"/>
        </w:rPr>
        <w:t>).</w:t>
      </w:r>
    </w:p>
    <w:p w14:paraId="23D1DF12" w14:textId="5554B89F" w:rsidR="00A01204" w:rsidRDefault="00A01204" w:rsidP="00A01204">
      <w:pPr>
        <w:rPr>
          <w:sz w:val="22"/>
          <w:szCs w:val="22"/>
        </w:rPr>
      </w:pPr>
    </w:p>
    <w:p w14:paraId="2E3B8860" w14:textId="77777777" w:rsidR="00CD05CE" w:rsidRPr="0008241C" w:rsidRDefault="00CD05CE" w:rsidP="00A01204">
      <w:pPr>
        <w:rPr>
          <w:sz w:val="22"/>
          <w:szCs w:val="22"/>
        </w:rPr>
      </w:pPr>
    </w:p>
    <w:p w14:paraId="456781E4" w14:textId="77777777" w:rsidR="00A01204" w:rsidRPr="0008241C" w:rsidRDefault="00A01204" w:rsidP="00A01204">
      <w:pPr>
        <w:keepNext/>
        <w:tabs>
          <w:tab w:val="clear" w:pos="1247"/>
          <w:tab w:val="left" w:pos="765"/>
        </w:tabs>
        <w:outlineLvl w:val="2"/>
        <w:rPr>
          <w:b/>
          <w:sz w:val="24"/>
          <w:szCs w:val="24"/>
        </w:rPr>
      </w:pPr>
      <w:bookmarkStart w:id="1484" w:name="_Toc498256252"/>
      <w:bookmarkStart w:id="1485" w:name="_Toc504317325"/>
      <w:bookmarkStart w:id="1486" w:name="_Toc504318018"/>
      <w:bookmarkStart w:id="1487" w:name="_Toc504320454"/>
      <w:bookmarkStart w:id="1488" w:name="_Toc504320677"/>
      <w:bookmarkStart w:id="1489" w:name="_Toc504320901"/>
      <w:bookmarkStart w:id="1490" w:name="_Toc504321364"/>
      <w:bookmarkStart w:id="1491" w:name="_Toc524045972"/>
      <w:bookmarkEnd w:id="1481"/>
      <w:bookmarkEnd w:id="1482"/>
      <w:r w:rsidRPr="0008241C">
        <w:rPr>
          <w:b/>
          <w:sz w:val="24"/>
          <w:szCs w:val="24"/>
        </w:rPr>
        <w:t xml:space="preserve">5.1.3 </w:t>
      </w:r>
      <w:r w:rsidRPr="0008241C">
        <w:rPr>
          <w:b/>
          <w:sz w:val="24"/>
          <w:szCs w:val="24"/>
        </w:rPr>
        <w:tab/>
        <w:t>Current understanding of interactions between Biodiversity and Ecosystem Services and Human Well-being in the Asia-Pacific region and its gaps</w:t>
      </w:r>
      <w:bookmarkEnd w:id="1484"/>
      <w:bookmarkEnd w:id="1485"/>
      <w:bookmarkEnd w:id="1486"/>
      <w:bookmarkEnd w:id="1487"/>
      <w:bookmarkEnd w:id="1488"/>
      <w:bookmarkEnd w:id="1489"/>
      <w:bookmarkEnd w:id="1490"/>
      <w:bookmarkEnd w:id="1491"/>
    </w:p>
    <w:p w14:paraId="2EEEE531" w14:textId="77777777" w:rsidR="00A01204" w:rsidRPr="0008241C" w:rsidRDefault="00A01204" w:rsidP="00A01204">
      <w:pPr>
        <w:rPr>
          <w:sz w:val="22"/>
          <w:szCs w:val="22"/>
        </w:rPr>
      </w:pPr>
    </w:p>
    <w:p w14:paraId="1DDB48B8" w14:textId="1E59765D" w:rsidR="00A01204" w:rsidRPr="0008241C" w:rsidRDefault="00A01204" w:rsidP="00A01204">
      <w:pPr>
        <w:rPr>
          <w:sz w:val="22"/>
          <w:szCs w:val="22"/>
        </w:rPr>
      </w:pPr>
      <w:r w:rsidRPr="0008241C">
        <w:rPr>
          <w:sz w:val="22"/>
          <w:szCs w:val="22"/>
        </w:rPr>
        <w:t>One of the main characteristics of the Asia-Pacific region is its great diversity – from natural ecosystems, socio-cultural and political systems, and status of economic development – thus integrated assessment of BES and human well-being interactions within this region can be very challenging, especially without coordinated effort or shared database and methodologies. Up to 65</w:t>
      </w:r>
      <w:r w:rsidR="00C934E9">
        <w:rPr>
          <w:sz w:val="22"/>
          <w:szCs w:val="22"/>
        </w:rPr>
        <w:t xml:space="preserve"> per cent</w:t>
      </w:r>
      <w:r w:rsidRPr="0008241C">
        <w:rPr>
          <w:sz w:val="22"/>
          <w:szCs w:val="22"/>
        </w:rPr>
        <w:t xml:space="preserve"> of countries in the Asia-Pacific region could be considered as ‘developing’, and as few as 20</w:t>
      </w:r>
      <w:r w:rsidR="00C934E9">
        <w:rPr>
          <w:sz w:val="22"/>
          <w:szCs w:val="22"/>
        </w:rPr>
        <w:t xml:space="preserve"> per cent</w:t>
      </w:r>
      <w:r w:rsidRPr="0008241C">
        <w:rPr>
          <w:sz w:val="22"/>
          <w:szCs w:val="22"/>
        </w:rPr>
        <w:t xml:space="preserve"> considered as ‘developed’ according to economic measures </w:t>
      </w:r>
      <w:r w:rsidRPr="0008241C">
        <w:rPr>
          <w:sz w:val="22"/>
          <w:szCs w:val="22"/>
        </w:rPr>
        <w:fldChar w:fldCharType="begin" w:fldLock="1"/>
      </w:r>
      <w:r w:rsidRPr="0008241C">
        <w:rPr>
          <w:sz w:val="22"/>
          <w:szCs w:val="22"/>
        </w:rPr>
        <w:instrText>ADDIN CSL_CITATION {"citationItems":[{"id":"ITEM-1","itemData":{"URL":"http://data.unescap.org/escap_stat/","accessed":{"date-parts":[["2017","4","20"]]},"author":[{"dropping-particle":"","family":"UNESCAP","given":"","non-dropping-particle":"","parse-names":false,"suffix":""}],"id":"ITEM-1","issued":{"date-parts":[["2016"]]},"title":"ESCAP Online Statistical Database","type":"webpage"},"uris":["http://www.mendeley.com/documents/?uuid=c58fec0d-6856-3ea7-9ffd-678ad6c18f07"]}],"mendeley":{"formattedCitation":"(UNESCAP, 2016)","plainTextFormattedCitation":"(UNESCAP, 2016)","previouslyFormattedCitation":"(ESCAP, 2016)"},"properties":{"noteIndex":0},"schema":"https://github.com/citation-style-language/schema/raw/master/csl-citation.json"}</w:instrText>
      </w:r>
      <w:r w:rsidRPr="0008241C">
        <w:rPr>
          <w:sz w:val="22"/>
          <w:szCs w:val="22"/>
        </w:rPr>
        <w:fldChar w:fldCharType="separate"/>
      </w:r>
      <w:r w:rsidRPr="0008241C">
        <w:rPr>
          <w:noProof/>
          <w:sz w:val="22"/>
          <w:szCs w:val="22"/>
        </w:rPr>
        <w:t>(UNESCAP, 2016)</w:t>
      </w:r>
      <w:r w:rsidRPr="0008241C">
        <w:rPr>
          <w:sz w:val="22"/>
          <w:szCs w:val="22"/>
        </w:rPr>
        <w:fldChar w:fldCharType="end"/>
      </w:r>
      <w:r w:rsidRPr="0008241C">
        <w:rPr>
          <w:sz w:val="22"/>
          <w:szCs w:val="22"/>
        </w:rPr>
        <w:t>. However, all are dependent on BES for their well-being, be it through provision of clean water or soil function for agriculture and food security. For example, a significant proportion of the Asia-Pacific region population is reliant on solid biofuel, especially within lower income countries (Figure 5.2). The concept of well-being has already been discussed in the earlier chapters but it can manifest in the form of service provision impacting other forms of capital (see Box 5.1)</w:t>
      </w:r>
    </w:p>
    <w:p w14:paraId="00816C00" w14:textId="77777777" w:rsidR="00A01204" w:rsidRPr="0008241C" w:rsidRDefault="00A01204" w:rsidP="00A01204">
      <w:pPr>
        <w:rPr>
          <w:sz w:val="22"/>
          <w:szCs w:val="22"/>
        </w:rPr>
      </w:pPr>
    </w:p>
    <w:p w14:paraId="0018F579" w14:textId="77777777" w:rsidR="00A01204" w:rsidRPr="0008241C" w:rsidRDefault="00A01204" w:rsidP="00A01204">
      <w:pPr>
        <w:rPr>
          <w:sz w:val="22"/>
          <w:szCs w:val="22"/>
        </w:rPr>
      </w:pPr>
      <w:r w:rsidRPr="0008241C">
        <w:rPr>
          <w:sz w:val="22"/>
          <w:szCs w:val="22"/>
        </w:rPr>
        <w:t xml:space="preserve">However, the countries comprising the Asia-Pacific region also share many regional characteristics, such as (1) the degradation of many BES due to rapid deforestation and conversion of land to agricultural (figure 5.3), industrial and urban areas, (2) the high population and population growth rates in many countries (3) the high biodiversity within the region (from genetic resources to ecosystems), (4) the exposure and vulnerability of many countries to natural calamities and disasters; (5) the depletion of coastal marine ecosystems within the Asia-Pacific region and the continuous overcapacity in fishing sectors of the region (figure 5.4); (6) the intensive eutrophication and </w:t>
      </w:r>
      <w:r w:rsidRPr="0008241C">
        <w:rPr>
          <w:sz w:val="22"/>
          <w:szCs w:val="22"/>
        </w:rPr>
        <w:lastRenderedPageBreak/>
        <w:t xml:space="preserve">modification of many aquatic and inland water ecosystems within the region to support energy production (hydrothermal energy), irrigation of agricultural lands, and heavy pollution of many aquatic ecosystems within the region coming from industries, urban sewage, and agricultural run-off (figure 5.5). </w:t>
      </w:r>
    </w:p>
    <w:p w14:paraId="588DE2A5" w14:textId="77777777" w:rsidR="00A01204" w:rsidRPr="0008241C" w:rsidRDefault="00A01204" w:rsidP="00A01204">
      <w:pPr>
        <w:rPr>
          <w:sz w:val="22"/>
          <w:szCs w:val="22"/>
        </w:rPr>
      </w:pPr>
    </w:p>
    <w:p w14:paraId="563CC86A"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14C474FC" wp14:editId="4FC8AD6B">
            <wp:extent cx="5675486" cy="3741475"/>
            <wp:effectExtent l="0" t="0" r="0" b="0"/>
            <wp:docPr id="920"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692237" cy="3752518"/>
                    </a:xfrm>
                    <a:prstGeom prst="rect">
                      <a:avLst/>
                    </a:prstGeom>
                    <a:noFill/>
                    <a:ln>
                      <a:noFill/>
                    </a:ln>
                  </pic:spPr>
                </pic:pic>
              </a:graphicData>
            </a:graphic>
          </wp:inline>
        </w:drawing>
      </w:r>
    </w:p>
    <w:p w14:paraId="74E1707B" w14:textId="6A4DF147" w:rsidR="00A01204" w:rsidRPr="0008241C" w:rsidRDefault="00A01204" w:rsidP="00A01204">
      <w:pPr>
        <w:rPr>
          <w:sz w:val="22"/>
          <w:szCs w:val="22"/>
        </w:rPr>
      </w:pPr>
      <w:r w:rsidRPr="0008241C">
        <w:rPr>
          <w:b/>
          <w:sz w:val="22"/>
          <w:szCs w:val="22"/>
        </w:rPr>
        <w:t>Figure 5.</w:t>
      </w:r>
      <w:r w:rsidRPr="0008241C">
        <w:rPr>
          <w:b/>
          <w:sz w:val="22"/>
          <w:szCs w:val="22"/>
        </w:rPr>
        <w:fldChar w:fldCharType="begin"/>
      </w:r>
      <w:r w:rsidRPr="0008241C">
        <w:rPr>
          <w:b/>
          <w:sz w:val="22"/>
          <w:szCs w:val="22"/>
        </w:rPr>
        <w:instrText xml:space="preserve"> SEQ Figure_5. \* ARABIC </w:instrText>
      </w:r>
      <w:r w:rsidRPr="0008241C">
        <w:rPr>
          <w:b/>
          <w:sz w:val="22"/>
          <w:szCs w:val="22"/>
        </w:rPr>
        <w:fldChar w:fldCharType="separate"/>
      </w:r>
      <w:r w:rsidR="00D74032">
        <w:rPr>
          <w:b/>
          <w:noProof/>
          <w:sz w:val="22"/>
          <w:szCs w:val="22"/>
        </w:rPr>
        <w:t>2</w:t>
      </w:r>
      <w:r w:rsidRPr="0008241C">
        <w:rPr>
          <w:b/>
          <w:sz w:val="22"/>
          <w:szCs w:val="22"/>
        </w:rPr>
        <w:fldChar w:fldCharType="end"/>
      </w:r>
      <w:r w:rsidRPr="0008241C">
        <w:rPr>
          <w:b/>
          <w:sz w:val="22"/>
          <w:szCs w:val="22"/>
        </w:rPr>
        <w:t xml:space="preserve"> Proportional energy derived from solid biofuels from latest available data in 2010, including traditional energy sources (firewood) by country within the Asia-Pacific region </w:t>
      </w:r>
    </w:p>
    <w:p w14:paraId="07A5270F" w14:textId="77777777" w:rsidR="00A01204" w:rsidRPr="0008241C" w:rsidRDefault="00A01204" w:rsidP="00A01204">
      <w:pPr>
        <w:rPr>
          <w:sz w:val="22"/>
          <w:szCs w:val="22"/>
        </w:rPr>
      </w:pPr>
      <w:r w:rsidRPr="0008241C">
        <w:rPr>
          <w:rFonts w:eastAsia="MS Mincho"/>
          <w:sz w:val="22"/>
          <w:szCs w:val="22"/>
          <w:lang w:eastAsia="ja-JP"/>
        </w:rPr>
        <w:t xml:space="preserve">Note: </w:t>
      </w:r>
      <w:r w:rsidRPr="0008241C">
        <w:rPr>
          <w:sz w:val="22"/>
          <w:szCs w:val="22"/>
        </w:rPr>
        <w:t>Colours indicate income levels, based on per capita GDP, and circle sizes are proportional to population size. Source: Energy supply from primary solid biofuel and total energy supply is from the International Energy Agency data (2013) (Link to EIA data: http://data.iea.org/IEASTORE/DEFAULT.ASP). Data presented using Gapminder World software, a free vizualization from Gapminder.org, CC-By License.</w:t>
      </w:r>
    </w:p>
    <w:p w14:paraId="65D80E0A" w14:textId="77777777" w:rsidR="00A01204" w:rsidRPr="0008241C" w:rsidRDefault="00A01204" w:rsidP="00A01204">
      <w:pPr>
        <w:rPr>
          <w:sz w:val="22"/>
          <w:szCs w:val="22"/>
        </w:rPr>
      </w:pPr>
    </w:p>
    <w:p w14:paraId="2C9F7A30"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60B1B71A" wp14:editId="1CCA3EB5">
            <wp:extent cx="5710827" cy="4651309"/>
            <wp:effectExtent l="0" t="0" r="0" b="0"/>
            <wp:docPr id="921"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775547" cy="4704021"/>
                    </a:xfrm>
                    <a:prstGeom prst="rect">
                      <a:avLst/>
                    </a:prstGeom>
                    <a:noFill/>
                    <a:ln>
                      <a:noFill/>
                    </a:ln>
                  </pic:spPr>
                </pic:pic>
              </a:graphicData>
            </a:graphic>
          </wp:inline>
        </w:drawing>
      </w:r>
    </w:p>
    <w:p w14:paraId="7D1F5422" w14:textId="77777777" w:rsidR="00A01204" w:rsidRPr="0008241C" w:rsidRDefault="00A01204" w:rsidP="00A01204">
      <w:pPr>
        <w:rPr>
          <w:b/>
          <w:sz w:val="28"/>
          <w:szCs w:val="28"/>
        </w:rPr>
      </w:pPr>
      <w:r w:rsidRPr="0008241C">
        <w:rPr>
          <w:b/>
          <w:sz w:val="22"/>
          <w:szCs w:val="22"/>
        </w:rPr>
        <w:t xml:space="preserve">Figure 5.3 Proportion of land (forest and others) converted in the Asia-Pacific region for pasture and cropland. Source: GEO-5 </w:t>
      </w:r>
      <w:r w:rsidRPr="0008241C">
        <w:rPr>
          <w:b/>
          <w:sz w:val="22"/>
          <w:szCs w:val="22"/>
        </w:rPr>
        <w:fldChar w:fldCharType="begin" w:fldLock="1"/>
      </w:r>
      <w:r w:rsidRPr="0008241C">
        <w:rPr>
          <w:b/>
          <w:sz w:val="22"/>
          <w:szCs w:val="22"/>
        </w:rPr>
        <w:instrText>ADDIN CSL_CITATION {"citationItems":[{"id":"ITEM-1","itemData":{"ISBN":"978-92-807-3177-4","author":[{"dropping-particle":"","family":"UNEP","given":"","non-dropping-particle":"","parse-names":false,"suffix":""}],"id":"ITEM-1","issued":{"date-parts":[["2012"]]},"number-of-pages":"528","publisher-place":"Nairobi","title":"Global Environment Outlook 5: Environment for the future we want","type":"report"},"uris":["http://www.mendeley.com/documents/?uuid=5db55753-4257-448b-8bc6-becefb6ea650"]}],"mendeley":{"formattedCitation":"(UNEP, 2012)","plainTextFormattedCitation":"(UNEP, 2012)","previouslyFormattedCitation":"(UNEP, 2012)"},"properties":{"noteIndex":0},"schema":"https://github.com/citation-style-language/schema/raw/master/csl-citation.json"}</w:instrText>
      </w:r>
      <w:r w:rsidRPr="0008241C">
        <w:rPr>
          <w:b/>
          <w:sz w:val="22"/>
          <w:szCs w:val="22"/>
        </w:rPr>
        <w:fldChar w:fldCharType="separate"/>
      </w:r>
      <w:r w:rsidRPr="0008241C">
        <w:rPr>
          <w:b/>
          <w:noProof/>
          <w:sz w:val="22"/>
          <w:szCs w:val="22"/>
        </w:rPr>
        <w:t>(UNEP, 2012)</w:t>
      </w:r>
      <w:r w:rsidRPr="0008241C">
        <w:rPr>
          <w:b/>
          <w:sz w:val="22"/>
          <w:szCs w:val="22"/>
        </w:rPr>
        <w:fldChar w:fldCharType="end"/>
      </w:r>
      <w:r w:rsidRPr="0008241C">
        <w:rPr>
          <w:b/>
          <w:sz w:val="22"/>
          <w:szCs w:val="22"/>
        </w:rPr>
        <w:t>.</w:t>
      </w:r>
    </w:p>
    <w:p w14:paraId="35EB8E3E" w14:textId="0DACBF1D" w:rsidR="00A01204" w:rsidRDefault="00A01204" w:rsidP="00A01204">
      <w:pPr>
        <w:rPr>
          <w:sz w:val="22"/>
          <w:szCs w:val="22"/>
        </w:rPr>
      </w:pPr>
    </w:p>
    <w:p w14:paraId="372C7814" w14:textId="77777777" w:rsidR="00CD05CE" w:rsidRPr="0008241C" w:rsidRDefault="00CD05CE" w:rsidP="00A01204">
      <w:pPr>
        <w:rPr>
          <w:sz w:val="22"/>
          <w:szCs w:val="22"/>
        </w:rPr>
      </w:pPr>
    </w:p>
    <w:p w14:paraId="28BCBDF6" w14:textId="77777777" w:rsidR="00A01204" w:rsidRPr="0008241C" w:rsidRDefault="00A01204" w:rsidP="00A01204">
      <w:pPr>
        <w:rPr>
          <w:sz w:val="22"/>
          <w:szCs w:val="22"/>
        </w:rPr>
      </w:pPr>
      <w:r w:rsidRPr="0008241C">
        <w:rPr>
          <w:sz w:val="22"/>
          <w:szCs w:val="22"/>
        </w:rPr>
        <w:t xml:space="preserve">These disturbances to ecosystems, coupled with the growing demand for more resources to sustain the need for large and rapidly growing population within the region, pose a threat for calamitous collapse of BES productivity within the region. Hence, there emerges a need for this assessment to help guide policies aimed at recovering and maintaining the sustainability of BES and human well-being interactions of desired present and future BES and human well-being interactions within the region. Integrated scenario and modelling analysis of BES and human well-being interactions have been shown to be useful in providing guidance for policies that could provide clear pathways and options for sustainability </w:t>
      </w:r>
      <w:r w:rsidRPr="0008241C">
        <w:rPr>
          <w:sz w:val="22"/>
          <w:szCs w:val="22"/>
        </w:rPr>
        <w:fldChar w:fldCharType="begin" w:fldLock="1"/>
      </w:r>
      <w:r w:rsidRPr="0008241C">
        <w:rPr>
          <w:sz w:val="22"/>
          <w:szCs w:val="22"/>
        </w:rPr>
        <w:instrText>ADDIN CSL_CITATION {"citationItems":[{"id":"ITEM-1","itemData":{"ISBN":"9789280735703","author":[{"dropping-particle":"","family":"IPBES","given":"","non-dropping-particle":"","parse-names":false,"suffix":""}],"editor":[{"dropping-particle":"","family":"Ferrier","given":"S.","non-dropping-particle":"","parse-names":false,"suffix":""},{"dropping-particle":"","family":"Ninan","given":"K. N.","non-dropping-particle":"","parse-names":false,"suffix":""},{"dropping-particle":"","family":"Leadley","given":"P.","non-dropping-particle":"","parse-names":false,"suffix":""},{"dropping-particle":"","family":"Alkemade","given":"R.","non-dropping-particle":"","parse-names":false,"suffix":""},{"dropping-particle":"","family":"Acosta","given":"L.A.","non-dropping-particle":"","parse-names":false,"suffix":""},{"dropping-particle":"","family":"Akçakaya","given":"H. R.","non-dropping-particle":"","parse-names":false,"suffix":""},{"dropping-particle":"","family":"Brotons","given":"L.","non-dropping-particle":"","parse-names":false,"suffix":""},{"dropping-particle":"","family":"Cheung","given":"W.","non-dropping-particle":"","parse-names":false,"suffix":""},{"dropping-particle":"","family":"Christensen","given":"V.","non-dropping-particle":"","parse-names":false,"suffix":""},{"dropping-particle":"","family":"Harhash","given":"K. H.","non-dropping-particle":"","parse-names":false,"suffix":""},{"dropping-particle":"","family":"Kabubo-Mariara","given":"J.","non-dropping-particle":"","parse-names":false,"suffix":""},{"dropping-particle":"","family":"Lundquist","given":"C.","non-dropping-particle":"","parse-names":false,"suffix":""},{"dropping-particle":"","family":"Obersteiner","given":"M.","non-dropping-particle":"","parse-names":false,"suffix":""},{"dropping-particle":"","family":"Pereira","given":"H.","non-dropping-particle":"","parse-names":false,"suffix":""},{"dropping-particle":"","family":"Peterson","given":"G.","non-dropping-particle":"","parse-names":false,"suffix":""},{"dropping-particle":"","family":"Pichs-Madruga","given":"R.","non-dropping-particle":"","parse-names":false,"suffix":""},{"dropping-particle":"","family":"Ravindranath","given":"N. H.","non-dropping-particle":"","parse-names":false,"suffix":""},{"dropping-particle":"","family":"Rondinini","given":"C.","non-dropping-particle":"","parse-names":false,"suffix":""},{"dropping-particle":"","family":"Wintle","given":"B.","non-dropping-particle":"","parse-names":false,"suffix":""}],"id":"ITEM-1","issued":{"date-parts":[["2016"]]},"number-of-pages":"32","publisher":"Secretariat of the Intergovernmental Science-Policy Platform on Biodiversity and Ecosystem Services","publisher-place":"Bonn, Germany","title":"Summary for policymakers of the methodological assessment of scenarios and models of biodiversity and ecosystem services of the Intergovernmental Science-Policy Platform on Biodiversity and Ecosystem Services","type":"book"},"uris":["http://www.mendeley.com/documents/?uuid=5b5bcc05-84cf-4e9d-94dd-0476a95591cd"]}],"mendeley":{"formattedCitation":"(IPBES, 2016)","plainTextFormattedCitation":"(IPBES, 2016)","previouslyFormattedCitation":"(IPBES, 2016)"},"properties":{"noteIndex":0},"schema":"https://github.com/citation-style-language/schema/raw/master/csl-citation.json"}</w:instrText>
      </w:r>
      <w:r w:rsidRPr="0008241C">
        <w:rPr>
          <w:sz w:val="22"/>
          <w:szCs w:val="22"/>
        </w:rPr>
        <w:fldChar w:fldCharType="separate"/>
      </w:r>
      <w:r w:rsidRPr="0008241C">
        <w:rPr>
          <w:noProof/>
          <w:sz w:val="22"/>
          <w:szCs w:val="22"/>
        </w:rPr>
        <w:t>(IPBES, 2016)</w:t>
      </w:r>
      <w:r w:rsidRPr="0008241C">
        <w:rPr>
          <w:sz w:val="22"/>
          <w:szCs w:val="22"/>
        </w:rPr>
        <w:fldChar w:fldCharType="end"/>
      </w:r>
      <w:r w:rsidRPr="0008241C">
        <w:rPr>
          <w:sz w:val="22"/>
          <w:szCs w:val="22"/>
        </w:rPr>
        <w:t>.</w:t>
      </w:r>
    </w:p>
    <w:p w14:paraId="6BD04D3F" w14:textId="77777777" w:rsidR="00A01204" w:rsidRPr="0008241C" w:rsidRDefault="00A01204" w:rsidP="00A01204">
      <w:pPr>
        <w:rPr>
          <w:sz w:val="22"/>
          <w:szCs w:val="22"/>
        </w:rPr>
      </w:pPr>
    </w:p>
    <w:p w14:paraId="313063A5"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15D46C90" wp14:editId="11559CBE">
            <wp:extent cx="5685704" cy="3418120"/>
            <wp:effectExtent l="0" t="0" r="0" b="0"/>
            <wp:docPr id="92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711376" cy="3433553"/>
                    </a:xfrm>
                    <a:prstGeom prst="rect">
                      <a:avLst/>
                    </a:prstGeom>
                    <a:noFill/>
                    <a:ln>
                      <a:noFill/>
                    </a:ln>
                  </pic:spPr>
                </pic:pic>
              </a:graphicData>
            </a:graphic>
          </wp:inline>
        </w:drawing>
      </w:r>
    </w:p>
    <w:p w14:paraId="286B913A" w14:textId="77777777" w:rsidR="00A01204" w:rsidRPr="0008241C" w:rsidRDefault="00A01204" w:rsidP="00A01204">
      <w:pPr>
        <w:rPr>
          <w:sz w:val="22"/>
          <w:szCs w:val="22"/>
        </w:rPr>
      </w:pPr>
      <w:bookmarkStart w:id="1492" w:name="_Ref479339728"/>
      <w:bookmarkStart w:id="1493" w:name="_Ref479256192"/>
      <w:bookmarkStart w:id="1494" w:name="_Ref478394031"/>
      <w:bookmarkStart w:id="1495" w:name="_Toc479337975"/>
      <w:r w:rsidRPr="0008241C">
        <w:rPr>
          <w:b/>
          <w:sz w:val="22"/>
          <w:szCs w:val="22"/>
        </w:rPr>
        <w:t>Figure 5.</w:t>
      </w:r>
      <w:bookmarkEnd w:id="1492"/>
      <w:r w:rsidRPr="0008241C">
        <w:rPr>
          <w:b/>
          <w:sz w:val="22"/>
          <w:szCs w:val="22"/>
        </w:rPr>
        <w:t xml:space="preserve">4 Populations along global coastal areas and the risk to the ecosystem (overcapacity or over-exploitation) with high values in the Asia-Pacific region. Source: </w:t>
      </w:r>
      <w:r w:rsidRPr="0008241C">
        <w:rPr>
          <w:b/>
          <w:sz w:val="22"/>
          <w:szCs w:val="22"/>
        </w:rPr>
        <w:fldChar w:fldCharType="begin" w:fldLock="1"/>
      </w:r>
      <w:r w:rsidRPr="0008241C">
        <w:rPr>
          <w:b/>
          <w:sz w:val="22"/>
          <w:szCs w:val="22"/>
        </w:rPr>
        <w:instrText>ADDIN CSL_CITATION {"citationItems":[{"id":"ITEM-1","itemData":{"author":[{"dropping-particle":"","family":"IOC-UNESCO","given":"","non-dropping-particle":"","parse-names":false,"suffix":""},{"dropping-particle":"","family":"UNEP","given":"","non-dropping-particle":"","parse-names":false,"suffix":""}],"id":"ITEM-1","issued":{"date-parts":[["2016"]]},"publisher-place":"Nairobi, Kenya","title":"Large Marine Ecosystems: Status and Trends","type":"report"},"uris":["http://www.mendeley.com/documents/?uuid=c795bb3f-63e0-408e-a926-ce445ba5fd23"]}],"mendeley":{"formattedCitation":"(IOC-UNESCO &amp; UNEP, 2016)","manualFormatting":"IOC-UNESCO &amp; UNEP (2016)","plainTextFormattedCitation":"(IOC-UNESCO &amp; UNEP, 2016)","previouslyFormattedCitation":"(IOC-UNESCO &amp; UNEP, 2016)"},"properties":{"noteIndex":0},"schema":"https://github.com/citation-style-language/schema/raw/master/csl-citation.json"}</w:instrText>
      </w:r>
      <w:r w:rsidRPr="0008241C">
        <w:rPr>
          <w:b/>
          <w:sz w:val="22"/>
          <w:szCs w:val="22"/>
        </w:rPr>
        <w:fldChar w:fldCharType="separate"/>
      </w:r>
      <w:r w:rsidRPr="0008241C">
        <w:rPr>
          <w:b/>
          <w:noProof/>
          <w:sz w:val="22"/>
          <w:szCs w:val="22"/>
        </w:rPr>
        <w:t>IOC-UNESCO &amp; UNEP (2016)</w:t>
      </w:r>
      <w:r w:rsidRPr="0008241C">
        <w:rPr>
          <w:b/>
          <w:sz w:val="22"/>
          <w:szCs w:val="22"/>
        </w:rPr>
        <w:fldChar w:fldCharType="end"/>
      </w:r>
      <w:r w:rsidRPr="0008241C">
        <w:rPr>
          <w:b/>
          <w:sz w:val="22"/>
          <w:szCs w:val="22"/>
        </w:rPr>
        <w:t>.</w:t>
      </w:r>
    </w:p>
    <w:p w14:paraId="41AF2135" w14:textId="77777777" w:rsidR="00A01204" w:rsidRPr="0008241C" w:rsidRDefault="00A01204" w:rsidP="00A01204">
      <w:pPr>
        <w:rPr>
          <w:sz w:val="22"/>
          <w:szCs w:val="22"/>
        </w:rPr>
      </w:pPr>
    </w:p>
    <w:p w14:paraId="7699BE80" w14:textId="77777777" w:rsidR="00A01204" w:rsidRPr="0008241C" w:rsidRDefault="00A01204" w:rsidP="00A01204">
      <w:pPr>
        <w:rPr>
          <w:sz w:val="22"/>
          <w:szCs w:val="22"/>
        </w:rPr>
      </w:pPr>
    </w:p>
    <w:p w14:paraId="032E22F3"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1C6AE2FE" wp14:editId="4B92E611">
            <wp:extent cx="5691116" cy="4222847"/>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713530" cy="4239478"/>
                    </a:xfrm>
                    <a:prstGeom prst="rect">
                      <a:avLst/>
                    </a:prstGeom>
                    <a:noFill/>
                    <a:ln>
                      <a:noFill/>
                    </a:ln>
                  </pic:spPr>
                </pic:pic>
              </a:graphicData>
            </a:graphic>
          </wp:inline>
        </w:drawing>
      </w:r>
    </w:p>
    <w:p w14:paraId="1BFF6DDD" w14:textId="77777777" w:rsidR="00A01204" w:rsidRPr="0008241C" w:rsidRDefault="00A01204" w:rsidP="00A01204">
      <w:pPr>
        <w:rPr>
          <w:sz w:val="22"/>
          <w:szCs w:val="22"/>
        </w:rPr>
      </w:pPr>
      <w:bookmarkStart w:id="1496" w:name="_Ref479339764"/>
      <w:bookmarkStart w:id="1497" w:name="_Ref479256216"/>
      <w:bookmarkStart w:id="1498" w:name="_Toc479337976"/>
      <w:bookmarkEnd w:id="1493"/>
      <w:bookmarkEnd w:id="1494"/>
      <w:bookmarkEnd w:id="1495"/>
      <w:r w:rsidRPr="0008241C">
        <w:rPr>
          <w:b/>
          <w:sz w:val="22"/>
          <w:szCs w:val="22"/>
        </w:rPr>
        <w:t>Figure 5.</w:t>
      </w:r>
      <w:bookmarkEnd w:id="1496"/>
      <w:r w:rsidRPr="0008241C">
        <w:rPr>
          <w:b/>
          <w:sz w:val="22"/>
          <w:szCs w:val="22"/>
        </w:rPr>
        <w:t xml:space="preserve">5 Thermal and hydro power plants in the Asia-Pacific region, and the stress on aquatic ecosystems in the region. Source: GEO-5 </w:t>
      </w:r>
      <w:r w:rsidRPr="0008241C">
        <w:rPr>
          <w:b/>
          <w:sz w:val="22"/>
          <w:szCs w:val="22"/>
        </w:rPr>
        <w:fldChar w:fldCharType="begin" w:fldLock="1"/>
      </w:r>
      <w:r w:rsidRPr="0008241C">
        <w:rPr>
          <w:b/>
          <w:sz w:val="22"/>
          <w:szCs w:val="22"/>
        </w:rPr>
        <w:instrText>ADDIN CSL_CITATION {"citationItems":[{"id":"ITEM-1","itemData":{"ISBN":"978-92-807-3177-4","author":[{"dropping-particle":"","family":"UNEP","given":"","non-dropping-particle":"","parse-names":false,"suffix":""}],"id":"ITEM-1","issued":{"date-parts":[["2012"]]},"number-of-pages":"528","publisher-place":"Nairobi","title":"Global Environment Outlook 5: Environment for the future we want","type":"report"},"uris":["http://www.mendeley.com/documents/?uuid=5db55753-4257-448b-8bc6-becefb6ea650"]}],"mendeley":{"formattedCitation":"(UNEP, 2012)","plainTextFormattedCitation":"(UNEP, 2012)","previouslyFormattedCitation":"(UNEP, 2012)"},"properties":{"noteIndex":0},"schema":"https://github.com/citation-style-language/schema/raw/master/csl-citation.json"}</w:instrText>
      </w:r>
      <w:r w:rsidRPr="0008241C">
        <w:rPr>
          <w:b/>
          <w:sz w:val="22"/>
          <w:szCs w:val="22"/>
        </w:rPr>
        <w:fldChar w:fldCharType="separate"/>
      </w:r>
      <w:r w:rsidRPr="0008241C">
        <w:rPr>
          <w:b/>
          <w:noProof/>
          <w:sz w:val="22"/>
          <w:szCs w:val="22"/>
        </w:rPr>
        <w:t>(UNEP, 2012)</w:t>
      </w:r>
      <w:r w:rsidRPr="0008241C">
        <w:rPr>
          <w:b/>
          <w:sz w:val="22"/>
          <w:szCs w:val="22"/>
        </w:rPr>
        <w:fldChar w:fldCharType="end"/>
      </w:r>
      <w:r w:rsidRPr="0008241C">
        <w:rPr>
          <w:b/>
          <w:sz w:val="22"/>
          <w:szCs w:val="22"/>
        </w:rPr>
        <w:t>.</w:t>
      </w:r>
    </w:p>
    <w:p w14:paraId="312689DC" w14:textId="77777777" w:rsidR="00A01204" w:rsidRPr="0008241C" w:rsidRDefault="00A01204" w:rsidP="00A01204">
      <w:pPr>
        <w:rPr>
          <w:sz w:val="22"/>
          <w:szCs w:val="22"/>
        </w:rPr>
      </w:pPr>
    </w:p>
    <w:p w14:paraId="2E838DD9" w14:textId="77777777" w:rsidR="00A01204" w:rsidRPr="0008241C" w:rsidRDefault="00A01204" w:rsidP="00A01204">
      <w:pPr>
        <w:keepNext/>
        <w:tabs>
          <w:tab w:val="clear" w:pos="1247"/>
          <w:tab w:val="left" w:pos="765"/>
        </w:tabs>
        <w:outlineLvl w:val="2"/>
        <w:rPr>
          <w:b/>
          <w:sz w:val="24"/>
          <w:szCs w:val="24"/>
        </w:rPr>
      </w:pPr>
      <w:bookmarkStart w:id="1499" w:name="_Toc480655978"/>
      <w:bookmarkStart w:id="1500" w:name="_Toc498256253"/>
      <w:bookmarkStart w:id="1501" w:name="_Toc504317326"/>
      <w:bookmarkStart w:id="1502" w:name="_Toc504318019"/>
      <w:bookmarkStart w:id="1503" w:name="_Toc504320455"/>
      <w:bookmarkStart w:id="1504" w:name="_Toc504320678"/>
      <w:bookmarkStart w:id="1505" w:name="_Toc504320902"/>
      <w:bookmarkStart w:id="1506" w:name="_Toc504321365"/>
      <w:bookmarkStart w:id="1507" w:name="_Toc524045973"/>
      <w:bookmarkEnd w:id="1497"/>
      <w:bookmarkEnd w:id="1498"/>
      <w:r w:rsidRPr="0008241C">
        <w:rPr>
          <w:b/>
          <w:sz w:val="24"/>
          <w:szCs w:val="24"/>
        </w:rPr>
        <w:t xml:space="preserve">5.1.4 </w:t>
      </w:r>
      <w:r w:rsidRPr="0008241C">
        <w:rPr>
          <w:b/>
          <w:sz w:val="24"/>
          <w:szCs w:val="24"/>
        </w:rPr>
        <w:tab/>
        <w:t>Further considerations for an integrated assessment of scenarios of interactions between Biodiversity and Ecosystem Services and Human Well-being with</w:t>
      </w:r>
      <w:bookmarkEnd w:id="1499"/>
      <w:r w:rsidRPr="0008241C">
        <w:rPr>
          <w:b/>
          <w:sz w:val="24"/>
          <w:szCs w:val="24"/>
        </w:rPr>
        <w:t>in the Asia-Pacific region</w:t>
      </w:r>
      <w:bookmarkEnd w:id="1500"/>
      <w:bookmarkEnd w:id="1501"/>
      <w:bookmarkEnd w:id="1502"/>
      <w:bookmarkEnd w:id="1503"/>
      <w:bookmarkEnd w:id="1504"/>
      <w:bookmarkEnd w:id="1505"/>
      <w:bookmarkEnd w:id="1506"/>
      <w:bookmarkEnd w:id="1507"/>
    </w:p>
    <w:p w14:paraId="07E577E8" w14:textId="77777777" w:rsidR="00A01204" w:rsidRPr="0008241C" w:rsidRDefault="00A01204" w:rsidP="00A01204">
      <w:pPr>
        <w:rPr>
          <w:sz w:val="22"/>
          <w:szCs w:val="22"/>
        </w:rPr>
      </w:pPr>
    </w:p>
    <w:p w14:paraId="0935A9FE" w14:textId="77777777" w:rsidR="00A01204" w:rsidRPr="0008241C" w:rsidRDefault="00A01204" w:rsidP="00A01204">
      <w:pPr>
        <w:rPr>
          <w:sz w:val="22"/>
          <w:szCs w:val="22"/>
        </w:rPr>
      </w:pPr>
      <w:r w:rsidRPr="0008241C">
        <w:rPr>
          <w:sz w:val="22"/>
          <w:szCs w:val="22"/>
        </w:rPr>
        <w:t>Given the vast diversity within the Asia-Pacific region, conducting an integrated regional assessment of scenarios for BES and human well-being interactions would require careful consideration in terms of relevance to policymaking conventions within the region. This is challenging because from the policy perspective BES and human well-being can be spatially defined by political boundaries such as countries or regional cooperation platforms, such as The Association of Southeast Asian Nations (ASEAN) or The South Asian Association for Regional Cooperation (SAARC). However, the actual and natural interactions of BES and human well-being processes may not necessarily be confined to such political definitions (e.g. connectivity among migrating species both on land and sea or the flow of freshwater and associated biodiversity across national boundaries). Thus, the assessment must seek to provide insights for BES and human well-being interactions that are relevant to national context and regional, or appropriate spatial context, when applicable or necessary. Similarly, temporal scales must be provided to reflect the appropriate interactions between BES and human well-being that would require long time (e.g. forest or coral reef restoration) vs. those that operate at relative shorter temporal scales (e.g. seasonal agricultural production or seasonal tourism activities).</w:t>
      </w:r>
    </w:p>
    <w:p w14:paraId="6AC73D47" w14:textId="77777777" w:rsidR="00A01204" w:rsidRPr="0008241C" w:rsidRDefault="00A01204" w:rsidP="00A01204">
      <w:pPr>
        <w:rPr>
          <w:sz w:val="22"/>
          <w:szCs w:val="22"/>
        </w:rPr>
      </w:pPr>
    </w:p>
    <w:tbl>
      <w:tblPr>
        <w:tblStyle w:val="TableGrid4"/>
        <w:tblW w:w="0" w:type="auto"/>
        <w:tblLook w:val="04A0" w:firstRow="1" w:lastRow="0" w:firstColumn="1" w:lastColumn="0" w:noHBand="0" w:noVBand="1"/>
      </w:tblPr>
      <w:tblGrid>
        <w:gridCol w:w="9016"/>
      </w:tblGrid>
      <w:tr w:rsidR="00A01204" w:rsidRPr="0008241C" w14:paraId="63F49179" w14:textId="77777777" w:rsidTr="00642B4F">
        <w:tc>
          <w:tcPr>
            <w:tcW w:w="9016" w:type="dxa"/>
            <w:shd w:val="clear" w:color="auto" w:fill="auto"/>
          </w:tcPr>
          <w:p w14:paraId="7886BBFC"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Box 5.1 What constitutes Well-being?</w:t>
            </w:r>
          </w:p>
          <w:p w14:paraId="63E6A1AA" w14:textId="77777777" w:rsidR="00A01204" w:rsidRPr="0008241C" w:rsidRDefault="00A01204" w:rsidP="00A01204">
            <w:pPr>
              <w:rPr>
                <w:rFonts w:ascii="Times New Roman" w:hAnsi="Times New Roman"/>
                <w:u w:color="BD6427"/>
              </w:rPr>
            </w:pPr>
          </w:p>
          <w:p w14:paraId="21D4DEFC" w14:textId="77777777" w:rsidR="00A01204" w:rsidRPr="0008241C" w:rsidRDefault="00A01204" w:rsidP="00A01204">
            <w:pPr>
              <w:rPr>
                <w:rFonts w:ascii="Times New Roman" w:hAnsi="Times New Roman"/>
                <w:u w:color="BD6427"/>
              </w:rPr>
            </w:pPr>
            <w:r w:rsidRPr="0008241C">
              <w:rPr>
                <w:rFonts w:ascii="Times New Roman" w:hAnsi="Times New Roman"/>
                <w:u w:color="BD6427"/>
              </w:rPr>
              <w:t>The Millennium ecosystem assessment defined human well-being to be derived from five components: basic materials, health, security, good social relations, and freedom of choice and actions, where freedom of choice and actions is expected to emerge from the other components of well-being. The Millennium Ecosystem Assessment highlighted the important contribution of ecosystem services to the human well-being. Ample evidence exists at the micro-level in different countries highlighting the dependence of communities on different ecosystems for their livelihoods, providing a source of income, employment, and economic safety-net among other things.</w:t>
            </w:r>
          </w:p>
          <w:p w14:paraId="7E7B366B" w14:textId="77777777" w:rsidR="00A01204" w:rsidRPr="0008241C" w:rsidRDefault="00A01204" w:rsidP="00A01204">
            <w:pPr>
              <w:rPr>
                <w:rFonts w:ascii="Times New Roman" w:hAnsi="Times New Roman"/>
                <w:u w:color="BD6427"/>
              </w:rPr>
            </w:pPr>
          </w:p>
          <w:p w14:paraId="57E3B502" w14:textId="77777777" w:rsidR="00A01204" w:rsidRPr="0008241C" w:rsidRDefault="00A01204" w:rsidP="00A01204">
            <w:pPr>
              <w:rPr>
                <w:rFonts w:ascii="Times New Roman" w:hAnsi="Times New Roman"/>
                <w:u w:color="BD6427"/>
              </w:rPr>
            </w:pPr>
            <w:r w:rsidRPr="0008241C">
              <w:rPr>
                <w:rFonts w:ascii="Times New Roman" w:hAnsi="Times New Roman"/>
                <w:u w:color="BD6427"/>
              </w:rPr>
              <w:t xml:space="preserve">At the national level, countries often rely in Gross Domestic Product as a measure of well-being (a reflection of the capacity of the country to produce goods and services) and improving the quality of life (as measured by the Human Development Index). However, more emphasis on GDP as a measure of well-being would have significant negative impacts on ecosystem services. Ecosystem services can decline but the GDP can go up. Gundimeda and Atkinson </w:t>
            </w:r>
            <w:r w:rsidRPr="0008241C">
              <w:rPr>
                <w:u w:color="BD6427"/>
              </w:rPr>
              <w:fldChar w:fldCharType="begin" w:fldLock="1"/>
            </w:r>
            <w:r w:rsidRPr="0008241C">
              <w:rPr>
                <w:rFonts w:ascii="Times New Roman" w:hAnsi="Times New Roman"/>
                <w:u w:color="BD6427"/>
              </w:rPr>
              <w:instrText>ADDIN CSL_CITATION {"citationItems":[{"id":"ITEM-1","itemData":{"author":[{"dropping-particle":"","family":"Gundimeda","given":"Haripriya","non-dropping-particle":"","parse-names":false,"suffix":""},{"dropping-particle":"","family":"Atkinson","given":"Giles","non-dropping-particle":"","parse-names":false,"suffix":""}],"container-title":"Inclusive Wealth Report 2014. Measuring progress toward sustainability.","editor":[{"dropping-particle":"","family":"UNESCO/UNU‐IHDP","given":"","non-dropping-particle":"","parse-names":false,"suffix":""},{"dropping-particle":"","family":"UNEP","given":"","non-dropping-particle":"","parse-names":false,"suffix":""}],"id":"ITEM-1","issued":{"date-parts":[["2014"]]},"publisher":"Cambridge: Cambridge University Press.","title":"Forest wealth of Nations","type":"chapter"},"label":"section","suppress-author":1,"uris":["http://www.mendeley.com/documents/?uuid=8b892497-6f61-4179-bbe3-0927fa241c57"]}],"mendeley":{"formattedCitation":"(2014)","plainTextFormattedCitation":"(2014)","previouslyFormattedCitation":"(2014)"},"properties":{"noteIndex":0},"schema":"https://github.com/citation-style-language/schema/raw/master/csl-citation.json"}</w:instrText>
            </w:r>
            <w:r w:rsidRPr="0008241C">
              <w:rPr>
                <w:u w:color="BD6427"/>
              </w:rPr>
              <w:fldChar w:fldCharType="separate"/>
            </w:r>
            <w:r w:rsidRPr="0008241C">
              <w:rPr>
                <w:rFonts w:ascii="Times New Roman" w:hAnsi="Times New Roman"/>
                <w:noProof/>
                <w:u w:color="BD6427"/>
              </w:rPr>
              <w:t>(2014)</w:t>
            </w:r>
            <w:r w:rsidRPr="0008241C">
              <w:rPr>
                <w:u w:color="BD6427"/>
              </w:rPr>
              <w:fldChar w:fldCharType="end"/>
            </w:r>
            <w:r w:rsidRPr="0008241C">
              <w:rPr>
                <w:rFonts w:ascii="Times New Roman" w:hAnsi="Times New Roman"/>
                <w:u w:color="BD6427"/>
              </w:rPr>
              <w:t xml:space="preserve"> notes that Natural capital (ecosystems) provides multiplicity of intermediate and final goods which are often invisible and thus are not measured by the national income indicators like the GDP. Some of the reasons include: (1) the contribution of natural capital as an input into the production process; (2) the broader values that the society places on these assets; 3) the benefits provided by ecosystems go beyond the production boundaries of the system of national accounts, which measure GDP; (4) failure to account for the impact of human activities on natural capital. There has been considerable advancement in practical assessment for this natural wealth </w:t>
            </w:r>
            <w:r w:rsidRPr="0008241C">
              <w:rPr>
                <w:u w:color="BD6427"/>
              </w:rPr>
              <w:fldChar w:fldCharType="begin" w:fldLock="1"/>
            </w:r>
            <w:r w:rsidRPr="0008241C">
              <w:rPr>
                <w:rFonts w:ascii="Times New Roman" w:hAnsi="Times New Roman"/>
                <w:u w:color="BD6427"/>
              </w:rPr>
              <w:instrText>ADDIN CSL_CITATION {"citationItems":[{"id":"ITEM-1","itemData":{"author":[{"dropping-particle":"","family":"United Nations","given":"","non-dropping-particle":"","parse-names":false,"suffix":""}],"id":"ITEM-1","issued":{"date-parts":[["2012"]]},"publisher-place":"New York","title":"System of Environmental-Economic Accounting - Central Framework","type":"article"},"uris":["http://www.mendeley.com/documents/?uuid=6ac2fdc2-cc7e-485e-8702-a86e76c194ca"]},{"id":"ITEM-2","itemData":{"author":[{"dropping-particle":"","family":"UNU-IHDP","given":"","non-dropping-particle":"","parse-names":false,"suffix":""},{"dropping-particle":"","family":"UNEP","given":"","non-dropping-particle":"","parse-names":false,"suffix":""}],"id":"ITEM-2","issued":{"date-parts":[["2012"]]},"number-of-pages":"24","publisher-place":"Bonn","title":"Inclusive Wealth Report 2012. Measuring progress toward sustainability. Summary for Decision-Makers.","type":"report"},"uris":["http://www.mendeley.com/documents/?uuid=31f94514-1c11-3b19-89cb-a7425b18c57b"]},{"id":"ITEM-3","itemData":{"DOI":"10.1596/978-0-8213-8488-6","ISBN":"978-0-8213-8488-6","author":[{"dropping-particle":"","family":"World Bank","given":"","non-dropping-particle":"","parse-names":false,"suffix":""}],"id":"ITEM-3","issued":{"date-parts":[["2011"]]},"number-of-pages":"242","publisher":"The World Bank","publisher-place":"Washington, DC","title":"The Changing Wealth of Nations: Measuring Sustainable Development in the New Millennium","type":"book"},"uris":["http://www.mendeley.com/documents/?uuid=9999b0d3-4e09-3f03-bee4-e15022be6916"]},{"id":"ITEM-4","itemData":{"author":[{"dropping-particle":"","family":"ONS","given":"","non-dropping-particle":"","parse-names":false,"suffix":""}],"id":"ITEM-4","issued":{"date-parts":[["2014"]]},"publisher-place":"London","title":"UK Environmental Accounts","type":"report"},"uris":["http://www.mendeley.com/documents/?uuid=2022382c-6791-49b8-8a86-d5aa9b561063"]}],"mendeley":{"formattedCitation":"(ONS, 2014; United Nations, 2012; UNU-IHDP &amp; UNEP, 2012; World Bank, 2011)","plainTextFormattedCitation":"(ONS, 2014; United Nations, 2012; UNU-IHDP &amp; UNEP, 2012; World Bank, 2011)","previouslyFormattedCitation":"(ONS, 2014; United Nations, 2012; UNU-IHDP &amp; UNEP, 2012; World Bank, 2011)"},"properties":{"noteIndex":0},"schema":"https://github.com/citation-style-language/schema/raw/master/csl-citation.json"}</w:instrText>
            </w:r>
            <w:r w:rsidRPr="0008241C">
              <w:rPr>
                <w:u w:color="BD6427"/>
              </w:rPr>
              <w:fldChar w:fldCharType="separate"/>
            </w:r>
            <w:r w:rsidRPr="0008241C">
              <w:rPr>
                <w:rFonts w:ascii="Times New Roman" w:hAnsi="Times New Roman"/>
                <w:noProof/>
                <w:u w:color="BD6427"/>
              </w:rPr>
              <w:t>(ONS, 2014; United Nations, 2012; UNU-IHDP &amp; UNEP, 2012; World Bank, 2011)</w:t>
            </w:r>
            <w:r w:rsidRPr="0008241C">
              <w:rPr>
                <w:u w:color="BD6427"/>
              </w:rPr>
              <w:fldChar w:fldCharType="end"/>
            </w:r>
          </w:p>
          <w:p w14:paraId="55A3FD98" w14:textId="77777777" w:rsidR="00A01204" w:rsidRPr="0008241C" w:rsidRDefault="00A01204" w:rsidP="00A01204">
            <w:pPr>
              <w:rPr>
                <w:rFonts w:ascii="Times New Roman" w:hAnsi="Times New Roman"/>
                <w:u w:color="BD6427"/>
              </w:rPr>
            </w:pPr>
          </w:p>
          <w:p w14:paraId="0F449154" w14:textId="77777777" w:rsidR="00A01204" w:rsidRPr="0008241C" w:rsidRDefault="00A01204" w:rsidP="00A01204">
            <w:pPr>
              <w:rPr>
                <w:rFonts w:ascii="Times New Roman" w:hAnsi="Times New Roman"/>
                <w:u w:color="BD6427"/>
              </w:rPr>
            </w:pPr>
            <w:r w:rsidRPr="0008241C">
              <w:rPr>
                <w:rFonts w:ascii="Times New Roman" w:hAnsi="Times New Roman"/>
                <w:u w:color="BD6427"/>
              </w:rPr>
              <w:t xml:space="preserve">Increased emphasis on expanding the economic opportunities has come at the expense of ecosystem health, biodiversity, air quality, and human resiliency. There are also other dimensions, other than GDP, which impact the well-being like the educational opportunities, health, natural landscapes and ecosystems, social networks, among others (see Figure 5.6). Thus, the concept of inclusive wealth takes into account all these dimensions of wealth. Inclusive wealth is defined as the Present Discounted Value of all capital assets, where the stocks are valued in terms of their shadow prices </w:t>
            </w:r>
            <w:r w:rsidRPr="0008241C">
              <w:rPr>
                <w:u w:color="BD6427"/>
              </w:rPr>
              <w:fldChar w:fldCharType="begin" w:fldLock="1"/>
            </w:r>
            <w:r w:rsidRPr="0008241C">
              <w:rPr>
                <w:rFonts w:ascii="Times New Roman" w:hAnsi="Times New Roman"/>
                <w:u w:color="BD6427"/>
              </w:rPr>
              <w:instrText>ADDIN CSL_CITATION {"citationItems":[{"id":"ITEM-1","itemData":{"DOI":"10.1017/S1355770X12000137","ISSN":"1355-770X","author":[{"dropping-particle":"","family":"Arrow","given":"Kenneth J.","non-dropping-particle":"","parse-names":false,"suffix":""},{"dropping-particle":"","family":"Dasgupta","given":"Partha","non-dropping-particle":"","parse-names":false,"suffix":""},{"dropping-particle":"","family":"Goulder","given":"Lawrence H.","non-dropping-particle":"","parse-names":false,"suffix":""},{"dropping-particle":"","family":"Mumford","given":"Kevin J.","non-dropping-particle":"","parse-names":false,"suffix":""},{"dropping-particle":"","family":"Oleson","given":"Kirsten","non-dropping-particle":"","parse-names":false,"suffix":""}],"container-title":"Environment and Development Economics","id":"ITEM-1","issue":"03","issued":{"date-parts":[["2012","6","8"]]},"page":"317-353","title":"Sustainability and the measurement of wealth","type":"article-journal","volume":"17"},"uris":["http://www.mendeley.com/documents/?uuid=d784601b-2e49-3684-979b-7c9c72e42fb9"]}],"mendeley":{"formattedCitation":"(Arrow &lt;i&gt;et al.&lt;/i&gt;, 2012)","manualFormatting":"(Arrow et al., 2012)","plainTextFormattedCitation":"(Arrow et al., 2012)","previouslyFormattedCitation":"(Arrow, Dasgupta, Goulder, Mumford, &amp; Oleson, 2012)"},"properties":{"noteIndex":0},"schema":"https://github.com/citation-style-language/schema/raw/master/csl-citation.json"}</w:instrText>
            </w:r>
            <w:r w:rsidRPr="0008241C">
              <w:rPr>
                <w:u w:color="BD6427"/>
              </w:rPr>
              <w:fldChar w:fldCharType="separate"/>
            </w:r>
            <w:r w:rsidRPr="0008241C">
              <w:rPr>
                <w:rFonts w:ascii="Times New Roman" w:hAnsi="Times New Roman"/>
                <w:noProof/>
                <w:u w:color="BD6427"/>
              </w:rPr>
              <w:t xml:space="preserve">(Arrow </w:t>
            </w:r>
            <w:r w:rsidRPr="0008241C">
              <w:rPr>
                <w:rFonts w:ascii="Times New Roman" w:hAnsi="Times New Roman"/>
                <w:i/>
                <w:noProof/>
                <w:u w:color="BD6427"/>
              </w:rPr>
              <w:t>et al</w:t>
            </w:r>
            <w:r w:rsidRPr="0008241C">
              <w:rPr>
                <w:rFonts w:ascii="Times New Roman" w:hAnsi="Times New Roman"/>
                <w:noProof/>
                <w:u w:color="BD6427"/>
              </w:rPr>
              <w:t>., 2012)</w:t>
            </w:r>
            <w:r w:rsidRPr="0008241C">
              <w:rPr>
                <w:u w:color="BD6427"/>
              </w:rPr>
              <w:fldChar w:fldCharType="end"/>
            </w:r>
            <w:r w:rsidRPr="0008241C">
              <w:rPr>
                <w:rFonts w:ascii="Times New Roman" w:hAnsi="Times New Roman"/>
                <w:u w:color="BD6427"/>
              </w:rPr>
              <w:t>, and through the changes in shadow prices, the society can get real signals on the impact of loss of ecosystem services. The shadow prices contain information on the impact of the future scarcities.</w:t>
            </w:r>
          </w:p>
          <w:p w14:paraId="54880693" w14:textId="77777777" w:rsidR="00A01204" w:rsidRPr="0008241C" w:rsidRDefault="00A01204" w:rsidP="00A01204">
            <w:pPr>
              <w:rPr>
                <w:rFonts w:ascii="Times New Roman" w:hAnsi="Times New Roman"/>
                <w:u w:color="BD6427"/>
              </w:rPr>
            </w:pPr>
          </w:p>
          <w:p w14:paraId="0171250D" w14:textId="77777777" w:rsidR="00A01204" w:rsidRPr="0008241C" w:rsidRDefault="00A01204" w:rsidP="00A01204">
            <w:pPr>
              <w:rPr>
                <w:rFonts w:ascii="Times New Roman" w:hAnsi="Times New Roman"/>
                <w:u w:color="BD6427"/>
                <w:lang w:eastAsia="ja-JP"/>
              </w:rPr>
            </w:pPr>
            <w:r w:rsidRPr="0008241C">
              <w:rPr>
                <w:b/>
                <w:noProof/>
                <w:u w:color="BD6427"/>
                <w:lang w:val="en-US" w:eastAsia="ja-JP"/>
              </w:rPr>
              <w:lastRenderedPageBreak/>
              <w:drawing>
                <wp:inline distT="0" distB="0" distL="0" distR="0" wp14:anchorId="5D90F211" wp14:editId="1CA3527D">
                  <wp:extent cx="5635714" cy="3075158"/>
                  <wp:effectExtent l="0" t="0" r="0" b="0"/>
                  <wp:docPr id="926"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659220" cy="3087984"/>
                          </a:xfrm>
                          <a:prstGeom prst="rect">
                            <a:avLst/>
                          </a:prstGeom>
                          <a:noFill/>
                          <a:ln>
                            <a:noFill/>
                          </a:ln>
                        </pic:spPr>
                      </pic:pic>
                    </a:graphicData>
                  </a:graphic>
                </wp:inline>
              </w:drawing>
            </w:r>
          </w:p>
          <w:p w14:paraId="6CA7098F" w14:textId="77777777" w:rsidR="00A01204" w:rsidRPr="0008241C" w:rsidRDefault="00A01204" w:rsidP="00A01204">
            <w:pPr>
              <w:rPr>
                <w:rFonts w:ascii="Times New Roman" w:hAnsi="Times New Roman"/>
                <w:b/>
                <w:sz w:val="28"/>
                <w:szCs w:val="28"/>
              </w:rPr>
            </w:pPr>
            <w:bookmarkStart w:id="1508" w:name="_Ref479340716"/>
            <w:bookmarkStart w:id="1509" w:name="_Toc479337990"/>
            <w:r w:rsidRPr="0008241C">
              <w:rPr>
                <w:rFonts w:ascii="Times New Roman" w:hAnsi="Times New Roman"/>
                <w:b/>
              </w:rPr>
              <w:t>Figure 5.</w:t>
            </w:r>
            <w:bookmarkEnd w:id="1508"/>
            <w:r w:rsidRPr="0008241C">
              <w:rPr>
                <w:rFonts w:ascii="Times New Roman" w:hAnsi="Times New Roman"/>
                <w:b/>
              </w:rPr>
              <w:t xml:space="preserve">6 Relationships between produced capital, consumption, and human well-being. Source: UNESCO/UNU-IHDP and UNEP </w:t>
            </w:r>
            <w:r w:rsidRPr="0008241C">
              <w:rPr>
                <w:b/>
              </w:rPr>
              <w:fldChar w:fldCharType="begin" w:fldLock="1"/>
            </w:r>
            <w:r w:rsidRPr="0008241C">
              <w:rPr>
                <w:rFonts w:ascii="Times New Roman" w:hAnsi="Times New Roman"/>
                <w:b/>
              </w:rPr>
              <w:instrText>ADDIN CSL_CITATION {"citationItems":[{"id":"ITEM-1","itemData":{"author":[{"dropping-particle":"","family":"UNU-IHDP","given":"","non-dropping-particle":"","parse-names":false,"suffix":""},{"dropping-particle":"","family":"UNEP","given":"","non-dropping-particle":"","parse-names":false,"suffix":""}],"id":"ITEM-1","issued":{"date-parts":[["2014"]]},"publisher":"Cambridge: Cambridge University Press.","title":"Inclusive Wealth Report 2014. Measuring progress toward sustainability.","type":"book"},"label":"section","suppress-author":1,"uris":["http://www.mendeley.com/documents/?uuid=42e9f92a-af37-4ebe-a068-10b9dfbced9a"]}],"mendeley":{"formattedCitation":"(2014)","plainTextFormattedCitation":"(2014)","previouslyFormattedCitation":"(2014)"},"properties":{"noteIndex":0},"schema":"https://github.com/citation-style-language/schema/raw/master/csl-citation.json"}</w:instrText>
            </w:r>
            <w:r w:rsidRPr="0008241C">
              <w:rPr>
                <w:b/>
              </w:rPr>
              <w:fldChar w:fldCharType="separate"/>
            </w:r>
            <w:r w:rsidRPr="0008241C">
              <w:rPr>
                <w:rFonts w:ascii="Times New Roman" w:hAnsi="Times New Roman"/>
                <w:b/>
                <w:noProof/>
              </w:rPr>
              <w:t>(2014)</w:t>
            </w:r>
            <w:r w:rsidRPr="0008241C">
              <w:rPr>
                <w:b/>
              </w:rPr>
              <w:fldChar w:fldCharType="end"/>
            </w:r>
            <w:r w:rsidRPr="0008241C">
              <w:rPr>
                <w:rFonts w:ascii="Times New Roman" w:hAnsi="Times New Roman"/>
                <w:b/>
              </w:rPr>
              <w:t>.</w:t>
            </w:r>
          </w:p>
          <w:bookmarkEnd w:id="1509"/>
          <w:p w14:paraId="5F26A8BC" w14:textId="77777777" w:rsidR="00A01204" w:rsidRPr="0008241C" w:rsidRDefault="00A01204" w:rsidP="00A01204">
            <w:pPr>
              <w:rPr>
                <w:rFonts w:ascii="Times New Roman" w:hAnsi="Times New Roman"/>
                <w:u w:color="BD6427"/>
              </w:rPr>
            </w:pPr>
          </w:p>
          <w:p w14:paraId="69242E5A" w14:textId="77777777" w:rsidR="00A01204" w:rsidRPr="0008241C" w:rsidRDefault="00A01204" w:rsidP="00A01204">
            <w:pPr>
              <w:rPr>
                <w:rFonts w:ascii="Times New Roman" w:hAnsi="Times New Roman"/>
                <w:u w:color="BD6427"/>
              </w:rPr>
            </w:pPr>
          </w:p>
          <w:p w14:paraId="2C132EC7" w14:textId="77777777" w:rsidR="00A01204" w:rsidRPr="0008241C" w:rsidRDefault="00A01204" w:rsidP="00A01204">
            <w:pPr>
              <w:rPr>
                <w:rFonts w:ascii="Times New Roman" w:hAnsi="Times New Roman"/>
                <w:u w:color="BD6427"/>
              </w:rPr>
            </w:pPr>
            <w:r w:rsidRPr="0008241C">
              <w:rPr>
                <w:rFonts w:ascii="Times New Roman" w:hAnsi="Times New Roman"/>
                <w:u w:color="BD6427"/>
              </w:rPr>
              <w:t xml:space="preserve">It is often seen that the economies of countries that are exploiting their natural capital grow rapidly. Raudsepp-Hearne </w:t>
            </w:r>
            <w:r w:rsidRPr="0008241C">
              <w:rPr>
                <w:rFonts w:ascii="Times New Roman" w:hAnsi="Times New Roman"/>
                <w:i/>
                <w:u w:color="BD6427"/>
              </w:rPr>
              <w:t>et al</w:t>
            </w:r>
            <w:r w:rsidRPr="0008241C">
              <w:rPr>
                <w:rFonts w:ascii="Times New Roman" w:hAnsi="Times New Roman"/>
                <w:u w:color="BD6427"/>
              </w:rPr>
              <w:t xml:space="preserve">. </w:t>
            </w:r>
            <w:r w:rsidRPr="0008241C">
              <w:rPr>
                <w:u w:color="BD6427"/>
              </w:rPr>
              <w:fldChar w:fldCharType="begin" w:fldLock="1"/>
            </w:r>
            <w:r w:rsidRPr="0008241C">
              <w:rPr>
                <w:rFonts w:ascii="Times New Roman" w:hAnsi="Times New Roman"/>
                <w:u w:color="BD6427"/>
              </w:rPr>
              <w:instrText>ADDIN CSL_CITATION {"citationItems":[{"id":"ITEM-1","itemData":{"DOI":"10.1525/bio.2010.60.8.4","ISBN":"0006-3568","ISSN":"0006-3568","abstract":"Environmentalists have argued that ecological degradation will lead to declines in the well-being of people dependent on ecosystem services. The Millennium Ecosystem Assessment paradoxically found that human well-being has increased despite large global declines in most ecosystem services. We assess four explanations of these divergent trends: (1) We have measured well-being incorrectly; (2) well-being is dependent on food services, which are increasing, and not on other services that are declining; (3) technology has decoupled well-being from nature; (4) time lags may lead to future declines in well-being. Our findings discount the first hypothesis, but elements of the remaining three appear plausible. Although ecologists have convincingly documented ecological decline, science does not adequately understand the implications of this decline for human well-being. Untangling how human well-being has increased as ecosystem conditions decline is critical to guiding future management of ecosystem services; we propose four research areas to help achieve this goal.","author":[{"dropping-particle":"","family":"Raudsepp-Hearne","given":"Ciara","non-dropping-particle":"","parse-names":false,"suffix":""},{"dropping-particle":"","family":"Peterson","given":"Garry D.","non-dropping-particle":"","parse-names":false,"suffix":""},{"dropping-particle":"","family":"Tengö","given":"Maria","non-dropping-particle":"","parse-names":false,"suffix":""},{"dropping-particle":"","family":"Bennett","given":"Elena M.","non-dropping-particle":"","parse-names":false,"suffix":""},{"dropping-particle":"","family":"Holland","given":"Tim","non-dropping-particle":"","parse-names":false,"suffix":""},{"dropping-particle":"","family":"Benessaiah","given":"Karina","non-dropping-particle":"","parse-names":false,"suffix":""},{"dropping-particle":"","family":"MacDonald","given":"Graham K.","non-dropping-particle":"","parse-names":false,"suffix":""},{"dropping-particle":"","family":"Pfeifer","given":"Laura","non-dropping-particle":"","parse-names":false,"suffix":""}],"container-title":"BioScience","id":"ITEM-1","issue":"8","issued":{"date-parts":[["2010"]]},"page":"576-589","title":"Untangling the Environmentalist's Paradox: Why Is Human Well-being Increasing as Ecosystem Services Degrade?","type":"article-journal","volume":"60"},"label":"section","suppress-author":1,"uris":["http://www.mendeley.com/documents/?uuid=a8f979a0-b2f7-4cbf-ab52-45e091e279b4"]}],"mendeley":{"formattedCitation":"(2010)","plainTextFormattedCitation":"(2010)","previouslyFormattedCitation":"(2010)"},"properties":{"noteIndex":0},"schema":"https://github.com/citation-style-language/schema/raw/master/csl-citation.json"}</w:instrText>
            </w:r>
            <w:r w:rsidRPr="0008241C">
              <w:rPr>
                <w:u w:color="BD6427"/>
              </w:rPr>
              <w:fldChar w:fldCharType="separate"/>
            </w:r>
            <w:r w:rsidRPr="0008241C">
              <w:rPr>
                <w:rFonts w:ascii="Times New Roman" w:hAnsi="Times New Roman"/>
                <w:noProof/>
                <w:u w:color="BD6427"/>
              </w:rPr>
              <w:t>(2010)</w:t>
            </w:r>
            <w:r w:rsidRPr="0008241C">
              <w:rPr>
                <w:u w:color="BD6427"/>
              </w:rPr>
              <w:fldChar w:fldCharType="end"/>
            </w:r>
            <w:r w:rsidRPr="0008241C">
              <w:rPr>
                <w:rFonts w:ascii="Times New Roman" w:hAnsi="Times New Roman"/>
                <w:u w:color="BD6427"/>
              </w:rPr>
              <w:t xml:space="preserve"> break this paradox by arguing that the critical dimensions of human well-being have not been adequately captured. With the increase in production per capita, and important provisioning services, human well-being would increase regardless of the decline in other services. Due to the technology and social innovation, human well-being appears to be less dependent on ecosystem services. In addition, due to the time lag between ecosystem service degradation and the negative impacts on human well-being, these negative impacts  may take some time before being felt to a measurable extent.</w:t>
            </w:r>
          </w:p>
          <w:p w14:paraId="76F65A56" w14:textId="77777777" w:rsidR="00A01204" w:rsidRPr="0008241C" w:rsidRDefault="00A01204" w:rsidP="00A01204">
            <w:pPr>
              <w:rPr>
                <w:rFonts w:ascii="Times New Roman" w:hAnsi="Times New Roman"/>
                <w:u w:color="BD6427"/>
              </w:rPr>
            </w:pPr>
          </w:p>
        </w:tc>
      </w:tr>
    </w:tbl>
    <w:p w14:paraId="387DAF17" w14:textId="77777777" w:rsidR="00A01204" w:rsidRPr="0008241C" w:rsidRDefault="00A01204" w:rsidP="00A01204">
      <w:pPr>
        <w:rPr>
          <w:sz w:val="22"/>
          <w:szCs w:val="22"/>
        </w:rPr>
      </w:pPr>
    </w:p>
    <w:p w14:paraId="48B2E0EB" w14:textId="77777777" w:rsidR="00A01204" w:rsidRPr="0008241C" w:rsidRDefault="00A01204" w:rsidP="00A01204">
      <w:pPr>
        <w:rPr>
          <w:sz w:val="22"/>
          <w:szCs w:val="22"/>
        </w:rPr>
      </w:pPr>
      <w:r w:rsidRPr="0008241C">
        <w:rPr>
          <w:sz w:val="22"/>
          <w:szCs w:val="22"/>
          <w:shd w:val="clear" w:color="auto" w:fill="FFFFFF"/>
        </w:rPr>
        <w:t xml:space="preserve">Despite a general increase in awareness of these issues in recent years, the current state of BES (and subsequent human well-being) in the Asia-Pacific region has vastly deteriorated from the previous decade (established in chapter 3), while future projections are no exception either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ISBN":"9789280735116","author":[{"dropping-particle":"","family":"UNEP-WCMC","given":"","non-dropping-particle":"","parse-names":false,"suffix":""}],"id":"ITEM-1","issued":{"date-parts":[["2016"]]},"publisher-place":"Cambridge, UK","title":"The State of Biodiversity in Asia and the Pacific: a mid-term review of progress towards the Aichi Biodiversity Targets","type":"report"},"uris":["http://www.mendeley.com/documents/?uuid=be4729a8-6288-43c6-af0c-ed032e55e34b"]}],"mendeley":{"formattedCitation":"(UNEP-WCMC, 2016)","plainTextFormattedCitation":"(UNEP-WCMC, 2016)","previouslyFormattedCitation":"(UNEP-WCMC, 2016)"},"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UNEP-WCMC, 2016)</w:t>
      </w:r>
      <w:r w:rsidRPr="0008241C">
        <w:rPr>
          <w:sz w:val="22"/>
          <w:szCs w:val="22"/>
          <w:shd w:val="clear" w:color="auto" w:fill="FFFFFF"/>
        </w:rPr>
        <w:fldChar w:fldCharType="end"/>
      </w:r>
      <w:r w:rsidRPr="0008241C">
        <w:rPr>
          <w:sz w:val="22"/>
          <w:szCs w:val="22"/>
          <w:shd w:val="clear" w:color="auto" w:fill="FFFFFF"/>
        </w:rPr>
        <w:t xml:space="preserve"> (see section 3.4). As per the GBO-4 assessment report, the state of biodiversity in the Asia-Pacific region will continue to decline at least until 2020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93/aje/kwq338","ISBN":"929225040X","abstract":"Biological diversity, or biodiversity, is the term given to the variety of life on Earth. It is the combination of life forms and their interactions with one another, and with the physical environment that has made Earth habitable for humans. Ecosystems provide the basic necessities of life, offer protection from natural disasters and disease, and are the foundation for human culture. The Millennium Ecosystem Assessment—a scientific undertaking involving over 1300 experts working in 95 countries—recently confirmed the overwhelming contributions made by natural ecosystems to human life and well-being. Yet even as we begin to better understand what is at stake, genes, species and habitats are rapidly being lost. Concern over the loss of biodiversity and the recognition of its important role in supporting human life motivated the creation, in 1992, of the Convention on Biological Diversity, a legally binding global treaty. The Convention encompasses three equally important and complementary objectives: the conservation of biodiversity, the sustainable use of its components, and the fair and equitable sharing of benefits arising out of the utilization of genetic resources. Participation in the Convention is nearly universal, a sign that our global society is well aware of the need to work together to ensure the survival of life on Earth. In 2002, the Conference of the Parties of the Convention adopted a Strategic Plan, with the mission “to achieve, by 2010, a significant reduction of the current rate of biodiversity loss at the global, regional and national level, as a contribution to poverty alleviation and to the benefit of all life on Earth”. Th is 2010 target was subsequently endorsed by the Heads of State and Government at the World Summit on Sustainable Development in Johannesburg, South Africa. Recently, world leaders meeting at the 2005 World Summit of the United Nations reiterated their commitment to meeting the 2010 target. In order to assess progress towards the 2010 Biodiversity Target, the Conference of the Parties has established supporting goals and targets and identified indicators for evaluating biodiversity status and trends. The second edition of the Global Biodiversity Outlook makes use of these indicators and targets to describe current trends in biodiversity and prospects for achieving the 2010 target. Why biodiversity loss is a concern The services provided by healthy, biodiverse ecosystems are the foundation for human well-being. How…","author":[{"dropping-particle":"","family":"CBD","given":"","non-dropping-particle":"","parse-names":false,"suffix":""}],"id":"ITEM-1","issued":{"date-parts":[["2014"]]},"number-of-pages":"155","publisher":"Secretariat of the Convention on Biological Diversity","publisher-place":"Montréal","title":"Global Biodiversity Outlook 4: A mid-term assessment of progress towards the implementation of the Strategic Plan for Biodiversity 2011-2020","type":"report"},"uris":["http://www.mendeley.com/documents/?uuid=9748bd97-2288-45aa-8072-5946a70a5750"]}],"mendeley":{"formattedCitation":"(CBD, 2014)","plainTextFormattedCitation":"(CBD, 2014)","previouslyFormattedCitation":"(CBD, 2014)"},"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CBD, 2014)</w:t>
      </w:r>
      <w:r w:rsidRPr="0008241C">
        <w:rPr>
          <w:sz w:val="22"/>
          <w:szCs w:val="22"/>
          <w:shd w:val="clear" w:color="auto" w:fill="FFFFFF"/>
        </w:rPr>
        <w:fldChar w:fldCharType="end"/>
      </w:r>
      <w:r w:rsidRPr="0008241C">
        <w:rPr>
          <w:sz w:val="22"/>
          <w:szCs w:val="22"/>
          <w:shd w:val="clear" w:color="auto" w:fill="FFFFFF"/>
        </w:rPr>
        <w:t>.</w:t>
      </w:r>
    </w:p>
    <w:p w14:paraId="116B6FDD" w14:textId="77777777" w:rsidR="00A01204" w:rsidRPr="0008241C" w:rsidRDefault="00A01204" w:rsidP="00A01204">
      <w:pPr>
        <w:rPr>
          <w:sz w:val="22"/>
          <w:szCs w:val="22"/>
          <w:shd w:val="clear" w:color="auto" w:fill="FFFFFF"/>
        </w:rPr>
      </w:pPr>
    </w:p>
    <w:p w14:paraId="61AF389D" w14:textId="77777777" w:rsidR="00A01204" w:rsidRPr="0008241C" w:rsidRDefault="00A01204" w:rsidP="00A01204">
      <w:pPr>
        <w:keepNext/>
        <w:keepLines/>
        <w:tabs>
          <w:tab w:val="clear" w:pos="1247"/>
          <w:tab w:val="left" w:pos="700"/>
          <w:tab w:val="left" w:pos="790"/>
        </w:tabs>
        <w:spacing w:before="40"/>
        <w:outlineLvl w:val="1"/>
        <w:rPr>
          <w:b/>
          <w:sz w:val="28"/>
          <w:szCs w:val="26"/>
        </w:rPr>
      </w:pPr>
      <w:bookmarkStart w:id="1510" w:name="_Toc498256254"/>
      <w:bookmarkStart w:id="1511" w:name="_Toc504317327"/>
      <w:bookmarkStart w:id="1512" w:name="_Toc504318020"/>
      <w:bookmarkStart w:id="1513" w:name="_Toc504320456"/>
      <w:bookmarkStart w:id="1514" w:name="_Toc504320679"/>
      <w:bookmarkStart w:id="1515" w:name="_Toc504320903"/>
      <w:bookmarkStart w:id="1516" w:name="_Toc504321366"/>
      <w:bookmarkStart w:id="1517" w:name="_Toc524045974"/>
      <w:r w:rsidRPr="0008241C">
        <w:rPr>
          <w:b/>
          <w:sz w:val="28"/>
          <w:szCs w:val="26"/>
        </w:rPr>
        <w:t xml:space="preserve">5.2 </w:t>
      </w:r>
      <w:r w:rsidRPr="0008241C">
        <w:rPr>
          <w:b/>
          <w:sz w:val="28"/>
          <w:szCs w:val="26"/>
        </w:rPr>
        <w:tab/>
        <w:t>Observed and projected impacts on Biodiversity and Ecosystem Services in the Asia-Pacific region</w:t>
      </w:r>
      <w:bookmarkEnd w:id="1510"/>
      <w:bookmarkEnd w:id="1511"/>
      <w:bookmarkEnd w:id="1512"/>
      <w:bookmarkEnd w:id="1513"/>
      <w:bookmarkEnd w:id="1514"/>
      <w:bookmarkEnd w:id="1515"/>
      <w:bookmarkEnd w:id="1516"/>
      <w:bookmarkEnd w:id="1517"/>
    </w:p>
    <w:p w14:paraId="1A1BDC3E" w14:textId="77777777" w:rsidR="00A01204" w:rsidRPr="0008241C" w:rsidRDefault="00A01204" w:rsidP="00A01204">
      <w:pPr>
        <w:rPr>
          <w:sz w:val="22"/>
          <w:szCs w:val="22"/>
        </w:rPr>
      </w:pPr>
    </w:p>
    <w:p w14:paraId="39DCFE01" w14:textId="77777777" w:rsidR="00A01204" w:rsidRPr="0008241C" w:rsidRDefault="00A01204" w:rsidP="00A01204">
      <w:pPr>
        <w:rPr>
          <w:sz w:val="22"/>
          <w:szCs w:val="22"/>
          <w:shd w:val="clear" w:color="auto" w:fill="FFFFFF"/>
        </w:rPr>
      </w:pPr>
      <w:r w:rsidRPr="0008241C">
        <w:rPr>
          <w:sz w:val="22"/>
          <w:szCs w:val="22"/>
        </w:rPr>
        <w:t xml:space="preserve">Human well-being and sustainable futures are linked to the steady flow of goods and services from nature (c.f. Chapter 1 and 2). </w:t>
      </w:r>
      <w:r w:rsidRPr="0008241C">
        <w:rPr>
          <w:sz w:val="22"/>
          <w:szCs w:val="22"/>
          <w:shd w:val="clear" w:color="auto" w:fill="FFFFFF"/>
        </w:rPr>
        <w:t xml:space="preserve">Building from Chapter 3 (Status, trends, and future dynamics of biodiversity and ecosystems underpinning nature’s contributions to people) and Chapter 4, here we highlight key features of observed and projected impacts in nature-society interaction, particularly portraying plausible future states under the existing Business-As-Usual (non-interventionist) scenarios and the links to the human well-being. The projections of such interactions highlight the future risks of changes in various drivers on the ecosystems and enable proactive policies to mitigate the impacts. In this section we explore the impact of various drivers on different ecosystems and its consequent impact on well-being in the Asia-Pacific region based on the synthesis of literature. </w:t>
      </w:r>
    </w:p>
    <w:p w14:paraId="6E095124" w14:textId="77777777" w:rsidR="00A01204" w:rsidRPr="0008241C" w:rsidRDefault="00A01204" w:rsidP="00A01204">
      <w:pPr>
        <w:rPr>
          <w:sz w:val="22"/>
          <w:szCs w:val="22"/>
          <w:shd w:val="clear" w:color="auto" w:fill="FFFFFF"/>
        </w:rPr>
      </w:pPr>
    </w:p>
    <w:p w14:paraId="767AB7AE" w14:textId="77777777" w:rsidR="00A01204" w:rsidRPr="0008241C" w:rsidRDefault="00A01204" w:rsidP="00A01204">
      <w:pPr>
        <w:rPr>
          <w:sz w:val="22"/>
          <w:szCs w:val="22"/>
        </w:rPr>
      </w:pPr>
      <w:r w:rsidRPr="0008241C">
        <w:rPr>
          <w:sz w:val="22"/>
          <w:szCs w:val="22"/>
          <w:shd w:val="clear" w:color="auto" w:fill="FFFFFF"/>
        </w:rPr>
        <w:t xml:space="preserve">However, given the diverse demographic and structural variation across the region, and the multiplicity of the approaches used, it is difficult to synthesize and single-out the observed trends and </w:t>
      </w:r>
      <w:r w:rsidRPr="0008241C">
        <w:rPr>
          <w:sz w:val="22"/>
          <w:szCs w:val="22"/>
          <w:shd w:val="clear" w:color="auto" w:fill="FFFFFF"/>
        </w:rPr>
        <w:lastRenderedPageBreak/>
        <w:t xml:space="preserve">projected impacts with specific reference to the entire region or any of the subregions. The available scientific evidence of an observed and future trend in nature-society interaction from the region (or at the subregion) are particularly scanty, and only handful number of studies considered the entire region (or subregions) as their projection scale, thus adding complexity to project plausible future of </w:t>
      </w:r>
      <w:r w:rsidRPr="0008241C">
        <w:rPr>
          <w:sz w:val="22"/>
          <w:szCs w:val="22"/>
        </w:rPr>
        <w:t xml:space="preserve">nature-society interactions in the Asia-Pacific region. </w:t>
      </w:r>
    </w:p>
    <w:p w14:paraId="5CE573BD" w14:textId="77777777" w:rsidR="00A01204" w:rsidRPr="0008241C" w:rsidRDefault="00A01204" w:rsidP="00A01204">
      <w:pPr>
        <w:rPr>
          <w:sz w:val="22"/>
          <w:szCs w:val="22"/>
        </w:rPr>
      </w:pPr>
    </w:p>
    <w:p w14:paraId="6995F84B" w14:textId="51BC3FBC" w:rsidR="00A01204" w:rsidRPr="0008241C" w:rsidRDefault="00A01204" w:rsidP="00A01204">
      <w:pPr>
        <w:rPr>
          <w:sz w:val="22"/>
          <w:szCs w:val="22"/>
          <w:shd w:val="clear" w:color="auto" w:fill="FFFFFF"/>
        </w:rPr>
      </w:pPr>
      <w:r w:rsidRPr="0008241C">
        <w:rPr>
          <w:sz w:val="22"/>
          <w:szCs w:val="22"/>
          <w:shd w:val="clear" w:color="auto" w:fill="FFFFFF"/>
        </w:rPr>
        <w:t>These complexities in synthesizing the available scientific evidence on the projected impacts on future biodiversity and well-being arise from the following reasons: (1) Majority of the publications did not have future projections of nature-society interactions, nor used comparable scenarios or models, and thus are of very limited use in the context of the IPBES integrated assessment framework; (2) The scientific literature that met the criteria had very limited information in terms of the spatio-temporal scales, scenarios used, models employed or nature’s contribution to people or society; (3) Nature’s contribution to people has been captured through diverse indicators (e.g. area changes, species richness, and species abundance)</w:t>
      </w:r>
      <w:r w:rsidRPr="0008241C">
        <w:rPr>
          <w:szCs w:val="18"/>
          <w:shd w:val="clear" w:color="auto" w:fill="FFFFFF"/>
          <w:vertAlign w:val="superscript"/>
        </w:rPr>
        <w:footnoteReference w:id="73"/>
      </w:r>
      <w:r w:rsidRPr="0008241C">
        <w:rPr>
          <w:sz w:val="22"/>
          <w:szCs w:val="22"/>
          <w:shd w:val="clear" w:color="auto" w:fill="FFFFFF"/>
        </w:rPr>
        <w:t xml:space="preserve"> and the studies also varied in terms of the number and nature of well-being indicators (in line with the MEA), limiting the comparisons on a common ground; (4) The spatial coverage of the studies differed from sub-national (local), national, subregional (sub-sections of the Asia-Pacific region) and global studies with subregional components; (5) The temporal scale of the nature-society interactions also varied, with ambiguity in the time-period of projections ; (6) the nature of models used for projections often differed</w:t>
      </w:r>
      <w:r w:rsidRPr="0008241C">
        <w:rPr>
          <w:szCs w:val="18"/>
          <w:shd w:val="clear" w:color="auto" w:fill="FFFFFF"/>
          <w:vertAlign w:val="superscript"/>
        </w:rPr>
        <w:footnoteReference w:id="74"/>
      </w:r>
      <w:r w:rsidRPr="0008241C">
        <w:rPr>
          <w:sz w:val="22"/>
          <w:szCs w:val="22"/>
          <w:shd w:val="clear" w:color="auto" w:fill="FFFFFF"/>
        </w:rPr>
        <w:t xml:space="preserve"> and (7) as the plausible future depends on the scenarios considered (see section 5.3), the scientific studies used different set of local scenarios (see Appendix 2 for illustration of a set of studies); (8) the studies were taxonomically limited as only very few species were considered and they form very small percentage of the actual diversity. Moreover, existing scientific literature outlining future trends in BES for the entire </w:t>
      </w:r>
      <w:r w:rsidRPr="0008241C">
        <w:rPr>
          <w:bCs/>
          <w:iCs/>
          <w:sz w:val="22"/>
          <w:szCs w:val="22"/>
          <w:shd w:val="clear" w:color="auto" w:fill="FFFFFF"/>
        </w:rPr>
        <w:t>Asia-Pacific region</w:t>
      </w:r>
      <w:r w:rsidRPr="0008241C">
        <w:rPr>
          <w:sz w:val="22"/>
          <w:szCs w:val="22"/>
          <w:shd w:val="clear" w:color="auto" w:fill="FFFFFF"/>
        </w:rPr>
        <w:t xml:space="preserve"> or its subregions are predominantly climate-centric, providing long-term projections of 2050 and beyond. The ecosystem services are dynamic and are influenced by social, ecological, and climatic systems and non-climatic factors and constraint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ISSN":"18773435","abstract":"Ecosystem services have become a mainstream concept for the expression of values assigned by people to various functions of ecosystems. Even though the introduction of the concept has initiated a vast amount of research, progress in using this knowledge for sustainable resource use remains insufficient. We see a need to broaden the scope of research to answer three key questions that we believe will improve incorporation of ecosystem service research into decision-making for the sustainable use of natural resources to improve human well-being: (i) how are ecosystem services co-produced by social–ecological systems, (ii) who benefits from the provision of ecosystem services, and (iii) what are the best practices for the governance of ecosystem services? Here, we present these key questions, the rationale behind them, and their related scientific challenges in a globally coordinated research programme aimed towards improving sustainable ecosystem management. These questions will frame the activities of ecoSERVICES, formerly a DIVERSITAS project and now a project of Future Earth, in its role as a platform to foster global coordination of multidisciplinary sustainability science through the lens of ecosystem services.","author":[{"dropping-particle":"","family":"Bennett","given":"Elena M.","non-dropping-particle":"","parse-names":false,"suffix":""},{"dropping-particle":"","family":"Cramer","given":"Wolfgang","non-dropping-particle":"","parse-names":false,"suffix":""},{"dropping-particle":"","family":"Begossi","given":"Alpina","non-dropping-particle":"","parse-names":false,"suffix":""},{"dropping-particle":"","family":"Cundill","given":"Georgina","non-dropping-particle":"","parse-names":false,"suffix":""},{"dropping-particle":"","family":"Díaz","given":"Sandra","non-dropping-particle":"","parse-names":false,"suffix":""},{"dropping-particle":"","family":"Egoh","given":"Benis N","non-dropping-particle":"","parse-names":false,"suffix":""},{"dropping-particle":"","family":"Geijzendorffer","given":"Ilse R","non-dropping-particle":"","parse-names":false,"suffix":""},{"dropping-particle":"","family":"Krug","given":"Cornelia B.","non-dropping-particle":"","parse-names":false,"suffix":""},{"dropping-particle":"","family":"Lavorel","given":"Sandra","non-dropping-particle":"","parse-names":false,"suffix":""},{"dropping-particle":"","family":"Lazos","given":"Elena","non-dropping-particle":"","parse-names":false,"suffix":""},{"dropping-particle":"","family":"Lebel","given":"Louis","non-dropping-particle":"","parse-names":false,"suffix":""},{"dropping-particle":"","family":"Martín-López","given":"Berta","non-dropping-particle":"","parse-names":false,"suffix":""},{"dropping-particle":"","family":"Meyfroidt","given":"Patrick","non-dropping-particle":"","parse-names":false,"suffix":""},{"dropping-particle":"","family":"Mooney","given":"Harold A.","non-dropping-particle":"","parse-names":false,"suffix":""},{"dropping-particle":"","family":"Nel","given":"Jeanne L.","non-dropping-particle":"","parse-names":false,"suffix":""},{"dropping-particle":"","family":"Pascual","given":"Unai","non-dropping-particle":"","parse-names":false,"suffix":""},{"dropping-particle":"","family":"Payet","given":"Karine","non-dropping-particle":"","parse-names":false,"suffix":""},{"dropping-particle":"","family":"Harguindeguy","given":"Natalia Pérez","non-dropping-particle":"","parse-names":false,"suffix":""},{"dropping-particle":"","family":"Peterson","given":"Garry D.","non-dropping-particle":"","parse-names":false,"suffix":""},{"dropping-particle":"","family":"Prieur-Richard","given":"Anne-Hélène","non-dropping-particle":"","parse-names":false,"suffix":""},{"dropping-particle":"","family":"Reyers","given":"Belinda","non-dropping-particle":"","parse-names":false,"suffix":""},{"dropping-particle":"","family":"Roebeling","given":"Peter","non-dropping-particle":"","parse-names":false,"suffix":""},{"dropping-particle":"","family":"Seppelt","given":"Ralf","non-dropping-particle":"","parse-names":false,"suffix":""},{"dropping-particle":"","family":"Solan","given":"Martin","non-dropping-particle":"","parse-names":false,"suffix":""},{"dropping-particle":"","family":"Tschakert","given":"Petra","non-dropping-particle":"","parse-names":false,"suffix":""},{"dropping-particle":"","family":"Tscharntke","given":"Teja","non-dropping-particle":"","parse-names":false,"suffix":""},{"dropping-particle":"","family":"Turner","given":"B. L.","non-dropping-particle":"","parse-names":false,"suffix":""},{"dropping-particle":"","family":"Verburg","given":"Peter H.","non-dropping-particle":"","parse-names":false,"suffix":""},{"dropping-particle":"","family":"Viglizzo","given":"Ernesto F.","non-dropping-particle":"","parse-names":false,"suffix":""},{"dropping-particle":"","family":"White","given":"Piran C. L.","non-dropping-particle":"","parse-names":false,"suffix":""},{"dropping-particle":"","family":"Woodward","given":"Guy","non-dropping-particle":"","parse-names":false,"suffix":""}],"container-title":"Current Opinion in Environmental Sustainability","id":"ITEM-1","issued":{"date-parts":[["2015","6"]]},"page":"76-85","title":"Linking biodiversity, ecosystem services, and human well-being: three challenges for designing research for sustainability","type":"article-journal","volume":"14"},"uris":["http://www.mendeley.com/documents/?uuid=1b1bace9-fd6f-4ac0-8e18-7c9c9e37bfd4"]}],"mendeley":{"formattedCitation":"(Bennett &lt;i&gt;et al.&lt;/i&gt;, 2015)","plainTextFormattedCitation":"(Bennett et al., 2015)","previouslyFormattedCitation":"(Bennett et al., 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Bennett </w:t>
      </w:r>
      <w:r w:rsidRPr="0008241C">
        <w:rPr>
          <w:i/>
          <w:noProof/>
          <w:sz w:val="22"/>
          <w:szCs w:val="22"/>
          <w:shd w:val="clear" w:color="auto" w:fill="FFFFFF"/>
        </w:rPr>
        <w:t>et al.</w:t>
      </w:r>
      <w:r w:rsidRPr="0008241C">
        <w:rPr>
          <w:noProof/>
          <w:sz w:val="22"/>
          <w:szCs w:val="22"/>
          <w:shd w:val="clear" w:color="auto" w:fill="FFFFFF"/>
        </w:rPr>
        <w:t>, 2015)</w:t>
      </w:r>
      <w:r w:rsidRPr="0008241C">
        <w:rPr>
          <w:sz w:val="22"/>
          <w:szCs w:val="22"/>
          <w:shd w:val="clear" w:color="auto" w:fill="FFFFFF"/>
        </w:rPr>
        <w:fldChar w:fldCharType="end"/>
      </w:r>
      <w:r w:rsidRPr="0008241C">
        <w:rPr>
          <w:sz w:val="22"/>
          <w:szCs w:val="22"/>
          <w:shd w:val="clear" w:color="auto" w:fill="FFFFFF"/>
        </w:rPr>
        <w:t>. For instance, while globally, climate change may cause 10-15</w:t>
      </w:r>
      <w:r w:rsidR="00C934E9">
        <w:rPr>
          <w:sz w:val="22"/>
          <w:szCs w:val="22"/>
          <w:shd w:val="clear" w:color="auto" w:fill="FFFFFF"/>
        </w:rPr>
        <w:t xml:space="preserve"> per cent</w:t>
      </w:r>
      <w:r w:rsidRPr="0008241C">
        <w:rPr>
          <w:sz w:val="22"/>
          <w:szCs w:val="22"/>
          <w:shd w:val="clear" w:color="auto" w:fill="FFFFFF"/>
        </w:rPr>
        <w:t xml:space="preserve"> reduction of mangrove habitats in distant future, the imminent threat for the next 25 years comes from urban development, aquaculture, mining and overexploitation, with insignificant impacts from ‘alteration of hydrology’ or ‘global warming’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7/S0376892902000231","ISSN":"0376-8929","author":[{"dropping-particle":"","family":"Alongi","given":"Daniel M.","non-dropping-particle":"","parse-names":false,"suffix":""}],"container-title":"Environmental Conservation","id":"ITEM-1","issue":"03","issued":{"date-parts":[["2002","9","13"]]},"page":"331-349","publisher":"Cambridge University Press","title":"Present state and future of the world's mangrove forests","type":"article-journal","volume":"29"},"uris":["http://www.mendeley.com/documents/?uuid=ea633700-a976-34e7-800e-f7fbdaf403b7"]},{"id":"ITEM-2","itemData":{"author":[{"dropping-particle":"","family":"Alongi","given":"Daniel M.","non-dropping-particle":"","parse-names":false,"suffix":""}],"container-title":"Estuarine, Coastal and Shelf Science","id":"ITEM-2","issued":{"date-parts":[["2008"]]},"title":"Mangrove forests: Resilience, protection from tsunamis and responses to global climate change","type":"article-journal","volume":"76"},"uris":["http://www.mendeley.com/documents/?uuid=d054eab9-5ef1-4edb-ab05-f7e2878541dc"]}],"mendeley":{"formattedCitation":"(Alongi, 2002, 2008)","plainTextFormattedCitation":"(Alongi, 2002, 2008)","previouslyFormattedCitation":"(Alongi, 2002, 2008)"},"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Alongi, 2002, 2008)</w:t>
      </w:r>
      <w:r w:rsidRPr="0008241C">
        <w:rPr>
          <w:sz w:val="22"/>
          <w:szCs w:val="22"/>
          <w:shd w:val="clear" w:color="auto" w:fill="FFFFFF"/>
        </w:rPr>
        <w:fldChar w:fldCharType="end"/>
      </w:r>
      <w:r w:rsidRPr="0008241C">
        <w:rPr>
          <w:sz w:val="22"/>
          <w:szCs w:val="22"/>
          <w:shd w:val="clear" w:color="auto" w:fill="FFFFFF"/>
        </w:rPr>
        <w:t xml:space="preserve">. At the same time, mangrove future beyond 2025 will rest upon social, technological and ecological advances, and given the ongoing restoration efforts, the future might not be entirely bleak as often projected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7/S0376892902000231","ISSN":"0376-8929","author":[{"dropping-particle":"","family":"Alongi","given":"Daniel M.","non-dropping-particle":"","parse-names":false,"suffix":""}],"container-title":"Environmental Conservation","id":"ITEM-1","issue":"03","issued":{"date-parts":[["2002","9","13"]]},"page":"331-349","publisher":"Cambridge University Press","title":"Present state and future of the world's mangrove forests","type":"article-journal","volume":"29"},"uris":["http://www.mendeley.com/documents/?uuid=ea633700-a976-34e7-800e-f7fbdaf403b7"]}],"mendeley":{"formattedCitation":"(Alongi, 2002)","plainTextFormattedCitation":"(Alongi, 2002)","previouslyFormattedCitation":"(Alongi, 2002)"},"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Alongi, 2002)</w:t>
      </w:r>
      <w:r w:rsidRPr="0008241C">
        <w:rPr>
          <w:sz w:val="22"/>
          <w:szCs w:val="22"/>
          <w:shd w:val="clear" w:color="auto" w:fill="FFFFFF"/>
        </w:rPr>
        <w:fldChar w:fldCharType="end"/>
      </w:r>
      <w:r w:rsidRPr="0008241C">
        <w:rPr>
          <w:sz w:val="22"/>
          <w:szCs w:val="22"/>
          <w:shd w:val="clear" w:color="auto" w:fill="FFFFFF"/>
        </w:rPr>
        <w:t xml:space="preserve">. </w:t>
      </w:r>
    </w:p>
    <w:p w14:paraId="39633EE5" w14:textId="77777777" w:rsidR="00A01204" w:rsidRPr="0008241C" w:rsidRDefault="00A01204" w:rsidP="00A01204">
      <w:pPr>
        <w:rPr>
          <w:sz w:val="22"/>
          <w:szCs w:val="22"/>
          <w:shd w:val="clear" w:color="auto" w:fill="FFFFFF"/>
        </w:rPr>
      </w:pPr>
    </w:p>
    <w:p w14:paraId="2F70B561" w14:textId="77777777" w:rsidR="00A01204" w:rsidRPr="0008241C" w:rsidRDefault="00A01204" w:rsidP="00A01204">
      <w:pPr>
        <w:rPr>
          <w:sz w:val="22"/>
          <w:szCs w:val="22"/>
          <w:shd w:val="clear" w:color="auto" w:fill="FFFFFF"/>
        </w:rPr>
      </w:pPr>
      <w:r w:rsidRPr="0008241C">
        <w:rPr>
          <w:sz w:val="22"/>
          <w:szCs w:val="22"/>
          <w:shd w:val="clear" w:color="auto" w:fill="FFFFFF"/>
        </w:rPr>
        <w:t xml:space="preserve">Despite these ambiguities, it remains imperative to understand the future of BES in the Asia-Pacific region, as it provides a rough depiction of the likely state (or the baseline) of availability of key ecosystem services in the absence of any corrective policies (under the Business-As-Usual scenario). The section is designed to share the understanding of observed and projected impacts of BES in the Asia-Pacific region. By the term ‘projected impacts,' we broadly refer to the IPCC’s definition, which defines ‘projection’ as a model-based estimation of futur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IPCC","given":"","non-dropping-particle":"","parse-names":false,"suffix":""}],"id":"ITEM-1","issued":{"date-parts":[["1995"]]},"publisher-place":"Geneva","title":"IPCC Second Assessment: A Synthesis Report","type":"report"},"uris":["http://www.mendeley.com/documents/?uuid=9d52eaa3-532b-3c0a-a49f-4d920ae146ff"]}],"mendeley":{"formattedCitation":"(IPCC, 1995)","plainTextFormattedCitation":"(IPCC, 1995)","previouslyFormattedCitation":"(IPCC, 199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IPCC, 1995)</w:t>
      </w:r>
      <w:r w:rsidRPr="0008241C">
        <w:rPr>
          <w:sz w:val="22"/>
          <w:szCs w:val="22"/>
          <w:shd w:val="clear" w:color="auto" w:fill="FFFFFF"/>
        </w:rPr>
        <w:fldChar w:fldCharType="end"/>
      </w:r>
      <w:r w:rsidRPr="0008241C">
        <w:rPr>
          <w:sz w:val="22"/>
          <w:szCs w:val="22"/>
          <w:shd w:val="clear" w:color="auto" w:fill="FFFFFF"/>
        </w:rPr>
        <w:t>. The section is divided into three sub-sections, each catering to projected outcomes in nature-society interaction for terrestrial, freshwater</w:t>
      </w:r>
      <w:r w:rsidRPr="0008241C">
        <w:rPr>
          <w:noProof/>
          <w:sz w:val="22"/>
          <w:szCs w:val="22"/>
          <w:shd w:val="clear" w:color="auto" w:fill="FFFFFF"/>
        </w:rPr>
        <w:t>,</w:t>
      </w:r>
      <w:r w:rsidRPr="0008241C">
        <w:rPr>
          <w:sz w:val="22"/>
          <w:szCs w:val="22"/>
          <w:shd w:val="clear" w:color="auto" w:fill="FFFFFF"/>
        </w:rPr>
        <w:t xml:space="preserve"> and coastal-marine ecosystems. </w:t>
      </w:r>
    </w:p>
    <w:p w14:paraId="11EB0A15" w14:textId="5350A731" w:rsidR="00A01204" w:rsidRDefault="00A01204" w:rsidP="00A01204">
      <w:pPr>
        <w:rPr>
          <w:sz w:val="22"/>
          <w:szCs w:val="22"/>
          <w:shd w:val="clear" w:color="auto" w:fill="FFFFFF"/>
        </w:rPr>
      </w:pPr>
    </w:p>
    <w:p w14:paraId="582AF0DF" w14:textId="55008C1E" w:rsidR="00CD05CE" w:rsidRDefault="00CD05CE" w:rsidP="00A01204">
      <w:pPr>
        <w:rPr>
          <w:sz w:val="22"/>
          <w:szCs w:val="22"/>
          <w:shd w:val="clear" w:color="auto" w:fill="FFFFFF"/>
        </w:rPr>
      </w:pPr>
      <w:r>
        <w:rPr>
          <w:sz w:val="22"/>
          <w:szCs w:val="22"/>
          <w:shd w:val="clear" w:color="auto" w:fill="FFFFFF"/>
        </w:rPr>
        <w:br w:type="page"/>
      </w:r>
    </w:p>
    <w:p w14:paraId="00EE71D1" w14:textId="77777777" w:rsidR="00A01204" w:rsidRPr="0008241C" w:rsidRDefault="00A01204" w:rsidP="00A01204">
      <w:pPr>
        <w:keepNext/>
        <w:tabs>
          <w:tab w:val="clear" w:pos="1247"/>
          <w:tab w:val="left" w:pos="765"/>
        </w:tabs>
        <w:outlineLvl w:val="2"/>
        <w:rPr>
          <w:b/>
          <w:sz w:val="24"/>
          <w:szCs w:val="24"/>
        </w:rPr>
      </w:pPr>
      <w:bookmarkStart w:id="1518" w:name="_Toc498256255"/>
      <w:bookmarkStart w:id="1519" w:name="_Toc504317328"/>
      <w:bookmarkStart w:id="1520" w:name="_Toc504318021"/>
      <w:bookmarkStart w:id="1521" w:name="_Toc504320457"/>
      <w:bookmarkStart w:id="1522" w:name="_Toc504320680"/>
      <w:bookmarkStart w:id="1523" w:name="_Toc504320904"/>
      <w:bookmarkStart w:id="1524" w:name="_Toc504321367"/>
      <w:bookmarkStart w:id="1525" w:name="_Toc524045975"/>
      <w:r w:rsidRPr="0008241C">
        <w:rPr>
          <w:b/>
          <w:sz w:val="24"/>
          <w:szCs w:val="24"/>
        </w:rPr>
        <w:lastRenderedPageBreak/>
        <w:t xml:space="preserve">5.2.1 </w:t>
      </w:r>
      <w:r w:rsidRPr="0008241C">
        <w:rPr>
          <w:b/>
          <w:sz w:val="24"/>
          <w:szCs w:val="24"/>
        </w:rPr>
        <w:tab/>
        <w:t>Terrestrial Ecosystems</w:t>
      </w:r>
      <w:bookmarkEnd w:id="1518"/>
      <w:bookmarkEnd w:id="1519"/>
      <w:bookmarkEnd w:id="1520"/>
      <w:bookmarkEnd w:id="1521"/>
      <w:bookmarkEnd w:id="1522"/>
      <w:bookmarkEnd w:id="1523"/>
      <w:bookmarkEnd w:id="1524"/>
      <w:bookmarkEnd w:id="1525"/>
    </w:p>
    <w:p w14:paraId="56911C84" w14:textId="77777777" w:rsidR="00A01204" w:rsidRPr="0008241C" w:rsidRDefault="00A01204" w:rsidP="00A01204">
      <w:pPr>
        <w:rPr>
          <w:sz w:val="22"/>
          <w:szCs w:val="22"/>
        </w:rPr>
      </w:pPr>
    </w:p>
    <w:p w14:paraId="17FFD9A2"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26" w:name="_Toc504317329"/>
      <w:bookmarkStart w:id="1527" w:name="_Toc504318022"/>
      <w:bookmarkStart w:id="1528" w:name="_Toc504321368"/>
      <w:r w:rsidRPr="0008241C">
        <w:rPr>
          <w:b/>
          <w:sz w:val="22"/>
          <w:szCs w:val="24"/>
        </w:rPr>
        <w:t>5.2.1.1</w:t>
      </w:r>
      <w:r w:rsidRPr="0008241C">
        <w:rPr>
          <w:b/>
          <w:sz w:val="22"/>
          <w:szCs w:val="24"/>
        </w:rPr>
        <w:tab/>
        <w:t xml:space="preserve"> Forest ecosystems</w:t>
      </w:r>
      <w:bookmarkEnd w:id="1526"/>
      <w:bookmarkEnd w:id="1527"/>
      <w:bookmarkEnd w:id="1528"/>
    </w:p>
    <w:p w14:paraId="4D4CED73" w14:textId="77777777" w:rsidR="00A01204" w:rsidRPr="0008241C" w:rsidRDefault="00A01204" w:rsidP="00A01204">
      <w:pPr>
        <w:rPr>
          <w:sz w:val="22"/>
          <w:szCs w:val="22"/>
          <w:shd w:val="clear" w:color="auto" w:fill="FFFFFF"/>
        </w:rPr>
      </w:pPr>
    </w:p>
    <w:p w14:paraId="1B3E2733" w14:textId="3B7ACF5E" w:rsidR="00A01204" w:rsidRPr="0008241C" w:rsidRDefault="00A01204" w:rsidP="00A01204">
      <w:pPr>
        <w:rPr>
          <w:sz w:val="22"/>
          <w:szCs w:val="22"/>
          <w:shd w:val="clear" w:color="auto" w:fill="FFFFFF"/>
        </w:rPr>
      </w:pPr>
      <w:r w:rsidRPr="0008241C">
        <w:rPr>
          <w:sz w:val="22"/>
          <w:szCs w:val="22"/>
          <w:shd w:val="clear" w:color="auto" w:fill="FFFFFF"/>
        </w:rPr>
        <w:t>Forests are significant pools of BES and offer a number of valued ecosystem services, therefore changes in forest cover are often considered as a proxy for the state of terrestrial BES. However, there is a rapid loss of tropical lowland forests, threatening biodiversity and ecosystems in the Asia-Pacific region (</w:t>
      </w:r>
      <w:r w:rsidRPr="0008241C">
        <w:rPr>
          <w:b/>
          <w:i/>
          <w:sz w:val="22"/>
          <w:szCs w:val="22"/>
          <w:shd w:val="clear" w:color="auto" w:fill="FFFFFF"/>
        </w:rPr>
        <w:t>see section 3.3.1</w:t>
      </w:r>
      <w:r w:rsidRPr="0008241C">
        <w:rPr>
          <w:sz w:val="22"/>
          <w:szCs w:val="22"/>
          <w:shd w:val="clear" w:color="auto" w:fill="FFFFFF"/>
        </w:rPr>
        <w:t>). During 2000-2013, forest cover in the Asia-Pacific region has roughly decreased by 6</w:t>
      </w:r>
      <w:r w:rsidR="00C934E9">
        <w:rPr>
          <w:sz w:val="22"/>
          <w:szCs w:val="22"/>
          <w:shd w:val="clear" w:color="auto" w:fill="FFFFFF"/>
        </w:rPr>
        <w:t xml:space="preserve"> per cent</w:t>
      </w:r>
      <w:r w:rsidRPr="0008241C">
        <w:rPr>
          <w:sz w:val="22"/>
          <w:szCs w:val="22"/>
          <w:shd w:val="clear" w:color="auto" w:fill="FFFFFF"/>
        </w:rPr>
        <w:t xml:space="preserve">. Particularly, degradation of forest remains severe in South-East Asia (Figure 5.7)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bstract":"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 LP - 853","title":"High-Resolution Global Maps of 21st-Century Forest Cover Change","type":"article-journal","volume":"342"},"uris":["http://www.mendeley.com/documents/?uuid=ddcb3120-127d-427c-a4aa-7a732c52eb99"]},{"id":"ITEM-2","itemData":{"ISBN":"9789280735116","author":[{"dropping-particle":"","family":"UNEP-WCMC","given":"","non-dropping-particle":"","parse-names":false,"suffix":""}],"id":"ITEM-2","issued":{"date-parts":[["2016"]]},"publisher-place":"Cambridge, UK","title":"The State of Biodiversity in Asia and the Pacific: a mid-term review of progress towards the Aichi Biodiversity Targets","type":"report"},"uris":["http://www.mendeley.com/documents/?uuid=be4729a8-6288-43c6-af0c-ed032e55e34b"]}],"mendeley":{"formattedCitation":"(Hansen &lt;i&gt;et al.&lt;/i&gt;, 2013; UNEP-WCMC, 2016)","plainTextFormattedCitation":"(Hansen et al., 2013; UNEP-WCMC, 2016)","previouslyFormattedCitation":"(Hansen et al., 2013; UNEP-WCMC, 2016)"},"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Hansen </w:t>
      </w:r>
      <w:r w:rsidRPr="0008241C">
        <w:rPr>
          <w:i/>
          <w:noProof/>
          <w:sz w:val="22"/>
          <w:szCs w:val="22"/>
          <w:shd w:val="clear" w:color="auto" w:fill="FFFFFF"/>
        </w:rPr>
        <w:t>et al.</w:t>
      </w:r>
      <w:r w:rsidRPr="0008241C">
        <w:rPr>
          <w:noProof/>
          <w:sz w:val="22"/>
          <w:szCs w:val="22"/>
          <w:shd w:val="clear" w:color="auto" w:fill="FFFFFF"/>
        </w:rPr>
        <w:t>, 2013; UNEP-WCMC, 2016)</w:t>
      </w:r>
      <w:r w:rsidRPr="0008241C">
        <w:rPr>
          <w:sz w:val="22"/>
          <w:szCs w:val="22"/>
          <w:shd w:val="clear" w:color="auto" w:fill="FFFFFF"/>
        </w:rPr>
        <w:fldChar w:fldCharType="end"/>
      </w:r>
      <w:r w:rsidRPr="0008241C">
        <w:rPr>
          <w:sz w:val="22"/>
          <w:szCs w:val="22"/>
          <w:shd w:val="clear" w:color="auto" w:fill="FFFFFF"/>
        </w:rPr>
        <w:t xml:space="preserve">. Although historically, demand for timber resulted in the loss of forests, in recent years, human-induced land-use changes, predominantly, for agriculture, habitation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07/s00267-012-9828-3","ISSN":"0364-152X","PMID":"22476665","abstract":"We used the conversion of land use and its effects (CLUE-s) model to simulate scenarios of land-cover change in Montane mainland southeast Asia (MMSEA), a region in the midst of transformation due to rapid intensification of agriculture and expansion of regional trade markets. Simulated changes affected approximately 10 % of the MMSEA landscape between 2001 and 2025 and 16 % between 2001 and 2050. Roughly 9 % of the current vegetation, which consists of native species of trees, shrubs, and grasses, is projected to be replaced by tree plantations, tea, and other evergreen shrubs during the 50 years period. Importantly, 4 % of this transition is expected to be due to the expansion of rubber (Hevea brasiliensis), a tree plantation crop that may have important implications for local-to-regional scale hydrology because of its potentially high water consumption in the dry season.","author":[{"dropping-particle":"","family":"Fox","given":"Jefferson","non-dropping-particle":"","parse-names":false,"suffix":""},{"dropping-particle":"","family":"Vogler","given":"John B.","non-dropping-particle":"","parse-names":false,"suffix":""},{"dropping-particle":"","family":"Sen","given":"Omer L.","non-dropping-particle":"","parse-names":false,"suffix":""},{"dropping-particle":"","family":"Giambelluca","given":"Thomas W.","non-dropping-particle":"","parse-names":false,"suffix":""},{"dropping-particle":"","family":"Ziegler","given":"Alan D.","non-dropping-particle":"","parse-names":false,"suffix":""}],"container-title":"Environmental Management","id":"ITEM-1","issue":"5","issued":{"date-parts":[["2012","5","4"]]},"page":"968-979","publisher":"Springer-Verlag","title":"Simulating Land-Cover Change in Montane Mainland Southeast Asia","type":"article-journal","volume":"49"},"uris":["http://www.mendeley.com/documents/?uuid=e6b1ec1c-4e62-3177-b24f-c31c58e9a836"]},{"id":"ITEM-2","itemData":{"DOI":"10.1002/app5.147","ISSN":"20502680","PMID":"1822925864","abstract":"We estimated the current value of ecosystem services for terrestrial ecosystems in 47 countries in the Asia and the Pacific region. Currently, these provide $US14 trillion/yr. in benefits, most of which are non-marketed and do not show up in GDP. We also estimated the changes in terrestrial ecosystem services value for scenarios to the year 2050, built around the four Great Transition Initiative archetypes: (1) Market Forces (MF); (2) Fortress World (FW); (3) Policy Reform (PR); and (4) Great Transition (GT). Results show that under the MF and FW scenarios the ecosystem services value in the region continues to decline from $14 trillion/yr in 2011 to $11 and $9 trillion/yr in 2050, respectively. In the PR scenario, the value is maintained around $14 Trillion/yr in 2050 and in the GT scenario it is significantly restored to $17 Trillion/yr. We also show more detailed maps and results for 8 selected countries in the region (Bhutan, China, India, Philippines, Thailand, Cambodia, Laos, Vietnam) and compare our results with a previous national study of Bhutan. Our results indicate that adopting a set of policies like those assumed in the GT scenario would greatly enhance human wellbeing and sustainability in the region.","author":[{"dropping-particle":"","family":"Kubiszewski","given":"Ida","non-dropping-particle":"","parse-names":false,"suffix":""},{"dropping-particle":"","family":"Anderson","given":"Sharolyn J.","non-dropping-particle":"","parse-names":false,"suffix":""},{"dropping-particle":"","family":"Costanza","given":"Robert","non-dropping-particle":"","parse-names":false,"suffix":""},{"dropping-particle":"","family":"Sutton","given":"Paul C.","non-dropping-particle":"","parse-names":false,"suffix":""}],"container-title":"Asia and the Pacific Policy Studies","id":"ITEM-2","issue":"3","issued":{"date-parts":[["2016"]]},"page":"389-404","title":"The Future of Ecosystem Services in Asia and the Pacific","type":"article-journal","volume":"3"},"uris":["http://www.mendeley.com/documents/?uuid=c8d1953c-6935-4bec-9466-fb5aef87b295"]},{"id":"ITEM-3","itemData":{"DOI":"10.1007/s10113-010-0166-9","ISBN":"1436-3798","ISSN":"14363798","abstract":"One of the targets of the United Nations ‘Millennium Development Goals’ adopted in 2000 is to cut in half the number of people who are suffering from hunger between 1990 and 2015. However, crop yield growth has slowed down in much of the world because of declining investments in agricultural research, irrigation, and rural infrastructure and increasing water scarcity. New challenges to food security are posed by accelerated climatic change. Considerable uncertainties remain as to when, where and how climate change will affect agricultural production. Even less is known about how climate change might influence other aspects that determine food security, such as accessibility of food for various societal groups and the stability of food supply. This paper presents the likely impacts of thermal and hydrological stresses as a consequence of projected climate change in the future potential agriculture productivity in South Asia based on the crop simulation studies with a view to identify critical climate thresholds for sustained food productivity in the region. The study suggests that, on an aggregate level, there might not be a significant impact of global warming on food production of South Asia in the short term (&amp;lt;2°C; until 2020s), provided water for irrigation is available and agricultural pests could be kept under control. The increasing frequency of droughts and floods would, however, continue to seriously disrupt food supplies on year to year basis. In long term (2050s and beyond), productivity of Kharif crops would decline due to increased climate variability and pest incidence and virulence. Production of Rabi crops is likely to be more seriously threatened in response to 2°C warming. The net cereal production in South Asia is projected to decline at least between 4 and 10% under the most conservative climate change projections (a regional warming of 3°C) by the end of this century. In terms of the reference to UNFCCC Article 2 on dangerous anthropogenic (human-induced) interference with the climate system, the critical threshold for sustained food productivity in South Asia appears to be a rise in surface air temperature of 2°C and a marginal decline in water availability for irrigation or decrease in rainfall during the cropping season.","author":[{"dropping-particle":"","family":"Lal","given":"Murari","non-dropping-particle":"","parse-names":false,"suffix":""}],"container-title":"Regional Environmental Change","id":"ITEM-3","issue":"SUPPL. 1","issued":{"date-parts":[["2011"]]},"page":"79-94","title":"Implications of climate change in sustained agricultural productivity in South Asia","type":"article-journal","volume":"11"},"uris":["http://www.mendeley.com/documents/?uuid=0181118e-290c-475b-8a6f-c926f872ba89"]}],"mendeley":{"formattedCitation":"(Fox &lt;i&gt;et al.&lt;/i&gt;, 2012; Kubiszewski &lt;i&gt;et al.&lt;/i&gt;, 2016; Lal, 2011)","manualFormatting":"(Fox et al., 2012; Kubiszewski et al., 2016; Lal, 2011)","plainTextFormattedCitation":"(Fox et al., 2012; Kubiszewski et al., 2016; Lal, 2011)","previouslyFormattedCitation":"(Fox, Vogler, Sen, Giambelluca, &amp; Ziegler, 2012; Kubiszewski, Anderson, Costanza, &amp; Sutton, 2016; Lal, 2011)"},"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Fox </w:t>
      </w:r>
      <w:r w:rsidRPr="0008241C">
        <w:rPr>
          <w:i/>
          <w:noProof/>
          <w:sz w:val="22"/>
          <w:szCs w:val="22"/>
          <w:shd w:val="clear" w:color="auto" w:fill="FFFFFF"/>
        </w:rPr>
        <w:t>et al</w:t>
      </w:r>
      <w:r w:rsidRPr="0008241C">
        <w:rPr>
          <w:noProof/>
          <w:sz w:val="22"/>
          <w:szCs w:val="22"/>
          <w:shd w:val="clear" w:color="auto" w:fill="FFFFFF"/>
        </w:rPr>
        <w:t xml:space="preserve">., 2012; Kubiszewski </w:t>
      </w:r>
      <w:r w:rsidRPr="0008241C">
        <w:rPr>
          <w:i/>
          <w:noProof/>
          <w:sz w:val="22"/>
          <w:szCs w:val="22"/>
          <w:shd w:val="clear" w:color="auto" w:fill="FFFFFF"/>
        </w:rPr>
        <w:t>et al</w:t>
      </w:r>
      <w:r w:rsidRPr="0008241C">
        <w:rPr>
          <w:noProof/>
          <w:sz w:val="22"/>
          <w:szCs w:val="22"/>
          <w:shd w:val="clear" w:color="auto" w:fill="FFFFFF"/>
        </w:rPr>
        <w:t>., 2016; Lal, 2011)</w:t>
      </w:r>
      <w:r w:rsidRPr="0008241C">
        <w:rPr>
          <w:sz w:val="22"/>
          <w:szCs w:val="22"/>
          <w:shd w:val="clear" w:color="auto" w:fill="FFFFFF"/>
        </w:rPr>
        <w:fldChar w:fldCharType="end"/>
      </w:r>
      <w:r w:rsidRPr="0008241C">
        <w:rPr>
          <w:sz w:val="22"/>
          <w:szCs w:val="22"/>
        </w:rPr>
        <w:t xml:space="preserve">, </w:t>
      </w:r>
      <w:r w:rsidRPr="0008241C">
        <w:rPr>
          <w:sz w:val="22"/>
          <w:szCs w:val="22"/>
          <w:shd w:val="clear" w:color="auto" w:fill="FFFFFF"/>
        </w:rPr>
        <w:t xml:space="preserve">expansion of biofuel and oil palm cultivation have contributed to the bulk of the loss in the Asia-Pacific region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93/aje/kwq338","ISBN":"929225040X","abstract":"Biological diversity, or biodiversity, is the term given to the variety of life on Earth. It is the combination of life forms and their interactions with one another, and with the physical environment that has made Earth habitable for humans. Ecosystems provide the basic necessities of life, offer protection from natural disasters and disease, and are the foundation for human culture. The Millennium Ecosystem Assessment—a scientific undertaking involving over 1300 experts working in 95 countries—recently confirmed the overwhelming contributions made by natural ecosystems to human life and well-being. Yet even as we begin to better understand what is at stake, genes, species and habitats are rapidly being lost. Concern over the loss of biodiversity and the recognition of its important role in supporting human life motivated the creation, in 1992, of the Convention on Biological Diversity, a legally binding global treaty. The Convention encompasses three equally important and complementary objectives: the conservation of biodiversity, the sustainable use of its components, and the fair and equitable sharing of benefits arising out of the utilization of genetic resources. Participation in the Convention is nearly universal, a sign that our global society is well aware of the need to work together to ensure the survival of life on Earth. In 2002, the Conference of the Parties of the Convention adopted a Strategic Plan, with the mission “to achieve, by 2010, a significant reduction of the current rate of biodiversity loss at the global, regional and national level, as a contribution to poverty alleviation and to the benefit of all life on Earth”. Th is 2010 target was subsequently endorsed by the Heads of State and Government at the World Summit on Sustainable Development in Johannesburg, South Africa. Recently, world leaders meeting at the 2005 World Summit of the United Nations reiterated their commitment to meeting the 2010 target. In order to assess progress towards the 2010 Biodiversity Target, the Conference of the Parties has established supporting goals and targets and identified indicators for evaluating biodiversity status and trends. The second edition of the Global Biodiversity Outlook makes use of these indicators and targets to describe current trends in biodiversity and prospects for achieving the 2010 target. Why biodiversity loss is a concern The services provided by healthy, biodiverse ecosystems are the foundation for human well-being. How…","author":[{"dropping-particle":"","family":"CBD","given":"","non-dropping-particle":"","parse-names":false,"suffix":""}],"id":"ITEM-1","issued":{"date-parts":[["2014"]]},"number-of-pages":"155","publisher":"Secretariat of the Convention on Biological Diversity","publisher-place":"Montréal","title":"Global Biodiversity Outlook 4: A mid-term assessment of progress towards the implementation of the Strategic Plan for Biodiversity 2011-2020","type":"report"},"uris":["http://www.mendeley.com/documents/?uuid=9748bd97-2288-45aa-8072-5946a70a5750"]}],"mendeley":{"formattedCitation":"(CBD, 2014)","plainTextFormattedCitation":"(CBD, 2014)","previouslyFormattedCitation":"(CBD, 2014)"},"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CBD, 2014)</w:t>
      </w:r>
      <w:r w:rsidRPr="0008241C">
        <w:rPr>
          <w:sz w:val="22"/>
          <w:szCs w:val="22"/>
          <w:shd w:val="clear" w:color="auto" w:fill="FFFFFF"/>
        </w:rPr>
        <w:fldChar w:fldCharType="end"/>
      </w:r>
      <w:r w:rsidRPr="0008241C">
        <w:rPr>
          <w:sz w:val="22"/>
          <w:szCs w:val="22"/>
          <w:shd w:val="clear" w:color="auto" w:fill="FFFFFF"/>
        </w:rPr>
        <w:t xml:space="preserve">. </w:t>
      </w:r>
    </w:p>
    <w:p w14:paraId="3A72A1E0" w14:textId="77777777" w:rsidR="00A01204" w:rsidRPr="0008241C" w:rsidRDefault="00A01204" w:rsidP="00A01204">
      <w:pPr>
        <w:rPr>
          <w:sz w:val="22"/>
          <w:szCs w:val="22"/>
          <w:shd w:val="clear" w:color="auto" w:fill="FFFFFF"/>
        </w:rPr>
      </w:pPr>
    </w:p>
    <w:p w14:paraId="5AB8D9C0" w14:textId="77777777" w:rsidR="00A01204" w:rsidRPr="0008241C" w:rsidRDefault="00A01204" w:rsidP="00A01204">
      <w:pPr>
        <w:rPr>
          <w:rFonts w:eastAsia="MS Mincho"/>
          <w:sz w:val="22"/>
          <w:szCs w:val="22"/>
          <w:shd w:val="clear" w:color="auto" w:fill="FFFFFF"/>
          <w:lang w:eastAsia="ja-JP"/>
        </w:rPr>
      </w:pPr>
      <w:r w:rsidRPr="0008241C">
        <w:rPr>
          <w:rFonts w:eastAsia="MS Mincho"/>
          <w:noProof/>
          <w:sz w:val="22"/>
          <w:szCs w:val="22"/>
          <w:lang w:val="en-US" w:eastAsia="ja-JP"/>
        </w:rPr>
        <w:drawing>
          <wp:inline distT="0" distB="0" distL="0" distR="0" wp14:anchorId="40A056DC" wp14:editId="6230FA68">
            <wp:extent cx="5663821" cy="2300667"/>
            <wp:effectExtent l="0" t="0" r="0" b="0"/>
            <wp:docPr id="32"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710865" cy="2319777"/>
                    </a:xfrm>
                    <a:prstGeom prst="rect">
                      <a:avLst/>
                    </a:prstGeom>
                    <a:noFill/>
                    <a:ln>
                      <a:noFill/>
                    </a:ln>
                  </pic:spPr>
                </pic:pic>
              </a:graphicData>
            </a:graphic>
          </wp:inline>
        </w:drawing>
      </w:r>
    </w:p>
    <w:p w14:paraId="0086909E" w14:textId="77777777" w:rsidR="00A01204" w:rsidRPr="0008241C" w:rsidRDefault="00A01204" w:rsidP="00A01204">
      <w:pPr>
        <w:rPr>
          <w:sz w:val="22"/>
          <w:szCs w:val="22"/>
          <w:shd w:val="clear" w:color="auto" w:fill="FFFFFF"/>
        </w:rPr>
      </w:pPr>
      <w:r w:rsidRPr="0008241C">
        <w:rPr>
          <w:b/>
          <w:sz w:val="22"/>
          <w:szCs w:val="22"/>
        </w:rPr>
        <w:t xml:space="preserve">Figure 5.7 Loss in Global forest cover from 2000-2013. Source: Hansen </w:t>
      </w:r>
      <w:r w:rsidRPr="0008241C">
        <w:rPr>
          <w:b/>
          <w:i/>
          <w:sz w:val="22"/>
          <w:szCs w:val="22"/>
        </w:rPr>
        <w:t>et al</w:t>
      </w:r>
      <w:r w:rsidRPr="0008241C">
        <w:rPr>
          <w:b/>
          <w:sz w:val="22"/>
          <w:szCs w:val="22"/>
        </w:rPr>
        <w:t xml:space="preserve">. </w:t>
      </w:r>
      <w:r w:rsidRPr="0008241C">
        <w:rPr>
          <w:b/>
          <w:sz w:val="22"/>
          <w:szCs w:val="22"/>
        </w:rPr>
        <w:fldChar w:fldCharType="begin" w:fldLock="1"/>
      </w:r>
      <w:r w:rsidRPr="0008241C">
        <w:rPr>
          <w:b/>
          <w:sz w:val="22"/>
          <w:szCs w:val="22"/>
        </w:rPr>
        <w:instrText>ADDIN CSL_CITATION {"citationItems":[{"id":"ITEM-1","itemData":{"abstract":"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 LP - 853","title":"High-Resolution Global Maps of 21st-Century Forest Cover Change","type":"article-journal","volume":"342"},"suppress-author":1,"uris":["http://www.mendeley.com/documents/?uuid=ddcb3120-127d-427c-a4aa-7a732c52eb99"]}],"mendeley":{"formattedCitation":"(2013)","plainTextFormattedCitation":"(2013)","previouslyFormattedCitation":"(2013)"},"properties":{"noteIndex":0},"schema":"https://github.com/citation-style-language/schema/raw/master/csl-citation.json"}</w:instrText>
      </w:r>
      <w:r w:rsidRPr="0008241C">
        <w:rPr>
          <w:b/>
          <w:sz w:val="22"/>
          <w:szCs w:val="22"/>
        </w:rPr>
        <w:fldChar w:fldCharType="separate"/>
      </w:r>
      <w:r w:rsidRPr="0008241C">
        <w:rPr>
          <w:b/>
          <w:noProof/>
          <w:sz w:val="22"/>
          <w:szCs w:val="22"/>
        </w:rPr>
        <w:t>(2013)</w:t>
      </w:r>
      <w:r w:rsidRPr="0008241C">
        <w:rPr>
          <w:b/>
          <w:sz w:val="22"/>
          <w:szCs w:val="22"/>
        </w:rPr>
        <w:fldChar w:fldCharType="end"/>
      </w:r>
      <w:r w:rsidRPr="0008241C">
        <w:rPr>
          <w:b/>
          <w:sz w:val="22"/>
          <w:szCs w:val="22"/>
        </w:rPr>
        <w:t>.</w:t>
      </w:r>
    </w:p>
    <w:p w14:paraId="4566A629" w14:textId="77777777" w:rsidR="00A01204" w:rsidRPr="0008241C" w:rsidRDefault="00A01204" w:rsidP="00A01204">
      <w:pPr>
        <w:rPr>
          <w:rFonts w:eastAsia="MS Mincho"/>
          <w:sz w:val="22"/>
          <w:szCs w:val="22"/>
          <w:shd w:val="clear" w:color="auto" w:fill="FFFFFF"/>
          <w:lang w:eastAsia="ja-JP"/>
        </w:rPr>
      </w:pPr>
    </w:p>
    <w:p w14:paraId="0E01458C" w14:textId="00AB14A5" w:rsidR="00A01204" w:rsidRPr="0008241C" w:rsidRDefault="00A01204" w:rsidP="00A01204">
      <w:pPr>
        <w:rPr>
          <w:sz w:val="22"/>
          <w:szCs w:val="22"/>
          <w:shd w:val="clear" w:color="auto" w:fill="FFFFFF"/>
        </w:rPr>
      </w:pPr>
      <w:r w:rsidRPr="0008241C">
        <w:rPr>
          <w:sz w:val="22"/>
          <w:szCs w:val="22"/>
          <w:shd w:val="clear" w:color="auto" w:fill="FFFFFF"/>
        </w:rPr>
        <w:t>In general, further reduction of forested area, mostly in South and South-East Asia, are expected. Given the current trend, South-East Asia may lose the greatest extent of forest in future – i.e., nearly three-quarters of its original extent by the end of this century and 13 - 42</w:t>
      </w:r>
      <w:r w:rsidR="00C934E9">
        <w:rPr>
          <w:sz w:val="22"/>
          <w:szCs w:val="22"/>
          <w:shd w:val="clear" w:color="auto" w:fill="FFFFFF"/>
        </w:rPr>
        <w:t xml:space="preserve"> per cent</w:t>
      </w:r>
      <w:r w:rsidRPr="0008241C">
        <w:rPr>
          <w:sz w:val="22"/>
          <w:szCs w:val="22"/>
          <w:shd w:val="clear" w:color="auto" w:fill="FFFFFF"/>
        </w:rPr>
        <w:t xml:space="preserve"> of its original biodiversity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TREE.2004.09.006","ISSN":"0169-5347","abstract":"Southeast Asia has the highest relative rate of deforestation of any major tropical region, and could lose three quarters of its original forests by 2100 and up to 42% of its biodiversity. Here, we report on the current state of its biota and highlight the primary drivers of the threat of extinction now faced by much of the unique and rich fauna and flora of the region. Furthermore, the known impacts on the biodiversity of Southeast Asia are likely to be just the tip of the iceberg, owing to the paucity of research data. The looming Southeast Asian biodiversity disaster demands immediate and definitive actions, yet such measures continue to be constrained by socioeconomic factors, including poverty and lack of infrastructure. Any realistic solution will need to involve a multidisciplinary strategy, including political, socioeconomic and scientific input, in which all major stakeholders (government, non-government, national and international organizations) must participate.","author":[{"dropping-particle":"","family":"Sodhi","given":"Navjot S.","non-dropping-particle":"","parse-names":false,"suffix":""},{"dropping-particle":"","family":"Koh","given":"Lian Pin","non-dropping-particle":"","parse-names":false,"suffix":""},{"dropping-particle":"","family":"Brook","given":"Barry W.","non-dropping-particle":"","parse-names":false,"suffix":""},{"dropping-particle":"","family":"Ng","given":"Peter K.L.","non-dropping-particle":"","parse-names":false,"suffix":""}],"container-title":"Trends in Ecology &amp; Evolution","id":"ITEM-1","issue":"12","issued":{"date-parts":[["2004","12","1"]]},"page":"654-660","publisher":"Elsevier Current Trends","title":"Southeast Asian biodiversity: an impending disaster","type":"article-journal","volume":"19"},"uris":["http://www.mendeley.com/documents/?uuid=7a1036c9-c700-34ac-bada-5794bdf09f9f"]}],"mendeley":{"formattedCitation":"(Sodhi &lt;i&gt;et al.&lt;/i&gt;, 2004)","manualFormatting":"(Sodhi et al., 2004)","plainTextFormattedCitation":"(Sodhi et al., 2004)","previouslyFormattedCitation":"(Sodhi, Koh, Brook, &amp; Ng, 2004)"},"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Sodhi </w:t>
      </w:r>
      <w:r w:rsidRPr="0008241C">
        <w:rPr>
          <w:i/>
          <w:noProof/>
          <w:sz w:val="22"/>
          <w:szCs w:val="22"/>
          <w:shd w:val="clear" w:color="auto" w:fill="FFFFFF"/>
        </w:rPr>
        <w:t>et al</w:t>
      </w:r>
      <w:r w:rsidRPr="0008241C">
        <w:rPr>
          <w:noProof/>
          <w:sz w:val="22"/>
          <w:szCs w:val="22"/>
          <w:shd w:val="clear" w:color="auto" w:fill="FFFFFF"/>
        </w:rPr>
        <w:t>., 2004)</w:t>
      </w:r>
      <w:r w:rsidRPr="0008241C">
        <w:rPr>
          <w:sz w:val="22"/>
          <w:szCs w:val="22"/>
          <w:shd w:val="clear" w:color="auto" w:fill="FFFFFF"/>
        </w:rPr>
        <w:fldChar w:fldCharType="end"/>
      </w:r>
      <w:r w:rsidRPr="0008241C">
        <w:rPr>
          <w:sz w:val="22"/>
          <w:szCs w:val="22"/>
          <w:shd w:val="clear" w:color="auto" w:fill="FFFFFF"/>
        </w:rPr>
        <w:t xml:space="preserve">. Human intervention in forested areas, especially for biofuel expansion, will continue to dominate future conversion of forested areas, particularly in South-East Asia. For instance, a study by Raunikar </w:t>
      </w:r>
      <w:r w:rsidRPr="0008241C">
        <w:rPr>
          <w:i/>
          <w:sz w:val="22"/>
          <w:szCs w:val="22"/>
          <w:shd w:val="clear" w:color="auto" w:fill="FFFFFF"/>
        </w:rPr>
        <w:t>et al</w:t>
      </w:r>
      <w:r w:rsidRPr="0008241C">
        <w:rPr>
          <w:sz w:val="22"/>
          <w:szCs w:val="22"/>
          <w:shd w:val="clear" w:color="auto" w:fill="FFFFFF"/>
        </w:rPr>
        <w:t xml:space="preserv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forpol.2009.09.013","ISBN":"1389-9341","ISSN":"13899341","abstract":"The Global Forest Products Model (GFPM) was modified to link the forest sector to two scenarios of the Intergovernmental Panel on Climate Change (IPCC), and to represent the utilization of fuelwood and industrial roundwood to produce biofuels. The scenarios examined were a subset of the \"story lines\" prepared by the IPCC. Each scenario has projections of population and gross domestic product. These projections were used as input in the GFPM simulations. The IPCC also makes projections of forest area, which were integrated in the timber supply sub-model of the GFPM. The IPCC scenarios also predict bioenergy production. These projections were used in the GFPM to determine forest area, forest stock, and the demand, supply, prices, and trade of forest products up to 2060. The main finding concerns the important impact of the high demand for biofuels implied in some of the IPCC scenarios. In particular, scenario A1B would induce a nearly 6-fold increase in the world demand for fuelwood by 2060. As a result, the real price of fuelwood would rise and converge towards the price of industrial roundwood by about 2025. At that point, industrial roundwood, which was used in the past to manufacture sawnwood, panels, and pulp, would begin to be used for energy production. The price of all wood would then continue to rise steadily up to 2060, and the price of manufactured product would increase in concert. The high fuelwood harvest would imply ecologically stressed forests in several countries, even under scenario A2 with a nearly 3-fold increase in fuelwood production by 2060. © 2009 Elsevier B.V. All rights reserved.","author":[{"dropping-particle":"","family":"Raunikar","given":"Ronald","non-dropping-particle":"","parse-names":false,"suffix":""},{"dropping-particle":"","family":"Buongiorno","given":"Joseph","non-dropping-particle":"","parse-names":false,"suffix":""},{"dropping-particle":"","family":"Turner","given":"James A.","non-dropping-particle":"","parse-names":false,"suffix":""},{"dropping-particle":"","family":"Zhu","given":"Shushuai","non-dropping-particle":"","parse-names":false,"suffix":""}],"container-title":"Forest Policy and Economics","id":"ITEM-1","issue":"1","issued":{"date-parts":[["2010"]]},"page":"48-56","publisher":"Elsevier B.V.","title":"Global outlook for wood and forests with the bioenergy demand implied by scenarios of the Intergovernmental Panel on Climate Change","type":"article-journal","volume":"12"},"suppress-author":1,"uris":["http://www.mendeley.com/documents/?uuid=5448b8be-a10b-46df-a1f8-32651be2c0be"]}],"mendeley":{"formattedCitation":"(2010)","plainTextFormattedCitation":"(2010)","previouslyFormattedCitation":"(2010)"},"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2010)</w:t>
      </w:r>
      <w:r w:rsidRPr="0008241C">
        <w:rPr>
          <w:sz w:val="22"/>
          <w:szCs w:val="22"/>
          <w:shd w:val="clear" w:color="auto" w:fill="FFFFFF"/>
        </w:rPr>
        <w:fldChar w:fldCharType="end"/>
      </w:r>
      <w:r w:rsidRPr="0008241C">
        <w:rPr>
          <w:sz w:val="22"/>
          <w:szCs w:val="22"/>
          <w:shd w:val="clear" w:color="auto" w:fill="FFFFFF"/>
        </w:rPr>
        <w:t xml:space="preserve"> estimated annual growth rate of 1.04-1.94</w:t>
      </w:r>
      <w:r w:rsidR="00C934E9">
        <w:rPr>
          <w:sz w:val="22"/>
          <w:szCs w:val="22"/>
          <w:shd w:val="clear" w:color="auto" w:fill="FFFFFF"/>
        </w:rPr>
        <w:t xml:space="preserve"> per cent</w:t>
      </w:r>
      <w:r w:rsidRPr="0008241C">
        <w:rPr>
          <w:sz w:val="22"/>
          <w:szCs w:val="22"/>
          <w:shd w:val="clear" w:color="auto" w:fill="FFFFFF"/>
        </w:rPr>
        <w:t xml:space="preserve"> per year for biofuel sector in Asia (up to 2060). Some projections, nonetheless, also show that the loss of forest might slow down slightly by 2030, due to the expansion of planted forests and commercial forestry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worlddev.2014.01.020","ISBN":"0305-750X, 0305-750X","ISSN":"0305750X","abstract":"We present an innovative global-to-local modeling approach to analyze impacts of uncertain and complex futures on Vietnam's economy via changes in land use patterns. Socio-economic changes are shown to have major implications for the Vietnamese landscape, including natural forest losses with negative consequences for biodiversity and greenhouse gas emissions, and losses of paddy rice and other agricultural lands in the Red River Delta and the Mekong River delta. Climate-related flood risks in these areas further threaten the population, economic assets, and food security. The scenarios reveal the importance of investments in agriculture, land markets, and climate change mitigation and adaptation. ?? 2014 Elsevier Ltd.","author":[{"dropping-particle":"","family":"Rutten","given":"Martine","non-dropping-particle":"","parse-names":false,"suffix":""},{"dropping-particle":"","family":"Dijk","given":"Michiel","non-dropping-particle":"Van","parse-names":false,"suffix":""},{"dropping-particle":"","family":"Rooij","given":"Wilbert","non-dropping-particle":"Van","parse-names":false,"suffix":""},{"dropping-particle":"","family":"Hilderink","given":"Henk","non-dropping-particle":"","parse-names":false,"suffix":""}],"container-title":"World Development","id":"ITEM-1","issued":{"date-parts":[["2014"]]},"page":"29-46","publisher":"Elsevier Ltd","title":"Land use dynamics, climate change, and food security in Vietnam: A global-to-local modeling approach","type":"article-journal","volume":"59"},"uris":["http://www.mendeley.com/documents/?uuid=7902d502-0046-403e-99be-fba70866a985"]},{"id":"ITEM-2","itemData":{"DOI":"10.1016/J.FORECO.2015.03.014","ISSN":"0378-1127","abstract":"There is strong interest in gaining an informed view of changes likely to occur in forest area and the impacts of these changes on production forestry and forest conservation. Despite the complexity of underlying causes, it is largely accepted that deforestation is mainly focused in the tropics and driven by conversion to agriculture. Similarly, energy demand and GDP are largely determining wood consumption and production. Based on these assumptions, we built a model predicting natural forests and planted forests’ evolution in the next 15years, and compared the results of the modelling with survey results from country expertise. The results suggest that on a global level, forest resources loss is likely to slow down. The forests that are most at risk of conversion were clearly identified within the tropical domain, while the forest under protected areas showed very little risk of being converted to other land uses in the near future.","author":[{"dropping-particle":"","family":"d’Annunzio","given":"Rémi","non-dropping-particle":"","parse-names":false,"suffix":""},{"dropping-particle":"","family":"Sandker","given":"Marieke","non-dropping-particle":"","parse-names":false,"suffix":""},{"dropping-particle":"","family":"Finegold","given":"Yelena","non-dropping-particle":"","parse-names":false,"suffix":""},{"dropping-particle":"","family":"Min","given":"Zhang","non-dropping-particle":"","parse-names":false,"suffix":""}],"container-title":"Forest Ecology and Management","id":"ITEM-2","issued":{"date-parts":[["2015","9","7"]]},"page":"124-133","publisher":"Elsevier","title":"Projecting global forest area towards 2030","type":"article-journal","volume":"352"},"uris":["http://www.mendeley.com/documents/?uuid=a5123791-52b9-3bc3-95af-ddd7f678af8b"]}],"mendeley":{"formattedCitation":"(d’Annunzio &lt;i&gt;et al.&lt;/i&gt;, 2015; Rutten &lt;i&gt;et al.&lt;/i&gt;, 2014)","manualFormatting":"(d’Annunzio et al., 2015; Rutten et al., 2014)","plainTextFormattedCitation":"(d’Annunzio et al., 2015; Rutten et al., 2014)","previouslyFormattedCitation":"(d’Annunzio, Sandker, Finegold, &amp; Min, 2015; Rutten, Van Dijk, Van Rooij, &amp; Hilderink, 2014)"},"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d’Annunzio </w:t>
      </w:r>
      <w:r w:rsidRPr="0008241C">
        <w:rPr>
          <w:i/>
          <w:noProof/>
          <w:sz w:val="22"/>
          <w:szCs w:val="22"/>
          <w:shd w:val="clear" w:color="auto" w:fill="FFFFFF"/>
        </w:rPr>
        <w:t>et al</w:t>
      </w:r>
      <w:r w:rsidRPr="0008241C">
        <w:rPr>
          <w:noProof/>
          <w:sz w:val="22"/>
          <w:szCs w:val="22"/>
          <w:shd w:val="clear" w:color="auto" w:fill="FFFFFF"/>
        </w:rPr>
        <w:t xml:space="preserve">., 2015; Rutten </w:t>
      </w:r>
      <w:r w:rsidRPr="0008241C">
        <w:rPr>
          <w:i/>
          <w:noProof/>
          <w:sz w:val="22"/>
          <w:szCs w:val="22"/>
          <w:shd w:val="clear" w:color="auto" w:fill="FFFFFF"/>
        </w:rPr>
        <w:t>et al</w:t>
      </w:r>
      <w:r w:rsidRPr="0008241C">
        <w:rPr>
          <w:noProof/>
          <w:sz w:val="22"/>
          <w:szCs w:val="22"/>
          <w:shd w:val="clear" w:color="auto" w:fill="FFFFFF"/>
        </w:rPr>
        <w:t>., 2014)</w:t>
      </w:r>
      <w:r w:rsidRPr="0008241C">
        <w:rPr>
          <w:sz w:val="22"/>
          <w:szCs w:val="22"/>
          <w:shd w:val="clear" w:color="auto" w:fill="FFFFFF"/>
        </w:rPr>
        <w:fldChar w:fldCharType="end"/>
      </w:r>
      <w:r w:rsidRPr="0008241C">
        <w:rPr>
          <w:sz w:val="22"/>
          <w:szCs w:val="22"/>
          <w:shd w:val="clear" w:color="auto" w:fill="FFFFFF"/>
        </w:rPr>
        <w:t xml:space="preserve">. Although this might partially cater to an increasing wood-demand, especially from region’s growing economies, this will not necessarily make sufficient positive impact in the future state of biodiversity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FORECO.2015.03.014","ISSN":"0378-1127","abstract":"There is strong interest in gaining an informed view of changes likely to occur in forest area and the impacts of these changes on production forestry and forest conservation. Despite the complexity of underlying causes, it is largely accepted that deforestation is mainly focused in the tropics and driven by conversion to agriculture. Similarly, energy demand and GDP are largely determining wood consumption and production. Based on these assumptions, we built a model predicting natural forests and planted forests’ evolution in the next 15years, and compared the results of the modelling with survey results from country expertise. The results suggest that on a global level, forest resources loss is likely to slow down. The forests that are most at risk of conversion were clearly identified within the tropical domain, while the forest under protected areas showed very little risk of being converted to other land uses in the near future.","author":[{"dropping-particle":"","family":"d’Annunzio","given":"Rémi","non-dropping-particle":"","parse-names":false,"suffix":""},{"dropping-particle":"","family":"Sandker","given":"Marieke","non-dropping-particle":"","parse-names":false,"suffix":""},{"dropping-particle":"","family":"Finegold","given":"Yelena","non-dropping-particle":"","parse-names":false,"suffix":""},{"dropping-particle":"","family":"Min","given":"Zhang","non-dropping-particle":"","parse-names":false,"suffix":""}],"container-title":"Forest Ecology and Management","id":"ITEM-1","issued":{"date-parts":[["2015","9","7"]]},"page":"124-133","publisher":"Elsevier","title":"Projecting global forest area towards 2030","type":"article-journal","volume":"352"},"uris":["http://www.mendeley.com/documents/?uuid=a5123791-52b9-3bc3-95af-ddd7f678af8b"]}],"mendeley":{"formattedCitation":"(d’Annunzio &lt;i&gt;et al.&lt;/i&gt;, 2015)","plainTextFormattedCitation":"(d’Annunzio et al., 2015)","previouslyFormattedCitation":"(d’Annunzio et al., 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d’Annunzio </w:t>
      </w:r>
      <w:r w:rsidRPr="0008241C">
        <w:rPr>
          <w:i/>
          <w:noProof/>
          <w:sz w:val="22"/>
          <w:szCs w:val="22"/>
          <w:shd w:val="clear" w:color="auto" w:fill="FFFFFF"/>
        </w:rPr>
        <w:t>et al.</w:t>
      </w:r>
      <w:r w:rsidRPr="0008241C">
        <w:rPr>
          <w:noProof/>
          <w:sz w:val="22"/>
          <w:szCs w:val="22"/>
          <w:shd w:val="clear" w:color="auto" w:fill="FFFFFF"/>
        </w:rPr>
        <w:t>, 2015)</w:t>
      </w:r>
      <w:r w:rsidRPr="0008241C">
        <w:rPr>
          <w:sz w:val="22"/>
          <w:szCs w:val="22"/>
          <w:shd w:val="clear" w:color="auto" w:fill="FFFFFF"/>
        </w:rPr>
        <w:fldChar w:fldCharType="end"/>
      </w:r>
      <w:r w:rsidRPr="0008241C">
        <w:rPr>
          <w:sz w:val="22"/>
          <w:szCs w:val="22"/>
          <w:shd w:val="clear" w:color="auto" w:fill="FFFFFF"/>
        </w:rPr>
        <w:t xml:space="preserve">. </w:t>
      </w:r>
    </w:p>
    <w:p w14:paraId="61D5B1D9" w14:textId="77777777" w:rsidR="00A01204" w:rsidRPr="0008241C" w:rsidRDefault="00A01204" w:rsidP="00A01204">
      <w:pPr>
        <w:rPr>
          <w:sz w:val="22"/>
          <w:szCs w:val="22"/>
          <w:shd w:val="clear" w:color="auto" w:fill="FFFFFF"/>
        </w:rPr>
      </w:pPr>
    </w:p>
    <w:p w14:paraId="5E14AF31" w14:textId="47D75213" w:rsidR="00A01204" w:rsidRPr="0008241C" w:rsidRDefault="00A01204" w:rsidP="00A01204">
      <w:pPr>
        <w:rPr>
          <w:sz w:val="22"/>
          <w:szCs w:val="22"/>
          <w:shd w:val="clear" w:color="auto" w:fill="FFFFFF"/>
        </w:rPr>
      </w:pPr>
      <w:r w:rsidRPr="0008241C">
        <w:rPr>
          <w:sz w:val="22"/>
          <w:szCs w:val="22"/>
          <w:shd w:val="clear" w:color="auto" w:fill="FFFFFF"/>
        </w:rPr>
        <w:t>Significant species loss is, thus, expected in major biodiversity hotspots across the Asia-Pacific region (see Box 5.2). However, in the future, the region’s protected areas, currently about 13.7</w:t>
      </w:r>
      <w:r w:rsidR="00C934E9">
        <w:rPr>
          <w:sz w:val="22"/>
          <w:szCs w:val="22"/>
          <w:shd w:val="clear" w:color="auto" w:fill="FFFFFF"/>
        </w:rPr>
        <w:t xml:space="preserve"> per cent</w:t>
      </w:r>
      <w:r w:rsidRPr="0008241C">
        <w:rPr>
          <w:sz w:val="22"/>
          <w:szCs w:val="22"/>
          <w:shd w:val="clear" w:color="auto" w:fill="FFFFFF"/>
        </w:rPr>
        <w:t xml:space="preserve"> of the total land area, will continue to possess much of the remaining biodiversity and, in general, will remain unaltered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93/aje/kwq338","ISBN":"929225040X","abstract":"Biological diversity, or biodiversity, is the term given to the variety of life on Earth. It is the combination of life forms and their interactions with one another, and with the physical environment that has made Earth habitable for humans. Ecosystems provide the basic necessities of life, offer protection from natural disasters and disease, and are the foundation for human culture. The Millennium Ecosystem Assessment—a scientific undertaking involving over 1300 experts working in 95 countries—recently confirmed the overwhelming contributions made by natural ecosystems to human life and well-being. Yet even as we begin to better understand what is at stake, genes, species and habitats are rapidly being lost. Concern over the loss of biodiversity and the recognition of its important role in supporting human life motivated the creation, in 1992, of the Convention on Biological Diversity, a legally binding global treaty. The Convention encompasses three equally important and complementary objectives: the conservation of biodiversity, the sustainable use of its components, and the fair and equitable sharing of benefits arising out of the utilization of genetic resources. Participation in the Convention is nearly universal, a sign that our global society is well aware of the need to work together to ensure the survival of life on Earth. In 2002, the Conference of the Parties of the Convention adopted a Strategic Plan, with the mission “to achieve, by 2010, a significant reduction of the current rate of biodiversity loss at the global, regional and national level, as a contribution to poverty alleviation and to the benefit of all life on Earth”. Th is 2010 target was subsequently endorsed by the Heads of State and Government at the World Summit on Sustainable Development in Johannesburg, South Africa. Recently, world leaders meeting at the 2005 World Summit of the United Nations reiterated their commitment to meeting the 2010 target. In order to assess progress towards the 2010 Biodiversity Target, the Conference of the Parties has established supporting goals and targets and identified indicators for evaluating biodiversity status and trends. The second edition of the Global Biodiversity Outlook makes use of these indicators and targets to describe current trends in biodiversity and prospects for achieving the 2010 target. Why biodiversity loss is a concern The services provided by healthy, biodiverse ecosystems are the foundation for human well-being. How…","author":[{"dropping-particle":"","family":"CBD","given":"","non-dropping-particle":"","parse-names":false,"suffix":""}],"id":"ITEM-1","issued":{"date-parts":[["2014"]]},"number-of-pages":"155","publisher":"Secretariat of the Convention on Biological Diversity","publisher-place":"Montréal","title":"Global Biodiversity Outlook 4: A mid-term assessment of progress towards the implementation of the Strategic Plan for Biodiversity 2011-2020","type":"report"},"uris":["http://www.mendeley.com/documents/?uuid=9748bd97-2288-45aa-8072-5946a70a5750"]}],"mendeley":{"formattedCitation":"(CBD, 2014)","plainTextFormattedCitation":"(CBD, 2014)","previouslyFormattedCitation":"(CBD, 2014)"},"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CBD, 2014)</w:t>
      </w:r>
      <w:r w:rsidRPr="0008241C">
        <w:rPr>
          <w:sz w:val="22"/>
          <w:szCs w:val="22"/>
          <w:shd w:val="clear" w:color="auto" w:fill="FFFFFF"/>
        </w:rPr>
        <w:fldChar w:fldCharType="end"/>
      </w:r>
      <w:r w:rsidRPr="0008241C">
        <w:rPr>
          <w:sz w:val="22"/>
          <w:szCs w:val="22"/>
          <w:shd w:val="clear" w:color="auto" w:fill="FFFFFF"/>
        </w:rPr>
        <w:t xml:space="preserve">. </w:t>
      </w:r>
    </w:p>
    <w:p w14:paraId="5A91D114" w14:textId="77777777" w:rsidR="00A01204" w:rsidRPr="0008241C" w:rsidRDefault="00A01204" w:rsidP="00A01204">
      <w:pPr>
        <w:rPr>
          <w:sz w:val="22"/>
          <w:szCs w:val="22"/>
          <w:shd w:val="clear" w:color="auto" w:fill="FFFFFF"/>
        </w:rPr>
      </w:pPr>
    </w:p>
    <w:p w14:paraId="270EC3C9" w14:textId="54801890" w:rsidR="00A01204" w:rsidRPr="0008241C" w:rsidRDefault="00A01204" w:rsidP="00A01204">
      <w:pPr>
        <w:rPr>
          <w:sz w:val="22"/>
          <w:szCs w:val="22"/>
          <w:shd w:val="clear" w:color="auto" w:fill="FFFFFF"/>
        </w:rPr>
      </w:pPr>
      <w:r w:rsidRPr="0008241C">
        <w:rPr>
          <w:sz w:val="22"/>
          <w:szCs w:val="22"/>
          <w:shd w:val="clear" w:color="auto" w:fill="FFFFFF"/>
        </w:rPr>
        <w:t xml:space="preserve">Among material contribution from forest ecosystems, wood-demand and production will increase across the region. However, much of the demand will be catered by planted forests. As figure 5.8 suggests, share of planted forests are consistently rising in the Asia-Pacific region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FAO","given":"","non-dropping-particle":"","parse-names":false,"suffix":""}],"id":"ITEM-1","issued":{"date-parts":[["2010"]]},"publisher-place":"Bangkok","title":"Asia-Pacific forests and forestry to 2020. Forest Policy Brief 01 Asia-Pacific Forestry Commission","type":"report"},"uris":["http://www.mendeley.com/documents/?uuid=b8599576-2c86-4186-a491-31d7ef7ef9f8"]}],"mendeley":{"formattedCitation":"(FAO, 2010)","plainTextFormattedCitation":"(FAO, 2010)","previouslyFormattedCitation":"(FAO, 2010)"},"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FAO, 2010)</w:t>
      </w:r>
      <w:r w:rsidRPr="0008241C">
        <w:rPr>
          <w:sz w:val="22"/>
          <w:szCs w:val="22"/>
          <w:shd w:val="clear" w:color="auto" w:fill="FFFFFF"/>
        </w:rPr>
        <w:fldChar w:fldCharType="end"/>
      </w:r>
      <w:r w:rsidRPr="0008241C">
        <w:rPr>
          <w:sz w:val="22"/>
          <w:szCs w:val="22"/>
          <w:shd w:val="clear" w:color="auto" w:fill="FFFFFF"/>
        </w:rPr>
        <w:t>. Public and private investments in planted forests, particularly in South and East Asia, may lead to some improvement in forest cover as well as cater to about 83 and 96</w:t>
      </w:r>
      <w:r w:rsidR="00C934E9">
        <w:rPr>
          <w:sz w:val="22"/>
          <w:szCs w:val="22"/>
          <w:shd w:val="clear" w:color="auto" w:fill="FFFFFF"/>
        </w:rPr>
        <w:t xml:space="preserve"> per cent</w:t>
      </w:r>
      <w:r w:rsidRPr="0008241C">
        <w:rPr>
          <w:sz w:val="22"/>
          <w:szCs w:val="22"/>
          <w:shd w:val="clear" w:color="auto" w:fill="FFFFFF"/>
        </w:rPr>
        <w:t xml:space="preserve"> of future wood demand respectively (2050)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FORECO.2015.03.014","ISSN":"0378-1127","abstract":"There is strong interest in gaining an informed view of changes likely to occur in forest area and the impacts of these changes on production forestry and forest conservation. Despite the complexity of underlying causes, it is largely accepted that deforestation is mainly focused in the tropics and driven by conversion to agriculture. Similarly, energy demand and GDP are largely determining wood consumption and production. Based on these assumptions, we built a model predicting natural forests and planted forests’ evolution in the next 15years, and compared the results of the modelling with survey results from country expertise. The results suggest that on a global level, forest resources loss is likely to slow down. The forests that are most at risk of conversion were clearly identified within the tropical domain, while the forest under protected areas showed very little risk of being converted to other land uses in the near future.","author":[{"dropping-particle":"","family":"d’Annunzio","given":"Rémi","non-dropping-particle":"","parse-names":false,"suffix":""},{"dropping-particle":"","family":"Sandker","given":"Marieke","non-dropping-particle":"","parse-names":false,"suffix":""},{"dropping-particle":"","family":"Finegold","given":"Yelena","non-dropping-particle":"","parse-names":false,"suffix":""},{"dropping-particle":"","family":"Min","given":"Zhang","non-dropping-particle":"","parse-names":false,"suffix":""}],"container-title":"Forest Ecology and Management","id":"ITEM-1","issued":{"date-parts":[["2015","9","7"]]},"page":"124-133","publisher":"Elsevier","title":"Projecting global forest area towards 2030","type":"article-journal","volume":"352"},"uris":["http://www.mendeley.com/documents/?uuid=a5123791-52b9-3bc3-95af-ddd7f678af8b"]}],"mendeley":{"formattedCitation":"(d’Annunzio &lt;i&gt;et al.&lt;/i&gt;, 2015)","plainTextFormattedCitation":"(d’Annunzio et al., 2015)","previouslyFormattedCitation":"(d’Annunzio et al., 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d’Annunzio </w:t>
      </w:r>
      <w:r w:rsidRPr="0008241C">
        <w:rPr>
          <w:i/>
          <w:noProof/>
          <w:sz w:val="22"/>
          <w:szCs w:val="22"/>
          <w:shd w:val="clear" w:color="auto" w:fill="FFFFFF"/>
        </w:rPr>
        <w:t>et al.</w:t>
      </w:r>
      <w:r w:rsidRPr="0008241C">
        <w:rPr>
          <w:noProof/>
          <w:sz w:val="22"/>
          <w:szCs w:val="22"/>
          <w:shd w:val="clear" w:color="auto" w:fill="FFFFFF"/>
        </w:rPr>
        <w:t>, 2015)</w:t>
      </w:r>
      <w:r w:rsidRPr="0008241C">
        <w:rPr>
          <w:sz w:val="22"/>
          <w:szCs w:val="22"/>
          <w:shd w:val="clear" w:color="auto" w:fill="FFFFFF"/>
        </w:rPr>
        <w:fldChar w:fldCharType="end"/>
      </w:r>
      <w:r w:rsidRPr="0008241C">
        <w:rPr>
          <w:sz w:val="22"/>
          <w:szCs w:val="22"/>
          <w:shd w:val="clear" w:color="auto" w:fill="FFFFFF"/>
        </w:rPr>
        <w:t xml:space="preserve">. In addition, international support for forestry schemes such as REDD/REDD-plus will also offer improvement in forest cover, particularly in the developing </w:t>
      </w:r>
      <w:r w:rsidRPr="0008241C">
        <w:rPr>
          <w:sz w:val="22"/>
          <w:szCs w:val="22"/>
          <w:shd w:val="clear" w:color="auto" w:fill="FFFFFF"/>
        </w:rPr>
        <w:lastRenderedPageBreak/>
        <w:t xml:space="preserve">countries. Degraded grasslands and heavily degraded forests in the region may, thus, become economically lucrative for plantation development. In addition, abandoned farmland in East Asia would enable some degree of ‘passive restoration'. As a consequence of this passive restoration, forest cover is likely to increase. For example d’Annunzio </w:t>
      </w:r>
      <w:r w:rsidRPr="0008241C">
        <w:rPr>
          <w:i/>
          <w:sz w:val="22"/>
          <w:szCs w:val="22"/>
          <w:shd w:val="clear" w:color="auto" w:fill="FFFFFF"/>
        </w:rPr>
        <w:t>et al</w:t>
      </w:r>
      <w:r w:rsidRPr="0008241C">
        <w:rPr>
          <w:sz w:val="22"/>
          <w:szCs w:val="22"/>
          <w:shd w:val="clear" w:color="auto" w:fill="FFFFFF"/>
        </w:rPr>
        <w:t xml:space="preserv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FORECO.2015.03.014","ISSN":"0378-1127","abstract":"There is strong interest in gaining an informed view of changes likely to occur in forest area and the impacts of these changes on production forestry and forest conservation. Despite the complexity of underlying causes, it is largely accepted that deforestation is mainly focused in the tropics and driven by conversion to agriculture. Similarly, energy demand and GDP are largely determining wood consumption and production. Based on these assumptions, we built a model predicting natural forests and planted forests’ evolution in the next 15years, and compared the results of the modelling with survey results from country expertise. The results suggest that on a global level, forest resources loss is likely to slow down. The forests that are most at risk of conversion were clearly identified within the tropical domain, while the forest under protected areas showed very little risk of being converted to other land uses in the near future.","author":[{"dropping-particle":"","family":"d’Annunzio","given":"Rémi","non-dropping-particle":"","parse-names":false,"suffix":""},{"dropping-particle":"","family":"Sandker","given":"Marieke","non-dropping-particle":"","parse-names":false,"suffix":""},{"dropping-particle":"","family":"Finegold","given":"Yelena","non-dropping-particle":"","parse-names":false,"suffix":""},{"dropping-particle":"","family":"Min","given":"Zhang","non-dropping-particle":"","parse-names":false,"suffix":""}],"container-title":"Forest Ecology and Management","id":"ITEM-1","issued":{"date-parts":[["2015","9","7"]]},"page":"124-133","publisher":"Elsevier","title":"Projecting global forest area towards 2030","type":"article-journal","volume":"352"},"suppress-author":1,"uris":["http://www.mendeley.com/documents/?uuid=a5123791-52b9-3bc3-95af-ddd7f678af8b"]}],"mendeley":{"formattedCitation":"(2015)","plainTextFormattedCitation":"(2015)","previouslyFormattedCitation":"(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2015)</w:t>
      </w:r>
      <w:r w:rsidRPr="0008241C">
        <w:rPr>
          <w:sz w:val="22"/>
          <w:szCs w:val="22"/>
          <w:shd w:val="clear" w:color="auto" w:fill="FFFFFF"/>
        </w:rPr>
        <w:fldChar w:fldCharType="end"/>
      </w:r>
      <w:r w:rsidRPr="0008241C">
        <w:rPr>
          <w:sz w:val="22"/>
          <w:szCs w:val="22"/>
          <w:shd w:val="clear" w:color="auto" w:fill="FFFFFF"/>
        </w:rPr>
        <w:t xml:space="preserve"> estimated that forest cover in Asia is expected to increase marginally, from 593 million ha to 604 million ha by 2030. However, despite some projection in forest cover and timber production, there is a significant lack of future projections concerning Non-Timber Forest Products (NTFPs), which includes a broad range of commodities, including honey, wax, and medicine. These are equally important for the well-being for a vast section of communities, particularly in poverty reduction for forest-dependent communities. Moreover, loss of traditional species (mostly flowering plants) might lead to a reduction of traditional health benefits for the indigenous people and local communitie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uris":["http://www.mendeley.com/documents/?uuid=6887e614-ed90-46f3-9571-84e896f4a74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Millennium Ecosystem Assessment, 2005)</w:t>
      </w:r>
      <w:r w:rsidRPr="0008241C">
        <w:rPr>
          <w:sz w:val="22"/>
          <w:szCs w:val="22"/>
          <w:shd w:val="clear" w:color="auto" w:fill="FFFFFF"/>
        </w:rPr>
        <w:fldChar w:fldCharType="end"/>
      </w:r>
      <w:r w:rsidRPr="0008241C">
        <w:rPr>
          <w:sz w:val="22"/>
          <w:szCs w:val="22"/>
          <w:shd w:val="clear" w:color="auto" w:fill="FFFFFF"/>
        </w:rPr>
        <w:t>.</w:t>
      </w:r>
    </w:p>
    <w:p w14:paraId="7C79AF7C" w14:textId="77777777" w:rsidR="00A01204" w:rsidRPr="0008241C" w:rsidRDefault="00A01204" w:rsidP="00A01204">
      <w:pPr>
        <w:rPr>
          <w:sz w:val="22"/>
          <w:szCs w:val="22"/>
          <w:shd w:val="clear" w:color="auto" w:fill="FFFFFF"/>
        </w:rPr>
      </w:pPr>
    </w:p>
    <w:p w14:paraId="634E3476"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0C034260" wp14:editId="74160123">
            <wp:extent cx="5690234" cy="2682932"/>
            <wp:effectExtent l="0" t="0" r="0" b="0"/>
            <wp:docPr id="42"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712055" cy="2693221"/>
                    </a:xfrm>
                    <a:prstGeom prst="rect">
                      <a:avLst/>
                    </a:prstGeom>
                    <a:noFill/>
                    <a:ln>
                      <a:noFill/>
                    </a:ln>
                  </pic:spPr>
                </pic:pic>
              </a:graphicData>
            </a:graphic>
          </wp:inline>
        </w:drawing>
      </w:r>
    </w:p>
    <w:p w14:paraId="4A3F7BFE" w14:textId="77777777" w:rsidR="00A01204" w:rsidRPr="0008241C" w:rsidRDefault="00A01204" w:rsidP="00A01204">
      <w:pPr>
        <w:rPr>
          <w:sz w:val="22"/>
          <w:szCs w:val="22"/>
        </w:rPr>
      </w:pPr>
      <w:r w:rsidRPr="0008241C">
        <w:rPr>
          <w:b/>
          <w:sz w:val="22"/>
          <w:szCs w:val="22"/>
        </w:rPr>
        <w:t xml:space="preserve">Figure 5.8 Observed trend in forest category shows a growing inclination to planted forest, both by public and private sector, to meet industrial and commercial demand. Source: FAO </w:t>
      </w:r>
      <w:r w:rsidRPr="0008241C">
        <w:rPr>
          <w:b/>
          <w:sz w:val="22"/>
          <w:szCs w:val="22"/>
        </w:rPr>
        <w:fldChar w:fldCharType="begin" w:fldLock="1"/>
      </w:r>
      <w:r w:rsidRPr="0008241C">
        <w:rPr>
          <w:b/>
          <w:sz w:val="22"/>
          <w:szCs w:val="22"/>
        </w:rPr>
        <w:instrText>ADDIN CSL_CITATION {"citationItems":[{"id":"ITEM-1","itemData":{"author":[{"dropping-particle":"","family":"FAO","given":"","non-dropping-particle":"","parse-names":false,"suffix":""}],"id":"ITEM-1","issued":{"date-parts":[["2010"]]},"publisher-place":"Bangkok","title":"Asia-Pacific forests and forestry to 2020. Forest Policy Brief 01 Asia-Pacific Forestry Commission","type":"report"},"suppress-author":1,"uris":["http://www.mendeley.com/documents/?uuid=b8599576-2c86-4186-a491-31d7ef7ef9f8"]}],"mendeley":{"formattedCitation":"(2010)","plainTextFormattedCitation":"(2010)","previouslyFormattedCitation":"(2010)"},"properties":{"noteIndex":0},"schema":"https://github.com/citation-style-language/schema/raw/master/csl-citation.json"}</w:instrText>
      </w:r>
      <w:r w:rsidRPr="0008241C">
        <w:rPr>
          <w:b/>
          <w:sz w:val="22"/>
          <w:szCs w:val="22"/>
        </w:rPr>
        <w:fldChar w:fldCharType="separate"/>
      </w:r>
      <w:r w:rsidRPr="0008241C">
        <w:rPr>
          <w:b/>
          <w:noProof/>
          <w:sz w:val="22"/>
          <w:szCs w:val="22"/>
        </w:rPr>
        <w:t>(2010)</w:t>
      </w:r>
      <w:r w:rsidRPr="0008241C">
        <w:rPr>
          <w:b/>
          <w:sz w:val="22"/>
          <w:szCs w:val="22"/>
        </w:rPr>
        <w:fldChar w:fldCharType="end"/>
      </w:r>
      <w:r w:rsidRPr="0008241C">
        <w:rPr>
          <w:b/>
          <w:sz w:val="22"/>
          <w:szCs w:val="22"/>
        </w:rPr>
        <w:t>.</w:t>
      </w:r>
    </w:p>
    <w:p w14:paraId="0084930C"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shd w:val="clear" w:color="auto" w:fill="FFFFFF"/>
          <w:lang w:eastAsia="ja-JP"/>
        </w:rPr>
      </w:pPr>
    </w:p>
    <w:p w14:paraId="7909E9AE" w14:textId="77777777" w:rsidR="00A01204" w:rsidRPr="0008241C" w:rsidRDefault="00A01204" w:rsidP="00A01204">
      <w:pPr>
        <w:rPr>
          <w:sz w:val="22"/>
          <w:szCs w:val="22"/>
          <w:lang w:eastAsia="ja-JP"/>
        </w:rPr>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A01204" w:rsidRPr="0008241C" w14:paraId="74248C47" w14:textId="77777777" w:rsidTr="00642B4F">
        <w:trPr>
          <w:jc w:val="center"/>
        </w:trPr>
        <w:tc>
          <w:tcPr>
            <w:tcW w:w="9595" w:type="dxa"/>
            <w:shd w:val="clear" w:color="auto" w:fill="auto"/>
          </w:tcPr>
          <w:p w14:paraId="0C56AC81" w14:textId="77777777" w:rsidR="00A01204" w:rsidRPr="0008241C" w:rsidRDefault="00A01204" w:rsidP="00A01204">
            <w:pPr>
              <w:rPr>
                <w:b/>
                <w:sz w:val="22"/>
                <w:szCs w:val="22"/>
              </w:rPr>
            </w:pPr>
            <w:r w:rsidRPr="0008241C">
              <w:rPr>
                <w:b/>
                <w:sz w:val="22"/>
                <w:szCs w:val="22"/>
              </w:rPr>
              <w:t>Box 5.2. Reconciling Oil Palm and Rubber cultivation with agriculture/forest conservation</w:t>
            </w:r>
          </w:p>
        </w:tc>
      </w:tr>
      <w:tr w:rsidR="00A01204" w:rsidRPr="0008241C" w14:paraId="15458898" w14:textId="77777777" w:rsidTr="00642B4F">
        <w:trPr>
          <w:jc w:val="center"/>
        </w:trPr>
        <w:tc>
          <w:tcPr>
            <w:tcW w:w="9595" w:type="dxa"/>
            <w:shd w:val="clear" w:color="auto" w:fill="auto"/>
          </w:tcPr>
          <w:p w14:paraId="39268192" w14:textId="77777777" w:rsidR="00A01204" w:rsidRPr="0008241C" w:rsidDel="00E7593B" w:rsidRDefault="00A01204" w:rsidP="00A01204">
            <w:pPr>
              <w:rPr>
                <w:b/>
                <w:sz w:val="22"/>
                <w:szCs w:val="22"/>
              </w:rPr>
            </w:pPr>
          </w:p>
        </w:tc>
      </w:tr>
      <w:tr w:rsidR="00A01204" w:rsidRPr="0008241C" w14:paraId="405C87D7" w14:textId="77777777" w:rsidTr="00642B4F">
        <w:trPr>
          <w:jc w:val="center"/>
        </w:trPr>
        <w:tc>
          <w:tcPr>
            <w:tcW w:w="9595" w:type="dxa"/>
            <w:shd w:val="clear" w:color="auto" w:fill="auto"/>
          </w:tcPr>
          <w:p w14:paraId="2795FECB" w14:textId="77777777" w:rsidR="00A01204" w:rsidRPr="0008241C" w:rsidRDefault="00A01204" w:rsidP="00A01204">
            <w:pPr>
              <w:rPr>
                <w:b/>
                <w:sz w:val="22"/>
                <w:szCs w:val="22"/>
              </w:rPr>
            </w:pPr>
            <w:r w:rsidRPr="0008241C">
              <w:rPr>
                <w:sz w:val="22"/>
                <w:szCs w:val="22"/>
              </w:rPr>
              <w:t xml:space="preserve">Palm oil is the world’s most important vegetable oil regarding production quantity. Indonesia, the world’s largest palm oil producer, plans to double its production by 2020, which may have implications for other national priorities of rice production, forest and biodiversity protection, and carbon conservation. Koh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73/pnas.1012681107","ISBN":"0027-8424","ISSN":"0027-8424","PMID":"20511535","abstract":"Palm oil is the world's most important vegetable oil in terms of production quantity. Indonesia, the world's largest palm-oil producer, plans to double its production by 2020, with unclear implications for the other national priorities of food (rice) production, forest and biodiversity protection, and carbon conservation. We modeled the outcomes of alternative development scenarios and show that every single-priority scenario had substantial tradeoffs associated with other priorities. The exception was a hybrid approach wherein expansion targeted degraded and agricultural lands that are most productive for oil palm, least suitable for food cultivation, and contain the lowest carbon stocks. This approach avoided any loss in forest or biodiversity and substantially ameliorated the impacts of oil-palm expansion on carbon stocks (limiting net loss to 191.6 million tons) and annual food production capacity (loss of 1.9 million tons). Our results suggest that the environmental and land-use tradeoffs associated with oil-palm expansion can be largely avoided through the implementation of a properly planned and spatially explicit development strategy.","author":[{"dropping-particle":"","family":"Koh","given":"Lian Pin","non-dropping-particle":"","parse-names":false,"suffix":""},{"dropping-particle":"","family":"Ghazoul","given":"Jaboury","non-dropping-particle":"","parse-names":false,"suffix":""}],"container-title":"Proceedings of the National Academy of Sciences of the United States of America","id":"ITEM-1","issue":"24","issued":{"date-parts":[["2010"]]},"page":"11140-11144","title":"Spatially explicit scenario analysis for reconciling agricultural expansion, forest protection, and carbon conservation in Indonesia.","type":"article-journal","volume":"107"},"suppress-author":1,"uris":["http://www.mendeley.com/documents/?uuid=d6ef836a-c7f4-4491-b7ad-3badeaa625ed"]}],"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xml:space="preserve"> modeled the outcomes of alternative development plans and found that a </w:t>
            </w:r>
            <w:r w:rsidRPr="0008241C">
              <w:rPr>
                <w:i/>
                <w:sz w:val="22"/>
                <w:szCs w:val="22"/>
              </w:rPr>
              <w:t>hybrid approach</w:t>
            </w:r>
            <w:r w:rsidRPr="0008241C">
              <w:rPr>
                <w:sz w:val="22"/>
                <w:szCs w:val="22"/>
              </w:rPr>
              <w:t xml:space="preserve"> wherein oil palm expansion targeted degraded and agricultural lands were most suited. This approach avoided any loss in forest or biodiversity and substantially ameliorated the impacts of oil-palm expansion on carbon stocks (limiting net loss to 191.6 million tons) and annual food production capacity (loss of 1.9 million tons). Similarly, strong international demand for natural rubber is driving the expansion of industrial-scale and smallholder monoculture plantations, with &gt;2 million ha established during the last decade. Mainland South-East Asia and Southwest China represent the epicenter of rapid rubber expansion </w:t>
            </w:r>
            <w:r w:rsidRPr="0008241C">
              <w:rPr>
                <w:sz w:val="22"/>
                <w:szCs w:val="22"/>
              </w:rPr>
              <w:fldChar w:fldCharType="begin" w:fldLock="1"/>
            </w:r>
            <w:r w:rsidRPr="0008241C">
              <w:rPr>
                <w:sz w:val="22"/>
                <w:szCs w:val="22"/>
              </w:rPr>
              <w:instrText>ADDIN CSL_CITATION {"citationItems":[{"id":"ITEM-1","itemData":{"DOI":"10.1111/conl.12170","ISBN":"1755-263X","ISSN":"1755263X","PMID":"19148066","abstract":"Strong international demand for natural rubber is driving expansion of industrial-scale and smallholder monoculture plantations, with &gt;2 million ha established during the last decade. Mainland Southeast Asia and Southwest China represent the epicenter of rapid rubber expansion; here we review impacts on forest ecosystems and biodiversity. We estimate that 4.3-8.5 million ha of additional rubber plantations are required to meet projected demand by 2024, threatening significant areas of Asian forest, including many protected areas. Uncertainties concern the potential for yield intensification of existing cultivation to mitigate demand for new rubber area, versus potential displacement of rubber by more profitable oil palm. Our review of available studies indicates that conversion of forests or swidden agriculture to monoculture rubber negatively impacts bird, bat and invertebrate biodiversity. However, rubber agroforests in some areas of Southeast Asia support a subset of forest biodiversity in landscapes that retain little natural forest. Work is urgently needed to: improve understanding of whether land-sparing or land-sharing rubber cultivation will best serve biodiversity conservation, investigate the potential to accommodate biodiversity within existing rubber-dominated landscapes while maintaining yields, and ensure rigorous biodiversity and social standards via the development of a sustainability initiative. © 2015 The Authors Conservation Letters published by Wiley Periodicals, Inc.","author":[{"dropping-particle":"","family":"Warren-Thomas","given":"Eleanor","non-dropping-particle":"","parse-names":false,"suffix":""},{"dropping-particle":"","family":"Dolman","given":"Paul M.","non-dropping-particle":"","parse-names":false,"suffix":""},{"dropping-particle":"","family":"Edwards","given":"David P.","non-dropping-particle":"","parse-names":false,"suffix":""}],"container-title":"Conservation Letters","id":"ITEM-1","issue":"4","issued":{"date-parts":[["2015"]]},"page":"230-241","title":"Increasing Demand for Natural Rubber Necessitates a Robust Sustainability Initiative to Mitigate Impacts on Tropical Biodiversity","type":"article-journal","volume":"8"},"uris":["http://www.mendeley.com/documents/?uuid=0a811348-2a4d-48db-b35a-5fc66a08d632"]}],"mendeley":{"formattedCitation":"(Warren-Thomas &lt;i&gt;et al.&lt;/i&gt;, 2015)","manualFormatting":"(Warren-Thomas et al., 2015)","plainTextFormattedCitation":"(Warren-Thomas et al., 2015)","previouslyFormattedCitation":"(Warren-Thomas, Dolman, &amp; Edwards, 2015)"},"properties":{"noteIndex":0},"schema":"https://github.com/citation-style-language/schema/raw/master/csl-citation.json"}</w:instrText>
            </w:r>
            <w:r w:rsidRPr="0008241C">
              <w:rPr>
                <w:sz w:val="22"/>
                <w:szCs w:val="22"/>
              </w:rPr>
              <w:fldChar w:fldCharType="separate"/>
            </w:r>
            <w:r w:rsidRPr="0008241C">
              <w:rPr>
                <w:noProof/>
                <w:sz w:val="22"/>
                <w:szCs w:val="22"/>
              </w:rPr>
              <w:t xml:space="preserve">(Warren-Thomas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Their study indicates that 4.3–8.5 million ha of additional rubber plantations are required to meet projected demand by 2024, threatening significant areas of Asian forest, including many protected areas with negative impacts on negatively impacts bird, bat and invertebrate biodiversity. However, rubber agroforests in some areas of South-East Asia support a subset of forest biodiversity in landscapes that are again degraded or retain little natural forest.</w:t>
            </w:r>
          </w:p>
        </w:tc>
      </w:tr>
    </w:tbl>
    <w:p w14:paraId="38D411A2" w14:textId="77777777" w:rsidR="00A01204" w:rsidRPr="0008241C" w:rsidRDefault="00A01204" w:rsidP="00A01204">
      <w:pPr>
        <w:rPr>
          <w:sz w:val="22"/>
          <w:szCs w:val="22"/>
        </w:rPr>
      </w:pPr>
    </w:p>
    <w:p w14:paraId="3AB5351D" w14:textId="77777777" w:rsidR="00A01204" w:rsidRPr="0008241C" w:rsidRDefault="00A01204" w:rsidP="00A01204">
      <w:pPr>
        <w:rPr>
          <w:b/>
          <w:i/>
          <w:sz w:val="24"/>
          <w:szCs w:val="22"/>
        </w:rPr>
      </w:pPr>
      <w:r w:rsidRPr="0008241C">
        <w:rPr>
          <w:sz w:val="22"/>
          <w:szCs w:val="22"/>
        </w:rPr>
        <w:t xml:space="preserve">What are the implications of these changes to the Asia-Pacific region in terms of magnitudes? The resulting changes in forest ecosystem services for example can increase the income in these countries (e.g. oil palm and timber exports are a huge foreign exchange earner, which increase GDP) but </w:t>
      </w:r>
      <w:r w:rsidRPr="0008241C">
        <w:rPr>
          <w:sz w:val="22"/>
          <w:szCs w:val="22"/>
        </w:rPr>
        <w:lastRenderedPageBreak/>
        <w:t xml:space="preserve">decreases the value of the forest capital. The distribution of these impacts will be different across different strata of the society. A study by </w:t>
      </w:r>
      <w:r w:rsidRPr="0008241C">
        <w:rPr>
          <w:sz w:val="22"/>
          <w:szCs w:val="22"/>
          <w:u w:color="BD6427"/>
        </w:rPr>
        <w:t xml:space="preserve">Gundimeda and Atkinson </w:t>
      </w:r>
      <w:r w:rsidRPr="0008241C">
        <w:rPr>
          <w:sz w:val="22"/>
          <w:szCs w:val="22"/>
          <w:u w:color="BD6427"/>
        </w:rPr>
        <w:fldChar w:fldCharType="begin" w:fldLock="1"/>
      </w:r>
      <w:r w:rsidRPr="0008241C">
        <w:rPr>
          <w:sz w:val="22"/>
          <w:szCs w:val="22"/>
          <w:u w:color="BD6427"/>
        </w:rPr>
        <w:instrText>ADDIN CSL_CITATION {"citationItems":[{"id":"ITEM-1","itemData":{"author":[{"dropping-particle":"","family":"Gundimeda","given":"Haripriya","non-dropping-particle":"","parse-names":false,"suffix":""},{"dropping-particle":"","family":"Atkinson","given":"Giles","non-dropping-particle":"","parse-names":false,"suffix":""}],"container-title":"Inclusive Wealth Report 2014. Measuring progress toward sustainability.","editor":[{"dropping-particle":"","family":"UNESCO/UNU‐IHDP","given":"","non-dropping-particle":"","parse-names":false,"suffix":""},{"dropping-particle":"","family":"UNEP","given":"","non-dropping-particle":"","parse-names":false,"suffix":""}],"id":"ITEM-1","issued":{"date-parts":[["2014"]]},"publisher":"Cambridge: Cambridge University Press.","title":"Forest wealth of Nations","type":"chapter"},"label":"section","suppress-author":1,"uris":["http://www.mendeley.com/documents/?uuid=8b892497-6f61-4179-bbe3-0927fa241c57"]}],"mendeley":{"formattedCitation":"(2014)","plainTextFormattedCitation":"(2014)","previouslyFormattedCitation":"(2014)"},"properties":{"noteIndex":0},"schema":"https://github.com/citation-style-language/schema/raw/master/csl-citation.json"}</w:instrText>
      </w:r>
      <w:r w:rsidRPr="0008241C">
        <w:rPr>
          <w:sz w:val="22"/>
          <w:szCs w:val="22"/>
          <w:u w:color="BD6427"/>
        </w:rPr>
        <w:fldChar w:fldCharType="separate"/>
      </w:r>
      <w:r w:rsidRPr="0008241C">
        <w:rPr>
          <w:noProof/>
          <w:sz w:val="22"/>
          <w:szCs w:val="22"/>
          <w:u w:color="BD6427"/>
        </w:rPr>
        <w:t>(2014)</w:t>
      </w:r>
      <w:r w:rsidRPr="0008241C">
        <w:rPr>
          <w:sz w:val="22"/>
          <w:szCs w:val="22"/>
          <w:u w:color="BD6427"/>
        </w:rPr>
        <w:fldChar w:fldCharType="end"/>
      </w:r>
      <w:r w:rsidRPr="0008241C">
        <w:rPr>
          <w:sz w:val="22"/>
          <w:szCs w:val="22"/>
          <w:u w:color="BD6427"/>
        </w:rPr>
        <w:t xml:space="preserve"> illustrated these trade-offs between the growth in income and changes in forest capital in different countries in the Asia-Pacific region classified by the income groups for the period 1990-2010. The study has illustrated the trade-offs between population growth, income growth and forest wealth (Figure 5.9). Table 5.1 shows the trade-offs in some countries of the Asia-Pacific region covered by each ecosystems and the changes in the unit values, of these ecosystems. The global GDP has also increased as well as the loss in ecosystem services. For instance, Costanza </w:t>
      </w:r>
      <w:r w:rsidRPr="0008241C">
        <w:rPr>
          <w:i/>
          <w:sz w:val="22"/>
          <w:szCs w:val="22"/>
          <w:u w:color="BD6427"/>
        </w:rPr>
        <w:t>et al</w:t>
      </w:r>
      <w:r w:rsidRPr="0008241C">
        <w:rPr>
          <w:sz w:val="22"/>
          <w:szCs w:val="22"/>
          <w:u w:color="BD6427"/>
        </w:rPr>
        <w:t xml:space="preserve">. </w:t>
      </w:r>
      <w:r w:rsidRPr="0008241C">
        <w:rPr>
          <w:sz w:val="22"/>
          <w:szCs w:val="22"/>
          <w:u w:color="BD6427"/>
        </w:rPr>
        <w:fldChar w:fldCharType="begin" w:fldLock="1"/>
      </w:r>
      <w:r w:rsidRPr="0008241C">
        <w:rPr>
          <w:sz w:val="22"/>
          <w:szCs w:val="22"/>
          <w:u w:color="BD6427"/>
        </w:rPr>
        <w:instrText>ADDIN CSL_CITATION {"citationItems":[{"id":"ITEM-1","itemData":{"DOI":"10.1016/J.GLOENVCHA.2014.04.002","ISSN":"0959-3780","abstract":"In 1997, the global value o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nd $145trillion/yr (assuming only unit values changed), both in 2007 $US. From this we estimated the loss of eco-services from 1997 to 2011 due to land use change at $4.3–20.2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d":{"date-parts":[["2014","5","1"]]},"page":"152-158","publisher":"Pergamon","title":"Changes in the global value of ecosystem services","type":"article-journal","volume":"26"},"label":"section","suppress-author":1,"uris":["http://www.mendeley.com/documents/?uuid=9881e9dc-36f4-36a1-a34c-c37af028761c"]}],"mendeley":{"formattedCitation":"(2014)","plainTextFormattedCitation":"(2014)","previouslyFormattedCitation":"(2014)"},"properties":{"noteIndex":0},"schema":"https://github.com/citation-style-language/schema/raw/master/csl-citation.json"}</w:instrText>
      </w:r>
      <w:r w:rsidRPr="0008241C">
        <w:rPr>
          <w:sz w:val="22"/>
          <w:szCs w:val="22"/>
          <w:u w:color="BD6427"/>
        </w:rPr>
        <w:fldChar w:fldCharType="separate"/>
      </w:r>
      <w:r w:rsidRPr="0008241C">
        <w:rPr>
          <w:noProof/>
          <w:sz w:val="22"/>
          <w:szCs w:val="22"/>
          <w:u w:color="BD6427"/>
        </w:rPr>
        <w:t>(2014)</w:t>
      </w:r>
      <w:r w:rsidRPr="0008241C">
        <w:rPr>
          <w:sz w:val="22"/>
          <w:szCs w:val="22"/>
          <w:u w:color="BD6427"/>
        </w:rPr>
        <w:fldChar w:fldCharType="end"/>
      </w:r>
      <w:r w:rsidRPr="0008241C">
        <w:rPr>
          <w:sz w:val="22"/>
          <w:szCs w:val="22"/>
          <w:u w:color="BD6427"/>
        </w:rPr>
        <w:t xml:space="preserve"> showed that between 1997 and 2011, the global value of ecosystem services decreased by an estimated $20 trillion per year due to land use change, a loss approximating around one-third of the global GDP. </w:t>
      </w:r>
    </w:p>
    <w:p w14:paraId="54C37B64" w14:textId="77777777" w:rsidR="00A01204" w:rsidRPr="0008241C" w:rsidRDefault="00A01204" w:rsidP="00A01204">
      <w:pPr>
        <w:tabs>
          <w:tab w:val="left" w:pos="2297"/>
        </w:tabs>
        <w:rPr>
          <w:sz w:val="22"/>
          <w:szCs w:val="22"/>
          <w:u w:color="BD6427"/>
        </w:rPr>
      </w:pPr>
    </w:p>
    <w:p w14:paraId="6A618DB5" w14:textId="77777777" w:rsidR="00A01204" w:rsidRPr="0008241C" w:rsidRDefault="00A01204" w:rsidP="00A01204">
      <w:pPr>
        <w:rPr>
          <w:sz w:val="22"/>
          <w:szCs w:val="22"/>
          <w:u w:color="BD6427"/>
        </w:rPr>
      </w:pPr>
      <w:r w:rsidRPr="0008241C">
        <w:rPr>
          <w:noProof/>
          <w:sz w:val="22"/>
          <w:szCs w:val="22"/>
          <w:u w:color="BD6427"/>
          <w:lang w:val="en-US" w:eastAsia="ja-JP"/>
        </w:rPr>
        <w:drawing>
          <wp:inline distT="0" distB="0" distL="0" distR="0" wp14:anchorId="0B3698A0" wp14:editId="4889DDCF">
            <wp:extent cx="5740570" cy="5242020"/>
            <wp:effectExtent l="0" t="0" r="0" b="0"/>
            <wp:docPr id="4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765273" cy="5264577"/>
                    </a:xfrm>
                    <a:prstGeom prst="rect">
                      <a:avLst/>
                    </a:prstGeom>
                    <a:noFill/>
                    <a:ln>
                      <a:noFill/>
                    </a:ln>
                  </pic:spPr>
                </pic:pic>
              </a:graphicData>
            </a:graphic>
          </wp:inline>
        </w:drawing>
      </w:r>
    </w:p>
    <w:p w14:paraId="3B86458D" w14:textId="77777777" w:rsidR="00A01204" w:rsidRPr="0008241C" w:rsidRDefault="00A01204" w:rsidP="00A01204">
      <w:pPr>
        <w:rPr>
          <w:b/>
          <w:sz w:val="22"/>
          <w:szCs w:val="22"/>
          <w:u w:color="BD6427"/>
        </w:rPr>
      </w:pPr>
      <w:bookmarkStart w:id="1529" w:name="_Toc479337991"/>
      <w:r w:rsidRPr="0008241C">
        <w:rPr>
          <w:b/>
          <w:sz w:val="22"/>
          <w:szCs w:val="22"/>
        </w:rPr>
        <w:t>Figure 5.9 Trade-offs between economic growth (GDP) and forest wealth. Source</w:t>
      </w:r>
      <w:r w:rsidRPr="0008241C">
        <w:rPr>
          <w:b/>
          <w:sz w:val="22"/>
          <w:szCs w:val="22"/>
          <w:u w:color="BD6427"/>
        </w:rPr>
        <w:t xml:space="preserve">: Gundimeda and Atkinson </w:t>
      </w:r>
      <w:r w:rsidRPr="0008241C">
        <w:rPr>
          <w:b/>
          <w:sz w:val="22"/>
          <w:szCs w:val="22"/>
          <w:u w:color="BD6427"/>
        </w:rPr>
        <w:fldChar w:fldCharType="begin" w:fldLock="1"/>
      </w:r>
      <w:r w:rsidRPr="0008241C">
        <w:rPr>
          <w:b/>
          <w:sz w:val="22"/>
          <w:szCs w:val="22"/>
          <w:u w:color="BD6427"/>
        </w:rPr>
        <w:instrText>ADDIN CSL_CITATION {"citationItems":[{"id":"ITEM-1","itemData":{"author":[{"dropping-particle":"","family":"Gundimeda","given":"Haripriya","non-dropping-particle":"","parse-names":false,"suffix":""},{"dropping-particle":"","family":"Atkinson","given":"Giles","non-dropping-particle":"","parse-names":false,"suffix":""}],"container-title":"Inclusive Wealth Report 2014. Measuring progress toward sustainability.","editor":[{"dropping-particle":"","family":"UNESCO/UNU‐IHDP","given":"","non-dropping-particle":"","parse-names":false,"suffix":""},{"dropping-particle":"","family":"UNEP","given":"","non-dropping-particle":"","parse-names":false,"suffix":""}],"id":"ITEM-1","issued":{"date-parts":[["2014"]]},"publisher":"Cambridge: Cambridge University Press.","title":"Forest wealth of Nations","type":"chapter"},"label":"section","suppress-author":1,"uris":["http://www.mendeley.com/documents/?uuid=8b892497-6f61-4179-bbe3-0927fa241c57"]}],"mendeley":{"formattedCitation":"(2014)","plainTextFormattedCitation":"(2014)","previouslyFormattedCitation":"(2014)"},"properties":{"noteIndex":0},"schema":"https://github.com/citation-style-language/schema/raw/master/csl-citation.json"}</w:instrText>
      </w:r>
      <w:r w:rsidRPr="0008241C">
        <w:rPr>
          <w:b/>
          <w:sz w:val="22"/>
          <w:szCs w:val="22"/>
          <w:u w:color="BD6427"/>
        </w:rPr>
        <w:fldChar w:fldCharType="separate"/>
      </w:r>
      <w:r w:rsidRPr="0008241C">
        <w:rPr>
          <w:b/>
          <w:noProof/>
          <w:sz w:val="22"/>
          <w:szCs w:val="22"/>
          <w:u w:color="BD6427"/>
        </w:rPr>
        <w:t>(2014)</w:t>
      </w:r>
      <w:r w:rsidRPr="0008241C">
        <w:rPr>
          <w:b/>
          <w:sz w:val="22"/>
          <w:szCs w:val="22"/>
          <w:u w:color="BD6427"/>
        </w:rPr>
        <w:fldChar w:fldCharType="end"/>
      </w:r>
      <w:r w:rsidRPr="0008241C">
        <w:rPr>
          <w:b/>
          <w:sz w:val="22"/>
          <w:szCs w:val="22"/>
          <w:u w:color="BD6427"/>
        </w:rPr>
        <w:t>.</w:t>
      </w:r>
    </w:p>
    <w:p w14:paraId="2927022C" w14:textId="77777777" w:rsidR="00A01204" w:rsidRPr="0008241C" w:rsidRDefault="00A01204" w:rsidP="00A01204">
      <w:pPr>
        <w:rPr>
          <w:sz w:val="22"/>
          <w:szCs w:val="22"/>
          <w:u w:color="BD6427"/>
        </w:rPr>
      </w:pPr>
    </w:p>
    <w:p w14:paraId="588B248E"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u w:color="BD6427"/>
        </w:rPr>
      </w:pPr>
      <w:r w:rsidRPr="0008241C">
        <w:rPr>
          <w:sz w:val="22"/>
          <w:szCs w:val="22"/>
          <w:u w:color="BD6427"/>
        </w:rPr>
        <w:br w:type="page"/>
      </w:r>
    </w:p>
    <w:p w14:paraId="6D063BDE" w14:textId="77777777" w:rsidR="00A01204" w:rsidRPr="0008241C" w:rsidRDefault="00A01204" w:rsidP="00A01204">
      <w:pPr>
        <w:rPr>
          <w:sz w:val="22"/>
          <w:szCs w:val="22"/>
          <w:u w:color="BD6427"/>
        </w:rPr>
      </w:pPr>
    </w:p>
    <w:p w14:paraId="23339D26"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530" w:name="_Ref480646899"/>
      <w:bookmarkEnd w:id="1529"/>
      <w:r w:rsidRPr="0008241C">
        <w:rPr>
          <w:b/>
          <w:kern w:val="2"/>
          <w:sz w:val="22"/>
          <w:szCs w:val="22"/>
          <w:lang w:eastAsia="ja-JP"/>
        </w:rPr>
        <w:t>Table 5.</w:t>
      </w:r>
      <w:bookmarkEnd w:id="1530"/>
      <w:r w:rsidRPr="0008241C">
        <w:rPr>
          <w:b/>
          <w:kern w:val="2"/>
          <w:sz w:val="22"/>
          <w:szCs w:val="22"/>
          <w:lang w:eastAsia="ja-JP"/>
        </w:rPr>
        <w:t>1.</w:t>
      </w:r>
      <w:r w:rsidRPr="0008241C">
        <w:rPr>
          <w:b/>
          <w:kern w:val="2"/>
          <w:sz w:val="22"/>
          <w:szCs w:val="22"/>
          <w:u w:color="BD6427"/>
          <w:lang w:eastAsia="ja-JP"/>
        </w:rPr>
        <w:t xml:space="preserve"> Changes in forest wealth and per capita forest wealth vis-a-vis GDP for some countries in the Asia-Pacific region. Source: Gundimeda and Atkinson (2014).</w:t>
      </w:r>
    </w:p>
    <w:tbl>
      <w:tblPr>
        <w:tblStyle w:val="TableGrid4"/>
        <w:tblW w:w="0" w:type="auto"/>
        <w:tblLook w:val="04A0" w:firstRow="1" w:lastRow="0" w:firstColumn="1" w:lastColumn="0" w:noHBand="0" w:noVBand="1"/>
      </w:tblPr>
      <w:tblGrid>
        <w:gridCol w:w="3002"/>
        <w:gridCol w:w="3006"/>
        <w:gridCol w:w="3008"/>
      </w:tblGrid>
      <w:tr w:rsidR="00A01204" w:rsidRPr="0008241C" w14:paraId="2AC7F0DF" w14:textId="77777777" w:rsidTr="00642B4F">
        <w:tc>
          <w:tcPr>
            <w:tcW w:w="3078" w:type="dxa"/>
          </w:tcPr>
          <w:p w14:paraId="0E208B0E" w14:textId="77777777" w:rsidR="00A01204" w:rsidRPr="0008241C" w:rsidRDefault="00A01204" w:rsidP="00A01204">
            <w:pPr>
              <w:keepNext/>
              <w:keepLines/>
              <w:spacing w:before="240"/>
              <w:outlineLvl w:val="0"/>
              <w:rPr>
                <w:rFonts w:ascii="Times New Roman" w:hAnsi="Times New Roman"/>
                <w:b/>
                <w:u w:color="BD6427"/>
              </w:rPr>
            </w:pPr>
          </w:p>
        </w:tc>
        <w:tc>
          <w:tcPr>
            <w:tcW w:w="3079" w:type="dxa"/>
          </w:tcPr>
          <w:p w14:paraId="1183602C"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Changes in absolute forest wealth, 1990-2010</w:t>
            </w:r>
          </w:p>
        </w:tc>
        <w:tc>
          <w:tcPr>
            <w:tcW w:w="3079" w:type="dxa"/>
          </w:tcPr>
          <w:p w14:paraId="780D216B"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Per capita changes in forest wealth</w:t>
            </w:r>
          </w:p>
        </w:tc>
      </w:tr>
      <w:tr w:rsidR="00A01204" w:rsidRPr="0008241C" w14:paraId="4824D3C9" w14:textId="77777777" w:rsidTr="00642B4F">
        <w:tc>
          <w:tcPr>
            <w:tcW w:w="3078" w:type="dxa"/>
          </w:tcPr>
          <w:p w14:paraId="53705D2C"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Growth in GDP while investing in forest capital</w:t>
            </w:r>
          </w:p>
        </w:tc>
        <w:tc>
          <w:tcPr>
            <w:tcW w:w="3079" w:type="dxa"/>
          </w:tcPr>
          <w:p w14:paraId="18B349BD" w14:textId="77777777" w:rsidR="00A01204" w:rsidRPr="0008241C" w:rsidRDefault="00A01204" w:rsidP="00A01204">
            <w:pPr>
              <w:rPr>
                <w:rFonts w:ascii="Times New Roman" w:hAnsi="Times New Roman"/>
                <w:u w:color="BD6427"/>
              </w:rPr>
            </w:pPr>
            <w:r w:rsidRPr="0008241C">
              <w:rPr>
                <w:rFonts w:ascii="Times New Roman" w:hAnsi="Times New Roman"/>
                <w:u w:color="BD6427"/>
              </w:rPr>
              <w:t>China, India, Japan, Vietnam, Malaysia, Philippines</w:t>
            </w:r>
          </w:p>
        </w:tc>
        <w:tc>
          <w:tcPr>
            <w:tcW w:w="3079" w:type="dxa"/>
          </w:tcPr>
          <w:p w14:paraId="31208897" w14:textId="77777777" w:rsidR="00A01204" w:rsidRPr="0008241C" w:rsidRDefault="00A01204" w:rsidP="00A01204">
            <w:pPr>
              <w:rPr>
                <w:rFonts w:ascii="Times New Roman" w:hAnsi="Times New Roman"/>
                <w:u w:color="BD6427"/>
              </w:rPr>
            </w:pPr>
            <w:r w:rsidRPr="0008241C">
              <w:rPr>
                <w:rFonts w:ascii="Times New Roman" w:hAnsi="Times New Roman"/>
                <w:u w:color="BD6427"/>
              </w:rPr>
              <w:t>China, Vietnam, Japan</w:t>
            </w:r>
          </w:p>
        </w:tc>
      </w:tr>
      <w:tr w:rsidR="00A01204" w:rsidRPr="0008241C" w14:paraId="15DF9597" w14:textId="77777777" w:rsidTr="00642B4F">
        <w:tc>
          <w:tcPr>
            <w:tcW w:w="3078" w:type="dxa"/>
          </w:tcPr>
          <w:p w14:paraId="47DD9212"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Growth in GDP while depleting forest capital</w:t>
            </w:r>
          </w:p>
        </w:tc>
        <w:tc>
          <w:tcPr>
            <w:tcW w:w="3079" w:type="dxa"/>
          </w:tcPr>
          <w:p w14:paraId="1A39A464" w14:textId="77777777" w:rsidR="00A01204" w:rsidRPr="0008241C" w:rsidRDefault="00A01204" w:rsidP="00A01204">
            <w:pPr>
              <w:rPr>
                <w:rFonts w:ascii="Times New Roman" w:hAnsi="Times New Roman"/>
                <w:u w:color="BD6427"/>
              </w:rPr>
            </w:pPr>
            <w:r w:rsidRPr="0008241C">
              <w:rPr>
                <w:rFonts w:ascii="Times New Roman" w:hAnsi="Times New Roman"/>
                <w:u w:color="BD6427"/>
              </w:rPr>
              <w:t>Indonesia, Myanmar, Thailand, PNG, Nepal, Pakistan, Bangladesh</w:t>
            </w:r>
          </w:p>
        </w:tc>
        <w:tc>
          <w:tcPr>
            <w:tcW w:w="3079" w:type="dxa"/>
          </w:tcPr>
          <w:p w14:paraId="306460BA" w14:textId="77777777" w:rsidR="00A01204" w:rsidRPr="0008241C" w:rsidRDefault="00A01204" w:rsidP="00A01204">
            <w:pPr>
              <w:rPr>
                <w:rFonts w:ascii="Times New Roman" w:hAnsi="Times New Roman"/>
                <w:u w:color="BD6427"/>
              </w:rPr>
            </w:pPr>
            <w:r w:rsidRPr="0008241C">
              <w:rPr>
                <w:rFonts w:ascii="Times New Roman" w:hAnsi="Times New Roman"/>
                <w:u w:color="BD6427"/>
              </w:rPr>
              <w:t>Indonesia, Myanmar, Thailand, PNG, Nepal, Pakistan, Bangladesh, Malaysia, Philippines</w:t>
            </w:r>
          </w:p>
        </w:tc>
      </w:tr>
      <w:tr w:rsidR="00A01204" w:rsidRPr="0008241C" w14:paraId="5A2EE49A" w14:textId="77777777" w:rsidTr="00642B4F">
        <w:tc>
          <w:tcPr>
            <w:tcW w:w="3078" w:type="dxa"/>
          </w:tcPr>
          <w:p w14:paraId="3D7A896A"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Decline in GDP while declining forest capital</w:t>
            </w:r>
          </w:p>
        </w:tc>
        <w:tc>
          <w:tcPr>
            <w:tcW w:w="3079" w:type="dxa"/>
          </w:tcPr>
          <w:p w14:paraId="20F66CE5" w14:textId="77777777" w:rsidR="00A01204" w:rsidRPr="0008241C" w:rsidRDefault="00A01204" w:rsidP="00A01204">
            <w:pPr>
              <w:rPr>
                <w:rFonts w:ascii="Times New Roman" w:hAnsi="Times New Roman"/>
                <w:u w:color="BD6427"/>
              </w:rPr>
            </w:pPr>
            <w:r w:rsidRPr="0008241C">
              <w:rPr>
                <w:rFonts w:ascii="Times New Roman" w:hAnsi="Times New Roman"/>
                <w:u w:color="BD6427"/>
              </w:rPr>
              <w:t xml:space="preserve"> --</w:t>
            </w:r>
          </w:p>
        </w:tc>
        <w:tc>
          <w:tcPr>
            <w:tcW w:w="3079" w:type="dxa"/>
          </w:tcPr>
          <w:p w14:paraId="28BC4850" w14:textId="77777777" w:rsidR="00A01204" w:rsidRPr="0008241C" w:rsidRDefault="00A01204" w:rsidP="00A01204">
            <w:pPr>
              <w:rPr>
                <w:rFonts w:ascii="Times New Roman" w:hAnsi="Times New Roman"/>
                <w:u w:color="BD6427"/>
              </w:rPr>
            </w:pPr>
            <w:r w:rsidRPr="0008241C">
              <w:rPr>
                <w:rFonts w:ascii="Times New Roman" w:hAnsi="Times New Roman"/>
                <w:u w:color="BD6427"/>
              </w:rPr>
              <w:t>--</w:t>
            </w:r>
          </w:p>
        </w:tc>
      </w:tr>
      <w:tr w:rsidR="00A01204" w:rsidRPr="0008241C" w14:paraId="0B1A0FC6" w14:textId="77777777" w:rsidTr="00642B4F">
        <w:tc>
          <w:tcPr>
            <w:tcW w:w="3078" w:type="dxa"/>
          </w:tcPr>
          <w:p w14:paraId="5404C2FB" w14:textId="77777777" w:rsidR="00A01204" w:rsidRPr="0008241C" w:rsidRDefault="00A01204" w:rsidP="00A01204">
            <w:pPr>
              <w:rPr>
                <w:rFonts w:ascii="Times New Roman" w:hAnsi="Times New Roman"/>
                <w:b/>
                <w:u w:color="BD6427"/>
              </w:rPr>
            </w:pPr>
            <w:r w:rsidRPr="0008241C">
              <w:rPr>
                <w:rFonts w:ascii="Times New Roman" w:hAnsi="Times New Roman"/>
                <w:b/>
                <w:u w:color="BD6427"/>
              </w:rPr>
              <w:t>Decline in GDP while increasing forest capital</w:t>
            </w:r>
          </w:p>
        </w:tc>
        <w:tc>
          <w:tcPr>
            <w:tcW w:w="3079" w:type="dxa"/>
          </w:tcPr>
          <w:p w14:paraId="55B90B9F" w14:textId="77777777" w:rsidR="00A01204" w:rsidRPr="0008241C" w:rsidRDefault="00A01204" w:rsidP="00A01204">
            <w:pPr>
              <w:rPr>
                <w:rFonts w:ascii="Times New Roman" w:hAnsi="Times New Roman"/>
                <w:u w:color="BD6427"/>
              </w:rPr>
            </w:pPr>
            <w:r w:rsidRPr="0008241C">
              <w:rPr>
                <w:rFonts w:ascii="Times New Roman" w:hAnsi="Times New Roman"/>
                <w:u w:color="BD6427"/>
              </w:rPr>
              <w:t>--</w:t>
            </w:r>
          </w:p>
        </w:tc>
        <w:tc>
          <w:tcPr>
            <w:tcW w:w="3079" w:type="dxa"/>
          </w:tcPr>
          <w:p w14:paraId="36FFB6F1" w14:textId="77777777" w:rsidR="00A01204" w:rsidRPr="0008241C" w:rsidRDefault="00A01204" w:rsidP="00A01204">
            <w:pPr>
              <w:rPr>
                <w:rFonts w:ascii="Times New Roman" w:hAnsi="Times New Roman"/>
                <w:u w:color="BD6427"/>
              </w:rPr>
            </w:pPr>
            <w:r w:rsidRPr="0008241C">
              <w:rPr>
                <w:rFonts w:ascii="Times New Roman" w:hAnsi="Times New Roman"/>
                <w:u w:color="BD6427"/>
              </w:rPr>
              <w:t>--</w:t>
            </w:r>
          </w:p>
        </w:tc>
      </w:tr>
    </w:tbl>
    <w:p w14:paraId="01DBD8B4" w14:textId="77777777" w:rsidR="00A01204" w:rsidRPr="0008241C" w:rsidRDefault="00A01204" w:rsidP="00A01204">
      <w:pPr>
        <w:rPr>
          <w:sz w:val="22"/>
          <w:szCs w:val="22"/>
          <w:u w:color="BD6427"/>
        </w:rPr>
      </w:pPr>
    </w:p>
    <w:p w14:paraId="6A152696" w14:textId="77777777" w:rsidR="00A01204" w:rsidRPr="0008241C" w:rsidRDefault="00A01204" w:rsidP="00A01204">
      <w:pPr>
        <w:rPr>
          <w:color w:val="000000"/>
          <w:sz w:val="22"/>
          <w:szCs w:val="22"/>
        </w:rPr>
      </w:pPr>
    </w:p>
    <w:p w14:paraId="4876475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31" w:name="_Toc504317330"/>
      <w:bookmarkStart w:id="1532" w:name="_Toc504318023"/>
      <w:bookmarkStart w:id="1533" w:name="_Toc504321369"/>
      <w:r w:rsidRPr="0008241C">
        <w:rPr>
          <w:b/>
          <w:sz w:val="22"/>
          <w:szCs w:val="24"/>
        </w:rPr>
        <w:t>5.2.1.2</w:t>
      </w:r>
      <w:r w:rsidRPr="0008241C">
        <w:rPr>
          <w:b/>
          <w:sz w:val="22"/>
          <w:szCs w:val="24"/>
        </w:rPr>
        <w:tab/>
        <w:t xml:space="preserve"> Agriculture and cultivated land</w:t>
      </w:r>
      <w:bookmarkEnd w:id="1531"/>
      <w:bookmarkEnd w:id="1532"/>
      <w:bookmarkEnd w:id="1533"/>
    </w:p>
    <w:p w14:paraId="7C9BFFAA" w14:textId="77777777" w:rsidR="00A01204" w:rsidRPr="0008241C" w:rsidRDefault="00A01204" w:rsidP="00A01204">
      <w:pPr>
        <w:rPr>
          <w:sz w:val="22"/>
          <w:szCs w:val="22"/>
          <w:shd w:val="clear" w:color="auto" w:fill="FFFFFF"/>
        </w:rPr>
      </w:pPr>
    </w:p>
    <w:p w14:paraId="07AC10E7" w14:textId="3DF29AB8" w:rsidR="00A01204" w:rsidRPr="0008241C" w:rsidRDefault="00A01204" w:rsidP="00A01204">
      <w:pPr>
        <w:rPr>
          <w:sz w:val="22"/>
          <w:szCs w:val="22"/>
          <w:shd w:val="clear" w:color="auto" w:fill="FFFFFF"/>
        </w:rPr>
      </w:pPr>
      <w:r w:rsidRPr="0008241C">
        <w:rPr>
          <w:sz w:val="22"/>
          <w:szCs w:val="22"/>
          <w:shd w:val="clear" w:color="auto" w:fill="FFFFFF"/>
        </w:rPr>
        <w:t xml:space="preserve">Agriculture and cultivated land are among the other important terrestrial ecosystems that have significant implication in human well-being for the Asia-Pacific region, particularly considering the rapid economic and population growth of the region. In general, there is a consensus that an increase in food demand from a wealthier population as well as changing consumption patterns (particularly increasing meat consumption) will expand cropland in the Asia-Pacific region, wherever it is still possibl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2307/2807995","ISBN":"9789280728361","abstract":"The fourth GEO assesses the current state of the world’s atmosphere, land, water and biodiversity, providing a description of the state of environment, and demonstrating that the environment is essential for improving and sustaining human well-being. It also shows that environmental degradation is diminishing the potential for sustainable development. Policies for action are highlighted to facilitate alternative development paths.","author":[{"dropping-particle":"","family":"UNEP","given":"","non-dropping-particle":"","parse-names":false,"suffix":""}],"container-title":"Environment for development","id":"ITEM-1","issued":{"date-parts":[["2007"]]},"number-of-pages":"3-38","publisher":"United Nations Environment Programme","title":"Global environmental outlook 4","type":"book"},"uris":["http://www.mendeley.com/documents/?uuid=82812475-874a-4e1b-9407-9b297c8451dd"]}],"mendeley":{"formattedCitation":"(UNEP, 2007)","plainTextFormattedCitation":"(UNEP, 2007)","previouslyFormattedCitation":"(UNEP, 2007)"},"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UNEP, 2007)</w:t>
      </w:r>
      <w:r w:rsidRPr="0008241C">
        <w:rPr>
          <w:sz w:val="22"/>
          <w:szCs w:val="22"/>
          <w:shd w:val="clear" w:color="auto" w:fill="FFFFFF"/>
        </w:rPr>
        <w:fldChar w:fldCharType="end"/>
      </w:r>
      <w:r w:rsidRPr="0008241C">
        <w:rPr>
          <w:sz w:val="22"/>
          <w:szCs w:val="22"/>
          <w:shd w:val="clear" w:color="auto" w:fill="FFFFFF"/>
        </w:rPr>
        <w:t xml:space="preserve"> (also established in 3.2.1.5). For instance, the global availability of calories for consumption as food, i.e., calories per capita per day, will increase by 818 calories between 2000 and 2050. The steepest increases will be in Asia, followed by sub-Saharan Africa, and Latin America</w:t>
      </w:r>
      <w:r w:rsidRPr="0008241C">
        <w:rPr>
          <w:noProof/>
          <w:sz w:val="22"/>
          <w:szCs w:val="22"/>
          <w:shd w:val="clear" w:color="auto" w:fill="FFFFFF"/>
        </w:rPr>
        <w:t>,</w:t>
      </w:r>
      <w:r w:rsidRPr="0008241C">
        <w:rPr>
          <w:sz w:val="22"/>
          <w:szCs w:val="22"/>
          <w:shd w:val="clear" w:color="auto" w:fill="FFFFFF"/>
        </w:rPr>
        <w:t xml:space="preserve"> and the number of children suffering from malnutrition will decrease significantly by 2050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2135/cropsci2009.09.0530","ISBN":"10.2135/cropsci2009.09.0530","ISSN":"14350653","abstract":"This background article addresses key chal- lenges of adequately feeding a population of 9 billion by 2050, while preserving the agro- ecosystems from which other services are also expected. One of the scenario-buildings uses the Agrimonde platform, which considers the following steps: choosing the scenarios and their underlying building principles, developing quantitative scenarios, and building complete scenarios by combining quantitative scenarios with qualitative hypotheses. These scenarios consider how food issues link to production, for example, the percentage of animal vs. vegetal calorie intake in the full diet. The fi rst section of this article discusses Agrimonde GO and Agri- monde 1 scenarios, which indicate that global economic growth and ecological intensifi ca- tion remain as main challenges for feeding the earth’s growing population toward the mid-21st century. The second section provides the out- comes of the analysis of alternative futures for agricultural supply and demand and food secu- rity to 2050, based on research done for the International Assessment of Agricultural Sci- ence and Technology for Development. The last section of this article provides a summary anal- ysis of food systems and functions, as well as the role of food technology that address some of the global challenges affecting the supply of more nutritious and healthy diets. It also high- lights the food production by novel means (e.g., alternatives for animal products based on plant materials) and increasing the presence of poten- tially health-promoting compounds in food to improve human and animal health. Finally, this article proposes priority areas that should be included in further agri-food research.","author":[{"dropping-particle":"","family":"Hubert","given":"Bernard","non-dropping-particle":"","parse-names":false,"suffix":""},{"dropping-particle":"","family":"Rosegrant","given":"Mark","non-dropping-particle":"","parse-names":false,"suffix":""},{"dropping-particle":"","family":"Boekel","given":"Martinus A J S","non-dropping-particle":"van","parse-names":false,"suffix":""},{"dropping-particle":"","family":"Ortiz","given":"Rodomiro","non-dropping-particle":"","parse-names":false,"suffix":""},{"dropping-particle":"","family":"Ortiz","given":"Rodomiro","non-dropping-particle":"","parse-names":false,"suffix":""}],"container-title":"Crop Science","id":"ITEM-1","issue":"April","issued":{"date-parts":[["2010"]]},"page":"33-50","title":"The future of food: Scenarios for 2050","type":"article-journal","volume":"50"},"uris":["http://www.mendeley.com/documents/?uuid=a8372cfb-e78f-4e5c-a557-9e2902ac395c"]}],"mendeley":{"formattedCitation":"(Hubert &lt;i&gt;et al.&lt;/i&gt;, 2010)","manualFormatting":"(Hubert et al., 2010)","plainTextFormattedCitation":"(Hubert et al., 2010)","previouslyFormattedCitation":"(Hubert, Rosegrant, van Boekel, Ortiz, &amp; Ortiz, 2010)"},"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Hubert </w:t>
      </w:r>
      <w:r w:rsidRPr="0008241C">
        <w:rPr>
          <w:i/>
          <w:noProof/>
          <w:sz w:val="22"/>
          <w:szCs w:val="22"/>
          <w:shd w:val="clear" w:color="auto" w:fill="FFFFFF"/>
        </w:rPr>
        <w:t>et al</w:t>
      </w:r>
      <w:r w:rsidRPr="0008241C">
        <w:rPr>
          <w:noProof/>
          <w:sz w:val="22"/>
          <w:szCs w:val="22"/>
          <w:shd w:val="clear" w:color="auto" w:fill="FFFFFF"/>
        </w:rPr>
        <w:t>., 2010)</w:t>
      </w:r>
      <w:r w:rsidRPr="0008241C">
        <w:rPr>
          <w:sz w:val="22"/>
          <w:szCs w:val="22"/>
          <w:shd w:val="clear" w:color="auto" w:fill="FFFFFF"/>
        </w:rPr>
        <w:fldChar w:fldCharType="end"/>
      </w:r>
      <w:r w:rsidRPr="0008241C">
        <w:rPr>
          <w:sz w:val="22"/>
          <w:szCs w:val="22"/>
          <w:shd w:val="clear" w:color="auto" w:fill="FFFFFF"/>
        </w:rPr>
        <w:t xml:space="preserve">. Nonetheless, increasing demands for biofuels and alternative use of cropland will intensify competition, especially in South and South-East Asia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73/pnas.1012681107","ISBN":"0027-8424","ISSN":"0027-8424","PMID":"20511535","abstract":"Palm oil is the world's most important vegetable oil in terms of production quantity. Indonesia, the world's largest palm-oil producer, plans to double its production by 2020, with unclear implications for the other national priorities of food (rice) production, forest and biodiversity protection, and carbon conservation. We modeled the outcomes of alternative development scenarios and show that every single-priority scenario had substantial tradeoffs associated with other priorities. The exception was a hybrid approach wherein expansion targeted degraded and agricultural lands that are most productive for oil palm, least suitable for food cultivation, and contain the lowest carbon stocks. This approach avoided any loss in forest or biodiversity and substantially ameliorated the impacts of oil-palm expansion on carbon stocks (limiting net loss to 191.6 million tons) and annual food production capacity (loss of 1.9 million tons). Our results suggest that the environmental and land-use tradeoffs associated with oil-palm expansion can be largely avoided through the implementation of a properly planned and spatially explicit development strategy.","author":[{"dropping-particle":"","family":"Koh","given":"Lian Pin","non-dropping-particle":"","parse-names":false,"suffix":""},{"dropping-particle":"","family":"Ghazoul","given":"Jaboury","non-dropping-particle":"","parse-names":false,"suffix":""}],"container-title":"Proceedings of the National Academy of Sciences of the United States of America","id":"ITEM-1","issue":"24","issued":{"date-parts":[["2010"]]},"page":"11140-11144","title":"Spatially explicit scenario analysis for reconciling agricultural expansion, forest protection, and carbon conservation in Indonesia.","type":"article-journal","volume":"107"},"uris":["http://www.mendeley.com/documents/?uuid=d6ef836a-c7f4-4491-b7ad-3badeaa625ed"]}],"mendeley":{"formattedCitation":"(Koh &amp; Ghazoul, 2010)","plainTextFormattedCitation":"(Koh &amp; Ghazoul, 2010)","previouslyFormattedCitation":"(Koh &amp; Ghazoul, 2010)"},"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Koh &amp; Ghazoul, 2010)</w:t>
      </w:r>
      <w:r w:rsidRPr="0008241C">
        <w:rPr>
          <w:sz w:val="22"/>
          <w:szCs w:val="22"/>
          <w:shd w:val="clear" w:color="auto" w:fill="FFFFFF"/>
        </w:rPr>
        <w:fldChar w:fldCharType="end"/>
      </w:r>
      <w:r w:rsidRPr="0008241C">
        <w:rPr>
          <w:sz w:val="22"/>
          <w:szCs w:val="22"/>
          <w:shd w:val="clear" w:color="auto" w:fill="FFFFFF"/>
        </w:rPr>
        <w:t xml:space="preserve"> (established but incomplete). For example, Indonesia plans to double palm oil production by 2020. However, these may need the further diversion of forested areas or existing cultivated land, which may well compromise social goals of food security unless appropriate management is enforced (see Box 5.2). Technological improvement such as cultivation of high yielding varieties and improvement in the irrigated crop will contribute to enhanced food production system, however, may lead to rural unemployment in the agricultural sector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worlddev.2014.01.020","ISBN":"0305-750X, 0305-750X","ISSN":"0305750X","abstract":"We present an innovative global-to-local modeling approach to analyze impacts of uncertain and complex futures on Vietnam's economy via changes in land use patterns. Socio-economic changes are shown to have major implications for the Vietnamese landscape, including natural forest losses with negative consequences for biodiversity and greenhouse gas emissions, and losses of paddy rice and other agricultural lands in the Red River Delta and the Mekong River delta. Climate-related flood risks in these areas further threaten the population, economic assets, and food security. The scenarios reveal the importance of investments in agriculture, land markets, and climate change mitigation and adaptation. ?? 2014 Elsevier Ltd.","author":[{"dropping-particle":"","family":"Rutten","given":"Martine","non-dropping-particle":"","parse-names":false,"suffix":""},{"dropping-particle":"","family":"Dijk","given":"Michiel","non-dropping-particle":"Van","parse-names":false,"suffix":""},{"dropping-particle":"","family":"Rooij","given":"Wilbert","non-dropping-particle":"Van","parse-names":false,"suffix":""},{"dropping-particle":"","family":"Hilderink","given":"Henk","non-dropping-particle":"","parse-names":false,"suffix":""}],"container-title":"World Development","id":"ITEM-1","issued":{"date-parts":[["2014"]]},"page":"29-46","publisher":"Elsevier Ltd","title":"Land use dynamics, climate change, and food security in Vietnam: A global-to-local modeling approach","type":"article-journal","volume":"59"},"uris":["http://www.mendeley.com/documents/?uuid=7902d502-0046-403e-99be-fba70866a985"]}],"mendeley":{"formattedCitation":"(Rutten &lt;i&gt;et al.&lt;/i&gt;, 2014)","plainTextFormattedCitation":"(Rutten et al., 2014)","previouslyFormattedCitation":"(Rutten et al., 2014)"},"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Rutten </w:t>
      </w:r>
      <w:r w:rsidRPr="0008241C">
        <w:rPr>
          <w:i/>
          <w:noProof/>
          <w:sz w:val="22"/>
          <w:szCs w:val="22"/>
          <w:shd w:val="clear" w:color="auto" w:fill="FFFFFF"/>
        </w:rPr>
        <w:t>et al.</w:t>
      </w:r>
      <w:r w:rsidRPr="0008241C">
        <w:rPr>
          <w:noProof/>
          <w:sz w:val="22"/>
          <w:szCs w:val="22"/>
          <w:shd w:val="clear" w:color="auto" w:fill="FFFFFF"/>
        </w:rPr>
        <w:t>, 2014)</w:t>
      </w:r>
      <w:r w:rsidRPr="0008241C">
        <w:rPr>
          <w:sz w:val="22"/>
          <w:szCs w:val="22"/>
          <w:shd w:val="clear" w:color="auto" w:fill="FFFFFF"/>
        </w:rPr>
        <w:fldChar w:fldCharType="end"/>
      </w:r>
      <w:r w:rsidRPr="0008241C">
        <w:rPr>
          <w:sz w:val="22"/>
          <w:szCs w:val="22"/>
          <w:shd w:val="clear" w:color="auto" w:fill="FFFFFF"/>
        </w:rPr>
        <w:t xml:space="preserve">. With growing middle-class, meat consumption is also projected to rise. For instance, Machovina </w:t>
      </w:r>
      <w:r w:rsidRPr="0008241C">
        <w:rPr>
          <w:i/>
          <w:sz w:val="22"/>
          <w:szCs w:val="22"/>
          <w:shd w:val="clear" w:color="auto" w:fill="FFFFFF"/>
        </w:rPr>
        <w:t>et al</w:t>
      </w:r>
      <w:r w:rsidRPr="0008241C">
        <w:rPr>
          <w:sz w:val="22"/>
          <w:szCs w:val="22"/>
          <w:shd w:val="clear" w:color="auto" w:fill="FFFFFF"/>
        </w:rPr>
        <w:t xml:space="preserv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16/j.scitotenv.2015.07.022","ISBN":"0048-9697","ISSN":"18791026","PMID":"26231772","abstract":"The consumption of animal-sourced food products by humans is one of the most powerful negative forces affecting the conservation of terrestrial ecosystems and biological diversity. Livestock production is the single largest driver of habitat loss, and both livestock and feedstock production are increasing in developing tropical countries where the majority of biological diversity resides. Bushmeat consumption in Africa and southeastern Asia, as well as the high growth-rate of per capita livestock consumption in China are of special concern. The projected land base required by 2050 to support livestock production in several megadiverse countries exceeds 30-50% of their current agricultural areas. Livestock production is also a leading cause of climate change, soil loss, water and nutrient pollution, and decreases of apex predators and wild herbivores, compounding pressures on ecosystems and biodiversity. It is possible to greatly reduce the impacts of animal product consumption by humans on natural ecosystems and biodiversity while meeting nutritional needs of people, including the projected 2-3 billion people to be added to human population. We suggest that impacts can be remediated through several solutions: (1) reducing demand for animal-based food products and increasing proportions of plant-based foods in diets, the latter ideally to a global average of 90% of food consumed; (2) replacing ecologically-inefficient ruminants (e.g. cattle, goats, sheep) and bushmeat with monogastrics (e.g. poultry, pigs), integrated aquaculture, and other more-efficient protein sources; and (3) reintegrating livestock production away from single-product, intensive, fossil-fuel based systems into diverse, coupled systems designed more closely around the structure and functions of ecosystems that conserve energy and nutrients. Such efforts would also impart positive impacts on human health through reduction of diseases of nutritional extravagance.","author":[{"dropping-particle":"","family":"Machovina","given":"Brian","non-dropping-particle":"","parse-names":false,"suffix":""},{"dropping-particle":"","family":"Feeley","given":"Kenneth J.","non-dropping-particle":"","parse-names":false,"suffix":""},{"dropping-particle":"","family":"Ripple","given":"William J.","non-dropping-particle":"","parse-names":false,"suffix":""}],"container-title":"Science of the Total Environment","id":"ITEM-1","issued":{"date-parts":[["2015"]]},"page":"419-431","publisher":"Elsevier B.V.","title":"Biodiversity conservation: The key is reducing meat consumption","type":"article-journal","volume":"536"},"suppress-author":1,"uris":["http://www.mendeley.com/documents/?uuid=228fa6be-43dd-484b-a48b-4af31a07438f"]}],"mendeley":{"formattedCitation":"(2015)","plainTextFormattedCitation":"(2015)","previouslyFormattedCitation":"(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2015)</w:t>
      </w:r>
      <w:r w:rsidRPr="0008241C">
        <w:rPr>
          <w:sz w:val="22"/>
          <w:szCs w:val="22"/>
          <w:shd w:val="clear" w:color="auto" w:fill="FFFFFF"/>
        </w:rPr>
        <w:fldChar w:fldCharType="end"/>
      </w:r>
      <w:r w:rsidRPr="0008241C">
        <w:rPr>
          <w:sz w:val="22"/>
          <w:szCs w:val="22"/>
          <w:shd w:val="clear" w:color="auto" w:fill="FFFFFF"/>
        </w:rPr>
        <w:t xml:space="preserve"> estimated that by 2050, meat demand will rise by the following percentages: India (1</w:t>
      </w:r>
      <w:r w:rsidR="00C934E9">
        <w:rPr>
          <w:sz w:val="22"/>
          <w:szCs w:val="22"/>
          <w:shd w:val="clear" w:color="auto" w:fill="FFFFFF"/>
        </w:rPr>
        <w:t xml:space="preserve"> per cent</w:t>
      </w:r>
      <w:r w:rsidRPr="0008241C">
        <w:rPr>
          <w:sz w:val="22"/>
          <w:szCs w:val="22"/>
          <w:shd w:val="clear" w:color="auto" w:fill="FFFFFF"/>
        </w:rPr>
        <w:t>), Indonesia (5</w:t>
      </w:r>
      <w:r w:rsidR="00C934E9">
        <w:rPr>
          <w:sz w:val="22"/>
          <w:szCs w:val="22"/>
          <w:shd w:val="clear" w:color="auto" w:fill="FFFFFF"/>
        </w:rPr>
        <w:t xml:space="preserve"> per cent</w:t>
      </w:r>
      <w:r w:rsidRPr="0008241C">
        <w:rPr>
          <w:sz w:val="22"/>
          <w:szCs w:val="22"/>
          <w:shd w:val="clear" w:color="auto" w:fill="FFFFFF"/>
        </w:rPr>
        <w:t>), and Malaysia (12</w:t>
      </w:r>
      <w:r w:rsidR="00C934E9">
        <w:rPr>
          <w:sz w:val="22"/>
          <w:szCs w:val="22"/>
          <w:shd w:val="clear" w:color="auto" w:fill="FFFFFF"/>
        </w:rPr>
        <w:t xml:space="preserve"> per cent</w:t>
      </w:r>
      <w:r w:rsidRPr="0008241C">
        <w:rPr>
          <w:sz w:val="22"/>
          <w:szCs w:val="22"/>
          <w:shd w:val="clear" w:color="auto" w:fill="FFFFFF"/>
        </w:rPr>
        <w:t>). China (35</w:t>
      </w:r>
      <w:r w:rsidR="00C934E9">
        <w:rPr>
          <w:sz w:val="22"/>
          <w:szCs w:val="22"/>
          <w:shd w:val="clear" w:color="auto" w:fill="FFFFFF"/>
        </w:rPr>
        <w:t xml:space="preserve"> per cent</w:t>
      </w:r>
      <w:r w:rsidRPr="0008241C">
        <w:rPr>
          <w:sz w:val="22"/>
          <w:szCs w:val="22"/>
          <w:shd w:val="clear" w:color="auto" w:fill="FFFFFF"/>
        </w:rPr>
        <w:t>), and Philippines (50</w:t>
      </w:r>
      <w:r w:rsidR="00C934E9">
        <w:rPr>
          <w:sz w:val="22"/>
          <w:szCs w:val="22"/>
          <w:shd w:val="clear" w:color="auto" w:fill="FFFFFF"/>
        </w:rPr>
        <w:t xml:space="preserve"> per cent</w:t>
      </w:r>
      <w:r w:rsidRPr="0008241C">
        <w:rPr>
          <w:sz w:val="22"/>
          <w:szCs w:val="22"/>
          <w:shd w:val="clear" w:color="auto" w:fill="FFFFFF"/>
        </w:rPr>
        <w:t xml:space="preserve">), which will be met by further land conversation or importation. </w:t>
      </w:r>
    </w:p>
    <w:p w14:paraId="6F111002" w14:textId="77777777" w:rsidR="00A01204" w:rsidRPr="0008241C" w:rsidRDefault="00A01204" w:rsidP="00A01204">
      <w:pPr>
        <w:rPr>
          <w:sz w:val="22"/>
          <w:szCs w:val="22"/>
        </w:rPr>
      </w:pPr>
    </w:p>
    <w:p w14:paraId="7CA00F5D" w14:textId="77777777" w:rsidR="00A01204" w:rsidRPr="0008241C" w:rsidRDefault="00A01204" w:rsidP="00A01204">
      <w:pPr>
        <w:rPr>
          <w:sz w:val="22"/>
          <w:szCs w:val="22"/>
        </w:rPr>
      </w:pPr>
      <w:r w:rsidRPr="0008241C">
        <w:rPr>
          <w:sz w:val="22"/>
          <w:szCs w:val="22"/>
        </w:rPr>
        <w:t xml:space="preserve">Although the existing evidence is still </w:t>
      </w:r>
      <w:r w:rsidRPr="0008241C">
        <w:rPr>
          <w:bCs/>
          <w:iCs/>
          <w:sz w:val="22"/>
          <w:szCs w:val="22"/>
        </w:rPr>
        <w:t>incomplete</w:t>
      </w:r>
      <w:r w:rsidRPr="0008241C">
        <w:rPr>
          <w:sz w:val="22"/>
          <w:szCs w:val="22"/>
        </w:rPr>
        <w:t xml:space="preserve">, a growing number of studies </w:t>
      </w:r>
      <w:r w:rsidRPr="0008241C">
        <w:rPr>
          <w:bCs/>
          <w:iCs/>
          <w:noProof/>
          <w:sz w:val="22"/>
          <w:szCs w:val="22"/>
        </w:rPr>
        <w:t>highlight</w:t>
      </w:r>
      <w:r w:rsidRPr="0008241C">
        <w:rPr>
          <w:sz w:val="22"/>
          <w:szCs w:val="22"/>
        </w:rPr>
        <w:t xml:space="preserve"> a </w:t>
      </w:r>
      <w:r w:rsidRPr="0008241C">
        <w:rPr>
          <w:bCs/>
          <w:iCs/>
          <w:noProof/>
          <w:sz w:val="22"/>
          <w:szCs w:val="22"/>
        </w:rPr>
        <w:t>poor outlook for</w:t>
      </w:r>
      <w:r w:rsidRPr="0008241C">
        <w:rPr>
          <w:sz w:val="22"/>
          <w:szCs w:val="22"/>
        </w:rPr>
        <w:t xml:space="preserve"> the future state of agriculture in the Asia-Pacific region due to the possible negative consequences of climate change; particularly the semi-arid areas, which remain highly sensitive to climate change. In most cases, a gradual decline in crop production is projected under even the minimum possible climate impacts. For instance, Lal </w:t>
      </w:r>
      <w:r w:rsidRPr="0008241C">
        <w:rPr>
          <w:sz w:val="22"/>
          <w:szCs w:val="22"/>
        </w:rPr>
        <w:fldChar w:fldCharType="begin" w:fldLock="1"/>
      </w:r>
      <w:r w:rsidRPr="0008241C">
        <w:rPr>
          <w:sz w:val="22"/>
          <w:szCs w:val="22"/>
        </w:rPr>
        <w:instrText>ADDIN CSL_CITATION {"citationItems":[{"id":"ITEM-1","itemData":{"DOI":"10.1007/s10113-010-0166-9","ISBN":"1436-3798","ISSN":"14363798","abstract":"One of the targets of the United Nations ‘Millennium Development Goals’ adopted in 2000 is to cut in half the number of people who are suffering from hunger between 1990 and 2015. However, crop yield growth has slowed down in much of the world because of declining investments in agricultural research, irrigation, and rural infrastructure and increasing water scarcity. New challenges to food security are posed by accelerated climatic change. Considerable uncertainties remain as to when, where and how climate change will affect agricultural production. Even less is known about how climate change might influence other aspects that determine food security, such as accessibility of food for various societal groups and the stability of food supply. This paper presents the likely impacts of thermal and hydrological stresses as a consequence of projected climate change in the future potential agriculture productivity in South Asia based on the crop simulation studies with a view to identify critical climate thresholds for sustained food productivity in the region. The study suggests that, on an aggregate level, there might not be a significant impact of global warming on food production of South Asia in the short term (&amp;lt;2°C; until 2020s), provided water for irrigation is available and agricultural pests could be kept under control. The increasing frequency of droughts and floods would, however, continue to seriously disrupt food supplies on year to year basis. In long term (2050s and beyond), productivity of Kharif crops would decline due to increased climate variability and pest incidence and virulence. Production of Rabi crops is likely to be more seriously threatened in response to 2°C warming. The net cereal production in South Asia is projected to decline at least between 4 and 10% under the most conservative climate change projections (a regional warming of 3°C) by the end of this century. In terms of the reference to UNFCCC Article 2 on dangerous anthropogenic (human-induced) interference with the climate system, the critical threshold for sustained food productivity in South Asia appears to be a rise in surface air temperature of 2°C and a marginal decline in water availability for irrigation or decrease in rainfall during the cropping season.","author":[{"dropping-particle":"","family":"Lal","given":"Murari","non-dropping-particle":"","parse-names":false,"suffix":""}],"container-title":"Regional Environmental Change","id":"ITEM-1","issue":"SUPPL. 1","issued":{"date-parts":[["2011"]]},"page":"79-94","title":"Implications of climate change in sustained agricultural productivity in South Asia","type":"article-journal","volume":"11"},"suppress-author":1,"uris":["http://www.mendeley.com/documents/?uuid=0181118e-290c-475b-8a6f-c926f872ba89"]}],"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estimated that due to climate change, rain-fed rice and wheat cultivation will decrease in South Asia. In India, Soor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10584-013-0698-3","ISBN":"0165-0009","ISSN":"01650009","abstract":"A simulation analysis was carried out using the InfoCrop-rice model to quantify impacts and adaptation gains, as well as to identify vulnerable regions for irrigated and rain fed rice cultivation in future climates in India. Climates in A1b, A2, B1 and B2 emission scenarios as per a global climate model (MIROC3.2.HI) and a regional climate model (PRECIS) were considered for the study. On an aggregated scale, the mean of all emission scenarios indicate that climate change is likely to reduce irrigated rice yields by similar to 4 % in 2020 (2010-2039), similar to 7 % in 2050 (2040-2069), and by similar to 10 % in 2080 (2070-2099) climate scenarios. On the other hand, rainfed rice yields in India are likely to be reduced by similar to 6 % in the 2020 scenario, but in the 2050 and 2080 scenarios they are projected to decrease only marginally (&lt; 2.5 %). However, spatial variations exist for the magnitude of the impact, with some regions likely to be affected more than others. Adaptation strategies comprising agronomical management can offset negative impacts in the near future-particularly in rainfed conditions-but in the longer run, developing suitable varieties coupled with improved and efficient crop husbandry will become essential. For irrigated rice crop, genotypic and agronomic improvements will become crucial; while for rainfed conditions, improved management and additional fertilizers will be needed. Basically climate change is likely to exhibit three types of impacts on rice crop: i) regions that are adversely affected by climate change can gain in net productivity with adaptation; ii) regions that are adversely affected will still remain vulnerable despite adaptation gains; and iii) rainfed regions (with currently low rainfall) that are likely to gain due to increase in rainfall can further benefit by adaptation. Regions falling in the vulnerable category even after suggested adaptation to climate change will require more intensive, specific and innovative adaptation options. The present analysis indicates the possibility of substantial improvement in yields with efficient utilization of inputs and adoption of improved varieties.","author":[{"dropping-particle":"","family":"Soora","given":"Naresh Kumar","non-dropping-particle":"","parse-names":false,"suffix":""},{"dropping-particle":"","family":"Aggarwal","given":"P. K.","non-dropping-particle":"","parse-names":false,"suffix":""},{"dropping-particle":"","family":"Saxena","given":"Rani","non-dropping-particle":"","parse-names":false,"suffix":""},{"dropping-particle":"","family":"Rani","given":"Swaroopa","non-dropping-particle":"","parse-names":false,"suffix":""},{"dropping-particle":"","family":"Jain","given":"Surabhi","non-dropping-particle":"","parse-names":false,"suffix":""},{"dropping-particle":"","family":"Chauhan","given":"Nitin","non-dropping-particle":"","parse-names":false,"suffix":""}],"container-title":"Climatic Change","id":"ITEM-1","issue":"3-4","issued":{"date-parts":[["2013"]]},"note":"NULL","page":"683-699","title":"An assessment of regional vulnerability of rice to climate change in India","type":"article-journal","volume":"118"},"suppress-author":1,"uris":["http://www.mendeley.com/documents/?uuid=0b88dbf9-47d6-4109-864b-0ea8a4b0579a"]}],"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projected that climate change is likely to reduce irrigated rice yields by approximately 4 per cent in 2020 (2010–2039), approximately7 per cent in 2050 (2040–2069), and by approximately10 per cent in 2080 (2070–2099). However, climate change may also result in an increase of crop yield in some areas. For example, cereal production in North-East Asia may rise. IPCC’s Fifth assessment report also suggested a likely northward shift of crop production which will benefit the temperate region, while crop production in the tropical region may suffer from a paucity of rain and heat stress unless proper management techniques are enforced </w:t>
      </w:r>
      <w:r w:rsidRPr="0008241C">
        <w:rPr>
          <w:sz w:val="22"/>
          <w:szCs w:val="22"/>
        </w:rPr>
        <w:fldChar w:fldCharType="begin" w:fldLock="1"/>
      </w:r>
      <w:r w:rsidRPr="0008241C">
        <w:rPr>
          <w:sz w:val="22"/>
          <w:szCs w:val="22"/>
        </w:rPr>
        <w:instrText>ADDIN CSL_CITATION {"citationItems":[{"id":"ITEM-1","itemData":{"author":[{"dropping-particle":"","family":"Hijioka","given":"Y.","non-dropping-particle":"","parse-names":false,"suffix":""},{"dropping-particle":"","family":"Lin","given":"E.","non-dropping-particle":"","parse-names":false,"suffix":""},{"dropping-particle":"","family":"Pereira","given":"J.J.","non-dropping-particle":"","parse-names":false,"suffix":""},{"dropping-particle":"","family":"Corlett","given":"R.T.","non-dropping-particle":"","parse-names":false,"suffix":""},{"dropping-particle":"","family":"Cui","given":"X.","non-dropping-particle":"","parse-names":false,"suffix":""},{"dropping-particle":"","family":"Insarov","given":"G.E.","non-dropping-particle":"","parse-names":false,"suffix":""},{"dropping-particle":"","family":"Lasco","given":"R.D.","non-dropping-particle":"","parse-names":false,"suffix":""},{"dropping-particle":"","family":"Lindgren","given":"E.","non-dropping-particle":"","parse-names":false,"suffix":""},{"dropping-particle":"","family":"Surjan","given":"A.","non-dropping-particle":"","parse-names":false,"suffix":""}],"container-title":"Climate Change 2014: Impacts, Adaptation, and Vulnerability. Part B: Regional Aspects. Contribution of Working Group II to the Fifth Assessment Report of the Intergovernmental Panel on Climate Change","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page":"1327-1370","publisher":"Cambridge University Press","publisher-place":"Cambridge, United Kingdom and New York, USA","title":"Asia","type":"chapter"},"uris":["http://www.mendeley.com/documents/?uuid=53a7000f-8d34-47ff-bc2b-bb6a9db69a07"]}],"mendeley":{"formattedCitation":"(Hijioka &lt;i&gt;et al.&lt;/i&gt;, 2014)","plainTextFormattedCitation":"(Hijioka et al., 2014)","previouslyFormattedCitation":"(Hijioka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ijiok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p>
    <w:p w14:paraId="237A5FB1" w14:textId="77777777" w:rsidR="00A01204" w:rsidRPr="0008241C" w:rsidRDefault="00A01204" w:rsidP="00A01204">
      <w:pPr>
        <w:rPr>
          <w:sz w:val="22"/>
          <w:szCs w:val="22"/>
        </w:rPr>
      </w:pPr>
    </w:p>
    <w:p w14:paraId="28B5DB59" w14:textId="77777777" w:rsidR="00A01204" w:rsidRPr="0008241C" w:rsidRDefault="00A01204" w:rsidP="00A01204">
      <w:pPr>
        <w:rPr>
          <w:sz w:val="22"/>
          <w:szCs w:val="22"/>
          <w:u w:color="BD6427"/>
        </w:rPr>
      </w:pPr>
      <w:r w:rsidRPr="0008241C">
        <w:rPr>
          <w:sz w:val="22"/>
          <w:szCs w:val="22"/>
        </w:rPr>
        <w:t xml:space="preserve">Future pathways studies on the importance of terrestrial ecosystems for human well-being are mostly qualitative and very few studies have quantified their impacts at the AP regional level. The only study which addressed the impact of changes in terrestrial ecosystems value is by </w:t>
      </w:r>
      <w:r w:rsidRPr="0008241C">
        <w:rPr>
          <w:sz w:val="22"/>
          <w:szCs w:val="22"/>
          <w:u w:color="BD6427"/>
        </w:rPr>
        <w:t xml:space="preserve">Kubiszewski </w:t>
      </w:r>
      <w:r w:rsidRPr="0008241C">
        <w:rPr>
          <w:i/>
          <w:sz w:val="22"/>
          <w:szCs w:val="22"/>
          <w:u w:color="BD6427"/>
        </w:rPr>
        <w:t>et al</w:t>
      </w:r>
      <w:r w:rsidRPr="0008241C">
        <w:rPr>
          <w:sz w:val="22"/>
          <w:szCs w:val="22"/>
          <w:u w:color="BD6427"/>
        </w:rPr>
        <w:t xml:space="preserve">. </w:t>
      </w:r>
      <w:r w:rsidRPr="0008241C">
        <w:rPr>
          <w:sz w:val="22"/>
          <w:szCs w:val="22"/>
          <w:u w:color="BD6427"/>
        </w:rPr>
        <w:fldChar w:fldCharType="begin" w:fldLock="1"/>
      </w:r>
      <w:r w:rsidRPr="0008241C">
        <w:rPr>
          <w:sz w:val="22"/>
          <w:szCs w:val="22"/>
          <w:u w:color="BD6427"/>
        </w:rPr>
        <w:instrText>ADDIN CSL_CITATION {"citationItems":[{"id":"ITEM-1","itemData":{"DOI":"10.1002/app5.147","ISSN":"20502680","PMID":"1822925864","abstract":"We estimated the current value of ecosystem services for terrestrial ecosystems in 47 countries in the Asia and the Pacific region. Currently, these provide $US14 trillion/yr. in benefits, most of which are non-marketed and do not show up in GDP. We also estimated the changes in terrestrial ecosystem services value for scenarios to the year 2050, built around the four Great Transition Initiative archetypes: (1) Market Forces (MF); (2) Fortress World (FW); (3) Policy Reform (PR); and (4) Great Transition (GT). Results show that under the MF and FW scenarios the ecosystem services value in the region continues to decline from $14 trillion/yr in 2011 to $11 and $9 trillion/yr in 2050, respectively. In the PR scenario, the value is maintained around $14 Trillion/yr in 2050 and in the GT scenario it is significantly restored to $17 Trillion/yr. We also show more detailed maps and results for 8 selected countries in the region (Bhutan, China, India, Philippines, Thailand, Cambodia, Laos, Vietnam) and compare our results with a previous national study of Bhutan. Our results indicate that adopting a set of policies like those assumed in the GT scenario would greatly enhance human wellbeing and sustainability in the region.","author":[{"dropping-particle":"","family":"Kubiszewski","given":"Ida","non-dropping-particle":"","parse-names":false,"suffix":""},{"dropping-particle":"","family":"Anderson","given":"Sharolyn J.","non-dropping-particle":"","parse-names":false,"suffix":""},{"dropping-particle":"","family":"Costanza","given":"Robert","non-dropping-particle":"","parse-names":false,"suffix":""},{"dropping-particle":"","family":"Sutton","given":"Paul C.","non-dropping-particle":"","parse-names":false,"suffix":""}],"container-title":"Asia and the Pacific Policy Studies","id":"ITEM-1","issue":"3","issued":{"date-parts":[["2016"]]},"page":"389-404","title":"The Future of Ecosystem Services in Asia and the Pacific","type":"article-journal","volume":"3"},"suppress-author":1,"uris":["http://www.mendeley.com/documents/?uuid=c8d1953c-6935-4bec-9466-fb5aef87b295"]}],"mendeley":{"formattedCitation":"(2016)","plainTextFormattedCitation":"(2016)","previouslyFormattedCitation":"(2016)"},"properties":{"noteIndex":0},"schema":"https://github.com/citation-style-language/schema/raw/master/csl-citation.json"}</w:instrText>
      </w:r>
      <w:r w:rsidRPr="0008241C">
        <w:rPr>
          <w:sz w:val="22"/>
          <w:szCs w:val="22"/>
          <w:u w:color="BD6427"/>
        </w:rPr>
        <w:fldChar w:fldCharType="separate"/>
      </w:r>
      <w:r w:rsidRPr="0008241C">
        <w:rPr>
          <w:noProof/>
          <w:sz w:val="22"/>
          <w:szCs w:val="22"/>
          <w:u w:color="BD6427"/>
        </w:rPr>
        <w:t>(2016)</w:t>
      </w:r>
      <w:r w:rsidRPr="0008241C">
        <w:rPr>
          <w:sz w:val="22"/>
          <w:szCs w:val="22"/>
          <w:u w:color="BD6427"/>
        </w:rPr>
        <w:fldChar w:fldCharType="end"/>
      </w:r>
      <w:r w:rsidRPr="0008241C">
        <w:rPr>
          <w:sz w:val="22"/>
          <w:szCs w:val="22"/>
          <w:u w:color="BD6427"/>
        </w:rPr>
        <w:t>. They estimated the current value of benefits from ecosystem services for terrestrial ecosystems in 47 countries in the Asia-Pacific region at $US14 trillion/yr, most of which are non-marketed and not reflected in GDP (Figure 5.10). The study calculated the changes in terrestrial ecosystem service value for the scenarios to the year 2050, under four archetypes: Market Forces, Fortress World, Policy Reform and Great Transition (see the next section for a more detailed description of archetypes). Change in value occurred due to two factors: (1) the change in area covered by each ecosystems, and (2) the changes in the unit values, which are dependent on the management policies of land and water. Under the Market Forces and the Fortress World scenarios, the ecosystem service value in the region continues to decline from $14 trillion/yr in 2011 to $11 and $9 trillion/yr in 2050 respectively. In the Policy Reform scenario, the value tends to remain at $14 trillion/yr and increased to $17 trillion/yr in the Great Transition scenario.</w:t>
      </w:r>
    </w:p>
    <w:p w14:paraId="63ACBB33" w14:textId="77777777" w:rsidR="00A01204" w:rsidRPr="0008241C" w:rsidRDefault="00A01204" w:rsidP="00A01204">
      <w:pPr>
        <w:rPr>
          <w:sz w:val="22"/>
          <w:szCs w:val="22"/>
          <w:u w:color="BD6427"/>
        </w:rPr>
      </w:pPr>
    </w:p>
    <w:p w14:paraId="74967382" w14:textId="77777777" w:rsidR="00A01204" w:rsidRPr="0008241C" w:rsidRDefault="00A01204" w:rsidP="00A01204">
      <w:pPr>
        <w:rPr>
          <w:sz w:val="22"/>
          <w:szCs w:val="22"/>
          <w:u w:color="BD6427"/>
        </w:rPr>
      </w:pPr>
      <w:r w:rsidRPr="0008241C">
        <w:rPr>
          <w:noProof/>
          <w:sz w:val="22"/>
          <w:szCs w:val="22"/>
          <w:u w:color="BD6427"/>
          <w:lang w:val="en-US" w:eastAsia="ja-JP"/>
        </w:rPr>
        <w:drawing>
          <wp:inline distT="0" distB="0" distL="0" distR="0" wp14:anchorId="6C0F2411" wp14:editId="1BE78029">
            <wp:extent cx="5675667" cy="5882185"/>
            <wp:effectExtent l="0" t="0" r="0" b="0"/>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688653" cy="5895643"/>
                    </a:xfrm>
                    <a:prstGeom prst="rect">
                      <a:avLst/>
                    </a:prstGeom>
                    <a:noFill/>
                    <a:ln>
                      <a:noFill/>
                    </a:ln>
                  </pic:spPr>
                </pic:pic>
              </a:graphicData>
            </a:graphic>
          </wp:inline>
        </w:drawing>
      </w:r>
    </w:p>
    <w:p w14:paraId="4ADA3637" w14:textId="04977280" w:rsidR="00CD05CE" w:rsidRDefault="00A01204" w:rsidP="00A01204">
      <w:pPr>
        <w:rPr>
          <w:b/>
          <w:sz w:val="22"/>
          <w:szCs w:val="22"/>
        </w:rPr>
      </w:pPr>
      <w:r w:rsidRPr="0008241C">
        <w:rPr>
          <w:b/>
          <w:sz w:val="22"/>
          <w:szCs w:val="22"/>
        </w:rPr>
        <w:t xml:space="preserve">Figure 5.10 Per cent change from the 2011 base map of ecosystem service value for each country under each of the four scenarios. Source: Kubiszewski </w:t>
      </w:r>
      <w:r w:rsidRPr="0008241C">
        <w:rPr>
          <w:b/>
          <w:i/>
          <w:sz w:val="22"/>
          <w:szCs w:val="22"/>
        </w:rPr>
        <w:t>et al</w:t>
      </w:r>
      <w:r w:rsidRPr="0008241C">
        <w:rPr>
          <w:b/>
          <w:sz w:val="22"/>
          <w:szCs w:val="22"/>
        </w:rPr>
        <w:t xml:space="preserve">. </w:t>
      </w:r>
      <w:r w:rsidRPr="0008241C">
        <w:rPr>
          <w:b/>
          <w:sz w:val="22"/>
          <w:szCs w:val="22"/>
        </w:rPr>
        <w:fldChar w:fldCharType="begin" w:fldLock="1"/>
      </w:r>
      <w:r w:rsidRPr="0008241C">
        <w:rPr>
          <w:b/>
          <w:sz w:val="22"/>
          <w:szCs w:val="22"/>
        </w:rPr>
        <w:instrText>ADDIN CSL_CITATION {"citationItems":[{"id":"ITEM-1","itemData":{"DOI":"10.1002/app5.147","ISSN":"20502680","PMID":"1822925864","abstract":"We estimated the current value of ecosystem services for terrestrial ecosystems in 47 countries in the Asia and the Pacific region. Currently, these provide $US14 trillion/yr. in benefits, most of which are non-marketed and do not show up in GDP. We also estimated the changes in terrestrial ecosystem services value for scenarios to the year 2050, built around the four Great Transition Initiative archetypes: (1) Market Forces (MF); (2) Fortress World (FW); (3) Policy Reform (PR); and (4) Great Transition (GT). Results show that under the MF and FW scenarios the ecosystem services value in the region continues to decline from $14 trillion/yr in 2011 to $11 and $9 trillion/yr in 2050, respectively. In the PR scenario, the value is maintained around $14 Trillion/yr in 2050 and in the GT scenario it is significantly restored to $17 Trillion/yr. We also show more detailed maps and results for 8 selected countries in the region (Bhutan, China, India, Philippines, Thailand, Cambodia, Laos, Vietnam) and compare our results with a previous national study of Bhutan. Our results indicate that adopting a set of policies like those assumed in the GT scenario would greatly enhance human wellbeing and sustainability in the region.","author":[{"dropping-particle":"","family":"Kubiszewski","given":"Ida","non-dropping-particle":"","parse-names":false,"suffix":""},{"dropping-particle":"","family":"Anderson","given":"Sharolyn J.","non-dropping-particle":"","parse-names":false,"suffix":""},{"dropping-particle":"","family":"Costanza","given":"Robert","non-dropping-particle":"","parse-names":false,"suffix":""},{"dropping-particle":"","family":"Sutton","given":"Paul C.","non-dropping-particle":"","parse-names":false,"suffix":""}],"container-title":"Asia and the Pacific Policy Studies","id":"ITEM-1","issue":"3","issued":{"date-parts":[["2016"]]},"page":"389-404","title":"The Future of Ecosystem Services in Asia and the Pacific","type":"article-journal","volume":"3"},"suppress-author":1,"uris":["http://www.mendeley.com/documents/?uuid=c8d1953c-6935-4bec-9466-fb5aef87b295"]}],"mendeley":{"formattedCitation":"(2016)","plainTextFormattedCitation":"(2016)","previouslyFormattedCitation":"(2016)"},"properties":{"noteIndex":0},"schema":"https://github.com/citation-style-language/schema/raw/master/csl-citation.json"}</w:instrText>
      </w:r>
      <w:r w:rsidRPr="0008241C">
        <w:rPr>
          <w:b/>
          <w:sz w:val="22"/>
          <w:szCs w:val="22"/>
        </w:rPr>
        <w:fldChar w:fldCharType="separate"/>
      </w:r>
      <w:r w:rsidRPr="0008241C">
        <w:rPr>
          <w:b/>
          <w:noProof/>
          <w:sz w:val="22"/>
          <w:szCs w:val="22"/>
        </w:rPr>
        <w:t>(2016)</w:t>
      </w:r>
      <w:r w:rsidRPr="0008241C">
        <w:rPr>
          <w:b/>
          <w:sz w:val="22"/>
          <w:szCs w:val="22"/>
        </w:rPr>
        <w:fldChar w:fldCharType="end"/>
      </w:r>
      <w:r w:rsidRPr="0008241C">
        <w:rPr>
          <w:b/>
          <w:sz w:val="22"/>
          <w:szCs w:val="22"/>
        </w:rPr>
        <w:t>.</w:t>
      </w:r>
      <w:r w:rsidR="00CD05CE">
        <w:rPr>
          <w:b/>
          <w:sz w:val="22"/>
          <w:szCs w:val="22"/>
        </w:rPr>
        <w:br w:type="page"/>
      </w:r>
    </w:p>
    <w:p w14:paraId="3D7A7F10" w14:textId="77777777" w:rsidR="00A01204" w:rsidRPr="0008241C" w:rsidRDefault="00A01204" w:rsidP="00A01204">
      <w:pPr>
        <w:keepNext/>
        <w:tabs>
          <w:tab w:val="clear" w:pos="1247"/>
          <w:tab w:val="left" w:pos="765"/>
        </w:tabs>
        <w:outlineLvl w:val="2"/>
        <w:rPr>
          <w:b/>
          <w:sz w:val="24"/>
          <w:szCs w:val="24"/>
        </w:rPr>
      </w:pPr>
      <w:bookmarkStart w:id="1534" w:name="_Toc498256256"/>
      <w:bookmarkStart w:id="1535" w:name="_Toc504317331"/>
      <w:bookmarkStart w:id="1536" w:name="_Toc504318024"/>
      <w:bookmarkStart w:id="1537" w:name="_Toc504320458"/>
      <w:bookmarkStart w:id="1538" w:name="_Toc504320681"/>
      <w:bookmarkStart w:id="1539" w:name="_Toc504320905"/>
      <w:bookmarkStart w:id="1540" w:name="_Toc504321370"/>
      <w:bookmarkStart w:id="1541" w:name="_Toc524045976"/>
      <w:r w:rsidRPr="0008241C">
        <w:rPr>
          <w:b/>
          <w:sz w:val="24"/>
          <w:szCs w:val="24"/>
        </w:rPr>
        <w:lastRenderedPageBreak/>
        <w:t xml:space="preserve">5.2.2 </w:t>
      </w:r>
      <w:r w:rsidRPr="0008241C">
        <w:rPr>
          <w:b/>
          <w:sz w:val="24"/>
          <w:szCs w:val="24"/>
        </w:rPr>
        <w:tab/>
        <w:t>Freshwater Ecosystems</w:t>
      </w:r>
      <w:bookmarkEnd w:id="1534"/>
      <w:bookmarkEnd w:id="1535"/>
      <w:bookmarkEnd w:id="1536"/>
      <w:bookmarkEnd w:id="1537"/>
      <w:bookmarkEnd w:id="1538"/>
      <w:bookmarkEnd w:id="1539"/>
      <w:bookmarkEnd w:id="1540"/>
      <w:bookmarkEnd w:id="1541"/>
    </w:p>
    <w:p w14:paraId="1F6966B3" w14:textId="77777777" w:rsidR="00A01204" w:rsidRPr="0008241C" w:rsidRDefault="00A01204" w:rsidP="00A01204">
      <w:pPr>
        <w:rPr>
          <w:sz w:val="22"/>
          <w:szCs w:val="22"/>
        </w:rPr>
      </w:pPr>
    </w:p>
    <w:p w14:paraId="2995AB5C" w14:textId="671751CF" w:rsidR="00A01204" w:rsidRPr="0008241C" w:rsidRDefault="00A01204" w:rsidP="00A01204">
      <w:pPr>
        <w:rPr>
          <w:sz w:val="22"/>
          <w:szCs w:val="22"/>
        </w:rPr>
      </w:pPr>
      <w:r w:rsidRPr="0008241C">
        <w:rPr>
          <w:sz w:val="22"/>
          <w:szCs w:val="22"/>
        </w:rPr>
        <w:t>Although the Asia-Pacific region is home to 60</w:t>
      </w:r>
      <w:r w:rsidR="00C934E9">
        <w:rPr>
          <w:sz w:val="22"/>
          <w:szCs w:val="22"/>
        </w:rPr>
        <w:t xml:space="preserve"> per cent</w:t>
      </w:r>
      <w:r w:rsidRPr="0008241C">
        <w:rPr>
          <w:sz w:val="22"/>
          <w:szCs w:val="22"/>
        </w:rPr>
        <w:t xml:space="preserve"> of the world’s population, it has access to only 36</w:t>
      </w:r>
      <w:r w:rsidR="00C934E9">
        <w:rPr>
          <w:sz w:val="22"/>
          <w:szCs w:val="22"/>
        </w:rPr>
        <w:t xml:space="preserve"> per cent</w:t>
      </w:r>
      <w:r w:rsidRPr="0008241C">
        <w:rPr>
          <w:sz w:val="22"/>
          <w:szCs w:val="22"/>
        </w:rPr>
        <w:t xml:space="preserve"> of its water resources, making the per capita water availability lowest compared to any other region </w:t>
      </w:r>
      <w:r w:rsidRPr="0008241C">
        <w:rPr>
          <w:sz w:val="22"/>
          <w:szCs w:val="22"/>
        </w:rPr>
        <w:fldChar w:fldCharType="begin" w:fldLock="1"/>
      </w:r>
      <w:r w:rsidRPr="0008241C">
        <w:rPr>
          <w:sz w:val="22"/>
          <w:szCs w:val="22"/>
        </w:rPr>
        <w:instrText>ADDIN CSL_CITATION {"citationItems":[{"id":"ITEM-1","itemData":{"author":[{"dropping-particle":"","family":"APWF","given":"","non-dropping-particle":"","parse-names":false,"suffix":""}],"id":"ITEM-1","issued":{"date-parts":[["2009"]]},"number-of-pages":"76","title":"Regional Document (Asia Pacific). 5th World Water Forum","type":"report"},"uris":["http://www.mendeley.com/documents/?uuid=aadcc674-cf03-4088-b774-8b7ba20b153c"]}],"mendeley":{"formattedCitation":"(APWF, 2009)","plainTextFormattedCitation":"(APWF, 2009)","previouslyFormattedCitation":"(APWF, 2009)"},"properties":{"noteIndex":0},"schema":"https://github.com/citation-style-language/schema/raw/master/csl-citation.json"}</w:instrText>
      </w:r>
      <w:r w:rsidRPr="0008241C">
        <w:rPr>
          <w:sz w:val="22"/>
          <w:szCs w:val="22"/>
        </w:rPr>
        <w:fldChar w:fldCharType="separate"/>
      </w:r>
      <w:r w:rsidRPr="0008241C">
        <w:rPr>
          <w:noProof/>
          <w:sz w:val="22"/>
          <w:szCs w:val="22"/>
        </w:rPr>
        <w:t>(APWF, 2009)</w:t>
      </w:r>
      <w:r w:rsidRPr="0008241C">
        <w:rPr>
          <w:sz w:val="22"/>
          <w:szCs w:val="22"/>
        </w:rPr>
        <w:fldChar w:fldCharType="end"/>
      </w:r>
      <w:r w:rsidRPr="0008241C">
        <w:rPr>
          <w:sz w:val="22"/>
          <w:szCs w:val="22"/>
        </w:rPr>
        <w:t xml:space="preserve">. The freshwater ecosystems, consisting of rivers, streams, ponds, lakes and inland wetlands </w:t>
      </w:r>
      <w:r w:rsidRPr="0008241C">
        <w:rPr>
          <w:sz w:val="22"/>
          <w:szCs w:val="22"/>
        </w:rPr>
        <w:fldChar w:fldCharType="begin" w:fldLock="1"/>
      </w:r>
      <w:r w:rsidRPr="0008241C">
        <w:rPr>
          <w:sz w:val="22"/>
          <w:szCs w:val="22"/>
        </w:rPr>
        <w:instrText>ADDIN CSL_CITATION {"citationItems":[{"id":"ITEM-1","itemData":{"author":[{"dropping-particle":"","family":"Ramsar Convention Secretariat","given":"","non-dropping-particle":"","parse-names":false,"suffix":""}],"id":"ITEM-1","issued":{"date-parts":[["2012"]]},"title":"Limits of acceptable change. The definition and operation of concepts and approaches for \"limits of acceptable change\" which may be applicable to the Ramsar context of defining and detecting change in the ecological character of wetlands. Ramsar COP11 DOC","type":"report"},"uris":["http://www.mendeley.com/documents/?uuid=081a8ea4-31c4-40c3-b829-221711553897"]}],"mendeley":{"formattedCitation":"(Ramsar Convention Secretariat, 2012)","plainTextFormattedCitation":"(Ramsar Convention Secretariat, 2012)","previouslyFormattedCitation":"(Ramsar Convention Secretariat, 2012)"},"properties":{"noteIndex":0},"schema":"https://github.com/citation-style-language/schema/raw/master/csl-citation.json"}</w:instrText>
      </w:r>
      <w:r w:rsidRPr="0008241C">
        <w:rPr>
          <w:sz w:val="22"/>
          <w:szCs w:val="22"/>
        </w:rPr>
        <w:fldChar w:fldCharType="separate"/>
      </w:r>
      <w:r w:rsidRPr="0008241C">
        <w:rPr>
          <w:noProof/>
          <w:sz w:val="22"/>
          <w:szCs w:val="22"/>
        </w:rPr>
        <w:t>(Ramsar Convention Secretariat, 2012)</w:t>
      </w:r>
      <w:r w:rsidRPr="0008241C">
        <w:rPr>
          <w:sz w:val="22"/>
          <w:szCs w:val="22"/>
        </w:rPr>
        <w:fldChar w:fldCharType="end"/>
      </w:r>
      <w:r w:rsidRPr="0008241C">
        <w:rPr>
          <w:sz w:val="22"/>
          <w:szCs w:val="22"/>
        </w:rPr>
        <w:t>, are rich in biodiversity and ecosystem services (</w:t>
      </w:r>
      <w:r w:rsidRPr="0008241C">
        <w:rPr>
          <w:b/>
          <w:i/>
          <w:sz w:val="22"/>
          <w:szCs w:val="22"/>
        </w:rPr>
        <w:t>see section 3.2.2.</w:t>
      </w:r>
      <w:r w:rsidRPr="0008241C">
        <w:rPr>
          <w:sz w:val="22"/>
          <w:szCs w:val="22"/>
        </w:rPr>
        <w:t>), and at the same time, form an indispensable component of current and future human well-being in the Asia-Pacific region. Chapter 3 (</w:t>
      </w:r>
      <w:r w:rsidRPr="0008241C">
        <w:rPr>
          <w:b/>
          <w:i/>
          <w:sz w:val="22"/>
          <w:szCs w:val="22"/>
        </w:rPr>
        <w:t>section 3.2.2)</w:t>
      </w:r>
      <w:r w:rsidRPr="0008241C">
        <w:rPr>
          <w:sz w:val="22"/>
          <w:szCs w:val="22"/>
        </w:rPr>
        <w:t xml:space="preserve"> provided a detailed assessment of observed changes in the freshwater biodiversity and concluded a sharply declining trend of freshwater biodiversity, owing to numerous anthropogenic disturbances, including the disappearance of wetlands throughout the region. This section focuses on water availability and their implications for the human well-being.</w:t>
      </w:r>
    </w:p>
    <w:p w14:paraId="6DDBA317" w14:textId="77777777" w:rsidR="00A01204" w:rsidRPr="0008241C" w:rsidRDefault="00A01204" w:rsidP="00A01204">
      <w:pPr>
        <w:rPr>
          <w:sz w:val="22"/>
          <w:szCs w:val="22"/>
        </w:rPr>
      </w:pPr>
    </w:p>
    <w:p w14:paraId="1E0C8BD0" w14:textId="77777777" w:rsidR="00A01204" w:rsidRPr="0008241C" w:rsidRDefault="00A01204" w:rsidP="00A01204">
      <w:pPr>
        <w:rPr>
          <w:sz w:val="22"/>
          <w:szCs w:val="22"/>
        </w:rPr>
      </w:pPr>
      <w:r w:rsidRPr="0008241C">
        <w:rPr>
          <w:sz w:val="22"/>
          <w:szCs w:val="22"/>
        </w:rPr>
        <w:t xml:space="preserve">Contribution from the freshwater systems is pivotal for sustaining life and to support other activities, including agriculture, fisheries, and industry. Services from freshwater ecosystems are also seen as an integral component of a larger Water-Energy-Food nexus that remains critical for achieving several Sustainable Development Goal (SDG) targets in the Asia-Pacific region. With rapid expansion of population, increasing standard of living and expanding hydro-power sector in the </w:t>
      </w:r>
      <w:r w:rsidRPr="0008241C">
        <w:rPr>
          <w:bCs/>
          <w:iCs/>
          <w:sz w:val="22"/>
          <w:szCs w:val="22"/>
        </w:rPr>
        <w:t>Asia-Pacific region</w:t>
      </w:r>
      <w:r w:rsidRPr="0008241C">
        <w:rPr>
          <w:sz w:val="22"/>
          <w:szCs w:val="22"/>
        </w:rPr>
        <w:t>, future availability of fresh water, both in acceptable quality and quantity, remains a significant challenge for the region (</w:t>
      </w:r>
      <w:r w:rsidRPr="0008241C">
        <w:rPr>
          <w:i/>
          <w:sz w:val="22"/>
          <w:szCs w:val="22"/>
        </w:rPr>
        <w:t>established</w:t>
      </w:r>
      <w:r w:rsidRPr="0008241C">
        <w:rPr>
          <w:sz w:val="22"/>
          <w:szCs w:val="22"/>
        </w:rPr>
        <w:t xml:space="preserve">). </w:t>
      </w:r>
    </w:p>
    <w:p w14:paraId="625C781D" w14:textId="77777777" w:rsidR="00A01204" w:rsidRPr="0008241C" w:rsidRDefault="00A01204" w:rsidP="00A01204">
      <w:pPr>
        <w:rPr>
          <w:sz w:val="22"/>
          <w:szCs w:val="22"/>
        </w:rPr>
      </w:pPr>
    </w:p>
    <w:p w14:paraId="1078CA4D" w14:textId="77777777" w:rsidR="00A01204" w:rsidRPr="0008241C" w:rsidRDefault="00A01204" w:rsidP="00A01204">
      <w:pPr>
        <w:rPr>
          <w:sz w:val="22"/>
          <w:szCs w:val="22"/>
        </w:rPr>
      </w:pPr>
      <w:r w:rsidRPr="0008241C">
        <w:rPr>
          <w:sz w:val="22"/>
          <w:szCs w:val="22"/>
        </w:rPr>
        <w:t xml:space="preserve">The current distribution of freshwater availability varies extensively within the Asia-Pacific region and differs widely among the subregions, as well as substantial seasonal variations. The Western Asia and the Pacific low islands are particularly water scarce with limited surface water sources and over-reliance on groundwater. However, in the tropical region of South and South-East Asia, monsoon plays a pivotal role for replenishing the freshwater systems, especially the large river systems of the region. The mighty rivers of Asia, namely the Indus, Ganges, Brahmaputra, Yangtze, and Yellow Rivers, with sources in the high mountains and Qinghai-Tibetan Plateau, serve as the primary sources of water and supports over a billion of the population living in their highly productive river-basins. However, there is a consensus that due to intense agricultural activity and massive water withdrawal, demand for water outstrips the natural replenishment capacity. The observed trend in rainfall, despite extensive variation, remain mostly unaltered or inconclusive of any specific pattern. While in some cases, rainfall increased over the decades, some also registered downward trend. For instance, IPCC’s fifth assessment report stated that, in South Asia, a frequent deficit monsoon has been prevalent in recent years, however, with an increase in extreme weather events </w:t>
      </w:r>
      <w:r w:rsidRPr="0008241C">
        <w:rPr>
          <w:sz w:val="22"/>
          <w:szCs w:val="22"/>
        </w:rPr>
        <w:fldChar w:fldCharType="begin" w:fldLock="1"/>
      </w:r>
      <w:r w:rsidRPr="0008241C">
        <w:rPr>
          <w:sz w:val="22"/>
          <w:szCs w:val="22"/>
        </w:rPr>
        <w:instrText>ADDIN CSL_CITATION {"citationItems":[{"id":"ITEM-1","itemData":{"author":[{"dropping-particle":"","family":"Hijioka","given":"Y.","non-dropping-particle":"","parse-names":false,"suffix":""},{"dropping-particle":"","family":"Lin","given":"E.","non-dropping-particle":"","parse-names":false,"suffix":""},{"dropping-particle":"","family":"Pereira","given":"J.J.","non-dropping-particle":"","parse-names":false,"suffix":""},{"dropping-particle":"","family":"Corlett","given":"R.T.","non-dropping-particle":"","parse-names":false,"suffix":""},{"dropping-particle":"","family":"Cui","given":"X.","non-dropping-particle":"","parse-names":false,"suffix":""},{"dropping-particle":"","family":"Insarov","given":"G.E.","non-dropping-particle":"","parse-names":false,"suffix":""},{"dropping-particle":"","family":"Lasco","given":"R.D.","non-dropping-particle":"","parse-names":false,"suffix":""},{"dropping-particle":"","family":"Lindgren","given":"E.","non-dropping-particle":"","parse-names":false,"suffix":""},{"dropping-particle":"","family":"Surjan","given":"A.","non-dropping-particle":"","parse-names":false,"suffix":""}],"container-title":"Climate Change 2014: Impacts, Adaptation, and Vulnerability. Part B: Regional Aspects. Contribution of Working Group II to the Fifth Assessment Report of the Intergovernmental Panel on Climate Change","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page":"1327-1370","publisher":"Cambridge University Press","publisher-place":"Cambridge, United Kingdom and New York, USA","title":"Asia","type":"chapter"},"uris":["http://www.mendeley.com/documents/?uuid=53a7000f-8d34-47ff-bc2b-bb6a9db69a07"]}],"mendeley":{"formattedCitation":"(Hijioka &lt;i&gt;et al.&lt;/i&gt;, 2014)","plainTextFormattedCitation":"(Hijioka et al., 2014)","previouslyFormattedCitation":"(Hijioka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ijiok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imilar consequences are also observed in Western Asia, with a non-significant downward trend in mean precipitation over the recent years. In general, Hijiok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Hijioka","given":"Y.","non-dropping-particle":"","parse-names":false,"suffix":""},{"dropping-particle":"","family":"Lin","given":"E.","non-dropping-particle":"","parse-names":false,"suffix":""},{"dropping-particle":"","family":"Pereira","given":"J.J.","non-dropping-particle":"","parse-names":false,"suffix":""},{"dropping-particle":"","family":"Corlett","given":"R.T.","non-dropping-particle":"","parse-names":false,"suffix":""},{"dropping-particle":"","family":"Cui","given":"X.","non-dropping-particle":"","parse-names":false,"suffix":""},{"dropping-particle":"","family":"Insarov","given":"G.E.","non-dropping-particle":"","parse-names":false,"suffix":""},{"dropping-particle":"","family":"Lasco","given":"R.D.","non-dropping-particle":"","parse-names":false,"suffix":""},{"dropping-particle":"","family":"Lindgren","given":"E.","non-dropping-particle":"","parse-names":false,"suffix":""},{"dropping-particle":"","family":"Surjan","given":"A.","non-dropping-particle":"","parse-names":false,"suffix":""}],"container-title":"Climate Change 2014: Impacts, Adaptation, and Vulnerability. Part B: Regional Aspects. Contribution of Working Group II to the Fifth Assessment Report of the Intergovernmental Panel on Climate Change","editor":[{"dropping-particle":"","family":"Barros","given":"V.R.","non-dropping-particle":"","parse-names":false,"suffix":""},{"dropping-particle":"","family":"Field","given":"C.B.","non-dropping-particle":"","parse-names":false,"suffix":""},{"dropping-particle":"","family":"Dokken","given":"D.J.","non-dropping-particle":"","parse-names":false,"suffix":""},{"dropping-particle":"","family":"Mastrandrea","given":"M.D.","non-dropping-particle":"","parse-names":false,"suffix":""},{"dropping-particle":"","family":"Mach","given":"K.J.","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page":"1327-1370","publisher":"Cambridge University Press","publisher-place":"Cambridge, United Kingdom and New York, USA","title":"Asia","type":"chapter"},"suppress-author":1,"uris":["http://www.mendeley.com/documents/?uuid=53a7000f-8d34-47ff-bc2b-bb6a9db69a07"]}],"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pointed out that due to lack of historical observation in many parts of the region, it is difficult to draw any conclusive evidence of rainfall variability.</w:t>
      </w:r>
    </w:p>
    <w:p w14:paraId="04F5B6AE" w14:textId="77777777" w:rsidR="00A01204" w:rsidRPr="0008241C" w:rsidRDefault="00A01204" w:rsidP="00A01204">
      <w:pPr>
        <w:rPr>
          <w:sz w:val="22"/>
          <w:szCs w:val="22"/>
        </w:rPr>
      </w:pPr>
    </w:p>
    <w:p w14:paraId="616DE85B" w14:textId="16B7D057" w:rsidR="00A01204" w:rsidRPr="0008241C" w:rsidRDefault="00A01204" w:rsidP="00A01204">
      <w:pPr>
        <w:rPr>
          <w:sz w:val="22"/>
          <w:szCs w:val="22"/>
        </w:rPr>
      </w:pPr>
      <w:r w:rsidRPr="0008241C">
        <w:rPr>
          <w:sz w:val="22"/>
          <w:szCs w:val="22"/>
        </w:rPr>
        <w:t xml:space="preserve">Water availability in the major Asian rivers, nonetheless, has been decreasing, often due to wide-spread diversion for irrigation purposes </w:t>
      </w:r>
      <w:r w:rsidRPr="0008241C">
        <w:rPr>
          <w:sz w:val="22"/>
          <w:szCs w:val="22"/>
        </w:rPr>
        <w:fldChar w:fldCharType="begin" w:fldLock="1"/>
      </w:r>
      <w:r w:rsidRPr="0008241C">
        <w:rPr>
          <w:sz w:val="22"/>
          <w:szCs w:val="22"/>
        </w:rPr>
        <w:instrText>ADDIN CSL_CITATION {"citationItems":[{"id":"ITEM-1","itemData":{"DOI":"10.1038/ngeo629","ISSN":"1752-0894","abstract":"Many of the world's deltas are densely populated and intensively farmed. An assessment of recent publications indicates that the majority of these deltas have been subject to intense flooding over the past decade, and that this threat will grow as global sea-level rises and as the deltas subside.","author":[{"dropping-particle":"","family":"Syvitski","given":"James P. M.","non-dropping-particle":"","parse-names":false,"suffix":""},{"dropping-particle":"","family":"Kettner","given":"Albert J.","non-dropping-particle":"","parse-names":false,"suffix":""},{"dropping-particle":"","family":"Overeem","given":"Irina","non-dropping-particle":"","parse-names":false,"suffix":""},{"dropping-particle":"","family":"Hutton","given":"Eric W. H.","non-dropping-particle":"","parse-names":false,"suffix":""},{"dropping-particle":"","family":"Hannon","given":"Mark T.","non-dropping-particle":"","parse-names":false,"suffix":""},{"dropping-particle":"","family":"Brakenridge","given":"G. Robert","non-dropping-particle":"","parse-names":false,"suffix":""},{"dropping-particle":"","family":"Day","given":"John","non-dropping-particle":"","parse-names":false,"suffix":""},{"dropping-particle":"","family":"Vörösmarty","given":"Charles","non-dropping-particle":"","parse-names":false,"suffix":""},{"dropping-particle":"","family":"Saito","given":"Yoshiki","non-dropping-particle":"","parse-names":false,"suffix":""},{"dropping-particle":"","family":"Giosan","given":"Liviu","non-dropping-particle":"","parse-names":false,"suffix":""},{"dropping-particle":"","family":"Nicholls","given":"Robert J.","non-dropping-particle":"","parse-names":false,"suffix":""}],"container-title":"Nature Geoscience","id":"ITEM-1","issue":"10","issued":{"date-parts":[["2009","10","20"]]},"page":"681-686","publisher":"Nature Publishing Group","title":"Sinking deltas due to human activities","type":"article-journal","volume":"2"},"uris":["http://www.mendeley.com/documents/?uuid=423a43d3-bfa4-34ef-9d71-ead64717993f"]},{"id":"ITEM-2","itemData":{"DOI":"10.1029/2009WR008929","ISSN":"00431397","author":[{"dropping-particle":"","family":"Biemans","given":"H.","non-dropping-particle":"","parse-names":false,"suffix":""},{"dropping-particle":"","family":"Haddeland","given":"I.","non-dropping-particle":"","parse-names":false,"suffix":""},{"dropping-particle":"","family":"Kabat","given":"P.","non-dropping-particle":"","parse-names":false,"suffix":""},{"dropping-particle":"","family":"Ludwig","given":"F.","non-dropping-particle":"","parse-names":false,"suffix":""},{"dropping-particle":"","family":"Hutjes","given":"R. W. A.","non-dropping-particle":"","parse-names":false,"suffix":""},{"dropping-particle":"","family":"Heinke","given":"J.","non-dropping-particle":"","parse-names":false,"suffix":""},{"dropping-particle":"","family":"Bloh","given":"W.","non-dropping-particle":"von","parse-names":false,"suffix":""},{"dropping-particle":"","family":"Gerten","given":"D.","non-dropping-particle":"","parse-names":false,"suffix":""}],"container-title":"Water Resources Research","id":"ITEM-2","issue":"3","issued":{"date-parts":[["2011","3","1"]]},"title":"Impact of reservoirs on river discharge and irrigation water supply during the 20th century","type":"article-journal","volume":"47"},"uris":["http://www.mendeley.com/documents/?uuid=c2ca9169-4c59-3ccd-a42b-f3170d7771f4"]}],"mendeley":{"formattedCitation":"(Biemans &lt;i&gt;et al.&lt;/i&gt;, 2011; Syvitski &lt;i&gt;et al.&lt;/i&gt;, 2009)","plainTextFormattedCitation":"(Biemans et al., 2011; Syvitski et al., 2009)","previouslyFormattedCitation":"(Biemans et al., 2011; Syvitski et al., 2009)"},"properties":{"noteIndex":0},"schema":"https://github.com/citation-style-language/schema/raw/master/csl-citation.json"}</w:instrText>
      </w:r>
      <w:r w:rsidRPr="0008241C">
        <w:rPr>
          <w:sz w:val="22"/>
          <w:szCs w:val="22"/>
        </w:rPr>
        <w:fldChar w:fldCharType="separate"/>
      </w:r>
      <w:r w:rsidRPr="0008241C">
        <w:rPr>
          <w:noProof/>
          <w:sz w:val="22"/>
          <w:szCs w:val="22"/>
        </w:rPr>
        <w:t xml:space="preserve">(Biemans </w:t>
      </w:r>
      <w:r w:rsidRPr="0008241C">
        <w:rPr>
          <w:i/>
          <w:noProof/>
          <w:sz w:val="22"/>
          <w:szCs w:val="22"/>
        </w:rPr>
        <w:t>et al.</w:t>
      </w:r>
      <w:r w:rsidRPr="0008241C">
        <w:rPr>
          <w:noProof/>
          <w:sz w:val="22"/>
          <w:szCs w:val="22"/>
        </w:rPr>
        <w:t xml:space="preserve">, 2011; Syvitski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For instance, water-intensive crops, such as cotton are being produced in water-stressed regions or even water-scarce areas, sharply promoting diversion of fresh water from natural streams. The immediate ecological consequence of lack of freshwater reaching the ocean is a loss of sediment accumulation in large river deltas, damaging nutrient supply for aquatic ecosystems and potentially endangering faster submergence under the rising sea level </w:t>
      </w:r>
      <w:r w:rsidRPr="0008241C">
        <w:rPr>
          <w:sz w:val="22"/>
          <w:szCs w:val="22"/>
        </w:rPr>
        <w:fldChar w:fldCharType="begin" w:fldLock="1"/>
      </w:r>
      <w:r w:rsidRPr="0008241C">
        <w:rPr>
          <w:sz w:val="22"/>
          <w:szCs w:val="22"/>
        </w:rPr>
        <w:instrText>ADDIN CSL_CITATION {"citationItems":[{"id":"ITEM-1","itemData":{"DOI":"10.1038/ngeo629","ISSN":"1752-0894","abstract":"Many of the world's deltas are densely populated and intensively farmed. An assessment of recent publications indicates that the majority of these deltas have been subject to intense flooding over the past decade, and that this threat will grow as global sea-level rises and as the deltas subside.","author":[{"dropping-particle":"","family":"Syvitski","given":"James P. M.","non-dropping-particle":"","parse-names":false,"suffix":""},{"dropping-particle":"","family":"Kettner","given":"Albert J.","non-dropping-particle":"","parse-names":false,"suffix":""},{"dropping-particle":"","family":"Overeem","given":"Irina","non-dropping-particle":"","parse-names":false,"suffix":""},{"dropping-particle":"","family":"Hutton","given":"Eric W. H.","non-dropping-particle":"","parse-names":false,"suffix":""},{"dropping-particle":"","family":"Hannon","given":"Mark T.","non-dropping-particle":"","parse-names":false,"suffix":""},{"dropping-particle":"","family":"Brakenridge","given":"G. Robert","non-dropping-particle":"","parse-names":false,"suffix":""},{"dropping-particle":"","family":"Day","given":"John","non-dropping-particle":"","parse-names":false,"suffix":""},{"dropping-particle":"","family":"Vörösmarty","given":"Charles","non-dropping-particle":"","parse-names":false,"suffix":""},{"dropping-particle":"","family":"Saito","given":"Yoshiki","non-dropping-particle":"","parse-names":false,"suffix":""},{"dropping-particle":"","family":"Giosan","given":"Liviu","non-dropping-particle":"","parse-names":false,"suffix":""},{"dropping-particle":"","family":"Nicholls","given":"Robert J.","non-dropping-particle":"","parse-names":false,"suffix":""}],"container-title":"Nature Geoscience","id":"ITEM-1","issue":"10","issued":{"date-parts":[["2009","10","20"]]},"page":"681-686","publisher":"Nature Publishing Group","title":"Sinking deltas due to human activities","type":"article-journal","volume":"2"},"uris":["http://www.mendeley.com/documents/?uuid=423a43d3-bfa4-34ef-9d71-ead64717993f"]}],"mendeley":{"formattedCitation":"(Syvitski &lt;i&gt;et al.&lt;/i&gt;, 2009)","plainTextFormattedCitation":"(Syvitski et al., 2009)","previouslyFormattedCitation":"(Syvitski et al., 2009)"},"properties":{"noteIndex":0},"schema":"https://github.com/citation-style-language/schema/raw/master/csl-citation.json"}</w:instrText>
      </w:r>
      <w:r w:rsidRPr="0008241C">
        <w:rPr>
          <w:sz w:val="22"/>
          <w:szCs w:val="22"/>
        </w:rPr>
        <w:fldChar w:fldCharType="separate"/>
      </w:r>
      <w:r w:rsidRPr="0008241C">
        <w:rPr>
          <w:noProof/>
          <w:sz w:val="22"/>
          <w:szCs w:val="22"/>
        </w:rPr>
        <w:t xml:space="preserve">(Syvitski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In Indus delta, for example, 50</w:t>
      </w:r>
      <w:r w:rsidR="00C934E9">
        <w:rPr>
          <w:sz w:val="22"/>
          <w:szCs w:val="22"/>
        </w:rPr>
        <w:t xml:space="preserve"> per cent</w:t>
      </w:r>
      <w:r w:rsidRPr="0008241C">
        <w:rPr>
          <w:sz w:val="22"/>
          <w:szCs w:val="22"/>
        </w:rPr>
        <w:t xml:space="preserve"> decline in fish catch has been reported since 1993, while high salinity (because of reduction of freshwater flow) virtually turned previously diverse mangrove forest into a mono-specific mangrove forest </w:t>
      </w:r>
      <w:r w:rsidRPr="0008241C">
        <w:rPr>
          <w:sz w:val="22"/>
          <w:szCs w:val="22"/>
        </w:rPr>
        <w:fldChar w:fldCharType="begin" w:fldLock="1"/>
      </w:r>
      <w:r w:rsidRPr="0008241C">
        <w:rPr>
          <w:sz w:val="22"/>
          <w:szCs w:val="22"/>
        </w:rPr>
        <w:instrText>ADDIN CSL_CITATION {"citationItems":[{"id":"ITEM-1","itemData":{"DOI":"10.1061/40792(173)500","ISBN":"9780784407929","author":[{"dropping-particle":"","family":"Memon","given":"Altaf A.","non-dropping-particle":"","parse-names":false,"suffix":""}],"container-title":"Impacts of Global Climate Change","id":"ITEM-1","issued":{"date-parts":[["2005","7"]]},"page":"1-12","publisher":"American Society of Civil Engineers","publisher-place":"Reston, VA","title":"Devastation of the Indus River Delta","type":"paper-conference"},"uris":["http://www.mendeley.com/documents/?uuid=8eec1e86-582d-3820-b10b-2ee56b72a1e0"]}],"mendeley":{"formattedCitation":"(Memon, 2005)","plainTextFormattedCitation":"(Memon, 2005)","previouslyFormattedCitation":"(Memon, 2005)"},"properties":{"noteIndex":0},"schema":"https://github.com/citation-style-language/schema/raw/master/csl-citation.json"}</w:instrText>
      </w:r>
      <w:r w:rsidRPr="0008241C">
        <w:rPr>
          <w:sz w:val="22"/>
          <w:szCs w:val="22"/>
        </w:rPr>
        <w:fldChar w:fldCharType="separate"/>
      </w:r>
      <w:r w:rsidRPr="0008241C">
        <w:rPr>
          <w:noProof/>
          <w:sz w:val="22"/>
          <w:szCs w:val="22"/>
        </w:rPr>
        <w:t>(Memon, 2005)</w:t>
      </w:r>
      <w:r w:rsidRPr="0008241C">
        <w:rPr>
          <w:sz w:val="22"/>
          <w:szCs w:val="22"/>
        </w:rPr>
        <w:fldChar w:fldCharType="end"/>
      </w:r>
      <w:r w:rsidRPr="0008241C">
        <w:rPr>
          <w:sz w:val="22"/>
          <w:szCs w:val="22"/>
        </w:rPr>
        <w:t xml:space="preserve">. The future projections in perennial water flow in the big rivers basins within the Asia-Pacific region is most likely to decline, especially during the summer </w:t>
      </w:r>
      <w:r w:rsidRPr="0008241C">
        <w:rPr>
          <w:sz w:val="22"/>
          <w:szCs w:val="22"/>
        </w:rPr>
        <w:fldChar w:fldCharType="begin" w:fldLock="1"/>
      </w:r>
      <w:r w:rsidRPr="0008241C">
        <w:rPr>
          <w:sz w:val="22"/>
          <w:szCs w:val="22"/>
        </w:rPr>
        <w:instrText>ADDIN CSL_CITATION {"citationItems":[{"id":"ITEM-1","itemData":{"DOI":"10.1061/(ASCE)HE.1943-5584.0001435.","ISSN":"10840699","abstract":"AbstractThe Brahmaputra River Basin (BRB) is one of the major fresh water sources in South Asia. The current research attempts to assess impacts of climate change on streamflow of BRB using a physically based semidistributed hydrological model, namely, soil and water assessment tool (SWAT). SWAT was calibrated and validated for the climate normal period (1981–2010) at the Bahadurabad station in Bangladesh, and good agreement between observed and simulated streamflow was found. The model was then applied to simulate 24 synthetic climate change scenarios (combination of perturbed precipitation and temperature) to investigate the basin’s sensitivity, in terms of streamflow, under the potential impact of climate change. It was found that the basin’s projected streamflow responded almost linearly with projected temperature and precipitation. Mean annual streamflow changes of the BRB due to 1°C change in temperature (keeping the 1981–2010 baseline precipitation unchanged) was about 1.35%, whereas about 1.37% ch...","author":[{"dropping-particle":"","family":"Alam","given":"Sarfaraz","non-dropping-particle":"","parse-names":false,"suffix":""},{"dropping-particle":"","family":"Ali","given":"Md. Mostafa","non-dropping-particle":"","parse-names":false,"suffix":""},{"dropping-particle":"","family":"Islam","given":"Zahidul","non-dropping-particle":"","parse-names":false,"suffix":""}],"container-title":"http://dx.doi.org/10.1061/(ASCE)HE.1943-5584.0001435","id":"ITEM-1","issue":"11","issued":{"date-parts":[["2016"]]},"page":"1-13","title":"Future Streamflow of Brahmaputra River Basin under Synthetic Climate Change Scenarios","type":"article-journal","volume":"21"},"uris":["http://www.mendeley.com/documents/?uuid=e83c4f50-ed50-40ed-b01d-b51848075c87"]},{"id":"ITEM-2","itemData":{"DOI":"10.1073/pnas.1222474110","ISBN":"0027-8424, 1091-6490","ISSN":"1091-6490","PMID":"24344283","abstract":"We compare ensembles of water supply and demand projections from 10 global hydrological models and six global gridded crop models. These are produced as part of the Inter-Sectoral Impacts Model Intercomparison Project, with coordination from the Agricultural Model Intercomparison and Improvement Project, and driven by outputs of general circulation models run under representative concentration pathway 8.5 as part of the Fifth Coupled Model Intercomparison Project. Models project that direct climate impacts to maize, soybean, wheat, and rice involve losses of 400-1,400 Pcal (8-24% of present-day total) when CO2 fertilization effects are accounted for or 1,400-2,600 Pcal (24-43%) otherwise. Freshwater limitations in some irrigated regions (western United States; China; and West, South, and Central Asia) could necessitate the reversion of 20-60 Mha of cropland from irrigated to rainfed management by end-of-century, and a further loss of 600-2,900 Pcal of food production. In other regions (northern/eastern United States, parts of South America, much of Europe, and South East Asia) surplus water supply could in principle support a net increase in irrigation, although substantial investments in irrigation infrastructure would be required.","author":[{"dropping-particle":"","family":"Elliott","given":"Joshua","non-dropping-particle":"","parse-names":false,"suffix":""},{"dropping-particle":"","family":"Deryng","given":"Delphine","non-dropping-particle":"","parse-names":false,"suffix":""},{"dropping-particle":"","family":"Müller","given":"Christoph","non-dropping-particle":"","parse-names":false,"suffix":""},{"dropping-particle":"","family":"Frieler","given":"Katja","non-dropping-particle":"","parse-names":false,"suffix":""},{"dropping-particle":"","family":"Konzmann","given":"Markus","non-dropping-particle":"","parse-names":false,"suffix":""},{"dropping-particle":"","family":"Gerten","given":"Dieter","non-dropping-particle":"","parse-names":false,"suffix":""},{"dropping-particle":"","family":"Glotter","given":"Michael","non-dropping-particle":"","parse-names":false,"suffix":""},{"dropping-particle":"","family":"Flörke","given":"Martina","non-dropping-particle":"","parse-names":false,"suffix":""},{"dropping-particle":"","family":"Wada","given":"Yoshihide","non-dropping-particle":"","parse-names":false,"suffix":""},{"dropping-particle":"","family":"Best","given":"Neil","non-dropping-particle":"","parse-names":false,"suffix":""},{"dropping-particle":"","family":"Eisner","given":"Stephanie","non-dropping-particle":"","parse-names":false,"suffix":""},{"dropping-particle":"","family":"Fekete","given":"Balázs M","non-dropping-particle":"","parse-names":false,"suffix":""},{"dropping-particle":"","family":"Folberth","given":"Christian","non-dropping-particle":"","parse-names":false,"suffix":""},{"dropping-particle":"","family":"Foster","given":"Ian","non-dropping-particle":"","parse-names":false,"suffix":""},{"dropping-particle":"","family":"Gosling","given":"Simon N","non-dropping-particle":"","parse-names":false,"suffix":""},{"dropping-particle":"","family":"Haddeland","given":"Ingjerd","non-dropping-particle":"","parse-names":false,"suffix":""},{"dropping-particle":"","family":"Khabarov","given":"Nikolay","non-dropping-particle":"","parse-names":false,"suffix":""},{"dropping-particle":"","family":"Ludwig","given":"Fulco","non-dropping-particle":"","parse-names":false,"suffix":""},{"dropping-particle":"","family":"Masaki","given":"Yoshimitsu","non-dropping-particle":"","parse-names":false,"suffix":""},{"dropping-particle":"","family":"Olin","given":"Stefan","non-dropping-particle":"","parse-names":false,"suffix":""},{"dropping-particle":"","family":"Rosenzweig","given":"Cynthia","non-dropping-particle":"","parse-names":false,"suffix":""},{"dropping-particle":"","family":"Ruane","given":"Alex C","non-dropping-particle":"","parse-names":false,"suffix":""},{"dropping-particle":"","family":"Satoh","given":"Yusuke","non-dropping-particle":"","parse-names":false,"suffix":""},{"dropping-particle":"","family":"Schmid","given":"Erwin","non-dropping-particle":"","parse-names":false,"suffix":""},{"dropping-particle":"","family":"Stacke","given":"Tobias","non-dropping-particle":"","parse-names":false,"suffix":""},{"dropping-particle":"","family":"Tang","given":"Qiuhong","non-dropping-particle":"","parse-names":false,"suffix":""},{"dropping-particle":"","family":"Wisser","given":"Dominik","non-dropping-particle":"","parse-names":false,"suffix":""}],"container-title":"Proceedings of the National Academy of Sciences of the United States of America","id":"ITEM-2","issue":"9","issued":{"date-parts":[["2014"]]},"page":"3239-44","title":"Constraints and potentials of future irrigation water availability on agricultural production under climate change.","type":"article-journal","volume":"111"},"uris":["http://www.mendeley.com/documents/?uuid=5182209c-256f-44b7-8f9c-4cbd7314f56f"]},{"id":"ITEM-3","itemData":{"DOI":"10.1038/ngeo1896","ISBN":"1752-0894","ISSN":"1752-0894","abstract":"Nature Geoscience 6, 742 (2013). doi:10.1038/ngeo1896","author":[{"dropping-particle":"","family":"Immerzeel","given":"W. W.","non-dropping-particle":"","parse-names":false,"suffix":""},{"dropping-particle":"","family":"Pellicciotti","given":"F.","non-dropping-particle":"","parse-names":false,"suffix":""},{"dropping-particle":"","family":"Bierkens","given":"M. F. P.","non-dropping-particle":"","parse-names":false,"suffix":""}],"container-title":"Nature Geoscience","id":"ITEM-3","issue":"9","issued":{"date-parts":[["2013"]]},"page":"742-745","publisher":"Nature Publishing Group","title":"Rising river flows throughout the twenty-first century in two Himalayan glacierized watersheds","type":"article-journal","volume":"6"},"uris":["http://www.mendeley.com/documents/?uuid=116c4736-fff9-493b-9124-1051130ee3bd"]}],"mendeley":{"formattedCitation":"(Alam &lt;i&gt;et al.&lt;/i&gt;, 2016; Elliott &lt;i&gt;et al.&lt;/i&gt;, 2014; Immerzeel &lt;i&gt;et al.&lt;/i&gt;, 2013)","manualFormatting":"(Alam et al., 2016; Elliott et al., 2014; Immerzeel et al., 2013)","plainTextFormattedCitation":"(Alam et al., 2016; Elliott et al., 2014; Immerzeel et al., 2013)","previouslyFormattedCitation":"(Alam, Ali, &amp; Islam, 2016; Elliott et al., 2014; Immerzeel, Pellicciotti, &amp; Bierkens,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lam </w:t>
      </w:r>
      <w:r w:rsidRPr="0008241C">
        <w:rPr>
          <w:i/>
          <w:noProof/>
          <w:sz w:val="22"/>
          <w:szCs w:val="22"/>
        </w:rPr>
        <w:t>et al</w:t>
      </w:r>
      <w:r w:rsidRPr="0008241C">
        <w:rPr>
          <w:noProof/>
          <w:sz w:val="22"/>
          <w:szCs w:val="22"/>
        </w:rPr>
        <w:t xml:space="preserve">., 2016; Elliott </w:t>
      </w:r>
      <w:r w:rsidRPr="0008241C">
        <w:rPr>
          <w:i/>
          <w:noProof/>
          <w:sz w:val="22"/>
          <w:szCs w:val="22"/>
        </w:rPr>
        <w:t>et al</w:t>
      </w:r>
      <w:r w:rsidRPr="0008241C">
        <w:rPr>
          <w:noProof/>
          <w:sz w:val="22"/>
          <w:szCs w:val="22"/>
        </w:rPr>
        <w:t xml:space="preserve">., 2014; Immerzeel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see Box 5.3). </w:t>
      </w:r>
    </w:p>
    <w:p w14:paraId="5077DF46" w14:textId="77777777" w:rsidR="00A01204" w:rsidRPr="0008241C" w:rsidRDefault="00A01204" w:rsidP="00A01204">
      <w:pPr>
        <w:rPr>
          <w:sz w:val="22"/>
          <w:szCs w:val="22"/>
        </w:rPr>
      </w:pPr>
    </w:p>
    <w:p w14:paraId="21BD4FB5" w14:textId="77777777" w:rsidR="00A01204" w:rsidRPr="0008241C" w:rsidRDefault="00A01204" w:rsidP="00A01204">
      <w:pPr>
        <w:rPr>
          <w:sz w:val="22"/>
          <w:szCs w:val="22"/>
          <w:lang w:val="de-DE"/>
        </w:rPr>
      </w:pPr>
      <w:r w:rsidRPr="0008241C">
        <w:rPr>
          <w:sz w:val="22"/>
          <w:szCs w:val="22"/>
        </w:rPr>
        <w:t xml:space="preserve">In addition, there are some trends suggesting shifts in monsoon regimes, rainfall or precipitations, and seasonality of dry and wet season, which may vary across subregions and countries </w:t>
      </w:r>
      <w:r w:rsidRPr="0008241C">
        <w:rPr>
          <w:sz w:val="22"/>
          <w:szCs w:val="22"/>
        </w:rPr>
        <w:fldChar w:fldCharType="begin" w:fldLock="1"/>
      </w:r>
      <w:r w:rsidRPr="0008241C">
        <w:rPr>
          <w:sz w:val="22"/>
          <w:szCs w:val="22"/>
        </w:rPr>
        <w:instrText>ADDIN CSL_CITATION {"citationItems":[{"id":"ITEM-1","itemData":{"DOI":"10.1016/j.atmosres.2016.05.008","ISSN":"01698095","abstract":"We review the skill of thirty coupled climate models participating in the Coupled Model Intercomparison Project Phase 5 (CMIP5) in terms of reproducing properties of the seasonal cycle of precipitation over the major river basins of South and Southeast Asia (Indus, Ganges, Brahmaputra and Mekong) for the historical period (1961-2000). We also present how these models represent the impact of climate change by the end of century (2061-2100) under the extreme scenario RCP8.5. First, we assess the models' ability to reproduce the observed timings of the monsoon onset and the rate of rapid fractional accumulation (RFA) slope - a measure of seasonality within the active monsoon period. Secondly, we apply a threshold-independent seasonality index (SI) - a multiplicative measure of precipitation (P) and extent of its concentration relative to uniform distribution (relative entropy - RE). We apply SI distinctly over the monsoonal precipitation regime (MPR), westerly precipitation regime (WPR) and annual precipitation. For the present climate, neither any single model nor the multi-model mean performs best in all chosen metrics. Models show overall a modest skill in suggesting right timings of the monsoon onset while the RFA slope is generally underestimated. One third of the models fail to capture the monsoon signal over the Indus basin. Mostly, the estimates for SI during WPR are higher than observed for all basins. When looking at MPR, the models typically simulate an SI higher (lower) than observed for the Ganges and Brahmaputra (Indus and Mekong) basins, following the pattern of overestimation (underestimation) of precipitation. Most of the models are biased negative (positive) for RE estimates over the Brahmaputra and Mekong (Indus and Ganges) basins, implying the extent of precipitation concentration for MPR and number of dry days within WPR lower (higher) than observed for these basins. Such skill of the CMIP5 models in representing the present-day monsoonal hydroclimatology poses some caveats on their ability to represent correctly the climate change signal. Nevertheless, considering the majority-model agreement as a measure of robustness for the qualitative scale projected future changes, we find a slightly delayed onset, and a general increase in the RFA slope and in the extent of precipitation concentration (RE) for MPR. Overall, a modest inter-model agreement suggests an increase in the seasonality of MPR and a less intermittent WPR for all basins an…","author":[{"dropping-particle":"","family":"Hasson","given":"Shabeh ul","non-dropping-particle":"","parse-names":false,"suffix":""},{"dropping-particle":"","family":"Pascale","given":"Salvatore","non-dropping-particle":"","parse-names":false,"suffix":""},{"dropping-particle":"","family":"Lucarini","given":"Valerio","non-dropping-particle":"","parse-names":false,"suffix":""},{"dropping-particle":"","family":"Böhner","given":"Jürgen","non-dropping-particle":"","parse-names":false,"suffix":""}],"container-title":"Atmospheric Research","id":"ITEM-1","issued":{"date-parts":[["2016"]]},"page":"42-63","publisher":"Elsevier B.V.","title":"Seasonal cycle of precipitation over major river basins in South and Southeast Asia: A review of the CMIP5 climate models data for present climate and future climate projections","type":"article-journal","volume":"180"},"uris":["http://www.mendeley.com/documents/?uuid=afff6b60-85f1-458f-872e-6f5d6ee1d4be"]},{"id":"ITEM-2","itemData":{"DOI":"10.1016/j.scitotenv.2016.10.138","ISSN":"18791026","abstract":"Assessment of the climate and land-use change impacts on the hydrology and water quality of a river basin is important for the development and management of water resources in the future. The objective of this study was to examine the impact of climate and land-use change on the hydrological regime and nutrient yield from the 3S River Basin (Sekong, Srepok, and Sesan) into the 3S River system in Southeast Asia. The 3S Rivers are important tributaries of the Lower Mekong River, accounting for 16% of its annual flow. This transboundary basin supports the livelihoods of nearly 3.5 million people in the countries of Laos, Vietnam, and Cambodia. To reach a better understanding of the process and fate of pollution (nutrient yield) as well as the hydrological regime, the Soil and Water Assessment Tool (SWAT) was used to simulate water quality and discharge in the 3S River Basin. Future scenarios were developed for three future periods: 2030s (2015???2039), 2060s (2045???2069), and 2090s (2075???2099), using an ensemble of five GCMs (General Circulation Model) simulations: (HadGEM2-AO, CanESM2, IPSL-CM5A-LR, CNRM-CM5, and MPI-ESM-MR), driven by the climate projection for RCPs (Representative Concentration Pathways): RCP4.5 (medium emission) and RCP8.5 (high emission) scenarios, and two land-use change scenarios. The results indicated that the climate in the study area would generally become warmer and wetter under both emission scenarios. Discharge and nutrient yield is predicted to increase in the wet season and decrease in the dry. Overall, the annual discharge and nutrient yield is projected to increase throughout the twenty-first century, suggesting sensitivity in the 3S River Basin to climate and land-use change. The results of this study can assist water resources managers and planners in developing water management strategies for uncertain climate change scenarios in the 3S River Basin.","author":[{"dropping-particle":"","family":"Trang","given":"Nguyen Thi Thuy","non-dropping-particle":"","parse-names":false,"suffix":""},{"dropping-particle":"","family":"Shrestha","given":"Sangam","non-dropping-particle":"","parse-names":false,"suffix":""},{"dropping-particle":"","family":"Shrestha","given":"Manish","non-dropping-particle":"","parse-names":false,"suffix":""},{"dropping-particle":"","family":"Datta","given":"Avishek","non-dropping-particle":"","parse-names":false,"suffix":""},{"dropping-particle":"","family":"Kawasaki","given":"Akiyuki","non-dropping-particle":"","parse-names":false,"suffix":""}],"container-title":"Science of the Total Environment","id":"ITEM-2","issued":{"date-parts":[["2017"]]},"page":"586-598","publisher":"Elsevier B.V.","title":"Evaluating the impacts of climate and land-use change on the hydrology and nutrient yield in a transboundary river basin: A case study in the 3S River Basin (Sekong, Sesan, and Srepok)","type":"article-journal","volume":"576"},"uris":["http://www.mendeley.com/documents/?uuid=6f459b15-d5b3-4b0e-81f8-1636c22c6160"]},{"id":"ITEM-3","itemData":{"DOI":"10.1007/s00477-016-1286-7","ISSN":"1436-3240","author":[{"dropping-particle":"","family":"Wang","given":"Xiaoyan","non-dropping-particle":"","parse-names":false,"suffix":""},{"dropping-particle":"","family":"Yang","given":"Tao","non-dropping-particle":"","parse-names":false,"suffix":""},{"dropping-particle":"","family":"Li","given":"Xiaoli","non-dropping-particle":"","parse-names":false,"suffix":""},{"dropping-particle":"","family":"Shi","given":"Pengfei","non-dropping-particle":"","parse-names":false,"suffix":""},{"dropping-particle":"","family":"Zhou","given":"Xudong","non-dropping-particle":"","parse-names":false,"suffix":""}],"container-title":"Stochastic Environmental Research and Risk Assessment","id":"ITEM-3","issue":"5","issued":{"date-parts":[["2017","7","15"]]},"page":"1077-1089","publisher":"Springer Berlin Heidelberg","title":"Spatio-temporal changes of precipitation and temperature over the Pearl River basin based on CMIP5 multi-model ensemble","type":"article-journal","volume":"31"},"uris":["http://www.mendeley.com/documents/?uuid=b0e70e34-d0c8-3d21-b03a-fcfec1058ead"]}],"mendeley":{"formattedCitation":"(Hasson &lt;i&gt;et al.&lt;/i&gt;, 2016; Trang &lt;i&gt;et al.&lt;/i&gt;, 2017; Wang &lt;i&gt;et al.&lt;/i&gt;, 2017)","manualFormatting":"(Hasson et al., 2016; Trang et al., 2017; Wang et al., 2017)","plainTextFormattedCitation":"(Hasson et al., 2016; Trang et al., 2017; Wang et al., 2017)","previouslyFormattedCitation":"(Hasson, Pascale, Lucarini, &amp; Böhner, 2016; Trang, Shrestha, Shrestha, Datta, &amp; Kawasaki, 2017; Wang, Yang, Li, Shi, &amp; Zhou, 2017)"},"properties":{"noteIndex":0},"schema":"https://github.com/citation-style-language/schema/raw/master/csl-citation.json"}</w:instrText>
      </w:r>
      <w:r w:rsidRPr="0008241C">
        <w:rPr>
          <w:sz w:val="22"/>
          <w:szCs w:val="22"/>
        </w:rPr>
        <w:fldChar w:fldCharType="separate"/>
      </w:r>
      <w:r w:rsidRPr="0008241C">
        <w:rPr>
          <w:noProof/>
          <w:sz w:val="22"/>
          <w:szCs w:val="22"/>
        </w:rPr>
        <w:t xml:space="preserve">(Hasson </w:t>
      </w:r>
      <w:r w:rsidRPr="0008241C">
        <w:rPr>
          <w:i/>
          <w:noProof/>
          <w:sz w:val="22"/>
          <w:szCs w:val="22"/>
        </w:rPr>
        <w:t>et al</w:t>
      </w:r>
      <w:r w:rsidRPr="0008241C">
        <w:rPr>
          <w:noProof/>
          <w:sz w:val="22"/>
          <w:szCs w:val="22"/>
        </w:rPr>
        <w:t xml:space="preserve">., </w:t>
      </w:r>
      <w:r w:rsidRPr="0008241C">
        <w:rPr>
          <w:noProof/>
          <w:sz w:val="22"/>
          <w:szCs w:val="22"/>
        </w:rPr>
        <w:lastRenderedPageBreak/>
        <w:t xml:space="preserve">2016; Trang </w:t>
      </w:r>
      <w:r w:rsidRPr="0008241C">
        <w:rPr>
          <w:i/>
          <w:noProof/>
          <w:sz w:val="22"/>
          <w:szCs w:val="22"/>
        </w:rPr>
        <w:t>et al</w:t>
      </w:r>
      <w:r w:rsidRPr="0008241C">
        <w:rPr>
          <w:noProof/>
          <w:sz w:val="22"/>
          <w:szCs w:val="22"/>
        </w:rPr>
        <w:t xml:space="preserve">., 2017; Wang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hese climate change-related reductions and modifications of river flow and water supply will have large adverse consequences for the biodiversity, livelihood, food production, and water availability to the millions of people in the Asia-Pacific who are dependent on the major rivers for their water and food supply </w:t>
      </w:r>
      <w:r w:rsidRPr="0008241C">
        <w:rPr>
          <w:sz w:val="22"/>
          <w:szCs w:val="22"/>
        </w:rPr>
        <w:fldChar w:fldCharType="begin" w:fldLock="1"/>
      </w:r>
      <w:r w:rsidRPr="0008241C">
        <w:rPr>
          <w:sz w:val="22"/>
          <w:szCs w:val="22"/>
        </w:rPr>
        <w:instrText>ADDIN CSL_CITATION {"citationItems":[{"id":"ITEM-1","itemData":{"DOI":"10.1073/pnas.1222474110","ISBN":"0027-8424, 1091-6490","ISSN":"1091-6490","PMID":"24344283","abstract":"We compare ensembles of water supply and demand projections from 10 global hydrological models and six global gridded crop models. These are produced as part of the Inter-Sectoral Impacts Model Intercomparison Project, with coordination from the Agricultural Model Intercomparison and Improvement Project, and driven by outputs of general circulation models run under representative concentration pathway 8.5 as part of the Fifth Coupled Model Intercomparison Project. Models project that direct climate impacts to maize, soybean, wheat, and rice involve losses of 400-1,400 Pcal (8-24% of present-day total) when CO2 fertilization effects are accounted for or 1,400-2,600 Pcal (24-43%) otherwise. Freshwater limitations in some irrigated regions (western United States; China; and West, South, and Central Asia) could necessitate the reversion of 20-60 Mha of cropland from irrigated to rainfed management by end-of-century, and a further loss of 600-2,900 Pcal of food production. In other regions (northern/eastern United States, parts of South America, much of Europe, and South East Asia) surplus water supply could in principle support a net increase in irrigation, although substantial investments in irrigation infrastructure would be required.","author":[{"dropping-particle":"","family":"Elliott","given":"Joshua","non-dropping-particle":"","parse-names":false,"suffix":""},{"dropping-particle":"","family":"Deryng","given":"Delphine","non-dropping-particle":"","parse-names":false,"suffix":""},{"dropping-particle":"","family":"Müller","given":"Christoph","non-dropping-particle":"","parse-names":false,"suffix":""},{"dropping-particle":"","family":"Frieler","given":"Katja","non-dropping-particle":"","parse-names":false,"suffix":""},{"dropping-particle":"","family":"Konzmann","given":"Markus","non-dropping-particle":"","parse-names":false,"suffix":""},{"dropping-particle":"","family":"Gerten","given":"Dieter","non-dropping-particle":"","parse-names":false,"suffix":""},{"dropping-particle":"","family":"Glotter","given":"Michael","non-dropping-particle":"","parse-names":false,"suffix":""},{"dropping-particle":"","family":"Flörke","given":"Martina","non-dropping-particle":"","parse-names":false,"suffix":""},{"dropping-particle":"","family":"Wada","given":"Yoshihide","non-dropping-particle":"","parse-names":false,"suffix":""},{"dropping-particle":"","family":"Best","given":"Neil","non-dropping-particle":"","parse-names":false,"suffix":""},{"dropping-particle":"","family":"Eisner","given":"Stephanie","non-dropping-particle":"","parse-names":false,"suffix":""},{"dropping-particle":"","family":"Fekete","given":"Balázs M","non-dropping-particle":"","parse-names":false,"suffix":""},{"dropping-particle":"","family":"Folberth","given":"Christian","non-dropping-particle":"","parse-names":false,"suffix":""},{"dropping-particle":"","family":"Foster","given":"Ian","non-dropping-particle":"","parse-names":false,"suffix":""},{"dropping-particle":"","family":"Gosling","given":"Simon N","non-dropping-particle":"","parse-names":false,"suffix":""},{"dropping-particle":"","family":"Haddeland","given":"Ingjerd","non-dropping-particle":"","parse-names":false,"suffix":""},{"dropping-particle":"","family":"Khabarov","given":"Nikolay","non-dropping-particle":"","parse-names":false,"suffix":""},{"dropping-particle":"","family":"Ludwig","given":"Fulco","non-dropping-particle":"","parse-names":false,"suffix":""},{"dropping-particle":"","family":"Masaki","given":"Yoshimitsu","non-dropping-particle":"","parse-names":false,"suffix":""},{"dropping-particle":"","family":"Olin","given":"Stefan","non-dropping-particle":"","parse-names":false,"suffix":""},{"dropping-particle":"","family":"Rosenzweig","given":"Cynthia","non-dropping-particle":"","parse-names":false,"suffix":""},{"dropping-particle":"","family":"Ruane","given":"Alex C","non-dropping-particle":"","parse-names":false,"suffix":""},{"dropping-particle":"","family":"Satoh","given":"Yusuke","non-dropping-particle":"","parse-names":false,"suffix":""},{"dropping-particle":"","family":"Schmid","given":"Erwin","non-dropping-particle":"","parse-names":false,"suffix":""},{"dropping-particle":"","family":"Stacke","given":"Tobias","non-dropping-particle":"","parse-names":false,"suffix":""},{"dropping-particle":"","family":"Tang","given":"Qiuhong","non-dropping-particle":"","parse-names":false,"suffix":""},{"dropping-particle":"","family":"Wisser","given":"Dominik","non-dropping-particle":"","parse-names":false,"suffix":""}],"container-title":"Proceedings of the National Academy of Sciences of the United States of America","id":"ITEM-1","issue":"9","issued":{"date-parts":[["2014"]]},"page":"3239-44","title":"Constraints and potentials of future irrigation water availability on agricultural production under climate change.","type":"article-journal","volume":"111"},"uris":["http://www.mendeley.com/documents/?uuid=5182209c-256f-44b7-8f9c-4cbd7314f56f"]},{"id":"ITEM-2","itemData":{"DOI":"10.1088/1748-9326/8/2/025011","ISSN":"1748-9326","abstract":"National parks and other protected areas are at the forefront of global efforts to protect biodiversity and ecosystem services. However, not all protection is equal. Some areas are assigned strict legal protection that permits few extractive human uses. Other protected area designations permit a wider range of uses. Whether strictly protected areas are more effective in achieving environmental objectives is an empirical question: although strictly protected areas legally permit less anthropogenic disturbance, the social conflicts associated with assigning strict protection may lead politicians to assign strict protection to less-threatened areas and may lead citizens or enforcement agents to ignore the strict legal restrictions. We contrast the impacts of strictly and less strictly protected areas in four countries using IUCN designations to measure de jure strictness, data on deforestation to measure outcomes, and a quasi-experimental design to estimate impacts. On average, stricter protection reduced deforestation rates more than less strict protection, but the additional impact was not always large and sometimes arose because of where stricter protection was assigned rather than regulatory strictness per se . We also show that, in protected area studies contrasting y management regimes, there are y 2 policy-relevant impacts, rather than only y , as earlier studies have implied.","author":[{"dropping-particle":"","family":"Ferraro","given":"Paul J","non-dropping-particle":"","parse-names":false,"suffix":""},{"dropping-particle":"","family":"Hanauer","given":"Merlin M","non-dropping-particle":"","parse-names":false,"suffix":""},{"dropping-particle":"","family":"Miteva","given":"Daniela a","non-dropping-particle":"","parse-names":false,"suffix":""},{"dropping-particle":"","family":"Canavire-Bacarreza","given":"Gustavo Javier","non-dropping-particle":"","parse-names":false,"suffix":""},{"dropping-particle":"","family":"Pattanayak","given":"Subhrendu K","non-dropping-particle":"","parse-names":false,"suffix":""},{"dropping-particle":"","family":"Sims","given":"Katharine R E","non-dropping-particle":"","parse-names":false,"suffix":""}],"container-title":"Environmental Research Letters","id":"ITEM-2","issue":"2","issued":{"date-parts":[["2013"]]},"page":"25011","title":"More strictly protected areas are not necessarily more protective: evidence from Bolivia, Costa Rica, Indonesia, and Thailand","type":"article-journal","volume":"8"},"uris":["http://www.mendeley.com/documents/?uuid=008a6e66-0347-4765-9cc5-8a726303207c"]},{"id":"ITEM-3","itemData":{"DOI":"10.1016/j.techfore.2013.05.006","ISBN":"0040-1625","ISSN":"00401625","abstract":"In this paper, we assess future water demands for the agricultural (irrigation and livestock), energy (electricity generation, primary energy production and processing), industrial (manufacturing and mining), and municipal sectors, by incorporating water demands into a technologically-detailed global integrated assessment model of energy, agriculture, and climate change - the Global Change Assessment Model (GCAM). Base-year water demands - both gross withdrawals and net consumptive use - are assigned to specific modeled activities in a way that maximizes consistency between bottom-up estimates of water demand intensities of specific technologies and practices, and top-down regional and sectoral estimates of water use. The energy, industrial, and municipal sectors are represented in fourteen geopolitical regions, with the agricultural sector further disaggregated into as many as eighteen agro-ecological zones (AEZs) within each region. We assess future water demands representing six socioeconomic scenarios, with no constraints imposed by future water supplies. The scenarios observe increases in global water withdrawals from 3710km3year-1 in 2005 to 6195-8690km3year-1 in 2050, and to 4869-12,693km3year-1 in 2095. Comparing the projected total regional water withdrawals to the historical supply of renewable freshwater, the Middle East exhibits the highest levels of water scarcity throughout the century, followed by India; water scarcity increases over time in both of these regions. In contrast, water scarcity improves in some regions with large base-year electric sector withdrawals, such as the USA and Canada, due to capital stock turnover and the almost complete phase-out of once-through flow cooling systems. The scenarios indicate that: 1) water is likely a limiting factor in meeting future water demands, 2) many regions can be expected to increase reliance on non-renewable groundwater, water reuse, and desalinated water, but they also highlight an important role for development and deployment of water conservation technologies and practices. ?? 2013 Elsevier Inc.","author":[{"dropping-particle":"","family":"Hejazi","given":"Mohamad","non-dropping-particle":"","parse-names":false,"suffix":""},{"dropping-particle":"","family":"Edmonds","given":"James","non-dropping-particle":"","parse-names":false,"suffix":""},{"dropping-particle":"","family":"Clarke","given":"Leon","non-dropping-particle":"","parse-names":false,"suffix":""},{"dropping-particle":"","family":"Kyle","given":"Page","non-dropping-particle":"","parse-names":false,"suffix":""},{"dropping-particle":"","family":"Davies","given":"Evan","non-dropping-particle":"","parse-names":false,"suffix":""},{"dropping-particle":"","family":"Chaturvedi","given":"Vaibhav","non-dropping-particle":"","parse-names":false,"suffix":""},{"dropping-particle":"","family":"Wise","given":"Marshall","non-dropping-particle":"","parse-names":false,"suffix":""},{"dropping-particle":"","family":"Patel","given":"Pralit","non-dropping-particle":"","parse-names":false,"suffix":""},{"dropping-particle":"","family":"Eom","given":"Jiyong","non-dropping-particle":"","parse-names":false,"suffix":""},{"dropping-particle":"","family":"Calvin","given":"Katherine","non-dropping-particle":"","parse-names":false,"suffix":""},{"dropping-particle":"","family":"Moss","given":"Richard","non-dropping-particle":"","parse-names":false,"suffix":""},{"dropping-particle":"","family":"Kim","given":"Son","non-dropping-particle":"","parse-names":false,"suffix":""}],"container-title":"Technological Forecasting and Social Change","id":"ITEM-3","issue":"1","issued":{"date-parts":[["2014"]]},"page":"205-226","publisher":"Elsevier Inc.","title":"Long-term global water projections using six socioeconomic scenarios in an integrated assessment modeling framework","type":"article-journal","volume":"81"},"uris":["http://www.mendeley.com/documents/?uuid=1f2ece4c-240f-469e-b5ed-843c0a9c5bb3"]},{"id":"ITEM-4","itemData":{"DOI":"10.1071/MF12141","ISBN":"1323-1650","ISSN":"13231650","abstract":"Agricultural intensification often has complex effects on a wide range of environmental and economic values, presenting planners with challenging decisions for optimising sustainable benefits. Bayesian Belief Networks (BBNs) can be used as a decision-support tool for evaluating the influence of development scenarios across a range of values. A BBN was developed to guide decisions on water abstraction and irrigation-driven land use intensification in the Hurunui River catchment, New Zealand. The BBN examines the combined effects of different irrigation water sources and four land development scenarios, with and without a suite of on-farm mitigations, on ground and surface water quality, key socioeconomic values (i.e. farm earnings and jobs, and contribution to regional gross domestic production (GDP)) and aquatic values (i.e. salmon, birds, waterscape, contact recreation, periphyton and invertebrates). It predicts high farm earnings, jobs and regional GDP with 150% increase in irrigated area, but a range of positive and negative aquatic environmental outcomes, depending on the location of water storage dams and the application of a suite of on-farm mitigations. This BBN synthesis of a complex system enhanced the ability to include aquatic values alongside economic and social values in land-use and water resource planning and decision making, and has influenced objective setting in Hurunui planning processes.","author":[{"dropping-particle":"","family":"Quinn","given":"John M.","non-dropping-particle":"","parse-names":false,"suffix":""},{"dropping-particle":"","family":"Monaghan","given":"Ross M.","non-dropping-particle":"","parse-names":false,"suffix":""},{"dropping-particle":"","family":"Bidwell","given":"Vincent J.","non-dropping-particle":"","parse-names":false,"suffix":""},{"dropping-particle":"","family":"Harris","given":"Simon R.","non-dropping-particle":"","parse-names":false,"suffix":""}],"container-title":"Marine and Freshwater Research","id":"ITEM-4","issue":"5","issued":{"date-parts":[["2013"]]},"page":"460-474","title":"A Bayesian Belief Network approach to evaluating complex effects of irrigation-driven agricultural intensification scenarios on future aquatic environmental and economic values in a New Zealand catchment","type":"article-journal","volume":"64"},"uris":["http://www.mendeley.com/documents/?uuid=ca0dca9b-2b04-44ad-bcf8-56a21a07ef96"]}],"mendeley":{"formattedCitation":"(Elliott &lt;i&gt;et al.&lt;/i&gt;, 2014; Ferraro &lt;i&gt;et al.&lt;/i&gt;, 2013; Hejazi &lt;i&gt;et al.&lt;/i&gt;, 2014; Quinn &lt;i&gt;et al.&lt;/i&gt;, 2013)","manualFormatting":"(Elliott et al., 2014; Ferraro et al., 2013; Hejazi et al., 2014; Quinn et al., 2013)","plainTextFormattedCitation":"(Elliott et al., 2014; Ferraro et al., 2013; Hejazi et al., 2014; Quinn et al., 2013)","previouslyFormattedCitation":"(Elliott et al., 2014; Ferraro et al., 2013; Hejazi et al., 2014; Quinn, Monaghan, Bidwell, &amp; Harris, 2013)"},"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Elliott </w:t>
      </w:r>
      <w:r w:rsidRPr="0008241C">
        <w:rPr>
          <w:i/>
          <w:noProof/>
          <w:sz w:val="22"/>
          <w:szCs w:val="22"/>
          <w:lang w:val="de-DE"/>
        </w:rPr>
        <w:t>et al</w:t>
      </w:r>
      <w:r w:rsidRPr="0008241C">
        <w:rPr>
          <w:noProof/>
          <w:sz w:val="22"/>
          <w:szCs w:val="22"/>
          <w:lang w:val="de-DE"/>
        </w:rPr>
        <w:t xml:space="preserve">., 2014; Ferraro </w:t>
      </w:r>
      <w:r w:rsidRPr="0008241C">
        <w:rPr>
          <w:i/>
          <w:noProof/>
          <w:sz w:val="22"/>
          <w:szCs w:val="22"/>
          <w:lang w:val="de-DE"/>
        </w:rPr>
        <w:t>et al</w:t>
      </w:r>
      <w:r w:rsidRPr="0008241C">
        <w:rPr>
          <w:noProof/>
          <w:sz w:val="22"/>
          <w:szCs w:val="22"/>
          <w:lang w:val="de-DE"/>
        </w:rPr>
        <w:t xml:space="preserve">., 2013; Hejazi </w:t>
      </w:r>
      <w:r w:rsidRPr="0008241C">
        <w:rPr>
          <w:i/>
          <w:noProof/>
          <w:sz w:val="22"/>
          <w:szCs w:val="22"/>
          <w:lang w:val="de-DE"/>
        </w:rPr>
        <w:t>et al</w:t>
      </w:r>
      <w:r w:rsidRPr="0008241C">
        <w:rPr>
          <w:noProof/>
          <w:sz w:val="22"/>
          <w:szCs w:val="22"/>
          <w:lang w:val="de-DE"/>
        </w:rPr>
        <w:t xml:space="preserve">., 2014; Quinn </w:t>
      </w:r>
      <w:r w:rsidRPr="0008241C">
        <w:rPr>
          <w:i/>
          <w:noProof/>
          <w:sz w:val="22"/>
          <w:szCs w:val="22"/>
          <w:lang w:val="de-DE"/>
        </w:rPr>
        <w:t>et al</w:t>
      </w:r>
      <w:r w:rsidRPr="0008241C">
        <w:rPr>
          <w:noProof/>
          <w:sz w:val="22"/>
          <w:szCs w:val="22"/>
          <w:lang w:val="de-DE"/>
        </w:rPr>
        <w:t>., 2013)</w:t>
      </w:r>
      <w:r w:rsidRPr="0008241C">
        <w:rPr>
          <w:sz w:val="22"/>
          <w:szCs w:val="22"/>
        </w:rPr>
        <w:fldChar w:fldCharType="end"/>
      </w:r>
      <w:r w:rsidRPr="0008241C">
        <w:rPr>
          <w:sz w:val="22"/>
          <w:szCs w:val="22"/>
          <w:lang w:val="de-DE"/>
        </w:rPr>
        <w:t xml:space="preserve">. </w:t>
      </w:r>
    </w:p>
    <w:p w14:paraId="76A78CF8" w14:textId="77777777" w:rsidR="00A01204" w:rsidRPr="0008241C" w:rsidRDefault="00A01204" w:rsidP="00A01204">
      <w:pPr>
        <w:rPr>
          <w:sz w:val="22"/>
          <w:szCs w:val="22"/>
          <w:lang w:val="de-DE"/>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A01204" w:rsidRPr="0008241C" w14:paraId="27865914" w14:textId="77777777" w:rsidTr="00642B4F">
        <w:trPr>
          <w:trHeight w:val="153"/>
        </w:trPr>
        <w:tc>
          <w:tcPr>
            <w:tcW w:w="9081" w:type="dxa"/>
            <w:shd w:val="clear" w:color="auto" w:fill="auto"/>
          </w:tcPr>
          <w:p w14:paraId="14D80B78" w14:textId="77777777" w:rsidR="00A01204" w:rsidRPr="0008241C" w:rsidRDefault="00A01204" w:rsidP="00A01204">
            <w:pPr>
              <w:widowControl w:val="0"/>
              <w:tabs>
                <w:tab w:val="clear" w:pos="1247"/>
                <w:tab w:val="clear" w:pos="1814"/>
                <w:tab w:val="clear" w:pos="2381"/>
                <w:tab w:val="clear" w:pos="2948"/>
                <w:tab w:val="clear" w:pos="3515"/>
              </w:tabs>
              <w:rPr>
                <w:kern w:val="2"/>
                <w:sz w:val="22"/>
                <w:szCs w:val="22"/>
                <w:lang w:eastAsia="ja-JP"/>
              </w:rPr>
            </w:pPr>
            <w:r w:rsidRPr="0008241C">
              <w:rPr>
                <w:b/>
                <w:kern w:val="2"/>
                <w:sz w:val="22"/>
                <w:szCs w:val="22"/>
                <w:lang w:eastAsia="ja-JP"/>
              </w:rPr>
              <w:t>Box 5.3 Projected changes in water flow and supply across four major Asian river basins</w:t>
            </w:r>
          </w:p>
          <w:p w14:paraId="3F3CBA5C" w14:textId="77777777" w:rsidR="00A01204" w:rsidRPr="0008241C" w:rsidRDefault="00A01204" w:rsidP="00A01204">
            <w:pPr>
              <w:rPr>
                <w:sz w:val="22"/>
                <w:szCs w:val="22"/>
              </w:rPr>
            </w:pPr>
            <w:r w:rsidRPr="0008241C">
              <w:rPr>
                <w:sz w:val="22"/>
                <w:szCs w:val="22"/>
              </w:rPr>
              <w:t xml:space="preserve">(From Immerzeel, Beeks, and Bierkens </w:t>
            </w:r>
            <w:r w:rsidRPr="0008241C">
              <w:rPr>
                <w:sz w:val="22"/>
                <w:szCs w:val="22"/>
              </w:rPr>
              <w:fldChar w:fldCharType="begin" w:fldLock="1"/>
            </w:r>
            <w:r w:rsidRPr="0008241C">
              <w:rPr>
                <w:sz w:val="22"/>
                <w:szCs w:val="22"/>
              </w:rPr>
              <w:instrText>ADDIN CSL_CITATION {"citationItems":[{"id":"ITEM-1","itemData":{"DOI":"10.1126/science.1183188","ISBN":"0036-8075","ISSN":"1095-9203","PMID":"20538947","abstract":"More than 1.4 billion people depend on water from the Indus, Ganges, Brahmaputra, Yangtze, and Yellow rivers. Upstream snow and ice reserves of these basins, important in sustaining seasonal water availability, are likely to be affected substantially by climate change, but to what extent is yet unclear. Here, we show that meltwater is extremely important in the Indus basin and important for the Brahmaputra basin, but plays only a modest role for the Ganges, Yangtze, and Yellow rivers. A huge difference also exists between basins in the extent to which climate change is predicted to affect water availability and food security. The Brahmaputra and Indus basins are most susceptible to reductions of flow, threatening the food security of an estimated 60 million people.","author":[{"dropping-particle":"","family":"Immerzeel","given":"W. W.","non-dropping-particle":"","parse-names":false,"suffix":""},{"dropping-particle":"","family":"Beek","given":"Ludovicus P. H.","non-dropping-particle":"van","parse-names":false,"suffix":""},{"dropping-particle":"","family":"Bierkens","given":"Marc F. P.","non-dropping-particle":"","parse-names":false,"suffix":""}],"container-title":"Science","id":"ITEM-1","issue":"5984","issued":{"date-parts":[["2010"]]},"page":"1382-5","publisher-place":"New York","title":"Climate change will affect the Asian water towers.","type":"article-journal","volume":"328"},"suppress-author":1,"uris":["http://www.mendeley.com/documents/?uuid=e4af2f63-8d12-49e6-a989-8648be79463c"]}],"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w:t>
            </w:r>
          </w:p>
          <w:p w14:paraId="17C62501" w14:textId="77777777" w:rsidR="00A01204" w:rsidRPr="0008241C" w:rsidRDefault="00A01204" w:rsidP="00A01204">
            <w:pPr>
              <w:rPr>
                <w:sz w:val="22"/>
                <w:szCs w:val="22"/>
              </w:rPr>
            </w:pPr>
          </w:p>
        </w:tc>
      </w:tr>
      <w:tr w:rsidR="00A01204" w:rsidRPr="0008241C" w14:paraId="44ACCA45" w14:textId="77777777" w:rsidTr="00642B4F">
        <w:trPr>
          <w:trHeight w:val="153"/>
        </w:trPr>
        <w:tc>
          <w:tcPr>
            <w:tcW w:w="9081" w:type="dxa"/>
            <w:shd w:val="clear" w:color="auto" w:fill="auto"/>
          </w:tcPr>
          <w:p w14:paraId="68141334" w14:textId="77777777" w:rsidR="00A01204" w:rsidRPr="0008241C" w:rsidRDefault="00A01204" w:rsidP="00A01204">
            <w:pPr>
              <w:widowControl w:val="0"/>
              <w:tabs>
                <w:tab w:val="clear" w:pos="1247"/>
                <w:tab w:val="clear" w:pos="1814"/>
                <w:tab w:val="clear" w:pos="2381"/>
                <w:tab w:val="clear" w:pos="2948"/>
                <w:tab w:val="clear" w:pos="3515"/>
              </w:tabs>
              <w:rPr>
                <w:kern w:val="2"/>
                <w:sz w:val="22"/>
                <w:szCs w:val="22"/>
                <w:lang w:eastAsia="ja-JP"/>
              </w:rPr>
            </w:pPr>
            <w:r w:rsidRPr="0008241C">
              <w:rPr>
                <w:kern w:val="2"/>
                <w:sz w:val="22"/>
                <w:szCs w:val="22"/>
                <w:lang w:eastAsia="ja-JP"/>
              </w:rPr>
              <w:t xml:space="preserve">The Indus, Ganges, Brahmaputra, Yangtze, and Yellow rivers are the significant sources of water for over 1.4 billion people in the Asia-Pacific region. Below is a set of figures showing the simulated mean upstream discharge for the present (2000-2007) and projected future (2046-2065) under SRES A1B scenario, for the five major rivers (see inset map). The model outputs show that all rivers are susceptible to flow reductions under climate change scenario, but the flow reductions are greater for Indus and Brahmaputra, threatening water and food security of over 60 million people dependent on those two rivers </w:t>
            </w:r>
            <w:r w:rsidRPr="0008241C">
              <w:rPr>
                <w:kern w:val="2"/>
                <w:sz w:val="22"/>
                <w:szCs w:val="22"/>
                <w:lang w:eastAsia="ja-JP"/>
              </w:rPr>
              <w:fldChar w:fldCharType="begin" w:fldLock="1"/>
            </w:r>
            <w:r w:rsidRPr="0008241C">
              <w:rPr>
                <w:kern w:val="2"/>
                <w:sz w:val="22"/>
                <w:szCs w:val="22"/>
                <w:lang w:eastAsia="ja-JP"/>
              </w:rPr>
              <w:instrText>ADDIN CSL_CITATION {"citationItems":[{"id":"ITEM-1","itemData":{"DOI":"10.1126/science.1183188","ISBN":"0036-8075","ISSN":"1095-9203","PMID":"20538947","abstract":"More than 1.4 billion people depend on water from the Indus, Ganges, Brahmaputra, Yangtze, and Yellow rivers. Upstream snow and ice reserves of these basins, important in sustaining seasonal water availability, are likely to be affected substantially by climate change, but to what extent is yet unclear. Here, we show that meltwater is extremely important in the Indus basin and important for the Brahmaputra basin, but plays only a modest role for the Ganges, Yangtze, and Yellow rivers. A huge difference also exists between basins in the extent to which climate change is predicted to affect water availability and food security. The Brahmaputra and Indus basins are most susceptible to reductions of flow, threatening the food security of an estimated 60 million people.","author":[{"dropping-particle":"","family":"Immerzeel","given":"W. W.","non-dropping-particle":"","parse-names":false,"suffix":""},{"dropping-particle":"","family":"Beek","given":"Ludovicus P. H.","non-dropping-particle":"van","parse-names":false,"suffix":""},{"dropping-particle":"","family":"Bierkens","given":"Marc F. P.","non-dropping-particle":"","parse-names":false,"suffix":""}],"container-title":"Science","id":"ITEM-1","issue":"5984","issued":{"date-parts":[["2010"]]},"page":"1382-5","publisher-place":"New York","title":"Climate change will affect the Asian water towers.","type":"article-journal","volume":"328"},"uris":["http://www.mendeley.com/documents/?uuid=e4af2f63-8d12-49e6-a989-8648be79463c"]}],"mendeley":{"formattedCitation":"(Immerzeel &lt;i&gt;et al.&lt;/i&gt;, 2010)","plainTextFormattedCitation":"(Immerzeel et al., 2010)","previouslyFormattedCitation":"(Immerzeel et al., 2010)"},"properties":{"noteIndex":0},"schema":"https://github.com/citation-style-language/schema/raw/master/csl-citation.json"}</w:instrText>
            </w:r>
            <w:r w:rsidRPr="0008241C">
              <w:rPr>
                <w:kern w:val="2"/>
                <w:sz w:val="22"/>
                <w:szCs w:val="22"/>
                <w:lang w:eastAsia="ja-JP"/>
              </w:rPr>
              <w:fldChar w:fldCharType="separate"/>
            </w:r>
            <w:r w:rsidRPr="0008241C">
              <w:rPr>
                <w:noProof/>
                <w:kern w:val="2"/>
                <w:sz w:val="22"/>
                <w:szCs w:val="22"/>
                <w:lang w:eastAsia="ja-JP"/>
              </w:rPr>
              <w:t xml:space="preserve">(Immerzeel </w:t>
            </w:r>
            <w:r w:rsidRPr="0008241C">
              <w:rPr>
                <w:i/>
                <w:noProof/>
                <w:kern w:val="2"/>
                <w:sz w:val="22"/>
                <w:szCs w:val="22"/>
                <w:lang w:eastAsia="ja-JP"/>
              </w:rPr>
              <w:t>et al.</w:t>
            </w:r>
            <w:r w:rsidRPr="0008241C">
              <w:rPr>
                <w:noProof/>
                <w:kern w:val="2"/>
                <w:sz w:val="22"/>
                <w:szCs w:val="22"/>
                <w:lang w:eastAsia="ja-JP"/>
              </w:rPr>
              <w:t>, 2010)</w:t>
            </w:r>
            <w:r w:rsidRPr="0008241C">
              <w:rPr>
                <w:kern w:val="2"/>
                <w:sz w:val="22"/>
                <w:szCs w:val="22"/>
                <w:lang w:eastAsia="ja-JP"/>
              </w:rPr>
              <w:fldChar w:fldCharType="end"/>
            </w:r>
            <w:r w:rsidRPr="0008241C">
              <w:rPr>
                <w:kern w:val="2"/>
                <w:sz w:val="22"/>
                <w:szCs w:val="22"/>
                <w:lang w:eastAsia="ja-JP"/>
              </w:rPr>
              <w:t>.</w:t>
            </w:r>
          </w:p>
          <w:p w14:paraId="6531A1E8" w14:textId="77777777" w:rsidR="00A01204" w:rsidRPr="0008241C" w:rsidRDefault="00A01204" w:rsidP="00A01204">
            <w:pPr>
              <w:rPr>
                <w:rFonts w:eastAsia="MS Mincho"/>
                <w:sz w:val="22"/>
                <w:szCs w:val="22"/>
                <w:lang w:eastAsia="ja-JP"/>
              </w:rPr>
            </w:pPr>
          </w:p>
          <w:p w14:paraId="3C1D3053" w14:textId="77777777" w:rsidR="00A01204" w:rsidRPr="0008241C" w:rsidRDefault="00A01204" w:rsidP="00A01204">
            <w:pPr>
              <w:jc w:val="center"/>
              <w:rPr>
                <w:sz w:val="22"/>
                <w:szCs w:val="22"/>
              </w:rPr>
            </w:pPr>
            <w:r w:rsidRPr="0008241C">
              <w:rPr>
                <w:b/>
                <w:noProof/>
                <w:sz w:val="22"/>
                <w:szCs w:val="22"/>
                <w:lang w:val="en-US"/>
              </w:rPr>
              <w:drawing>
                <wp:inline distT="0" distB="0" distL="0" distR="0" wp14:anchorId="1B2C7299" wp14:editId="56E4A4B6">
                  <wp:extent cx="5366084" cy="5399954"/>
                  <wp:effectExtent l="0" t="0" r="6350" b="0"/>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409455" cy="5443598"/>
                          </a:xfrm>
                          <a:prstGeom prst="rect">
                            <a:avLst/>
                          </a:prstGeom>
                          <a:noFill/>
                          <a:ln>
                            <a:noFill/>
                          </a:ln>
                        </pic:spPr>
                      </pic:pic>
                    </a:graphicData>
                  </a:graphic>
                </wp:inline>
              </w:drawing>
            </w:r>
          </w:p>
          <w:p w14:paraId="46D3C156" w14:textId="77777777" w:rsidR="00A01204" w:rsidRPr="0008241C" w:rsidRDefault="00A01204" w:rsidP="00A01204">
            <w:pPr>
              <w:rPr>
                <w:sz w:val="22"/>
                <w:szCs w:val="22"/>
              </w:rPr>
            </w:pPr>
            <w:r w:rsidRPr="0008241C">
              <w:rPr>
                <w:b/>
                <w:sz w:val="22"/>
                <w:szCs w:val="22"/>
              </w:rPr>
              <w:t>Figure 5.11</w:t>
            </w:r>
            <w:r w:rsidRPr="0008241C">
              <w:rPr>
                <w:rFonts w:eastAsia="MS Mincho"/>
                <w:b/>
                <w:sz w:val="22"/>
                <w:szCs w:val="22"/>
                <w:lang w:eastAsia="ja-JP"/>
              </w:rPr>
              <w:t xml:space="preserve"> </w:t>
            </w:r>
            <w:r w:rsidRPr="0008241C">
              <w:rPr>
                <w:b/>
                <w:sz w:val="22"/>
                <w:szCs w:val="22"/>
              </w:rPr>
              <w:t>Simulated mean upstream discharge for the present (2000-2007) and projected future (2046-2065) under SRES A1B scenario, for the five major rivers of the Asia-Pacific region (Indus, Ganges, Brahmaputra, Yangtze, and Yellow rivers)</w:t>
            </w:r>
            <w:r w:rsidRPr="0008241C">
              <w:rPr>
                <w:b/>
                <w:snapToGrid w:val="0"/>
                <w:color w:val="000000"/>
                <w:w w:val="0"/>
                <w:sz w:val="0"/>
                <w:szCs w:val="0"/>
                <w:u w:color="000000"/>
                <w:bdr w:val="none" w:sz="0" w:space="0" w:color="000000"/>
                <w:shd w:val="clear" w:color="000000" w:fill="000000"/>
              </w:rPr>
              <w:t xml:space="preserve"> . .</w:t>
            </w:r>
            <w:r w:rsidRPr="0008241C">
              <w:rPr>
                <w:rFonts w:eastAsia="MS Mincho"/>
                <w:b/>
                <w:sz w:val="22"/>
                <w:szCs w:val="22"/>
                <w:lang w:eastAsia="ja-JP"/>
              </w:rPr>
              <w:t>. Source: Immerzeel, Beeks &amp; Bierkens (2010).</w:t>
            </w:r>
          </w:p>
        </w:tc>
      </w:tr>
    </w:tbl>
    <w:p w14:paraId="33D8A497" w14:textId="77777777" w:rsidR="00A01204" w:rsidRPr="0008241C" w:rsidRDefault="00A01204" w:rsidP="00A01204">
      <w:pPr>
        <w:rPr>
          <w:sz w:val="22"/>
          <w:szCs w:val="22"/>
        </w:rPr>
      </w:pPr>
    </w:p>
    <w:p w14:paraId="192F016F" w14:textId="77777777" w:rsidR="00A01204" w:rsidRPr="0008241C" w:rsidRDefault="00A01204" w:rsidP="00A01204">
      <w:pPr>
        <w:rPr>
          <w:sz w:val="22"/>
          <w:szCs w:val="22"/>
        </w:rPr>
      </w:pPr>
      <w:r w:rsidRPr="0008241C">
        <w:rPr>
          <w:noProof/>
          <w:sz w:val="22"/>
          <w:szCs w:val="22"/>
        </w:rPr>
        <w:t>Future</w:t>
      </w:r>
      <w:r w:rsidRPr="0008241C">
        <w:rPr>
          <w:sz w:val="22"/>
          <w:szCs w:val="22"/>
        </w:rPr>
        <w:t xml:space="preserve"> projections also suggest that construction of dams and blocking of tributaries would vastly reduce freshwater availability in downstream of major rivers, impacting biodiversity and nutrient transportation (c.f. 5.4.4). Lack of freshwater flow may reduce further flora and fauna diversity, including mangroves and several freshwater fish species, particularly in the ecologically fragile delta areas, and indirectly impacting livelihood and security from natural disasters. For instance, a study by Ziv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73/pnas.1201423109","ISBN":"0027-8424","ISSN":"0027-8424","PMID":"22393001","abstract":"The Mekong River Basin, site of the biggest inland fishery in the world, is undergoing massive hydropower development. Planned dams will block critical fish migration routes between the river’s downstream floodplains and upstream tributaries. Here we estimate fish biomass and biodiversity losses in numerous damming scenarios using a simple ecological model of fish migration. Our framework allows detailing trade-offs between dam locations, power production, and impacts on fish resources. We find that the completion of 78 dams on tributaries, which have not previously been subject to strategic analysis, would have catastrophic impacts on fish productivity and biodiversity. Our results argue for reassessment of several dams planned, and call for a new regional agreement on tributary development of the Mekong River Basin.","author":[{"dropping-particle":"","family":"Ziv","given":"G.","non-dropping-particle":"","parse-names":false,"suffix":""},{"dropping-particle":"","family":"Baran","given":"E.","non-dropping-particle":"","parse-names":false,"suffix":""},{"dropping-particle":"","family":"Nam","given":"S.","non-dropping-particle":"","parse-names":false,"suffix":""},{"dropping-particle":"","family":"Rodriguez-Iturbe","given":"I.","non-dropping-particle":"","parse-names":false,"suffix":""},{"dropping-particle":"","family":"Levin","given":"S. A.","non-dropping-particle":"","parse-names":false,"suffix":""}],"container-title":"Proceedings of the National Academy of Sciences","id":"ITEM-1","issue":"15","issued":{"date-parts":[["2012"]]},"page":"5609-5614","title":"Trading-off fish biodiversity, food security, and hydropower in the Mekong River Basin","type":"article-journal","volume":"109"},"suppress-author":1,"uris":["http://www.mendeley.com/documents/?uuid=4a0a4eb6-c76c-4c92-8484-d08ec7c10ee9"]}],"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modeled a potential catastrophic consequence of aquatic biodiversity and loss of commercially important fish species, if the planned dam constructions are executed across the Mekong River Basin - currently the most prominent inland fishery area of the world. Moreover, the quality of water would also deteriorate across the major river basins in Asia, particularly in South and South-East Asia, impacting freshwater biodiversity. A study conducted by CSIRO suggested that water quality in the major river basin would largely deteriorate unless strict management action is enforced (Figure 5.12)</w:t>
      </w:r>
    </w:p>
    <w:p w14:paraId="3B56CB3A" w14:textId="77777777" w:rsidR="00A01204" w:rsidRPr="0008241C" w:rsidRDefault="00A01204" w:rsidP="00A01204">
      <w:pPr>
        <w:rPr>
          <w:sz w:val="22"/>
          <w:szCs w:val="22"/>
        </w:rPr>
      </w:pPr>
    </w:p>
    <w:p w14:paraId="0BBF49FD"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7709D831" wp14:editId="4FB7D46C">
            <wp:extent cx="5597441" cy="5158853"/>
            <wp:effectExtent l="0" t="0" r="0" b="0"/>
            <wp:docPr id="48"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622520" cy="5181967"/>
                    </a:xfrm>
                    <a:prstGeom prst="rect">
                      <a:avLst/>
                    </a:prstGeom>
                    <a:noFill/>
                    <a:ln>
                      <a:noFill/>
                    </a:ln>
                  </pic:spPr>
                </pic:pic>
              </a:graphicData>
            </a:graphic>
          </wp:inline>
        </w:drawing>
      </w:r>
    </w:p>
    <w:p w14:paraId="44862130" w14:textId="77777777" w:rsidR="00A01204" w:rsidRPr="0008241C" w:rsidRDefault="00A01204" w:rsidP="00A01204">
      <w:pPr>
        <w:rPr>
          <w:rFonts w:eastAsia="MS Mincho"/>
          <w:sz w:val="22"/>
          <w:szCs w:val="22"/>
          <w:lang w:eastAsia="ja-JP"/>
        </w:rPr>
      </w:pPr>
      <w:r w:rsidRPr="0008241C">
        <w:rPr>
          <w:b/>
          <w:sz w:val="22"/>
          <w:szCs w:val="22"/>
        </w:rPr>
        <w:t xml:space="preserve">Figure 5.12 Water quality risk indices for major river basins during base period (2000-2005) compared to 2050. </w:t>
      </w:r>
      <w:r w:rsidRPr="0008241C">
        <w:rPr>
          <w:rFonts w:eastAsia="MS Mincho"/>
          <w:b/>
          <w:sz w:val="22"/>
          <w:szCs w:val="22"/>
          <w:lang w:eastAsia="ja-JP"/>
        </w:rPr>
        <w:t>Source: Veolia and IFPRI (2015, Fig. 3, p. 9).</w:t>
      </w:r>
    </w:p>
    <w:p w14:paraId="68B403B4" w14:textId="77777777" w:rsidR="00A01204" w:rsidRPr="0008241C" w:rsidRDefault="00A01204" w:rsidP="00A01204">
      <w:pPr>
        <w:rPr>
          <w:sz w:val="22"/>
          <w:szCs w:val="22"/>
        </w:rPr>
      </w:pPr>
    </w:p>
    <w:p w14:paraId="5CFF055A" w14:textId="177972FB" w:rsidR="00254B17" w:rsidRDefault="00254B17" w:rsidP="00A01204">
      <w:pPr>
        <w:rPr>
          <w:sz w:val="22"/>
          <w:szCs w:val="22"/>
        </w:rPr>
      </w:pPr>
      <w:r>
        <w:rPr>
          <w:sz w:val="22"/>
          <w:szCs w:val="22"/>
        </w:rPr>
        <w:br w:type="page"/>
      </w:r>
    </w:p>
    <w:p w14:paraId="3E7D3C4A" w14:textId="77777777" w:rsidR="00A01204" w:rsidRPr="0008241C" w:rsidRDefault="00A01204" w:rsidP="00A01204">
      <w:pPr>
        <w:keepNext/>
        <w:tabs>
          <w:tab w:val="clear" w:pos="1247"/>
          <w:tab w:val="left" w:pos="765"/>
        </w:tabs>
        <w:outlineLvl w:val="2"/>
        <w:rPr>
          <w:b/>
          <w:sz w:val="24"/>
          <w:szCs w:val="24"/>
        </w:rPr>
      </w:pPr>
      <w:bookmarkStart w:id="1542" w:name="_Toc498256257"/>
      <w:bookmarkStart w:id="1543" w:name="_Toc504317332"/>
      <w:bookmarkStart w:id="1544" w:name="_Toc504318025"/>
      <w:bookmarkStart w:id="1545" w:name="_Toc504320459"/>
      <w:bookmarkStart w:id="1546" w:name="_Toc504320682"/>
      <w:bookmarkStart w:id="1547" w:name="_Toc504320906"/>
      <w:bookmarkStart w:id="1548" w:name="_Toc504321371"/>
      <w:bookmarkStart w:id="1549" w:name="_Toc524045977"/>
      <w:r w:rsidRPr="0008241C">
        <w:rPr>
          <w:b/>
          <w:sz w:val="24"/>
          <w:szCs w:val="24"/>
        </w:rPr>
        <w:lastRenderedPageBreak/>
        <w:t xml:space="preserve">5.2.3 </w:t>
      </w:r>
      <w:r w:rsidRPr="0008241C">
        <w:rPr>
          <w:b/>
          <w:sz w:val="24"/>
          <w:szCs w:val="24"/>
        </w:rPr>
        <w:tab/>
        <w:t>Coastal/Marine Ecosystems</w:t>
      </w:r>
      <w:bookmarkEnd w:id="1542"/>
      <w:bookmarkEnd w:id="1543"/>
      <w:bookmarkEnd w:id="1544"/>
      <w:bookmarkEnd w:id="1545"/>
      <w:bookmarkEnd w:id="1546"/>
      <w:bookmarkEnd w:id="1547"/>
      <w:bookmarkEnd w:id="1548"/>
      <w:bookmarkEnd w:id="1549"/>
    </w:p>
    <w:p w14:paraId="657EC09E" w14:textId="77777777" w:rsidR="00A01204" w:rsidRPr="0008241C" w:rsidRDefault="00A01204" w:rsidP="00A01204">
      <w:pPr>
        <w:rPr>
          <w:sz w:val="22"/>
          <w:szCs w:val="22"/>
        </w:rPr>
      </w:pPr>
    </w:p>
    <w:p w14:paraId="4AB05027" w14:textId="64D0D456" w:rsidR="00A01204" w:rsidRPr="0008241C" w:rsidRDefault="00A01204" w:rsidP="00A01204">
      <w:pPr>
        <w:rPr>
          <w:sz w:val="22"/>
          <w:szCs w:val="22"/>
        </w:rPr>
      </w:pPr>
      <w:r w:rsidRPr="0008241C">
        <w:rPr>
          <w:sz w:val="22"/>
          <w:szCs w:val="22"/>
        </w:rPr>
        <w:t>Coastal/marine ecosystems, comprised of mangroves, coral reefs, seagrass beds and salt marshes, provide essential ecosystem services for vast section of the region’s population living in the densely populated low lying coastal areas, including large river-deltas and several Small Island Developing States. The Asia-Pacific region, particularly, South-East Asia accounts for exceptional marine and coastal biodiversity and hosts nearly 32</w:t>
      </w:r>
      <w:r w:rsidR="00C934E9">
        <w:rPr>
          <w:sz w:val="22"/>
          <w:szCs w:val="22"/>
        </w:rPr>
        <w:t xml:space="preserve"> per cent</w:t>
      </w:r>
      <w:r w:rsidRPr="0008241C">
        <w:rPr>
          <w:sz w:val="22"/>
          <w:szCs w:val="22"/>
        </w:rPr>
        <w:t xml:space="preserve"> of the world’s coral reefs </w:t>
      </w:r>
      <w:r w:rsidRPr="0008241C">
        <w:rPr>
          <w:sz w:val="22"/>
          <w:szCs w:val="22"/>
        </w:rPr>
        <w:fldChar w:fldCharType="begin" w:fldLock="1"/>
      </w:r>
      <w:r w:rsidRPr="0008241C">
        <w:rPr>
          <w:sz w:val="22"/>
          <w:szCs w:val="22"/>
        </w:rPr>
        <w:instrText>ADDIN CSL_CITATION {"citationItems":[{"id":"ITEM-1","itemData":{"ISBN":"0642322090","ISSN":"14476185","abstract":"The assessments of more than 240 contributors from 98 countries in this Status of Coral Reefs Estimates in this report are that 20% of the worlds coral reefs have been effectively destroyed and show no immediate prospects of recovery; Approximately 40% of the 16% of the worlds reefs that were seriously damaged in 1998 are either recovering well or have recovered; The report predicts that 24% of the worlds reefs are under imminent risk of collapse through human pressures; and a further 26% are under a longer term threat of Coral reefs around the world continue to decline from increasing human pressures; poor land management practices are releasing more sediment, nutrients and other Over-ﬁshing and particularly ﬁshing with destructive methods are: threatening the normal functioning of coral reef ecosystems; reducing populations of key reef organisms; lowering coral reef productivity; and, along with pollution, shift the advantage towards macro-algae by removing grazing pressure. These algae smother Pressures on reefs from coral predators such as the crown-of-thorns starﬁsh (COTS) and coral disease have not increased recently (sometimes because corals have declined); but severe problems remain on some reefs. There is evidence that these are exacerbated by human pressures, either by removing the predators of COTS and/ or increasing water temperatures that stress corals, making them more susceptible Analyses of coral reefs in the wider Caribbean region conﬁrm major reef declines and they do not resemble the reefs of 30 years ago. Coral cover on many Caribbean reefs has declined by up to 80%; however there are some encouraging signs of recovery; 8 There are few encouraging signs for reefs in the high biodiversity areas of Southeast Asia and the Indian Ocean, where human pressures continue to increase on coral reef; whereas reefs in the Paciﬁc and around Australia remain quite healthy. GLOBAL THREATS TO CORAL REEFS Many coral reefs continue to recover after the 1998 El Niño/La Niña global coral bleaching event, with stronger recovery in well-managed and remote reefs; however, the recovery is not uniform and many reefs virtually destroyed in 1998 show minimal signs of recovery. This recovery could be reversed if the predicted increases in ocean temperatures occur as a result of increasing global climate change; There has been no recurrence of the major global-scale climate change pressures of 1998; although there have been some more localised bleaching events i…","author":[{"dropping-particle":"","family":"Wilkinson","given":"Clive","non-dropping-particle":"","parse-names":false,"suffix":""}],"id":"ITEM-1","issued":{"date-parts":[["2008"]]},"number-of-pages":"296","publisher":"Global Coral Reef Monitoring Network and Reef and Rainforest Research Centre","publisher-place":"Townsville, Australia","title":"Status of Coral Reefs of the World: 2008","type":"report"},"uris":["http://www.mendeley.com/documents/?uuid=f3a38e73-1f73-482d-9c17-43f5488ff509"]}],"mendeley":{"formattedCitation":"(Wilkinson, 2008)","plainTextFormattedCitation":"(Wilkinson, 2008)","previouslyFormattedCitation":"(Wilkinson, 2008)"},"properties":{"noteIndex":0},"schema":"https://github.com/citation-style-language/schema/raw/master/csl-citation.json"}</w:instrText>
      </w:r>
      <w:r w:rsidRPr="0008241C">
        <w:rPr>
          <w:sz w:val="22"/>
          <w:szCs w:val="22"/>
        </w:rPr>
        <w:fldChar w:fldCharType="separate"/>
      </w:r>
      <w:r w:rsidRPr="0008241C">
        <w:rPr>
          <w:noProof/>
          <w:sz w:val="22"/>
          <w:szCs w:val="22"/>
        </w:rPr>
        <w:t>(Wilkinson, 2008)</w:t>
      </w:r>
      <w:r w:rsidRPr="0008241C">
        <w:rPr>
          <w:sz w:val="22"/>
          <w:szCs w:val="22"/>
        </w:rPr>
        <w:fldChar w:fldCharType="end"/>
      </w:r>
      <w:r w:rsidRPr="0008241C">
        <w:rPr>
          <w:sz w:val="22"/>
          <w:szCs w:val="22"/>
        </w:rPr>
        <w:t xml:space="preserve"> and over 30</w:t>
      </w:r>
      <w:r w:rsidR="00C934E9">
        <w:rPr>
          <w:sz w:val="22"/>
          <w:szCs w:val="22"/>
        </w:rPr>
        <w:t xml:space="preserve"> per cent</w:t>
      </w:r>
      <w:r w:rsidRPr="0008241C">
        <w:rPr>
          <w:sz w:val="22"/>
          <w:szCs w:val="22"/>
        </w:rPr>
        <w:t xml:space="preserve"> of global mangroves </w:t>
      </w:r>
      <w:r w:rsidRPr="0008241C">
        <w:rPr>
          <w:sz w:val="22"/>
          <w:szCs w:val="22"/>
        </w:rPr>
        <w:fldChar w:fldCharType="begin" w:fldLock="1"/>
      </w:r>
      <w:r w:rsidRPr="0008241C">
        <w:rPr>
          <w:sz w:val="22"/>
          <w:szCs w:val="22"/>
        </w:rPr>
        <w:instrText>ADDIN CSL_CITATION {"citationItems":[{"id":"ITEM-1","itemData":{"DOI":"10.1111/geb.12449","ISSN":"1466822X","author":[{"dropping-particle":"","family":"Hamilton","given":"Stuart E.","non-dropping-particle":"","parse-names":false,"suffix":""},{"dropping-particle":"","family":"Casey","given":"Daniel","non-dropping-particle":"","parse-names":false,"suffix":""}],"container-title":"Global Ecology and Biogeography","id":"ITEM-1","issue":"6","issued":{"date-parts":[["2016","6","1"]]},"page":"729-738","title":"Creation of a high spatio-temporal resolution global database of continuous mangrove forest cover for the 21st century (CGMFC-21)","type":"article-journal","volume":"25"},"uris":["http://www.mendeley.com/documents/?uuid=9440e454-3b38-3eab-b501-6e9f35c55505"]}],"mendeley":{"formattedCitation":"(Hamilton &amp; Casey, 2016)","plainTextFormattedCitation":"(Hamilton &amp; Casey, 2016)","previouslyFormattedCitation":"(Hamilton &amp; Casey, 2016)"},"properties":{"noteIndex":0},"schema":"https://github.com/citation-style-language/schema/raw/master/csl-citation.json"}</w:instrText>
      </w:r>
      <w:r w:rsidRPr="0008241C">
        <w:rPr>
          <w:sz w:val="22"/>
          <w:szCs w:val="22"/>
        </w:rPr>
        <w:fldChar w:fldCharType="separate"/>
      </w:r>
      <w:r w:rsidRPr="0008241C">
        <w:rPr>
          <w:noProof/>
          <w:sz w:val="22"/>
          <w:szCs w:val="22"/>
        </w:rPr>
        <w:t>(Hamilton &amp; Casey, 2016)</w:t>
      </w:r>
      <w:r w:rsidRPr="0008241C">
        <w:rPr>
          <w:sz w:val="22"/>
          <w:szCs w:val="22"/>
        </w:rPr>
        <w:fldChar w:fldCharType="end"/>
      </w:r>
      <w:r w:rsidRPr="0008241C">
        <w:rPr>
          <w:sz w:val="22"/>
          <w:szCs w:val="22"/>
        </w:rPr>
        <w:t>. Several of the member states enjoy a relatively high share of mangroves, which include Indonesia (28.40</w:t>
      </w:r>
      <w:r w:rsidR="00C934E9">
        <w:rPr>
          <w:sz w:val="22"/>
          <w:szCs w:val="22"/>
        </w:rPr>
        <w:t xml:space="preserve"> per cent</w:t>
      </w:r>
      <w:r w:rsidRPr="0008241C">
        <w:rPr>
          <w:sz w:val="22"/>
          <w:szCs w:val="22"/>
        </w:rPr>
        <w:t>), Malaysia (5.76</w:t>
      </w:r>
      <w:r w:rsidR="00C934E9">
        <w:rPr>
          <w:sz w:val="22"/>
          <w:szCs w:val="22"/>
        </w:rPr>
        <w:t xml:space="preserve"> per cent</w:t>
      </w:r>
      <w:r w:rsidRPr="0008241C">
        <w:rPr>
          <w:sz w:val="22"/>
          <w:szCs w:val="22"/>
        </w:rPr>
        <w:t>), Papua New Guinea (5.12</w:t>
      </w:r>
      <w:r w:rsidR="00C934E9">
        <w:rPr>
          <w:sz w:val="22"/>
          <w:szCs w:val="22"/>
        </w:rPr>
        <w:t xml:space="preserve"> per cent</w:t>
      </w:r>
      <w:r w:rsidRPr="0008241C">
        <w:rPr>
          <w:sz w:val="22"/>
          <w:szCs w:val="22"/>
        </w:rPr>
        <w:t>), and Myanmar (3</w:t>
      </w:r>
      <w:r w:rsidR="00C934E9">
        <w:rPr>
          <w:sz w:val="22"/>
          <w:szCs w:val="22"/>
        </w:rPr>
        <w:t xml:space="preserve"> per cen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11/geb.12449","ISSN":"1466822X","author":[{"dropping-particle":"","family":"Hamilton","given":"Stuart E.","non-dropping-particle":"","parse-names":false,"suffix":""},{"dropping-particle":"","family":"Casey","given":"Daniel","non-dropping-particle":"","parse-names":false,"suffix":""}],"container-title":"Global Ecology and Biogeography","id":"ITEM-1","issue":"6","issued":{"date-parts":[["2016","6","1"]]},"page":"729-738","title":"Creation of a high spatio-temporal resolution global database of continuous mangrove forest cover for the 21st century (CGMFC-21)","type":"article-journal","volume":"25"},"uris":["http://www.mendeley.com/documents/?uuid=9440e454-3b38-3eab-b501-6e9f35c55505"]}],"mendeley":{"formattedCitation":"(Hamilton &amp; Casey, 2016)","plainTextFormattedCitation":"(Hamilton &amp; Casey, 2016)","previouslyFormattedCitation":"(Hamilton &amp; Casey, 2016)"},"properties":{"noteIndex":0},"schema":"https://github.com/citation-style-language/schema/raw/master/csl-citation.json"}</w:instrText>
      </w:r>
      <w:r w:rsidRPr="0008241C">
        <w:rPr>
          <w:sz w:val="22"/>
          <w:szCs w:val="22"/>
        </w:rPr>
        <w:fldChar w:fldCharType="separate"/>
      </w:r>
      <w:r w:rsidRPr="0008241C">
        <w:rPr>
          <w:noProof/>
          <w:sz w:val="22"/>
          <w:szCs w:val="22"/>
        </w:rPr>
        <w:t>(Hamilton &amp; Casey, 2016)</w:t>
      </w:r>
      <w:r w:rsidRPr="0008241C">
        <w:rPr>
          <w:sz w:val="22"/>
          <w:szCs w:val="22"/>
        </w:rPr>
        <w:fldChar w:fldCharType="end"/>
      </w:r>
      <w:r w:rsidRPr="0008241C">
        <w:rPr>
          <w:sz w:val="22"/>
          <w:szCs w:val="22"/>
        </w:rPr>
        <w:t>. The significant extent of mangroves is also found in South Asia and Oceania. On the other hand, the Coral Triangle in the western Pacific Ocean, which extends over the waters of Indonesia, Malaysia, the Philippines, Papua New Guinea, Timor Leste</w:t>
      </w:r>
      <w:r w:rsidRPr="0008241C">
        <w:rPr>
          <w:noProof/>
          <w:sz w:val="22"/>
          <w:szCs w:val="22"/>
        </w:rPr>
        <w:t>,</w:t>
      </w:r>
      <w:r w:rsidRPr="0008241C">
        <w:rPr>
          <w:sz w:val="22"/>
          <w:szCs w:val="22"/>
        </w:rPr>
        <w:t xml:space="preserve"> and Solomon Islands, is a unique habitat for nearly 600 distinct species of reef-building corals that support more than 2000 species of reef fishes; while the Great Barrier Reef in Australia, stretching for over 2,300 kilometres, remain the world’s largest reef system </w:t>
      </w:r>
      <w:r w:rsidRPr="0008241C">
        <w:rPr>
          <w:sz w:val="22"/>
          <w:szCs w:val="22"/>
        </w:rPr>
        <w:fldChar w:fldCharType="begin" w:fldLock="1"/>
      </w:r>
      <w:r w:rsidRPr="0008241C">
        <w:rPr>
          <w:sz w:val="22"/>
          <w:szCs w:val="22"/>
        </w:rPr>
        <w:instrText>ADDIN CSL_CITATION {"citationItems":[{"id":"ITEM-1","itemData":{"ISBN":"0642322090","ISSN":"14476185","abstract":"The assessments of more than 240 contributors from 98 countries in this Status of Coral Reefs Estimates in this report are that 20% of the worlds coral reefs have been effectively destroyed and show no immediate prospects of recovery; Approximately 40% of the 16% of the worlds reefs that were seriously damaged in 1998 are either recovering well or have recovered; The report predicts that 24% of the worlds reefs are under imminent risk of collapse through human pressures; and a further 26% are under a longer term threat of Coral reefs around the world continue to decline from increasing human pressures; poor land management practices are releasing more sediment, nutrients and other Over-ﬁshing and particularly ﬁshing with destructive methods are: threatening the normal functioning of coral reef ecosystems; reducing populations of key reef organisms; lowering coral reef productivity; and, along with pollution, shift the advantage towards macro-algae by removing grazing pressure. These algae smother Pressures on reefs from coral predators such as the crown-of-thorns starﬁsh (COTS) and coral disease have not increased recently (sometimes because corals have declined); but severe problems remain on some reefs. There is evidence that these are exacerbated by human pressures, either by removing the predators of COTS and/ or increasing water temperatures that stress corals, making them more susceptible Analyses of coral reefs in the wider Caribbean region conﬁrm major reef declines and they do not resemble the reefs of 30 years ago. Coral cover on many Caribbean reefs has declined by up to 80%; however there are some encouraging signs of recovery; 8 There are few encouraging signs for reefs in the high biodiversity areas of Southeast Asia and the Indian Ocean, where human pressures continue to increase on coral reef; whereas reefs in the Paciﬁc and around Australia remain quite healthy. GLOBAL THREATS TO CORAL REEFS Many coral reefs continue to recover after the 1998 El Niño/La Niña global coral bleaching event, with stronger recovery in well-managed and remote reefs; however, the recovery is not uniform and many reefs virtually destroyed in 1998 show minimal signs of recovery. This recovery could be reversed if the predicted increases in ocean temperatures occur as a result of increasing global climate change; There has been no recurrence of the major global-scale climate change pressures of 1998; although there have been some more localised bleaching events i…","author":[{"dropping-particle":"","family":"Wilkinson","given":"Clive","non-dropping-particle":"","parse-names":false,"suffix":""}],"id":"ITEM-1","issued":{"date-parts":[["2008"]]},"number-of-pages":"296","publisher":"Global Coral Reef Monitoring Network and Reef and Rainforest Research Centre","publisher-place":"Townsville, Australia","title":"Status of Coral Reefs of the World: 2008","type":"report"},"uris":["http://www.mendeley.com/documents/?uuid=f3a38e73-1f73-482d-9c17-43f5488ff509"]},{"id":"ITEM-2","itemData":{"DOI":"10.1016/j.gloenvcha.2011.03.009","ISBN":"0959-3780","ISSN":"09593780","abstract":"The extent to which nations and regions can actively shape the future or must passively respond to global forces is a topic of relevance to current discourses on climate change. In Australia, climate change has been identified as the greatest threat to the ecological resilience of the Great Barrier Reef, but is exacerbated by regional and local pressures. We undertook a scenario analysis to explore how two key uncertainties may influence these threats and their impact on the Great Barrier Reef and adjacent catchments in 2100: whether (1) global development and (2) Australian development is defined and pursued primarily in terms of economic growth or broader concepts of human well-being and environmental sustainability, and in turn, how climate change is managed and mitigated. We compared the implications of four scenarios for marine and terrestrial ecosystem services and human well-being. The results suggest that while regional actions can partially offset global inaction on climate change until about mid-century, there are probable threshold levels for marine ecosystems, beyond which the Great Barrier Reef will become a fundamentally different system by 2100 if climate change is not curtailed. Management that can respond to pressures at both global and regional scales will be needed to maintain the full range of ecosystem services. Modest improvements in human well-being appear possible even while ecosystem services decline, but only where regional management is strong. The future of the region depends largely on whether national and regional decision-makers choose to be active future 'makers' or passive future 'takers' in responding to global drivers of change. We conclude by discussing potential avenues for using these scenarios further with the Great Barrier Reef region's stakeholders. © 2011 Elsevier Ltd.","author":[{"dropping-particle":"","family":"Bohensky","given":"Erin","non-dropping-particle":"","parse-names":false,"suffix":""},{"dropping-particle":"","family":"Butler","given":"James R.A.","non-dropping-particle":"","parse-names":false,"suffix":""},{"dropping-particle":"","family":"Costanza","given":"Robert","non-dropping-particle":"","parse-names":false,"suffix":""},{"dropping-particle":"","family":"Bohnet","given":"Iris","non-dropping-particle":"","parse-names":false,"suffix":""},{"dropping-particle":"","family":"Delisle","given":"Aurélie","non-dropping-particle":"","parse-names":false,"suffix":""},{"dropping-particle":"","family":"Fabricius","given":"Katharina","non-dropping-particle":"","parse-names":false,"suffix":""},{"dropping-particle":"","family":"Gooch","given":"Margaret","non-dropping-particle":"","parse-names":false,"suffix":""},{"dropping-particle":"","family":"Kubiszewski","given":"Ida","non-dropping-particle":"","parse-names":false,"suffix":""},{"dropping-particle":"","family":"Lukacs","given":"George","non-dropping-particle":"","parse-names":false,"suffix":""},{"dropping-particle":"","family":"Pert","given":"Petina","non-dropping-particle":"","parse-names":false,"suffix":""},{"dropping-particle":"","family":"Wolanski","given":"Eric","non-dropping-particle":"","parse-names":false,"suffix":""}],"container-title":"Global Environmental Change","id":"ITEM-2","issue":"3","issued":{"date-parts":[["2011"]]},"note":"NULL","page":"876-893","title":"Future makers or future takers? A scenario analysis of climate change and the Great Barrier Reef","type":"article-journal","volume":"21"},"uris":["http://www.mendeley.com/documents/?uuid=c9c236ab-3374-4552-990b-f394dcc2b8cc"]}],"mendeley":{"formattedCitation":"(Bohensky &lt;i&gt;et al.&lt;/i&gt;, 2011; Wilkinson, 2008)","plainTextFormattedCitation":"(Bohensky et al., 2011; Wilkinson, 2008)","previouslyFormattedCitation":"(Bohensky et al., 2011; Wilkinson, 2008)"},"properties":{"noteIndex":0},"schema":"https://github.com/citation-style-language/schema/raw/master/csl-citation.json"}</w:instrText>
      </w:r>
      <w:r w:rsidRPr="0008241C">
        <w:rPr>
          <w:sz w:val="22"/>
          <w:szCs w:val="22"/>
        </w:rPr>
        <w:fldChar w:fldCharType="separate"/>
      </w:r>
      <w:r w:rsidRPr="0008241C">
        <w:rPr>
          <w:noProof/>
          <w:sz w:val="22"/>
          <w:szCs w:val="22"/>
        </w:rPr>
        <w:t xml:space="preserve">(Bohensky </w:t>
      </w:r>
      <w:r w:rsidRPr="0008241C">
        <w:rPr>
          <w:i/>
          <w:noProof/>
          <w:sz w:val="22"/>
          <w:szCs w:val="22"/>
        </w:rPr>
        <w:t>et al.</w:t>
      </w:r>
      <w:r w:rsidRPr="0008241C">
        <w:rPr>
          <w:noProof/>
          <w:sz w:val="22"/>
          <w:szCs w:val="22"/>
        </w:rPr>
        <w:t>, 2011; Wilkinson, 2008)</w:t>
      </w:r>
      <w:r w:rsidRPr="0008241C">
        <w:rPr>
          <w:sz w:val="22"/>
          <w:szCs w:val="22"/>
        </w:rPr>
        <w:fldChar w:fldCharType="end"/>
      </w:r>
      <w:r w:rsidRPr="0008241C">
        <w:rPr>
          <w:sz w:val="22"/>
          <w:szCs w:val="22"/>
        </w:rPr>
        <w:t xml:space="preserve">. However, over the years, the tropical coastline in the Asia-Pacific region underwent massive human-induced changes, with severe reported losses in mangroves, coral reefs, and a number of other important marine species. Spaldi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Spalding","given":"M","non-dropping-particle":"","parse-names":false,"suffix":""},{"dropping-particle":"","family":"Kainuma","given":"M","non-dropping-particle":"","parse-names":false,"suffix":""},{"dropping-particle":"","family":"Collins","given":"L","non-dropping-particle":"","parse-names":false,"suffix":""}],"container-title":"A collaborative project of ITTO, ISME, FAO, UNEP-WCMC, UNESCO-MAB, UNU-INWEH and TNC","edition":"version 1.","id":"ITEM-1","issued":{"date-parts":[["2010"]]},"number-of-pages":"319","publisher":"Earthscan, London","publisher-place":"London, UK","title":"World Atlas of Mangroves","type":"book"},"suppress-author":1,"uris":["http://www.mendeley.com/documents/?uuid=09d44e5c-1e8e-344f-9803-70b9218da00e"]}],"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xml:space="preserve"> reported that since 1980, South and South-East Asia had lost over 1.9 million ha of mangroves. Globally, mangroves are disappearing at an alarming rate of 1 to 2</w:t>
      </w:r>
      <w:r w:rsidR="00C934E9">
        <w:rPr>
          <w:sz w:val="22"/>
          <w:szCs w:val="22"/>
        </w:rPr>
        <w:t xml:space="preserve"> per cent</w:t>
      </w:r>
      <w:r w:rsidRPr="0008241C">
        <w:rPr>
          <w:sz w:val="22"/>
          <w:szCs w:val="22"/>
        </w:rPr>
        <w:t xml:space="preserve"> per year </w:t>
      </w:r>
      <w:r w:rsidRPr="0008241C">
        <w:rPr>
          <w:sz w:val="22"/>
          <w:szCs w:val="22"/>
        </w:rPr>
        <w:fldChar w:fldCharType="begin" w:fldLock="1"/>
      </w:r>
      <w:r w:rsidRPr="0008241C">
        <w:rPr>
          <w:sz w:val="22"/>
          <w:szCs w:val="22"/>
        </w:rPr>
        <w:instrText>ADDIN CSL_CITATION {"citationItems":[{"id":"ITEM-1","itemData":{"DOI":"10.1126/science.317.5834.41b","ISSN":"1095-9203","PMID":"17615322","abstract":"At a meeting of world mangrove experts held last year in Australia, it was unanimously agreed that we face the prospect of a world deprived of the services offered by mangrove ecosystems, perhaps within the next 100 years.\n\nMangrove forests once covered more than 200,000 km2 of sheltered tropical","author":[{"dropping-particle":"","family":"Duke","given":"N C","non-dropping-particle":"","parse-names":false,"suffix":""},{"dropping-particle":"","family":"Meynecke","given":"J-O","non-dropping-particle":"","parse-names":false,"suffix":""},{"dropping-particle":"","family":"Dittmann","given":"S","non-dropping-particle":"","parse-names":false,"suffix":""},{"dropping-particle":"","family":"Ellison","given":"A M","non-dropping-particle":"","parse-names":false,"suffix":""},{"dropping-particle":"","family":"Anger","given":"K","non-dropping-particle":"","parse-names":false,"suffix":""},{"dropping-particle":"","family":"Berger","given":"U","non-dropping-particle":"","parse-names":false,"suffix":""},{"dropping-particle":"","family":"Cannicci","given":"S","non-dropping-particle":"","parse-names":false,"suffix":""},{"dropping-particle":"","family":"Diele","given":"K","non-dropping-particle":"","parse-names":false,"suffix":""},{"dropping-particle":"","family":"Ewel","given":"K C","non-dropping-particle":"","parse-names":false,"suffix":""},{"dropping-particle":"","family":"Field","given":"C D","non-dropping-particle":"","parse-names":false,"suffix":""},{"dropping-particle":"","family":"Koedam","given":"N","non-dropping-particle":"","parse-names":false,"suffix":""},{"dropping-particle":"","family":"Lee","given":"S Y","non-dropping-particle":"","parse-names":false,"suffix":""},{"dropping-particle":"","family":"Marchand","given":"C","non-dropping-particle":"","parse-names":false,"suffix":""},{"dropping-particle":"","family":"Nordhaus","given":"I","non-dropping-particle":"","parse-names":false,"suffix":""},{"dropping-particle":"","family":"Dahdouh-Guebas","given":"F","non-dropping-particle":"","parse-names":false,"suffix":""}],"container-title":"Science (New York, N.Y.)","id":"ITEM-1","issue":"5834","issued":{"date-parts":[["2007","7","6"]]},"page":"41-2","publisher":"American Association for the Advancement of Science","title":"A world without mangroves?","type":"article-journal","volume":"317"},"uris":["http://www.mendeley.com/documents/?uuid=0021ef89-5326-3ce6-8e5c-170e04bf02b4"]}],"mendeley":{"formattedCitation":"(Duke &lt;i&gt;et al.&lt;/i&gt;, 2007)","plainTextFormattedCitation":"(Duke et al., 2007)","previouslyFormattedCitation":"(Duke et al., 2007)"},"properties":{"noteIndex":0},"schema":"https://github.com/citation-style-language/schema/raw/master/csl-citation.json"}</w:instrText>
      </w:r>
      <w:r w:rsidRPr="0008241C">
        <w:rPr>
          <w:sz w:val="22"/>
          <w:szCs w:val="22"/>
        </w:rPr>
        <w:fldChar w:fldCharType="separate"/>
      </w:r>
      <w:r w:rsidRPr="0008241C">
        <w:rPr>
          <w:noProof/>
          <w:sz w:val="22"/>
          <w:szCs w:val="22"/>
        </w:rPr>
        <w:t xml:space="preserve">(Duke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yet, the rate is particularly disturbing for South-East Asia. Hamilton &amp; Casey </w:t>
      </w:r>
      <w:r w:rsidRPr="0008241C">
        <w:rPr>
          <w:sz w:val="22"/>
          <w:szCs w:val="22"/>
        </w:rPr>
        <w:fldChar w:fldCharType="begin" w:fldLock="1"/>
      </w:r>
      <w:r w:rsidRPr="0008241C">
        <w:rPr>
          <w:sz w:val="22"/>
          <w:szCs w:val="22"/>
        </w:rPr>
        <w:instrText>ADDIN CSL_CITATION {"citationItems":[{"id":"ITEM-1","itemData":{"DOI":"10.1111/geb.12449","ISSN":"1466822X","author":[{"dropping-particle":"","family":"Hamilton","given":"Stuart E.","non-dropping-particle":"","parse-names":false,"suffix":""},{"dropping-particle":"","family":"Casey","given":"Daniel","non-dropping-particle":"","parse-names":false,"suffix":""}],"container-title":"Global Ecology and Biogeography","id":"ITEM-1","issue":"6","issued":{"date-parts":[["2016","6","1"]]},"page":"729-738","title":"Creation of a high spatio-temporal resolution global database of continuous mangrove forest cover for the 21st century (CGMFC-21)","type":"article-journal","volume":"25"},"suppress-author":1,"uris":["http://www.mendeley.com/documents/?uuid=9440e454-3b38-3eab-b501-6e9f35c55505"]}],"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reported that despite a growing awareness and recent slow-down in global mangrove deforestation, South-East Asia continues to lose mangrove with deforestation rates varying between 3.58</w:t>
      </w:r>
      <w:r w:rsidR="00C934E9">
        <w:rPr>
          <w:sz w:val="22"/>
          <w:szCs w:val="22"/>
        </w:rPr>
        <w:t xml:space="preserve"> per cent</w:t>
      </w:r>
      <w:r w:rsidRPr="0008241C">
        <w:rPr>
          <w:sz w:val="22"/>
          <w:szCs w:val="22"/>
        </w:rPr>
        <w:t xml:space="preserve"> and 8.08</w:t>
      </w:r>
      <w:r w:rsidR="00C934E9">
        <w:rPr>
          <w:sz w:val="22"/>
          <w:szCs w:val="22"/>
        </w:rPr>
        <w:t xml:space="preserve"> per cent</w:t>
      </w:r>
      <w:r w:rsidRPr="0008241C">
        <w:rPr>
          <w:sz w:val="22"/>
          <w:szCs w:val="22"/>
        </w:rPr>
        <w:t xml:space="preserve"> every year. Agricultural expansion into existing mangrove habitat accounted for the bulk of the mangrove loss in the Asia-Pacific region, particularly in South-East Asia, followed by an exponential rise in brackish water aquaculture. Approximately 75</w:t>
      </w:r>
      <w:r w:rsidR="00C934E9">
        <w:rPr>
          <w:sz w:val="22"/>
          <w:szCs w:val="22"/>
        </w:rPr>
        <w:t xml:space="preserve"> per cent</w:t>
      </w:r>
      <w:r w:rsidRPr="0008241C">
        <w:rPr>
          <w:sz w:val="22"/>
          <w:szCs w:val="22"/>
        </w:rPr>
        <w:t xml:space="preserve"> of the global commercial shrimps are produced in Asia, which is also known as an important economic activity for revenue generation, and is expected to rise in the near future. Globally, about 82</w:t>
      </w:r>
      <w:r w:rsidR="00C934E9">
        <w:rPr>
          <w:sz w:val="22"/>
          <w:szCs w:val="22"/>
        </w:rPr>
        <w:t xml:space="preserve"> per cent</w:t>
      </w:r>
      <w:r w:rsidRPr="0008241C">
        <w:rPr>
          <w:sz w:val="22"/>
          <w:szCs w:val="22"/>
        </w:rPr>
        <w:t xml:space="preserve"> of the reported loss of mangroves during 1975–2005 has been triggered by agricultural expansion </w:t>
      </w:r>
      <w:r w:rsidRPr="0008241C">
        <w:rPr>
          <w:sz w:val="22"/>
          <w:szCs w:val="22"/>
        </w:rPr>
        <w:fldChar w:fldCharType="begin" w:fldLock="1"/>
      </w:r>
      <w:r w:rsidRPr="0008241C">
        <w:rPr>
          <w:sz w:val="22"/>
          <w:szCs w:val="22"/>
        </w:rPr>
        <w:instrText>ADDIN CSL_CITATION {"citationItems":[{"id":"ITEM-1","itemData":{"DOI":"10.1111/j.1365-2699.2007.01806.x","ISSN":"0305-0270","author":[{"dropping-particle":"","family":"Giri","given":"C.","non-dropping-particle":"","parse-names":false,"suffix":""},{"dropping-particle":"","family":"Zhu","given":"Z.","non-dropping-particle":"","parse-names":false,"suffix":""},{"dropping-particle":"","family":"Tieszen","given":"L. L.","non-dropping-particle":"","parse-names":false,"suffix":""},{"dropping-particle":"","family":"Singh","given":"A.","non-dropping-particle":"","parse-names":false,"suffix":""},{"dropping-particle":"","family":"Gillette","given":"S.","non-dropping-particle":"","parse-names":false,"suffix":""},{"dropping-particle":"","family":"Kelmelis","given":"J. A.","non-dropping-particle":"","parse-names":false,"suffix":""}],"container-title":"Journal of Biogeography","id":"ITEM-1","issue":"3","issued":{"date-parts":[["2008","3","1"]]},"page":"519-528","publisher":"Blackwell Publishing Ltd","title":"Mangrove forest distributions and dynamics (1975–2005) of the tsunami-affected region of Asia","type":"article-journal","volume":"35"},"uris":["http://www.mendeley.com/documents/?uuid=c5eaa379-94bd-3e79-8b83-625dbf6e9ad3"]}],"mendeley":{"formattedCitation":"(C. Giri &lt;i&gt;et al.&lt;/i&gt;, 2008)","plainTextFormattedCitation":"(C. Giri et al., 2008)","previouslyFormattedCitation":"(C. Giri et al., 2008)"},"properties":{"noteIndex":0},"schema":"https://github.com/citation-style-language/schema/raw/master/csl-citation.json"}</w:instrText>
      </w:r>
      <w:r w:rsidRPr="0008241C">
        <w:rPr>
          <w:sz w:val="22"/>
          <w:szCs w:val="22"/>
        </w:rPr>
        <w:fldChar w:fldCharType="separate"/>
      </w:r>
      <w:r w:rsidRPr="0008241C">
        <w:rPr>
          <w:noProof/>
          <w:sz w:val="22"/>
          <w:szCs w:val="22"/>
        </w:rPr>
        <w:t xml:space="preserve">(C. Giri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and it continues to be an influential future driver. For instance, a study by Webb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3.10.007","ISBN":"0959-3780","ISSN":"09593780","abstract":"Myanmar is a country of huge biodiversity importance that is undergoing major political change, bringing with it new international engagement. This includes access to international markets, which will likely spur investment in export-oriented agriculture, leading to increased pressures on already threatened ecosystems. This scenario is illustrated in the Ayeyarwady Delta, the country's agricultural heartland sustaining high deforestation rates. Using the Delta as a model system, we use an integrated approach to inquire about whether and how imminent agricultural reforms associated with an internationally-engaged Myanmar could introduce new actors and incentives to invest in agricultural expansion that could affect deforestation rates. We use a novel remote sensing analysis to quantify deforestation rates for the Delta from 1978 to 2011, develop business-as-usual deforestation scenarios, and contextualize those results with an analysis of contemporary policy changes within Myanmar that are expected to alter the principal drivers of land-cover change. We show that mangrove systems of Myanmar are under greater threat than previously recognized, and that agriculture has been the principle driver of deforestation on the Delta. The centrality of agriculture to the Myanmar economy indicates that emerging policies are likely to tip the scales towards agricultural expansion, agro-industrial investment and potentially greater rates of deforestation due to the introduction of well-funded investors, insufficient land tenure agreements, and low governance effectiveness. The broad national challenge is to initiate environmental governance reforms (including safeguards) in the face of significant pressures for land grabbing and opportunistic resource extraction. © 2013 Elsevier Ltd.","author":[{"dropping-particle":"","family":"Webb","given":"Edward L.","non-dropping-particle":"","parse-names":false,"suffix":""},{"dropping-particle":"","family":"Jachowski","given":"Nicholas R A","non-dropping-particle":"","parse-names":false,"suffix":""},{"dropping-particle":"","family":"Phelps","given":"Jacob","non-dropping-particle":"","parse-names":false,"suffix":""},{"dropping-particle":"","family":"Friess","given":"Daniel A.","non-dropping-particle":"","parse-names":false,"suffix":""},{"dropping-particle":"","family":"Than","given":"Maung Maung","non-dropping-particle":"","parse-names":false,"suffix":""},{"dropping-particle":"","family":"Ziegler","given":"Alan D.","non-dropping-particle":"","parse-names":false,"suffix":""}],"container-title":"Global Environmental Change","id":"ITEM-1","issue":"1","issued":{"date-parts":[["2014"]]},"note":"NULL","page":"321-333","publisher":"Elsevier Ltd","title":"Deforestation in the Ayeyarwady Delta and the conservation implications of an internationally-engaged Myanmar","type":"article-journal","volume":"24"},"suppress-author":1,"uris":["http://www.mendeley.com/documents/?uuid=74be6def-25c4-45a3-a41c-479eccfbb6db"]}],"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projected that mangroves in the Ayeyarwady (Irrawaddy) Delta of Myanmar might disappear by 2030 with the current rate of agricultural expansion unless an optimum balance is achieved locally. However, countries like India and Bangladesh have been largely successful in maintaining a steady mangrove extent. For instance, a study by Gir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 xml:space="preserve">ADDIN CSL_CITATION {"citationItems":[{"id":"ITEM-1","itemData":{"DOI":"10.1016/J.ECSS.2006.12.019","ISSN":"0272-7714","abstract":"Mangrove forests in many parts of the world are declining at an alarming rate—possibly even more rapidly than inland tropical forests. The rate and causes of such changes are not known. The forests themselves are dynamic in nature and are undergoing constant changes due to both natural and anthropogenic forces. Our research objective was to monitor deforestation and degradation arising from both natural and anthropogenic forces. We analyzed multi-temporal satellite data from 1970s, 1990s, and 2000s using supervised classification approach. Our spatio-temporal analysis shows that despite having the highest population density in the world in its periphery, areal extent of the mangrove forest of the Sundarbans has not changed significantly (approximately 1.2%) in the last </w:instrText>
      </w:r>
      <w:r w:rsidRPr="0008241C">
        <w:rPr>
          <w:rFonts w:ascii="Cambria Math" w:hAnsi="Cambria Math" w:cs="Cambria Math"/>
          <w:sz w:val="22"/>
          <w:szCs w:val="22"/>
        </w:rPr>
        <w:instrText>∼</w:instrText>
      </w:r>
      <w:r w:rsidRPr="0008241C">
        <w:rPr>
          <w:sz w:val="22"/>
          <w:szCs w:val="22"/>
        </w:rPr>
        <w:instrText>25years. The forest is however constantly changing due to erosion, aggradation, deforestation and mangrove rehabilitation programs. The net forest area increased by 1.4% from the 1970s to 1990 and decreased by 2.5% from 1990 to 2000. The change is insignificant in the context of classification errors and the dynamic nature of mangrove forests. This is an excellent example of the co-existence of humans with terrestrial and aquatic plant and animal life. The strong commitment of governments under various protection measures such as forest reserves, wildlife sanctuaries, national parks, and international designations, is believed to be responsible for keeping this forest relatively intact (at least in terms of area). While the measured net loss of mangrove forest is not that high, the change matrix shows that turnover due to erosion, aggradation, reforestation and deforestation was much greater than net change. The forest is under threat from natural and anthropogenic forces leading to forest degradation, primarily due to top-dying disease and over-exploitation of forest resources.","author":[{"dropping-particle":"","family":"Giri","given":"Chandra","non-dropping-particle":"","parse-names":false,"suffix":""},{"dropping-particle":"","family":"Pengra","given":"Bruce","non-dropping-particle":"","parse-names":false,"suffix":""},{"dropping-particle":"","family":"Zhu","given":"Zhiliang","non-dropping-particle":"","parse-names":false,"suffix":""},{"dropping-particle":"","family":"Singh","given":"Ashbindu","non-dropping-particle":"","parse-names":false,"suffix":""},{"dropping-particle":"","family":"Tieszen","given":"Larry L.","non-dropping-particle":"","parse-names":false,"suffix":""}],"container-title":"Estuarine, Coastal and Shelf Science","id":"ITEM-1","issue":"1-2","issued":{"date-parts":[["2007","6","1"]]},"page":"91-100","publisher":"Academic Press","title":"Monitoring mangrove forest dynamics of the Sundarbans in Bangladesh and India using multi-temporal satellite data from 1973 to 2000","type":"article-journal","volume":"73"},"label":"section","suppress-author":1,"uris":["http://www.mendeley.com/documents/?uuid=74e9fad5-cad5-3971-b477-afb093b0d7eb"]}],"mendeley":{"formattedCitation":"(2007)","plainTextFormattedCitation":"(2007)","previouslyFormattedCitation":"(2007)"},"properties":{"noteIndex":0},"schema":"https://github.com/citation-style-language/schema/raw/master/csl-citation.json"}</w:instrText>
      </w:r>
      <w:r w:rsidRPr="0008241C">
        <w:rPr>
          <w:sz w:val="22"/>
          <w:szCs w:val="22"/>
        </w:rPr>
        <w:fldChar w:fldCharType="separate"/>
      </w:r>
      <w:r w:rsidRPr="0008241C">
        <w:rPr>
          <w:noProof/>
          <w:sz w:val="22"/>
          <w:szCs w:val="22"/>
        </w:rPr>
        <w:t>(2007)</w:t>
      </w:r>
      <w:r w:rsidRPr="0008241C">
        <w:rPr>
          <w:sz w:val="22"/>
          <w:szCs w:val="22"/>
        </w:rPr>
        <w:fldChar w:fldCharType="end"/>
      </w:r>
      <w:r w:rsidRPr="0008241C">
        <w:rPr>
          <w:sz w:val="22"/>
          <w:szCs w:val="22"/>
        </w:rPr>
        <w:t xml:space="preserve"> reported a negligible loss in the Sundarban mangroves, the largest contiguous mangrove forests stretching across India and Bangladesh, since the late seventies. In both the countries, an extended network of protected areas, have played a significant role in mangrove conservation, despite tremendous population pressure in the vicinity.</w:t>
      </w:r>
      <w:r w:rsidRPr="0008241C">
        <w:rPr>
          <w:b/>
          <w:i/>
          <w:sz w:val="22"/>
          <w:szCs w:val="22"/>
        </w:rPr>
        <w:t xml:space="preserve"> </w:t>
      </w:r>
    </w:p>
    <w:p w14:paraId="68FFD171" w14:textId="77777777" w:rsidR="00A01204" w:rsidRPr="0008241C" w:rsidRDefault="00A01204" w:rsidP="00A01204">
      <w:pPr>
        <w:rPr>
          <w:sz w:val="22"/>
          <w:szCs w:val="22"/>
        </w:rPr>
      </w:pPr>
    </w:p>
    <w:p w14:paraId="3912BDC2" w14:textId="3CCAE91F" w:rsidR="00A01204" w:rsidRPr="0008241C" w:rsidRDefault="00A01204" w:rsidP="00A01204">
      <w:pPr>
        <w:rPr>
          <w:sz w:val="22"/>
          <w:szCs w:val="22"/>
        </w:rPr>
      </w:pPr>
      <w:r w:rsidRPr="0008241C">
        <w:rPr>
          <w:sz w:val="22"/>
          <w:szCs w:val="22"/>
        </w:rPr>
        <w:t>The future of mangroves in the region, nonetheless, will be dominated by both climatic and non-climatic direct drivers. Of which, non-climatic drivers, such as human-induced land use changes, urbanization, agriculture and aquaculture expansion, will lead the primary changes for mangrove habitats, at least for the near and short-term future, although with varied extent across the subregions. Because of increasing demand for land, small island mangrove habitats remain particularly susceptible to future changes and are prone to local extinction. Climate change, on the other hand, may result in 10-15</w:t>
      </w:r>
      <w:r w:rsidR="00C934E9">
        <w:rPr>
          <w:sz w:val="22"/>
          <w:szCs w:val="22"/>
        </w:rPr>
        <w:t xml:space="preserve"> per cent</w:t>
      </w:r>
      <w:r w:rsidRPr="0008241C">
        <w:rPr>
          <w:sz w:val="22"/>
          <w:szCs w:val="22"/>
        </w:rPr>
        <w:t xml:space="preserve"> decline in mangrove habitats for long-term future </w:t>
      </w:r>
      <w:r w:rsidRPr="0008241C">
        <w:rPr>
          <w:sz w:val="22"/>
          <w:szCs w:val="22"/>
        </w:rPr>
        <w:fldChar w:fldCharType="begin" w:fldLock="1"/>
      </w:r>
      <w:r w:rsidRPr="0008241C">
        <w:rPr>
          <w:sz w:val="22"/>
          <w:szCs w:val="22"/>
        </w:rPr>
        <w:instrText>ADDIN CSL_CITATION {"citationItems":[{"id":"ITEM-1","itemData":{"author":[{"dropping-particle":"","family":"Alongi","given":"Daniel M.","non-dropping-particle":"","parse-names":false,"suffix":""}],"container-title":"Estuarine, Coastal and Shelf Science","id":"ITEM-1","issued":{"date-parts":[["2008"]]},"title":"Mangrove forests: Resilience, protection from tsunamis and responses to global climate change","type":"article-journal","volume":"76"},"uris":["http://www.mendeley.com/documents/?uuid=d054eab9-5ef1-4edb-ab05-f7e2878541dc"]}],"mendeley":{"formattedCitation":"(Alongi, 2008)","plainTextFormattedCitation":"(Alongi, 2008)","previouslyFormattedCitation":"(Alongi, 2008)"},"properties":{"noteIndex":0},"schema":"https://github.com/citation-style-language/schema/raw/master/csl-citation.json"}</w:instrText>
      </w:r>
      <w:r w:rsidRPr="0008241C">
        <w:rPr>
          <w:sz w:val="22"/>
          <w:szCs w:val="22"/>
        </w:rPr>
        <w:fldChar w:fldCharType="separate"/>
      </w:r>
      <w:r w:rsidRPr="0008241C">
        <w:rPr>
          <w:noProof/>
          <w:sz w:val="22"/>
          <w:szCs w:val="22"/>
        </w:rPr>
        <w:t>(Alongi, 2008)</w:t>
      </w:r>
      <w:r w:rsidRPr="0008241C">
        <w:rPr>
          <w:sz w:val="22"/>
          <w:szCs w:val="22"/>
        </w:rPr>
        <w:fldChar w:fldCharType="end"/>
      </w:r>
      <w:r w:rsidRPr="0008241C">
        <w:rPr>
          <w:sz w:val="22"/>
          <w:szCs w:val="22"/>
        </w:rPr>
        <w:t xml:space="preserve">. Sea level rise could threaten mangroves especially in Bangladesh, New Zealand, Viet Nam, and China (see section 3.2.1). With rising sea-level, mangrove extent would probably decline first, and, subject to land availability, will migrate inwards. Some studies also suggest that rising temperature would result in poleward migration of mangroves, with anticipated changes in species composition (e.g. Gilma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AQUABOT.2007.12.009","ISSN":"0304-3770","abstract":"Mangrove ecosystems are threatened by climate change. We review the state of knowledge of mangrove vulnerability and responses to predicted climate change and consider adaptation options. Based on available evidence, of all the climate change outcomes, relative sea-level rise may be the greatest threat to mangroves. Most mangrove sediment surface elevations are not keeping pace with sea-level rise, although longer term studies from a larger number of regions are needed. Rising sea-level will have the greatest impact on mangroves experiencing net lowering in sediment elevation, where there is limited area for landward migration. The Pacific Islands mangroves have been demonstrated to be at high risk of substantial reductions. There is less certainty over other climate change outcomes and mangrove responses. More research is needed on assessment methods and standard indicators of change in response to effects from climate change, while regional monitoring networks are needed to observe these responses to enable educated adaptation. Adaptation measures can offset anticipated mangrove losses and improve resistance and resilience to climate change. Coastal planning can adapt to facilitate mangrove migration with sea-level rise. Management of activities within the catchment that affect long-term trends in the mangrove sediment elevation, better management of other stressors on mangroves, rehabilitation of degraded mangrove areas, and increases in systems of strategically designed protected area networks that include mangroves and functionally linked ecosystems through representation, replication and refugia, are additional adaptation options.","author":[{"dropping-particle":"","family":"Gilman","given":"Eric L.","non-dropping-particle":"","parse-names":false,"suffix":""},{"dropping-particle":"","family":"Ellison","given":"Joanna","non-dropping-particle":"","parse-names":false,"suffix":""},{"dropping-particle":"","family":"Duke","given":"Norman C.","non-dropping-particle":"","parse-names":false,"suffix":""},{"dropping-particle":"","family":"Field","given":"Colin","non-dropping-particle":"","parse-names":false,"suffix":""}],"container-title":"Aquatic Botany","id":"ITEM-1","issue":"2","issued":{"date-parts":[["2008","8","1"]]},"page":"237-250","publisher":"Elsevier","title":"Threats to mangroves from climate change and adaptation options: A review","type":"article-journal","volume":"89"},"label":"section","suppress-author":1,"uris":["http://www.mendeley.com/documents/?uuid=2e97d6c5-dad7-39e5-8695-35fe85f0b926"]}],"mendeley":{"formattedCitation":"(2008)","plainTextFormattedCitation":"(2008)","previouslyFormattedCitation":"(2008)"},"properties":{"noteIndex":0},"schema":"https://github.com/citation-style-language/schema/raw/master/csl-citation.json"}</w:instrText>
      </w:r>
      <w:r w:rsidRPr="0008241C">
        <w:rPr>
          <w:sz w:val="22"/>
          <w:szCs w:val="22"/>
        </w:rPr>
        <w:fldChar w:fldCharType="separate"/>
      </w:r>
      <w:r w:rsidRPr="0008241C">
        <w:rPr>
          <w:noProof/>
          <w:sz w:val="22"/>
          <w:szCs w:val="22"/>
        </w:rPr>
        <w:t>(2008)</w:t>
      </w:r>
      <w:r w:rsidRPr="0008241C">
        <w:rPr>
          <w:sz w:val="22"/>
          <w:szCs w:val="22"/>
        </w:rPr>
        <w:fldChar w:fldCharType="end"/>
      </w:r>
      <w:r w:rsidRPr="0008241C">
        <w:rPr>
          <w:sz w:val="22"/>
          <w:szCs w:val="22"/>
        </w:rPr>
        <w:t xml:space="preserve">). There is a strong consensus among the existing literature that loss of mangroves will lead to discontinuation of several primary benefits, such as shoreline stabilization, sediment accumulation, coastal protection, particularly for the low-lying coastal areas and thus, make communities more vulnerable to natural disasters and climate change </w:t>
      </w:r>
      <w:r w:rsidRPr="0008241C">
        <w:rPr>
          <w:sz w:val="22"/>
          <w:szCs w:val="22"/>
        </w:rPr>
        <w:fldChar w:fldCharType="begin" w:fldLock="1"/>
      </w:r>
      <w:r w:rsidRPr="0008241C">
        <w:rPr>
          <w:sz w:val="22"/>
          <w:szCs w:val="22"/>
        </w:rPr>
        <w:instrText>ADDIN CSL_CITATION {"citationItems":[{"id":"ITEM-1","itemData":{"DOI":"10.1016/J.AQUABOT.2007.12.009","ISSN":"0304-3770","abstract":"Mangrove ecosystems are threatened by climate change. We review the state of knowledge of mangrove vulnerability and responses to predicted climate change and consider adaptation options. Based on available evidence, of all the climate change outcomes, relative sea-level rise may be the greatest threat to mangroves. Most mangrove sediment surface elevations are not keeping pace with sea-level rise, although longer term studies from a larger number of regions are needed. Rising sea-level will have the greatest impact on mangroves experiencing net lowering in sediment elevation, where there is limited area for landward migration. The Pacific Islands mangroves have been demonstrated to be at high risk of substantial reductions. There is less certainty over other climate change outcomes and mangrove responses. More research is needed on assessment methods and standard indicators of change in response to effects from climate change, while regional monitoring networks are needed to observe these responses to enable educated adaptation. Adaptation measures can offset anticipated mangrove losses and improve resistance and resilience to climate change. Coastal planning can adapt to facilitate mangrove migration with sea-level rise. Management of activities within the catchment that affect long-term trends in the mangrove sediment elevation, better management of other stressors on mangroves, rehabilitation of degraded mangrove areas, and increases in systems of strategically designed protected area networks that include mangroves and functionally linked ecosystems through representation, replication and refugia, are additional adaptation options.","author":[{"dropping-particle":"","family":"Gilman","given":"Eric L.","non-dropping-particle":"","parse-names":false,"suffix":""},{"dropping-particle":"","family":"Ellison","given":"Joanna","non-dropping-particle":"","parse-names":false,"suffix":""},{"dropping-particle":"","family":"Duke","given":"Norman C.","non-dropping-particle":"","parse-names":false,"suffix":""},{"dropping-particle":"","family":"Field","given":"Colin","non-dropping-particle":"","parse-names":false,"suffix":""}],"container-title":"Aquatic Botany","id":"ITEM-1","issue":"2","issued":{"date-parts":[["2008","8","1"]]},"page":"237-250","publisher":"Elsevier","title":"Threats to mangroves from climate change and adaptation options: A review","type":"article-journal","volume":"89"},"uris":["http://www.mendeley.com/documents/?uuid=2e97d6c5-dad7-39e5-8695-35fe85f0b926"]}],"mendeley":{"formattedCitation":"(Gilman &lt;i&gt;et al.&lt;/i&gt;, 2008)","plainTextFormattedCitation":"(Gilman et al., 2008)","previouslyFormattedCitation":"(Gilman et al., 2008)"},"properties":{"noteIndex":0},"schema":"https://github.com/citation-style-language/schema/raw/master/csl-citation.json"}</w:instrText>
      </w:r>
      <w:r w:rsidRPr="0008241C">
        <w:rPr>
          <w:sz w:val="22"/>
          <w:szCs w:val="22"/>
        </w:rPr>
        <w:fldChar w:fldCharType="separate"/>
      </w:r>
      <w:r w:rsidRPr="0008241C">
        <w:rPr>
          <w:noProof/>
          <w:sz w:val="22"/>
          <w:szCs w:val="22"/>
        </w:rPr>
        <w:t xml:space="preserve">(Gilman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The projected monetary value of these foregone ecosystem services due to losses in mangrove area (2000-2050) in South East Asia has been given by Brander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coser.2012.06.003","ISBN":"2212-0416","ISSN":"22120416","abstract":"This paper examines the value of ecosystem services provided by mangroves. It presents a meta-analysis of the economic valuation literature and applies the estimated value function to assess the value of mangroves in Southeast Asia. We construct a database containing 130 value estimates, largely for mangroves in Southeast Asia. Values are standardised to US$ per hectare per year in 2007 prices. The mean and median values are found to be 4185 and 239 US$/ha/year respectively. The values of mangrove ecosystem services are highly variable across study sites due to, amongst other factors, the bio-physical characteristics of the site and the socio-economic characteristics of the beneficiaries of ecosystem services. We include explanatory variables in the meta-analysis to account for these influences on estimated mangrove values. A geographic information system (GIS) is used to quantify potentially important spatial variables, including the abundance of mangroves, the population of beneficiaries, and the density of roads in the vicinity of each study site. The meta-analytic value function is used to estimate the change in value of mangrove ecosystem services in Southeast Asia under a baseline scenario of mangrove loss for the period 2000-2050. The estimated foregone annual benefits in 2050 are US$ 2.2 billion, with a prediction interval of US$ 1.6-2.8 billion. ?? 2012 Elsevier B.V.","author":[{"dropping-particle":"","family":"Brander","given":"Luke M.","non-dropping-particle":"","parse-names":false,"suffix":""},{"dropping-particle":"","family":"Wagtendonk","given":"Alfredrfit J.","non-dropping-particle":"","parse-names":false,"suffix":""},{"dropping-particle":"","family":"Hussain","given":"Salman S.","non-dropping-particle":"","parse-names":false,"suffix":""},{"dropping-particle":"","family":"McVittie","given":"Alistair","non-dropping-particle":"","parse-names":false,"suffix":""},{"dropping-particle":"","family":"Verburg","given":"Peter H.","non-dropping-particle":"","parse-names":false,"suffix":""},{"dropping-particle":"","family":"Groot","given":"Rudolf S.","non-dropping-particle":"de","parse-names":false,"suffix":""},{"dropping-particle":"","family":"Ploeg","given":"Sander","non-dropping-particle":"van der","parse-names":false,"suffix":""}],"container-title":"Ecosystem Services","id":"ITEM-1","issue":"1","issued":{"date-parts":[["2012"]]},"note":"NULL","page":"62-69","publisher":"Elsevier","title":"Ecosystem service values for mangroves in Southeast Asia: A meta-analysis and value transfer application","type":"article-journal","volume":"1"},"suppress-author":1,"uris":["http://www.mendeley.com/documents/?uuid=8196e473-401f-4da6-8de1-c267eae41f52"]}],"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Using the results of the IMAGE </w:t>
      </w:r>
      <w:r w:rsidRPr="0008241C">
        <w:rPr>
          <w:sz w:val="22"/>
          <w:szCs w:val="22"/>
        </w:rPr>
        <w:lastRenderedPageBreak/>
        <w:t xml:space="preserve">GLOBIO integrated assessment models for 1230 mangrove patches </w:t>
      </w:r>
      <w:r w:rsidRPr="0008241C">
        <w:rPr>
          <w:sz w:val="22"/>
          <w:szCs w:val="22"/>
          <w:u w:color="BD6427"/>
        </w:rPr>
        <w:t>in South-East Asia (Brunei, Cambodia, Indonesia, Malaysia, Myanmar, Philippines, Thailand, and Vietnam), they produced aggregated values (losses) at the country level for foregone mangrove ecosystem services. T</w:t>
      </w:r>
      <w:r w:rsidRPr="0008241C">
        <w:rPr>
          <w:sz w:val="22"/>
          <w:szCs w:val="22"/>
        </w:rPr>
        <w:t>he annual value of lost ecosystem services from mangroves in South-East Asia is estimated to be approximately $2.16 billion in 2050 (2007 prices), with a 95</w:t>
      </w:r>
      <w:r w:rsidR="00C934E9">
        <w:rPr>
          <w:sz w:val="22"/>
          <w:szCs w:val="22"/>
        </w:rPr>
        <w:t xml:space="preserve"> per cent</w:t>
      </w:r>
      <w:r w:rsidRPr="0008241C">
        <w:rPr>
          <w:sz w:val="22"/>
          <w:szCs w:val="22"/>
        </w:rPr>
        <w:t xml:space="preserve"> prediction interval of $1.58–2.76 billion. Assuming a linear time profile of these losses between 2000 and 2050, the present value of the stream of lost ecosystem services has been estimated between $17 billion - $40 billion expected to occur each year over the period 2010–2050. </w:t>
      </w:r>
    </w:p>
    <w:p w14:paraId="1F068FEC" w14:textId="77777777" w:rsidR="00A01204" w:rsidRPr="0008241C" w:rsidRDefault="00A01204" w:rsidP="00A01204">
      <w:pPr>
        <w:rPr>
          <w:sz w:val="22"/>
          <w:szCs w:val="22"/>
          <w:u w:color="BD6427"/>
        </w:rPr>
      </w:pPr>
    </w:p>
    <w:p w14:paraId="59CC1F68" w14:textId="77777777" w:rsidR="00A01204" w:rsidRPr="0008241C" w:rsidRDefault="00A01204" w:rsidP="00A01204">
      <w:pPr>
        <w:rPr>
          <w:sz w:val="22"/>
          <w:szCs w:val="22"/>
        </w:rPr>
      </w:pPr>
      <w:r w:rsidRPr="0008241C">
        <w:rPr>
          <w:sz w:val="22"/>
          <w:szCs w:val="22"/>
        </w:rPr>
        <w:t xml:space="preserve">Coral reefs also remain vulnerable to climate change and other environmental factors, predominantly from ocean warming, measured as rising sea surface temperature (SST) and ocean acidification. However, fishing and harbour activities, together with natural disasters such as cyclones and tsunamis have also played a key role in reef destruction in the past. Within the existing literature, there is a significant attribution of coral bleaching due to a rise in sea surface temperature, notably in 1998 and 2002, as well as during 2005, 2014 and 2016 </w:t>
      </w:r>
      <w:r w:rsidRPr="0008241C">
        <w:rPr>
          <w:sz w:val="22"/>
          <w:szCs w:val="22"/>
        </w:rPr>
        <w:fldChar w:fldCharType="begin" w:fldLock="1"/>
      </w:r>
      <w:r w:rsidRPr="0008241C">
        <w:rPr>
          <w:sz w:val="22"/>
          <w:szCs w:val="22"/>
        </w:rPr>
        <w:instrText>ADDIN CSL_CITATION {"citationItems":[{"id":"ITEM-1","itemData":{"ISBN":"0642322090","ISSN":"14476185","abstract":"The assessments of more than 240 contributors from 98 countries in this Status of Coral Reefs Estimates in this report are that 20% of the worlds coral reefs have been effectively destroyed and show no immediate prospects of recovery; Approximately 40% of the 16% of the worlds reefs that were seriously damaged in 1998 are either recovering well or have recovered; The report predicts that 24% of the worlds reefs are under imminent risk of collapse through human pressures; and a further 26% are under a longer term threat of Coral reefs around the world continue to decline from increasing human pressures; poor land management practices are releasing more sediment, nutrients and other Over-ﬁshing and particularly ﬁshing with destructive methods are: threatening the normal functioning of coral reef ecosystems; reducing populations of key reef organisms; lowering coral reef productivity; and, along with pollution, shift the advantage towards macro-algae by removing grazing pressure. These algae smother Pressures on reefs from coral predators such as the crown-of-thorns starﬁsh (COTS) and coral disease have not increased recently (sometimes because corals have declined); but severe problems remain on some reefs. There is evidence that these are exacerbated by human pressures, either by removing the predators of COTS and/ or increasing water temperatures that stress corals, making them more susceptible Analyses of coral reefs in the wider Caribbean region conﬁrm major reef declines and they do not resemble the reefs of 30 years ago. Coral cover on many Caribbean reefs has declined by up to 80%; however there are some encouraging signs of recovery; 8 There are few encouraging signs for reefs in the high biodiversity areas of Southeast Asia and the Indian Ocean, where human pressures continue to increase on coral reef; whereas reefs in the Paciﬁc and around Australia remain quite healthy. GLOBAL THREATS TO CORAL REEFS Many coral reefs continue to recover after the 1998 El Niño/La Niña global coral bleaching event, with stronger recovery in well-managed and remote reefs; however, the recovery is not uniform and many reefs virtually destroyed in 1998 show minimal signs of recovery. This recovery could be reversed if the predicted increases in ocean temperatures occur as a result of increasing global climate change; There has been no recurrence of the major global-scale climate change pressures of 1998; although there have been some more localised bleaching events i…","author":[{"dropping-particle":"","family":"Wilkinson","given":"Clive","non-dropping-particle":"","parse-names":false,"suffix":""}],"id":"ITEM-1","issued":{"date-parts":[["2008"]]},"number-of-pages":"296","publisher":"Global Coral Reef Monitoring Network and Reef and Rainforest Research Centre","publisher-place":"Townsville, Australia","title":"Status of Coral Reefs of the World: 2008","type":"report"},"uris":["http://www.mendeley.com/documents/?uuid=f3a38e73-1f73-482d-9c17-43f5488ff509"]},{"id":"ITEM-2","itemData":{"DOI":"10.1111/j.1365-2486.2005.01073.x","abstract":"Elevated ocean temperatures can cause coral bleaching, the loss of colour from reef-building corals because of a breakdown of the symbiosis with the dinoflagellate Symbiodinium. Recent studies have warned that global climate change could increase the frequency of coral bleaching and threaten the long-term viability of coral reefs. These assertions are based on projecting the coarse output from atmosphere–ocean general circulation models (GCMs) to the local conditions around representative coral reefs.","author":[{"dropping-particle":"","family":"Donner","given":"Simon D.","non-dropping-particle":"","parse-names":false,"suffix":""},{"dropping-particle":"","family":"Skirving","given":"William J.","non-dropping-particle":"","parse-names":false,"suffix":""},{"dropping-particle":"","family":"Little","given":"Christopher M.","non-dropping-particle":"","parse-names":false,"suffix":""},{"dropping-particle":"","family":"Oppenheimer","given":"Michael","non-dropping-particle":"","parse-names":false,"suffix":""},{"dropping-particle":"","family":"Hoegh-Guldberg","given":"Ove","non-dropping-particle":"","parse-names":false,"suffix":""}],"container-title":"Global Change Biology","id":"ITEM-2","issue":"12","issued":{"date-parts":[["2005","12","1"]]},"page":"2251-2265","publisher":"Blackwell Science Ltd","title":"Global assessment of coral bleaching and required rates of adaptation under climate change","type":"article-journal","volume":"11"},"uris":["http://www.mendeley.com/documents/?uuid=c0e890b6-c5e2-3a6b-ae3a-4d1065998385"]}],"mendeley":{"formattedCitation":"(Donner &lt;i&gt;et al.&lt;/i&gt;, 2005; Wilkinson, 2008)","manualFormatting":"(Donner et al., 2005; Wilkinson, 2008)","plainTextFormattedCitation":"(Donner et al., 2005; Wilkinson, 2008)","previouslyFormattedCitation":"(Donner, Skirving, Little, Oppenheimer, &amp; Hoegh-Guldberg, 2005; Wilkinson, 2008)"},"properties":{"noteIndex":0},"schema":"https://github.com/citation-style-language/schema/raw/master/csl-citation.json"}</w:instrText>
      </w:r>
      <w:r w:rsidRPr="0008241C">
        <w:rPr>
          <w:sz w:val="22"/>
          <w:szCs w:val="22"/>
        </w:rPr>
        <w:fldChar w:fldCharType="separate"/>
      </w:r>
      <w:r w:rsidRPr="0008241C">
        <w:rPr>
          <w:noProof/>
          <w:sz w:val="22"/>
          <w:szCs w:val="22"/>
        </w:rPr>
        <w:t xml:space="preserve">(Donner </w:t>
      </w:r>
      <w:r w:rsidRPr="0008241C">
        <w:rPr>
          <w:i/>
          <w:noProof/>
          <w:sz w:val="22"/>
          <w:szCs w:val="22"/>
        </w:rPr>
        <w:t>et al</w:t>
      </w:r>
      <w:r w:rsidRPr="0008241C">
        <w:rPr>
          <w:noProof/>
          <w:sz w:val="22"/>
          <w:szCs w:val="22"/>
        </w:rPr>
        <w:t>., 2005; Wilkinson, 2008)</w:t>
      </w:r>
      <w:r w:rsidRPr="0008241C">
        <w:rPr>
          <w:sz w:val="22"/>
          <w:szCs w:val="22"/>
        </w:rPr>
        <w:fldChar w:fldCharType="end"/>
      </w:r>
      <w:r w:rsidRPr="0008241C">
        <w:rPr>
          <w:sz w:val="22"/>
          <w:szCs w:val="22"/>
        </w:rPr>
        <w:t xml:space="preserve">. Although corals can recover from mild bleaching, the persistent rise in sea surface temperature continues to threaten coral reefs almost across the globe. For instance, a study by Yar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5194/bg-9-4955-2012","ISBN":"1810-6285","ISSN":"17264170","abstract":"Using results from four coupled global carbon cycle-climate models combined with in situ observations, we estimate the combined effects of future global warming and ocean acidification on potential habitats for tropical/subtropical and temperate coral communities in the seas around Japan. The suitability of the coral habitats are identified primarily on the basis of the currently observed ranges for temperature and saturation states Ω with regard to aragonite (Ωarag). We find that under the \"business as usual\" SRES A2 scenario, coral habitats will expand northward by several hundred kilometers by the end of this century. At the same time, coral habitats are projected to become sandwiched between the tropical regions, where the frequency of coral bleaching will increase, and the temperate-to-subpolar latitudes, where Ωarag will become too low to support sufficiently high calcification rates. As a result, the area of coral habitats around Japan that is suitable to tropical-subtropical communities will be reduced by half by the 2020s to 2030s, and is projected to disappear by the 2030s to 2040s. The suitable habitats for the temperate coral communities are also becoming smaller, although at a less pronounced rate due to their higher tolerance for low Ωarag.","author":[{"dropping-particle":"","family":"Yara","given":"Yumiko","non-dropping-particle":"","parse-names":false,"suffix":""},{"dropping-particle":"","family":"Vogt","given":"M.","non-dropping-particle":"","parse-names":false,"suffix":""},{"dropping-particle":"","family":"Fujii","given":"M.","non-dropping-particle":"","parse-names":false,"suffix":""},{"dropping-particle":"","family":"Yamano","given":"H.","non-dropping-particle":"","parse-names":false,"suffix":""},{"dropping-particle":"","family":"Hauri","given":"C.","non-dropping-particle":"","parse-names":false,"suffix":""},{"dropping-particle":"","family":"Steinacher","given":"M.","non-dropping-particle":"","parse-names":false,"suffix":""},{"dropping-particle":"","family":"Gruber","given":"N.","non-dropping-particle":"","parse-names":false,"suffix":""},{"dropping-particle":"","family":"Yamanaka","given":"Y.","non-dropping-particle":"","parse-names":false,"suffix":""}],"container-title":"Biogeosciences","id":"ITEM-1","issue":"12","issued":{"date-parts":[["2012"]]},"page":"4955-4968","title":"Ocean acidification limits temperature-induced poleward expansion of coral habitats around Japan","type":"article-journal","volume":"9"},"suppress-author":1,"uris":["http://www.mendeley.com/documents/?uuid=38f2645e-3849-43f1-a3ce-7f6d25e253e8"]}],"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estimated that even with the best possible consequences, climate change would significantly reduce coral reefs in the Japan sea (see Box 5.4)</w:t>
      </w:r>
    </w:p>
    <w:p w14:paraId="06DDCE59" w14:textId="77777777" w:rsidR="00A01204" w:rsidRPr="0008241C" w:rsidRDefault="00A01204" w:rsidP="00A01204">
      <w:pPr>
        <w:rPr>
          <w:sz w:val="22"/>
          <w:szCs w:val="22"/>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A01204" w:rsidRPr="0008241C" w14:paraId="1D66DBBB" w14:textId="77777777" w:rsidTr="00642B4F">
        <w:tc>
          <w:tcPr>
            <w:tcW w:w="9350" w:type="dxa"/>
            <w:shd w:val="clear" w:color="auto" w:fill="auto"/>
          </w:tcPr>
          <w:p w14:paraId="0641DF96"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Box 5.4 CASE STUDY: Future of corals around Japan under climate emission scenarios. From Yara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5194/bg-9-4955-2012","ISBN":"1810-6285","ISSN":"17264170","abstract":"Using results from four coupled global carbon cycle-climate models combined with in situ observations, we estimate the combined effects of future global warming and ocean acidification on potential habitats for tropical/subtropical and temperate coral communities in the seas around Japan. The suitability of the coral habitats are identified primarily on the basis of the currently observed ranges for temperature and saturation states Ω with regard to aragonite (Ωarag). We find that under the \"business as usual\" SRES A2 scenario, coral habitats will expand northward by several hundred kilometers by the end of this century. At the same time, coral habitats are projected to become sandwiched between the tropical regions, where the frequency of coral bleaching will increase, and the temperate-to-subpolar latitudes, where Ωarag will become too low to support sufficiently high calcification rates. As a result, the area of coral habitats around Japan that is suitable to tropical-subtropical communities will be reduced by half by the 2020s to 2030s, and is projected to disappear by the 2030s to 2040s. The suitable habitats for the temperate coral communities are also becoming smaller, although at a less pronounced rate due to their higher tolerance for low Ωarag.","author":[{"dropping-particle":"","family":"Yara","given":"Yumiko","non-dropping-particle":"","parse-names":false,"suffix":""},{"dropping-particle":"","family":"Vogt","given":"M.","non-dropping-particle":"","parse-names":false,"suffix":""},{"dropping-particle":"","family":"Fujii","given":"M.","non-dropping-particle":"","parse-names":false,"suffix":""},{"dropping-particle":"","family":"Yamano","given":"H.","non-dropping-particle":"","parse-names":false,"suffix":""},{"dropping-particle":"","family":"Hauri","given":"C.","non-dropping-particle":"","parse-names":false,"suffix":""},{"dropping-particle":"","family":"Steinacher","given":"M.","non-dropping-particle":"","parse-names":false,"suffix":""},{"dropping-particle":"","family":"Gruber","given":"N.","non-dropping-particle":"","parse-names":false,"suffix":""},{"dropping-particle":"","family":"Yamanaka","given":"Y.","non-dropping-particle":"","parse-names":false,"suffix":""}],"container-title":"Biogeosciences","id":"ITEM-1","issue":"12","issued":{"date-parts":[["2012"]]},"page":"4955-4968","title":"Ocean acidification limits temperature-induced poleward expansion of coral habitats around Japan","type":"article-journal","volume":"9"},"suppress-author":1,"uris":["http://www.mendeley.com/documents/?uuid=38f2645e-3849-43f1-a3ce-7f6d25e253e8"]}],"mendeley":{"formattedCitation":"(2012)","plainTextFormattedCitation":"(2012)","previouslyFormattedCitation":"(2012)"},"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2)</w:t>
            </w:r>
            <w:r w:rsidRPr="0008241C">
              <w:rPr>
                <w:b/>
                <w:kern w:val="2"/>
                <w:sz w:val="22"/>
                <w:szCs w:val="22"/>
                <w:lang w:eastAsia="ja-JP"/>
              </w:rPr>
              <w:fldChar w:fldCharType="end"/>
            </w:r>
            <w:r w:rsidRPr="0008241C">
              <w:rPr>
                <w:b/>
                <w:kern w:val="2"/>
                <w:sz w:val="22"/>
                <w:szCs w:val="22"/>
                <w:lang w:eastAsia="ja-JP"/>
              </w:rPr>
              <w:t>.</w:t>
            </w:r>
          </w:p>
          <w:p w14:paraId="282B3A43" w14:textId="77777777" w:rsidR="00A01204" w:rsidRPr="0008241C" w:rsidRDefault="00A01204" w:rsidP="00A01204">
            <w:pPr>
              <w:rPr>
                <w:sz w:val="22"/>
                <w:szCs w:val="22"/>
              </w:rPr>
            </w:pPr>
          </w:p>
        </w:tc>
      </w:tr>
      <w:tr w:rsidR="00A01204" w:rsidRPr="0008241C" w14:paraId="5D3362EC" w14:textId="77777777" w:rsidTr="00642B4F">
        <w:tc>
          <w:tcPr>
            <w:tcW w:w="9350" w:type="dxa"/>
            <w:shd w:val="clear" w:color="auto" w:fill="auto"/>
          </w:tcPr>
          <w:p w14:paraId="0E08620A" w14:textId="77777777" w:rsidR="00A01204" w:rsidRPr="0008241C" w:rsidRDefault="00A01204" w:rsidP="00A01204">
            <w:pPr>
              <w:rPr>
                <w:sz w:val="22"/>
                <w:szCs w:val="22"/>
              </w:rPr>
            </w:pPr>
            <w:r w:rsidRPr="0008241C">
              <w:rPr>
                <w:sz w:val="22"/>
                <w:szCs w:val="22"/>
              </w:rPr>
              <w:t>CO</w:t>
            </w:r>
            <w:r w:rsidRPr="0008241C">
              <w:rPr>
                <w:sz w:val="22"/>
                <w:szCs w:val="22"/>
                <w:vertAlign w:val="subscript"/>
              </w:rPr>
              <w:t>2</w:t>
            </w:r>
            <w:r w:rsidRPr="0008241C">
              <w:rPr>
                <w:sz w:val="22"/>
                <w:szCs w:val="22"/>
              </w:rPr>
              <w:t xml:space="preserve"> emissions causes ocean acidification, and along with global warming, it is an imminent issue for future status of calcifying organisms such as corals, because dissolved CO</w:t>
            </w:r>
            <w:r w:rsidRPr="0008241C">
              <w:rPr>
                <w:sz w:val="22"/>
                <w:szCs w:val="22"/>
                <w:vertAlign w:val="subscript"/>
              </w:rPr>
              <w:t>2</w:t>
            </w:r>
            <w:r w:rsidRPr="0008241C">
              <w:rPr>
                <w:sz w:val="22"/>
                <w:szCs w:val="22"/>
              </w:rPr>
              <w:t xml:space="preserve"> reduces </w:t>
            </w:r>
            <w:r w:rsidRPr="0008241C">
              <w:rPr>
                <w:kern w:val="1"/>
                <w:sz w:val="22"/>
                <w:szCs w:val="22"/>
              </w:rPr>
              <w:t>the saturation state of the carbonate mineral aragonite</w:t>
            </w:r>
            <w:r w:rsidRPr="0008241C">
              <w:rPr>
                <w:sz w:val="22"/>
                <w:szCs w:val="22"/>
              </w:rPr>
              <w:t xml:space="preserve"> (</w:t>
            </w:r>
            <w:r w:rsidRPr="0008241C">
              <w:rPr>
                <w:kern w:val="1"/>
                <w:sz w:val="22"/>
                <w:szCs w:val="22"/>
              </w:rPr>
              <w:t>Ω</w:t>
            </w:r>
            <w:r w:rsidRPr="0008241C">
              <w:rPr>
                <w:kern w:val="1"/>
                <w:sz w:val="22"/>
                <w:szCs w:val="22"/>
                <w:vertAlign w:val="subscript"/>
              </w:rPr>
              <w:t>arag</w:t>
            </w:r>
            <w:r w:rsidRPr="0008241C">
              <w:rPr>
                <w:sz w:val="22"/>
                <w:szCs w:val="22"/>
              </w:rPr>
              <w:t xml:space="preserve">) in seawater </w:t>
            </w:r>
            <w:r w:rsidRPr="0008241C">
              <w:rPr>
                <w:sz w:val="22"/>
                <w:szCs w:val="22"/>
              </w:rPr>
              <w:fldChar w:fldCharType="begin" w:fldLock="1"/>
            </w:r>
            <w:r w:rsidRPr="0008241C">
              <w:rPr>
                <w:sz w:val="22"/>
                <w:szCs w:val="22"/>
              </w:rPr>
              <w:instrText>ADDIN CSL_CITATION {"citationItems":[{"id":"ITEM-1","itemData":{"DOI":"10.1126/science.1152509","ISBN":"1095-9203 (Electronic)\\r0036-8075 (Linking)","ISSN":"1095-9203","PMID":"18079392","abstract":"Atmospheric carbon dioxide concentration is expected to exceed 500 parts per million and global temperatures to rise by at least 2 degrees 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author":[{"dropping-particle":"","family":"Hoegh-Guldberg","given":"O","non-dropping-particle":"","parse-names":false,"suffix":""},{"dropping-particle":"","family":"Mumby","given":"P J","non-dropping-particle":"","parse-names":false,"suffix":""},{"dropping-particle":"","family":"Hooten","given":"A J","non-dropping-particle":"","parse-names":false,"suffix":""},{"dropping-particle":"","family":"Steneck","given":"R S","non-dropping-particle":"","parse-names":false,"suffix":""},{"dropping-particle":"","family":"Greenfield","given":"P","non-dropping-particle":"","parse-names":false,"suffix":""},{"dropping-particle":"","family":"Gomez","given":"E","non-dropping-particle":"","parse-names":false,"suffix":""},{"dropping-particle":"","family":"Harvell","given":"C D","non-dropping-particle":"","parse-names":false,"suffix":""},{"dropping-particle":"","family":"Sale","given":"P F","non-dropping-particle":"","parse-names":false,"suffix":""},{"dropping-particle":"","family":"Edwards","given":"A J","non-dropping-particle":"","parse-names":false,"suffix":""},{"dropping-particle":"","family":"Caldeira","given":"K","non-dropping-particle":"","parse-names":false,"suffix":""},{"dropping-particle":"","family":"Knowlton","given":"N","non-dropping-particle":"","parse-names":false,"suffix":""},{"dropping-particle":"","family":"Eakin","given":"C M","non-dropping-particle":"","parse-names":false,"suffix":""},{"dropping-particle":"","family":"Iglesias-Prieto","given":"R","non-dropping-particle":"","parse-names":false,"suffix":""},{"dropping-particle":"","family":"Muthiga","given":"N","non-dropping-particle":"","parse-names":false,"suffix":""},{"dropping-particle":"","family":"Bradbury","given":"R H","non-dropping-particle":"","parse-names":false,"suffix":""},{"dropping-particle":"","family":"Dubi","given":"A","non-dropping-particle":"","parse-names":false,"suffix":""},{"dropping-particle":"","family":"Hatziolos","given":"M E","non-dropping-particle":"","parse-names":false,"suffix":""}],"container-title":"Science (New York, N.Y.)","id":"ITEM-1","issue":"5857","issued":{"date-parts":[["2007"]]},"page":"1737-42","title":"Coral reefs under rapid climate change and ocean acidification.","type":"article-journal","volume":"318"},"uris":["http://www.mendeley.com/documents/?uuid=f6df2466-f878-4746-8318-596b69a8e13e"]}],"mendeley":{"formattedCitation":"(Hoegh-Guldberg &lt;i&gt;et al.&lt;/i&gt;, 2007)","plainTextFormattedCitation":"(Hoegh-Guldberg et al., 2007)","previouslyFormattedCitation":"(Hoegh-Guldberg et al., 2007)"},"properties":{"noteIndex":0},"schema":"https://github.com/citation-style-language/schema/raw/master/csl-citation.json"}</w:instrText>
            </w:r>
            <w:r w:rsidRPr="0008241C">
              <w:rPr>
                <w:sz w:val="22"/>
                <w:szCs w:val="22"/>
              </w:rPr>
              <w:fldChar w:fldCharType="separate"/>
            </w:r>
            <w:r w:rsidRPr="0008241C">
              <w:rPr>
                <w:noProof/>
                <w:sz w:val="22"/>
                <w:szCs w:val="22"/>
              </w:rPr>
              <w:t xml:space="preserve">(Hoegh-Guldberg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Future coral habitats in the seas around Japan</w:t>
            </w:r>
            <w:r w:rsidRPr="0008241C">
              <w:rPr>
                <w:kern w:val="1"/>
                <w:sz w:val="22"/>
                <w:szCs w:val="22"/>
              </w:rPr>
              <w:t xml:space="preserve"> during this century</w:t>
            </w:r>
            <w:r w:rsidRPr="0008241C">
              <w:rPr>
                <w:sz w:val="22"/>
                <w:szCs w:val="22"/>
              </w:rPr>
              <w:t xml:space="preserve"> were estimated based both on global warming and on ocean acidification, by using the results from the coupled global carbon cycle–climate model under the Intergovernmental Panel on Climate Change (IPCC) emission scenarios SRES A2 and B1 </w:t>
            </w:r>
            <w:r w:rsidRPr="0008241C">
              <w:rPr>
                <w:sz w:val="22"/>
                <w:szCs w:val="22"/>
              </w:rPr>
              <w:fldChar w:fldCharType="begin" w:fldLock="1"/>
            </w:r>
            <w:r w:rsidRPr="0008241C">
              <w:rPr>
                <w:sz w:val="22"/>
                <w:szCs w:val="22"/>
              </w:rPr>
              <w:instrText>ADDIN CSL_CITATION {"citationItems":[{"id":"ITEM-1","itemData":{"DOI":"10.5194/bg-9-4955-2012","ISBN":"1810-6285","ISSN":"17264170","abstract":"Using results from four coupled global carbon cycle-climate models combined with in situ observations, we estimate the combined effects of future global warming and ocean acidification on potential habitats for tropical/subtropical and temperate coral communities in the seas around Japan. The suitability of the coral habitats are identified primarily on the basis of the currently observed ranges for temperature and saturation states Ω with regard to aragonite (Ωarag). We find that under the \"business as usual\" SRES A2 scenario, coral habitats will expand northward by several hundred kilometers by the end of this century. At the same time, coral habitats are projected to become sandwiched between the tropical regions, where the frequency of coral bleaching will increase, and the temperate-to-subpolar latitudes, where Ωarag will become too low to support sufficiently high calcification rates. As a result, the area of coral habitats around Japan that is suitable to tropical-subtropical communities will be reduced by half by the 2020s to 2030s, and is projected to disappear by the 2030s to 2040s. The suitable habitats for the temperate coral communities are also becoming smaller, although at a less pronounced rate due to their higher tolerance for low Ωarag.","author":[{"dropping-particle":"","family":"Yara","given":"Yumiko","non-dropping-particle":"","parse-names":false,"suffix":""},{"dropping-particle":"","family":"Vogt","given":"M.","non-dropping-particle":"","parse-names":false,"suffix":""},{"dropping-particle":"","family":"Fujii","given":"M.","non-dropping-particle":"","parse-names":false,"suffix":""},{"dropping-particle":"","family":"Yamano","given":"H.","non-dropping-particle":"","parse-names":false,"suffix":""},{"dropping-particle":"","family":"Hauri","given":"C.","non-dropping-particle":"","parse-names":false,"suffix":""},{"dropping-particle":"","family":"Steinacher","given":"M.","non-dropping-particle":"","parse-names":false,"suffix":""},{"dropping-particle":"","family":"Gruber","given":"N.","non-dropping-particle":"","parse-names":false,"suffix":""},{"dropping-particle":"","family":"Yamanaka","given":"Y.","non-dropping-particle":"","parse-names":false,"suffix":""}],"container-title":"Biogeosciences","id":"ITEM-1","issue":"12","issued":{"date-parts":[["2012"]]},"page":"4955-4968","title":"Ocean acidification limits temperature-induced poleward expansion of coral habitats around Japan","type":"article-journal","volume":"9"},"uris":["http://www.mendeley.com/documents/?uuid=38f2645e-3849-43f1-a3ce-7f6d25e253e8"]},{"id":"ITEM-2","itemData":{"DOI":"10.1007/978-981-10-0780-4_4","author":[{"dropping-particle":"","family":"Yara","given":"Yumiko","non-dropping-particle":"","parse-names":false,"suffix":""},{"dropping-particle":"","family":"Yamano","given":"Hiroya","non-dropping-particle":"","parse-names":false,"suffix":""},{"dropping-particle":"","family":"Steinacher","given":"Marco","non-dropping-particle":"","parse-names":false,"suffix":""},{"dropping-particle":"","family":"Fujii","given":"Masahiko","non-dropping-particle":"","parse-names":false,"suffix":""},{"dropping-particle":"","family":"Vogt","given":"Meike","non-dropping-particle":"","parse-names":false,"suffix":""},{"dropping-particle":"","family":"Gruber","given":"Nicolas","non-dropping-particle":"","parse-names":false,"suffix":""},{"dropping-particle":"","family":"Yamanaka","given":"Yasuhiro","non-dropping-particle":"","parse-names":false,"suffix":""}],"id":"ITEM-2","issued":{"date-parts":[["2016"]]},"page":"41-56","publisher":"Springer, Singapore","title":"Potential Future Coral Habitats Around Japan Depend Strongly on Anthropogenic CO2 Emissions","type":"chapter"},"uris":["http://www.mendeley.com/documents/?uuid=b6231750-4868-3598-81a6-4cee91a7c2d0"]}],"mendeley":{"formattedCitation":"(Yara &lt;i&gt;et al.&lt;/i&gt;, 2012, 2016)","plainTextFormattedCitation":"(Yara et al., 2012, 2016)","previouslyFormattedCitation":"(Yara et al., 2012, 2016)"},"properties":{"noteIndex":0},"schema":"https://github.com/citation-style-language/schema/raw/master/csl-citation.json"}</w:instrText>
            </w:r>
            <w:r w:rsidRPr="0008241C">
              <w:rPr>
                <w:sz w:val="22"/>
                <w:szCs w:val="22"/>
              </w:rPr>
              <w:fldChar w:fldCharType="separate"/>
            </w:r>
            <w:r w:rsidRPr="0008241C">
              <w:rPr>
                <w:noProof/>
                <w:sz w:val="22"/>
                <w:szCs w:val="22"/>
              </w:rPr>
              <w:t xml:space="preserve">(Yara </w:t>
            </w:r>
            <w:r w:rsidRPr="0008241C">
              <w:rPr>
                <w:i/>
                <w:noProof/>
                <w:sz w:val="22"/>
                <w:szCs w:val="22"/>
              </w:rPr>
              <w:t>et al.</w:t>
            </w:r>
            <w:r w:rsidRPr="0008241C">
              <w:rPr>
                <w:noProof/>
                <w:sz w:val="22"/>
                <w:szCs w:val="22"/>
              </w:rPr>
              <w:t>, 2012, 2016)</w:t>
            </w:r>
            <w:r w:rsidRPr="0008241C">
              <w:rPr>
                <w:sz w:val="22"/>
                <w:szCs w:val="22"/>
              </w:rPr>
              <w:fldChar w:fldCharType="end"/>
            </w:r>
            <w:r w:rsidRPr="0008241C">
              <w:rPr>
                <w:sz w:val="22"/>
                <w:szCs w:val="22"/>
              </w:rPr>
              <w:t xml:space="preserve">. </w:t>
            </w:r>
            <w:r w:rsidRPr="0008241C">
              <w:rPr>
                <w:kern w:val="1"/>
                <w:sz w:val="22"/>
                <w:szCs w:val="22"/>
              </w:rPr>
              <w:t>U</w:t>
            </w:r>
            <w:r w:rsidRPr="0008241C">
              <w:rPr>
                <w:sz w:val="22"/>
                <w:szCs w:val="22"/>
              </w:rPr>
              <w:t>nder the business-as-usual emission scenario (SRES A2), coral habitats will be sandwiched and narrowed between the northern region, where</w:t>
            </w:r>
            <w:r w:rsidRPr="0008241C">
              <w:rPr>
                <w:kern w:val="1"/>
                <w:sz w:val="22"/>
                <w:szCs w:val="22"/>
              </w:rPr>
              <w:t xml:space="preserve"> Ω</w:t>
            </w:r>
            <w:r w:rsidRPr="0008241C">
              <w:rPr>
                <w:kern w:val="1"/>
                <w:sz w:val="22"/>
                <w:szCs w:val="22"/>
                <w:vertAlign w:val="subscript"/>
              </w:rPr>
              <w:t>arag</w:t>
            </w:r>
            <w:r w:rsidRPr="0008241C">
              <w:rPr>
                <w:sz w:val="22"/>
                <w:szCs w:val="22"/>
              </w:rPr>
              <w:t xml:space="preserve"> decreases, and the southern region, where coral bleaching occurs. This resulted in disappearance of corals around Japan in the 2070s. Under the low-emission scenario SRES B1, however, the coral habitats will also shrink in the northern region due to the reduced </w:t>
            </w:r>
            <w:r w:rsidRPr="0008241C">
              <w:rPr>
                <w:kern w:val="1"/>
                <w:sz w:val="22"/>
                <w:szCs w:val="22"/>
              </w:rPr>
              <w:t>Ω</w:t>
            </w:r>
            <w:r w:rsidRPr="0008241C">
              <w:rPr>
                <w:kern w:val="1"/>
                <w:sz w:val="22"/>
                <w:szCs w:val="22"/>
                <w:vertAlign w:val="subscript"/>
              </w:rPr>
              <w:t>arag</w:t>
            </w:r>
            <w:r w:rsidRPr="0008241C">
              <w:rPr>
                <w:sz w:val="22"/>
                <w:szCs w:val="22"/>
              </w:rPr>
              <w:t>, but to a lesser extent than under SRES A2, and in contrast to SRES A2, no bleaching will occur in the southern region. Therefore, coral habitats in the southern region are expected to be largely unaffected by ocean acidification or sea surface temperature warming under the low-emission scenario. Potential future coral habitats depend strongly on CO</w:t>
            </w:r>
            <w:r w:rsidRPr="0008241C">
              <w:rPr>
                <w:sz w:val="22"/>
                <w:szCs w:val="22"/>
                <w:vertAlign w:val="subscript"/>
              </w:rPr>
              <w:t>2</w:t>
            </w:r>
            <w:r w:rsidRPr="0008241C">
              <w:rPr>
                <w:sz w:val="22"/>
                <w:szCs w:val="22"/>
              </w:rPr>
              <w:t xml:space="preserve"> emissions, and emphasize the importance of reducing CO</w:t>
            </w:r>
            <w:r w:rsidRPr="0008241C">
              <w:rPr>
                <w:sz w:val="22"/>
                <w:szCs w:val="22"/>
                <w:vertAlign w:val="subscript"/>
              </w:rPr>
              <w:t>2</w:t>
            </w:r>
            <w:r w:rsidRPr="0008241C">
              <w:rPr>
                <w:sz w:val="22"/>
                <w:szCs w:val="22"/>
              </w:rPr>
              <w:t xml:space="preserve"> emissions to prevent negative impacts on coral habitats, which was also suggested for the world’s corals and achieving the Paris Agreement is required </w:t>
            </w:r>
            <w:r w:rsidRPr="0008241C">
              <w:rPr>
                <w:sz w:val="22"/>
                <w:szCs w:val="22"/>
              </w:rPr>
              <w:fldChar w:fldCharType="begin" w:fldLock="1"/>
            </w:r>
            <w:r w:rsidRPr="0008241C">
              <w:rPr>
                <w:sz w:val="22"/>
                <w:szCs w:val="22"/>
              </w:rPr>
              <w:instrText>ADDIN CSL_CITATION {"citationItems":[{"id":"ITEM-1","itemData":{"DOI":"10.1038/nclimate3038","ISSN":"1758-678X","author":[{"dropping-particle":"","family":"Magnan","given":"Alexandre K.","non-dropping-particle":"","parse-names":false,"suffix":""},{"dropping-particle":"","family":"Colombier","given":"Michel","non-dropping-particle":"","parse-names":false,"suffix":""},{"dropping-particle":"","family":"Billé","given":"Raphaël","non-dropping-particle":"","parse-names":false,"suffix":""},{"dropping-particle":"","family":"Joos","given":"Fortunat","non-dropping-particle":"","parse-names":false,"suffix":""},{"dropping-particle":"","family":"Hoegh-Guldberg","given":"Ove","non-dropping-particle":"","parse-names":false,"suffix":""},{"dropping-particle":"","family":"Pörtner","given":"Hans-Otto","non-dropping-particle":"","parse-names":false,"suffix":""},{"dropping-particle":"","family":"Waisman","given":"Henri","non-dropping-particle":"","parse-names":false,"suffix":""},{"dropping-particle":"","family":"Spencer","given":"Thomas","non-dropping-particle":"","parse-names":false,"suffix":""},{"dropping-particle":"","family":"Gattuso","given":"Jean-Pierre","non-dropping-particle":"","parse-names":false,"suffix":""}],"container-title":"Nature Climate Change","id":"ITEM-1","issue":"8","issued":{"date-parts":[["2016","8","16"]]},"page":"732-735","title":"Implications of the Paris agreement for the ocean","type":"article-journal","volume":"6"},"uris":["http://www.mendeley.com/documents/?uuid=32952d8b-a6ab-381b-ae4d-242756620bae"]}],"mendeley":{"formattedCitation":"(Magnan &lt;i&gt;et al.&lt;/i&gt;, 2016)","plainTextFormattedCitation":"(Magnan et al., 2016)","previouslyFormattedCitation":"(Magnan et al., 2016)"},"properties":{"noteIndex":0},"schema":"https://github.com/citation-style-language/schema/raw/master/csl-citation.json"}</w:instrText>
            </w:r>
            <w:r w:rsidRPr="0008241C">
              <w:rPr>
                <w:sz w:val="22"/>
                <w:szCs w:val="22"/>
              </w:rPr>
              <w:fldChar w:fldCharType="separate"/>
            </w:r>
            <w:r w:rsidRPr="0008241C">
              <w:rPr>
                <w:noProof/>
                <w:sz w:val="22"/>
                <w:szCs w:val="22"/>
              </w:rPr>
              <w:t xml:space="preserve">(Magna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72A5C996" w14:textId="77777777" w:rsidR="00A01204" w:rsidRPr="0008241C" w:rsidRDefault="00A01204" w:rsidP="00A01204">
            <w:pPr>
              <w:rPr>
                <w:sz w:val="22"/>
                <w:szCs w:val="22"/>
              </w:rPr>
            </w:pPr>
          </w:p>
        </w:tc>
      </w:tr>
    </w:tbl>
    <w:p w14:paraId="1766D313" w14:textId="77777777" w:rsidR="00A01204" w:rsidRPr="0008241C" w:rsidRDefault="00A01204" w:rsidP="00A01204">
      <w:pPr>
        <w:rPr>
          <w:sz w:val="22"/>
          <w:szCs w:val="22"/>
        </w:rPr>
      </w:pPr>
    </w:p>
    <w:p w14:paraId="5EBC437C" w14:textId="4E990AC5" w:rsidR="00A01204" w:rsidRPr="0008241C" w:rsidRDefault="00A01204" w:rsidP="00A01204">
      <w:pPr>
        <w:rPr>
          <w:sz w:val="22"/>
          <w:szCs w:val="22"/>
        </w:rPr>
      </w:pPr>
      <w:r w:rsidRPr="0008241C">
        <w:rPr>
          <w:sz w:val="22"/>
          <w:szCs w:val="22"/>
        </w:rPr>
        <w:t xml:space="preserve">Based on an extensive assessment of published literature, Wilkinson </w:t>
      </w:r>
      <w:r w:rsidRPr="0008241C">
        <w:rPr>
          <w:sz w:val="22"/>
          <w:szCs w:val="22"/>
        </w:rPr>
        <w:fldChar w:fldCharType="begin" w:fldLock="1"/>
      </w:r>
      <w:r w:rsidRPr="0008241C">
        <w:rPr>
          <w:sz w:val="22"/>
          <w:szCs w:val="22"/>
        </w:rPr>
        <w:instrText>ADDIN CSL_CITATION {"citationItems":[{"id":"ITEM-1","itemData":{"ISBN":"0642322090","ISSN":"14476185","abstract":"The assessments of more than 240 contributors from 98 countries in this Status of Coral Reefs Estimates in this report are that 20% of the worlds coral reefs have been effectively destroyed and show no immediate prospects of recovery; Approximately 40% of the 16% of the worlds reefs that were seriously damaged in 1998 are either recovering well or have recovered; The report predicts that 24% of the worlds reefs are under imminent risk of collapse through human pressures; and a further 26% are under a longer term threat of Coral reefs around the world continue to decline from increasing human pressures; poor land management practices are releasing more sediment, nutrients and other Over-ﬁshing and particularly ﬁshing with destructive methods are: threatening the normal functioning of coral reef ecosystems; reducing populations of key reef organisms; lowering coral reef productivity; and, along with pollution, shift the advantage towards macro-algae by removing grazing pressure. These algae smother Pressures on reefs from coral predators such as the crown-of-thorns starﬁsh (COTS) and coral disease have not increased recently (sometimes because corals have declined); but severe problems remain on some reefs. There is evidence that these are exacerbated by human pressures, either by removing the predators of COTS and/ or increasing water temperatures that stress corals, making them more susceptible Analyses of coral reefs in the wider Caribbean region conﬁrm major reef declines and they do not resemble the reefs of 30 years ago. Coral cover on many Caribbean reefs has declined by up to 80%; however there are some encouraging signs of recovery; 8 There are few encouraging signs for reefs in the high biodiversity areas of Southeast Asia and the Indian Ocean, where human pressures continue to increase on coral reef; whereas reefs in the Paciﬁc and around Australia remain quite healthy. GLOBAL THREATS TO CORAL REEFS Many coral reefs continue to recover after the 1998 El Niño/La Niña global coral bleaching event, with stronger recovery in well-managed and remote reefs; however, the recovery is not uniform and many reefs virtually destroyed in 1998 show minimal signs of recovery. This recovery could be reversed if the predicted increases in ocean temperatures occur as a result of increasing global climate change; There has been no recurrence of the major global-scale climate change pressures of 1998; although there have been some more localised bleaching events i…","author":[{"dropping-particle":"","family":"Wilkinson","given":"Clive","non-dropping-particle":"","parse-names":false,"suffix":""}],"id":"ITEM-1","issued":{"date-parts":[["2008"]]},"number-of-pages":"296","publisher":"Global Coral Reef Monitoring Network and Reef and Rainforest Research Centre","publisher-place":"Townsville, Australia","title":"Status of Coral Reefs of the World: 2008","type":"report"},"suppress-author":1,"uris":["http://www.mendeley.com/documents/?uuid=f3a38e73-1f73-482d-9c17-43f5488ff509"]}],"mendeley":{"formattedCitation":"(2008)","plainTextFormattedCitation":"(2008)","previouslyFormattedCitation":"(2008)"},"properties":{"noteIndex":0},"schema":"https://github.com/citation-style-language/schema/raw/master/csl-citation.json"}</w:instrText>
      </w:r>
      <w:r w:rsidRPr="0008241C">
        <w:rPr>
          <w:sz w:val="22"/>
          <w:szCs w:val="22"/>
        </w:rPr>
        <w:fldChar w:fldCharType="separate"/>
      </w:r>
      <w:r w:rsidRPr="0008241C">
        <w:rPr>
          <w:noProof/>
          <w:sz w:val="22"/>
          <w:szCs w:val="22"/>
        </w:rPr>
        <w:t>(2008)</w:t>
      </w:r>
      <w:r w:rsidRPr="0008241C">
        <w:rPr>
          <w:sz w:val="22"/>
          <w:szCs w:val="22"/>
        </w:rPr>
        <w:fldChar w:fldCharType="end"/>
      </w:r>
      <w:r w:rsidRPr="0008241C">
        <w:rPr>
          <w:sz w:val="22"/>
          <w:szCs w:val="22"/>
        </w:rPr>
        <w:t xml:space="preserve"> provided the likely future for 40 years, and categorized coral reefs as </w:t>
      </w:r>
      <w:r w:rsidRPr="0008241C">
        <w:rPr>
          <w:noProof/>
          <w:sz w:val="22"/>
          <w:szCs w:val="22"/>
        </w:rPr>
        <w:t>follows: (1</w:t>
      </w:r>
      <w:r w:rsidRPr="0008241C">
        <w:rPr>
          <w:sz w:val="22"/>
          <w:szCs w:val="22"/>
        </w:rPr>
        <w:t>) Reefs ‘effectively lost’ [with 90</w:t>
      </w:r>
      <w:r w:rsidR="00C934E9">
        <w:rPr>
          <w:sz w:val="22"/>
          <w:szCs w:val="22"/>
        </w:rPr>
        <w:t xml:space="preserve"> per cent</w:t>
      </w:r>
      <w:r w:rsidRPr="0008241C">
        <w:rPr>
          <w:sz w:val="22"/>
          <w:szCs w:val="22"/>
        </w:rPr>
        <w:t xml:space="preserve"> of the corals lost and unlikely to recover soon] (</w:t>
      </w:r>
      <w:r w:rsidRPr="0008241C">
        <w:rPr>
          <w:noProof/>
          <w:sz w:val="22"/>
          <w:szCs w:val="22"/>
        </w:rPr>
        <w:t>2</w:t>
      </w:r>
      <w:r w:rsidRPr="0008241C">
        <w:rPr>
          <w:sz w:val="22"/>
          <w:szCs w:val="22"/>
        </w:rPr>
        <w:t>) Reefs at a critical stage with 50 to 90</w:t>
      </w:r>
      <w:r w:rsidR="00C934E9">
        <w:rPr>
          <w:sz w:val="22"/>
          <w:szCs w:val="22"/>
        </w:rPr>
        <w:t xml:space="preserve"> per cent</w:t>
      </w:r>
      <w:r w:rsidRPr="0008241C">
        <w:rPr>
          <w:sz w:val="22"/>
          <w:szCs w:val="22"/>
        </w:rPr>
        <w:t xml:space="preserve"> loss of corals and likely to become ‘effectively lost’ in next 10 to 20 years; (</w:t>
      </w:r>
      <w:r w:rsidRPr="0008241C">
        <w:rPr>
          <w:noProof/>
          <w:sz w:val="22"/>
          <w:szCs w:val="22"/>
        </w:rPr>
        <w:t>3</w:t>
      </w:r>
      <w:r w:rsidRPr="0008241C">
        <w:rPr>
          <w:sz w:val="22"/>
          <w:szCs w:val="22"/>
        </w:rPr>
        <w:t>) Reefs threatened with moderate signs of damage: 20–50</w:t>
      </w:r>
      <w:r w:rsidR="00C934E9">
        <w:rPr>
          <w:sz w:val="22"/>
          <w:szCs w:val="22"/>
        </w:rPr>
        <w:t xml:space="preserve"> per cent</w:t>
      </w:r>
      <w:r w:rsidRPr="0008241C">
        <w:rPr>
          <w:sz w:val="22"/>
          <w:szCs w:val="22"/>
        </w:rPr>
        <w:t xml:space="preserve"> loss of corals in 20–40 years</w:t>
      </w:r>
      <w:r w:rsidRPr="0008241C">
        <w:rPr>
          <w:noProof/>
          <w:sz w:val="22"/>
          <w:szCs w:val="22"/>
        </w:rPr>
        <w:t>,</w:t>
      </w:r>
      <w:r w:rsidRPr="0008241C">
        <w:rPr>
          <w:sz w:val="22"/>
          <w:szCs w:val="22"/>
        </w:rPr>
        <w:t xml:space="preserve"> and (</w:t>
      </w:r>
      <w:r w:rsidRPr="0008241C">
        <w:rPr>
          <w:noProof/>
          <w:sz w:val="22"/>
          <w:szCs w:val="22"/>
        </w:rPr>
        <w:t>4</w:t>
      </w:r>
      <w:r w:rsidRPr="0008241C">
        <w:rPr>
          <w:sz w:val="22"/>
          <w:szCs w:val="22"/>
        </w:rPr>
        <w:t xml:space="preserve">) Reefs under no immediate threat of significant losses. In figure 5.13, derived from Wilkinson’s </w:t>
      </w:r>
      <w:r w:rsidRPr="0008241C">
        <w:rPr>
          <w:sz w:val="22"/>
          <w:szCs w:val="22"/>
        </w:rPr>
        <w:fldChar w:fldCharType="begin" w:fldLock="1"/>
      </w:r>
      <w:r w:rsidRPr="0008241C">
        <w:rPr>
          <w:sz w:val="22"/>
          <w:szCs w:val="22"/>
        </w:rPr>
        <w:instrText>ADDIN CSL_CITATION {"citationItems":[{"id":"ITEM-1","itemData":{"ISBN":"0642322090","ISSN":"14476185","abstract":"The assessments of more than 240 contributors from 98 countries in this Status of Coral Reefs Estimates in this report are that 20% of the worlds coral reefs have been effectively destroyed and show no immediate prospects of recovery; Approximately 40% of the 16% of the worlds reefs that were seriously damaged in 1998 are either recovering well or have recovered; The report predicts that 24% of the worlds reefs are under imminent risk of collapse through human pressures; and a further 26% are under a longer term threat of Coral reefs around the world continue to decline from increasing human pressures; poor land management practices are releasing more sediment, nutrients and other Over-ﬁshing and particularly ﬁshing with destructive methods are: threatening the normal functioning of coral reef ecosystems; reducing populations of key reef organisms; lowering coral reef productivity; and, along with pollution, shift the advantage towards macro-algae by removing grazing pressure. These algae smother Pressures on reefs from coral predators such as the crown-of-thorns starﬁsh (COTS) and coral disease have not increased recently (sometimes because corals have declined); but severe problems remain on some reefs. There is evidence that these are exacerbated by human pressures, either by removing the predators of COTS and/ or increasing water temperatures that stress corals, making them more susceptible Analyses of coral reefs in the wider Caribbean region conﬁrm major reef declines and they do not resemble the reefs of 30 years ago. Coral cover on many Caribbean reefs has declined by up to 80%; however there are some encouraging signs of recovery; 8 There are few encouraging signs for reefs in the high biodiversity areas of Southeast Asia and the Indian Ocean, where human pressures continue to increase on coral reef; whereas reefs in the Paciﬁc and around Australia remain quite healthy. GLOBAL THREATS TO CORAL REEFS Many coral reefs continue to recover after the 1998 El Niño/La Niña global coral bleaching event, with stronger recovery in well-managed and remote reefs; however, the recovery is not uniform and many reefs virtually destroyed in 1998 show minimal signs of recovery. This recovery could be reversed if the predicted increases in ocean temperatures occur as a result of increasing global climate change; There has been no recurrence of the major global-scale climate change pressures of 1998; although there have been some more localised bleaching events i…","author":[{"dropping-particle":"","family":"Wilkinson","given":"Clive","non-dropping-particle":"","parse-names":false,"suffix":""}],"id":"ITEM-1","issued":{"date-parts":[["2008"]]},"number-of-pages":"296","publisher":"Global Coral Reef Monitoring Network and Reef and Rainforest Research Centre","publisher-place":"Townsville, Australia","title":"Status of Coral Reefs of the World: 2008","type":"report"},"suppress-author":1,"uris":["http://www.mendeley.com/documents/?uuid=f3a38e73-1f73-482d-9c17-43f5488ff509"]}],"mendeley":{"formattedCitation":"(2008)","plainTextFormattedCitation":"(2008)","previouslyFormattedCitation":"(2008)"},"properties":{"noteIndex":0},"schema":"https://github.com/citation-style-language/schema/raw/master/csl-citation.json"}</w:instrText>
      </w:r>
      <w:r w:rsidRPr="0008241C">
        <w:rPr>
          <w:sz w:val="22"/>
          <w:szCs w:val="22"/>
        </w:rPr>
        <w:fldChar w:fldCharType="separate"/>
      </w:r>
      <w:r w:rsidRPr="0008241C">
        <w:rPr>
          <w:noProof/>
          <w:sz w:val="22"/>
          <w:szCs w:val="22"/>
        </w:rPr>
        <w:t>(2008)</w:t>
      </w:r>
      <w:r w:rsidRPr="0008241C">
        <w:rPr>
          <w:sz w:val="22"/>
          <w:szCs w:val="22"/>
        </w:rPr>
        <w:fldChar w:fldCharType="end"/>
      </w:r>
      <w:r w:rsidRPr="0008241C">
        <w:rPr>
          <w:sz w:val="22"/>
          <w:szCs w:val="22"/>
        </w:rPr>
        <w:t xml:space="preserve"> assessment, we summarize the current and future state of coral reef in the Asia-Pacific region. As such, the figure suggests that coral reefs in South and South-East Asia remain particularly in a perilous condition and unless appropriate management efforts are in place. This figure, however, does not fully account for the likely impact of climate change. However, it is estimated that 90</w:t>
      </w:r>
      <w:r w:rsidR="00C934E9">
        <w:rPr>
          <w:sz w:val="22"/>
          <w:szCs w:val="22"/>
        </w:rPr>
        <w:t xml:space="preserve"> per cent</w:t>
      </w:r>
      <w:r w:rsidRPr="0008241C">
        <w:rPr>
          <w:sz w:val="22"/>
          <w:szCs w:val="22"/>
        </w:rPr>
        <w:t xml:space="preserve"> of the existing reefs will experience the adverse impacts of the rise in sea surface temperature and ocean acidification by the end of the 21</w:t>
      </w:r>
      <w:r w:rsidRPr="0008241C">
        <w:rPr>
          <w:sz w:val="22"/>
          <w:szCs w:val="22"/>
          <w:vertAlign w:val="superscript"/>
        </w:rPr>
        <w:t>st</w:t>
      </w:r>
      <w:r w:rsidRPr="0008241C">
        <w:rPr>
          <w:sz w:val="22"/>
          <w:szCs w:val="22"/>
        </w:rPr>
        <w:t xml:space="preserve"> century </w:t>
      </w:r>
      <w:r w:rsidRPr="0008241C">
        <w:rPr>
          <w:sz w:val="22"/>
          <w:szCs w:val="22"/>
        </w:rPr>
        <w:fldChar w:fldCharType="begin" w:fldLock="1"/>
      </w:r>
      <w:r w:rsidRPr="0008241C">
        <w:rPr>
          <w:sz w:val="22"/>
          <w:szCs w:val="22"/>
        </w:rPr>
        <w:instrText>ADDIN CSL_CITATION {"citationItems":[{"id":"ITEM-1","itemData":{"DOI":"10.1038/nclimate2655","ISBN":"1758-678X","ISSN":"1758-678X","abstract":"Elevated sea surface temperatures have been shown to cause mass coral bleaching. Widespread bleaching, affecting &gt;90% of global coral reefs and causing coral degradation, has been projected to occur by 2050 under all climate forcing pathways adopted by the IPCC for use within the Fifth Assessment Report. These pathways include an extremely ambitious pathway aimed to limit global mean temperature rise to 2 °C (ref.; Representative Concentration Pathway 2.6 - RCP2.6), which assumes full participation in emissions reductions by all countries, and even the possibility of negative emissions. The conclusions drawn from this body of work, which applied widely used algorithms to estimate coral bleaching, are that we must either accept that the loss of a large percentage of the world' s coral reefs is inevitable, or consider technological solutions to buy those reefs time until atmospheric CO 2 concentrations can be reduced. Here we analyse the potential for geoengineering, through stratospheric aerosol-based solar radiation management (SRM), to reduce the extent of global coral bleaching relative to ambitious climate mitigation. Exploring the common criticism of geoengineering - that ocean acidification and its impacts will continue unabated - we focus on the sensitivity of results to the aragonite saturation state dependence of bleaching. We do not, however, address the additional detrimental impacts of ocean acidification on processes such as coral calcification that will further determine the benefit to corals of any SRM-based scenario. Despite the sensitivity of thermal bleaching thresholds to ocean acidification being uncertain, stabilizing radiative forcing at 2020 levels through SRM reduces the risk of global bleaching relative to RCP2.6 under all acidification-bleaching relationships analysed. © 2015 Macmillan Publishers Limited.","author":[{"dropping-particle":"","family":"Kwiatkowski","given":"Lester","non-dropping-particle":"","parse-names":false,"suffix":""},{"dropping-particle":"","family":"Cox","given":"Peter","non-dropping-particle":"","parse-names":false,"suffix":""},{"dropping-particle":"","family":"Halloran","given":"Paul R.","non-dropping-particle":"","parse-names":false,"suffix":""},{"dropping-particle":"","family":"Mumby","given":"Peter J.","non-dropping-particle":"","parse-names":false,"suffix":""},{"dropping-particle":"","family":"Wiltshire","given":"Andy J.","non-dropping-particle":"","parse-names":false,"suffix":""}],"container-title":"Nature Climate Change","id":"ITEM-1","issue":"8","issued":{"date-parts":[["2015"]]},"page":"777-781","publisher":"Nature Publishing Group","title":"Coral bleaching under unconventional scenarios of climate warming and ocean acidification","type":"article-journal","volume":"5"},"uris":["http://www.mendeley.com/documents/?uuid=af1da509-1ad2-4252-b557-05bdfab11cc8"]}],"mendeley":{"formattedCitation":"(Kwiatkowski &lt;i&gt;et al.&lt;/i&gt;, 2015)","manualFormatting":"(Kwiatkowski et al., 2015)","plainTextFormattedCitation":"(Kwiatkowski et al., 2015)","previouslyFormattedCitation":"(Kwiatkowski, Cox, Halloran, Mumby, &amp; Wiltshire,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wiatkowsk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ee Box 5.5), with other impacts of climate change </w:t>
      </w:r>
      <w:r w:rsidRPr="0008241C">
        <w:rPr>
          <w:sz w:val="22"/>
          <w:szCs w:val="22"/>
        </w:rPr>
        <w:lastRenderedPageBreak/>
        <w:t xml:space="preserve">on coral reefs anticipated by 2050 unless climate change mitigation strategies are effectively implemented </w:t>
      </w:r>
      <w:r w:rsidRPr="0008241C">
        <w:rPr>
          <w:sz w:val="22"/>
          <w:szCs w:val="22"/>
        </w:rPr>
        <w:fldChar w:fldCharType="begin" w:fldLock="1"/>
      </w:r>
      <w:r w:rsidRPr="0008241C">
        <w:rPr>
          <w:sz w:val="22"/>
          <w:szCs w:val="22"/>
        </w:rPr>
        <w:instrText>ADDIN CSL_CITATION {"citationItems":[{"id":"ITEM-1","itemData":{"DOI":"10.1126/science.1152509","ISBN":"1095-9203 (Electronic)\\r0036-8075 (Linking)","ISSN":"1095-9203","PMID":"18079392","abstract":"Atmospheric carbon dioxide concentration is expected to exceed 500 parts per million and global temperatures to rise by at least 2 degrees 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author":[{"dropping-particle":"","family":"Hoegh-Guldberg","given":"O","non-dropping-particle":"","parse-names":false,"suffix":""},{"dropping-particle":"","family":"Mumby","given":"P J","non-dropping-particle":"","parse-names":false,"suffix":""},{"dropping-particle":"","family":"Hooten","given":"A J","non-dropping-particle":"","parse-names":false,"suffix":""},{"dropping-particle":"","family":"Steneck","given":"R S","non-dropping-particle":"","parse-names":false,"suffix":""},{"dropping-particle":"","family":"Greenfield","given":"P","non-dropping-particle":"","parse-names":false,"suffix":""},{"dropping-particle":"","family":"Gomez","given":"E","non-dropping-particle":"","parse-names":false,"suffix":""},{"dropping-particle":"","family":"Harvell","given":"C D","non-dropping-particle":"","parse-names":false,"suffix":""},{"dropping-particle":"","family":"Sale","given":"P F","non-dropping-particle":"","parse-names":false,"suffix":""},{"dropping-particle":"","family":"Edwards","given":"A J","non-dropping-particle":"","parse-names":false,"suffix":""},{"dropping-particle":"","family":"Caldeira","given":"K","non-dropping-particle":"","parse-names":false,"suffix":""},{"dropping-particle":"","family":"Knowlton","given":"N","non-dropping-particle":"","parse-names":false,"suffix":""},{"dropping-particle":"","family":"Eakin","given":"C M","non-dropping-particle":"","parse-names":false,"suffix":""},{"dropping-particle":"","family":"Iglesias-Prieto","given":"R","non-dropping-particle":"","parse-names":false,"suffix":""},{"dropping-particle":"","family":"Muthiga","given":"N","non-dropping-particle":"","parse-names":false,"suffix":""},{"dropping-particle":"","family":"Bradbury","given":"R H","non-dropping-particle":"","parse-names":false,"suffix":""},{"dropping-particle":"","family":"Dubi","given":"A","non-dropping-particle":"","parse-names":false,"suffix":""},{"dropping-particle":"","family":"Hatziolos","given":"M E","non-dropping-particle":"","parse-names":false,"suffix":""}],"container-title":"Science (New York, N.Y.)","id":"ITEM-1","issue":"5857","issued":{"date-parts":[["2007"]]},"page":"1737-42","title":"Coral reefs under rapid climate change and ocean acidification.","type":"article-journal","volume":"318"},"uris":["http://www.mendeley.com/documents/?uuid=f6df2466-f878-4746-8318-596b69a8e13e"]},{"id":"ITEM-2","itemData":{"DOI":"10.1111/gcb.12158","ISBN":"1365-2486","ISSN":"13541013","PMID":"23505093","abstract":"Biological mediation of carbonate dissolution represents a fundamental component of the destructive forces acting on coral reef ecosystems. Whereas ocean acidification can increase dissolution of carbonate substrates, the combined impact of ocean acidification and warming on the microbioerosion of coral skeletons remains unknown. Here, we exposed skeletons of the reef-building corals, Porites cylindrica and Isopora cuneata, to present-day (Control: 400 μatm - 24 °C) and future pCO2 -temperature scenarios projected for the end of the century (Medium: +230 μatm - +2 °C; High: +610 μatm - +4 °C). Skeletons were also subjected to permanent darkness with initial sodium hypochlorite incubation, and natural light without sodium hypochlorite incubation to isolate the environmental effect of acidic seawater (i.e., Ωaragonite &lt;1) from the biological effect of photosynthetic microborers. Our results indicated that skeletal dissolution is predominantly driven by photosynthetic microborers, as samples held in the dark did not decalcify. In contrast, dissolution of skeletons exposed to light increased under elevated pCO2 -temperature scenarios, with P. cylindrica experiencing higher dissolution rates per month (89%) than I. cuneata (46%) in the high treatment relative to control. The effects of future pCO2 -temperature scenarios on the structure of endolithic communities were only identified in P. cylindrica and were mostly associated with a higher abundance of the green algae Ostreobium spp. Enhanced skeletal dissolution was also associated with increased endolithic biomass and respiration under elevated pCO2 -temperature scenarios. Our results suggest that future projections of ocean acidification and warming will lead to increased rates of microbioerosion. However, the magnitude of bioerosion responses may depend on the structural properties of coral skeletons, with a range of implications for reef carbonate losses under warmer and more acidic oceans.","author":[{"dropping-particle":"","family":"Reyes-Nivia","given":"Catalina","non-dropping-particle":"","parse-names":false,"suffix":""},{"dropping-particle":"","family":"Diaz-Pulido","given":"Guillermo","non-dropping-particle":"","parse-names":false,"suffix":""},{"dropping-particle":"","family":"Kline","given":"David","non-dropping-particle":"","parse-names":false,"suffix":""},{"dropping-particle":"","family":"Guldberg","given":"Ove Hoegh","non-dropping-particle":"","parse-names":false,"suffix":""},{"dropping-particle":"","family":"Dove","given":"Sophie","non-dropping-particle":"","parse-names":false,"suffix":""}],"container-title":"Global Change Biology","id":"ITEM-2","issue":"6","issued":{"date-parts":[["2013"]]},"page":"1919-1929","title":"Ocean acidification and warming scenarios increase microbioerosion of coral skeletons","type":"article-journal","volume":"19"},"uris":["http://www.mendeley.com/documents/?uuid=962ae179-6173-4852-9340-b29bd63c26f5"]},{"id":"ITEM-3","itemData":{"DOI":"10.1007/s10750-014-1838-0","ISBN":"0018-8158","ISSN":"15735117","abstract":"We quantitatively evaluated the effects of rising sea surface temperature (SST) on coral bleaching and the uncertainties resulting from differences in global warming projections. To do so, we used monthly SSTs in the twenty-first century obtained from 23 climate models under the A1B scenario (from the Special Report on Emissions Scenarios) and SST-based indices for coral bleaching. All of the projections indicated that severe bleaching or death of corals will be common and severe in wide areas of the tropical and subtropical oceans by the middle of this century. However, decadal oscillation could modify the exact timing by around ±10 years. Such projections are important for conserving marine biodiversity and designing future strategies to avoid tropical and subtropical coral extinction. To obtain more reliable projections and reduce uncertainties, climate models should be improved by using higher spatiotemporal resolutions, and more realistic biological indices should be embedded into existing models. © 2014 Springer International Publishing Switzerland.","author":[{"dropping-particle":"","family":"Yara","given":"Yumiko","non-dropping-particle":"","parse-names":false,"suffix":""},{"dropping-particle":"","family":"Fujii","given":"Masahiko","non-dropping-particle":"","parse-names":false,"suffix":""},{"dropping-particle":"","family":"Yamano","given":"Hiroya","non-dropping-particle":"","parse-names":false,"suffix":""},{"dropping-particle":"","family":"Yamanaka","given":"Yasuhiro","non-dropping-particle":"","parse-names":false,"suffix":""}],"container-title":"Hydrobiologia","id":"ITEM-3","issue":"1","issued":{"date-parts":[["2014"]]},"page":"19-29","title":"Projected coral bleaching in response to future sea surface temperature rises and the uncertainties among climate models","type":"article-journal","volume":"733"},"uris":["http://www.mendeley.com/documents/?uuid=4f2588d6-fe07-41f4-ae3e-4b1c82982e24"]},{"id":"ITEM-4","itemData":{"DOI":"10.1111/j.1467-2979.2008.00281.x","ISBN":"1467-2960","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author":[{"dropping-particle":"","family":"Munday","given":"P L","non-dropping-particle":"","parse-names":false,"suffix":""},{"dropping-particle":"","family":"Jones","given":"G P","non-dropping-particle":"","parse-names":false,"suffix":""},{"dropping-particle":"","family":"Pratchett","given":"M S","non-dropping-particle":"","parse-names":false,"suffix":""},{"dropping-particle":"","family":"Williams","given":"A J","non-dropping-particle":"","parse-names":false,"suffix":""}],"container-title":"Fish and Fisheries","id":"ITEM-4","issue":"3","issued":{"date-parts":[["2008"]]},"page":"261-285","title":"Climate change and the future for coral reef fishes","type":"article-journal","volume":"9"},"uris":["http://www.mendeley.com/documents/?uuid=12fcb1ad-a75f-4cfb-80cf-35d4a6843cdf"]},{"id":"ITEM-5","itemData":{"DOI":"10.1038/nclimate1674","ISBN":"1758-678X","ISSN":"1758-678X","abstract":"Nature Climate Change 3, 165 (2012). doi:10.1038/nclimate1674","author":[{"dropping-particle":"","family":"Frieler","given":"K.","non-dropping-particle":"","parse-names":false,"suffix":""},{"dropping-particle":"","family":"Meinshausen","given":"M.","non-dropping-particle":"","parse-names":false,"suffix":""},{"dropping-particle":"","family":"Golly","given":"a.","non-dropping-particle":"","parse-names":false,"suffix":""},{"dropping-particle":"","family":"Mengel","given":"M.","non-dropping-particle":"","parse-names":false,"suffix":""},{"dropping-particle":"","family":"Lebek","given":"K.","non-dropping-particle":"","parse-names":false,"suffix":""},{"dropping-particle":"","family":"Donner","given":"S. D.","non-dropping-particle":"","parse-names":false,"suffix":""},{"dropping-particle":"","family":"Hoegh-Guldberg","given":"O.","non-dropping-particle":"","parse-names":false,"suffix":""}],"container-title":"Nature Climate Change","id":"ITEM-5","issue":"9","issued":{"date-parts":[["2012"]]},"page":"1-6","publisher":"Nature Publishing Group","title":"Limiting global warming to 2 °C is unlikely to save most coral reefs","type":"article-journal","volume":"2"},"uris":["http://www.mendeley.com/documents/?uuid=908138db-20ea-4604-9219-53275d49b9fa"]},{"id":"ITEM-6","itemData":{"DOI":"10.1126/science.1204794","ISBN":"0036-8075","ISSN":"0036-8075","PMID":"21778392","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 M.","non-dropping-particle":"","parse-names":false,"suffix":""},{"dropping-particle":"","family":"Connolly","given":"S. R.","non-dropping-particle":"","parse-names":false,"suffix":""},{"dropping-particle":"","family":"Marshall","given":"D. J.","non-dropping-particle":"","parse-names":false,"suffix":""},{"dropping-particle":"","family":"Cohen","given":"A. L.","non-dropping-particle":"","parse-names":false,"suffix":""}],"container-title":"Science","id":"ITEM-6","issue":"6041","issued":{"date-parts":[["2011"]]},"page":"418-422","title":"Projecting Coral Reef Futures Under Global Warming and Ocean Acidification","type":"article-journal","volume":"333"},"uris":["http://www.mendeley.com/documents/?uuid=3502e040-111f-4de9-99a4-a10ca7593250"]}],"mendeley":{"formattedCitation":"(Frieler &lt;i&gt;et al.&lt;/i&gt;, 2012; Hoegh-Guldberg &lt;i&gt;et al.&lt;/i&gt;, 2007; Munday &lt;i&gt;et al.&lt;/i&gt;, 2008; Pandolfi &lt;i&gt;et al.&lt;/i&gt;, 2011; Reyes-Nivia &lt;i&gt;et al.&lt;/i&gt;, 2013; Yara &lt;i&gt;et al.&lt;/i&gt;, 2014)","plainTextFormattedCitation":"(Frieler et al., 2012; Hoegh-Guldberg et al., 2007; Munday et al., 2008; Pandolfi et al., 2011; Reyes-Nivia et al., 2013; Yara et al., 2014)","previouslyFormattedCitation":"(Frieler et al., 2012; Hoegh-Guldberg et al., 2007; Munday et al., 2008; Pandolfi, Connolly, Marshall, &amp; Cohen, 2011; Reyes-Nivia, Diaz-Pulido, Kline, Guldberg, &amp; Dove, 2013; Yara, Fujii, Yamano, &amp; Yamanaka, 2014)"},"properties":{"noteIndex":0},"schema":"https://github.com/citation-style-language/schema/raw/master/csl-citation.json"}</w:instrText>
      </w:r>
      <w:r w:rsidRPr="0008241C">
        <w:rPr>
          <w:sz w:val="22"/>
          <w:szCs w:val="22"/>
        </w:rPr>
        <w:fldChar w:fldCharType="separate"/>
      </w:r>
      <w:r w:rsidRPr="0008241C">
        <w:rPr>
          <w:noProof/>
          <w:sz w:val="22"/>
          <w:szCs w:val="22"/>
        </w:rPr>
        <w:t xml:space="preserve">(Frieler </w:t>
      </w:r>
      <w:r w:rsidRPr="0008241C">
        <w:rPr>
          <w:i/>
          <w:noProof/>
          <w:sz w:val="22"/>
          <w:szCs w:val="22"/>
        </w:rPr>
        <w:t>et al.</w:t>
      </w:r>
      <w:r w:rsidRPr="0008241C">
        <w:rPr>
          <w:noProof/>
          <w:sz w:val="22"/>
          <w:szCs w:val="22"/>
        </w:rPr>
        <w:t xml:space="preserve">, 2012; Hoegh-Guldberg </w:t>
      </w:r>
      <w:r w:rsidRPr="0008241C">
        <w:rPr>
          <w:i/>
          <w:noProof/>
          <w:sz w:val="22"/>
          <w:szCs w:val="22"/>
        </w:rPr>
        <w:t>et al.</w:t>
      </w:r>
      <w:r w:rsidRPr="0008241C">
        <w:rPr>
          <w:noProof/>
          <w:sz w:val="22"/>
          <w:szCs w:val="22"/>
        </w:rPr>
        <w:t xml:space="preserve">, 2007; Munday </w:t>
      </w:r>
      <w:r w:rsidRPr="0008241C">
        <w:rPr>
          <w:i/>
          <w:noProof/>
          <w:sz w:val="22"/>
          <w:szCs w:val="22"/>
        </w:rPr>
        <w:t>et al.</w:t>
      </w:r>
      <w:r w:rsidRPr="0008241C">
        <w:rPr>
          <w:noProof/>
          <w:sz w:val="22"/>
          <w:szCs w:val="22"/>
        </w:rPr>
        <w:t xml:space="preserve">, 2008; Pandolfi </w:t>
      </w:r>
      <w:r w:rsidRPr="0008241C">
        <w:rPr>
          <w:i/>
          <w:noProof/>
          <w:sz w:val="22"/>
          <w:szCs w:val="22"/>
        </w:rPr>
        <w:t>et al.</w:t>
      </w:r>
      <w:r w:rsidRPr="0008241C">
        <w:rPr>
          <w:noProof/>
          <w:sz w:val="22"/>
          <w:szCs w:val="22"/>
        </w:rPr>
        <w:t xml:space="preserve">, 2011; Reyes-Nivia </w:t>
      </w:r>
      <w:r w:rsidRPr="0008241C">
        <w:rPr>
          <w:i/>
          <w:noProof/>
          <w:sz w:val="22"/>
          <w:szCs w:val="22"/>
        </w:rPr>
        <w:t>et al.</w:t>
      </w:r>
      <w:r w:rsidRPr="0008241C">
        <w:rPr>
          <w:noProof/>
          <w:sz w:val="22"/>
          <w:szCs w:val="22"/>
        </w:rPr>
        <w:t xml:space="preserve">, 2013; Yara </w:t>
      </w:r>
      <w:r w:rsidRPr="0008241C">
        <w:rPr>
          <w:i/>
          <w:noProof/>
          <w:sz w:val="22"/>
          <w:szCs w:val="22"/>
        </w:rPr>
        <w:t>et al.</w:t>
      </w:r>
      <w:r w:rsidRPr="0008241C">
        <w:rPr>
          <w:noProof/>
          <w:sz w:val="22"/>
          <w:szCs w:val="22"/>
        </w:rPr>
        <w:t>, 2014)</w:t>
      </w:r>
      <w:r w:rsidRPr="0008241C">
        <w:rPr>
          <w:sz w:val="22"/>
          <w:szCs w:val="22"/>
        </w:rPr>
        <w:fldChar w:fldCharType="end"/>
      </w:r>
    </w:p>
    <w:p w14:paraId="7775E61A" w14:textId="77777777" w:rsidR="00A01204" w:rsidRPr="0008241C" w:rsidRDefault="00A01204" w:rsidP="00A01204">
      <w:pPr>
        <w:rPr>
          <w:sz w:val="22"/>
          <w:szCs w:val="22"/>
        </w:rPr>
      </w:pPr>
    </w:p>
    <w:p w14:paraId="01096F88"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5A5D208E" wp14:editId="41B6C1F3">
            <wp:extent cx="5915025" cy="3863521"/>
            <wp:effectExtent l="0" t="0" r="0" b="0"/>
            <wp:docPr id="52"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916695" cy="3864612"/>
                    </a:xfrm>
                    <a:prstGeom prst="rect">
                      <a:avLst/>
                    </a:prstGeom>
                    <a:noFill/>
                    <a:ln>
                      <a:noFill/>
                    </a:ln>
                  </pic:spPr>
                </pic:pic>
              </a:graphicData>
            </a:graphic>
          </wp:inline>
        </w:drawing>
      </w:r>
    </w:p>
    <w:p w14:paraId="62086016" w14:textId="77777777" w:rsidR="00A01204" w:rsidRPr="0008241C" w:rsidRDefault="00A01204" w:rsidP="00A01204">
      <w:pPr>
        <w:rPr>
          <w:sz w:val="22"/>
          <w:szCs w:val="22"/>
        </w:rPr>
      </w:pPr>
      <w:r w:rsidRPr="0008241C">
        <w:rPr>
          <w:b/>
          <w:sz w:val="22"/>
          <w:szCs w:val="22"/>
        </w:rPr>
        <w:t>Figure 5.13 Status of Coral reefs in different coral habitats in the Asia-Pacific region. Data source: Wilkinson (2008).</w:t>
      </w:r>
    </w:p>
    <w:p w14:paraId="765B2839" w14:textId="765CE082" w:rsidR="00A01204" w:rsidRDefault="00A01204" w:rsidP="00A01204">
      <w:pPr>
        <w:rPr>
          <w:sz w:val="22"/>
          <w:szCs w:val="22"/>
        </w:rPr>
      </w:pPr>
    </w:p>
    <w:p w14:paraId="641DE385" w14:textId="77777777" w:rsidR="00F26911" w:rsidRPr="0008241C" w:rsidRDefault="00F26911" w:rsidP="00A01204">
      <w:pPr>
        <w:rPr>
          <w:sz w:val="22"/>
          <w:szCs w:val="22"/>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A01204" w:rsidRPr="0008241C" w14:paraId="337D0A4A" w14:textId="77777777" w:rsidTr="00642B4F">
        <w:trPr>
          <w:trHeight w:val="690"/>
        </w:trPr>
        <w:tc>
          <w:tcPr>
            <w:tcW w:w="8776" w:type="dxa"/>
            <w:shd w:val="clear" w:color="auto" w:fill="auto"/>
          </w:tcPr>
          <w:p w14:paraId="2222FE28"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t xml:space="preserve">Box 5.5 Delaying coral bleaching and degradation using mitigation technology (Kwiatkowski </w:t>
            </w:r>
            <w:r w:rsidRPr="0008241C">
              <w:rPr>
                <w:b/>
                <w:i/>
                <w:kern w:val="2"/>
                <w:sz w:val="22"/>
                <w:szCs w:val="22"/>
                <w:lang w:eastAsia="ja-JP"/>
              </w:rPr>
              <w:t>et al</w:t>
            </w:r>
            <w:r w:rsidRPr="0008241C">
              <w:rPr>
                <w:b/>
                <w:kern w:val="2"/>
                <w:sz w:val="22"/>
                <w:szCs w:val="22"/>
                <w:lang w:eastAsia="ja-JP"/>
              </w:rPr>
              <w:t xml:space="preserve">., </w:t>
            </w:r>
            <w:r w:rsidRPr="0008241C">
              <w:rPr>
                <w:b/>
                <w:kern w:val="2"/>
                <w:sz w:val="22"/>
                <w:szCs w:val="22"/>
                <w:lang w:eastAsia="ja-JP"/>
              </w:rPr>
              <w:fldChar w:fldCharType="begin" w:fldLock="1"/>
            </w:r>
            <w:r w:rsidRPr="0008241C">
              <w:rPr>
                <w:b/>
                <w:kern w:val="2"/>
                <w:sz w:val="22"/>
                <w:szCs w:val="22"/>
                <w:lang w:eastAsia="ja-JP"/>
              </w:rPr>
              <w:instrText>ADDIN CSL_CITATION {"citationItems":[{"id":"ITEM-1","itemData":{"DOI":"10.1038/nclimate2655","ISBN":"1758-678X","ISSN":"1758-678X","abstract":"Elevated sea surface temperatures have been shown to cause mass coral bleaching. Widespread bleaching, affecting &gt;90% of global coral reefs and causing coral degradation, has been projected to occur by 2050 under all climate forcing pathways adopted by the IPCC for use within the Fifth Assessment Report. These pathways include an extremely ambitious pathway aimed to limit global mean temperature rise to 2 °C (ref.; Representative Concentration Pathway 2.6 - RCP2.6), which assumes full participation in emissions reductions by all countries, and even the possibility of negative emissions. The conclusions drawn from this body of work, which applied widely used algorithms to estimate coral bleaching, are that we must either accept that the loss of a large percentage of the world' s coral reefs is inevitable, or consider technological solutions to buy those reefs time until atmospheric CO 2 concentrations can be reduced. Here we analyse the potential for geoengineering, through stratospheric aerosol-based solar radiation management (SRM), to reduce the extent of global coral bleaching relative to ambitious climate mitigation. Exploring the common criticism of geoengineering - that ocean acidification and its impacts will continue unabated - we focus on the sensitivity of results to the aragonite saturation state dependence of bleaching. We do not, however, address the additional detrimental impacts of ocean acidification on processes such as coral calcification that will further determine the benefit to corals of any SRM-based scenario. Despite the sensitivity of thermal bleaching thresholds to ocean acidification being uncertain, stabilizing radiative forcing at 2020 levels through SRM reduces the risk of global bleaching relative to RCP2.6 under all acidification-bleaching relationships analysed. © 2015 Macmillan Publishers Limited.","author":[{"dropping-particle":"","family":"Kwiatkowski","given":"Lester","non-dropping-particle":"","parse-names":false,"suffix":""},{"dropping-particle":"","family":"Cox","given":"Peter","non-dropping-particle":"","parse-names":false,"suffix":""},{"dropping-particle":"","family":"Halloran","given":"Paul R.","non-dropping-particle":"","parse-names":false,"suffix":""},{"dropping-particle":"","family":"Mumby","given":"Peter J.","non-dropping-particle":"","parse-names":false,"suffix":""},{"dropping-particle":"","family":"Wiltshire","given":"Andy J.","non-dropping-particle":"","parse-names":false,"suffix":""}],"container-title":"Nature Climate Change","id":"ITEM-1","issue":"8","issued":{"date-parts":[["2015"]]},"page":"777-781","publisher":"Nature Publishing Group","title":"Coral bleaching under unconventional scenarios of climate warming and ocean acidification","type":"article-journal","volume":"5"},"suppress-author":1,"uris":["http://www.mendeley.com/documents/?uuid=af1da509-1ad2-4252-b557-05bdfab11cc8"]}],"mendeley":{"formattedCitation":"(2015)","plainTextFormattedCitation":"(2015)","previouslyFormattedCitation":"(2015)"},"properties":{"noteIndex":0},"schema":"https://github.com/citation-style-language/schema/raw/master/csl-citation.json"}</w:instrText>
            </w:r>
            <w:r w:rsidRPr="0008241C">
              <w:rPr>
                <w:b/>
                <w:kern w:val="2"/>
                <w:sz w:val="22"/>
                <w:szCs w:val="22"/>
                <w:lang w:eastAsia="ja-JP"/>
              </w:rPr>
              <w:fldChar w:fldCharType="separate"/>
            </w:r>
            <w:r w:rsidRPr="0008241C">
              <w:rPr>
                <w:b/>
                <w:noProof/>
                <w:kern w:val="2"/>
                <w:sz w:val="22"/>
                <w:szCs w:val="22"/>
                <w:lang w:eastAsia="ja-JP"/>
              </w:rPr>
              <w:t>2015</w:t>
            </w:r>
            <w:r w:rsidRPr="0008241C">
              <w:rPr>
                <w:b/>
                <w:kern w:val="2"/>
                <w:sz w:val="22"/>
                <w:szCs w:val="22"/>
                <w:lang w:eastAsia="ja-JP"/>
              </w:rPr>
              <w:fldChar w:fldCharType="end"/>
            </w:r>
            <w:r w:rsidRPr="0008241C">
              <w:rPr>
                <w:b/>
                <w:kern w:val="2"/>
                <w:sz w:val="22"/>
                <w:szCs w:val="22"/>
                <w:lang w:eastAsia="ja-JP"/>
              </w:rPr>
              <w:t>)</w:t>
            </w:r>
          </w:p>
        </w:tc>
      </w:tr>
      <w:tr w:rsidR="00A01204" w:rsidRPr="0008241C" w14:paraId="7D5A0646" w14:textId="77777777" w:rsidTr="00642B4F">
        <w:trPr>
          <w:trHeight w:val="2634"/>
        </w:trPr>
        <w:tc>
          <w:tcPr>
            <w:tcW w:w="8776" w:type="dxa"/>
            <w:shd w:val="clear" w:color="auto" w:fill="auto"/>
          </w:tcPr>
          <w:p w14:paraId="5F0096D7" w14:textId="6E5EEAD8" w:rsidR="00A01204" w:rsidRPr="0008241C" w:rsidRDefault="00A01204" w:rsidP="00A01204">
            <w:pPr>
              <w:rPr>
                <w:sz w:val="22"/>
                <w:szCs w:val="22"/>
              </w:rPr>
            </w:pPr>
            <w:r w:rsidRPr="0008241C">
              <w:rPr>
                <w:sz w:val="22"/>
                <w:szCs w:val="22"/>
              </w:rPr>
              <w:t>Coral reefs from around the world, especially those in tropical latitudes, are projected to experience a high frequency of bleaching, death, diseases, and degradation, under the influence of climate change. Even under RCP2.6, that could achieve the increase of global mean temperature to 2°C, about 90</w:t>
            </w:r>
            <w:r w:rsidR="00C934E9">
              <w:rPr>
                <w:sz w:val="22"/>
                <w:szCs w:val="22"/>
              </w:rPr>
              <w:t xml:space="preserve"> per cent</w:t>
            </w:r>
            <w:r w:rsidRPr="0008241C">
              <w:rPr>
                <w:sz w:val="22"/>
                <w:szCs w:val="22"/>
              </w:rPr>
              <w:t xml:space="preserve"> of corals are expected to suffer severe degradation by 2050. However, analyses and simulations of geoengineering technology showed the potential to delay and ameliorate the effects of high Degree Heating Months (DHM&gt;2) by 2035 and 2055, even under the medium emission and concentration pathway RCP 4.5 – Figures a and c below, compared to Figures b and d (RCP 2.6). </w:t>
            </w:r>
          </w:p>
          <w:p w14:paraId="34A7ADC4" w14:textId="77777777" w:rsidR="00A01204" w:rsidRPr="0008241C" w:rsidRDefault="00A01204" w:rsidP="00A01204">
            <w:pPr>
              <w:rPr>
                <w:sz w:val="22"/>
                <w:szCs w:val="22"/>
              </w:rPr>
            </w:pPr>
          </w:p>
          <w:p w14:paraId="1FC2151E"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1B3B635E" wp14:editId="505FC9B1">
                  <wp:extent cx="6036310" cy="3864610"/>
                  <wp:effectExtent l="0" t="0" r="0" b="0"/>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6036310" cy="3864610"/>
                          </a:xfrm>
                          <a:prstGeom prst="rect">
                            <a:avLst/>
                          </a:prstGeom>
                          <a:noFill/>
                          <a:ln>
                            <a:noFill/>
                          </a:ln>
                        </pic:spPr>
                      </pic:pic>
                    </a:graphicData>
                  </a:graphic>
                </wp:inline>
              </w:drawing>
            </w:r>
          </w:p>
          <w:p w14:paraId="73B0DC5D" w14:textId="77777777" w:rsidR="00A01204" w:rsidRPr="0008241C" w:rsidRDefault="00A01204" w:rsidP="00A01204">
            <w:pPr>
              <w:rPr>
                <w:sz w:val="22"/>
                <w:szCs w:val="22"/>
              </w:rPr>
            </w:pPr>
            <w:r w:rsidRPr="0008241C">
              <w:rPr>
                <w:b/>
                <w:sz w:val="22"/>
                <w:szCs w:val="22"/>
              </w:rPr>
              <w:t xml:space="preserve">Figure 5.14 Degree Heating Months under RCP2.6 and RCP4.5 + solar radiation management. </w:t>
            </w:r>
            <w:r w:rsidRPr="0008241C">
              <w:rPr>
                <w:rFonts w:eastAsia="MS Mincho"/>
                <w:b/>
                <w:sz w:val="22"/>
                <w:szCs w:val="22"/>
                <w:lang w:eastAsia="ja-JP"/>
              </w:rPr>
              <w:t xml:space="preserve">Source: Kwiatkowski </w:t>
            </w:r>
            <w:r w:rsidRPr="0008241C">
              <w:rPr>
                <w:rFonts w:eastAsia="MS Mincho"/>
                <w:b/>
                <w:i/>
                <w:sz w:val="22"/>
                <w:szCs w:val="22"/>
                <w:lang w:eastAsia="ja-JP"/>
              </w:rPr>
              <w:t>et al</w:t>
            </w:r>
            <w:r w:rsidRPr="0008241C">
              <w:rPr>
                <w:rFonts w:eastAsia="MS Mincho"/>
                <w:b/>
                <w:sz w:val="22"/>
                <w:szCs w:val="22"/>
                <w:lang w:eastAsia="ja-JP"/>
              </w:rPr>
              <w:t xml:space="preserve">. </w:t>
            </w:r>
            <w:r w:rsidRPr="0008241C">
              <w:rPr>
                <w:b/>
                <w:sz w:val="22"/>
                <w:szCs w:val="22"/>
              </w:rPr>
              <w:fldChar w:fldCharType="begin" w:fldLock="1"/>
            </w:r>
            <w:r w:rsidRPr="0008241C">
              <w:rPr>
                <w:b/>
                <w:sz w:val="22"/>
                <w:szCs w:val="22"/>
              </w:rPr>
              <w:instrText>ADDIN CSL_CITATION {"citationItems":[{"id":"ITEM-1","itemData":{"DOI":"10.1038/nclimate2655","ISBN":"1758-678X","ISSN":"1758-678X","abstract":"Elevated sea surface temperatures have been shown to cause mass coral bleaching. Widespread bleaching, affecting &gt;90% of global coral reefs and causing coral degradation, has been projected to occur by 2050 under all climate forcing pathways adopted by the IPCC for use within the Fifth Assessment Report. These pathways include an extremely ambitious pathway aimed to limit global mean temperature rise to 2 °C (ref.; Representative Concentration Pathway 2.6 - RCP2.6), which assumes full participation in emissions reductions by all countries, and even the possibility of negative emissions. The conclusions drawn from this body of work, which applied widely used algorithms to estimate coral bleaching, are that we must either accept that the loss of a large percentage of the world' s coral reefs is inevitable, or consider technological solutions to buy those reefs time until atmospheric CO 2 concentrations can be reduced. Here we analyse the potential for geoengineering, through stratospheric aerosol-based solar radiation management (SRM), to reduce the extent of global coral bleaching relative to ambitious climate mitigation. Exploring the common criticism of geoengineering - that ocean acidification and its impacts will continue unabated - we focus on the sensitivity of results to the aragonite saturation state dependence of bleaching. We do not, however, address the additional detrimental impacts of ocean acidification on processes such as coral calcification that will further determine the benefit to corals of any SRM-based scenario. Despite the sensitivity of thermal bleaching thresholds to ocean acidification being uncertain, stabilizing radiative forcing at 2020 levels through SRM reduces the risk of global bleaching relative to RCP2.6 under all acidification-bleaching relationships analysed. © 2015 Macmillan Publishers Limited.","author":[{"dropping-particle":"","family":"Kwiatkowski","given":"Lester","non-dropping-particle":"","parse-names":false,"suffix":""},{"dropping-particle":"","family":"Cox","given":"Peter","non-dropping-particle":"","parse-names":false,"suffix":""},{"dropping-particle":"","family":"Halloran","given":"Paul R.","non-dropping-particle":"","parse-names":false,"suffix":""},{"dropping-particle":"","family":"Mumby","given":"Peter J.","non-dropping-particle":"","parse-names":false,"suffix":""},{"dropping-particle":"","family":"Wiltshire","given":"Andy J.","non-dropping-particle":"","parse-names":false,"suffix":""}],"container-title":"Nature Climate Change","id":"ITEM-1","issue":"8","issued":{"date-parts":[["2015"]]},"page":"777-781","publisher":"Nature Publishing Group","title":"Coral bleaching under unconventional scenarios of climate warming and ocean acidification","type":"article-journal","volume":"5"},"suppress-author":1,"uris":["http://www.mendeley.com/documents/?uuid=af1da509-1ad2-4252-b557-05bdfab11cc8"]}],"mendeley":{"formattedCitation":"(2015)","plainTextFormattedCitation":"(2015)","previouslyFormattedCitation":"(2015)"},"properties":{"noteIndex":0},"schema":"https://github.com/citation-style-language/schema/raw/master/csl-citation.json"}</w:instrText>
            </w:r>
            <w:r w:rsidRPr="0008241C">
              <w:rPr>
                <w:b/>
                <w:sz w:val="22"/>
                <w:szCs w:val="22"/>
              </w:rPr>
              <w:fldChar w:fldCharType="separate"/>
            </w:r>
            <w:r w:rsidRPr="0008241C">
              <w:rPr>
                <w:b/>
                <w:noProof/>
                <w:sz w:val="22"/>
                <w:szCs w:val="22"/>
              </w:rPr>
              <w:t>(2015)</w:t>
            </w:r>
            <w:r w:rsidRPr="0008241C">
              <w:rPr>
                <w:b/>
                <w:sz w:val="22"/>
                <w:szCs w:val="22"/>
              </w:rPr>
              <w:fldChar w:fldCharType="end"/>
            </w:r>
            <w:r w:rsidRPr="0008241C">
              <w:rPr>
                <w:b/>
                <w:sz w:val="22"/>
                <w:szCs w:val="22"/>
              </w:rPr>
              <w:t>.</w:t>
            </w:r>
          </w:p>
          <w:p w14:paraId="6302CC07" w14:textId="77777777" w:rsidR="00A01204" w:rsidRPr="0008241C" w:rsidRDefault="00A01204" w:rsidP="00A01204">
            <w:pPr>
              <w:rPr>
                <w:sz w:val="22"/>
                <w:szCs w:val="22"/>
              </w:rPr>
            </w:pPr>
          </w:p>
        </w:tc>
      </w:tr>
    </w:tbl>
    <w:p w14:paraId="01AFB48D" w14:textId="77777777" w:rsidR="00A01204" w:rsidRPr="0008241C" w:rsidRDefault="00A01204" w:rsidP="00A01204">
      <w:pPr>
        <w:rPr>
          <w:sz w:val="22"/>
          <w:szCs w:val="22"/>
        </w:rPr>
      </w:pPr>
    </w:p>
    <w:p w14:paraId="4CAE4848" w14:textId="3A77E9D1" w:rsidR="00A01204" w:rsidRPr="0008241C" w:rsidRDefault="00A01204" w:rsidP="00A01204">
      <w:pPr>
        <w:rPr>
          <w:sz w:val="22"/>
          <w:szCs w:val="22"/>
        </w:rPr>
      </w:pPr>
      <w:r w:rsidRPr="0008241C">
        <w:rPr>
          <w:sz w:val="22"/>
          <w:szCs w:val="22"/>
        </w:rPr>
        <w:t xml:space="preserve">In terms of the future trends in nature-society interactions that are dependent on coastal-marine ecosystems, a majority of the publications demonstrated that, most of the sensitive ecosystems (i.e., coral reefs, seagrass, mangroves, and their corresponding services such as fisheries) are adversely affected and will decline in productivity, albeit variably amongst subregions, also depending on latitudes </w:t>
      </w:r>
      <w:r w:rsidRPr="0008241C">
        <w:rPr>
          <w:sz w:val="22"/>
          <w:szCs w:val="22"/>
        </w:rPr>
        <w:fldChar w:fldCharType="begin" w:fldLock="1"/>
      </w:r>
      <w:r w:rsidRPr="0008241C">
        <w:rPr>
          <w:sz w:val="22"/>
          <w:szCs w:val="22"/>
        </w:rPr>
        <w:instrText>ADDIN CSL_CITATION {"citationItems":[{"id":"ITEM-1","itemData":{"DOI":"10.1111/j.1365-2486.2009.01995.x","ISBN":"1354-1013","ISSN":"13541013","abstract":"Previous projection of climate change impacts on global food supply focuses solely on production from terrestrial biomes, ignoring the large contribution of animal protein from marine capture fisheries. Here, we project changes in global catch potential for 1066 species of exploited marine fi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fic Ocean. Among the 20 most important fi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fisheries. The study also provides information that may be useful to evaluate fisheries management options under climate change.","author":[{"dropping-particle":"","family":"Cheung","given":"William W L","non-dropping-particle":"","parse-names":false,"suffix":""},{"dropping-particle":"","family":"Lam","given":"Vicky W. 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Zeller","given":"Dirk","non-dropping-particle":"","parse-names":false,"suffix":""},{"dropping-particle":"","family":"Pauly","given":"Daniel","non-dropping-particle":"","parse-names":false,"suffix":""}],"container-title":"Global Change Biology","id":"ITEM-1","issue":"1","issued":{"date-parts":[["2010"]]},"page":"24-35","title":"Large-scale redistribution of maximum fisheries catch potential in the global ocean under climate change","type":"article-journal","volume":"16"},"uris":["http://www.mendeley.com/documents/?uuid=95c636ba-cf6f-4275-8af3-926213700bcc"]},{"id":"ITEM-2","itemData":{"DOI":"10.1126/science.aac4722","ISBN":"10.1126/science.aac4722","ISSN":"0036-8075","PMID":"26138982","abstract":"The ocean moderates anthropogenic climate change at the cost of profound alterations of its physics, chemistry, ecology, and services. Here, we evaluate and compare the risks of impacts on marine and coastal ecosystems—and the goods and services they provide—for growing cumulative carbon emissions under two contrasting emissions scenarios. The current emissions trajectory would rapidly and significantly alter many ecosystems and the associated services on which humans heavily depend. A reduced emissions scenario— consistent with the Copenhagen Accord’s goal of a global temperature increase of less than 2°C—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author":[{"dropping-particle":"","family":"Gattuso","given":"J.- P.","non-dropping-particle":"","parse-names":false,"suffix":""},{"dropping-particle":"","family":"Magnan","given":"A.","non-dropping-particle":"","parse-names":false,"suffix":""},{"dropping-particle":"","family":"Bille","given":"R.","non-dropping-particle":"","parse-names":false,"suffix":""},{"dropping-particle":"","family":"Cheung","given":"W. W. L.","non-dropping-particle":"","parse-names":false,"suffix":""},{"dropping-particle":"","family":"Howes","given":"E. L.","non-dropping-particle":"","parse-names":false,"suffix":""},{"dropping-particle":"","family":"Joos","given":"F.","non-dropping-particle":"","parse-names":false,"suffix":""},{"dropping-particle":"","family":"Allemand","given":"D.","non-dropping-particle":"","parse-names":false,"suffix":""},{"dropping-particle":"","family":"Bopp","given":"L.","non-dropping-particle":"","parse-names":false,"suffix":""},{"dropping-particle":"","family":"Cooley","given":"S. R.","non-dropping-particle":"","parse-names":false,"suffix":""},{"dropping-particle":"","family":"Eakin","given":"C. M.","non-dropping-particle":"","parse-names":false,"suffix":""},{"dropping-particle":"","family":"Hoegh-Guldberg","given":"O.","non-dropping-particle":"","parse-names":false,"suffix":""},{"dropping-particle":"","family":"Kelly","given":"R. P.","non-dropping-particle":"","parse-names":false,"suffix":""},{"dropping-particle":"","family":"Portner","given":"H.- O.","non-dropping-particle":"","parse-names":false,"suffix":""},{"dropping-particle":"","family":"Rogers","given":"a. D.","non-dropping-particle":"","parse-names":false,"suffix":""},{"dropping-particle":"","family":"Baxter","given":"J. M.","non-dropping-particle":"","parse-names":false,"suffix":""},{"dropping-particle":"","family":"Laffoley","given":"D.","non-dropping-particle":"","parse-names":false,"suffix":""},{"dropping-particle":"","family":"Osborn","given":"D.","non-dropping-particle":"","parse-names":false,"suffix":""},{"dropping-particle":"","family":"Rankovic","given":"A.","non-dropping-particle":"","parse-names":false,"suffix":""},{"dropping-particle":"","family":"Rochette","given":"J.","non-dropping-particle":"","parse-names":false,"suffix":""},{"dropping-particle":"","family":"Sumaila","given":"U. R.","non-dropping-particle":"","parse-names":false,"suffix":""},{"dropping-particle":"","family":"Treyer","given":"S.","non-dropping-particle":"","parse-names":false,"suffix":""},{"dropping-particle":"","family":"Turley","given":"C.","non-dropping-particle":"","parse-names":false,"suffix":""}],"container-title":"Science","id":"ITEM-2","issue":"6243","issued":{"date-parts":[["2015"]]},"page":"aac4722-1-aac4722-10","title":"Contrasting futures for ocean and society from different anthropogenic CO2 emissions scenarios","type":"article-journal","volume":"349"},"uris":["http://www.mendeley.com/documents/?uuid=0aaa8668-fe5c-4757-a2ce-6c938b777acf"]},{"id":"ITEM-3","itemData":{"DOI":"10.1126/science.1152509","ISBN":"1095-9203 (Electronic)\\r0036-8075 (Linking)","ISSN":"1095-9203","PMID":"18079392","abstract":"Atmospheric carbon dioxide concentration is expected to exceed 500 parts per million and global temperatures to rise by at least 2 degrees 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author":[{"dropping-particle":"","family":"Hoegh-Guldberg","given":"O","non-dropping-particle":"","parse-names":false,"suffix":""},{"dropping-particle":"","family":"Mumby","given":"P J","non-dropping-particle":"","parse-names":false,"suffix":""},{"dropping-particle":"","family":"Hooten","given":"A J","non-dropping-particle":"","parse-names":false,"suffix":""},{"dropping-particle":"","family":"Steneck","given":"R S","non-dropping-particle":"","parse-names":false,"suffix":""},{"dropping-particle":"","family":"Greenfield","given":"P","non-dropping-particle":"","parse-names":false,"suffix":""},{"dropping-particle":"","family":"Gomez","given":"E","non-dropping-particle":"","parse-names":false,"suffix":""},{"dropping-particle":"","family":"Harvell","given":"C D","non-dropping-particle":"","parse-names":false,"suffix":""},{"dropping-particle":"","family":"Sale","given":"P F","non-dropping-particle":"","parse-names":false,"suffix":""},{"dropping-particle":"","family":"Edwards","given":"A J","non-dropping-particle":"","parse-names":false,"suffix":""},{"dropping-particle":"","family":"Caldeira","given":"K","non-dropping-particle":"","parse-names":false,"suffix":""},{"dropping-particle":"","family":"Knowlton","given":"N","non-dropping-particle":"","parse-names":false,"suffix":""},{"dropping-particle":"","family":"Eakin","given":"C M","non-dropping-particle":"","parse-names":false,"suffix":""},{"dropping-particle":"","family":"Iglesias-Prieto","given":"R","non-dropping-particle":"","parse-names":false,"suffix":""},{"dropping-particle":"","family":"Muthiga","given":"N","non-dropping-particle":"","parse-names":false,"suffix":""},{"dropping-particle":"","family":"Bradbury","given":"R H","non-dropping-particle":"","parse-names":false,"suffix":""},{"dropping-particle":"","family":"Dubi","given":"A","non-dropping-particle":"","parse-names":false,"suffix":""},{"dropping-particle":"","family":"Hatziolos","given":"M E","non-dropping-particle":"","parse-names":false,"suffix":""}],"container-title":"Science (New York, N.Y.)","id":"ITEM-3","issue":"5857","issued":{"date-parts":[["2007"]]},"page":"1737-42","title":"Coral reefs under rapid climate change and ocean acidification.","type":"article-journal","volume":"318"},"uris":["http://www.mendeley.com/documents/?uuid=f6df2466-f878-4746-8318-596b69a8e13e"]},{"id":"ITEM-4","itemData":{"DOI":"10.1038/srep32607","ISBN":"2045-2322 (Electronic)\\r2045-2322 (Linking)","ISSN":"2045-2322","PMID":"27600330","abstract":"This paper uses climate-living marine resources simulation models to show that global fisheries revenues could drop by 35% more than the projected decrease in catches by the 2050s under high CO2 emission scenarios. Regionally, the projected increases in fish catch at high latitudes may not translate into revenues because of the increasing dominance of low value fish, and the decrease in catches by these countries’ vessels operating in more severely impacted distant waters. Developing countries with high fisheries dependency are negatively impacted. The greatest negative impact in maximum catch potential was found in tropical regions with EEZs in the Pacific, e.g. -79% in Tuvalu and -70% in Kiribati, both of which are highly dependent on fisheries for food and livelihoods. The impact on maximum revenue potential is particularly great in low HDI countries where the marine resources in their own EEZs are exploited and threatened by distant water fishing (e,g. West Africa), or where fisheries make an important contribution to GDP (e.g. Tuvalu). The results suggest that full-fledged economic analyses of the potential economic effects of climate change on global marine fisheries should be conducted. Methods: the paper applies outputs of coupled Earth System Models (from CMIP5) with Dynamic Bioclimate Envelope Models (DBEM). The DBEM was used to project changes in distributions, abundances and catches by 2050 for each of the 887 marine fish and invertebrate species on a half degree x half degree grid of the ocean under RCPs 2.6 and 8.5. The outputs were then linked to the global marine catch and fisheries economic databases to project the impact on revenues of each coastal country, including catches from fishing in the EEZs and high seas. The effects of different sea food price scenarios were also examined.","author":[{"dropping-particle":"","family":"Lam","given":"Vicky W. Y.","non-dropping-particle":"","parse-names":false,"suffix":""},{"dropping-particle":"","family":"Cheung","given":"William W. L.","non-dropping-particle":"","parse-names":false,"suffix":""},{"dropping-particle":"","family":"Reygondeau","given":"Gabriel","non-dropping-particle":"","parse-names":false,"suffix":""},{"dropping-particle":"","family":"Sumaila","given":"U. Rashid","non-dropping-particle":"","parse-names":false,"suffix":""}],"container-title":"Scientific Reports","id":"ITEM-4","issued":{"date-parts":[["2016"]]},"page":"32607","publisher":"Nature Publishing Group","title":"Projected change in global fisheries revenues under climate change","type":"article-journal","volume":"6"},"uris":["http://www.mendeley.com/documents/?uuid=96c8fd50-e674-4e5d-ab4f-32a40cc3e754"]}],"mendeley":{"formattedCitation":"(W. W. L. Cheung &lt;i&gt;et al.&lt;/i&gt;, 2010; Gattuso &lt;i&gt;et al.&lt;/i&gt;, 2015; Hoegh-Guldberg &lt;i&gt;et al.&lt;/i&gt;, 2007; Lam &lt;i&gt;et al.&lt;/i&gt;, 2016)","plainTextFormattedCitation":"(W. W. L. Cheung et al., 2010; Gattuso et al., 2015; Hoegh-Guldberg et al., 2007; Lam et al., 2016)","previouslyFormattedCitation":"(Cheung et al., 2010; Gattuso et al., 2015; Hoegh-Guldberg et al., 2007; Lam et al., 2016)"},"properties":{"noteIndex":0},"schema":"https://github.com/citation-style-language/schema/raw/master/csl-citation.json"}</w:instrText>
      </w:r>
      <w:r w:rsidRPr="0008241C">
        <w:rPr>
          <w:sz w:val="22"/>
          <w:szCs w:val="22"/>
        </w:rPr>
        <w:fldChar w:fldCharType="separate"/>
      </w:r>
      <w:r w:rsidRPr="0008241C">
        <w:rPr>
          <w:noProof/>
          <w:sz w:val="22"/>
          <w:szCs w:val="22"/>
          <w:lang w:val="fr-FR"/>
        </w:rPr>
        <w:t xml:space="preserve">(W. W. L. Cheung </w:t>
      </w:r>
      <w:r w:rsidRPr="0008241C">
        <w:rPr>
          <w:i/>
          <w:noProof/>
          <w:sz w:val="22"/>
          <w:szCs w:val="22"/>
          <w:lang w:val="fr-FR"/>
        </w:rPr>
        <w:t>et al.</w:t>
      </w:r>
      <w:r w:rsidRPr="0008241C">
        <w:rPr>
          <w:noProof/>
          <w:sz w:val="22"/>
          <w:szCs w:val="22"/>
          <w:lang w:val="fr-FR"/>
        </w:rPr>
        <w:t xml:space="preserve">, 2010; Gattuso </w:t>
      </w:r>
      <w:r w:rsidRPr="0008241C">
        <w:rPr>
          <w:i/>
          <w:noProof/>
          <w:sz w:val="22"/>
          <w:szCs w:val="22"/>
          <w:lang w:val="fr-FR"/>
        </w:rPr>
        <w:t>et al.</w:t>
      </w:r>
      <w:r w:rsidRPr="0008241C">
        <w:rPr>
          <w:noProof/>
          <w:sz w:val="22"/>
          <w:szCs w:val="22"/>
          <w:lang w:val="fr-FR"/>
        </w:rPr>
        <w:t xml:space="preserve">, 2015; Hoegh-Guldberg </w:t>
      </w:r>
      <w:r w:rsidRPr="0008241C">
        <w:rPr>
          <w:i/>
          <w:noProof/>
          <w:sz w:val="22"/>
          <w:szCs w:val="22"/>
          <w:lang w:val="fr-FR"/>
        </w:rPr>
        <w:t>et al.</w:t>
      </w:r>
      <w:r w:rsidRPr="0008241C">
        <w:rPr>
          <w:noProof/>
          <w:sz w:val="22"/>
          <w:szCs w:val="22"/>
          <w:lang w:val="fr-FR"/>
        </w:rPr>
        <w:t xml:space="preserve">, 2007; Lam </w:t>
      </w:r>
      <w:r w:rsidRPr="0008241C">
        <w:rPr>
          <w:i/>
          <w:noProof/>
          <w:sz w:val="22"/>
          <w:szCs w:val="22"/>
          <w:lang w:val="fr-FR"/>
        </w:rPr>
        <w:t>et al.</w:t>
      </w:r>
      <w:r w:rsidRPr="0008241C">
        <w:rPr>
          <w:noProof/>
          <w:sz w:val="22"/>
          <w:szCs w:val="22"/>
          <w:lang w:val="fr-FR"/>
        </w:rPr>
        <w:t>, 2016)</w:t>
      </w:r>
      <w:r w:rsidRPr="0008241C">
        <w:rPr>
          <w:sz w:val="22"/>
          <w:szCs w:val="22"/>
        </w:rPr>
        <w:fldChar w:fldCharType="end"/>
      </w:r>
      <w:r w:rsidRPr="0008241C">
        <w:rPr>
          <w:sz w:val="22"/>
          <w:szCs w:val="22"/>
          <w:lang w:val="fr-FR"/>
        </w:rPr>
        <w:t xml:space="preserve">. </w:t>
      </w:r>
      <w:r w:rsidRPr="0008241C">
        <w:rPr>
          <w:sz w:val="22"/>
          <w:szCs w:val="22"/>
        </w:rPr>
        <w:t xml:space="preserve">However, the currently available literature that provides analyses of future pathways for </w:t>
      </w:r>
      <w:r w:rsidR="0005760A">
        <w:rPr>
          <w:sz w:val="22"/>
          <w:szCs w:val="22"/>
        </w:rPr>
        <w:t>Asia-Pacific</w:t>
      </w:r>
      <w:r w:rsidRPr="0008241C">
        <w:rPr>
          <w:sz w:val="22"/>
          <w:szCs w:val="22"/>
        </w:rPr>
        <w:t xml:space="preserve"> fisheries and coastal habitats have been mostly limited to climate-related drivers (e.g., ocean warming and ocean acidification) </w:t>
      </w:r>
      <w:r w:rsidRPr="0008241C">
        <w:rPr>
          <w:sz w:val="22"/>
          <w:szCs w:val="22"/>
        </w:rPr>
        <w:fldChar w:fldCharType="begin" w:fldLock="1"/>
      </w:r>
      <w:r w:rsidRPr="0008241C">
        <w:rPr>
          <w:sz w:val="22"/>
          <w:szCs w:val="22"/>
        </w:rPr>
        <w:instrText>ADDIN CSL_CITATION {"citationItems":[{"id":"ITEM-1","itemData":{"DOI":"10.1038/srep32607","ISBN":"2045-2322 (Electronic)\\r2045-2322 (Linking)","ISSN":"2045-2322","PMID":"27600330","abstract":"This paper uses climate-living marine resources simulation models to show that global fisheries revenues could drop by 35% more than the projected decrease in catches by the 2050s under high CO2 emission scenarios. Regionally, the projected increases in fish catch at high latitudes may not translate into revenues because of the increasing dominance of low value fish, and the decrease in catches by these countries’ vessels operating in more severely impacted distant waters. Developing countries with high fisheries dependency are negatively impacted. The greatest negative impact in maximum catch potential was found in tropical regions with EEZs in the Pacific, e.g. -79% in Tuvalu and -70% in Kiribati, both of which are highly dependent on fisheries for food and livelihoods. The impact on maximum revenue potential is particularly great in low HDI countries where the marine resources in their own EEZs are exploited and threatened by distant water fishing (e,g. West Africa), or where fisheries make an important contribution to GDP (e.g. Tuvalu). The results suggest that full-fledged economic analyses of the potential economic effects of climate change on global marine fisheries should be conducted. Methods: the paper applies outputs of coupled Earth System Models (from CMIP5) with Dynamic Bioclimate Envelope Models (DBEM). The DBEM was used to project changes in distributions, abundances and catches by 2050 for each of the 887 marine fish and invertebrate species on a half degree x half degree grid of the ocean under RCPs 2.6 and 8.5. The outputs were then linked to the global marine catch and fisheries economic databases to project the impact on revenues of each coastal country, including catches from fishing in the EEZs and high seas. The effects of different sea food price scenarios were also examined.","author":[{"dropping-particle":"","family":"Lam","given":"Vicky W. Y.","non-dropping-particle":"","parse-names":false,"suffix":""},{"dropping-particle":"","family":"Cheung","given":"William W. L.","non-dropping-particle":"","parse-names":false,"suffix":""},{"dropping-particle":"","family":"Reygondeau","given":"Gabriel","non-dropping-particle":"","parse-names":false,"suffix":""},{"dropping-particle":"","family":"Sumaila","given":"U. Rashid","non-dropping-particle":"","parse-names":false,"suffix":""}],"container-title":"Scientific Reports","id":"ITEM-1","issued":{"date-parts":[["2016"]]},"page":"32607","publisher":"Nature Publishing Group","title":"Projected change in global fisheries revenues under climate change","type":"article-journal","volume":"6"},"uris":["http://www.mendeley.com/documents/?uuid=96c8fd50-e674-4e5d-ab4f-32a40cc3e754"]},{"id":"ITEM-2","itemData":{"DOI":"10.1126/science.aac4722","ISBN":"10.1126/science.aac4722","ISSN":"0036-8075","PMID":"26138982","abstract":"The ocean moderates anthropogenic climate change at the cost of profound alterations of its physics, chemistry, ecology, and services. Here, we evaluate and compare the risks of impacts on marine and coastal ecosystems—and the goods and services they provide—for growing cumulative carbon emissions under two contrasting emissions scenarios. The current emissions trajectory would rapidly and significantly alter many ecosystems and the associated services on which humans heavily depend. A reduced emissions scenario— consistent with the Copenhagen Accord’s goal of a global temperature increase of less than 2°C—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author":[{"dropping-particle":"","family":"Gattuso","given":"J.- P.","non-dropping-particle":"","parse-names":false,"suffix":""},{"dropping-particle":"","family":"Magnan","given":"A.","non-dropping-particle":"","parse-names":false,"suffix":""},{"dropping-particle":"","family":"Bille","given":"R.","non-dropping-particle":"","parse-names":false,"suffix":""},{"dropping-particle":"","family":"Cheung","given":"W. W. L.","non-dropping-particle":"","parse-names":false,"suffix":""},{"dropping-particle":"","family":"Howes","given":"E. L.","non-dropping-particle":"","parse-names":false,"suffix":""},{"dropping-particle":"","family":"Joos","given":"F.","non-dropping-particle":"","parse-names":false,"suffix":""},{"dropping-particle":"","family":"Allemand","given":"D.","non-dropping-particle":"","parse-names":false,"suffix":""},{"dropping-particle":"","family":"Bopp","given":"L.","non-dropping-particle":"","parse-names":false,"suffix":""},{"dropping-particle":"","family":"Cooley","given":"S. R.","non-dropping-particle":"","parse-names":false,"suffix":""},{"dropping-particle":"","family":"Eakin","given":"C. M.","non-dropping-particle":"","parse-names":false,"suffix":""},{"dropping-particle":"","family":"Hoegh-Guldberg","given":"O.","non-dropping-particle":"","parse-names":false,"suffix":""},{"dropping-particle":"","family":"Kelly","given":"R. P.","non-dropping-particle":"","parse-names":false,"suffix":""},{"dropping-particle":"","family":"Portner","given":"H.- O.","non-dropping-particle":"","parse-names":false,"suffix":""},{"dropping-particle":"","family":"Rogers","given":"a. D.","non-dropping-particle":"","parse-names":false,"suffix":""},{"dropping-particle":"","family":"Baxter","given":"J. M.","non-dropping-particle":"","parse-names":false,"suffix":""},{"dropping-particle":"","family":"Laffoley","given":"D.","non-dropping-particle":"","parse-names":false,"suffix":""},{"dropping-particle":"","family":"Osborn","given":"D.","non-dropping-particle":"","parse-names":false,"suffix":""},{"dropping-particle":"","family":"Rankovic","given":"A.","non-dropping-particle":"","parse-names":false,"suffix":""},{"dropping-particle":"","family":"Rochette","given":"J.","non-dropping-particle":"","parse-names":false,"suffix":""},{"dropping-particle":"","family":"Sumaila","given":"U. R.","non-dropping-particle":"","parse-names":false,"suffix":""},{"dropping-particle":"","family":"Treyer","given":"S.","non-dropping-particle":"","parse-names":false,"suffix":""},{"dropping-particle":"","family":"Turley","given":"C.","non-dropping-particle":"","parse-names":false,"suffix":""}],"container-title":"Science","id":"ITEM-2","issue":"6243","issued":{"date-parts":[["2015"]]},"page":"aac4722-1-aac4722-10","title":"Contrasting futures for ocean and society from different anthropogenic CO2 emissions scenarios","type":"article-journal","volume":"349"},"uris":["http://www.mendeley.com/documents/?uuid=0aaa8668-fe5c-4757-a2ce-6c938b777acf"]}],"mendeley":{"formattedCitation":"(Gattuso &lt;i&gt;et al.&lt;/i&gt;, 2015; Lam &lt;i&gt;et al.&lt;/i&gt;, 2016)","plainTextFormattedCitation":"(Gattuso et al., 2015; Lam et al., 2016)","previouslyFormattedCitation":"(Gattuso et al., 2015; Lam et al., 2016)"},"properties":{"noteIndex":0},"schema":"https://github.com/citation-style-language/schema/raw/master/csl-citation.json"}</w:instrText>
      </w:r>
      <w:r w:rsidRPr="0008241C">
        <w:rPr>
          <w:sz w:val="22"/>
          <w:szCs w:val="22"/>
        </w:rPr>
        <w:fldChar w:fldCharType="separate"/>
      </w:r>
      <w:r w:rsidRPr="0008241C">
        <w:rPr>
          <w:noProof/>
          <w:sz w:val="22"/>
          <w:szCs w:val="22"/>
        </w:rPr>
        <w:t xml:space="preserve">(Gattuso </w:t>
      </w:r>
      <w:r w:rsidRPr="0008241C">
        <w:rPr>
          <w:i/>
          <w:noProof/>
          <w:sz w:val="22"/>
          <w:szCs w:val="22"/>
        </w:rPr>
        <w:t>et al.</w:t>
      </w:r>
      <w:r w:rsidRPr="0008241C">
        <w:rPr>
          <w:noProof/>
          <w:sz w:val="22"/>
          <w:szCs w:val="22"/>
        </w:rPr>
        <w:t xml:space="preserve">, 2015; Lam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with no specific systematic and integrated assessments of plausible futures for Asia-Pacific fisheries. Global scale studies, which have included regional and </w:t>
      </w:r>
      <w:r w:rsidR="00C01691">
        <w:rPr>
          <w:sz w:val="22"/>
          <w:szCs w:val="22"/>
        </w:rPr>
        <w:t>subregion</w:t>
      </w:r>
      <w:r w:rsidRPr="0008241C">
        <w:rPr>
          <w:sz w:val="22"/>
          <w:szCs w:val="22"/>
        </w:rPr>
        <w:t xml:space="preserve">al analyses, are in general agreement on the projected declines in the status of biodiversity and ecosystem services that many coastal-marine ecosystems provide across the </w:t>
      </w:r>
      <w:r w:rsidRPr="0008241C">
        <w:rPr>
          <w:noProof/>
          <w:sz w:val="22"/>
          <w:szCs w:val="22"/>
        </w:rPr>
        <w:t xml:space="preserve">Asia-Pacific region </w:t>
      </w:r>
      <w:r w:rsidRPr="0008241C">
        <w:rPr>
          <w:noProof/>
          <w:sz w:val="22"/>
          <w:szCs w:val="22"/>
        </w:rPr>
        <w:fldChar w:fldCharType="begin" w:fldLock="1"/>
      </w:r>
      <w:r w:rsidRPr="0008241C">
        <w:rPr>
          <w:noProof/>
          <w:sz w:val="22"/>
          <w:szCs w:val="22"/>
        </w:rPr>
        <w:instrText>ADDIN CSL_CITATION {"citationItems":[{"id":"ITEM-1","itemData":{"DOI":"10.1126/science.1173146","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container-title":"Science","id":"ITEM-1","issue":"2009","issued":{"date-parts":[["2009"]]},"title":"Rebuilding Global Fisheries","type":"article-journal","volume":"578"},"uris":["http://www.mendeley.com/documents/?uuid=4c9ace86-358c-44e6-81fc-63e8d0d86d0a","http://www.mendeley.com/documents/?uuid=bd1486ed-976f-4621-bd35-9290d0a477c3"]},{"id":"ITEM-2","itemData":{"DOI":"10.1073/pnas.1520420113","ISSN":"0027-8424","abstract":"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extemdash}the median fishery is in poor health (overfished, with further overfishing occurring), although 32% of fisheries are in good biological, although not necessarily economic, condition. Our business-as-usual scenario projects further divergence and continued collapse for many of the world{\\textquoteright}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Strauss","given":"C Kent","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id":"ITEM-2","issue":"18","issued":{"date-parts":[["2016"]]},"page":"5125-5129","publisher":"National Academy of Sciences","title":"Global fishery prospects under contrasting management regimes","type":"article-journal","volume":"113"},"uris":["http://www.mendeley.com/documents/?uuid=5cffa229-8180-49b7-aa44-25d1d152b8e0"]},{"id":"ITEM-3","itemData":{"DOI":"10.1073/pnas.1604008113","ISSN":"0027-8424","author":[{"dropping-particle":"","family":"Worm","given":"Boris","non-dropping-particle":"","parse-names":false,"suffix":""}],"container-title":"Proceedings of the National Academy of Sciences","id":"ITEM-3","issue":"18","issued":{"date-parts":[["2016"]]},"page":"4895-4897","publisher":"National Academy of Sciences","title":"Averting a global fisheries disaster","type":"article-journal","volume":"113"},"uris":["http://www.mendeley.com/documents/?uuid=e00228b9-671e-4129-98dd-1db7616c8521"]}],"mendeley":{"formattedCitation":"(Costello &lt;i&gt;et al.&lt;/i&gt;, 2016; Worm, 2016; Worm &lt;i&gt;et al.&lt;/i&gt;, 2009)","plainTextFormattedCitation":"(Costello et al., 2016; Worm, 2016; Worm et al., 2009)","previouslyFormattedCitation":"(Costello et al., 2016; Worm, 2016; Worm et al., 2009)"},"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Costello </w:t>
      </w:r>
      <w:r w:rsidRPr="0008241C">
        <w:rPr>
          <w:i/>
          <w:noProof/>
          <w:sz w:val="22"/>
          <w:szCs w:val="22"/>
        </w:rPr>
        <w:t>et al.</w:t>
      </w:r>
      <w:r w:rsidRPr="0008241C">
        <w:rPr>
          <w:noProof/>
          <w:sz w:val="22"/>
          <w:szCs w:val="22"/>
        </w:rPr>
        <w:t xml:space="preserve">, 2016; Worm, 2016; Worm </w:t>
      </w:r>
      <w:r w:rsidRPr="0008241C">
        <w:rPr>
          <w:i/>
          <w:noProof/>
          <w:sz w:val="22"/>
          <w:szCs w:val="22"/>
        </w:rPr>
        <w:t>et al.</w:t>
      </w:r>
      <w:r w:rsidRPr="0008241C">
        <w:rPr>
          <w:noProof/>
          <w:sz w:val="22"/>
          <w:szCs w:val="22"/>
        </w:rPr>
        <w:t>, 2009)</w:t>
      </w:r>
      <w:r w:rsidRPr="0008241C">
        <w:rPr>
          <w:noProof/>
          <w:sz w:val="22"/>
          <w:szCs w:val="22"/>
        </w:rPr>
        <w:fldChar w:fldCharType="end"/>
      </w:r>
      <w:r w:rsidRPr="0008241C">
        <w:rPr>
          <w:noProof/>
          <w:sz w:val="22"/>
          <w:szCs w:val="22"/>
        </w:rPr>
        <w:t>.</w:t>
      </w:r>
      <w:r w:rsidRPr="0008241C">
        <w:rPr>
          <w:sz w:val="22"/>
          <w:szCs w:val="22"/>
        </w:rPr>
        <w:t xml:space="preserve"> Also, there is good evidence that such climate change-related declines are already taking effect </w:t>
      </w:r>
      <w:r w:rsidRPr="0008241C">
        <w:rPr>
          <w:sz w:val="22"/>
          <w:szCs w:val="22"/>
        </w:rPr>
        <w:fldChar w:fldCharType="begin" w:fldLock="1"/>
      </w:r>
      <w:r w:rsidRPr="0008241C">
        <w:rPr>
          <w:sz w:val="22"/>
          <w:szCs w:val="22"/>
        </w:rPr>
        <w:instrText>ADDIN CSL_CITATION {"citationItems":[{"id":"ITEM-1","itemData":{"DOI":"10.1007/s13280-016-0838-x","ISBN":"7596","ISSN":"16547209","abstract":"Adaptation to climate change includes addressing sea level rise and increased storm surges in many coastal areas. Mangroves can substantially reduce the vulnerability of the adjacent coastal land from inundation and erosion. However, climate change poses a large threat to mangroves. This paper quantifies the coastal protection provided by mangroves for 42 developing countries in the current climate, and a future climate change scenario with a one-meter sea level rise and 10 percent intensification of storms. The benefits of the coastal protection provided by mangroves are measured in terms of population and gross domestic product at a reduced risk from inundation; the loss of benefits under climate change is measured as the increased population and gross domestic product at risk. The findings demonstrate that although sea level rise and increased storm intensity would increase storm surge areas and the amounts of built resources at risk, the greatest impact is the expected loss of mangroves. Under current climate and mangrove coverage, 3.5 million people and roughly $400 million in gross domestic product of are at risk. In the future climate change scenario, the vulnerable population and gross domestic product at risk would increase by 103 and 233 percent, respectively. The greatest risk is in East Asia, especially in Indonesia, the Philippines, and Myanmar.","author":[{"dropping-particle":"","family":"Blankespoor","given":"Brian","non-dropping-particle":"","parse-names":false,"suffix":""},{"dropping-particle":"","family":"Dasgupta","given":"Susmita","non-dropping-particle":"","parse-names":false,"suffix":""},{"dropping-particle":"","family":"Lange","given":"Glenn Marie","non-dropping-particle":"","parse-names":false,"suffix":""}],"container-title":"Ambio","id":"ITEM-1","issue":"4","issued":{"date-parts":[["2017"]]},"page":"478-491","publisher":"Springer Netherlands","title":"Mangroves as a protection from storm surges in a changing climate","type":"article-journal","volume":"46"},"uris":["http://www.mendeley.com/documents/?uuid=87e2b739-15b9-46ae-8a0d-170deb33c45c"]},{"id":"ITEM-2","itemData":{"DOI":"10.1126/science.aag2331","ISBN":"0036-8075","ISSN":"0036-8075","PMID":"28008069","abstract":"This paper uses maximum catch potential and species turnover as climate-risk indicators for fisheries. They project that potential catches will decrease by more than 3 million metric tons per degree Celsius of warming. Species turnover is more than halved when warming is lowered from 3.5˚C to 1.5˚C above the preindustrial level. Regionally, changes in maximum catch potential and species turnover vary across ecosystems, with the biggest risk reduction in the Indo-Pacific and Arctic regions when the Paris Agreement target is achieved. Regional scaling between fisheries impacts and The outputs from 19 Earth system models from CMIP5 under RCPs 2.6 and 8.5 were used to evaluate the relationship between projected warming from 1950 to 2100 and changes in oceanographic variables that drive changes in large marine ecosystems. This showed a near linear relationship between ecosystem drivers at the sea surface (averaged over all large marine ecosystems) and global warming. A Dynamic Bioclimate Envelope model (DBEM) is then used to simulate interactions between changes in ocean conditions, population dynamics, habitat productivity etc. for 892 species of exploited marine fish. Note that the DBEM assumes no evolutionary adaptation to warming, and the impacts of changes in coral reefs or estuaries are not included. High uncertainties in ecosystem driver projections makes interpretation for small-scale and recreational fisheries more difficult. The study also doesn’t consider the effects of ocean acidification and interactions with other drivers (e.g. pollution, socioeconomic development).","author":[{"dropping-particle":"","family":"Cheung","given":"William W L","non-dropping-particle":"","parse-names":false,"suffix":""},{"dropping-particle":"","family":"Reygondeau","given":"Gabriel","non-dropping-particle":"","parse-names":false,"suffix":""}],"container-title":"Science","id":"ITEM-2","issue":"6319","issued":{"date-parts":[["2016"]]},"page":"1-5","title":"Large benefits to marine fisheries of meeting the 1.5°C global warming target","type":"article-journal","volume":"354"},"uris":["http://www.mendeley.com/documents/?uuid=dca41ca0-03e2-4cf5-a3e8-853d1dc3ba72"]},{"id":"ITEM-3","itemData":{"DOI":"10.1038/nclimate2655","ISBN":"1758-678X","ISSN":"1758-678X","abstract":"Elevated sea surface temperatures have been shown to cause mass coral bleaching. Widespread bleaching, affecting &gt;90% of global coral reefs and causing coral degradation, has been projected to occur by 2050 under all climate forcing pathways adopted by the IPCC for use within the Fifth Assessment Report. These pathways include an extremely ambitious pathway aimed to limit global mean temperature rise to 2 °C (ref.; Representative Concentration Pathway 2.6 - RCP2.6), which assumes full participation in emissions reductions by all countries, and even the possibility of negative emissions. The conclusions drawn from this body of work, which applied widely used algorithms to estimate coral bleaching, are that we must either accept that the loss of a large percentage of the world' s coral reefs is inevitable, or consider technological solutions to buy those reefs time until atmospheric CO 2 concentrations can be reduced. Here we analyse the potential for geoengineering, through stratospheric aerosol-based solar radiation management (SRM), to reduce the extent of global coral bleaching relative to ambitious climate mitigation. Exploring the common criticism of geoengineering - that ocean acidification and its impacts will continue unabated - we focus on the sensitivity of results to the aragonite saturation state dependence of bleaching. We do not, however, address the additional detrimental impacts of ocean acidification on processes such as coral calcification that will further determine the benefit to corals of any SRM-based scenario. Despite the sensitivity of thermal bleaching thresholds to ocean acidification being uncertain, stabilizing radiative forcing at 2020 levels through SRM reduces the risk of global bleaching relative to RCP2.6 under all acidification-bleaching relationships analysed. © 2015 Macmillan Publishers Limited.","author":[{"dropping-particle":"","family":"Kwiatkowski","given":"Lester","non-dropping-particle":"","parse-names":false,"suffix":""},{"dropping-particle":"","family":"Cox","given":"Peter","non-dropping-particle":"","parse-names":false,"suffix":""},{"dropping-particle":"","family":"Halloran","given":"Paul R.","non-dropping-particle":"","parse-names":false,"suffix":""},{"dropping-particle":"","family":"Mumby","given":"Peter J.","non-dropping-particle":"","parse-names":false,"suffix":""},{"dropping-particle":"","family":"Wiltshire","given":"Andy J.","non-dropping-particle":"","parse-names":false,"suffix":""}],"container-title":"Nature Climate Change","id":"ITEM-3","issue":"8","issued":{"date-parts":[["2015"]]},"page":"777-781","publisher":"Nature Publishing Group","title":"Coral bleaching under unconventional scenarios of climate warming and ocean acidification","type":"article-journal","volume":"5"},"uris":["http://www.mendeley.com/documents/?uuid=af1da509-1ad2-4252-b557-05bdfab11cc8"]},{"id":"ITEM-4","itemData":{"DOI":"10.5194/esd-7-327-2016","ISBN":"2190-4987","ISSN":"21904987","abstract":"&lt;p&gt;Robust appraisals of climate impacts at different levels of global-mean temperature increase are vital to guide assessments of dangerous anthropogenic interference with the climate system. Currently, two such levels are discussed in the context of the international climate negotiations as long-term global temperature goals: a below 2 °C and a 1.5 °C limit in global-mean temperature rise above pre-industrial levels. Despite the prominence of these two temperature limits, a comprehensive assessment of the differences in climate impacts at these levels is still missing. Here we provide an assessment of key impacts of climate change at warming levels of 1.5 °C and 2 °C, including extreme weather events, water availability, agricultural yields, sea-level rise and risk of coral reef loss. Our results reveal substantial differences in impacts between 1.5 °C and 2 °C. For heat-related extremes, the additional 0.5 °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 °C, virtually all tropical coral reefs are projected to be at risk of severe degradation due to temperature induced bleaching from 2050 onwards. This fraction is reduced to about 90 % in 2050 and projected to decline to 70 % by 2100 for a 1.5 °C scenario. Analyses of precipitation-related impacts reveal distinct regional differences and several hot-spots of change emerge. Regional reduction in median water availability for the Mediterranean is found to nearly double from 9 to 17 % between 1.5 °C and 2 °C, and the projected lengthening of regional dry spells increases from 7 % longer to 11 %. Projections for agricultural yields differ between crop types as well as world regions. While some (in particular high-latitude) regions may benefit, tropical regions like West Africa, South-East Asia, as well as Central and Northern South America are projected to face local yield reductions, particularly for wheat and maize. Best estimate sea-level rise projections based on two illustrative scenarios indicate a 50 cm rise by 2100 relative to year 2000-levels under a 2 °C warming, which is about 10 cm lower for a 1.5 °C scenario. Our findings highlight the importance of regional differentiation to assess future climate risks as w…","author":[{"dropping-particle":"","family":"Schleussner","given":"Carl Friedrich","non-dropping-particle":"","parse-names":false,"suffix":""},{"dropping-particle":"","family":"Lissner","given":"Tabea K.","non-dropping-particle":"","parse-names":false,"suffix":""},{"dropping-particle":"","family":"Fischer","given":"Erich M.","non-dropping-particle":"","parse-names":false,"suffix":""},{"dropping-particle":"","family":"Wohland","given":"Jan","non-dropping-particle":"","parse-names":false,"suffix":""},{"dropping-particle":"","family":"Perrette","given":"Mahé","non-dropping-particle":"","parse-names":false,"suffix":""},{"dropping-particle":"","family":"Golly","given":"Antonius","non-dropping-particle":"","parse-names":false,"suffix":""},{"dropping-particle":"","family":"Rogelj","given":"Joeri","non-dropping-particle":"","parse-names":false,"suffix":""},{"dropping-particle":"","family":"Childers","given":"Katelin","non-dropping-particle":"","parse-names":false,"suffix":""},{"dropping-particle":"","family":"Schewe","given":"Jacob","non-dropping-particle":"","parse-names":false,"suffix":""},{"dropping-particle":"","family":"Frieler","given":"Katja","non-dropping-particle":"","parse-names":false,"suffix":""},{"dropping-particle":"","family":"Mengel","given":"Matthias","non-dropping-particle":"","parse-names":false,"suffix":""},{"dropping-particle":"","family":"Hare","given":"William","non-dropping-particle":"","parse-names":false,"suffix":""},{"dropping-particle":"","family":"Schaeffer","given":"Michiel","non-dropping-particle":"","parse-names":false,"suffix":""}],"container-title":"Earth System Dynamics","id":"ITEM-4","issue":"2","issued":{"date-parts":[["2016"]]},"page":"327-351","title":"Differential climate impacts for policy-relevant limits to global warming: The case of 1.5 °c and 2 °c","type":"article-journal","volume":"7"},"uris":["http://www.mendeley.com/documents/?uuid=a5d51414-694c-4c40-b956-da066fa34fdb"]}],"mendeley":{"formattedCitation":"(Blankespoor &lt;i&gt;et al.&lt;/i&gt;, 2017; W. W. L. Cheung &amp; Reygondeau, 2016; Kwiatkowski &lt;i&gt;et al.&lt;/i&gt;, 2015; Schleussner &lt;i&gt;et al.&lt;/i&gt;, 2016)","plainTextFormattedCitation":"(Blankespoor et al., 2017; W. W. L. Cheung &amp; Reygondeau, 2016; Kwiatkowski et al., 2015; Schleussner et al., 2016)","previouslyFormattedCitation":"(Blankespoor et al., 2017; Cheung &amp; Reygondeau, 2016; Kwiatkowski et al., 2015; Schleussner et al.,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lankespoor </w:t>
      </w:r>
      <w:r w:rsidRPr="0008241C">
        <w:rPr>
          <w:i/>
          <w:noProof/>
          <w:sz w:val="22"/>
          <w:szCs w:val="22"/>
        </w:rPr>
        <w:t>et al.</w:t>
      </w:r>
      <w:r w:rsidRPr="0008241C">
        <w:rPr>
          <w:noProof/>
          <w:sz w:val="22"/>
          <w:szCs w:val="22"/>
        </w:rPr>
        <w:t xml:space="preserve">, 2017; W. W. L. Cheung &amp; Reygondeau, 2016; Kwiatkowski </w:t>
      </w:r>
      <w:r w:rsidRPr="0008241C">
        <w:rPr>
          <w:i/>
          <w:noProof/>
          <w:sz w:val="22"/>
          <w:szCs w:val="22"/>
        </w:rPr>
        <w:t>et al.</w:t>
      </w:r>
      <w:r w:rsidRPr="0008241C">
        <w:rPr>
          <w:noProof/>
          <w:sz w:val="22"/>
          <w:szCs w:val="22"/>
        </w:rPr>
        <w:t xml:space="preserve">, 2015; Schleussn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lang w:val="fr-FR"/>
        </w:rPr>
        <w:t xml:space="preserve">. </w:t>
      </w:r>
      <w:r w:rsidRPr="0008241C">
        <w:rPr>
          <w:sz w:val="22"/>
          <w:szCs w:val="22"/>
        </w:rPr>
        <w:t xml:space="preserve">Available evidence indicates that increased fisheries losses may occur to due to latitudinal shifts in species ranges, unless climate change mitigation is effectively implemented </w:t>
      </w:r>
      <w:r w:rsidRPr="0008241C">
        <w:rPr>
          <w:sz w:val="22"/>
          <w:szCs w:val="22"/>
        </w:rPr>
        <w:fldChar w:fldCharType="begin" w:fldLock="1"/>
      </w:r>
      <w:r w:rsidRPr="0008241C">
        <w:rPr>
          <w:sz w:val="22"/>
          <w:szCs w:val="22"/>
        </w:rPr>
        <w:instrText>ADDIN CSL_CITATION {"citationItems":[{"id":"ITEM-1","itemData":{"DOI":"10.1038/srep32607","ISBN":"2045-2322 (Electronic)\\r2045-2322 (Linking)","ISSN":"2045-2322","PMID":"27600330","abstract":"This paper uses climate-living marine resources simulation models to show that global fisheries revenues could drop by 35% more than the projected decrease in catches by the 2050s under high CO2 emission scenarios. Regionally, the projected increases in fish catch at high latitudes may not translate into revenues because of the increasing dominance of low value fish, and the decrease in catches by these countries’ vessels operating in more severely impacted distant waters. Developing countries with high fisheries dependency are negatively impacted. The greatest negative impact in maximum catch potential was found in tropical regions with EEZs in the Pacific, e.g. -79% in Tuvalu and -70% in Kiribati, both of which are highly dependent on fisheries for food and livelihoods. The impact on maximum revenue potential is particularly great in low HDI countries where the marine resources in their own EEZs are exploited and threatened by distant water fishing (e,g. West Africa), or where fisheries make an important contribution to GDP (e.g. Tuvalu). The results suggest that full-fledged economic analyses of the potential economic effects of climate change on global marine fisheries should be conducted. Methods: the paper applies outputs of coupled Earth System Models (from CMIP5) with Dynamic Bioclimate Envelope Models (DBEM). The DBEM was used to project changes in distributions, abundances and catches by 2050 for each of the 887 marine fish and invertebrate species on a half degree x half degree grid of the ocean under RCPs 2.6 and 8.5. The outputs were then linked to the global marine catch and fisheries economic databases to project the impact on revenues of each coastal country, including catches from fishing in the EEZs and high seas. The effects of different sea food price scenarios were also examined.","author":[{"dropping-particle":"","family":"Lam","given":"Vicky W. Y.","non-dropping-particle":"","parse-names":false,"suffix":""},{"dropping-particle":"","family":"Cheung","given":"William W. L.","non-dropping-particle":"","parse-names":false,"suffix":""},{"dropping-particle":"","family":"Reygondeau","given":"Gabriel","non-dropping-particle":"","parse-names":false,"suffix":""},{"dropping-particle":"","family":"Sumaila","given":"U. Rashid","non-dropping-particle":"","parse-names":false,"suffix":""}],"container-title":"Scientific Reports","id":"ITEM-1","issued":{"date-parts":[["2016"]]},"page":"32607","publisher":"Nature Publishing Group","title":"Projected change in global fisheries revenues under climate change","type":"article-journal","volume":"6"},"uris":["http://www.mendeley.com/documents/?uuid=96c8fd50-e674-4e5d-ab4f-32a40cc3e754"]},{"id":"ITEM-2","itemData":{"DOI":"10.1111/j.1365-2486.2009.01995.x","ISBN":"1354-1013","ISSN":"13541013","abstract":"Previous projection of climate change impacts on global food supply focuses solely on production from terrestrial biomes, ignoring the large contribution of animal protein from marine capture fisheries. Here, we project changes in global catch potential for 1066 species of exploited marine fi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fic Ocean. Among the 20 most important fi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fisheries. The study also provides information that may be useful to evaluate fisheries management options under climate change.","author":[{"dropping-particle":"","family":"Cheung","given":"William W L","non-dropping-particle":"","parse-names":false,"suffix":""},{"dropping-particle":"","family":"Lam","given":"Vicky W. 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Zeller","given":"Dirk","non-dropping-particle":"","parse-names":false,"suffix":""},{"dropping-particle":"","family":"Pauly","given":"Daniel","non-dropping-particle":"","parse-names":false,"suffix":""}],"container-title":"Global Change Biology","id":"ITEM-2","issue":"1","issued":{"date-parts":[["2010"]]},"page":"24-35","title":"Large-scale redistribution of maximum fisheries catch potential in the global ocean under climate change","type":"article-journal","volume":"16"},"uris":["http://www.mendeley.com/documents/?uuid=95c636ba-cf6f-4275-8af3-926213700bcc"]},{"id":"ITEM-3","itemData":{"DOI":"10.1126/science.aag2331","ISBN":"0036-8075","ISSN":"0036-8075","PMID":"28008069","abstract":"This paper uses maximum catch potential and species turnover as climate-risk indicators for fisheries. They project that potential catches will decrease by more than 3 million metric tons per degree Celsius of warming. Species turnover is more than halved when warming is lowered from 3.5˚C to 1.5˚C above the preindustrial level. Regionally, changes in maximum catch potential and species turnover vary across ecosystems, with the biggest risk reduction in the Indo-Pacific and Arctic regions when the Paris Agreement target is achieved. Regional scaling between fisheries impacts and The outputs from 19 Earth system models from CMIP5 under RCPs 2.6 and 8.5 were used to evaluate the relationship between projected warming from 1950 to 2100 and changes in oceanographic variables that drive changes in large marine ecosystems. This showed a near linear relationship between ecosystem drivers at the sea surface (averaged over all large marine ecosystems) and global warming. A Dynamic Bioclimate Envelope model (DBEM) is then used to simulate interactions between changes in ocean conditions, population dynamics, habitat productivity etc. for 892 species of exploited marine fish. Note that the DBEM assumes no evolutionary adaptation to warming, and the impacts of changes in coral reefs or estuaries are not included. High uncertainties in ecosystem driver projections makes interpretation for small-scale and recreational fisheries more difficult. The study also doesn’t consider the effects of ocean acidification and interactions with other drivers (e.g. pollution, socioeconomic development).","author":[{"dropping-particle":"","family":"Cheung","given":"William W L","non-dropping-particle":"","parse-names":false,"suffix":""},{"dropping-particle":"","family":"Reygondeau","given":"Gabriel","non-dropping-particle":"","parse-names":false,"suffix":""}],"container-title":"Science","id":"ITEM-3","issue":"6319","issued":{"date-parts":[["2016"]]},"page":"1-5","title":"Large benefits to marine fisheries of meeting the 1.5°C global warming target","type":"article-journal","volume":"354"},"uris":["http://www.mendeley.com/documents/?uuid=dca41ca0-03e2-4cf5-a3e8-853d1dc3ba72"]}],"mendeley":{"formattedCitation":"(W. W. L. Cheung &lt;i&gt;et al.&lt;/i&gt;, 2010; W. W. L. Cheung &amp; Reygondeau, 2016; Lam &lt;i&gt;et al.&lt;/i&gt;, 2016)","plainTextFormattedCitation":"(W. W. L. Cheung et al., 2010; W. W. L. Cheung &amp; Reygondeau, 2016; Lam et al., 2016)","previouslyFormattedCitation":"(Cheung et al., 2010; Cheung &amp; Reygondeau, 2016; Lam et al., 2016)"},"properties":{"noteIndex":0},"schema":"https://github.com/citation-style-language/schema/raw/master/csl-citation.json"}</w:instrText>
      </w:r>
      <w:r w:rsidRPr="0008241C">
        <w:rPr>
          <w:sz w:val="22"/>
          <w:szCs w:val="22"/>
        </w:rPr>
        <w:fldChar w:fldCharType="separate"/>
      </w:r>
      <w:r w:rsidRPr="0008241C">
        <w:rPr>
          <w:noProof/>
          <w:sz w:val="22"/>
          <w:szCs w:val="22"/>
          <w:lang w:val="en-NZ"/>
        </w:rPr>
        <w:t xml:space="preserve">(W. W. L. Cheung </w:t>
      </w:r>
      <w:r w:rsidRPr="0008241C">
        <w:rPr>
          <w:i/>
          <w:noProof/>
          <w:sz w:val="22"/>
          <w:szCs w:val="22"/>
          <w:lang w:val="en-NZ"/>
        </w:rPr>
        <w:t>et al.</w:t>
      </w:r>
      <w:r w:rsidRPr="0008241C">
        <w:rPr>
          <w:noProof/>
          <w:sz w:val="22"/>
          <w:szCs w:val="22"/>
          <w:lang w:val="en-NZ"/>
        </w:rPr>
        <w:t xml:space="preserve">, 2010; W. W. L. Cheung &amp; Reygondeau, 2016; Lam </w:t>
      </w:r>
      <w:r w:rsidRPr="0008241C">
        <w:rPr>
          <w:i/>
          <w:noProof/>
          <w:sz w:val="22"/>
          <w:szCs w:val="22"/>
          <w:lang w:val="en-NZ"/>
        </w:rPr>
        <w:t>et al.</w:t>
      </w:r>
      <w:r w:rsidRPr="0008241C">
        <w:rPr>
          <w:noProof/>
          <w:sz w:val="22"/>
          <w:szCs w:val="22"/>
          <w:lang w:val="en-NZ"/>
        </w:rPr>
        <w:t>, 2016)</w:t>
      </w:r>
      <w:r w:rsidRPr="0008241C">
        <w:rPr>
          <w:sz w:val="22"/>
          <w:szCs w:val="22"/>
        </w:rPr>
        <w:fldChar w:fldCharType="end"/>
      </w:r>
      <w:r w:rsidRPr="0008241C">
        <w:rPr>
          <w:sz w:val="22"/>
          <w:szCs w:val="22"/>
          <w:lang w:val="en-NZ"/>
        </w:rPr>
        <w:t xml:space="preserve">. </w:t>
      </w:r>
      <w:r w:rsidRPr="0008241C">
        <w:rPr>
          <w:sz w:val="22"/>
          <w:szCs w:val="22"/>
        </w:rPr>
        <w:t xml:space="preserve">Of the limited national assessments carried out, indications also suggest future fisheries losses due to climate change </w:t>
      </w:r>
      <w:r w:rsidRPr="0008241C">
        <w:rPr>
          <w:sz w:val="22"/>
          <w:szCs w:val="22"/>
        </w:rPr>
        <w:fldChar w:fldCharType="begin" w:fldLock="1"/>
      </w:r>
      <w:r w:rsidRPr="0008241C">
        <w:rPr>
          <w:sz w:val="22"/>
          <w:szCs w:val="22"/>
        </w:rPr>
        <w:instrText>ADDIN CSL_CITATION {"citationItems":[{"id":"ITEM-1","itemData":{"DOI":"10.1016/j.gloenvcha.2011.03.009","ISBN":"0959-3780","ISSN":"09593780","abstract":"The extent to which nations and regions can actively shape the future or must passively respond to global forces is a topic of relevance to current discourses on climate change. In Australia, climate change has been identified as the greatest threat to the ecological resilience of the Great Barrier Reef, but is exacerbated by regional and local pressures. We undertook a scenario analysis to explore how two key uncertainties may influence these threats and their impact on the Great Barrier Reef and adjacent catchments in 2100: whether (1) global development and (2) Australian development is defined and pursued primarily in terms of economic growth or broader concepts of human well-being and environmental sustainability, and in turn, how climate change is managed and mitigated. We compared the implications of four scenarios for marine and terrestrial ecosystem services and human well-being. The results suggest that while regional actions can partially offset global inaction on climate change until about mid-century, there are probable threshold levels for marine ecosystems, beyond which the Great Barrier Reef will become a fundamentally different system by 2100 if climate change is not curtailed. Management that can respond to pressures at both global and regional scales will be needed to maintain the full range of ecosystem services. Modest improvements in human well-being appear possible even while ecosystem services decline, but only where regional management is strong. The future of the region depends largely on whether national and regional decision-makers choose to be active future 'makers' or passive future 'takers' in responding to global drivers of change. We conclude by discussing potential avenues for using these scenarios further with the Great Barrier Reef region's stakeholders. © 2011 Elsevier Ltd.","author":[{"dropping-particle":"","family":"Bohensky","given":"Erin","non-dropping-particle":"","parse-names":false,"suffix":""},{"dropping-particle":"","family":"Butler","given":"James R.A.","non-dropping-particle":"","parse-names":false,"suffix":""},{"dropping-particle":"","family":"Costanza","given":"Robert","non-dropping-particle":"","parse-names":false,"suffix":""},{"dropping-particle":"","family":"Bohnet","given":"Iris","non-dropping-particle":"","parse-names":false,"suffix":""},{"dropping-particle":"","family":"Delisle","given":"Aurélie","non-dropping-particle":"","parse-names":false,"suffix":""},{"dropping-particle":"","family":"Fabricius","given":"Katharina","non-dropping-particle":"","parse-names":false,"suffix":""},{"dropping-particle":"","family":"Gooch","given":"Margaret","non-dropping-particle":"","parse-names":false,"suffix":""},{"dropping-particle":"","family":"Kubiszewski","given":"Ida","non-dropping-particle":"","parse-names":false,"suffix":""},{"dropping-particle":"","family":"Lukacs","given":"George","non-dropping-particle":"","parse-names":false,"suffix":""},{"dropping-particle":"","family":"Pert","given":"Petina","non-dropping-particle":"","parse-names":false,"suffix":""},{"dropping-particle":"","family":"Wolanski","given":"Eric","non-dropping-particle":"","parse-names":false,"suffix":""}],"container-title":"Global Environmental Change","id":"ITEM-1","issue":"3","issued":{"date-parts":[["2011"]]},"note":"NULL","page":"876-893","title":"Future makers or future takers? A scenario analysis of climate change and the Great Barrier Reef","type":"article-journal","volume":"21"},"uris":["http://www.mendeley.com/documents/?uuid=c9c236ab-3374-4552-990b-f394dcc2b8cc"]}],"mendeley":{"formattedCitation":"(Bohensky &lt;i&gt;et al.&lt;/i&gt;, 2011)","plainTextFormattedCitation":"(Bohensky et al., 2011)","previouslyFormattedCitation":"(Bohensky et al.,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ohensky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Lam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38/srep32607","ISBN":"2045-2322 (Electronic)\\r2045-2322 (Linking)","ISSN":"2045-2322","PMID":"27600330","abstract":"This paper uses climate-living marine resources simulation models to show that global fisheries revenues could drop by 35% more than the projected decrease in catches by the 2050s under high CO2 emission scenarios. Regionally, the projected increases in fish catch at high latitudes may not translate into revenues because of the increasing dominance of low value fish, and the decrease in catches by these countries’ vessels operating in more severely impacted distant waters. Developing countries with high fisheries dependency are negatively impacted. The greatest negative impact in maximum catch potential was found in tropical regions with EEZs in the Pacific, e.g. -79% in Tuvalu and -70% in Kiribati, both of which are highly dependent on fisheries for food and livelihoods. The impact on maximum revenue potential is particularly great in low HDI countries where the marine resources in their own EEZs are exploited and threatened by distant water fishing (e,g. West Africa), or where fisheries make an important contribution to GDP (e.g. Tuvalu). The results suggest that full-fledged economic analyses of the potential economic effects of climate change on global marine fisheries should be conducted. Methods: the paper applies outputs of coupled Earth System Models (from CMIP5) with Dynamic Bioclimate Envelope Models (DBEM). The DBEM was used to project changes in distributions, abundances and catches by 2050 for each of the 887 marine fish and invertebrate species on a half degree x half degree grid of the ocean under RCPs 2.6 and 8.5. The outputs were then linked to the global marine catch and fisheries economic databases to project the impact on revenues of each coastal country, including catches from fishing in the EEZs and high seas. The effects of different sea food price scenarios were also examined.","author":[{"dropping-particle":"","family":"Lam","given":"Vicky W. Y.","non-dropping-particle":"","parse-names":false,"suffix":""},{"dropping-particle":"","family":"Cheung","given":"William W. L.","non-dropping-particle":"","parse-names":false,"suffix":""},{"dropping-particle":"","family":"Reygondeau","given":"Gabriel","non-dropping-particle":"","parse-names":false,"suffix":""},{"dropping-particle":"","family":"Sumaila","given":"U. Rashid","non-dropping-particle":"","parse-names":false,"suffix":""}],"container-title":"Scientific Reports","id":"ITEM-1","issued":{"date-parts":[["2016"]]},"page":"32607","publisher":"Nature Publishing Group","title":"Projected change in global fisheries revenues under climate change","type":"article-journal","volume":"6"},"suppress-author":1,"uris":["http://www.mendeley.com/documents/?uuid=96c8fd50-e674-4e5d-ab4f-32a40cc3e754"]}],"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using climate-living marine resources models, proposed that the global fisheries revenues could drop by 35</w:t>
      </w:r>
      <w:r w:rsidR="00C934E9">
        <w:rPr>
          <w:sz w:val="22"/>
          <w:szCs w:val="22"/>
        </w:rPr>
        <w:t xml:space="preserve"> per cent</w:t>
      </w:r>
      <w:r w:rsidRPr="0008241C">
        <w:rPr>
          <w:sz w:val="22"/>
          <w:szCs w:val="22"/>
        </w:rPr>
        <w:t xml:space="preserve"> by the 2050 under high CO</w:t>
      </w:r>
      <w:r w:rsidRPr="0008241C">
        <w:rPr>
          <w:sz w:val="22"/>
          <w:szCs w:val="22"/>
          <w:vertAlign w:val="subscript"/>
        </w:rPr>
        <w:t>2</w:t>
      </w:r>
      <w:r w:rsidRPr="0008241C">
        <w:rPr>
          <w:sz w:val="22"/>
          <w:szCs w:val="22"/>
        </w:rPr>
        <w:t xml:space="preserve"> emission scenarios, with developing countries among the most severely affected. The numerous apparent drivers of fisheries decline and coastal habitat loss in the Asia-Pacific region (Section 3.2.4.6, Chapter 3, Chapter 4), indicate a plausible future where many of the fisheries and marine species in some regions of Asia-Pacific could decline considerably in the future under business-as-usual scenarios unless there is a substantial reduction in exploitation rates, perhaps as soon as 2048 (cf. Chapter 3; Chapter 4) </w:t>
      </w:r>
      <w:r w:rsidRPr="0008241C">
        <w:rPr>
          <w:sz w:val="22"/>
          <w:szCs w:val="22"/>
        </w:rPr>
        <w:fldChar w:fldCharType="begin" w:fldLock="1"/>
      </w:r>
      <w:r w:rsidRPr="0008241C">
        <w:rPr>
          <w:sz w:val="22"/>
          <w:szCs w:val="22"/>
        </w:rPr>
        <w:instrText>ADDIN CSL_CITATION {"citationItems":[{"id":"ITEM-1","itemData":{"DOI":"10.1126/science.1173146","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container-title":"Science","id":"ITEM-1","issue":"2009","issued":{"date-parts":[["2009"]]},"title":"Rebuilding Global Fisheries","type":"article-journal","volume":"578"},"uris":["http://www.mendeley.com/documents/?uuid=bd1486ed-976f-4621-bd35-9290d0a477c3","http://www.mendeley.com/documents/?uuid=4c9ace86-358c-44e6-81fc-63e8d0d86d0a"]},{"id":"ITEM-2","itemData":{"DOI":"10.1073/pnas.1520420113","ISSN":"0027-8424","abstract":"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extemdash}the median fishery is in poor health (overfished, with further overfishing occurring), although 32% of fisheries are in good biological, although not necessarily economic, condition. Our business-as-usual scenario projects further divergence and continued collapse for many of the world{\\textquoteright}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Strauss","given":"C Kent","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id":"ITEM-2","issue":"18","issued":{"date-parts":[["2016"]]},"page":"5125-5129","publisher":"National Academy of Sciences","title":"Global fishery prospects under contrasting management regimes","type":"article-journal","volume":"113"},"uris":["http://www.mendeley.com/documents/?uuid=5cffa229-8180-49b7-aa44-25d1d152b8e0"]},{"id":"ITEM-3","itemData":{"DOI":"10.1073/pnas.1604008113","ISSN":"0027-8424","author":[{"dropping-particle":"","family":"Worm","given":"Boris","non-dropping-particle":"","parse-names":false,"suffix":""}],"container-title":"Proceedings of the National Academy of Sciences","id":"ITEM-3","issue":"18","issued":{"date-parts":[["2016"]]},"page":"4895-4897","publisher":"National Academy of Sciences","title":"Averting a global fisheries disaster","type":"article-journal","volume":"113"},"uris":["http://www.mendeley.com/documents/?uuid=e00228b9-671e-4129-98dd-1db7616c8521"]},{"id":"ITEM-4","itemData":{"DOI":"10.1126/science.1132294","ISBN":"1095-9203 (Electronic)\\r0036-8075 (Linking)","ISSN":"00368075","PMID":"17082450","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author":[{"dropping-particle":"","family":"Worm","given":"Boris","non-dropping-particle":"","parse-names":false,"suffix":""},{"dropping-particle":"","family":"Barbier","given":"Edward B.","non-dropping-particle":"","parse-names":false,"suffix":""},{"dropping-particle":"","family":"Beaumont","given":"Nicola","non-dropping-particle":"","parse-names":false,"suffix":""},{"dropping-particle":"","family":"Duffy","given":"J. Emmett","non-dropping-particle":"","parse-names":false,"suffix":""},{"dropping-particle":"","family":"Folke","given":"Carl","non-dropping-particle":"","parse-names":false,"suffix":""},{"dropping-particle":"","family":"Halpern","given":"Benjamin S.","non-dropping-particle":"","parse-names":false,"suffix":""},{"dropping-particle":"","family":"Jackson","given":"Jeremy B. C.","non-dropping-particle":"","parse-names":false,"suffix":""},{"dropping-particle":"","family":"Lotze","given":"Heike K.","non-dropping-particle":"","parse-names":false,"suffix":""},{"dropping-particle":"","family":"Micheli","given":"Fiorenza","non-dropping-particle":"","parse-names":false,"suffix":""},{"dropping-particle":"","family":"Palumbi","given":"Stephen R.","non-dropping-particle":"","parse-names":false,"suffix":""},{"dropping-particle":"","family":"Sala","given":"Enric","non-dropping-particle":"","parse-names":false,"suffix":""},{"dropping-particle":"","family":"Selkoe","given":"Kimberley A.","non-dropping-particle":"","parse-names":false,"suffix":""},{"dropping-particle":"","family":"Stachowicz","given":"John J.","non-dropping-particle":"","parse-names":false,"suffix":""},{"dropping-particle":"","family":"Watson","given":"Reg","non-dropping-particle":"","parse-names":false,"suffix":""}],"container-title":"Science","id":"ITEM-4","issue":"5800","issued":{"date-parts":[["2006"]]},"page":"787-790","title":"Impacts of biodiversity loss on ocean ecosystem services","type":"article-journal","volume":"314"},"uris":["http://www.mendeley.com/documents/?uuid=69101da5-fdff-47bd-abb8-c0e5539aa41c"]}],"mendeley":{"formattedCitation":"(Costello &lt;i&gt;et al.&lt;/i&gt;, 2016; Worm, 2016; Worm &lt;i&gt;et al.&lt;/i&gt;, 2006, 2009)","plainTextFormattedCitation":"(Costello et al., 2016; Worm, 2016; Worm et al., 2006, 2009)","previouslyFormattedCitation":"(Costello et al., 2016; Worm, 2016; Worm et al., 2006,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ostello </w:t>
      </w:r>
      <w:r w:rsidRPr="0008241C">
        <w:rPr>
          <w:i/>
          <w:noProof/>
          <w:sz w:val="22"/>
          <w:szCs w:val="22"/>
        </w:rPr>
        <w:t>et al.</w:t>
      </w:r>
      <w:r w:rsidRPr="0008241C">
        <w:rPr>
          <w:noProof/>
          <w:sz w:val="22"/>
          <w:szCs w:val="22"/>
        </w:rPr>
        <w:t xml:space="preserve">, 2016; Worm, 2016; Worm </w:t>
      </w:r>
      <w:r w:rsidRPr="0008241C">
        <w:rPr>
          <w:i/>
          <w:noProof/>
          <w:sz w:val="22"/>
          <w:szCs w:val="22"/>
        </w:rPr>
        <w:t>et al.</w:t>
      </w:r>
      <w:r w:rsidRPr="0008241C">
        <w:rPr>
          <w:noProof/>
          <w:sz w:val="22"/>
          <w:szCs w:val="22"/>
        </w:rPr>
        <w:t>, 2006, 2009)</w:t>
      </w:r>
      <w:r w:rsidRPr="0008241C">
        <w:rPr>
          <w:sz w:val="22"/>
          <w:szCs w:val="22"/>
        </w:rPr>
        <w:fldChar w:fldCharType="end"/>
      </w:r>
      <w:r w:rsidRPr="0008241C">
        <w:rPr>
          <w:sz w:val="22"/>
          <w:szCs w:val="22"/>
        </w:rPr>
        <w:t xml:space="preserve">. The heterogeneity of fisheries across the Asia-Pacific region and the variation in the rates of exploitation </w:t>
      </w:r>
      <w:r w:rsidRPr="0008241C">
        <w:rPr>
          <w:sz w:val="22"/>
          <w:szCs w:val="22"/>
        </w:rPr>
        <w:lastRenderedPageBreak/>
        <w:t xml:space="preserve">and effective implementation of policies suggest a mixture of approaches is required to avert collapse. Part of the reason for fishery decline in the </w:t>
      </w:r>
      <w:r w:rsidR="0005760A">
        <w:rPr>
          <w:sz w:val="22"/>
          <w:szCs w:val="22"/>
        </w:rPr>
        <w:t>Asia-Pacific</w:t>
      </w:r>
      <w:r w:rsidRPr="0008241C">
        <w:rPr>
          <w:sz w:val="22"/>
          <w:szCs w:val="22"/>
        </w:rPr>
        <w:t xml:space="preserve"> region is due to acceleration in north-south redistribution of fisheries, where efforts to restore depleted fisheries in the developed world displaces fishery exploitation to the developing world, where there are weaker laws and enforcement capacity </w:t>
      </w:r>
      <w:r w:rsidRPr="0008241C">
        <w:rPr>
          <w:sz w:val="22"/>
          <w:szCs w:val="22"/>
        </w:rPr>
        <w:fldChar w:fldCharType="begin" w:fldLock="1"/>
      </w:r>
      <w:r w:rsidRPr="0008241C">
        <w:rPr>
          <w:sz w:val="22"/>
          <w:szCs w:val="22"/>
        </w:rPr>
        <w:instrText>ADDIN CSL_CITATION {"citationItems":[{"id":"ITEM-1","itemData":{"ISBN":"9789251091852","ISSN":"1020-5489","author":[{"dropping-particle":"","family":"FAO","given":"","non-dropping-particle":"","parse-names":false,"suffix":""}],"id":"ITEM-1","issued":{"date-parts":[["2016"]]},"number-of-pages":"200","publisher":"Food and Agriculture Organization of the United Nations","publisher-place":"Rome","title":"The State of World Fisheries and Aquaculture 2016: Contributing to food security and nutrition for all","type":"book"},"uris":["http://www.mendeley.com/documents/?uuid=c88446fd-45e4-4091-9f01-4deb29fd3fab"]},{"id":"ITEM-2","itemData":{"DOI":"10.1126/science.1173146","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container-title":"Science","id":"ITEM-2","issue":"2009","issued":{"date-parts":[["2009"]]},"title":"Rebuilding Global Fisheries","type":"article-journal","volume":"578"},"uris":["http://www.mendeley.com/documents/?uuid=4c9ace86-358c-44e6-81fc-63e8d0d86d0a"]},{"id":"ITEM-3","itemData":{"DOI":"10.1007/s13280-016-0819-0","ISSN":"0044-7447","PMID":"27663231","abstract":"Governance of South China Sea (SCS) fisheries remains weak despite acknowledgement of their widespread overexploitation for the past few decades. This review incorporates unreported fish catches to provide an improved baseline of the current status and societal contribution of SCS marine fisheries, so that the socio-economic and ecological consequences of continued fisheries unsustainability may be understood. Potential fisheries contribution to food and livelihoods include 11–17 million t in fisheries catch and USD 12–22 × 109 in fisheries landed value annually in the 2000s, and close to 3 million jobs. However, overfishing has resulted in biodiversity and habitat loss, and altered ecosystem trophic structures to a ‘fished down’ state. The present situation reiterates the urgency for fisheries policies that simultaneously address multiple political, social, economic, and biological dimensions at regional, national, and local scales. Importantly, improved cooperation between SCS nations, particularly in overcoming territorial disputes, is essential for effective regional fisheries governance.","author":[{"dropping-particle":"","family":"Teh","given":"Louise S. L.","non-dropping-particle":"","parse-names":false,"suffix":""},{"dropping-particle":"","family":"Witter","given":"Allison","non-dropping-particle":"","parse-names":false,"suffix":""},{"dropping-particle":"","family":"Cheung","given":"William W. L.","non-dropping-particle":"","parse-names":false,"suffix":""},{"dropping-particle":"","family":"Sumaila","given":"U. Rashid","non-dropping-particle":"","parse-names":false,"suffix":""},{"dropping-particle":"","family":"Yin","given":"Xueying","non-dropping-particle":"","parse-names":false,"suffix":""}],"container-title":"Ambio","id":"ITEM-3","issue":"1","issued":{"date-parts":[["2017"]]},"page":"57-72","publisher":"Springer Netherlands","title":"What is at stake? Status and threats to South China Sea marine fisheries","type":"article-journal","volume":"46"},"uris":["http://www.mendeley.com/documents/?uuid=b2f8ca55-6373-47a9-a45b-c223d20a3e9a"]}],"mendeley":{"formattedCitation":"(FAO, 2016; Teh &lt;i&gt;et al.&lt;/i&gt;, 2017; Worm &lt;i&gt;et al.&lt;/i&gt;, 2009)","plainTextFormattedCitation":"(FAO, 2016; Teh et al., 2017; Worm et al., 2009)","previouslyFormattedCitation":"(FAO, 2016; Teh et al., 2017; Worm et al., 2009)"},"properties":{"noteIndex":0},"schema":"https://github.com/citation-style-language/schema/raw/master/csl-citation.json"}</w:instrText>
      </w:r>
      <w:r w:rsidRPr="0008241C">
        <w:rPr>
          <w:sz w:val="22"/>
          <w:szCs w:val="22"/>
        </w:rPr>
        <w:fldChar w:fldCharType="separate"/>
      </w:r>
      <w:r w:rsidRPr="0008241C">
        <w:rPr>
          <w:noProof/>
          <w:sz w:val="22"/>
          <w:szCs w:val="22"/>
        </w:rPr>
        <w:t xml:space="preserve">(FAO, 2016; Teh </w:t>
      </w:r>
      <w:r w:rsidRPr="0008241C">
        <w:rPr>
          <w:i/>
          <w:noProof/>
          <w:sz w:val="22"/>
          <w:szCs w:val="22"/>
        </w:rPr>
        <w:t>et al.</w:t>
      </w:r>
      <w:r w:rsidRPr="0008241C">
        <w:rPr>
          <w:noProof/>
          <w:sz w:val="22"/>
          <w:szCs w:val="22"/>
        </w:rPr>
        <w:t xml:space="preserve">, 2017; Worm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 range of  traditional approaches coupled with other regulatory approaches (such as strategic fishing closures, selective fishing gear, and ocean zoning) combined with economic incentives would therefore be required to prevent further depletion and steer fisheries towards a sustainable future </w:t>
      </w:r>
      <w:r w:rsidRPr="0008241C">
        <w:rPr>
          <w:sz w:val="22"/>
          <w:szCs w:val="22"/>
        </w:rPr>
        <w:fldChar w:fldCharType="begin" w:fldLock="1"/>
      </w:r>
      <w:r w:rsidRPr="0008241C">
        <w:rPr>
          <w:sz w:val="22"/>
          <w:szCs w:val="22"/>
        </w:rPr>
        <w:instrText>ADDIN CSL_CITATION {"citationItems":[{"id":"ITEM-1","itemData":{"DOI":"10.1073/pnas.1604008113","ISSN":"0027-8424","author":[{"dropping-particle":"","family":"Worm","given":"Boris","non-dropping-particle":"","parse-names":false,"suffix":""}],"container-title":"Proceedings of the National Academy of Sciences","id":"ITEM-1","issue":"18","issued":{"date-parts":[["2016"]]},"page":"4895-4897","publisher":"National Academy of Sciences","title":"Averting a global fisheries disaster","type":"article-journal","volume":"113"},"uris":["http://www.mendeley.com/documents/?uuid=e00228b9-671e-4129-98dd-1db7616c8521"]},{"id":"ITEM-2","itemData":{"DOI":"10.1126/science.1173146","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container-title":"Science","id":"ITEM-2","issue":"2009","issued":{"date-parts":[["2009"]]},"title":"Rebuilding Global Fisheries","type":"article-journal","volume":"578"},"uris":["http://www.mendeley.com/documents/?uuid=4c9ace86-358c-44e6-81fc-63e8d0d86d0a"]},{"id":"ITEM-3","itemData":{"DOI":"10.1126/science.1229223","ISBN":"0036-8075","ISSN":"0036-8075","PMID":"23287718","author":[{"dropping-particle":"","family":"Costello","given":"Christopher","non-dropping-particle":"","parse-names":false,"suffix":""},{"dropping-particle":"","family":"Ovando","given":"D.","non-dropping-particle":"","parse-names":false,"suffix":""},{"dropping-particle":"","family":"Hilborn","given":"R.","non-dropping-particle":"","parse-names":false,"suffix":""},{"dropping-particle":"","family":"Gaines","given":"S.D.","non-dropping-particle":"","parse-names":false,"suffix":""},{"dropping-particle":"","family":"Deschenes","given":"O.","non-dropping-particle":"","parse-names":false,"suffix":""},{"dropping-particle":"","family":"Lester","given":"S.E.","non-dropping-particle":"","parse-names":false,"suffix":""}],"container-title":"Science","id":"ITEM-3","issue":"october","issued":{"date-parts":[["2012"]]},"page":"517-520","title":"Status and Solutions for the World’s Unassessed Fisheries","type":"article-journal","volume":"338"},"uris":["http://www.mendeley.com/documents/?uuid=7de85294-8ad8-4990-b868-223234dab120"]},{"id":"ITEM-4","itemData":{"DOI":"10.1073/pnas.1520420113","ISSN":"0027-8424","abstract":"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extemdash}the median fishery is in poor health (overfished, with further overfishing occurring), although 32% of fisheries are in good biological, although not necessarily economic, condition. Our business-as-usual scenario projects further divergence and continued collapse for many of the world{\\textquoteright}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Strauss","given":"C Kent","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id":"ITEM-4","issue":"18","issued":{"date-parts":[["2016"]]},"page":"5125-5129","publisher":"National Academy of Sciences","title":"Global fishery prospects under contrasting management regimes","type":"article-journal","volume":"113"},"uris":["http://www.mendeley.com/documents/?uuid=5cffa229-8180-49b7-aa44-25d1d152b8e0"]},{"id":"ITEM-5","itemData":{"ISBN":"9789251091852","ISSN":"1020-5489","author":[{"dropping-particle":"","family":"FAO","given":"","non-dropping-particle":"","parse-names":false,"suffix":""}],"id":"ITEM-5","issued":{"date-parts":[["2016"]]},"number-of-pages":"200","publisher":"Food and Agriculture Organization of the United Nations","publisher-place":"Rome","title":"The State of World Fisheries and Aquaculture 2016: Contributing to food security and nutrition for all","type":"book"},"uris":["http://www.mendeley.com/documents/?uuid=c88446fd-45e4-4091-9f01-4deb29fd3fab"]},{"id":"ITEM-6","itemData":{"DOI":"10.1016/j.fishres.2016.01.008","ISBN":"01657836","ISSN":"01657836","abstract":"Australian and New Zealand fisheries are considered the best managed in the world. Much of this is due to the explicit recognition of the role of incentives in the management of fisheries, and the benefits that can be achieved through the maximisation of economic returns as a key management objective. However, while management of fisheries in Australia is supported through the application of bioeconomic models, these play virtually no role in fisheries management in New Zealand. This discrepancy is a direct result of the differing emphasis on how economic objectives are achieved, with Australia targeting maximum economic yield (MEY) while New Zealand targets maximum sustainable yield. We present case studies from Australia illustrating how bioeconomic models have been developed to support fisheries management and briefly discuss the situation in New Zealand. While economic considerations are important in both countries, we find that the explicit MEY target in Australian Commonwealth managed fisheries has been a key driver for the development and use of bioeconomic models in fisheries management.","author":[{"dropping-particle":"","family":"Pascoe","given":"Sean","non-dropping-particle":"","parse-names":false,"suffix":""},{"dropping-particle":"","family":"Kahui","given":"Viktoria","non-dropping-particle":"","parse-names":false,"suffix":""},{"dropping-particle":"","family":"Hutton","given":"Trevor","non-dropping-particle":"","parse-names":false,"suffix":""},{"dropping-particle":"","family":"Dichmont","given":"Catherine","non-dropping-particle":"","parse-names":false,"suffix":""}],"container-title":"Fisheries Research","id":"ITEM-6","issued":{"date-parts":[["2016"]]},"page":"539-548","publisher":"Elsevier B.V.","title":"Experiences with the use of bioeconomic models in the management of Australian and New Zealand fisheries","type":"article-journal","volume":"183"},"uris":["http://www.mendeley.com/documents/?uuid=75207e62-de11-4175-b720-15fe745bd1c4"]}],"mendeley":{"formattedCitation":"(Costello &lt;i&gt;et al.&lt;/i&gt;, 2012, 2016; FAO, 2016; Pascoe &lt;i&gt;et al.&lt;/i&gt;, 2016; Worm, 2016; Worm &lt;i&gt;et al.&lt;/i&gt;, 2009)","plainTextFormattedCitation":"(Costello et al., 2012, 2016; FAO, 2016; Pascoe et al., 2016; Worm, 2016; Worm et al., 2009)","previouslyFormattedCitation":"(Costello et al., 2012, 2016; FAO, 2016; Pascoe et al., 2016; Worm, 2016; Worm et al.,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ostello </w:t>
      </w:r>
      <w:r w:rsidRPr="0008241C">
        <w:rPr>
          <w:i/>
          <w:noProof/>
          <w:sz w:val="22"/>
          <w:szCs w:val="22"/>
        </w:rPr>
        <w:t>et al.</w:t>
      </w:r>
      <w:r w:rsidRPr="0008241C">
        <w:rPr>
          <w:noProof/>
          <w:sz w:val="22"/>
          <w:szCs w:val="22"/>
        </w:rPr>
        <w:t xml:space="preserve">, 2012, 2016; FAO, 2016; Pascoe </w:t>
      </w:r>
      <w:r w:rsidRPr="0008241C">
        <w:rPr>
          <w:i/>
          <w:noProof/>
          <w:sz w:val="22"/>
          <w:szCs w:val="22"/>
        </w:rPr>
        <w:t>et al.</w:t>
      </w:r>
      <w:r w:rsidRPr="0008241C">
        <w:rPr>
          <w:noProof/>
          <w:sz w:val="22"/>
          <w:szCs w:val="22"/>
        </w:rPr>
        <w:t xml:space="preserve">, 2016; Worm, 2016; Worm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5517E1CD" w14:textId="77777777" w:rsidR="00A01204" w:rsidRPr="0008241C" w:rsidRDefault="00A01204" w:rsidP="00A01204">
      <w:pPr>
        <w:rPr>
          <w:sz w:val="22"/>
          <w:szCs w:val="22"/>
        </w:rPr>
      </w:pPr>
    </w:p>
    <w:p w14:paraId="103E58AE" w14:textId="77777777" w:rsidR="00A01204" w:rsidRPr="0008241C" w:rsidRDefault="00A01204" w:rsidP="00A01204">
      <w:pPr>
        <w:keepNext/>
        <w:keepLines/>
        <w:tabs>
          <w:tab w:val="clear" w:pos="1247"/>
          <w:tab w:val="left" w:pos="700"/>
          <w:tab w:val="left" w:pos="790"/>
        </w:tabs>
        <w:spacing w:before="40"/>
        <w:outlineLvl w:val="1"/>
        <w:rPr>
          <w:b/>
          <w:sz w:val="28"/>
          <w:szCs w:val="26"/>
        </w:rPr>
      </w:pPr>
      <w:bookmarkStart w:id="1550" w:name="_Toc498256258"/>
      <w:bookmarkStart w:id="1551" w:name="_Toc504317333"/>
      <w:bookmarkStart w:id="1552" w:name="_Toc504318026"/>
      <w:bookmarkStart w:id="1553" w:name="_Toc504320460"/>
      <w:bookmarkStart w:id="1554" w:name="_Toc504320683"/>
      <w:bookmarkStart w:id="1555" w:name="_Toc504320907"/>
      <w:bookmarkStart w:id="1556" w:name="_Toc504321372"/>
      <w:bookmarkStart w:id="1557" w:name="_Toc524045978"/>
      <w:r w:rsidRPr="0008241C">
        <w:rPr>
          <w:b/>
          <w:sz w:val="28"/>
          <w:szCs w:val="26"/>
        </w:rPr>
        <w:t xml:space="preserve">5.3 </w:t>
      </w:r>
      <w:r w:rsidRPr="0008241C">
        <w:rPr>
          <w:b/>
          <w:sz w:val="28"/>
          <w:szCs w:val="26"/>
        </w:rPr>
        <w:tab/>
        <w:t xml:space="preserve">Assessment of scenarios and plausible alternative futures of the Asia-Pacific </w:t>
      </w:r>
      <w:bookmarkEnd w:id="1550"/>
      <w:r w:rsidRPr="0008241C">
        <w:rPr>
          <w:b/>
          <w:sz w:val="28"/>
          <w:szCs w:val="26"/>
        </w:rPr>
        <w:t>region</w:t>
      </w:r>
      <w:bookmarkEnd w:id="1551"/>
      <w:bookmarkEnd w:id="1552"/>
      <w:bookmarkEnd w:id="1553"/>
      <w:bookmarkEnd w:id="1554"/>
      <w:bookmarkEnd w:id="1555"/>
      <w:bookmarkEnd w:id="1556"/>
      <w:bookmarkEnd w:id="1557"/>
    </w:p>
    <w:p w14:paraId="42DCD192" w14:textId="77777777" w:rsidR="00A01204" w:rsidRPr="0008241C" w:rsidRDefault="00A01204" w:rsidP="00A01204">
      <w:pPr>
        <w:rPr>
          <w:sz w:val="22"/>
          <w:szCs w:val="22"/>
        </w:rPr>
      </w:pPr>
    </w:p>
    <w:p w14:paraId="2C609705" w14:textId="77777777" w:rsidR="00A01204" w:rsidRPr="0008241C" w:rsidRDefault="00A01204" w:rsidP="00A01204">
      <w:pPr>
        <w:rPr>
          <w:color w:val="000000"/>
          <w:sz w:val="22"/>
          <w:szCs w:val="22"/>
        </w:rPr>
      </w:pPr>
      <w:r w:rsidRPr="0008241C">
        <w:rPr>
          <w:sz w:val="22"/>
          <w:szCs w:val="22"/>
        </w:rPr>
        <w:t xml:space="preserve">The previous section 5.2 identified possible projected futures, broadly portraying the interactions between nature and society under the current trend or without any significant policy/management intervention (the Business-As-Usual scenario). </w:t>
      </w:r>
      <w:r w:rsidRPr="0008241C">
        <w:rPr>
          <w:kern w:val="2"/>
          <w:sz w:val="22"/>
          <w:szCs w:val="22"/>
        </w:rPr>
        <w:t xml:space="preserve">However, these impacts indicate the likely changes in the future biodiversity and ecosystem services but is uncertain due to multitude social, political, economic and environmental factors and responses. In such cases, scenarios are useful to depict the plausible alternative futures based on integrating qualitative story lines and quantitative models, based on likely developmental pathways. </w:t>
      </w:r>
      <w:r w:rsidRPr="0008241C">
        <w:rPr>
          <w:sz w:val="22"/>
          <w:szCs w:val="22"/>
          <w:u w:color="010101"/>
        </w:rPr>
        <w:t xml:space="preserve">This complicated scientific exercise is translated into simple and easily understandable language for the policymaker using various story lines about the future (which can be in qualitative or quantitative). However, as scientific studies do not assume a common scenario or story line, comparisons across the regions can be very difficult and in such situations, archetypes can be used to streamline the information into a set of common compatible scenarios. </w:t>
      </w:r>
      <w:r w:rsidRPr="0008241C">
        <w:rPr>
          <w:color w:val="000000"/>
          <w:sz w:val="22"/>
          <w:szCs w:val="22"/>
        </w:rPr>
        <w:t xml:space="preserve">The methods of scenario building and assessing future changes of BES revolve around depicting plausible futures, and as such, the assumptions for alternative developmental pathways are principally governed by multitude of Social, Technological, Economic Environmental and Political (STEEP) factors </w:t>
      </w:r>
      <w:r w:rsidRPr="0008241C">
        <w:rPr>
          <w:color w:val="000000"/>
          <w:sz w:val="22"/>
          <w:szCs w:val="22"/>
        </w:rPr>
        <w:fldChar w:fldCharType="begin" w:fldLock="1"/>
      </w:r>
      <w:r w:rsidRPr="0008241C">
        <w:rPr>
          <w:color w:val="000000"/>
          <w:sz w:val="22"/>
          <w:szCs w:val="22"/>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uris":["http://www.mendeley.com/documents/?uuid=ebc90d46-9013-4b8b-b17f-cec40abf8cb0"]}],"mendeley":{"formattedCitation":"(Hunt &lt;i&gt;et al.&lt;/i&gt;, 2012)","plainTextFormattedCitation":"(Hunt et al., 2012)","previouslyFormattedCitation":"(Hunt et al., 2012)"},"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Hunt </w:t>
      </w:r>
      <w:r w:rsidRPr="0008241C">
        <w:rPr>
          <w:i/>
          <w:noProof/>
          <w:color w:val="000000"/>
          <w:sz w:val="22"/>
          <w:szCs w:val="22"/>
        </w:rPr>
        <w:t>et al.</w:t>
      </w:r>
      <w:r w:rsidRPr="0008241C">
        <w:rPr>
          <w:noProof/>
          <w:color w:val="000000"/>
          <w:sz w:val="22"/>
          <w:szCs w:val="22"/>
        </w:rPr>
        <w:t>, 2012)</w:t>
      </w:r>
      <w:r w:rsidRPr="0008241C">
        <w:rPr>
          <w:color w:val="000000"/>
          <w:sz w:val="22"/>
          <w:szCs w:val="22"/>
        </w:rPr>
        <w:fldChar w:fldCharType="end"/>
      </w:r>
      <w:r w:rsidRPr="0008241C">
        <w:rPr>
          <w:color w:val="000000"/>
          <w:sz w:val="22"/>
          <w:szCs w:val="22"/>
        </w:rPr>
        <w:t>.</w:t>
      </w:r>
    </w:p>
    <w:p w14:paraId="108E7183" w14:textId="77777777" w:rsidR="00A01204" w:rsidRPr="0008241C" w:rsidRDefault="00A01204" w:rsidP="00A01204">
      <w:pPr>
        <w:rPr>
          <w:color w:val="000000"/>
          <w:sz w:val="22"/>
          <w:szCs w:val="22"/>
        </w:rPr>
      </w:pPr>
    </w:p>
    <w:p w14:paraId="43A56823" w14:textId="77777777" w:rsidR="00A01204" w:rsidRPr="0008241C" w:rsidRDefault="00A01204" w:rsidP="00A01204">
      <w:pPr>
        <w:rPr>
          <w:sz w:val="22"/>
          <w:szCs w:val="22"/>
        </w:rPr>
      </w:pPr>
      <w:r w:rsidRPr="0008241C">
        <w:rPr>
          <w:sz w:val="22"/>
          <w:szCs w:val="22"/>
        </w:rPr>
        <w:t xml:space="preserve">There are several approaches to scenario building, at local, regional or at global scales. While global scale scenarios essentially rely on broad-based assumptions on future trajectories, subregional or local scenarios depict specific assumptions related to their spatial scales. Local scale scenarios are particularly important because they are often scaled-up as the basis of the global or regional scale scenarios and outline multiple factors and constraints that decide the course of future trajectories. Sometimes, these scenarios are developed involving various stakeholders, which could reveal some qualitative information on the validity of depicted future pathways and these can be coupled with quantitative scenarios and models to reveal options for the future (see Box 5.6). </w:t>
      </w:r>
    </w:p>
    <w:p w14:paraId="3B98CD5F" w14:textId="77777777" w:rsidR="00A01204" w:rsidRPr="0008241C" w:rsidRDefault="00A01204" w:rsidP="00A01204">
      <w:pPr>
        <w:rPr>
          <w:sz w:val="22"/>
          <w:szCs w:val="22"/>
        </w:rPr>
      </w:pPr>
    </w:p>
    <w:p w14:paraId="700B9A5D" w14:textId="77777777" w:rsidR="00A01204" w:rsidRPr="0008241C" w:rsidRDefault="00A01204" w:rsidP="00A01204">
      <w:pPr>
        <w:rPr>
          <w:sz w:val="22"/>
          <w:szCs w:val="22"/>
        </w:rPr>
      </w:pPr>
      <w:r w:rsidRPr="0008241C">
        <w:rPr>
          <w:color w:val="000000"/>
          <w:sz w:val="22"/>
          <w:szCs w:val="22"/>
        </w:rPr>
        <w:t>Thus</w:t>
      </w:r>
      <w:r w:rsidRPr="0008241C">
        <w:rPr>
          <w:sz w:val="22"/>
          <w:szCs w:val="22"/>
        </w:rPr>
        <w:t>,</w:t>
      </w:r>
      <w:r w:rsidRPr="0008241C">
        <w:rPr>
          <w:color w:val="000000"/>
          <w:sz w:val="22"/>
          <w:szCs w:val="22"/>
        </w:rPr>
        <w:t xml:space="preserve"> </w:t>
      </w:r>
      <w:r w:rsidRPr="0008241C">
        <w:rPr>
          <w:sz w:val="22"/>
          <w:szCs w:val="22"/>
          <w:u w:color="010101"/>
        </w:rPr>
        <w:t>attempts have been made by different studies to harmonize these various regional and global scenarios to facilitate common understanding (</w:t>
      </w:r>
      <w:r w:rsidRPr="0008241C">
        <w:rPr>
          <w:sz w:val="22"/>
          <w:szCs w:val="22"/>
        </w:rPr>
        <w:t xml:space="preserve">e.g. IPCC SRES scenarios, SSPs, Global Outlook scenarios, GEO3/GEO4 scenarios, and Millennium Ecosystem Assessment scenarios). </w:t>
      </w:r>
      <w:r w:rsidRPr="0008241C">
        <w:rPr>
          <w:color w:val="000000"/>
          <w:sz w:val="22"/>
          <w:szCs w:val="22"/>
        </w:rPr>
        <w:t>However, it is unlikely that a single set of scenarios (or scenario family) can explain all conventional and unconventional uncertainties. Researchers</w:t>
      </w:r>
      <w:r w:rsidRPr="0008241C">
        <w:rPr>
          <w:sz w:val="22"/>
          <w:szCs w:val="22"/>
        </w:rPr>
        <w:t xml:space="preserve"> or </w:t>
      </w:r>
      <w:r w:rsidRPr="0008241C">
        <w:rPr>
          <w:color w:val="000000"/>
          <w:sz w:val="22"/>
          <w:szCs w:val="22"/>
        </w:rPr>
        <w:t xml:space="preserve">institutions mostly contemplate one set of discrete alternative futures based on their purpose-driven storylines, pre-selected drivers and accumulated experiences in future studies </w:t>
      </w:r>
      <w:r w:rsidRPr="0008241C">
        <w:rPr>
          <w:color w:val="000000"/>
          <w:sz w:val="22"/>
          <w:szCs w:val="22"/>
        </w:rPr>
        <w:fldChar w:fldCharType="begin" w:fldLock="1"/>
      </w:r>
      <w:r w:rsidRPr="0008241C">
        <w:rPr>
          <w:color w:val="000000"/>
          <w:sz w:val="22"/>
          <w:szCs w:val="22"/>
        </w:rPr>
        <w:instrText>ADDIN CSL_CITATION {"citationItems":[{"id":"ITEM-1","itemData":{"DOI":"10.1016/J.TECHFORE.2016.06.009","ISSN":"0040-1625","abstract":"We employ tools from the social cognition and cultural theory literatures to explore images, concerns, expectations, and attitudes towards the future among the general public. An online survey of 950 Australian citizens was conducted to identify five distinct views of the future. These myths of the future are ‘social crisis’, ‘eco-crisis’, ‘techno-optimism’, ‘power and economic inequality’, and ‘social transformation’. We discuss how these myths relate to the scenario archetypes as commonly employed in foresight literature. This analysis reveals how psychological and cognitive considerations may contribute to the literature and could be incorporated in the running of foresight exercises. Among the 5 myths, techno-optimism describes beliefs that science and technology are likely to create innovations that can improve our quality of life. It provides a firm anchor between scenario archetypes, myths of the future, and the STEEP (social, technological, economic, environmental, and political) framework, by holding a similar meaning in all three settings. Our analysis also elucidates how attitudes towards technological development are not value-free and are influenced by beliefs regarding how society and the environment should be managed, and to what extent technology itself can be a positive or negative force in this management.","author":[{"dropping-particle":"","family":"Boschetti","given":"Fabio","non-dropping-particle":"","parse-names":false,"suffix":""},{"dropping-particle":"","family":"Price","given":"Jennifer","non-dropping-particle":"","parse-names":false,"suffix":""},{"dropping-particle":"","family":"Walker","given":"Iain","non-dropping-particle":"","parse-names":false,"suffix":""}],"container-title":"Technological Forecasting and Social Change","id":"ITEM-1","issued":{"date-parts":[["2016","10","1"]]},"page":"76-85","publisher":"North-Holland","title":"Myths of the future and scenario archetypes","type":"article-journal","volume":"111"},"uris":["http://www.mendeley.com/documents/?uuid=036d8c27-919e-3720-ab31-db0fc2a9f796"]}],"mendeley":{"formattedCitation":"(Boschetti &lt;i&gt;et al.&lt;/i&gt;, 2016)","manualFormatting":"(Boschetti et al., 2016)","plainTextFormattedCitation":"(Boschetti et al., 2016)","previouslyFormattedCitation":"(Boschetti, Price, &amp; Walker, 2016)"},"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Boschetti </w:t>
      </w:r>
      <w:r w:rsidRPr="0008241C">
        <w:rPr>
          <w:i/>
          <w:noProof/>
          <w:color w:val="000000"/>
          <w:sz w:val="22"/>
          <w:szCs w:val="22"/>
        </w:rPr>
        <w:t>et al</w:t>
      </w:r>
      <w:r w:rsidRPr="0008241C">
        <w:rPr>
          <w:noProof/>
          <w:color w:val="000000"/>
          <w:sz w:val="22"/>
          <w:szCs w:val="22"/>
        </w:rPr>
        <w:t>., 2016)</w:t>
      </w:r>
      <w:r w:rsidRPr="0008241C">
        <w:rPr>
          <w:color w:val="000000"/>
          <w:sz w:val="22"/>
          <w:szCs w:val="22"/>
        </w:rPr>
        <w:fldChar w:fldCharType="end"/>
      </w:r>
      <w:r w:rsidRPr="0008241C">
        <w:rPr>
          <w:color w:val="000000"/>
          <w:sz w:val="22"/>
          <w:szCs w:val="22"/>
        </w:rPr>
        <w:t xml:space="preserve">. These storylines demarcate the area of precise interests within broad spectrum of uncertainties and thus, remain imperative to develop effective </w:t>
      </w:r>
      <w:r w:rsidRPr="0008241C">
        <w:rPr>
          <w:sz w:val="22"/>
          <w:szCs w:val="22"/>
        </w:rPr>
        <w:t>management and policy strategies.</w:t>
      </w:r>
    </w:p>
    <w:p w14:paraId="082DCE5C" w14:textId="77777777" w:rsidR="00A01204" w:rsidRPr="0008241C" w:rsidRDefault="00A01204" w:rsidP="00A01204">
      <w:pPr>
        <w:rPr>
          <w:sz w:val="22"/>
          <w:szCs w:val="22"/>
        </w:rPr>
      </w:pPr>
    </w:p>
    <w:p w14:paraId="60525A8A" w14:textId="77777777" w:rsidR="00A01204" w:rsidRPr="0008241C" w:rsidRDefault="00A01204" w:rsidP="00A01204">
      <w:pPr>
        <w:rPr>
          <w:sz w:val="22"/>
          <w:szCs w:val="22"/>
          <w:u w:color="010101"/>
        </w:rPr>
      </w:pPr>
      <w:r w:rsidRPr="0008241C">
        <w:rPr>
          <w:sz w:val="22"/>
          <w:szCs w:val="22"/>
        </w:rPr>
        <w:t xml:space="preserve">This section attempts to explore the </w:t>
      </w:r>
      <w:r w:rsidRPr="0008241C">
        <w:rPr>
          <w:i/>
          <w:sz w:val="22"/>
          <w:szCs w:val="22"/>
        </w:rPr>
        <w:t>plausible alternative futures</w:t>
      </w:r>
      <w:r w:rsidRPr="0008241C">
        <w:rPr>
          <w:sz w:val="22"/>
          <w:szCs w:val="22"/>
        </w:rPr>
        <w:t xml:space="preserve"> for the Asia-Pacific region, as represented in global, regional and subregional scenario exercises. In this section, we aim to understand the common threads and divergence of assumptions behind different scenarios, outlining the future socio-economic trajectories under multiple spatial and temporal scales as well as their implications for BES and human well-being.</w:t>
      </w:r>
      <w:r w:rsidRPr="0008241C">
        <w:rPr>
          <w:sz w:val="22"/>
          <w:szCs w:val="22"/>
          <w:u w:color="010101"/>
        </w:rPr>
        <w:t xml:space="preserve"> </w:t>
      </w:r>
    </w:p>
    <w:p w14:paraId="52684609" w14:textId="77777777" w:rsidR="00A01204" w:rsidRPr="0008241C" w:rsidRDefault="00A01204" w:rsidP="00A01204">
      <w:pPr>
        <w:rPr>
          <w:sz w:val="22"/>
          <w:szCs w:val="22"/>
          <w:u w:color="010101"/>
        </w:rPr>
      </w:pPr>
    </w:p>
    <w:tbl>
      <w:tblPr>
        <w:tblStyle w:val="TableGrid4"/>
        <w:tblW w:w="0" w:type="auto"/>
        <w:tblLook w:val="04A0" w:firstRow="1" w:lastRow="0" w:firstColumn="1" w:lastColumn="0" w:noHBand="0" w:noVBand="1"/>
      </w:tblPr>
      <w:tblGrid>
        <w:gridCol w:w="9016"/>
      </w:tblGrid>
      <w:tr w:rsidR="00A01204" w:rsidRPr="0008241C" w14:paraId="5C08D6A7" w14:textId="77777777" w:rsidTr="00642B4F">
        <w:tc>
          <w:tcPr>
            <w:tcW w:w="9224" w:type="dxa"/>
            <w:shd w:val="clear" w:color="auto" w:fill="auto"/>
          </w:tcPr>
          <w:p w14:paraId="0553A250"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bookmarkStart w:id="1558" w:name="_Toc498256259"/>
            <w:r w:rsidRPr="0008241C">
              <w:rPr>
                <w:rFonts w:ascii="Times New Roman" w:hAnsi="Times New Roman"/>
                <w:b/>
                <w:kern w:val="2"/>
                <w:lang w:eastAsia="ja-JP"/>
              </w:rPr>
              <w:lastRenderedPageBreak/>
              <w:t xml:space="preserve">Box 5.6 Role of Participatory Scenario building in delivering sustainable future </w:t>
            </w:r>
          </w:p>
          <w:p w14:paraId="74867EC6" w14:textId="77777777" w:rsidR="00A01204" w:rsidRPr="0008241C" w:rsidRDefault="00A01204" w:rsidP="00A01204">
            <w:pPr>
              <w:rPr>
                <w:rFonts w:ascii="Times New Roman" w:hAnsi="Times New Roman"/>
              </w:rPr>
            </w:pPr>
          </w:p>
          <w:p w14:paraId="66BA561B" w14:textId="77777777" w:rsidR="00A01204" w:rsidRPr="0008241C" w:rsidRDefault="00A01204" w:rsidP="00A01204">
            <w:pPr>
              <w:rPr>
                <w:rFonts w:ascii="Times New Roman" w:hAnsi="Times New Roman"/>
              </w:rPr>
            </w:pPr>
            <w:r w:rsidRPr="0008241C">
              <w:rPr>
                <w:rFonts w:ascii="Times New Roman" w:hAnsi="Times New Roman"/>
              </w:rPr>
              <w:t xml:space="preserve">An assessment of the participatory scenarios and models in the Asia-Pacific region demonstrates positive results for BES and human well-being where local people and other stakeholders have been involved in the decision-making process. Regional studies have indicated that incorporating local knowledge and scientific knowledge is essential to support local planning and inclusive decision-making to achieve long-term sustainability </w:t>
            </w:r>
            <w:r w:rsidRPr="0008241C">
              <w:fldChar w:fldCharType="begin" w:fldLock="1"/>
            </w:r>
            <w:r w:rsidRPr="0008241C">
              <w:rPr>
                <w:rFonts w:ascii="Times New Roman" w:hAnsi="Times New Roman"/>
              </w:rPr>
              <w:instrText>ADDIN CSL_CITATION {"citationItems":[{"id":"ITEM-1","itemData":{"DOI":"10.1007/s10584-012-0550-1","ISBN":"0165-0009","ISSN":"01650009","abstract":"Increasing frequency, intensity and duration of severe weather events are posing major challenges to global food security and livelihoods of rural people. Agriculture has evolved through adaptation to local circumstances for thousands of years. Local experience in responding to severe weather conditions, accumulated over generations and centuries, is valuable for developing adaptation options to current climate change. This study aimed to: (i) identify tree species that reduce vulnerability of cropping systems under climate variability; and (ii) develop a method for rapidly assessing vulnerability and exploring strategies of smallholder farmers in rural areas exposed to climate variability. Participatory Rural Appraisal methods in combination with Geographical Information Systems tools and statistical analysis of meteorological data were used to evaluate local vulnerability to climate change and to investigate local adaptation measures in two selected villages in Vietnam, one of the countries most vulnerable to climate change. The low predictability of severe weather events makes food crops, especially grain production, insecure. This study shows that while rice and rain-fed crops suffered over 40 % yield losses in years of extreme drought or flood, tree-based systems and cattle were less affected. 13 tree species performed well under the harsh local climate conditions in home and forest gardens to provide income, food, feed and other environmental benefits. Thus, this research suggests that maintenance and enhancement of locally evolved agroforestry systems, with high resilience and multiple benefits, can contribute to climate change adaptation.","author":[{"dropping-particle":"","family":"Nguyen","given":"Quan","non-dropping-particle":"","parse-names":false,"suffix":""},{"dropping-particle":"","family":"Hoang","given":"Minh Ha","non-dropping-particle":"","parse-names":false,"suffix":""},{"dropping-particle":"","family":"Öborn","given":"Ingrid","non-dropping-particle":"","parse-names":false,"suffix":""},{"dropping-particle":"","family":"Noordwijk","given":"Meine","non-dropping-particle":"van","parse-names":false,"suffix":""}],"container-title":"Climatic Change","id":"ITEM-1","issue":"1-2","issued":{"date-parts":[["2013"]]},"page":"241-257","title":"Multipurpose agroforestry as a climate change resiliency option for farmers: An example of local adaptation in Vietnam","type":"article-journal","volume":"117"},"uris":["http://www.mendeley.com/documents/?uuid=0648e628-de54-49ee-ae14-00d594839f9e"]},{"id":"ITEM-2","itemData":{"DOI":"10.1007/s10980-014-0043-x","ISBN":"1098001400","ISSN":"15729761","abstract":"An essential task of participatory action-research is to help close the policy implementation gap that leads to large discrepancies between policy frameworks and local practices. Too often, official regulations, laws and decrees fail to translate into concrete action on the ground. Loose institutional linkages between research, extension and local communities are often blamed as the main culprits for this gap. In turn, many stakeholders call for enhanced participation as a way to bring together scientists, development practitioners and local communities in negotiating competing claims for natural resources and designing realistic pathways towards sustainable development. Despite such general consensus about the value of participation, the latter cannot be decreed nor imposed. Participation is an emerging quality of collective-action and social-learning processes. In this paper, the experience of participatory land-use planning conducted in Laos serves to illustrate a model of the science-practice-policy interface that was developed to facilitate the interactions between three groups of stakeholders, i.e. scientists, planners and villagers, in designing future landscapes. Emphasis was put on developing an approach that is generic and adaptive enough to be applied nationally while engaging local communities in context-sensitive negotiations. The set of tools and methods developed through action-research contributed to enhanced communication and participation from initial consultation and cooperation stages towards collective decision-making and action. Both the activity of landscape design and the resulting patterns can be improved by incorporating landscape science in strategic multi-stakeholder negotiations. © 2014 Springer Science+Business Media Dordrecht.","author":[{"dropping-particle":"","family":"Castella","given":"Jean Christophe","non-dropping-particle":"","parse-names":false,"suffix":""},{"dropping-particle":"","family":"Bourgoin","given":"Jeremy","non-dropping-particle":"","parse-names":false,"suffix":""},{"dropping-particle":"","family":"Lestrelin","given":"Guillaume","non-dropping-particle":"","parse-names":false,"suffix":""},{"dropping-particle":"","family":"Bouahom","given":"Bounthanom","non-dropping-particle":"","parse-names":false,"suffix":""}],"container-title":"Landscape Ecology","id":"ITEM-2","issue":"6","issued":{"date-parts":[["2014"]]},"page":"1095-1107","title":"A model of the science-practice-policy interface in participatory land-use planning: Lessons from Laos","type":"article-journal","volume":"29"},"uris":["http://www.mendeley.com/documents/?uuid=2658bfc2-cbcd-4220-a695-25a2841fcf3f"]}],"mendeley":{"formattedCitation":"(Castella &lt;i&gt;et al.&lt;/i&gt;, 2014; Nguyen &lt;i&gt;et al.&lt;/i&gt;, 2013)","manualFormatting":"(Castella et al., 2014; Nguyen et al., 2013)","plainTextFormattedCitation":"(Castella et al., 2014; Nguyen et al., 2013)","previouslyFormattedCitation":"(Castella, Bourgoin, Lestrelin, &amp; Bouahom, 2014; Nguyen, Hoang, Öborn, &amp; van Noordwijk, 2013)"},"properties":{"noteIndex":0},"schema":"https://github.com/citation-style-language/schema/raw/master/csl-citation.json"}</w:instrText>
            </w:r>
            <w:r w:rsidRPr="0008241C">
              <w:fldChar w:fldCharType="separate"/>
            </w:r>
            <w:r w:rsidRPr="0008241C">
              <w:rPr>
                <w:rFonts w:ascii="Times New Roman" w:hAnsi="Times New Roman"/>
                <w:noProof/>
              </w:rPr>
              <w:t xml:space="preserve">(Castella </w:t>
            </w:r>
            <w:r w:rsidRPr="0008241C">
              <w:rPr>
                <w:rFonts w:ascii="Times New Roman" w:hAnsi="Times New Roman"/>
                <w:i/>
                <w:noProof/>
              </w:rPr>
              <w:t>et al</w:t>
            </w:r>
            <w:r w:rsidRPr="0008241C">
              <w:rPr>
                <w:rFonts w:ascii="Times New Roman" w:hAnsi="Times New Roman"/>
                <w:noProof/>
              </w:rPr>
              <w:t xml:space="preserve">., 2014; Nguyen </w:t>
            </w:r>
            <w:r w:rsidRPr="0008241C">
              <w:rPr>
                <w:rFonts w:ascii="Times New Roman" w:hAnsi="Times New Roman"/>
                <w:i/>
                <w:noProof/>
              </w:rPr>
              <w:t>et al</w:t>
            </w:r>
            <w:r w:rsidRPr="0008241C">
              <w:rPr>
                <w:rFonts w:ascii="Times New Roman" w:hAnsi="Times New Roman"/>
                <w:noProof/>
              </w:rPr>
              <w:t>., 2013)</w:t>
            </w:r>
            <w:r w:rsidRPr="0008241C">
              <w:fldChar w:fldCharType="end"/>
            </w:r>
            <w:r w:rsidRPr="0008241C">
              <w:rPr>
                <w:rFonts w:ascii="Times New Roman" w:hAnsi="Times New Roman"/>
              </w:rPr>
              <w:t xml:space="preserve">. It was further observed that adequate governance structures and institution that ensure community participation in the decision-making process, women’s empowerment and leadership play an important role in assuring sustainable future. The role of participatory modelling and scenario building exercises remain also critical elucidating information that supports key sustainability issues. Models developed through participatory  involvement with research are particularly useful in this regard and remain imperative to enhance participation, empower stakeholders through knowledge-sharing and increase local-legitimacy and policy salience </w:t>
            </w:r>
            <w:r w:rsidRPr="0008241C">
              <w:fldChar w:fldCharType="begin" w:fldLock="1"/>
            </w:r>
            <w:r w:rsidRPr="0008241C">
              <w:rPr>
                <w:rFonts w:ascii="Times New Roman" w:hAnsi="Times New Roman"/>
              </w:rPr>
              <w:instrText>ADDIN CSL_CITATION {"citationItems":[{"id":"ITEM-1","itemData":{"DOI":"10.1007/s10980-014-0043-x","ISBN":"1098001400","ISSN":"15729761","abstract":"An essential task of participatory action-research is to help close the policy implementation gap that leads to large discrepancies between policy frameworks and local practices. Too often, official regulations, laws and decrees fail to translate into concrete action on the ground. Loose institutional linkages between research, extension and local communities are often blamed as the main culprits for this gap. In turn, many stakeholders call for enhanced participation as a way to bring together scientists, development practitioners and local communities in negotiating competing claims for natural resources and designing realistic pathways towards sustainable development. Despite such general consensus about the value of participation, the latter cannot be decreed nor imposed. Participation is an emerging quality of collective-action and social-learning processes. In this paper, the experience of participatory land-use planning conducted in Laos serves to illustrate a model of the science-practice-policy interface that was developed to facilitate the interactions between three groups of stakeholders, i.e. scientists, planners and villagers, in designing future landscapes. Emphasis was put on developing an approach that is generic and adaptive enough to be applied nationally while engaging local communities in context-sensitive negotiations. The set of tools and methods developed through action-research contributed to enhanced communication and participation from initial consultation and cooperation stages towards collective decision-making and action. Both the activity of landscape design and the resulting patterns can be improved by incorporating landscape science in strategic multi-stakeholder negotiations. © 2014 Springer Science+Business Media Dordrecht.","author":[{"dropping-particle":"","family":"Castella","given":"Jean Christophe","non-dropping-particle":"","parse-names":false,"suffix":""},{"dropping-particle":"","family":"Bourgoin","given":"Jeremy","non-dropping-particle":"","parse-names":false,"suffix":""},{"dropping-particle":"","family":"Lestrelin","given":"Guillaume","non-dropping-particle":"","parse-names":false,"suffix":""},{"dropping-particle":"","family":"Bouahom","given":"Bounthanom","non-dropping-particle":"","parse-names":false,"suffix":""}],"container-title":"Landscape Ecology","id":"ITEM-1","issue":"6","issued":{"date-parts":[["2014"]]},"page":"1095-1107","title":"A model of the science-practice-policy interface in participatory land-use planning: Lessons from Laos","type":"article-journal","volume":"29"},"uris":["http://www.mendeley.com/documents/?uuid=2658bfc2-cbcd-4220-a695-25a2841fcf3f"]}],"mendeley":{"formattedCitation":"(Castella &lt;i&gt;et al.&lt;/i&gt;, 2014)","plainTextFormattedCitation":"(Castella et al., 2014)","previouslyFormattedCitation":"(Castella et al., 2014)"},"properties":{"noteIndex":0},"schema":"https://github.com/citation-style-language/schema/raw/master/csl-citation.json"}</w:instrText>
            </w:r>
            <w:r w:rsidRPr="0008241C">
              <w:fldChar w:fldCharType="separate"/>
            </w:r>
            <w:r w:rsidRPr="0008241C">
              <w:rPr>
                <w:rFonts w:ascii="Times New Roman" w:hAnsi="Times New Roman"/>
                <w:noProof/>
              </w:rPr>
              <w:t xml:space="preserve">(Castella </w:t>
            </w:r>
            <w:r w:rsidRPr="0008241C">
              <w:rPr>
                <w:rFonts w:ascii="Times New Roman" w:hAnsi="Times New Roman"/>
                <w:i/>
                <w:noProof/>
              </w:rPr>
              <w:t>et al.</w:t>
            </w:r>
            <w:r w:rsidRPr="0008241C">
              <w:rPr>
                <w:rFonts w:ascii="Times New Roman" w:hAnsi="Times New Roman"/>
                <w:noProof/>
              </w:rPr>
              <w:t>, 2014)</w:t>
            </w:r>
            <w:r w:rsidRPr="0008241C">
              <w:fldChar w:fldCharType="end"/>
            </w:r>
            <w:r w:rsidRPr="0008241C">
              <w:rPr>
                <w:rFonts w:ascii="Times New Roman" w:hAnsi="Times New Roman"/>
              </w:rPr>
              <w:t xml:space="preserve">. For instance, using participatory models, Richards </w:t>
            </w:r>
            <w:r w:rsidRPr="0008241C">
              <w:rPr>
                <w:rFonts w:ascii="Times New Roman" w:hAnsi="Times New Roman"/>
                <w:i/>
              </w:rPr>
              <w:t>et al</w:t>
            </w:r>
            <w:r w:rsidRPr="0008241C">
              <w:rPr>
                <w:rFonts w:ascii="Times New Roman" w:hAnsi="Times New Roman"/>
              </w:rPr>
              <w:t xml:space="preserve">. </w:t>
            </w:r>
            <w:r w:rsidRPr="0008241C">
              <w:fldChar w:fldCharType="begin" w:fldLock="1"/>
            </w:r>
            <w:r w:rsidRPr="0008241C">
              <w:rPr>
                <w:rFonts w:ascii="Times New Roman" w:hAnsi="Times New Roman"/>
              </w:rPr>
              <w:instrText>ADDIN CSL_CITATION {"citationItems":[{"id":"ITEM-1","itemData":{"DOI":"10.1016/j.ecoser.2017.02.001","ISSN":"22120416","abstract":"People's preferences for different habitat management scenarios determine the way that floodplain habitats are managed, and the ecosystem services that they provide. Making people aware of a greater number of ecosystem services may encourage them to design habitat management that better balances the provision of conflicting services. To investigate the impacts of ecosystem service information on people's preferences for floodplain habitat management options, we manipulated the number of ecosystem services that participants knew about, and the level of detail of the information they were provided with. The preferences of participants differed depending on the number of services that were described. Providing people with ecosystem service information had a quantifiable effect on their preferences among different habitat management options, and increased the variability in preferences between people. These findings are consistent with the theory that ecosystem service information should encourage people to consider a wider range of benefits that nature provides, and this in turn may enable habitat management that better balances trade-offs between different services. Simply describing more ecosystem services to people had no effect on their preferences for management options, suggesting that detailed, empirical data on ecosystem services are required to affect decision making.","author":[{"dropping-particle":"","family":"Richards","given":"Daniel R.","non-dropping-particle":"","parse-names":false,"suffix":""},{"dropping-particle":"","family":"Warren","given":"Philip H.","non-dropping-particle":"","parse-names":false,"suffix":""},{"dropping-particle":"","family":"Maltby","given":"Lorraine","non-dropping-particle":"","parse-names":false,"suffix":""},{"dropping-particle":"","family":"Moggridge","given":"Helen L.","non-dropping-particle":"","parse-names":false,"suffix":""}],"container-title":"Ecosystem Services","id":"ITEM-1","issued":{"date-parts":[["2017"]]},"page":"138-146","publisher":"The Authors","title":"Awareness of greater numbers of ecosystem services affects preferences for floodplain management","type":"article-journal","volume":"24"},"label":"section","suppress-author":1,"uris":["http://www.mendeley.com/documents/?uuid=69b3c9b5-8b1e-4f1b-94f0-7d23fe01ea7c"]}],"mendeley":{"formattedCitation":"(2017)","plainTextFormattedCitation":"(2017)","previouslyFormattedCitation":"(2017)"},"properties":{"noteIndex":0},"schema":"https://github.com/citation-style-language/schema/raw/master/csl-citation.json"}</w:instrText>
            </w:r>
            <w:r w:rsidRPr="0008241C">
              <w:fldChar w:fldCharType="separate"/>
            </w:r>
            <w:r w:rsidRPr="0008241C">
              <w:rPr>
                <w:rFonts w:ascii="Times New Roman" w:hAnsi="Times New Roman"/>
                <w:noProof/>
              </w:rPr>
              <w:t>(2017)</w:t>
            </w:r>
            <w:r w:rsidRPr="0008241C">
              <w:fldChar w:fldCharType="end"/>
            </w:r>
            <w:r w:rsidRPr="0008241C">
              <w:rPr>
                <w:rFonts w:ascii="Times New Roman" w:hAnsi="Times New Roman"/>
              </w:rPr>
              <w:t xml:space="preserve"> demonstrated that providing people with a platform to share more information on ecosystem services should encourage them to consider a wider range of benefits that nature provides, and this in turn, may enable habitat management that better balances trade-offs between different services. Likewise, the application of the ADWIM</w:t>
            </w:r>
            <w:r w:rsidRPr="0008241C">
              <w:rPr>
                <w:rFonts w:ascii="Times New Roman" w:hAnsi="Times New Roman"/>
                <w:sz w:val="24"/>
                <w:szCs w:val="24"/>
              </w:rPr>
              <w:t xml:space="preserve"> (</w:t>
            </w:r>
            <w:r w:rsidRPr="0008241C">
              <w:rPr>
                <w:rFonts w:ascii="Times New Roman" w:hAnsi="Times New Roman"/>
              </w:rPr>
              <w:t xml:space="preserve">Asset Drivers Well-being Interaction Matrix) accounts for multiple stressors on multiple ecosystem goods and services and cross the conceptual boundary between ecosystem services modelling and adaptation planning </w:t>
            </w:r>
            <w:r w:rsidRPr="0008241C">
              <w:fldChar w:fldCharType="begin" w:fldLock="1"/>
            </w:r>
            <w:r w:rsidRPr="0008241C">
              <w:rPr>
                <w:rFonts w:ascii="Times New Roman" w:hAnsi="Times New Roman"/>
              </w:rPr>
              <w:instrText>ADDIN CSL_CITATION {"citationItems":[{"id":"ITEM-1","itemData":{"DOI":"10.1016/j.crm.2015.08.001","ISBN":"2212-0963","ISSN":"22120963","abstract":"Building an effective response for communities to climate change requires decision-support tools that deliver information which stakeholders find relevant for exploring potential short and long-term impacts on livelihoods. Established principles suggest that to successfully communicate scientific information, such tools must be transparent, replicable, relevant, credible, flexible, affordable and unbiased. In data-poor contexts typical of developing countries, they should also be able to integrate stakeholders' knowledge and values, empowering them in the process. We present a participatory tool, the Asset Drivers Well-being Interaction Matrix (ADWIM), which estimates future impacts on ecosystem goods and services (EGS) and communities' well-being through the cumulative effects of system stressors. ADWIM consists of two modelling steps: an expert-informed, cumulative impact assessment for EGS; which is then integrated with a stakeholder-informed EGS valuation process carried out during adaptation planning workshops. We demonstrate the ADWIM process using examples from Nusa Tenggara Barat Province (NTB) in eastern Indonesia. The semi-quantitative results provide an assessment of the relative impacts on EGS and human well-being under the 'Business as Usual' scenario of climate change and human population growth at different scales in NTB, information that is subsequently used for designing adaptation strategies. Based on these experiences, we discuss the relative strengths and weaknesses of ADWIM relative to principles of effective science communication and ecosystem services modelling. ADWIM's apparent attributes as an analysis, decision support and communication tool promote its utility for participatory adaptation planning. We also highlight its relevance as a 'boundary object' to provide learning and reflection about the current and likely future importance of EGS to livelihoods in NTB.","author":[{"dropping-particle":"","family":"Skewes","given":"T. D.","non-dropping-particle":"","parse-names":false,"suffix":""},{"dropping-particle":"","family":"Hunter","given":"C. M.","non-dropping-particle":"","parse-names":false,"suffix":""},{"dropping-particle":"","family":"Butler","given":"J. R.A.","non-dropping-particle":"","parse-names":false,"suffix":""},{"dropping-particle":"","family":"Lyne","given":"V. D.","non-dropping-particle":"","parse-names":false,"suffix":""},{"dropping-particle":"","family":"Suadnya","given":"W.","non-dropping-particle":"","parse-names":false,"suffix":""},{"dropping-particle":"","family":"Wise","given":"R. M.","non-dropping-particle":"","parse-names":false,"suffix":""}],"container-title":"Climate Risk Management","id":"ITEM-1","issued":{"date-parts":[["2016"]]},"page":"69-82","publisher":"Elsevier B.V.","title":"The Asset Drivers, Well-being Interaction Matrix (ADWIM): A participatory tool for estimating future impacts on ecosystem services and livelihoods","type":"article-journal","volume":"12"},"uris":["http://www.mendeley.com/documents/?uuid=8128429c-12f3-4c0b-acc7-3ba07686f727"]}],"mendeley":{"formattedCitation":"(Skewes &lt;i&gt;et al.&lt;/i&gt;, 2016)","plainTextFormattedCitation":"(Skewes et al., 2016)","previouslyFormattedCitation":"(Skewes et al., 2016)"},"properties":{"noteIndex":0},"schema":"https://github.com/citation-style-language/schema/raw/master/csl-citation.json"}</w:instrText>
            </w:r>
            <w:r w:rsidRPr="0008241C">
              <w:fldChar w:fldCharType="separate"/>
            </w:r>
            <w:r w:rsidRPr="0008241C">
              <w:rPr>
                <w:rFonts w:ascii="Times New Roman" w:hAnsi="Times New Roman"/>
                <w:noProof/>
              </w:rPr>
              <w:t xml:space="preserve">(Skewes </w:t>
            </w:r>
            <w:r w:rsidRPr="0008241C">
              <w:rPr>
                <w:rFonts w:ascii="Times New Roman" w:hAnsi="Times New Roman"/>
                <w:i/>
                <w:noProof/>
              </w:rPr>
              <w:t>et al.</w:t>
            </w:r>
            <w:r w:rsidRPr="0008241C">
              <w:rPr>
                <w:rFonts w:ascii="Times New Roman" w:hAnsi="Times New Roman"/>
                <w:noProof/>
              </w:rPr>
              <w:t>, 2016)</w:t>
            </w:r>
            <w:r w:rsidRPr="0008241C">
              <w:fldChar w:fldCharType="end"/>
            </w:r>
            <w:r w:rsidRPr="0008241C">
              <w:rPr>
                <w:rFonts w:ascii="Times New Roman" w:hAnsi="Times New Roman"/>
              </w:rPr>
              <w:t xml:space="preserve">. </w:t>
            </w:r>
          </w:p>
          <w:p w14:paraId="15864478" w14:textId="77777777" w:rsidR="00A01204" w:rsidRPr="0008241C" w:rsidRDefault="00A01204" w:rsidP="00A01204">
            <w:pPr>
              <w:rPr>
                <w:rFonts w:ascii="Times New Roman" w:hAnsi="Times New Roman"/>
              </w:rPr>
            </w:pPr>
          </w:p>
          <w:p w14:paraId="5AFD7055" w14:textId="77777777" w:rsidR="00A01204" w:rsidRPr="0008241C" w:rsidRDefault="00A01204" w:rsidP="00A01204">
            <w:pPr>
              <w:rPr>
                <w:rFonts w:ascii="Times New Roman" w:hAnsi="Times New Roman"/>
              </w:rPr>
            </w:pPr>
            <w:r w:rsidRPr="0008241C">
              <w:rPr>
                <w:rFonts w:ascii="Times New Roman" w:hAnsi="Times New Roman"/>
              </w:rPr>
              <w:t xml:space="preserve">Scenario reviews and discussions could provide a focus for public consultations on park and other management strategies. It has proved to be a useful method for participants to focus on adaptation actions for high priority impacts on important ecosystem goods and services and to learn and reflect about the current and likely future importance of EGS to livelihoods. However, economic benefits from BES are crucial to maintain and sustain local people’s interest in conservation </w:t>
            </w:r>
            <w:r w:rsidRPr="0008241C">
              <w:fldChar w:fldCharType="begin" w:fldLock="1"/>
            </w:r>
            <w:r w:rsidRPr="0008241C">
              <w:rPr>
                <w:rFonts w:ascii="Times New Roman" w:hAnsi="Times New Roman"/>
              </w:rPr>
              <w:instrText>ADDIN CSL_CITATION {"citationItems":[{"id":"ITEM-1","itemData":{"DOI":"10.1016/S0160-7383(98)00104-2","ISBN":"0160-7383","ISSN":"01607383","abstract":"Most of the planning literature dealing with tourism focuses on what should be done in developing this industry at the expense of providing an understanding of what is actually being pursued and what can be done given a destinations local conditions. This study presents a normative model of participatory planning principles, which originates in the Western literature. This model is used to investigate what is actually being done in tourism planning in one developing destination, and examines the local constraints upon many of the principles recommended by researchers. Some of the participatory principles are practiced, but others are not. Local sociocultural and economic conditions are constraints in the principles recommended in the model.","author":[{"dropping-particle":"","family":"Timothy","given":"Dallen J","non-dropping-particle":"","parse-names":false,"suffix":""}],"container-title":"Annals of Tourism Research","id":"ITEM-1","issue":"2","issued":{"date-parts":[["1999"]]},"page":"371-391","title":"Participatory planninga View of Tourism in Indonesia","type":"article-journal","volume":"26"},"uris":["http://www.mendeley.com/documents/?uuid=6b0efea0-e8ed-4a0e-98f0-4f854d36ad5e"]},{"id":"ITEM-2","itemData":{"DOI":"10.1080/21513732.2012.721005","ISBN":"21513732","ISSN":"2151-3732","abstract":"What do different stakeholders think of the changing trends in agricultural practices and related policies? We answer this and related questions with respect to Karnataka, an Indian state showing signs of agrarian distress. Using the participatory impact assessment (PIA) method involving farmers, researchers and voluntary workers, we assess the impact of recent policy-driven farming practices. The land use functions (LUFs) framework, which resembles the ecosystem services framework, was adapted in the PIA to address multidimensional sustainability in agricultural landscapes. During the PIAs, participants ranked LUFs in the order of their perceived importance and projected the impact of different practice–policy scenarios on chosen indicators corresponding to each LUF. Three farming scenarios, namely organic, conventional (chemically intensive) and mixed input practices were assessed for their projected impacts on selected indicators of each LUF. The LUF ranking reveals that while stakeholder priorities vary, they remain contrasting to the common policy focus of profit and productivity maximisation. Farmers value family's health and water access the most and financial services the least as functions of their land. Indicator scoring in the PIA revealed that participants rated organic practices as the most beneficial, conventional scenario as detrimental and the now prevailing mixed inputs scenario as having little impact. [ABSTRACT FROM AUTHOR]","author":[{"dropping-particle":"","family":"Purushothaman","given":"Seema","non-dropping-particle":"","parse-names":false,"suffix":""},{"dropping-particle":"","family":"Patil","given":"Sheetal","non-dropping-particle":"","parse-names":false,"suffix":""},{"dropping-particle":"","family":"Francis","given":"Ierene","non-dropping-particle":"","parse-names":false,"suffix":""},{"dropping-particle":"","family":"König","given":"Hannes J.","non-dropping-particle":"","parse-names":false,"suffix":""},{"dropping-particle":"","family":"Reidsma","given":"Pytrik","non-dropping-particle":"","parse-names":false,"suffix":""},{"dropping-particle":"","family":"Hegde","given":"Seema","non-dropping-particle":"","parse-names":false,"suffix":""}],"container-title":"International Journal of Biodiversity Science, Ecosystem Services &amp; Management","id":"ITEM-2","issue":"1","issued":{"date-parts":[["2013"]]},"page":"2-12","title":"Participatory impact assessment of agricultural practices using the land use functions framework: case study from India","type":"article-journal","volume":"9"},"uris":["http://www.mendeley.com/documents/?uuid=56bb76be-cdb7-44d9-ad0c-794dec309549"]}],"mendeley":{"formattedCitation":"(Purushothaman &lt;i&gt;et al.&lt;/i&gt;, 2013; Timothy, 1999)","plainTextFormattedCitation":"(Purushothaman et al., 2013; Timothy, 1999)","previouslyFormattedCitation":"(Purushothaman et al., 2013; Timothy, 1999)"},"properties":{"noteIndex":0},"schema":"https://github.com/citation-style-language/schema/raw/master/csl-citation.json"}</w:instrText>
            </w:r>
            <w:r w:rsidRPr="0008241C">
              <w:fldChar w:fldCharType="separate"/>
            </w:r>
            <w:r w:rsidRPr="0008241C">
              <w:rPr>
                <w:rFonts w:ascii="Times New Roman" w:hAnsi="Times New Roman"/>
                <w:noProof/>
              </w:rPr>
              <w:t xml:space="preserve">(Purushothaman </w:t>
            </w:r>
            <w:r w:rsidRPr="0008241C">
              <w:rPr>
                <w:rFonts w:ascii="Times New Roman" w:hAnsi="Times New Roman"/>
                <w:i/>
                <w:noProof/>
              </w:rPr>
              <w:t>et al.</w:t>
            </w:r>
            <w:r w:rsidRPr="0008241C">
              <w:rPr>
                <w:rFonts w:ascii="Times New Roman" w:hAnsi="Times New Roman"/>
                <w:noProof/>
              </w:rPr>
              <w:t>, 2013; Timothy, 1999)</w:t>
            </w:r>
            <w:r w:rsidRPr="0008241C">
              <w:fldChar w:fldCharType="end"/>
            </w:r>
            <w:r w:rsidRPr="0008241C">
              <w:rPr>
                <w:rFonts w:ascii="Times New Roman" w:hAnsi="Times New Roman"/>
              </w:rPr>
              <w:t xml:space="preserve">. Despite their profound importance in local ecosystem management, current application of participatory scenario development and analysis are largely absent. In the Western Asia, for example, lack of efforts to address the socio-economic problems and a centralized control with limited public participation are identified as major weaknesses of the spontaneous participation of communities in decision-making process </w:t>
            </w:r>
            <w:r w:rsidRPr="0008241C">
              <w:fldChar w:fldCharType="begin" w:fldLock="1"/>
            </w:r>
            <w:r w:rsidRPr="0008241C">
              <w:rPr>
                <w:rFonts w:ascii="Times New Roman" w:hAnsi="Times New Roman"/>
              </w:rPr>
              <w:instrText>ADDIN CSL_CITATION {"citationItems":[{"id":"ITEM-1","itemData":{"DOI":"10.1007/s00267-012-9895-5","ISBN":"0364-152X","ISSN":"0364152X","PMID":"22797765","abstract":"Since the 1950s, there has been a continuous increase in the number and coverage of protected areas (PAs) in Iran, and in total 253 PAs have been declared that cover 10.12 % of the country's area. This paper reviews literature addressing Iran's PAs, examines what is known about them, highlights the challenges and lessons learned, and identifies areas where more research is needed. The PA system in Iran is criticized because of (1) shortages of manpower, equipment, and financial resources; (2) de jure PAs that are often implemented as de facto reserves; (3) lack of national biodiversity indicators and objective monitoring processes; and (4) limited public participation and conflict between people over PAs. To improve, Iran's PAs system needs to be realistically supported by policies and planning instruments. In addition, the implementation of active management to restore habitat, increase education and awareness, shift practices towards the guidelines of international organizations, build capacity, and improve management and co-management by local communities needs to occur.","author":[{"dropping-particle":"","family":"Kolahi","given":"Mahdi","non-dropping-particle":"","parse-names":false,"suffix":""},{"dropping-particle":"","family":"Sakai","given":"Tetsuro","non-dropping-particle":"","parse-names":false,"suffix":""},{"dropping-particle":"","family":"Moriya","given":"Kazuyuki","non-dropping-particle":"","parse-names":false,"suffix":""},{"dropping-particle":"","family":"Makhdoum","given":"Majid F.","non-dropping-particle":"","parse-names":false,"suffix":""}],"container-title":"Environmental Management","id":"ITEM-1","issue":"4","issued":{"date-parts":[["2012"]]},"page":"750-765","title":"Challenges to the future development of Iran's protected areas system","type":"article-journal","volume":"50"},"uris":["http://www.mendeley.com/documents/?uuid=e60fd9cc-99be-49fc-8a5c-d0cd0579a8e5"]}],"mendeley":{"formattedCitation":"(Kolahi &lt;i&gt;et al.&lt;/i&gt;, 2012)","manualFormatting":"(Kolahi et al., 2012)","plainTextFormattedCitation":"(Kolahi et al., 2012)","previouslyFormattedCitation":"(Kolahi, Sakai, Moriya, &amp; Makhdoum, 2012)"},"properties":{"noteIndex":0},"schema":"https://github.com/citation-style-language/schema/raw/master/csl-citation.json"}</w:instrText>
            </w:r>
            <w:r w:rsidRPr="0008241C">
              <w:fldChar w:fldCharType="separate"/>
            </w:r>
            <w:r w:rsidRPr="0008241C">
              <w:rPr>
                <w:rFonts w:ascii="Times New Roman" w:hAnsi="Times New Roman"/>
                <w:noProof/>
              </w:rPr>
              <w:t xml:space="preserve">(Kolahi </w:t>
            </w:r>
            <w:r w:rsidRPr="0008241C">
              <w:rPr>
                <w:rFonts w:ascii="Times New Roman" w:hAnsi="Times New Roman"/>
                <w:i/>
                <w:noProof/>
              </w:rPr>
              <w:t>et al</w:t>
            </w:r>
            <w:r w:rsidRPr="0008241C">
              <w:rPr>
                <w:rFonts w:ascii="Times New Roman" w:hAnsi="Times New Roman"/>
                <w:noProof/>
              </w:rPr>
              <w:t>., 2012)</w:t>
            </w:r>
            <w:r w:rsidRPr="0008241C">
              <w:fldChar w:fldCharType="end"/>
            </w:r>
            <w:r w:rsidRPr="0008241C">
              <w:rPr>
                <w:rFonts w:ascii="Times New Roman" w:hAnsi="Times New Roman"/>
              </w:rPr>
              <w:t xml:space="preserve">. Developing long term collaboration at various spatial scales is important to develop a common understanding and goal for sustainable use of BES </w:t>
            </w:r>
            <w:r w:rsidRPr="0008241C">
              <w:fldChar w:fldCharType="begin" w:fldLock="1"/>
            </w:r>
            <w:r w:rsidRPr="0008241C">
              <w:rPr>
                <w:rFonts w:ascii="Times New Roman" w:hAnsi="Times New Roman"/>
              </w:rPr>
              <w:instrText>ADDIN CSL_CITATION {"citationItems":[{"id":"ITEM-1","itemData":{"DOI":"10.1659/MRD-JOURNAL-D-09-00084.1","ISBN":"doi: 10.1659/MRD-JOURNAL-D-09-00084.1","ISSN":"0276-4741","abstract":"The planning and sustainable management of complex social-ecological systems (SESs) in high mountain areas such as the Hindu Kush–Karakoram–Himalaya (HKKH) region requires an approach that takes account of both environmental issues and local population needs. The HKKH Partnership Project developed methodologies and tools for systemic planning and management of social-ecological systems at local, regional, and national levels in the HKKH region, with a special focus on 3 protected areas in Nepal, Pakistan, and China. The adopted approach brought together researchers, policy-makers, and managers; it bridged the gap between research and management priorities and enabled communication to address the needs of communities while promoting conservation. Lessons learned are described and conclusions made on appropriate methods for the management of SESs in other regions.","author":[{"dropping-particle":"","family":"Amatya","given":"Laxmi Krishna","non-dropping-particle":"","parse-names":false,"suffix":""},{"dropping-particle":"","family":"Cuccillato","given":"Emanuele","non-dropping-particle":"","parse-names":false,"suffix":""},{"dropping-particle":"","family":"Haack","given":"Barry","non-dropping-particle":"","parse-names":false,"suffix":""},{"dropping-particle":"","family":"Shadie","given":"Peter","non-dropping-particle":"","parse-names":false,"suffix":""},{"dropping-particle":"","family":"Sattar","given":"Nikhat","non-dropping-particle":"","parse-names":false,"suffix":""},{"dropping-particle":"","family":"Bajracharya","given":"Birendra","non-dropping-particle":"","parse-names":false,"suffix":""},{"dropping-particle":"","family":"Shrestha","given":"Basanta","non-dropping-particle":"","parse-names":false,"suffix":""},{"dropping-particle":"","family":"Caroli","given":"Paolo","non-dropping-particle":"","parse-names":false,"suffix":""},{"dropping-particle":"","family":"Panzeri","given":"Daniele","non-dropping-particle":"","parse-names":false,"suffix":""},{"dropping-particle":"","family":"Basani","given":"Marcello","non-dropping-particle":"","parse-names":false,"suffix":""},{"dropping-particle":"","family":"Schommer","given":"Beth","non-dropping-particle":"","parse-names":false,"suffix":""},{"dropping-particle":"","family":"Flury","given":"Bastian","non-dropping-particle":"","parse-names":false,"suffix":""},{"dropping-particle":"","family":"Manfredi","given":"Emanuela Chiara","non-dropping-particle":"","parse-names":false,"suffix":""},{"dropping-particle":"","family":"Salerno","given":"Franco","non-dropping-particle":"","parse-names":false,"suffix":""}],"container-title":"Mountain Research and Development","id":"ITEM-1","issue":"2","issued":{"date-parts":[["2010"]]},"page":"69-79","title":"Improving Communication for Management of Social-ecological Systems in High Mountain Areas","type":"article-journal","volume":"30"},"uris":["http://www.mendeley.com/documents/?uuid=3f82805a-562c-48e0-82f0-8b10d3e319f4"]}],"mendeley":{"formattedCitation":"(Amatya &lt;i&gt;et al.&lt;/i&gt;, 2010)","plainTextFormattedCitation":"(Amatya et al., 2010)","previouslyFormattedCitation":"(Amatya et al., 2010)"},"properties":{"noteIndex":0},"schema":"https://github.com/citation-style-language/schema/raw/master/csl-citation.json"}</w:instrText>
            </w:r>
            <w:r w:rsidRPr="0008241C">
              <w:fldChar w:fldCharType="separate"/>
            </w:r>
            <w:r w:rsidRPr="0008241C">
              <w:rPr>
                <w:rFonts w:ascii="Times New Roman" w:hAnsi="Times New Roman"/>
                <w:noProof/>
              </w:rPr>
              <w:t xml:space="preserve">(Amatya </w:t>
            </w:r>
            <w:r w:rsidRPr="0008241C">
              <w:rPr>
                <w:rFonts w:ascii="Times New Roman" w:hAnsi="Times New Roman"/>
                <w:i/>
                <w:noProof/>
              </w:rPr>
              <w:t>et al.</w:t>
            </w:r>
            <w:r w:rsidRPr="0008241C">
              <w:rPr>
                <w:rFonts w:ascii="Times New Roman" w:hAnsi="Times New Roman"/>
                <w:noProof/>
              </w:rPr>
              <w:t>, 2010)</w:t>
            </w:r>
            <w:r w:rsidRPr="0008241C">
              <w:fldChar w:fldCharType="end"/>
            </w:r>
            <w:r w:rsidRPr="0008241C">
              <w:rPr>
                <w:rFonts w:ascii="Times New Roman" w:hAnsi="Times New Roman"/>
              </w:rPr>
              <w:t>.</w:t>
            </w:r>
          </w:p>
          <w:p w14:paraId="47CB4452" w14:textId="77777777" w:rsidR="00A01204" w:rsidRPr="0008241C" w:rsidRDefault="00A01204" w:rsidP="00A01204">
            <w:pPr>
              <w:rPr>
                <w:rFonts w:ascii="Times New Roman" w:hAnsi="Times New Roman"/>
              </w:rPr>
            </w:pPr>
          </w:p>
        </w:tc>
      </w:tr>
    </w:tbl>
    <w:p w14:paraId="5A1FAED7" w14:textId="0867DBED" w:rsidR="00A01204" w:rsidRDefault="00A01204" w:rsidP="00A01204">
      <w:pPr>
        <w:rPr>
          <w:sz w:val="22"/>
          <w:szCs w:val="22"/>
        </w:rPr>
      </w:pPr>
    </w:p>
    <w:p w14:paraId="136CDA0F" w14:textId="77777777" w:rsidR="00254B17" w:rsidRPr="0008241C" w:rsidRDefault="00254B17" w:rsidP="00A01204">
      <w:pPr>
        <w:rPr>
          <w:sz w:val="22"/>
          <w:szCs w:val="22"/>
        </w:rPr>
      </w:pPr>
    </w:p>
    <w:p w14:paraId="0C8356B5" w14:textId="77777777" w:rsidR="00A01204" w:rsidRPr="0008241C" w:rsidRDefault="00A01204" w:rsidP="00A01204">
      <w:pPr>
        <w:keepNext/>
        <w:tabs>
          <w:tab w:val="clear" w:pos="1247"/>
          <w:tab w:val="left" w:pos="765"/>
        </w:tabs>
        <w:outlineLvl w:val="2"/>
        <w:rPr>
          <w:b/>
          <w:sz w:val="24"/>
          <w:szCs w:val="24"/>
        </w:rPr>
      </w:pPr>
      <w:bookmarkStart w:id="1559" w:name="_Toc504317334"/>
      <w:bookmarkStart w:id="1560" w:name="_Toc504318027"/>
      <w:bookmarkStart w:id="1561" w:name="_Toc504320461"/>
      <w:bookmarkStart w:id="1562" w:name="_Toc504320684"/>
      <w:bookmarkStart w:id="1563" w:name="_Toc504320908"/>
      <w:bookmarkStart w:id="1564" w:name="_Toc504321373"/>
      <w:bookmarkStart w:id="1565" w:name="_Toc524045979"/>
      <w:r w:rsidRPr="0008241C">
        <w:rPr>
          <w:b/>
          <w:sz w:val="24"/>
          <w:szCs w:val="24"/>
        </w:rPr>
        <w:t xml:space="preserve">5.3.1 </w:t>
      </w:r>
      <w:r w:rsidRPr="0008241C">
        <w:rPr>
          <w:b/>
          <w:sz w:val="24"/>
          <w:szCs w:val="24"/>
        </w:rPr>
        <w:tab/>
        <w:t>Methodology for screening of scenario narratives</w:t>
      </w:r>
      <w:bookmarkEnd w:id="1558"/>
      <w:bookmarkEnd w:id="1559"/>
      <w:bookmarkEnd w:id="1560"/>
      <w:bookmarkEnd w:id="1561"/>
      <w:bookmarkEnd w:id="1562"/>
      <w:bookmarkEnd w:id="1563"/>
      <w:bookmarkEnd w:id="1564"/>
      <w:bookmarkEnd w:id="1565"/>
      <w:r w:rsidRPr="0008241C">
        <w:rPr>
          <w:b/>
          <w:sz w:val="24"/>
          <w:szCs w:val="24"/>
        </w:rPr>
        <w:t xml:space="preserve"> </w:t>
      </w:r>
    </w:p>
    <w:p w14:paraId="25A2271C" w14:textId="77777777" w:rsidR="00A01204" w:rsidRPr="0008241C" w:rsidRDefault="00A01204" w:rsidP="00A01204">
      <w:pPr>
        <w:rPr>
          <w:sz w:val="22"/>
          <w:szCs w:val="22"/>
        </w:rPr>
      </w:pPr>
    </w:p>
    <w:p w14:paraId="58C33057" w14:textId="77777777" w:rsidR="00A01204" w:rsidRPr="0008241C" w:rsidRDefault="00A01204" w:rsidP="00A01204">
      <w:pPr>
        <w:rPr>
          <w:sz w:val="22"/>
          <w:szCs w:val="22"/>
        </w:rPr>
      </w:pPr>
      <w:r w:rsidRPr="0008241C">
        <w:rPr>
          <w:sz w:val="22"/>
          <w:szCs w:val="22"/>
        </w:rPr>
        <w:t xml:space="preserve">For this assessment, we apply a ‘Global to Local’ hierarchical screening approach to analyse and identify alternative futures for the region and harmonize them into a set of common agreements. Firstly, we scrutinize the assumptions behind scenarios for the Asia-Pacific region from three global assessment reports: The Global Environmental Outlook (GEO-3)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02"]]},"number-of-pages":"1-34","publisher":"Earthscan Publications Ltd.","publisher-place":"London","title":"Global Environment Outlook 3 (GEO-3) - Past, present and future perspectives","type":"book"},"uris":["http://www.mendeley.com/documents/?uuid=0e1938aa-8e5c-4050-afe9-e66043b67828"]}],"mendeley":{"formattedCitation":"(UNEP, 2002)","plainTextFormattedCitation":"(UNEP, 2002)","previouslyFormattedCitation":"(UNEP, 2002)"},"properties":{"noteIndex":0},"schema":"https://github.com/citation-style-language/schema/raw/master/csl-citation.json"}</w:instrText>
      </w:r>
      <w:r w:rsidRPr="0008241C">
        <w:rPr>
          <w:sz w:val="22"/>
          <w:szCs w:val="22"/>
        </w:rPr>
        <w:fldChar w:fldCharType="separate"/>
      </w:r>
      <w:r w:rsidRPr="0008241C">
        <w:rPr>
          <w:noProof/>
          <w:sz w:val="22"/>
          <w:szCs w:val="22"/>
        </w:rPr>
        <w:t>(UNEP, 2002)</w:t>
      </w:r>
      <w:r w:rsidRPr="0008241C">
        <w:rPr>
          <w:sz w:val="22"/>
          <w:szCs w:val="22"/>
        </w:rPr>
        <w:fldChar w:fldCharType="end"/>
      </w:r>
      <w:r w:rsidRPr="0008241C">
        <w:rPr>
          <w:sz w:val="22"/>
          <w:szCs w:val="22"/>
        </w:rPr>
        <w:t xml:space="preserve">; Global Environmental Outlook (GEO-4) </w:t>
      </w:r>
      <w:r w:rsidRPr="0008241C">
        <w:rPr>
          <w:sz w:val="22"/>
          <w:szCs w:val="22"/>
        </w:rPr>
        <w:fldChar w:fldCharType="begin" w:fldLock="1"/>
      </w:r>
      <w:r w:rsidRPr="0008241C">
        <w:rPr>
          <w:sz w:val="22"/>
          <w:szCs w:val="22"/>
        </w:rPr>
        <w:instrText>ADDIN CSL_CITATION {"citationItems":[{"id":"ITEM-1","itemData":{"DOI":"10.2307/2807995","ISBN":"9789280728361","abstract":"The fourth GEO assesses the current state of the world’s atmosphere, land, water and biodiversity, providing a description of the state of environment, and demonstrating that the environment is essential for improving and sustaining human well-being. It also shows that environmental degradation is diminishing the potential for sustainable development. Policies for action are highlighted to facilitate alternative development paths.","author":[{"dropping-particle":"","family":"UNEP","given":"","non-dropping-particle":"","parse-names":false,"suffix":""}],"container-title":"Environment for development","id":"ITEM-1","issued":{"date-parts":[["2007"]]},"number-of-pages":"3-38","publisher":"United Nations Environment Programme","title":"Global environmental outlook 4","type":"book"},"uris":["http://www.mendeley.com/documents/?uuid=82812475-874a-4e1b-9407-9b297c8451dd"]}],"mendeley":{"formattedCitation":"(UNEP, 2007)","plainTextFormattedCitation":"(UNEP, 2007)","previouslyFormattedCitation":"(UNEP, 2007)"},"properties":{"noteIndex":0},"schema":"https://github.com/citation-style-language/schema/raw/master/csl-citation.json"}</w:instrText>
      </w:r>
      <w:r w:rsidRPr="0008241C">
        <w:rPr>
          <w:sz w:val="22"/>
          <w:szCs w:val="22"/>
        </w:rPr>
        <w:fldChar w:fldCharType="separate"/>
      </w:r>
      <w:r w:rsidRPr="0008241C">
        <w:rPr>
          <w:noProof/>
          <w:sz w:val="22"/>
          <w:szCs w:val="22"/>
        </w:rPr>
        <w:t>(UNEP, 2007)</w:t>
      </w:r>
      <w:r w:rsidRPr="0008241C">
        <w:rPr>
          <w:sz w:val="22"/>
          <w:szCs w:val="22"/>
        </w:rPr>
        <w:fldChar w:fldCharType="end"/>
      </w:r>
      <w:r w:rsidRPr="0008241C">
        <w:rPr>
          <w:sz w:val="22"/>
          <w:szCs w:val="22"/>
        </w:rPr>
        <w:t xml:space="preserve">; and the Millennium Ecosystem Assessment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suppress-author":1,"uris":["http://www.mendeley.com/documents/?uuid=6887e614-ed90-46f3-9571-84e896f4a74e"]}],"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from which we identify</w:t>
      </w:r>
      <w:r w:rsidRPr="0008241C">
        <w:rPr>
          <w:color w:val="000000"/>
          <w:sz w:val="22"/>
          <w:szCs w:val="22"/>
        </w:rPr>
        <w:t xml:space="preserve"> specific considerations for the </w:t>
      </w:r>
      <w:r w:rsidRPr="0008241C">
        <w:rPr>
          <w:sz w:val="22"/>
          <w:szCs w:val="22"/>
        </w:rPr>
        <w:t>Asia-Pacific region</w:t>
      </w:r>
      <w:r w:rsidRPr="0008241C">
        <w:rPr>
          <w:color w:val="000000"/>
          <w:sz w:val="22"/>
          <w:szCs w:val="22"/>
        </w:rPr>
        <w:t xml:space="preserve">, as well as future states of influential drivers (see section 5.3.2.1). This is followed by region-specific scenario depiction from downscaled, back-casted pathways that would essentially meet the key sustainability targets, including energy, climate, food and biodiversity with different sustainability measures such as technology and consumption change (section 5.3.2.2.). These pathways are adopted from PBL </w:t>
      </w:r>
      <w:r w:rsidRPr="0008241C">
        <w:rPr>
          <w:color w:val="000000"/>
          <w:sz w:val="22"/>
          <w:szCs w:val="22"/>
        </w:rPr>
        <w:fldChar w:fldCharType="begin" w:fldLock="1"/>
      </w:r>
      <w:r w:rsidRPr="0008241C">
        <w:rPr>
          <w:color w:val="000000"/>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suppress-author":1,"uris":["http://www.mendeley.com/documents/?uuid=901b709c-6866-3bfa-a180-578e2dda71f9"]},{"id":"ITEM-2","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2","issued":{"date-parts":[["2014"]]},"publisher":"Secretariat of the Convention on Biological Diversity","publisher-place":"Montreal","title":"How sectors can contribute to sustainable use and conservation of biodiversity","type":"book"},"suppress-author":1,"uris":["http://www.mendeley.com/documents/?uuid=42ba1c10-29c9-3b1b-90a2-a49523ff5094"]}],"mendeley":{"formattedCitation":"(2012, 2014)","plainTextFormattedCitation":"(2012, 2014)","previouslyFormattedCitation":"(2012, 2014)"},"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2012, 2014)</w:t>
      </w:r>
      <w:r w:rsidRPr="0008241C">
        <w:rPr>
          <w:color w:val="000000"/>
          <w:sz w:val="22"/>
          <w:szCs w:val="22"/>
        </w:rPr>
        <w:fldChar w:fldCharType="end"/>
      </w:r>
      <w:r w:rsidRPr="0008241C">
        <w:rPr>
          <w:color w:val="000000"/>
          <w:sz w:val="22"/>
          <w:szCs w:val="22"/>
        </w:rPr>
        <w:t xml:space="preserve">, based on Alkemade </w:t>
      </w:r>
      <w:r w:rsidRPr="0008241C">
        <w:rPr>
          <w:i/>
          <w:color w:val="000000"/>
          <w:sz w:val="22"/>
          <w:szCs w:val="22"/>
        </w:rPr>
        <w:t>et al</w:t>
      </w:r>
      <w:r w:rsidRPr="0008241C">
        <w:rPr>
          <w:color w:val="000000"/>
          <w:sz w:val="22"/>
          <w:szCs w:val="22"/>
        </w:rPr>
        <w:t xml:space="preserve">. </w:t>
      </w:r>
      <w:r w:rsidRPr="0008241C">
        <w:rPr>
          <w:color w:val="000000"/>
          <w:sz w:val="22"/>
          <w:szCs w:val="22"/>
        </w:rPr>
        <w:fldChar w:fldCharType="begin" w:fldLock="1"/>
      </w:r>
      <w:r w:rsidRPr="0008241C">
        <w:rPr>
          <w:color w:val="000000"/>
          <w:sz w:val="22"/>
          <w:szCs w:val="22"/>
        </w:rPr>
        <w:instrText>ADDIN CSL_CITATION {"citationItems":[{"id":"ITEM-1","itemData":{"DOI":"10.1007/s10021-009-9229-5","ISSN":"1432-9840","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ITEM-1","issue":"3","issued":{"date-parts":[["2009","4","13"]]},"page":"374-390","publisher":"Springer-Verlag","title":"GLOBIO3: A Framework to Investigate Options for Reducing Global Terrestrial Biodiversity Loss","type":"article-journal","volume":"12"},"suppress-author":1,"uris":["http://www.mendeley.com/documents/?uuid=7865e260-8ace-33ad-a92d-03a998a957d5"]}],"mendeley":{"formattedCitation":"(2009)","plainTextFormattedCitation":"(2009)","previouslyFormattedCitation":"(2009)"},"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2009)</w:t>
      </w:r>
      <w:r w:rsidRPr="0008241C">
        <w:rPr>
          <w:color w:val="000000"/>
          <w:sz w:val="22"/>
          <w:szCs w:val="22"/>
        </w:rPr>
        <w:fldChar w:fldCharType="end"/>
      </w:r>
      <w:r w:rsidRPr="0008241C">
        <w:rPr>
          <w:color w:val="000000"/>
          <w:sz w:val="22"/>
          <w:szCs w:val="22"/>
        </w:rPr>
        <w:t>, and provide subregion-specific, quantitative estimation of future status of BES and influential drivers using the GLOBIO model (</w:t>
      </w:r>
      <w:hyperlink r:id="rId207" w:history="1">
        <w:r w:rsidRPr="0008241C">
          <w:rPr>
            <w:color w:val="0000FF"/>
            <w:sz w:val="22"/>
            <w:szCs w:val="22"/>
            <w:u w:val="single"/>
          </w:rPr>
          <w:t>http://www.globio.info/home</w:t>
        </w:r>
      </w:hyperlink>
      <w:r w:rsidRPr="0008241C">
        <w:rPr>
          <w:sz w:val="22"/>
          <w:szCs w:val="22"/>
        </w:rPr>
        <w:t>)</w:t>
      </w:r>
      <w:r w:rsidRPr="0008241C">
        <w:rPr>
          <w:color w:val="000000"/>
          <w:sz w:val="22"/>
          <w:szCs w:val="22"/>
        </w:rPr>
        <w:t>. Lastly, we conducted a systematic literature search and review of regional and subregional scenario studies, incorporating appropriate peer-reviewed literature and important grey-</w:t>
      </w:r>
      <w:r w:rsidRPr="0008241C">
        <w:rPr>
          <w:sz w:val="22"/>
          <w:szCs w:val="22"/>
        </w:rPr>
        <w:t xml:space="preserve">literature sources (section 5.3.3). The review principally aims to explore scenario assumptions, often portrayed as </w:t>
      </w:r>
      <w:r w:rsidRPr="0008241C">
        <w:rPr>
          <w:sz w:val="22"/>
          <w:szCs w:val="22"/>
        </w:rPr>
        <w:lastRenderedPageBreak/>
        <w:t xml:space="preserve">qualitative storylines, to improve understanding of scenario typology and attributes, subregional characteristics, drivers and, their orientation to the Aichi Targets and Sustainable Development Goals. </w:t>
      </w:r>
    </w:p>
    <w:p w14:paraId="53226B45" w14:textId="77777777" w:rsidR="00A01204" w:rsidRPr="0008241C" w:rsidRDefault="00A01204" w:rsidP="00A01204">
      <w:pPr>
        <w:rPr>
          <w:sz w:val="22"/>
          <w:szCs w:val="22"/>
        </w:rPr>
      </w:pPr>
    </w:p>
    <w:p w14:paraId="6A7A24F5" w14:textId="77777777" w:rsidR="00A01204" w:rsidRPr="0008241C" w:rsidRDefault="00A01204" w:rsidP="00A01204">
      <w:pPr>
        <w:keepNext/>
        <w:tabs>
          <w:tab w:val="clear" w:pos="1247"/>
          <w:tab w:val="left" w:pos="765"/>
        </w:tabs>
        <w:outlineLvl w:val="2"/>
        <w:rPr>
          <w:b/>
          <w:sz w:val="24"/>
          <w:szCs w:val="24"/>
        </w:rPr>
      </w:pPr>
      <w:bookmarkStart w:id="1566" w:name="_Toc498256260"/>
      <w:bookmarkStart w:id="1567" w:name="_Toc504317335"/>
      <w:bookmarkStart w:id="1568" w:name="_Toc504318028"/>
      <w:bookmarkStart w:id="1569" w:name="_Toc504320462"/>
      <w:bookmarkStart w:id="1570" w:name="_Toc504320685"/>
      <w:bookmarkStart w:id="1571" w:name="_Toc504320909"/>
      <w:bookmarkStart w:id="1572" w:name="_Toc504321374"/>
      <w:bookmarkStart w:id="1573" w:name="_Toc524045980"/>
      <w:r w:rsidRPr="0008241C">
        <w:rPr>
          <w:b/>
          <w:sz w:val="24"/>
          <w:szCs w:val="24"/>
        </w:rPr>
        <w:t xml:space="preserve">5.3.2 </w:t>
      </w:r>
      <w:r w:rsidRPr="0008241C">
        <w:rPr>
          <w:b/>
          <w:sz w:val="24"/>
          <w:szCs w:val="24"/>
        </w:rPr>
        <w:tab/>
        <w:t>Assessment of scenarios from global and regional assessment reports</w:t>
      </w:r>
      <w:bookmarkEnd w:id="1566"/>
      <w:bookmarkEnd w:id="1567"/>
      <w:bookmarkEnd w:id="1568"/>
      <w:bookmarkEnd w:id="1569"/>
      <w:bookmarkEnd w:id="1570"/>
      <w:bookmarkEnd w:id="1571"/>
      <w:bookmarkEnd w:id="1572"/>
      <w:bookmarkEnd w:id="1573"/>
    </w:p>
    <w:p w14:paraId="6AE8C49C" w14:textId="77777777" w:rsidR="00A01204" w:rsidRPr="0008241C" w:rsidRDefault="00A01204" w:rsidP="00A01204">
      <w:pPr>
        <w:rPr>
          <w:sz w:val="22"/>
          <w:szCs w:val="22"/>
        </w:rPr>
      </w:pPr>
    </w:p>
    <w:p w14:paraId="7ECB8D4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74" w:name="_Toc504317336"/>
      <w:bookmarkStart w:id="1575" w:name="_Toc504318029"/>
      <w:bookmarkStart w:id="1576" w:name="_Toc504321375"/>
      <w:r w:rsidRPr="0008241C">
        <w:rPr>
          <w:b/>
          <w:sz w:val="22"/>
          <w:szCs w:val="24"/>
        </w:rPr>
        <w:t>5.3.2.1</w:t>
      </w:r>
      <w:r w:rsidRPr="0008241C">
        <w:rPr>
          <w:b/>
          <w:sz w:val="22"/>
          <w:szCs w:val="24"/>
        </w:rPr>
        <w:tab/>
        <w:t xml:space="preserve"> Implications of existing global assessments on the future of the Asia-Pacific region</w:t>
      </w:r>
      <w:bookmarkEnd w:id="1574"/>
      <w:bookmarkEnd w:id="1575"/>
      <w:bookmarkEnd w:id="1576"/>
    </w:p>
    <w:p w14:paraId="61F8D442" w14:textId="77777777" w:rsidR="00A01204" w:rsidRPr="0008241C" w:rsidRDefault="00A01204" w:rsidP="00A01204">
      <w:pPr>
        <w:rPr>
          <w:sz w:val="22"/>
          <w:szCs w:val="22"/>
          <w:lang w:eastAsia="en-GB"/>
        </w:rPr>
      </w:pPr>
    </w:p>
    <w:p w14:paraId="21F3C99C" w14:textId="77777777" w:rsidR="00A01204" w:rsidRPr="0008241C" w:rsidRDefault="00A01204" w:rsidP="00A01204">
      <w:pPr>
        <w:rPr>
          <w:sz w:val="22"/>
          <w:szCs w:val="22"/>
        </w:rPr>
      </w:pPr>
      <w:r w:rsidRPr="0008241C">
        <w:rPr>
          <w:sz w:val="22"/>
          <w:szCs w:val="22"/>
        </w:rPr>
        <w:t xml:space="preserve">Global assessments predominantly depict a set of exploratory scenarios (i.e., how the future might emerge) and outline broad-based assumptions on influential drivers. </w:t>
      </w:r>
    </w:p>
    <w:p w14:paraId="208A3326" w14:textId="77777777" w:rsidR="00A01204" w:rsidRPr="0008241C" w:rsidRDefault="00A01204" w:rsidP="00A01204">
      <w:pPr>
        <w:rPr>
          <w:sz w:val="22"/>
          <w:szCs w:val="22"/>
        </w:rPr>
      </w:pPr>
    </w:p>
    <w:p w14:paraId="70D90B99" w14:textId="77777777" w:rsidR="00A01204" w:rsidRPr="0008241C" w:rsidRDefault="00A01204" w:rsidP="00A01204">
      <w:pPr>
        <w:rPr>
          <w:sz w:val="22"/>
          <w:szCs w:val="22"/>
        </w:rPr>
      </w:pPr>
      <w:r w:rsidRPr="0008241C">
        <w:rPr>
          <w:sz w:val="22"/>
          <w:szCs w:val="22"/>
        </w:rPr>
        <w:t xml:space="preserve">The GEO-3 was among the first UNEP report to introduce scenarios to depict future uncertainties, utilizing four scenario archetypes and projecting changes up to 2032. These archetypes were derived from Global Scenario Group scenarios - a set of scenario narratives developed in 1995 by the Stockholm Environmental Institute </w:t>
      </w:r>
      <w:r w:rsidRPr="0008241C">
        <w:rPr>
          <w:sz w:val="22"/>
          <w:szCs w:val="22"/>
        </w:rPr>
        <w:fldChar w:fldCharType="begin" w:fldLock="1"/>
      </w:r>
      <w:r w:rsidRPr="0008241C">
        <w:rPr>
          <w:sz w:val="22"/>
          <w:szCs w:val="22"/>
        </w:rPr>
        <w:instrText>ADDIN CSL_CITATION {"citationItems":[{"id":"ITEM-1","itemData":{"ISBN":"0-9712418-1-3","author":[{"dropping-particle":"","family":"Raskin","given":"Paul","non-dropping-particle":"","parse-names":false,"suffix":""},{"dropping-particle":"","family":"Banuri","given":"Tariq","non-dropping-particle":"","parse-names":false,"suffix":""},{"dropping-particle":"","family":"Gallopín","given":"Gilberto","non-dropping-particle":"","parse-names":false,"suffix":""},{"dropping-particle":"","family":"Gutman","given":"Pablo","non-dropping-particle":"","parse-names":false,"suffix":""},{"dropping-particle":"","family":"Hammond","given":"Al","non-dropping-particle":"","parse-names":false,"suffix":""},{"dropping-particle":"","family":"Kates","given":"Robert","non-dropping-particle":"","parse-names":false,"suffix":""},{"dropping-particle":"","family":"Swart","given":"Rob","non-dropping-particle":"","parse-names":false,"suffix":""}],"id":"ITEM-1","issued":{"date-parts":[["2002"]]},"number-of-pages":"111","publisher":"Stockholm Environment Institute. Tellus Institute","publisher-place":"Boston","title":"Great Transition: The promise and lure of the times ahead. A report of the Global Scenario Group.","type":"book"},"uris":["http://www.mendeley.com/documents/?uuid=dcdbe403-b5b5-3b19-b216-ed3b3c5075b8"]}],"mendeley":{"formattedCitation":"(P. Raskin &lt;i&gt;et al.&lt;/i&gt;, 2002)","plainTextFormattedCitation":"(P. Raskin et al., 2002)","previouslyFormattedCitation":"(P. Raskin et al., 2002)"},"properties":{"noteIndex":0},"schema":"https://github.com/citation-style-language/schema/raw/master/csl-citation.json"}</w:instrText>
      </w:r>
      <w:r w:rsidRPr="0008241C">
        <w:rPr>
          <w:sz w:val="22"/>
          <w:szCs w:val="22"/>
        </w:rPr>
        <w:fldChar w:fldCharType="separate"/>
      </w:r>
      <w:r w:rsidRPr="0008241C">
        <w:rPr>
          <w:noProof/>
          <w:sz w:val="22"/>
          <w:szCs w:val="22"/>
        </w:rPr>
        <w:t xml:space="preserve">(P. Raskin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GEO-3 named four of its scenarios as </w:t>
      </w:r>
      <w:r w:rsidRPr="0008241C">
        <w:rPr>
          <w:b/>
          <w:i/>
          <w:sz w:val="22"/>
          <w:szCs w:val="22"/>
        </w:rPr>
        <w:t>‘</w:t>
      </w:r>
      <w:r w:rsidRPr="0008241C">
        <w:rPr>
          <w:b/>
          <w:bCs/>
          <w:i/>
          <w:iCs/>
          <w:sz w:val="22"/>
          <w:szCs w:val="22"/>
        </w:rPr>
        <w:t>Markets First’, ‘Policy First’, ‘Security First’</w:t>
      </w:r>
      <w:r w:rsidRPr="0008241C">
        <w:rPr>
          <w:b/>
          <w:i/>
          <w:sz w:val="22"/>
          <w:szCs w:val="22"/>
        </w:rPr>
        <w:t xml:space="preserve"> and ‘</w:t>
      </w:r>
      <w:r w:rsidRPr="0008241C">
        <w:rPr>
          <w:b/>
          <w:bCs/>
          <w:i/>
          <w:iCs/>
          <w:sz w:val="22"/>
          <w:szCs w:val="22"/>
        </w:rPr>
        <w:t>Sustainability First’</w:t>
      </w:r>
      <w:r w:rsidRPr="0008241C">
        <w:rPr>
          <w:sz w:val="22"/>
          <w:szCs w:val="22"/>
        </w:rPr>
        <w:t xml:space="preserve">, depending on the dominant drivers under which future emerges. For instance, in ‘Markets First’, market forces and free-trade dominate over social, political agendas and facilitates globalization with lesser consideration for environment. ‘Policy First’, on the other hand, outlines the emergence of appropriate policies, such as carbon taxes and investments in non-fossil-fuel energy sources, and in general, shows better consideration for environment. ‘Security First’ portrays a heavily fragmented world with high inequality as wealthier groups seek self-protection. Lastly, ‘Sustainability First’ relies on behavioural changes, supported by equitable values and institutions that drives environmental sustainability </w:t>
      </w:r>
      <w:r w:rsidRPr="0008241C">
        <w:rPr>
          <w:sz w:val="22"/>
          <w:szCs w:val="22"/>
        </w:rPr>
        <w:fldChar w:fldCharType="begin" w:fldLock="1"/>
      </w:r>
      <w:r w:rsidRPr="0008241C">
        <w:rPr>
          <w:sz w:val="22"/>
          <w:szCs w:val="22"/>
        </w:rPr>
        <w:instrText>ADDIN CSL_CITATION {"citationItems":[{"id":"ITEM-1","itemData":{"author":[{"dropping-particle":"","family":"UNEP","given":"","non-dropping-particle":"","parse-names":false,"suffix":""}],"id":"ITEM-1","issued":{"date-parts":[["2002"]]},"number-of-pages":"1-34","publisher":"Earthscan Publications Ltd.","publisher-place":"London","title":"Global Environment Outlook 3 (GEO-3) - Past, present and future perspectives","type":"book"},"uris":["http://www.mendeley.com/documents/?uuid=0e1938aa-8e5c-4050-afe9-e66043b67828"]}],"mendeley":{"formattedCitation":"(UNEP, 2002)","plainTextFormattedCitation":"(UNEP, 2002)","previouslyFormattedCitation":"(UNEP, 2002)"},"properties":{"noteIndex":0},"schema":"https://github.com/citation-style-language/schema/raw/master/csl-citation.json"}</w:instrText>
      </w:r>
      <w:r w:rsidRPr="0008241C">
        <w:rPr>
          <w:sz w:val="22"/>
          <w:szCs w:val="22"/>
        </w:rPr>
        <w:fldChar w:fldCharType="separate"/>
      </w:r>
      <w:r w:rsidRPr="0008241C">
        <w:rPr>
          <w:noProof/>
          <w:sz w:val="22"/>
          <w:szCs w:val="22"/>
        </w:rPr>
        <w:t>(UNEP, 2002)</w:t>
      </w:r>
      <w:r w:rsidRPr="0008241C">
        <w:rPr>
          <w:sz w:val="22"/>
          <w:szCs w:val="22"/>
        </w:rPr>
        <w:fldChar w:fldCharType="end"/>
      </w:r>
      <w:r w:rsidRPr="0008241C">
        <w:rPr>
          <w:sz w:val="22"/>
          <w:szCs w:val="22"/>
        </w:rPr>
        <w:t xml:space="preserve">. These pathways were retained in the later GEO-4, which were used for thematic modelling to depict the future status of BES </w:t>
      </w:r>
      <w:r w:rsidRPr="0008241C">
        <w:rPr>
          <w:sz w:val="22"/>
          <w:szCs w:val="22"/>
        </w:rPr>
        <w:fldChar w:fldCharType="begin" w:fldLock="1"/>
      </w:r>
      <w:r w:rsidRPr="0008241C">
        <w:rPr>
          <w:sz w:val="22"/>
          <w:szCs w:val="22"/>
        </w:rPr>
        <w:instrText>ADDIN CSL_CITATION {"citationItems":[{"id":"ITEM-1","itemData":{"DOI":"10.2307/2807995","ISBN":"9789280728361","abstract":"The fourth GEO assesses the current state of the world’s atmosphere, land, water and biodiversity, providing a description of the state of environment, and demonstrating that the environment is essential for improving and sustaining human well-being. It also shows that environmental degradation is diminishing the potential for sustainable development. Policies for action are highlighted to facilitate alternative development paths.","author":[{"dropping-particle":"","family":"UNEP","given":"","non-dropping-particle":"","parse-names":false,"suffix":""}],"container-title":"Environment for development","id":"ITEM-1","issued":{"date-parts":[["2007"]]},"number-of-pages":"3-38","publisher":"United Nations Environment Programme","title":"Global environmental outlook 4","type":"book"},"uris":["http://www.mendeley.com/documents/?uuid=82812475-874a-4e1b-9407-9b297c8451dd"]}],"mendeley":{"formattedCitation":"(UNEP, 2007)","plainTextFormattedCitation":"(UNEP, 2007)","previouslyFormattedCitation":"(UNEP, 2007)"},"properties":{"noteIndex":0},"schema":"https://github.com/citation-style-language/schema/raw/master/csl-citation.json"}</w:instrText>
      </w:r>
      <w:r w:rsidRPr="0008241C">
        <w:rPr>
          <w:sz w:val="22"/>
          <w:szCs w:val="22"/>
        </w:rPr>
        <w:fldChar w:fldCharType="separate"/>
      </w:r>
      <w:r w:rsidRPr="0008241C">
        <w:rPr>
          <w:noProof/>
          <w:sz w:val="22"/>
          <w:szCs w:val="22"/>
        </w:rPr>
        <w:t>(UNEP, 2007)</w:t>
      </w:r>
      <w:r w:rsidRPr="0008241C">
        <w:rPr>
          <w:sz w:val="22"/>
          <w:szCs w:val="22"/>
        </w:rPr>
        <w:fldChar w:fldCharType="end"/>
      </w:r>
      <w:r w:rsidRPr="0008241C">
        <w:rPr>
          <w:sz w:val="22"/>
          <w:szCs w:val="22"/>
        </w:rPr>
        <w:t xml:space="preserve">. GEO-4 provided specific and quantitative information of future for the Asia-Pacific region, up to 2050, although geographical boundaries differed slightly to this assessment. The future pathways of scenario analyses for the Asia-Pacific region under the four scenarios outlined in GEO-3 and GEO-4 reveal important distinctions and similarities between these plausible futures (Table 5.2). </w:t>
      </w:r>
    </w:p>
    <w:p w14:paraId="519EE1C5" w14:textId="69AE4EBD" w:rsidR="00A01204" w:rsidRDefault="00A01204" w:rsidP="00A01204">
      <w:pPr>
        <w:rPr>
          <w:sz w:val="22"/>
          <w:szCs w:val="22"/>
        </w:rPr>
      </w:pPr>
    </w:p>
    <w:p w14:paraId="5F0F984D" w14:textId="77777777" w:rsidR="00F26911" w:rsidRPr="0008241C" w:rsidRDefault="00F26911" w:rsidP="00A01204">
      <w:pPr>
        <w:rPr>
          <w:sz w:val="22"/>
          <w:szCs w:val="22"/>
        </w:rPr>
      </w:pPr>
    </w:p>
    <w:p w14:paraId="57481FB4" w14:textId="77777777" w:rsidR="00A01204" w:rsidRPr="0008241C" w:rsidRDefault="00A01204" w:rsidP="00A01204">
      <w:pPr>
        <w:rPr>
          <w:sz w:val="22"/>
          <w:szCs w:val="22"/>
        </w:rPr>
      </w:pPr>
      <w:r w:rsidRPr="0008241C">
        <w:rPr>
          <w:b/>
          <w:sz w:val="22"/>
          <w:szCs w:val="22"/>
        </w:rPr>
        <w:t>Table 5.2. Plausible alternative futures and their regional consequences under the GEO scenarios.</w:t>
      </w:r>
    </w:p>
    <w:tbl>
      <w:tblPr>
        <w:tblStyle w:val="TableGrid4"/>
        <w:tblW w:w="0" w:type="auto"/>
        <w:tblLook w:val="04A0" w:firstRow="1" w:lastRow="0" w:firstColumn="1" w:lastColumn="0" w:noHBand="0" w:noVBand="1"/>
      </w:tblPr>
      <w:tblGrid>
        <w:gridCol w:w="1879"/>
        <w:gridCol w:w="1811"/>
        <w:gridCol w:w="1731"/>
        <w:gridCol w:w="1819"/>
        <w:gridCol w:w="40"/>
        <w:gridCol w:w="1746"/>
      </w:tblGrid>
      <w:tr w:rsidR="00A01204" w:rsidRPr="0008241C" w14:paraId="128B5533" w14:textId="77777777" w:rsidTr="00642B4F">
        <w:tc>
          <w:tcPr>
            <w:tcW w:w="1727" w:type="dxa"/>
            <w:tcBorders>
              <w:top w:val="nil"/>
              <w:left w:val="nil"/>
              <w:bottom w:val="nil"/>
              <w:right w:val="nil"/>
            </w:tcBorders>
          </w:tcPr>
          <w:p w14:paraId="04F50DC4" w14:textId="77777777" w:rsidR="00A01204" w:rsidRPr="0008241C" w:rsidRDefault="00A01204" w:rsidP="00A01204">
            <w:pPr>
              <w:spacing w:line="220" w:lineRule="exact"/>
              <w:rPr>
                <w:rFonts w:ascii="Times New Roman" w:hAnsi="Times New Roman"/>
              </w:rPr>
            </w:pPr>
          </w:p>
        </w:tc>
        <w:tc>
          <w:tcPr>
            <w:tcW w:w="1855" w:type="dxa"/>
            <w:tcBorders>
              <w:top w:val="nil"/>
              <w:left w:val="nil"/>
              <w:bottom w:val="single" w:sz="4" w:space="0" w:color="auto"/>
              <w:right w:val="nil"/>
            </w:tcBorders>
          </w:tcPr>
          <w:p w14:paraId="481DD5B8" w14:textId="77777777" w:rsidR="00A01204" w:rsidRPr="0008241C" w:rsidRDefault="00A01204" w:rsidP="00A01204">
            <w:pPr>
              <w:spacing w:line="220" w:lineRule="exact"/>
              <w:rPr>
                <w:rFonts w:ascii="Times New Roman" w:hAnsi="Times New Roman"/>
              </w:rPr>
            </w:pPr>
            <w:r w:rsidRPr="0008241C">
              <w:rPr>
                <w:rFonts w:ascii="Times New Roman" w:hAnsi="Times New Roman"/>
              </w:rPr>
              <w:t>Markets First</w:t>
            </w:r>
          </w:p>
        </w:tc>
        <w:tc>
          <w:tcPr>
            <w:tcW w:w="1762" w:type="dxa"/>
            <w:tcBorders>
              <w:top w:val="nil"/>
              <w:left w:val="nil"/>
              <w:bottom w:val="single" w:sz="4" w:space="0" w:color="auto"/>
              <w:right w:val="nil"/>
            </w:tcBorders>
          </w:tcPr>
          <w:p w14:paraId="3B9CD28E" w14:textId="77777777" w:rsidR="00A01204" w:rsidRPr="0008241C" w:rsidRDefault="00A01204" w:rsidP="00A01204">
            <w:pPr>
              <w:spacing w:line="220" w:lineRule="exact"/>
              <w:rPr>
                <w:rFonts w:ascii="Times New Roman" w:hAnsi="Times New Roman"/>
              </w:rPr>
            </w:pPr>
            <w:r w:rsidRPr="0008241C">
              <w:rPr>
                <w:rFonts w:ascii="Times New Roman" w:hAnsi="Times New Roman"/>
              </w:rPr>
              <w:t>Policy First</w:t>
            </w:r>
          </w:p>
        </w:tc>
        <w:tc>
          <w:tcPr>
            <w:tcW w:w="1885" w:type="dxa"/>
            <w:gridSpan w:val="2"/>
            <w:tcBorders>
              <w:top w:val="nil"/>
              <w:left w:val="nil"/>
              <w:bottom w:val="single" w:sz="4" w:space="0" w:color="auto"/>
              <w:right w:val="nil"/>
            </w:tcBorders>
          </w:tcPr>
          <w:p w14:paraId="0A465BD8" w14:textId="77777777" w:rsidR="00A01204" w:rsidRPr="0008241C" w:rsidRDefault="00A01204" w:rsidP="00A01204">
            <w:pPr>
              <w:spacing w:line="220" w:lineRule="exact"/>
              <w:rPr>
                <w:rFonts w:ascii="Times New Roman" w:hAnsi="Times New Roman"/>
              </w:rPr>
            </w:pPr>
            <w:r w:rsidRPr="0008241C">
              <w:rPr>
                <w:rFonts w:ascii="Times New Roman" w:hAnsi="Times New Roman"/>
              </w:rPr>
              <w:t>Sustainability First</w:t>
            </w:r>
          </w:p>
        </w:tc>
        <w:tc>
          <w:tcPr>
            <w:tcW w:w="1797" w:type="dxa"/>
            <w:tcBorders>
              <w:top w:val="nil"/>
              <w:left w:val="nil"/>
              <w:bottom w:val="single" w:sz="4" w:space="0" w:color="auto"/>
              <w:right w:val="nil"/>
            </w:tcBorders>
          </w:tcPr>
          <w:p w14:paraId="483E212B" w14:textId="77777777" w:rsidR="00A01204" w:rsidRPr="0008241C" w:rsidRDefault="00A01204" w:rsidP="00A01204">
            <w:pPr>
              <w:spacing w:line="220" w:lineRule="exact"/>
              <w:rPr>
                <w:rFonts w:ascii="Times New Roman" w:hAnsi="Times New Roman"/>
              </w:rPr>
            </w:pPr>
            <w:r w:rsidRPr="0008241C">
              <w:rPr>
                <w:rFonts w:ascii="Times New Roman" w:hAnsi="Times New Roman"/>
              </w:rPr>
              <w:t>Security First</w:t>
            </w:r>
          </w:p>
        </w:tc>
      </w:tr>
      <w:tr w:rsidR="00A01204" w:rsidRPr="0008241C" w14:paraId="0F6575E7" w14:textId="77777777" w:rsidTr="00642B4F">
        <w:tc>
          <w:tcPr>
            <w:tcW w:w="1727" w:type="dxa"/>
            <w:tcBorders>
              <w:top w:val="nil"/>
              <w:left w:val="nil"/>
              <w:bottom w:val="nil"/>
              <w:right w:val="nil"/>
            </w:tcBorders>
          </w:tcPr>
          <w:p w14:paraId="0650528F" w14:textId="77777777" w:rsidR="00A01204" w:rsidRPr="0008241C" w:rsidRDefault="00A01204" w:rsidP="00A01204">
            <w:pPr>
              <w:spacing w:line="220" w:lineRule="exact"/>
              <w:rPr>
                <w:rFonts w:ascii="Times New Roman" w:hAnsi="Times New Roman"/>
              </w:rPr>
            </w:pPr>
            <w:r w:rsidRPr="0008241C">
              <w:rPr>
                <w:rFonts w:ascii="Times New Roman" w:hAnsi="Times New Roman"/>
              </w:rPr>
              <w:t>Theme</w:t>
            </w:r>
          </w:p>
        </w:tc>
        <w:tc>
          <w:tcPr>
            <w:tcW w:w="1855" w:type="dxa"/>
            <w:tcBorders>
              <w:top w:val="nil"/>
              <w:left w:val="nil"/>
              <w:bottom w:val="single" w:sz="4" w:space="0" w:color="auto"/>
              <w:right w:val="nil"/>
            </w:tcBorders>
          </w:tcPr>
          <w:p w14:paraId="527BE0EF" w14:textId="77777777" w:rsidR="00A01204" w:rsidRPr="0008241C" w:rsidRDefault="00A01204" w:rsidP="00A01204">
            <w:pPr>
              <w:spacing w:line="220" w:lineRule="exact"/>
              <w:rPr>
                <w:rFonts w:ascii="Times New Roman" w:hAnsi="Times New Roman"/>
                <w:i/>
              </w:rPr>
            </w:pPr>
            <w:r w:rsidRPr="0008241C">
              <w:rPr>
                <w:rFonts w:ascii="Times New Roman" w:hAnsi="Times New Roman"/>
              </w:rPr>
              <w:t>Free-market Liberalism</w:t>
            </w:r>
          </w:p>
        </w:tc>
        <w:tc>
          <w:tcPr>
            <w:tcW w:w="1762" w:type="dxa"/>
            <w:tcBorders>
              <w:top w:val="nil"/>
              <w:left w:val="nil"/>
              <w:bottom w:val="single" w:sz="4" w:space="0" w:color="auto"/>
              <w:right w:val="nil"/>
            </w:tcBorders>
          </w:tcPr>
          <w:p w14:paraId="7571185F" w14:textId="77777777" w:rsidR="00A01204" w:rsidRPr="0008241C" w:rsidRDefault="00A01204" w:rsidP="00A01204">
            <w:pPr>
              <w:spacing w:line="220" w:lineRule="exact"/>
              <w:rPr>
                <w:rFonts w:ascii="Times New Roman" w:hAnsi="Times New Roman"/>
                <w:i/>
              </w:rPr>
            </w:pPr>
            <w:r w:rsidRPr="0008241C">
              <w:rPr>
                <w:rFonts w:ascii="Times New Roman" w:hAnsi="Times New Roman"/>
              </w:rPr>
              <w:t>Decisive initiatives</w:t>
            </w:r>
          </w:p>
        </w:tc>
        <w:tc>
          <w:tcPr>
            <w:tcW w:w="1885" w:type="dxa"/>
            <w:gridSpan w:val="2"/>
            <w:tcBorders>
              <w:top w:val="nil"/>
              <w:left w:val="nil"/>
              <w:bottom w:val="single" w:sz="4" w:space="0" w:color="auto"/>
              <w:right w:val="nil"/>
            </w:tcBorders>
          </w:tcPr>
          <w:p w14:paraId="0EC0F5C4" w14:textId="77777777" w:rsidR="00A01204" w:rsidRPr="0008241C" w:rsidRDefault="00A01204" w:rsidP="00A01204">
            <w:pPr>
              <w:spacing w:line="220" w:lineRule="exact"/>
              <w:rPr>
                <w:rFonts w:ascii="Times New Roman" w:hAnsi="Times New Roman"/>
                <w:i/>
              </w:rPr>
            </w:pPr>
            <w:r w:rsidRPr="0008241C">
              <w:rPr>
                <w:rFonts w:ascii="Times New Roman" w:hAnsi="Times New Roman"/>
              </w:rPr>
              <w:t>Pluralism and New Values</w:t>
            </w:r>
          </w:p>
        </w:tc>
        <w:tc>
          <w:tcPr>
            <w:tcW w:w="1797" w:type="dxa"/>
            <w:tcBorders>
              <w:top w:val="nil"/>
              <w:left w:val="nil"/>
              <w:bottom w:val="single" w:sz="4" w:space="0" w:color="auto"/>
              <w:right w:val="nil"/>
            </w:tcBorders>
          </w:tcPr>
          <w:p w14:paraId="1BA1206B" w14:textId="77777777" w:rsidR="00A01204" w:rsidRPr="0008241C" w:rsidRDefault="00A01204" w:rsidP="00A01204">
            <w:pPr>
              <w:spacing w:line="220" w:lineRule="exact"/>
              <w:rPr>
                <w:rFonts w:ascii="Times New Roman" w:hAnsi="Times New Roman"/>
                <w:i/>
              </w:rPr>
            </w:pPr>
            <w:r w:rsidRPr="0008241C">
              <w:rPr>
                <w:rFonts w:ascii="Times New Roman" w:hAnsi="Times New Roman"/>
              </w:rPr>
              <w:t>Self-protection</w:t>
            </w:r>
          </w:p>
        </w:tc>
      </w:tr>
      <w:tr w:rsidR="00A01204" w:rsidRPr="0008241C" w14:paraId="4FD95AB3" w14:textId="77777777" w:rsidTr="00A01204">
        <w:tc>
          <w:tcPr>
            <w:tcW w:w="1727" w:type="dxa"/>
            <w:tcBorders>
              <w:top w:val="nil"/>
              <w:left w:val="nil"/>
              <w:bottom w:val="nil"/>
              <w:right w:val="nil"/>
            </w:tcBorders>
            <w:shd w:val="clear" w:color="auto" w:fill="222A35"/>
          </w:tcPr>
          <w:p w14:paraId="4268C7E7" w14:textId="77777777" w:rsidR="00A01204" w:rsidRPr="0008241C" w:rsidRDefault="00A01204" w:rsidP="00A01204">
            <w:pPr>
              <w:spacing w:line="220" w:lineRule="exact"/>
              <w:rPr>
                <w:rFonts w:ascii="Times New Roman" w:hAnsi="Times New Roman"/>
              </w:rPr>
            </w:pPr>
          </w:p>
          <w:p w14:paraId="48C9D078" w14:textId="77777777" w:rsidR="00A01204" w:rsidRPr="0008241C" w:rsidRDefault="00A01204" w:rsidP="00A01204">
            <w:pPr>
              <w:spacing w:line="220" w:lineRule="exact"/>
              <w:rPr>
                <w:rFonts w:ascii="Times New Roman" w:hAnsi="Times New Roman"/>
              </w:rPr>
            </w:pPr>
            <w:r w:rsidRPr="0008241C">
              <w:rPr>
                <w:rFonts w:ascii="Times New Roman" w:hAnsi="Times New Roman"/>
              </w:rPr>
              <w:t>Population</w:t>
            </w:r>
          </w:p>
          <w:p w14:paraId="014F667C"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 2007)</w:t>
            </w:r>
          </w:p>
        </w:tc>
        <w:tc>
          <w:tcPr>
            <w:tcW w:w="3617" w:type="dxa"/>
            <w:gridSpan w:val="2"/>
            <w:tcBorders>
              <w:top w:val="nil"/>
              <w:left w:val="nil"/>
              <w:bottom w:val="single" w:sz="4" w:space="0" w:color="auto"/>
              <w:right w:val="nil"/>
            </w:tcBorders>
            <w:shd w:val="clear" w:color="auto" w:fill="FFF2CC"/>
          </w:tcPr>
          <w:p w14:paraId="5E1B632F"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Expected regional population is over 4.5 billion by end of 2050.</w:t>
            </w:r>
          </w:p>
        </w:tc>
        <w:tc>
          <w:tcPr>
            <w:tcW w:w="1885" w:type="dxa"/>
            <w:gridSpan w:val="2"/>
            <w:tcBorders>
              <w:top w:val="nil"/>
              <w:left w:val="nil"/>
              <w:bottom w:val="single" w:sz="4" w:space="0" w:color="auto"/>
              <w:right w:val="nil"/>
            </w:tcBorders>
            <w:shd w:val="clear" w:color="auto" w:fill="FFF2CC"/>
          </w:tcPr>
          <w:p w14:paraId="5BB8EE7F"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Population growth is lowest under this scenario, expected population is close to 4.5 billion by 2050.</w:t>
            </w:r>
          </w:p>
        </w:tc>
        <w:tc>
          <w:tcPr>
            <w:tcW w:w="1797" w:type="dxa"/>
            <w:tcBorders>
              <w:top w:val="nil"/>
              <w:left w:val="nil"/>
              <w:bottom w:val="single" w:sz="4" w:space="0" w:color="auto"/>
              <w:right w:val="nil"/>
            </w:tcBorders>
            <w:shd w:val="clear" w:color="auto" w:fill="FFF2CC"/>
          </w:tcPr>
          <w:p w14:paraId="60A25D12"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Population growth is highest under this scenario. Expected population of the Asia-Pacific region exceeds 5 billion by end of 2050.</w:t>
            </w:r>
          </w:p>
        </w:tc>
      </w:tr>
      <w:tr w:rsidR="00A01204" w:rsidRPr="0008241C" w14:paraId="579179AF" w14:textId="77777777" w:rsidTr="00A01204">
        <w:tc>
          <w:tcPr>
            <w:tcW w:w="1727" w:type="dxa"/>
            <w:tcBorders>
              <w:top w:val="nil"/>
              <w:left w:val="nil"/>
              <w:bottom w:val="nil"/>
              <w:right w:val="nil"/>
            </w:tcBorders>
            <w:shd w:val="clear" w:color="auto" w:fill="222A35"/>
          </w:tcPr>
          <w:p w14:paraId="607952BA" w14:textId="77777777" w:rsidR="00A01204" w:rsidRPr="0008241C" w:rsidRDefault="00A01204" w:rsidP="00A01204">
            <w:pPr>
              <w:spacing w:line="220" w:lineRule="exact"/>
              <w:rPr>
                <w:rFonts w:ascii="Times New Roman" w:hAnsi="Times New Roman"/>
              </w:rPr>
            </w:pPr>
            <w:r w:rsidRPr="0008241C">
              <w:rPr>
                <w:rFonts w:ascii="Times New Roman" w:hAnsi="Times New Roman"/>
              </w:rPr>
              <w:t>GDP</w:t>
            </w:r>
          </w:p>
          <w:p w14:paraId="29679146"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2007)</w:t>
            </w:r>
          </w:p>
          <w:p w14:paraId="053CECE5" w14:textId="77777777" w:rsidR="00A01204" w:rsidRPr="0008241C" w:rsidRDefault="00A01204" w:rsidP="00A01204">
            <w:pPr>
              <w:spacing w:line="220" w:lineRule="exact"/>
              <w:rPr>
                <w:rFonts w:ascii="Times New Roman" w:hAnsi="Times New Roman"/>
              </w:rPr>
            </w:pPr>
          </w:p>
        </w:tc>
        <w:tc>
          <w:tcPr>
            <w:tcW w:w="5502" w:type="dxa"/>
            <w:gridSpan w:val="4"/>
            <w:tcBorders>
              <w:top w:val="nil"/>
              <w:left w:val="nil"/>
              <w:bottom w:val="single" w:sz="4" w:space="0" w:color="auto"/>
              <w:right w:val="nil"/>
            </w:tcBorders>
            <w:shd w:val="clear" w:color="auto" w:fill="FFF2CC"/>
          </w:tcPr>
          <w:p w14:paraId="0D58C517"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Highest increase in GDP, nearly five-fold increase in the entire region by 2050, with per-capita GDP increasing at a comparable rate.</w:t>
            </w:r>
          </w:p>
        </w:tc>
        <w:tc>
          <w:tcPr>
            <w:tcW w:w="1797" w:type="dxa"/>
            <w:tcBorders>
              <w:top w:val="nil"/>
              <w:left w:val="nil"/>
              <w:bottom w:val="single" w:sz="4" w:space="0" w:color="auto"/>
              <w:right w:val="nil"/>
            </w:tcBorders>
            <w:shd w:val="clear" w:color="auto" w:fill="FFF2CC"/>
          </w:tcPr>
          <w:p w14:paraId="218DCA2A"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Growth slows to about three-fold.</w:t>
            </w:r>
          </w:p>
        </w:tc>
      </w:tr>
      <w:tr w:rsidR="00A01204" w:rsidRPr="0008241C" w14:paraId="516F28B8" w14:textId="77777777" w:rsidTr="00A01204">
        <w:tc>
          <w:tcPr>
            <w:tcW w:w="1727" w:type="dxa"/>
            <w:tcBorders>
              <w:top w:val="nil"/>
              <w:left w:val="nil"/>
              <w:bottom w:val="nil"/>
              <w:right w:val="nil"/>
            </w:tcBorders>
            <w:shd w:val="clear" w:color="auto" w:fill="222A35"/>
          </w:tcPr>
          <w:p w14:paraId="02F612E8" w14:textId="77777777" w:rsidR="00A01204" w:rsidRPr="0008241C" w:rsidRDefault="00A01204" w:rsidP="00A01204">
            <w:pPr>
              <w:spacing w:line="220" w:lineRule="exact"/>
              <w:rPr>
                <w:rFonts w:ascii="Times New Roman" w:hAnsi="Times New Roman"/>
              </w:rPr>
            </w:pPr>
          </w:p>
          <w:p w14:paraId="35400A13" w14:textId="77777777" w:rsidR="00A01204" w:rsidRPr="0008241C" w:rsidRDefault="00A01204" w:rsidP="00A01204">
            <w:pPr>
              <w:spacing w:line="220" w:lineRule="exact"/>
              <w:rPr>
                <w:rFonts w:ascii="Times New Roman" w:hAnsi="Times New Roman"/>
              </w:rPr>
            </w:pPr>
          </w:p>
          <w:p w14:paraId="74CF52CB" w14:textId="77777777" w:rsidR="00A01204" w:rsidRPr="0008241C" w:rsidRDefault="00A01204" w:rsidP="00A01204">
            <w:pPr>
              <w:spacing w:line="220" w:lineRule="exact"/>
              <w:rPr>
                <w:rFonts w:ascii="Times New Roman" w:hAnsi="Times New Roman"/>
              </w:rPr>
            </w:pPr>
          </w:p>
          <w:p w14:paraId="50A8290F" w14:textId="77777777" w:rsidR="00A01204" w:rsidRPr="0008241C" w:rsidRDefault="00A01204" w:rsidP="00A01204">
            <w:pPr>
              <w:spacing w:line="220" w:lineRule="exact"/>
              <w:rPr>
                <w:rFonts w:ascii="Times New Roman" w:hAnsi="Times New Roman"/>
              </w:rPr>
            </w:pPr>
          </w:p>
          <w:p w14:paraId="5E3C1344" w14:textId="77777777" w:rsidR="00A01204" w:rsidRPr="0008241C" w:rsidRDefault="00A01204" w:rsidP="00A01204">
            <w:pPr>
              <w:spacing w:line="220" w:lineRule="exact"/>
              <w:rPr>
                <w:rFonts w:ascii="Times New Roman" w:hAnsi="Times New Roman"/>
              </w:rPr>
            </w:pPr>
            <w:r w:rsidRPr="0008241C">
              <w:rPr>
                <w:rFonts w:ascii="Times New Roman" w:hAnsi="Times New Roman"/>
              </w:rPr>
              <w:t>Freshwater</w:t>
            </w:r>
          </w:p>
          <w:p w14:paraId="41BC0A58"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 2002;2007)</w:t>
            </w:r>
          </w:p>
        </w:tc>
        <w:tc>
          <w:tcPr>
            <w:tcW w:w="1855" w:type="dxa"/>
            <w:tcBorders>
              <w:top w:val="single" w:sz="4" w:space="0" w:color="auto"/>
              <w:left w:val="nil"/>
              <w:bottom w:val="single" w:sz="4" w:space="0" w:color="auto"/>
              <w:right w:val="nil"/>
            </w:tcBorders>
            <w:shd w:val="clear" w:color="auto" w:fill="FFF2CC"/>
          </w:tcPr>
          <w:p w14:paraId="65E5A85C"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 xml:space="preserve">In Asia, water withdrawals are expected to increase leading to an expansion of areas with severe water stress, especially in Western, South </w:t>
            </w:r>
            <w:r w:rsidRPr="0008241C">
              <w:rPr>
                <w:rFonts w:ascii="Times New Roman" w:hAnsi="Times New Roman"/>
              </w:rPr>
              <w:lastRenderedPageBreak/>
              <w:t>and South-East Asia.</w:t>
            </w:r>
            <w:r w:rsidRPr="0008241C">
              <w:rPr>
                <w:rFonts w:ascii="Times New Roman" w:hAnsi="Times New Roman"/>
                <w:u w:color="000000"/>
              </w:rPr>
              <w:t xml:space="preserve"> </w:t>
            </w:r>
            <w:r w:rsidRPr="0008241C">
              <w:rPr>
                <w:rFonts w:ascii="Times New Roman" w:hAnsi="Times New Roman"/>
              </w:rPr>
              <w:t>Salinity due to excessive irrigation may affect agriculture in Western and South Asia.</w:t>
            </w:r>
          </w:p>
        </w:tc>
        <w:tc>
          <w:tcPr>
            <w:tcW w:w="1762" w:type="dxa"/>
            <w:tcBorders>
              <w:top w:val="single" w:sz="4" w:space="0" w:color="auto"/>
              <w:left w:val="nil"/>
              <w:bottom w:val="single" w:sz="4" w:space="0" w:color="auto"/>
              <w:right w:val="nil"/>
            </w:tcBorders>
            <w:shd w:val="clear" w:color="auto" w:fill="FFF2CC"/>
          </w:tcPr>
          <w:p w14:paraId="3678BBD2"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lastRenderedPageBreak/>
              <w:t>Water demand decreases or is unchanged due to ameliorative policy arrangements.</w:t>
            </w:r>
          </w:p>
        </w:tc>
        <w:tc>
          <w:tcPr>
            <w:tcW w:w="1885" w:type="dxa"/>
            <w:gridSpan w:val="2"/>
            <w:tcBorders>
              <w:top w:val="single" w:sz="4" w:space="0" w:color="auto"/>
              <w:left w:val="nil"/>
              <w:bottom w:val="single" w:sz="4" w:space="0" w:color="auto"/>
              <w:right w:val="nil"/>
            </w:tcBorders>
            <w:shd w:val="clear" w:color="auto" w:fill="FFF2CC"/>
          </w:tcPr>
          <w:p w14:paraId="50CA3E6E"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Water demand decreases or is unchanged because of technological innovation and cooperation.</w:t>
            </w:r>
          </w:p>
        </w:tc>
        <w:tc>
          <w:tcPr>
            <w:tcW w:w="1797" w:type="dxa"/>
            <w:tcBorders>
              <w:top w:val="single" w:sz="4" w:space="0" w:color="auto"/>
              <w:left w:val="nil"/>
              <w:bottom w:val="single" w:sz="4" w:space="0" w:color="auto"/>
              <w:right w:val="nil"/>
            </w:tcBorders>
            <w:shd w:val="clear" w:color="auto" w:fill="FFF2CC"/>
          </w:tcPr>
          <w:p w14:paraId="79C9E550"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 xml:space="preserve">Water withdrawals increase with severe water shortage, particularly in Western Asia. Salinity due to excessive </w:t>
            </w:r>
            <w:r w:rsidRPr="0008241C">
              <w:rPr>
                <w:rFonts w:ascii="Times New Roman" w:hAnsi="Times New Roman"/>
              </w:rPr>
              <w:lastRenderedPageBreak/>
              <w:t>irrigation will affect agriculture in Western and South Asia.</w:t>
            </w:r>
          </w:p>
        </w:tc>
      </w:tr>
      <w:tr w:rsidR="00A01204" w:rsidRPr="0008241C" w14:paraId="2486A6B6" w14:textId="77777777" w:rsidTr="00A01204">
        <w:tc>
          <w:tcPr>
            <w:tcW w:w="1727" w:type="dxa"/>
            <w:tcBorders>
              <w:top w:val="nil"/>
              <w:left w:val="nil"/>
              <w:bottom w:val="nil"/>
              <w:right w:val="nil"/>
            </w:tcBorders>
            <w:shd w:val="clear" w:color="auto" w:fill="222A35"/>
          </w:tcPr>
          <w:p w14:paraId="307A0205" w14:textId="77777777" w:rsidR="00A01204" w:rsidRPr="0008241C" w:rsidRDefault="00A01204" w:rsidP="00A01204">
            <w:pPr>
              <w:spacing w:line="220" w:lineRule="exact"/>
              <w:rPr>
                <w:rFonts w:ascii="Times New Roman" w:hAnsi="Times New Roman"/>
              </w:rPr>
            </w:pPr>
          </w:p>
          <w:p w14:paraId="53AC583A" w14:textId="77777777" w:rsidR="00A01204" w:rsidRPr="0008241C" w:rsidRDefault="00A01204" w:rsidP="00A01204">
            <w:pPr>
              <w:spacing w:line="220" w:lineRule="exact"/>
              <w:rPr>
                <w:rFonts w:ascii="Times New Roman" w:hAnsi="Times New Roman"/>
              </w:rPr>
            </w:pPr>
          </w:p>
          <w:p w14:paraId="15C17DD1" w14:textId="77777777" w:rsidR="00A01204" w:rsidRPr="0008241C" w:rsidRDefault="00A01204" w:rsidP="00A01204">
            <w:pPr>
              <w:spacing w:line="220" w:lineRule="exact"/>
              <w:rPr>
                <w:rFonts w:ascii="Times New Roman" w:hAnsi="Times New Roman"/>
              </w:rPr>
            </w:pPr>
          </w:p>
          <w:p w14:paraId="3B047F1C" w14:textId="77777777" w:rsidR="00A01204" w:rsidRPr="0008241C" w:rsidRDefault="00A01204" w:rsidP="00A01204">
            <w:pPr>
              <w:spacing w:line="220" w:lineRule="exact"/>
              <w:rPr>
                <w:rFonts w:ascii="Times New Roman" w:hAnsi="Times New Roman"/>
              </w:rPr>
            </w:pPr>
          </w:p>
          <w:p w14:paraId="368D3A40" w14:textId="77777777" w:rsidR="00A01204" w:rsidRPr="0008241C" w:rsidRDefault="00A01204" w:rsidP="00A01204">
            <w:pPr>
              <w:spacing w:line="220" w:lineRule="exact"/>
              <w:rPr>
                <w:rFonts w:ascii="Times New Roman" w:hAnsi="Times New Roman"/>
              </w:rPr>
            </w:pPr>
            <w:r w:rsidRPr="0008241C">
              <w:rPr>
                <w:rFonts w:ascii="Times New Roman" w:hAnsi="Times New Roman"/>
              </w:rPr>
              <w:t>Air Quality</w:t>
            </w:r>
          </w:p>
          <w:p w14:paraId="6300845C"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2002;2007)</w:t>
            </w:r>
          </w:p>
        </w:tc>
        <w:tc>
          <w:tcPr>
            <w:tcW w:w="1855" w:type="dxa"/>
            <w:tcBorders>
              <w:top w:val="single" w:sz="4" w:space="0" w:color="auto"/>
              <w:left w:val="nil"/>
              <w:bottom w:val="single" w:sz="4" w:space="0" w:color="auto"/>
              <w:right w:val="nil"/>
            </w:tcBorders>
            <w:shd w:val="clear" w:color="auto" w:fill="FFF2CC"/>
          </w:tcPr>
          <w:p w14:paraId="25E2B8D5"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Coal continues to be the major energy source (driven by price). With concomitant decline in air quality.</w:t>
            </w:r>
          </w:p>
        </w:tc>
        <w:tc>
          <w:tcPr>
            <w:tcW w:w="1762" w:type="dxa"/>
            <w:tcBorders>
              <w:top w:val="single" w:sz="4" w:space="0" w:color="auto"/>
              <w:left w:val="nil"/>
              <w:bottom w:val="single" w:sz="4" w:space="0" w:color="auto"/>
              <w:right w:val="nil"/>
            </w:tcBorders>
            <w:shd w:val="clear" w:color="auto" w:fill="FFF2CC"/>
          </w:tcPr>
          <w:p w14:paraId="05D97D14"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Emission standards, clean fuel, better urban planning, improve air quality. Sulphur dioxide concentrations may decline, although economic growth contributes Nitrogen oxides increases from vehicle emissions, particularly in South Asia.</w:t>
            </w:r>
          </w:p>
        </w:tc>
        <w:tc>
          <w:tcPr>
            <w:tcW w:w="1885" w:type="dxa"/>
            <w:gridSpan w:val="2"/>
            <w:tcBorders>
              <w:top w:val="single" w:sz="4" w:space="0" w:color="auto"/>
              <w:left w:val="nil"/>
              <w:bottom w:val="single" w:sz="4" w:space="0" w:color="auto"/>
              <w:right w:val="nil"/>
            </w:tcBorders>
            <w:shd w:val="clear" w:color="auto" w:fill="FFF2CC"/>
          </w:tcPr>
          <w:p w14:paraId="03A01680"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Emission standards, clean fuel, better urban planning, improve air quality. Energy efficiency contributes to improving air quality.</w:t>
            </w:r>
          </w:p>
        </w:tc>
        <w:tc>
          <w:tcPr>
            <w:tcW w:w="1797" w:type="dxa"/>
            <w:tcBorders>
              <w:top w:val="single" w:sz="4" w:space="0" w:color="auto"/>
              <w:left w:val="nil"/>
              <w:bottom w:val="single" w:sz="4" w:space="0" w:color="auto"/>
              <w:right w:val="nil"/>
            </w:tcBorders>
            <w:shd w:val="clear" w:color="auto" w:fill="FFF2CC"/>
          </w:tcPr>
          <w:p w14:paraId="2F8BE2C0"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Coal continues to be the major energy source, air quality worsens. Low energy efficiency increases air pollution, particularly levels of Sulphur dioxide and Nitrogen oxides.</w:t>
            </w:r>
          </w:p>
        </w:tc>
      </w:tr>
      <w:tr w:rsidR="00A01204" w:rsidRPr="0008241C" w14:paraId="0354C72D" w14:textId="77777777" w:rsidTr="00A01204">
        <w:tc>
          <w:tcPr>
            <w:tcW w:w="1727" w:type="dxa"/>
            <w:tcBorders>
              <w:top w:val="nil"/>
              <w:left w:val="nil"/>
              <w:bottom w:val="nil"/>
              <w:right w:val="nil"/>
            </w:tcBorders>
            <w:shd w:val="clear" w:color="auto" w:fill="222A35"/>
          </w:tcPr>
          <w:p w14:paraId="5CB6481E" w14:textId="77777777" w:rsidR="00A01204" w:rsidRPr="0008241C" w:rsidRDefault="00A01204" w:rsidP="00A01204">
            <w:pPr>
              <w:spacing w:line="220" w:lineRule="exact"/>
              <w:rPr>
                <w:rFonts w:ascii="Times New Roman" w:hAnsi="Times New Roman"/>
              </w:rPr>
            </w:pPr>
            <w:r w:rsidRPr="0008241C">
              <w:rPr>
                <w:rFonts w:ascii="Times New Roman" w:hAnsi="Times New Roman"/>
              </w:rPr>
              <w:t>Biodiversity /Natural Capital</w:t>
            </w:r>
          </w:p>
          <w:p w14:paraId="57F982FC"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 2002;2007)</w:t>
            </w:r>
          </w:p>
        </w:tc>
        <w:tc>
          <w:tcPr>
            <w:tcW w:w="1855" w:type="dxa"/>
            <w:tcBorders>
              <w:top w:val="single" w:sz="4" w:space="0" w:color="auto"/>
              <w:left w:val="nil"/>
              <w:bottom w:val="single" w:sz="4" w:space="0" w:color="auto"/>
              <w:right w:val="nil"/>
            </w:tcBorders>
            <w:shd w:val="clear" w:color="auto" w:fill="FFF2CC"/>
          </w:tcPr>
          <w:p w14:paraId="1A22E074"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Greatest loss is projected under this scenario. Increases in trade and free-markets adversely impact biodiversity, especially in South and South-East Asia.</w:t>
            </w:r>
          </w:p>
        </w:tc>
        <w:tc>
          <w:tcPr>
            <w:tcW w:w="1762" w:type="dxa"/>
            <w:tcBorders>
              <w:top w:val="single" w:sz="4" w:space="0" w:color="auto"/>
              <w:left w:val="nil"/>
              <w:bottom w:val="single" w:sz="4" w:space="0" w:color="auto"/>
              <w:right w:val="nil"/>
            </w:tcBorders>
            <w:shd w:val="clear" w:color="auto" w:fill="FFF2CC"/>
          </w:tcPr>
          <w:p w14:paraId="470992FD"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Regional cooperation to reduce illegal extraction and establish more protected areas. However, economic improvement still drives loss of biodiversity. Overall terrestrial protected area might increase.</w:t>
            </w:r>
          </w:p>
        </w:tc>
        <w:tc>
          <w:tcPr>
            <w:tcW w:w="1885" w:type="dxa"/>
            <w:gridSpan w:val="2"/>
            <w:tcBorders>
              <w:top w:val="single" w:sz="4" w:space="0" w:color="auto"/>
              <w:left w:val="nil"/>
              <w:bottom w:val="nil"/>
              <w:right w:val="nil"/>
            </w:tcBorders>
            <w:shd w:val="clear" w:color="auto" w:fill="FFF2CC"/>
          </w:tcPr>
          <w:p w14:paraId="5558CD60"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Better technology enables monitoring and management of biodiversity and ecosystems. An environmentally aware community facilitate conservation. Terrestrial protected area might increase.</w:t>
            </w:r>
          </w:p>
        </w:tc>
        <w:tc>
          <w:tcPr>
            <w:tcW w:w="1797" w:type="dxa"/>
            <w:tcBorders>
              <w:top w:val="single" w:sz="4" w:space="0" w:color="auto"/>
              <w:left w:val="nil"/>
              <w:bottom w:val="single" w:sz="4" w:space="0" w:color="auto"/>
              <w:right w:val="nil"/>
            </w:tcBorders>
            <w:shd w:val="clear" w:color="auto" w:fill="FFF2CC"/>
          </w:tcPr>
          <w:p w14:paraId="4ACBB111"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Reduction in trade and greater control over resources limit exploitation, however, in areas with no control, BES suffer greater loss.</w:t>
            </w:r>
          </w:p>
        </w:tc>
      </w:tr>
      <w:tr w:rsidR="00A01204" w:rsidRPr="0008241C" w14:paraId="3B7C1355" w14:textId="77777777" w:rsidTr="00A01204">
        <w:tc>
          <w:tcPr>
            <w:tcW w:w="1727" w:type="dxa"/>
            <w:tcBorders>
              <w:top w:val="nil"/>
              <w:left w:val="nil"/>
              <w:bottom w:val="nil"/>
              <w:right w:val="nil"/>
            </w:tcBorders>
            <w:shd w:val="clear" w:color="auto" w:fill="222A35"/>
          </w:tcPr>
          <w:p w14:paraId="6669AF56"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Agricultural Land </w:t>
            </w:r>
          </w:p>
          <w:p w14:paraId="7F78539A"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2002;2007)</w:t>
            </w:r>
          </w:p>
        </w:tc>
        <w:tc>
          <w:tcPr>
            <w:tcW w:w="1855" w:type="dxa"/>
            <w:tcBorders>
              <w:top w:val="single" w:sz="4" w:space="0" w:color="auto"/>
              <w:left w:val="nil"/>
              <w:bottom w:val="single" w:sz="4" w:space="0" w:color="auto"/>
              <w:right w:val="nil"/>
            </w:tcBorders>
            <w:shd w:val="clear" w:color="auto" w:fill="FFF2CC"/>
          </w:tcPr>
          <w:p w14:paraId="462C383A"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Increase in food demand (nearly two-fold) will lead to agricultural land expansion, where still possible. Technological improvements and free-trade might meet food demands and partly halt agricultural land conversion at later stage.</w:t>
            </w:r>
          </w:p>
        </w:tc>
        <w:tc>
          <w:tcPr>
            <w:tcW w:w="1762" w:type="dxa"/>
            <w:tcBorders>
              <w:top w:val="single" w:sz="4" w:space="0" w:color="auto"/>
              <w:left w:val="nil"/>
              <w:bottom w:val="single" w:sz="4" w:space="0" w:color="auto"/>
              <w:right w:val="nil"/>
            </w:tcBorders>
            <w:shd w:val="clear" w:color="auto" w:fill="FFF2CC"/>
          </w:tcPr>
          <w:p w14:paraId="2975D786"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The potential for agricultural land conversion is highest since governments prioritize increased food production.</w:t>
            </w:r>
          </w:p>
        </w:tc>
        <w:tc>
          <w:tcPr>
            <w:tcW w:w="1841" w:type="dxa"/>
            <w:tcBorders>
              <w:top w:val="single" w:sz="4" w:space="0" w:color="auto"/>
              <w:left w:val="nil"/>
              <w:bottom w:val="single" w:sz="4" w:space="0" w:color="auto"/>
              <w:right w:val="nil"/>
            </w:tcBorders>
            <w:shd w:val="clear" w:color="auto" w:fill="FFF2CC"/>
          </w:tcPr>
          <w:p w14:paraId="28D9E9FA"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Crop land will perversely increase to meet the sustainability targets, modern bio-crop cultivation may prevail, particularly in South-Asia and South-East Asia.</w:t>
            </w:r>
          </w:p>
        </w:tc>
        <w:tc>
          <w:tcPr>
            <w:tcW w:w="1841" w:type="dxa"/>
            <w:gridSpan w:val="2"/>
            <w:tcBorders>
              <w:top w:val="single" w:sz="4" w:space="0" w:color="auto"/>
              <w:left w:val="nil"/>
              <w:bottom w:val="single" w:sz="4" w:space="0" w:color="auto"/>
              <w:right w:val="nil"/>
            </w:tcBorders>
            <w:shd w:val="clear" w:color="auto" w:fill="FFF2CC"/>
          </w:tcPr>
          <w:p w14:paraId="4AF1DB6F"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Low economic growth will restrict expansion of agricultural land.</w:t>
            </w:r>
          </w:p>
        </w:tc>
      </w:tr>
      <w:tr w:rsidR="00A01204" w:rsidRPr="0008241C" w14:paraId="5937A7DF" w14:textId="77777777" w:rsidTr="00A01204">
        <w:tc>
          <w:tcPr>
            <w:tcW w:w="1727" w:type="dxa"/>
            <w:tcBorders>
              <w:top w:val="nil"/>
              <w:left w:val="nil"/>
              <w:bottom w:val="nil"/>
              <w:right w:val="nil"/>
            </w:tcBorders>
            <w:shd w:val="clear" w:color="auto" w:fill="222A35"/>
          </w:tcPr>
          <w:p w14:paraId="21FE6DD6" w14:textId="77777777" w:rsidR="00A01204" w:rsidRPr="0008241C" w:rsidRDefault="00A01204" w:rsidP="00A01204">
            <w:pPr>
              <w:spacing w:line="220" w:lineRule="exact"/>
              <w:rPr>
                <w:rFonts w:ascii="Times New Roman" w:hAnsi="Times New Roman"/>
              </w:rPr>
            </w:pPr>
            <w:r w:rsidRPr="0008241C">
              <w:rPr>
                <w:rFonts w:ascii="Times New Roman" w:hAnsi="Times New Roman"/>
              </w:rPr>
              <w:t>Forested Land</w:t>
            </w:r>
          </w:p>
          <w:p w14:paraId="38C868EF" w14:textId="77777777" w:rsidR="00A01204" w:rsidRPr="0008241C" w:rsidRDefault="00A01204" w:rsidP="00A01204">
            <w:pPr>
              <w:spacing w:line="220" w:lineRule="exact"/>
              <w:rPr>
                <w:rFonts w:ascii="Times New Roman" w:hAnsi="Times New Roman"/>
              </w:rPr>
            </w:pPr>
            <w:r w:rsidRPr="0008241C">
              <w:rPr>
                <w:rFonts w:ascii="Times New Roman" w:hAnsi="Times New Roman"/>
              </w:rPr>
              <w:t>(UNEP2002;2007)</w:t>
            </w:r>
          </w:p>
          <w:p w14:paraId="7B6E6985" w14:textId="77777777" w:rsidR="00A01204" w:rsidRPr="0008241C" w:rsidRDefault="00A01204" w:rsidP="00A01204">
            <w:pPr>
              <w:spacing w:line="220" w:lineRule="exact"/>
              <w:rPr>
                <w:rFonts w:ascii="Times New Roman" w:hAnsi="Times New Roman"/>
              </w:rPr>
            </w:pPr>
          </w:p>
          <w:p w14:paraId="55D30535" w14:textId="77777777" w:rsidR="00A01204" w:rsidRPr="0008241C" w:rsidRDefault="00A01204" w:rsidP="00A01204">
            <w:pPr>
              <w:spacing w:line="220" w:lineRule="exact"/>
              <w:rPr>
                <w:rFonts w:ascii="Times New Roman" w:hAnsi="Times New Roman"/>
              </w:rPr>
            </w:pPr>
          </w:p>
          <w:p w14:paraId="1B7B9FB1" w14:textId="77777777" w:rsidR="00A01204" w:rsidRPr="0008241C" w:rsidRDefault="00A01204" w:rsidP="00A01204">
            <w:pPr>
              <w:spacing w:line="220" w:lineRule="exact"/>
              <w:rPr>
                <w:rFonts w:ascii="Times New Roman" w:hAnsi="Times New Roman"/>
              </w:rPr>
            </w:pPr>
          </w:p>
        </w:tc>
        <w:tc>
          <w:tcPr>
            <w:tcW w:w="1855" w:type="dxa"/>
            <w:tcBorders>
              <w:top w:val="single" w:sz="4" w:space="0" w:color="auto"/>
              <w:left w:val="nil"/>
              <w:bottom w:val="single" w:sz="4" w:space="0" w:color="auto"/>
              <w:right w:val="nil"/>
            </w:tcBorders>
            <w:shd w:val="clear" w:color="auto" w:fill="FFF2CC"/>
          </w:tcPr>
          <w:p w14:paraId="70AA102E"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Deforestation will</w:t>
            </w:r>
            <w:r w:rsidRPr="0008241C">
              <w:rPr>
                <w:rFonts w:ascii="Times New Roman" w:hAnsi="Times New Roman"/>
                <w:lang w:eastAsia="ja-JP"/>
              </w:rPr>
              <w:t xml:space="preserve"> </w:t>
            </w:r>
            <w:r w:rsidRPr="0008241C">
              <w:rPr>
                <w:rFonts w:ascii="Times New Roman" w:hAnsi="Times New Roman"/>
              </w:rPr>
              <w:t>increase and forest cover will decline.</w:t>
            </w:r>
          </w:p>
        </w:tc>
        <w:tc>
          <w:tcPr>
            <w:tcW w:w="3603" w:type="dxa"/>
            <w:gridSpan w:val="2"/>
            <w:tcBorders>
              <w:top w:val="single" w:sz="4" w:space="0" w:color="auto"/>
              <w:left w:val="nil"/>
              <w:bottom w:val="single" w:sz="4" w:space="0" w:color="auto"/>
              <w:right w:val="nil"/>
            </w:tcBorders>
            <w:shd w:val="clear" w:color="auto" w:fill="FFF2CC"/>
          </w:tcPr>
          <w:p w14:paraId="473BAE78"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t xml:space="preserve">Due to improved regulations (and restoration) for forest conservation, forest land is partly retained, although overall still decline in the Asia-Pacific region. Nevertheless, in Sustainability first, community based </w:t>
            </w:r>
            <w:r w:rsidRPr="0008241C">
              <w:rPr>
                <w:rFonts w:ascii="Times New Roman" w:hAnsi="Times New Roman"/>
              </w:rPr>
              <w:lastRenderedPageBreak/>
              <w:t>conservation, participatory management of forest resources, incentives mechanism may improve forest cover.</w:t>
            </w:r>
          </w:p>
        </w:tc>
        <w:tc>
          <w:tcPr>
            <w:tcW w:w="1841" w:type="dxa"/>
            <w:gridSpan w:val="2"/>
            <w:tcBorders>
              <w:top w:val="single" w:sz="4" w:space="0" w:color="auto"/>
              <w:left w:val="nil"/>
              <w:bottom w:val="single" w:sz="4" w:space="0" w:color="auto"/>
              <w:right w:val="nil"/>
            </w:tcBorders>
            <w:shd w:val="clear" w:color="auto" w:fill="FFF2CC"/>
          </w:tcPr>
          <w:p w14:paraId="57A111E0" w14:textId="77777777" w:rsidR="00A01204" w:rsidRPr="0008241C" w:rsidRDefault="00A01204" w:rsidP="00A01204">
            <w:pPr>
              <w:spacing w:line="220" w:lineRule="exact"/>
              <w:rPr>
                <w:rFonts w:ascii="Times New Roman" w:hAnsi="Times New Roman"/>
                <w:b/>
                <w:szCs w:val="32"/>
              </w:rPr>
            </w:pPr>
            <w:r w:rsidRPr="0008241C">
              <w:rPr>
                <w:rFonts w:ascii="Times New Roman" w:hAnsi="Times New Roman"/>
              </w:rPr>
              <w:lastRenderedPageBreak/>
              <w:t xml:space="preserve">Key forest areas are preserved as protected areas, whereas outside protection, </w:t>
            </w:r>
            <w:r w:rsidRPr="0008241C">
              <w:rPr>
                <w:rFonts w:ascii="Times New Roman" w:hAnsi="Times New Roman"/>
              </w:rPr>
              <w:lastRenderedPageBreak/>
              <w:t>deforestation exacerbates.</w:t>
            </w:r>
          </w:p>
        </w:tc>
      </w:tr>
    </w:tbl>
    <w:p w14:paraId="47300CA0" w14:textId="41CBD347" w:rsidR="00A01204" w:rsidRDefault="00A01204" w:rsidP="00A01204">
      <w:pPr>
        <w:rPr>
          <w:sz w:val="22"/>
          <w:szCs w:val="22"/>
        </w:rPr>
      </w:pPr>
    </w:p>
    <w:p w14:paraId="437533B1" w14:textId="77777777" w:rsidR="00F26911" w:rsidRPr="0008241C" w:rsidRDefault="00F26911" w:rsidP="00A01204">
      <w:pPr>
        <w:rPr>
          <w:sz w:val="22"/>
          <w:szCs w:val="22"/>
        </w:rPr>
      </w:pPr>
    </w:p>
    <w:p w14:paraId="19611E35" w14:textId="77777777" w:rsidR="00A01204" w:rsidRPr="0008241C" w:rsidRDefault="00A01204" w:rsidP="00A01204">
      <w:pPr>
        <w:rPr>
          <w:sz w:val="22"/>
          <w:szCs w:val="22"/>
        </w:rPr>
      </w:pPr>
      <w:r w:rsidRPr="0008241C">
        <w:rPr>
          <w:sz w:val="22"/>
          <w:szCs w:val="22"/>
        </w:rPr>
        <w:t xml:space="preserve">The Millennium Ecosystem Assessment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suppress-author":1,"uris":["http://www.mendeley.com/documents/?uuid=6887e614-ed90-46f3-9571-84e896f4a74e"]}],"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adopted a different approach, introducing four scenario archetypes: ‘</w:t>
      </w:r>
      <w:r w:rsidRPr="0008241C">
        <w:rPr>
          <w:b/>
          <w:i/>
          <w:sz w:val="22"/>
          <w:szCs w:val="22"/>
        </w:rPr>
        <w:t>Global Orchestration’; ‘Order from Strength’; ‘Techno-Garden’ and ‘Adapting-Mosai</w:t>
      </w:r>
      <w:r w:rsidRPr="0008241C">
        <w:rPr>
          <w:b/>
          <w:sz w:val="22"/>
          <w:szCs w:val="22"/>
        </w:rPr>
        <w:t>c’</w:t>
      </w:r>
      <w:r w:rsidRPr="0008241C">
        <w:rPr>
          <w:sz w:val="22"/>
          <w:szCs w:val="22"/>
        </w:rPr>
        <w:t xml:space="preserve">. The ‘Global Orchestration’ scenario portrayed globally-connected societies with strong focus on economic expansion and trade-liberalization. This pathway, on one hand, envisaged better health and education, reduced poverty and inequality, however it suggested that reactive management of ecosystems might lead to reduced protection. ‘Order from Strength’ represents a regionalized and fragmented world, concerned with security and self-protection and similar to the GEO ‘security first’ scenario. The fate of ecosystems is largely compromised under this pathway, as governments are primarily concerned with economic and military security. ‘Techno-Garden’, on the other hand, represents sustainable global societies through technical innovation and collaboration among nations. In this pathway, technology provides ultimate solution to major global problems and artificial ecosystem services successfully cater to the future demands. Alternatively, ‘Adapting Mosaic’ outlines local institutions, equipped with global knowledge, leading local-scale ecosystem management and restoration. However, in time they form regional networks, creating a mosaic, to counter global problems. MEA scenarios were segregated between three-time intervals, i.e. 2000-2015, 2015-2030 and 2030-2050, of which we considered here the last two. Table 5.3 depicts key assumptions and their consequences for the Asia-Pacific region. Despite the Millennium Ecosystem Assessment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suppress-author":1,"uris":["http://www.mendeley.com/documents/?uuid=6887e614-ed90-46f3-9571-84e896f4a74e"]}],"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providing some projections for Asia using these scenarios, due to cross-scale dissimilarities, it was not possible to synthesize precise regional projections under these scenarios. </w:t>
      </w:r>
    </w:p>
    <w:p w14:paraId="3DD0A70E" w14:textId="7452B489" w:rsidR="00A01204" w:rsidRDefault="00A01204" w:rsidP="00A01204">
      <w:pPr>
        <w:rPr>
          <w:sz w:val="22"/>
          <w:szCs w:val="22"/>
        </w:rPr>
      </w:pPr>
    </w:p>
    <w:p w14:paraId="23E4E18F" w14:textId="77777777" w:rsidR="00F26911" w:rsidRPr="0008241C" w:rsidRDefault="00F26911" w:rsidP="00A01204">
      <w:pPr>
        <w:rPr>
          <w:sz w:val="22"/>
          <w:szCs w:val="22"/>
        </w:rPr>
      </w:pPr>
    </w:p>
    <w:p w14:paraId="08A588B9" w14:textId="77777777" w:rsidR="00A01204" w:rsidRPr="0008241C" w:rsidRDefault="00A01204" w:rsidP="00A01204">
      <w:pPr>
        <w:rPr>
          <w:sz w:val="22"/>
          <w:szCs w:val="22"/>
        </w:rPr>
      </w:pPr>
      <w:r w:rsidRPr="0008241C">
        <w:rPr>
          <w:b/>
          <w:sz w:val="22"/>
          <w:szCs w:val="22"/>
        </w:rPr>
        <w:t xml:space="preserve">Table 5.3. Important scenario assumptions and their consequences for the Asia-Pacific region </w:t>
      </w:r>
    </w:p>
    <w:p w14:paraId="517AE35E" w14:textId="77777777" w:rsidR="00A01204" w:rsidRPr="0008241C" w:rsidRDefault="00A01204" w:rsidP="00A01204">
      <w:pPr>
        <w:rPr>
          <w:sz w:val="22"/>
          <w:szCs w:val="22"/>
        </w:rPr>
      </w:pPr>
      <w:r w:rsidRPr="0008241C">
        <w:rPr>
          <w:sz w:val="22"/>
          <w:szCs w:val="22"/>
        </w:rPr>
        <w:t>(Synthesis from Millennium Ecosystem Assessment)</w:t>
      </w:r>
    </w:p>
    <w:tbl>
      <w:tblPr>
        <w:tblStyle w:val="TableGrid4"/>
        <w:tblW w:w="0" w:type="auto"/>
        <w:tblLook w:val="04A0" w:firstRow="1" w:lastRow="0" w:firstColumn="1" w:lastColumn="0" w:noHBand="0" w:noVBand="1"/>
      </w:tblPr>
      <w:tblGrid>
        <w:gridCol w:w="1517"/>
        <w:gridCol w:w="1935"/>
        <w:gridCol w:w="44"/>
        <w:gridCol w:w="1902"/>
        <w:gridCol w:w="1863"/>
        <w:gridCol w:w="1765"/>
      </w:tblGrid>
      <w:tr w:rsidR="00A01204" w:rsidRPr="0008241C" w14:paraId="1FBA6BE4" w14:textId="77777777" w:rsidTr="00642B4F">
        <w:tc>
          <w:tcPr>
            <w:tcW w:w="1560" w:type="dxa"/>
            <w:tcBorders>
              <w:top w:val="nil"/>
              <w:left w:val="nil"/>
              <w:bottom w:val="nil"/>
              <w:right w:val="nil"/>
            </w:tcBorders>
          </w:tcPr>
          <w:p w14:paraId="727175E5" w14:textId="77777777" w:rsidR="00A01204" w:rsidRPr="0008241C" w:rsidRDefault="00A01204" w:rsidP="00A01204">
            <w:pPr>
              <w:rPr>
                <w:rFonts w:ascii="Times New Roman" w:hAnsi="Times New Roman"/>
              </w:rPr>
            </w:pPr>
          </w:p>
        </w:tc>
        <w:tc>
          <w:tcPr>
            <w:tcW w:w="2004" w:type="dxa"/>
            <w:gridSpan w:val="2"/>
            <w:tcBorders>
              <w:top w:val="nil"/>
              <w:left w:val="nil"/>
              <w:bottom w:val="single" w:sz="4" w:space="0" w:color="auto"/>
              <w:right w:val="nil"/>
            </w:tcBorders>
          </w:tcPr>
          <w:p w14:paraId="05C4CFDA" w14:textId="77777777" w:rsidR="00A01204" w:rsidRPr="0008241C" w:rsidRDefault="00A01204" w:rsidP="00A01204">
            <w:pPr>
              <w:rPr>
                <w:rFonts w:ascii="Times New Roman" w:hAnsi="Times New Roman"/>
              </w:rPr>
            </w:pPr>
            <w:r w:rsidRPr="0008241C">
              <w:rPr>
                <w:rFonts w:ascii="Times New Roman" w:hAnsi="Times New Roman"/>
              </w:rPr>
              <w:t>Global Orchestration</w:t>
            </w:r>
          </w:p>
        </w:tc>
        <w:tc>
          <w:tcPr>
            <w:tcW w:w="1797" w:type="dxa"/>
            <w:tcBorders>
              <w:top w:val="nil"/>
              <w:left w:val="nil"/>
              <w:bottom w:val="single" w:sz="4" w:space="0" w:color="auto"/>
              <w:right w:val="nil"/>
            </w:tcBorders>
          </w:tcPr>
          <w:p w14:paraId="6A6682D5" w14:textId="77777777" w:rsidR="00A01204" w:rsidRPr="0008241C" w:rsidRDefault="00A01204" w:rsidP="00A01204">
            <w:pPr>
              <w:rPr>
                <w:rFonts w:ascii="Times New Roman" w:hAnsi="Times New Roman"/>
              </w:rPr>
            </w:pPr>
            <w:r w:rsidRPr="0008241C">
              <w:rPr>
                <w:rFonts w:ascii="Times New Roman" w:hAnsi="Times New Roman"/>
              </w:rPr>
              <w:t xml:space="preserve">Order from Strength </w:t>
            </w:r>
          </w:p>
        </w:tc>
        <w:tc>
          <w:tcPr>
            <w:tcW w:w="1879" w:type="dxa"/>
            <w:tcBorders>
              <w:top w:val="nil"/>
              <w:left w:val="nil"/>
              <w:bottom w:val="single" w:sz="4" w:space="0" w:color="auto"/>
              <w:right w:val="nil"/>
            </w:tcBorders>
          </w:tcPr>
          <w:p w14:paraId="79B61EC2" w14:textId="77777777" w:rsidR="00A01204" w:rsidRPr="0008241C" w:rsidRDefault="00A01204" w:rsidP="00A01204">
            <w:pPr>
              <w:rPr>
                <w:rFonts w:ascii="Times New Roman" w:hAnsi="Times New Roman"/>
              </w:rPr>
            </w:pPr>
            <w:r w:rsidRPr="0008241C">
              <w:rPr>
                <w:rFonts w:ascii="Times New Roman" w:hAnsi="Times New Roman"/>
              </w:rPr>
              <w:t>Adapting Mosaic</w:t>
            </w:r>
          </w:p>
        </w:tc>
        <w:tc>
          <w:tcPr>
            <w:tcW w:w="1786" w:type="dxa"/>
            <w:tcBorders>
              <w:top w:val="nil"/>
              <w:left w:val="nil"/>
              <w:bottom w:val="single" w:sz="4" w:space="0" w:color="auto"/>
              <w:right w:val="nil"/>
            </w:tcBorders>
          </w:tcPr>
          <w:p w14:paraId="5AC70291" w14:textId="77777777" w:rsidR="00A01204" w:rsidRPr="0008241C" w:rsidRDefault="00A01204" w:rsidP="00A01204">
            <w:pPr>
              <w:rPr>
                <w:rFonts w:ascii="Times New Roman" w:hAnsi="Times New Roman"/>
              </w:rPr>
            </w:pPr>
            <w:r w:rsidRPr="0008241C">
              <w:rPr>
                <w:rFonts w:ascii="Times New Roman" w:hAnsi="Times New Roman"/>
              </w:rPr>
              <w:t>Techno-Garden</w:t>
            </w:r>
          </w:p>
        </w:tc>
      </w:tr>
      <w:tr w:rsidR="00A01204" w:rsidRPr="0008241C" w14:paraId="172D0F8F" w14:textId="77777777" w:rsidTr="00642B4F">
        <w:tc>
          <w:tcPr>
            <w:tcW w:w="1560" w:type="dxa"/>
            <w:tcBorders>
              <w:top w:val="nil"/>
              <w:left w:val="nil"/>
              <w:bottom w:val="nil"/>
              <w:right w:val="nil"/>
            </w:tcBorders>
          </w:tcPr>
          <w:p w14:paraId="4DC9BCEE" w14:textId="77777777" w:rsidR="00A01204" w:rsidRPr="0008241C" w:rsidRDefault="00A01204" w:rsidP="00A01204">
            <w:pPr>
              <w:rPr>
                <w:rFonts w:ascii="Times New Roman" w:hAnsi="Times New Roman"/>
              </w:rPr>
            </w:pPr>
            <w:r w:rsidRPr="0008241C">
              <w:rPr>
                <w:rFonts w:ascii="Times New Roman" w:hAnsi="Times New Roman"/>
              </w:rPr>
              <w:t>Year</w:t>
            </w:r>
          </w:p>
        </w:tc>
        <w:tc>
          <w:tcPr>
            <w:tcW w:w="2004" w:type="dxa"/>
            <w:gridSpan w:val="2"/>
            <w:tcBorders>
              <w:top w:val="nil"/>
              <w:left w:val="nil"/>
              <w:bottom w:val="single" w:sz="4" w:space="0" w:color="auto"/>
              <w:right w:val="nil"/>
            </w:tcBorders>
          </w:tcPr>
          <w:p w14:paraId="4F61CBA7" w14:textId="77777777" w:rsidR="00A01204" w:rsidRPr="0008241C" w:rsidRDefault="00A01204" w:rsidP="00A01204">
            <w:pPr>
              <w:rPr>
                <w:rFonts w:ascii="Times New Roman" w:hAnsi="Times New Roman"/>
              </w:rPr>
            </w:pPr>
            <w:r w:rsidRPr="0008241C">
              <w:rPr>
                <w:rFonts w:ascii="Times New Roman" w:hAnsi="Times New Roman"/>
              </w:rPr>
              <w:t>Globally connected world</w:t>
            </w:r>
          </w:p>
        </w:tc>
        <w:tc>
          <w:tcPr>
            <w:tcW w:w="1797" w:type="dxa"/>
            <w:tcBorders>
              <w:top w:val="nil"/>
              <w:left w:val="nil"/>
              <w:bottom w:val="single" w:sz="4" w:space="0" w:color="auto"/>
              <w:right w:val="nil"/>
            </w:tcBorders>
          </w:tcPr>
          <w:p w14:paraId="75CEB3A9" w14:textId="77777777" w:rsidR="00A01204" w:rsidRPr="0008241C" w:rsidRDefault="00A01204" w:rsidP="00A01204">
            <w:pPr>
              <w:rPr>
                <w:rFonts w:ascii="Times New Roman" w:hAnsi="Times New Roman"/>
              </w:rPr>
            </w:pPr>
            <w:r w:rsidRPr="0008241C">
              <w:rPr>
                <w:rFonts w:ascii="Times New Roman" w:hAnsi="Times New Roman"/>
              </w:rPr>
              <w:t xml:space="preserve">progressively compartmentalized </w:t>
            </w:r>
          </w:p>
        </w:tc>
        <w:tc>
          <w:tcPr>
            <w:tcW w:w="1879" w:type="dxa"/>
            <w:tcBorders>
              <w:top w:val="nil"/>
              <w:left w:val="nil"/>
              <w:bottom w:val="single" w:sz="4" w:space="0" w:color="auto"/>
              <w:right w:val="nil"/>
            </w:tcBorders>
          </w:tcPr>
          <w:p w14:paraId="15CF4D1D" w14:textId="77777777" w:rsidR="00A01204" w:rsidRPr="0008241C" w:rsidRDefault="00A01204" w:rsidP="00A01204">
            <w:pPr>
              <w:rPr>
                <w:rFonts w:ascii="Times New Roman" w:hAnsi="Times New Roman"/>
                <w:b/>
              </w:rPr>
            </w:pPr>
            <w:r w:rsidRPr="0008241C">
              <w:rPr>
                <w:rFonts w:ascii="Times New Roman" w:hAnsi="Times New Roman"/>
              </w:rPr>
              <w:t xml:space="preserve">Local institutions-based ecosystem management </w:t>
            </w:r>
          </w:p>
        </w:tc>
        <w:tc>
          <w:tcPr>
            <w:tcW w:w="1786" w:type="dxa"/>
            <w:tcBorders>
              <w:top w:val="nil"/>
              <w:left w:val="nil"/>
              <w:bottom w:val="single" w:sz="4" w:space="0" w:color="auto"/>
              <w:right w:val="nil"/>
            </w:tcBorders>
          </w:tcPr>
          <w:p w14:paraId="4CCE089B" w14:textId="77777777" w:rsidR="00A01204" w:rsidRPr="0008241C" w:rsidRDefault="00A01204" w:rsidP="00A01204">
            <w:pPr>
              <w:rPr>
                <w:rFonts w:ascii="Times New Roman" w:hAnsi="Times New Roman"/>
                <w:b/>
              </w:rPr>
            </w:pPr>
            <w:r w:rsidRPr="0008241C">
              <w:rPr>
                <w:rFonts w:ascii="Times New Roman" w:hAnsi="Times New Roman"/>
              </w:rPr>
              <w:t xml:space="preserve">Artificial ecosystem services meet sustainability </w:t>
            </w:r>
          </w:p>
        </w:tc>
      </w:tr>
      <w:tr w:rsidR="00A01204" w:rsidRPr="0008241C" w14:paraId="16E008F9" w14:textId="77777777" w:rsidTr="00A01204">
        <w:tc>
          <w:tcPr>
            <w:tcW w:w="1560" w:type="dxa"/>
            <w:tcBorders>
              <w:top w:val="nil"/>
              <w:left w:val="nil"/>
              <w:bottom w:val="nil"/>
              <w:right w:val="nil"/>
            </w:tcBorders>
            <w:shd w:val="clear" w:color="auto" w:fill="222A35"/>
          </w:tcPr>
          <w:p w14:paraId="36BA8DFB" w14:textId="77777777" w:rsidR="00A01204" w:rsidRPr="0008241C" w:rsidRDefault="00A01204" w:rsidP="00A01204">
            <w:pPr>
              <w:rPr>
                <w:rFonts w:ascii="Times New Roman" w:hAnsi="Times New Roman"/>
              </w:rPr>
            </w:pPr>
          </w:p>
          <w:p w14:paraId="2DE5B665" w14:textId="77777777" w:rsidR="00A01204" w:rsidRPr="0008241C" w:rsidRDefault="00A01204" w:rsidP="00A01204">
            <w:pPr>
              <w:rPr>
                <w:rFonts w:ascii="Times New Roman" w:hAnsi="Times New Roman"/>
              </w:rPr>
            </w:pPr>
          </w:p>
          <w:p w14:paraId="6092FCDB" w14:textId="77777777" w:rsidR="00A01204" w:rsidRPr="0008241C" w:rsidRDefault="00A01204" w:rsidP="00A01204">
            <w:pPr>
              <w:rPr>
                <w:rFonts w:ascii="Times New Roman" w:hAnsi="Times New Roman"/>
              </w:rPr>
            </w:pPr>
          </w:p>
          <w:p w14:paraId="01FB584C" w14:textId="77777777" w:rsidR="00A01204" w:rsidRPr="0008241C" w:rsidRDefault="00A01204" w:rsidP="00A01204">
            <w:pPr>
              <w:rPr>
                <w:rFonts w:ascii="Times New Roman" w:hAnsi="Times New Roman"/>
              </w:rPr>
            </w:pPr>
          </w:p>
          <w:p w14:paraId="2276FCF4" w14:textId="77777777" w:rsidR="00A01204" w:rsidRPr="0008241C" w:rsidRDefault="00A01204" w:rsidP="00A01204">
            <w:pPr>
              <w:rPr>
                <w:rFonts w:ascii="Times New Roman" w:hAnsi="Times New Roman"/>
              </w:rPr>
            </w:pPr>
          </w:p>
          <w:p w14:paraId="49D2EFF7" w14:textId="77777777" w:rsidR="00A01204" w:rsidRPr="0008241C" w:rsidRDefault="00A01204" w:rsidP="00A01204">
            <w:pPr>
              <w:rPr>
                <w:rFonts w:ascii="Times New Roman" w:hAnsi="Times New Roman"/>
              </w:rPr>
            </w:pPr>
          </w:p>
          <w:p w14:paraId="3C4CA09C" w14:textId="77777777" w:rsidR="00A01204" w:rsidRPr="0008241C" w:rsidRDefault="00A01204" w:rsidP="00A01204">
            <w:pPr>
              <w:rPr>
                <w:rFonts w:ascii="Times New Roman" w:hAnsi="Times New Roman"/>
              </w:rPr>
            </w:pPr>
          </w:p>
          <w:p w14:paraId="62BA5E41" w14:textId="77777777" w:rsidR="00A01204" w:rsidRPr="0008241C" w:rsidRDefault="00A01204" w:rsidP="00A01204">
            <w:pPr>
              <w:rPr>
                <w:rFonts w:ascii="Times New Roman" w:hAnsi="Times New Roman"/>
              </w:rPr>
            </w:pPr>
          </w:p>
          <w:p w14:paraId="22BEDECC" w14:textId="77777777" w:rsidR="00A01204" w:rsidRPr="0008241C" w:rsidRDefault="00A01204" w:rsidP="00A01204">
            <w:pPr>
              <w:rPr>
                <w:rFonts w:ascii="Times New Roman" w:hAnsi="Times New Roman"/>
              </w:rPr>
            </w:pPr>
            <w:r w:rsidRPr="0008241C">
              <w:rPr>
                <w:rFonts w:ascii="Times New Roman" w:hAnsi="Times New Roman"/>
              </w:rPr>
              <w:t>2015-30</w:t>
            </w:r>
          </w:p>
        </w:tc>
        <w:tc>
          <w:tcPr>
            <w:tcW w:w="1958" w:type="dxa"/>
            <w:tcBorders>
              <w:top w:val="nil"/>
              <w:left w:val="nil"/>
              <w:bottom w:val="single" w:sz="4" w:space="0" w:color="auto"/>
              <w:right w:val="nil"/>
            </w:tcBorders>
            <w:shd w:val="clear" w:color="auto" w:fill="FFF2CC"/>
          </w:tcPr>
          <w:p w14:paraId="0F760344"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Technological developments, particularly in the field of agriculture, food production, and energy generation, became more rapid, leading to yield intensification. </w:t>
            </w:r>
          </w:p>
          <w:p w14:paraId="3D68024C" w14:textId="77777777" w:rsidR="00A01204" w:rsidRPr="0008241C" w:rsidRDefault="00A01204" w:rsidP="00A01204">
            <w:pPr>
              <w:spacing w:line="220" w:lineRule="exact"/>
              <w:rPr>
                <w:rFonts w:ascii="Times New Roman" w:hAnsi="Times New Roman"/>
              </w:rPr>
            </w:pPr>
          </w:p>
          <w:p w14:paraId="5A2CF918"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Increased wealth leads to dietary changes, meat consumption increases. </w:t>
            </w:r>
          </w:p>
          <w:p w14:paraId="0A5D059C" w14:textId="77777777" w:rsidR="00A01204" w:rsidRPr="0008241C" w:rsidRDefault="00A01204" w:rsidP="00A01204">
            <w:pPr>
              <w:spacing w:line="220" w:lineRule="exact"/>
              <w:rPr>
                <w:rFonts w:ascii="Times New Roman" w:hAnsi="Times New Roman"/>
              </w:rPr>
            </w:pPr>
          </w:p>
          <w:p w14:paraId="2DACD6C3"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Regional connectivity increases. As a result, environmental </w:t>
            </w:r>
            <w:r w:rsidRPr="0008241C">
              <w:rPr>
                <w:rFonts w:ascii="Times New Roman" w:hAnsi="Times New Roman"/>
              </w:rPr>
              <w:lastRenderedPageBreak/>
              <w:t>issues are prioritized.</w:t>
            </w:r>
          </w:p>
        </w:tc>
        <w:tc>
          <w:tcPr>
            <w:tcW w:w="1843" w:type="dxa"/>
            <w:gridSpan w:val="2"/>
            <w:tcBorders>
              <w:top w:val="nil"/>
              <w:left w:val="nil"/>
              <w:bottom w:val="single" w:sz="4" w:space="0" w:color="auto"/>
              <w:right w:val="nil"/>
            </w:tcBorders>
            <w:shd w:val="clear" w:color="auto" w:fill="FFF2CC"/>
          </w:tcPr>
          <w:p w14:paraId="5AB7CD4E" w14:textId="77777777" w:rsidR="00A01204" w:rsidRPr="0008241C" w:rsidRDefault="00A01204" w:rsidP="00A01204">
            <w:pPr>
              <w:spacing w:line="220" w:lineRule="exact"/>
              <w:rPr>
                <w:rFonts w:ascii="Times New Roman" w:hAnsi="Times New Roman"/>
              </w:rPr>
            </w:pPr>
            <w:r w:rsidRPr="0008241C">
              <w:rPr>
                <w:rFonts w:ascii="Times New Roman" w:hAnsi="Times New Roman"/>
              </w:rPr>
              <w:lastRenderedPageBreak/>
              <w:t>Fundamental departure from trade-reforms. Increased conflict and global terrorism create barriers between nations.</w:t>
            </w:r>
          </w:p>
          <w:p w14:paraId="584C1AB4" w14:textId="77777777" w:rsidR="00A01204" w:rsidRPr="0008241C" w:rsidRDefault="00A01204" w:rsidP="00A01204">
            <w:pPr>
              <w:spacing w:line="220" w:lineRule="exact"/>
              <w:rPr>
                <w:rFonts w:ascii="Times New Roman" w:hAnsi="Times New Roman"/>
              </w:rPr>
            </w:pPr>
          </w:p>
          <w:p w14:paraId="7AA93E68"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Local production suffers from risk, which might offer temporary environmental benefits. However, environmental issues deprioritized, as governments focus on economic and military security. </w:t>
            </w:r>
          </w:p>
          <w:p w14:paraId="49CC25E0" w14:textId="77777777" w:rsidR="00A01204" w:rsidRPr="0008241C" w:rsidRDefault="00A01204" w:rsidP="00A01204">
            <w:pPr>
              <w:spacing w:line="220" w:lineRule="exact"/>
              <w:rPr>
                <w:rFonts w:ascii="Times New Roman" w:hAnsi="Times New Roman"/>
              </w:rPr>
            </w:pPr>
          </w:p>
          <w:p w14:paraId="37D5D339" w14:textId="77777777" w:rsidR="00A01204" w:rsidRPr="0008241C" w:rsidRDefault="00A01204" w:rsidP="00A01204">
            <w:pPr>
              <w:spacing w:line="220" w:lineRule="exact"/>
              <w:rPr>
                <w:rFonts w:ascii="Times New Roman" w:hAnsi="Times New Roman"/>
              </w:rPr>
            </w:pPr>
            <w:r w:rsidRPr="0008241C">
              <w:rPr>
                <w:rFonts w:ascii="Times New Roman" w:hAnsi="Times New Roman"/>
              </w:rPr>
              <w:lastRenderedPageBreak/>
              <w:t>‘Asian blocs’ are created from dominant</w:t>
            </w:r>
            <w:r w:rsidRPr="0008241C">
              <w:rPr>
                <w:rFonts w:ascii="Times New Roman" w:hAnsi="Times New Roman"/>
                <w:lang w:bidi="bn-IN"/>
              </w:rPr>
              <w:t xml:space="preserve"> </w:t>
            </w:r>
            <w:r w:rsidRPr="0008241C">
              <w:rPr>
                <w:rFonts w:ascii="Times New Roman" w:hAnsi="Times New Roman"/>
              </w:rPr>
              <w:t xml:space="preserve">economic and military powers and some trade relationship established. </w:t>
            </w:r>
          </w:p>
        </w:tc>
        <w:tc>
          <w:tcPr>
            <w:tcW w:w="1879" w:type="dxa"/>
            <w:tcBorders>
              <w:top w:val="nil"/>
              <w:left w:val="nil"/>
              <w:bottom w:val="single" w:sz="4" w:space="0" w:color="auto"/>
              <w:right w:val="nil"/>
            </w:tcBorders>
            <w:shd w:val="clear" w:color="auto" w:fill="FFF2CC"/>
          </w:tcPr>
          <w:p w14:paraId="21150B2C" w14:textId="77777777" w:rsidR="00A01204" w:rsidRPr="0008241C" w:rsidRDefault="00A01204" w:rsidP="00A01204">
            <w:pPr>
              <w:spacing w:line="220" w:lineRule="exact"/>
              <w:rPr>
                <w:rFonts w:ascii="Times New Roman" w:hAnsi="Times New Roman"/>
              </w:rPr>
            </w:pPr>
            <w:r w:rsidRPr="0008241C">
              <w:rPr>
                <w:rFonts w:ascii="Times New Roman" w:hAnsi="Times New Roman"/>
              </w:rPr>
              <w:lastRenderedPageBreak/>
              <w:t>Despite trade barriers, improved communication technologies lead better information exchanges.</w:t>
            </w:r>
          </w:p>
          <w:p w14:paraId="3F5A6C2E"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The rate of biodiversity loss remains central to global political and scientific debate. Developing countries formulate adaptation policies. </w:t>
            </w:r>
          </w:p>
          <w:p w14:paraId="0AF4E859" w14:textId="77777777" w:rsidR="00A01204" w:rsidRPr="0008241C" w:rsidRDefault="00A01204" w:rsidP="00A01204">
            <w:pPr>
              <w:spacing w:line="220" w:lineRule="exact"/>
              <w:rPr>
                <w:rFonts w:ascii="Times New Roman" w:hAnsi="Times New Roman"/>
              </w:rPr>
            </w:pPr>
          </w:p>
          <w:p w14:paraId="70824451" w14:textId="77777777" w:rsidR="00A01204" w:rsidRPr="0008241C" w:rsidRDefault="00A01204" w:rsidP="00A01204">
            <w:pPr>
              <w:spacing w:line="220" w:lineRule="exact"/>
              <w:rPr>
                <w:rFonts w:ascii="Times New Roman" w:hAnsi="Times New Roman"/>
              </w:rPr>
            </w:pPr>
          </w:p>
          <w:p w14:paraId="5083DB26"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Civil societies spearhead local ecosystem management. </w:t>
            </w:r>
            <w:r w:rsidRPr="0008241C">
              <w:rPr>
                <w:rFonts w:ascii="Times New Roman" w:hAnsi="Times New Roman"/>
              </w:rPr>
              <w:lastRenderedPageBreak/>
              <w:t xml:space="preserve">Greater protection of ecosystems and reduced organized ecological crime. </w:t>
            </w:r>
          </w:p>
          <w:p w14:paraId="6D7B273B" w14:textId="77777777" w:rsidR="00A01204" w:rsidRPr="0008241C" w:rsidRDefault="00A01204" w:rsidP="00A01204">
            <w:pPr>
              <w:spacing w:line="220" w:lineRule="exact"/>
              <w:rPr>
                <w:rFonts w:ascii="Times New Roman" w:hAnsi="Times New Roman"/>
              </w:rPr>
            </w:pPr>
          </w:p>
        </w:tc>
        <w:tc>
          <w:tcPr>
            <w:tcW w:w="1786" w:type="dxa"/>
            <w:tcBorders>
              <w:top w:val="nil"/>
              <w:left w:val="nil"/>
              <w:bottom w:val="single" w:sz="4" w:space="0" w:color="auto"/>
              <w:right w:val="nil"/>
            </w:tcBorders>
            <w:shd w:val="clear" w:color="auto" w:fill="FFF2CC"/>
          </w:tcPr>
          <w:p w14:paraId="289CE7E3" w14:textId="77777777" w:rsidR="00A01204" w:rsidRPr="0008241C" w:rsidRDefault="00A01204" w:rsidP="00A01204">
            <w:pPr>
              <w:spacing w:line="220" w:lineRule="exact"/>
              <w:rPr>
                <w:rFonts w:ascii="Times New Roman" w:hAnsi="Times New Roman"/>
              </w:rPr>
            </w:pPr>
            <w:r w:rsidRPr="0008241C">
              <w:rPr>
                <w:rFonts w:ascii="Times New Roman" w:hAnsi="Times New Roman"/>
              </w:rPr>
              <w:lastRenderedPageBreak/>
              <w:t>Massive investment in agriculture, use of bio-technology and ecological engineering to trigger another green revolution.</w:t>
            </w:r>
          </w:p>
          <w:p w14:paraId="2678C735" w14:textId="77777777" w:rsidR="00A01204" w:rsidRPr="0008241C" w:rsidRDefault="00A01204" w:rsidP="00A01204">
            <w:pPr>
              <w:spacing w:line="220" w:lineRule="exact"/>
              <w:rPr>
                <w:rFonts w:ascii="Times New Roman" w:hAnsi="Times New Roman"/>
              </w:rPr>
            </w:pPr>
          </w:p>
          <w:p w14:paraId="027F0AA2" w14:textId="77777777" w:rsidR="00A01204" w:rsidRPr="0008241C" w:rsidRDefault="00A01204" w:rsidP="00A01204">
            <w:pPr>
              <w:spacing w:line="220" w:lineRule="exact"/>
              <w:rPr>
                <w:rFonts w:ascii="Times New Roman" w:hAnsi="Times New Roman"/>
              </w:rPr>
            </w:pPr>
            <w:r w:rsidRPr="0008241C">
              <w:rPr>
                <w:rFonts w:ascii="Times New Roman" w:hAnsi="Times New Roman"/>
              </w:rPr>
              <w:t>Evolution of New-Asian urbanism, with, for example green building materials, lower energy and water use, and urban agriculture.</w:t>
            </w:r>
          </w:p>
          <w:p w14:paraId="5EC79C2D" w14:textId="77777777" w:rsidR="00A01204" w:rsidRPr="0008241C" w:rsidRDefault="00A01204" w:rsidP="00A01204">
            <w:pPr>
              <w:spacing w:line="220" w:lineRule="exact"/>
              <w:rPr>
                <w:rFonts w:ascii="Times New Roman" w:hAnsi="Times New Roman"/>
              </w:rPr>
            </w:pPr>
          </w:p>
          <w:p w14:paraId="2ABF5473"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Aging and shrinking cities </w:t>
            </w:r>
            <w:r w:rsidRPr="0008241C">
              <w:rPr>
                <w:rFonts w:ascii="Times New Roman" w:hAnsi="Times New Roman"/>
              </w:rPr>
              <w:lastRenderedPageBreak/>
              <w:t xml:space="preserve">in developed countries. </w:t>
            </w:r>
          </w:p>
          <w:p w14:paraId="0917920D" w14:textId="77777777" w:rsidR="00A01204" w:rsidRPr="0008241C" w:rsidRDefault="00A01204" w:rsidP="00A01204">
            <w:pPr>
              <w:spacing w:line="220" w:lineRule="exact"/>
              <w:rPr>
                <w:rFonts w:ascii="Times New Roman" w:hAnsi="Times New Roman"/>
              </w:rPr>
            </w:pPr>
          </w:p>
          <w:p w14:paraId="684AC121"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Reliability in ecological engineering increases private-sector involvement. </w:t>
            </w:r>
          </w:p>
        </w:tc>
      </w:tr>
      <w:tr w:rsidR="00A01204" w:rsidRPr="0008241C" w14:paraId="4C990DE7" w14:textId="77777777" w:rsidTr="00A01204">
        <w:tc>
          <w:tcPr>
            <w:tcW w:w="1560" w:type="dxa"/>
            <w:tcBorders>
              <w:top w:val="nil"/>
              <w:left w:val="nil"/>
              <w:bottom w:val="nil"/>
              <w:right w:val="nil"/>
            </w:tcBorders>
            <w:shd w:val="clear" w:color="auto" w:fill="222A35"/>
          </w:tcPr>
          <w:p w14:paraId="2BC50735" w14:textId="77777777" w:rsidR="00A01204" w:rsidRPr="0008241C" w:rsidRDefault="00A01204" w:rsidP="00A01204">
            <w:pPr>
              <w:rPr>
                <w:rFonts w:ascii="Times New Roman" w:hAnsi="Times New Roman"/>
              </w:rPr>
            </w:pPr>
          </w:p>
          <w:p w14:paraId="40B2526C" w14:textId="77777777" w:rsidR="00A01204" w:rsidRPr="0008241C" w:rsidRDefault="00A01204" w:rsidP="00A01204">
            <w:pPr>
              <w:rPr>
                <w:rFonts w:ascii="Times New Roman" w:hAnsi="Times New Roman"/>
              </w:rPr>
            </w:pPr>
          </w:p>
          <w:p w14:paraId="1410CEBB" w14:textId="77777777" w:rsidR="00A01204" w:rsidRPr="0008241C" w:rsidRDefault="00A01204" w:rsidP="00A01204">
            <w:pPr>
              <w:rPr>
                <w:rFonts w:ascii="Times New Roman" w:hAnsi="Times New Roman"/>
              </w:rPr>
            </w:pPr>
          </w:p>
          <w:p w14:paraId="63D79913" w14:textId="77777777" w:rsidR="00A01204" w:rsidRPr="0008241C" w:rsidRDefault="00A01204" w:rsidP="00A01204">
            <w:pPr>
              <w:rPr>
                <w:rFonts w:ascii="Times New Roman" w:hAnsi="Times New Roman"/>
              </w:rPr>
            </w:pPr>
          </w:p>
          <w:p w14:paraId="61185022" w14:textId="77777777" w:rsidR="00A01204" w:rsidRPr="0008241C" w:rsidRDefault="00A01204" w:rsidP="00A01204">
            <w:pPr>
              <w:rPr>
                <w:rFonts w:ascii="Times New Roman" w:hAnsi="Times New Roman"/>
              </w:rPr>
            </w:pPr>
          </w:p>
          <w:p w14:paraId="7CC70735" w14:textId="77777777" w:rsidR="00A01204" w:rsidRPr="0008241C" w:rsidRDefault="00A01204" w:rsidP="00A01204">
            <w:pPr>
              <w:rPr>
                <w:rFonts w:ascii="Times New Roman" w:hAnsi="Times New Roman"/>
              </w:rPr>
            </w:pPr>
            <w:r w:rsidRPr="0008241C">
              <w:rPr>
                <w:rFonts w:ascii="Times New Roman" w:hAnsi="Times New Roman"/>
              </w:rPr>
              <w:t>2030-50</w:t>
            </w:r>
          </w:p>
        </w:tc>
        <w:tc>
          <w:tcPr>
            <w:tcW w:w="1958" w:type="dxa"/>
            <w:tcBorders>
              <w:top w:val="nil"/>
              <w:left w:val="nil"/>
              <w:bottom w:val="single" w:sz="4" w:space="0" w:color="auto"/>
              <w:right w:val="nil"/>
            </w:tcBorders>
            <w:shd w:val="clear" w:color="auto" w:fill="FFE599"/>
          </w:tcPr>
          <w:p w14:paraId="7A6C7ACE"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Crop intensification due to increased irrigation (possibly leading to a fresh water crisis), better control of agricultural pests due to adoption of appropriate technologies. </w:t>
            </w:r>
          </w:p>
          <w:p w14:paraId="2EB02919" w14:textId="77777777" w:rsidR="00A01204" w:rsidRPr="0008241C" w:rsidRDefault="00A01204" w:rsidP="00A01204">
            <w:pPr>
              <w:spacing w:line="220" w:lineRule="exact"/>
              <w:rPr>
                <w:rFonts w:ascii="Times New Roman" w:hAnsi="Times New Roman"/>
              </w:rPr>
            </w:pPr>
          </w:p>
          <w:p w14:paraId="37256C17"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Growing unity within the </w:t>
            </w:r>
            <w:r w:rsidRPr="0008241C">
              <w:rPr>
                <w:rFonts w:ascii="Times New Roman" w:hAnsi="Times New Roman"/>
                <w:lang w:bidi="bn-IN"/>
              </w:rPr>
              <w:t>Asia-Pacific region</w:t>
            </w:r>
            <w:r w:rsidRPr="0008241C">
              <w:rPr>
                <w:rFonts w:ascii="Times New Roman" w:hAnsi="Times New Roman"/>
              </w:rPr>
              <w:t>, regional unification and propagation of Asian culture.</w:t>
            </w:r>
          </w:p>
          <w:p w14:paraId="31B07730" w14:textId="77777777" w:rsidR="00A01204" w:rsidRPr="0008241C" w:rsidRDefault="00A01204" w:rsidP="00A01204">
            <w:pPr>
              <w:spacing w:line="220" w:lineRule="exact"/>
              <w:rPr>
                <w:rFonts w:ascii="Times New Roman" w:hAnsi="Times New Roman"/>
              </w:rPr>
            </w:pPr>
          </w:p>
          <w:p w14:paraId="59D93531"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Many marine and coastal ecosystems may suffer from local extinction. As a result, coastal tourism might decrease in the region. </w:t>
            </w:r>
          </w:p>
        </w:tc>
        <w:tc>
          <w:tcPr>
            <w:tcW w:w="1843" w:type="dxa"/>
            <w:gridSpan w:val="2"/>
            <w:tcBorders>
              <w:top w:val="nil"/>
              <w:left w:val="nil"/>
              <w:bottom w:val="single" w:sz="4" w:space="0" w:color="auto"/>
              <w:right w:val="nil"/>
            </w:tcBorders>
            <w:shd w:val="clear" w:color="auto" w:fill="FFE599"/>
          </w:tcPr>
          <w:p w14:paraId="7CDA80F3" w14:textId="77777777" w:rsidR="00A01204" w:rsidRPr="0008241C" w:rsidRDefault="00A01204" w:rsidP="00A01204">
            <w:pPr>
              <w:spacing w:line="220" w:lineRule="exact"/>
              <w:rPr>
                <w:rFonts w:ascii="Times New Roman" w:hAnsi="Times New Roman"/>
              </w:rPr>
            </w:pPr>
            <w:r w:rsidRPr="0008241C">
              <w:rPr>
                <w:rFonts w:ascii="Times New Roman" w:hAnsi="Times New Roman"/>
              </w:rPr>
              <w:t>Lack of environmental awareness in developed wealthy countries due to limited international travel.</w:t>
            </w:r>
          </w:p>
          <w:p w14:paraId="6591D68C" w14:textId="77777777" w:rsidR="00A01204" w:rsidRPr="0008241C" w:rsidRDefault="00A01204" w:rsidP="00A01204">
            <w:pPr>
              <w:spacing w:line="220" w:lineRule="exact"/>
              <w:rPr>
                <w:rFonts w:ascii="Times New Roman" w:hAnsi="Times New Roman"/>
              </w:rPr>
            </w:pPr>
          </w:p>
          <w:p w14:paraId="26E0A4D5" w14:textId="77777777" w:rsidR="00A01204" w:rsidRPr="0008241C" w:rsidRDefault="00A01204" w:rsidP="00A01204">
            <w:pPr>
              <w:spacing w:line="220" w:lineRule="exact"/>
              <w:rPr>
                <w:rFonts w:ascii="Times New Roman" w:hAnsi="Times New Roman"/>
              </w:rPr>
            </w:pPr>
            <w:r w:rsidRPr="0008241C">
              <w:rPr>
                <w:rFonts w:ascii="Times New Roman" w:hAnsi="Times New Roman"/>
              </w:rPr>
              <w:t>Severe water crisis in some countries. Lack of capacity to develop cross-border agreements on water sharing, leads to widespread poverty and loss of ecosystems.</w:t>
            </w:r>
          </w:p>
          <w:p w14:paraId="13204F68" w14:textId="77777777" w:rsidR="00A01204" w:rsidRPr="0008241C" w:rsidRDefault="00A01204" w:rsidP="00A01204">
            <w:pPr>
              <w:spacing w:line="220" w:lineRule="exact"/>
              <w:rPr>
                <w:rFonts w:ascii="Times New Roman" w:hAnsi="Times New Roman"/>
              </w:rPr>
            </w:pPr>
          </w:p>
          <w:p w14:paraId="5992FBF5"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Most governments recognize the problems, but too late to act. </w:t>
            </w:r>
          </w:p>
          <w:p w14:paraId="76D8C22A"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 </w:t>
            </w:r>
          </w:p>
        </w:tc>
        <w:tc>
          <w:tcPr>
            <w:tcW w:w="1879" w:type="dxa"/>
            <w:tcBorders>
              <w:top w:val="nil"/>
              <w:left w:val="nil"/>
              <w:bottom w:val="single" w:sz="4" w:space="0" w:color="auto"/>
              <w:right w:val="nil"/>
            </w:tcBorders>
            <w:shd w:val="clear" w:color="auto" w:fill="FFE599"/>
          </w:tcPr>
          <w:p w14:paraId="749DAF21"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More harmonized approach to integrate socioeconomic interests in ecological conservation. </w:t>
            </w:r>
          </w:p>
          <w:p w14:paraId="60547827" w14:textId="77777777" w:rsidR="00A01204" w:rsidRPr="0008241C" w:rsidRDefault="00A01204" w:rsidP="00A01204">
            <w:pPr>
              <w:spacing w:line="220" w:lineRule="exact"/>
              <w:rPr>
                <w:rFonts w:ascii="Times New Roman" w:hAnsi="Times New Roman"/>
              </w:rPr>
            </w:pPr>
          </w:p>
          <w:p w14:paraId="2392510D"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Further promotion of civil societies. </w:t>
            </w:r>
          </w:p>
          <w:p w14:paraId="3F3C343E" w14:textId="77777777" w:rsidR="00A01204" w:rsidRPr="0008241C" w:rsidRDefault="00A01204" w:rsidP="00A01204">
            <w:pPr>
              <w:spacing w:line="220" w:lineRule="exact"/>
              <w:rPr>
                <w:rFonts w:ascii="Times New Roman" w:hAnsi="Times New Roman"/>
              </w:rPr>
            </w:pPr>
          </w:p>
          <w:p w14:paraId="03AD042C"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Due to over fishing, fish catches decline to global low, meat consumption increases. </w:t>
            </w:r>
          </w:p>
          <w:p w14:paraId="1F85B0B4" w14:textId="77777777" w:rsidR="00A01204" w:rsidRPr="0008241C" w:rsidRDefault="00A01204" w:rsidP="00A01204">
            <w:pPr>
              <w:spacing w:line="220" w:lineRule="exact"/>
              <w:rPr>
                <w:rFonts w:ascii="Times New Roman" w:hAnsi="Times New Roman"/>
              </w:rPr>
            </w:pPr>
          </w:p>
          <w:p w14:paraId="66D89D04"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Economic reform advocated, establishment of ecological networks. </w:t>
            </w:r>
          </w:p>
          <w:p w14:paraId="1F0C8210" w14:textId="77777777" w:rsidR="00A01204" w:rsidRPr="0008241C" w:rsidRDefault="00A01204" w:rsidP="00A01204">
            <w:pPr>
              <w:spacing w:line="220" w:lineRule="exact"/>
              <w:rPr>
                <w:rFonts w:ascii="Times New Roman" w:hAnsi="Times New Roman"/>
              </w:rPr>
            </w:pPr>
          </w:p>
          <w:p w14:paraId="3DE670F6" w14:textId="77777777" w:rsidR="00A01204" w:rsidRPr="0008241C" w:rsidRDefault="00A01204" w:rsidP="00A01204">
            <w:pPr>
              <w:spacing w:line="220" w:lineRule="exact"/>
              <w:rPr>
                <w:rFonts w:ascii="Times New Roman" w:hAnsi="Times New Roman"/>
              </w:rPr>
            </w:pPr>
          </w:p>
        </w:tc>
        <w:tc>
          <w:tcPr>
            <w:tcW w:w="1786" w:type="dxa"/>
            <w:tcBorders>
              <w:top w:val="nil"/>
              <w:left w:val="nil"/>
              <w:bottom w:val="single" w:sz="4" w:space="0" w:color="auto"/>
              <w:right w:val="nil"/>
            </w:tcBorders>
            <w:shd w:val="clear" w:color="auto" w:fill="FFE599"/>
          </w:tcPr>
          <w:p w14:paraId="4C885C57"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Use of alternative fuels, such as solar power increases. Emergence of Biofuel economies in Asia and reduction of oil-wealth in Western Asia. </w:t>
            </w:r>
          </w:p>
          <w:p w14:paraId="264B60AE" w14:textId="77777777" w:rsidR="00A01204" w:rsidRPr="0008241C" w:rsidRDefault="00A01204" w:rsidP="00A01204">
            <w:pPr>
              <w:spacing w:line="220" w:lineRule="exact"/>
              <w:rPr>
                <w:rFonts w:ascii="Times New Roman" w:hAnsi="Times New Roman"/>
              </w:rPr>
            </w:pPr>
          </w:p>
          <w:p w14:paraId="34C8BC58" w14:textId="77777777" w:rsidR="00A01204" w:rsidRPr="0008241C" w:rsidRDefault="00A01204" w:rsidP="00A01204">
            <w:pPr>
              <w:spacing w:line="220" w:lineRule="exact"/>
              <w:rPr>
                <w:rFonts w:ascii="Times New Roman" w:hAnsi="Times New Roman"/>
              </w:rPr>
            </w:pPr>
            <w:r w:rsidRPr="0008241C">
              <w:rPr>
                <w:rFonts w:ascii="Times New Roman" w:hAnsi="Times New Roman"/>
              </w:rPr>
              <w:t>Cheap, reliable eco-technologies will reduce income inequality between urban and rural areas.</w:t>
            </w:r>
          </w:p>
          <w:p w14:paraId="13EE3A3D" w14:textId="77777777" w:rsidR="00A01204" w:rsidRPr="0008241C" w:rsidRDefault="00A01204" w:rsidP="00A01204">
            <w:pPr>
              <w:spacing w:line="220" w:lineRule="exact"/>
              <w:rPr>
                <w:rFonts w:ascii="Times New Roman" w:hAnsi="Times New Roman"/>
              </w:rPr>
            </w:pPr>
          </w:p>
          <w:p w14:paraId="353CE777" w14:textId="77777777" w:rsidR="00A01204" w:rsidRPr="0008241C" w:rsidRDefault="00A01204" w:rsidP="00A01204">
            <w:pPr>
              <w:spacing w:line="220" w:lineRule="exact"/>
              <w:rPr>
                <w:rFonts w:ascii="Times New Roman" w:hAnsi="Times New Roman"/>
              </w:rPr>
            </w:pPr>
            <w:r w:rsidRPr="0008241C">
              <w:rPr>
                <w:rFonts w:ascii="Times New Roman" w:hAnsi="Times New Roman"/>
              </w:rPr>
              <w:t xml:space="preserve">Innovation in auto-mobile technology and high level of fuel-efficiencies achieved, reducing pressure on natural resources. </w:t>
            </w:r>
          </w:p>
          <w:p w14:paraId="7C8887A2" w14:textId="77777777" w:rsidR="00A01204" w:rsidRPr="0008241C" w:rsidRDefault="00A01204" w:rsidP="00A01204">
            <w:pPr>
              <w:spacing w:line="220" w:lineRule="exact"/>
              <w:rPr>
                <w:rFonts w:ascii="Times New Roman" w:hAnsi="Times New Roman"/>
              </w:rPr>
            </w:pPr>
          </w:p>
          <w:p w14:paraId="1CC85607" w14:textId="77777777" w:rsidR="00A01204" w:rsidRPr="0008241C" w:rsidRDefault="00A01204" w:rsidP="00A01204">
            <w:pPr>
              <w:spacing w:line="220" w:lineRule="exact"/>
              <w:rPr>
                <w:rFonts w:ascii="Times New Roman" w:hAnsi="Times New Roman"/>
              </w:rPr>
            </w:pPr>
          </w:p>
        </w:tc>
      </w:tr>
    </w:tbl>
    <w:p w14:paraId="26B73C13" w14:textId="77777777" w:rsidR="00A01204" w:rsidRPr="0008241C" w:rsidRDefault="00A01204" w:rsidP="00A01204">
      <w:pPr>
        <w:rPr>
          <w:sz w:val="22"/>
          <w:szCs w:val="22"/>
        </w:rPr>
      </w:pPr>
    </w:p>
    <w:p w14:paraId="5E88609E" w14:textId="1EADF31C" w:rsidR="00A01204" w:rsidRDefault="00A01204" w:rsidP="00A01204">
      <w:pPr>
        <w:rPr>
          <w:sz w:val="22"/>
          <w:szCs w:val="22"/>
        </w:rPr>
      </w:pPr>
    </w:p>
    <w:p w14:paraId="30EF84A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77" w:name="_Toc504317337"/>
      <w:bookmarkStart w:id="1578" w:name="_Toc504318030"/>
      <w:bookmarkStart w:id="1579" w:name="_Toc504321376"/>
      <w:r w:rsidRPr="0008241C">
        <w:rPr>
          <w:b/>
          <w:sz w:val="22"/>
          <w:szCs w:val="24"/>
        </w:rPr>
        <w:t>5.3.2.2</w:t>
      </w:r>
      <w:r w:rsidRPr="0008241C">
        <w:rPr>
          <w:b/>
          <w:sz w:val="22"/>
          <w:szCs w:val="24"/>
        </w:rPr>
        <w:tab/>
        <w:t xml:space="preserve"> Region-specific scenarios and future projections of Biodiversity in the Asia-Pacific region</w:t>
      </w:r>
      <w:bookmarkEnd w:id="1577"/>
      <w:bookmarkEnd w:id="1578"/>
      <w:bookmarkEnd w:id="1579"/>
    </w:p>
    <w:p w14:paraId="6FC20E01" w14:textId="77777777" w:rsidR="00A01204" w:rsidRPr="0008241C" w:rsidRDefault="00A01204" w:rsidP="00A01204">
      <w:pPr>
        <w:rPr>
          <w:sz w:val="22"/>
          <w:szCs w:val="22"/>
          <w:lang w:eastAsia="en-GB"/>
        </w:rPr>
      </w:pPr>
    </w:p>
    <w:p w14:paraId="02A033CE" w14:textId="77777777" w:rsidR="00A01204" w:rsidRPr="0008241C" w:rsidRDefault="00A01204" w:rsidP="00A01204">
      <w:pPr>
        <w:rPr>
          <w:color w:val="000000"/>
          <w:sz w:val="22"/>
          <w:szCs w:val="22"/>
        </w:rPr>
      </w:pPr>
      <w:r w:rsidRPr="0008241C">
        <w:rPr>
          <w:sz w:val="22"/>
          <w:szCs w:val="22"/>
        </w:rPr>
        <w:t>The three global assessments (GBO3, GBO4 and MEA) were mostly exploratory, seeking to understand the plausible alternative futures for the Asia-Pacific region. However, they do not give an indication as to the possible future trajectories to achieving global sustainability targets. To address this, The PBL Netherlands Environmental</w:t>
      </w:r>
      <w:r w:rsidRPr="0008241C">
        <w:rPr>
          <w:color w:val="000000"/>
          <w:sz w:val="22"/>
          <w:szCs w:val="22"/>
        </w:rPr>
        <w:t xml:space="preserve"> Assessment Agency employed a back-casting approach to identify alternative development pathways that could meet the global sustainability targets by 2050 </w:t>
      </w:r>
      <w:r w:rsidRPr="0008241C">
        <w:rPr>
          <w:color w:val="000000"/>
          <w:sz w:val="22"/>
          <w:szCs w:val="22"/>
        </w:rPr>
        <w:fldChar w:fldCharType="begin" w:fldLock="1"/>
      </w:r>
      <w:r w:rsidRPr="0008241C">
        <w:rPr>
          <w:color w:val="000000"/>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uris":["http://www.mendeley.com/documents/?uuid=901b709c-6866-3bfa-a180-578e2dda71f9"]}],"mendeley":{"formattedCitation":"(PBL, 2012)","plainTextFormattedCitation":"(PBL, 2012)","previouslyFormattedCitation":"(PBL, 2012)"},"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PBL, 2012)</w:t>
      </w:r>
      <w:r w:rsidRPr="0008241C">
        <w:rPr>
          <w:color w:val="000000"/>
          <w:sz w:val="22"/>
          <w:szCs w:val="22"/>
        </w:rPr>
        <w:fldChar w:fldCharType="end"/>
      </w:r>
      <w:r w:rsidRPr="0008241C">
        <w:rPr>
          <w:color w:val="000000"/>
          <w:sz w:val="22"/>
          <w:szCs w:val="22"/>
        </w:rPr>
        <w:t>. Under the GLOBIO model, which considered five broad thematic drivers to depict biodiversity futures at global scale</w:t>
      </w:r>
      <w:r w:rsidRPr="0008241C">
        <w:rPr>
          <w:sz w:val="22"/>
          <w:szCs w:val="22"/>
        </w:rPr>
        <w:t>, namely</w:t>
      </w:r>
      <w:r w:rsidRPr="0008241C">
        <w:rPr>
          <w:color w:val="000000"/>
          <w:sz w:val="22"/>
          <w:szCs w:val="22"/>
        </w:rPr>
        <w:t xml:space="preserve">: land use changes; atmospheric nitrogen deposition; infrastructure development; fragmentation; and climate change </w:t>
      </w:r>
      <w:r w:rsidRPr="0008241C">
        <w:rPr>
          <w:color w:val="000000"/>
          <w:sz w:val="22"/>
          <w:szCs w:val="22"/>
        </w:rPr>
        <w:fldChar w:fldCharType="begin" w:fldLock="1"/>
      </w:r>
      <w:r w:rsidRPr="0008241C">
        <w:rPr>
          <w:color w:val="000000"/>
          <w:sz w:val="22"/>
          <w:szCs w:val="22"/>
        </w:rPr>
        <w:instrText>ADDIN CSL_CITATION {"citationItems":[{"id":"ITEM-1","itemData":{"DOI":"10.1007/s10021-009-9229-5","ISSN":"1432-9840","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ITEM-1","issue":"3","issued":{"date-parts":[["2009","4","13"]]},"page":"374-390","publisher":"Springer-Verlag","title":"GLOBIO3: A Framework to Investigate Options for Reducing Global Terrestrial Biodiversity Loss","type":"article-journal","volume":"12"},"uris":["http://www.mendeley.com/documents/?uuid=7865e260-8ace-33ad-a92d-03a998a957d5"]}],"mendeley":{"formattedCitation":"(Alkemade &lt;i&gt;et al.&lt;/i&gt;, 2009)","plainTextFormattedCitation":"(Alkemade et al., 2009)","previouslyFormattedCitation":"(Alkemade et al., 2009)"},"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 xml:space="preserve">(Alkemade </w:t>
      </w:r>
      <w:r w:rsidRPr="0008241C">
        <w:rPr>
          <w:i/>
          <w:noProof/>
          <w:color w:val="000000"/>
          <w:sz w:val="22"/>
          <w:szCs w:val="22"/>
        </w:rPr>
        <w:t>et al.</w:t>
      </w:r>
      <w:r w:rsidRPr="0008241C">
        <w:rPr>
          <w:noProof/>
          <w:color w:val="000000"/>
          <w:sz w:val="22"/>
          <w:szCs w:val="22"/>
        </w:rPr>
        <w:t>, 2009)</w:t>
      </w:r>
      <w:r w:rsidRPr="0008241C">
        <w:rPr>
          <w:color w:val="000000"/>
          <w:sz w:val="22"/>
          <w:szCs w:val="22"/>
        </w:rPr>
        <w:fldChar w:fldCharType="end"/>
      </w:r>
      <w:r w:rsidRPr="0008241C">
        <w:rPr>
          <w:color w:val="000000"/>
          <w:sz w:val="22"/>
          <w:szCs w:val="22"/>
        </w:rPr>
        <w:t xml:space="preserve">. Using the same approach </w:t>
      </w:r>
      <w:r w:rsidRPr="0008241C">
        <w:rPr>
          <w:color w:val="000000"/>
          <w:sz w:val="22"/>
          <w:szCs w:val="22"/>
        </w:rPr>
        <w:fldChar w:fldCharType="begin" w:fldLock="1"/>
      </w:r>
      <w:r w:rsidRPr="0008241C">
        <w:rPr>
          <w:color w:val="000000"/>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uris":["http://www.mendeley.com/documents/?uuid=901b709c-6866-3bfa-a180-578e2dda71f9"]}],"mendeley":{"formattedCitation":"(PBL, 2012)","plainTextFormattedCitation":"(PBL, 2012)","previouslyFormattedCitation":"(PBL, 2012)"},"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PBL, 2012)</w:t>
      </w:r>
      <w:r w:rsidRPr="0008241C">
        <w:rPr>
          <w:color w:val="000000"/>
          <w:sz w:val="22"/>
          <w:szCs w:val="22"/>
        </w:rPr>
        <w:fldChar w:fldCharType="end"/>
      </w:r>
      <w:r w:rsidRPr="0008241C">
        <w:rPr>
          <w:color w:val="000000"/>
          <w:sz w:val="22"/>
          <w:szCs w:val="22"/>
        </w:rPr>
        <w:t xml:space="preserve">, plausible regional futures for the </w:t>
      </w:r>
      <w:r w:rsidRPr="0008241C">
        <w:rPr>
          <w:sz w:val="22"/>
          <w:szCs w:val="22"/>
        </w:rPr>
        <w:t>Asia-Pacific region</w:t>
      </w:r>
      <w:r w:rsidRPr="0008241C">
        <w:rPr>
          <w:color w:val="000000"/>
          <w:sz w:val="22"/>
          <w:szCs w:val="22"/>
        </w:rPr>
        <w:t xml:space="preserve"> up to 2050 were developed for this assessment. In line with the main report, a set of four scenarios were adopted; including a Baseline (BL) ‘Business</w:t>
      </w:r>
      <w:r w:rsidRPr="0008241C">
        <w:rPr>
          <w:sz w:val="22"/>
          <w:szCs w:val="22"/>
        </w:rPr>
        <w:t>-As-</w:t>
      </w:r>
      <w:r w:rsidRPr="0008241C">
        <w:rPr>
          <w:color w:val="000000"/>
          <w:sz w:val="22"/>
          <w:szCs w:val="22"/>
        </w:rPr>
        <w:t xml:space="preserve">Usual’ scenario without any strong policy interventions and three alternative scenarios that would essentially fulfil global sustainability targets for energy, climate, food and biodiversity with different sustainability measures, such as technology and consumption </w:t>
      </w:r>
      <w:r w:rsidRPr="0008241C">
        <w:rPr>
          <w:color w:val="000000"/>
          <w:sz w:val="22"/>
          <w:szCs w:val="22"/>
        </w:rPr>
        <w:lastRenderedPageBreak/>
        <w:t xml:space="preserve">change. Following PBL </w:t>
      </w:r>
      <w:r w:rsidRPr="0008241C">
        <w:rPr>
          <w:color w:val="000000"/>
          <w:sz w:val="22"/>
          <w:szCs w:val="22"/>
        </w:rPr>
        <w:fldChar w:fldCharType="begin" w:fldLock="1"/>
      </w:r>
      <w:r w:rsidRPr="0008241C">
        <w:rPr>
          <w:color w:val="000000"/>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suppress-author":1,"uris":["http://www.mendeley.com/documents/?uuid=901b709c-6866-3bfa-a180-578e2dda71f9"]}],"mendeley":{"formattedCitation":"(2012)","plainTextFormattedCitation":"(2012)","previouslyFormattedCitation":"(2012)"},"properties":{"noteIndex":0},"schema":"https://github.com/citation-style-language/schema/raw/master/csl-citation.json"}</w:instrText>
      </w:r>
      <w:r w:rsidRPr="0008241C">
        <w:rPr>
          <w:color w:val="000000"/>
          <w:sz w:val="22"/>
          <w:szCs w:val="22"/>
        </w:rPr>
        <w:fldChar w:fldCharType="separate"/>
      </w:r>
      <w:r w:rsidRPr="0008241C">
        <w:rPr>
          <w:noProof/>
          <w:color w:val="000000"/>
          <w:sz w:val="22"/>
          <w:szCs w:val="22"/>
        </w:rPr>
        <w:t>(2012)</w:t>
      </w:r>
      <w:r w:rsidRPr="0008241C">
        <w:rPr>
          <w:color w:val="000000"/>
          <w:sz w:val="22"/>
          <w:szCs w:val="22"/>
        </w:rPr>
        <w:fldChar w:fldCharType="end"/>
      </w:r>
      <w:r w:rsidRPr="0008241C">
        <w:rPr>
          <w:color w:val="000000"/>
          <w:sz w:val="22"/>
          <w:szCs w:val="22"/>
        </w:rPr>
        <w:t>, these alternative pathways were named: (1) Global Technology (GT</w:t>
      </w:r>
      <w:r w:rsidRPr="0008241C">
        <w:rPr>
          <w:sz w:val="22"/>
          <w:szCs w:val="22"/>
        </w:rPr>
        <w:t>),</w:t>
      </w:r>
      <w:r w:rsidRPr="0008241C">
        <w:rPr>
          <w:color w:val="000000"/>
          <w:sz w:val="22"/>
          <w:szCs w:val="22"/>
        </w:rPr>
        <w:t xml:space="preserve"> (2) Decentralized Solution (DS</w:t>
      </w:r>
      <w:r w:rsidRPr="0008241C">
        <w:rPr>
          <w:sz w:val="22"/>
          <w:szCs w:val="22"/>
        </w:rPr>
        <w:t>),</w:t>
      </w:r>
      <w:r w:rsidRPr="0008241C">
        <w:rPr>
          <w:color w:val="000000"/>
          <w:sz w:val="22"/>
          <w:szCs w:val="22"/>
        </w:rPr>
        <w:t xml:space="preserve"> and (3) Consumption Change (CC) (Box 5.7).</w:t>
      </w:r>
    </w:p>
    <w:p w14:paraId="56F007A1" w14:textId="77777777" w:rsidR="00A01204" w:rsidRPr="0008241C" w:rsidRDefault="00A01204" w:rsidP="00A01204">
      <w:pPr>
        <w:rPr>
          <w:color w:val="000000"/>
          <w:sz w:val="22"/>
          <w:szCs w:val="22"/>
        </w:rPr>
      </w:pPr>
    </w:p>
    <w:tbl>
      <w:tblPr>
        <w:tblStyle w:val="TableGrid4"/>
        <w:tblW w:w="0" w:type="auto"/>
        <w:tblLook w:val="04A0" w:firstRow="1" w:lastRow="0" w:firstColumn="1" w:lastColumn="0" w:noHBand="0" w:noVBand="1"/>
      </w:tblPr>
      <w:tblGrid>
        <w:gridCol w:w="9016"/>
      </w:tblGrid>
      <w:tr w:rsidR="00A01204" w:rsidRPr="0008241C" w14:paraId="07FE0FF0" w14:textId="77777777" w:rsidTr="00642B4F">
        <w:tc>
          <w:tcPr>
            <w:tcW w:w="9224" w:type="dxa"/>
            <w:shd w:val="clear" w:color="auto" w:fill="auto"/>
          </w:tcPr>
          <w:p w14:paraId="51618242" w14:textId="77777777"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color w:val="000000"/>
                <w:kern w:val="2"/>
                <w:lang w:eastAsia="ja-JP"/>
              </w:rPr>
            </w:pPr>
            <w:r w:rsidRPr="0008241C">
              <w:rPr>
                <w:rFonts w:ascii="Times New Roman" w:hAnsi="Times New Roman"/>
                <w:b/>
                <w:kern w:val="2"/>
                <w:lang w:eastAsia="ja-JP"/>
              </w:rPr>
              <w:t xml:space="preserve">Box 5.7. Target seeking Scenarios depicting plausible futures </w:t>
            </w:r>
            <w:r w:rsidRPr="0008241C">
              <w:rPr>
                <w:b/>
                <w:color w:val="000000"/>
                <w:kern w:val="2"/>
                <w:lang w:eastAsia="ja-JP"/>
              </w:rPr>
              <w:fldChar w:fldCharType="begin" w:fldLock="1"/>
            </w:r>
            <w:r w:rsidRPr="0008241C">
              <w:rPr>
                <w:rFonts w:ascii="Times New Roman" w:hAnsi="Times New Roman"/>
                <w:b/>
                <w:color w:val="000000"/>
                <w:kern w:val="2"/>
                <w:lang w:eastAsia="ja-JP"/>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uris":["http://www.mendeley.com/documents/?uuid=901b709c-6866-3bfa-a180-578e2dda71f9"]}],"mendeley":{"formattedCitation":"(PBL, 2012)","plainTextFormattedCitation":"(PBL, 2012)","previouslyFormattedCitation":"(PBL, 2012)"},"properties":{"noteIndex":0},"schema":"https://github.com/citation-style-language/schema/raw/master/csl-citation.json"}</w:instrText>
            </w:r>
            <w:r w:rsidRPr="0008241C">
              <w:rPr>
                <w:b/>
                <w:color w:val="000000"/>
                <w:kern w:val="2"/>
                <w:lang w:eastAsia="ja-JP"/>
              </w:rPr>
              <w:fldChar w:fldCharType="separate"/>
            </w:r>
            <w:r w:rsidRPr="0008241C">
              <w:rPr>
                <w:rFonts w:ascii="Times New Roman" w:hAnsi="Times New Roman"/>
                <w:b/>
                <w:noProof/>
                <w:color w:val="000000"/>
                <w:kern w:val="2"/>
                <w:lang w:eastAsia="ja-JP"/>
              </w:rPr>
              <w:t>(PBL, 2012)</w:t>
            </w:r>
            <w:r w:rsidRPr="0008241C">
              <w:rPr>
                <w:b/>
                <w:color w:val="000000"/>
                <w:kern w:val="2"/>
                <w:lang w:eastAsia="ja-JP"/>
              </w:rPr>
              <w:fldChar w:fldCharType="end"/>
            </w:r>
          </w:p>
          <w:p w14:paraId="24CEF57F" w14:textId="77777777" w:rsidR="00A01204" w:rsidRPr="0008241C" w:rsidRDefault="00A01204" w:rsidP="00A01204">
            <w:pPr>
              <w:rPr>
                <w:rFonts w:ascii="Times New Roman" w:hAnsi="Times New Roman"/>
              </w:rPr>
            </w:pPr>
          </w:p>
          <w:p w14:paraId="32ACC29C" w14:textId="77777777" w:rsidR="00A01204" w:rsidRPr="0008241C" w:rsidRDefault="00A01204" w:rsidP="00A01204">
            <w:pPr>
              <w:rPr>
                <w:rFonts w:ascii="Times New Roman" w:hAnsi="Times New Roman"/>
              </w:rPr>
            </w:pPr>
            <w:r w:rsidRPr="0008241C">
              <w:rPr>
                <w:rFonts w:ascii="Times New Roman" w:hAnsi="Times New Roman"/>
                <w:b/>
                <w:bCs/>
              </w:rPr>
              <w:t>Global Technology (GT):</w:t>
            </w:r>
            <w:r w:rsidRPr="0008241C">
              <w:rPr>
                <w:rFonts w:ascii="Times New Roman" w:hAnsi="Times New Roman"/>
              </w:rPr>
              <w:t xml:space="preserve"> This scenario portrays a future with a focus on large-scale technology such as intensive agricultural production, and international coordination (e.g. trade liberalisation). Along Global Technology pathways, international organizations, national governments and multinational corporations jointly lead provision of large-scale, global solutions to emerging problems, including climate change and biodiversity loss (Top-down approach). Particularly, the characteristic assumptions for Global Technology pathways can be summarized as (a) significant increase in crop yield and livestock productions (b) food markets become more global with trade liberalisation (c) expansion of protected areas and (d) gradual shift to clean and renewable energy. </w:t>
            </w:r>
          </w:p>
          <w:p w14:paraId="28B29A5D" w14:textId="77777777" w:rsidR="00A01204" w:rsidRPr="0008241C" w:rsidRDefault="00A01204" w:rsidP="00A01204">
            <w:pPr>
              <w:rPr>
                <w:rFonts w:ascii="Times New Roman" w:hAnsi="Times New Roman"/>
              </w:rPr>
            </w:pPr>
          </w:p>
          <w:p w14:paraId="66D8A465" w14:textId="77777777" w:rsidR="00A01204" w:rsidRPr="0008241C" w:rsidRDefault="00A01204" w:rsidP="00A01204">
            <w:pPr>
              <w:rPr>
                <w:rFonts w:ascii="Times New Roman" w:hAnsi="Times New Roman"/>
              </w:rPr>
            </w:pPr>
            <w:r w:rsidRPr="0008241C">
              <w:rPr>
                <w:rFonts w:ascii="Times New Roman" w:hAnsi="Times New Roman"/>
                <w:b/>
                <w:bCs/>
              </w:rPr>
              <w:t xml:space="preserve">Decentralized Solutions (DS): </w:t>
            </w:r>
            <w:r w:rsidRPr="0008241C">
              <w:rPr>
                <w:rFonts w:ascii="Times New Roman" w:hAnsi="Times New Roman"/>
              </w:rPr>
              <w:t xml:space="preserve">The Decentralized Solutions pathway offers a focus local energy production, agricultural production with more consideration on environment, and policy interventions that support equitable access to food. Under this pathway, national governments and regional initiatives lead the way (bottom-up). Consequently, biodiversity protection becomes more diverse emanating from a variety of local/regional initiatives. The other important considerations and assumptions are (a) larger emphasis on renewable energy as local/regional and (b) lack of improvement in agricultural yields due to slowing rates of technological development. </w:t>
            </w:r>
          </w:p>
          <w:p w14:paraId="2027A2E4" w14:textId="77777777" w:rsidR="00A01204" w:rsidRPr="0008241C" w:rsidRDefault="00A01204" w:rsidP="00A01204">
            <w:pPr>
              <w:rPr>
                <w:rFonts w:ascii="Times New Roman" w:hAnsi="Times New Roman"/>
              </w:rPr>
            </w:pPr>
          </w:p>
          <w:p w14:paraId="2BA0C365" w14:textId="06C6CBA8" w:rsidR="00A01204" w:rsidRPr="0008241C" w:rsidRDefault="00A01204" w:rsidP="00A01204">
            <w:pPr>
              <w:rPr>
                <w:rFonts w:ascii="Times New Roman" w:hAnsi="Times New Roman"/>
              </w:rPr>
            </w:pPr>
            <w:r w:rsidRPr="0008241C">
              <w:rPr>
                <w:rFonts w:ascii="Times New Roman" w:hAnsi="Times New Roman"/>
                <w:b/>
                <w:bCs/>
              </w:rPr>
              <w:t>Consumption Change (CC):</w:t>
            </w:r>
            <w:r w:rsidRPr="0008241C">
              <w:rPr>
                <w:rFonts w:ascii="Times New Roman" w:hAnsi="Times New Roman"/>
              </w:rPr>
              <w:t xml:space="preserve"> This pathway depicts an environmentally-aware society with a focus on changing people’s consumption patterns, most notably by limiting per capita meat consumption, especially in wealthier countries. The important considerations under this scenario are (1) meat consumption across regions are harmonized and as a result meat-demand falls in developed countries, (2) about 50</w:t>
            </w:r>
            <w:r w:rsidR="00C934E9">
              <w:rPr>
                <w:rFonts w:ascii="Times New Roman" w:hAnsi="Times New Roman"/>
              </w:rPr>
              <w:t xml:space="preserve"> per cent</w:t>
            </w:r>
            <w:r w:rsidRPr="0008241C">
              <w:rPr>
                <w:rFonts w:ascii="Times New Roman" w:hAnsi="Times New Roman"/>
              </w:rPr>
              <w:t xml:space="preserve"> reduction in food-waste, (3) equitable access to food and better fuel efficiency in developing world.</w:t>
            </w:r>
          </w:p>
          <w:p w14:paraId="5174C6DE" w14:textId="77777777" w:rsidR="00A01204" w:rsidRPr="0008241C" w:rsidRDefault="00A01204" w:rsidP="00A01204">
            <w:pPr>
              <w:rPr>
                <w:rFonts w:ascii="Times New Roman" w:hAnsi="Times New Roman"/>
                <w:sz w:val="24"/>
                <w:szCs w:val="24"/>
              </w:rPr>
            </w:pPr>
          </w:p>
        </w:tc>
      </w:tr>
    </w:tbl>
    <w:p w14:paraId="38B62322" w14:textId="77777777" w:rsidR="00A01204" w:rsidRPr="0008241C" w:rsidRDefault="00A01204" w:rsidP="00A01204">
      <w:pPr>
        <w:rPr>
          <w:color w:val="000000"/>
          <w:sz w:val="22"/>
          <w:szCs w:val="22"/>
        </w:rPr>
      </w:pPr>
    </w:p>
    <w:p w14:paraId="3E6EAAFD" w14:textId="77777777" w:rsidR="00A01204" w:rsidRPr="0008241C" w:rsidRDefault="00A01204" w:rsidP="00A01204">
      <w:pPr>
        <w:rPr>
          <w:sz w:val="22"/>
          <w:szCs w:val="22"/>
        </w:rPr>
      </w:pPr>
    </w:p>
    <w:p w14:paraId="36A28B5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5.3.2.2.1</w:t>
      </w:r>
      <w:r w:rsidRPr="0008241C">
        <w:rPr>
          <w:b/>
          <w:sz w:val="22"/>
          <w:szCs w:val="22"/>
        </w:rPr>
        <w:tab/>
        <w:t xml:space="preserve"> Plausible alternative futures for Biodiversity and influential drivers in the Asia-Pacific region </w:t>
      </w:r>
    </w:p>
    <w:p w14:paraId="14C97EBA" w14:textId="77777777" w:rsidR="00A01204" w:rsidRPr="0008241C" w:rsidRDefault="00A01204" w:rsidP="00A01204">
      <w:pPr>
        <w:rPr>
          <w:sz w:val="22"/>
          <w:szCs w:val="22"/>
        </w:rPr>
      </w:pPr>
    </w:p>
    <w:p w14:paraId="110F566D" w14:textId="214AF915" w:rsidR="00A01204" w:rsidRPr="0008241C" w:rsidRDefault="00A01204" w:rsidP="00A01204">
      <w:pPr>
        <w:rPr>
          <w:sz w:val="22"/>
          <w:szCs w:val="22"/>
        </w:rPr>
      </w:pPr>
      <w:r w:rsidRPr="0008241C">
        <w:rPr>
          <w:sz w:val="22"/>
          <w:szCs w:val="22"/>
        </w:rPr>
        <w:t xml:space="preserve">Global biodiversity loss is often reported in relative terms, such as the Mean Species Abundance (MSA) of originally occurring species </w:t>
      </w:r>
      <w:r w:rsidRPr="0008241C">
        <w:rPr>
          <w:sz w:val="22"/>
          <w:szCs w:val="22"/>
        </w:rPr>
        <w:fldChar w:fldCharType="begin" w:fldLock="1"/>
      </w:r>
      <w:r w:rsidRPr="0008241C">
        <w:rPr>
          <w:sz w:val="22"/>
          <w:szCs w:val="22"/>
        </w:rPr>
        <w:instrText>ADDIN CSL_CITATION {"citationItems":[{"id":"ITEM-1","itemData":{"DOI":"10.1007/s10021-009-9229-5","ISSN":"1432-9840","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ITEM-1","issue":"3","issued":{"date-parts":[["2009","4","13"]]},"page":"374-390","publisher":"Springer-Verlag","title":"GLOBIO3: A Framework to Investigate Options for Reducing Global Terrestrial Biodiversity Loss","type":"article-journal","volume":"12"},"uris":["http://www.mendeley.com/documents/?uuid=7865e260-8ace-33ad-a92d-03a998a957d5"]},{"id":"ITEM-2","itemData":{"DOI":"10.1016/j.techfore.2015.03.005","ISBN":"0040-1625","ISSN":"00401625","abstract":"In 2012, governments worldwide renewed their commitments to a more sustainable development that would eradicate poverty, halt climate change and conserve ecosystems, and initiated a process to create a long-term vision by formulating Sustainable Development Goals (SDGs). Although progress in achieving a more sustainable development has been made in some areas, overall, actions have not been able to bend the trend in critical areas (including those related to the so-called food-water-energy nexus). Here, we analyze how different combinations of technological measures and behavioral changes could contribute to achieving a set of sustainability objectives, taking into account the interlinkages between them. The objectives include eradicating hunger, providing universal access to modern energy, preventing dangerous climate change, conserving biodiversity and controlling air pollution. The analysis identifies different pathways that achieve these objectives simultaneously, but they all require substantial transformations in the energy and food systems, that go far beyond historic progress and currently formulated policies. The analysis also shows synergies and trade-offs between achieving the different objectives, concluding that achieving them requires a comprehensive approach. The scenario analysis does not point at a fundamental trade-off between the objectives related to poverty eradication and those related to environmental sustainability. The different pathways of achieving the set of long-term objectives and their implications for short-term action can contribute to building a comprehensive strategy to meet the SDGs by proposing near-term actions.","author":[{"dropping-particle":"","family":"Vuuren","given":"Detlef P.","non-dropping-particle":"van","parse-names":false,"suffix":""},{"dropping-particle":"","family":"Kok","given":"Marcel","non-dropping-particle":"","parse-names":false,"suffix":""},{"dropping-particle":"","family":"Lucas","given":"Paul L.","non-dropping-particle":"","parse-names":false,"suffix":""},{"dropping-particle":"","family":"Prins","given":"Anne Gerdien","non-dropping-particle":"","parse-names":false,"suffix":""},{"dropping-particle":"","family":"Alkemade","given":"Rob","non-dropping-particle":"","parse-names":false,"suffix":""},{"dropping-particle":"","family":"Berg","given":"Maurits","non-dropping-particle":"van den","parse-names":false,"suffix":""},{"dropping-particle":"","family":"Bouwman","given":"Lex","non-dropping-particle":"","parse-names":false,"suffix":""},{"dropping-particle":"","family":"Esch","given":"Stefan","non-dropping-particle":"van der","parse-names":false,"suffix":""},{"dropping-particle":"","family":"Jeuken","given":"Michel","non-dropping-particle":"","parse-names":false,"suffix":""},{"dropping-particle":"","family":"Kram","given":"Tom","non-dropping-particle":"","parse-names":false,"suffix":""},{"dropping-particle":"","family":"Stehfest","given":"Elke","non-dropping-particle":"","parse-names":false,"suffix":""}],"container-title":"Technological Forecasting and Social Change","id":"ITEM-2","issue":"March 2015","issued":{"date-parts":[["2015"]]},"note":"NULL","page":"303-323","publisher":"Elsevier Inc.","title":"Pathways to achieve a set of ambitious global sustainability objectives by 2050: Explorations using the IMAGE integrated assessment model","type":"article-journal","volume":"98"},"uris":["http://www.mendeley.com/documents/?uuid=16736690-f2cd-4d1d-992d-594bafb25996"]}],"mendeley":{"formattedCitation":"(Alkemade &lt;i&gt;et al.&lt;/i&gt;, 2009; van Vuuren &lt;i&gt;et al.&lt;/i&gt;, 2015)","plainTextFormattedCitation":"(Alkemade et al., 2009; van Vuuren et al., 2015)","previouslyFormattedCitation":"(Alkemade et al., 2009; van Vuuren et al.,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lkemade </w:t>
      </w:r>
      <w:r w:rsidRPr="0008241C">
        <w:rPr>
          <w:i/>
          <w:noProof/>
          <w:sz w:val="22"/>
          <w:szCs w:val="22"/>
        </w:rPr>
        <w:t>et al.</w:t>
      </w:r>
      <w:r w:rsidRPr="0008241C">
        <w:rPr>
          <w:noProof/>
          <w:sz w:val="22"/>
          <w:szCs w:val="22"/>
        </w:rPr>
        <w:t xml:space="preserve">, 2009; van Vuure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Predictive modelling under the Business-As-Usual scenario suggest that the Asia-Pacific region will continue to lose habitats and species at a similar pace with the global rate of</w:t>
      </w:r>
      <w:r w:rsidRPr="0008241C">
        <w:rPr>
          <w:b/>
          <w:sz w:val="22"/>
          <w:szCs w:val="22"/>
        </w:rPr>
        <w:t xml:space="preserve"> </w:t>
      </w:r>
      <w:r w:rsidRPr="0008241C">
        <w:rPr>
          <w:sz w:val="22"/>
          <w:szCs w:val="22"/>
        </w:rPr>
        <w:t>extinction, with a loss of approximately 45</w:t>
      </w:r>
      <w:r w:rsidR="00C934E9">
        <w:rPr>
          <w:sz w:val="22"/>
          <w:szCs w:val="22"/>
        </w:rPr>
        <w:t xml:space="preserve"> per cent</w:t>
      </w:r>
      <w:r w:rsidRPr="0008241C">
        <w:rPr>
          <w:sz w:val="22"/>
          <w:szCs w:val="22"/>
        </w:rPr>
        <w:t xml:space="preserve"> of the original species abundance anticipated by 2050 </w:t>
      </w:r>
      <w:r w:rsidRPr="0008241C">
        <w:rPr>
          <w:sz w:val="22"/>
          <w:szCs w:val="22"/>
        </w:rPr>
        <w:fldChar w:fldCharType="begin" w:fldLock="1"/>
      </w:r>
      <w:r w:rsidRPr="0008241C">
        <w:rPr>
          <w:sz w:val="22"/>
          <w:szCs w:val="22"/>
        </w:rPr>
        <w:instrText>ADDIN CSL_CITATION {"citationItems":[{"id":"ITEM-1","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1","issued":{"date-parts":[["2014"]]},"publisher":"Secretariat of the Convention on Biological Diversity","publisher-place":"Montreal","title":"How sectors can contribute to sustainable use and conservation of biodiversity","type":"book"},"uris":["http://www.mendeley.com/documents/?uuid=42ba1c10-29c9-3b1b-90a2-a49523ff5094"]}],"mendeley":{"formattedCitation":"(PBL, 2014)","plainTextFormattedCitation":"(PBL, 2014)","previouslyFormattedCitation":"(PBL, 2014)"},"properties":{"noteIndex":0},"schema":"https://github.com/citation-style-language/schema/raw/master/csl-citation.json"}</w:instrText>
      </w:r>
      <w:r w:rsidRPr="0008241C">
        <w:rPr>
          <w:sz w:val="22"/>
          <w:szCs w:val="22"/>
        </w:rPr>
        <w:fldChar w:fldCharType="separate"/>
      </w:r>
      <w:r w:rsidRPr="0008241C">
        <w:rPr>
          <w:noProof/>
          <w:sz w:val="22"/>
          <w:szCs w:val="22"/>
        </w:rPr>
        <w:t>(PBL, 2014)</w:t>
      </w:r>
      <w:r w:rsidRPr="0008241C">
        <w:rPr>
          <w:sz w:val="22"/>
          <w:szCs w:val="22"/>
        </w:rPr>
        <w:fldChar w:fldCharType="end"/>
      </w:r>
      <w:r w:rsidRPr="0008241C">
        <w:rPr>
          <w:sz w:val="22"/>
          <w:szCs w:val="22"/>
        </w:rPr>
        <w:t xml:space="preserve"> (also established in 5.2). However, analyses under the three alternative scenarios (i.e., Global Technology, Decentralized Solutions, Consumption Change), suggested that MSA declines can be partly constrained if alternative trajectories are enforced, with the greatest potential along the ‘</w:t>
      </w:r>
      <w:r w:rsidRPr="0008241C">
        <w:rPr>
          <w:i/>
          <w:sz w:val="22"/>
          <w:szCs w:val="22"/>
        </w:rPr>
        <w:t xml:space="preserve">Decentralized </w:t>
      </w:r>
      <w:r w:rsidRPr="0008241C">
        <w:rPr>
          <w:bCs/>
          <w:i/>
          <w:iCs/>
          <w:sz w:val="22"/>
          <w:szCs w:val="22"/>
        </w:rPr>
        <w:t>Solutions’</w:t>
      </w:r>
      <w:r w:rsidRPr="0008241C">
        <w:rPr>
          <w:sz w:val="22"/>
          <w:szCs w:val="22"/>
        </w:rPr>
        <w:t xml:space="preserve"> pathway </w:t>
      </w:r>
      <w:r w:rsidRPr="0008241C">
        <w:rPr>
          <w:sz w:val="22"/>
          <w:szCs w:val="22"/>
        </w:rPr>
        <w:fldChar w:fldCharType="begin" w:fldLock="1"/>
      </w:r>
      <w:r w:rsidRPr="0008241C">
        <w:rPr>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uris":["http://www.mendeley.com/documents/?uuid=901b709c-6866-3bfa-a180-578e2dda71f9"]},{"id":"ITEM-2","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2","issued":{"date-parts":[["2014"]]},"publisher":"Secretariat of the Convention on Biological Diversity","publisher-place":"Montreal","title":"How sectors can contribute to sustainable use and conservation of biodiversity","type":"book"},"uris":["http://www.mendeley.com/documents/?uuid=42ba1c10-29c9-3b1b-90a2-a49523ff5094"]}],"mendeley":{"formattedCitation":"(PBL, 2012, 2014)","plainTextFormattedCitation":"(PBL, 2012, 2014)","previouslyFormattedCitation":"(PBL, 2012, 2014)"},"properties":{"noteIndex":0},"schema":"https://github.com/citation-style-language/schema/raw/master/csl-citation.json"}</w:instrText>
      </w:r>
      <w:r w:rsidRPr="0008241C">
        <w:rPr>
          <w:sz w:val="22"/>
          <w:szCs w:val="22"/>
        </w:rPr>
        <w:fldChar w:fldCharType="separate"/>
      </w:r>
      <w:r w:rsidRPr="0008241C">
        <w:rPr>
          <w:noProof/>
          <w:sz w:val="22"/>
          <w:szCs w:val="22"/>
        </w:rPr>
        <w:t>(PBL, 2012, 2014)</w:t>
      </w:r>
      <w:r w:rsidRPr="0008241C">
        <w:rPr>
          <w:sz w:val="22"/>
          <w:szCs w:val="22"/>
        </w:rPr>
        <w:fldChar w:fldCharType="end"/>
      </w:r>
      <w:r w:rsidRPr="0008241C">
        <w:rPr>
          <w:sz w:val="22"/>
          <w:szCs w:val="22"/>
        </w:rPr>
        <w:t xml:space="preserve">. Subregional projections indicate dynamic variations in MSA declines, with some regions able to recover previous losses and others suffering increasing rates of decline (Figure 5.15). Irreversible biodiversity loss in terms of MSA is anticipated in both South Asia and South-East Asia under all scenarios. In contrast, Western, North-East Asia and Oceania may register a slowing in MSA decline along alternative pathways. In Western Asia, the </w:t>
      </w:r>
      <w:r w:rsidRPr="0008241C">
        <w:rPr>
          <w:i/>
          <w:sz w:val="22"/>
          <w:szCs w:val="22"/>
        </w:rPr>
        <w:t xml:space="preserve">‘Decentralized </w:t>
      </w:r>
      <w:r w:rsidRPr="0008241C">
        <w:rPr>
          <w:bCs/>
          <w:i/>
          <w:iCs/>
          <w:sz w:val="22"/>
          <w:szCs w:val="22"/>
        </w:rPr>
        <w:t>Solutions’</w:t>
      </w:r>
      <w:r w:rsidRPr="0008241C">
        <w:rPr>
          <w:sz w:val="22"/>
          <w:szCs w:val="22"/>
        </w:rPr>
        <w:t xml:space="preserve"> and </w:t>
      </w:r>
      <w:r w:rsidRPr="0008241C">
        <w:rPr>
          <w:i/>
          <w:sz w:val="22"/>
          <w:szCs w:val="22"/>
        </w:rPr>
        <w:t xml:space="preserve">‘Consumption </w:t>
      </w:r>
      <w:r w:rsidRPr="0008241C">
        <w:rPr>
          <w:bCs/>
          <w:i/>
          <w:iCs/>
          <w:sz w:val="22"/>
          <w:szCs w:val="22"/>
        </w:rPr>
        <w:t>Changes’</w:t>
      </w:r>
      <w:r w:rsidRPr="0008241C">
        <w:rPr>
          <w:i/>
          <w:sz w:val="22"/>
          <w:szCs w:val="22"/>
        </w:rPr>
        <w:t xml:space="preserve"> </w:t>
      </w:r>
      <w:r w:rsidRPr="0008241C">
        <w:rPr>
          <w:sz w:val="22"/>
          <w:szCs w:val="22"/>
        </w:rPr>
        <w:t xml:space="preserve">scenarios may lead to significant improvements, while the </w:t>
      </w:r>
      <w:r w:rsidRPr="0008241C">
        <w:rPr>
          <w:i/>
          <w:sz w:val="22"/>
          <w:szCs w:val="22"/>
        </w:rPr>
        <w:t xml:space="preserve">‘Global Technology’ </w:t>
      </w:r>
      <w:r w:rsidRPr="0008241C">
        <w:rPr>
          <w:sz w:val="22"/>
          <w:szCs w:val="22"/>
        </w:rPr>
        <w:t xml:space="preserve">pathway may offer improvements for biodiversity in Oceania and North-East Asia. </w:t>
      </w:r>
    </w:p>
    <w:p w14:paraId="14735790" w14:textId="77777777" w:rsidR="00A01204" w:rsidRPr="0008241C" w:rsidRDefault="00A01204" w:rsidP="00A01204">
      <w:pPr>
        <w:rPr>
          <w:noProof/>
          <w:sz w:val="22"/>
          <w:szCs w:val="22"/>
          <w:lang w:val="en-US" w:eastAsia="ja-JP"/>
        </w:rPr>
      </w:pPr>
    </w:p>
    <w:p w14:paraId="27F2D920"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05C95C27" wp14:editId="18E0F746">
            <wp:extent cx="5588758" cy="7870825"/>
            <wp:effectExtent l="0" t="0" r="0" b="0"/>
            <wp:docPr id="251" name="図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8">
                      <a:extLst>
                        <a:ext uri="{28A0092B-C50C-407E-A947-70E740481C1C}">
                          <a14:useLocalDpi xmlns:a14="http://schemas.microsoft.com/office/drawing/2010/main" val="0"/>
                        </a:ext>
                      </a:extLst>
                    </a:blip>
                    <a:srcRect r="2577"/>
                    <a:stretch/>
                  </pic:blipFill>
                  <pic:spPr bwMode="auto">
                    <a:xfrm>
                      <a:off x="0" y="0"/>
                      <a:ext cx="5588758" cy="7870825"/>
                    </a:xfrm>
                    <a:prstGeom prst="rect">
                      <a:avLst/>
                    </a:prstGeom>
                    <a:noFill/>
                    <a:ln>
                      <a:noFill/>
                    </a:ln>
                    <a:extLst>
                      <a:ext uri="{53640926-AAD7-44D8-BBD7-CCE9431645EC}">
                        <a14:shadowObscured xmlns:a14="http://schemas.microsoft.com/office/drawing/2010/main"/>
                      </a:ext>
                    </a:extLst>
                  </pic:spPr>
                </pic:pic>
              </a:graphicData>
            </a:graphic>
          </wp:inline>
        </w:drawing>
      </w:r>
    </w:p>
    <w:p w14:paraId="2A8061BD" w14:textId="77777777" w:rsidR="00A01204" w:rsidRPr="0008241C" w:rsidRDefault="00A01204" w:rsidP="00A01204">
      <w:pPr>
        <w:rPr>
          <w:sz w:val="22"/>
          <w:szCs w:val="22"/>
        </w:rPr>
      </w:pPr>
      <w:r w:rsidRPr="0008241C">
        <w:rPr>
          <w:b/>
          <w:sz w:val="22"/>
          <w:szCs w:val="22"/>
        </w:rPr>
        <w:t xml:space="preserve">Figure 5.15 Biodiversity loss in the Asia-Pacific region in terms of Mean Species Abundance under different scenarios </w:t>
      </w:r>
    </w:p>
    <w:p w14:paraId="1A326395" w14:textId="09AE02E1" w:rsidR="00A01204" w:rsidRPr="0008241C" w:rsidRDefault="00A01204" w:rsidP="00A01204">
      <w:pPr>
        <w:rPr>
          <w:sz w:val="22"/>
          <w:szCs w:val="22"/>
        </w:rPr>
      </w:pPr>
      <w:r w:rsidRPr="0008241C">
        <w:rPr>
          <w:sz w:val="22"/>
          <w:szCs w:val="22"/>
        </w:rPr>
        <w:t>Note</w:t>
      </w:r>
      <w:r w:rsidRPr="0008241C">
        <w:rPr>
          <w:rFonts w:eastAsia="MS Mincho"/>
          <w:sz w:val="22"/>
          <w:szCs w:val="22"/>
          <w:lang w:eastAsia="ja-JP"/>
        </w:rPr>
        <w:t>:</w:t>
      </w:r>
      <w:r w:rsidRPr="0008241C">
        <w:rPr>
          <w:sz w:val="22"/>
          <w:szCs w:val="22"/>
        </w:rPr>
        <w:t xml:space="preserve"> Geographical boundaries differ slightly from IPBES and IMAGE region definition, which is used for modelling purposes. In these analyses Bahrain and Iran included in Western Asia; Papua New Guinea was included in South-East Asia. Data Source: PBL </w:t>
      </w:r>
      <w:r w:rsidRPr="0008241C">
        <w:rPr>
          <w:sz w:val="22"/>
          <w:szCs w:val="22"/>
        </w:rPr>
        <w:fldChar w:fldCharType="begin" w:fldLock="1"/>
      </w:r>
      <w:r w:rsidRPr="0008241C">
        <w:rPr>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suppress-author":1,"uris":["http://www.mendeley.com/documents/?uuid=901b709c-6866-3bfa-a180-578e2dda71f9"]},{"id":"ITEM-2","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2","issued":{"date-parts":[["2014"]]},"publisher":"Secretariat of the Convention on Biological Diversity","publisher-place":"Montreal","title":"How sectors can contribute to sustainable use and conservation of biodiversity","type":"book"},"suppress-author":1,"uris":["http://www.mendeley.com/documents/?uuid=42ba1c10-29c9-3b1b-90a2-a49523ff5094"]}],"mendeley":{"formattedCitation":"(2012, 2014)","plainTextFormattedCitation":"(2012, 2014)","previouslyFormattedCitation":"(2012, 2014)"},"properties":{"noteIndex":0},"schema":"https://github.com/citation-style-language/schema/raw/master/csl-citation.json"}</w:instrText>
      </w:r>
      <w:r w:rsidRPr="0008241C">
        <w:rPr>
          <w:sz w:val="22"/>
          <w:szCs w:val="22"/>
        </w:rPr>
        <w:fldChar w:fldCharType="separate"/>
      </w:r>
      <w:r w:rsidRPr="0008241C">
        <w:rPr>
          <w:noProof/>
          <w:sz w:val="22"/>
          <w:szCs w:val="22"/>
        </w:rPr>
        <w:t>(2012, 2014)</w:t>
      </w:r>
      <w:r w:rsidRPr="0008241C">
        <w:rPr>
          <w:sz w:val="22"/>
          <w:szCs w:val="22"/>
        </w:rPr>
        <w:fldChar w:fldCharType="end"/>
      </w:r>
    </w:p>
    <w:p w14:paraId="1A230F64" w14:textId="77777777" w:rsidR="00A01204" w:rsidRPr="0008241C" w:rsidRDefault="00A01204" w:rsidP="007F0414">
      <w:pPr>
        <w:widowControl w:val="0"/>
        <w:numPr>
          <w:ilvl w:val="0"/>
          <w:numId w:val="46"/>
        </w:numPr>
        <w:tabs>
          <w:tab w:val="clear" w:pos="1247"/>
          <w:tab w:val="clear" w:pos="1814"/>
          <w:tab w:val="clear" w:pos="2381"/>
          <w:tab w:val="clear" w:pos="2948"/>
          <w:tab w:val="clear" w:pos="3515"/>
        </w:tabs>
        <w:autoSpaceDE w:val="0"/>
        <w:autoSpaceDN w:val="0"/>
        <w:ind w:rightChars="100" w:right="200"/>
        <w:rPr>
          <w:sz w:val="22"/>
          <w:szCs w:val="22"/>
          <w:lang w:eastAsia="ja-JP"/>
        </w:rPr>
      </w:pPr>
      <w:r w:rsidRPr="0008241C">
        <w:rPr>
          <w:sz w:val="22"/>
          <w:szCs w:val="22"/>
          <w:lang w:eastAsia="ja-JP"/>
        </w:rPr>
        <w:t>In the</w:t>
      </w:r>
      <w:r w:rsidRPr="0008241C">
        <w:rPr>
          <w:b/>
          <w:sz w:val="22"/>
          <w:szCs w:val="22"/>
          <w:lang w:eastAsia="ja-JP"/>
        </w:rPr>
        <w:t xml:space="preserve"> global technology </w:t>
      </w:r>
      <w:r w:rsidRPr="0008241C">
        <w:rPr>
          <w:sz w:val="22"/>
          <w:szCs w:val="22"/>
          <w:lang w:eastAsia="ja-JP"/>
        </w:rPr>
        <w:t xml:space="preserve">scenario it is envisaged that large-scale technology will be developed </w:t>
      </w:r>
      <w:r w:rsidRPr="0008241C">
        <w:rPr>
          <w:sz w:val="22"/>
          <w:szCs w:val="22"/>
          <w:lang w:eastAsia="ja-JP"/>
        </w:rPr>
        <w:lastRenderedPageBreak/>
        <w:t>(with resulting increases in crop yield and livestock production, expansion of global markets and trade liberalization) and global solutions will be found to emerging problems (through protected area expansion and a shift to clean and renewable energy, among others). Biodiversity loss would be lowest under this scenario in North-East Asia and Oceania.</w:t>
      </w:r>
    </w:p>
    <w:p w14:paraId="4E123503" w14:textId="77777777" w:rsidR="00A01204" w:rsidRPr="0008241C" w:rsidRDefault="00A01204" w:rsidP="007F0414">
      <w:pPr>
        <w:widowControl w:val="0"/>
        <w:numPr>
          <w:ilvl w:val="0"/>
          <w:numId w:val="46"/>
        </w:numPr>
        <w:tabs>
          <w:tab w:val="clear" w:pos="1247"/>
          <w:tab w:val="clear" w:pos="1814"/>
          <w:tab w:val="clear" w:pos="2381"/>
          <w:tab w:val="clear" w:pos="2948"/>
          <w:tab w:val="clear" w:pos="3515"/>
        </w:tabs>
        <w:autoSpaceDE w:val="0"/>
        <w:autoSpaceDN w:val="0"/>
        <w:ind w:rightChars="100" w:right="200"/>
        <w:rPr>
          <w:sz w:val="22"/>
          <w:szCs w:val="22"/>
          <w:lang w:eastAsia="ja-JP"/>
        </w:rPr>
      </w:pPr>
      <w:r w:rsidRPr="0008241C">
        <w:rPr>
          <w:b/>
          <w:sz w:val="22"/>
          <w:szCs w:val="22"/>
          <w:lang w:eastAsia="ja-JP"/>
        </w:rPr>
        <w:t>Consumption change</w:t>
      </w:r>
      <w:r w:rsidRPr="0008241C">
        <w:rPr>
          <w:sz w:val="22"/>
          <w:szCs w:val="22"/>
          <w:lang w:eastAsia="ja-JP"/>
        </w:rPr>
        <w:t xml:space="preserve"> entails an environmentally-aware society, changed consumption patterns, falling meat demand and food waste, equitable access to food and better fuel effi ciency in developing countries, with lowest biodiversity loss in South-East Asia. </w:t>
      </w:r>
    </w:p>
    <w:p w14:paraId="2B888B15" w14:textId="77777777" w:rsidR="00A01204" w:rsidRPr="0008241C" w:rsidRDefault="00A01204" w:rsidP="007F0414">
      <w:pPr>
        <w:widowControl w:val="0"/>
        <w:numPr>
          <w:ilvl w:val="0"/>
          <w:numId w:val="46"/>
        </w:numPr>
        <w:tabs>
          <w:tab w:val="clear" w:pos="1247"/>
          <w:tab w:val="clear" w:pos="1814"/>
          <w:tab w:val="clear" w:pos="2381"/>
          <w:tab w:val="clear" w:pos="2948"/>
          <w:tab w:val="clear" w:pos="3515"/>
        </w:tabs>
        <w:autoSpaceDE w:val="0"/>
        <w:autoSpaceDN w:val="0"/>
        <w:ind w:rightChars="100" w:right="200"/>
        <w:rPr>
          <w:sz w:val="22"/>
          <w:szCs w:val="22"/>
          <w:lang w:eastAsia="ja-JP"/>
        </w:rPr>
      </w:pPr>
      <w:r w:rsidRPr="0008241C">
        <w:rPr>
          <w:b/>
          <w:sz w:val="22"/>
          <w:szCs w:val="22"/>
          <w:lang w:eastAsia="ja-JP"/>
        </w:rPr>
        <w:t>Decentralized solutions</w:t>
      </w:r>
      <w:r w:rsidRPr="0008241C">
        <w:rPr>
          <w:sz w:val="22"/>
          <w:szCs w:val="22"/>
          <w:lang w:eastAsia="ja-JP"/>
        </w:rPr>
        <w:t xml:space="preserve"> involve local and/or regional initiatives for biodiversity protection, energy, agriculture production with environmental consideration, policy interventions that support equitable access to food and slow technological development. Biodiversity loss is lowest in Western Asia and South Asia under this scenario.</w:t>
      </w:r>
    </w:p>
    <w:p w14:paraId="304C7A0C" w14:textId="77777777" w:rsidR="00A01204" w:rsidRPr="0008241C" w:rsidRDefault="00A01204" w:rsidP="00A01204">
      <w:pPr>
        <w:rPr>
          <w:sz w:val="22"/>
          <w:szCs w:val="22"/>
        </w:rPr>
      </w:pPr>
    </w:p>
    <w:p w14:paraId="00F2FAE6" w14:textId="77777777" w:rsidR="00A01204" w:rsidRPr="0008241C" w:rsidRDefault="00A01204" w:rsidP="00A01204">
      <w:pPr>
        <w:rPr>
          <w:sz w:val="22"/>
          <w:szCs w:val="22"/>
        </w:rPr>
      </w:pPr>
    </w:p>
    <w:p w14:paraId="0490098C" w14:textId="11C333E4" w:rsidR="00A01204" w:rsidRPr="0008241C" w:rsidRDefault="00A01204" w:rsidP="00A01204">
      <w:pPr>
        <w:rPr>
          <w:b/>
          <w:sz w:val="22"/>
          <w:szCs w:val="22"/>
        </w:rPr>
      </w:pPr>
      <w:r w:rsidRPr="0008241C">
        <w:rPr>
          <w:sz w:val="22"/>
          <w:szCs w:val="22"/>
        </w:rPr>
        <w:t>In terms of drivers, cropland and pasture expansion will continue to trigger highest losses of MSA under all scenarios. On average, crop and pasture expansion will result in 10- 25</w:t>
      </w:r>
      <w:r w:rsidR="00C934E9">
        <w:rPr>
          <w:sz w:val="22"/>
          <w:szCs w:val="22"/>
        </w:rPr>
        <w:t xml:space="preserve"> per cent</w:t>
      </w:r>
      <w:r w:rsidRPr="0008241C">
        <w:rPr>
          <w:sz w:val="22"/>
          <w:szCs w:val="22"/>
        </w:rPr>
        <w:t xml:space="preserve"> reduction of MSA in the region, but with significant subregional variation (Figure 5. 13 </w:t>
      </w:r>
      <w:r w:rsidRPr="0008241C">
        <w:rPr>
          <w:sz w:val="22"/>
          <w:szCs w:val="22"/>
        </w:rPr>
        <w:fldChar w:fldCharType="begin" w:fldLock="1"/>
      </w:r>
      <w:r w:rsidRPr="0008241C">
        <w:rPr>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uris":["http://www.mendeley.com/documents/?uuid=901b709c-6866-3bfa-a180-578e2dda71f9"]},{"id":"ITEM-2","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2","issued":{"date-parts":[["2014"]]},"publisher":"Secretariat of the Convention on Biological Diversity","publisher-place":"Montreal","title":"How sectors can contribute to sustainable use and conservation of biodiversity","type":"book"},"uris":["http://www.mendeley.com/documents/?uuid=42ba1c10-29c9-3b1b-90a2-a49523ff5094"]}],"mendeley":{"formattedCitation":"(PBL, 2012, 2014)","plainTextFormattedCitation":"(PBL, 2012, 2014)","previouslyFormattedCitation":"(PBL, 2012, 2014)"},"properties":{"noteIndex":0},"schema":"https://github.com/citation-style-language/schema/raw/master/csl-citation.json"}</w:instrText>
      </w:r>
      <w:r w:rsidRPr="0008241C">
        <w:rPr>
          <w:sz w:val="22"/>
          <w:szCs w:val="22"/>
        </w:rPr>
        <w:fldChar w:fldCharType="separate"/>
      </w:r>
      <w:r w:rsidRPr="0008241C">
        <w:rPr>
          <w:noProof/>
          <w:sz w:val="22"/>
          <w:szCs w:val="22"/>
        </w:rPr>
        <w:t>(PBL, 2012, 2014)</w:t>
      </w:r>
      <w:r w:rsidRPr="0008241C">
        <w:rPr>
          <w:sz w:val="22"/>
          <w:szCs w:val="22"/>
        </w:rPr>
        <w:fldChar w:fldCharType="end"/>
      </w:r>
      <w:r w:rsidRPr="0008241C">
        <w:rPr>
          <w:sz w:val="22"/>
          <w:szCs w:val="22"/>
        </w:rPr>
        <w:t>). For instance, in South and South-East Asia, expansion of croplands will lead to 22-35</w:t>
      </w:r>
      <w:r w:rsidR="00C934E9">
        <w:rPr>
          <w:sz w:val="22"/>
          <w:szCs w:val="22"/>
        </w:rPr>
        <w:t xml:space="preserve"> per cent</w:t>
      </w:r>
      <w:r w:rsidRPr="0008241C">
        <w:rPr>
          <w:sz w:val="22"/>
          <w:szCs w:val="22"/>
        </w:rPr>
        <w:t xml:space="preserve"> predicted loss of MSA in 2050, especially under the ‘Global Technology’ pathway. The other subregions will have comparatively lesser impacts but may still suffer from average reductions of 3-10</w:t>
      </w:r>
      <w:r w:rsidR="00C934E9">
        <w:rPr>
          <w:sz w:val="22"/>
          <w:szCs w:val="22"/>
        </w:rPr>
        <w:t xml:space="preserve"> per cent</w:t>
      </w:r>
      <w:r w:rsidRPr="0008241C">
        <w:rPr>
          <w:sz w:val="22"/>
          <w:szCs w:val="22"/>
        </w:rPr>
        <w:t xml:space="preserve"> of MSA in 2050. The growing energy demands will also drive</w:t>
      </w:r>
      <w:r w:rsidRPr="0008241C">
        <w:rPr>
          <w:b/>
          <w:sz w:val="22"/>
          <w:szCs w:val="22"/>
        </w:rPr>
        <w:t xml:space="preserve"> </w:t>
      </w:r>
      <w:r w:rsidRPr="0008241C">
        <w:rPr>
          <w:sz w:val="22"/>
          <w:szCs w:val="22"/>
        </w:rPr>
        <w:t xml:space="preserve">biofuel cultivation, which will peak in a ‘Decentralised Solutions’. Under the Decentralized Solutions pathway, expansion of biofuels may facilitate enhanced regional bio-economies, driven by enhancement of rural areas. Although biofuel has strong potential to achieve energy security, mitigate some impacts of climate change, and reduce rural poverty </w:t>
      </w:r>
      <w:r w:rsidRPr="0008241C">
        <w:rPr>
          <w:sz w:val="22"/>
          <w:szCs w:val="22"/>
        </w:rPr>
        <w:fldChar w:fldCharType="begin" w:fldLock="1"/>
      </w:r>
      <w:r w:rsidRPr="0008241C">
        <w:rPr>
          <w:sz w:val="22"/>
          <w:szCs w:val="22"/>
        </w:rPr>
        <w:instrText>ADDIN CSL_CITATION {"citationItems":[{"id":"ITEM-1","itemData":{"DOI":"10.1016/j.apenergy.2009.07.004","ISSN":"03062619","author":[{"dropping-particle":"","family":"Yan","given":"J.","non-dropping-particle":"","parse-names":false,"suffix":""},{"dropping-particle":"","family":"Lin","given":"T.","non-dropping-particle":"","parse-names":false,"suffix":""}],"container-title":"Applied Energy","id":"ITEM-1","issued":{"date-parts":[["2009"]]},"page":"S1-S10","title":"Biofuels in Asia","type":"article","volume":"86"},"uris":["http://www.mendeley.com/documents/?uuid=8cdce066-79b8-35c7-b4fd-f8afa8c28860"]}],"mendeley":{"formattedCitation":"(Yan &amp; Lin, 2009)","plainTextFormattedCitation":"(Yan &amp; Lin, 2009)","previouslyFormattedCitation":"(Yan &amp; Lin, 2009)"},"properties":{"noteIndex":0},"schema":"https://github.com/citation-style-language/schema/raw/master/csl-citation.json"}</w:instrText>
      </w:r>
      <w:r w:rsidRPr="0008241C">
        <w:rPr>
          <w:sz w:val="22"/>
          <w:szCs w:val="22"/>
        </w:rPr>
        <w:fldChar w:fldCharType="separate"/>
      </w:r>
      <w:r w:rsidRPr="0008241C">
        <w:rPr>
          <w:noProof/>
          <w:sz w:val="22"/>
          <w:szCs w:val="22"/>
        </w:rPr>
        <w:t>(Yan &amp; Lin, 2009)</w:t>
      </w:r>
      <w:r w:rsidRPr="0008241C">
        <w:rPr>
          <w:sz w:val="22"/>
          <w:szCs w:val="22"/>
        </w:rPr>
        <w:fldChar w:fldCharType="end"/>
      </w:r>
      <w:r w:rsidRPr="0008241C">
        <w:rPr>
          <w:sz w:val="22"/>
          <w:szCs w:val="22"/>
        </w:rPr>
        <w:t>; nonetheless, it will also increase conversion of natural areas to agricultural land in both South Asia and South-East Asia. Some countries in North-East Asia may also face negative consequences from abandoned agricultural land, especially along ‘Global Technology’ and ‘Decentralized Solution’ pathways. Among other important regional drivers, such as climate change, infrastructure development and nitrogen deposition, marginal subregional variation is anticipated. For instance, climate change would be a dominant pressure for species loss in Oceania (about 8</w:t>
      </w:r>
      <w:r w:rsidR="00C934E9">
        <w:rPr>
          <w:sz w:val="22"/>
          <w:szCs w:val="22"/>
        </w:rPr>
        <w:t xml:space="preserve"> per cent</w:t>
      </w:r>
      <w:r w:rsidRPr="0008241C">
        <w:rPr>
          <w:sz w:val="22"/>
          <w:szCs w:val="22"/>
        </w:rPr>
        <w:t xml:space="preserve"> of MSA by 2050) compared to South and South-East Asia (about 5-6</w:t>
      </w:r>
      <w:r w:rsidR="00C934E9">
        <w:rPr>
          <w:sz w:val="22"/>
          <w:szCs w:val="22"/>
        </w:rPr>
        <w:t xml:space="preserve"> per cent</w:t>
      </w:r>
      <w:r w:rsidRPr="0008241C">
        <w:rPr>
          <w:sz w:val="22"/>
          <w:szCs w:val="22"/>
        </w:rPr>
        <w:t xml:space="preserve"> of MSA by 2050), while, nitrogen deposition will have similar consequences across South, South-East, and North-East Asia.</w:t>
      </w:r>
      <w:r w:rsidRPr="0008241C">
        <w:rPr>
          <w:b/>
          <w:sz w:val="22"/>
          <w:szCs w:val="22"/>
        </w:rPr>
        <w:t xml:space="preserve"> </w:t>
      </w:r>
    </w:p>
    <w:p w14:paraId="24CAF7FC" w14:textId="77777777" w:rsidR="00A01204" w:rsidRPr="0008241C" w:rsidRDefault="00A01204" w:rsidP="00A01204">
      <w:pPr>
        <w:rPr>
          <w:b/>
          <w:bCs/>
          <w:sz w:val="22"/>
          <w:szCs w:val="22"/>
        </w:rPr>
      </w:pPr>
    </w:p>
    <w:p w14:paraId="19983F65" w14:textId="77777777" w:rsidR="00A01204" w:rsidRPr="0008241C" w:rsidRDefault="00A01204" w:rsidP="00A01204">
      <w:pPr>
        <w:rPr>
          <w:sz w:val="22"/>
          <w:szCs w:val="22"/>
        </w:rPr>
      </w:pPr>
      <w:r w:rsidRPr="0008241C">
        <w:rPr>
          <w:sz w:val="22"/>
          <w:szCs w:val="22"/>
        </w:rPr>
        <w:t>In summary, biodiversity loss would be lowest under the ‘Global Technology’ scenario in North-East Asia and Oceania, under the ‘Consumption change’ scenario in South-East Asia, and under the ‘Decentralized Solution’ scenario in Western Asia and South Asia (Figure 5.15). The most significant pressure driving biodiversity loss is climate change in Western Asia and Oceania, and crop production in South-East Asia, North-East Asia, and South Asia (Figure 5.16, left side). In terms of plausible future land use, all subregions would expect increases in natural areas under the three alternative pathways, compared to the ‘Baseline’ scenario. The greatest increases in natural area are anticipated under the ‘Consumption Change’ scenario in Western Asia and South-East Asia, under the ‘Global Technology’ scenario in North-East Asia and Oceania, and the ‘Decentralized Solution’ scenario in South Asia. A decrease in natural area, in comparison with Business-As-Usual, is expected only in North-East Asia under the ‘Consumption Change’ pathway (Figure 5. 14, right side).</w:t>
      </w:r>
    </w:p>
    <w:p w14:paraId="00C4CCC4" w14:textId="77777777" w:rsidR="00A01204" w:rsidRPr="0008241C" w:rsidRDefault="00A01204" w:rsidP="00A01204">
      <w:pPr>
        <w:rPr>
          <w:sz w:val="22"/>
          <w:szCs w:val="22"/>
        </w:rPr>
      </w:pPr>
    </w:p>
    <w:p w14:paraId="18F0267A"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097AE743" wp14:editId="4B06BCF9">
            <wp:extent cx="5650153" cy="7481639"/>
            <wp:effectExtent l="0" t="0" r="0" b="0"/>
            <wp:docPr id="56"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669429" cy="7507163"/>
                    </a:xfrm>
                    <a:prstGeom prst="rect">
                      <a:avLst/>
                    </a:prstGeom>
                    <a:noFill/>
                    <a:ln>
                      <a:noFill/>
                    </a:ln>
                  </pic:spPr>
                </pic:pic>
              </a:graphicData>
            </a:graphic>
          </wp:inline>
        </w:drawing>
      </w:r>
    </w:p>
    <w:p w14:paraId="5000D90B"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5C8C68CF" wp14:editId="119DAA90">
            <wp:extent cx="5561463" cy="8373782"/>
            <wp:effectExtent l="0" t="0" r="0" b="0"/>
            <wp:docPr id="57" name="図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580144" cy="8401910"/>
                    </a:xfrm>
                    <a:prstGeom prst="rect">
                      <a:avLst/>
                    </a:prstGeom>
                    <a:noFill/>
                    <a:ln>
                      <a:noFill/>
                    </a:ln>
                  </pic:spPr>
                </pic:pic>
              </a:graphicData>
            </a:graphic>
          </wp:inline>
        </w:drawing>
      </w:r>
    </w:p>
    <w:p w14:paraId="4B9369F7" w14:textId="77777777" w:rsidR="00A01204" w:rsidRPr="0008241C" w:rsidRDefault="00A01204" w:rsidP="00A01204">
      <w:pPr>
        <w:rPr>
          <w:sz w:val="22"/>
          <w:szCs w:val="22"/>
        </w:rPr>
      </w:pPr>
      <w:r w:rsidRPr="0008241C">
        <w:rPr>
          <w:b/>
          <w:sz w:val="22"/>
          <w:szCs w:val="22"/>
        </w:rPr>
        <w:t>Figure 5.1</w:t>
      </w:r>
      <w:r w:rsidRPr="0008241C">
        <w:rPr>
          <w:rFonts w:eastAsia="MS Mincho"/>
          <w:b/>
          <w:sz w:val="22"/>
          <w:szCs w:val="22"/>
          <w:lang w:eastAsia="ja-JP"/>
        </w:rPr>
        <w:t>6</w:t>
      </w:r>
      <w:r w:rsidRPr="0008241C">
        <w:rPr>
          <w:b/>
          <w:sz w:val="22"/>
          <w:szCs w:val="22"/>
        </w:rPr>
        <w:t xml:space="preserve"> Pressure driving biodiversity loss (left side) and projected land use changes (right side) under alternative scenarios for the entire Asia-Pacific region and its five subregions. Source: </w:t>
      </w:r>
      <w:r w:rsidRPr="0008241C">
        <w:rPr>
          <w:b/>
          <w:sz w:val="22"/>
          <w:szCs w:val="22"/>
        </w:rPr>
        <w:fldChar w:fldCharType="begin" w:fldLock="1"/>
      </w:r>
      <w:r w:rsidRPr="0008241C">
        <w:rPr>
          <w:b/>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uris":["http://www.mendeley.com/documents/?uuid=901b709c-6866-3bfa-a180-578e2dda71f9"]},{"id":"ITEM-2","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2","issued":{"date-parts":[["2014"]]},"publisher":"Secretariat of the Convention on Biological Diversity","publisher-place":"Montreal","title":"How sectors can contribute to sustainable use and conservation of biodiversity","type":"book"},"uris":["http://www.mendeley.com/documents/?uuid=42ba1c10-29c9-3b1b-90a2-a49523ff5094"]}],"mendeley":{"formattedCitation":"(PBL, 2012, 2014)","manualFormatting":"PBL (2012, 2014)","plainTextFormattedCitation":"(PBL, 2012, 2014)","previouslyFormattedCitation":"(PBL, 2012, 2014)"},"properties":{"noteIndex":0},"schema":"https://github.com/citation-style-language/schema/raw/master/csl-citation.json"}</w:instrText>
      </w:r>
      <w:r w:rsidRPr="0008241C">
        <w:rPr>
          <w:b/>
          <w:sz w:val="22"/>
          <w:szCs w:val="22"/>
        </w:rPr>
        <w:fldChar w:fldCharType="separate"/>
      </w:r>
      <w:r w:rsidRPr="0008241C">
        <w:rPr>
          <w:b/>
          <w:noProof/>
          <w:sz w:val="22"/>
          <w:szCs w:val="22"/>
        </w:rPr>
        <w:t>PBL (2012, 2014)</w:t>
      </w:r>
      <w:r w:rsidRPr="0008241C">
        <w:rPr>
          <w:b/>
          <w:sz w:val="22"/>
          <w:szCs w:val="22"/>
        </w:rPr>
        <w:fldChar w:fldCharType="end"/>
      </w:r>
      <w:r w:rsidRPr="0008241C">
        <w:rPr>
          <w:b/>
          <w:sz w:val="22"/>
          <w:szCs w:val="22"/>
        </w:rPr>
        <w:t>.</w:t>
      </w:r>
    </w:p>
    <w:p w14:paraId="715502F1" w14:textId="77777777" w:rsidR="00A01204" w:rsidRPr="0008241C" w:rsidRDefault="00A01204" w:rsidP="00A01204">
      <w:pPr>
        <w:rPr>
          <w:sz w:val="22"/>
          <w:szCs w:val="22"/>
        </w:rPr>
      </w:pPr>
    </w:p>
    <w:p w14:paraId="655ECC10" w14:textId="77777777" w:rsidR="00A01204" w:rsidRPr="0008241C" w:rsidRDefault="00A01204" w:rsidP="00A01204">
      <w:pPr>
        <w:keepNext/>
        <w:tabs>
          <w:tab w:val="clear" w:pos="1247"/>
          <w:tab w:val="left" w:pos="765"/>
        </w:tabs>
        <w:outlineLvl w:val="2"/>
        <w:rPr>
          <w:b/>
          <w:sz w:val="24"/>
          <w:szCs w:val="24"/>
        </w:rPr>
      </w:pPr>
      <w:bookmarkStart w:id="1580" w:name="_Toc498256261"/>
      <w:bookmarkStart w:id="1581" w:name="_Toc504317338"/>
      <w:bookmarkStart w:id="1582" w:name="_Toc504318031"/>
      <w:bookmarkStart w:id="1583" w:name="_Toc504320463"/>
      <w:bookmarkStart w:id="1584" w:name="_Toc504320686"/>
      <w:bookmarkStart w:id="1585" w:name="_Toc504320910"/>
      <w:bookmarkStart w:id="1586" w:name="_Toc504321377"/>
      <w:bookmarkStart w:id="1587" w:name="_Toc524045981"/>
      <w:r w:rsidRPr="0008241C">
        <w:rPr>
          <w:b/>
          <w:sz w:val="24"/>
          <w:szCs w:val="24"/>
        </w:rPr>
        <w:t xml:space="preserve">5.3.3 </w:t>
      </w:r>
      <w:r w:rsidRPr="0008241C">
        <w:rPr>
          <w:b/>
          <w:sz w:val="24"/>
          <w:szCs w:val="24"/>
        </w:rPr>
        <w:tab/>
        <w:t>Assessment of scenarios from regional and subregional literature</w:t>
      </w:r>
      <w:bookmarkEnd w:id="1580"/>
      <w:bookmarkEnd w:id="1581"/>
      <w:bookmarkEnd w:id="1582"/>
      <w:bookmarkEnd w:id="1583"/>
      <w:bookmarkEnd w:id="1584"/>
      <w:bookmarkEnd w:id="1585"/>
      <w:bookmarkEnd w:id="1586"/>
      <w:bookmarkEnd w:id="1587"/>
    </w:p>
    <w:p w14:paraId="00C76D0A" w14:textId="77777777" w:rsidR="00A01204" w:rsidRPr="0008241C" w:rsidRDefault="00A01204" w:rsidP="00A01204">
      <w:pPr>
        <w:rPr>
          <w:sz w:val="22"/>
          <w:szCs w:val="22"/>
        </w:rPr>
      </w:pPr>
    </w:p>
    <w:p w14:paraId="7DAEC95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88" w:name="_Toc504317339"/>
      <w:bookmarkStart w:id="1589" w:name="_Toc504318032"/>
      <w:bookmarkStart w:id="1590" w:name="_Toc504321378"/>
      <w:r w:rsidRPr="0008241C">
        <w:rPr>
          <w:b/>
          <w:sz w:val="22"/>
          <w:szCs w:val="24"/>
        </w:rPr>
        <w:t>5.3.3.1</w:t>
      </w:r>
      <w:r w:rsidRPr="0008241C">
        <w:rPr>
          <w:b/>
          <w:sz w:val="22"/>
          <w:szCs w:val="24"/>
        </w:rPr>
        <w:tab/>
        <w:t xml:space="preserve"> Systematic review of regional/subregional scenario exercises</w:t>
      </w:r>
      <w:bookmarkEnd w:id="1588"/>
      <w:bookmarkEnd w:id="1589"/>
      <w:bookmarkEnd w:id="1590"/>
      <w:r w:rsidRPr="0008241C">
        <w:rPr>
          <w:b/>
          <w:sz w:val="22"/>
          <w:szCs w:val="24"/>
        </w:rPr>
        <w:t xml:space="preserve"> </w:t>
      </w:r>
    </w:p>
    <w:p w14:paraId="356EC4A2" w14:textId="77777777" w:rsidR="00A01204" w:rsidRPr="0008241C" w:rsidRDefault="00A01204" w:rsidP="00A01204">
      <w:pPr>
        <w:rPr>
          <w:sz w:val="22"/>
          <w:szCs w:val="22"/>
          <w:lang w:eastAsia="en-GB"/>
        </w:rPr>
      </w:pPr>
    </w:p>
    <w:p w14:paraId="757A3884" w14:textId="77777777" w:rsidR="00A01204" w:rsidRPr="0008241C" w:rsidRDefault="00A01204" w:rsidP="00A01204">
      <w:pPr>
        <w:rPr>
          <w:sz w:val="22"/>
          <w:szCs w:val="22"/>
        </w:rPr>
      </w:pPr>
      <w:r w:rsidRPr="0008241C">
        <w:rPr>
          <w:sz w:val="22"/>
          <w:szCs w:val="22"/>
        </w:rPr>
        <w:t>To assess the findings from regional/subregional scenario analyses, we conducted a systematic review of peer-reviewed literature and appropriate grey literature deemed valuable to include in the assessment. We searched the Scopus database (</w:t>
      </w:r>
      <w:hyperlink r:id="rId211" w:history="1">
        <w:r w:rsidRPr="0008241C">
          <w:rPr>
            <w:sz w:val="22"/>
            <w:szCs w:val="22"/>
          </w:rPr>
          <w:t>https://www.scopus.com</w:t>
        </w:r>
      </w:hyperlink>
      <w:r w:rsidRPr="0008241C">
        <w:rPr>
          <w:sz w:val="22"/>
          <w:szCs w:val="22"/>
        </w:rPr>
        <w:t xml:space="preserve">). Specific keywords such as </w:t>
      </w:r>
      <w:r w:rsidRPr="0008241C">
        <w:rPr>
          <w:i/>
          <w:sz w:val="22"/>
          <w:szCs w:val="22"/>
        </w:rPr>
        <w:t>‘scenario’</w:t>
      </w:r>
      <w:r w:rsidRPr="0008241C">
        <w:rPr>
          <w:sz w:val="22"/>
          <w:szCs w:val="22"/>
        </w:rPr>
        <w:t xml:space="preserve"> AND ‘</w:t>
      </w:r>
      <w:r w:rsidRPr="0008241C">
        <w:rPr>
          <w:i/>
          <w:sz w:val="22"/>
          <w:szCs w:val="22"/>
        </w:rPr>
        <w:t>ecosystem AND/OR biodiversity’</w:t>
      </w:r>
      <w:r w:rsidRPr="0008241C">
        <w:rPr>
          <w:sz w:val="22"/>
          <w:szCs w:val="22"/>
        </w:rPr>
        <w:t xml:space="preserve"> were used as primary search criteria. Further, articles were screened based on their geographical origin and as such, search results yielded 2,454 articles for the Asia-Pacific region. The majority of literature identified from the Scopus search, however, were not directly relevant to the assessment of interactions between BES and human well-being in the Asia-Pacific region. For instance, the word ‘scenario’ has been inconsistently used for depiction of ecological states and/or biodiversity status reporting rather than depiction of ‘plausible alternative futures’. Hence, after preliminary screening, we relied on snowball-sampling method and included only articles that have a relevant scenario depiction of alternative futures. The latter criteria yielded a total of 61 articles from 18 countries, including national assessment reports (e.g. JSSA </w:t>
      </w:r>
      <w:r w:rsidRPr="0008241C">
        <w:rPr>
          <w:sz w:val="22"/>
          <w:szCs w:val="22"/>
        </w:rPr>
        <w:fldChar w:fldCharType="begin" w:fldLock="1"/>
      </w:r>
      <w:r w:rsidRPr="0008241C">
        <w:rPr>
          <w:sz w:val="22"/>
          <w:szCs w:val="22"/>
        </w:rPr>
        <w:instrText>ADDIN CSL_CITATION {"citationItems":[{"id":"ITEM-1","itemData":{"ISBN":"9789280845129","author":[{"dropping-particle":"","family":"Japan Satoyama Satoumi Assessment (JSSA)","given":"","non-dropping-particle":"","parse-names":false,"suffix":""}],"editor":[{"dropping-particle":"","family":"Duraiappah","given":"Anantha Kumar","non-dropping-particle":"","parse-names":false,"suffix":""},{"dropping-particle":"","family":"Nakamura","given":"Koji","non-dropping-particle":"","parse-names":false,"suffix":""},{"dropping-particle":"","family":"Takeuchi","given":"Kazuhiko","non-dropping-particle":"","parse-names":false,"suffix":""},{"dropping-particle":"","family":"Watanabe","given":"Masataka","non-dropping-particle":"","parse-names":false,"suffix":""},{"dropping-particle":"","family":"Nishi","given":"Maiko","non-dropping-particle":"","parse-names":false,"suffix":""}],"id":"ITEM-1","issued":{"date-parts":[["2010"]]},"publisher-place":"Tokyo","title":"Satoyama–Satoumi Ecosystems and Human Well-Being: Socio-ecological Production Landscapes of Japan - Summary for Decision Makers.","type":"report"},"suppress-author":1,"uris":["http://www.mendeley.com/documents/?uuid=9ceff3d4-5e1f-4ff8-a881-1ecade1b6f21"]}],"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Out of the 61 studies, 60 studies are from different subregions and countries, while one study conducted scenario analysis for the entire Asia-Pacific region. Articles were further classified according to their subregional distribution, spatial and temporal scales, depiction of influential drivers, and the critical synergies and trade-offs considered in relation to BES. To capture the linkages between the regional and subregional scenario exercises for future sustainability, and the 17 UN Sustainable Development Goals (SDGs) and the 20 Convention on Biological Diversity (CBD) Aichi Targets, further screening criteria were employed. These data were used to evaluate trends and gaps of current and future interactions of BES and human well-being in the Asia-Pacific region under different scenarios.</w:t>
      </w:r>
    </w:p>
    <w:p w14:paraId="6CD70C99" w14:textId="77777777" w:rsidR="00A01204" w:rsidRPr="0008241C" w:rsidRDefault="00A01204" w:rsidP="00A01204">
      <w:pPr>
        <w:rPr>
          <w:sz w:val="22"/>
          <w:szCs w:val="22"/>
        </w:rPr>
      </w:pPr>
    </w:p>
    <w:p w14:paraId="110B321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91" w:name="_Toc504317340"/>
      <w:bookmarkStart w:id="1592" w:name="_Toc504318033"/>
      <w:bookmarkStart w:id="1593" w:name="_Toc504321379"/>
      <w:r w:rsidRPr="0008241C">
        <w:rPr>
          <w:b/>
          <w:sz w:val="22"/>
          <w:szCs w:val="24"/>
        </w:rPr>
        <w:t>5.3.3.2</w:t>
      </w:r>
      <w:r w:rsidRPr="0008241C">
        <w:rPr>
          <w:b/>
          <w:sz w:val="22"/>
          <w:szCs w:val="24"/>
        </w:rPr>
        <w:tab/>
        <w:t xml:space="preserve"> Geographical distribution of regional/subregional scenario exercises</w:t>
      </w:r>
      <w:bookmarkEnd w:id="1591"/>
      <w:bookmarkEnd w:id="1592"/>
      <w:bookmarkEnd w:id="1593"/>
    </w:p>
    <w:p w14:paraId="758E1EA1" w14:textId="77777777" w:rsidR="00A01204" w:rsidRPr="0008241C" w:rsidRDefault="00A01204" w:rsidP="00A01204">
      <w:pPr>
        <w:rPr>
          <w:sz w:val="22"/>
          <w:szCs w:val="22"/>
          <w:lang w:eastAsia="en-GB"/>
        </w:rPr>
      </w:pPr>
    </w:p>
    <w:p w14:paraId="683A0B1C" w14:textId="0F86AA46" w:rsidR="00A01204" w:rsidRPr="0008241C" w:rsidRDefault="00A01204" w:rsidP="00A01204">
      <w:pPr>
        <w:rPr>
          <w:sz w:val="22"/>
          <w:szCs w:val="22"/>
        </w:rPr>
      </w:pPr>
      <w:r w:rsidRPr="0008241C">
        <w:rPr>
          <w:sz w:val="22"/>
          <w:szCs w:val="22"/>
        </w:rPr>
        <w:t>Overall, greatest number of published scenario exercises originated from North-East Asia (18 studies), followed by South-East Asia (16 studies), Oceania (13 studies), South Asia (12 studies) and Western Asia (1 study) (Figure 5.17), while one study used the entire region for scenario analysis. About 38</w:t>
      </w:r>
      <w:r w:rsidR="00C934E9">
        <w:rPr>
          <w:sz w:val="22"/>
          <w:szCs w:val="22"/>
        </w:rPr>
        <w:t xml:space="preserve"> per cent</w:t>
      </w:r>
      <w:r w:rsidRPr="0008241C">
        <w:rPr>
          <w:sz w:val="22"/>
          <w:szCs w:val="22"/>
        </w:rPr>
        <w:t xml:space="preserve"> of the literature had its geographical origin from either Australia or China. </w:t>
      </w:r>
    </w:p>
    <w:p w14:paraId="15C91E7F" w14:textId="77777777" w:rsidR="00A01204" w:rsidRPr="0008241C" w:rsidRDefault="00A01204" w:rsidP="00A01204">
      <w:pPr>
        <w:rPr>
          <w:sz w:val="22"/>
          <w:szCs w:val="22"/>
        </w:rPr>
      </w:pPr>
    </w:p>
    <w:p w14:paraId="5FA3A223" w14:textId="56D6D5FE" w:rsidR="00A01204" w:rsidRPr="0008241C" w:rsidRDefault="00A01204" w:rsidP="00A01204">
      <w:pPr>
        <w:rPr>
          <w:sz w:val="22"/>
          <w:szCs w:val="22"/>
        </w:rPr>
      </w:pPr>
      <w:r w:rsidRPr="0008241C">
        <w:rPr>
          <w:sz w:val="22"/>
          <w:szCs w:val="22"/>
        </w:rPr>
        <w:t>Spatially-explicit, quantitative and exploratory scenarios dominated the regional/subregional scenario studies. Nearly 93</w:t>
      </w:r>
      <w:r w:rsidR="00C934E9">
        <w:rPr>
          <w:sz w:val="22"/>
          <w:szCs w:val="22"/>
        </w:rPr>
        <w:t xml:space="preserve"> per cent</w:t>
      </w:r>
      <w:r w:rsidRPr="0008241C">
        <w:rPr>
          <w:sz w:val="22"/>
          <w:szCs w:val="22"/>
        </w:rPr>
        <w:t xml:space="preserve"> of the selected studies explored plausible alternative futures, in comparison to five studies delivering ‘policy-screening’ scenarios (e.g. Cotter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colind.2013.01.017","ISSN":"1470160X","abstract":"Land use change and the corresponding effects on ecosystems and their services has gained much interest in the recent past, particularly in areas with a significant reservoir of biodiversity, the so-called biodiversity hot spots. In order to assess the impact of possible future land use decisions in a watershed in Yunnan, Southwest China, we applied a method of combining ecological and socio-economic indicators to highlight key aspects concerning the current status of our research area. Data on species diversity, landscape matrix and erosion risk as well as agricultural and socio-economic activities were gathered and analyzed. We were able to locate the areas were conservation measures, erosion control and improved agricultural practices would have the strongest impacts. This information was used to develop a storyline for a “Go Green” scenario. Expert groups and interdisciplinary panels were used to critically review, enhance and expand this storyline in the area of conflict between nature conservation, rural livelihood and economic development. Based on the set of planning prerequisites, a village-household linear programming model was developed and solved with the General Algebraic Modelling System (GAMS) to identify factors driving landscape and land use changes for three different farming systems in the Naban River Watershed National Nature Reserve, mainly to contribute to the CLUE_Naban model by providing representative farm types and to analyze the decision making of land use (until 2025). In addition, this model is designed to provide policy makers with potential strategic intervention options for land use planning through the utilization of shadow prices. This process enabled us to reconcile the demands for nature conservation and economic wellbeing on a basis of an iterative and participatory working process that incorporates ecological and economic datasets, but also takes the sustainability of rural livelihood into account.","author":[{"dropping-particle":"","family":"Cotter","given":"Marc","non-dropping-particle":"","parse-names":false,"suffix":""},{"dropping-particle":"","family":"Berkhoff","given":"Karin","non-dropping-particle":"","parse-names":false,"suffix":""},{"dropping-particle":"","family":"Gibreel","given":"Tarig","non-dropping-particle":"","parse-names":false,"suffix":""},{"dropping-particle":"","family":"Ghorbani","given":"Abdolbaset","non-dropping-particle":"","parse-names":false,"suffix":""},{"dropping-particle":"","family":"Golbon","given":"Reza","non-dropping-particle":"","parse-names":false,"suffix":""},{"dropping-particle":"","family":"Nuppenau","given":"Ernst-August","non-dropping-particle":"","parse-names":false,"suffix":""},{"dropping-particle":"","family":"Sauerborn","given":"Joachim","non-dropping-particle":"","parse-names":false,"suffix":""}],"container-title":"Ecological Indicators","id":"ITEM-1","issued":{"date-parts":[["2014"]]},"page":"779-787","title":"Designing a sustainable land use scenario based on a combination of ecological assessments and economic optimization","type":"article-journal","volume":"36"},"suppress-author":1,"uris":["http://www.mendeley.com/documents/?uuid=475fbd95-f9ab-30ce-a4d7-4a4b460c35c2"]}],"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Suwarno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11027-016-9721-0","ISSN":"15731596","author":[{"dropping-particle":"","family":"Suwarno","given":"Aritta","non-dropping-particle":"","parse-names":false,"suffix":""},{"dropping-particle":"","family":"Noordwijk","given":"Meine","non-dropping-particle":"van","parse-names":false,"suffix":""},{"dropping-particle":"","family":"Weikard","given":"Hans Peter","non-dropping-particle":"","parse-names":false,"suffix":""},{"dropping-particle":"","family":"Suyamto","given":"Desi","non-dropping-particle":"","parse-names":false,"suffix":""}],"container-title":"Mitigation and Adaptation Strategies for Global Change","id":"ITEM-1","issued":{"date-parts":[["2016"]]},"note":"NULL","page":"1-19","publisher":"Mitigation and Adaptation Strategies for Global Change","title":"Indonesia's forest conversion moratorium assessed with an agent-based model of Land-Use Change and Ecosystem Services (LUCES)","type":"article-journal"},"suppress-author":1,"uris":["http://www.mendeley.com/documents/?uuid=13ba38d9-08bc-458f-86e8-d9ac6aeddbe5"]}],"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No studies</w:t>
      </w:r>
      <w:r w:rsidRPr="0008241C">
        <w:rPr>
          <w:color w:val="FF0000"/>
          <w:sz w:val="22"/>
          <w:szCs w:val="22"/>
        </w:rPr>
        <w:t xml:space="preserve"> </w:t>
      </w:r>
      <w:r w:rsidRPr="0008241C">
        <w:rPr>
          <w:sz w:val="22"/>
          <w:szCs w:val="22"/>
        </w:rPr>
        <w:t xml:space="preserve">could be retrieved which either provide ‘target-seeking’ or ‘back-casting’ scenarios - marking an outstanding research gap in development of normative scenarios in the region that would assist governments with policy development. Within spatially-explicit scenarios, nearly half of the studies utilized land-use transition pathways as proxies to determine competing claims over ecosystem goods and services. These delivered understanding of critical sustainability issues, such as food productivity, water availability, changing life-styles and energy consumption, and carbon sequestration. </w:t>
      </w:r>
      <w:r w:rsidRPr="0008241C">
        <w:rPr>
          <w:sz w:val="22"/>
          <w:szCs w:val="22"/>
          <w:lang w:val="de-DE"/>
        </w:rPr>
        <w:t xml:space="preserve">(e.g. Schaldach </w:t>
      </w:r>
      <w:r w:rsidRPr="0008241C">
        <w:rPr>
          <w:i/>
          <w:sz w:val="22"/>
          <w:szCs w:val="22"/>
          <w:lang w:val="de-DE"/>
        </w:rPr>
        <w:t>et al</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16/j.biombioe.2010.08.048","ISBN":"0961-9534","ISSN":"09619534","abstract":"India's growing population and economy generate an increasing demand for energy. Facing the decline of global fossil fuel resources, the Indian government and energy industry are considering the long-term expansion of biofuel production in order to increase energy security. This development leads to a strong competition of energy crops versus food crops for land and may result in an increasing pressure on natural resources. In a pilot scenario study, the LandSHIFT model is applied to assess the impact of biofuel production on land-use change in India up to the year 2030. The model aims at the spatially explicit simulation of land-use change and its relation to other global change processes on the national up to the global scale. It explicitly addresses competition between land-use activities such as human settlement, biofuel production and food production as well as the resulting effects on the spatial extent of natural land. Baseline of the study is a simulation with drivers from the \" Order from Strength\" scenario of the Millennium Ecosystem Assessment. To illustrate the consequences of expanded biofuel production for the extent of natural land, we calculate three scenarios of bioethanol production to substitute 5%, 10% and 20% of the expected petrol demand in 2030. In the simulations shown, a comprehensive linkage is made between driving forces (such as population change) and policies (such as biofuel usage) that will affect land-use change over the coming decades. © 2010 Elsevier Ltd.","author":[{"dropping-particle":"","family":"Schaldach","given":"Rüdiger","non-dropping-particle":"","parse-names":false,"suffix":""},{"dropping-particle":"","family":"Priess","given":"Jörg A.","non-dropping-particle":"","parse-names":false,"suffix":""},{"dropping-particle":"","family":"Alcamo","given":"Joseph","non-dropping-particle":"","parse-names":false,"suffix":""}],"container-title":"Biomass and Bioenergy","id":"ITEM-1","issue":"6","issued":{"date-parts":[["2011"]]},"page":"2401-2410","title":"Simulating the impact of biofuel development on country-wide land-use change in India","type":"article-journal","volume":"35"},"suppress-author":1,"uris":["http://www.mendeley.com/documents/?uuid=3d4cd540-e282-4fef-9a43-43a39b95be39"]}],"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lang w:val="de-DE"/>
        </w:rPr>
        <w:t>(2011)</w:t>
      </w:r>
      <w:r w:rsidRPr="0008241C">
        <w:rPr>
          <w:sz w:val="22"/>
          <w:szCs w:val="22"/>
        </w:rPr>
        <w:fldChar w:fldCharType="end"/>
      </w:r>
      <w:r w:rsidRPr="0008241C">
        <w:rPr>
          <w:sz w:val="22"/>
          <w:szCs w:val="22"/>
          <w:lang w:val="de-DE"/>
        </w:rPr>
        <w:t xml:space="preserve">; Zhao &amp; Wu </w:t>
      </w:r>
      <w:r w:rsidRPr="0008241C">
        <w:rPr>
          <w:sz w:val="22"/>
          <w:szCs w:val="22"/>
        </w:rPr>
        <w:fldChar w:fldCharType="begin" w:fldLock="1"/>
      </w:r>
      <w:r w:rsidRPr="0008241C">
        <w:rPr>
          <w:sz w:val="22"/>
          <w:szCs w:val="22"/>
          <w:lang w:val="de-DE"/>
        </w:rPr>
        <w:instrText>ADDIN CSL_CITATION {"citationItems":[{"id":"ITEM-1","itemData":{"DOI":"10.1007/s11442-014-1085-3","ISSN":"1009-637X","author":[{"dropping-particle":"","family":"Zhao","given":"Dongsheng","non-dropping-particle":"","parse-names":false,"suffix":""},{"dropping-particle":"","family":"Wu","given":"Shaohong","non-dropping-particle":"","parse-names":false,"suffix":""}],"container-title":"Journal of Geographical Sciences","id":"ITEM-1","issue":"2","issued":{"date-parts":[["2014","4","8"]]},"page":"237-248","publisher":"Springer Berlin Heidelberg","title":"Vulnerability of natural ecosystem in China under regional climate scenarios: An analysis based on eco-geographical regions","type":"article-journal","volume":"24"},"suppress-author":1,"uris":["http://www.mendeley.com/documents/?uuid=38054d6e-59b7-33ed-a5f5-899af87f91b9"]}],"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lang w:val="de-DE"/>
        </w:rPr>
        <w:t>(2014)</w:t>
      </w:r>
      <w:r w:rsidRPr="0008241C">
        <w:rPr>
          <w:sz w:val="22"/>
          <w:szCs w:val="22"/>
        </w:rPr>
        <w:fldChar w:fldCharType="end"/>
      </w:r>
      <w:r w:rsidRPr="0008241C">
        <w:rPr>
          <w:sz w:val="22"/>
          <w:szCs w:val="22"/>
          <w:lang w:val="de-DE"/>
        </w:rPr>
        <w:t xml:space="preserve">; Connor </w:t>
      </w:r>
      <w:r w:rsidRPr="0008241C">
        <w:rPr>
          <w:i/>
          <w:sz w:val="22"/>
          <w:szCs w:val="22"/>
          <w:lang w:val="de-DE"/>
        </w:rPr>
        <w:t>et al</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16/j.envsoft.2015.03.015","ISBN":"13648152 (ISSN)","ISSN":"13648152","abstract":"In a globalised world, land use change outlooks are influenced by both locally heterogeneous land attributes and world markets. We demonstrate the importance of high resolution land heterogeneity representation in understanding local impacts of future global scenarios with carbon markets and land competition influencing food prices. A methodologically unique Australian continental model is presented with bottom-up parcel scale granularity in land use change, food, carbon, water, and biodiversity ecosystem service supply determination, and partial equilibrium food price impacts of land competition. We show that food price feedbacks produce modest aggregate national land use and ecosystem service supply changes. However, high resolution results show amplified land use change and ecosystem service impact in some places and muted impacts in other areas relative to national averages. We conclude that fine granularity modelling of geographic diversity produces local land use change and ecosystem service impact insights not discernible with other approaches.","author":[{"dropping-particle":"","family":"Connor","given":"Jeffery D.","non-dropping-particle":"","parse-names":false,"suffix":""},{"dropping-particle":"","family":"Bryan","given":"Brett A.","non-dropping-particle":"","parse-names":false,"suffix":""},{"dropping-particle":"","family":"Nolan","given":"Martin","non-dropping-particle":"","parse-names":false,"suffix":""},{"dropping-particle":"","family":"Stock","given":"Florian","non-dropping-particle":"","parse-names":false,"suffix":""},{"dropping-particle":"","family":"Gao","given":"Lei","non-dropping-particle":"","parse-names":false,"suffix":""},{"dropping-particle":"","family":"Dunstall","given":"Simon","non-dropping-particle":"","parse-names":false,"suffix":""},{"dropping-particle":"","family":"Graham","given":"Paul","non-dropping-particle":"","parse-names":false,"suffix":""},{"dropping-particle":"","family":"Ernst","given":"Andreas","non-dropping-particle":"","parse-names":false,"suffix":""},{"dropping-particle":"","family":"Newth","given":"David","non-dropping-particle":"","parse-names":false,"suffix":""},{"dropping-particle":"","family":"Grundy","given":"Mike","non-dropping-particle":"","parse-names":false,"suffix":""},{"dropping-particle":"","family":"Hatfield-Dodds","given":"Steve","non-dropping-particle":"","parse-names":false,"suffix":""}],"container-title":"Environmental Modelling and Software","id":"ITEM-1","issued":{"date-parts":[["2015"]]},"page":"141-154","title":"Modelling Australian land use competition and ecosystem services with food price feedbacks at high spatial resolution","type":"article-journal","volume":"69"},"suppress-author":1,"uris":["http://www.mendeley.com/documents/?uuid=a3ae9d3c-03e1-4700-94fc-7f8e0341b31b"]}],"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Brya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6.03.002","ISSN":"09593780","abstract":"Understanding potential future influence of environmental, economic, and social drivers on land-use and sustainability is critical for guiding strategic decisions that can help nations adapt to change, anticipate opportunities, and cope with surprises. Using the Land-Use Trade-Offs (LUTO) model, we undertook a comprehensive, detailed, integrated, and quantitative scenario analysis of land-use and sustainability for Australia’s agricultural land from 2013–2050, under interacting global change and domestic policies, and considering key uncertainties. We assessed land use competition between multiple land-uses and assessed the sustainability of economic returns and ecosystem services at high spatial (1.1km grid cells) and temporal (annual) resolution. We found substantial potential for land-use transition from agriculture to carbon plantings, environmental plantings, and biofuels cropping under certain scenarios, with impacts on the sustainability of economic returns and ecosystem services including food/fibre production, emissions abatement, water resource use, biodiversity services, and energy production. However, the type, magnitude, timing, and location of land-use responses and their impacts were highly dependent on scenario parameter assumptions including global outlook and emissions abatement effort, domestic land-use policy settings, land-use change adoption behaviour, productivity growth, and capacity constraints. With strong global abatement incentives complemented by biodiversity-focussed domestic land-use policy, land-use responses can substantially increase and diversify economic returns to land and produce a much wider range of ecosystem services such as emissions abatement, biodiversity, and energy, without major impacts on agricultural production. However, better governance is needed for managing potentially significant water resource impacts. The results have wide-ranging implications for land-use and sustainability policy and governance at global and domestic scales and can inform strategic thinking and decision-making about land-use and sustainability in Australia. A comprehensive and freely available 26 GB data pack (http://doi.org/10.4225/08/5604A2E8A00CC) provides a unique resource for further research. As similarly nuanced transformational change is also possible elsewhere, our template for comprehensive, integrated, quantitative, and high resolution scenario analysis can support other nations in strategic thinking and decision-makin…","author":[{"dropping-particle":"","family":"Bryan","given":"Brett A.","non-dropping-particle":"","parse-names":false,"suffix":""},{"dropping-particle":"","family":"Nolan","given":"Martin","non-dropping-particle":"","parse-names":false,"suffix":""},{"dropping-particle":"","family":"McKellar","given":"Lisa","non-dropping-particle":"","parse-names":false,"suffix":""},{"dropping-particle":"","family":"Connor","given":"Jeffery D.","non-dropping-particle":"","parse-names":false,"suffix":""},{"dropping-particle":"","family":"Newth","given":"David","non-dropping-particle":"","parse-names":false,"suffix":""},{"dropping-particle":"","family":"Harwood","given":"Tom","non-dropping-particle":"","parse-names":false,"suffix":""},{"dropping-particle":"","family":"King","given":"Darran","non-dropping-particle":"","parse-names":false,"suffix":""},{"dropping-particle":"","family":"Navarro","given":"Javier","non-dropping-particle":"","parse-names":false,"suffix":""},{"dropping-particle":"","family":"Cai","given":"Yiyong","non-dropping-particle":"","parse-names":false,"suffix":""},{"dropping-particle":"","family":"Gao","given":"Lei","non-dropping-particle":"","parse-names":false,"suffix":""},{"dropping-particle":"","family":"Grundy","given":"Mike","non-dropping-particle":"","parse-names":false,"suffix":""},{"dropping-particle":"","family":"Graham","given":"Paul","non-dropping-particle":"","parse-names":false,"suffix":""},{"dropping-particle":"","family":"Ernst","given":"Andreas","non-dropping-particle":"","parse-names":false,"suffix":""},{"dropping-particle":"","family":"Dunstall","given":"Simon","non-dropping-particle":"","parse-names":false,"suffix":""},{"dropping-particle":"","family":"Stock","given":"Florian","non-dropping-particle":"","parse-names":false,"suffix":""},{"dropping-particle":"","family":"Brinsmead","given":"Thomas","non-dropping-particle":"","parse-names":false,"suffix":""},{"dropping-particle":"","family":"Harman","given":"Ian","non-dropping-particle":"","parse-names":false,"suffix":""},{"dropping-particle":"","family":"Grigg","given":"Nicola J.","non-dropping-particle":"","parse-names":false,"suffix":""},{"dropping-particle":"","family":"Battaglia","given":"Michael","non-dropping-particle":"","parse-names":false,"suffix":""},{"dropping-particle":"","family":"Keating","given":"Brian","non-dropping-particle":"","parse-names":false,"suffix":""},{"dropping-particle":"","family":"Wonhas","given":"Alex","non-dropping-particle":"","parse-names":false,"suffix":""},{"dropping-particle":"","family":"Hatfield-Dodds","given":"Steve","non-dropping-particle":"","parse-names":false,"suffix":""}],"container-title":"Global Environmental Change","id":"ITEM-1","issued":{"date-parts":[["2016"]]},"page":"130-152","title":"Land-use and sustainability under intersecting global change and domestic policy scenarios: Trajectories for Australia to 2050","type":"article-journal","volume":"38"},"suppress-author":1,"uris":["http://www.mendeley.com/documents/?uuid=f47d1399-9408-3cfd-90fa-e19811473dc1"]}],"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w:t>
      </w:r>
    </w:p>
    <w:p w14:paraId="238FF4CE" w14:textId="77777777" w:rsidR="00A01204" w:rsidRPr="0008241C" w:rsidRDefault="00A01204" w:rsidP="00A01204">
      <w:pPr>
        <w:rPr>
          <w:sz w:val="22"/>
          <w:szCs w:val="22"/>
        </w:rPr>
      </w:pPr>
    </w:p>
    <w:p w14:paraId="64AF3F60" w14:textId="77777777" w:rsidR="00A01204" w:rsidRPr="0008241C" w:rsidRDefault="00A01204" w:rsidP="00A01204">
      <w:pPr>
        <w:rPr>
          <w:sz w:val="22"/>
          <w:szCs w:val="22"/>
        </w:rPr>
      </w:pPr>
      <w:r w:rsidRPr="0008241C">
        <w:rPr>
          <w:noProof/>
          <w:sz w:val="22"/>
          <w:szCs w:val="22"/>
          <w:lang w:val="en-US" w:eastAsia="ja-JP"/>
        </w:rPr>
        <w:lastRenderedPageBreak/>
        <w:drawing>
          <wp:inline distT="0" distB="0" distL="0" distR="0" wp14:anchorId="68A51639" wp14:editId="20528697">
            <wp:extent cx="5738495" cy="2905125"/>
            <wp:effectExtent l="0" t="0" r="0" b="9525"/>
            <wp:docPr id="2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12"/>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738495" cy="290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21F3D16" w14:textId="77777777" w:rsidR="00A01204" w:rsidRPr="0008241C" w:rsidRDefault="00A01204" w:rsidP="00A01204">
      <w:pPr>
        <w:rPr>
          <w:noProof/>
          <w:sz w:val="36"/>
          <w:szCs w:val="36"/>
        </w:rPr>
      </w:pPr>
      <w:r w:rsidRPr="0008241C">
        <w:rPr>
          <w:b/>
          <w:sz w:val="22"/>
          <w:szCs w:val="22"/>
        </w:rPr>
        <w:t>Figure 5.1</w:t>
      </w:r>
      <w:r w:rsidRPr="0008241C">
        <w:rPr>
          <w:rFonts w:eastAsia="MS Mincho"/>
          <w:b/>
          <w:sz w:val="22"/>
          <w:szCs w:val="22"/>
          <w:lang w:eastAsia="ja-JP"/>
        </w:rPr>
        <w:t>7</w:t>
      </w:r>
      <w:r w:rsidRPr="0008241C">
        <w:rPr>
          <w:b/>
          <w:sz w:val="22"/>
          <w:szCs w:val="22"/>
        </w:rPr>
        <w:t xml:space="preserve"> Map showing the distribution of regional/subregional scenarios studies</w:t>
      </w:r>
    </w:p>
    <w:p w14:paraId="73774E74" w14:textId="77777777" w:rsidR="00A01204" w:rsidRPr="0008241C" w:rsidRDefault="00A01204" w:rsidP="00A01204">
      <w:pPr>
        <w:widowControl w:val="0"/>
        <w:tabs>
          <w:tab w:val="clear" w:pos="1247"/>
          <w:tab w:val="clear" w:pos="1814"/>
          <w:tab w:val="clear" w:pos="2381"/>
          <w:tab w:val="clear" w:pos="2948"/>
          <w:tab w:val="clear" w:pos="3515"/>
        </w:tabs>
        <w:rPr>
          <w:kern w:val="2"/>
          <w:sz w:val="22"/>
          <w:szCs w:val="22"/>
          <w:lang w:eastAsia="ja-JP"/>
        </w:rPr>
      </w:pPr>
    </w:p>
    <w:p w14:paraId="4309B3B3" w14:textId="77777777" w:rsidR="00A01204" w:rsidRPr="0008241C" w:rsidRDefault="00A01204" w:rsidP="00A01204">
      <w:pPr>
        <w:rPr>
          <w:sz w:val="22"/>
          <w:szCs w:val="22"/>
        </w:rPr>
      </w:pPr>
      <w:r w:rsidRPr="0008241C">
        <w:rPr>
          <w:sz w:val="22"/>
          <w:szCs w:val="22"/>
        </w:rPr>
        <w:t xml:space="preserve">Regional and subregional scenarios covered a wide range of spatial scales. We segregated them into four representative spatial extents: national (or larger) scenarios, habitat-scale, urban-only scenarios, and watersheds. The first category depicts country or regional-scale scenarios which illustrate trade-offs of ecosystem services at a large spatial scale and are generally guided by national-level policies or international agreements. Habitat scale scenarios include terrestrial and aquatic conservation and/or management scenarios, limited to smaller geographic scales, including biodiversity hotspots such as national parks, biosphere reserves and world heritage sites. The third category describes distinctive urban expansion scenarios, focusing on the urbanization process and transformation of peri-urban production landscapes. Spatial extent of this category is limited to city boundaries and the peri-urban areas within the immediate vicinity. The fourth category represents watershed scale scenarios which address ecosystem services of large lakes, rivers, and wetlands, and utilizes the watershed boundary as their scale for scenario development. Watersheds are also considered as a focus of political and economic activity, for example under the MEA Adapting Mosaic scenario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uris":["http://www.mendeley.com/documents/?uuid=6887e614-ed90-46f3-9571-84e896f4a74e"]}],"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noProof/>
          <w:sz w:val="22"/>
          <w:szCs w:val="22"/>
        </w:rPr>
        <w:t>(Millennium Ecosystem Assessment, 2005)</w:t>
      </w:r>
      <w:r w:rsidRPr="0008241C">
        <w:rPr>
          <w:sz w:val="22"/>
          <w:szCs w:val="22"/>
        </w:rPr>
        <w:fldChar w:fldCharType="end"/>
      </w:r>
      <w:r w:rsidRPr="0008241C">
        <w:rPr>
          <w:sz w:val="22"/>
          <w:szCs w:val="22"/>
        </w:rPr>
        <w:t xml:space="preserve">. </w:t>
      </w:r>
    </w:p>
    <w:p w14:paraId="663FA1BB" w14:textId="77777777" w:rsidR="00A01204" w:rsidRPr="0008241C" w:rsidRDefault="00A01204" w:rsidP="00A01204">
      <w:pPr>
        <w:rPr>
          <w:sz w:val="22"/>
          <w:szCs w:val="22"/>
        </w:rPr>
      </w:pPr>
    </w:p>
    <w:p w14:paraId="322C7C9E" w14:textId="08293091" w:rsidR="00A01204" w:rsidRPr="0008241C" w:rsidRDefault="00A01204" w:rsidP="00A01204">
      <w:pPr>
        <w:rPr>
          <w:sz w:val="22"/>
          <w:szCs w:val="22"/>
        </w:rPr>
      </w:pPr>
      <w:r w:rsidRPr="0008241C">
        <w:rPr>
          <w:sz w:val="22"/>
          <w:szCs w:val="22"/>
        </w:rPr>
        <w:t>Segregation based on spatial scales reveals that the greatest proportion of scenarios (35</w:t>
      </w:r>
      <w:r w:rsidR="00C934E9">
        <w:rPr>
          <w:sz w:val="22"/>
          <w:szCs w:val="22"/>
        </w:rPr>
        <w:t xml:space="preserve"> per cent</w:t>
      </w:r>
      <w:r w:rsidRPr="0008241C">
        <w:rPr>
          <w:sz w:val="22"/>
          <w:szCs w:val="22"/>
        </w:rPr>
        <w:t>) are developed at country or even larger-scale regional levels, with habitat-scale scenarios (31.6</w:t>
      </w:r>
      <w:r w:rsidR="00C934E9">
        <w:rPr>
          <w:sz w:val="22"/>
          <w:szCs w:val="22"/>
        </w:rPr>
        <w:t xml:space="preserve"> per cent</w:t>
      </w:r>
      <w:r w:rsidRPr="0008241C">
        <w:rPr>
          <w:sz w:val="22"/>
          <w:szCs w:val="22"/>
        </w:rPr>
        <w:t>) also featuring prominently. Watershed-scale scenarios (16.7</w:t>
      </w:r>
      <w:r w:rsidR="00C934E9">
        <w:rPr>
          <w:sz w:val="22"/>
          <w:szCs w:val="22"/>
        </w:rPr>
        <w:t xml:space="preserve"> per cent</w:t>
      </w:r>
      <w:r w:rsidRPr="0008241C">
        <w:rPr>
          <w:sz w:val="22"/>
          <w:szCs w:val="22"/>
        </w:rPr>
        <w:t>) and urban/cityscape scenarios (16.7</w:t>
      </w:r>
      <w:r w:rsidR="00C934E9">
        <w:rPr>
          <w:sz w:val="22"/>
          <w:szCs w:val="22"/>
        </w:rPr>
        <w:t xml:space="preserve"> per cent</w:t>
      </w:r>
      <w:r w:rsidRPr="0008241C">
        <w:rPr>
          <w:sz w:val="22"/>
          <w:szCs w:val="22"/>
        </w:rPr>
        <w:t>) occurred less frequently.</w:t>
      </w:r>
    </w:p>
    <w:p w14:paraId="6FB592A3" w14:textId="77777777" w:rsidR="00A01204" w:rsidRPr="0008241C" w:rsidRDefault="00A01204" w:rsidP="00A01204">
      <w:pPr>
        <w:rPr>
          <w:sz w:val="22"/>
          <w:szCs w:val="22"/>
        </w:rPr>
      </w:pPr>
    </w:p>
    <w:p w14:paraId="23C75DDE" w14:textId="77777777" w:rsidR="00A01204" w:rsidRPr="0008241C" w:rsidRDefault="00A01204" w:rsidP="00A01204">
      <w:pPr>
        <w:rPr>
          <w:sz w:val="22"/>
          <w:szCs w:val="22"/>
        </w:rPr>
      </w:pPr>
      <w:r w:rsidRPr="0008241C">
        <w:rPr>
          <w:sz w:val="22"/>
          <w:szCs w:val="22"/>
        </w:rPr>
        <w:t xml:space="preserve">Among country-scale scenarios, land use transition pathways and their subsequent impacts on ecosystem services were developed for Australia (e.g. Brya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6.03.002","ISSN":"09593780","abstract":"Understanding potential future influence of environmental, economic, and social drivers on land-use and sustainability is critical for guiding strategic decisions that can help nations adapt to change, anticipate opportunities, and cope with surprises. Using the Land-Use Trade-Offs (LUTO) model, we undertook a comprehensive, detailed, integrated, and quantitative scenario analysis of land-use and sustainability for Australia’s agricultural land from 2013–2050, under interacting global change and domestic policies, and considering key uncertainties. We assessed land use competition between multiple land-uses and assessed the sustainability of economic returns and ecosystem services at high spatial (1.1km grid cells) and temporal (annual) resolution. We found substantial potential for land-use transition from agriculture to carbon plantings, environmental plantings, and biofuels cropping under certain scenarios, with impacts on the sustainability of economic returns and ecosystem services including food/fibre production, emissions abatement, water resource use, biodiversity services, and energy production. However, the type, magnitude, timing, and location of land-use responses and their impacts were highly dependent on scenario parameter assumptions including global outlook and emissions abatement effort, domestic land-use policy settings, land-use change adoption behaviour, productivity growth, and capacity constraints. With strong global abatement incentives complemented by biodiversity-focussed domestic land-use policy, land-use responses can substantially increase and diversify economic returns to land and produce a much wider range of ecosystem services such as emissions abatement, biodiversity, and energy, without major impacts on agricultural production. However, better governance is needed for managing potentially significant water resource impacts. The results have wide-ranging implications for land-use and sustainability policy and governance at global and domestic scales and can inform strategic thinking and decision-making about land-use and sustainability in Australia. A comprehensive and freely available 26 GB data pack (http://doi.org/10.4225/08/5604A2E8A00CC) provides a unique resource for further research. As similarly nuanced transformational change is also possible elsewhere, our template for comprehensive, integrated, quantitative, and high resolution scenario analysis can support other nations in strategic thinking and decision-makin…","author":[{"dropping-particle":"","family":"Bryan","given":"Brett A.","non-dropping-particle":"","parse-names":false,"suffix":""},{"dropping-particle":"","family":"Nolan","given":"Martin","non-dropping-particle":"","parse-names":false,"suffix":""},{"dropping-particle":"","family":"McKellar","given":"Lisa","non-dropping-particle":"","parse-names":false,"suffix":""},{"dropping-particle":"","family":"Connor","given":"Jeffery D.","non-dropping-particle":"","parse-names":false,"suffix":""},{"dropping-particle":"","family":"Newth","given":"David","non-dropping-particle":"","parse-names":false,"suffix":""},{"dropping-particle":"","family":"Harwood","given":"Tom","non-dropping-particle":"","parse-names":false,"suffix":""},{"dropping-particle":"","family":"King","given":"Darran","non-dropping-particle":"","parse-names":false,"suffix":""},{"dropping-particle":"","family":"Navarro","given":"Javier","non-dropping-particle":"","parse-names":false,"suffix":""},{"dropping-particle":"","family":"Cai","given":"Yiyong","non-dropping-particle":"","parse-names":false,"suffix":""},{"dropping-particle":"","family":"Gao","given":"Lei","non-dropping-particle":"","parse-names":false,"suffix":""},{"dropping-particle":"","family":"Grundy","given":"Mike","non-dropping-particle":"","parse-names":false,"suffix":""},{"dropping-particle":"","family":"Graham","given":"Paul","non-dropping-particle":"","parse-names":false,"suffix":""},{"dropping-particle":"","family":"Ernst","given":"Andreas","non-dropping-particle":"","parse-names":false,"suffix":""},{"dropping-particle":"","family":"Dunstall","given":"Simon","non-dropping-particle":"","parse-names":false,"suffix":""},{"dropping-particle":"","family":"Stock","given":"Florian","non-dropping-particle":"","parse-names":false,"suffix":""},{"dropping-particle":"","family":"Brinsmead","given":"Thomas","non-dropping-particle":"","parse-names":false,"suffix":""},{"dropping-particle":"","family":"Harman","given":"Ian","non-dropping-particle":"","parse-names":false,"suffix":""},{"dropping-particle":"","family":"Grigg","given":"Nicola J.","non-dropping-particle":"","parse-names":false,"suffix":""},{"dropping-particle":"","family":"Battaglia","given":"Michael","non-dropping-particle":"","parse-names":false,"suffix":""},{"dropping-particle":"","family":"Keating","given":"Brian","non-dropping-particle":"","parse-names":false,"suffix":""},{"dropping-particle":"","family":"Wonhas","given":"Alex","non-dropping-particle":"","parse-names":false,"suffix":""},{"dropping-particle":"","family":"Hatfield-Dodds","given":"Steve","non-dropping-particle":"","parse-names":false,"suffix":""}],"container-title":"Global Environmental Change","id":"ITEM-1","issued":{"date-parts":[["2016"]]},"page":"130-152","title":"Land-use and sustainability under intersecting global change and domestic policy scenarios: Trajectories for Australia to 2050","type":"article-journal","volume":"38"},"suppress-author":1,"uris":["http://www.mendeley.com/documents/?uuid=f47d1399-9408-3cfd-90fa-e19811473dc1"]}],"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Connor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nvsoft.2015.03.015","ISBN":"13648152 (ISSN)","ISSN":"13648152","abstract":"In a globalised world, land use change outlooks are influenced by both locally heterogeneous land attributes and world markets. We demonstrate the importance of high resolution land heterogeneity representation in understanding local impacts of future global scenarios with carbon markets and land competition influencing food prices. A methodologically unique Australian continental model is presented with bottom-up parcel scale granularity in land use change, food, carbon, water, and biodiversity ecosystem service supply determination, and partial equilibrium food price impacts of land competition. We show that food price feedbacks produce modest aggregate national land use and ecosystem service supply changes. However, high resolution results show amplified land use change and ecosystem service impact in some places and muted impacts in other areas relative to national averages. We conclude that fine granularity modelling of geographic diversity produces local land use change and ecosystem service impact insights not discernible with other approaches.","author":[{"dropping-particle":"","family":"Connor","given":"Jeffery D.","non-dropping-particle":"","parse-names":false,"suffix":""},{"dropping-particle":"","family":"Bryan","given":"Brett A.","non-dropping-particle":"","parse-names":false,"suffix":""},{"dropping-particle":"","family":"Nolan","given":"Martin","non-dropping-particle":"","parse-names":false,"suffix":""},{"dropping-particle":"","family":"Stock","given":"Florian","non-dropping-particle":"","parse-names":false,"suffix":""},{"dropping-particle":"","family":"Gao","given":"Lei","non-dropping-particle":"","parse-names":false,"suffix":""},{"dropping-particle":"","family":"Dunstall","given":"Simon","non-dropping-particle":"","parse-names":false,"suffix":""},{"dropping-particle":"","family":"Graham","given":"Paul","non-dropping-particle":"","parse-names":false,"suffix":""},{"dropping-particle":"","family":"Ernst","given":"Andreas","non-dropping-particle":"","parse-names":false,"suffix":""},{"dropping-particle":"","family":"Newth","given":"David","non-dropping-particle":"","parse-names":false,"suffix":""},{"dropping-particle":"","family":"Grundy","given":"Mike","non-dropping-particle":"","parse-names":false,"suffix":""},{"dropping-particle":"","family":"Hatfield-Dodds","given":"Steve","non-dropping-particle":"","parse-names":false,"suffix":""}],"container-title":"Environmental Modelling and Software","id":"ITEM-1","issued":{"date-parts":[["2015"]]},"page":"141-154","title":"Modelling Australian land use competition and ecosystem services with food price feedbacks at high spatial resolution","type":"article-journal","volume":"69"},"suppress-author":1,"uris":["http://www.mendeley.com/documents/?uuid=a3ae9d3c-03e1-4700-94fc-7f8e0341b31b"]}],"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lang w:val="de-DE"/>
        </w:rPr>
        <w:t>(2015)</w:t>
      </w:r>
      <w:r w:rsidRPr="0008241C">
        <w:rPr>
          <w:sz w:val="22"/>
          <w:szCs w:val="22"/>
        </w:rPr>
        <w:fldChar w:fldCharType="end"/>
      </w:r>
      <w:r w:rsidRPr="0008241C">
        <w:rPr>
          <w:sz w:val="22"/>
          <w:szCs w:val="22"/>
          <w:lang w:val="de-DE"/>
        </w:rPr>
        <w:t xml:space="preserve">), Japan (e.g. JSSA </w:t>
      </w:r>
      <w:r w:rsidRPr="0008241C">
        <w:rPr>
          <w:sz w:val="22"/>
          <w:szCs w:val="22"/>
        </w:rPr>
        <w:fldChar w:fldCharType="begin" w:fldLock="1"/>
      </w:r>
      <w:r w:rsidRPr="0008241C">
        <w:rPr>
          <w:sz w:val="22"/>
          <w:szCs w:val="22"/>
          <w:lang w:val="de-DE"/>
        </w:rPr>
        <w:instrText>ADDIN CSL_CITATION {"citationItems":[{"id":"ITEM-1","itemData":{"ISBN":"9789280845129","author":[{"dropping-particle":"","family":"Japan Satoyama Satoumi Assessment (JSSA)","given":"","non-dropping-particle":"","parse-names":false,"suffix":""}],"editor":[{"dropping-particle":"","family":"Duraiappah","given":"Anantha Kumar","non-dropping-particle":"","parse-names":false,"suffix":""},{"dropping-particle":"","family":"Nakamura","given":"Koji","non-dropping-particle":"","parse-names":false,"suffix":""},{"dropping-particle":"","family":"Takeuchi","given":"Kazuhiko","non-dropping-particle":"","parse-names":false,"suffix":""},{"dropping-particle":"","family":"Watanabe","given":"Masataka","non-dropping-particle":"","parse-names":false,"suffix":""},{"dropping-particle":"","family":"Nishi","given":"Maiko","non-dropping-particle":"","parse-names":false,"suffix":""}],"id":"ITEM-1","issued":{"date-parts":[["2010"]]},"publisher-place":"Tokyo","title":"Satoyama–Satoumi Ecosystems and Human Well-Being: Socio-ecological Production Landscapes of Japan - Summary for Decision Makers.","type":"report"},"label":"section","suppress-author":1,"uris":["http://www.mendeley.com/documents/?uuid=9ceff3d4-5e1f-4ff8-a881-1ecade1b6f21"]}],"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lang w:val="de-DE"/>
        </w:rPr>
        <w:t>(2010)</w:t>
      </w:r>
      <w:r w:rsidRPr="0008241C">
        <w:rPr>
          <w:sz w:val="22"/>
          <w:szCs w:val="22"/>
        </w:rPr>
        <w:fldChar w:fldCharType="end"/>
      </w:r>
      <w:r w:rsidRPr="0008241C">
        <w:rPr>
          <w:sz w:val="22"/>
          <w:szCs w:val="22"/>
          <w:lang w:val="de-DE"/>
        </w:rPr>
        <w:t xml:space="preserve">), China (e.g. Zhao &amp; Wu </w:t>
      </w:r>
      <w:r w:rsidRPr="0008241C">
        <w:rPr>
          <w:sz w:val="22"/>
          <w:szCs w:val="22"/>
        </w:rPr>
        <w:fldChar w:fldCharType="begin" w:fldLock="1"/>
      </w:r>
      <w:r w:rsidRPr="0008241C">
        <w:rPr>
          <w:sz w:val="22"/>
          <w:szCs w:val="22"/>
          <w:lang w:val="de-DE"/>
        </w:rPr>
        <w:instrText>ADDIN CSL_CITATION {"citationItems":[{"id":"ITEM-1","itemData":{"DOI":"10.1007/s11442-014-1085-3","ISSN":"1009-637X","author":[{"dropping-particle":"","family":"Zhao","given":"Dongsheng","non-dropping-particle":"","parse-names":false,"suffix":""},{"dropping-particle":"","family":"Wu","given":"Shaohong","non-dropping-particle":"","parse-names":false,"suffix":""}],"container-title":"Journal of Geographical Sciences","id":"ITEM-1","issue":"2","issued":{"date-parts":[["2014","4","8"]]},"page":"237-248","publisher":"Springer Berlin Heidelberg","title":"Vulnerability of natural ecosystem in China under regional climate scenarios: An analysis based on eco-geographical regions","type":"article-journal","volume":"24"},"label":"section","suppress-author":1,"uris":["http://www.mendeley.com/documents/?uuid=38054d6e-59b7-33ed-a5f5-899af87f91b9"]}],"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lang w:val="de-DE"/>
        </w:rPr>
        <w:t>(2014)</w:t>
      </w:r>
      <w:r w:rsidRPr="0008241C">
        <w:rPr>
          <w:sz w:val="22"/>
          <w:szCs w:val="22"/>
        </w:rPr>
        <w:fldChar w:fldCharType="end"/>
      </w:r>
      <w:r w:rsidRPr="0008241C">
        <w:rPr>
          <w:sz w:val="22"/>
          <w:szCs w:val="22"/>
          <w:lang w:val="de-DE"/>
        </w:rPr>
        <w:t xml:space="preserve">), India (e.g. </w:t>
      </w:r>
      <w:r w:rsidRPr="0008241C">
        <w:rPr>
          <w:noProof/>
          <w:sz w:val="22"/>
          <w:szCs w:val="22"/>
          <w:lang w:val="de-DE"/>
        </w:rPr>
        <w:t xml:space="preserve">Schaldach </w:t>
      </w:r>
      <w:r w:rsidRPr="0008241C">
        <w:rPr>
          <w:i/>
          <w:noProof/>
          <w:sz w:val="22"/>
          <w:szCs w:val="22"/>
          <w:lang w:val="de-DE"/>
        </w:rPr>
        <w:t>et al</w:t>
      </w:r>
      <w:r w:rsidRPr="0008241C">
        <w:rPr>
          <w:noProof/>
          <w:sz w:val="22"/>
          <w:szCs w:val="22"/>
          <w:lang w:val="de-DE"/>
        </w:rPr>
        <w:t>.</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16/j.biombioe.2010.08.048","ISBN":"0961-9534","ISSN":"09619534","abstract":"India's growing population and economy generate an increasing demand for energy. Facing the decline of global fossil fuel resources, the Indian government and energy industry are considering the long-term expansion of biofuel production in order to increase energy security. This development leads to a strong competition of energy crops versus food crops for land and may result in an increasing pressure on natural resources. In a pilot scenario study, the LandSHIFT model is applied to assess the impact of biofuel production on land-use change in India up to the year 2030. The model aims at the spatially explicit simulation of land-use change and its relation to other global change processes on the national up to the global scale. It explicitly addresses competition between land-use activities such as human settlement, biofuel production and food production as well as the resulting effects on the spatial extent of natural land. Baseline of the study is a simulation with drivers from the \" Order from Strength\" scenario of the Millennium Ecosystem Assessment. To illustrate the consequences of expanded biofuel production for the extent of natural land, we calculate three scenarios of bioethanol production to substitute 5%, 10% and 20% of the expected petrol demand in 2030. In the simulations shown, a comprehensive linkage is made between driving forces (such as population change) and policies (such as biofuel usage) that will affect land-use change over the coming decades. © 2010 Elsevier Ltd.","author":[{"dropping-particle":"","family":"Schaldach","given":"Rüdiger","non-dropping-particle":"","parse-names":false,"suffix":""},{"dropping-particle":"","family":"Priess","given":"Jörg A.","non-dropping-particle":"","parse-names":false,"suffix":""},{"dropping-particle":"","family":"Alcamo","given":"Joseph","non-dropping-particle":"","parse-names":false,"suffix":""}],"container-title":"Biomass and Bioenergy","id":"ITEM-1","issue":"6","issued":{"date-parts":[["2011"]]},"page":"2401-2410","title":"Simulating the impact of biofuel development on country-wide land-use change in India","type":"article-journal","volume":"35"},"label":"section","suppress-author":1,"uris":["http://www.mendeley.com/documents/?uuid=3d4cd540-e282-4fef-9a43-43a39b95be39"]}],"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Habitat scale scenarios, included a multitude of terrestrial and aquatic conservation/management pathways and involving biodiversity hotspots such as the following:(1) Ramsar sites and World Heritage sites, such as the Great Barrier Reef in Australia </w:t>
      </w:r>
      <w:r w:rsidRPr="0008241C">
        <w:rPr>
          <w:sz w:val="22"/>
          <w:szCs w:val="22"/>
        </w:rPr>
        <w:fldChar w:fldCharType="begin" w:fldLock="1"/>
      </w:r>
      <w:r w:rsidRPr="0008241C">
        <w:rPr>
          <w:sz w:val="22"/>
          <w:szCs w:val="22"/>
        </w:rPr>
        <w:instrText>ADDIN CSL_CITATION {"citationItems":[{"id":"ITEM-1","itemData":{"DOI":"10.1016/j.gloenvcha.2011.03.009","ISBN":"0959-3780","ISSN":"09593780","abstract":"The extent to which nations and regions can actively shape the future or must passively respond to global forces is a topic of relevance to current discourses on climate change. In Australia, climate change has been identified as the greatest threat to the ecological resilience of the Great Barrier Reef, but is exacerbated by regional and local pressures. We undertook a scenario analysis to explore how two key uncertainties may influence these threats and their impact on the Great Barrier Reef and adjacent catchments in 2100: whether (1) global development and (2) Australian development is defined and pursued primarily in terms of economic growth or broader concepts of human well-being and environmental sustainability, and in turn, how climate change is managed and mitigated. We compared the implications of four scenarios for marine and terrestrial ecosystem services and human well-being. The results suggest that while regional actions can partially offset global inaction on climate change until about mid-century, there are probable threshold levels for marine ecosystems, beyond which the Great Barrier Reef will become a fundamentally different system by 2100 if climate change is not curtailed. Management that can respond to pressures at both global and regional scales will be needed to maintain the full range of ecosystem services. Modest improvements in human well-being appear possible even while ecosystem services decline, but only where regional management is strong. The future of the region depends largely on whether national and regional decision-makers choose to be active future 'makers' or passive future 'takers' in responding to global drivers of change. We conclude by discussing potential avenues for using these scenarios further with the Great Barrier Reef region's stakeholders. © 2011 Elsevier Ltd.","author":[{"dropping-particle":"","family":"Bohensky","given":"Erin","non-dropping-particle":"","parse-names":false,"suffix":""},{"dropping-particle":"","family":"Butler","given":"James R.A.","non-dropping-particle":"","parse-names":false,"suffix":""},{"dropping-particle":"","family":"Costanza","given":"Robert","non-dropping-particle":"","parse-names":false,"suffix":""},{"dropping-particle":"","family":"Bohnet","given":"Iris","non-dropping-particle":"","parse-names":false,"suffix":""},{"dropping-particle":"","family":"Delisle","given":"Aurélie","non-dropping-particle":"","parse-names":false,"suffix":""},{"dropping-particle":"","family":"Fabricius","given":"Katharina","non-dropping-particle":"","parse-names":false,"suffix":""},{"dropping-particle":"","family":"Gooch","given":"Margaret","non-dropping-particle":"","parse-names":false,"suffix":""},{"dropping-particle":"","family":"Kubiszewski","given":"Ida","non-dropping-particle":"","parse-names":false,"suffix":""},{"dropping-particle":"","family":"Lukacs","given":"George","non-dropping-particle":"","parse-names":false,"suffix":""},{"dropping-particle":"","family":"Pert","given":"Petina","non-dropping-particle":"","parse-names":false,"suffix":""},{"dropping-particle":"","family":"Wolanski","given":"Eric","non-dropping-particle":"","parse-names":false,"suffix":""}],"container-title":"Global Environmental Change","id":"ITEM-1","issue":"3","issued":{"date-parts":[["2011"]]},"note":"NULL","page":"876-893","title":"Future makers or future takers? A scenario analysis of climate change and the Great Barrier Reef","type":"article-journal","volume":"21"},"uris":["http://www.mendeley.com/documents/?uuid=c9c236ab-3374-4552-990b-f394dcc2b8cc"]},{"id":"ITEM-2","itemData":{"DOI":"10.1016/j.agee.2011.08.017","ISBN":"0167-8809","ISSN":"01678809","abstract":"The Great Barrier Reef (GBR), Australia, is threatened by declining water quality largely derived from agricultural run-off. Water quality planning aims to mitigate pollutant run-off through land management, including riparian and wetland restoration, but no tools exist to assess trade-offs in land use change across the catchment-to-reef continuum. We adapted the Millennium Ecosystem Assessment framework in the GBR's Tully-Murray catchment to identify trade-offs between linked ecosystem services and stakeholders. Applying four land use scenarios we assessed outcomes for the ecosystem service of water quality regulation, and trade-offs with six floodplain services and four GBR services. Based on statistical correlations between ecosystem services' status under the scenarios, we identified trade-offs and thresholds between services and associated stakeholders. The most direct trade-off in floodplain services (and primary stakeholders) was food and fibre production (farmers) versus water quality regulation (community, GBR tourists, tour operators and fishermen). There were synergies between water quality regulation (community, GBR tourists, tour operators and fishermen) and floodplain recreational and commercial fisheries (fishermen). Scale mis-matches between water quality management structures and ecosystem service flows were also evident. We discuss the strengths and weaknesses of this ecosystem services approach, and its potential application in the GBR and other catchment-to-reef social-ecological systems. © 2011 Elsevier B.V.","author":[{"dropping-particle":"","family":"Butler","given":"James R.A.","non-dropping-particle":"","parse-names":false,"suffix":""},{"dropping-particle":"","family":"Wong","given":"Grace Y.","non-dropping-particle":"","parse-names":false,"suffix":""},{"dropping-particle":"","family":"Metcalfe","given":"Daniel J.","non-dropping-particle":"","parse-names":false,"suffix":""},{"dropping-particle":"","family":"Honzák","given":"Miroslav","non-dropping-particle":"","parse-names":false,"suffix":""},{"dropping-particle":"","family":"Pert","given":"Petina L.","non-dropping-particle":"","parse-names":false,"suffix":""},{"dropping-particle":"","family":"Rao","given":"Nalini","non-dropping-particle":"","parse-names":false,"suffix":""},{"dropping-particle":"","family":"Grieken","given":"Martijn E.","non-dropping-particle":"van","parse-names":false,"suffix":""},{"dropping-particle":"","family":"Lawson","given":"Tina","non-dropping-particle":"","parse-names":false,"suffix":""},{"dropping-particle":"","family":"Bruce","given":"Caroline","non-dropping-particle":"","parse-names":false,"suffix":""},{"dropping-particle":"","family":"Kroon","given":"Frederieke J.","non-dropping-particle":"","parse-names":false,"suffix":""},{"dropping-particle":"","family":"Brodie","given":"Jon E.","non-dropping-particle":"","parse-names":false,"suffix":""}],"container-title":"Agriculture, Ecosystems and Environment","id":"ITEM-2","issued":{"date-parts":[["2013"]]},"note":"NULL","page":"176-191","publisher":"Elsevier B.V.","title":"An analysis of trade-offs between multiple ecosystem services and stakeholders linked to land use and water quality management in the Great Barrier Reef, Australia","type":"article-journal","volume":"180"},"uris":["http://www.mendeley.com/documents/?uuid=766991ab-13ba-490e-b996-0b1fef73cd40"]}],"mendeley":{"formattedCitation":"(Bohensky &lt;i&gt;et al.&lt;/i&gt;, 2011; Butler &lt;i&gt;et al.&lt;/i&gt;, 2013)","manualFormatting":"(Bohensky et al., 2011; Butler et al., 2013)","plainTextFormattedCitation":"(Bohensky et al., 2011; Butler et al., 2013)","previouslyFormattedCitation":"(Bohensky et al., 2011; Butler et al.,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ohensky </w:t>
      </w:r>
      <w:r w:rsidRPr="0008241C">
        <w:rPr>
          <w:i/>
          <w:noProof/>
          <w:sz w:val="22"/>
          <w:szCs w:val="22"/>
        </w:rPr>
        <w:t>et al</w:t>
      </w:r>
      <w:r w:rsidRPr="0008241C">
        <w:rPr>
          <w:noProof/>
          <w:sz w:val="22"/>
          <w:szCs w:val="22"/>
        </w:rPr>
        <w:t xml:space="preserve">., 2011; Butler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2) Deepor Beel, a Ramsar-designated wetland in North-East India </w:t>
      </w:r>
      <w:r w:rsidRPr="0008241C">
        <w:rPr>
          <w:sz w:val="22"/>
          <w:szCs w:val="22"/>
        </w:rPr>
        <w:fldChar w:fldCharType="begin" w:fldLock="1"/>
      </w:r>
      <w:r w:rsidRPr="0008241C">
        <w:rPr>
          <w:sz w:val="22"/>
          <w:szCs w:val="22"/>
        </w:rPr>
        <w:instrText>ADDIN CSL_CITATION {"citationItems":[{"id":"ITEM-1","itemData":{"DOI":"10.1016/j.jag.2014.03.002","ISBN":"0303-2434","ISSN":"15698432","abstract":"In recent decades, the world has experienced unprecedented urban growth which endangers the green environment in and around urban areas. In this work, an artificial neural network (ANN) based model is developed to predict future impacts of urban and agricultural expansion on the uplands of Deepor Beel, a Ramsar wetland in the city area of Guwahati, Assam, India, by 2025 and 2035 respectively. Simulations were carried out for three different transition rates as determined from the changes during 2001 -2011, namely simple extrapolation, Markov Chain (MC), and system dynamic (SD) modelling, using projected population growth, which were further investigated based on three different zoning policies. The first zoning policy employed no restriction while the second conversion restriction zoning policy restricted urban-agricultural expansion in the Guwahati Municipal Development Authority (GMDA) proposed green belt, extending to a third zoning policy providing wetland restoration in the proposed green belt. The prediction maps were found to be greatly influenced by the transition rates and the allowed transitions from one class to another within each sub-model. The model outputs were compared with GMDA land demand as proposed for 2025 whereby the land demand as produced by MC was found to best match the projected demand. Regarding the conservation of Deepor Beel, the Landscape Development Intensity (LDI) Index revealed that wetland restoration zoning policies may reduce the impact of urban growth on a local scale, but none of the zoning policies was found to minimize the impact on a broader base. The results from this study may assist the planning and reviewing of land use allocation within Guwahati city to secure ecological sustainability of the wetlands. ?? 2014 Elsevier B.V. All rights reserved.","author":[{"dropping-particle":"","family":"Mozumder","given":"Chitrini","non-dropping-particle":"","parse-names":false,"suffix":""},{"dropping-particle":"","family":"Tripathi","given":"Nitin K.","non-dropping-particle":"","parse-names":false,"suffix":""}],"container-title":"International Journal of Applied Earth Observation and Geoinformation","id":"ITEM-1","issue":"1","issued":{"date-parts":[["2014"]]},"page":"92-104","publisher":"Elsevier B.V.","title":"Geospatial scenario based modelling of urban and agricultural intrusions in Ramsar wetland deepor beel in northeast India using a multi-layer perceptron neural network","type":"article-journal","volume":"32"},"uris":["http://www.mendeley.com/documents/?uuid=a51fea1c-2d39-4f99-b392-f7eb29759e26"]}],"mendeley":{"formattedCitation":"(Mozumder &amp; Tripathi, 2014)","plainTextFormattedCitation":"(Mozumder &amp; Tripathi, 2014)","previouslyFormattedCitation":"(Mozumder &amp; Tripathi, 2014)"},"properties":{"noteIndex":0},"schema":"https://github.com/citation-style-language/schema/raw/master/csl-citation.json"}</w:instrText>
      </w:r>
      <w:r w:rsidRPr="0008241C">
        <w:rPr>
          <w:sz w:val="22"/>
          <w:szCs w:val="22"/>
        </w:rPr>
        <w:fldChar w:fldCharType="separate"/>
      </w:r>
      <w:r w:rsidRPr="0008241C">
        <w:rPr>
          <w:noProof/>
          <w:sz w:val="22"/>
          <w:szCs w:val="22"/>
        </w:rPr>
        <w:t>(Mozumder &amp; Tripathi, 2014)</w:t>
      </w:r>
      <w:r w:rsidRPr="0008241C">
        <w:rPr>
          <w:sz w:val="22"/>
          <w:szCs w:val="22"/>
        </w:rPr>
        <w:fldChar w:fldCharType="end"/>
      </w:r>
      <w:r w:rsidRPr="0008241C">
        <w:rPr>
          <w:sz w:val="22"/>
          <w:szCs w:val="22"/>
        </w:rPr>
        <w:t xml:space="preserve">, and (3) the mangroves of the Ayeyarwady (Irrawaddy) Delta in Myanmar </w:t>
      </w:r>
      <w:r w:rsidRPr="0008241C">
        <w:rPr>
          <w:sz w:val="22"/>
          <w:szCs w:val="22"/>
        </w:rPr>
        <w:fldChar w:fldCharType="begin" w:fldLock="1"/>
      </w:r>
      <w:r w:rsidRPr="0008241C">
        <w:rPr>
          <w:sz w:val="22"/>
          <w:szCs w:val="22"/>
        </w:rPr>
        <w:instrText>ADDIN CSL_CITATION {"citationItems":[{"id":"ITEM-1","itemData":{"DOI":"10.1016/j.gloenvcha.2013.10.007","ISBN":"0959-3780","ISSN":"09593780","abstract":"Myanmar is a country of huge biodiversity importance that is undergoing major political change, bringing with it new international engagement. This includes access to international markets, which will likely spur investment in export-oriented agriculture, leading to increased pressures on already threatened ecosystems. This scenario is illustrated in the Ayeyarwady Delta, the country's agricultural heartland sustaining high deforestation rates. Using the Delta as a model system, we use an integrated approach to inquire about whether and how imminent agricultural reforms associated with an internationally-engaged Myanmar could introduce new actors and incentives to invest in agricultural expansion that could affect deforestation rates. We use a novel remote sensing analysis to quantify deforestation rates for the Delta from 1978 to 2011, develop business-as-usual deforestation scenarios, and contextualize those results with an analysis of contemporary policy changes within Myanmar that are expected to alter the principal drivers of land-cover change. We show that mangrove systems of Myanmar are under greater threat than previously recognized, and that agriculture has been the principle driver of deforestation on the Delta. The centrality of agriculture to the Myanmar economy indicates that emerging policies are likely to tip the scales towards agricultural expansion, agro-industrial investment and potentially greater rates of deforestation due to the introduction of well-funded investors, insufficient land tenure agreements, and low governance effectiveness. The broad national challenge is to initiate environmental governance reforms (including safeguards) in the face of significant pressures for land grabbing and opportunistic resource extraction. © 2013 Elsevier Ltd.","author":[{"dropping-particle":"","family":"Webb","given":"Edward L.","non-dropping-particle":"","parse-names":false,"suffix":""},{"dropping-particle":"","family":"Jachowski","given":"Nicholas R A","non-dropping-particle":"","parse-names":false,"suffix":""},{"dropping-particle":"","family":"Phelps","given":"Jacob","non-dropping-particle":"","parse-names":false,"suffix":""},{"dropping-particle":"","family":"Friess","given":"Daniel A.","non-dropping-particle":"","parse-names":false,"suffix":""},{"dropping-particle":"","family":"Than","given":"Maung Maung","non-dropping-particle":"","parse-names":false,"suffix":""},{"dropping-particle":"","family":"Ziegler","given":"Alan D.","non-dropping-particle":"","parse-names":false,"suffix":""}],"container-title":"Global Environmental Change","id":"ITEM-1","issue":"1","issued":{"date-parts":[["2014"]]},"note":"NULL","page":"321-333","publisher":"Elsevier Ltd","title":"Deforestation in the Ayeyarwady Delta and the conservation implications of an internationally-engaged Myanmar","type":"article-journal","volume":"24"},"uris":["http://www.mendeley.com/documents/?uuid=74be6def-25c4-45a3-a41c-479eccfbb6db"]}],"mendeley":{"formattedCitation":"(Webb &lt;i&gt;et al.&lt;/i&gt;, 2014)","plainTextFormattedCitation":"(Webb et al., 2014)","previouslyFormattedCitation":"(Webb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Webb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atershed-scale scenarios, considered ecosystem services of lakes and rivers, particularly future water availability across narratives. However, the majority of the scenario studies from the region focused on smaller river systems and watersheds (e.g. </w:t>
      </w:r>
      <w:r w:rsidRPr="0008241C">
        <w:rPr>
          <w:noProof/>
          <w:sz w:val="22"/>
          <w:szCs w:val="22"/>
        </w:rPr>
        <w:t xml:space="preserve">Herzig </w:t>
      </w:r>
      <w:r w:rsidRPr="0008241C">
        <w:rPr>
          <w:i/>
          <w:noProof/>
          <w:sz w:val="22"/>
          <w:szCs w:val="22"/>
        </w:rPr>
        <w:t>et al</w:t>
      </w:r>
      <w:r w:rsidRPr="0008241C">
        <w:rPr>
          <w:noProof/>
          <w:sz w:val="22"/>
          <w:szCs w:val="22"/>
        </w:rPr>
        <w: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0288233.2016.1183685","ISSN":"0028-8233","author":[{"dropping-particle":"","family":"Herzig","given":"A","non-dropping-particle":"","parse-names":false,"suffix":""},{"dropping-particle":"","family":"Dymond","given":"J","non-dropping-particle":"","parse-names":false,"suffix":""},{"dropping-particle":"","family":"Ausseil","given":"A-G","non-dropping-particle":"","parse-names":false,"suffix":""}],"container-title":"New Zealand Journal of Agricultural Research","id":"ITEM-1","issue":"3","issued":{"date-parts":[["2016","7","2"]]},"page":"216-234","title":"Exploring limits and trade-offs of irrigation and agricultural intensification in the Ruamahanga catchment, New Zealand","type":"article-journal","volume":"59"},"label":"section","suppress-author":1,"uris":["http://www.mendeley.com/documents/?uuid=4e4a8cd5-d08e-3618-9619-24938dbbae75"]}],"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w:t>
      </w:r>
      <w:r w:rsidRPr="0008241C">
        <w:rPr>
          <w:noProof/>
          <w:sz w:val="22"/>
          <w:szCs w:val="22"/>
        </w:rPr>
        <w:t xml:space="preserve">Shooshtari &amp; Gholamalifard </w:t>
      </w:r>
      <w:r w:rsidRPr="0008241C">
        <w:rPr>
          <w:sz w:val="22"/>
          <w:szCs w:val="22"/>
        </w:rPr>
        <w:fldChar w:fldCharType="begin" w:fldLock="1"/>
      </w:r>
      <w:r w:rsidRPr="0008241C">
        <w:rPr>
          <w:sz w:val="22"/>
          <w:szCs w:val="22"/>
        </w:rPr>
        <w:instrText>ADDIN CSL_CITATION {"citationItems":[{"id":"ITEM-1","itemData":{"DOI":"10.1016/j.rsase.2015.05.001","ISBN":"23529385 (ISSN)","ISSN":"23529385","abstract":"Land cover changes and urbanization cause destruction of natural habitats and threaten biodiversity. Land cover modeling is one of the most important procedures for evaluating this trend. This study was performed with the objective of comparing multi-layer perceptron (MLP) artificial neural network with logistic regression (LR) in predicting land cover change and quantifying future landscape change using landscape metrics in the Neka River Basin, a small part of the eastern Hyrcanian forest, in northern Iran. For this purpose, first, change analysis was carried out using satellite imagery, from 1987 to 2011. Then, transition potential modeling was conducted using MLP and LR in 5 different scenarios. A Relative Operating Characteristic (ROC) analysis was carried out to detect the degree of correlation between variables and transitions in LR. In addition, the accuracy rate for assessing the transition potential modeling using MLP was employed. Land cover change prediction was conducted using prediction for 2011 and 2017. The accuracy assessment model was determined by comparing the actual land cover map of 2011 with the predicted land cover map of 2011. Landscape indices for 1987, 2001, 2006, 2011, and 2017 were calculated and analyzed using Fragstats to determine the impact of land cover change on landscape fragmentation. The result showed that during 1987-2001, agriculture was the main contributor to the increased built-up area. The most important transition was the conversion of agriculture to orchard and residential, between 2001 and 2006. Forest regenerated from orchard and agricultural lands, between 2006 and 2011. The maximum and minimum amounts of Cramer's V were obtained for the empirical likelihood to change variable and distance from the river. Overall kappa obtained in the best scenario based on LR was 88%. Furthermore, the prediction results showed that major deforestation will occur in surrounding forest areas and most residential development is in the outskirts of the town of Neka. Increased fragmentation in the landscape will continue in 2017, more shape complexity will be observed, and habitats of the Neka Basin will become more diverse and abundant. The results of this study provide useful information for Reducing Emission from Deforestation and Forest Degradation (REDD) project.","author":[{"dropping-particle":"","family":"Shooshtari","given":"Sharif Joorabian","non-dropping-particle":"","parse-names":false,"suffix":""},{"dropping-particle":"","family":"Gholamalifard","given":"Mehdi","non-dropping-particle":"","parse-names":false,"suffix":""}],"container-title":"Remote Sensing Applications: Society and Environment","id":"ITEM-1","issued":{"date-parts":[["2015"]]},"note":"NULL","page":"1-19","publisher":"Elsevier","title":"Scenario-based land cover change modeling and its implications for landscape pattern analysis in the Neka Watershed, Iran","type":"article-journal","volume":"1"},"label":"section","suppress-author":1,"uris":["http://www.mendeley.com/documents/?uuid=e8401f01-ab75-4d11-a0d8-e64424f19192"]}],"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Lastly, urban expansion scenarios were dominant particularly from India and China, covering important cities such as Beijing </w:t>
      </w:r>
      <w:r w:rsidRPr="0008241C">
        <w:rPr>
          <w:sz w:val="22"/>
          <w:szCs w:val="22"/>
        </w:rPr>
        <w:fldChar w:fldCharType="begin" w:fldLock="1"/>
      </w:r>
      <w:r w:rsidRPr="0008241C">
        <w:rPr>
          <w:sz w:val="22"/>
          <w:szCs w:val="22"/>
        </w:rPr>
        <w:instrText>ADDIN CSL_CITATION {"citationItems":[{"id":"ITEM-1","itemData":{"DOI":"10.3390/su7044260","ISSN":"2071-1050","abstract":"Land use and land cover (LULC) models are essential for analyzing LULC change and predicting land use requirements and are valuable for guiding reasonable land use planning and management. However, each LULC model has its own advantages and constraints. In this paper, we explore the characteristics of LULC change and simulate future land use demand by combining a CLUE-S model with a Markov model to deal with some shortcomings of existing LULC models. Using Beijing as a case study, we describe the related driving factors from land-adaptive variables, regional spatial variables and  socio-economic variables and then simulate future land use scenarios from 2010 to 2020, which include a development scenario (natural development and rapid development) and protection scenarios (ecological and cultivated land protection). The results indicate good consistency between predicted results and actual land use situations according to a Kappa statistic. The conversion of cultivated land to urban built-up land will form the primary features of LULC change in the future. The prediction for land use demand shows the differences under different scenarios. At higher elevations, the geographical environment limits the expansion of urban built-up land, but the conversion of cultivated land to built-up land in mountainous areas will be more prevalent by 2020; Beijing, however, still faces the most pressure in terms of ecological and cultivated land protection.","author":[{"dropping-particle":"","family":"Han","given":"Huiran","non-dropping-particle":"","parse-names":false,"suffix":""},{"dropping-particle":"","family":"Yang","given":"Chengfeng","non-dropping-particle":"","parse-names":false,"suffix":""},{"dropping-particle":"","family":"Song","given":"Jinping","non-dropping-particle":"","parse-names":false,"suffix":""}],"container-title":"Sustainability","id":"ITEM-1","issue":"4","issued":{"date-parts":[["2015","4","13"]]},"page":"4260-4279","publisher":"Multidisciplinary Digital Publishing Institute","title":"Scenario Simulation and the Prediction of Land Use and Land Cover Change in Beijing, China","type":"article-journal","volume":"7"},"uris":["http://www.mendeley.com/documents/?uuid=7d8ac08c-8695-3dcb-9e2c-3803b2958a47"]}],"mendeley":{"formattedCitation":"(Han &lt;i&gt;et al.&lt;/i&gt;, 2015)","manualFormatting":"(Han et al., 2015)","plainTextFormattedCitation":"(Han et al., 2015)","previouslyFormattedCitation":"(Han, Yang, &amp; Song,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an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Hong Kong </w:t>
      </w:r>
      <w:r w:rsidRPr="0008241C">
        <w:rPr>
          <w:sz w:val="22"/>
          <w:szCs w:val="22"/>
        </w:rPr>
        <w:fldChar w:fldCharType="begin" w:fldLock="1"/>
      </w:r>
      <w:r w:rsidRPr="0008241C">
        <w:rPr>
          <w:sz w:val="22"/>
          <w:szCs w:val="22"/>
        </w:rPr>
        <w:instrText>ADDIN CSL_CITATION {"citationItems":[{"id":"ITEM-1","itemData":{"author":[{"dropping-particle":"","family":"Zheng","given":"H. W.","non-dropping-particle":"","parse-names":false,"suffix":""},{"dropping-particle":"","family":"Shen","given":"G. Q.","non-dropping-particle":"","parse-names":false,"suffix":""},{"dropping-particle":"","family":"Wang","given":"H.","non-dropping-particle":"","parse-names":false,"suffix":""},{"dropping-particle":"","family":"Hong","given":"J.","non-dropping-particle":"","parse-names":false,"suffix":""}],"container-title":"Habitat International","id":"ITEM-1","issued":{"date-parts":[["2015"]]},"note":"NULL","page":"23-34","title":"Simulating land use change in urban renewal areas: A case study in Hong Kong","type":"article-journal","volume":"46"},"uris":["http://www.mendeley.com/documents/?uuid=9522067b-0424-46a5-af39-0186e4d53f06"]}],"mendeley":{"formattedCitation":"(Zheng &lt;i&gt;et al.&lt;/i&gt;, 2015)","manualFormatting":"(Zheng et al., 2015)","plainTextFormattedCitation":"(Zheng et al., 2015)","previouslyFormattedCitation":"(Zheng, Shen, Wang, &amp; Hong, 2015)"},"properties":{"noteIndex":0},"schema":"https://github.com/citation-style-language/schema/raw/master/csl-citation.json"}</w:instrText>
      </w:r>
      <w:r w:rsidRPr="0008241C">
        <w:rPr>
          <w:sz w:val="22"/>
          <w:szCs w:val="22"/>
        </w:rPr>
        <w:fldChar w:fldCharType="separate"/>
      </w:r>
      <w:r w:rsidRPr="0008241C">
        <w:rPr>
          <w:noProof/>
          <w:sz w:val="22"/>
          <w:szCs w:val="22"/>
        </w:rPr>
        <w:t xml:space="preserve">(Zheng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and Pune, for example.</w:t>
      </w:r>
    </w:p>
    <w:p w14:paraId="3268E1CB" w14:textId="77777777" w:rsidR="00A01204" w:rsidRPr="0008241C" w:rsidRDefault="00A01204" w:rsidP="00A01204">
      <w:pPr>
        <w:rPr>
          <w:sz w:val="22"/>
          <w:szCs w:val="22"/>
        </w:rPr>
      </w:pPr>
    </w:p>
    <w:p w14:paraId="7CAB01E8"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94" w:name="_Toc504317341"/>
      <w:bookmarkStart w:id="1595" w:name="_Toc504318034"/>
      <w:bookmarkStart w:id="1596" w:name="_Toc504321380"/>
      <w:r w:rsidRPr="0008241C">
        <w:rPr>
          <w:b/>
          <w:sz w:val="22"/>
          <w:szCs w:val="24"/>
        </w:rPr>
        <w:lastRenderedPageBreak/>
        <w:t>5.3.3.3</w:t>
      </w:r>
      <w:r w:rsidRPr="0008241C">
        <w:rPr>
          <w:b/>
          <w:sz w:val="22"/>
          <w:szCs w:val="24"/>
        </w:rPr>
        <w:tab/>
        <w:t xml:space="preserve"> Consideration for influential drivers in regional/subregional scenarios</w:t>
      </w:r>
      <w:bookmarkEnd w:id="1594"/>
      <w:bookmarkEnd w:id="1595"/>
      <w:bookmarkEnd w:id="1596"/>
    </w:p>
    <w:p w14:paraId="47752754" w14:textId="77777777" w:rsidR="00A01204" w:rsidRPr="0008241C" w:rsidRDefault="00A01204" w:rsidP="00A01204">
      <w:pPr>
        <w:rPr>
          <w:sz w:val="22"/>
          <w:szCs w:val="22"/>
          <w:lang w:eastAsia="en-GB"/>
        </w:rPr>
      </w:pPr>
    </w:p>
    <w:p w14:paraId="747299B4" w14:textId="62397F03" w:rsidR="00A01204" w:rsidRPr="0008241C" w:rsidRDefault="00A01204" w:rsidP="00A01204">
      <w:pPr>
        <w:rPr>
          <w:sz w:val="22"/>
          <w:szCs w:val="22"/>
        </w:rPr>
      </w:pPr>
      <w:r w:rsidRPr="0008241C">
        <w:rPr>
          <w:sz w:val="22"/>
          <w:szCs w:val="22"/>
        </w:rPr>
        <w:t>The review of regional/subregional scenarios identified a total of 11 conventional drivers, including both direct and indirect drivers, which would shape the future nature-society interactions. As such, many studies considered combinations of drivers, in line with section 4.3 in chapter 4. Accounting separately for individual drivers, ‘population growth/demographic changes’ was identified as the most influential regional driver (40.9</w:t>
      </w:r>
      <w:r w:rsidR="00C934E9">
        <w:rPr>
          <w:sz w:val="22"/>
          <w:szCs w:val="22"/>
        </w:rPr>
        <w:t xml:space="preserve"> per cent</w:t>
      </w:r>
      <w:r w:rsidRPr="0008241C">
        <w:rPr>
          <w:sz w:val="22"/>
          <w:szCs w:val="22"/>
        </w:rPr>
        <w:t>), followed by climate change (32.3</w:t>
      </w:r>
      <w:r w:rsidR="00C934E9">
        <w:rPr>
          <w:sz w:val="22"/>
          <w:szCs w:val="22"/>
        </w:rPr>
        <w:t xml:space="preserve"> per cent</w:t>
      </w:r>
      <w:r w:rsidRPr="0008241C">
        <w:rPr>
          <w:sz w:val="22"/>
          <w:szCs w:val="22"/>
        </w:rPr>
        <w:t>), agricultural expansion (20.2</w:t>
      </w:r>
      <w:r w:rsidR="00C934E9">
        <w:rPr>
          <w:sz w:val="22"/>
          <w:szCs w:val="22"/>
        </w:rPr>
        <w:t xml:space="preserve"> per cent</w:t>
      </w:r>
      <w:r w:rsidRPr="0008241C">
        <w:rPr>
          <w:sz w:val="22"/>
          <w:szCs w:val="22"/>
        </w:rPr>
        <w:t>) and urbanization (20.9</w:t>
      </w:r>
      <w:r w:rsidR="00C934E9">
        <w:rPr>
          <w:sz w:val="22"/>
          <w:szCs w:val="22"/>
        </w:rPr>
        <w:t xml:space="preserve"> per cent</w:t>
      </w:r>
      <w:r w:rsidRPr="0008241C">
        <w:rPr>
          <w:sz w:val="22"/>
          <w:szCs w:val="22"/>
        </w:rPr>
        <w:t xml:space="preserve">). The selection of dominant drivers, in general, aligns with existing global assessments such as the MEA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label":"section","suppress-author":1,"uris":["http://www.mendeley.com/documents/?uuid=6887e614-ed90-46f3-9571-84e896f4a74e"]}],"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and GEO-3/4 </w:t>
      </w:r>
      <w:r w:rsidRPr="0008241C">
        <w:rPr>
          <w:sz w:val="22"/>
          <w:szCs w:val="22"/>
        </w:rPr>
        <w:fldChar w:fldCharType="begin" w:fldLock="1"/>
      </w:r>
      <w:r w:rsidRPr="0008241C">
        <w:rPr>
          <w:sz w:val="22"/>
          <w:szCs w:val="22"/>
        </w:rPr>
        <w:instrText>ADDIN CSL_CITATION {"citationItems":[{"id":"ITEM-1","itemData":{"DOI":"10.2307/2807995","ISBN":"9789280728361","abstract":"The fourth GEO assesses the current state of the world’s atmosphere, land, water and biodiversity, providing a description of the state of environment, and demonstrating that the environment is essential for improving and sustaining human well-being. It also shows that environmental degradation is diminishing the potential for sustainable development. Policies for action are highlighted to facilitate alternative development paths.","author":[{"dropping-particle":"","family":"UNEP","given":"","non-dropping-particle":"","parse-names":false,"suffix":""}],"container-title":"Environment for development","id":"ITEM-1","issued":{"date-parts":[["2007"]]},"number-of-pages":"3-38","publisher":"United Nations Environment Programme","title":"Global environmental outlook 4","type":"book"},"uris":["http://www.mendeley.com/documents/?uuid=82812475-874a-4e1b-9407-9b297c8451dd"]}],"mendeley":{"formattedCitation":"(UNEP, 2007)","plainTextFormattedCitation":"(UNEP, 2007)","previouslyFormattedCitation":"(UNEP, 2007)"},"properties":{"noteIndex":0},"schema":"https://github.com/citation-style-language/schema/raw/master/csl-citation.json"}</w:instrText>
      </w:r>
      <w:r w:rsidRPr="0008241C">
        <w:rPr>
          <w:sz w:val="22"/>
          <w:szCs w:val="22"/>
        </w:rPr>
        <w:fldChar w:fldCharType="separate"/>
      </w:r>
      <w:r w:rsidRPr="0008241C">
        <w:rPr>
          <w:noProof/>
          <w:sz w:val="22"/>
          <w:szCs w:val="22"/>
        </w:rPr>
        <w:t>(UNEP, 2007)</w:t>
      </w:r>
      <w:r w:rsidRPr="0008241C">
        <w:rPr>
          <w:sz w:val="22"/>
          <w:szCs w:val="22"/>
        </w:rPr>
        <w:fldChar w:fldCharType="end"/>
      </w:r>
      <w:r w:rsidRPr="0008241C">
        <w:rPr>
          <w:sz w:val="22"/>
          <w:szCs w:val="22"/>
        </w:rPr>
        <w:t xml:space="preserve">; and the PBL </w:t>
      </w:r>
      <w:r w:rsidRPr="0008241C">
        <w:rPr>
          <w:sz w:val="22"/>
          <w:szCs w:val="22"/>
        </w:rPr>
        <w:fldChar w:fldCharType="begin" w:fldLock="1"/>
      </w:r>
      <w:r w:rsidRPr="0008241C">
        <w:rPr>
          <w:sz w:val="22"/>
          <w:szCs w:val="22"/>
        </w:rPr>
        <w:instrText>ADDIN CSL_CITATION {"citationItems":[{"id":"ITEM-1","itemData":{"author":[{"dropping-particle":"","family":"PBL","given":"","non-dropping-particle":"","parse-names":false,"suffix":""}],"id":"ITEM-1","issued":{"date-parts":[["2012"]]},"publisher":"PBL Netherlands Environmental Assessment Agency","publisher-place":"The Hague","title":"Roads from Rio+20 Pathways to achieve global sustainability goals by 2050","type":"book"},"label":"section","suppress-author":1,"uris":["http://www.mendeley.com/documents/?uuid=901b709c-6866-3bfa-a180-578e2dda71f9"]},{"id":"ITEM-2","itemData":{"author":[{"dropping-particle":"","family":"PBL","given":"","non-dropping-particle":"","parse-names":false,"suffix":""}],"collection-title":"Technical Series 79","editor":[{"dropping-particle":"","family":"Kok","given":"Marcel","non-dropping-particle":"","parse-names":false,"suffix":""},{"dropping-particle":"","family":"Alkemade","given":"Rob","non-dropping-particle":"","parse-names":false,"suffix":""}],"id":"ITEM-2","issued":{"date-parts":[["2014"]]},"publisher":"Secretariat of the Convention on Biological Diversity","publisher-place":"Montreal","title":"How sectors can contribute to sustainable use and conservation of biodiversity","type":"book"},"label":"section","suppress-author":1,"uris":["http://www.mendeley.com/documents/?uuid=42ba1c10-29c9-3b1b-90a2-a49523ff5094"]}],"mendeley":{"formattedCitation":"(2012, 2014)","plainTextFormattedCitation":"(2012, 2014)","previouslyFormattedCitation":"(2012, 2014)"},"properties":{"noteIndex":0},"schema":"https://github.com/citation-style-language/schema/raw/master/csl-citation.json"}</w:instrText>
      </w:r>
      <w:r w:rsidRPr="0008241C">
        <w:rPr>
          <w:sz w:val="22"/>
          <w:szCs w:val="22"/>
        </w:rPr>
        <w:fldChar w:fldCharType="separate"/>
      </w:r>
      <w:r w:rsidRPr="0008241C">
        <w:rPr>
          <w:noProof/>
          <w:sz w:val="22"/>
          <w:szCs w:val="22"/>
        </w:rPr>
        <w:t>(2012, 2014)</w:t>
      </w:r>
      <w:r w:rsidRPr="0008241C">
        <w:rPr>
          <w:sz w:val="22"/>
          <w:szCs w:val="22"/>
        </w:rPr>
        <w:fldChar w:fldCharType="end"/>
      </w:r>
      <w:r w:rsidRPr="0008241C">
        <w:rPr>
          <w:sz w:val="22"/>
          <w:szCs w:val="22"/>
        </w:rPr>
        <w:t xml:space="preserve">. </w:t>
      </w:r>
    </w:p>
    <w:p w14:paraId="6B7F8693" w14:textId="77777777" w:rsidR="00A01204" w:rsidRPr="0008241C" w:rsidRDefault="00A01204" w:rsidP="00A01204">
      <w:pPr>
        <w:rPr>
          <w:sz w:val="22"/>
          <w:szCs w:val="22"/>
        </w:rPr>
      </w:pPr>
    </w:p>
    <w:p w14:paraId="165A9CBB" w14:textId="77777777" w:rsidR="00A01204" w:rsidRPr="0008241C" w:rsidRDefault="00A01204" w:rsidP="00A01204">
      <w:pPr>
        <w:rPr>
          <w:sz w:val="22"/>
          <w:szCs w:val="22"/>
        </w:rPr>
      </w:pPr>
      <w:r w:rsidRPr="0008241C">
        <w:rPr>
          <w:sz w:val="22"/>
          <w:szCs w:val="22"/>
        </w:rPr>
        <w:t xml:space="preserve">Subregional distribution of influential drivers shows moderate variation in their intensity (see Figure 5.18). For instance, in Oceania and North-East Asia, indirect drivers are less integrated in plausible scenarios, whereas in South Asia and South-East Asia, indirect drivers are explicitly considered, particularly changing lifestyle and consumption patterns (e.g. </w:t>
      </w:r>
      <w:r w:rsidRPr="0008241C">
        <w:rPr>
          <w:noProof/>
          <w:sz w:val="22"/>
          <w:szCs w:val="22"/>
        </w:rPr>
        <w:t xml:space="preserve">Hubacek </w:t>
      </w:r>
      <w:r w:rsidRPr="0008241C">
        <w:rPr>
          <w:i/>
          <w:noProof/>
          <w:sz w:val="22"/>
          <w:szCs w:val="22"/>
        </w:rPr>
        <w:t>et al</w:t>
      </w:r>
      <w:r w:rsidRPr="0008241C">
        <w:rPr>
          <w:noProof/>
          <w:sz w:val="22"/>
          <w:szCs w:val="22"/>
        </w:rPr>
        <w: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futures.2007.03.010","ISSN":"00163287","abstract":"China and India are the world's largest developing economies and also two of the most populous countries. China, which now has more than 1.3 billion people, is expected to grow to more than 1.4 billion by 2050, and India with a population of 1 billion will overtake China to be the most populous country with about 1.6 billion population. These two countries are home to 37% of the world's population today. In addition, China and India have achieved notable success in their economic development characterised by a high rate of gross domestic product (GDP) growth in the last two decades. Together the two countries account already for almost a fifth of world GDP. The most direct and significant result of economic growth in India and China is the amazing improvement in quality of life (or at least spending power) for an increasing share of the population. The populations of both the countries have experienced a transition from ‘poverty’ to ‘adequate food and clothing’; today growing parts of the population are getting closer to ‘well to do lifestyles’. These segments of the society are not satisfied any more with enough food and clothes, but are also eager to obtain a quality life of high nutrient food, comfortable living, health care and other quality services. The theme of this paper is to analyse how the major drivers contributed to the environmental consequences in the past, and to take a forward look at the environmental impacts of these driving forces in China and India. The paper identifies population, affluence and technology to be the major driving forces in environmental pollution for these two countries then applies the simple equation of Impact=Population×Affluence×Technology, or I=PAT to evaluate the effects of changes in these drivers on CO2 emissions.","author":[{"dropping-particle":"","family":"Hubacek","given":"Klaus","non-dropping-particle":"","parse-names":false,"suffix":""},{"dropping-particle":"","family":"Guan","given":"Dabo","non-dropping-particle":"","parse-names":false,"suffix":""},{"dropping-particle":"","family":"Barua","given":"Anamika","non-dropping-particle":"","parse-names":false,"suffix":""}],"container-title":"Futures","id":"ITEM-1","issue":"9","issued":{"date-parts":[["2007"]]},"page":"1084-1096","title":"Changing lifestyles and consumption patterns in developing countries: A scenario analysis for China and India","type":"article-journal","volume":"39"},"label":"section","suppress-author":1,"uris":["http://www.mendeley.com/documents/?uuid=0366148d-786b-3571-a06f-e863aecbe541"]}],"mendeley":{"formattedCitation":"(2007)","plainTextFormattedCitation":"(2007)","previouslyFormattedCitation":"(2007)"},"properties":{"noteIndex":0},"schema":"https://github.com/citation-style-language/schema/raw/master/csl-citation.json"}</w:instrText>
      </w:r>
      <w:r w:rsidRPr="0008241C">
        <w:rPr>
          <w:sz w:val="22"/>
          <w:szCs w:val="22"/>
        </w:rPr>
        <w:fldChar w:fldCharType="separate"/>
      </w:r>
      <w:r w:rsidRPr="0008241C">
        <w:rPr>
          <w:noProof/>
          <w:sz w:val="22"/>
          <w:szCs w:val="22"/>
        </w:rPr>
        <w:t>(2007)</w:t>
      </w:r>
      <w:r w:rsidRPr="0008241C">
        <w:rPr>
          <w:sz w:val="22"/>
          <w:szCs w:val="22"/>
        </w:rPr>
        <w:fldChar w:fldCharType="end"/>
      </w:r>
      <w:r w:rsidRPr="0008241C">
        <w:rPr>
          <w:sz w:val="22"/>
          <w:szCs w:val="22"/>
        </w:rPr>
        <w:t xml:space="preserve">), expansion of biofuel use </w:t>
      </w:r>
      <w:r w:rsidRPr="0008241C">
        <w:rPr>
          <w:sz w:val="22"/>
          <w:szCs w:val="22"/>
        </w:rPr>
        <w:fldChar w:fldCharType="begin" w:fldLock="1"/>
      </w:r>
      <w:r w:rsidRPr="0008241C">
        <w:rPr>
          <w:sz w:val="22"/>
          <w:szCs w:val="22"/>
        </w:rPr>
        <w:instrText>ADDIN CSL_CITATION {"citationItems":[{"id":"ITEM-1","itemData":{"DOI":"10.1016/j.biombioe.2010.08.048","ISBN":"0961-9534","ISSN":"09619534","abstract":"India's growing population and economy generate an increasing demand for energy. Facing the decline of global fossil fuel resources, the Indian government and energy industry are considering the long-term expansion of biofuel production in order to increase energy security. This development leads to a strong competition of energy crops versus food crops for land and may result in an increasing pressure on natural resources. In a pilot scenario study, the LandSHIFT model is applied to assess the impact of biofuel production on land-use change in India up to the year 2030. The model aims at the spatially explicit simulation of land-use change and its relation to other global change processes on the national up to the global scale. It explicitly addresses competition between land-use activities such as human settlement, biofuel production and food production as well as the resulting effects on the spatial extent of natural land. Baseline of the study is a simulation with drivers from the \" Order from Strength\" scenario of the Millennium Ecosystem Assessment. To illustrate the consequences of expanded biofuel production for the extent of natural land, we calculate three scenarios of bioethanol production to substitute 5%, 10% and 20% of the expected petrol demand in 2030. In the simulations shown, a comprehensive linkage is made between driving forces (such as population change) and policies (such as biofuel usage) that will affect land-use change over the coming decades. © 2010 Elsevier Ltd.","author":[{"dropping-particle":"","family":"Schaldach","given":"Rüdiger","non-dropping-particle":"","parse-names":false,"suffix":""},{"dropping-particle":"","family":"Priess","given":"Jörg A.","non-dropping-particle":"","parse-names":false,"suffix":""},{"dropping-particle":"","family":"Alcamo","given":"Joseph","non-dropping-particle":"","parse-names":false,"suffix":""}],"container-title":"Biomass and Bioenergy","id":"ITEM-1","issue":"6","issued":{"date-parts":[["2011"]]},"page":"2401-2410","title":"Simulating the impact of biofuel development on country-wide land-use change in India","type":"article-journal","volume":"35"},"uris":["http://www.mendeley.com/documents/?uuid=3d4cd540-e282-4fef-9a43-43a39b95be39"]}],"mendeley":{"formattedCitation":"(Schaldach &lt;i&gt;et al.&lt;/i&gt;, 2011)","plainTextFormattedCitation":"(Schaldach et al., 2011)","previouslyFormattedCitation":"(Schaldach et al., 2011)"},"properties":{"noteIndex":0},"schema":"https://github.com/citation-style-language/schema/raw/master/csl-citation.json"}</w:instrText>
      </w:r>
      <w:r w:rsidRPr="0008241C">
        <w:rPr>
          <w:sz w:val="22"/>
          <w:szCs w:val="22"/>
        </w:rPr>
        <w:fldChar w:fldCharType="separate"/>
      </w:r>
      <w:r w:rsidRPr="0008241C">
        <w:rPr>
          <w:noProof/>
          <w:sz w:val="22"/>
          <w:szCs w:val="22"/>
        </w:rPr>
        <w:t xml:space="preserve">(Schaldach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governance reforms (e.g. </w:t>
      </w:r>
      <w:r w:rsidRPr="0008241C">
        <w:rPr>
          <w:noProof/>
          <w:sz w:val="22"/>
          <w:szCs w:val="22"/>
        </w:rPr>
        <w:t xml:space="preserve">Ornetsmüller </w:t>
      </w:r>
      <w:r w:rsidRPr="0008241C">
        <w:rPr>
          <w:i/>
          <w:noProof/>
          <w:sz w:val="22"/>
          <w:szCs w:val="22"/>
        </w:rPr>
        <w:t>et al</w:t>
      </w:r>
      <w:r w:rsidRPr="0008241C">
        <w:rPr>
          <w:noProof/>
          <w:sz w:val="22"/>
          <w:szCs w:val="22"/>
        </w:rPr>
        <w:t xml:space="preserve">. </w:t>
      </w:r>
      <w:r w:rsidRPr="0008241C">
        <w:rPr>
          <w:sz w:val="22"/>
          <w:szCs w:val="22"/>
        </w:rPr>
        <w:fldChar w:fldCharType="begin" w:fldLock="1"/>
      </w:r>
      <w:r w:rsidRPr="0008241C">
        <w:rPr>
          <w:sz w:val="22"/>
          <w:szCs w:val="22"/>
        </w:rPr>
        <w:instrText>ADDIN CSL_CITATION {"citationItems":[{"id":"ITEM-1","itemData":{"DOI":"10.1016/j.apgeog.2016.07.010","ISSN":"01436228","abstract":"Sudden and gradual land use changes can result in different socio-ecological systems, sometimes referred to as regime shifts. The Lao PDR (Laos) has been reported to show early signs of such regime shifts in land systems with potentially major socio-ecological implications. However, given the complex mosaic of different land systems, including shifting cultivation, such changes are not easily assessed using traditional land cover data. Moreover, regime shifts in land systems are difficult to simulate with traditional land cover modelling approaches. A novel simulation approach was employed that focused on simulating changes in land systems rather than focusing on land cover. With the CLUmondo model we simulated three scenarios of potential developments between the years 2010 and 2030 assuming different degrees of international market integration and sustainable growth objectives. Although all scenarios show a decline of shifting cultivation systems, the respective orientation of markets and land governance resulted in strongly different land change trajectories. The land system changes are strongly location dependent and different trajectories are found in different parts of the country. Some scenarios show clear elements of land sparing with intensification of land management in the valleys and re-growth of forest on sloping land. Other scenarios show elements of enhanced multi-functionality. The approach addressed methodological challenges in simulating land system regime shifts and complex mosaic landscapes while accounting for societal demands for different types of goods and services from land systems. The land systems approach allows a nuanced representation of different types of forests and agricultural systems such as shifting cultivation and commercial agricultural plantations. Simulation results contribute to a debate about desired future land use on the national scale including its environmental and socio-economic implications.","author":[{"dropping-particle":"","family":"Ornetsmüller","given":"Christine","non-dropping-particle":"","parse-names":false,"suffix":""},{"dropping-particle":"","family":"Verburg","given":"Peter H.","non-dropping-particle":"","parse-names":false,"suffix":""},{"dropping-particle":"","family":"Heinimann","given":"Andreas","non-dropping-particle":"","parse-names":false,"suffix":""}],"container-title":"Applied Geography","id":"ITEM-1","issued":{"date-parts":[["2016"]]},"note":"NULL","page":"1-11","publisher":"Elsevier Ltd","title":"Scenarios of land system change in the Lao PDR: Transitions in response to alternative demands on goods and services provided by the land","type":"article-journal","volume":"75"},"label":"section","suppress-author":1,"uris":["http://www.mendeley.com/documents/?uuid=7e84bdf9-e4f2-400e-956a-301159c84118"]}],"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noProof/>
          <w:sz w:val="22"/>
          <w:szCs w:val="22"/>
        </w:rPr>
        <w:t xml:space="preserve">; Webb </w:t>
      </w:r>
      <w:r w:rsidRPr="0008241C">
        <w:rPr>
          <w:i/>
          <w:noProof/>
          <w:sz w:val="22"/>
          <w:szCs w:val="22"/>
        </w:rPr>
        <w:t>et al</w:t>
      </w:r>
      <w:r w:rsidRPr="0008241C">
        <w:rPr>
          <w:noProof/>
          <w:sz w:val="22"/>
          <w:szCs w:val="22"/>
        </w:rPr>
        <w: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3.10.007","ISBN":"0959-3780","ISSN":"09593780","abstract":"Myanmar is a country of huge biodiversity importance that is undergoing major political change, bringing with it new international engagement. This includes access to international markets, which will likely spur investment in export-oriented agriculture, leading to increased pressures on already threatened ecosystems. This scenario is illustrated in the Ayeyarwady Delta, the country's agricultural heartland sustaining high deforestation rates. Using the Delta as a model system, we use an integrated approach to inquire about whether and how imminent agricultural reforms associated with an internationally-engaged Myanmar could introduce new actors and incentives to invest in agricultural expansion that could affect deforestation rates. We use a novel remote sensing analysis to quantify deforestation rates for the Delta from 1978 to 2011, develop business-as-usual deforestation scenarios, and contextualize those results with an analysis of contemporary policy changes within Myanmar that are expected to alter the principal drivers of land-cover change. We show that mangrove systems of Myanmar are under greater threat than previously recognized, and that agriculture has been the principle driver of deforestation on the Delta. The centrality of agriculture to the Myanmar economy indicates that emerging policies are likely to tip the scales towards agricultural expansion, agro-industrial investment and potentially greater rates of deforestation due to the introduction of well-funded investors, insufficient land tenure agreements, and low governance effectiveness. The broad national challenge is to initiate environmental governance reforms (including safeguards) in the face of significant pressures for land grabbing and opportunistic resource extraction. © 2013 Elsevier Ltd.","author":[{"dropping-particle":"","family":"Webb","given":"Edward L.","non-dropping-particle":"","parse-names":false,"suffix":""},{"dropping-particle":"","family":"Jachowski","given":"Nicholas R A","non-dropping-particle":"","parse-names":false,"suffix":""},{"dropping-particle":"","family":"Phelps","given":"Jacob","non-dropping-particle":"","parse-names":false,"suffix":""},{"dropping-particle":"","family":"Friess","given":"Daniel A.","non-dropping-particle":"","parse-names":false,"suffix":""},{"dropping-particle":"","family":"Than","given":"Maung Maung","non-dropping-particle":"","parse-names":false,"suffix":""},{"dropping-particle":"","family":"Ziegler","given":"Alan D.","non-dropping-particle":"","parse-names":false,"suffix":""}],"container-title":"Global Environmental Change","id":"ITEM-1","issue":"1","issued":{"date-parts":[["2014"]]},"note":"NULL","page":"321-333","publisher":"Elsevier Ltd","title":"Deforestation in the Ayeyarwady Delta and the conservation implications of an internationally-engaged Myanmar","type":"article-journal","volume":"24"},"label":"section","suppress-author":1,"uris":["http://www.mendeley.com/documents/?uuid=74be6def-25c4-45a3-a41c-479eccfbb6db"]}],"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Climatic direct drivers, such as sea level rise and rise in sea surface temperature have been captured more often in Oceania including the Pacific islands, compared to the other subregions, in part because of the well understood vulnerability of small islands and low-lying coastal areas of Pacific origin (c.f. IPCC). Several direct drivers are highlighted that have not been rigorously considered in scenario development and the articulation of plausible futures. Most notable are introductions of non-native species and threats from emerging zoonotic disease. </w:t>
      </w:r>
    </w:p>
    <w:p w14:paraId="2D3B77F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p>
    <w:p w14:paraId="5D771EBE"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noProof/>
          <w:kern w:val="2"/>
          <w:sz w:val="22"/>
          <w:szCs w:val="22"/>
          <w:lang w:val="en-US" w:eastAsia="ja-JP"/>
        </w:rPr>
        <w:drawing>
          <wp:inline distT="0" distB="0" distL="0" distR="0" wp14:anchorId="19020854" wp14:editId="1CA5EB96">
            <wp:extent cx="5558589" cy="2002331"/>
            <wp:effectExtent l="0" t="0" r="4445" b="0"/>
            <wp:docPr id="60" name="図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574786" cy="2008166"/>
                    </a:xfrm>
                    <a:prstGeom prst="rect">
                      <a:avLst/>
                    </a:prstGeom>
                    <a:noFill/>
                    <a:ln>
                      <a:noFill/>
                    </a:ln>
                  </pic:spPr>
                </pic:pic>
              </a:graphicData>
            </a:graphic>
          </wp:inline>
        </w:drawing>
      </w:r>
    </w:p>
    <w:p w14:paraId="3DE34633" w14:textId="77777777" w:rsidR="00A01204" w:rsidRPr="0008241C" w:rsidRDefault="00A01204" w:rsidP="00A01204">
      <w:pPr>
        <w:rPr>
          <w:sz w:val="22"/>
          <w:szCs w:val="22"/>
        </w:rPr>
      </w:pPr>
      <w:r w:rsidRPr="0008241C">
        <w:rPr>
          <w:b/>
          <w:sz w:val="22"/>
          <w:szCs w:val="22"/>
        </w:rPr>
        <w:t xml:space="preserve">Figure 5.18 Subregional distribution of drivers considered for scenario development. </w:t>
      </w:r>
    </w:p>
    <w:p w14:paraId="5308F0F0" w14:textId="77777777" w:rsidR="00A01204" w:rsidRPr="0008241C" w:rsidRDefault="00A01204" w:rsidP="00A01204">
      <w:pPr>
        <w:rPr>
          <w:rFonts w:eastAsia="Calibri"/>
          <w:sz w:val="22"/>
          <w:szCs w:val="22"/>
        </w:rPr>
      </w:pPr>
      <w:r w:rsidRPr="0008241C">
        <w:rPr>
          <w:sz w:val="22"/>
          <w:szCs w:val="22"/>
        </w:rPr>
        <w:t xml:space="preserve">Note: Cell values correspond to per cent share of literature from each subregion. One study covering the entire Asia-Pacific region was not included for this analysis. ** Denotes inconclusiveness due to lack of representative literature.  </w:t>
      </w:r>
    </w:p>
    <w:p w14:paraId="190FFBEF" w14:textId="77777777" w:rsidR="00A01204" w:rsidRPr="0008241C" w:rsidRDefault="00A01204" w:rsidP="00A01204">
      <w:pPr>
        <w:rPr>
          <w:sz w:val="22"/>
          <w:szCs w:val="22"/>
        </w:rPr>
      </w:pPr>
    </w:p>
    <w:p w14:paraId="1540C403" w14:textId="77777777" w:rsidR="00A01204" w:rsidRPr="0008241C" w:rsidRDefault="00A01204" w:rsidP="00A01204">
      <w:pPr>
        <w:rPr>
          <w:sz w:val="22"/>
          <w:szCs w:val="22"/>
        </w:rPr>
      </w:pPr>
      <w:r w:rsidRPr="0008241C">
        <w:rPr>
          <w:sz w:val="22"/>
          <w:szCs w:val="22"/>
        </w:rPr>
        <w:t xml:space="preserve">Crucially, the </w:t>
      </w:r>
      <w:r w:rsidRPr="0008241C">
        <w:rPr>
          <w:b/>
          <w:i/>
          <w:sz w:val="22"/>
          <w:szCs w:val="22"/>
        </w:rPr>
        <w:t xml:space="preserve">time-horizon </w:t>
      </w:r>
      <w:r w:rsidRPr="0008241C">
        <w:rPr>
          <w:sz w:val="22"/>
          <w:szCs w:val="22"/>
        </w:rPr>
        <w:t xml:space="preserve">and </w:t>
      </w:r>
      <w:r w:rsidRPr="0008241C">
        <w:rPr>
          <w:b/>
          <w:i/>
          <w:sz w:val="22"/>
          <w:szCs w:val="22"/>
        </w:rPr>
        <w:t>number of alternative futures</w:t>
      </w:r>
      <w:r w:rsidRPr="0008241C">
        <w:rPr>
          <w:sz w:val="22"/>
          <w:szCs w:val="22"/>
        </w:rPr>
        <w:t xml:space="preserve"> considered in scenario developments are important to understand impacts of drivers in alternative pathways. Exploration of time horizons facilitates understanding of the trade-offs between BES and human well-being, whilst the number of alternative scenarios captures plausible socio-ecological pathways or trajectories. Accordingly, studies have tended to formulate intermediate scenarios to examine synergies and trade-offs more accurately, dividing longer time horizons into two or more periods, often in line with global assessments (e.g. MEA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label":"section","suppress-author":1,"uris":["http://www.mendeley.com/documents/?uuid=6887e614-ed90-46f3-9571-84e896f4a74e"]}],"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While, in general, the sample set of literature captured broad time-horizon, however, nine studies did not specify any specific projection year. </w:t>
      </w:r>
    </w:p>
    <w:p w14:paraId="70AC65CD" w14:textId="77777777" w:rsidR="00A01204" w:rsidRPr="0008241C" w:rsidRDefault="00A01204" w:rsidP="00A01204">
      <w:pPr>
        <w:rPr>
          <w:color w:val="FF0000"/>
          <w:sz w:val="22"/>
          <w:szCs w:val="22"/>
        </w:rPr>
      </w:pPr>
    </w:p>
    <w:p w14:paraId="20CA6AF3" w14:textId="77777777" w:rsidR="00A01204" w:rsidRPr="0008241C" w:rsidRDefault="00A01204" w:rsidP="00A01204">
      <w:pPr>
        <w:rPr>
          <w:sz w:val="22"/>
          <w:szCs w:val="22"/>
        </w:rPr>
      </w:pPr>
      <w:r w:rsidRPr="0008241C">
        <w:rPr>
          <w:sz w:val="22"/>
          <w:szCs w:val="22"/>
        </w:rPr>
        <w:t>It is inherently difficult to generalize the number of alternative futures, however, 40 out of the 61 selected studies used three or four alternative scenario archetypes to depict the uncertainties in various driver sets. A further ten studies portrayed more than four alternative scenarios and identified long-term, cross-scale relationships between influential drivers.</w:t>
      </w:r>
      <w:r w:rsidRPr="0008241C">
        <w:rPr>
          <w:color w:val="FF0000"/>
          <w:sz w:val="22"/>
          <w:szCs w:val="22"/>
        </w:rPr>
        <w:t xml:space="preserve"> </w:t>
      </w:r>
      <w:r w:rsidRPr="0008241C">
        <w:rPr>
          <w:sz w:val="22"/>
          <w:szCs w:val="22"/>
        </w:rPr>
        <w:t xml:space="preserve">Across the Asia-Pacific, ‘indirect’ drivers (mainly population growth, consumption changes, economic drivers) and integrated drivers (including </w:t>
      </w:r>
      <w:r w:rsidRPr="0008241C">
        <w:rPr>
          <w:sz w:val="22"/>
          <w:szCs w:val="22"/>
        </w:rPr>
        <w:lastRenderedPageBreak/>
        <w:t xml:space="preserve">non-climate direct drivers and other indirect drivers), were examined in three or four alternative scenarios over short-term frames (i.e. 2015-2045). Conversely, mid-term scenarios (i.e., 2045-2075) typically considered direct drivers and/or integrated drivers cutting across climate change and economic growth. Longer-term scenarios (i.e., 2075-2100) characteristically focus on climatic direct drivers alone and depicted larger numbers of (&gt;4) alternative scenarios. Figure 5.19 depicts the cross-scale relationship between drivers, number of alternatives and final projection year. </w:t>
      </w:r>
    </w:p>
    <w:p w14:paraId="1075C153" w14:textId="77777777" w:rsidR="00A01204" w:rsidRPr="0008241C" w:rsidRDefault="00A01204" w:rsidP="00A01204">
      <w:pPr>
        <w:rPr>
          <w:sz w:val="22"/>
          <w:szCs w:val="22"/>
        </w:rPr>
      </w:pPr>
    </w:p>
    <w:p w14:paraId="108646DA"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508D39DD" wp14:editId="31BE6D4F">
            <wp:extent cx="5582653" cy="5213450"/>
            <wp:effectExtent l="0" t="0" r="0" b="6350"/>
            <wp:docPr id="62"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591099" cy="5221337"/>
                    </a:xfrm>
                    <a:prstGeom prst="rect">
                      <a:avLst/>
                    </a:prstGeom>
                    <a:noFill/>
                    <a:ln>
                      <a:noFill/>
                    </a:ln>
                  </pic:spPr>
                </pic:pic>
              </a:graphicData>
            </a:graphic>
          </wp:inline>
        </w:drawing>
      </w:r>
    </w:p>
    <w:p w14:paraId="0A58C76E" w14:textId="77777777" w:rsidR="00A01204" w:rsidRPr="0008241C" w:rsidRDefault="00A01204" w:rsidP="00A01204">
      <w:pPr>
        <w:rPr>
          <w:sz w:val="22"/>
          <w:szCs w:val="22"/>
        </w:rPr>
      </w:pPr>
      <w:r w:rsidRPr="0008241C">
        <w:rPr>
          <w:b/>
          <w:sz w:val="22"/>
          <w:szCs w:val="22"/>
        </w:rPr>
        <w:t>Figure 5.19 Segregation of regional scenario exercises based on number of alternative pathways (y-axis), type of drivers, and final year of projection (x-axis)</w:t>
      </w:r>
    </w:p>
    <w:p w14:paraId="0AE77D36" w14:textId="77777777" w:rsidR="00A01204" w:rsidRPr="0008241C" w:rsidRDefault="00A01204" w:rsidP="00A01204">
      <w:pPr>
        <w:rPr>
          <w:sz w:val="22"/>
          <w:szCs w:val="22"/>
        </w:rPr>
      </w:pPr>
      <w:r w:rsidRPr="0008241C">
        <w:rPr>
          <w:sz w:val="22"/>
          <w:szCs w:val="22"/>
        </w:rPr>
        <w:t>Note: since nine studies did not specify final projection year, the current analysis shows the result of 52 articles.</w:t>
      </w:r>
    </w:p>
    <w:p w14:paraId="6DBB4792" w14:textId="77777777" w:rsidR="00A01204" w:rsidRPr="0008241C" w:rsidRDefault="00A01204" w:rsidP="00A01204">
      <w:pPr>
        <w:rPr>
          <w:sz w:val="22"/>
          <w:szCs w:val="22"/>
        </w:rPr>
      </w:pPr>
      <w:r w:rsidRPr="0008241C">
        <w:rPr>
          <w:sz w:val="22"/>
          <w:szCs w:val="22"/>
        </w:rPr>
        <w:t xml:space="preserve"> </w:t>
      </w:r>
    </w:p>
    <w:p w14:paraId="44B5ACC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597" w:name="_Toc504317342"/>
      <w:bookmarkStart w:id="1598" w:name="_Toc504318035"/>
      <w:bookmarkStart w:id="1599" w:name="_Toc504321381"/>
      <w:r w:rsidRPr="0008241C">
        <w:rPr>
          <w:b/>
          <w:sz w:val="22"/>
          <w:szCs w:val="24"/>
        </w:rPr>
        <w:t>5.3.3.4</w:t>
      </w:r>
      <w:r w:rsidRPr="0008241C">
        <w:rPr>
          <w:b/>
          <w:sz w:val="22"/>
          <w:szCs w:val="24"/>
        </w:rPr>
        <w:tab/>
        <w:t xml:space="preserve"> Consideration of Ecosystem Services and Nature’s Contribution to People</w:t>
      </w:r>
      <w:bookmarkEnd w:id="1597"/>
      <w:bookmarkEnd w:id="1598"/>
      <w:bookmarkEnd w:id="1599"/>
    </w:p>
    <w:p w14:paraId="08B1B772" w14:textId="77777777" w:rsidR="00A01204" w:rsidRPr="0008241C" w:rsidRDefault="00A01204" w:rsidP="00A01204">
      <w:pPr>
        <w:rPr>
          <w:sz w:val="22"/>
          <w:szCs w:val="22"/>
          <w:lang w:eastAsia="en-GB"/>
        </w:rPr>
      </w:pPr>
    </w:p>
    <w:p w14:paraId="24D73488" w14:textId="3CA1F5B6" w:rsidR="00A01204" w:rsidRPr="0008241C" w:rsidRDefault="00A01204" w:rsidP="00A01204">
      <w:pPr>
        <w:rPr>
          <w:sz w:val="22"/>
          <w:szCs w:val="22"/>
        </w:rPr>
      </w:pPr>
      <w:r w:rsidRPr="0008241C">
        <w:rPr>
          <w:sz w:val="22"/>
          <w:szCs w:val="22"/>
        </w:rPr>
        <w:t>In our review of regional and subregional scenarios, the greatest emphasis was on provisioning ecosystem services, followed by regulating and supporting ecosystem services (Figure 5.20). Even though we encountered variety of regulating (n=7), cultural and supporting ecosystem services, over 50</w:t>
      </w:r>
      <w:r w:rsidR="00C934E9">
        <w:rPr>
          <w:sz w:val="22"/>
          <w:szCs w:val="22"/>
        </w:rPr>
        <w:t xml:space="preserve"> per cent</w:t>
      </w:r>
      <w:r w:rsidRPr="0008241C">
        <w:rPr>
          <w:sz w:val="22"/>
          <w:szCs w:val="22"/>
        </w:rPr>
        <w:t xml:space="preserve"> of the scenario exercises examined plausible future trends in food provisioning services (e.g. Fox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00267-012-9828-3","ISSN":"0364-152X","PMID":"22476665","abstract":"We used the conversion of land use and its effects (CLUE-s) model to simulate scenarios of land-cover change in Montane mainland southeast Asia (MMSEA), a region in the midst of transformation due to rapid intensification of agriculture and expansion of regional trade markets. Simulated changes affected approximately 10 % of the MMSEA landscape between 2001 and 2025 and 16 % between 2001 and 2050. Roughly 9 % of the current vegetation, which consists of native species of trees, shrubs, and grasses, is projected to be replaced by tree plantations, tea, and other evergreen shrubs during the 50 years period. Importantly, 4 % of this transition is expected to be due to the expansion of rubber (Hevea brasiliensis), a tree plantation crop that may have important implications for local-to-regional scale hydrology because of its potentially high water consumption in the dry season.","author":[{"dropping-particle":"","family":"Fox","given":"Jefferson","non-dropping-particle":"","parse-names":false,"suffix":""},{"dropping-particle":"","family":"Vogler","given":"John B.","non-dropping-particle":"","parse-names":false,"suffix":""},{"dropping-particle":"","family":"Sen","given":"Omer L.","non-dropping-particle":"","parse-names":false,"suffix":""},{"dropping-particle":"","family":"Giambelluca","given":"Thomas W.","non-dropping-particle":"","parse-names":false,"suffix":""},{"dropping-particle":"","family":"Ziegler","given":"Alan D.","non-dropping-particle":"","parse-names":false,"suffix":""}],"container-title":"Environmental Management","id":"ITEM-1","issue":"5","issued":{"date-parts":[["2012","5","4"]]},"page":"968-979","publisher":"Springer-Verlag","title":"Simulating Land-Cover Change in Montane Mainland Southeast Asia","type":"article-journal","volume":"49"},"label":"section","suppress-author":1,"uris":["http://www.mendeley.com/documents/?uuid=e6b1ec1c-4e62-3177-b24f-c31c58e9a836"]}],"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Bara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9640568.2013.824872","ISSN":"0964-0568","abstract":"This paper reviews approaches to measuring and managing the multiple ecosystem goods and services (ESS) provided by production landscapes. A synthesis of these approaches was used to analyse changes in supply of ESS in heavily cleared and fragmented production landscapes in south-east Australia. This included analysis of spatial and temporal trade-offs and synergies among multiple ESS. Spatially explicit, up-to-date and reliable information can be used to assess ESS supplied from different types of land uses and land cover and from different parts of a landscape. This can support effective management and payment systems for ESS in production landscapes.","author":[{"dropping-particle":"","family":"Baral","given":"Himlal","non-dropping-particle":"","parse-names":false,"suffix":""},{"dropping-particle":"","family":"Keenan","given":"Rodney J.","non-dropping-particle":"","parse-names":false,"suffix":""},{"dropping-particle":"","family":"Stork","given":"Nigel E.","non-dropping-particle":"","parse-names":false,"suffix":""},{"dropping-particle":"","family":"Kasel","given":"Sabine","non-dropping-particle":"","parse-names":false,"suffix":""}],"container-title":"Journal of Environmental Planning and Management","id":"ITEM-1","issue":"7","issued":{"date-parts":[["2014","7","3"]]},"page":"961-983","publisher":"Routledge","title":"Measuring and managing ecosystem goods and services in changing landscapes: a south-east Australian perspective","type":"article-journal","volume":"57"},"label":"section","suppress-author":1,"uris":["http://www.mendeley.com/documents/?uuid=f46a665d-6677-392d-a16a-ad4310d80e40"]}],"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These in turn primarily focused on agricultural production landscapes (including expansion of biofuels and land-competition), as well as limited attention on productive marine and coastal areas. The trade-off between agricultural intensification and consequent loss of habitat quality was well established in almost all the spatially explicit scenarios (e.g. Fox </w:t>
      </w:r>
      <w:r w:rsidRPr="0008241C">
        <w:rPr>
          <w:i/>
          <w:sz w:val="22"/>
          <w:szCs w:val="22"/>
        </w:rPr>
        <w:t>et al</w:t>
      </w:r>
      <w:r w:rsidRPr="0008241C">
        <w:rPr>
          <w:sz w:val="22"/>
          <w:szCs w:val="22"/>
        </w:rPr>
        <w:t xml:space="preserve">. </w:t>
      </w:r>
      <w:r w:rsidRPr="0008241C">
        <w:rPr>
          <w:sz w:val="22"/>
          <w:szCs w:val="22"/>
        </w:rPr>
        <w:lastRenderedPageBreak/>
        <w:fldChar w:fldCharType="begin" w:fldLock="1"/>
      </w:r>
      <w:r w:rsidRPr="0008241C">
        <w:rPr>
          <w:sz w:val="22"/>
          <w:szCs w:val="22"/>
        </w:rPr>
        <w:instrText>ADDIN CSL_CITATION {"citationItems":[{"id":"ITEM-1","itemData":{"DOI":"10.1007/s00267-012-9828-3","ISSN":"0364-152X","PMID":"22476665","abstract":"We used the conversion of land use and its effects (CLUE-s) model to simulate scenarios of land-cover change in Montane mainland southeast Asia (MMSEA), a region in the midst of transformation due to rapid intensification of agriculture and expansion of regional trade markets. Simulated changes affected approximately 10 % of the MMSEA landscape between 2001 and 2025 and 16 % between 2001 and 2050. Roughly 9 % of the current vegetation, which consists of native species of trees, shrubs, and grasses, is projected to be replaced by tree plantations, tea, and other evergreen shrubs during the 50 years period. Importantly, 4 % of this transition is expected to be due to the expansion of rubber (Hevea brasiliensis), a tree plantation crop that may have important implications for local-to-regional scale hydrology because of its potentially high water consumption in the dry season.","author":[{"dropping-particle":"","family":"Fox","given":"Jefferson","non-dropping-particle":"","parse-names":false,"suffix":""},{"dropping-particle":"","family":"Vogler","given":"John B.","non-dropping-particle":"","parse-names":false,"suffix":""},{"dropping-particle":"","family":"Sen","given":"Omer L.","non-dropping-particle":"","parse-names":false,"suffix":""},{"dropping-particle":"","family":"Giambelluca","given":"Thomas W.","non-dropping-particle":"","parse-names":false,"suffix":""},{"dropping-particle":"","family":"Ziegler","given":"Alan D.","non-dropping-particle":"","parse-names":false,"suffix":""}],"container-title":"Environmental Management","id":"ITEM-1","issue":"5","issued":{"date-parts":[["2012","5","4"]]},"page":"968-979","publisher":"Springer-Verlag","title":"Simulating Land-Cover Change in Montane Mainland Southeast Asia","type":"article-journal","volume":"49"},"label":"section","suppress-author":1,"uris":["http://www.mendeley.com/documents/?uuid=e6b1ec1c-4e62-3177-b24f-c31c58e9a836"]}],"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Bara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9640568.2013.824872","ISSN":"0964-0568","abstract":"This paper reviews approaches to measuring and managing the multiple ecosystem goods and services (ESS) provided by production landscapes. A synthesis of these approaches was used to analyse changes in supply of ESS in heavily cleared and fragmented production landscapes in south-east Australia. This included analysis of spatial and temporal trade-offs and synergies among multiple ESS. Spatially explicit, up-to-date and reliable information can be used to assess ESS supplied from different types of land uses and land cover and from different parts of a landscape. This can support effective management and payment systems for ESS in production landscapes.","author":[{"dropping-particle":"","family":"Baral","given":"Himlal","non-dropping-particle":"","parse-names":false,"suffix":""},{"dropping-particle":"","family":"Keenan","given":"Rodney J.","non-dropping-particle":"","parse-names":false,"suffix":""},{"dropping-particle":"","family":"Stork","given":"Nigel E.","non-dropping-particle":"","parse-names":false,"suffix":""},{"dropping-particle":"","family":"Kasel","given":"Sabine","non-dropping-particle":"","parse-names":false,"suffix":""}],"container-title":"Journal of Environmental Planning and Management","id":"ITEM-1","issue":"7","issued":{"date-parts":[["2014","7","3"]]},"page":"961-983","publisher":"Routledge","title":"Measuring and managing ecosystem goods and services in changing landscapes: a south-east Australian perspective","type":"article-journal","volume":"57"},"label":"section","suppress-author":1,"uris":["http://www.mendeley.com/documents/?uuid=f46a665d-6677-392d-a16a-ad4310d80e40"]}],"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Furthermore, the impact on the food provisioning services of demographic and economic drivers including trade reforms, global and domestic policy changes, and urbanization were addressed in various policy-screening scenarios (e.g. Corner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2/wcc.353","ISSN":"17577780","author":[{"dropping-particle":"","family":"Corner","given":"Adam","non-dropping-particle":"","parse-names":false,"suffix":""},{"dropping-particle":"","family":"Roberts","given":"Olga","non-dropping-particle":"","parse-names":false,"suffix":""},{"dropping-particle":"","family":"Chiari","given":"Sybille","non-dropping-particle":"","parse-names":false,"suffix":""},{"dropping-particle":"","family":"Völler","given":"Sonja","non-dropping-particle":"","parse-names":false,"suffix":""},{"dropping-particle":"","family":"Mayrhuber","given":"Elisabeth S.","non-dropping-particle":"","parse-names":false,"suffix":""},{"dropping-particle":"","family":"Mandl","given":"Sylvia","non-dropping-particle":"","parse-names":false,"suffix":""},{"dropping-particle":"","family":"Monson","given":"Kate","non-dropping-particle":"","parse-names":false,"suffix":""}],"container-title":"Wiley Interdisciplinary Reviews: Climate Change","id":"ITEM-1","issue":"5","issued":{"date-parts":[["2015","9"]]},"page":"523-534","title":"How do young people engage with climate change? The role of knowledge, values, message framing, and trusted communicators","type":"article-journal","volume":"6"},"label":"section","suppress-author":1,"uris":["http://www.mendeley.com/documents/?uuid=70838c32-d9c9-3d9b-8828-ac915aeb35e3"]}],"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Water availability was also addressed by studies examining potential impacts of indirect drivers, such as changes in life styles and consumption, and the intensification of direct drivers such as climate change, land use alteration, crop intensification, and urbanization (e.g. Herzi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0288233.2016.1183685","ISSN":"0028-8233","author":[{"dropping-particle":"","family":"Herzig","given":"A","non-dropping-particle":"","parse-names":false,"suffix":""},{"dropping-particle":"","family":"Dymond","given":"J","non-dropping-particle":"","parse-names":false,"suffix":""},{"dropping-particle":"","family":"Ausseil","given":"A-G","non-dropping-particle":"","parse-names":false,"suffix":""}],"container-title":"New Zealand Journal of Agricultural Research","id":"ITEM-1","issue":"3","issued":{"date-parts":[["2016","7","2"]]},"page":"216-234","title":"Exploring limits and trade-offs of irrigation and agricultural intensification in the Ruamahanga catchment, New Zealand","type":"article-journal","volume":"59"},"label":"section","suppress-author":1,"uris":["http://www.mendeley.com/documents/?uuid=4e4a8cd5-d08e-3618-9619-24938dbbae75"]}],"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Ya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61/(ASCE)WR.1943-5452.0000710.","author":[{"dropping-particle":"","family":"Yang","given":"Y C Ethan","non-dropping-particle":"","parse-names":false,"suffix":""},{"dropping-particle":"","family":"Asce","given":"A M","non-dropping-particle":"","parse-names":false,"suffix":""},{"dropping-particle":"","family":"Ringler","given":"Claudia","non-dropping-particle":"","parse-names":false,"suffix":""},{"dropping-particle":"","family":"Brown","given":"Casey","non-dropping-particle":"","parse-names":false,"suffix":""},{"dropping-particle":"","family":"Asce","given":"M","non-dropping-particle":"","parse-names":false,"suffix":""},{"dropping-particle":"","family":"Mondal","given":"Alam Hossain","non-dropping-particle":"","parse-names":false,"suffix":""}],"id":"ITEM-1","issue":"1993","issued":{"date-parts":[["2016"]]},"page":"1-13","title":"Modeling the Agricultural Water – Energy – Food Nexus in the Indus River Basin , Pakistan","type":"article-journal","volume":"142"},"label":"section","suppress-author":1,"uris":["http://www.mendeley.com/documents/?uuid=e49e2f4c-13f6-4b5c-9356-384dbf584fa0"]}],"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In general, however, regional scenario exercises generally lacked assessments</w:t>
      </w:r>
      <w:r w:rsidRPr="0008241C">
        <w:rPr>
          <w:b/>
          <w:sz w:val="22"/>
          <w:szCs w:val="22"/>
        </w:rPr>
        <w:t xml:space="preserve"> </w:t>
      </w:r>
      <w:r w:rsidRPr="0008241C">
        <w:rPr>
          <w:sz w:val="22"/>
          <w:szCs w:val="22"/>
        </w:rPr>
        <w:t>of cultural or non-material ecosystem services, probably due to lack of well-established models and methods, highlighting a significant research gap.</w:t>
      </w:r>
    </w:p>
    <w:p w14:paraId="6F070E02" w14:textId="77777777" w:rsidR="00A01204" w:rsidRPr="0008241C" w:rsidRDefault="00A01204" w:rsidP="00A01204">
      <w:pPr>
        <w:rPr>
          <w:sz w:val="22"/>
          <w:szCs w:val="22"/>
        </w:rPr>
      </w:pPr>
    </w:p>
    <w:p w14:paraId="7CB1634D" w14:textId="77777777" w:rsidR="00A01204" w:rsidRPr="0008241C" w:rsidRDefault="00A01204" w:rsidP="00A01204">
      <w:pPr>
        <w:rPr>
          <w:sz w:val="22"/>
          <w:szCs w:val="22"/>
        </w:rPr>
      </w:pPr>
      <w:r w:rsidRPr="0008241C">
        <w:rPr>
          <w:noProof/>
          <w:sz w:val="22"/>
          <w:szCs w:val="22"/>
        </w:rPr>
        <w:drawing>
          <wp:inline distT="0" distB="0" distL="0" distR="0" wp14:anchorId="594E967B" wp14:editId="36EFDC1A">
            <wp:extent cx="5742940" cy="3980815"/>
            <wp:effectExtent l="0" t="0" r="0" b="0"/>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5">
                      <a:extLst>
                        <a:ext uri="{28A0092B-C50C-407E-A947-70E740481C1C}">
                          <a14:useLocalDpi xmlns:a14="http://schemas.microsoft.com/office/drawing/2010/main"/>
                        </a:ext>
                      </a:extLst>
                    </a:blip>
                    <a:srcRect/>
                    <a:stretch>
                      <a:fillRect/>
                    </a:stretch>
                  </pic:blipFill>
                  <pic:spPr bwMode="auto">
                    <a:xfrm>
                      <a:off x="0" y="0"/>
                      <a:ext cx="5742940" cy="3980815"/>
                    </a:xfrm>
                    <a:prstGeom prst="rect">
                      <a:avLst/>
                    </a:prstGeom>
                    <a:noFill/>
                  </pic:spPr>
                </pic:pic>
              </a:graphicData>
            </a:graphic>
          </wp:inline>
        </w:drawing>
      </w:r>
    </w:p>
    <w:p w14:paraId="3C3B757D" w14:textId="77777777" w:rsidR="00A01204" w:rsidRPr="0008241C" w:rsidRDefault="00A01204" w:rsidP="00A01204">
      <w:pPr>
        <w:rPr>
          <w:sz w:val="22"/>
          <w:szCs w:val="22"/>
        </w:rPr>
      </w:pPr>
      <w:r w:rsidRPr="0008241C">
        <w:rPr>
          <w:b/>
          <w:sz w:val="22"/>
          <w:szCs w:val="22"/>
        </w:rPr>
        <w:t>Figure 5.20 Proportion of ecosystem services addressed in scenario exercises for the Asia-Pacific region</w:t>
      </w:r>
    </w:p>
    <w:p w14:paraId="50170145" w14:textId="77777777" w:rsidR="00A01204" w:rsidRPr="0008241C" w:rsidRDefault="00A01204" w:rsidP="00A01204">
      <w:pPr>
        <w:rPr>
          <w:sz w:val="22"/>
          <w:szCs w:val="22"/>
        </w:rPr>
      </w:pPr>
      <w:r w:rsidRPr="0008241C">
        <w:rPr>
          <w:sz w:val="22"/>
          <w:szCs w:val="22"/>
        </w:rPr>
        <w:t>Note: Bars represent the number of studies considering specific ecosystem services. (N=60)</w:t>
      </w:r>
    </w:p>
    <w:p w14:paraId="1D988B23" w14:textId="77777777" w:rsidR="00A01204" w:rsidRPr="0008241C" w:rsidRDefault="00A01204" w:rsidP="00A01204">
      <w:pPr>
        <w:rPr>
          <w:sz w:val="22"/>
          <w:szCs w:val="22"/>
        </w:rPr>
      </w:pPr>
    </w:p>
    <w:p w14:paraId="001E73BE" w14:textId="77777777" w:rsidR="00A01204" w:rsidRPr="0008241C" w:rsidRDefault="00A01204" w:rsidP="00A01204">
      <w:pPr>
        <w:rPr>
          <w:sz w:val="22"/>
          <w:szCs w:val="22"/>
        </w:rPr>
      </w:pPr>
    </w:p>
    <w:p w14:paraId="2B4AF214" w14:textId="77777777" w:rsidR="00A01204" w:rsidRPr="0008241C" w:rsidRDefault="00A01204" w:rsidP="00A01204">
      <w:pPr>
        <w:keepNext/>
        <w:tabs>
          <w:tab w:val="clear" w:pos="1247"/>
          <w:tab w:val="left" w:pos="765"/>
        </w:tabs>
        <w:outlineLvl w:val="2"/>
        <w:rPr>
          <w:b/>
          <w:sz w:val="24"/>
          <w:szCs w:val="24"/>
        </w:rPr>
      </w:pPr>
      <w:bookmarkStart w:id="1600" w:name="_Toc498256262"/>
      <w:bookmarkStart w:id="1601" w:name="_Toc504317343"/>
      <w:bookmarkStart w:id="1602" w:name="_Toc504318036"/>
      <w:bookmarkStart w:id="1603" w:name="_Toc504320464"/>
      <w:bookmarkStart w:id="1604" w:name="_Toc504320687"/>
      <w:bookmarkStart w:id="1605" w:name="_Toc504320911"/>
      <w:bookmarkStart w:id="1606" w:name="_Toc504321382"/>
      <w:bookmarkStart w:id="1607" w:name="_Toc524045982"/>
      <w:r w:rsidRPr="0008241C">
        <w:rPr>
          <w:b/>
          <w:sz w:val="24"/>
          <w:szCs w:val="24"/>
        </w:rPr>
        <w:t xml:space="preserve">5.3.4 </w:t>
      </w:r>
      <w:r w:rsidRPr="0008241C">
        <w:rPr>
          <w:b/>
          <w:sz w:val="24"/>
          <w:szCs w:val="24"/>
        </w:rPr>
        <w:tab/>
        <w:t>Harmonizing global, regional and subregional scenarios</w:t>
      </w:r>
      <w:bookmarkEnd w:id="1600"/>
      <w:bookmarkEnd w:id="1601"/>
      <w:bookmarkEnd w:id="1602"/>
      <w:bookmarkEnd w:id="1603"/>
      <w:bookmarkEnd w:id="1604"/>
      <w:bookmarkEnd w:id="1605"/>
      <w:bookmarkEnd w:id="1606"/>
      <w:bookmarkEnd w:id="1607"/>
      <w:r w:rsidRPr="0008241C">
        <w:rPr>
          <w:b/>
          <w:sz w:val="24"/>
          <w:szCs w:val="24"/>
        </w:rPr>
        <w:t xml:space="preserve"> </w:t>
      </w:r>
    </w:p>
    <w:p w14:paraId="7535A9A1" w14:textId="77777777" w:rsidR="00A01204" w:rsidRPr="0008241C" w:rsidRDefault="00A01204" w:rsidP="00A01204">
      <w:pPr>
        <w:rPr>
          <w:sz w:val="22"/>
          <w:szCs w:val="22"/>
        </w:rPr>
      </w:pPr>
    </w:p>
    <w:p w14:paraId="26B96ED7" w14:textId="0C59D3BE" w:rsidR="00A01204" w:rsidRPr="0008241C" w:rsidRDefault="00A01204" w:rsidP="00A01204">
      <w:pPr>
        <w:rPr>
          <w:sz w:val="22"/>
          <w:szCs w:val="22"/>
        </w:rPr>
      </w:pPr>
      <w:r w:rsidRPr="0008241C">
        <w:rPr>
          <w:sz w:val="22"/>
          <w:szCs w:val="22"/>
        </w:rPr>
        <w:t>The section 5.3.2 synthesized the relevant assumptions and implications for BES in the Asia-Pacific region from the GEO-3/GEO-4 scenarios, Millennium Ecosystem Assessment scenarios, and the target-seeking scenarios developed by the PBL Netherlands. In the following section (section 5.3.3), the contingent of 61 regional/subregional scenario studies illustrated a total 224 plausible alternative futures, depicting multitude of possibilities involving conventional uncertainties (e.g. changes in social and technological systems, trade liberation, regional integration, and globalization). Particularly, the subregional scenarios provided place-specific, competing assumptions on local drivers and their likely implications. As such, within the reviewed regional and subregional studies, we observed four principle means of scenario development, including localization of global scenario narratives. Nearly 35</w:t>
      </w:r>
      <w:r w:rsidR="00C934E9">
        <w:rPr>
          <w:sz w:val="22"/>
          <w:szCs w:val="22"/>
        </w:rPr>
        <w:t xml:space="preserve"> per cent</w:t>
      </w:r>
      <w:r w:rsidRPr="0008241C">
        <w:rPr>
          <w:sz w:val="22"/>
          <w:szCs w:val="22"/>
        </w:rPr>
        <w:t xml:space="preserve"> of the existing studies utilized the assumptions of one or the other global scenario narratives. This includes the IPCC SRES scenarios (e.g. </w:t>
      </w:r>
      <w:r w:rsidRPr="0008241C">
        <w:rPr>
          <w:noProof/>
          <w:sz w:val="22"/>
          <w:szCs w:val="22"/>
        </w:rPr>
        <w:t>Khoi &amp; Suetsugi</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2626667.2013.819433","ISSN":"0262-6667","abstract":"AbstractThe impact of climate and land-use changes on hydrological processes and sediment yield is investigated in the Be River catchment, Vietnam, using the Soil and Water Assessment Tool (SWAT) hydrological model. The sensitivity analysis, model calibration and validation indicated that the SWAT model could reasonably simulate the hydrology and sediment yield in the catchment. From this, the responses of the hydrology and sediment to climate change and land-use changes were considered. The results indicate that deforestation had increased the annual flow (by 1.2%) and sediment load (by 11.3%), and that climate change had also significantly increased the annual streamflow (by 26.3%) and sediment load (by 31.7%). Under the impact of coupled climate and land-use changes, the annual streamflow and sediment load increased by 28.0% and 46.4%, respectively. In general, during the 1978–2000 period, climate change influenced the hydrological processes in the Be River catchment more strongly than the land-use cha...","author":[{"dropping-particle":"","family":"Khoi","given":"Dao Nguyen","non-dropping-particle":"","parse-names":false,"suffix":""},{"dropping-particle":"","family":"Suetsugi","given":"Tadashi","non-dropping-particle":"","parse-names":false,"suffix":""}],"container-title":"Hydrological Sciences Journal","id":"ITEM-1","issue":"5","issued":{"date-parts":[["2014","5","4"]]},"page":"1095-1108","publisher":"Taylor &amp; Francis","title":"Impact of climate and land-use changes on hydrological processes and sediment yield—a case study of the Be River catchment, Vietnam","type":"article-journal","volume":"59"},"label":"section","suppress-author":1,"uris":["http://www.mendeley.com/documents/?uuid=5eb6258f-7652-3222-9d08-5504867972d4"]}],"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w:t>
      </w:r>
      <w:r w:rsidRPr="0008241C">
        <w:rPr>
          <w:noProof/>
          <w:sz w:val="22"/>
          <w:szCs w:val="22"/>
        </w:rPr>
        <w:t xml:space="preserve">Soora </w:t>
      </w:r>
      <w:r w:rsidRPr="0008241C">
        <w:rPr>
          <w:i/>
          <w:noProof/>
          <w:sz w:val="22"/>
          <w:szCs w:val="22"/>
        </w:rPr>
        <w:t>et al</w:t>
      </w:r>
      <w:r w:rsidRPr="0008241C">
        <w:rPr>
          <w:noProof/>
          <w:sz w:val="22"/>
          <w:szCs w:val="22"/>
        </w:rPr>
        <w:t xml:space="preserve">. </w:t>
      </w:r>
      <w:r w:rsidRPr="0008241C">
        <w:rPr>
          <w:sz w:val="22"/>
          <w:szCs w:val="22"/>
        </w:rPr>
        <w:fldChar w:fldCharType="begin" w:fldLock="1"/>
      </w:r>
      <w:r w:rsidRPr="0008241C">
        <w:rPr>
          <w:sz w:val="22"/>
          <w:szCs w:val="22"/>
        </w:rPr>
        <w:instrText>ADDIN CSL_CITATION {"citationItems":[{"id":"ITEM-1","itemData":{"DOI":"10.1007/s10584-013-0698-3","ISBN":"0165-0009","ISSN":"01650009","abstract":"A simulation analysis was carried out using the InfoCrop-rice model to quantify impacts and adaptation gains, as well as to identify vulnerable regions for irrigated and rain fed rice cultivation in future climates in India. Climates in A1b, A2, B1 and B2 emission scenarios as per a global climate model (MIROC3.2.HI) and a regional climate model (PRECIS) were considered for the study. On an aggregated scale, the mean of all emission scenarios indicate that climate change is likely to reduce irrigated rice yields by similar to 4 % in 2020 (2010-2039), similar to 7 % in 2050 (2040-2069), and by similar to 10 % in 2080 (2070-2099) climate scenarios. On the other hand, rainfed rice yields in India are likely to be reduced by similar to 6 % in the 2020 scenario, but in the 2050 and 2080 scenarios they are projected to decrease only marginally (&lt; 2.5 %). However, spatial variations exist for the magnitude of the impact, with some regions likely to be affected more than others. Adaptation strategies comprising agronomical management can offset negative impacts in the near future-particularly in rainfed conditions-but in the longer run, developing suitable varieties coupled with improved and efficient crop husbandry will become essential. For irrigated rice crop, genotypic and agronomic improvements will become crucial; while for rainfed conditions, improved management and additional fertilizers will be needed. Basically climate change is likely to exhibit three types of impacts on rice crop: i) regions that are adversely affected by climate change can gain in net productivity with adaptation; ii) regions that are adversely affected will still remain vulnerable despite adaptation gains; and iii) rainfed regions (with currently low rainfall) that are likely to gain due to increase in rainfall can further benefit by adaptation. Regions falling in the vulnerable category even after suggested adaptation to climate change will require more intensive, specific and innovative adaptation options. The present analysis indicates the possibility of substantial improvement in yields with efficient utilization of inputs and adoption of improved varieties.","author":[{"dropping-particle":"","family":"Soora","given":"Naresh Kumar","non-dropping-particle":"","parse-names":false,"suffix":""},{"dropping-particle":"","family":"Aggarwal","given":"P. K.","non-dropping-particle":"","parse-names":false,"suffix":""},{"dropping-particle":"","family":"Saxena","given":"Rani","non-dropping-particle":"","parse-names":false,"suffix":""},{"dropping-particle":"","family":"Rani","given":"Swaroopa","non-dropping-particle":"","parse-names":false,"suffix":""},{"dropping-particle":"","family":"Jain","given":"Surabhi","non-dropping-particle":"","parse-names":false,"suffix":""},{"dropping-particle":"","family":"Chauhan","given":"Nitin","non-dropping-particle":"","parse-names":false,"suffix":""}],"container-title":"Climatic Change","id":"ITEM-1","issue":"3-4","issued":{"date-parts":[["2013"]]},"note":"NULL","page":"683-699","title":"An assessment of regional vulnerability of rice to climate change in India","type":"article-journal","volume":"118"},"label":"section","suppress-author":1,"uris":["http://www.mendeley.com/documents/?uuid=0b88dbf9-47d6-4109-864b-0ea8a4b0579a"]}],"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w:t>
      </w:r>
      <w:r w:rsidRPr="0008241C">
        <w:rPr>
          <w:noProof/>
          <w:sz w:val="22"/>
          <w:szCs w:val="22"/>
        </w:rPr>
        <w:t xml:space="preserve">Ty </w:t>
      </w:r>
      <w:r w:rsidRPr="0008241C">
        <w:rPr>
          <w:i/>
          <w:noProof/>
          <w:sz w:val="22"/>
          <w:szCs w:val="22"/>
        </w:rPr>
        <w:t>et al</w:t>
      </w:r>
      <w:r w:rsidRPr="0008241C">
        <w:rPr>
          <w:noProof/>
          <w:sz w:val="22"/>
          <w:szCs w:val="22"/>
        </w:rPr>
        <w:t xml:space="preserve">. </w:t>
      </w:r>
      <w:r w:rsidRPr="0008241C">
        <w:rPr>
          <w:sz w:val="22"/>
          <w:szCs w:val="22"/>
        </w:rPr>
        <w:fldChar w:fldCharType="begin" w:fldLock="1"/>
      </w:r>
      <w:r w:rsidRPr="0008241C">
        <w:rPr>
          <w:sz w:val="22"/>
          <w:szCs w:val="22"/>
        </w:rPr>
        <w:instrText>ADDIN CSL_CITATION {"citationItems":[{"id":"ITEM-1","itemData":{"DOI":"10.1007/s11269-011-9964-1","ISBN":"0920-4741","ISSN":"09204741","PMID":"25246403","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author":[{"dropping-particle":"Van","family":"Ty","given":"Tran","non-dropping-particle":"","parse-names":false,"suffix":""},{"dropping-particle":"","family":"Sunada","given":"Kengo","non-dropping-particle":"","parse-names":false,"suffix":""},{"dropping-particle":"","family":"Ichikawa","given":"Yutaka","non-dropping-particle":"","parse-names":false,"suffix":""},{"dropping-particle":"","family":"Oishi","given":"Satoru","non-dropping-particle":"","parse-names":false,"suffix":""}],"container-title":"Water Resources Management","id":"ITEM-1","issue":"5","issued":{"date-parts":[["2012"]]},"note":"NULL","page":"1387-1407","title":"Scenario-based Impact Assessment of Land Use/Cover and Climate Changes on Water Resources and Demand: A Case Study in the Srepok River Basin, Vietnam-Cambodia","type":"article-journal","volume":"26"},"label":"section","suppress-author":1,"uris":["http://www.mendeley.com/documents/?uuid=25f9585f-e674-4f48-a09b-6eecd17ea49d"]}],"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w:t>
      </w:r>
      <w:r w:rsidRPr="0008241C">
        <w:rPr>
          <w:noProof/>
          <w:sz w:val="22"/>
          <w:szCs w:val="22"/>
        </w:rPr>
        <w:t>Zhao &amp; Wu</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11442-014-1085-3","ISSN":"1009-637X","author":[{"dropping-particle":"","family":"Zhao","given":"Dongsheng","non-dropping-particle":"","parse-names":false,"suffix":""},{"dropping-particle":"","family":"Wu","given":"Shaohong","non-dropping-particle":"","parse-names":false,"suffix":""}],"container-title":"Journal of Geographical Sciences","id":"ITEM-1","issue":"2","issued":{"date-parts":[["2014","4","8"]]},"page":"237-248","publisher":"Springer Berlin Heidelberg","title":"Vulnerability of natural ecosystem in China under regional climate scenarios: An analysis based on eco-geographical regions","type":"article-journal","volume":"24"},"label":"section","suppress-author":1,"uris":["http://www.mendeley.com/documents/?uuid=38054d6e-59b7-33ed-a5f5-899af87f91b9"]}],"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RCP (e.g. Da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11/gcb.13307","ISSN":"13652486","PMID":"27029713","abstract":"In the past three decades, our global climate has been experiencing unprecedented warming. This warming has and will continue to significantly influence the structure and function of forest ecosystems. While studies have been conducted to explore the possible responses of forest landscapes to future climate change, the Representative Concentration Pathways (RCPs) scenarios under the framework of the Coupled Model Intercomparison Project Phase 5 (CMIP5) have not been widely used in quantitative modeling research of forest landscapes. We used LANDIS-II, a forest dynamic landscape model, coupled with a forest ecosystem progress model (PnET-II), to simulate spatial interactions and ecological succession processes under RCPs scenarios, RCP2.6, RCP4.5, and RCP8.5 respectively. We also modelled a control scenario of extrapolating current climate conditions to examine changes in distribution and aboveground biomass (AGB) among five different forest types for the period of 2010-2100 in Taihe County in southern China, where subtropical coniferous plantations dominate. The results of the simulation show that climate change will significantly influence forest distribution and AGB. (i) Evergreen broad-leaved forests will expand into Chinese fir and Chinese weeping cypress forests. The area percentages of evergreen broad-leaved forests under RCP2.6, RCP4.5, RCP8.5 and the control scenarios account for 18.25%, 18.71%, 18.85% and 17.46% of total forest area, respectively. (ii) The total AGB under RCP4.5 will reach its highest level by the year 2100. Compared with the control scenarios, the total AGB under RCP2.6, RCP4.5, RCP8.5 increase by 24.1%, 64.2% and 29.8%, respectively. (iii) The forest total AGB increases rapidly at first and then decreases slowly on the temporal dimension. (iv) Even though the fluctuation patterns of total AGB will remain consistent under various future climatic scenarios, there will be certain responsive differences among various forest types. This article is protected by copyright. All rights reserved.","author":[{"dropping-particle":"","family":"Dai","given":"Erfu","non-dropping-particle":"","parse-names":false,"suffix":""},{"dropping-particle":"","family":"Wu","given":"Zhuo","non-dropping-particle":"","parse-names":false,"suffix":""},{"dropping-particle":"","family":"Ge","given":"Quansheng","non-dropping-particle":"","parse-names":false,"suffix":""},{"dropping-particle":"","family":"Xi","given":"Weimin","non-dropping-particle":"","parse-names":false,"suffix":""},{"dropping-particle":"","family":"Wang","given":"Xiaofan","non-dropping-particle":"","parse-names":false,"suffix":""}],"container-title":"Global Change Biology","id":"ITEM-1","issue":"11","issued":{"date-parts":[["2016"]]},"page":"3642-3661","title":"Predicting the responses of forest distribution and aboveground biomass to climate change under RCP scenarios in southern China","type":"article-journal","volume":"22"},"label":"section","suppress-author":1,"uris":["http://www.mendeley.com/documents/?uuid=44588ba3-517d-45fe-8d9b-d8fd003ed790"]}],"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lang w:val="de-DE"/>
        </w:rPr>
        <w:t>(2016)</w:t>
      </w:r>
      <w:r w:rsidRPr="0008241C">
        <w:rPr>
          <w:sz w:val="22"/>
          <w:szCs w:val="22"/>
        </w:rPr>
        <w:fldChar w:fldCharType="end"/>
      </w:r>
      <w:r w:rsidRPr="0008241C">
        <w:rPr>
          <w:sz w:val="22"/>
          <w:szCs w:val="22"/>
          <w:lang w:val="de-DE"/>
        </w:rPr>
        <w:t xml:space="preserve">; Wang </w:t>
      </w:r>
      <w:r w:rsidRPr="0008241C">
        <w:rPr>
          <w:i/>
          <w:sz w:val="22"/>
          <w:szCs w:val="22"/>
          <w:lang w:val="de-DE"/>
        </w:rPr>
        <w:t>et al</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07/s00477-016-1286-7","ISSN":"1436-3240","author":[{"dropping-particle":"","family":"Wang","given":"Xiaoyan","non-dropping-particle":"","parse-names":false,"suffix":""},{"dropping-particle":"","family":"Yang","given":"Tao","non-dropping-particle":"","parse-names":false,"suffix":""},{"dropping-particle":"","family":"Li","given":"Xiaoli","non-dropping-particle":"","parse-names":false,"suffix":""},{"dropping-particle":"","family":"Shi","given":"Pengfei","non-dropping-particle":"","parse-names":false,"suffix":""},{"dropping-particle":"","family":"Zhou","given":"Xudong","non-dropping-particle":"","parse-names":false,"suffix":""}],"container-title":"Stochastic Environmental Research and Risk Assessment","id":"ITEM-1","issue":"5","issued":{"date-parts":[["2017","7","15"]]},"page":"1077-1089","publisher":"Springer Berlin Heidelberg","title":"Spatio-temporal changes of precipitation and temperature over the Pearl River basin based on CMIP5 multi-model ensemble","type":"article-journal","volume":"31"},"label":"section","suppress-author":1,"uris":["http://www.mendeley.com/documents/?uuid=b0e70e34-d0c8-3d21-b03a-fcfec1058ead"]}],"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noProof/>
          <w:sz w:val="22"/>
          <w:szCs w:val="22"/>
          <w:lang w:val="de-DE"/>
        </w:rPr>
        <w:t>(2017)</w:t>
      </w:r>
      <w:r w:rsidRPr="0008241C">
        <w:rPr>
          <w:sz w:val="22"/>
          <w:szCs w:val="22"/>
        </w:rPr>
        <w:fldChar w:fldCharType="end"/>
      </w:r>
      <w:r w:rsidRPr="0008241C">
        <w:rPr>
          <w:sz w:val="22"/>
          <w:szCs w:val="22"/>
          <w:lang w:val="de-DE"/>
        </w:rPr>
        <w:t xml:space="preserve">), the GEO scenarios (e.g. Connor </w:t>
      </w:r>
      <w:r w:rsidRPr="0008241C">
        <w:rPr>
          <w:i/>
          <w:sz w:val="22"/>
          <w:szCs w:val="22"/>
          <w:lang w:val="de-DE"/>
        </w:rPr>
        <w:t>et al</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16/j.envsoft.2015.03.015","ISBN":"13648152 (ISSN)","ISSN":"13648152","abstract":"In a globalised world, land use change outlooks are influenced by both locally heterogeneous land attributes and world markets. We demonstrate the importance of high resolution land heterogeneity representation in understanding local impacts of future global scenarios with carbon markets and land competition influencing food prices. A methodologically unique Australian continental model is presented with bottom-up parcel scale granularity in land use change, food, carbon, water, and biodiversity ecosystem service supply determination, and partial equilibrium food price impacts of land competition. We show that food price feedbacks produce modest aggregate national land use and ecosystem service supply changes. However, high resolution results show amplified land use change and ecosystem service impact in some places and muted impacts in other areas relative to national averages. We conclude that fine granularity modelling of geographic diversity produces local land use change and ecosystem service impact insights not discernible with other approaches.","author":[{"dropping-particle":"","family":"Connor","given":"Jeffery D.","non-dropping-particle":"","parse-names":false,"suffix":""},{"dropping-particle":"","family":"Bryan","given":"Brett A.","non-dropping-particle":"","parse-names":false,"suffix":""},{"dropping-particle":"","family":"Nolan","given":"Martin","non-dropping-particle":"","parse-names":false,"suffix":""},{"dropping-particle":"","family":"Stock","given":"Florian","non-dropping-particle":"","parse-names":false,"suffix":""},{"dropping-particle":"","family":"Gao","given":"Lei","non-dropping-particle":"","parse-names":false,"suffix":""},{"dropping-particle":"","family":"Dunstall","given":"Simon","non-dropping-particle":"","parse-names":false,"suffix":""},{"dropping-particle":"","family":"Graham","given":"Paul","non-dropping-particle":"","parse-names":false,"suffix":""},{"dropping-particle":"","family":"Ernst","given":"Andreas","non-dropping-particle":"","parse-names":false,"suffix":""},{"dropping-particle":"","family":"Newth","given":"David","non-dropping-particle":"","parse-names":false,"suffix":""},{"dropping-particle":"","family":"Grundy","given":"Mike","non-dropping-particle":"","parse-names":false,"suffix":""},{"dropping-particle":"","family":"Hatfield-Dodds","given":"Steve","non-dropping-particle":"","parse-names":false,"suffix":""}],"container-title":"Environmental Modelling and Software","id":"ITEM-1","issued":{"date-parts":[["2015"]]},"page":"141-154","title":"Modelling Australian land use competition and ecosystem services with food price feedbacks at high spatial resolution","type":"article-journal","volume":"69"},"suppress-author":1,"uris":["http://www.mendeley.com/documents/?uuid=a3ae9d3c-03e1-4700-94fc-7f8e0341b31b"]}],"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and the Millennium Ecosystem Assessment </w:t>
      </w:r>
      <w:r w:rsidRPr="0008241C">
        <w:rPr>
          <w:sz w:val="22"/>
          <w:szCs w:val="22"/>
        </w:rPr>
        <w:lastRenderedPageBreak/>
        <w:t xml:space="preserve">scenarios (e.g. Schaldach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biombioe.2010.08.048","ISBN":"0961-9534","ISSN":"09619534","abstract":"India's growing population and economy generate an increasing demand for energy. Facing the decline of global fossil fuel resources, the Indian government and energy industry are considering the long-term expansion of biofuel production in order to increase energy security. This development leads to a strong competition of energy crops versus food crops for land and may result in an increasing pressure on natural resources. In a pilot scenario study, the LandSHIFT model is applied to assess the impact of biofuel production on land-use change in India up to the year 2030. The model aims at the spatially explicit simulation of land-use change and its relation to other global change processes on the national up to the global scale. It explicitly addresses competition between land-use activities such as human settlement, biofuel production and food production as well as the resulting effects on the spatial extent of natural land. Baseline of the study is a simulation with drivers from the \" Order from Strength\" scenario of the Millennium Ecosystem Assessment. To illustrate the consequences of expanded biofuel production for the extent of natural land, we calculate three scenarios of bioethanol production to substitute 5%, 10% and 20% of the expected petrol demand in 2030. In the simulations shown, a comprehensive linkage is made between driving forces (such as population change) and policies (such as biofuel usage) that will affect land-use change over the coming decades. © 2010 Elsevier Ltd.","author":[{"dropping-particle":"","family":"Schaldach","given":"Rüdiger","non-dropping-particle":"","parse-names":false,"suffix":""},{"dropping-particle":"","family":"Priess","given":"Jörg A.","non-dropping-particle":"","parse-names":false,"suffix":""},{"dropping-particle":"","family":"Alcamo","given":"Joseph","non-dropping-particle":"","parse-names":false,"suffix":""}],"container-title":"Biomass and Bioenergy","id":"ITEM-1","issue":"6","issued":{"date-parts":[["2011"]]},"page":"2401-2410","title":"Simulating the impact of biofuel development on country-wide land-use change in India","type":"article-journal","volume":"35"},"suppress-author":1,"uris":["http://www.mendeley.com/documents/?uuid=3d4cd540-e282-4fef-9a43-43a39b95be39"]}],"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Some studies further applied cross-selection of narratives, by integrating global scenarios with domestic policy provisions (e.g. Brya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6.03.002","ISSN":"09593780","abstract":"Understanding potential future influence of environmental, economic, and social drivers on land-use and sustainability is critical for guiding strategic decisions that can help nations adapt to change, anticipate opportunities, and cope with surprises. Using the Land-Use Trade-Offs (LUTO) model, we undertook a comprehensive, detailed, integrated, and quantitative scenario analysis of land-use and sustainability for Australia’s agricultural land from 2013–2050, under interacting global change and domestic policies, and considering key uncertainties. We assessed land use competition between multiple land-uses and assessed the sustainability of economic returns and ecosystem services at high spatial (1.1km grid cells) and temporal (annual) resolution. We found substantial potential for land-use transition from agriculture to carbon plantings, environmental plantings, and biofuels cropping under certain scenarios, with impacts on the sustainability of economic returns and ecosystem services including food/fibre production, emissions abatement, water resource use, biodiversity services, and energy production. However, the type, magnitude, timing, and location of land-use responses and their impacts were highly dependent on scenario parameter assumptions including global outlook and emissions abatement effort, domestic land-use policy settings, land-use change adoption behaviour, productivity growth, and capacity constraints. With strong global abatement incentives complemented by biodiversity-focussed domestic land-use policy, land-use responses can substantially increase and diversify economic returns to land and produce a much wider range of ecosystem services such as emissions abatement, biodiversity, and energy, without major impacts on agricultural production. However, better governance is needed for managing potentially significant water resource impacts. The results have wide-ranging implications for land-use and sustainability policy and governance at global and domestic scales and can inform strategic thinking and decision-making about land-use and sustainability in Australia. A comprehensive and freely available 26 GB data pack (http://doi.org/10.4225/08/5604A2E8A00CC) provides a unique resource for further research. As similarly nuanced transformational change is also possible elsewhere, our template for comprehensive, integrated, quantitative, and high resolution scenario analysis can support other nations in strategic thinking and decision-makin…","author":[{"dropping-particle":"","family":"Bryan","given":"Brett A.","non-dropping-particle":"","parse-names":false,"suffix":""},{"dropping-particle":"","family":"Nolan","given":"Martin","non-dropping-particle":"","parse-names":false,"suffix":""},{"dropping-particle":"","family":"McKellar","given":"Lisa","non-dropping-particle":"","parse-names":false,"suffix":""},{"dropping-particle":"","family":"Connor","given":"Jeffery D.","non-dropping-particle":"","parse-names":false,"suffix":""},{"dropping-particle":"","family":"Newth","given":"David","non-dropping-particle":"","parse-names":false,"suffix":""},{"dropping-particle":"","family":"Harwood","given":"Tom","non-dropping-particle":"","parse-names":false,"suffix":""},{"dropping-particle":"","family":"King","given":"Darran","non-dropping-particle":"","parse-names":false,"suffix":""},{"dropping-particle":"","family":"Navarro","given":"Javier","non-dropping-particle":"","parse-names":false,"suffix":""},{"dropping-particle":"","family":"Cai","given":"Yiyong","non-dropping-particle":"","parse-names":false,"suffix":""},{"dropping-particle":"","family":"Gao","given":"Lei","non-dropping-particle":"","parse-names":false,"suffix":""},{"dropping-particle":"","family":"Grundy","given":"Mike","non-dropping-particle":"","parse-names":false,"suffix":""},{"dropping-particle":"","family":"Graham","given":"Paul","non-dropping-particle":"","parse-names":false,"suffix":""},{"dropping-particle":"","family":"Ernst","given":"Andreas","non-dropping-particle":"","parse-names":false,"suffix":""},{"dropping-particle":"","family":"Dunstall","given":"Simon","non-dropping-particle":"","parse-names":false,"suffix":""},{"dropping-particle":"","family":"Stock","given":"Florian","non-dropping-particle":"","parse-names":false,"suffix":""},{"dropping-particle":"","family":"Brinsmead","given":"Thomas","non-dropping-particle":"","parse-names":false,"suffix":""},{"dropping-particle":"","family":"Harman","given":"Ian","non-dropping-particle":"","parse-names":false,"suffix":""},{"dropping-particle":"","family":"Grigg","given":"Nicola J.","non-dropping-particle":"","parse-names":false,"suffix":""},{"dropping-particle":"","family":"Battaglia","given":"Michael","non-dropping-particle":"","parse-names":false,"suffix":""},{"dropping-particle":"","family":"Keating","given":"Brian","non-dropping-particle":"","parse-names":false,"suffix":""},{"dropping-particle":"","family":"Wonhas","given":"Alex","non-dropping-particle":"","parse-names":false,"suffix":""},{"dropping-particle":"","family":"Hatfield-Dodds","given":"Steve","non-dropping-particle":"","parse-names":false,"suffix":""}],"container-title":"Global Environmental Change","id":"ITEM-1","issued":{"date-parts":[["2016"]]},"page":"130-152","title":"Land-use and sustainability under intersecting global change and domestic policy scenarios: Trajectories for Australia to 2050","type":"article-journal","volume":"38"},"label":"section","suppress-author":1,"uris":["http://www.mendeley.com/documents/?uuid=f47d1399-9408-3cfd-90fa-e19811473dc1"]}],"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However, the other three modes of scenario development, i.e</w:t>
      </w:r>
      <w:r w:rsidRPr="0008241C">
        <w:rPr>
          <w:noProof/>
          <w:sz w:val="22"/>
          <w:szCs w:val="22"/>
        </w:rPr>
        <w:t>.</w:t>
      </w:r>
      <w:r w:rsidRPr="0008241C">
        <w:rPr>
          <w:sz w:val="22"/>
          <w:szCs w:val="22"/>
        </w:rPr>
        <w:t xml:space="preserve"> ‘participatory scenario’ approach (e.g</w:t>
      </w:r>
      <w:r w:rsidRPr="0008241C">
        <w:rPr>
          <w:noProof/>
          <w:sz w:val="22"/>
          <w:szCs w:val="22"/>
        </w:rPr>
        <w:t>.</w:t>
      </w:r>
      <w:r w:rsidRPr="0008241C">
        <w:rPr>
          <w:sz w:val="22"/>
          <w:szCs w:val="22"/>
        </w:rPr>
        <w:t xml:space="preserve"> Mitchel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Mitchell","given":"M.","non-dropping-particle":"","parse-names":false,"suffix":""},{"dropping-particle":"","family":"Lockwood","given":"M.","non-dropping-particle":"","parse-names":false,"suffix":""},{"dropping-particle":"","family":"Moore","given":"S. A.","non-dropping-particle":"","parse-names":false,"suffix":""},{"dropping-particle":"","family":"Clement","given":"S","non-dropping-particle":"","parse-names":false,"suffix":""}],"container-title":"Journal of environmental management","id":"ITEM-1","issued":{"date-parts":[["2015"]]},"page":"69-80","title":"Scenario analysis for biodiversity conservation: A social–ecological system approach in the Australian Alps","type":"article-journal","volume":"150"},"label":"section","suppress-author":1,"uris":["http://www.mendeley.com/documents/?uuid=966782a0-b5be-4546-b836-4bf837c57974"]},{"id":"ITEM-2","itemData":{"DOI":"10.1016/J.LANDUSEPOL.2015.10.020","ISSN":"0264-8377","abstract":"Governance arrangements frame and direct how land managers respond to the multiple demands and challenges of conserving biodiversity. Biodiversity conservation requires attention to how social-ecological systems (SES) change and can be influenced over time. It is important that governance settings within these systems can support achievement of biodiversity outcomes. Two questions then arise. Will current arrangements lead to desirable biodiversity outcomes, and if not, are there other arrangements that plausibly might do better? However, methods for answering these questions in collaboration with critical stakeholders such as policy makers and land managers are not evident in the literature. The aim of this paper is to explore the use of a participatory scenario planning process to test the efficacy of proposed governance reforms for enhancing biodiversity outcomes in two contrasting landscapes in Australia. A workshop process was used to consider the effect of the reform options on key drivers of change, and thus how these affected drivers would in turn modify future scenarios, and the biodiversity outcomes of these scenarios. In both landscapes, there was a preference for reforms that retained governmental influence or control, in contrast to academic calls for adaptive governance that emphasises the importance of self-organisation and devolution of authority. The workshop process, although complex and cognitively challenging, was regarded by participants as suitable for testing the utility of alternative governance options for biodiversity conservation. Challenges for the future include designing and considering reforms based on what is possible rather than probable or preferable, and engaging participants over time to build knowledge, engagement and trust. The paper concludes with suggestions for addressing these challenges.","author":[{"dropping-particle":"","family":"Mitchell","given":"Michael","non-dropping-particle":"","parse-names":false,"suffix":""},{"dropping-particle":"","family":"Lockwood","given":"Michael","non-dropping-particle":"","parse-names":false,"suffix":""},{"dropping-particle":"","family":"Moore","given":"Susan A.","non-dropping-particle":"","parse-names":false,"suffix":""},{"dropping-particle":"","family":"Clement","given":"Sarah","non-dropping-particle":"","parse-names":false,"suffix":""},{"dropping-particle":"","family":"Gilfedder","given":"Louise","non-dropping-particle":"","parse-names":false,"suffix":""},{"dropping-particle":"","family":"Anderson","given":"Gill","non-dropping-particle":"","parse-names":false,"suffix":""}],"container-title":"Land Use Policy","id":"ITEM-2","issued":{"date-parts":[["2016","1","1"]]},"page":"559-572","publisher":"Pergamon","title":"Using scenario planning to assess governance reforms for enhancing biodiversity outcomes","type":"article-journal","volume":"50"},"label":"section","suppress-author":1,"uris":["http://www.mendeley.com/documents/?uuid=93c92126-dc8a-3561-a0b8-ac11b01b2338"]}],"mendeley":{"formattedCitation":"(2015; 2016)","plainTextFormattedCitation":"(2015; 2016)","previouslyFormattedCitation":"(2015; 2016)"},"properties":{"noteIndex":0},"schema":"https://github.com/citation-style-language/schema/raw/master/csl-citation.json"}</w:instrText>
      </w:r>
      <w:r w:rsidRPr="0008241C">
        <w:rPr>
          <w:sz w:val="22"/>
          <w:szCs w:val="22"/>
        </w:rPr>
        <w:fldChar w:fldCharType="separate"/>
      </w:r>
      <w:r w:rsidRPr="0008241C">
        <w:rPr>
          <w:noProof/>
          <w:sz w:val="22"/>
          <w:szCs w:val="22"/>
        </w:rPr>
        <w:t>(2015; 2016)</w:t>
      </w:r>
      <w:r w:rsidRPr="0008241C">
        <w:rPr>
          <w:sz w:val="22"/>
          <w:szCs w:val="22"/>
        </w:rPr>
        <w:fldChar w:fldCharType="end"/>
      </w:r>
      <w:r w:rsidRPr="0008241C">
        <w:rPr>
          <w:sz w:val="22"/>
          <w:szCs w:val="22"/>
        </w:rPr>
        <w:t>), ‘policy review’ approach (e.g</w:t>
      </w:r>
      <w:r w:rsidRPr="0008241C">
        <w:rPr>
          <w:noProof/>
          <w:sz w:val="22"/>
          <w:szCs w:val="22"/>
        </w:rPr>
        <w:t>.</w:t>
      </w:r>
      <w:r w:rsidRPr="0008241C">
        <w:rPr>
          <w:sz w:val="22"/>
          <w:szCs w:val="22"/>
        </w:rPr>
        <w:t xml:space="preserve"> Cotter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colind.2013.01.017","ISSN":"1470160X","abstract":"Land use change and the corresponding effects on ecosystems and their services has gained much interest in the recent past, particularly in areas with a significant reservoir of biodiversity, the so-called biodiversity hot spots. In order to assess the impact of possible future land use decisions in a watershed in Yunnan, Southwest China, we applied a method of combining ecological and socio-economic indicators to highlight key aspects concerning the current status of our research area. Data on species diversity, landscape matrix and erosion risk as well as agricultural and socio-economic activities were gathered and analyzed. We were able to locate the areas were conservation measures, erosion control and improved agricultural practices would have the strongest impacts. This information was used to develop a storyline for a “Go Green” scenario. Expert groups and interdisciplinary panels were used to critically review, enhance and expand this storyline in the area of conflict between nature conservation, rural livelihood and economic development. Based on the set of planning prerequisites, a village-household linear programming model was developed and solved with the General Algebraic Modelling System (GAMS) to identify factors driving landscape and land use changes for three different farming systems in the Naban River Watershed National Nature Reserve, mainly to contribute to the CLUE_Naban model by providing representative farm types and to analyze the decision making of land use (until 2025). In addition, this model is designed to provide policy makers with potential strategic intervention options for land use planning through the utilization of shadow prices. This process enabled us to reconcile the demands for nature conservation and economic wellbeing on a basis of an iterative and participatory working process that incorporates ecological and economic datasets, but also takes the sustainability of rural livelihood into account.","author":[{"dropping-particle":"","family":"Cotter","given":"Marc","non-dropping-particle":"","parse-names":false,"suffix":""},{"dropping-particle":"","family":"Berkhoff","given":"Karin","non-dropping-particle":"","parse-names":false,"suffix":""},{"dropping-particle":"","family":"Gibreel","given":"Tarig","non-dropping-particle":"","parse-names":false,"suffix":""},{"dropping-particle":"","family":"Ghorbani","given":"Abdolbaset","non-dropping-particle":"","parse-names":false,"suffix":""},{"dropping-particle":"","family":"Golbon","given":"Reza","non-dropping-particle":"","parse-names":false,"suffix":""},{"dropping-particle":"","family":"Nuppenau","given":"Ernst-August","non-dropping-particle":"","parse-names":false,"suffix":""},{"dropping-particle":"","family":"Sauerborn","given":"Joachim","non-dropping-particle":"","parse-names":false,"suffix":""}],"container-title":"Ecological Indicators","id":"ITEM-1","issued":{"date-parts":[["2014"]]},"page":"779-787","title":"Designing a sustainable land use scenario based on a combination of ecological assessments and economic optimization","type":"article-journal","volume":"36"},"label":"section","suppress-author":1,"uris":["http://www.mendeley.com/documents/?uuid=475fbd95-f9ab-30ce-a4d7-4a4b460c35c2"]}],"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lang w:val="de-DE"/>
        </w:rPr>
        <w:t>(2014)</w:t>
      </w:r>
      <w:r w:rsidRPr="0008241C">
        <w:rPr>
          <w:sz w:val="22"/>
          <w:szCs w:val="22"/>
        </w:rPr>
        <w:fldChar w:fldCharType="end"/>
      </w:r>
      <w:r w:rsidRPr="0008241C">
        <w:rPr>
          <w:sz w:val="22"/>
          <w:szCs w:val="22"/>
          <w:lang w:val="de-DE"/>
        </w:rPr>
        <w:t xml:space="preserve">; Suwarno </w:t>
      </w:r>
      <w:r w:rsidRPr="0008241C">
        <w:rPr>
          <w:i/>
          <w:sz w:val="22"/>
          <w:szCs w:val="22"/>
          <w:lang w:val="de-DE"/>
        </w:rPr>
        <w:t>et al</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07/s11027-016-9721-0","ISSN":"15731596","author":[{"dropping-particle":"","family":"Suwarno","given":"Aritta","non-dropping-particle":"","parse-names":false,"suffix":""},{"dropping-particle":"","family":"Noordwijk","given":"Meine","non-dropping-particle":"van","parse-names":false,"suffix":""},{"dropping-particle":"","family":"Weikard","given":"Hans Peter","non-dropping-particle":"","parse-names":false,"suffix":""},{"dropping-particle":"","family":"Suyamto","given":"Desi","non-dropping-particle":"","parse-names":false,"suffix":""}],"container-title":"Mitigation and Adaptation Strategies for Global Change","id":"ITEM-1","issued":{"date-parts":[["2016"]]},"note":"NULL","page":"1-19","publisher":"Mitigation and Adaptation Strategies for Global Change","title":"Indonesia's forest conversion moratorium assessed with an agent-based model of Land-Use Change and Ecosystem Services (LUCES)","type":"article-journal"},"label":"section","suppress-author":1,"uris":["http://www.mendeley.com/documents/?uuid=13ba38d9-08bc-458f-86e8-d9ac6aeddbe5"]}],"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lang w:val="de-DE"/>
        </w:rPr>
        <w:t>(2016)</w:t>
      </w:r>
      <w:r w:rsidRPr="0008241C">
        <w:rPr>
          <w:sz w:val="22"/>
          <w:szCs w:val="22"/>
        </w:rPr>
        <w:fldChar w:fldCharType="end"/>
      </w:r>
      <w:r w:rsidRPr="0008241C">
        <w:rPr>
          <w:sz w:val="22"/>
          <w:szCs w:val="22"/>
          <w:lang w:val="de-DE"/>
        </w:rPr>
        <w:t>) and ‘trend manipulation’ approach (e.g</w:t>
      </w:r>
      <w:r w:rsidRPr="0008241C">
        <w:rPr>
          <w:noProof/>
          <w:sz w:val="22"/>
          <w:szCs w:val="22"/>
          <w:lang w:val="de-DE"/>
        </w:rPr>
        <w:t>.</w:t>
      </w:r>
      <w:r w:rsidRPr="0008241C">
        <w:rPr>
          <w:sz w:val="22"/>
          <w:szCs w:val="22"/>
          <w:lang w:val="de-DE"/>
        </w:rPr>
        <w:t xml:space="preserve"> Thapa </w:t>
      </w:r>
      <w:r w:rsidRPr="0008241C">
        <w:rPr>
          <w:i/>
          <w:sz w:val="22"/>
          <w:szCs w:val="22"/>
          <w:lang w:val="de-DE"/>
        </w:rPr>
        <w:t>et al</w:t>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16/j.apgeog.2013.04.009","ISBN":"0143-6228","ISSN":"01436228","abstract":"Tropical forests play a major role in storing large carbon stocks and regulating energy, and water fluxes, but such forest cover is decreasing rapidly in spite of the policy attention on reducing deforestation. High-resolution spatiotemporal maps are unavailable for the forests in majority of the tropical regions in Asia because of the persistent cloud cover and haze cover. Recent advances in radar remote sensing have provided weather-independent data of earth surface, thus offering an opportunity to monitor tropical forest change processes with relatively high spatiotemporal resolutions. In this research, we aim to examine the tropical deforestation process and develop a spatial model to simulate future forest patterns under various scenarios. Riau Province from central Sumatra of Indonesia is selected as the study area; this province has received much attention worldwide because the highest CO2 emission resulting from tropical deforestation has been recorded. Annual time series PALSAR data from 2007 to 2010 were analyzed for forest mapping and detecting land cover changes. A spatial model was calibrated using the Bayesian method. Modeling parameters were customized for the local subregions that allocate deforestation on the basis of their empirical relationships to physical and socioeconomic drivers. The model generated landscape spatial patterns mirrored the possible locations and extent of deforested areas by 2030 and provided time-series crucial information on forest landscape under various scenarios for future landscape management projects. The results suggested that the current deforestation process is in a critical stage where some subregions may face unprecedented stress on primary forest costing rivers and forest ecosystems by the end of 2020. The perspective views of Riau Province generated by the model highlighted the need for forest/environmental planning controls for the conservation of environmentally sensitive areas. ?? 2013 Elsevier Ltd.","author":[{"dropping-particle":"","family":"Thapa","given":"Rajesh Bahadur","non-dropping-particle":"","parse-names":false,"suffix":""},{"dropping-particle":"","family":"Shimada","given":"Masanobu","non-dropping-particle":"","parse-names":false,"suffix":""},{"dropping-particle":"","family":"Watanabe","given":"Manabu","non-dropping-particle":"","parse-names":false,"suffix":""},{"dropping-particle":"","family":"Motohka","given":"Takeshi","non-dropping-particle":"","parse-names":false,"suffix":""},{"dropping-particle":"","family":"Shiraishi","given":"Tomohiro","non-dropping-particle":"","parse-names":false,"suffix":""}],"container-title":"Applied Geography","id":"ITEM-1","issued":{"date-parts":[["2013"]]},"note":"NULL","page":"168-178","publisher":"Elsevier Ltd","title":"The tropical forest in south east Asia: Monitoring and scenario modeling using synthetic aperture radar data","type":"article-journal","volume":"41"},"label":"section","suppress-author":1,"uris":["http://www.mendeley.com/documents/?uuid=926b7dcb-6cbb-4473-82b6-8863d01d13e0"]}],"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Mozumder &amp; Tripathi </w:t>
      </w:r>
      <w:r w:rsidRPr="0008241C">
        <w:rPr>
          <w:sz w:val="22"/>
          <w:szCs w:val="22"/>
        </w:rPr>
        <w:fldChar w:fldCharType="begin" w:fldLock="1"/>
      </w:r>
      <w:r w:rsidRPr="0008241C">
        <w:rPr>
          <w:sz w:val="22"/>
          <w:szCs w:val="22"/>
        </w:rPr>
        <w:instrText>ADDIN CSL_CITATION {"citationItems":[{"id":"ITEM-1","itemData":{"DOI":"10.1016/j.jag.2014.03.002","ISBN":"0303-2434","ISSN":"15698432","abstract":"In recent decades, the world has experienced unprecedented urban growth which endangers the green environment in and around urban areas. In this work, an artificial neural network (ANN) based model is developed to predict future impacts of urban and agricultural expansion on the uplands of Deepor Beel, a Ramsar wetland in the city area of Guwahati, Assam, India, by 2025 and 2035 respectively. Simulations were carried out for three different transition rates as determined from the changes during 2001 -2011, namely simple extrapolation, Markov Chain (MC), and system dynamic (SD) modelling, using projected population growth, which were further investigated based on three different zoning policies. The first zoning policy employed no restriction while the second conversion restriction zoning policy restricted urban-agricultural expansion in the Guwahati Municipal Development Authority (GMDA) proposed green belt, extending to a third zoning policy providing wetland restoration in the proposed green belt. The prediction maps were found to be greatly influenced by the transition rates and the allowed transitions from one class to another within each sub-model. The model outputs were compared with GMDA land demand as proposed for 2025 whereby the land demand as produced by MC was found to best match the projected demand. Regarding the conservation of Deepor Beel, the Landscape Development Intensity (LDI) Index revealed that wetland restoration zoning policies may reduce the impact of urban growth on a local scale, but none of the zoning policies was found to minimize the impact on a broader base. The results from this study may assist the planning and reviewing of land use allocation within Guwahati city to secure ecological sustainability of the wetlands. ?? 2014 Elsevier B.V. All rights reserved.","author":[{"dropping-particle":"","family":"Mozumder","given":"Chitrini","non-dropping-particle":"","parse-names":false,"suffix":""},{"dropping-particle":"","family":"Tripathi","given":"Nitin K.","non-dropping-particle":"","parse-names":false,"suffix":""}],"container-title":"International Journal of Applied Earth Observation and Geoinformation","id":"ITEM-1","issue":"1","issued":{"date-parts":[["2014"]]},"page":"92-104","publisher":"Elsevier B.V.","title":"Geospatial scenario based modelling of urban and agricultural intrusions in Ramsar wetland deepor beel in northeast India using a multi-layer perceptron neural network","type":"article-journal","volume":"32"},"label":"section","suppress-author":1,"uris":["http://www.mendeley.com/documents/?uuid=a51fea1c-2d39-4f99-b392-f7eb29759e26"]}],"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which collectively constitute about 65</w:t>
      </w:r>
      <w:r w:rsidR="00C934E9">
        <w:rPr>
          <w:sz w:val="22"/>
          <w:szCs w:val="22"/>
        </w:rPr>
        <w:t xml:space="preserve"> per cent</w:t>
      </w:r>
      <w:r w:rsidRPr="0008241C">
        <w:rPr>
          <w:sz w:val="22"/>
          <w:szCs w:val="22"/>
        </w:rPr>
        <w:t xml:space="preserve"> of the regional/subregional scenarios, provided distinctive and place-based assumptions of influential drivers; and unlike the global scenarios, sometimes indicated asymmetric </w:t>
      </w:r>
      <w:r w:rsidRPr="0008241C">
        <w:rPr>
          <w:noProof/>
          <w:sz w:val="22"/>
          <w:szCs w:val="22"/>
        </w:rPr>
        <w:t>manifestations</w:t>
      </w:r>
      <w:r w:rsidRPr="0008241C">
        <w:rPr>
          <w:sz w:val="22"/>
          <w:szCs w:val="22"/>
        </w:rPr>
        <w:t xml:space="preserve"> of influential drivers. For instance, Feng and Liu </w:t>
      </w:r>
      <w:r w:rsidRPr="0008241C">
        <w:rPr>
          <w:sz w:val="22"/>
          <w:szCs w:val="22"/>
        </w:rPr>
        <w:fldChar w:fldCharType="begin" w:fldLock="1"/>
      </w:r>
      <w:r w:rsidRPr="0008241C">
        <w:rPr>
          <w:sz w:val="22"/>
          <w:szCs w:val="22"/>
        </w:rPr>
        <w:instrText>ADDIN CSL_CITATION {"citationItems":[{"id":"ITEM-1","itemData":{"DOI":"10.1007/s10661-016-5558-y","ISBN":"1066101655","ISSN":"15732959","abstract":"The world's coastal regions are experiencing rapid urbanization coupled with increased risk of ecological damage and storm surge related to global climate and sea level rising. This urban development issue is particularly important in China, where many emerging coastal cities are being developed. Lingang New City, southeast of Shanghai, is an excellent example of a coastal city that is increasingly vulnerable to environmental change. Sustainable urban development requires planning that classifies and allocates coastal lands using objective procedures that incorporate changing environmental conditions. In this paper, we applied cellular automata (CA) modeling based on self-adaptive genetic algorithm (SAGA) to predict future scenarios and explore sustainable urban development options for Lingang. The CA model was calibrated using the 2005 initial status, 2015 final status, and a set of spatial variables. We implemented specific ecological and environmental conditions as spatial constraints for the model and predicted four 2030 scenarios: (a) an urban planning-oriented Plan Scenario; (b) an ecosystem protection-oriented Eco Scenario; (c) a storm surge-affected Storm Scenario; and (d) a scenario incorporating both ecosystem protection and the effects of storm surge, called the Ecostorm Scenario. The Plan Scenario has been taken as the baseline, with the Lingang urban area increasing from 45.8 km2 in 2015 to 66.8 km2 in 2030, accounting for 23.9 % of the entire study area. The simulated urban land size of the Plan Scenario in 2030 was taken as the target to accommodate the projected population increase in this city, which was then applied in the remaining three development scenarios. We used CA modeling to reallocate the urban cells to other unconstrained areas in response to changing spatial constraints. Our predictions should be helpful not only in assessing and adjusting the urban planning schemes for Lingang but also for evaluating urban planning in coastal cities elsewhere.","author":[{"dropping-particle":"","family":"Feng","given":"Yongjiu","non-dropping-particle":"","parse-names":false,"suffix":""},{"dropping-particle":"","family":"Liu","given":"Yan","non-dropping-particle":"","parse-names":false,"suffix":""}],"container-title":"Environmental Monitoring and Assessment","id":"ITEM-1","issue":"9","issued":{"date-parts":[["2016"]]},"note":"NULL","publisher":"Environmental Monitoring and Assessment","title":"Scenario prediction of emerging coastal city using CA modeling under different environmental conditions: a case study of Lingang New City, China","type":"article-journal","volume":"188"},"label":"section","suppress-author":1,"uris":["http://www.mendeley.com/documents/?uuid=7376931e-a8b7-4bc5-9e25-69ddf7469bbe"]}],"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introduced an ‘eco-storm’ scenario archetype for Lingang New City in China, which identifies ‘intensification of storm surges’ alongside ‘rejuvenation of coastal ecosystem services</w:t>
      </w:r>
      <w:r w:rsidRPr="0008241C">
        <w:rPr>
          <w:noProof/>
          <w:sz w:val="22"/>
          <w:szCs w:val="22"/>
        </w:rPr>
        <w:t>’.</w:t>
      </w:r>
      <w:r w:rsidRPr="0008241C">
        <w:rPr>
          <w:sz w:val="22"/>
          <w:szCs w:val="22"/>
        </w:rPr>
        <w:t xml:space="preserve"> With these diverse variety of scenarios, it is extremely difficult to assimilate the underlying core assumptions of dominant drivers for the region/subregions and to depict the plausible trajectories on how the regional future might emerge. To have a common agreement on plausible futures, an archetype-based harmonization, thus, remains imperative to synthesize vast selection scenarios, and to integrate the local scenario assumptions with their global counterparts. </w:t>
      </w:r>
    </w:p>
    <w:p w14:paraId="32DDF091" w14:textId="77777777" w:rsidR="00A01204" w:rsidRPr="0008241C" w:rsidRDefault="00A01204" w:rsidP="00A01204">
      <w:pPr>
        <w:rPr>
          <w:sz w:val="22"/>
          <w:szCs w:val="22"/>
        </w:rPr>
      </w:pPr>
    </w:p>
    <w:p w14:paraId="0762C8F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608" w:name="_Toc504317344"/>
      <w:bookmarkStart w:id="1609" w:name="_Toc504318037"/>
      <w:bookmarkStart w:id="1610" w:name="_Toc504321383"/>
      <w:r w:rsidRPr="0008241C">
        <w:rPr>
          <w:b/>
          <w:sz w:val="22"/>
          <w:szCs w:val="24"/>
        </w:rPr>
        <w:t>5.3.4.1</w:t>
      </w:r>
      <w:r w:rsidRPr="0008241C">
        <w:rPr>
          <w:b/>
          <w:sz w:val="22"/>
          <w:szCs w:val="24"/>
        </w:rPr>
        <w:tab/>
        <w:t xml:space="preserve"> Scenario Archetypes</w:t>
      </w:r>
      <w:bookmarkEnd w:id="1608"/>
      <w:bookmarkEnd w:id="1609"/>
      <w:bookmarkEnd w:id="1610"/>
      <w:r w:rsidRPr="0008241C">
        <w:rPr>
          <w:b/>
          <w:sz w:val="22"/>
          <w:szCs w:val="24"/>
        </w:rPr>
        <w:t xml:space="preserve"> </w:t>
      </w:r>
    </w:p>
    <w:p w14:paraId="73C365FE" w14:textId="77777777" w:rsidR="00A01204" w:rsidRPr="0008241C" w:rsidRDefault="00A01204" w:rsidP="00A01204">
      <w:pPr>
        <w:rPr>
          <w:sz w:val="22"/>
          <w:szCs w:val="22"/>
          <w:lang w:eastAsia="en-GB"/>
        </w:rPr>
      </w:pPr>
    </w:p>
    <w:p w14:paraId="2A2CB411" w14:textId="77777777" w:rsidR="00A01204" w:rsidRPr="0008241C" w:rsidRDefault="00A01204" w:rsidP="00A01204">
      <w:pPr>
        <w:rPr>
          <w:sz w:val="22"/>
          <w:szCs w:val="22"/>
        </w:rPr>
      </w:pPr>
      <w:r w:rsidRPr="0008241C">
        <w:rPr>
          <w:sz w:val="22"/>
          <w:szCs w:val="22"/>
        </w:rPr>
        <w:t>All scenarios, irrespective of their scales, domain and development methods, are orchestrated around some common expectations of plausible eventualities</w:t>
      </w:r>
      <w:r w:rsidRPr="0008241C">
        <w:rPr>
          <w:noProof/>
          <w:sz w:val="22"/>
          <w:szCs w:val="22"/>
        </w:rPr>
        <w:t>,</w:t>
      </w:r>
      <w:r w:rsidRPr="0008241C">
        <w:rPr>
          <w:sz w:val="22"/>
          <w:szCs w:val="22"/>
        </w:rPr>
        <w:t xml:space="preserve"> and thus it is essential to group them into small number of ‘similar futures’ according to the underlying assumptions, storylines</w:t>
      </w:r>
      <w:r w:rsidRPr="0008241C">
        <w:rPr>
          <w:noProof/>
          <w:sz w:val="22"/>
          <w:szCs w:val="22"/>
        </w:rPr>
        <w:t>,</w:t>
      </w:r>
      <w:r w:rsidRPr="0008241C">
        <w:rPr>
          <w:sz w:val="22"/>
          <w:szCs w:val="22"/>
        </w:rPr>
        <w:t xml:space="preserve"> and logic </w:t>
      </w:r>
      <w:r w:rsidRPr="0008241C">
        <w:rPr>
          <w:sz w:val="22"/>
          <w:szCs w:val="22"/>
        </w:rPr>
        <w:fldChar w:fldCharType="begin" w:fldLock="1"/>
      </w:r>
      <w:r w:rsidRPr="0008241C">
        <w:rPr>
          <w:sz w:val="22"/>
          <w:szCs w:val="22"/>
        </w:rPr>
        <w:instrText>ADDIN CSL_CITATION {"citationItems":[{"id":"ITEM-1","itemData":{"ISBN":"9789280735703","author":[{"dropping-particle":"","family":"IPBES","given":"","non-dropping-particle":"","parse-names":false,"suffix":""}],"editor":[{"dropping-particle":"","family":"Ferrier","given":"S.","non-dropping-particle":"","parse-names":false,"suffix":""},{"dropping-particle":"","family":"Ninan","given":"K. N.","non-dropping-particle":"","parse-names":false,"suffix":""},{"dropping-particle":"","family":"Leadley","given":"P.","non-dropping-particle":"","parse-names":false,"suffix":""},{"dropping-particle":"","family":"Alkemade","given":"R.","non-dropping-particle":"","parse-names":false,"suffix":""},{"dropping-particle":"","family":"Acosta","given":"L.A.","non-dropping-particle":"","parse-names":false,"suffix":""},{"dropping-particle":"","family":"Akçakaya","given":"H. R.","non-dropping-particle":"","parse-names":false,"suffix":""},{"dropping-particle":"","family":"Brotons","given":"L.","non-dropping-particle":"","parse-names":false,"suffix":""},{"dropping-particle":"","family":"Cheung","given":"W.","non-dropping-particle":"","parse-names":false,"suffix":""},{"dropping-particle":"","family":"Christensen","given":"V.","non-dropping-particle":"","parse-names":false,"suffix":""},{"dropping-particle":"","family":"Harhash","given":"K. H.","non-dropping-particle":"","parse-names":false,"suffix":""},{"dropping-particle":"","family":"Kabubo-Mariara","given":"J.","non-dropping-particle":"","parse-names":false,"suffix":""},{"dropping-particle":"","family":"Lundquist","given":"C.","non-dropping-particle":"","parse-names":false,"suffix":""},{"dropping-particle":"","family":"Obersteiner","given":"M.","non-dropping-particle":"","parse-names":false,"suffix":""},{"dropping-particle":"","family":"Pereira","given":"H.","non-dropping-particle":"","parse-names":false,"suffix":""},{"dropping-particle":"","family":"Peterson","given":"G.","non-dropping-particle":"","parse-names":false,"suffix":""},{"dropping-particle":"","family":"Pichs-Madruga","given":"R.","non-dropping-particle":"","parse-names":false,"suffix":""},{"dropping-particle":"","family":"Ravindranath","given":"N. H.","non-dropping-particle":"","parse-names":false,"suffix":""},{"dropping-particle":"","family":"Rondinini","given":"C.","non-dropping-particle":"","parse-names":false,"suffix":""},{"dropping-particle":"","family":"Wintle","given":"B.","non-dropping-particle":"","parse-names":false,"suffix":""}],"id":"ITEM-1","issued":{"date-parts":[["2016"]]},"number-of-pages":"32","publisher":"Secretariat of the Intergovernmental Science-Policy Platform on Biodiversity and Ecosystem Services","publisher-place":"Bonn, Germany","title":"Summary for policymakers of the methodological assessment of scenarios and models of biodiversity and ecosystem services of the Intergovernmental Science-Policy Platform on Biodiversity and Ecosystem Services","type":"book"},"uris":["http://www.mendeley.com/documents/?uuid=5b5bcc05-84cf-4e9d-94dd-0476a95591cd"]}],"mendeley":{"formattedCitation":"(IPBES, 2016)","plainTextFormattedCitation":"(IPBES, 2016)","previouslyFormattedCitation":"(IPBES, 2016)"},"properties":{"noteIndex":0},"schema":"https://github.com/citation-style-language/schema/raw/master/csl-citation.json"}</w:instrText>
      </w:r>
      <w:r w:rsidRPr="0008241C">
        <w:rPr>
          <w:sz w:val="22"/>
          <w:szCs w:val="22"/>
        </w:rPr>
        <w:fldChar w:fldCharType="separate"/>
      </w:r>
      <w:r w:rsidRPr="0008241C">
        <w:rPr>
          <w:noProof/>
          <w:sz w:val="22"/>
          <w:szCs w:val="22"/>
        </w:rPr>
        <w:t>(IPBES, 2016)</w:t>
      </w:r>
      <w:r w:rsidRPr="0008241C">
        <w:rPr>
          <w:sz w:val="22"/>
          <w:szCs w:val="22"/>
        </w:rPr>
        <w:fldChar w:fldCharType="end"/>
      </w:r>
      <w:r w:rsidRPr="0008241C">
        <w:rPr>
          <w:sz w:val="22"/>
          <w:szCs w:val="22"/>
        </w:rPr>
        <w:t>. The purpose of having an archetype is to describe a generalized set of compatible scenarios and to develop a collective logic from variety of scenario assumptions. This eases decision-making by comprehending similarities among diverse assumptions, allows mapping of plausible futures and facilitate comparison among and within the region. Some researchers suggest that ‘archetypes’ essentially depict plausible ‘end-world’ state - i.e</w:t>
      </w:r>
      <w:r w:rsidRPr="0008241C">
        <w:rPr>
          <w:noProof/>
          <w:sz w:val="22"/>
          <w:szCs w:val="22"/>
        </w:rPr>
        <w:t>.,</w:t>
      </w:r>
      <w:r w:rsidRPr="0008241C">
        <w:rPr>
          <w:sz w:val="22"/>
          <w:szCs w:val="22"/>
        </w:rPr>
        <w:t xml:space="preserve"> how the world would look in future </w:t>
      </w:r>
      <w:r w:rsidRPr="0008241C">
        <w:rPr>
          <w:sz w:val="22"/>
          <w:szCs w:val="22"/>
        </w:rPr>
        <w:fldChar w:fldCharType="begin" w:fldLock="1"/>
      </w:r>
      <w:r w:rsidRPr="0008241C">
        <w:rPr>
          <w:sz w:val="22"/>
          <w:szCs w:val="22"/>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uris":["http://www.mendeley.com/documents/?uuid=ebc90d46-9013-4b8b-b17f-cec40abf8cb0"]}],"mendeley":{"formattedCitation":"(Hunt &lt;i&gt;et al.&lt;/i&gt;, 2012)","plainTextFormattedCitation":"(Hunt et al., 2012)","previouslyFormattedCitation":"(Hunt et al., 2012)"},"properties":{"noteIndex":0},"schema":"https://github.com/citation-style-language/schema/raw/master/csl-citation.json"}</w:instrText>
      </w:r>
      <w:r w:rsidRPr="0008241C">
        <w:rPr>
          <w:sz w:val="22"/>
          <w:szCs w:val="22"/>
        </w:rPr>
        <w:fldChar w:fldCharType="separate"/>
      </w:r>
      <w:r w:rsidRPr="0008241C">
        <w:rPr>
          <w:noProof/>
          <w:sz w:val="22"/>
          <w:szCs w:val="22"/>
        </w:rPr>
        <w:t xml:space="preserve">(Hunt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it can be equally understood from the driver perspective, i.e</w:t>
      </w:r>
      <w:r w:rsidRPr="0008241C">
        <w:rPr>
          <w:noProof/>
          <w:sz w:val="22"/>
          <w:szCs w:val="22"/>
        </w:rPr>
        <w:t>.,</w:t>
      </w:r>
      <w:r w:rsidRPr="0008241C">
        <w:rPr>
          <w:sz w:val="22"/>
          <w:szCs w:val="22"/>
        </w:rPr>
        <w:t xml:space="preserve"> having consensus on influential drivers that will impact future interactions between society and environment. Despite these differences, archetypes provide good approximation to depict the possible eventualities amidst wide interlaying uncertainties. The purpose of this section is, therefore, to provide archetypes that best explains the regional/subregional scenarios from the Asia-Pacific region and broadly interlink them to global scenario narratives. </w:t>
      </w:r>
    </w:p>
    <w:p w14:paraId="1004AE25" w14:textId="77777777" w:rsidR="00A01204" w:rsidRPr="0008241C" w:rsidRDefault="00A01204" w:rsidP="00A01204">
      <w:pPr>
        <w:rPr>
          <w:sz w:val="22"/>
          <w:szCs w:val="22"/>
        </w:rPr>
      </w:pPr>
    </w:p>
    <w:p w14:paraId="1E997D3D" w14:textId="77777777" w:rsidR="00A01204" w:rsidRPr="0008241C" w:rsidRDefault="00A01204" w:rsidP="00A01204">
      <w:pPr>
        <w:rPr>
          <w:sz w:val="22"/>
          <w:szCs w:val="22"/>
        </w:rPr>
      </w:pPr>
      <w:r w:rsidRPr="0008241C">
        <w:rPr>
          <w:sz w:val="22"/>
          <w:szCs w:val="22"/>
        </w:rPr>
        <w:t xml:space="preserve">Since the pioneering work of Global Scenario Group (GSG) group on Great Transitions </w:t>
      </w:r>
      <w:r w:rsidRPr="0008241C">
        <w:rPr>
          <w:sz w:val="22"/>
          <w:szCs w:val="22"/>
        </w:rPr>
        <w:fldChar w:fldCharType="begin" w:fldLock="1"/>
      </w:r>
      <w:r w:rsidRPr="0008241C">
        <w:rPr>
          <w:sz w:val="22"/>
          <w:szCs w:val="22"/>
        </w:rPr>
        <w:instrText>ADDIN CSL_CITATION {"citationItems":[{"id":"ITEM-1","itemData":{"ISBN":"0-9712418-1-3","author":[{"dropping-particle":"","family":"Raskin","given":"Paul","non-dropping-particle":"","parse-names":false,"suffix":""},{"dropping-particle":"","family":"Banuri","given":"Tariq","non-dropping-particle":"","parse-names":false,"suffix":""},{"dropping-particle":"","family":"Gallopín","given":"Gilberto","non-dropping-particle":"","parse-names":false,"suffix":""},{"dropping-particle":"","family":"Gutman","given":"Pablo","non-dropping-particle":"","parse-names":false,"suffix":""},{"dropping-particle":"","family":"Hammond","given":"Al","non-dropping-particle":"","parse-names":false,"suffix":""},{"dropping-particle":"","family":"Kates","given":"Robert","non-dropping-particle":"","parse-names":false,"suffix":""},{"dropping-particle":"","family":"Swart","given":"Rob","non-dropping-particle":"","parse-names":false,"suffix":""}],"id":"ITEM-1","issued":{"date-parts":[["2002"]]},"number-of-pages":"111","publisher":"Stockholm Environment Institute. Tellus Institute","publisher-place":"Boston","title":"Great Transition: The promise and lure of the times ahead. A report of the Global Scenario Group.","type":"book"},"uris":["http://www.mendeley.com/documents/?uuid=dcdbe403-b5b5-3b19-b216-ed3b3c5075b8"]}],"mendeley":{"formattedCitation":"(P. Raskin &lt;i&gt;et al.&lt;/i&gt;, 2002)","plainTextFormattedCitation":"(P. Raskin et al., 2002)","previouslyFormattedCitation":"(P. Raskin et al., 2002)"},"properties":{"noteIndex":0},"schema":"https://github.com/citation-style-language/schema/raw/master/csl-citation.json"}</w:instrText>
      </w:r>
      <w:r w:rsidRPr="0008241C">
        <w:rPr>
          <w:sz w:val="22"/>
          <w:szCs w:val="22"/>
        </w:rPr>
        <w:fldChar w:fldCharType="separate"/>
      </w:r>
      <w:r w:rsidRPr="0008241C">
        <w:rPr>
          <w:noProof/>
          <w:sz w:val="22"/>
          <w:szCs w:val="22"/>
        </w:rPr>
        <w:t xml:space="preserve">(P. Raskin </w:t>
      </w:r>
      <w:r w:rsidRPr="0008241C">
        <w:rPr>
          <w:i/>
          <w:noProof/>
          <w:sz w:val="22"/>
          <w:szCs w:val="22"/>
        </w:rPr>
        <w:t>et al.</w:t>
      </w:r>
      <w:r w:rsidRPr="0008241C">
        <w:rPr>
          <w:noProof/>
          <w:sz w:val="22"/>
          <w:szCs w:val="22"/>
        </w:rPr>
        <w:t>, 2002)</w:t>
      </w:r>
      <w:r w:rsidRPr="0008241C">
        <w:rPr>
          <w:sz w:val="22"/>
          <w:szCs w:val="22"/>
        </w:rPr>
        <w:fldChar w:fldCharType="end"/>
      </w:r>
      <w:r w:rsidRPr="0008241C">
        <w:rPr>
          <w:sz w:val="22"/>
          <w:szCs w:val="22"/>
        </w:rPr>
        <w:t xml:space="preserve">, global scale environmental assessments have used scenarios for projecting plausible futures, and in doing so, they often used archetypes of predominantly four scenario variants. In particular, the IPCC’s Special Report on Emissions Scenarios (SRES) </w:t>
      </w:r>
      <w:r w:rsidRPr="0008241C">
        <w:rPr>
          <w:sz w:val="22"/>
          <w:szCs w:val="22"/>
        </w:rPr>
        <w:fldChar w:fldCharType="begin" w:fldLock="1"/>
      </w:r>
      <w:r w:rsidRPr="0008241C">
        <w:rPr>
          <w:sz w:val="22"/>
          <w:szCs w:val="22"/>
        </w:rPr>
        <w:instrText>ADDIN CSL_CITATION {"citationItems":[{"id":"ITEM-1","itemData":{"ISBN":"0521804930","author":[{"dropping-particle":"","family":"Nakicenovic","given":"Nebojsa","non-dropping-particle":"","parse-names":false,"suffix":""},{"dropping-particle":"","family":"Alcamo","given":"Joseph","non-dropping-particle":"","parse-names":false,"suffix":""},{"dropping-particle":"","family":"Grubler","given":"A","non-dropping-particle":"","parse-names":false,"suffix":""},{"dropping-particle":"","family":"Riahi","given":"K","non-dropping-particle":"","parse-names":false,"suffix":""},{"dropping-particle":"","family":"Roehrl","given":"R A","non-dropping-particle":"","parse-names":false,"suffix":""},{"dropping-particle":"","family":"Rogner","given":"H-H","non-dropping-particle":"","parse-names":false,"suffix":""},{"dropping-particle":"","family":"Victor","given":"N","non-dropping-particle":"","parse-names":false,"suffix":""}],"id":"ITEM-1","issued":{"date-parts":[["2000"]]},"publisher":"Cambridge University Press","title":"Special Report on Emissions Scenarios (SRES), A Special Report of Working Group III of the Intergovernmental Panel on Climate Change","type":"book"},"uris":["http://www.mendeley.com/documents/?uuid=281762d6-c9a8-425c-bb14-9f09b456a629"]}],"mendeley":{"formattedCitation":"(Nakicenovic &lt;i&gt;et al.&lt;/i&gt;, 2000)","plainTextFormattedCitation":"(Nakicenovic et al., 2000)","previouslyFormattedCitation":"(Nakicenovic et al., 2000)"},"properties":{"noteIndex":0},"schema":"https://github.com/citation-style-language/schema/raw/master/csl-citation.json"}</w:instrText>
      </w:r>
      <w:r w:rsidRPr="0008241C">
        <w:rPr>
          <w:sz w:val="22"/>
          <w:szCs w:val="22"/>
        </w:rPr>
        <w:fldChar w:fldCharType="separate"/>
      </w:r>
      <w:r w:rsidRPr="0008241C">
        <w:rPr>
          <w:noProof/>
          <w:sz w:val="22"/>
          <w:szCs w:val="22"/>
        </w:rPr>
        <w:t xml:space="preserve">(Nakicenovic </w:t>
      </w:r>
      <w:r w:rsidRPr="0008241C">
        <w:rPr>
          <w:i/>
          <w:noProof/>
          <w:sz w:val="22"/>
          <w:szCs w:val="22"/>
        </w:rPr>
        <w:t>et al.</w:t>
      </w:r>
      <w:r w:rsidRPr="0008241C">
        <w:rPr>
          <w:noProof/>
          <w:sz w:val="22"/>
          <w:szCs w:val="22"/>
        </w:rPr>
        <w:t>, 2000)</w:t>
      </w:r>
      <w:r w:rsidRPr="0008241C">
        <w:rPr>
          <w:sz w:val="22"/>
          <w:szCs w:val="22"/>
        </w:rPr>
        <w:fldChar w:fldCharType="end"/>
      </w:r>
      <w:r w:rsidRPr="0008241C">
        <w:rPr>
          <w:sz w:val="22"/>
          <w:szCs w:val="22"/>
        </w:rPr>
        <w:t xml:space="preserve"> paved the way for a generation of climate scientists to conceive, elaborate and analyse range of plausible futures </w:t>
      </w:r>
      <w:r w:rsidRPr="0008241C">
        <w:rPr>
          <w:sz w:val="22"/>
          <w:szCs w:val="22"/>
        </w:rPr>
        <w:fldChar w:fldCharType="begin" w:fldLock="1"/>
      </w:r>
      <w:r w:rsidRPr="0008241C">
        <w:rPr>
          <w:sz w:val="22"/>
          <w:szCs w:val="22"/>
        </w:rPr>
        <w:instrText>ADDIN CSL_CITATION {"citationItems":[{"id":"ITEM-1","itemData":{"DOI":"10.1016/S1574-101X(08)00402-X","ISBN":"9780444532930","abstract":"Environmental assessments make use of a wide range of different approaches and methods for identifying concerns, analyzing problems, and testing possible response options. This chapter discusses some of the information available about experiences made in the development and analysis of environmental scenarios. From an environmental perspective, the Intergovernmental Panel of Climate Change describes scenarios as “images of the future or alternative futures that are neither projections nor forecasts.” While the Millennium Ecosystem Assessment recently defined scenarios as “plausible and often simplified descriptions of the way the future may develop based on a coherent and internally consistent set of assumptions about key driving forces and relationships.” Scenario analysis is a broader concept encompassing both scenario development and the analysis of scenarios. Scenario analysis is a procedure covering the development of scenarios, the comparison of scenario results, and the evaluation of their consequences. The goal of environmental scenario analysis is to anticipate future developments of nature and society and to evaluate strategies for responding to these developments. Environmental scenarios can be developed and analyzed for a host of different purposes. These can be clustered into three categories: education and public information, science and research, and decision support and strategic planning.","author":[{"dropping-particle":"","family":"Alcamo","given":"Joseph","non-dropping-particle":"","parse-names":false,"suffix":""},{"dropping-particle":"","family":"Henrichs","given":"Thomas","non-dropping-particle":"","parse-names":false,"suffix":""}],"container-title":"Developments in Integrated Environmental Assessment","id":"ITEM-1","issued":{"date-parts":[["2008","1","1"]]},"page":"13-35","publisher":"Elsevier","title":"Chapter Two Towards Guidelines for Environmental Scenario Analysis","type":"article-journal","volume":"2"},"uris":["http://www.mendeley.com/documents/?uuid=957cf64e-e4a9-3b3c-9923-f1816df4ae42"]},{"id":"ITEM-2","itemData":{"DOI":"10.5751/ES-08384-210212","abstract":"Contrasting social-ecological scenarios can help stakeholders envision potential futures and navigate change and uncertainty. Scenario developers integrate stakeholder perceptions into storylines to increase scenario relevance and plausibility while relying on archetypes of change from scenario literature to enrich narratives. This research examines the contributions of local perspectives and global archetypes to scenario development through a case study of a regional scenario project, Yahara 2070, in Wisconsin, USA. Interviews with 50 Yahara watershed stakeholders and 5 members of the project's scenario development team were examined to compare themes from scenario archetypes with local perspectives on how change is expected to occur. We next examined how these two sources of inspiration for trajectories of change were used in the development of the Yahara 2070 scenarios. Both global archetypes and local stakeholders emphasized social values, market forces, and policy reform as influences in determining the future, which were reflected in Yahara 2070. However, stakeholders were less likely to mention institutional breakdown, an important theme from the global scenarios literature that was included in Yahara 2070. This research offers a new approach to analyzing similarities and differences between scenarios' narratives and local perspectives. Scenario development may involve tensions between the goals of reflecting stakeholder views and including narratives from the global scenarios literature that may be useful for creating divergent model trajectories and addressing dramatic change into the future. To improve scenario development, scenario projects should document the development process in academic and nonacademic venues, explicitly highlighting sources and constraints in storyline development.","author":[{"dropping-particle":"","family":"Wardropper","given":"Chloe B","non-dropping-particle":"","parse-names":false,"suffix":""},{"dropping-particle":"","family":"Gillon","given":"Sean","non-dropping-particle":"","parse-names":false,"suffix":""},{"dropping-particle":"","family":"Mase","given":"Amber S","non-dropping-particle":"","parse-names":false,"suffix":""},{"dropping-particle":"","family":"Mckinney","given":"Emily A","non-dropping-particle":"","parse-names":false,"suffix":""},{"dropping-particle":"","family":"Carpenter","given":"Stephen R","non-dropping-particle":"","parse-names":false,"suffix":""},{"dropping-particle":"","family":"Rissman","given":"Adena R","non-dropping-particle":"","parse-names":false,"suffix":""}],"container-title":"Ecology and Society","id":"ITEM-2","issue":"2","issued":{"date-parts":[["2016"]]},"page":"12","title":"Local perspectives and global archetypes in scenario development","type":"article-journal","volume":"21"},"uris":["http://www.mendeley.com/documents/?uuid=1b46ed39-e6d0-30e3-9d0c-305e29bd3ce4"]}],"mendeley":{"formattedCitation":"(Alcamo &amp; Henrichs, 2008; Wardropper &lt;i&gt;et al.&lt;/i&gt;, 2016)","plainTextFormattedCitation":"(Alcamo &amp; Henrichs, 2008; Wardropper et al., 2016)","previouslyFormattedCitation":"(Alcamo &amp; Henrichs, 2008; Wardropper et al., 2016)"},"properties":{"noteIndex":0},"schema":"https://github.com/citation-style-language/schema/raw/master/csl-citation.json"}</w:instrText>
      </w:r>
      <w:r w:rsidRPr="0008241C">
        <w:rPr>
          <w:sz w:val="22"/>
          <w:szCs w:val="22"/>
        </w:rPr>
        <w:fldChar w:fldCharType="separate"/>
      </w:r>
      <w:r w:rsidRPr="0008241C">
        <w:rPr>
          <w:noProof/>
          <w:sz w:val="22"/>
          <w:szCs w:val="22"/>
        </w:rPr>
        <w:t xml:space="preserve">(Alcamo &amp; Henrichs, 2008; Wardropp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In fact, from the third Global Environmental Outlook (GEO3) report, the first UNEP report to introduce scenarios, to the recently formulated Shared Socio-economic Pathways (SSPs) for IPCC’s fifth assessment report </w:t>
      </w:r>
      <w:r w:rsidRPr="0008241C">
        <w:rPr>
          <w:sz w:val="22"/>
          <w:szCs w:val="22"/>
        </w:rPr>
        <w:fldChar w:fldCharType="begin" w:fldLock="1"/>
      </w:r>
      <w:r w:rsidRPr="0008241C">
        <w:rPr>
          <w:sz w:val="22"/>
          <w:szCs w:val="22"/>
        </w:rPr>
        <w:instrText>ADDIN CSL_CITATION {"citationItems":[{"id":"ITEM-1","itemData":{"author":[{"dropping-particle":"","family":"IPCC","given":"","non-dropping-particle":"","parse-names":false,"suffix":""}],"editor":[{"dropping-particle":"","family":"Edenhofer","given":"O","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1","issued":{"date-parts":[["2014"]]},"publisher":"Cambridge University Press","publisher-place":"Cambridge, United Kingdom and New York, NY, USA","title":"Climate Change 2014: Mitigation of Climate Change. Contribution of Working Group III to the Fifth Assessment Report of the Intergovernmental Panel on Climate Change","type":"book"},"label":"section","suppress-author":1,"uris":["http://www.mendeley.com/documents/?uuid=13204b26-9f01-4946-a267-9c0b6d1314f9"]}],"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there is no dearth of scenario families at the global scale, which are not only rich in vocabulary, but also cater to wide thematic purposes. The choice of scenario archetypes, however, differ considerably among researchers/institutions, based on the understanding of dominant drivers and pre-defined objectives </w:t>
      </w:r>
      <w:r w:rsidRPr="0008241C">
        <w:rPr>
          <w:sz w:val="22"/>
          <w:szCs w:val="22"/>
        </w:rPr>
        <w:fldChar w:fldCharType="begin" w:fldLock="1"/>
      </w:r>
      <w:r w:rsidRPr="0008241C">
        <w:rPr>
          <w:sz w:val="22"/>
          <w:szCs w:val="22"/>
        </w:rPr>
        <w:instrText>ADDIN CSL_CITATION {"citationItems":[{"id":"ITEM-1","itemData":{"DOI":"10.1016/J.TECHFORE.2016.06.009","ISSN":"0040-1625","abstract":"We employ tools from the social cognition and cultural theory literatures to explore images, concerns, expectations, and attitudes towards the future among the general public. An online survey of 950 Australian citizens was conducted to identify five distinct views of the future. These myths of the future are ‘social crisis’, ‘eco-crisis’, ‘techno-optimism’, ‘power and economic inequality’, and ‘social transformation’. We discuss how these myths relate to the scenario archetypes as commonly employed in foresight literature. This analysis reveals how psychological and cognitive considerations may contribute to the literature and could be incorporated in the running of foresight exercises. Among the 5 myths, techno-optimism describes beliefs that science and technology are likely to create innovations that can improve our quality of life. It provides a firm anchor between scenario archetypes, myths of the future, and the STEEP (social, technological, economic, environmental, and political) framework, by holding a similar meaning in all three settings. Our analysis also elucidates how attitudes towards technological development are not value-free and are influenced by beliefs regarding how society and the environment should be managed, and to what extent technology itself can be a positive or negative force in this management.","author":[{"dropping-particle":"","family":"Boschetti","given":"Fabio","non-dropping-particle":"","parse-names":false,"suffix":""},{"dropping-particle":"","family":"Price","given":"Jennifer","non-dropping-particle":"","parse-names":false,"suffix":""},{"dropping-particle":"","family":"Walker","given":"Iain","non-dropping-particle":"","parse-names":false,"suffix":""}],"container-title":"Technological Forecasting and Social Change","id":"ITEM-1","issued":{"date-parts":[["2016","10","1"]]},"page":"76-85","publisher":"North-Holland","title":"Myths of the future and scenario archetypes","type":"article-journal","volume":"111"},"uris":["http://www.mendeley.com/documents/?uuid=036d8c27-919e-3720-ab31-db0fc2a9f796"]}],"mendeley":{"formattedCitation":"(Boschetti &lt;i&gt;et al.&lt;/i&gt;, 2016)","plainTextFormattedCitation":"(Boschetti et al., 2016)","previouslyFormattedCitation":"(Boschetti et al.,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oschett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Despite many such global-scale scenarios, there are a limited number of overviews that synthesize them into groups of plausible futures (e.g. Raskin </w:t>
      </w:r>
      <w:r w:rsidRPr="0008241C">
        <w:rPr>
          <w:sz w:val="22"/>
          <w:szCs w:val="22"/>
        </w:rPr>
        <w:fldChar w:fldCharType="begin" w:fldLock="1"/>
      </w:r>
      <w:r w:rsidRPr="0008241C">
        <w:rPr>
          <w:sz w:val="22"/>
          <w:szCs w:val="22"/>
        </w:rPr>
        <w:instrText>ADDIN CSL_CITATION {"citationItems":[{"id":"ITEM-1","itemData":{"DOI":"10.1007/s10021-004-0074-2","ISSN":"1432-9840","author":[{"dropping-particle":"","family":"Raskin","given":"Paul D.","non-dropping-particle":"","parse-names":false,"suffix":""}],"container-title":"Ecosystems","id":"ITEM-1","issue":"2","issued":{"date-parts":[["2005","3","22"]]},"page":"133-142","publisher":"Springer-Verlag","title":"Global Scenarios: Background Review for the Millennium Ecosystem Assessment","type":"article-journal","volume":"8"},"label":"section","suppress-author":1,"uris":["http://www.mendeley.com/documents/?uuid=d93a75a0-b538-3f9e-8364-f74732e748aa"]}],"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Hunt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label":"section","suppress-author":1,"uris":["http://www.mendeley.com/documents/?uuid=ebc90d46-9013-4b8b-b17f-cec40abf8cb0"]}],"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and Cheu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BN":"978-92-807-3569-7","author":[{"dropping-particle":"","family":"Cheung","given":"William","non-dropping-particle":"","parse-names":false,"suffix":""},{"dropping-particle":"","family":"Rondinini","given":"Carlo","non-dropping-particle":"","parse-names":false,"suffix":""},{"dropping-particle":"","family":"Avtar","given":"Ram","non-dropping-particle":"","parse-names":false,"suffix":""},{"dropping-particle":"","family":"Belt","given":"Marjan","non-dropping-particle":"van den","parse-names":false,"suffix":""},{"dropping-particle":"","family":"Hickler","given":"Thomas","non-dropping-particle":"","parse-names":false,"suffix":""},{"dropping-particle":"","family":"Paul Metzger","given":"Jean","non-dropping-particle":"","parse-names":false,"suffix":""},{"dropping-particle":"","family":"Scharlemann","given":"Jorn","non-dropping-particle":"","parse-names":false,"suffix":""},{"dropping-particle":"","family":"Vliendo","given":"Ximena","non-dropping-particle":"","parse-names":false,"suffix":""},{"dropping-particle":"","family":"Yue","given":"TianXiang","non-dropping-particle":"","parse-names":false,"suffix":""}],"chapter-number":"6","container-title":"The Methodological Assessment Report on Scenarios and Models of Biodiversity and Ecosystem Services","editor":[{"dropping-particle":"","family":"Ferrier","given":"S.","non-dropping-particle":"","parse-names":false,"suffix":""},{"dropping-particle":"","family":"Ninan","given":"N.","non-dropping-particle":"","parse-names":false,"suffix":""},{"dropping-particle":"","family":"Leadley","given":"P.","non-dropping-particle":"","parse-names":false,"suffix":""},{"dropping-particle":"","family":"Alkemade","given":"R.","non-dropping-particle":"","parse-names":false,"suffix":""},{"dropping-particle":"","family":"Acosta","given":"L. A.","non-dropping-particle":"","parse-names":false,"suffix":""},{"dropping-particle":"","family":"Akç","given":"H. R.","non-dropping-particle":"","parse-names":false,"suffix":""},{"dropping-particle":"","family":"Brotons","given":"L.","non-dropping-particle":"","parse-names":false,"suffix":""},{"dropping-particle":"","family":"Cheung","given":"W. W. L.","non-dropping-particle":"","parse-names":false,"suffix":""},{"dropping-particle":"","family":"Christensen","given":"V.","non-dropping-particle":"","parse-names":false,"suffix":""},{"dropping-particle":"","family":"Harhash","given":"K. A.","non-dropping-particle":"","parse-names":false,"suffix":""},{"dropping-particle":"","family":"Kabubo-Mariara","given":"J.","non-dropping-particle":"","parse-names":false,"suffix":""},{"dropping-particle":"","family":"Lundquist","given":"C.","non-dropping-particle":"","parse-names":false,"suffix":""},{"dropping-particle":"","family":"Obersteiner","given":"M.","non-dropping-particle":"","parse-names":false,"suffix":""},{"dropping-particle":"","family":"Pereira","given":"H. M.","non-dropping-particle":"","parse-names":false,"suffix":""},{"dropping-particle":"","family":"Peterson","given":"G.","non-dropping-particle":"","parse-names":false,"suffix":""},{"dropping-particle":"","family":"Pichs-Madruga","given":"R.","non-dropping-particle":"","parse-names":false,"suffix":""},{"dropping-particle":"","family":"Ravindranath","given":"N.","non-dropping-particle":"","parse-names":false,"suffix":""},{"dropping-particle":"","family":"Rondinini","given":"C.","non-dropping-particle":"","parse-names":false,"suffix":""},{"dropping-particle":"","family":"Wintle","given":"B. A.","non-dropping-particle":"","parse-names":false,"suffix":""}],"id":"ITEM-1","issued":{"date-parts":[["2016","1","1"]]},"page":"197-223","publisher":"Intergovernmental Platform on Biodiversity and Ecosystem Services","publisher-place":"Bonn, Germany","title":"Linking and harmonizing scenarios and models across scales and domains","type":"chapter"},"label":"section","suppress-author":1,"uris":["http://www.mendeley.com/documents/?uuid=cf672d84-2215-4386-aa56-5d8ea1da10d5"]}],"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Of these, Raskin </w:t>
      </w:r>
      <w:r w:rsidRPr="0008241C">
        <w:rPr>
          <w:sz w:val="22"/>
          <w:szCs w:val="22"/>
        </w:rPr>
        <w:fldChar w:fldCharType="begin" w:fldLock="1"/>
      </w:r>
      <w:r w:rsidRPr="0008241C">
        <w:rPr>
          <w:sz w:val="22"/>
          <w:szCs w:val="22"/>
        </w:rPr>
        <w:instrText>ADDIN CSL_CITATION {"citationItems":[{"id":"ITEM-1","itemData":{"DOI":"10.1007/s10021-004-0074-2","ISSN":"1432-9840","author":[{"dropping-particle":"","family":"Raskin","given":"Paul D.","non-dropping-particle":"","parse-names":false,"suffix":""}],"container-title":"Ecosystems","id":"ITEM-1","issue":"2","issued":{"date-parts":[["2005","3","22"]]},"page":"133-142","publisher":"Springer-Verlag","title":"Global Scenarios: Background Review for the Millennium Ecosystem Assessment","type":"article-journal","volume":"8"},"label":"section","suppress-author":1,"uris":["http://www.mendeley.com/documents/?uuid=d93a75a0-b538-3f9e-8364-f74732e748aa"]}],"mendeley":{"formattedCitation":"(2005)","plainTextFormattedCitation":"(2005)","previouslyFormattedCitation":"(2005)"},"properties":{"noteIndex":0},"schema":"https://github.com/citation-style-language/schema/raw/master/csl-citation.json"}</w:instrText>
      </w:r>
      <w:r w:rsidRPr="0008241C">
        <w:rPr>
          <w:sz w:val="22"/>
          <w:szCs w:val="22"/>
        </w:rPr>
        <w:fldChar w:fldCharType="separate"/>
      </w:r>
      <w:r w:rsidRPr="0008241C">
        <w:rPr>
          <w:noProof/>
          <w:sz w:val="22"/>
          <w:szCs w:val="22"/>
        </w:rPr>
        <w:t>(2005)</w:t>
      </w:r>
      <w:r w:rsidRPr="0008241C">
        <w:rPr>
          <w:sz w:val="22"/>
          <w:szCs w:val="22"/>
        </w:rPr>
        <w:fldChar w:fldCharType="end"/>
      </w:r>
      <w:r w:rsidRPr="0008241C">
        <w:rPr>
          <w:sz w:val="22"/>
          <w:szCs w:val="22"/>
        </w:rPr>
        <w:t xml:space="preserve"> was among the first to harmonize the global scenarios. The IPBES methodological assessment on scenarios and models have also grouped the global scenario families using six representative scenarios, adopted from an archetype proposed by Van Vuure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1.08.002","ISSN":"09593780","abstract":"In this paper, we propose a scenario framework that could provide a scenario “thread” through the different climate research communities (climate change – vulnerability, impact, and adaptation - and mitigation) in order to support assessment of mitigation and adaptation strategies and climate impacts. The scenario framework is organized around a matrix with two main axes: radiative forcing levels and socio-economic conditions. The radiative forcing levels (and the associated climate signal) are described by the new Representative Concentration Pathways. The second axis, socio-economic developments comprises elements that affect the capacity for mitigation and adaptation, as well as the exposure to climate impacts. The proposed scenarios derived from this framework are limited in number, allow for comparison across various mitigation and adaptation levels, address a range of vulnerability characteristics, provide information across climate forcing and vulnerability states and span a full century time scale. Assessments based on the proposed scenario framework would strengthen cooperation between integrated-assessment modelers, climate modelers and vulnerability, impact and adaptation researchers, and most importantly, facilitate the development of more consistent and comparable research within and across these research communities.","author":[{"dropping-particle":"","family":"Vuuren","given":"Detlef P.","non-dropping-particle":"van","parse-names":false,"suffix":""},{"dropping-particle":"","family":"Riahi","given":"Keywan","non-dropping-particle":"","parse-names":false,"suffix":""},{"dropping-particle":"","family":"Moss","given":"Richard","non-dropping-particle":"","parse-names":false,"suffix":""},{"dropping-particle":"","family":"Edmonds","given":"Jae","non-dropping-particle":"","parse-names":false,"suffix":""},{"dropping-particle":"","family":"Thomson","given":"Allison","non-dropping-particle":"","parse-names":false,"suffix":""},{"dropping-particle":"","family":"Nakicenovic","given":"Nebojsa","non-dropping-particle":"","parse-names":false,"suffix":""},{"dropping-particle":"","family":"Kram","given":"Tom","non-dropping-particle":"","parse-names":false,"suffix":""},{"dropping-particle":"","family":"Berkhout","given":"Frans","non-dropping-particle":"","parse-names":false,"suffix":""},{"dropping-particle":"","family":"Swart","given":"Rob","non-dropping-particle":"","parse-names":false,"suffix":""},{"dropping-particle":"","family":"Janetos","given":"Anthony","non-dropping-particle":"","parse-names":false,"suffix":""},{"dropping-particle":"","family":"Rose","given":"Steven K.","non-dropping-particle":"","parse-names":false,"suffix":""},{"dropping-particle":"","family":"Arnell","given":"Nigel","non-dropping-particle":"","parse-names":false,"suffix":""}],"container-title":"Global Environmental Change","id":"ITEM-1","issue":"1","issued":{"date-parts":[["2012"]]},"page":"21-35","title":"A proposal for a new scenario framework to support research and assessment in different climate research communities","type":"article-journal","volume":"22"},"label":"section","suppress-author":1,"uris":["http://www.mendeley.com/documents/?uuid=06a1c4bf-417a-3b82-a476-c57935df9684"]}],"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The six pathways are: Global Sustainable Development, </w:t>
      </w:r>
      <w:r w:rsidRPr="0008241C">
        <w:rPr>
          <w:noProof/>
          <w:sz w:val="22"/>
          <w:szCs w:val="22"/>
        </w:rPr>
        <w:t>Business</w:t>
      </w:r>
      <w:r w:rsidRPr="0008241C">
        <w:rPr>
          <w:sz w:val="22"/>
          <w:szCs w:val="22"/>
        </w:rPr>
        <w:t xml:space="preserve">-As-Usual, Regional Competition, Economic Optimism, Reformed Markets, and Regional Sustainability. These studies provide an established method to group the popular global scenarios, including IPCC SRES, Millennium Ecosystem assessment, and GEO-3/4. </w:t>
      </w:r>
    </w:p>
    <w:p w14:paraId="01663EB1" w14:textId="77777777" w:rsidR="00A01204" w:rsidRPr="0008241C" w:rsidRDefault="00A01204" w:rsidP="00A01204">
      <w:pPr>
        <w:rPr>
          <w:sz w:val="22"/>
          <w:szCs w:val="22"/>
        </w:rPr>
      </w:pPr>
    </w:p>
    <w:p w14:paraId="4A7FC240" w14:textId="77777777" w:rsidR="00A01204" w:rsidRPr="0008241C" w:rsidRDefault="00A01204" w:rsidP="00A01204">
      <w:pPr>
        <w:rPr>
          <w:sz w:val="22"/>
          <w:szCs w:val="22"/>
        </w:rPr>
      </w:pPr>
      <w:r w:rsidRPr="0008241C">
        <w:rPr>
          <w:sz w:val="22"/>
          <w:szCs w:val="22"/>
        </w:rPr>
        <w:lastRenderedPageBreak/>
        <w:t xml:space="preserve">Focusing specifically on subregional and local scale scenarios, Hunt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label":"section","suppress-author":1,"uris":["http://www.mendeley.com/documents/?uuid=ebc90d46-9013-4b8b-b17f-cec40abf8cb0"]}],"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provided archetypes based on the existing Global Scenario Group scenarios and synthesized a large number of global, regional and subregional scenarios. The three-world archetypes, i.e. ‘</w:t>
      </w:r>
      <w:r w:rsidRPr="0008241C">
        <w:rPr>
          <w:i/>
          <w:sz w:val="22"/>
          <w:szCs w:val="22"/>
        </w:rPr>
        <w:t>Conventional World’, ‘Great Transitions’ and ‘Barbarization’</w:t>
      </w:r>
      <w:r w:rsidRPr="0008241C">
        <w:rPr>
          <w:sz w:val="22"/>
          <w:szCs w:val="22"/>
        </w:rPr>
        <w:t xml:space="preserve"> denotes the ‘official future’, ‘the sustainable future’ and ‘what could go wrong’ and follows the Bezold’s </w:t>
      </w:r>
      <w:r w:rsidRPr="0008241C">
        <w:rPr>
          <w:sz w:val="22"/>
          <w:szCs w:val="22"/>
        </w:rPr>
        <w:fldChar w:fldCharType="begin" w:fldLock="1"/>
      </w:r>
      <w:r w:rsidRPr="0008241C">
        <w:rPr>
          <w:sz w:val="22"/>
          <w:szCs w:val="22"/>
        </w:rPr>
        <w:instrText>ADDIN CSL_CITATION {"citationItems":[{"id":"ITEM-1","itemData":{"DOI":"10.1016/S0016-3287(99)00006-3","ISSN":"0016-3287","abstract":"Scenario building is an essential element for working on, and creating, alternative futures. This paper, based on the work at the Institute of Alternative Futures, discusses the use of scenarios in the context of community development and explores three basic types of scenarios—`the official future', `hard times' and paradigm shift or visionary scenarios. With examples from Washington and elsewhere, the paper tries to show how communities can reinvent themselves and meet the challenges of the future with the aid of scenarios.","author":[{"dropping-particle":"","family":"Bezold","given":"Clement","non-dropping-particle":"","parse-names":false,"suffix":""}],"container-title":"Futures","id":"ITEM-1","issue":"5","issued":{"date-parts":[["1999","6","1"]]},"page":"465-473","publisher":"Pergamon","title":"Alternative futures for communities","type":"article-journal","volume":"31"},"label":"section","suppress-author":1,"uris":["http://www.mendeley.com/documents/?uuid=db8ae18a-0520-3089-813b-6db7ae47db01"]}],"mendeley":{"formattedCitation":"(1999)","plainTextFormattedCitation":"(1999)","previouslyFormattedCitation":"(1999)"},"properties":{"noteIndex":0},"schema":"https://github.com/citation-style-language/schema/raw/master/csl-citation.json"}</w:instrText>
      </w:r>
      <w:r w:rsidRPr="0008241C">
        <w:rPr>
          <w:sz w:val="22"/>
          <w:szCs w:val="22"/>
        </w:rPr>
        <w:fldChar w:fldCharType="separate"/>
      </w:r>
      <w:r w:rsidRPr="0008241C">
        <w:rPr>
          <w:noProof/>
          <w:sz w:val="22"/>
          <w:szCs w:val="22"/>
        </w:rPr>
        <w:t>(1999)</w:t>
      </w:r>
      <w:r w:rsidRPr="0008241C">
        <w:rPr>
          <w:sz w:val="22"/>
          <w:szCs w:val="22"/>
        </w:rPr>
        <w:fldChar w:fldCharType="end"/>
      </w:r>
      <w:r w:rsidRPr="0008241C">
        <w:rPr>
          <w:sz w:val="22"/>
          <w:szCs w:val="22"/>
        </w:rPr>
        <w:t xml:space="preserve"> argument on having thee-world scenario archetypes. Each of these three-world end-states was further categorized into two sub-scenarios, depicting an archetype of six alternative pathways (i</w:t>
      </w:r>
      <w:r w:rsidRPr="0008241C">
        <w:rPr>
          <w:i/>
          <w:sz w:val="22"/>
          <w:szCs w:val="22"/>
        </w:rPr>
        <w:t>.e. ‘Policy Reform’, and ‘Market Forces’ under ‘Conventional World’, ‘Eco-Communalism’ and ‘New Sustainability Paradigm ‘under ‘Great Transitions’, ‘Break Down’ and ‘Fortress World’ under ‘Barbarization’</w:t>
      </w:r>
      <w:r w:rsidRPr="0008241C">
        <w:rPr>
          <w:sz w:val="22"/>
          <w:szCs w:val="22"/>
        </w:rPr>
        <w:t xml:space="preserve">). Supported by some broad selection criteria of likely changes in STEEP drivers, Hunt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label":"section","suppress-author":1,"uris":["http://www.mendeley.com/documents/?uuid=ebc90d46-9013-4b8b-b17f-cec40abf8cb0"]}],"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used this archetype to classify an enormous number of available scenarios, including global, regional, country and local-scale scenarios. Despite certain approximations, we adopted the same archetypes to classify and map the reviewed global, regional/subregional scenarios. The specific reason behind the adoption of Hunt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label":"section","suppress-author":1,"uris":["http://www.mendeley.com/documents/?uuid=ebc90d46-9013-4b8b-b17f-cec40abf8cb0"]}],"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archetypes is that we found that the underlying assumptions of the three-world archetypes better suits the subregional scenarios, particularly due to very site-specific information provided in the scenario literature. 224 subregional scenarios were mapped using these archetypes with the following broad criteria (Table 5.4).</w:t>
      </w:r>
    </w:p>
    <w:p w14:paraId="224BE2B3" w14:textId="77777777" w:rsidR="00A01204" w:rsidRPr="0008241C" w:rsidRDefault="00A01204" w:rsidP="00A01204">
      <w:pPr>
        <w:rPr>
          <w:sz w:val="22"/>
          <w:szCs w:val="22"/>
        </w:rPr>
      </w:pPr>
    </w:p>
    <w:p w14:paraId="5444BCFA" w14:textId="77777777" w:rsidR="00A01204" w:rsidRPr="0008241C" w:rsidRDefault="00A01204" w:rsidP="00A01204">
      <w:pPr>
        <w:rPr>
          <w:sz w:val="22"/>
          <w:szCs w:val="22"/>
        </w:rPr>
      </w:pPr>
      <w:r w:rsidRPr="0008241C">
        <w:rPr>
          <w:b/>
          <w:sz w:val="22"/>
          <w:szCs w:val="22"/>
        </w:rPr>
        <w:t xml:space="preserve">Table 5.4: Screening criteria for regional/subregional scenarios as per Hunt </w:t>
      </w:r>
      <w:r w:rsidRPr="0008241C">
        <w:rPr>
          <w:b/>
          <w:i/>
          <w:sz w:val="22"/>
          <w:szCs w:val="22"/>
        </w:rPr>
        <w:t>et al</w:t>
      </w:r>
      <w:r w:rsidRPr="0008241C">
        <w:rPr>
          <w:b/>
          <w:sz w:val="22"/>
          <w:szCs w:val="22"/>
        </w:rPr>
        <w:t>. (2012)</w:t>
      </w:r>
    </w:p>
    <w:tbl>
      <w:tblPr>
        <w:tblStyle w:val="TableGrid4"/>
        <w:tblW w:w="0" w:type="auto"/>
        <w:tblLayout w:type="fixed"/>
        <w:tblLook w:val="04A0" w:firstRow="1" w:lastRow="0" w:firstColumn="1" w:lastColumn="0" w:noHBand="0" w:noVBand="1"/>
      </w:tblPr>
      <w:tblGrid>
        <w:gridCol w:w="1242"/>
        <w:gridCol w:w="1134"/>
        <w:gridCol w:w="1701"/>
        <w:gridCol w:w="5103"/>
      </w:tblGrid>
      <w:tr w:rsidR="00A01204" w:rsidRPr="0008241C" w14:paraId="058302C6" w14:textId="77777777" w:rsidTr="00642B4F">
        <w:tc>
          <w:tcPr>
            <w:tcW w:w="1242" w:type="dxa"/>
          </w:tcPr>
          <w:p w14:paraId="6C129564" w14:textId="77777777" w:rsidR="00A01204" w:rsidRPr="0008241C" w:rsidRDefault="00A01204" w:rsidP="00A01204">
            <w:pPr>
              <w:snapToGrid w:val="0"/>
              <w:rPr>
                <w:rFonts w:ascii="Times New Roman" w:hAnsi="Times New Roman"/>
                <w:b/>
              </w:rPr>
            </w:pPr>
            <w:r w:rsidRPr="0008241C">
              <w:rPr>
                <w:rFonts w:ascii="Times New Roman" w:hAnsi="Times New Roman"/>
                <w:b/>
              </w:rPr>
              <w:t>Archetype</w:t>
            </w:r>
          </w:p>
        </w:tc>
        <w:tc>
          <w:tcPr>
            <w:tcW w:w="1134" w:type="dxa"/>
          </w:tcPr>
          <w:p w14:paraId="1FF9FD9D" w14:textId="77777777" w:rsidR="00A01204" w:rsidRPr="0008241C" w:rsidRDefault="00A01204" w:rsidP="00A01204">
            <w:pPr>
              <w:snapToGrid w:val="0"/>
              <w:rPr>
                <w:rFonts w:ascii="Times New Roman" w:hAnsi="Times New Roman"/>
                <w:b/>
              </w:rPr>
            </w:pPr>
            <w:r w:rsidRPr="0008241C">
              <w:rPr>
                <w:rFonts w:ascii="Times New Roman" w:hAnsi="Times New Roman"/>
                <w:b/>
              </w:rPr>
              <w:t>Scenario variants</w:t>
            </w:r>
          </w:p>
        </w:tc>
        <w:tc>
          <w:tcPr>
            <w:tcW w:w="1701" w:type="dxa"/>
          </w:tcPr>
          <w:p w14:paraId="5483333F" w14:textId="77777777" w:rsidR="00A01204" w:rsidRPr="0008241C" w:rsidRDefault="00A01204" w:rsidP="00A01204">
            <w:pPr>
              <w:snapToGrid w:val="0"/>
              <w:rPr>
                <w:rFonts w:ascii="Times New Roman" w:hAnsi="Times New Roman"/>
                <w:b/>
              </w:rPr>
            </w:pPr>
            <w:r w:rsidRPr="0008241C">
              <w:rPr>
                <w:rFonts w:ascii="Times New Roman" w:hAnsi="Times New Roman"/>
                <w:b/>
              </w:rPr>
              <w:t>Key assumptions</w:t>
            </w:r>
          </w:p>
        </w:tc>
        <w:tc>
          <w:tcPr>
            <w:tcW w:w="5103" w:type="dxa"/>
          </w:tcPr>
          <w:p w14:paraId="4851CF1A" w14:textId="77777777" w:rsidR="00A01204" w:rsidRPr="0008241C" w:rsidRDefault="00A01204" w:rsidP="00A01204">
            <w:pPr>
              <w:snapToGrid w:val="0"/>
              <w:rPr>
                <w:rFonts w:ascii="Times New Roman" w:hAnsi="Times New Roman"/>
                <w:b/>
              </w:rPr>
            </w:pPr>
            <w:r w:rsidRPr="0008241C">
              <w:rPr>
                <w:rFonts w:ascii="Times New Roman" w:hAnsi="Times New Roman"/>
                <w:b/>
              </w:rPr>
              <w:t>Underlying assumptions from regional/subregional scenario exercises</w:t>
            </w:r>
          </w:p>
        </w:tc>
      </w:tr>
      <w:tr w:rsidR="00A01204" w:rsidRPr="0008241C" w14:paraId="6C3A235A" w14:textId="77777777" w:rsidTr="00642B4F">
        <w:tc>
          <w:tcPr>
            <w:tcW w:w="1242" w:type="dxa"/>
            <w:vMerge w:val="restart"/>
            <w:textDirection w:val="btLr"/>
          </w:tcPr>
          <w:p w14:paraId="0E0E0FBE" w14:textId="77777777" w:rsidR="00A01204" w:rsidRPr="0008241C" w:rsidRDefault="00A01204" w:rsidP="00A01204">
            <w:pPr>
              <w:ind w:left="113"/>
              <w:contextualSpacing/>
              <w:rPr>
                <w:rFonts w:ascii="Times New Roman" w:hAnsi="Times New Roman"/>
                <w:b/>
              </w:rPr>
            </w:pPr>
            <w:r w:rsidRPr="0008241C">
              <w:rPr>
                <w:rFonts w:ascii="Times New Roman" w:hAnsi="Times New Roman"/>
                <w:b/>
              </w:rPr>
              <w:t>Conventional</w:t>
            </w:r>
          </w:p>
          <w:p w14:paraId="4C7EAD23" w14:textId="77777777" w:rsidR="00A01204" w:rsidRPr="0008241C" w:rsidRDefault="00A01204" w:rsidP="00A01204">
            <w:pPr>
              <w:ind w:left="113"/>
              <w:contextualSpacing/>
              <w:rPr>
                <w:rFonts w:ascii="Times New Roman" w:hAnsi="Times New Roman"/>
                <w:b/>
              </w:rPr>
            </w:pPr>
            <w:r w:rsidRPr="0008241C">
              <w:rPr>
                <w:rFonts w:ascii="Times New Roman" w:hAnsi="Times New Roman"/>
                <w:b/>
              </w:rPr>
              <w:t>World</w:t>
            </w:r>
          </w:p>
        </w:tc>
        <w:tc>
          <w:tcPr>
            <w:tcW w:w="1134" w:type="dxa"/>
          </w:tcPr>
          <w:p w14:paraId="32C4EBA3" w14:textId="77777777" w:rsidR="00A01204" w:rsidRPr="0008241C" w:rsidRDefault="00A01204" w:rsidP="00A01204">
            <w:pPr>
              <w:contextualSpacing/>
              <w:rPr>
                <w:rFonts w:ascii="Times New Roman" w:hAnsi="Times New Roman"/>
                <w:b/>
              </w:rPr>
            </w:pPr>
            <w:r w:rsidRPr="0008241C">
              <w:rPr>
                <w:rFonts w:ascii="Times New Roman" w:hAnsi="Times New Roman"/>
                <w:b/>
              </w:rPr>
              <w:t>Market Forces</w:t>
            </w:r>
          </w:p>
        </w:tc>
        <w:tc>
          <w:tcPr>
            <w:tcW w:w="1701" w:type="dxa"/>
          </w:tcPr>
          <w:p w14:paraId="47909079" w14:textId="77777777" w:rsidR="00A01204" w:rsidRPr="0008241C" w:rsidRDefault="00A01204" w:rsidP="00A01204">
            <w:pPr>
              <w:snapToGrid w:val="0"/>
              <w:rPr>
                <w:rFonts w:ascii="Times New Roman" w:hAnsi="Times New Roman"/>
              </w:rPr>
            </w:pPr>
            <w:r w:rsidRPr="0008241C">
              <w:rPr>
                <w:rFonts w:ascii="Times New Roman" w:hAnsi="Times New Roman"/>
                <w:i/>
              </w:rPr>
              <w:t xml:space="preserve">Free market optimism </w:t>
            </w:r>
          </w:p>
        </w:tc>
        <w:tc>
          <w:tcPr>
            <w:tcW w:w="5103" w:type="dxa"/>
          </w:tcPr>
          <w:p w14:paraId="10035E02" w14:textId="77777777" w:rsidR="00A01204" w:rsidRPr="0008241C" w:rsidRDefault="00A01204" w:rsidP="00A01204">
            <w:pPr>
              <w:snapToGrid w:val="0"/>
              <w:rPr>
                <w:rFonts w:ascii="Times New Roman" w:hAnsi="Times New Roman"/>
              </w:rPr>
            </w:pPr>
            <w:r w:rsidRPr="0008241C">
              <w:rPr>
                <w:rFonts w:ascii="Times New Roman" w:hAnsi="Times New Roman"/>
              </w:rPr>
              <w:t xml:space="preserve">Trade-liberalization, Continuing foreign investments, strong international co-operation, rapid urban growth, agricultural intensification, expansion in aquaculture, heavy water-withdrawal without any efforts for conservation of BES. </w:t>
            </w:r>
          </w:p>
        </w:tc>
      </w:tr>
      <w:tr w:rsidR="00A01204" w:rsidRPr="0008241C" w14:paraId="2F6994B4" w14:textId="77777777" w:rsidTr="00642B4F">
        <w:tc>
          <w:tcPr>
            <w:tcW w:w="1242" w:type="dxa"/>
            <w:vMerge/>
          </w:tcPr>
          <w:p w14:paraId="0D6B2F7B" w14:textId="77777777" w:rsidR="00A01204" w:rsidRPr="0008241C" w:rsidRDefault="00A01204" w:rsidP="00A01204">
            <w:pPr>
              <w:ind w:left="113"/>
              <w:contextualSpacing/>
              <w:rPr>
                <w:rFonts w:ascii="Times New Roman" w:hAnsi="Times New Roman"/>
                <w:b/>
              </w:rPr>
            </w:pPr>
          </w:p>
        </w:tc>
        <w:tc>
          <w:tcPr>
            <w:tcW w:w="1134" w:type="dxa"/>
          </w:tcPr>
          <w:p w14:paraId="640937DB" w14:textId="77777777" w:rsidR="00A01204" w:rsidRPr="0008241C" w:rsidRDefault="00A01204" w:rsidP="00A01204">
            <w:pPr>
              <w:contextualSpacing/>
              <w:rPr>
                <w:rFonts w:ascii="Times New Roman" w:hAnsi="Times New Roman"/>
                <w:b/>
              </w:rPr>
            </w:pPr>
            <w:r w:rsidRPr="0008241C">
              <w:rPr>
                <w:rFonts w:ascii="Times New Roman" w:hAnsi="Times New Roman"/>
                <w:b/>
              </w:rPr>
              <w:t>Policy Reform</w:t>
            </w:r>
          </w:p>
        </w:tc>
        <w:tc>
          <w:tcPr>
            <w:tcW w:w="1701" w:type="dxa"/>
          </w:tcPr>
          <w:p w14:paraId="50B0B2E9" w14:textId="77777777" w:rsidR="00A01204" w:rsidRPr="0008241C" w:rsidRDefault="00A01204" w:rsidP="00A01204">
            <w:pPr>
              <w:snapToGrid w:val="0"/>
              <w:rPr>
                <w:rFonts w:ascii="Times New Roman" w:hAnsi="Times New Roman"/>
                <w:i/>
              </w:rPr>
            </w:pPr>
            <w:r w:rsidRPr="0008241C">
              <w:rPr>
                <w:rFonts w:ascii="Times New Roman" w:hAnsi="Times New Roman"/>
                <w:i/>
              </w:rPr>
              <w:t>Necessary regulatory mechanisms</w:t>
            </w:r>
          </w:p>
        </w:tc>
        <w:tc>
          <w:tcPr>
            <w:tcW w:w="5103" w:type="dxa"/>
          </w:tcPr>
          <w:p w14:paraId="25CC7322" w14:textId="77777777" w:rsidR="00A01204" w:rsidRPr="0008241C" w:rsidRDefault="00A01204" w:rsidP="00A01204">
            <w:pPr>
              <w:snapToGrid w:val="0"/>
              <w:rPr>
                <w:rFonts w:ascii="Times New Roman" w:hAnsi="Times New Roman"/>
                <w:i/>
              </w:rPr>
            </w:pPr>
            <w:r w:rsidRPr="0008241C">
              <w:rPr>
                <w:rFonts w:ascii="Times New Roman" w:hAnsi="Times New Roman"/>
              </w:rPr>
              <w:t xml:space="preserve">Although the above drivers continue to occur, zoning, incentives, regional policy targets, new conservation policies, new protected areas, technological intervention, and fuel efficiency are enforced to reduce the loss of BES. </w:t>
            </w:r>
          </w:p>
        </w:tc>
      </w:tr>
      <w:tr w:rsidR="00A01204" w:rsidRPr="0008241C" w14:paraId="7DBEA7E2" w14:textId="77777777" w:rsidTr="00642B4F">
        <w:tc>
          <w:tcPr>
            <w:tcW w:w="1242" w:type="dxa"/>
            <w:vMerge w:val="restart"/>
            <w:textDirection w:val="btLr"/>
          </w:tcPr>
          <w:p w14:paraId="007A7D75" w14:textId="77777777" w:rsidR="00A01204" w:rsidRPr="0008241C" w:rsidRDefault="00A01204" w:rsidP="00A01204">
            <w:pPr>
              <w:ind w:left="113"/>
              <w:contextualSpacing/>
              <w:rPr>
                <w:rFonts w:ascii="Times New Roman" w:hAnsi="Times New Roman"/>
                <w:b/>
              </w:rPr>
            </w:pPr>
            <w:r w:rsidRPr="0008241C">
              <w:rPr>
                <w:rFonts w:ascii="Times New Roman" w:hAnsi="Times New Roman"/>
                <w:b/>
              </w:rPr>
              <w:t>Great transitions</w:t>
            </w:r>
          </w:p>
        </w:tc>
        <w:tc>
          <w:tcPr>
            <w:tcW w:w="1134" w:type="dxa"/>
          </w:tcPr>
          <w:p w14:paraId="762BB097" w14:textId="77777777" w:rsidR="00A01204" w:rsidRPr="0008241C" w:rsidRDefault="00A01204" w:rsidP="00A01204">
            <w:pPr>
              <w:snapToGrid w:val="0"/>
              <w:rPr>
                <w:rFonts w:ascii="Times New Roman" w:hAnsi="Times New Roman"/>
                <w:b/>
              </w:rPr>
            </w:pPr>
            <w:r w:rsidRPr="0008241C">
              <w:rPr>
                <w:rFonts w:ascii="Times New Roman" w:hAnsi="Times New Roman"/>
                <w:b/>
              </w:rPr>
              <w:t>New Sustainability</w:t>
            </w:r>
          </w:p>
        </w:tc>
        <w:tc>
          <w:tcPr>
            <w:tcW w:w="1701" w:type="dxa"/>
          </w:tcPr>
          <w:p w14:paraId="05228ED1" w14:textId="77777777" w:rsidR="00A01204" w:rsidRPr="0008241C" w:rsidRDefault="00A01204" w:rsidP="00A01204">
            <w:pPr>
              <w:snapToGrid w:val="0"/>
              <w:rPr>
                <w:rFonts w:ascii="Times New Roman" w:hAnsi="Times New Roman"/>
                <w:i/>
              </w:rPr>
            </w:pPr>
            <w:r w:rsidRPr="0008241C">
              <w:rPr>
                <w:rFonts w:ascii="Times New Roman" w:hAnsi="Times New Roman"/>
                <w:i/>
              </w:rPr>
              <w:t xml:space="preserve">societal values towards sustainability </w:t>
            </w:r>
          </w:p>
        </w:tc>
        <w:tc>
          <w:tcPr>
            <w:tcW w:w="5103" w:type="dxa"/>
          </w:tcPr>
          <w:p w14:paraId="19CD8D9E" w14:textId="77777777" w:rsidR="00A01204" w:rsidRPr="0008241C" w:rsidRDefault="00A01204" w:rsidP="00A01204">
            <w:pPr>
              <w:snapToGrid w:val="0"/>
              <w:rPr>
                <w:rFonts w:ascii="Times New Roman" w:hAnsi="Times New Roman"/>
              </w:rPr>
            </w:pPr>
            <w:r w:rsidRPr="0008241C">
              <w:rPr>
                <w:rFonts w:ascii="Times New Roman" w:hAnsi="Times New Roman"/>
              </w:rPr>
              <w:t xml:space="preserve">Restoration scenarios, the increment in social values, changes in dietary habits, eco-system based resilience planning for disaster risk reduction. </w:t>
            </w:r>
          </w:p>
        </w:tc>
      </w:tr>
      <w:tr w:rsidR="00A01204" w:rsidRPr="0008241C" w14:paraId="1C10192A" w14:textId="77777777" w:rsidTr="00642B4F">
        <w:tc>
          <w:tcPr>
            <w:tcW w:w="1242" w:type="dxa"/>
            <w:vMerge/>
          </w:tcPr>
          <w:p w14:paraId="163B7FDE" w14:textId="77777777" w:rsidR="00A01204" w:rsidRPr="0008241C" w:rsidRDefault="00A01204" w:rsidP="00A01204">
            <w:pPr>
              <w:snapToGrid w:val="0"/>
              <w:ind w:left="113"/>
              <w:rPr>
                <w:rFonts w:ascii="Times New Roman" w:hAnsi="Times New Roman"/>
                <w:b/>
              </w:rPr>
            </w:pPr>
          </w:p>
        </w:tc>
        <w:tc>
          <w:tcPr>
            <w:tcW w:w="1134" w:type="dxa"/>
          </w:tcPr>
          <w:p w14:paraId="03A51762" w14:textId="77777777" w:rsidR="00A01204" w:rsidRPr="0008241C" w:rsidRDefault="00A01204" w:rsidP="00A01204">
            <w:pPr>
              <w:snapToGrid w:val="0"/>
              <w:rPr>
                <w:rFonts w:ascii="Times New Roman" w:hAnsi="Times New Roman"/>
                <w:b/>
              </w:rPr>
            </w:pPr>
            <w:r w:rsidRPr="0008241C">
              <w:rPr>
                <w:rFonts w:ascii="Times New Roman" w:hAnsi="Times New Roman"/>
                <w:b/>
              </w:rPr>
              <w:t>Eco-communalism</w:t>
            </w:r>
          </w:p>
        </w:tc>
        <w:tc>
          <w:tcPr>
            <w:tcW w:w="1701" w:type="dxa"/>
          </w:tcPr>
          <w:p w14:paraId="6F7EB2C3" w14:textId="77777777" w:rsidR="00A01204" w:rsidRPr="0008241C" w:rsidRDefault="00A01204" w:rsidP="00A01204">
            <w:pPr>
              <w:snapToGrid w:val="0"/>
              <w:rPr>
                <w:rFonts w:ascii="Times New Roman" w:hAnsi="Times New Roman"/>
                <w:i/>
              </w:rPr>
            </w:pPr>
            <w:r w:rsidRPr="0008241C">
              <w:rPr>
                <w:rFonts w:ascii="Times New Roman" w:hAnsi="Times New Roman"/>
                <w:i/>
              </w:rPr>
              <w:t>Semi-isolated and self-reliant communities</w:t>
            </w:r>
          </w:p>
        </w:tc>
        <w:tc>
          <w:tcPr>
            <w:tcW w:w="5103" w:type="dxa"/>
          </w:tcPr>
          <w:p w14:paraId="6A9CCA77" w14:textId="77777777" w:rsidR="00A01204" w:rsidRPr="0008241C" w:rsidRDefault="00A01204" w:rsidP="00A01204">
            <w:pPr>
              <w:snapToGrid w:val="0"/>
              <w:rPr>
                <w:rFonts w:ascii="Times New Roman" w:hAnsi="Times New Roman"/>
              </w:rPr>
            </w:pPr>
            <w:r w:rsidRPr="0008241C">
              <w:rPr>
                <w:rFonts w:ascii="Times New Roman" w:hAnsi="Times New Roman"/>
              </w:rPr>
              <w:t>Local scale community mobilization, participatory resource management, Incentives for conservation, sustainable but isolated society</w:t>
            </w:r>
          </w:p>
        </w:tc>
      </w:tr>
      <w:tr w:rsidR="00A01204" w:rsidRPr="0008241C" w14:paraId="1A5E63B0" w14:textId="77777777" w:rsidTr="00642B4F">
        <w:trPr>
          <w:trHeight w:val="648"/>
        </w:trPr>
        <w:tc>
          <w:tcPr>
            <w:tcW w:w="1242" w:type="dxa"/>
            <w:vMerge w:val="restart"/>
            <w:textDirection w:val="btLr"/>
          </w:tcPr>
          <w:p w14:paraId="30A2233F" w14:textId="77777777" w:rsidR="00A01204" w:rsidRPr="0008241C" w:rsidRDefault="00A01204" w:rsidP="00A01204">
            <w:pPr>
              <w:snapToGrid w:val="0"/>
              <w:ind w:left="113"/>
              <w:rPr>
                <w:rFonts w:ascii="Times New Roman" w:hAnsi="Times New Roman"/>
                <w:b/>
              </w:rPr>
            </w:pPr>
            <w:r w:rsidRPr="0008241C">
              <w:rPr>
                <w:rFonts w:ascii="Times New Roman" w:hAnsi="Times New Roman"/>
                <w:b/>
              </w:rPr>
              <w:t>Barbarization</w:t>
            </w:r>
          </w:p>
        </w:tc>
        <w:tc>
          <w:tcPr>
            <w:tcW w:w="1134" w:type="dxa"/>
          </w:tcPr>
          <w:p w14:paraId="572EEA32" w14:textId="77777777" w:rsidR="00A01204" w:rsidRPr="0008241C" w:rsidRDefault="00A01204" w:rsidP="00A01204">
            <w:pPr>
              <w:snapToGrid w:val="0"/>
              <w:rPr>
                <w:rFonts w:ascii="Times New Roman" w:hAnsi="Times New Roman"/>
                <w:b/>
              </w:rPr>
            </w:pPr>
            <w:r w:rsidRPr="0008241C">
              <w:rPr>
                <w:rFonts w:ascii="Times New Roman" w:hAnsi="Times New Roman"/>
                <w:b/>
              </w:rPr>
              <w:t>Fortress world</w:t>
            </w:r>
          </w:p>
        </w:tc>
        <w:tc>
          <w:tcPr>
            <w:tcW w:w="1701" w:type="dxa"/>
          </w:tcPr>
          <w:p w14:paraId="3DDB76DA" w14:textId="77777777" w:rsidR="00A01204" w:rsidRPr="0008241C" w:rsidRDefault="00A01204" w:rsidP="00A01204">
            <w:pPr>
              <w:contextualSpacing/>
              <w:rPr>
                <w:rFonts w:ascii="Times New Roman" w:hAnsi="Times New Roman"/>
                <w:i/>
              </w:rPr>
            </w:pPr>
            <w:r w:rsidRPr="0008241C">
              <w:rPr>
                <w:rFonts w:ascii="Times New Roman" w:hAnsi="Times New Roman"/>
                <w:i/>
              </w:rPr>
              <w:t>Elites control an impoverished</w:t>
            </w:r>
          </w:p>
          <w:p w14:paraId="276B583F" w14:textId="77777777" w:rsidR="00A01204" w:rsidRPr="0008241C" w:rsidRDefault="00A01204" w:rsidP="00A01204">
            <w:pPr>
              <w:contextualSpacing/>
              <w:rPr>
                <w:rFonts w:ascii="Times New Roman" w:hAnsi="Times New Roman"/>
              </w:rPr>
            </w:pPr>
            <w:r w:rsidRPr="0008241C">
              <w:rPr>
                <w:rFonts w:ascii="Times New Roman" w:hAnsi="Times New Roman"/>
                <w:i/>
              </w:rPr>
              <w:t>majority</w:t>
            </w:r>
          </w:p>
        </w:tc>
        <w:tc>
          <w:tcPr>
            <w:tcW w:w="5103" w:type="dxa"/>
          </w:tcPr>
          <w:p w14:paraId="5C253490" w14:textId="77777777" w:rsidR="00A01204" w:rsidRPr="0008241C" w:rsidRDefault="00A01204" w:rsidP="00A01204">
            <w:pPr>
              <w:snapToGrid w:val="0"/>
              <w:rPr>
                <w:rFonts w:ascii="Times New Roman" w:hAnsi="Times New Roman"/>
              </w:rPr>
            </w:pPr>
            <w:r w:rsidRPr="0008241C">
              <w:rPr>
                <w:rFonts w:ascii="Times New Roman" w:hAnsi="Times New Roman"/>
              </w:rPr>
              <w:t>Widespread poverty and isolation, great disparities and inequality</w:t>
            </w:r>
          </w:p>
        </w:tc>
      </w:tr>
      <w:tr w:rsidR="00A01204" w:rsidRPr="0008241C" w14:paraId="75FDCF37" w14:textId="77777777" w:rsidTr="00642B4F">
        <w:tc>
          <w:tcPr>
            <w:tcW w:w="1242" w:type="dxa"/>
            <w:vMerge/>
          </w:tcPr>
          <w:p w14:paraId="32231594" w14:textId="77777777" w:rsidR="00A01204" w:rsidRPr="0008241C" w:rsidRDefault="00A01204" w:rsidP="00A01204">
            <w:pPr>
              <w:snapToGrid w:val="0"/>
              <w:rPr>
                <w:rFonts w:ascii="Times New Roman" w:hAnsi="Times New Roman"/>
              </w:rPr>
            </w:pPr>
          </w:p>
        </w:tc>
        <w:tc>
          <w:tcPr>
            <w:tcW w:w="1134" w:type="dxa"/>
          </w:tcPr>
          <w:p w14:paraId="06FFA2EA" w14:textId="77777777" w:rsidR="00A01204" w:rsidRPr="0008241C" w:rsidRDefault="00A01204" w:rsidP="00A01204">
            <w:pPr>
              <w:snapToGrid w:val="0"/>
              <w:rPr>
                <w:rFonts w:ascii="Times New Roman" w:hAnsi="Times New Roman"/>
                <w:b/>
              </w:rPr>
            </w:pPr>
            <w:r w:rsidRPr="0008241C">
              <w:rPr>
                <w:rFonts w:ascii="Times New Roman" w:hAnsi="Times New Roman"/>
                <w:b/>
              </w:rPr>
              <w:t>Break-down</w:t>
            </w:r>
          </w:p>
        </w:tc>
        <w:tc>
          <w:tcPr>
            <w:tcW w:w="1701" w:type="dxa"/>
          </w:tcPr>
          <w:p w14:paraId="18199DD0" w14:textId="77777777" w:rsidR="00A01204" w:rsidRPr="0008241C" w:rsidRDefault="00A01204" w:rsidP="00A01204">
            <w:pPr>
              <w:contextualSpacing/>
              <w:rPr>
                <w:rFonts w:ascii="Times New Roman" w:hAnsi="Times New Roman"/>
              </w:rPr>
            </w:pPr>
            <w:r w:rsidRPr="0008241C">
              <w:rPr>
                <w:rFonts w:ascii="Times New Roman" w:hAnsi="Times New Roman"/>
              </w:rPr>
              <w:t>Collapse of civil order, conflict all-over</w:t>
            </w:r>
          </w:p>
        </w:tc>
        <w:tc>
          <w:tcPr>
            <w:tcW w:w="5103" w:type="dxa"/>
          </w:tcPr>
          <w:p w14:paraId="29C7EDE2" w14:textId="77777777" w:rsidR="00A01204" w:rsidRPr="0008241C" w:rsidRDefault="00A01204" w:rsidP="00A01204">
            <w:pPr>
              <w:snapToGrid w:val="0"/>
              <w:rPr>
                <w:rFonts w:ascii="Times New Roman" w:hAnsi="Times New Roman"/>
              </w:rPr>
            </w:pPr>
            <w:r w:rsidRPr="0008241C">
              <w:rPr>
                <w:rFonts w:ascii="Times New Roman" w:hAnsi="Times New Roman"/>
              </w:rPr>
              <w:t xml:space="preserve">Disintegration, war and political breakdown </w:t>
            </w:r>
          </w:p>
        </w:tc>
      </w:tr>
    </w:tbl>
    <w:p w14:paraId="25036233" w14:textId="77777777" w:rsidR="00A01204" w:rsidRPr="0008241C" w:rsidRDefault="00A01204" w:rsidP="00A01204">
      <w:pPr>
        <w:snapToGrid w:val="0"/>
        <w:rPr>
          <w:sz w:val="22"/>
          <w:szCs w:val="22"/>
        </w:rPr>
      </w:pPr>
    </w:p>
    <w:p w14:paraId="0DDB03B1" w14:textId="18A03F56" w:rsidR="00A01204" w:rsidRPr="0008241C" w:rsidRDefault="00A01204" w:rsidP="00A01204">
      <w:pPr>
        <w:rPr>
          <w:sz w:val="22"/>
          <w:szCs w:val="22"/>
        </w:rPr>
      </w:pPr>
      <w:r w:rsidRPr="0008241C">
        <w:rPr>
          <w:sz w:val="22"/>
          <w:szCs w:val="22"/>
        </w:rPr>
        <w:t>Grouping based on the criteria mentioned above, under the six-scenario variants, indicated that the bulk of the scenarios utilized the ‘Conventional World’ pathway (see Figure 5.21). We observed that researchers generally considered ‘Market Forces (MF)’ as the most dominant scenario variant (32</w:t>
      </w:r>
      <w:r w:rsidR="00C934E9">
        <w:rPr>
          <w:sz w:val="22"/>
          <w:szCs w:val="22"/>
        </w:rPr>
        <w:t xml:space="preserve"> per cent</w:t>
      </w:r>
      <w:r w:rsidRPr="0008241C">
        <w:rPr>
          <w:sz w:val="22"/>
          <w:szCs w:val="22"/>
        </w:rPr>
        <w:t>), followed by ‘Policy Reform’ (PR) (24</w:t>
      </w:r>
      <w:r w:rsidR="00C934E9">
        <w:rPr>
          <w:sz w:val="22"/>
          <w:szCs w:val="22"/>
        </w:rPr>
        <w:t xml:space="preserve"> per cent</w:t>
      </w:r>
      <w:r w:rsidRPr="0008241C">
        <w:rPr>
          <w:sz w:val="22"/>
          <w:szCs w:val="22"/>
        </w:rPr>
        <w:t>)’ and ‘Eco-Communalism (22</w:t>
      </w:r>
      <w:r w:rsidR="00C934E9">
        <w:rPr>
          <w:sz w:val="22"/>
          <w:szCs w:val="22"/>
        </w:rPr>
        <w:t xml:space="preserve"> per cent</w:t>
      </w:r>
      <w:r w:rsidRPr="0008241C">
        <w:rPr>
          <w:sz w:val="22"/>
          <w:szCs w:val="22"/>
        </w:rPr>
        <w:t>)’ (EC). On the contrary, only a handful of studies could be identified</w:t>
      </w:r>
      <w:r w:rsidRPr="0008241C">
        <w:rPr>
          <w:noProof/>
          <w:sz w:val="22"/>
          <w:szCs w:val="22"/>
        </w:rPr>
        <w:t xml:space="preserve"> that </w:t>
      </w:r>
      <w:r w:rsidRPr="0008241C">
        <w:rPr>
          <w:sz w:val="22"/>
          <w:szCs w:val="22"/>
        </w:rPr>
        <w:t xml:space="preserve">proposed revolutionary changes in institutional or human values leading to ‘Great transition; or have outlined chaotic situations leading to complete ‘Break-down’. The regional trend, by far, is indicative of the fact that globalization would be a dominant force in coming years and ‘Market Force’, would generally prevail over the entire region without any significant variation across subregions. Prominent narratives considered under MF scenario variants include a substantial number of exploratory scenarios depicting linear interpolation </w:t>
      </w:r>
      <w:r w:rsidRPr="0008241C">
        <w:rPr>
          <w:sz w:val="22"/>
          <w:szCs w:val="22"/>
        </w:rPr>
        <w:lastRenderedPageBreak/>
        <w:t xml:space="preserve">of current trends of urbanization, land-use changes, economic expansions, population growth and agricultural intensification and many other Business-As-Usual scenarios. Among the alternative scenarios, Policy Reform (PR) and Eco-Communalism (EC) are prevalent, as researchers believed that certain degree of sustainable practices would succeed through ameliorative policies and incorporation of ‘green visions’. PR scenarios are mainly reflected in spatial considerations for protected areas, restrictive zoning, incentive-based conservation, whereas, the regional characterization of EC scenarios depict community-based forest management, development of agroforestry, facilitation of global incentive mechanisms (e.g. REDD-plus) and proliferation of carbon capture and storage schemes. </w:t>
      </w:r>
    </w:p>
    <w:p w14:paraId="26294384" w14:textId="77777777" w:rsidR="00A01204" w:rsidRPr="0008241C" w:rsidRDefault="00A01204" w:rsidP="00A01204">
      <w:pPr>
        <w:rPr>
          <w:sz w:val="22"/>
          <w:szCs w:val="22"/>
        </w:rPr>
      </w:pPr>
    </w:p>
    <w:p w14:paraId="180FEADC"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2ADBAF1B" wp14:editId="48D97A98">
            <wp:extent cx="5613486" cy="4401403"/>
            <wp:effectExtent l="0" t="0" r="0" b="0"/>
            <wp:docPr id="929" name="図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628460" cy="4413144"/>
                    </a:xfrm>
                    <a:prstGeom prst="rect">
                      <a:avLst/>
                    </a:prstGeom>
                    <a:noFill/>
                    <a:ln>
                      <a:noFill/>
                    </a:ln>
                  </pic:spPr>
                </pic:pic>
              </a:graphicData>
            </a:graphic>
          </wp:inline>
        </w:drawing>
      </w:r>
    </w:p>
    <w:p w14:paraId="35B1AD79" w14:textId="77777777" w:rsidR="00A01204" w:rsidRPr="0008241C" w:rsidRDefault="00A01204" w:rsidP="00A01204">
      <w:pPr>
        <w:rPr>
          <w:sz w:val="22"/>
          <w:szCs w:val="22"/>
        </w:rPr>
      </w:pPr>
      <w:r w:rsidRPr="0008241C">
        <w:rPr>
          <w:b/>
          <w:sz w:val="22"/>
          <w:szCs w:val="22"/>
        </w:rPr>
        <w:t>Figure 5.</w:t>
      </w:r>
      <w:r w:rsidRPr="0008241C">
        <w:rPr>
          <w:rFonts w:eastAsia="MS Mincho"/>
          <w:b/>
          <w:sz w:val="22"/>
          <w:szCs w:val="22"/>
          <w:lang w:eastAsia="ja-JP"/>
        </w:rPr>
        <w:t>21</w:t>
      </w:r>
      <w:r w:rsidRPr="0008241C">
        <w:rPr>
          <w:b/>
          <w:sz w:val="22"/>
          <w:szCs w:val="22"/>
        </w:rPr>
        <w:t xml:space="preserve"> Archetype based mapping of regional/subregional scenarios</w:t>
      </w:r>
    </w:p>
    <w:p w14:paraId="7C58D398" w14:textId="77777777" w:rsidR="00A01204" w:rsidRPr="0008241C" w:rsidRDefault="00A01204" w:rsidP="00A01204">
      <w:pPr>
        <w:rPr>
          <w:sz w:val="22"/>
          <w:szCs w:val="22"/>
        </w:rPr>
      </w:pPr>
      <w:r w:rsidRPr="0008241C">
        <w:rPr>
          <w:sz w:val="22"/>
          <w:szCs w:val="22"/>
        </w:rPr>
        <w:t>Note: Darker shade implies more number of scenarios are inclined towards the specific scenario variants, while lighter shade implies lack of data or inconclusive evidence.</w:t>
      </w:r>
    </w:p>
    <w:p w14:paraId="76BA69D9" w14:textId="77777777" w:rsidR="00A01204" w:rsidRPr="0008241C" w:rsidRDefault="00A01204" w:rsidP="00A01204">
      <w:pPr>
        <w:rPr>
          <w:sz w:val="22"/>
          <w:szCs w:val="22"/>
        </w:rPr>
      </w:pPr>
    </w:p>
    <w:p w14:paraId="687B9EF1" w14:textId="77777777" w:rsidR="00A01204" w:rsidRPr="0008241C" w:rsidRDefault="00A01204" w:rsidP="00A01204">
      <w:pPr>
        <w:rPr>
          <w:sz w:val="22"/>
          <w:szCs w:val="22"/>
        </w:rPr>
      </w:pPr>
      <w:r w:rsidRPr="0008241C">
        <w:rPr>
          <w:sz w:val="22"/>
          <w:szCs w:val="22"/>
        </w:rPr>
        <w:t xml:space="preserve"> </w:t>
      </w:r>
    </w:p>
    <w:p w14:paraId="698D8028" w14:textId="77777777" w:rsidR="00A01204" w:rsidRPr="0008241C" w:rsidRDefault="00A01204" w:rsidP="00A01204">
      <w:pPr>
        <w:keepNext/>
        <w:keepLines/>
        <w:tabs>
          <w:tab w:val="clear" w:pos="1247"/>
          <w:tab w:val="left" w:pos="700"/>
          <w:tab w:val="left" w:pos="790"/>
        </w:tabs>
        <w:spacing w:before="40"/>
        <w:outlineLvl w:val="1"/>
        <w:rPr>
          <w:b/>
          <w:sz w:val="28"/>
          <w:szCs w:val="26"/>
        </w:rPr>
      </w:pPr>
      <w:bookmarkStart w:id="1611" w:name="_Toc498256263"/>
      <w:bookmarkStart w:id="1612" w:name="_Toc504317345"/>
      <w:bookmarkStart w:id="1613" w:name="_Toc504318038"/>
      <w:bookmarkStart w:id="1614" w:name="_Toc504320465"/>
      <w:bookmarkStart w:id="1615" w:name="_Toc504320688"/>
      <w:bookmarkStart w:id="1616" w:name="_Toc504320912"/>
      <w:bookmarkStart w:id="1617" w:name="_Toc504321384"/>
      <w:bookmarkStart w:id="1618" w:name="_Toc524045983"/>
      <w:r w:rsidRPr="0008241C">
        <w:rPr>
          <w:b/>
          <w:sz w:val="28"/>
          <w:szCs w:val="26"/>
        </w:rPr>
        <w:t xml:space="preserve">5.4 </w:t>
      </w:r>
      <w:r w:rsidRPr="0008241C">
        <w:rPr>
          <w:b/>
          <w:sz w:val="28"/>
          <w:szCs w:val="26"/>
        </w:rPr>
        <w:tab/>
        <w:t>Synopsis and Policy Implications</w:t>
      </w:r>
      <w:bookmarkEnd w:id="1611"/>
      <w:bookmarkEnd w:id="1612"/>
      <w:bookmarkEnd w:id="1613"/>
      <w:bookmarkEnd w:id="1614"/>
      <w:bookmarkEnd w:id="1615"/>
      <w:bookmarkEnd w:id="1616"/>
      <w:bookmarkEnd w:id="1617"/>
      <w:bookmarkEnd w:id="1618"/>
    </w:p>
    <w:p w14:paraId="747A5AFD" w14:textId="77777777" w:rsidR="00A01204" w:rsidRPr="0008241C" w:rsidRDefault="00A01204" w:rsidP="00A01204">
      <w:pPr>
        <w:rPr>
          <w:b/>
          <w:bCs/>
          <w:sz w:val="22"/>
          <w:szCs w:val="36"/>
        </w:rPr>
      </w:pPr>
    </w:p>
    <w:p w14:paraId="1501A1A9" w14:textId="77777777" w:rsidR="00A01204" w:rsidRPr="0008241C" w:rsidRDefault="00A01204" w:rsidP="00A01204">
      <w:pPr>
        <w:rPr>
          <w:sz w:val="22"/>
          <w:szCs w:val="22"/>
        </w:rPr>
      </w:pPr>
      <w:r w:rsidRPr="0008241C">
        <w:rPr>
          <w:sz w:val="22"/>
          <w:szCs w:val="22"/>
        </w:rPr>
        <w:t>While addressing futures for the four subregions within the Asia-Pacific region: North-East Asia, South-East Asia, South Asia, and Western Asia, we acknowledge that while each face a specific set of challenges, there are commonalities across the region as a whole. GBO-4 identified five major challenges for business as usual scenarios leading up to 2050 (pp. 134-135): (1) Climate change is projected to become a major driver, of biodiversity loss and ecosystem change by 2050; (2) demand for fertile land is projected to increase, substantially; (3) many wild fisheries collapse and, increasing aquaculture for fish production; (4) water scarcity; and (5) combinations of drivers pushing some ecosystems, beyond recoverable tipping points at regional scales.</w:t>
      </w:r>
    </w:p>
    <w:p w14:paraId="7AA38CB5" w14:textId="77777777" w:rsidR="00A01204" w:rsidRPr="0008241C" w:rsidRDefault="00A01204" w:rsidP="00A01204">
      <w:pPr>
        <w:rPr>
          <w:sz w:val="22"/>
          <w:szCs w:val="22"/>
        </w:rPr>
      </w:pPr>
    </w:p>
    <w:p w14:paraId="6F5A046C" w14:textId="77777777" w:rsidR="00A01204" w:rsidRPr="0008241C" w:rsidRDefault="00A01204" w:rsidP="00A01204">
      <w:pPr>
        <w:rPr>
          <w:sz w:val="22"/>
          <w:szCs w:val="22"/>
        </w:rPr>
      </w:pPr>
      <w:r w:rsidRPr="0008241C">
        <w:rPr>
          <w:sz w:val="22"/>
          <w:szCs w:val="22"/>
        </w:rPr>
        <w:lastRenderedPageBreak/>
        <w:t xml:space="preserve">As we have shown, it is apparent that no single set of models and scenarios currently account for the myriad possible impacts on BES and human well-being across the Asia-Pacific region. We have shown how subsets of models and scenarios are addressing some issues pertinent to policy directives across the Asia-Pacific region and within subregions, both Aichi and SDG targets concerned with natural ecosystems. Despite these advances, approaches to date have largely failed to address targets and goals that encompass human economic and social development. The dependencies of human well-being on nature have been well articulated elsewhere in this assessment (e.g. Chapter 1) and beyond. Through our assessment, complex interactions have been demonstrated for a number of drivers of BES and the implications for human well-being are shown to be equally complex, although the outcomes are often depressingly simple. Lack of clean water, food insecurity and poor health, inequitable access to natural resources, to name but a few, are widespread throughout the Asia-Pacific region and declining BES are a common linking feature. </w:t>
      </w:r>
    </w:p>
    <w:p w14:paraId="6B68890F" w14:textId="77777777" w:rsidR="00A01204" w:rsidRPr="0008241C" w:rsidRDefault="00A01204" w:rsidP="00A01204">
      <w:pPr>
        <w:rPr>
          <w:sz w:val="22"/>
          <w:szCs w:val="22"/>
        </w:rPr>
      </w:pPr>
    </w:p>
    <w:p w14:paraId="245EFEF6" w14:textId="77777777" w:rsidR="00A01204" w:rsidRPr="0008241C" w:rsidRDefault="00A01204" w:rsidP="00A01204">
      <w:pPr>
        <w:rPr>
          <w:sz w:val="22"/>
          <w:szCs w:val="22"/>
        </w:rPr>
      </w:pPr>
      <w:r w:rsidRPr="0008241C">
        <w:rPr>
          <w:sz w:val="22"/>
          <w:szCs w:val="22"/>
        </w:rPr>
        <w:t>In an attempt to draw policy relevance from our assessment of futures within the Asia-Pacific region, in this section we explore regional orientation towards the 20 ‘Aichi Targets (2011-2020)’ and the 17 ‘Sustainable Development Goals (SDGs) (2015-2030)’ and then go on to briefly depict some of the pitfalls and counter-intuitive outcomes that can emerge from such explorations. As a first step, we thematically screen regional and subregional scenarios, particularly focusing on the ‘alternative scenarios outlining sustainability measures’ and capture specific sustainability components that contribute to both Aichi targets and SDGs, either fully or partially.</w:t>
      </w:r>
    </w:p>
    <w:p w14:paraId="6B67D63E" w14:textId="77777777" w:rsidR="00A01204" w:rsidRPr="0008241C" w:rsidRDefault="00A01204" w:rsidP="00A01204">
      <w:pPr>
        <w:rPr>
          <w:sz w:val="22"/>
          <w:szCs w:val="22"/>
        </w:rPr>
      </w:pPr>
    </w:p>
    <w:p w14:paraId="0992EF2E" w14:textId="77777777" w:rsidR="00A01204" w:rsidRPr="0008241C" w:rsidRDefault="00A01204" w:rsidP="00A01204">
      <w:pPr>
        <w:keepNext/>
        <w:tabs>
          <w:tab w:val="clear" w:pos="1247"/>
          <w:tab w:val="left" w:pos="765"/>
        </w:tabs>
        <w:outlineLvl w:val="2"/>
        <w:rPr>
          <w:b/>
          <w:sz w:val="24"/>
          <w:szCs w:val="24"/>
        </w:rPr>
      </w:pPr>
      <w:bookmarkStart w:id="1619" w:name="_Toc498256264"/>
      <w:bookmarkStart w:id="1620" w:name="_Toc504317346"/>
      <w:bookmarkStart w:id="1621" w:name="_Toc504318039"/>
      <w:bookmarkStart w:id="1622" w:name="_Toc504320466"/>
      <w:bookmarkStart w:id="1623" w:name="_Toc504320689"/>
      <w:bookmarkStart w:id="1624" w:name="_Toc504320913"/>
      <w:bookmarkStart w:id="1625" w:name="_Toc504321385"/>
      <w:bookmarkStart w:id="1626" w:name="_Toc524045984"/>
      <w:r w:rsidRPr="0008241C">
        <w:rPr>
          <w:b/>
          <w:sz w:val="24"/>
          <w:szCs w:val="24"/>
        </w:rPr>
        <w:t xml:space="preserve">5.4.1 </w:t>
      </w:r>
      <w:r w:rsidRPr="0008241C">
        <w:rPr>
          <w:b/>
          <w:sz w:val="24"/>
          <w:szCs w:val="24"/>
        </w:rPr>
        <w:tab/>
        <w:t>Synergies between the Aichi Biodiversity Targets and the Sustainable Development Goals (SDGs)</w:t>
      </w:r>
      <w:bookmarkEnd w:id="1619"/>
      <w:bookmarkEnd w:id="1620"/>
      <w:bookmarkEnd w:id="1621"/>
      <w:bookmarkEnd w:id="1622"/>
      <w:bookmarkEnd w:id="1623"/>
      <w:bookmarkEnd w:id="1624"/>
      <w:bookmarkEnd w:id="1625"/>
      <w:bookmarkEnd w:id="1626"/>
    </w:p>
    <w:p w14:paraId="64EE657D" w14:textId="77777777" w:rsidR="00A01204" w:rsidRPr="0008241C" w:rsidRDefault="00A01204" w:rsidP="00A01204">
      <w:pPr>
        <w:rPr>
          <w:sz w:val="22"/>
          <w:szCs w:val="22"/>
        </w:rPr>
      </w:pPr>
    </w:p>
    <w:p w14:paraId="28B86BF1" w14:textId="77777777" w:rsidR="00A01204" w:rsidRPr="0008241C" w:rsidRDefault="00A01204" w:rsidP="00A01204">
      <w:pPr>
        <w:rPr>
          <w:sz w:val="22"/>
          <w:szCs w:val="22"/>
        </w:rPr>
      </w:pPr>
      <w:r w:rsidRPr="0008241C">
        <w:rPr>
          <w:sz w:val="22"/>
          <w:szCs w:val="22"/>
        </w:rPr>
        <w:t xml:space="preserve">Both the “Strategic Plan for Biodiversity 2011-2020 (aka Aichi Biodiversity Targets)” and the “Sustainable Development Goals 2015-2030 (SDGs)” are important sustainability targets that have strong implications in sustainable development of the Asia-Pacific region. Despite being temporally disjointed, both have many similar and coherent targets. While ‘Aichi Targets’ are more technical, problem-specific and are essentially designed from in-depth understanding of underlying drivers and pressures, SDGs are thematic and broad-based, and oversee environmental sustainability from general developmental challenges. Nonetheless, the Convention on Biological Diversity (CBD) in 2015 listed 35 of 169 targets of SDGs which fully or partially corresponds to the 20 ‘Aichi Targets’. Of which, about 14 targets of SDGs have strong coherence with Aichi Targets </w:t>
      </w:r>
      <w:r w:rsidRPr="0008241C">
        <w:rPr>
          <w:sz w:val="22"/>
          <w:szCs w:val="22"/>
        </w:rPr>
        <w:fldChar w:fldCharType="begin" w:fldLock="1"/>
      </w:r>
      <w:r w:rsidRPr="0008241C">
        <w:rPr>
          <w:sz w:val="22"/>
          <w:szCs w:val="22"/>
        </w:rPr>
        <w:instrText>ADDIN CSL_CITATION {"citationItems":[{"id":"ITEM-1","itemData":{"author":[{"dropping-particle":"","family":"CBD","given":"","non-dropping-particle":"","parse-names":false,"suffix":""}],"id":"ITEM-1","issued":{"date-parts":[["2015"]]},"publisher-place":"Montreal, Canada","title":"Report of the ad hoc technical expert group on indicators for the Strategic plan for biodiversity 2011-2020","type":"report"},"uris":["http://www.mendeley.com/documents/?uuid=b289e5ad-454a-368b-b90a-956c0daf190b"]}],"mendeley":{"formattedCitation":"(CBD, 2015)","plainTextFormattedCitation":"(CBD, 2015)","previouslyFormattedCitation":"(CBD, 2015)"},"properties":{"noteIndex":0},"schema":"https://github.com/citation-style-language/schema/raw/master/csl-citation.json"}</w:instrText>
      </w:r>
      <w:r w:rsidRPr="0008241C">
        <w:rPr>
          <w:sz w:val="22"/>
          <w:szCs w:val="22"/>
        </w:rPr>
        <w:fldChar w:fldCharType="separate"/>
      </w:r>
      <w:r w:rsidRPr="0008241C">
        <w:rPr>
          <w:noProof/>
          <w:sz w:val="22"/>
          <w:szCs w:val="22"/>
        </w:rPr>
        <w:t>(CBD, 2015)</w:t>
      </w:r>
      <w:r w:rsidRPr="0008241C">
        <w:rPr>
          <w:sz w:val="22"/>
          <w:szCs w:val="22"/>
        </w:rPr>
        <w:fldChar w:fldCharType="end"/>
      </w:r>
      <w:r w:rsidRPr="0008241C">
        <w:rPr>
          <w:sz w:val="22"/>
          <w:szCs w:val="22"/>
        </w:rPr>
        <w:t xml:space="preserve">. While environmental conservation, in general, remains a prominent theme of both the Aichi Targets and SDGs, unlike the Aichi Targets, SDGs have wider obligations in terms of social and economic goals. For instance, the first 7 SDGs (SDG 1 to 7) primarily include fundamental human needs, while SDG 8 to 10 mostly emphasize common drivers and cross-cutting developmental issues </w:t>
      </w:r>
      <w:r w:rsidRPr="0008241C">
        <w:rPr>
          <w:sz w:val="22"/>
          <w:szCs w:val="22"/>
        </w:rPr>
        <w:fldChar w:fldCharType="begin" w:fldLock="1"/>
      </w:r>
      <w:r w:rsidRPr="0008241C">
        <w:rPr>
          <w:sz w:val="22"/>
          <w:szCs w:val="22"/>
        </w:rPr>
        <w:instrText>ADDIN CSL_CITATION {"citationItems":[{"id":"ITEM-1","itemData":{"author":[{"dropping-particle":"","family":"Kumar","given":"Nagesh","non-dropping-particle":"","parse-names":false,"suffix":""},{"dropping-particle":"","family":"Hammill","given":"Matthew","non-dropping-particle":"","parse-names":false,"suffix":""},{"dropping-particle":"","family":"Raihan","given":"Selim","non-dropping-particle":"","parse-names":false,"suffix":""}],"id":"ITEM-1","issue":"August","issued":{"date-parts":[["2016"]]},"note":"NULL","title":"Strategies for Achieving the Sustainable Development Goals ( SDGs ) in South Asia : Lessons from Policy Simulations","type":"article-journal"},"uris":["http://www.mendeley.com/documents/?uuid=bc644744-e7fc-4206-92ed-a4a386ca4747"]}],"mendeley":{"formattedCitation":"(Kumar &lt;i&gt;et al.&lt;/i&gt;, 2016)","manualFormatting":"(Kumar et al., 2016)","plainTextFormattedCitation":"(Kumar et al., 2016)","previouslyFormattedCitation":"(Kumar, Hammill, &amp; Raihan, 2016)"},"properties":{"noteIndex":0},"schema":"https://github.com/citation-style-language/schema/raw/master/csl-citation.json"}</w:instrText>
      </w:r>
      <w:r w:rsidRPr="0008241C">
        <w:rPr>
          <w:sz w:val="22"/>
          <w:szCs w:val="22"/>
        </w:rPr>
        <w:fldChar w:fldCharType="separate"/>
      </w:r>
      <w:r w:rsidRPr="0008241C">
        <w:rPr>
          <w:noProof/>
          <w:sz w:val="22"/>
          <w:szCs w:val="22"/>
        </w:rPr>
        <w:t xml:space="preserve">(Kuma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However, goals depicted in SDG 11 to 15, in principle, have direct implication in environmental sustainability, of which, SDG 14 and 15 specifically address biodiversity and ecosystem services. SDG 16 and 17 are more aspirational and recognizes the role of appropriate institutions, coordination and collaboration among stakeholders to accomplish the other goals and targets. </w:t>
      </w:r>
    </w:p>
    <w:p w14:paraId="4611B5DF" w14:textId="77777777" w:rsidR="00A01204" w:rsidRPr="0008241C" w:rsidRDefault="00A01204" w:rsidP="00A01204">
      <w:pPr>
        <w:rPr>
          <w:sz w:val="22"/>
          <w:szCs w:val="22"/>
        </w:rPr>
      </w:pPr>
    </w:p>
    <w:p w14:paraId="307B0421" w14:textId="77777777" w:rsidR="00A01204" w:rsidRPr="0008241C" w:rsidRDefault="00A01204" w:rsidP="00A01204">
      <w:pPr>
        <w:rPr>
          <w:sz w:val="22"/>
          <w:szCs w:val="22"/>
        </w:rPr>
      </w:pPr>
      <w:r w:rsidRPr="0008241C">
        <w:rPr>
          <w:sz w:val="22"/>
          <w:szCs w:val="22"/>
        </w:rPr>
        <w:t xml:space="preserve">Many researchers/institutions further argued that the goals and targets mentioned under the SDGs have strong inter-linkages </w:t>
      </w:r>
      <w:r w:rsidRPr="0008241C">
        <w:rPr>
          <w:sz w:val="22"/>
          <w:szCs w:val="22"/>
        </w:rPr>
        <w:fldChar w:fldCharType="begin" w:fldLock="1"/>
      </w:r>
      <w:r w:rsidRPr="0008241C">
        <w:rPr>
          <w:sz w:val="22"/>
          <w:szCs w:val="22"/>
        </w:rPr>
        <w:instrText>ADDIN CSL_CITATION {"citationItems":[{"id":"ITEM-1","itemData":{"ISBN":"9789280735468","author":[{"dropping-particle":"","family":"UNEP","given":"","non-dropping-particle":"","parse-names":false,"suffix":""}],"id":"ITEM-1","issued":{"date-parts":[["2016"]]},"publisher-place":"Nairobi, Kenya","title":"GEO-6 Regional Assessment for Asia and the Pacific","type":"report"},"uris":["http://www.mendeley.com/documents/?uuid=82ad8d95-7e24-4c90-9903-b9dec8d89942"]}],"mendeley":{"formattedCitation":"(UNEP, 2016)","plainTextFormattedCitation":"(UNEP, 2016)","previouslyFormattedCitation":"(UNEP, 2016)"},"properties":{"noteIndex":0},"schema":"https://github.com/citation-style-language/schema/raw/master/csl-citation.json"}</w:instrText>
      </w:r>
      <w:r w:rsidRPr="0008241C">
        <w:rPr>
          <w:sz w:val="22"/>
          <w:szCs w:val="22"/>
        </w:rPr>
        <w:fldChar w:fldCharType="separate"/>
      </w:r>
      <w:r w:rsidRPr="0008241C">
        <w:rPr>
          <w:noProof/>
          <w:sz w:val="22"/>
          <w:szCs w:val="22"/>
        </w:rPr>
        <w:t>(UNEP, 2016)</w:t>
      </w:r>
      <w:r w:rsidRPr="0008241C">
        <w:rPr>
          <w:sz w:val="22"/>
          <w:szCs w:val="22"/>
        </w:rPr>
        <w:fldChar w:fldCharType="end"/>
      </w:r>
      <w:r w:rsidRPr="0008241C">
        <w:rPr>
          <w:sz w:val="22"/>
          <w:szCs w:val="22"/>
        </w:rPr>
        <w:t xml:space="preserve">; and therefore, provisioning of ecosystem services should not only be accounted against specific environmental goals/targets, rather, it is important to recognize the explicit role of BES across all the SDGs. For instance, achieving targets of SDG-1 (End poverty in all its forms everywhere) necessitates prudent management of biodiversity and ecosystems- to support livelihood, create new jobs and building resilience to climate change- which are also coherent with SDG 8, 10, 12 and 14. Nonetheless, despite strong synergies, some of the SDGs may also have significant trade-offs. For instance, fulfilling objectives of Goal 2 (End hunger and achieve food security), especially the targets mentioned in 2.3 (double agricultural productivity), may well lead to widespread conversion of natural ecosystems, in addition of putting considerable stress to the already depleted fresh water resources, thereby, putting other targets (e.g. 6.1, 6.3, 15.5) at risk. Section 6.8.3 </w:t>
      </w:r>
      <w:r w:rsidRPr="0008241C">
        <w:rPr>
          <w:sz w:val="22"/>
          <w:szCs w:val="22"/>
        </w:rPr>
        <w:lastRenderedPageBreak/>
        <w:t xml:space="preserve">in the following chapter highlights the major synergies and trade-offs in the Asia-Pacific region with respect to 17 Sustainable Development Goals. </w:t>
      </w:r>
    </w:p>
    <w:p w14:paraId="7A5A30D7" w14:textId="77777777" w:rsidR="00A01204" w:rsidRPr="0008241C" w:rsidRDefault="00A01204" w:rsidP="00A01204">
      <w:pPr>
        <w:rPr>
          <w:sz w:val="22"/>
          <w:szCs w:val="22"/>
        </w:rPr>
      </w:pPr>
    </w:p>
    <w:p w14:paraId="7110938D" w14:textId="77777777" w:rsidR="00A01204" w:rsidRPr="0008241C" w:rsidRDefault="00A01204" w:rsidP="00A01204">
      <w:pPr>
        <w:rPr>
          <w:sz w:val="22"/>
          <w:szCs w:val="22"/>
        </w:rPr>
      </w:pPr>
      <w:r w:rsidRPr="0008241C">
        <w:rPr>
          <w:sz w:val="22"/>
          <w:szCs w:val="22"/>
        </w:rPr>
        <w:t>Despite none of our reviewed articles explicitly mentioning SDGs or targets, there are significant consistencies among various scenario assumptions and objectives of the SDGs. These are primarily reflected in the alternate scenarios</w:t>
      </w:r>
      <w:bookmarkStart w:id="1627" w:name="_Hlk490570501"/>
      <w:r w:rsidRPr="0008241C">
        <w:rPr>
          <w:i/>
          <w:sz w:val="22"/>
          <w:szCs w:val="22"/>
        </w:rPr>
        <w:t xml:space="preserve"> ‘leading to more preferred futures</w:t>
      </w:r>
      <w:bookmarkEnd w:id="1627"/>
      <w:r w:rsidRPr="0008241C">
        <w:rPr>
          <w:i/>
          <w:sz w:val="22"/>
          <w:szCs w:val="22"/>
        </w:rPr>
        <w:t>’</w:t>
      </w:r>
      <w:r w:rsidRPr="0008241C">
        <w:rPr>
          <w:sz w:val="22"/>
          <w:szCs w:val="22"/>
        </w:rPr>
        <w:t xml:space="preserve"> or suggested ‘</w:t>
      </w:r>
      <w:r w:rsidRPr="0008241C">
        <w:rPr>
          <w:i/>
          <w:sz w:val="22"/>
          <w:szCs w:val="22"/>
        </w:rPr>
        <w:t>sustainability pathways’</w:t>
      </w:r>
      <w:r w:rsidRPr="0008241C">
        <w:rPr>
          <w:sz w:val="22"/>
          <w:szCs w:val="22"/>
        </w:rPr>
        <w:t xml:space="preserve"> in exploratory and target-seeking scenarios respectively (See Box 5.8). These scenarios are depicted in specific consideration of future drivers, socio-political changes, trade-offs in ecosystem services and incorporation of global sustainability issues, such as climate targets. For example, scenario considerations for intensified food production, agricultural expansion, changes in agricultural land, open markets, and food prices can be considered as ‘proxy’ representatives of SDG-2 (zero hunger). Thus, to identify these linkages we first defined a set of qualitative demarcation criteria to interweave thematic matches between Aichi Targets and SDGs with appropriate scenario assumptions (Appendix 1). Scenarios were accordingly screened against their alignment towards specific sustainability goals. Scenario studies were allocated according to subregions, and incorporation of a specific SDG were assessed as simple ‘yes/no’ responses. Thereafter, we derived the total frequency (i.e. number of studies marked as ‘yes’) against specific targets for each of the subregion, and standardized the frequency data from 0 to 1 scale to harmonize varied sample size across subregions. The score obtained against each of the targets were classified into three intervals, namely ‘strongly incorporated’, moderately incorporated’ and ‘less integrated /lack of sufficient data’. </w:t>
      </w:r>
    </w:p>
    <w:p w14:paraId="23F97459" w14:textId="77777777" w:rsidR="00A01204" w:rsidRPr="0008241C" w:rsidRDefault="00A01204" w:rsidP="00A01204">
      <w:pPr>
        <w:rPr>
          <w:sz w:val="22"/>
          <w:szCs w:val="22"/>
        </w:rPr>
      </w:pPr>
    </w:p>
    <w:tbl>
      <w:tblPr>
        <w:tblStyle w:val="TableGrid4"/>
        <w:tblW w:w="0" w:type="auto"/>
        <w:tblLook w:val="04A0" w:firstRow="1" w:lastRow="0" w:firstColumn="1" w:lastColumn="0" w:noHBand="0" w:noVBand="1"/>
      </w:tblPr>
      <w:tblGrid>
        <w:gridCol w:w="8911"/>
      </w:tblGrid>
      <w:tr w:rsidR="00A01204" w:rsidRPr="0008241C" w14:paraId="72100DF8" w14:textId="77777777" w:rsidTr="00642B4F">
        <w:tc>
          <w:tcPr>
            <w:tcW w:w="8911" w:type="dxa"/>
            <w:shd w:val="clear" w:color="auto" w:fill="auto"/>
          </w:tcPr>
          <w:p w14:paraId="33F13201" w14:textId="77777777" w:rsidR="00A01204" w:rsidRPr="0008241C" w:rsidRDefault="00A01204" w:rsidP="00A01204">
            <w:pPr>
              <w:rPr>
                <w:rFonts w:ascii="Times New Roman" w:hAnsi="Times New Roman"/>
              </w:rPr>
            </w:pPr>
            <w:r w:rsidRPr="0008241C">
              <w:rPr>
                <w:rFonts w:ascii="Times New Roman" w:hAnsi="Times New Roman"/>
                <w:b/>
              </w:rPr>
              <w:t>Box 5.8. Capturing sustainability targets from ‘Alternative Scenarios with sustainability visions’ and/or Suggested ‘Sustainability Measures’</w:t>
            </w:r>
          </w:p>
          <w:p w14:paraId="471828A1" w14:textId="77777777" w:rsidR="00A01204" w:rsidRPr="0008241C" w:rsidRDefault="00A01204" w:rsidP="00A01204">
            <w:pPr>
              <w:rPr>
                <w:rFonts w:ascii="Times New Roman" w:hAnsi="Times New Roman"/>
              </w:rPr>
            </w:pPr>
          </w:p>
          <w:p w14:paraId="04DB8148" w14:textId="77777777" w:rsidR="00A01204" w:rsidRPr="0008241C" w:rsidRDefault="00A01204" w:rsidP="00A01204">
            <w:pPr>
              <w:rPr>
                <w:rFonts w:ascii="Times New Roman" w:hAnsi="Times New Roman"/>
              </w:rPr>
            </w:pPr>
            <w:r w:rsidRPr="0008241C">
              <w:rPr>
                <w:rFonts w:ascii="Times New Roman" w:hAnsi="Times New Roman"/>
              </w:rPr>
              <w:t xml:space="preserve">In scenario exercises, policy intentions are often reflected in consistent storylines that enunciate ‘assumptions’ for preferred futures, concurrent with regional priorities and targets </w:t>
            </w:r>
            <w:r w:rsidRPr="0008241C">
              <w:fldChar w:fldCharType="begin" w:fldLock="1"/>
            </w:r>
            <w:r w:rsidRPr="0008241C">
              <w:rPr>
                <w:rFonts w:ascii="Times New Roman" w:hAnsi="Times New Roman"/>
              </w:rPr>
              <w:instrText>ADDIN CSL_CITATION {"citationItems":[{"id":"ITEM-1","itemData":{"DOI":"10.3390/su4040740","abstract":"Future scenarios provide challenging, plausible and relevant stories about how the future could unfold. Urban Futures (UF) research has identified a substantial set (&gt;450) of seemingly disparate scenarios published over the period 1997–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PR, Market Forces—MF, Breakdown—B, Fortress World—FW, Eco-Communalism—EC and New Sustainability Paradigm—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e.g., STEEP—Social, Technological, Economic, Environmental and Political) that could bring about realistic world changes through a push or a pull effect. This is testament to the original concept of the GSG scenarios and their development and refinement over a 16 year period.","author":[{"dropping-particle":"","family":"Hunt","given":"Dexter V L","non-dropping-particle":"","parse-names":false,"suffix":""},{"dropping-particle":"","family":"Lombardi","given":"D Rachel","non-dropping-particle":"","parse-names":false,"suffix":""},{"dropping-particle":"","family":"Atkinson","given":"Stuart","non-dropping-particle":"","parse-names":false,"suffix":""},{"dropping-particle":"","family":"Barber","given":"Austin R G","non-dropping-particle":"","parse-names":false,"suffix":""},{"dropping-particle":"","family":"Barnes","given":"Matthew","non-dropping-particle":"","parse-names":false,"suffix":""},{"dropping-particle":"","family":"Boyko","given":"Christopher T","non-dropping-particle":"","parse-names":false,"suffix":""},{"dropping-particle":"","family":"Brown","given":"Julie","non-dropping-particle":"","parse-names":false,"suffix":""},{"dropping-particle":"","family":"Bryson","given":"John","non-dropping-particle":"","parse-names":false,"suffix":""},{"dropping-particle":"","family":"Butler","given":"David","non-dropping-particle":"","parse-names":false,"suffix":""},{"dropping-particle":"","family":"Caputo","given":"Silvio","non-dropping-particle":"","parse-names":false,"suffix":""},{"dropping-particle":"","family":"Caserio","given":"Maria","non-dropping-particle":"","parse-names":false,"suffix":""},{"dropping-particle":"","family":"Coles","given":"Richard","non-dropping-particle":"","parse-names":false,"suffix":""},{"dropping-particle":"","family":"Cooper","given":"Rachel F D","non-dropping-particle":"","parse-names":false,"suffix":""},{"dropping-particle":"","family":"Farmani","given":"Raziyeh","non-dropping-particle":"","parse-names":false,"suffix":""},{"dropping-particle":"","family":"Gaterell","given":"Mark","non-dropping-particle":"","parse-names":false,"suffix":""},{"dropping-particle":"","family":"Hale","given":"James","non-dropping-particle":"","parse-names":false,"suffix":""},{"dropping-particle":"","family":"Hales","given":"Chantal","non-dropping-particle":"","parse-names":false,"suffix":""},{"dropping-particle":"","family":"Hewitt","given":"C Nicholas","non-dropping-particle":"","parse-names":false,"suffix":""},{"dropping-particle":"","family":"Jankovic","given":"Lubo","non-dropping-particle":"","parse-names":false,"suffix":""},{"dropping-particle":"","family":"Jefferson","given":"I","non-dropping-particle":"","parse-names":false,"suffix":""},{"dropping-particle":"","family":"Leach","given":"J","non-dropping-particle":"","parse-names":false,"suffix":""},{"dropping-particle":"","family":"MacKenzie","given":"A Rob","non-dropping-particle":"","parse-names":false,"suffix":""},{"dropping-particle":"","family":"Memon","given":"Fayyaz Ali","non-dropping-particle":"","parse-names":false,"suffix":""},{"dropping-particle":"","family":"Sadler","given":"Jon P","non-dropping-particle":"","parse-names":false,"suffix":""},{"dropping-particle":"","family":"Weingaertner","given":"Carina","non-dropping-particle":"","parse-names":false,"suffix":""},{"dropping-particle":"","family":"Whyatt","given":"J Duncan","non-dropping-particle":"","parse-names":false,"suffix":""},{"dropping-particle":"","family":"Rogers","given":"Christopher D F","non-dropping-particle":"","parse-names":false,"suffix":""}],"container-title":"Sustainability","id":"ITEM-1","issue":"12","issued":{"date-parts":[["2012","4"]]},"page":"740-772","publisher":"Molecular Diversity Preservation International","title":"Scenario Archetypes: Converging Rather than Diverging Themes","type":"article-journal","volume":"4"},"uris":["http://www.mendeley.com/documents/?uuid=ebc90d46-9013-4b8b-b17f-cec40abf8cb0"]},{"id":"ITEM-2","itemData":{"DOI":"10.1007/s11213-008-9104-x","ISSN":"1094-429X","author":[{"dropping-particle":"","family":"Volkery","given":"Axel","non-dropping-particle":"","parse-names":false,"suffix":""},{"dropping-particle":"","family":"Ribeiro","given":"Teresa","non-dropping-particle":"","parse-names":false,"suffix":""},{"dropping-particle":"","family":"Henrichs","given":"Thomas","non-dropping-particle":"","parse-names":false,"suffix":""},{"dropping-particle":"","family":"Hoogeveen","given":"Ybele","non-dropping-particle":"","parse-names":false,"suffix":""}],"container-title":"Systemic Practice and Action Research","id":"ITEM-2","issue":"6","issued":{"date-parts":[["2008","12","11"]]},"page":"459-477","publisher":"Springer US","title":"Your Vision or My Model? Lessons from Participatory Land Use Scenario Development on a European Scale","type":"article-journal","volume":"21"},"uris":["http://www.mendeley.com/documents/?uuid=2e0216b1-3b30-364d-8da1-325b31a1c4d0"]},{"id":"ITEM-3","itemData":{"DOI":"10.3390/su2082686","ISSN":"2071-1050","abstract":"Both scenario visioning and participatory system dynamics modeling emphasize the dynamic and uncontrollable nature of complex socio-ecological systems, and the significance of multiple feedback mechanisms. These two methodologies complement one another, but are rarely used together. We partnered with regional organizations in Minnesota to design a future visioning process that incorporated both scenarios and participatory system dynamics modeling. The three purposes of this exercise were: first, to assist regional leaders in making strategic decisions that would make their communities sustainable; second, to identify research gaps that could impede the ability of regional and state groups to plan for the future; and finally, to introduce more systems thinking into planning and policy-making around environmental issues. We found that scenarios and modeling complemented one another, and that both techniques allowed regional groups to focus on the sustainability of fundamental support systems (energy, food, and water supply). The process introduced some creative tensions between imaginative scenario visioning and quantitative system dynamics modeling, and between creating desired futures (a strong cultural norm) and inhabiting the future (a premise of the Minnesota 2050 exercise). We suggest that these tensions can stimulate more agile, strategic thinking about the future.","author":[{"dropping-particle":"","family":"Schmitt Olabisi","given":"Laura K.","non-dropping-particle":"","parse-names":false,"suffix":""},{"dropping-particle":"","family":"Kapuscinski","given":"Anne R.","non-dropping-particle":"","parse-names":false,"suffix":""},{"dropping-particle":"","family":"Johnson","given":"Kris A.","non-dropping-particle":"","parse-names":false,"suffix":""},{"dropping-particle":"","family":"Reich","given":"Peter B.","non-dropping-particle":"","parse-names":false,"suffix":""},{"dropping-particle":"","family":"Stenquist","given":"Brian","non-dropping-particle":"","parse-names":false,"suffix":""},{"dropping-particle":"","family":"Draeger","given":"Kathryn J.","non-dropping-particle":"","parse-names":false,"suffix":""}],"container-title":"Sustainability","id":"ITEM-3","issue":"8","issued":{"date-parts":[["2010","8","24"]]},"page":"2686-2706","publisher":"Molecular Diversity Preservation International","title":"Using Scenario Visioning and Participatory System Dynamics Modeling to Investigate the Future: Lessons from Minnesota 2050","type":"article-journal","volume":"2"},"uris":["http://www.mendeley.com/documents/?uuid=8d4ba448-51bd-3068-95e9-dffab31f1551"]}],"mendeley":{"formattedCitation":"(Hunt &lt;i&gt;et al.&lt;/i&gt;, 2012; Schmitt Olabisi &lt;i&gt;et al.&lt;/i&gt;, 2010; Volkery &lt;i&gt;et al.&lt;/i&gt;, 2008)","manualFormatting":"(Hunt et al., 2012; Schmitt Olabisi et al., 2010; Volkery et al., 2008)","plainTextFormattedCitation":"(Hunt et al., 2012; Schmitt Olabisi et al., 2010; Volkery et al., 2008)","previouslyFormattedCitation":"(Hunt et al., 2012; Schmitt Olabisi et al., 2010; Volkery, Ribeiro, Henrichs, &amp; Hoogeveen, 2008)"},"properties":{"noteIndex":0},"schema":"https://github.com/citation-style-language/schema/raw/master/csl-citation.json"}</w:instrText>
            </w:r>
            <w:r w:rsidRPr="0008241C">
              <w:fldChar w:fldCharType="separate"/>
            </w:r>
            <w:r w:rsidRPr="0008241C">
              <w:rPr>
                <w:rFonts w:ascii="Times New Roman" w:hAnsi="Times New Roman"/>
                <w:noProof/>
                <w:lang w:val="de-DE"/>
              </w:rPr>
              <w:t xml:space="preserve">(Hunt </w:t>
            </w:r>
            <w:r w:rsidRPr="0008241C">
              <w:rPr>
                <w:rFonts w:ascii="Times New Roman" w:hAnsi="Times New Roman"/>
                <w:i/>
                <w:noProof/>
                <w:lang w:val="de-DE"/>
              </w:rPr>
              <w:t>et al</w:t>
            </w:r>
            <w:r w:rsidRPr="0008241C">
              <w:rPr>
                <w:rFonts w:ascii="Times New Roman" w:hAnsi="Times New Roman"/>
                <w:noProof/>
                <w:lang w:val="de-DE"/>
              </w:rPr>
              <w:t xml:space="preserve">., 2012; Schmitt Olabisi </w:t>
            </w:r>
            <w:r w:rsidRPr="0008241C">
              <w:rPr>
                <w:rFonts w:ascii="Times New Roman" w:hAnsi="Times New Roman"/>
                <w:i/>
                <w:noProof/>
                <w:lang w:val="de-DE"/>
              </w:rPr>
              <w:t>et al</w:t>
            </w:r>
            <w:r w:rsidRPr="0008241C">
              <w:rPr>
                <w:rFonts w:ascii="Times New Roman" w:hAnsi="Times New Roman"/>
                <w:noProof/>
                <w:lang w:val="de-DE"/>
              </w:rPr>
              <w:t xml:space="preserve">., 2010; Volkery </w:t>
            </w:r>
            <w:r w:rsidRPr="0008241C">
              <w:rPr>
                <w:rFonts w:ascii="Times New Roman" w:hAnsi="Times New Roman"/>
                <w:i/>
                <w:noProof/>
                <w:lang w:val="de-DE"/>
              </w:rPr>
              <w:t>et al</w:t>
            </w:r>
            <w:r w:rsidRPr="0008241C">
              <w:rPr>
                <w:rFonts w:ascii="Times New Roman" w:hAnsi="Times New Roman"/>
                <w:noProof/>
                <w:lang w:val="de-DE"/>
              </w:rPr>
              <w:t>., 2008)</w:t>
            </w:r>
            <w:r w:rsidRPr="0008241C">
              <w:fldChar w:fldCharType="end"/>
            </w:r>
            <w:r w:rsidRPr="0008241C">
              <w:rPr>
                <w:rFonts w:ascii="Times New Roman" w:hAnsi="Times New Roman"/>
                <w:lang w:val="de-DE"/>
              </w:rPr>
              <w:t xml:space="preserve">. </w:t>
            </w:r>
            <w:r w:rsidRPr="0008241C">
              <w:rPr>
                <w:rFonts w:ascii="Times New Roman" w:hAnsi="Times New Roman"/>
              </w:rPr>
              <w:t>In exploratory scenario studies, researchers principally depict three types of scenarios, broadly ranging from ‘what may go wrong’, ‘official future’ or ‘trend depiction’, and ‘preferred futures’ portraying transitions towards more sustainable future. Although, at times, these scenarios can be speculative, more often, they are shaped by regional priorities and policy intensions based on the understanding of critical demographic, economic and socio-political factors. Contrarily, normative scenarios (e.g. ‘target-seeking’ and/or ‘back-casting’ scenarios) primarily depict clear benchmarks and thereby, formulates pathways indicating specific ‘</w:t>
            </w:r>
            <w:r w:rsidRPr="0008241C">
              <w:rPr>
                <w:rFonts w:ascii="Times New Roman" w:hAnsi="Times New Roman"/>
                <w:bCs/>
                <w:i/>
                <w:iCs/>
              </w:rPr>
              <w:t>sustainability pathways’</w:t>
            </w:r>
            <w:r w:rsidRPr="0008241C">
              <w:rPr>
                <w:rFonts w:ascii="Times New Roman" w:hAnsi="Times New Roman"/>
              </w:rPr>
              <w:t>. Capturing this ‘sustainability measures/pathways’ provide critical information of regional priorities related to specific sustainability targets.</w:t>
            </w:r>
          </w:p>
          <w:p w14:paraId="73FB63FF" w14:textId="77777777" w:rsidR="00A01204" w:rsidRPr="0008241C" w:rsidRDefault="00A01204" w:rsidP="00A01204">
            <w:pPr>
              <w:rPr>
                <w:rFonts w:ascii="Times New Roman" w:hAnsi="Times New Roman"/>
              </w:rPr>
            </w:pPr>
          </w:p>
          <w:p w14:paraId="0E381A5C" w14:textId="77777777" w:rsidR="00A01204" w:rsidRPr="0008241C" w:rsidRDefault="00A01204" w:rsidP="00A01204">
            <w:pPr>
              <w:rPr>
                <w:rFonts w:ascii="Times New Roman" w:hAnsi="Times New Roman"/>
              </w:rPr>
            </w:pPr>
            <w:r w:rsidRPr="0008241C">
              <w:rPr>
                <w:b/>
                <w:noProof/>
                <w:lang w:val="en-US" w:eastAsia="ja-JP"/>
              </w:rPr>
              <w:drawing>
                <wp:inline distT="0" distB="0" distL="0" distR="0" wp14:anchorId="5A41069D" wp14:editId="7C250B46">
                  <wp:extent cx="5475316" cy="2412000"/>
                  <wp:effectExtent l="0" t="0" r="0" b="7620"/>
                  <wp:docPr id="930" name="図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475316" cy="2412000"/>
                          </a:xfrm>
                          <a:prstGeom prst="rect">
                            <a:avLst/>
                          </a:prstGeom>
                          <a:noFill/>
                          <a:ln>
                            <a:noFill/>
                          </a:ln>
                        </pic:spPr>
                      </pic:pic>
                    </a:graphicData>
                  </a:graphic>
                </wp:inline>
              </w:drawing>
            </w:r>
          </w:p>
          <w:p w14:paraId="1958047B" w14:textId="77777777" w:rsidR="00A01204" w:rsidRPr="0008241C" w:rsidRDefault="00A01204" w:rsidP="00A01204">
            <w:pPr>
              <w:rPr>
                <w:rFonts w:ascii="Times New Roman" w:hAnsi="Times New Roman"/>
                <w:b/>
              </w:rPr>
            </w:pPr>
            <w:r w:rsidRPr="0008241C">
              <w:rPr>
                <w:rFonts w:ascii="Times New Roman" w:hAnsi="Times New Roman"/>
                <w:b/>
              </w:rPr>
              <w:t>Figure 5.22 Visualisation of exploratory versus normative scenarios</w:t>
            </w:r>
          </w:p>
          <w:p w14:paraId="60B099FB" w14:textId="77777777" w:rsidR="00A01204" w:rsidRPr="0008241C" w:rsidRDefault="00A01204" w:rsidP="00A01204">
            <w:pPr>
              <w:rPr>
                <w:rFonts w:ascii="Times New Roman" w:hAnsi="Times New Roman"/>
              </w:rPr>
            </w:pPr>
          </w:p>
        </w:tc>
      </w:tr>
    </w:tbl>
    <w:p w14:paraId="6CF4D07D" w14:textId="754811D7" w:rsidR="00254B17" w:rsidRDefault="00254B17" w:rsidP="00A01204">
      <w:pPr>
        <w:rPr>
          <w:sz w:val="22"/>
          <w:szCs w:val="22"/>
        </w:rPr>
      </w:pPr>
      <w:r>
        <w:rPr>
          <w:sz w:val="22"/>
          <w:szCs w:val="22"/>
        </w:rPr>
        <w:br w:type="page"/>
      </w:r>
    </w:p>
    <w:p w14:paraId="20944D11" w14:textId="77777777" w:rsidR="00A01204" w:rsidRPr="0008241C" w:rsidRDefault="00A01204" w:rsidP="00A01204">
      <w:pPr>
        <w:keepNext/>
        <w:tabs>
          <w:tab w:val="clear" w:pos="1247"/>
          <w:tab w:val="left" w:pos="765"/>
        </w:tabs>
        <w:outlineLvl w:val="2"/>
        <w:rPr>
          <w:b/>
          <w:sz w:val="24"/>
          <w:szCs w:val="24"/>
        </w:rPr>
      </w:pPr>
      <w:bookmarkStart w:id="1628" w:name="_Toc498256265"/>
      <w:bookmarkStart w:id="1629" w:name="_Toc504317347"/>
      <w:bookmarkStart w:id="1630" w:name="_Toc504318040"/>
      <w:bookmarkStart w:id="1631" w:name="_Toc504320467"/>
      <w:bookmarkStart w:id="1632" w:name="_Toc504320690"/>
      <w:bookmarkStart w:id="1633" w:name="_Toc504320914"/>
      <w:bookmarkStart w:id="1634" w:name="_Toc504321386"/>
      <w:bookmarkStart w:id="1635" w:name="_Toc524045985"/>
      <w:r w:rsidRPr="0008241C">
        <w:rPr>
          <w:b/>
          <w:sz w:val="24"/>
          <w:szCs w:val="24"/>
        </w:rPr>
        <w:lastRenderedPageBreak/>
        <w:t xml:space="preserve">5.4.2 </w:t>
      </w:r>
      <w:r w:rsidRPr="0008241C">
        <w:rPr>
          <w:b/>
          <w:sz w:val="24"/>
          <w:szCs w:val="24"/>
        </w:rPr>
        <w:tab/>
        <w:t>Incorporation of Sustainability Targets in regional and subregional scenarios</w:t>
      </w:r>
      <w:bookmarkEnd w:id="1628"/>
      <w:bookmarkEnd w:id="1629"/>
      <w:bookmarkEnd w:id="1630"/>
      <w:bookmarkEnd w:id="1631"/>
      <w:bookmarkEnd w:id="1632"/>
      <w:bookmarkEnd w:id="1633"/>
      <w:bookmarkEnd w:id="1634"/>
      <w:bookmarkEnd w:id="1635"/>
    </w:p>
    <w:p w14:paraId="745D490F" w14:textId="77777777" w:rsidR="00A01204" w:rsidRPr="0008241C" w:rsidRDefault="00A01204" w:rsidP="00A01204">
      <w:pPr>
        <w:rPr>
          <w:sz w:val="22"/>
          <w:szCs w:val="22"/>
        </w:rPr>
      </w:pPr>
    </w:p>
    <w:p w14:paraId="39C8B405" w14:textId="5BF289C0" w:rsidR="00A01204" w:rsidRPr="0008241C" w:rsidRDefault="00A01204" w:rsidP="00A01204">
      <w:pPr>
        <w:rPr>
          <w:sz w:val="22"/>
          <w:szCs w:val="22"/>
        </w:rPr>
      </w:pPr>
      <w:r w:rsidRPr="0008241C">
        <w:rPr>
          <w:sz w:val="22"/>
          <w:szCs w:val="22"/>
        </w:rPr>
        <w:t>SDGs 11 to 15, which principally correspond to environmental goals and align with prominent ‘Aichi targets’ encompassing the first two strategic components (i.e. Targets 1 to 10), were relatively well-articulated within the alternate scenarios leading to more sustainable futures</w:t>
      </w:r>
      <w:r w:rsidRPr="0008241C" w:rsidDel="006D77B5">
        <w:rPr>
          <w:sz w:val="22"/>
          <w:szCs w:val="22"/>
        </w:rPr>
        <w:t xml:space="preserve"> </w:t>
      </w:r>
      <w:r w:rsidRPr="0008241C">
        <w:rPr>
          <w:sz w:val="22"/>
          <w:szCs w:val="22"/>
        </w:rPr>
        <w:t>(see Figure 5.23 &amp; Figure 5.24) (</w:t>
      </w:r>
      <w:r w:rsidRPr="0008241C">
        <w:rPr>
          <w:i/>
          <w:sz w:val="22"/>
          <w:szCs w:val="22"/>
        </w:rPr>
        <w:t>established, but incomplete</w:t>
      </w:r>
      <w:r w:rsidRPr="0008241C">
        <w:rPr>
          <w:sz w:val="22"/>
          <w:szCs w:val="22"/>
        </w:rPr>
        <w:t>).</w:t>
      </w:r>
      <w:r w:rsidRPr="0008241C">
        <w:rPr>
          <w:color w:val="C00000"/>
          <w:sz w:val="22"/>
          <w:szCs w:val="22"/>
        </w:rPr>
        <w:t xml:space="preserve"> </w:t>
      </w:r>
      <w:r w:rsidRPr="0008241C">
        <w:rPr>
          <w:sz w:val="22"/>
          <w:szCs w:val="22"/>
        </w:rPr>
        <w:t xml:space="preserve">Particularly, subregional scenario exercises have stronger implications for SDG 14 and 15, which fully or partly cater to at least 11 Aichi Targets (i.e. 2,3,5,6,10,11,12,14,15,16 and 17) </w:t>
      </w:r>
      <w:r w:rsidRPr="0008241C">
        <w:rPr>
          <w:sz w:val="22"/>
          <w:szCs w:val="22"/>
        </w:rPr>
        <w:fldChar w:fldCharType="begin" w:fldLock="1"/>
      </w:r>
      <w:r w:rsidRPr="0008241C">
        <w:rPr>
          <w:sz w:val="22"/>
          <w:szCs w:val="22"/>
        </w:rPr>
        <w:instrText>ADDIN CSL_CITATION {"citationItems":[{"id":"ITEM-1","itemData":{"author":[{"dropping-particle":"","family":"CBD","given":"","non-dropping-particle":"","parse-names":false,"suffix":""}],"id":"ITEM-1","issued":{"date-parts":[["2015"]]},"publisher-place":"Montreal, Canada","title":"Report of the ad hoc technical expert group on indicators for the Strategic plan for biodiversity 2011-2020","type":"report"},"uris":["http://www.mendeley.com/documents/?uuid=b289e5ad-454a-368b-b90a-956c0daf190b"]}],"mendeley":{"formattedCitation":"(CBD, 2015)","plainTextFormattedCitation":"(CBD, 2015)","previouslyFormattedCitation":"(CBD, 2015)"},"properties":{"noteIndex":0},"schema":"https://github.com/citation-style-language/schema/raw/master/csl-citation.json"}</w:instrText>
      </w:r>
      <w:r w:rsidRPr="0008241C">
        <w:rPr>
          <w:sz w:val="22"/>
          <w:szCs w:val="22"/>
        </w:rPr>
        <w:fldChar w:fldCharType="separate"/>
      </w:r>
      <w:r w:rsidRPr="0008241C">
        <w:rPr>
          <w:noProof/>
          <w:sz w:val="22"/>
          <w:szCs w:val="22"/>
        </w:rPr>
        <w:t>(CBD, 2015)</w:t>
      </w:r>
      <w:r w:rsidRPr="0008241C">
        <w:rPr>
          <w:sz w:val="22"/>
          <w:szCs w:val="22"/>
        </w:rPr>
        <w:fldChar w:fldCharType="end"/>
      </w:r>
      <w:r w:rsidRPr="0008241C">
        <w:rPr>
          <w:sz w:val="22"/>
          <w:szCs w:val="22"/>
        </w:rPr>
        <w:t>. For instance, subregional studies incorporated multiple targets of SDG-15 (Protect, restore, and promote sustainable use of terrestrial ecosystems) (42</w:t>
      </w:r>
      <w:r w:rsidR="00C934E9">
        <w:rPr>
          <w:sz w:val="22"/>
          <w:szCs w:val="22"/>
        </w:rPr>
        <w:t xml:space="preserve"> per cent</w:t>
      </w:r>
      <w:r w:rsidRPr="0008241C">
        <w:rPr>
          <w:sz w:val="22"/>
          <w:szCs w:val="22"/>
        </w:rPr>
        <w:t>); SDG-14 (Conserve and sustainably use of marine resources) (30</w:t>
      </w:r>
      <w:r w:rsidR="00C934E9">
        <w:rPr>
          <w:sz w:val="22"/>
          <w:szCs w:val="22"/>
        </w:rPr>
        <w:t xml:space="preserve"> per cent</w:t>
      </w:r>
      <w:r w:rsidRPr="0008241C">
        <w:rPr>
          <w:sz w:val="22"/>
          <w:szCs w:val="22"/>
        </w:rPr>
        <w:t>); and specific targets of SDG-11 (32</w:t>
      </w:r>
      <w:r w:rsidR="00C934E9">
        <w:rPr>
          <w:sz w:val="22"/>
          <w:szCs w:val="22"/>
        </w:rPr>
        <w:t xml:space="preserve"> per cent</w:t>
      </w:r>
      <w:r w:rsidRPr="0008241C">
        <w:rPr>
          <w:sz w:val="22"/>
          <w:szCs w:val="22"/>
        </w:rPr>
        <w:t xml:space="preserve">) (Sustainable cities and communities). Dominant examples of ameliorative scenarios in terrestrial ecosystem conservation include enforcement of protected areas (e.g. Estoque &amp; Murayama </w:t>
      </w:r>
      <w:r w:rsidRPr="0008241C">
        <w:rPr>
          <w:sz w:val="22"/>
          <w:szCs w:val="22"/>
        </w:rPr>
        <w:fldChar w:fldCharType="begin" w:fldLock="1"/>
      </w:r>
      <w:r w:rsidRPr="0008241C">
        <w:rPr>
          <w:sz w:val="22"/>
          <w:szCs w:val="22"/>
        </w:rPr>
        <w:instrText>ADDIN CSL_CITATION {"citationItems":[{"id":"ITEM-1","itemData":{"DOI":"10.1016/j.apgeog.2012.08.006","ISBN":"0143-6228","ISSN":"01436228","abstract":"The main purpose of this study is to examine the potential impacts of the past and future land use/cover (LUC) changes on the ecosystem services of Baguio city, the Philippines, and discuss their implications for policy development and implementation. Remote sensing-derived LUC maps for 1988, 1998 and 2009, along with GEOMOD, a Geographic Information Systems-based LUC change model, and ecosystem service value (ESV) coefficients were used to facilitate the analysis. The results revealed a decrease in the ESV of Baguio for the past 21 years (1988-2009), of which a substantial amount was due to loss of forest cover. Consequently, the human-to-ESV (H-ESV) ratio has decreased over the years. The scenario-based LUC change analysis revealed that if the urban LUC change pattern continues, the total ESV and the H-ESV ratio will also continue to decrease in 2020, especially if the forest cover is not fully protected and conserved. Geospatial tools and techniques facilitate exploratory analysis critical to the understanding of the potential impacts of future LUC changes under different scenarios. Our results highlighted that under the great pressure of urbanization, there is a need to strengthen the proper implementation of policies in order to maintain and improve ecosystem services. Although there are limitations to the estimated ESVs of Baguio to be taken into account in future studies, the magnitude of the estimated changes in the LUC is substantial. Thus, it may still be possible to draw general inferences about the effect of the perceived LUC changes on the estimated ESVs. ?? 2012 Elsevier Ltd.","author":[{"dropping-particle":"","family":"Estoque","given":"Ronald C.","non-dropping-particle":"","parse-names":false,"suffix":""},{"dropping-particle":"","family":"Murayama","given":"Yuji","non-dropping-particle":"","parse-names":false,"suffix":""}],"container-title":"Applied Geography","id":"ITEM-1","issue":"1-2","issued":{"date-parts":[["2012"]]},"note":"NULL","page":"316-326","publisher":"Elsevier Ltd","title":"Examining the potential impact of land use/cover changes on the ecosystem services of Baguio city, the Philippines: A scenario-based analysis","type":"article-journal","volume":"35"},"label":"section","suppress-author":1,"uris":["http://www.mendeley.com/documents/?uuid=740a2580-7061-4134-adde-5667b924663c"]}],"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Mozumder &amp; Tripathi </w:t>
      </w:r>
      <w:r w:rsidRPr="0008241C">
        <w:rPr>
          <w:sz w:val="22"/>
          <w:szCs w:val="22"/>
        </w:rPr>
        <w:fldChar w:fldCharType="begin" w:fldLock="1"/>
      </w:r>
      <w:r w:rsidRPr="0008241C">
        <w:rPr>
          <w:sz w:val="22"/>
          <w:szCs w:val="22"/>
        </w:rPr>
        <w:instrText>ADDIN CSL_CITATION {"citationItems":[{"id":"ITEM-1","itemData":{"DOI":"10.1016/j.jag.2014.03.002","ISBN":"0303-2434","ISSN":"15698432","abstract":"In recent decades, the world has experienced unprecedented urban growth which endangers the green environment in and around urban areas. In this work, an artificial neural network (ANN) based model is developed to predict future impacts of urban and agricultural expansion on the uplands of Deepor Beel, a Ramsar wetland in the city area of Guwahati, Assam, India, by 2025 and 2035 respectively. Simulations were carried out for three different transition rates as determined from the changes during 2001 -2011, namely simple extrapolation, Markov Chain (MC), and system dynamic (SD) modelling, using projected population growth, which were further investigated based on three different zoning policies. The first zoning policy employed no restriction while the second conversion restriction zoning policy restricted urban-agricultural expansion in the Guwahati Municipal Development Authority (GMDA) proposed green belt, extending to a third zoning policy providing wetland restoration in the proposed green belt. The prediction maps were found to be greatly influenced by the transition rates and the allowed transitions from one class to another within each sub-model. The model outputs were compared with GMDA land demand as proposed for 2025 whereby the land demand as produced by MC was found to best match the projected demand. Regarding the conservation of Deepor Beel, the Landscape Development Intensity (LDI) Index revealed that wetland restoration zoning policies may reduce the impact of urban growth on a local scale, but none of the zoning policies was found to minimize the impact on a broader base. The results from this study may assist the planning and reviewing of land use allocation within Guwahati city to secure ecological sustainability of the wetlands. ?? 2014 Elsevier B.V. All rights reserved.","author":[{"dropping-particle":"","family":"Mozumder","given":"Chitrini","non-dropping-particle":"","parse-names":false,"suffix":""},{"dropping-particle":"","family":"Tripathi","given":"Nitin K.","non-dropping-particle":"","parse-names":false,"suffix":""}],"container-title":"International Journal of Applied Earth Observation and Geoinformation","id":"ITEM-1","issue":"1","issued":{"date-parts":[["2014"]]},"page":"92-104","publisher":"Elsevier B.V.","title":"Geospatial scenario based modelling of urban and agricultural intrusions in Ramsar wetland deepor beel in northeast India using a multi-layer perceptron neural network","type":"article-journal","volume":"32"},"label":"section","suppress-author":1,"uris":["http://www.mendeley.com/documents/?uuid=a51fea1c-2d39-4f99-b392-f7eb29759e26"]}],"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policy reforms (e.g. Mitchel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Mitchell","given":"M.","non-dropping-particle":"","parse-names":false,"suffix":""},{"dropping-particle":"","family":"Lockwood","given":"M.","non-dropping-particle":"","parse-names":false,"suffix":""},{"dropping-particle":"","family":"Moore","given":"S. A.","non-dropping-particle":"","parse-names":false,"suffix":""},{"dropping-particle":"","family":"Clement","given":"S","non-dropping-particle":"","parse-names":false,"suffix":""}],"container-title":"Journal of environmental management","id":"ITEM-1","issued":{"date-parts":[["2015"]]},"page":"69-80","title":"Scenario analysis for biodiversity conservation: A social–ecological system approach in the Australian Alps","type":"article-journal","volume":"150"},"label":"section","suppress-author":1,"uris":["http://www.mendeley.com/documents/?uuid=966782a0-b5be-4546-b836-4bf837c57974"]}],"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and favorable institutional changes, depicting participatory conservation, incentives and regime shifts. Likewise, scenario studies, predominantly from South-East Asia and Oceania, demonstrated analogous assumptions, while describing future occurrence, distribution, production, and consumption of marine ecosystems services (e.g. Webb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3.10.007","ISBN":"0959-3780","ISSN":"09593780","abstract":"Myanmar is a country of huge biodiversity importance that is undergoing major political change, bringing with it new international engagement. This includes access to international markets, which will likely spur investment in export-oriented agriculture, leading to increased pressures on already threatened ecosystems. This scenario is illustrated in the Ayeyarwady Delta, the country's agricultural heartland sustaining high deforestation rates. Using the Delta as a model system, we use an integrated approach to inquire about whether and how imminent agricultural reforms associated with an internationally-engaged Myanmar could introduce new actors and incentives to invest in agricultural expansion that could affect deforestation rates. We use a novel remote sensing analysis to quantify deforestation rates for the Delta from 1978 to 2011, develop business-as-usual deforestation scenarios, and contextualize those results with an analysis of contemporary policy changes within Myanmar that are expected to alter the principal drivers of land-cover change. We show that mangrove systems of Myanmar are under greater threat than previously recognized, and that agriculture has been the principle driver of deforestation on the Delta. The centrality of agriculture to the Myanmar economy indicates that emerging policies are likely to tip the scales towards agricultural expansion, agro-industrial investment and potentially greater rates of deforestation due to the introduction of well-funded investors, insufficient land tenure agreements, and low governance effectiveness. The broad national challenge is to initiate environmental governance reforms (including safeguards) in the face of significant pressures for land grabbing and opportunistic resource extraction. © 2013 Elsevier Ltd.","author":[{"dropping-particle":"","family":"Webb","given":"Edward L.","non-dropping-particle":"","parse-names":false,"suffix":""},{"dropping-particle":"","family":"Jachowski","given":"Nicholas R A","non-dropping-particle":"","parse-names":false,"suffix":""},{"dropping-particle":"","family":"Phelps","given":"Jacob","non-dropping-particle":"","parse-names":false,"suffix":""},{"dropping-particle":"","family":"Friess","given":"Daniel A.","non-dropping-particle":"","parse-names":false,"suffix":""},{"dropping-particle":"","family":"Than","given":"Maung Maung","non-dropping-particle":"","parse-names":false,"suffix":""},{"dropping-particle":"","family":"Ziegler","given":"Alan D.","non-dropping-particle":"","parse-names":false,"suffix":""}],"container-title":"Global Environmental Change","id":"ITEM-1","issue":"1","issued":{"date-parts":[["2014"]]},"note":"NULL","page":"321-333","publisher":"Elsevier Ltd","title":"Deforestation in the Ayeyarwady Delta and the conservation implications of an internationally-engaged Myanmar","type":"article-journal","volume":"24"},"label":"section","suppress-author":1,"uris":["http://www.mendeley.com/documents/?uuid=74be6def-25c4-45a3-a41c-479eccfbb6db"]}],"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Takao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2/ece3.1358","ISBN":"2045-7758","ISSN":"20457758","PMID":"25628878","abstract":"Seaweed beds play a key role in providing essential habitats and energy to coastal areas, with enhancements in productivity and biodiversity and benefits to human societies. However, the spatial extent of seaweed beds around Japan has decreased due to coastal reclamation, water quality changes, rising water temperatures, and heavy grazing by herbivores. Using monthly mean sea surface temperature (SST) data from 1960 to 2099 and SST-based indices, we quantitatively evaluated the effects of warming seawater on the spatial extent of suitable versus unsuitable habitats for temperate seaweed Ecklonia cava, which is predominantly found in southern Japanese waters. SST data were generated using the most recent multiple climate projection models and emission scenarios (the Representative Concentration Pathways or RCPs) used in the Coupled Model Intercomparison Project phase 5 (CMIP5). In addition, grazing by Siganus fuscescens, an herbivorous fish, was evaluated under the four RCP simulations. Our results suggest that continued warming may drive a poleward shift in the distribution of E. cava, with large differences depending on the climate scenario. For the lowest emission scenario (RCP2.6), most existing E. cava populations would not be impacted by seawater warming directly but would be adversely affected by intensified year-round grazing. For the highest emission scenario (RCP8.5), previously suitable habitats throughout coastal Japan would become untenable for E. cava by the 2090s, due to both high-temperature stress and intensified grazing. Our projections highlight the importance of not only mitigating regional warming due to climate change, but also protecting E. cava from herbivores to conserve suitable habitats on the Japanese coast.","author":[{"dropping-particle":"","family":"Takao","given":"Shintaro","non-dropping-particle":"","parse-names":false,"suffix":""},{"dropping-particle":"","family":"Kumagai","given":"Naoki H.","non-dropping-particle":"","parse-names":false,"suffix":""},{"dropping-particle":"","family":"Yamano","given":"Hiroya","non-dropping-particle":"","parse-names":false,"suffix":""},{"dropping-particle":"","family":"Fujii","given":"Masahiko","non-dropping-particle":"","parse-names":false,"suffix":""},{"dropping-particle":"","family":"Yamanaka","given":"Yasuhiro","non-dropping-particle":"","parse-names":false,"suffix":""}],"container-title":"Ecology and Evolution","id":"ITEM-1","issue":"1","issued":{"date-parts":[["2015"]]},"note":"NULL","page":"213-223","title":"Projecting the impacts of rising seawater temperatures on the distribution of seaweeds around Japan under multiple climate change scenarios","type":"article-journal","volume":"5"},"label":"section","suppress-author":1,"uris":["http://www.mendeley.com/documents/?uuid=a5bd0b81-9260-4781-9bf1-5c57dc7bf5f6"]}],"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Bohensky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gloenvcha.2011.03.009","ISBN":"0959-3780","ISSN":"09593780","abstract":"The extent to which nations and regions can actively shape the future or must passively respond to global forces is a topic of relevance to current discourses on climate change. In Australia, climate change has been identified as the greatest threat to the ecological resilience of the Great Barrier Reef, but is exacerbated by regional and local pressures. We undertook a scenario analysis to explore how two key uncertainties may influence these threats and their impact on the Great Barrier Reef and adjacent catchments in 2100: whether (1) global development and (2) Australian development is defined and pursued primarily in terms of economic growth or broader concepts of human well-being and environmental sustainability, and in turn, how climate change is managed and mitigated. We compared the implications of four scenarios for marine and terrestrial ecosystem services and human well-being. The results suggest that while regional actions can partially offset global inaction on climate change until about mid-century, there are probable threshold levels for marine ecosystems, beyond which the Great Barrier Reef will become a fundamentally different system by 2100 if climate change is not curtailed. Management that can respond to pressures at both global and regional scales will be needed to maintain the full range of ecosystem services. Modest improvements in human well-being appear possible even while ecosystem services decline, but only where regional management is strong. The future of the region depends largely on whether national and regional decision-makers choose to be active future 'makers' or passive future 'takers' in responding to global drivers of change. We conclude by discussing potential avenues for using these scenarios further with the Great Barrier Reef region's stakeholders. © 2011 Elsevier Ltd.","author":[{"dropping-particle":"","family":"Bohensky","given":"Erin","non-dropping-particle":"","parse-names":false,"suffix":""},{"dropping-particle":"","family":"Butler","given":"James R.A.","non-dropping-particle":"","parse-names":false,"suffix":""},{"dropping-particle":"","family":"Costanza","given":"Robert","non-dropping-particle":"","parse-names":false,"suffix":""},{"dropping-particle":"","family":"Bohnet","given":"Iris","non-dropping-particle":"","parse-names":false,"suffix":""},{"dropping-particle":"","family":"Delisle","given":"Aurélie","non-dropping-particle":"","parse-names":false,"suffix":""},{"dropping-particle":"","family":"Fabricius","given":"Katharina","non-dropping-particle":"","parse-names":false,"suffix":""},{"dropping-particle":"","family":"Gooch","given":"Margaret","non-dropping-particle":"","parse-names":false,"suffix":""},{"dropping-particle":"","family":"Kubiszewski","given":"Ida","non-dropping-particle":"","parse-names":false,"suffix":""},{"dropping-particle":"","family":"Lukacs","given":"George","non-dropping-particle":"","parse-names":false,"suffix":""},{"dropping-particle":"","family":"Pert","given":"Petina","non-dropping-particle":"","parse-names":false,"suffix":""},{"dropping-particle":"","family":"Wolanski","given":"Eric","non-dropping-particle":"","parse-names":false,"suffix":""}],"container-title":"Global Environmental Change","id":"ITEM-1","issue":"3","issued":{"date-parts":[["2011"]]},"note":"NULL","page":"876-893","title":"Future makers or future takers? A scenario analysis of climate change and the Great Barrier Reef","type":"article-journal","volume":"21"},"label":"section","suppress-author":1,"uris":["http://www.mendeley.com/documents/?uuid=c9c236ab-3374-4552-990b-f394dcc2b8cc"]}],"mendeley":{"formattedCitation":"(2011)","plainTextFormattedCitation":"(2011)","previouslyFormattedCitation":"(2011)"},"properties":{"noteIndex":0},"schema":"https://github.com/citation-style-language/schema/raw/master/csl-citation.json"}</w:instrText>
      </w:r>
      <w:r w:rsidRPr="0008241C">
        <w:rPr>
          <w:sz w:val="22"/>
          <w:szCs w:val="22"/>
        </w:rPr>
        <w:fldChar w:fldCharType="separate"/>
      </w:r>
      <w:r w:rsidRPr="0008241C">
        <w:rPr>
          <w:noProof/>
          <w:sz w:val="22"/>
          <w:szCs w:val="22"/>
        </w:rPr>
        <w:t>(2011)</w:t>
      </w:r>
      <w:r w:rsidRPr="0008241C">
        <w:rPr>
          <w:sz w:val="22"/>
          <w:szCs w:val="22"/>
        </w:rPr>
        <w:fldChar w:fldCharType="end"/>
      </w:r>
      <w:r w:rsidRPr="0008241C">
        <w:rPr>
          <w:sz w:val="22"/>
          <w:szCs w:val="22"/>
        </w:rPr>
        <w:t xml:space="preserve">). Many of the studies characteristically considered protective zoning through enforcement of protected areas (e.g. Estoque &amp; Murayama </w:t>
      </w:r>
      <w:r w:rsidRPr="0008241C">
        <w:rPr>
          <w:sz w:val="22"/>
          <w:szCs w:val="22"/>
        </w:rPr>
        <w:fldChar w:fldCharType="begin" w:fldLock="1"/>
      </w:r>
      <w:r w:rsidRPr="0008241C">
        <w:rPr>
          <w:sz w:val="22"/>
          <w:szCs w:val="22"/>
        </w:rPr>
        <w:instrText>ADDIN CSL_CITATION {"citationItems":[{"id":"ITEM-1","itemData":{"DOI":"10.1016/j.apgeog.2012.08.006","ISBN":"0143-6228","ISSN":"01436228","abstract":"The main purpose of this study is to examine the potential impacts of the past and future land use/cover (LUC) changes on the ecosystem services of Baguio city, the Philippines, and discuss their implications for policy development and implementation. Remote sensing-derived LUC maps for 1988, 1998 and 2009, along with GEOMOD, a Geographic Information Systems-based LUC change model, and ecosystem service value (ESV) coefficients were used to facilitate the analysis. The results revealed a decrease in the ESV of Baguio for the past 21 years (1988-2009), of which a substantial amount was due to loss of forest cover. Consequently, the human-to-ESV (H-ESV) ratio has decreased over the years. The scenario-based LUC change analysis revealed that if the urban LUC change pattern continues, the total ESV and the H-ESV ratio will also continue to decrease in 2020, especially if the forest cover is not fully protected and conserved. Geospatial tools and techniques facilitate exploratory analysis critical to the understanding of the potential impacts of future LUC changes under different scenarios. Our results highlighted that under the great pressure of urbanization, there is a need to strengthen the proper implementation of policies in order to maintain and improve ecosystem services. Although there are limitations to the estimated ESVs of Baguio to be taken into account in future studies, the magnitude of the estimated changes in the LUC is substantial. Thus, it may still be possible to draw general inferences about the effect of the perceived LUC changes on the estimated ESVs. ?? 2012 Elsevier Ltd.","author":[{"dropping-particle":"","family":"Estoque","given":"Ronald C.","non-dropping-particle":"","parse-names":false,"suffix":""},{"dropping-particle":"","family":"Murayama","given":"Yuji","non-dropping-particle":"","parse-names":false,"suffix":""}],"container-title":"Applied Geography","id":"ITEM-1","issue":"1-2","issued":{"date-parts":[["2012"]]},"note":"NULL","page":"316-326","publisher":"Elsevier Ltd","title":"Examining the potential impact of land use/cover changes on the ecosystem services of Baguio city, the Philippines: A scenario-based analysis","type":"article-journal","volume":"35"},"label":"section","suppress-author":1,"uris":["http://www.mendeley.com/documents/?uuid=740a2580-7061-4134-adde-5667b924663c"]}],"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Mozumder &amp; Tripathi </w:t>
      </w:r>
      <w:r w:rsidRPr="0008241C">
        <w:rPr>
          <w:sz w:val="22"/>
          <w:szCs w:val="22"/>
        </w:rPr>
        <w:fldChar w:fldCharType="begin" w:fldLock="1"/>
      </w:r>
      <w:r w:rsidRPr="0008241C">
        <w:rPr>
          <w:sz w:val="22"/>
          <w:szCs w:val="22"/>
        </w:rPr>
        <w:instrText>ADDIN CSL_CITATION {"citationItems":[{"id":"ITEM-1","itemData":{"DOI":"10.1016/j.jag.2014.03.002","ISBN":"0303-2434","ISSN":"15698432","abstract":"In recent decades, the world has experienced unprecedented urban growth which endangers the green environment in and around urban areas. In this work, an artificial neural network (ANN) based model is developed to predict future impacts of urban and agricultural expansion on the uplands of Deepor Beel, a Ramsar wetland in the city area of Guwahati, Assam, India, by 2025 and 2035 respectively. Simulations were carried out for three different transition rates as determined from the changes during 2001 -2011, namely simple extrapolation, Markov Chain (MC), and system dynamic (SD) modelling, using projected population growth, which were further investigated based on three different zoning policies. The first zoning policy employed no restriction while the second conversion restriction zoning policy restricted urban-agricultural expansion in the Guwahati Municipal Development Authority (GMDA) proposed green belt, extending to a third zoning policy providing wetland restoration in the proposed green belt. The prediction maps were found to be greatly influenced by the transition rates and the allowed transitions from one class to another within each sub-model. The model outputs were compared with GMDA land demand as proposed for 2025 whereby the land demand as produced by MC was found to best match the projected demand. Regarding the conservation of Deepor Beel, the Landscape Development Intensity (LDI) Index revealed that wetland restoration zoning policies may reduce the impact of urban growth on a local scale, but none of the zoning policies was found to minimize the impact on a broader base. The results from this study may assist the planning and reviewing of land use allocation within Guwahati city to secure ecological sustainability of the wetlands. ?? 2014 Elsevier B.V. All rights reserved.","author":[{"dropping-particle":"","family":"Mozumder","given":"Chitrini","non-dropping-particle":"","parse-names":false,"suffix":""},{"dropping-particle":"","family":"Tripathi","given":"Nitin K.","non-dropping-particle":"","parse-names":false,"suffix":""}],"container-title":"International Journal of Applied Earth Observation and Geoinformation","id":"ITEM-1","issue":"1","issued":{"date-parts":[["2014"]]},"page":"92-104","publisher":"Elsevier B.V.","title":"Geospatial scenario based modelling of urban and agricultural intrusions in Ramsar wetland deepor beel in northeast India using a multi-layer perceptron neural network","type":"article-journal","volume":"32"},"label":"section","suppress-author":1,"uris":["http://www.mendeley.com/documents/?uuid=a51fea1c-2d39-4f99-b392-f7eb29759e26"]}],"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which, in principle, corresponds to the Aichi Target 11 and contributes partly to Aichi Target 12, 13 and 14. Similarly, some studies indicated improvement of provisioning and regulating services through ameliorative policy arrangements, such as participatory conservation, better incentives designs (through REDD +, or PES schemes).</w:t>
      </w:r>
    </w:p>
    <w:p w14:paraId="63AEE920" w14:textId="77777777" w:rsidR="00A01204" w:rsidRPr="0008241C" w:rsidRDefault="00A01204" w:rsidP="00A01204">
      <w:pPr>
        <w:rPr>
          <w:sz w:val="22"/>
          <w:szCs w:val="22"/>
        </w:rPr>
      </w:pPr>
    </w:p>
    <w:p w14:paraId="48324B23"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37406C1D" wp14:editId="3D8077D1">
            <wp:extent cx="5534167" cy="2798514"/>
            <wp:effectExtent l="0" t="0" r="0" b="0"/>
            <wp:docPr id="931" name="図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589938" cy="2826716"/>
                    </a:xfrm>
                    <a:prstGeom prst="rect">
                      <a:avLst/>
                    </a:prstGeom>
                    <a:noFill/>
                    <a:ln>
                      <a:noFill/>
                    </a:ln>
                  </pic:spPr>
                </pic:pic>
              </a:graphicData>
            </a:graphic>
          </wp:inline>
        </w:drawing>
      </w:r>
    </w:p>
    <w:p w14:paraId="4C7967BD" w14:textId="77777777" w:rsidR="00A01204" w:rsidRPr="0008241C" w:rsidRDefault="00A01204" w:rsidP="00A01204">
      <w:pPr>
        <w:rPr>
          <w:sz w:val="22"/>
          <w:szCs w:val="22"/>
        </w:rPr>
      </w:pPr>
      <w:r w:rsidRPr="0008241C">
        <w:rPr>
          <w:b/>
          <w:sz w:val="22"/>
          <w:szCs w:val="22"/>
        </w:rPr>
        <w:t>Figure 5.2</w:t>
      </w:r>
      <w:r w:rsidRPr="0008241C">
        <w:rPr>
          <w:rFonts w:eastAsia="MS Mincho"/>
          <w:b/>
          <w:sz w:val="22"/>
          <w:szCs w:val="22"/>
          <w:lang w:eastAsia="ja-JP"/>
        </w:rPr>
        <w:t>3</w:t>
      </w:r>
      <w:r w:rsidRPr="0008241C">
        <w:rPr>
          <w:b/>
          <w:sz w:val="22"/>
          <w:szCs w:val="22"/>
        </w:rPr>
        <w:t xml:space="preserve"> Thematic Incorporation of the Sustainable Development Goals in subregional scenario exercises </w:t>
      </w:r>
    </w:p>
    <w:p w14:paraId="688D9852" w14:textId="77777777" w:rsidR="00A01204" w:rsidRPr="0008241C" w:rsidRDefault="00A01204" w:rsidP="00A01204">
      <w:pPr>
        <w:rPr>
          <w:sz w:val="22"/>
          <w:szCs w:val="22"/>
        </w:rPr>
      </w:pPr>
      <w:r w:rsidRPr="0008241C">
        <w:rPr>
          <w:sz w:val="22"/>
          <w:szCs w:val="22"/>
        </w:rPr>
        <w:t xml:space="preserve">Note: Darker shade implies strongly incorporated, while lighter shade implies less incorporated, or lack of sufficient data. The analysis is based on 60 subregional scenario studies, excluding one study depicting the alternative futures for the entire Asia-Pacific region. </w:t>
      </w:r>
    </w:p>
    <w:p w14:paraId="1B1979C0" w14:textId="77777777" w:rsidR="00A01204" w:rsidRPr="0008241C" w:rsidRDefault="00A01204" w:rsidP="00A01204">
      <w:pPr>
        <w:rPr>
          <w:sz w:val="22"/>
          <w:szCs w:val="22"/>
        </w:rPr>
      </w:pPr>
    </w:p>
    <w:p w14:paraId="3B608D2C" w14:textId="77777777" w:rsidR="00A01204" w:rsidRPr="0008241C" w:rsidRDefault="00A01204" w:rsidP="00A01204">
      <w:pPr>
        <w:rPr>
          <w:sz w:val="22"/>
          <w:szCs w:val="22"/>
        </w:rPr>
      </w:pPr>
    </w:p>
    <w:p w14:paraId="0214A356" w14:textId="77777777" w:rsidR="00A01204" w:rsidRPr="0008241C" w:rsidRDefault="00A01204" w:rsidP="00A01204">
      <w:pPr>
        <w:rPr>
          <w:sz w:val="22"/>
          <w:szCs w:val="22"/>
        </w:rPr>
      </w:pPr>
      <w:r w:rsidRPr="0008241C">
        <w:rPr>
          <w:sz w:val="22"/>
          <w:szCs w:val="22"/>
        </w:rPr>
        <w:t xml:space="preserve">In addition, close to half of the studies depicted thematic association with SDG-13 and its targets (combat climate change and its impacts). Demonstrative examples comprise multitude of climate mitigation and/or adaptation scenarios, including ‘carbon capture and storage’ (e.g. Ya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11442-016-1337-5","ISBN":"1861-9568","ISSN":"1009637X","author":[{"dropping-particle":"","family":"Yang","given":"Xiaonan","non-dropping-particle":"","parse-names":false,"suffix":""},{"dropping-particle":"","family":"Zhou","given":"Zixiang","non-dropping-particle":"","parse-names":false,"suffix":""},{"dropping-particle":"","family":"Li","given":"Jing","non-dropping-particle":"","parse-names":false,"suffix":""},{"dropping-particle":"","family":"Fu","given":"Xin","non-dropping-particle":"","parse-names":false,"suffix":""},{"dropping-particle":"","family":"Mu","given":"Xingmin","non-dropping-particle":"","parse-names":false,"suffix":""},{"dropping-particle":"","family":"Li","given":"Ting","non-dropping-particle":"","parse-names":false,"suffix":""}],"container-title":"Journal of Geographical Sciences","id":"ITEM-1","issue":"10","issued":{"date-parts":[["2016"]]},"note":"NULL","page":"1449-1462","title":"Trade-offs between carbon sequestration, soil retention and water yield in the Guanzhong-Tianshui Economic Region of China","type":"article-journal","volume":"26"},"label":"section","suppress-author":1,"uris":["http://www.mendeley.com/documents/?uuid=aa4c75b7-69f3-4bd2-9b29-1dade669a31a"]}],"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utilization of regulating ecosystem services for hazard mitigation’ (e.g. Feng &amp; Liu </w:t>
      </w:r>
      <w:r w:rsidRPr="0008241C">
        <w:rPr>
          <w:sz w:val="22"/>
          <w:szCs w:val="22"/>
        </w:rPr>
        <w:fldChar w:fldCharType="begin" w:fldLock="1"/>
      </w:r>
      <w:r w:rsidRPr="0008241C">
        <w:rPr>
          <w:sz w:val="22"/>
          <w:szCs w:val="22"/>
        </w:rPr>
        <w:instrText>ADDIN CSL_CITATION {"citationItems":[{"id":"ITEM-1","itemData":{"DOI":"10.1007/s10661-016-5558-y","ISBN":"1066101655","ISSN":"15732959","abstract":"The world's coastal regions are experiencing rapid urbanization coupled with increased risk of ecological damage and storm surge related to global climate and sea level rising. This urban development issue is particularly important in China, where many emerging coastal cities are being developed. Lingang New City, southeast of Shanghai, is an excellent example of a coastal city that is increasingly vulnerable to environmental change. Sustainable urban development requires planning that classifies and allocates coastal lands using objective procedures that incorporate changing environmental conditions. In this paper, we applied cellular automata (CA) modeling based on self-adaptive genetic algorithm (SAGA) to predict future scenarios and explore sustainable urban development options for Lingang. The CA model was calibrated using the 2005 initial status, 2015 final status, and a set of spatial variables. We implemented specific ecological and environmental conditions as spatial constraints for the model and predicted four 2030 scenarios: (a) an urban planning-oriented Plan Scenario; (b) an ecosystem protection-oriented Eco Scenario; (c) a storm surge-affected Storm Scenario; and (d) a scenario incorporating both ecosystem protection and the effects of storm surge, called the Ecostorm Scenario. The Plan Scenario has been taken as the baseline, with the Lingang urban area increasing from 45.8 km2 in 2015 to 66.8 km2 in 2030, accounting for 23.9 % of the entire study area. The simulated urban land size of the Plan Scenario in 2030 was taken as the target to accommodate the projected population increase in this city, which was then applied in the remaining three development scenarios. We used CA modeling to reallocate the urban cells to other unconstrained areas in response to changing spatial constraints. Our predictions should be helpful not only in assessing and adjusting the urban planning schemes for Lingang but also for evaluating urban planning in coastal cities elsewhere.","author":[{"dropping-particle":"","family":"Feng","given":"Yongjiu","non-dropping-particle":"","parse-names":false,"suffix":""},{"dropping-particle":"","family":"Liu","given":"Yan","non-dropping-particle":"","parse-names":false,"suffix":""}],"container-title":"Environmental Monitoring and Assessment","id":"ITEM-1","issue":"9","issued":{"date-parts":[["2016"]]},"note":"NULL","publisher":"Environmental Monitoring and Assessment","title":"Scenario prediction of emerging coastal city using CA modeling under different environmental conditions: a case study of Lingang New City, China","type":"article-journal","volume":"188"},"label":"section","suppress-author":1,"uris":["http://www.mendeley.com/documents/?uuid=7376931e-a8b7-4bc5-9e25-69ddf7469bbe"]}],"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assessing impacts and adaptation options for food productivity’ (e.g. Soor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10584-013-0698-3","ISBN":"0165-0009","ISSN":"01650009","abstract":"A simulation analysis was carried out using the InfoCrop-rice model to quantify impacts and adaptation gains, as well as to identify vulnerable regions for irrigated and rain fed rice cultivation in future climates in India. Climates in A1b, A2, B1 and B2 emission scenarios as per a global climate model (MIROC3.2.HI) and a regional climate model (PRECIS) were considered for the study. On an aggregated scale, the mean of all emission scenarios indicate that climate change is likely to reduce irrigated rice yields by similar to 4 % in 2020 (2010-2039), similar to 7 % in 2050 (2040-2069), and by similar to 10 % in 2080 (2070-2099) climate scenarios. On the other hand, rainfed rice yields in India are likely to be reduced by similar to 6 % in the 2020 scenario, but in the 2050 and 2080 scenarios they are projected to decrease only marginally (&lt; 2.5 %). However, spatial variations exist for the magnitude of the impact, with some regions likely to be affected more than others. Adaptation strategies comprising agronomical management can offset negative impacts in the near future-particularly in rainfed conditions-but in the longer run, developing suitable varieties coupled with improved and efficient crop husbandry will become essential. For irrigated rice crop, genotypic and agronomic improvements will become crucial; while for rainfed conditions, improved management and additional fertilizers will be needed. Basically climate change is likely to exhibit three types of impacts on rice crop: i) regions that are adversely affected by climate change can gain in net productivity with adaptation; ii) regions that are adversely affected will still remain vulnerable despite adaptation gains; and iii) rainfed regions (with currently low rainfall) that are likely to gain due to increase in rainfall can further benefit by adaptation. Regions falling in the vulnerable category even after suggested adaptation to climate change will require more intensive, specific and innovative adaptation options. The present analysis indicates the possibility of substantial improvement in yields with efficient utilization of inputs and adoption of improved varieties.","author":[{"dropping-particle":"","family":"Soora","given":"Naresh Kumar","non-dropping-particle":"","parse-names":false,"suffix":""},{"dropping-particle":"","family":"Aggarwal","given":"P. K.","non-dropping-particle":"","parse-names":false,"suffix":""},{"dropping-particle":"","family":"Saxena","given":"Rani","non-dropping-particle":"","parse-names":false,"suffix":""},{"dropping-particle":"","family":"Rani","given":"Swaroopa","non-dropping-particle":"","parse-names":false,"suffix":""},{"dropping-particle":"","family":"Jain","given":"Surabhi","non-dropping-particle":"","parse-names":false,"suffix":""},{"dropping-particle":"","family":"Chauhan","given":"Nitin","non-dropping-particle":"","parse-names":false,"suffix":""}],"container-title":"Climatic Change","id":"ITEM-1","issue":"3-4","issued":{"date-parts":[["2013"]]},"note":"NULL","page":"683-699","title":"An assessment of regional vulnerability of rice to climate change in India","type":"article-journal","volume":"118"},"label":"section","suppress-author":1,"uris":["http://www.mendeley.com/documents/?uuid=0b88dbf9-47d6-4109-864b-0ea8a4b0579a"]}],"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and ‘water availability’ (e.g. Van Ty </w:t>
      </w:r>
      <w:r w:rsidRPr="0008241C">
        <w:rPr>
          <w:sz w:val="22"/>
          <w:szCs w:val="22"/>
        </w:rPr>
        <w:fldChar w:fldCharType="begin" w:fldLock="1"/>
      </w:r>
      <w:r w:rsidRPr="0008241C">
        <w:rPr>
          <w:sz w:val="22"/>
          <w:szCs w:val="22"/>
        </w:rPr>
        <w:instrText>ADDIN CSL_CITATION {"citationItems":[{"id":"ITEM-1","itemData":{"DOI":"10.1007/s11269-011-9964-1","ISBN":"0920-4741","ISSN":"09204741","PMID":"25246403","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author":[{"dropping-particle":"Van","family":"Ty","given":"Tran","non-dropping-particle":"","parse-names":false,"suffix":""},{"dropping-particle":"","family":"Sunada","given":"Kengo","non-dropping-particle":"","parse-names":false,"suffix":""},{"dropping-particle":"","family":"Ichikawa","given":"Yutaka","non-dropping-particle":"","parse-names":false,"suffix":""},{"dropping-particle":"","family":"Oishi","given":"Satoru","non-dropping-particle":"","parse-names":false,"suffix":""}],"container-title":"Water Resources Management","id":"ITEM-1","issue":"5","issued":{"date-parts":[["2012"]]},"note":"NULL","page":"1387-1407","title":"Scenario-based Impact Assessment of Land Use/Cover and Climate Changes on Water Resources and Demand: A Case Study in the Srepok River Basin, Vietnam-Cambodia","type":"article-journal","volume":"26"},"label":"section","suppress-author":1,"uris":["http://www.mendeley.com/documents/?uuid=25f9585f-e674-4f48-a09b-6eecd17ea49d"]}],"mendeley":{"formattedCitation":"(2012)","plainTextFormattedCitation":"(2012)","previouslyFormattedCitation":"(2012)"},"properties":{"noteIndex":0},"schema":"https://github.com/citation-style-language/schema/raw/master/csl-citation.json"}</w:instrText>
      </w:r>
      <w:r w:rsidRPr="0008241C">
        <w:rPr>
          <w:sz w:val="22"/>
          <w:szCs w:val="22"/>
        </w:rPr>
        <w:fldChar w:fldCharType="separate"/>
      </w:r>
      <w:r w:rsidRPr="0008241C">
        <w:rPr>
          <w:noProof/>
          <w:sz w:val="22"/>
          <w:szCs w:val="22"/>
        </w:rPr>
        <w:t>(2012)</w:t>
      </w:r>
      <w:r w:rsidRPr="0008241C">
        <w:rPr>
          <w:sz w:val="22"/>
          <w:szCs w:val="22"/>
        </w:rPr>
        <w:fldChar w:fldCharType="end"/>
      </w:r>
      <w:r w:rsidRPr="0008241C">
        <w:rPr>
          <w:sz w:val="22"/>
          <w:szCs w:val="22"/>
        </w:rPr>
        <w:t xml:space="preserve">). By sharing advanced knowledge on crop-yields, agricultural </w:t>
      </w:r>
      <w:r w:rsidRPr="0008241C">
        <w:rPr>
          <w:sz w:val="22"/>
          <w:szCs w:val="22"/>
        </w:rPr>
        <w:lastRenderedPageBreak/>
        <w:t xml:space="preserve">productivity, water and energy demands under different climate regimes, these studies also contribute in fulfilling allied developmental goals; such as SDG-2 (end hunger and achieve food security), 3 (Good health and human well-being), 6 (clean water and sanitation) and 12 (sustainable consumption and production). However, despite an abundance of urban-expansion scenarios, particularly from South Asia (e.g. Hosseinal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cities.2012.09.002","ISBN":"0264-2751","ISSN":"02642751","abstract":"Urban land-use development is a problematic phenomenon in developing countries. Modeling this phenomenon is of considerable interest to urban planners and city managers. Several methods have been developed to simulate the dynamics of land-use changes. However, the complexity of urban growth is considered a factor that impedes the usefulness of such simulation methods. Among the available methods, those considered \" agent-based models\" have found popularity in simulating land-use development and urban sprawl modeling. These methods use a dynamic bottom-up approach with the actors in land-use development as their basic components.In this paper, a new agent-based model is introduced. This model is equipped with new methods for modeling the movements of agents and competition among agents. The model is used to simulate urban land-use development in the Qazvin province of Iran, which covers an area of 36 ?? 45. km. The model is first calibrated with existing data and is then used to predict future land-use development. To test development policies, four scenarios are defined. The first scenario reflects the current pattern of development, which is evaluated using the calibrated model. The second and third scenarios examine different policies, including those that act as \" incentive\" strategies and those that are \" punitive.\" The fourth scenario focuses on changes to the demographic population of agents. The results reveal that the current trend in urban growth tends to be dispersed in the study area. However, different policies tend to produce different results: in areas in which an incentive policy is in place, 140 clusters of development were detected, while in areas in which a punitive policy is in place, 180 clusters were detected. The incentive strategy is concluded to be more successful than the punitive strategy in reducing the dispersion of development. Change in the population demography is observed to be more efficient in areas of development than in those of dispersion. ?? 2012 Elsevier Ltd.","author":[{"dropping-particle":"","family":"Hosseinali","given":"Farhad","non-dropping-particle":"","parse-names":false,"suffix":""},{"dropping-particle":"","family":"Alesheikh","given":"Ali A.","non-dropping-particle":"","parse-names":false,"suffix":""},{"dropping-particle":"","family":"Nourian","given":"Farshad","non-dropping-particle":"","parse-names":false,"suffix":""}],"container-title":"Cities","id":"ITEM-1","issue":"November 2015","issued":{"date-parts":[["2013"]]},"note":"NULL","page":"105-113","title":"Agent-based modeling of urban land-use development, case study: Simulating future scenarios of Qazvin city","type":"article-journal","volume":"31"},"label":"section","suppress-author":1,"uris":["http://www.mendeley.com/documents/?uuid=fa219bf6-cce8-4442-99b2-78cdfb3f1514"]}],"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Mozumder &amp; Tripathi </w:t>
      </w:r>
      <w:r w:rsidRPr="0008241C">
        <w:rPr>
          <w:sz w:val="22"/>
          <w:szCs w:val="22"/>
        </w:rPr>
        <w:fldChar w:fldCharType="begin" w:fldLock="1"/>
      </w:r>
      <w:r w:rsidRPr="0008241C">
        <w:rPr>
          <w:sz w:val="22"/>
          <w:szCs w:val="22"/>
        </w:rPr>
        <w:instrText>ADDIN CSL_CITATION {"citationItems":[{"id":"ITEM-1","itemData":{"DOI":"10.1016/j.jag.2014.03.002","ISBN":"0303-2434","ISSN":"15698432","abstract":"In recent decades, the world has experienced unprecedented urban growth which endangers the green environment in and around urban areas. In this work, an artificial neural network (ANN) based model is developed to predict future impacts of urban and agricultural expansion on the uplands of Deepor Beel, a Ramsar wetland in the city area of Guwahati, Assam, India, by 2025 and 2035 respectively. Simulations were carried out for three different transition rates as determined from the changes during 2001 -2011, namely simple extrapolation, Markov Chain (MC), and system dynamic (SD) modelling, using projected population growth, which were further investigated based on three different zoning policies. The first zoning policy employed no restriction while the second conversion restriction zoning policy restricted urban-agricultural expansion in the Guwahati Municipal Development Authority (GMDA) proposed green belt, extending to a third zoning policy providing wetland restoration in the proposed green belt. The prediction maps were found to be greatly influenced by the transition rates and the allowed transitions from one class to another within each sub-model. The model outputs were compared with GMDA land demand as proposed for 2025 whereby the land demand as produced by MC was found to best match the projected demand. Regarding the conservation of Deepor Beel, the Landscape Development Intensity (LDI) Index revealed that wetland restoration zoning policies may reduce the impact of urban growth on a local scale, but none of the zoning policies was found to minimize the impact on a broader base. The results from this study may assist the planning and reviewing of land use allocation within Guwahati city to secure ecological sustainability of the wetlands. ?? 2014 Elsevier B.V. All rights reserved.","author":[{"dropping-particle":"","family":"Mozumder","given":"Chitrini","non-dropping-particle":"","parse-names":false,"suffix":""},{"dropping-particle":"","family":"Tripathi","given":"Nitin K.","non-dropping-particle":"","parse-names":false,"suffix":""}],"container-title":"International Journal of Applied Earth Observation and Geoinformation","id":"ITEM-1","issue":"1","issued":{"date-parts":[["2014"]]},"page":"92-104","publisher":"Elsevier B.V.","title":"Geospatial scenario based modelling of urban and agricultural intrusions in Ramsar wetland deepor beel in northeast India using a multi-layer perceptron neural network","type":"article-journal","volume":"32"},"label":"section","suppress-author":1,"uris":["http://www.mendeley.com/documents/?uuid=a51fea1c-2d39-4f99-b392-f7eb29759e26"]}],"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and North-East Asia (e.g. Pe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jenvman.2014.11.002","ISBN":"0301-4797","ISSN":"10958630","PMID":"25438116","abstract":"Urban land development alters landscapes and carbon cycle, especially net primary productivity (NPP). Despite projections that NPP is often reduced by urbanization, little is known about NPP changes under future urban expansion and climate change conditions. In this paper, terrestrial NPP was calculated by using Biome-BGC model. However, this model does not explicitly address urban lands. Hence, we proposed a method of NPP-fraction to detect future urban NPP, assuming that the ratio of real NPP to potential NPP for urban cells remains constant for decades. Furthermore, NPP dynamics were explored by integrating the Biome-BGC and the cellular automata (CA), a widely used method for modeling urban growth. Consequently, urban expansion, climate change and their associated effects on the NPP were analyzed for the period of 2010-2039 using Guangdong Province in China as a case study. In addition, four scenarios were designed to reflect future conditions, namely baseline, climate change, urban expansion and comprehensive scenarios. Our analyses indicate that vegetation NPP in urban cells may increase (17.63 gC m-2 year-1-23.35 gC m-2 year-1) in the climate change scenario. However, future urban expansion may cause some NPP losses of 241.61 gC m-2 year-1, decupling the NPP increase of the climate change factor. Taking into account both climate change and urban expansion, vegetation NPP in urban area may decrease, minimally at a rate of 228.54 gC m-2 year-1 to 231.74 gC m-2 year-1. Nevertheless, they may account for an overall NPP increase of 0.78 TgC year-1 to 1.28 TgC year-1 in the whole province. All these show that the provincial NPP increase from climate change may offset the NPP decrease from urban expansion. Despite these results, it is of great significance to regulate reasonable expansion of urban lands to maintain carbon balance.","author":[{"dropping-particle":"","family":"Pei","given":"Fengsong","non-dropping-particle":"","parse-names":false,"suffix":""},{"dropping-particle":"","family":"Li","given":"Xia","non-dropping-particle":"","parse-names":false,"suffix":""},{"dropping-particle":"","family":"Liu","given":"Xiaoping","non-dropping-particle":"","parse-names":false,"suffix":""},{"dropping-particle":"","family":"Lao","given":"Chunhua","non-dropping-particle":"","parse-names":false,"suffix":""},{"dropping-particle":"","family":"Xia","given":"Gengrui","non-dropping-particle":"","parse-names":false,"suffix":""}],"container-title":"Journal of Environmental Management","id":"ITEM-1","issued":{"date-parts":[["2015"]]},"note":"NULL","page":"92-102","publisher":"Elsevier Ltd","title":"Exploring the response of net primary productivity variations to urban expansion and climate change: A scenario analysis for Guangdong Province in China","type":"article-journal","volume":"150"},"label":"section","suppress-author":1,"uris":["http://www.mendeley.com/documents/?uuid=3588fc90-9795-4b3b-b60e-d2d8b6bd5d33"]}],"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Zhen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Zheng","given":"H. W.","non-dropping-particle":"","parse-names":false,"suffix":""},{"dropping-particle":"","family":"Shen","given":"G. Q.","non-dropping-particle":"","parse-names":false,"suffix":""},{"dropping-particle":"","family":"Wang","given":"H.","non-dropping-particle":"","parse-names":false,"suffix":""},{"dropping-particle":"","family":"Hong","given":"J.","non-dropping-particle":"","parse-names":false,"suffix":""}],"container-title":"Habitat International","id":"ITEM-1","issued":{"date-parts":[["2015"]]},"note":"NULL","page":"23-34","title":"Simulating land use change in urban renewal areas: A case study in Hong Kong","type":"article-journal","volume":"46"},"label":"section","suppress-author":1,"uris":["http://www.mendeley.com/documents/?uuid=9522067b-0424-46a5-af39-0186e4d53f06"]}],"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Feng &amp; Liu </w:t>
      </w:r>
      <w:r w:rsidRPr="0008241C">
        <w:rPr>
          <w:sz w:val="22"/>
          <w:szCs w:val="22"/>
        </w:rPr>
        <w:fldChar w:fldCharType="begin" w:fldLock="1"/>
      </w:r>
      <w:r w:rsidRPr="0008241C">
        <w:rPr>
          <w:sz w:val="22"/>
          <w:szCs w:val="22"/>
        </w:rPr>
        <w:instrText>ADDIN CSL_CITATION {"citationItems":[{"id":"ITEM-1","itemData":{"DOI":"10.1007/s10661-016-5558-y","ISBN":"1066101655","ISSN":"15732959","abstract":"The world's coastal regions are experiencing rapid urbanization coupled with increased risk of ecological damage and storm surge related to global climate and sea level rising. This urban development issue is particularly important in China, where many emerging coastal cities are being developed. Lingang New City, southeast of Shanghai, is an excellent example of a coastal city that is increasingly vulnerable to environmental change. Sustainable urban development requires planning that classifies and allocates coastal lands using objective procedures that incorporate changing environmental conditions. In this paper, we applied cellular automata (CA) modeling based on self-adaptive genetic algorithm (SAGA) to predict future scenarios and explore sustainable urban development options for Lingang. The CA model was calibrated using the 2005 initial status, 2015 final status, and a set of spatial variables. We implemented specific ecological and environmental conditions as spatial constraints for the model and predicted four 2030 scenarios: (a) an urban planning-oriented Plan Scenario; (b) an ecosystem protection-oriented Eco Scenario; (c) a storm surge-affected Storm Scenario; and (d) a scenario incorporating both ecosystem protection and the effects of storm surge, called the Ecostorm Scenario. The Plan Scenario has been taken as the baseline, with the Lingang urban area increasing from 45.8 km2 in 2015 to 66.8 km2 in 2030, accounting for 23.9 % of the entire study area. The simulated urban land size of the Plan Scenario in 2030 was taken as the target to accommodate the projected population increase in this city, which was then applied in the remaining three development scenarios. We used CA modeling to reallocate the urban cells to other unconstrained areas in response to changing spatial constraints. Our predictions should be helpful not only in assessing and adjusting the urban planning schemes for Lingang but also for evaluating urban planning in coastal cities elsewhere.","author":[{"dropping-particle":"","family":"Feng","given":"Yongjiu","non-dropping-particle":"","parse-names":false,"suffix":""},{"dropping-particle":"","family":"Liu","given":"Yan","non-dropping-particle":"","parse-names":false,"suffix":""}],"container-title":"Environmental Monitoring and Assessment","id":"ITEM-1","issue":"9","issued":{"date-parts":[["2016"]]},"note":"NULL","publisher":"Environmental Monitoring and Assessment","title":"Scenario prediction of emerging coastal city using CA modeling under different environmental conditions: a case study of Lingang New City, China","type":"article-journal","volume":"188"},"label":"section","suppress-author":1,"uris":["http://www.mendeley.com/documents/?uuid=7376931e-a8b7-4bc5-9e25-69ddf7469bbe"]}],"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underlying linkages between ameliorative scenarios and SDG-11 only correspond to a handful of specific targets (e.g. target 11A) and principally focus on controlling ecological impacts of existing urbanization process. While the environmental goals expectedly remain closely reflected in regional scenario studies, the SDG 4, 5, 6 and 7, on the other hand, are under-represented in regional context. In addition, within the cross cutting developmental goals, SDG 8, i.e. ‘decent work and economic growth’ is partially included under urban expansion scenarios, yet the other goals, particularly SDG 9 and 10 are also unrepresented. </w:t>
      </w:r>
    </w:p>
    <w:p w14:paraId="6CCABF41" w14:textId="77777777" w:rsidR="00A01204" w:rsidRPr="0008241C" w:rsidRDefault="00A01204" w:rsidP="00A01204">
      <w:pPr>
        <w:rPr>
          <w:sz w:val="22"/>
          <w:szCs w:val="22"/>
        </w:rPr>
      </w:pPr>
    </w:p>
    <w:p w14:paraId="3918167B" w14:textId="77777777" w:rsidR="00A01204" w:rsidRPr="0008241C" w:rsidRDefault="00A01204" w:rsidP="00A01204">
      <w:pPr>
        <w:rPr>
          <w:sz w:val="22"/>
          <w:szCs w:val="22"/>
        </w:rPr>
      </w:pPr>
      <w:r w:rsidRPr="0008241C">
        <w:rPr>
          <w:sz w:val="22"/>
          <w:szCs w:val="22"/>
        </w:rPr>
        <w:t xml:space="preserve">Regional scenarios are further lacked in SDG 16 and 17, since only a handful of studies actually considered strong regional and stakeholder collaboration for enduring sustainable and responsible development (e.g. Mitchel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Mitchell","given":"M.","non-dropping-particle":"","parse-names":false,"suffix":""},{"dropping-particle":"","family":"Lockwood","given":"M.","non-dropping-particle":"","parse-names":false,"suffix":""},{"dropping-particle":"","family":"Moore","given":"S. A.","non-dropping-particle":"","parse-names":false,"suffix":""},{"dropping-particle":"","family":"Clement","given":"S","non-dropping-particle":"","parse-names":false,"suffix":""}],"container-title":"Journal of environmental management","id":"ITEM-1","issued":{"date-parts":[["2015"]]},"page":"69-80","title":"Scenario analysis for biodiversity conservation: A social–ecological system approach in the Australian Alps","type":"article-journal","volume":"150"},"label":"section","suppress-author":1,"uris":["http://www.mendeley.com/documents/?uuid=966782a0-b5be-4546-b836-4bf837c57974"]}],"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Similarly, within the Aichi Targets, the last two strategic goals, i.e. ‘Enhance the benefits to all from biodiversity and ecosystem services’ and ‘enhance implementation through participatory planning, knowledge management and capacity building’, especially covering Targets 15 to 20 have not been properly reflected in the regional scenario exercises. This is in parts, due to very specific targets, such as implementation of Nagoya Protocol or formulation/revision of NBSAPs/LBSAPs, which are beyond the scope of reviewed scenario exercises. Nevertheless, apart from the current set of reviewed literature, a reasonable amount of allied scientific works from the Asia-Pacific region, particularly from South and South-East Asia, pointed towards better community participation in ecosystem management, as well as systematic incorporation of traditional and indigenous knowledge into natural resource management policies. While this contributes towards the partial fulfilment of target 18 and 19, within the set of reviewed scenario studies, only a handful studies (e.g. König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jenvman.2012.10.021","ISBN":"0301-4797","ISSN":"03014797","PMID":"23218733","abstract":"The impact of land use changes on sustainable development is of increasing interest in many regions of the world. This study aimed to test the transferability of the Framework for Participatory Impact Assessment (FoPIA), which was originally developed in the European context, to developing countries, in which lack of data often prevents the use of data-driven impact assessment methods. The core aspect of FoPIA is the stakeholder-based assessment of alternative land use scenarios. Scenario impacts on regional sustainability are assessed by using a set of nine regional land use functions (LUFs), which equally cover the economic, social and environmental dimensions of sustainability. The cases analysed in this study include (1) the alternative spatial planning policies around the Merapi volcano and surrounding areas of Yogyakarta City, Indonesia; (2) the large-scale afforestation of agricultural areas to reduce soil erosion in Guyuan, China; (3) the expansion of soil and water conservation measures in the Oum Zessar watershed, Tunisia; (4) the agricultural intensification and the potential for organic agriculture in Bijapur, India; and (5) the land degradation and land conflicts resulting from land division and privatisation in Narok, Kenya. All five regions are characterised by population growth, partially combined with considerable economic development, environmental degradation problems and social conflicts. Implications of the regional scenario impacts as well as methodological aspects are discussed. Overall, FoPIA proved to be a useful tool for diagnosing regional human-environment interactions and for supporting the communication and social learning process among different stakeholder groups. ?? 2012 Elsevier Ltd.","author":[{"dropping-particle":"","family":"König","given":"Hannes Jochen","non-dropping-particle":"","parse-names":false,"suffix":""},{"dropping-particle":"","family":"Uthes","given":"Sandra","non-dropping-particle":"","parse-names":false,"suffix":""},{"dropping-particle":"","family":"Schuler","given":"Johannes","non-dropping-particle":"","parse-names":false,"suffix":""},{"dropping-particle":"","family":"Zhen","given":"Lin","non-dropping-particle":"","parse-names":false,"suffix":""},{"dropping-particle":"","family":"Purushothaman","given":"Seema","non-dropping-particle":"","parse-names":false,"suffix":""},{"dropping-particle":"","family":"Suarma","given":"Utia","non-dropping-particle":"","parse-names":false,"suffix":""},{"dropping-particle":"","family":"Sghaier","given":"Mongi","non-dropping-particle":"","parse-names":false,"suffix":""},{"dropping-particle":"","family":"Makokha","given":"Stella","non-dropping-particle":"","parse-names":false,"suffix":""},{"dropping-particle":"","family":"Helming","given":"Katharina","non-dropping-particle":"","parse-names":false,"suffix":""},{"dropping-particle":"","family":"Sieber","given":"Stefan","non-dropping-particle":"","parse-names":false,"suffix":""},{"dropping-particle":"","family":"Chen","given":"Le","non-dropping-particle":"","parse-names":false,"suffix":""},{"dropping-particle":"","family":"Brouwer","given":"Floor","non-dropping-particle":"","parse-names":false,"suffix":""},{"dropping-particle":"","family":"Morris","given":"Jake","non-dropping-particle":"","parse-names":false,"suffix":""},{"dropping-particle":"","family":"Wiggering","given":"Hubert","non-dropping-particle":"","parse-names":false,"suffix":""}],"container-title":"Journal of Environmental Management","id":"ITEM-1","issued":{"date-parts":[["2013"]]},"note":"NULL","page":"S56-S64","publisher":"Elsevier Ltd","title":"Regional impact assessment of land use scenarios in developing countries using the FoPIA approach: Findings from five case studies","type":"article-journal","volume":"127"},"label":"section","suppress-author":1,"uris":["http://www.mendeley.com/documents/?uuid=7767426a-e723-486c-bb53-dad98c5f715b"]}],"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Mitchell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Mitchell","given":"M.","non-dropping-particle":"","parse-names":false,"suffix":""},{"dropping-particle":"","family":"Lockwood","given":"M.","non-dropping-particle":"","parse-names":false,"suffix":""},{"dropping-particle":"","family":"Moore","given":"S. A.","non-dropping-particle":"","parse-names":false,"suffix":""},{"dropping-particle":"","family":"Clement","given":"S","non-dropping-particle":"","parse-names":false,"suffix":""}],"container-title":"Journal of environmental management","id":"ITEM-1","issued":{"date-parts":[["2015"]]},"page":"69-80","title":"Scenario analysis for biodiversity conservation: A social–ecological system approach in the Australian Alps","type":"article-journal","volume":"150"},"label":"section","suppress-author":1,"uris":["http://www.mendeley.com/documents/?uuid=966782a0-b5be-4546-b836-4bf837c57974"]}],"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deployed multi-stakeholder based scenario development, therefore these components are assessed as “</w:t>
      </w:r>
      <w:r w:rsidRPr="0008241C">
        <w:rPr>
          <w:b/>
          <w:i/>
          <w:sz w:val="22"/>
          <w:szCs w:val="22"/>
        </w:rPr>
        <w:t>Inconclusive</w:t>
      </w:r>
      <w:r w:rsidRPr="0008241C">
        <w:rPr>
          <w:sz w:val="22"/>
          <w:szCs w:val="22"/>
        </w:rPr>
        <w:t xml:space="preserve">”. </w:t>
      </w:r>
    </w:p>
    <w:p w14:paraId="6C232C72" w14:textId="77777777" w:rsidR="00A01204" w:rsidRPr="0008241C" w:rsidRDefault="00A01204" w:rsidP="00A01204">
      <w:pPr>
        <w:rPr>
          <w:sz w:val="22"/>
          <w:szCs w:val="22"/>
        </w:rPr>
      </w:pPr>
    </w:p>
    <w:p w14:paraId="1C6D015C" w14:textId="77777777" w:rsidR="00A01204" w:rsidRPr="0008241C" w:rsidRDefault="00A01204" w:rsidP="00A01204">
      <w:pPr>
        <w:rPr>
          <w:sz w:val="22"/>
          <w:szCs w:val="22"/>
        </w:rPr>
      </w:pPr>
      <w:r w:rsidRPr="0008241C">
        <w:rPr>
          <w:noProof/>
          <w:sz w:val="22"/>
          <w:szCs w:val="22"/>
          <w:lang w:val="en-US" w:eastAsia="ja-JP"/>
        </w:rPr>
        <w:drawing>
          <wp:inline distT="0" distB="0" distL="0" distR="0" wp14:anchorId="04815A41" wp14:editId="71703478">
            <wp:extent cx="5506872" cy="3235316"/>
            <wp:effectExtent l="0" t="0" r="0" b="0"/>
            <wp:docPr id="53" name="図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582769" cy="3279906"/>
                    </a:xfrm>
                    <a:prstGeom prst="rect">
                      <a:avLst/>
                    </a:prstGeom>
                    <a:noFill/>
                    <a:ln>
                      <a:noFill/>
                    </a:ln>
                  </pic:spPr>
                </pic:pic>
              </a:graphicData>
            </a:graphic>
          </wp:inline>
        </w:drawing>
      </w:r>
    </w:p>
    <w:p w14:paraId="1CD9E849" w14:textId="77777777" w:rsidR="00A01204" w:rsidRPr="0008241C" w:rsidRDefault="00A01204" w:rsidP="00A01204">
      <w:pPr>
        <w:rPr>
          <w:sz w:val="22"/>
          <w:szCs w:val="22"/>
        </w:rPr>
      </w:pPr>
      <w:r w:rsidRPr="0008241C">
        <w:rPr>
          <w:b/>
          <w:sz w:val="22"/>
          <w:szCs w:val="22"/>
        </w:rPr>
        <w:t>Figure 5.24 Thematic incorporation of the Aichi Biodiversity Targets in regional/subregional scenario exercises</w:t>
      </w:r>
    </w:p>
    <w:p w14:paraId="6EB10565" w14:textId="77777777" w:rsidR="00A01204" w:rsidRPr="0008241C" w:rsidRDefault="00A01204" w:rsidP="00A01204">
      <w:pPr>
        <w:rPr>
          <w:sz w:val="22"/>
          <w:szCs w:val="22"/>
        </w:rPr>
      </w:pPr>
      <w:r w:rsidRPr="0008241C">
        <w:rPr>
          <w:sz w:val="22"/>
          <w:szCs w:val="22"/>
        </w:rPr>
        <w:t>Note: Darker shade implies strongly incorporated, while lighter shade implies less incorporated, or lack of sufficient data.</w:t>
      </w:r>
    </w:p>
    <w:p w14:paraId="1828DB78" w14:textId="77777777" w:rsidR="00A01204" w:rsidRPr="0008241C" w:rsidRDefault="00A01204" w:rsidP="00A01204">
      <w:pPr>
        <w:rPr>
          <w:sz w:val="22"/>
          <w:szCs w:val="22"/>
        </w:rPr>
      </w:pPr>
    </w:p>
    <w:p w14:paraId="72785418" w14:textId="77777777" w:rsidR="00A01204" w:rsidRPr="0008241C" w:rsidRDefault="00A01204" w:rsidP="00A01204">
      <w:pPr>
        <w:rPr>
          <w:sz w:val="22"/>
          <w:szCs w:val="22"/>
        </w:rPr>
      </w:pPr>
    </w:p>
    <w:p w14:paraId="0D3F2431" w14:textId="77777777" w:rsidR="00A01204" w:rsidRPr="0008241C" w:rsidRDefault="00A01204" w:rsidP="00A01204">
      <w:pPr>
        <w:keepNext/>
        <w:tabs>
          <w:tab w:val="clear" w:pos="1247"/>
          <w:tab w:val="left" w:pos="765"/>
        </w:tabs>
        <w:outlineLvl w:val="2"/>
        <w:rPr>
          <w:b/>
          <w:sz w:val="24"/>
          <w:szCs w:val="24"/>
        </w:rPr>
      </w:pPr>
      <w:bookmarkStart w:id="1636" w:name="_Hlk490421068"/>
      <w:bookmarkStart w:id="1637" w:name="_Toc498256266"/>
      <w:bookmarkStart w:id="1638" w:name="_Toc504317348"/>
      <w:bookmarkStart w:id="1639" w:name="_Toc504318041"/>
      <w:bookmarkStart w:id="1640" w:name="_Toc504320468"/>
      <w:bookmarkStart w:id="1641" w:name="_Toc504320691"/>
      <w:bookmarkStart w:id="1642" w:name="_Toc504320915"/>
      <w:bookmarkStart w:id="1643" w:name="_Toc504321387"/>
      <w:bookmarkStart w:id="1644" w:name="_Toc524045986"/>
      <w:bookmarkEnd w:id="1636"/>
      <w:r w:rsidRPr="0008241C">
        <w:rPr>
          <w:b/>
          <w:sz w:val="24"/>
          <w:szCs w:val="24"/>
        </w:rPr>
        <w:t xml:space="preserve">5.4.3 </w:t>
      </w:r>
      <w:r w:rsidRPr="0008241C">
        <w:rPr>
          <w:b/>
          <w:sz w:val="24"/>
          <w:szCs w:val="24"/>
        </w:rPr>
        <w:tab/>
        <w:t>Regional future of Nature-Society interactions under Alternative Pathways</w:t>
      </w:r>
      <w:bookmarkEnd w:id="1637"/>
      <w:bookmarkEnd w:id="1638"/>
      <w:bookmarkEnd w:id="1639"/>
      <w:bookmarkEnd w:id="1640"/>
      <w:bookmarkEnd w:id="1641"/>
      <w:bookmarkEnd w:id="1642"/>
      <w:bookmarkEnd w:id="1643"/>
      <w:bookmarkEnd w:id="1644"/>
    </w:p>
    <w:p w14:paraId="4A5C2EDC" w14:textId="77777777" w:rsidR="00A01204" w:rsidRPr="0008241C" w:rsidRDefault="00A01204" w:rsidP="00A01204">
      <w:pPr>
        <w:rPr>
          <w:sz w:val="22"/>
          <w:szCs w:val="22"/>
        </w:rPr>
      </w:pPr>
    </w:p>
    <w:p w14:paraId="4D7E9D91" w14:textId="77777777" w:rsidR="00A01204" w:rsidRPr="0008241C" w:rsidRDefault="00A01204" w:rsidP="00A01204">
      <w:pPr>
        <w:rPr>
          <w:sz w:val="22"/>
          <w:szCs w:val="22"/>
        </w:rPr>
      </w:pPr>
      <w:r w:rsidRPr="0008241C">
        <w:rPr>
          <w:sz w:val="22"/>
          <w:szCs w:val="22"/>
        </w:rPr>
        <w:t xml:space="preserve">Archetype-based analysis of regional/ subregional scenarios depicts that most of the subregional scenarios tend to incline towards ‘Market </w:t>
      </w:r>
      <w:r w:rsidRPr="0008241C">
        <w:rPr>
          <w:noProof/>
          <w:sz w:val="22"/>
          <w:szCs w:val="22"/>
        </w:rPr>
        <w:t>Forces’,</w:t>
      </w:r>
      <w:r w:rsidRPr="0008241C">
        <w:rPr>
          <w:sz w:val="22"/>
          <w:szCs w:val="22"/>
        </w:rPr>
        <w:t xml:space="preserve"> ‘Policy Reform’ and ‘</w:t>
      </w:r>
      <w:r w:rsidRPr="0008241C">
        <w:rPr>
          <w:noProof/>
          <w:sz w:val="22"/>
          <w:szCs w:val="22"/>
        </w:rPr>
        <w:t>Eco</w:t>
      </w:r>
      <w:r w:rsidRPr="0008241C">
        <w:rPr>
          <w:sz w:val="22"/>
          <w:szCs w:val="22"/>
        </w:rPr>
        <w:t xml:space="preserve">-communalism’, out of the six scenario variants under the Global Scenario Group archetype, albeit with some variations across the subregions. Moreover, there is also temporal variations, as studies tended to depict a wide range of alternative future spanning over the current century. It is also important to mention that although for many of these subregional scenarios, particularly from the region’s developing countries, ‘Market Forces’ closely resemble with the Business-As-Usual scenarios, this is not uniformly applicable to the entire region. A similar variation of assumptions can also be attributed for other scenario variants, such as ‘Policy Reform’ and ‘Eco-communalism,’ given the broad socio-economic diversity across the Asia-Pacific region. Nonetheless, in this section, we portray the likely changes in major influential drivers (and nature-society interactions) under the three predominant scenario variants, i.e. </w:t>
      </w:r>
      <w:r w:rsidRPr="0008241C">
        <w:rPr>
          <w:i/>
          <w:sz w:val="22"/>
          <w:szCs w:val="22"/>
        </w:rPr>
        <w:t>‘</w:t>
      </w:r>
      <w:r w:rsidRPr="0008241C">
        <w:rPr>
          <w:i/>
          <w:iCs/>
          <w:sz w:val="22"/>
          <w:szCs w:val="22"/>
        </w:rPr>
        <w:t xml:space="preserve">Market </w:t>
      </w:r>
      <w:r w:rsidRPr="0008241C">
        <w:rPr>
          <w:i/>
          <w:iCs/>
          <w:noProof/>
          <w:sz w:val="22"/>
          <w:szCs w:val="22"/>
        </w:rPr>
        <w:t>Forces’,</w:t>
      </w:r>
      <w:r w:rsidRPr="0008241C">
        <w:rPr>
          <w:i/>
          <w:iCs/>
          <w:sz w:val="22"/>
          <w:szCs w:val="22"/>
        </w:rPr>
        <w:t xml:space="preserve"> ‘Policy Reform’</w:t>
      </w:r>
      <w:r w:rsidRPr="0008241C">
        <w:rPr>
          <w:i/>
          <w:sz w:val="22"/>
          <w:szCs w:val="22"/>
        </w:rPr>
        <w:t xml:space="preserve"> and ‘</w:t>
      </w:r>
      <w:r w:rsidRPr="0008241C">
        <w:rPr>
          <w:i/>
          <w:iCs/>
          <w:sz w:val="22"/>
          <w:szCs w:val="22"/>
        </w:rPr>
        <w:t>Eco</w:t>
      </w:r>
      <w:r w:rsidRPr="0008241C">
        <w:rPr>
          <w:i/>
          <w:sz w:val="22"/>
          <w:szCs w:val="22"/>
        </w:rPr>
        <w:t>-communalism</w:t>
      </w:r>
      <w:r w:rsidRPr="0008241C">
        <w:rPr>
          <w:i/>
          <w:iCs/>
          <w:sz w:val="22"/>
          <w:szCs w:val="22"/>
        </w:rPr>
        <w:t>,’</w:t>
      </w:r>
      <w:r w:rsidRPr="0008241C">
        <w:rPr>
          <w:sz w:val="22"/>
          <w:szCs w:val="22"/>
        </w:rPr>
        <w:t xml:space="preserve"> relying on the local assumptions furnished in the subregional scenario exercises.</w:t>
      </w:r>
    </w:p>
    <w:p w14:paraId="0D6F8FE2" w14:textId="77777777" w:rsidR="00A01204" w:rsidRPr="0008241C" w:rsidRDefault="00A01204" w:rsidP="00A01204">
      <w:pPr>
        <w:rPr>
          <w:sz w:val="22"/>
          <w:szCs w:val="22"/>
        </w:rPr>
      </w:pPr>
    </w:p>
    <w:p w14:paraId="0BEF7A2A" w14:textId="77777777" w:rsidR="00A01204" w:rsidRPr="0008241C" w:rsidRDefault="00A01204" w:rsidP="00A01204">
      <w:pPr>
        <w:rPr>
          <w:sz w:val="22"/>
          <w:szCs w:val="22"/>
        </w:rPr>
      </w:pPr>
      <w:r w:rsidRPr="0008241C">
        <w:rPr>
          <w:sz w:val="22"/>
          <w:szCs w:val="22"/>
        </w:rPr>
        <w:t xml:space="preserve">The general scenario assumptions for ‘Market Forces’ can be summarized in a continued population and economic growth for the Asia-Pacific region, regional integration, together with rising demand for resources, especially land and water. Globalization also plays a vital role in regional integration under ‘market forces’, with better integration and trading among the region/subregions, ensuring a gradual uplifting of the region’s least developed economies. For instance, Ornetsmüller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apgeog.2016.07.010","ISSN":"01436228","abstract":"Sudden and gradual land use changes can result in different socio-ecological systems, sometimes referred to as regime shifts. The Lao PDR (Laos) has been reported to show early signs of such regime shifts in land systems with potentially major socio-ecological implications. However, given the complex mosaic of different land systems, including shifting cultivation, such changes are not easily assessed using traditional land cover data. Moreover, regime shifts in land systems are difficult to simulate with traditional land cover modelling approaches. A novel simulation approach was employed that focused on simulating changes in land systems rather than focusing on land cover. With the CLUmondo model we simulated three scenarios of potential developments between the years 2010 and 2030 assuming different degrees of international market integration and sustainable growth objectives. Although all scenarios show a decline of shifting cultivation systems, the respective orientation of markets and land governance resulted in strongly different land change trajectories. The land system changes are strongly location dependent and different trajectories are found in different parts of the country. Some scenarios show clear elements of land sparing with intensification of land management in the valleys and re-growth of forest on sloping land. Other scenarios show elements of enhanced multi-functionality. The approach addressed methodological challenges in simulating land system regime shifts and complex mosaic landscapes while accounting for societal demands for different types of goods and services from land systems. The land systems approach allows a nuanced representation of different types of forests and agricultural systems such as shifting cultivation and commercial agricultural plantations. Simulation results contribute to a debate about desired future land use on the national scale including its environmental and socio-economic implications.","author":[{"dropping-particle":"","family":"Ornetsmüller","given":"Christine","non-dropping-particle":"","parse-names":false,"suffix":""},{"dropping-particle":"","family":"Verburg","given":"Peter H.","non-dropping-particle":"","parse-names":false,"suffix":""},{"dropping-particle":"","family":"Heinimann","given":"Andreas","non-dropping-particle":"","parse-names":false,"suffix":""}],"container-title":"Applied Geography","id":"ITEM-1","issued":{"date-parts":[["2016"]]},"note":"NULL","page":"1-11","publisher":"Elsevier Ltd","title":"Scenarios of land system change in the Lao PDR: Transitions in response to alternative demands on goods and services provided by the land","type":"article-journal","volume":"75"},"label":"section","suppress-author":1,"uris":["http://www.mendeley.com/documents/?uuid=7e84bdf9-e4f2-400e-956a-301159c84118"]}],"mendeley":{"formattedCitation":"(2016)","plainTextFormattedCitation":"(2016)","previouslyFormattedCitation":"(2016)"},"properties":{"noteIndex":0},"schema":"https://github.com/citation-style-language/schema/raw/master/csl-citation.json"}</w:instrText>
      </w:r>
      <w:r w:rsidRPr="0008241C">
        <w:rPr>
          <w:sz w:val="22"/>
          <w:szCs w:val="22"/>
        </w:rPr>
        <w:fldChar w:fldCharType="separate"/>
      </w:r>
      <w:r w:rsidRPr="0008241C">
        <w:rPr>
          <w:noProof/>
          <w:sz w:val="22"/>
          <w:szCs w:val="22"/>
        </w:rPr>
        <w:t>(2016)</w:t>
      </w:r>
      <w:r w:rsidRPr="0008241C">
        <w:rPr>
          <w:sz w:val="22"/>
          <w:szCs w:val="22"/>
        </w:rPr>
        <w:fldChar w:fldCharType="end"/>
      </w:r>
      <w:r w:rsidRPr="0008241C">
        <w:rPr>
          <w:sz w:val="22"/>
          <w:szCs w:val="22"/>
        </w:rPr>
        <w:t xml:space="preserve"> developed a scenario for Lao PDR, named as ‘ASEAN’, outlining greater trade relations with neighbouring countries that propel a large expansion of cash-crop cultivation. Subregional scenarios further depict that due to increased global demand, more investments will focus onto the agro-based production sector (in comparison to the service sector) with a rise in virtual water consumption. Particularly, biofuel and palm oil cultivation may flourish uncontrollably in the Asia-Pacific region </w:t>
      </w:r>
      <w:r w:rsidRPr="0008241C">
        <w:rPr>
          <w:sz w:val="22"/>
          <w:szCs w:val="22"/>
        </w:rPr>
        <w:fldChar w:fldCharType="begin" w:fldLock="1"/>
      </w:r>
      <w:r w:rsidRPr="0008241C">
        <w:rPr>
          <w:sz w:val="22"/>
          <w:szCs w:val="22"/>
        </w:rPr>
        <w:instrText>ADDIN CSL_CITATION {"citationItems":[{"id":"ITEM-1","itemData":{"DOI":"10.1073/pnas.1012681107","ISBN":"0027-8424","ISSN":"0027-8424","PMID":"20511535","abstract":"Palm oil is the world's most important vegetable oil in terms of production quantity. Indonesia, the world's largest palm-oil producer, plans to double its production by 2020, with unclear implications for the other national priorities of food (rice) production, forest and biodiversity protection, and carbon conservation. We modeled the outcomes of alternative development scenarios and show that every single-priority scenario had substantial tradeoffs associated with other priorities. The exception was a hybrid approach wherein expansion targeted degraded and agricultural lands that are most productive for oil palm, least suitable for food cultivation, and contain the lowest carbon stocks. This approach avoided any loss in forest or biodiversity and substantially ameliorated the impacts of oil-palm expansion on carbon stocks (limiting net loss to 191.6 million tons) and annual food production capacity (loss of 1.9 million tons). Our results suggest that the environmental and land-use tradeoffs associated with oil-palm expansion can be largely avoided through the implementation of a properly planned and spatially explicit development strategy.","author":[{"dropping-particle":"","family":"Koh","given":"Lian Pin","non-dropping-particle":"","parse-names":false,"suffix":""},{"dropping-particle":"","family":"Ghazoul","given":"Jaboury","non-dropping-particle":"","parse-names":false,"suffix":""}],"container-title":"Proceedings of the National Academy of Sciences of the United States of America","id":"ITEM-1","issue":"24","issued":{"date-parts":[["2010"]]},"page":"11140-11144","title":"Spatially explicit scenario analysis for reconciling agricultural expansion, forest protection, and carbon conservation in Indonesia.","type":"article-journal","volume":"107"},"uris":["http://www.mendeley.com/documents/?uuid=d6ef836a-c7f4-4491-b7ad-3badeaa625ed"]}],"mendeley":{"formattedCitation":"(Koh &amp; Ghazoul, 2010)","plainTextFormattedCitation":"(Koh &amp; Ghazoul, 2010)","previouslyFormattedCitation":"(Koh &amp; Ghazoul, 2010)"},"properties":{"noteIndex":0},"schema":"https://github.com/citation-style-language/schema/raw/master/csl-citation.json"}</w:instrText>
      </w:r>
      <w:r w:rsidRPr="0008241C">
        <w:rPr>
          <w:sz w:val="22"/>
          <w:szCs w:val="22"/>
        </w:rPr>
        <w:fldChar w:fldCharType="separate"/>
      </w:r>
      <w:r w:rsidRPr="0008241C">
        <w:rPr>
          <w:noProof/>
          <w:sz w:val="22"/>
          <w:szCs w:val="22"/>
        </w:rPr>
        <w:t>(Koh &amp; Ghazoul, 2010)</w:t>
      </w:r>
      <w:r w:rsidRPr="0008241C">
        <w:rPr>
          <w:sz w:val="22"/>
          <w:szCs w:val="22"/>
        </w:rPr>
        <w:fldChar w:fldCharType="end"/>
      </w:r>
      <w:r w:rsidRPr="0008241C">
        <w:rPr>
          <w:sz w:val="22"/>
          <w:szCs w:val="22"/>
        </w:rPr>
        <w:t xml:space="preserve">. As such, many of the Asia-Pacific region countries will graduate from ‘poverty’ to ‘adequate food and clothing’ due to economic development, and India and China will remain at the forefront </w:t>
      </w:r>
      <w:r w:rsidRPr="0008241C">
        <w:rPr>
          <w:sz w:val="22"/>
          <w:szCs w:val="22"/>
        </w:rPr>
        <w:fldChar w:fldCharType="begin" w:fldLock="1"/>
      </w:r>
      <w:r w:rsidRPr="0008241C">
        <w:rPr>
          <w:sz w:val="22"/>
          <w:szCs w:val="22"/>
        </w:rPr>
        <w:instrText>ADDIN CSL_CITATION {"citationItems":[{"id":"ITEM-1","itemData":{"DOI":"10.1016/j.futures.2007.03.010","ISSN":"00163287","abstract":"China and India are the world's largest developing economies and also two of the most populous countries. China, which now has more than 1.3 billion people, is expected to grow to more than 1.4 billion by 2050, and India with a population of 1 billion will overtake China to be the most populous country with about 1.6 billion population. These two countries are home to 37% of the world's population today. In addition, China and India have achieved notable success in their economic development characterised by a high rate of gross domestic product (GDP) growth in the last two decades. Together the two countries account already for almost a fifth of world GDP. The most direct and significant result of economic growth in India and China is the amazing improvement in quality of life (or at least spending power) for an increasing share of the population. The populations of both the countries have experienced a transition from ‘poverty’ to ‘adequate food and clothing’; today growing parts of the population are getting closer to ‘well to do lifestyles’. These segments of the society are not satisfied any more with enough food and clothes, but are also eager to obtain a quality life of high nutrient food, comfortable living, health care and other quality services. The theme of this paper is to analyse how the major drivers contributed to the environmental consequences in the past, and to take a forward look at the environmental impacts of these driving forces in China and India. The paper identifies population, affluence and technology to be the major driving forces in environmental pollution for these two countries then applies the simple equation of Impact=Population×Affluence×Technology, or I=PAT to evaluate the effects of changes in these drivers on CO2 emissions.","author":[{"dropping-particle":"","family":"Hubacek","given":"Klaus","non-dropping-particle":"","parse-names":false,"suffix":""},{"dropping-particle":"","family":"Guan","given":"Dabo","non-dropping-particle":"","parse-names":false,"suffix":""},{"dropping-particle":"","family":"Barua","given":"Anamika","non-dropping-particle":"","parse-names":false,"suffix":""}],"container-title":"Futures","id":"ITEM-1","issue":"9","issued":{"date-parts":[["2007"]]},"page":"1084-1096","title":"Changing lifestyles and consumption patterns in developing countries: A scenario analysis for China and India","type":"article-journal","volume":"39"},"uris":["http://www.mendeley.com/documents/?uuid=0366148d-786b-3571-a06f-e863aecbe541"]}],"mendeley":{"formattedCitation":"(Hubacek &lt;i&gt;et al.&lt;/i&gt;, 2007)","plainTextFormattedCitation":"(Hubacek et al., 2007)","previouslyFormattedCitation":"(Hubacek et al., 2007)"},"properties":{"noteIndex":0},"schema":"https://github.com/citation-style-language/schema/raw/master/csl-citation.json"}</w:instrText>
      </w:r>
      <w:r w:rsidRPr="0008241C">
        <w:rPr>
          <w:sz w:val="22"/>
          <w:szCs w:val="22"/>
        </w:rPr>
        <w:fldChar w:fldCharType="separate"/>
      </w:r>
      <w:r w:rsidRPr="0008241C">
        <w:rPr>
          <w:noProof/>
          <w:sz w:val="22"/>
          <w:szCs w:val="22"/>
        </w:rPr>
        <w:t xml:space="preserve">(Hubacek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 xml:space="preserve">. </w:t>
      </w:r>
    </w:p>
    <w:p w14:paraId="7D2E6569" w14:textId="77777777" w:rsidR="00A01204" w:rsidRPr="0008241C" w:rsidRDefault="00A01204" w:rsidP="00A01204">
      <w:pPr>
        <w:rPr>
          <w:sz w:val="22"/>
          <w:szCs w:val="22"/>
        </w:rPr>
      </w:pPr>
    </w:p>
    <w:p w14:paraId="77F56A46" w14:textId="77777777" w:rsidR="00A01204" w:rsidRPr="0008241C" w:rsidRDefault="00A01204" w:rsidP="00A01204">
      <w:pPr>
        <w:rPr>
          <w:sz w:val="22"/>
          <w:szCs w:val="22"/>
        </w:rPr>
      </w:pPr>
      <w:r w:rsidRPr="0008241C">
        <w:rPr>
          <w:sz w:val="22"/>
          <w:szCs w:val="22"/>
        </w:rPr>
        <w:t xml:space="preserve">Under the Market Forces, cities will continue to expand at an increasing rate, driven by high economic growth, migration of work-forces and subsequent changes in consumption patterns, mostly disregarding environmental concerns. Significant trade-offs in terms of environmental quality, thus, remain inevitable. For instance, Rutte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worlddev.2014.01.020","ISBN":"0305-750X, 0305-750X","ISSN":"0305750X","abstract":"We present an innovative global-to-local modeling approach to analyze impacts of uncertain and complex futures on Vietnam's economy via changes in land use patterns. Socio-economic changes are shown to have major implications for the Vietnamese landscape, including natural forest losses with negative consequences for biodiversity and greenhouse gas emissions, and losses of paddy rice and other agricultural lands in the Red River Delta and the Mekong River delta. Climate-related flood risks in these areas further threaten the population, economic assets, and food security. The scenarios reveal the importance of investments in agriculture, land markets, and climate change mitigation and adaptation. ?? 2014 Elsevier Ltd.","author":[{"dropping-particle":"","family":"Rutten","given":"Martine","non-dropping-particle":"","parse-names":false,"suffix":""},{"dropping-particle":"","family":"Dijk","given":"Michiel","non-dropping-particle":"Van","parse-names":false,"suffix":""},{"dropping-particle":"","family":"Rooij","given":"Wilbert","non-dropping-particle":"Van","parse-names":false,"suffix":""},{"dropping-particle":"","family":"Hilderink","given":"Henk","non-dropping-particle":"","parse-names":false,"suffix":""}],"container-title":"World Development","id":"ITEM-1","issued":{"date-parts":[["2014"]]},"page":"29-46","publisher":"Elsevier Ltd","title":"Land use dynamics, climate change, and food security in Vietnam: A global-to-local modeling approach","type":"article-journal","volume":"59"},"label":"section","suppress-author":1,"uris":["http://www.mendeley.com/documents/?uuid=7902d502-0046-403e-99be-fba70866a985"]}],"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identified that, there might be a sharp decline in natural forests in Vietnam, replaced by planted forests. Koh and Ghazoul </w:t>
      </w:r>
      <w:r w:rsidRPr="0008241C">
        <w:rPr>
          <w:sz w:val="22"/>
          <w:szCs w:val="22"/>
        </w:rPr>
        <w:fldChar w:fldCharType="begin" w:fldLock="1"/>
      </w:r>
      <w:r w:rsidRPr="0008241C">
        <w:rPr>
          <w:sz w:val="22"/>
          <w:szCs w:val="22"/>
        </w:rPr>
        <w:instrText>ADDIN CSL_CITATION {"citationItems":[{"id":"ITEM-1","itemData":{"DOI":"10.1073/pnas.1012681107","ISBN":"0027-8424","ISSN":"0027-8424","PMID":"20511535","abstract":"Palm oil is the world's most important vegetable oil in terms of production quantity. Indonesia, the world's largest palm-oil producer, plans to double its production by 2020, with unclear implications for the other national priorities of food (rice) production, forest and biodiversity protection, and carbon conservation. We modeled the outcomes of alternative development scenarios and show that every single-priority scenario had substantial tradeoffs associated with other priorities. The exception was a hybrid approach wherein expansion targeted degraded and agricultural lands that are most productive for oil palm, least suitable for food cultivation, and contain the lowest carbon stocks. This approach avoided any loss in forest or biodiversity and substantially ameliorated the impacts of oil-palm expansion on carbon stocks (limiting net loss to 191.6 million tons) and annual food production capacity (loss of 1.9 million tons). Our results suggest that the environmental and land-use tradeoffs associated with oil-palm expansion can be largely avoided through the implementation of a properly planned and spatially explicit development strategy.","author":[{"dropping-particle":"","family":"Koh","given":"Lian Pin","non-dropping-particle":"","parse-names":false,"suffix":""},{"dropping-particle":"","family":"Ghazoul","given":"Jaboury","non-dropping-particle":"","parse-names":false,"suffix":""}],"container-title":"Proceedings of the National Academy of Sciences of the United States of America","id":"ITEM-1","issue":"24","issued":{"date-parts":[["2010"]]},"page":"11140-11144","title":"Spatially explicit scenario analysis for reconciling agricultural expansion, forest protection, and carbon conservation in Indonesia.","type":"article-journal","volume":"107"},"label":"section","suppress-author":1,"uris":["http://www.mendeley.com/documents/?uuid=d6ef836a-c7f4-4491-b7ad-3badeaa625ed"]}],"mendeley":{"formattedCitation":"(2010)","plainTextFormattedCitation":"(2010)","previouslyFormattedCitation":"(2010)"},"properties":{"noteIndex":0},"schema":"https://github.com/citation-style-language/schema/raw/master/csl-citation.json"}</w:instrText>
      </w:r>
      <w:r w:rsidRPr="0008241C">
        <w:rPr>
          <w:sz w:val="22"/>
          <w:szCs w:val="22"/>
        </w:rPr>
        <w:fldChar w:fldCharType="separate"/>
      </w:r>
      <w:r w:rsidRPr="0008241C">
        <w:rPr>
          <w:noProof/>
          <w:sz w:val="22"/>
          <w:szCs w:val="22"/>
        </w:rPr>
        <w:t>(2010)</w:t>
      </w:r>
      <w:r w:rsidRPr="0008241C">
        <w:rPr>
          <w:sz w:val="22"/>
          <w:szCs w:val="22"/>
        </w:rPr>
        <w:fldChar w:fldCharType="end"/>
      </w:r>
      <w:r w:rsidRPr="0008241C">
        <w:rPr>
          <w:sz w:val="22"/>
          <w:szCs w:val="22"/>
        </w:rPr>
        <w:t xml:space="preserve"> also mentioned that unplanned expansion of oil palm cultivation in Indonesia will trigger the highest loss of forest cover. At the same time, many researchers identified a sustained growth in agricultural produce, mainly due to the adoption of technology, high yield crop varieties, and better management. In general, in the south and South-East Asia, high demand for timber will lead to an expansion of commercial forestry, and as a result, the natural forested area may be occupied for commercial plantation (</w:t>
      </w:r>
      <w:r w:rsidRPr="0008241C">
        <w:rPr>
          <w:i/>
          <w:sz w:val="22"/>
          <w:szCs w:val="22"/>
        </w:rPr>
        <w:t>established, but incomplete</w:t>
      </w:r>
      <w:r w:rsidRPr="0008241C">
        <w:rPr>
          <w:sz w:val="22"/>
          <w:szCs w:val="22"/>
        </w:rPr>
        <w:t>). Growing urbanization and migration towards cities will lead to significant deterioration of peri-urban production landscapes, with productive agricultural land/wetlands declining in the urban vicinity (</w:t>
      </w:r>
      <w:r w:rsidRPr="0008241C">
        <w:rPr>
          <w:i/>
          <w:sz w:val="22"/>
          <w:szCs w:val="22"/>
        </w:rPr>
        <w:t>well established</w:t>
      </w:r>
      <w:r w:rsidRPr="0008241C">
        <w:rPr>
          <w:sz w:val="22"/>
          <w:szCs w:val="22"/>
        </w:rPr>
        <w:t xml:space="preserve">). For example, several scenarios developed for Asian mega-cities cities outline a reduction of agriculture and natural land (open space) in existing peri-urban landscapes under the ‘market force’ </w:t>
      </w:r>
      <w:r w:rsidRPr="0008241C">
        <w:rPr>
          <w:sz w:val="22"/>
          <w:szCs w:val="22"/>
        </w:rPr>
        <w:fldChar w:fldCharType="begin" w:fldLock="1"/>
      </w:r>
      <w:r w:rsidRPr="0008241C">
        <w:rPr>
          <w:sz w:val="22"/>
          <w:szCs w:val="22"/>
        </w:rPr>
        <w:instrText>ADDIN CSL_CITATION {"citationItems":[{"id":"ITEM-1","itemData":{"DOI":"10.1016/j.worlddev.2014.01.020","ISBN":"0305-750X, 0305-750X","ISSN":"0305750X","abstract":"We present an innovative global-to-local modeling approach to analyze impacts of uncertain and complex futures on Vietnam's economy via changes in land use patterns. Socio-economic changes are shown to have major implications for the Vietnamese landscape, including natural forest losses with negative consequences for biodiversity and greenhouse gas emissions, and losses of paddy rice and other agricultural lands in the Red River Delta and the Mekong River delta. Climate-related flood risks in these areas further threaten the population, economic assets, and food security. The scenarios reveal the importance of investments in agriculture, land markets, and climate change mitigation and adaptation. ?? 2014 Elsevier Ltd.","author":[{"dropping-particle":"","family":"Rutten","given":"Martine","non-dropping-particle":"","parse-names":false,"suffix":""},{"dropping-particle":"","family":"Dijk","given":"Michiel","non-dropping-particle":"Van","parse-names":false,"suffix":""},{"dropping-particle":"","family":"Rooij","given":"Wilbert","non-dropping-particle":"Van","parse-names":false,"suffix":""},{"dropping-particle":"","family":"Hilderink","given":"Henk","non-dropping-particle":"","parse-names":false,"suffix":""}],"container-title":"World Development","id":"ITEM-1","issued":{"date-parts":[["2014"]]},"page":"29-46","publisher":"Elsevier Ltd","title":"Land use dynamics, climate change, and food security in Vietnam: A global-to-local modeling approach","type":"article-journal","volume":"59"},"uris":["http://www.mendeley.com/documents/?uuid=7902d502-0046-403e-99be-fba70866a985"]},{"id":"ITEM-2","itemData":{"DOI":"10.3390/su7044260","ISSN":"2071-1050","abstract":"Land use and land cover (LULC) models are essential for analyzing LULC change and predicting land use requirements and are valuable for guiding reasonable land use planning and management. However, each LULC model has its own advantages and constraints. In this paper, we explore the characteristics of LULC change and simulate future land use demand by combining a CLUE-S model with a Markov model to deal with some shortcomings of existing LULC models. Using Beijing as a case study, we describe the related driving factors from land-adaptive variables, regional spatial variables and  socio-economic variables and then simulate future land use scenarios from 2010 to 2020, which include a development scenario (natural development and rapid development) and protection scenarios (ecological and cultivated land protection). The results indicate good consistency between predicted results and actual land use situations according to a Kappa statistic. The conversion of cultivated land to urban built-up land will form the primary features of LULC change in the future. The prediction for land use demand shows the differences under different scenarios. At higher elevations, the geographical environment limits the expansion of urban built-up land, but the conversion of cultivated land to built-up land in mountainous areas will be more prevalent by 2020; Beijing, however, still faces the most pressure in terms of ecological and cultivated land protection.","author":[{"dropping-particle":"","family":"Han","given":"Huiran","non-dropping-particle":"","parse-names":false,"suffix":""},{"dropping-particle":"","family":"Yang","given":"Chengfeng","non-dropping-particle":"","parse-names":false,"suffix":""},{"dropping-particle":"","family":"Song","given":"Jinping","non-dropping-particle":"","parse-names":false,"suffix":""}],"container-title":"Sustainability","id":"ITEM-2","issue":"4","issued":{"date-parts":[["2015","4","13"]]},"page":"4260-4279","publisher":"Multidisciplinary Digital Publishing Institute","title":"Scenario Simulation and the Prediction of Land Use and Land Cover Change in Beijing, China","type":"article-journal","volume":"7"},"uris":["http://www.mendeley.com/documents/?uuid=7d8ac08c-8695-3dcb-9e2c-3803b2958a47"]}],"mendeley":{"formattedCitation":"(Han &lt;i&gt;et al.&lt;/i&gt;, 2015; Rutten &lt;i&gt;et al.&lt;/i&gt;, 2014)","plainTextFormattedCitation":"(Han et al., 2015; Rutten et al., 2014)","previouslyFormattedCitation":"(Han et al., 2015; Rutten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an </w:t>
      </w:r>
      <w:r w:rsidRPr="0008241C">
        <w:rPr>
          <w:i/>
          <w:noProof/>
          <w:sz w:val="22"/>
          <w:szCs w:val="22"/>
        </w:rPr>
        <w:t>et al.</w:t>
      </w:r>
      <w:r w:rsidRPr="0008241C">
        <w:rPr>
          <w:noProof/>
          <w:sz w:val="22"/>
          <w:szCs w:val="22"/>
        </w:rPr>
        <w:t xml:space="preserve">, 2015; Rutte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re is also a consensus that a lesser concern for the environment could intensify climate impacts under market forces, with a significant rise in extreme weather events, flooding and subsequent loss of agricultural productivity, particularly in low-lying coastal areas </w:t>
      </w:r>
      <w:r w:rsidRPr="0008241C">
        <w:rPr>
          <w:sz w:val="22"/>
          <w:szCs w:val="22"/>
        </w:rPr>
        <w:fldChar w:fldCharType="begin" w:fldLock="1"/>
      </w:r>
      <w:r w:rsidRPr="0008241C">
        <w:rPr>
          <w:sz w:val="22"/>
          <w:szCs w:val="22"/>
        </w:rPr>
        <w:instrText>ADDIN CSL_CITATION {"citationItems":[{"id":"ITEM-1","itemData":{"DOI":"10.1016/j.worlddev.2014.01.020","ISBN":"0305-750X, 0305-750X","ISSN":"0305750X","abstract":"We present an innovative global-to-local modeling approach to analyze impacts of uncertain and complex futures on Vietnam's economy via changes in land use patterns. Socio-economic changes are shown to have major implications for the Vietnamese landscape, including natural forest losses with negative consequences for biodiversity and greenhouse gas emissions, and losses of paddy rice and other agricultural lands in the Red River Delta and the Mekong River delta. Climate-related flood risks in these areas further threaten the population, economic assets, and food security. The scenarios reveal the importance of investments in agriculture, land markets, and climate change mitigation and adaptation. ?? 2014 Elsevier Ltd.","author":[{"dropping-particle":"","family":"Rutten","given":"Martine","non-dropping-particle":"","parse-names":false,"suffix":""},{"dropping-particle":"","family":"Dijk","given":"Michiel","non-dropping-particle":"Van","parse-names":false,"suffix":""},{"dropping-particle":"","family":"Rooij","given":"Wilbert","non-dropping-particle":"Van","parse-names":false,"suffix":""},{"dropping-particle":"","family":"Hilderink","given":"Henk","non-dropping-particle":"","parse-names":false,"suffix":""}],"container-title":"World Development","id":"ITEM-1","issued":{"date-parts":[["2014"]]},"page":"29-46","publisher":"Elsevier Ltd","title":"Land use dynamics, climate change, and food security in Vietnam: A global-to-local modeling approach","type":"article-journal","volume":"59"},"uris":["http://www.mendeley.com/documents/?uuid=7902d502-0046-403e-99be-fba70866a985"]}],"mendeley":{"formattedCitation":"(Rutten &lt;i&gt;et al.&lt;/i&gt;, 2014)","plainTextFormattedCitation":"(Rutten et al., 2014)","previouslyFormattedCitation":"(Rutten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Rutte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w:t>
      </w:r>
    </w:p>
    <w:p w14:paraId="1CFAE675" w14:textId="77777777" w:rsidR="00A01204" w:rsidRPr="0008241C" w:rsidRDefault="00A01204" w:rsidP="00A01204">
      <w:pPr>
        <w:rPr>
          <w:sz w:val="22"/>
          <w:szCs w:val="22"/>
        </w:rPr>
      </w:pPr>
    </w:p>
    <w:p w14:paraId="6067E70D" w14:textId="77777777" w:rsidR="00A01204" w:rsidRPr="0008241C" w:rsidRDefault="00A01204" w:rsidP="00A01204">
      <w:pPr>
        <w:rPr>
          <w:sz w:val="22"/>
          <w:szCs w:val="22"/>
          <w:shd w:val="clear" w:color="auto" w:fill="FFFFFF"/>
        </w:rPr>
      </w:pPr>
      <w:r w:rsidRPr="0008241C">
        <w:rPr>
          <w:sz w:val="22"/>
          <w:szCs w:val="22"/>
        </w:rPr>
        <w:t xml:space="preserve">Subregional scenario studies have portrayed positive ecological impacts under policy drivers, with broad assumptions on punitive and incentive measures. Policy Reform scenarios have particularly highlighted that, despite high population growth and economic development (mostly in line with market forces), policy-drivers can play a significant role towards achieving some degree of </w:t>
      </w:r>
      <w:r w:rsidRPr="0008241C">
        <w:rPr>
          <w:sz w:val="22"/>
          <w:szCs w:val="22"/>
        </w:rPr>
        <w:lastRenderedPageBreak/>
        <w:t>sustainability (</w:t>
      </w:r>
      <w:r w:rsidRPr="0008241C">
        <w:rPr>
          <w:bCs/>
          <w:i/>
          <w:sz w:val="22"/>
          <w:szCs w:val="22"/>
        </w:rPr>
        <w:t>well established</w:t>
      </w:r>
      <w:r w:rsidRPr="0008241C">
        <w:rPr>
          <w:sz w:val="22"/>
          <w:szCs w:val="22"/>
        </w:rPr>
        <w:t xml:space="preserve">). For instance, under the Urban Expansion scenarios, zonation has been widely referred as a measure of safeguarding future nature-society interactions in the built environment. </w:t>
      </w:r>
      <w:r w:rsidRPr="0008241C">
        <w:rPr>
          <w:sz w:val="22"/>
          <w:szCs w:val="22"/>
          <w:shd w:val="clear" w:color="auto" w:fill="FFFFFF"/>
        </w:rPr>
        <w:t xml:space="preserve">Zheng </w:t>
      </w:r>
      <w:r w:rsidRPr="0008241C">
        <w:rPr>
          <w:i/>
          <w:sz w:val="22"/>
          <w:szCs w:val="22"/>
          <w:shd w:val="clear" w:color="auto" w:fill="FFFFFF"/>
        </w:rPr>
        <w:t>et al</w:t>
      </w:r>
      <w:r w:rsidRPr="0008241C">
        <w:rPr>
          <w:sz w:val="22"/>
          <w:szCs w:val="22"/>
          <w:shd w:val="clear" w:color="auto" w:fill="FFFFFF"/>
        </w:rPr>
        <w:t xml:space="preserv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Zheng","given":"H. W.","non-dropping-particle":"","parse-names":false,"suffix":""},{"dropping-particle":"","family":"Shen","given":"G. Q.","non-dropping-particle":"","parse-names":false,"suffix":""},{"dropping-particle":"","family":"Wang","given":"H.","non-dropping-particle":"","parse-names":false,"suffix":""},{"dropping-particle":"","family":"Hong","given":"J.","non-dropping-particle":"","parse-names":false,"suffix":""}],"container-title":"Habitat International","id":"ITEM-1","issued":{"date-parts":[["2015"]]},"note":"NULL","page":"23-34","title":"Simulating land use change in urban renewal areas: A case study in Hong Kong","type":"article-journal","volume":"46"},"label":"section","suppress-author":1,"uris":["http://www.mendeley.com/documents/?uuid=9522067b-0424-46a5-af39-0186e4d53f06"]}],"mendeley":{"formattedCitation":"(2015)","plainTextFormattedCitation":"(2015)","previouslyFormattedCitation":"(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2015)</w:t>
      </w:r>
      <w:r w:rsidRPr="0008241C">
        <w:rPr>
          <w:sz w:val="22"/>
          <w:szCs w:val="22"/>
          <w:shd w:val="clear" w:color="auto" w:fill="FFFFFF"/>
        </w:rPr>
        <w:fldChar w:fldCharType="end"/>
      </w:r>
      <w:r w:rsidRPr="0008241C">
        <w:rPr>
          <w:sz w:val="22"/>
          <w:szCs w:val="22"/>
          <w:shd w:val="clear" w:color="auto" w:fill="FFFFFF"/>
        </w:rPr>
        <w:t>, for instance, developed two scenarios with different policy interventions for Urban Expansion in Hong Kong, assuming that city-council will thrive to provide ‘more open space for the benefits of urban communities’ [open space scenario], currently capped at 3.39 m</w:t>
      </w:r>
      <w:r w:rsidRPr="0008241C">
        <w:rPr>
          <w:sz w:val="22"/>
          <w:szCs w:val="22"/>
          <w:shd w:val="clear" w:color="auto" w:fill="FFFFFF"/>
          <w:vertAlign w:val="superscript"/>
        </w:rPr>
        <w:t>2</w:t>
      </w:r>
      <w:r w:rsidRPr="0008241C">
        <w:rPr>
          <w:sz w:val="22"/>
          <w:szCs w:val="22"/>
          <w:shd w:val="clear" w:color="auto" w:fill="FFFFFF"/>
        </w:rPr>
        <w:t xml:space="preserve"> per person. The other scenario being ‘Protection </w:t>
      </w:r>
      <w:r w:rsidRPr="0008241C">
        <w:rPr>
          <w:noProof/>
          <w:sz w:val="22"/>
          <w:szCs w:val="22"/>
          <w:shd w:val="clear" w:color="auto" w:fill="FFFFFF"/>
        </w:rPr>
        <w:t>Scenario’</w:t>
      </w:r>
      <w:r w:rsidRPr="0008241C">
        <w:rPr>
          <w:sz w:val="22"/>
          <w:szCs w:val="22"/>
          <w:shd w:val="clear" w:color="auto" w:fill="FFFFFF"/>
        </w:rPr>
        <w:t xml:space="preserve">, under which historical sites and parks are restricted for future conversion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Zheng","given":"H. W.","non-dropping-particle":"","parse-names":false,"suffix":""},{"dropping-particle":"","family":"Shen","given":"G. Q.","non-dropping-particle":"","parse-names":false,"suffix":""},{"dropping-particle":"","family":"Wang","given":"H.","non-dropping-particle":"","parse-names":false,"suffix":""},{"dropping-particle":"","family":"Hong","given":"J.","non-dropping-particle":"","parse-names":false,"suffix":""}],"container-title":"Habitat International","id":"ITEM-1","issued":{"date-parts":[["2015"]]},"note":"NULL","page":"23-34","title":"Simulating land use change in urban renewal areas: A case study in Hong Kong","type":"article-journal","volume":"46"},"uris":["http://www.mendeley.com/documents/?uuid=9522067b-0424-46a5-af39-0186e4d53f06"]}],"mendeley":{"formattedCitation":"(Zheng &lt;i&gt;et al.&lt;/i&gt;, 2015)","plainTextFormattedCitation":"(Zheng et al., 2015)","previouslyFormattedCitation":"(Zheng et al., 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Zheng </w:t>
      </w:r>
      <w:r w:rsidRPr="0008241C">
        <w:rPr>
          <w:i/>
          <w:noProof/>
          <w:sz w:val="22"/>
          <w:szCs w:val="22"/>
          <w:shd w:val="clear" w:color="auto" w:fill="FFFFFF"/>
        </w:rPr>
        <w:t>et al.</w:t>
      </w:r>
      <w:r w:rsidRPr="0008241C">
        <w:rPr>
          <w:noProof/>
          <w:sz w:val="22"/>
          <w:szCs w:val="22"/>
          <w:shd w:val="clear" w:color="auto" w:fill="FFFFFF"/>
        </w:rPr>
        <w:t>, 2015)</w:t>
      </w:r>
      <w:r w:rsidRPr="0008241C">
        <w:rPr>
          <w:sz w:val="22"/>
          <w:szCs w:val="22"/>
          <w:shd w:val="clear" w:color="auto" w:fill="FFFFFF"/>
        </w:rPr>
        <w:fldChar w:fldCharType="end"/>
      </w:r>
      <w:r w:rsidRPr="0008241C">
        <w:rPr>
          <w:sz w:val="22"/>
          <w:szCs w:val="22"/>
          <w:shd w:val="clear" w:color="auto" w:fill="FFFFFF"/>
        </w:rPr>
        <w:t xml:space="preserve">. Han </w:t>
      </w:r>
      <w:r w:rsidRPr="0008241C">
        <w:rPr>
          <w:i/>
          <w:sz w:val="22"/>
          <w:szCs w:val="22"/>
          <w:shd w:val="clear" w:color="auto" w:fill="FFFFFF"/>
        </w:rPr>
        <w:t>et al</w:t>
      </w:r>
      <w:r w:rsidRPr="0008241C">
        <w:rPr>
          <w:sz w:val="22"/>
          <w:szCs w:val="22"/>
          <w:shd w:val="clear" w:color="auto" w:fill="FFFFFF"/>
        </w:rPr>
        <w:t xml:space="preserv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3390/su7044260","ISSN":"2071-1050","abstract":"Land use and land cover (LULC) models are essential for analyzing LULC change and predicting land use requirements and are valuable for guiding reasonable land use planning and management. However, each LULC model has its own advantages and constraints. In this paper, we explore the characteristics of LULC change and simulate future land use demand by combining a CLUE-S model with a Markov model to deal with some shortcomings of existing LULC models. Using Beijing as a case study, we describe the related driving factors from land-adaptive variables, regional spatial variables and  socio-economic variables and then simulate future land use scenarios from 2010 to 2020, which include a development scenario (natural development and rapid development) and protection scenarios (ecological and cultivated land protection). The results indicate good consistency between predicted results and actual land use situations according to a Kappa statistic. The conversion of cultivated land to urban built-up land will form the primary features of LULC change in the future. The prediction for land use demand shows the differences under different scenarios. At higher elevations, the geographical environment limits the expansion of urban built-up land, but the conversion of cultivated land to built-up land in mountainous areas will be more prevalent by 2020; Beijing, however, still faces the most pressure in terms of ecological and cultivated land protection.","author":[{"dropping-particle":"","family":"Han","given":"Huiran","non-dropping-particle":"","parse-names":false,"suffix":""},{"dropping-particle":"","family":"Yang","given":"Chengfeng","non-dropping-particle":"","parse-names":false,"suffix":""},{"dropping-particle":"","family":"Song","given":"Jinping","non-dropping-particle":"","parse-names":false,"suffix":""}],"container-title":"Sustainability","id":"ITEM-1","issue":"4","issued":{"date-parts":[["2015","4","13"]]},"page":"4260-4279","publisher":"Multidisciplinary Digital Publishing Institute","title":"Scenario Simulation and the Prediction of Land Use and Land Cover Change in Beijing, China","type":"article-journal","volume":"7"},"label":"section","suppress-author":1,"uris":["http://www.mendeley.com/documents/?uuid=7d8ac08c-8695-3dcb-9e2c-3803b2958a47"]}],"mendeley":{"formattedCitation":"(2015)","plainTextFormattedCitation":"(2015)","previouslyFormattedCitation":"(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2015)</w:t>
      </w:r>
      <w:r w:rsidRPr="0008241C">
        <w:rPr>
          <w:sz w:val="22"/>
          <w:szCs w:val="22"/>
          <w:shd w:val="clear" w:color="auto" w:fill="FFFFFF"/>
        </w:rPr>
        <w:fldChar w:fldCharType="end"/>
      </w:r>
      <w:r w:rsidRPr="0008241C">
        <w:rPr>
          <w:sz w:val="22"/>
          <w:szCs w:val="22"/>
          <w:shd w:val="clear" w:color="auto" w:fill="FFFFFF"/>
        </w:rPr>
        <w:t>, on the other hand, described an Urban Expansion scenario of Beijing, named as ‘Protection Scenario,’ where woodlands and water bodies are designated as ‘nature reserves’ and hence remain unaltered even under intense urban pressure. The idea of designation and expansion of protected areas, in general, results in conserving vital ecosystem services have been well established in subregional scenario literature. ‘Policy Reform’ also results in some degree of passive and active restoration, for example through compensatory forestry, or reclamation of degraded areas. In summary, both for the habitat-scale scenarios and urban expansion scenarios, proactive policies are expected to make significant changes to BES, even as the other drivers remain similar to Market Forces (</w:t>
      </w:r>
      <w:r w:rsidRPr="0008241C">
        <w:rPr>
          <w:i/>
          <w:sz w:val="22"/>
          <w:szCs w:val="22"/>
          <w:shd w:val="clear" w:color="auto" w:fill="FFFFFF"/>
        </w:rPr>
        <w:t xml:space="preserve">well </w:t>
      </w:r>
      <w:r w:rsidRPr="0008241C">
        <w:rPr>
          <w:bCs/>
          <w:i/>
          <w:sz w:val="22"/>
          <w:szCs w:val="22"/>
          <w:shd w:val="clear" w:color="auto" w:fill="FFFFFF"/>
        </w:rPr>
        <w:t>established</w:t>
      </w:r>
      <w:r w:rsidRPr="0008241C">
        <w:rPr>
          <w:sz w:val="22"/>
          <w:szCs w:val="22"/>
          <w:shd w:val="clear" w:color="auto" w:fill="FFFFFF"/>
        </w:rPr>
        <w:t>).</w:t>
      </w:r>
    </w:p>
    <w:p w14:paraId="0D17C1AE" w14:textId="77777777" w:rsidR="00A01204" w:rsidRPr="0008241C" w:rsidRDefault="00A01204" w:rsidP="00A01204">
      <w:pPr>
        <w:rPr>
          <w:sz w:val="22"/>
          <w:szCs w:val="22"/>
          <w:shd w:val="clear" w:color="auto" w:fill="FFFFFF"/>
        </w:rPr>
      </w:pPr>
    </w:p>
    <w:p w14:paraId="636DEF86" w14:textId="77777777" w:rsidR="00A01204" w:rsidRPr="0008241C" w:rsidRDefault="00A01204" w:rsidP="00A01204">
      <w:pPr>
        <w:rPr>
          <w:sz w:val="24"/>
          <w:szCs w:val="22"/>
        </w:rPr>
      </w:pPr>
      <w:r w:rsidRPr="0008241C">
        <w:rPr>
          <w:sz w:val="22"/>
          <w:szCs w:val="22"/>
          <w:shd w:val="clear" w:color="auto" w:fill="FFFFFF"/>
        </w:rPr>
        <w:t xml:space="preserve">With the subregional scenario literature, Eco-communalism is represented through specific sustainability measures, such as taking ‘balanced approach’ to economic development, integrating incentives, community-based management, changing lifestyles and perspectives. </w:t>
      </w:r>
      <w:r w:rsidRPr="0008241C">
        <w:rPr>
          <w:sz w:val="22"/>
          <w:szCs w:val="22"/>
        </w:rPr>
        <w:t xml:space="preserve">For example, a ‘Go-Green’ scenario developed for a watershed in Yunnan, Southwest China integrated three major assumptions into one plausible future </w:t>
      </w:r>
      <w:r w:rsidRPr="0008241C">
        <w:rPr>
          <w:noProof/>
          <w:sz w:val="22"/>
          <w:szCs w:val="22"/>
        </w:rPr>
        <w:t xml:space="preserve">- </w:t>
      </w:r>
      <w:r w:rsidRPr="0008241C">
        <w:rPr>
          <w:sz w:val="22"/>
          <w:szCs w:val="22"/>
        </w:rPr>
        <w:t>i.e</w:t>
      </w:r>
      <w:r w:rsidRPr="0008241C">
        <w:rPr>
          <w:noProof/>
          <w:sz w:val="22"/>
          <w:szCs w:val="22"/>
        </w:rPr>
        <w:t>.,</w:t>
      </w:r>
      <w:r w:rsidRPr="0008241C">
        <w:rPr>
          <w:sz w:val="22"/>
          <w:szCs w:val="22"/>
        </w:rPr>
        <w:t xml:space="preserve"> a stronger protection of the ecologically valuable land, reforestation of farmland on sloping terrain, introduction of community-based agroforestry systems with incentives (or compensation) for abandoning rubber cultivation practices, while developing agroforestry system for sustainable cultivation of Traditional Asian Medicine </w:t>
      </w:r>
      <w:r w:rsidRPr="0008241C">
        <w:rPr>
          <w:sz w:val="22"/>
          <w:szCs w:val="22"/>
        </w:rPr>
        <w:fldChar w:fldCharType="begin" w:fldLock="1"/>
      </w:r>
      <w:r w:rsidRPr="0008241C">
        <w:rPr>
          <w:sz w:val="22"/>
          <w:szCs w:val="22"/>
        </w:rPr>
        <w:instrText>ADDIN CSL_CITATION {"citationItems":[{"id":"ITEM-1","itemData":{"DOI":"10.1016/j.ecolind.2013.01.017","ISSN":"1470160X","abstract":"Land use change and the corresponding effects on ecosystems and their services has gained much interest in the recent past, particularly in areas with a significant reservoir of biodiversity, the so-called biodiversity hot spots. In order to assess the impact of possible future land use decisions in a watershed in Yunnan, Southwest China, we applied a method of combining ecological and socio-economic indicators to highlight key aspects concerning the current status of our research area. Data on species diversity, landscape matrix and erosion risk as well as agricultural and socio-economic activities were gathered and analyzed. We were able to locate the areas were conservation measures, erosion control and improved agricultural practices would have the strongest impacts. This information was used to develop a storyline for a “Go Green” scenario. Expert groups and interdisciplinary panels were used to critically review, enhance and expand this storyline in the area of conflict between nature conservation, rural livelihood and economic development. Based on the set of planning prerequisites, a village-household linear programming model was developed and solved with the General Algebraic Modelling System (GAMS) to identify factors driving landscape and land use changes for three different farming systems in the Naban River Watershed National Nature Reserve, mainly to contribute to the CLUE_Naban model by providing representative farm types and to analyze the decision making of land use (until 2025). In addition, this model is designed to provide policy makers with potential strategic intervention options for land use planning through the utilization of shadow prices. This process enabled us to reconcile the demands for nature conservation and economic wellbeing on a basis of an iterative and participatory working process that incorporates ecological and economic datasets, but also takes the sustainability of rural livelihood into account.","author":[{"dropping-particle":"","family":"Cotter","given":"Marc","non-dropping-particle":"","parse-names":false,"suffix":""},{"dropping-particle":"","family":"Berkhoff","given":"Karin","non-dropping-particle":"","parse-names":false,"suffix":""},{"dropping-particle":"","family":"Gibreel","given":"Tarig","non-dropping-particle":"","parse-names":false,"suffix":""},{"dropping-particle":"","family":"Ghorbani","given":"Abdolbaset","non-dropping-particle":"","parse-names":false,"suffix":""},{"dropping-particle":"","family":"Golbon","given":"Reza","non-dropping-particle":"","parse-names":false,"suffix":""},{"dropping-particle":"","family":"Nuppenau","given":"Ernst-August","non-dropping-particle":"","parse-names":false,"suffix":""},{"dropping-particle":"","family":"Sauerborn","given":"Joachim","non-dropping-particle":"","parse-names":false,"suffix":""}],"container-title":"Ecological Indicators","id":"ITEM-1","issued":{"date-parts":[["2014"]]},"page":"779-787","title":"Designing a sustainable land use scenario based on a combination of ecological assessments and economic optimization","type":"article-journal","volume":"36"},"uris":["http://www.mendeley.com/documents/?uuid=475fbd95-f9ab-30ce-a4d7-4a4b460c35c2"]}],"mendeley":{"formattedCitation":"(Cotter &lt;i&gt;et al.&lt;/i&gt;, 2014)","plainTextFormattedCitation":"(Cotter et al., 2014)","previouslyFormattedCitation":"(Cotter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ott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re are also some evidence that adoption of international forestry conservation schemes such as REDD-plus lead to better conservation and management of protected areas (e.g. Thapa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apgeog.2013.04.009","ISBN":"0143-6228","ISSN":"01436228","abstract":"Tropical forests play a major role in storing large carbon stocks and regulating energy, and water fluxes, but such forest cover is decreasing rapidly in spite of the policy attention on reducing deforestation. High-resolution spatiotemporal maps are unavailable for the forests in majority of the tropical regions in Asia because of the persistent cloud cover and haze cover. Recent advances in radar remote sensing have provided weather-independent data of earth surface, thus offering an opportunity to monitor tropical forest change processes with relatively high spatiotemporal resolutions. In this research, we aim to examine the tropical deforestation process and develop a spatial model to simulate future forest patterns under various scenarios. Riau Province from central Sumatra of Indonesia is selected as the study area; this province has received much attention worldwide because the highest CO2 emission resulting from tropical deforestation has been recorded. Annual time series PALSAR data from 2007 to 2010 were analyzed for forest mapping and detecting land cover changes. A spatial model was calibrated using the Bayesian method. Modeling parameters were customized for the local subregions that allocate deforestation on the basis of their empirical relationships to physical and socioeconomic drivers. The model generated landscape spatial patterns mirrored the possible locations and extent of deforested areas by 2030 and provided time-series crucial information on forest landscape under various scenarios for future landscape management projects. The results suggested that the current deforestation process is in a critical stage where some subregions may face unprecedented stress on primary forest costing rivers and forest ecosystems by the end of 2020. The perspective views of Riau Province generated by the model highlighted the need for forest/environmental planning controls for the conservation of environmentally sensitive areas. ?? 2013 Elsevier Ltd.","author":[{"dropping-particle":"","family":"Thapa","given":"Rajesh Bahadur","non-dropping-particle":"","parse-names":false,"suffix":""},{"dropping-particle":"","family":"Shimada","given":"Masanobu","non-dropping-particle":"","parse-names":false,"suffix":""},{"dropping-particle":"","family":"Watanabe","given":"Manabu","non-dropping-particle":"","parse-names":false,"suffix":""},{"dropping-particle":"","family":"Motohka","given":"Takeshi","non-dropping-particle":"","parse-names":false,"suffix":""},{"dropping-particle":"","family":"Shiraishi","given":"Tomohiro","non-dropping-particle":"","parse-names":false,"suffix":""}],"container-title":"Applied Geography","id":"ITEM-1","issued":{"date-parts":[["2013"]]},"note":"NULL","page":"168-178","publisher":"Elsevier Ltd","title":"The tropical forest in south east Asia: Monitoring and scenario modeling using synthetic aperture radar data","type":"article-journal","volume":"41"},"label":"section","suppress-author":1,"uris":["http://www.mendeley.com/documents/?uuid=926b7dcb-6cbb-4473-82b6-8863d01d13e0"]}],"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noProof/>
          <w:sz w:val="22"/>
          <w:szCs w:val="22"/>
        </w:rPr>
        <w:t>(2013)</w:t>
      </w:r>
      <w:r w:rsidRPr="0008241C">
        <w:rPr>
          <w:sz w:val="22"/>
          <w:szCs w:val="22"/>
        </w:rPr>
        <w:fldChar w:fldCharType="end"/>
      </w:r>
      <w:r w:rsidRPr="0008241C">
        <w:rPr>
          <w:sz w:val="22"/>
          <w:szCs w:val="22"/>
        </w:rPr>
        <w:t xml:space="preserve">). </w:t>
      </w:r>
      <w:r w:rsidRPr="0008241C">
        <w:rPr>
          <w:sz w:val="22"/>
          <w:szCs w:val="22"/>
          <w:shd w:val="clear" w:color="auto" w:fill="FFFFFF"/>
        </w:rPr>
        <w:t>These scenarios are, however, highly site-specific and as such cannot be replicated as a core characteristic of the entire region. Nonetheless, it is also important to understand, that once scaled-up, this might hold significant implications for future sustainability for the Asia-Pacific region</w:t>
      </w:r>
      <w:r w:rsidRPr="0008241C">
        <w:rPr>
          <w:sz w:val="24"/>
          <w:szCs w:val="22"/>
          <w:shd w:val="clear" w:color="auto" w:fill="FFFFFF"/>
        </w:rPr>
        <w:t>.</w:t>
      </w:r>
    </w:p>
    <w:p w14:paraId="0B8AD42E" w14:textId="77777777" w:rsidR="00A01204" w:rsidRPr="0008241C" w:rsidRDefault="00A01204" w:rsidP="00A01204">
      <w:pPr>
        <w:rPr>
          <w:sz w:val="22"/>
          <w:szCs w:val="22"/>
          <w:shd w:val="clear" w:color="auto" w:fill="FFFFFF"/>
        </w:rPr>
      </w:pPr>
    </w:p>
    <w:p w14:paraId="67FA9CC9" w14:textId="77777777" w:rsidR="00A01204" w:rsidRPr="0008241C" w:rsidRDefault="00A01204" w:rsidP="00A01204">
      <w:pPr>
        <w:keepNext/>
        <w:keepLines/>
        <w:tabs>
          <w:tab w:val="clear" w:pos="1247"/>
          <w:tab w:val="left" w:pos="700"/>
        </w:tabs>
        <w:spacing w:before="40"/>
        <w:outlineLvl w:val="1"/>
        <w:rPr>
          <w:b/>
          <w:sz w:val="28"/>
          <w:szCs w:val="26"/>
        </w:rPr>
      </w:pPr>
      <w:bookmarkStart w:id="1645" w:name="_Toc498256267"/>
      <w:bookmarkStart w:id="1646" w:name="_Toc504317349"/>
      <w:bookmarkStart w:id="1647" w:name="_Toc504318042"/>
      <w:bookmarkStart w:id="1648" w:name="_Toc504320469"/>
      <w:bookmarkStart w:id="1649" w:name="_Toc504320692"/>
      <w:bookmarkStart w:id="1650" w:name="_Toc504320916"/>
      <w:bookmarkStart w:id="1651" w:name="_Toc504321388"/>
      <w:bookmarkStart w:id="1652" w:name="_Toc524045987"/>
      <w:r w:rsidRPr="0008241C">
        <w:rPr>
          <w:b/>
          <w:sz w:val="28"/>
          <w:szCs w:val="26"/>
        </w:rPr>
        <w:t xml:space="preserve">5.5 </w:t>
      </w:r>
      <w:r w:rsidRPr="0008241C">
        <w:rPr>
          <w:b/>
          <w:sz w:val="28"/>
          <w:szCs w:val="26"/>
        </w:rPr>
        <w:tab/>
        <w:t>Synthesis of the Plausible Futures in the Asia-Pacific region – Wher</w:t>
      </w:r>
      <w:bookmarkEnd w:id="1645"/>
      <w:r w:rsidRPr="0008241C">
        <w:rPr>
          <w:b/>
          <w:sz w:val="28"/>
          <w:szCs w:val="26"/>
        </w:rPr>
        <w:t>e to next?</w:t>
      </w:r>
      <w:bookmarkEnd w:id="1646"/>
      <w:bookmarkEnd w:id="1647"/>
      <w:bookmarkEnd w:id="1648"/>
      <w:bookmarkEnd w:id="1649"/>
      <w:bookmarkEnd w:id="1650"/>
      <w:bookmarkEnd w:id="1651"/>
      <w:bookmarkEnd w:id="1652"/>
    </w:p>
    <w:p w14:paraId="145DAE14" w14:textId="77777777" w:rsidR="00A01204" w:rsidRPr="0008241C" w:rsidRDefault="00A01204" w:rsidP="00A01204">
      <w:pPr>
        <w:rPr>
          <w:sz w:val="22"/>
          <w:szCs w:val="22"/>
        </w:rPr>
      </w:pPr>
      <w:bookmarkStart w:id="1653" w:name="_Toc498256268"/>
    </w:p>
    <w:p w14:paraId="68EBEDAF" w14:textId="77777777" w:rsidR="00A01204" w:rsidRPr="0008241C" w:rsidRDefault="00A01204" w:rsidP="00A01204">
      <w:pPr>
        <w:rPr>
          <w:sz w:val="22"/>
          <w:szCs w:val="22"/>
          <w:lang w:eastAsia="en-IN"/>
        </w:rPr>
      </w:pPr>
      <w:r w:rsidRPr="0008241C">
        <w:rPr>
          <w:sz w:val="22"/>
          <w:szCs w:val="22"/>
        </w:rPr>
        <w:t xml:space="preserve">Reflecting on the remarkable heterogeneity of resources, societies and cultures in the Asia-Pacific region, the models and scenarios available in the literature were also diverse, as seen from the fact that there are several local story lines and models employed specifically to understand a particular decision-making context or the objective of the study. The synthesis of these studies on a common platform were marred by the fact that a very few studies looked at the whole range of nature’s contribution to people using common sets of scenarios and models. Most of the scenarios considered were Business-as-Usual scenario and there is a dearth of ‘target-seeking’ and ‘back-casting scenarios’ that would assist governments with policy developments, constituting a significant research gap. The comparison across the models in the region has been difficult due to different set of temporal, spatial and units of analysis as well as socio-economic and cultural differences. Although the region is divided by boundaries, most often biodiversity does not know any administrative bounds, adding an extra layer of complexity (especially for transboundary resources). </w:t>
      </w:r>
    </w:p>
    <w:p w14:paraId="3E0A4A29" w14:textId="77777777" w:rsidR="00A01204" w:rsidRPr="0008241C" w:rsidRDefault="00A01204" w:rsidP="00A01204">
      <w:pPr>
        <w:rPr>
          <w:sz w:val="22"/>
          <w:szCs w:val="22"/>
        </w:rPr>
      </w:pPr>
    </w:p>
    <w:p w14:paraId="2BCBDCD7" w14:textId="16AADC49" w:rsidR="00A01204" w:rsidRPr="0008241C" w:rsidRDefault="00A01204" w:rsidP="00A01204">
      <w:pPr>
        <w:rPr>
          <w:b/>
          <w:sz w:val="22"/>
          <w:szCs w:val="22"/>
        </w:rPr>
      </w:pPr>
      <w:r w:rsidRPr="0008241C">
        <w:rPr>
          <w:sz w:val="22"/>
          <w:szCs w:val="22"/>
        </w:rPr>
        <w:t xml:space="preserve">Based on the systematic assessment of all the studies, and given the high diversity, subregional differences, and cross-scale variation, there is a worrying lack of systematic studies that comprehensively and consistently assess NCP future trends along plausible pathways in all subregions and countries within the Asia-Pacific region. The few regional and global scenarios and models that exist, are inadequate to fully address complex human-nature interactions, as all the possible and relevant pathways were not considered, such as socio-economic scenarios (population growth, consumption growth, trade, policies, technological interventions, etc.), but rather mostly focused on climate change scenarios (i.e., Business-as-Usual emissions or medium or strong mitigation </w:t>
      </w:r>
      <w:r w:rsidRPr="0008241C">
        <w:rPr>
          <w:sz w:val="22"/>
          <w:szCs w:val="22"/>
        </w:rPr>
        <w:lastRenderedPageBreak/>
        <w:t>emissions; RCPs and SRES). The multiple nature-society interactions (NCP) from each ecosystem were typically not explored exhaustively, being often limited to, for example forest area only, fisheries only, or coral reef cover only. These cannot, therefore, reflect the multiple NCP derived from an ecosystem and offer only limited analyses of trade-offs. As a result, our current understanding of projections of nature-society interactions within the Asia-Pacific must be considered largely fragmented and limited. Within the existing limitations, the predictive models under the Business-As-Usual scenario point out that biodiversity loss would continue and, if appropriate policy interventions are not initiated, the rate of species extinction would be similar to the global rate by 2050 (approximating 45</w:t>
      </w:r>
      <w:r w:rsidR="00C934E9">
        <w:rPr>
          <w:sz w:val="22"/>
          <w:szCs w:val="22"/>
        </w:rPr>
        <w:t xml:space="preserve"> per cent</w:t>
      </w:r>
      <w:r w:rsidRPr="0008241C">
        <w:rPr>
          <w:sz w:val="22"/>
          <w:szCs w:val="22"/>
        </w:rPr>
        <w:t>). Appropriate proactive and regulatory policy interventions can help stabilize land/sea use changes, thereby improving nature’s contributions to people and several such evidences of intervention exists in the region like that of adaptive multiple-use land management practices. The scenario analysis shows that a combination of old and new drivers such as human population growth, climate change, increasing urbanization, agricultural intensification are shaping the BES outcomes in the Asia-Pacific region at different spatial and temporal scales, which can impact the ecosystem health and thus further increase the disaster risk and risk of emergent zoonotic disease, with major implications for the poor. Under all scenarios, except those articulating major societal change (e.g. Great Transition, Eco-Communalism, or New Sustainability) greater disparity between social groups and entrenched poverty are anticipated, with Health Security worsening in poor communities as BES decline further.</w:t>
      </w:r>
    </w:p>
    <w:p w14:paraId="46E3E4B2" w14:textId="77777777" w:rsidR="00A01204" w:rsidRPr="0008241C" w:rsidRDefault="00A01204" w:rsidP="00A01204">
      <w:pPr>
        <w:widowControl w:val="0"/>
        <w:rPr>
          <w:sz w:val="22"/>
          <w:szCs w:val="22"/>
          <w:lang w:eastAsia="ja-JP"/>
        </w:rPr>
      </w:pPr>
    </w:p>
    <w:p w14:paraId="2FC94A2C" w14:textId="77777777" w:rsidR="00A01204" w:rsidRPr="0008241C" w:rsidRDefault="00A01204" w:rsidP="00A01204">
      <w:pPr>
        <w:widowControl w:val="0"/>
        <w:rPr>
          <w:sz w:val="22"/>
          <w:szCs w:val="22"/>
          <w:u w:color="BD6427"/>
        </w:rPr>
      </w:pPr>
      <w:r w:rsidRPr="0008241C">
        <w:rPr>
          <w:rFonts w:eastAsia="MS Mincho"/>
          <w:kern w:val="2"/>
          <w:sz w:val="22"/>
          <w:szCs w:val="22"/>
          <w:lang w:eastAsia="ja-JP"/>
        </w:rPr>
        <w:t xml:space="preserve">Despite the implications of declining BES for the region, </w:t>
      </w:r>
      <w:r w:rsidRPr="0008241C">
        <w:rPr>
          <w:sz w:val="22"/>
          <w:szCs w:val="22"/>
        </w:rPr>
        <w:t xml:space="preserve">observations have also paradoxically shown increases in human well-being (Figure 5.9), and another example is seen in the Bangladesh delta </w:t>
      </w:r>
      <w:r w:rsidRPr="0008241C">
        <w:rPr>
          <w:sz w:val="22"/>
          <w:szCs w:val="22"/>
        </w:rPr>
        <w:fldChar w:fldCharType="begin" w:fldLock="1"/>
      </w:r>
      <w:r w:rsidRPr="0008241C">
        <w:rPr>
          <w:sz w:val="22"/>
          <w:szCs w:val="22"/>
        </w:rPr>
        <w:instrText>ADDIN CSL_CITATION {"citationItems":[{"id":"ITEM-1","itemData":{"DOI":"10.1080/13504509.2016.1182087","ISSN":"1350-4509","abstract":"Coupled social and ecological systems need to be understood from a dynamic perspective in order to operationalise complexity concepts, such as tipping points, for sustainable ecosystem management. In this study, we strive to achieve this type of conceptual understanding through the analysis of the relationships (e.g. strength, nonlinearity) between the trends of ecosystem services (ES) and human wellbeing (HWB) between 1960 and 2010 in the south-west Bangladesh delta using generalized additive and logistic regression models. We use sequential principal components analysis to investigate the connectedness within the social–ecological system as a measure of resilience. We also use published literature to help develop a system dynamic framework in order to investigate how ES and HWB are interlinked. Overall, our results support previous work, which depicts that material wellbeing (basic materials for a good life) having a strong relationship with provisioning services, which in turn, show a weak relationship with the quality of life (security and health). Moreover, our analysis confirms the ‘Environmentalist’s Paradox’ that HWB has increased despite the deterioration in ES. However, our results suggest that provisioning services are not the only important reason for the increases in observed HWB, as these have also been substantially influenced by technology and capital investment (aid and subsidy). In addition, worsening trends in regulation services and in ‘slow’ variables such as climate suggest that the resilience of the overall social-ecological system is decreasing. Such changes may have severe consequences if they continue, for example, if temperatures exceed the upper physiological limits of key provisioning services (e.g. rice, fish) in the Bangladesh delta. These indicators all suggest that although in terms of HWB the deltaic social–ecological system may be successfully adapting to environmental change, it may also be close to transgressing critical ecological boundaries in the near future.","author":[{"dropping-particle":"","family":"Hossain","given":"Md Sarwar","non-dropping-particle":"","parse-names":false,"suffix":""},{"dropping-particle":"","family":"Eigenbrod","given":"Felix","non-dropping-particle":"","parse-names":false,"suffix":""},{"dropping-particle":"","family":"Amoako Johnson","given":"Fiifi","non-dropping-particle":"","parse-names":false,"suffix":""},{"dropping-particle":"","family":"Dearing","given":"John A.","non-dropping-particle":"","parse-names":false,"suffix":""}],"container-title":"International Journal of Sustainable Development &amp; World Ecology","id":"ITEM-1","issue":"2","issued":{"date-parts":[["2016"]]},"note":"NULL","page":"1-15","publisher":"Taylor &amp; Francis","title":"Unravelling the interrelationships between ecosystem services and human wellbeing in the Bangladesh delta","type":"article-journal","volume":"24"},"uris":["http://www.mendeley.com/documents/?uuid=049140d4-04c8-420a-b8f3-cd131cfe0f58"]}],"mendeley":{"formattedCitation":"(Hossain &lt;i&gt;et al.&lt;/i&gt;, 2016)","manualFormatting":"(Hossain et al., 2016)","plainTextFormattedCitation":"(Hossain et al., 2016)","previouslyFormattedCitation":"(Hossain, Eigenbrod, Amoako Johnson, &amp; Dearing, 2016)"},"properties":{"noteIndex":0},"schema":"https://github.com/citation-style-language/schema/raw/master/csl-citation.json"}</w:instrText>
      </w:r>
      <w:r w:rsidRPr="0008241C">
        <w:rPr>
          <w:sz w:val="22"/>
          <w:szCs w:val="22"/>
        </w:rPr>
        <w:fldChar w:fldCharType="separate"/>
      </w:r>
      <w:r w:rsidRPr="0008241C">
        <w:rPr>
          <w:noProof/>
          <w:sz w:val="22"/>
          <w:szCs w:val="22"/>
        </w:rPr>
        <w:t xml:space="preserve">(Hossain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Such improvements in human well-being are not necessarily linked to NCP and often result from new commercial activities or technologies, or donated foreign aid, masking fundamental BES and societal declines resulting in these interventions not persisting as viable future options. Scenarios such as ‘</w:t>
      </w:r>
      <w:r w:rsidRPr="0008241C">
        <w:rPr>
          <w:i/>
          <w:sz w:val="22"/>
          <w:szCs w:val="22"/>
        </w:rPr>
        <w:t>Great Transition</w:t>
      </w:r>
      <w:r w:rsidRPr="0008241C">
        <w:rPr>
          <w:sz w:val="22"/>
          <w:szCs w:val="22"/>
        </w:rPr>
        <w:t>’ or ‘</w:t>
      </w:r>
      <w:r w:rsidRPr="0008241C">
        <w:rPr>
          <w:i/>
          <w:sz w:val="22"/>
          <w:szCs w:val="22"/>
        </w:rPr>
        <w:t>Global Technologies</w:t>
      </w:r>
      <w:r w:rsidRPr="0008241C">
        <w:rPr>
          <w:sz w:val="22"/>
          <w:szCs w:val="22"/>
        </w:rPr>
        <w:t xml:space="preserve">’ often fail to incorporate changes, focusing instead in possibly short-term and/or small-scale outcomes. Other examples suggesting regional BES (and human well-being) in China may benefit from increasing urban industrialization </w:t>
      </w:r>
      <w:r w:rsidRPr="0008241C">
        <w:rPr>
          <w:sz w:val="22"/>
          <w:szCs w:val="22"/>
        </w:rPr>
        <w:fldChar w:fldCharType="begin" w:fldLock="1"/>
      </w:r>
      <w:r w:rsidRPr="0008241C">
        <w:rPr>
          <w:sz w:val="22"/>
          <w:szCs w:val="22"/>
        </w:rPr>
        <w:instrText>ADDIN CSL_CITATION {"citationItems":[{"id":"ITEM-1","itemData":{"DOI":"10.1016/j.scitotenv.2014.05.071","ISBN":"0048-9697","ISSN":"18791026","PMID":"24914530","abstract":"One focus of ecosystem service research is the connection between biodiversity, ecosystem services and human well-being as well as the socioeconomic influences on them. Despite existing investigations, exact impacts from the human system on the dynamics of biodiversity, ecosystem services and human well-being are still uncertain because of the insufficiency of the respective quantitative analyses. Our research aims are discerning the socioeconomic influences on biodiversity, ecosystem services and human well-being and demonstrating mutual impacts between these items. We propose a DPSIR framework coupling ecological integrity, ecosystem services as well as human well-being and suggest DPSIR indicators for the case study area Jiangsu, China. Based on available statistical and surveying data, we revealed the factors significantly impacting biodiversity, ecosystem services and human well-being in the research area through factor analysis and correlation analysis, using the 13 prefecture-level cities of Jiangsu as samples. The results show that urbanization and industrialization in the urban areas have predominant positive influences on regional biodiversity, agricultural productivity and tourism services as well as rural residents' living standards. Additionally, the knowledge, technology and finance inputs for agriculture also have generally positive impacts on these system components. Concerning regional carbon storage, non-cropland vegetation cover obviously plays a significant positive role. Contrarily, the expansion of farming land and the increase of total food production are two important negative influential factors of biodiversity, ecosystem's food provisioning service capacity, regional tourism income and the well-being of the rural population. Our study provides a promising approach based on the DPSIR model to quantitatively capture the socioeconomic influential factors of biodiversity, ecosystem services and human well-being for human-environmental systems at regional scales. ?? 2014 Elsevier B.V.","author":[{"dropping-particle":"","family":"Hou","given":"Ying","non-dropping-particle":"","parse-names":false,"suffix":""},{"dropping-particle":"","family":"Zhou","given":"Shudong","non-dropping-particle":"","parse-names":false,"suffix":""},{"dropping-particle":"","family":"Burkhard","given":"Benjamin","non-dropping-particle":"","parse-names":false,"suffix":""},{"dropping-particle":"","family":"Muller","given":"Felix","non-dropping-particle":"","parse-names":false,"suffix":""}],"container-title":"Science of the Total Environment","id":"ITEM-1","issued":{"date-parts":[["2014"]]},"note":"NULL","page":"1012-1028","publisher":"Elsevier B.V.","title":"Socioeconomic influences on biodiversity, ecosystem services and human well-being: A quantitative application of the DPSIR model in Jiangsu, China","type":"article-journal","volume":"490"},"uris":["http://www.mendeley.com/documents/?uuid=7da098ba-3d8a-47a6-b6b2-d5a1ec938720"]}],"mendeley":{"formattedCitation":"(Hou &lt;i&gt;et al.&lt;/i&gt;, 2014)","manualFormatting":"(Hou et al., 2014)","plainTextFormattedCitation":"(Hou et al., 2014)","previouslyFormattedCitation":"(Hou, Zhou, Burkhard, &amp; Muller, 2014)"},"properties":{"noteIndex":0},"schema":"https://github.com/citation-style-language/schema/raw/master/csl-citation.json"}</w:instrText>
      </w:r>
      <w:r w:rsidRPr="0008241C">
        <w:rPr>
          <w:sz w:val="22"/>
          <w:szCs w:val="22"/>
        </w:rPr>
        <w:fldChar w:fldCharType="separate"/>
      </w:r>
      <w:r w:rsidRPr="0008241C">
        <w:rPr>
          <w:noProof/>
          <w:sz w:val="22"/>
          <w:szCs w:val="22"/>
        </w:rPr>
        <w:t xml:space="preserve">(Hou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lso appear to offer counterpoints to the scenarios depicted for the Asia-Pacific region and the environmentalism viewpoint. Therefore the scales and measures of human well-being examined are not necessarily the most appropriate </w:t>
      </w:r>
      <w:r w:rsidRPr="0008241C">
        <w:rPr>
          <w:sz w:val="22"/>
          <w:szCs w:val="22"/>
        </w:rPr>
        <w:fldChar w:fldCharType="begin" w:fldLock="1"/>
      </w:r>
      <w:r w:rsidRPr="0008241C">
        <w:rPr>
          <w:sz w:val="22"/>
          <w:szCs w:val="22"/>
        </w:rPr>
        <w:instrText>ADDIN CSL_CITATION {"citationItems":[{"id":"ITEM-1","itemData":{"DOI":"10.1371/journal.pone.0064582","ISBN":"1932-6203 (Electronic)\\r1932-6203 (Linking)","ISSN":"19326203","PMID":"23717635","abstract":"Understanding the linkages between ecosystem services (ES) and human well-being (HWB) is crucial to sustain the flow of ES for HWB. The Millennium Ecosystem Assessment (MA) provided a state-of-the-art synthesis of such knowledge. However, due to the complexity of the linkages between ES and HWB, there are still many knowledge gaps, and in particular a lack of quantitative indicators and integrated models based on the MA framework. To fill some of these research needs, we developed a quantitative index system to measure HWB, and assessed the impacts of an external driver--the 2008 Wenchuan Earthquake--on HWB. Our results suggest that our proposed index system of HWB is well-designed, valid and could be useful for better understanding the linkages between ES and HWB. The earthquake significantly affected households' well-being in our demonstration sites. Such impacts differed across space and across the five dimensions of the sub-index (i.e., the basic material for good life, security, health, good social relations, and freedom of choice and action). Since the conceptual framework is based on the generalizable MA framework, our methods should also be applicable to other study areas.","author":[{"dropping-particle":"","family":"Yang","given":"Wu","non-dropping-particle":"","parse-names":false,"suffix":""},{"dropping-particle":"","family":"Dietz","given":"Thomas","non-dropping-particle":"","parse-names":false,"suffix":""},{"dropping-particle":"","family":"Kramer","given":"Daniel Boyd","non-dropping-particle":"","parse-names":false,"suffix":""},{"dropping-particle":"","family":"Chen","given":"Xiaodong","non-dropping-particle":"","parse-names":false,"suffix":""},{"dropping-particle":"","family":"Liu","given":"Jianguo","non-dropping-particle":"","parse-names":false,"suffix":""}],"container-title":"PLoS ONE","id":"ITEM-1","issue":"5","issued":{"date-parts":[["2013"]]},"note":"NULL","title":"Going Beyond the Millennium Ecosystem Assessment: An Index System of Human Well-Being","type":"article-journal","volume":"8"},"uris":["http://www.mendeley.com/documents/?uuid=4ee50f39-6ed2-4050-a629-028701d4751b"]}],"mendeley":{"formattedCitation":"(W. Yang &lt;i&gt;et al.&lt;/i&gt;, 2013)","plainTextFormattedCitation":"(W. Yang et al., 2013)","previouslyFormattedCitation":"(W. Yang, Dietz, Kramer, Chen, &amp; Liu, 2013)"},"properties":{"noteIndex":0},"schema":"https://github.com/citation-style-language/schema/raw/master/csl-citation.json"}</w:instrText>
      </w:r>
      <w:r w:rsidRPr="0008241C">
        <w:rPr>
          <w:sz w:val="22"/>
          <w:szCs w:val="22"/>
        </w:rPr>
        <w:fldChar w:fldCharType="separate"/>
      </w:r>
      <w:r w:rsidRPr="0008241C">
        <w:rPr>
          <w:noProof/>
          <w:sz w:val="22"/>
          <w:szCs w:val="22"/>
        </w:rPr>
        <w:t xml:space="preserve">(W. Yang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and not linked to NCP – thus, offering insights to a relatively small subpopulation over limited time scales. As a result it </w:t>
      </w:r>
      <w:r w:rsidRPr="0008241C">
        <w:rPr>
          <w:sz w:val="22"/>
          <w:szCs w:val="22"/>
          <w:u w:color="BD6427"/>
        </w:rPr>
        <w:t xml:space="preserve">is often seen that countries which are exploiting their natural capital are often growing rapidly. </w:t>
      </w:r>
      <w:r w:rsidRPr="0008241C">
        <w:rPr>
          <w:sz w:val="22"/>
          <w:szCs w:val="22"/>
        </w:rPr>
        <w:t xml:space="preserve">One can break this paradox </w:t>
      </w:r>
      <w:r w:rsidRPr="0008241C">
        <w:rPr>
          <w:sz w:val="22"/>
          <w:szCs w:val="22"/>
          <w:u w:color="BD6427"/>
        </w:rPr>
        <w:t xml:space="preserve">by arguing that the critical dimensions of human well-being have not been adequately captured. With the increase in production per capita, an important provisioning service, human well-being would increase regardless of the decline in other services </w:t>
      </w:r>
      <w:r w:rsidRPr="0008241C">
        <w:rPr>
          <w:sz w:val="22"/>
          <w:szCs w:val="22"/>
          <w:u w:color="BD6427"/>
        </w:rPr>
        <w:fldChar w:fldCharType="begin" w:fldLock="1"/>
      </w:r>
      <w:r w:rsidRPr="0008241C">
        <w:rPr>
          <w:sz w:val="22"/>
          <w:szCs w:val="22"/>
          <w:u w:color="BD6427"/>
        </w:rPr>
        <w:instrText>ADDIN CSL_CITATION {"citationItems":[{"id":"ITEM-1","itemData":{"DOI":"10.1525/bio.2010.60.8.4","ISBN":"0006-3568","ISSN":"0006-3568","abstract":"Environmentalists have argued that ecological degradation will lead to declines in the well-being of people dependent on ecosystem services. The Millennium Ecosystem Assessment paradoxically found that human well-being has increased despite large global declines in most ecosystem services. We assess four explanations of these divergent trends: (1) We have measured well-being incorrectly; (2) well-being is dependent on food services, which are increasing, and not on other services that are declining; (3) technology has decoupled well-being from nature; (4) time lags may lead to future declines in well-being. Our findings discount the first hypothesis, but elements of the remaining three appear plausible. Although ecologists have convincingly documented ecological decline, science does not adequately understand the implications of this decline for human well-being. Untangling how human well-being has increased as ecosystem conditions decline is critical to guiding future management of ecosystem services; we propose four research areas to help achieve this goal.","author":[{"dropping-particle":"","family":"Raudsepp-Hearne","given":"Ciara","non-dropping-particle":"","parse-names":false,"suffix":""},{"dropping-particle":"","family":"Peterson","given":"Garry D.","non-dropping-particle":"","parse-names":false,"suffix":""},{"dropping-particle":"","family":"Tengö","given":"Maria","non-dropping-particle":"","parse-names":false,"suffix":""},{"dropping-particle":"","family":"Bennett","given":"Elena M.","non-dropping-particle":"","parse-names":false,"suffix":""},{"dropping-particle":"","family":"Holland","given":"Tim","non-dropping-particle":"","parse-names":false,"suffix":""},{"dropping-particle":"","family":"Benessaiah","given":"Karina","non-dropping-particle":"","parse-names":false,"suffix":""},{"dropping-particle":"","family":"MacDonald","given":"Graham K.","non-dropping-particle":"","parse-names":false,"suffix":""},{"dropping-particle":"","family":"Pfeifer","given":"Laura","non-dropping-particle":"","parse-names":false,"suffix":""}],"container-title":"BioScience","id":"ITEM-1","issue":"8","issued":{"date-parts":[["2010"]]},"page":"576-589","title":"Untangling the Environmentalist's Paradox: Why Is Human Well-being Increasing as Ecosystem Services Degrade?","type":"article-journal","volume":"60"},"label":"section","uris":["http://www.mendeley.com/documents/?uuid=a8f979a0-b2f7-4cbf-ab52-45e091e279b4"]},{"id":"ITEM-2","itemData":{"author":[{"dropping-particle":"","family":"UNU-IHDP","given":"","non-dropping-particle":"","parse-names":false,"suffix":""},{"dropping-particle":"","family":"UNEP","given":"","non-dropping-particle":"","parse-names":false,"suffix":""}],"id":"ITEM-2","issued":{"date-parts":[["2014"]]},"publisher":"Cambridge: Cambridge University Press.","title":"Inclusive Wealth Report 2014. Measuring progress toward sustainability.","type":"book"},"uris":["http://www.mendeley.com/documents/?uuid=42e9f92a-af37-4ebe-a068-10b9dfbced9a"]}],"mendeley":{"formattedCitation":"(Raudsepp-Hearne &lt;i&gt;et al.&lt;/i&gt;, 2010; UNU-IHDP &amp; UNEP, 2014)","plainTextFormattedCitation":"(Raudsepp-Hearne et al., 2010; UNU-IHDP &amp; UNEP, 2014)","previouslyFormattedCitation":"(Raudsepp-Hearne et al., 2010; UNU-IHDP &amp; UNEP, 2014)"},"properties":{"noteIndex":0},"schema":"https://github.com/citation-style-language/schema/raw/master/csl-citation.json"}</w:instrText>
      </w:r>
      <w:r w:rsidRPr="0008241C">
        <w:rPr>
          <w:sz w:val="22"/>
          <w:szCs w:val="22"/>
          <w:u w:color="BD6427"/>
        </w:rPr>
        <w:fldChar w:fldCharType="separate"/>
      </w:r>
      <w:r w:rsidRPr="0008241C">
        <w:rPr>
          <w:noProof/>
          <w:sz w:val="22"/>
          <w:szCs w:val="22"/>
          <w:u w:color="BD6427"/>
        </w:rPr>
        <w:t xml:space="preserve">(Raudsepp-Hearne </w:t>
      </w:r>
      <w:r w:rsidRPr="0008241C">
        <w:rPr>
          <w:i/>
          <w:noProof/>
          <w:sz w:val="22"/>
          <w:szCs w:val="22"/>
          <w:u w:color="BD6427"/>
        </w:rPr>
        <w:t>et al.</w:t>
      </w:r>
      <w:r w:rsidRPr="0008241C">
        <w:rPr>
          <w:noProof/>
          <w:sz w:val="22"/>
          <w:szCs w:val="22"/>
          <w:u w:color="BD6427"/>
        </w:rPr>
        <w:t>, 2010; UNU-IHDP &amp; UNEP, 2014)</w:t>
      </w:r>
      <w:r w:rsidRPr="0008241C">
        <w:rPr>
          <w:sz w:val="22"/>
          <w:szCs w:val="22"/>
          <w:u w:color="BD6427"/>
        </w:rPr>
        <w:fldChar w:fldCharType="end"/>
      </w:r>
      <w:r w:rsidRPr="0008241C">
        <w:rPr>
          <w:sz w:val="22"/>
          <w:szCs w:val="22"/>
          <w:u w:color="BD6427"/>
        </w:rPr>
        <w:t xml:space="preserve">. It is often misconstrued that, due to the technology and social innovation, human well-being is less dependent on ecosystem services. It should however, be understood that due to the time lag between ecosystem service degradation and the negative impacts on human well-being, the negative impacts on human well-being have not yet occurred to a measurable extent. This further points out to the need for more synergistic and cross-cutting policies across multiple domains, themes and across regions to capture the trade-offs better. </w:t>
      </w:r>
    </w:p>
    <w:p w14:paraId="582F34BA" w14:textId="77777777" w:rsidR="00A01204" w:rsidRPr="0008241C" w:rsidRDefault="00A01204" w:rsidP="00A01204">
      <w:pPr>
        <w:widowControl w:val="0"/>
        <w:rPr>
          <w:rFonts w:eastAsia="Calibri"/>
          <w:sz w:val="22"/>
          <w:szCs w:val="22"/>
          <w:u w:color="BD6427"/>
        </w:rPr>
      </w:pPr>
    </w:p>
    <w:p w14:paraId="2606ACFF" w14:textId="77777777" w:rsidR="00A01204" w:rsidRPr="0008241C" w:rsidRDefault="00A01204" w:rsidP="00A01204">
      <w:pPr>
        <w:rPr>
          <w:sz w:val="22"/>
          <w:szCs w:val="22"/>
        </w:rPr>
      </w:pPr>
      <w:r w:rsidRPr="0008241C">
        <w:rPr>
          <w:sz w:val="22"/>
          <w:szCs w:val="22"/>
        </w:rPr>
        <w:t xml:space="preserve">As policies overlap across multiple domains, these pathways needs to be aligned with wider policies and anticipated plausible futures. There exists some policy initiatives within social and economic spheres in the Asia-Pacific region that envisage and anticipate complex interactions with nature, such as the recent efforts to adopt One-Health (OH) policies offering possible means for addressing multiple impacts by directly targeting the outcome of improved health </w:t>
      </w:r>
      <w:r w:rsidRPr="0008241C">
        <w:rPr>
          <w:sz w:val="22"/>
          <w:szCs w:val="22"/>
        </w:rPr>
        <w:fldChar w:fldCharType="begin" w:fldLock="1"/>
      </w:r>
      <w:r w:rsidRPr="0008241C">
        <w:rPr>
          <w:sz w:val="22"/>
          <w:szCs w:val="22"/>
        </w:rPr>
        <w:instrText>ADDIN CSL_CITATION {"citationItems":[{"id":"ITEM-1","itemData":{"DOI":"10.1016/j.onehlt.2015.09.001","ISSN":"23527714","abstract":"As Southeast Asia (SEA) is characterized by high human and domestic animal densities, growing intensification of trade, drastic land use changes and biodiversity erosion, this region appears to be a hotspot to study complex dynamics of zoonoses emergence and health issues at the Animal–Human–Environment interface. Zoonotic diseases and environmental health issues can have devastating socioeconomic and wellbeing impacts. Assessing and managing the related risks implies to take into account ecological and social dynamics at play, in link with epidemiological patterns. The implementation of a One Health (OH) approach in this context calls for improved integration among disciplines and improved cross-sectoral collaboration, involving stakeholders at different levels. For sure, such integration is not achieved spontaneously, implies methodological guidelines and has transaction costs. We explore pathways for implementing such collaboration in SEA context, highlighting the main challenges to be faced by researchers and other target groups involved in OH actions. On this basis, we propose a conceptual framework of OH integration. Throughout 3 components (field-based data management, professional training workshops and higher education), we suggest to develop a new culture of networking involving actors from various disciplines, sectors and levels (from the municipality to the Ministries) through a participatory modelling process, fostering synergies and cooperation. This framework could stimulate long-term dialogue process, based on the combination of case studies implementation and capacity building. It aims for implementing both institutional OH dynamics (multi-stakeholders and cross-sectoral) and research approaches promoting systems thinking and involving social sciences to follow-up and strengthen collective action.","author":[{"dropping-particle":"","family":"Binot","given":"Aurelie","non-dropping-particle":"","parse-names":false,"suffix":""},{"dropping-particle":"","family":"Duboz","given":"Raphaël","non-dropping-particle":"","parse-names":false,"suffix":""},{"dropping-particle":"","family":"Promburom","given":"Panomsak","non-dropping-particle":"","parse-names":false,"suffix":""},{"dropping-particle":"","family":"Phimpraphai","given":"Waraphon","non-dropping-particle":"","parse-names":false,"suffix":""},{"dropping-particle":"","family":"Cappelle","given":"Julien","non-dropping-particle":"","parse-names":false,"suffix":""},{"dropping-particle":"","family":"Lajaunie","given":"Claire","non-dropping-particle":"","parse-names":false,"suffix":""},{"dropping-particle":"","family":"Goutard","given":"Flavie Luce","non-dropping-particle":"","parse-names":false,"suffix":""},{"dropping-particle":"","family":"Pinyopummintr","given":"Tanu","non-dropping-particle":"","parse-names":false,"suffix":""},{"dropping-particle":"","family":"Figuié","given":"Muriel","non-dropping-particle":"","parse-names":false,"suffix":""},{"dropping-particle":"","family":"Roger","given":"François Louis","non-dropping-particle":"","parse-names":false,"suffix":""}],"container-title":"One Health","id":"ITEM-1","issued":{"date-parts":[["2015"]]},"note":"NULL","page":"44-48","title":"A framework to promote collective action within the One Health community of practice: Using participatory modelling to enable interdisciplinary, cross-sectoral and multi-level integration","type":"article-journal","volume":"1"},"uris":["http://www.mendeley.com/documents/?uuid=45bafc35-0f82-4d9e-aff8-19bd4abcbf2a"]}],"mendeley":{"formattedCitation":"(Binot &lt;i&gt;et al.&lt;/i&gt;, 2015)","plainTextFormattedCitation":"(Binot et al., 2015)","previouslyFormattedCitation":"(Binot et al., 2015)"},"properties":{"noteIndex":0},"schema":"https://github.com/citation-style-language/schema/raw/master/csl-citation.json"}</w:instrText>
      </w:r>
      <w:r w:rsidRPr="0008241C">
        <w:rPr>
          <w:sz w:val="22"/>
          <w:szCs w:val="22"/>
        </w:rPr>
        <w:fldChar w:fldCharType="separate"/>
      </w:r>
      <w:r w:rsidRPr="0008241C">
        <w:rPr>
          <w:noProof/>
          <w:sz w:val="22"/>
          <w:szCs w:val="22"/>
        </w:rPr>
        <w:t xml:space="preserve">(Binot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Such approaches integrate across numerous policy fronts, including: Health Security, Food production and food security, Income and Livelihoods, and Water security. Development synergies can thus be identified that prioritize and optimize health as the key outcome, leading to improved human well-being and ultimately alleviating poverty. Attempts to link OH approaches to international aid in SE Asia </w:t>
      </w:r>
      <w:r w:rsidRPr="0008241C">
        <w:rPr>
          <w:sz w:val="22"/>
          <w:szCs w:val="22"/>
        </w:rPr>
        <w:fldChar w:fldCharType="begin" w:fldLock="1"/>
      </w:r>
      <w:r w:rsidRPr="0008241C">
        <w:rPr>
          <w:sz w:val="22"/>
          <w:szCs w:val="22"/>
        </w:rPr>
        <w:instrText>ADDIN CSL_CITATION {"citationItems":[{"id":"ITEM-1","itemData":{"DOI":"10.1186/s12992-015-0093-0","ISBN":"1744-8603","ISSN":"1744-8603","PMID":"25880569","abstract":"BACKGROUND: An ecological perspective was prominently present in the health promotion movement in the 1980s, but this seems to have faded. The burden of disease the developing world is facing cannot be addressed solely by reductionist approaches. Holistic approaches are called for that recognize the fundamentally interdependent nature of health and other societal, developmental, and ecosystem related factors in human communities. An ecosystem approach to human health (ecohealth) provides a good starting point to explore these interdependencies.\\n\\nDISCUSSION: Development assistance is often based on the assumption that developed countries can serve as models for developing ones. Japan has provided lavish assistance to Laos for example, much of it going to the development of transport networks. However, there is little sign that there is an awareness of the potentially negative environmental and health impacts of this assistance. We argue that the health consequences of environmental degradation are not always understood, and that developing countries need to consider these issues. The ecohealth approach is useful when exploring this issue. We highlight three implications of the ecohealth approach: (1) The WHO definition of health as a state of complete physical, mental and social well-being emphasized that health is more than the absence of disease. However, because this approach may involve an unattainable goal, we suggest that health should be defined in the ecosystem context, and the goal should be to attain acceptable and sustainable levels of health through enabling people to realize decent livelihoods, and to pursue their life purpose; (2) The increasing interconnectedness of ecosystems in a globalizing world requires an ethical approach that considers human responsibility for the global biosphere. Here, ecohealth could be a countervailing force to our excessive concentration on economy and technology; and (3) If ecohealth is to become a positive agent of change in the global health promotion movement, it will have to find a secure place in the educational curriculum. This article presents a brief case study of Japan's development assistance to Laos, and its environmental and health implications, as an illustration of the ecohealth approach. We highlight three implications of the ecohealth perspective.","author":[{"dropping-particle":"","family":"Asakura","given":"Takashi","non-dropping-particle":"","parse-names":false,"suffix":""},{"dropping-particle":"","family":"Mallee","given":"Hein","non-dropping-particle":"","parse-names":false,"suffix":""},{"dropping-particle":"","family":"Tomokawa","given":"Sachi","non-dropping-particle":"","parse-names":false,"suffix":""},{"dropping-particle":"","family":"Moji","given":"Kazuhiko","non-dropping-particle":"","parse-names":false,"suffix":""},{"dropping-particle":"","family":"Kobayashi","given":"Jun","non-dropping-particle":"","parse-names":false,"suffix":""}],"container-title":"Globalization and health","id":"ITEM-1","issue":"1","issued":{"date-parts":[["2015"]]},"note":"NULL","page":"3","title":"The ecosystem approach to health is a promising strategy in international development: lessons from Japan and Laos.","type":"article-journal","volume":"11"},"uris":["http://www.mendeley.com/documents/?uuid=470beb36-f92f-4e4e-b134-54a2b07ab0ce"]}],"mendeley":{"formattedCitation":"(Asakura &lt;i&gt;et al.&lt;/i&gt;, 2015)","manualFormatting":"(Asakura et al., 2015)","plainTextFormattedCitation":"(Asakura et al., 2015)","previouslyFormattedCitation":"(Asakura, Mallee, Tomokawa, Moji, &amp; Kobayashi, 2015)"},"properties":{"noteIndex":0},"schema":"https://github.com/citation-style-language/schema/raw/master/csl-citation.json"}</w:instrText>
      </w:r>
      <w:r w:rsidRPr="0008241C">
        <w:rPr>
          <w:sz w:val="22"/>
          <w:szCs w:val="22"/>
        </w:rPr>
        <w:fldChar w:fldCharType="separate"/>
      </w:r>
      <w:r w:rsidRPr="0008241C">
        <w:rPr>
          <w:noProof/>
          <w:sz w:val="22"/>
          <w:szCs w:val="22"/>
        </w:rPr>
        <w:t xml:space="preserve">(Asakura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or provide more effective control for disease such as rabies </w:t>
      </w:r>
      <w:r w:rsidRPr="0008241C">
        <w:rPr>
          <w:sz w:val="22"/>
          <w:szCs w:val="22"/>
        </w:rPr>
        <w:fldChar w:fldCharType="begin" w:fldLock="1"/>
      </w:r>
      <w:r w:rsidRPr="0008241C">
        <w:rPr>
          <w:sz w:val="22"/>
          <w:szCs w:val="22"/>
        </w:rPr>
        <w:instrText>ADDIN CSL_CITATION {"citationItems":[{"id":"ITEM-1","itemData":{"ISBN":"0253-1933","ISSN":"0253-1933","PMID":"25000804","abstract":"Over 90% of human deaths from rabies worldwide are caused by dog bites. Mass vaccination, along with the effective control of dog populations, has been used successfully in industrialised countries to control this disease. A lower success rate in developing countries is due to a number of factors, including vaccination campaigns that do not cover a sufficient number of animals or reach all communities, and a wide biodiversity that increases the number of reservoirs of the rabies virus. Educational programmes are needed, which focus on the commitment involved when acquiring a domestic animal, stating clearly what is required to provide it with a good quality of life. New technologies developed in the industrialised world will not always be successful in less developed countries. Approaches must be adapted to the particular conditions in each country, taking cultural and socio-economic issues into account. Authorities must promote research on dog population dynamics, the development of non-invasive methods to control dog populations and the most efficient, stable and low-cost options for vaccination. Under the One Health model, it is hoped that dog-transmitted human rabies will be accorded high priority as a zoonosis by human health authorities, international authorities and donor agencies to support ambitious eradication goals, particularly those being set in South-East Asia. Well-designed and adequately resourced vaccination programmes, based on the World Organisation for Animal Health (OIE) guidelines, will have significant animal welfare benefits, due to the availability of improved vaccines (in terms of efficacy, duration of immunity, ease of administration and lower cost), advances in dog population management and the more widespread implementation of the OIE Guidelines on Stray Dog Control. Animal welfare benefits include not only the elimination of pain and suffering caused by the clinical disease itself, but also the avoidance of the indirect impact of inhumane culling when methods are used that have not been approved by the OIE.","author":[{"dropping-particle":"","family":"Aréchiga Ceballos","given":"N","non-dropping-particle":"","parse-names":false,"suffix":""},{"dropping-particle":"","family":"Karunaratna","given":"D","non-dropping-particle":"","parse-names":false,"suffix":""},{"dropping-particle":"","family":"Aguilar Setién","given":"A","non-dropping-particle":"","parse-names":false,"suffix":""}],"container-title":"Rev. sci. tech. Off. int. Epiz","id":"ITEM-1","issue":"1","issued":{"date-parts":[["2014"]]},"note":"NULL","page":"311-321","title":"Control of canine rabies in developing countries: key features and animal welfare implications","type":"article-journal","volume":"33"},"uris":["http://www.mendeley.com/documents/?uuid=810d544f-2020-4823-8a7a-2929c498bdea"]}],"mendeley":{"formattedCitation":"(Aréchiga Ceballos &lt;i&gt;et al.&lt;/i&gt;, 2014)","manualFormatting":"(Aréchiga Ceballos et al., 2014)","plainTextFormattedCitation":"(Aréchiga Ceballos et al., 2014)","previouslyFormattedCitation":"(Aréchiga Ceballos, Karunaratna, &amp; Aguilar Setién, 2014)"},"properties":{"noteIndex":0},"schema":"https://github.com/citation-style-language/schema/raw/master/csl-citation.json"}</w:instrText>
      </w:r>
      <w:r w:rsidRPr="0008241C">
        <w:rPr>
          <w:sz w:val="22"/>
          <w:szCs w:val="22"/>
        </w:rPr>
        <w:fldChar w:fldCharType="separate"/>
      </w:r>
      <w:r w:rsidRPr="0008241C">
        <w:rPr>
          <w:noProof/>
          <w:sz w:val="22"/>
          <w:szCs w:val="22"/>
        </w:rPr>
        <w:t xml:space="preserve">(Aréchiga Ceballo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a disease that disproportionately affects children in poor communities, have identified clear links to BES, highlighting self-reinforcing policy options with clear co-benefits. No </w:t>
      </w:r>
      <w:r w:rsidRPr="0008241C">
        <w:rPr>
          <w:sz w:val="22"/>
          <w:szCs w:val="22"/>
        </w:rPr>
        <w:lastRenderedPageBreak/>
        <w:t xml:space="preserve">projections or future pathways are presented for OH options, but we must consider that outcomes will differ under the different scenario archetypes we present. </w:t>
      </w:r>
    </w:p>
    <w:p w14:paraId="69277BEA" w14:textId="77777777" w:rsidR="00A01204" w:rsidRPr="0008241C" w:rsidRDefault="00A01204" w:rsidP="00A01204">
      <w:pPr>
        <w:rPr>
          <w:b/>
          <w:sz w:val="22"/>
          <w:szCs w:val="22"/>
        </w:rPr>
      </w:pPr>
    </w:p>
    <w:p w14:paraId="2AC9B293" w14:textId="77777777" w:rsidR="00A01204" w:rsidRPr="0008241C" w:rsidRDefault="00A01204" w:rsidP="00A01204">
      <w:pPr>
        <w:rPr>
          <w:sz w:val="22"/>
          <w:szCs w:val="22"/>
        </w:rPr>
      </w:pPr>
      <w:r w:rsidRPr="0008241C">
        <w:rPr>
          <w:sz w:val="22"/>
          <w:szCs w:val="22"/>
        </w:rPr>
        <w:t xml:space="preserve">In addition we require more collaborative and coherent actions by all stakeholders to better harness the economic, cultural and regulatory contributions of Nature. Effective participatory governance is likely to emphasise the synergies between multiple drivers and can facilitating progress towards the Aichi Biodiversity Targets and Sustainable Development Goals. The plausible future pathways described are likely to shift with altered needs and depend on whose voices are having the greatest influence on policy directions. As an example, the Daly River catchment in North Australia illustrates common trade-offs between economic, environmental, cultural and social outcomes of management options and plausible futures. When asked, stakeholders ranked social and cultural outcomes as the most important, with commercial considerations being lowest </w:t>
      </w:r>
      <w:r w:rsidRPr="0008241C">
        <w:rPr>
          <w:sz w:val="22"/>
          <w:szCs w:val="22"/>
        </w:rPr>
        <w:fldChar w:fldCharType="begin" w:fldLock="1"/>
      </w:r>
      <w:r w:rsidRPr="0008241C">
        <w:rPr>
          <w:sz w:val="22"/>
          <w:szCs w:val="22"/>
        </w:rPr>
        <w:instrText>ADDIN CSL_CITATION {"citationItems":[{"id":"ITEM-1","itemData":{"DOI":"10.5751/ES-07168-190453","ISBN":"1708-3087","ISSN":"17083087","author":[{"dropping-particle":"","family":"Adams","given":"Vanessa M.","non-dropping-particle":"","parse-names":false,"suffix":""},{"dropping-particle":"","family":"Pressey","given":"Robert L.","non-dropping-particle":"","parse-names":false,"suffix":""},{"dropping-particle":"","family":"Stoeckl","given":"Natalie","non-dropping-particle":"","parse-names":false,"suffix":""}],"container-title":"Ecology and Society","id":"ITEM-1","issue":"4","issued":{"date-parts":[["2014"]]},"note":"NULL","page":"53","title":"Navigating trade-offs in land-use planning : integrating human well-being","type":"article-journal","volume":"19"},"uris":["http://www.mendeley.com/documents/?uuid=3c2d2077-bfcb-49e4-8167-c199319b5e56"]}],"mendeley":{"formattedCitation":"(Adams &lt;i&gt;et al.&lt;/i&gt;, 2014)","manualFormatting":"(Adams et al., 2014)","plainTextFormattedCitation":"(Adams et al., 2014)","previouslyFormattedCitation":"(Adams, Pressey, &amp; Stoeck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Adam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However, responses from indigenous communities differed to those from commercial farmers, the latter ranking economic concerned more prominently </w:t>
      </w:r>
      <w:r w:rsidRPr="0008241C">
        <w:rPr>
          <w:sz w:val="22"/>
          <w:szCs w:val="22"/>
        </w:rPr>
        <w:fldChar w:fldCharType="begin" w:fldLock="1"/>
      </w:r>
      <w:r w:rsidRPr="0008241C">
        <w:rPr>
          <w:sz w:val="22"/>
          <w:szCs w:val="22"/>
        </w:rPr>
        <w:instrText>ADDIN CSL_CITATION {"citationItems":[{"id":"ITEM-1","itemData":{"DOI":"10.5751/ES-07168-190453","ISBN":"1708-3087","ISSN":"17083087","author":[{"dropping-particle":"","family":"Adams","given":"Vanessa M.","non-dropping-particle":"","parse-names":false,"suffix":""},{"dropping-particle":"","family":"Pressey","given":"Robert L.","non-dropping-particle":"","parse-names":false,"suffix":""},{"dropping-particle":"","family":"Stoeckl","given":"Natalie","non-dropping-particle":"","parse-names":false,"suffix":""}],"container-title":"Ecology and Society","id":"ITEM-1","issue":"4","issued":{"date-parts":[["2014"]]},"note":"NULL","page":"53","title":"Navigating trade-offs in land-use planning : integrating human well-being","type":"article-journal","volume":"19"},"uris":["http://www.mendeley.com/documents/?uuid=3c2d2077-bfcb-49e4-8167-c199319b5e56"]}],"mendeley":{"formattedCitation":"(Adams &lt;i&gt;et al.&lt;/i&gt;, 2014)","plainTextFormattedCitation":"(Adams et al., 2014)","previouslyFormattedCitation":"(Adams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Adam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The way in which indigenous communities are engaged in these assessments is clearly important </w:t>
      </w:r>
      <w:r w:rsidRPr="0008241C">
        <w:rPr>
          <w:sz w:val="22"/>
          <w:szCs w:val="22"/>
        </w:rPr>
        <w:fldChar w:fldCharType="begin" w:fldLock="1"/>
      </w:r>
      <w:r w:rsidRPr="0008241C">
        <w:rPr>
          <w:sz w:val="22"/>
          <w:szCs w:val="22"/>
        </w:rPr>
        <w:instrText>ADDIN CSL_CITATION {"citationItems":[{"id":"ITEM-1","itemData":{"DOI":"10.1007/s10531-016-1207-6","ISSN":"15729710","abstract":"In the midst of global species loss, Indigenous languages and culture are experiencing similar declines. Current international policies and programs advocate the involvement of local and Indigenous people in sustaining biodiversity and culture, but the anticipated benefits are not always realized or assessed. This paper draws on three objectives of current international and Australian policy to explore the biological and cultural benefits of a collaborative cross-cultural biodiversity project of Indigenous rangers and university ecologists in remote northern Australia. Policies promoting blends of bio-logical and cultural conservation from International to national scale share the following objectives: (1) involve Indigenous Peoples in biodiversity conservation; (2) maintain and develop Indigenous knowledge and culture; and (3) recognize and promote Indigenous natural and cultural resource management and traditional knowledge. This paper reflects on the project benefits in the context of these objectives, with the aim of informing future policy and program development. Biodiversity benefits of the cross-cultural project included new public records for a relatively poorly known but species rich area that are being used to inform local Indigenous land management, as well as specimens and tissue samples with which to explore the genetic diversity and evolutionary history of the region. Cultural benefits included compiling a local field guide that contains ten different lan-guages and engaging young people to facilitate intergenerational transfer of threatened traditional knowledge. Promotion of the work at local to national fora addressed the third objective and enhanced Indigenous involvement. We demonstrate that top-down policy directives can be implemented to deliver on-ground mutual benefits for science and Indigenous communities.","author":[{"dropping-particle":"","family":"Ens","given":"Emilie","non-dropping-particle":"","parse-names":false,"suffix":""},{"dropping-particle":"","family":"Scott","given":"Mitchell L.","non-dropping-particle":"","parse-names":false,"suffix":""},{"dropping-particle":"","family":"Rangers","given":"Yugul Mangi","non-dropping-particle":"","parse-names":false,"suffix":""},{"dropping-particle":"","family":"Moritz","given":"Craig","non-dropping-particle":"","parse-names":false,"suffix":""},{"dropping-particle":"","family":"Pirzl","given":"Rebecca","non-dropping-particle":"","parse-names":false,"suffix":""}],"container-title":"Biodiversity and Conservation","id":"ITEM-1","issue":"14","issued":{"date-parts":[["2016"]]},"note":"NULL","page":"2889-2906","publisher":"Springer Netherlands","title":"Putting indigenous conservation policy into practice delivers biodiversity and cultural benefits","type":"article-journal","volume":"25"},"uris":["http://www.mendeley.com/documents/?uuid=f2b74878-8b19-43c1-a11b-10014ff479e1"]},{"id":"ITEM-2","itemData":{"DOI":"10.1016/j.gecco.2015.09.001","ISSN":"23519894","abstract":"The well-being of Indigenous people in Australia and throughout the world is linked to the use and value of natural resources. This research analyses the current well-being approach applied to measure well-being of Indigenous Australians. It reports findings from three case studies in Queensland on Indigenous people's values and concerns and their capabilities in relation to natural systems. It applies a holistic approach based upon the Millennium Ecosystem Assessment and Sen's capability approaches and proposes an integrated well-being model by incorporating intangible values such as cultural and identity values, that are linked to people's capabilities involving natural systems. It provides a novel way of understanding the role of natural resources in Indigenous well-being by associating natural resources with people's capabilities. The study suggests transforming the present concept of well-being and its measures for incorporating people's capabilities that can effectively inform future policy decision making.","author":[{"dropping-particle":"","family":"Sangha","given":"Kamaljit K.","non-dropping-particle":"","parse-names":false,"suffix":""},{"dropping-particle":"","family":"Brocque","given":"Andrew","non-dropping-particle":"Le","parse-names":false,"suffix":""},{"dropping-particle":"","family":"Costanza","given":"Robert","non-dropping-particle":"","parse-names":false,"suffix":""},{"dropping-particle":"","family":"Cadet-James","given":"Yvonne","non-dropping-particle":"","parse-names":false,"suffix":""}],"container-title":"Global Ecology and Conservation","id":"ITEM-2","issued":{"date-parts":[["2015"]]},"note":"NULL","page":"445-458","publisher":"Elsevier B.V.","title":"Application of capability approach to assess the role of ecosystem services in the well-being of Indigenous Australians","type":"article-journal","volume":"4"},"uris":["http://www.mendeley.com/documents/?uuid=7175fffb-5374-4248-957b-edb6506d7e1e"]},{"id":"ITEM-3","itemData":{"DOI":"10.1016/j.jenvman.2012.11.033","ISBN":"0301-4797","ISSN":"03014797","PMID":"23353883","abstract":"The demand for better representation of cultural considerations in environmental management is increasingly evident. As two cases in point, ecosystem service approaches increasingly include cultural services, and resource planners recognize indigenous constituents and the cultural knowledge they hold as key to good environmental management. Accordingly, collaborations between anthropologists, planners, decision makers and biodiversity experts about the subject of culture are increasingly common-but also commonly fraught. Those whose expertise is culture often engage in such collaborations because they worry a practitioner from 'elsewhere' will employ a 'measure of culture' that is poorly or naively conceived. Those from an economic or biophysical training must grapple with the intangible properties of culture as they intersect with economic, biological or other material measures. This paper seeks to assist those who engage in collaborations to characterize cultural benefits or impacts relevant to decision-making in three ways; by: (i) considering the likely mindset of would-be collaborators; (ii) providing examples of tested approaches that might enable innovation; and (iii) characterizing the kinds of obstacles that are in principle solvable through methodological alternatives. We accomplish these tasks in part by examining three cases wherein culture was a critical variable in environmental decision making: risk management in New Zealand associated with M??ori concerns about genetically modified organisms; cultural services to assist marine planning in coastal British Columbia; and a decision-making process involving a local First Nation about water flows in a regulated river in western Canada. We examine how 'culture' came to be manifest in each case, drawing from ethnographic and cultural-models interviews and using subjective metrics (recommended by theories of judgment and decision making) to express cultural concerns. We conclude that the characterization of cultural benefits and impacts is least amenable to methodological solution when prevailing cultural worldviews contain elements fundamentally at odds with efforts to quantify benefits/impacts, but that even in such cases some improvements are achievable if decision-makers are flexible regarding processes for consultation with community members and how quantification is structured. ?? 2012.","author":[{"dropping-particle":"","family":"Satterfield","given":"Terre","non-dropping-particle":"","parse-names":false,"suffix":""},{"dropping-particle":"","family":"Gregory","given":"Robin","non-dropping-particle":"","parse-names":false,"suffix":""},{"dropping-particle":"","family":"Klain","given":"Sarah","non-dropping-particle":"","parse-names":false,"suffix":""},{"dropping-particle":"","family":"Roberts","given":"Mere","non-dropping-particle":"","parse-names":false,"suffix":""},{"dropping-particle":"","family":"Chan","given":"Kai M.","non-dropping-particle":"","parse-names":false,"suffix":""}],"container-title":"Journal of Environmental Management","id":"ITEM-3","issued":{"date-parts":[["2013"]]},"note":"NULL","page":"103-114","title":"Culture, Intangibles and metrics in environmental management","type":"article-journal","volume":"117"},"uris":["http://www.mendeley.com/documents/?uuid=27ebee96-f26c-4ce2-8b0e-ba9c4ac2f9be"]},{"id":"ITEM-4","itemData":{"DOI":"10.1890/13-1524.1","ISSN":"10510761","abstract":"Resources for conserving biodiversity are invariably insufficient. This situation creates the need for transparent, systematic frameworks to help stakeholders prioritize the allocation of resources across multiple management actions. We developed a novel framework that explicitly prioritizes actions to minimize the impacts of several threats across a species' range. The framework uses a budget constraint and maximises conservation outcomes from a set of management actions, accounting for the likelihood of the action being successfully applied and accepted by local and Indigenous communities. This approach is novel in that it integrates local knowledge and expert opinion with optimization software, thereby minimizing assumptions about likelihood of success of actions and their effectiveness. To test the framework, we used the eastern Gulf of Carpentaria and Torres Strait flatback turtle, Natator depressus, population as a case study. This approach allowed the framework to be applied in a data-poor context,...","author":[{"dropping-particle":"","family":"Fuentes","given":"M. M P B","non-dropping-particle":"","parse-names":false,"suffix":""},{"dropping-particle":"","family":"Blackwood","given":"J.","non-dropping-particle":"","parse-names":false,"suffix":""},{"dropping-particle":"","family":"Jones","given":"B.","non-dropping-particle":"","parse-names":false,"suffix":""},{"dropping-particle":"","family":"Kim","given":"M.","non-dropping-particle":"","parse-names":false,"suffix":""},{"dropping-particle":"","family":"Leis","given":"B.","non-dropping-particle":"","parse-names":false,"suffix":""},{"dropping-particle":"","family":"Limpus","given":"C. J.","non-dropping-particle":"","parse-names":false,"suffix":""},{"dropping-particle":"","family":"Marsh","given":"H.","non-dropping-particle":"","parse-names":false,"suffix":""},{"dropping-particle":"","family":"Mitchell","given":"J.","non-dropping-particle":"","parse-names":false,"suffix":""},{"dropping-particle":"","family":"Pouzols","given":"F. M.","non-dropping-particle":"","parse-names":false,"suffix":""},{"dropping-particle":"","family":"Pressey","given":"R. L.","non-dropping-particle":"","parse-names":false,"suffix":""},{"dropping-particle":"","family":"Visconti","given":"P.","non-dropping-particle":"","parse-names":false,"suffix":""}],"container-title":"Ecological Applications","id":"ITEM-4","issue":"1","issued":{"date-parts":[["2015"]]},"note":"NULL","page":"200-214","title":"A decision framework for prioritizing multiple management actions for threatened marine megafauna","type":"article-journal","volume":"25"},"uris":["http://www.mendeley.com/documents/?uuid=3a3b83f2-17fb-4f76-a34e-58adb3430dfe"]}],"mendeley":{"formattedCitation":"(Ens &lt;i&gt;et al.&lt;/i&gt;, 2016; Fuentes &lt;i&gt;et al.&lt;/i&gt;, 2015; Sangha &lt;i&gt;et al.&lt;/i&gt;, 2015; Satterfield &lt;i&gt;et al.&lt;/i&gt;, 2013)","manualFormatting":"(Ens et al., 2016; Fuentes et al., 2015; Sangha et al., 2015; Satterfield et al., 2013)","plainTextFormattedCitation":"(Ens et al., 2016; Fuentes et al., 2015; Sangha et al., 2015; Satterfield et al., 2013)","previouslyFormattedCitation":"(Ens, Scott, Rangers, Moritz, &amp; Pirzl, 2016; Fuentes et al., 2015; Sangha, Le Brocque, Costanza, &amp; Cadet-James, 2015; Satterfield, Gregory, Klain, Roberts, &amp; Chan, 2013)"},"properties":{"noteIndex":0},"schema":"https://github.com/citation-style-language/schema/raw/master/csl-citation.json"}</w:instrText>
      </w:r>
      <w:r w:rsidRPr="0008241C">
        <w:rPr>
          <w:sz w:val="22"/>
          <w:szCs w:val="22"/>
        </w:rPr>
        <w:fldChar w:fldCharType="separate"/>
      </w:r>
      <w:r w:rsidRPr="0008241C">
        <w:rPr>
          <w:noProof/>
          <w:sz w:val="22"/>
          <w:szCs w:val="22"/>
        </w:rPr>
        <w:t xml:space="preserve">(Ens </w:t>
      </w:r>
      <w:r w:rsidRPr="0008241C">
        <w:rPr>
          <w:i/>
          <w:noProof/>
          <w:sz w:val="22"/>
          <w:szCs w:val="22"/>
        </w:rPr>
        <w:t>et al</w:t>
      </w:r>
      <w:r w:rsidRPr="0008241C">
        <w:rPr>
          <w:noProof/>
          <w:sz w:val="22"/>
          <w:szCs w:val="22"/>
        </w:rPr>
        <w:t xml:space="preserve">., 2016; Fuentes </w:t>
      </w:r>
      <w:r w:rsidRPr="0008241C">
        <w:rPr>
          <w:i/>
          <w:noProof/>
          <w:sz w:val="22"/>
          <w:szCs w:val="22"/>
        </w:rPr>
        <w:t>et al</w:t>
      </w:r>
      <w:r w:rsidRPr="0008241C">
        <w:rPr>
          <w:noProof/>
          <w:sz w:val="22"/>
          <w:szCs w:val="22"/>
        </w:rPr>
        <w:t xml:space="preserve">., 2015; Sangha </w:t>
      </w:r>
      <w:r w:rsidRPr="0008241C">
        <w:rPr>
          <w:i/>
          <w:noProof/>
          <w:sz w:val="22"/>
          <w:szCs w:val="22"/>
        </w:rPr>
        <w:t>et al</w:t>
      </w:r>
      <w:r w:rsidRPr="0008241C">
        <w:rPr>
          <w:noProof/>
          <w:sz w:val="22"/>
          <w:szCs w:val="22"/>
        </w:rPr>
        <w:t xml:space="preserve">., 2015; Satterfield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c.f. Chapter 2), especially in countries where historical displacement by European settlers has created inequalities. Approaches that seek to identify the commonalities between stakeholders and build on consensus where it already exists are potentially more valuable than discussion of differences. This is illustrated in practise by water planning developments in New Zealand, where the hazards of purely top-down expert-driven policy framing are set against more inclusive participatory approaches </w:t>
      </w:r>
      <w:r w:rsidRPr="0008241C">
        <w:rPr>
          <w:sz w:val="22"/>
          <w:szCs w:val="22"/>
        </w:rPr>
        <w:fldChar w:fldCharType="begin" w:fldLock="1"/>
      </w:r>
      <w:r w:rsidRPr="0008241C">
        <w:rPr>
          <w:sz w:val="22"/>
          <w:szCs w:val="22"/>
        </w:rPr>
        <w:instrText>ADDIN CSL_CITATION {"citationItems":[{"id":"ITEM-1","itemData":{"DOI":"10.1016/j.ecolecon.2015.07.015","ISBN":"09218009","ISSN":"09218009","abstract":"Ecosystem service (ES) frameworks have been developed to characterize and model the relationships between ecological processes and human benefits. Some argue that these relationships should be specified through expert-derived analytical (i.e., top-down) frameworks, in order to organize accumulated knowledge and create ready-made framings for communities on the ground. In contrast, arguments for the participatory construction of ES assessments emphasize the need for place-sensitive and deliberative (i.e., bottom-up) approaches. In this paper, we draw on a novel water planning exercise in New Zealand to examine the tensions that arise when expert-produced categories intersect with diverse stakeholder worldviews and aspirations. Expert-derived ES categories and analyses intervene in local valuation contexts in a range of ways, narrowing the scope of which ecological processes might be considered as relevant or legitimate (bounding), as well as affecting how these processes are described and compared (measuring). The practices of bounding and measuring ES in scientific and planning assessments should thus be conceptualized as involving political work and not just scientific judgment. This reframes the role of ecological science and scientists in ES debates, and this presents cautions as well as opportunities for future ES work relating to policy.","author":[{"dropping-particle":"","family":"Tadaki","given":"Marc","non-dropping-particle":"","parse-names":false,"suffix":""},{"dropping-particle":"","family":"Allen","given":"Will","non-dropping-particle":"","parse-names":false,"suffix":""},{"dropping-particle":"","family":"Sinner","given":"Jim","non-dropping-particle":"","parse-names":false,"suffix":""}],"container-title":"Ecological Economics","id":"ITEM-1","issued":{"date-parts":[["2015"]]},"note":"NULL","page":"168-176","publisher":"Elsevier B.V.","title":"Revealing ecological processes or imposing social rationalities? The politics of bounding and measuring ecosystem services","type":"article-journal","volume":"118"},"uris":["http://www.mendeley.com/documents/?uuid=b12ff128-b10a-499f-8523-d8edb96130ed"]}],"mendeley":{"formattedCitation":"(Tadaki &lt;i&gt;et al.&lt;/i&gt;, 2015)","manualFormatting":"(Tadaki et al., 2015)","plainTextFormattedCitation":"(Tadaki et al., 2015)","previouslyFormattedCitation":"(Tadaki, Allen, &amp; Sinner, 2015)"},"properties":{"noteIndex":0},"schema":"https://github.com/citation-style-language/schema/raw/master/csl-citation.json"}</w:instrText>
      </w:r>
      <w:r w:rsidRPr="0008241C">
        <w:rPr>
          <w:sz w:val="22"/>
          <w:szCs w:val="22"/>
        </w:rPr>
        <w:fldChar w:fldCharType="separate"/>
      </w:r>
      <w:r w:rsidRPr="0008241C">
        <w:rPr>
          <w:noProof/>
          <w:sz w:val="22"/>
          <w:szCs w:val="22"/>
        </w:rPr>
        <w:t xml:space="preserve">(Tadaki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here economic considerations are deemed to be priorities, issues surrounding compensation often prove to be complex and controversial </w:t>
      </w:r>
      <w:r w:rsidRPr="0008241C">
        <w:rPr>
          <w:sz w:val="22"/>
          <w:szCs w:val="22"/>
        </w:rPr>
        <w:fldChar w:fldCharType="begin" w:fldLock="1"/>
      </w:r>
      <w:r w:rsidRPr="0008241C">
        <w:rPr>
          <w:sz w:val="22"/>
          <w:szCs w:val="22"/>
        </w:rPr>
        <w:instrText xml:space="preserve">ADDIN CSL_CITATION {"citationItems":[{"id":"ITEM-1","itemData":{"DOI":"10.5846/stxb201311182760","ISSN":"1000-0933","author":[{"dropping-particle":"","family":"Xiao","given":"Jianhong","non-dropping-particle":"","parse-names":false,"suffix":""},{"dropping-particle":"","family":"Wang","given":"Min","non-dropping-particle":"","parse-names":false,"suffix":""},{"dropping-particle":"","family":"Yu","given":"Qingdong","non-dropping-particle":"","parse-names":false,"suffix":""},{"dropping-particle":"","family":"Liu","given":"Juan","non-dropping-particle":"","parse-names":false,"suffix":""}],"container-title":"Acta Ecologica Sinica","id":"ITEM-1","issue":"8","issued":{"date-parts":[["2015"]]},"note":"NULL","page":"2726-2740","title":"A study on the evaluation models of ecological compensation standard on the large-scale hydropower engineering construction based on the idea of ecological footprint: A case of Three Gorges Project","type":"article-journal","volume":"35"},"uris":["http://www.mendeley.com/documents/?uuid=6f621467-17ff-459c-a6d5-a7736fae4b80"]},{"id":"ITEM-2","itemData":{"author":[{"dropping-particle":"","family":"Wen","given":"Q","non-dropping-particle":"","parse-names":false,"suffix":""}],"container-title":"Acta Ecologica Sinica","id":"ITEM-2","issued":{"date-parts":[["2014"]]},"title":"Review of ecological compensation in China's mining exploitation regions","type":"article-journal"},"uris":["http://www.mendeley.com/documents/?uuid=3923ebc7-49d6-3caf-9b8e-995c88f21cfe"]},{"id":"ITEM-3","itemData":{"DOI":"10.1016/j.marpol.2012.02.005","ISSN":"0308597X","abstract":"There is a need to better understand the linkages between marine ecosystems and the human communities and economies that depend on these systems. Here those linkages are drawn for the California Current on the US West Coast, by combining a fishery ecosystem model (Atlantis) with an economic model (IO-PAC) that traces how changes in seafood landings impact the broader economy. The potential effects of broad fisheries management options are explored, including status quo management, switching effort from trawl to other gears, and spatial management scenarios. Relative to Status Quo, the other scenarios here involved short-term ex-vessel revenue losses, primarily to the bottom trawl fleet. Other fleets, particularly the fixed gear fleet that uses pots and demersal longlines, gained revenue in some scenarios, though spatial closures of Rockfish Conservation Areas reduced revenue to fixed gear fleets. Processor and wholesaler revenue tracked trends in the bottom trawl fleet, which accounted for 58% of total landings by value. Income impacts (employee compensation and earnings of business owners) on the broader economy mirrored the revenue trends. The long-term forecast (15 years) from the Atlantis ecosystem model predicted substantial stock rebuilding and increases in fleet catch. The 15 year projection of Status Quo suggested an additional </w:instrText>
      </w:r>
      <w:r w:rsidRPr="0008241C">
        <w:rPr>
          <w:rFonts w:ascii="Cambria Math" w:hAnsi="Cambria Math" w:cs="Cambria Math"/>
          <w:sz w:val="22"/>
          <w:szCs w:val="22"/>
        </w:rPr>
        <w:instrText>∼</w:instrText>
      </w:r>
      <w:r w:rsidRPr="0008241C">
        <w:rPr>
          <w:sz w:val="22"/>
          <w:szCs w:val="22"/>
        </w:rPr>
        <w:instrText>$27 million in revenue for the fisheries sectors, and an additional $23 million in income and 385 jobs in the broader economy, roughly a 25% increase. Linking the ecological and economic models here has allowed evaluation of fishery management policies using multiple criteria, and comparison of potential economic and conservation trade-offs that stem from management actions.","author":[{"dropping-particle":"","family":"Kaplan","given":"Isaac C.","non-dropping-particle":"","parse-names":false,"suffix":""},{"dropping-particle":"","family":"Leonard","given":"Jerry","non-dropping-particle":"","parse-names":false,"suffix":""}],"container-title":"Marine Policy","id":"ITEM-3","issue":"5","issued":{"date-parts":[["2012"]]},"page":"947-954","title":"From krill to convenience stores: Forecasting the economic and ecological effects of fisheries management on the US West Coast","type":"article-journal","volume":"36"},"uris":["http://www.mendeley.com/documents/?uuid=86efe293-81a5-3bdc-a4c0-d1158f4363d7"]},{"id":"ITEM-4","itemData":{"DOI":"10.1016/j.pocean.2013.07.009","ISBN":"0079-6611","ISSN":"00796611","abstract":"Similarly structured food web models of four coastal ecosystems (Northern California Current, Central Gulf of Alaska, Georges Bank, southwestern Antarctic Peninsula) were used to investigate competition among whales, fishes, pinnipeds, and humans. Two analysis strategies simulated the effects of historic baleen and odontocete whale abundances across all trophic levels: food web structure scenarios and time-dynamic scenarios. Direct competition between whales and commercial fisheries is small at current whale abundances; whales and fisheries each take similar proportions of annual pelagic fish production (4-7%). Scenarios show that as whale populations grow, indirect competition between whales and fish for zooplankton would more likely impact fishery production than would direct competition for fish between whales and commercial fisheries. Increased baleen whale abundance would have greater and broader indirect effects on upper trophic levels and fisheries than a similar increase in odontocete abundance. Time-dynamic scenarios, which allow for the evolution of compensatory mechanisms, showed more modest impacts than structural scenarios, which show the immediate impacts of altered energy pathways.Structural scenarios show that in terms of energy availability, there is potential for large increases in whale abundance without major changes to existing food web structures and without substantial reduction of fishery production. For each ecosystem, a five-fold increase in baleen whale abundance could be supported with minor disruptions to existing energy flow pathways. However, such an increase would remain below historical population levels for many cetaceans. A larger expansion (20X) could be accommodated only with large reductions in energy flow to competitor groups. The scope for odontocete expansion varies between ecosystems but may be more restricted than the scope for baleen expansion because they feed at higher, less productive trophic levels. ?? 2013 Elsevier Ltd.","author":[{"dropping-particle":"","family":"Ruzicka","given":"James J.","non-dropping-particle":"","parse-names":false,"suffix":""},{"dropping-particle":"","family":"Steele","given":"John H.","non-dropping-particle":"","parse-names":false,"suffix":""},{"dropping-particle":"","family":"Ballerini","given":"Tosca","non-dropping-particle":"","parse-names":false,"suffix":""},{"dropping-particle":"","family":"Gaichas","given":"Sarah K.","non-dropping-particle":"","parse-names":false,"suffix":""},{"dropping-particle":"","family":"Ainley","given":"David G.","non-dropping-particle":"","parse-names":false,"suffix":""}],"container-title":"Progress in Oceanography","id":"ITEM-4","issued":{"date-parts":[["2013"]]},"note":"NULL","page":"207-219","publisher":"Elsevier Ltd","title":"Dividing up the pie: Whales, fish, and humans as competitors","type":"article-journal","volume":"116"},"uris":["http://www.mendeley.com/documents/?uuid=3be3d065-9f81-44de-a573-2f11f1d44e94"]}],"mendeley":{"formattedCitation":"(Kaplan &amp; Leonard, 2012; Ruzicka &lt;i&gt;et al.&lt;/i&gt;, 2013; Wen, 2014; Xiao &lt;i&gt;et al.&lt;/i&gt;, 2015)","manualFormatting":"(Kaplan &amp; Leonard, 2012; Ruzicka et al., 2013; Wen, 2014; Xiao et al., 2015)","plainTextFormattedCitation":"(Kaplan &amp; Leonard, 2012; Ruzicka et al., 2013; Wen, 2014; Xiao et al., 2015)","previouslyFormattedCitation":"(Kaplan &amp; Leonard, 2012; Ruzicka, Steele, Ballerini, Gaichas, &amp; Ainley, 2013; Wen, 2014; Xiao, Wang, Yu, &amp; Liu,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aplan &amp; Leonard, 2012; Ruzicka </w:t>
      </w:r>
      <w:r w:rsidRPr="0008241C">
        <w:rPr>
          <w:i/>
          <w:noProof/>
          <w:sz w:val="22"/>
          <w:szCs w:val="22"/>
        </w:rPr>
        <w:t>et al</w:t>
      </w:r>
      <w:r w:rsidRPr="0008241C">
        <w:rPr>
          <w:noProof/>
          <w:sz w:val="22"/>
          <w:szCs w:val="22"/>
        </w:rPr>
        <w:t xml:space="preserve">., 2013; Wen, 2014; Xia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These approaches often consider notions of social justice, seeking fairness between the individual and society. Where individuals from poor communities are not directly benefitting from commercial activities (judged to be desirable by society more widely), justice through compensation is a frequent approach. The effective and equitable delivery of such justice necessarily requires bottom-up, participatory approaches to fully understand the values and needs of these communities (Chapter 2) and develop scenario frameworks that fully incorporate these world views. As we have illustrated, participatory scenario development is rare in the Asia-Pacific region and consequently the multiple voices required to elucidate fully the range of plausible future are often absent. Under Business-As-Usual, economic priorities are set above all others, with alternatives having little traction because often there are not the societal mechanisms in place to accommodate diversity.</w:t>
      </w:r>
    </w:p>
    <w:p w14:paraId="16D480D4" w14:textId="77777777" w:rsidR="00A01204" w:rsidRPr="0008241C" w:rsidRDefault="00A01204" w:rsidP="00A01204">
      <w:pPr>
        <w:rPr>
          <w:sz w:val="22"/>
          <w:szCs w:val="22"/>
        </w:rPr>
      </w:pPr>
    </w:p>
    <w:p w14:paraId="715F0D2B" w14:textId="77777777" w:rsidR="00A01204" w:rsidRPr="0008241C" w:rsidRDefault="00A01204" w:rsidP="00A01204">
      <w:pPr>
        <w:rPr>
          <w:sz w:val="22"/>
          <w:szCs w:val="22"/>
        </w:rPr>
      </w:pPr>
      <w:r w:rsidRPr="0008241C">
        <w:rPr>
          <w:sz w:val="22"/>
          <w:szCs w:val="22"/>
        </w:rPr>
        <w:t xml:space="preserve">Energy security is clearly framed as an economic development priority and clear BES influences and outcomes are also apparent under various scenarios. Overall, the energy sector is a contributing drivers of BES decline (Chapter 4). It is worthwhile to explore the details in India, which is projected to be the largest coal consumer by 2050. However, numerous hydroelectric power schemes are proposed or are under development, with much focus in the Himalayan states, such as Uttarakhand. Here, “run-of-the-river” hydropower projects, that either eliminate or substantially reduce the need for water storage, are being developed to avoid costs to local communities through the creation of large dams. Stakeholders are diverse, with often diverging interests, resulting in governance challenges centred on trade-offs between local electricity to energy-insecure rural areas and revenue from the sale of hydropower, on the one hand, and the impacts on irrigation, riparian ecosystem services, and other natural resource-based livelihoods, on the other. </w:t>
      </w:r>
    </w:p>
    <w:p w14:paraId="668927C0" w14:textId="77777777" w:rsidR="00A01204" w:rsidRPr="0008241C" w:rsidRDefault="00A01204" w:rsidP="00A01204">
      <w:pPr>
        <w:rPr>
          <w:sz w:val="22"/>
          <w:szCs w:val="22"/>
        </w:rPr>
      </w:pPr>
    </w:p>
    <w:p w14:paraId="36C6D7C7" w14:textId="77777777" w:rsidR="00A01204" w:rsidRPr="0008241C" w:rsidRDefault="00A01204" w:rsidP="00A01204">
      <w:pPr>
        <w:rPr>
          <w:sz w:val="22"/>
          <w:szCs w:val="22"/>
        </w:rPr>
      </w:pPr>
      <w:r w:rsidRPr="0008241C">
        <w:rPr>
          <w:sz w:val="22"/>
          <w:szCs w:val="22"/>
        </w:rPr>
        <w:t xml:space="preserve">Using a social justice approach, strategies can be identified that safeguard or enhance livelihoods, especially of women and the young, while also maintaining critical ecosystem services </w:t>
      </w:r>
      <w:r w:rsidRPr="0008241C">
        <w:rPr>
          <w:sz w:val="22"/>
          <w:szCs w:val="22"/>
        </w:rPr>
        <w:fldChar w:fldCharType="begin" w:fldLock="1"/>
      </w:r>
      <w:r w:rsidRPr="0008241C">
        <w:rPr>
          <w:sz w:val="22"/>
          <w:szCs w:val="22"/>
        </w:rPr>
        <w:instrText>ADDIN CSL_CITATION {"citationItems":[{"id":"ITEM-1","itemData":{"DOI":"10.3390/w8100437","ISBN":"2073-4441","ISSN":"20734441","abstract":"Hydropower is often termed “green energy” and proffered as an alternative to polluting coal-generated electricity for burgeoning cities and energy-insecure rural areas. India is the third largest coal producer in the world; it is projected to be the largest coal consumer by 2050. In the Himalayan state of Uttarakhand, India, over 450 hydroelectric power schemes are proposed or are under development. Hydropower projects ranging from micro hydro (run-of-the-river systems with generating capacity up to 100 kW) to large reservoirs (storage systems up to 2000 MW) such as the Tehri Dam are in various stages of planning, construction or implementation. Run-of-the-river hydropower projects are being developed in Uttarakhand in order to avoid some of the costs to local communities created by large dams. Stakeholders in this rapid hydropower expansion include multiple actors with often diverging sets of interests. The resulting governance challenges are centered on tradeoffs between local electricity and revenue from the sale of hydropower, on the one hand, and the impacts on small-scale irrigation systems, riparian-corridor ecosystem services, and other natural resource-based livelihoods, on the other. We focus on the Bhilangana river basin, where water dependent livelihoods differentiated by gender include farming, fishing, livestock rearing and fodder collection. We examine the contradictions inherent in hydropower governance based on the interests of local residents and other stakeholders including hydropower developers, urban and other regional electricity users, and state-level policymakers. We use a social justice approach applied to hydropower projects to examine some of the negative impacts, especially by location and gender, of these projects on local communities and then identify strategies that can safeguard or enhance livelihoods of women, youth, and men in areas with hydropower projects, while also maintaining critical ecosystem services. By assessing the Bhilangana basin case, we also offer hydropower–livelihoods–irrigation nexus lessons for headwater regions across the Himalayas and globally.","author":[{"dropping-particle":"","family":"Buechler","given":"Stephanie","non-dropping-particle":"","parse-names":false,"suffix":""},{"dropping-particle":"","family":"Sen","given":"Debashish","non-dropping-particle":"","parse-names":false,"suffix":""},{"dropping-particle":"","family":"Khandekar","given":"Neha","non-dropping-particle":"","parse-names":false,"suffix":""},{"dropping-particle":"","family":"Scott","given":"Christopher A.","non-dropping-particle":"","parse-names":false,"suffix":""}],"container-title":"Water (Switzerland)","id":"ITEM-1","issue":"10","issued":{"date-parts":[["2016"]]},"note":"NULL","page":"1-22","title":"Re-linking governance of energy with livelihoods and irrigation in Uttarakhand, India","type":"article-journal","volume":"8"},"uris":["http://www.mendeley.com/documents/?uuid=68df99fa-a55e-46bf-9164-19464c62dc35"]}],"mendeley":{"formattedCitation":"(Buechler &lt;i&gt;et al.&lt;/i&gt;, 2016)","manualFormatting":"(Buechler et al., 2016)","plainTextFormattedCitation":"(Buechler et al., 2016)","previouslyFormattedCitation":"(Buechler, Sen, Khandekar, &amp; Scot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uechler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Mitigation or compensation for loss of BES increasingly seek means of redressing ecological destruction and compensation schemes are often complex (e.g. Brau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ecolmodel.2015.02.013","ISBN":"0304-3800","ISSN":"03043800","abstract":"This study deals with the historical impacts of mining as a result of the economic development in Eastern Asia. It focuses on landscape changes caused by the emerging copper mining industry in China's south east provinces. Since the ecological aftermath has never been documented in Chinese history, a reconstruction of dynamic landscape processes is performed. A key region for this reconstruction are the mining areas in Yunnan province. This province was the most important supplying region of copper in China during the early and mid Qing dynasty (1725-1855).Predictive modeling of the primary vegetation in combination with dynamic agent-based reconstructions have been performed to analyze and to understand deforestation processes. Therefore a time-discrete balance between biomass removal and renewal has been carried out to characterize different periods of landscape degradation, biodiversity and agriculture. Besides the reconstruction, explanatory and experimental results have been compiled to assess the ecological impacts of mining during this period.An 'Evaludation' of the model was performed in order to verify the applied concepts and test the integration of data as well as the conclusive generation of results. Our calculations show that while deforestation for mining was severe in the 18th and 19th century, rising populations and agricultural reclamation had a bigger impact on the clearance of forests. In addition, quantitative data for the ecological succession show that deforestation was reduced by up to 75% due to the provision of regrowing biomass. Deforested areas around the mines were either completely destroyed or of high biodiversity due to the abundance of heterogenous vegetation communities within small spaces. Lastly, two extreme scenarios were calculated which covered all positive and negative triggers of deforestation. These calculations served as reference data to evaluate model's quality: our model outputs lie within the range of comparable studies but underestimate the total deforestation reported and yet some uncertainties regarding forest fires and other uses of biomass remain. This study has led to a more holistic understanding of the interactions between copper mining and landscape ecology in Chinese history.","author":[{"dropping-particle":"","family":"Braun","given":"A.","non-dropping-particle":"","parse-names":false,"suffix":""},{"dropping-particle":"","family":"Rosner","given":"H. J.","non-dropping-particle":"","parse-names":false,"suffix":""},{"dropping-particle":"","family":"Hagensieker","given":"R.","non-dropping-particle":"","parse-names":false,"suffix":""},{"dropping-particle":"","family":"Dieball","given":"S.","non-dropping-particle":"","parse-names":false,"suffix":""}],"container-title":"Ecological Modelling","id":"ITEM-1","issued":{"date-parts":[["2015"]]},"note":"NULL","page":"42-54","publisher":"Elsevier B.V.","title":"Multi-method dynamical reconstruction of the ecological impact of copper mining on Chinese historical landscapes","type":"article-journal","volume":"303"},"label":"section","suppress-author":1,"uris":["http://www.mendeley.com/documents/?uuid=5b579c6f-bff9-4222-871f-f9fc61cc87f3"]}],"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noProof/>
          <w:sz w:val="22"/>
          <w:szCs w:val="22"/>
        </w:rPr>
        <w:t>(2015)</w:t>
      </w:r>
      <w:r w:rsidRPr="0008241C">
        <w:rPr>
          <w:sz w:val="22"/>
          <w:szCs w:val="22"/>
        </w:rPr>
        <w:fldChar w:fldCharType="end"/>
      </w:r>
      <w:r w:rsidRPr="0008241C">
        <w:rPr>
          <w:sz w:val="22"/>
          <w:szCs w:val="22"/>
        </w:rPr>
        <w:t xml:space="preserve">; Monjez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07/s00254-008-1509-4","ISBN":"0943-0105","ISSN":"09430105","PMID":"41677381","abstract":"Mining is widely regarded as having adverse effects on environment of both magnitude and diversity. Some of these effects include erosion, formation of sinkhole, biodiversity loss and contamination of groundwater by chemical from the mining process in general and open-pit mining in particular. As such, a repeatable process to evaluate these effects primarily aims to diminish them. This paper applies Folchi method to evaluate the impact of open-pit mining in four Iranian mines that lacked previous geo-environmental assessment. Having key geologic resources, these mines are: Mouteh gold mine, Gol-e-Gohar and Chogart iron mines, and Sarcheshmeh copper mine. The environmental components can be defined as public health and safety, social relationships, air and water quality, flora and fauna hence, various impacting factors from the mining activities were estimated for each environmental component. For this purpose, each impacting factor was first given a magnitude, based solely on the range of possible scenarios. Thereafter, a matrix of weighted factors was derived to systematically quantify and normalize the effects of each impacting factor. The overall impact upon each individual environmental component was then calculated by summing the weighted rates. Here, Folchi method was applied to evaluate those environmental conditions. Based on the acquired results, the present paper finally concludes that amongst four case histories in Iran, Sarcheshmeh copper mine significantly affects the environment, with critical level of air pollution there.","author":[{"dropping-particle":"","family":"Monjezi","given":"M.","non-dropping-particle":"","parse-names":false,"suffix":""},{"dropping-particle":"","family":"Shahriar","given":"K.","non-dropping-particle":"","parse-names":false,"suffix":""},{"dropping-particle":"","family":"Dehghani","given":"H.","non-dropping-particle":"","parse-names":false,"suffix":""},{"dropping-particle":"","family":"Samimi Namin","given":"F.","non-dropping-particle":"","parse-names":false,"suffix":""}],"container-title":"Environmental Geology","id":"ITEM-1","issue":"1","issued":{"date-parts":[["2009"]]},"note":"NULL","page":"205-216","title":"Environmental impact assessment of open pit mining in Iran","type":"article-journal","volume":"58"},"label":"section","suppress-author":1,"uris":["http://www.mendeley.com/documents/?uuid=1eef7c3e-9e7e-43e3-a185-5d512f99bd6c"]}],"mendeley":{"formattedCitation":"(2009)","plainTextFormattedCitation":"(2009)","previouslyFormattedCitation":"(2009)"},"properties":{"noteIndex":0},"schema":"https://github.com/citation-style-language/schema/raw/master/csl-citation.json"}</w:instrText>
      </w:r>
      <w:r w:rsidRPr="0008241C">
        <w:rPr>
          <w:sz w:val="22"/>
          <w:szCs w:val="22"/>
        </w:rPr>
        <w:fldChar w:fldCharType="separate"/>
      </w:r>
      <w:r w:rsidRPr="0008241C">
        <w:rPr>
          <w:noProof/>
          <w:sz w:val="22"/>
          <w:szCs w:val="22"/>
        </w:rPr>
        <w:t>(2009)</w:t>
      </w:r>
      <w:r w:rsidRPr="0008241C">
        <w:rPr>
          <w:sz w:val="22"/>
          <w:szCs w:val="22"/>
        </w:rPr>
        <w:fldChar w:fldCharType="end"/>
      </w:r>
      <w:r w:rsidRPr="0008241C">
        <w:rPr>
          <w:sz w:val="22"/>
          <w:szCs w:val="22"/>
        </w:rPr>
        <w:t xml:space="preserve">; Wen </w:t>
      </w:r>
      <w:r w:rsidRPr="0008241C">
        <w:rPr>
          <w:sz w:val="22"/>
          <w:szCs w:val="22"/>
        </w:rPr>
        <w:fldChar w:fldCharType="begin" w:fldLock="1"/>
      </w:r>
      <w:r w:rsidRPr="0008241C">
        <w:rPr>
          <w:sz w:val="22"/>
          <w:szCs w:val="22"/>
        </w:rPr>
        <w:instrText>ADDIN CSL_CITATION {"citationItems":[{"id":"ITEM-1","itemData":{"author":[{"dropping-particle":"","family":"Wen","given":"Q","non-dropping-particle":"","parse-names":false,"suffix":""}],"container-title":"Acta Ecologica Sinica","id":"ITEM-1","issued":{"date-parts":[["2014"]]},"title":"Review of ecological compensation in China's mining exploitation regions","type":"article-journal"},"label":"section","suppress-author":1,"uris":["http://www.mendeley.com/documents/?uuid=3923ebc7-49d6-3caf-9b8e-995c88f21cfe"]}],"mendeley":{"formattedCitation":"(2014)","plainTextFormattedCitation":"(2014)","previouslyFormattedCitation":"(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Integration between adaptation responses to global change and human development are desirable in developing countries, ideally leading to no regrets, co-benefit strategies for the rural poor in alignment with Sustainable Development Goals (SDGs). The adaptation pathways approach provides a potentially useful decision-making framework because it </w:t>
      </w:r>
      <w:r w:rsidRPr="0008241C">
        <w:rPr>
          <w:sz w:val="22"/>
          <w:szCs w:val="22"/>
        </w:rPr>
        <w:lastRenderedPageBreak/>
        <w:t xml:space="preserve">aims to steer societies towards sustainable futures by accounting for complex systems, uncertainty and contested multi-stakeholder arenas, and by maintaining adaptation options. </w:t>
      </w:r>
    </w:p>
    <w:p w14:paraId="0550BDC5" w14:textId="77777777" w:rsidR="00A01204" w:rsidRPr="0008241C" w:rsidRDefault="00A01204" w:rsidP="00A01204">
      <w:pPr>
        <w:rPr>
          <w:sz w:val="22"/>
          <w:szCs w:val="22"/>
        </w:rPr>
      </w:pPr>
    </w:p>
    <w:p w14:paraId="058CE531" w14:textId="77777777" w:rsidR="00A01204" w:rsidRPr="0008241C" w:rsidRDefault="00A01204" w:rsidP="00A01204">
      <w:pPr>
        <w:rPr>
          <w:sz w:val="22"/>
          <w:szCs w:val="22"/>
        </w:rPr>
      </w:pPr>
      <w:r w:rsidRPr="0008241C">
        <w:rPr>
          <w:sz w:val="22"/>
          <w:szCs w:val="22"/>
        </w:rPr>
        <w:t xml:space="preserve">A further example from Nusa Tenggara Barat Province, Indonesia, considered whether generic justifications for adaptation pathways are tenable in the local context of climate and global change, rural poverty and development. Although poverty is resilient, due to corruption, traditional institutions and fatalism, other trends around the erosion of traditional culture result in unpredictable futures. Tensions around formal and informal leadership, corruption, community participation in planning and female empowerment add further challenges to decision-making. Using an adaptation pathways approach, appropriate participatory processes and governance structures can be highlighted, including integrated livelihoods and multi-scale systems analysis, scenario planning, adaptive co-management and 'livelihood innovation niches' </w:t>
      </w:r>
      <w:r w:rsidRPr="0008241C">
        <w:rPr>
          <w:sz w:val="22"/>
          <w:szCs w:val="22"/>
        </w:rPr>
        <w:fldChar w:fldCharType="begin" w:fldLock="1"/>
      </w:r>
      <w:r w:rsidRPr="0008241C">
        <w:rPr>
          <w:sz w:val="22"/>
          <w:szCs w:val="22"/>
        </w:rPr>
        <w:instrText>ADDIN CSL_CITATION {"citationItems":[{"id":"ITEM-1","itemData":{"DOI":"10.1016/j.gloenvcha.2013.12.004","ISSN":"09593780","abstract":"In developing countries adaptation responses to climate and global change should be integrated with human development to generate no regrets, co-benefit strategies for the rural poor, but there are few examples of how to achieve this. The adaptation pathways approach provides a potentially useful decision-making framework because it aims to steer societies towards sustainable futures by accounting for complex systems, uncertainty and contested multi-stakeholder arenas, and by maintaining adaptation options. Using Nusa Tenggara Barat Province, Indonesia, as an example we consider whether generic justifications for adaptation pathways are tenable in the local context of climate and global change, rural poverty and development. Interviews and focus groups held with a cross-section of provincial leaders showed that the causes of community vulnerability are indeed highly complex and dynamic, influenced by 20 interacting drivers, of which climate variability and change are only two. Climate change interacts with population growth and ecosystem degradation to reduce land, water and food availability. Although poverty is resilient due to corruption, traditional institutions and fatalism, there is also considerable system flux due to decentralisation, modernisation and erosion of traditional culture. Together with several thresholds in drivers, potential shocks and paradoxes, these characteristics result in unpredictable system trajectories. Decision-making is also contested due to tensions around formal and informal leadership, corruption, community participation in planning and female empowerment. Based on this context we propose an adaptation pathways approach which can address the proximate and systemic causes of vulnerability and contested decision-making. Appropriate participatory processes and governance structures are suggested, including integrated livelihoods and multi-scale systems analysis, scenario planning, adaptive co-management and ‘livelihood innovation niches’. We briefly discuss how this framing of adaptation pathways would differ from one in the developed context of neighbouring Australia, including the influence of the province's island geography on the heterogeneity of livelihoods and climate change, the pre-eminence and rapid change of social drivers, and the necessity to ‘leap-frog’ the Millennium Development Goals by mid-century to build adaptive capacity for imminent climate change impacts.","author":[{"dropping-particle":"","family":"Butler","given":"James R.A.","non-dropping-particle":"","parse-names":false,"suffix":""},{"dropping-particle":"","family":"Suadnya","given":"W.","non-dropping-particle":"","parse-names":false,"suffix":""},{"dropping-particle":"","family":"Puspadi","given":"K.","non-dropping-particle":"","parse-names":false,"suffix":""},{"dropping-particle":"","family":"Sutaryono","given":"Y.","non-dropping-particle":"","parse-names":false,"suffix":""},{"dropping-particle":"","family":"Wise","given":"R.M.","non-dropping-particle":"","parse-names":false,"suffix":""},{"dropping-particle":"","family":"Skewes","given":"T.D.","non-dropping-particle":"","parse-names":false,"suffix":""},{"dropping-particle":"","family":"Kirono","given":"D.","non-dropping-particle":"","parse-names":false,"suffix":""},{"dropping-particle":"","family":"Bohensky","given":"E.L.","non-dropping-particle":"","parse-names":false,"suffix":""},{"dropping-particle":"","family":"Handayani","given":"T.","non-dropping-particle":"","parse-names":false,"suffix":""},{"dropping-particle":"","family":"Habibi","given":"P.","non-dropping-particle":"","parse-names":false,"suffix":""},{"dropping-particle":"","family":"Kisman","given":"M.","non-dropping-particle":"","parse-names":false,"suffix":""},{"dropping-particle":"","family":"Suharto","given":"I.","non-dropping-particle":"","parse-names":false,"suffix":""},{"dropping-particle":"","family":"Hanartani","given":"","non-dropping-particle":"","parse-names":false,"suffix":""},{"dropping-particle":"","family":"Supartarningsih","given":"S.","non-dropping-particle":"","parse-names":false,"suffix":""},{"dropping-particle":"","family":"Ripaldi","given":"A.","non-dropping-particle":"","parse-names":false,"suffix":""},{"dropping-particle":"","family":"Fachry","given":"A.","non-dropping-particle":"","parse-names":false,"suffix":""},{"dropping-particle":"","family":"Yanuartati","given":"Y.","non-dropping-particle":"","parse-names":false,"suffix":""},{"dropping-particle":"","family":"Abbas","given":"G.","non-dropping-particle":"","parse-names":false,"suffix":""},{"dropping-particle":"","family":"Duggan","given":"K.","non-dropping-particle":"","parse-names":false,"suffix":""},{"dropping-particle":"","family":"Ash","given":"A.","non-dropping-particle":"","parse-names":false,"suffix":""}],"container-title":"Global Environmental Change","id":"ITEM-1","issued":{"date-parts":[["2014"]]},"page":"368-382","title":"Framing the application of adaptation pathways for rural livelihoods and global change in eastern Indonesian islands","type":"article-journal","volume":"28"},"uris":["http://www.mendeley.com/documents/?uuid=8a3a12f3-2a1b-389d-8957-159039474740"]}],"mendeley":{"formattedCitation":"(Butler &lt;i&gt;et al.&lt;/i&gt;, 2014)","plainTextFormattedCitation":"(Butler et al., 2014)","previouslyFormattedCitation":"(Butler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utler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Under such circumstances, where governance structures are sufficiently flexible and responsive, we may divert off from the Business-As-Usual pathways and towards future scenarios that balances sustainable BES and human well-being both people and healthy and productive nature.</w:t>
      </w:r>
    </w:p>
    <w:p w14:paraId="09414C3D" w14:textId="77777777" w:rsidR="00A01204" w:rsidRPr="0008241C" w:rsidRDefault="00A01204" w:rsidP="00A01204">
      <w:pPr>
        <w:rPr>
          <w:sz w:val="22"/>
          <w:szCs w:val="22"/>
        </w:rPr>
      </w:pPr>
    </w:p>
    <w:p w14:paraId="291685EC" w14:textId="77777777" w:rsidR="00A01204" w:rsidRPr="0008241C" w:rsidRDefault="00A01204" w:rsidP="00A01204">
      <w:pPr>
        <w:rPr>
          <w:sz w:val="22"/>
          <w:szCs w:val="22"/>
          <w:lang w:eastAsia="en-IN"/>
        </w:rPr>
      </w:pPr>
      <w:r w:rsidRPr="0008241C">
        <w:rPr>
          <w:sz w:val="22"/>
          <w:szCs w:val="22"/>
          <w:lang w:eastAsia="en-IN"/>
        </w:rPr>
        <w:t>This points out to the need that the future efforts to develop more region-wide models needs to link the macro-economic conditions with more subregional or local conditions reflecting the diverse biodiversity and ecosystem services and the local knowledge, as well as ensuring spatial, sectoral and temporal consistency for a meaningful comparison of plausible futures across the region,including relevance for local contexts. We also recommend developing harmonized scenarios for the region, taking into account of multiple drivers and story lines that better reflect the attitudes, preferences, the biodiversity and ecosystem services as well as the overlapping and heterogeneous policy context of the region. Such scenarios can help policymakers make better decisions on the most plausible futures for biodiversity and NCP.</w:t>
      </w:r>
    </w:p>
    <w:p w14:paraId="601C6654" w14:textId="77777777" w:rsidR="00A01204" w:rsidRPr="0008241C" w:rsidRDefault="00A01204" w:rsidP="00A01204">
      <w:pPr>
        <w:rPr>
          <w:sz w:val="22"/>
          <w:szCs w:val="22"/>
          <w:lang w:eastAsia="en-IN"/>
        </w:rPr>
      </w:pPr>
    </w:p>
    <w:p w14:paraId="3C8E9C2D" w14:textId="77777777" w:rsidR="00A01204" w:rsidRPr="0008241C" w:rsidRDefault="00A01204" w:rsidP="00A01204">
      <w:pPr>
        <w:spacing w:after="160" w:line="259" w:lineRule="auto"/>
        <w:rPr>
          <w:sz w:val="22"/>
          <w:szCs w:val="22"/>
          <w:lang w:eastAsia="en-IN"/>
        </w:rPr>
      </w:pPr>
      <w:r w:rsidRPr="0008241C">
        <w:rPr>
          <w:sz w:val="22"/>
          <w:szCs w:val="22"/>
          <w:lang w:eastAsia="en-IN"/>
        </w:rPr>
        <w:br w:type="page"/>
      </w:r>
    </w:p>
    <w:p w14:paraId="460A4742" w14:textId="77777777" w:rsidR="00A01204" w:rsidRPr="0008241C" w:rsidRDefault="00A01204" w:rsidP="00A01204">
      <w:pPr>
        <w:keepNext/>
        <w:keepLines/>
        <w:tabs>
          <w:tab w:val="clear" w:pos="1247"/>
          <w:tab w:val="left" w:pos="700"/>
        </w:tabs>
        <w:spacing w:before="40"/>
        <w:outlineLvl w:val="1"/>
        <w:rPr>
          <w:b/>
          <w:sz w:val="28"/>
          <w:szCs w:val="26"/>
        </w:rPr>
      </w:pPr>
      <w:bookmarkStart w:id="1654" w:name="_Toc504317350"/>
      <w:bookmarkStart w:id="1655" w:name="_Toc504318043"/>
      <w:bookmarkStart w:id="1656" w:name="_Toc504320470"/>
      <w:bookmarkStart w:id="1657" w:name="_Toc504320693"/>
      <w:bookmarkStart w:id="1658" w:name="_Toc504320917"/>
      <w:bookmarkStart w:id="1659" w:name="_Toc504321389"/>
      <w:bookmarkStart w:id="1660" w:name="_Toc524045988"/>
      <w:r w:rsidRPr="0008241C">
        <w:rPr>
          <w:b/>
          <w:sz w:val="28"/>
          <w:szCs w:val="26"/>
        </w:rPr>
        <w:lastRenderedPageBreak/>
        <w:t>References</w:t>
      </w:r>
      <w:bookmarkEnd w:id="1653"/>
      <w:bookmarkEnd w:id="1654"/>
      <w:bookmarkEnd w:id="1655"/>
      <w:bookmarkEnd w:id="1656"/>
      <w:bookmarkEnd w:id="1657"/>
      <w:bookmarkEnd w:id="1658"/>
      <w:bookmarkEnd w:id="1659"/>
      <w:bookmarkEnd w:id="1660"/>
    </w:p>
    <w:p w14:paraId="135C91CF" w14:textId="77777777" w:rsidR="00A01204" w:rsidRPr="0008241C" w:rsidRDefault="00A01204" w:rsidP="00A01204">
      <w:pPr>
        <w:rPr>
          <w:sz w:val="22"/>
          <w:szCs w:val="22"/>
          <w:lang w:eastAsia="en-GB"/>
        </w:rPr>
      </w:pPr>
    </w:p>
    <w:p w14:paraId="61527C14" w14:textId="77777777" w:rsidR="00A01204" w:rsidRPr="0008241C" w:rsidRDefault="00A01204" w:rsidP="00A01204">
      <w:pPr>
        <w:widowControl w:val="0"/>
        <w:autoSpaceDE w:val="0"/>
        <w:autoSpaceDN w:val="0"/>
        <w:adjustRightInd w:val="0"/>
        <w:ind w:left="480" w:hanging="480"/>
        <w:rPr>
          <w:noProof/>
          <w:sz w:val="22"/>
          <w:szCs w:val="24"/>
        </w:rPr>
      </w:pPr>
      <w:r w:rsidRPr="0008241C">
        <w:rPr>
          <w:b/>
          <w:sz w:val="22"/>
          <w:szCs w:val="22"/>
        </w:rPr>
        <w:fldChar w:fldCharType="begin" w:fldLock="1"/>
      </w:r>
      <w:r w:rsidRPr="0008241C">
        <w:rPr>
          <w:b/>
          <w:sz w:val="22"/>
          <w:szCs w:val="22"/>
        </w:rPr>
        <w:instrText xml:space="preserve">ADDIN Mendeley Bibliography CSL_BIBLIOGRAPHY </w:instrText>
      </w:r>
      <w:r w:rsidRPr="0008241C">
        <w:rPr>
          <w:sz w:val="22"/>
          <w:szCs w:val="22"/>
        </w:rPr>
        <w:fldChar w:fldCharType="separate"/>
      </w:r>
      <w:r w:rsidRPr="0008241C">
        <w:rPr>
          <w:b/>
          <w:sz w:val="22"/>
          <w:szCs w:val="22"/>
        </w:rPr>
        <w:fldChar w:fldCharType="begin" w:fldLock="1"/>
      </w:r>
      <w:r w:rsidRPr="0008241C">
        <w:rPr>
          <w:b/>
          <w:sz w:val="22"/>
          <w:szCs w:val="22"/>
        </w:rPr>
        <w:instrText xml:space="preserve">ADDIN Mendeley Bibliography CSL_BIBLIOGRAPHY </w:instrText>
      </w:r>
      <w:r w:rsidRPr="0008241C">
        <w:rPr>
          <w:sz w:val="22"/>
          <w:szCs w:val="22"/>
        </w:rPr>
        <w:fldChar w:fldCharType="separate"/>
      </w:r>
      <w:r w:rsidRPr="0008241C">
        <w:rPr>
          <w:noProof/>
          <w:sz w:val="22"/>
          <w:szCs w:val="24"/>
        </w:rPr>
        <w:t xml:space="preserve">Adams, V. M., Pressey, R. L., &amp; Stoeckl, N. (2014). Navigating trade-offs in land-use planning : integrating human well-being. </w:t>
      </w:r>
      <w:r w:rsidRPr="0008241C">
        <w:rPr>
          <w:i/>
          <w:iCs/>
          <w:noProof/>
          <w:sz w:val="22"/>
          <w:szCs w:val="24"/>
        </w:rPr>
        <w:t>Ecology and Society</w:t>
      </w:r>
      <w:r w:rsidRPr="0008241C">
        <w:rPr>
          <w:noProof/>
          <w:sz w:val="22"/>
          <w:szCs w:val="24"/>
        </w:rPr>
        <w:t xml:space="preserve">, </w:t>
      </w:r>
      <w:r w:rsidRPr="0008241C">
        <w:rPr>
          <w:i/>
          <w:iCs/>
          <w:noProof/>
          <w:sz w:val="22"/>
          <w:szCs w:val="24"/>
        </w:rPr>
        <w:t>19</w:t>
      </w:r>
      <w:r w:rsidRPr="0008241C">
        <w:rPr>
          <w:noProof/>
          <w:sz w:val="22"/>
          <w:szCs w:val="24"/>
        </w:rPr>
        <w:t>(4), 53. https://doi.org/10.5751/ES-07168-190453</w:t>
      </w:r>
    </w:p>
    <w:p w14:paraId="346EE8D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am, S., Ali, M. M., &amp; Islam, Z. (2016). Future Streamflow of Brahmaputra River Basin under Synthetic Climate Change Scenarios. </w:t>
      </w:r>
      <w:r w:rsidRPr="0008241C">
        <w:rPr>
          <w:i/>
          <w:iCs/>
          <w:noProof/>
          <w:sz w:val="22"/>
          <w:szCs w:val="24"/>
        </w:rPr>
        <w:t>Http://Dx.Doi.Org/10.1061/(ASCE)HE.1943-5584.0001435</w:t>
      </w:r>
      <w:r w:rsidRPr="0008241C">
        <w:rPr>
          <w:noProof/>
          <w:sz w:val="22"/>
          <w:szCs w:val="24"/>
        </w:rPr>
        <w:t xml:space="preserve">, </w:t>
      </w:r>
      <w:r w:rsidRPr="0008241C">
        <w:rPr>
          <w:i/>
          <w:iCs/>
          <w:noProof/>
          <w:sz w:val="22"/>
          <w:szCs w:val="24"/>
        </w:rPr>
        <w:t>21</w:t>
      </w:r>
      <w:r w:rsidRPr="0008241C">
        <w:rPr>
          <w:noProof/>
          <w:sz w:val="22"/>
          <w:szCs w:val="24"/>
        </w:rPr>
        <w:t>(11), 1–13. https://doi.org/10.1061/(ASCE)HE.1943-5584.0001435.</w:t>
      </w:r>
    </w:p>
    <w:p w14:paraId="1DE7C80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camo, J., &amp; Henrichs, T. (2008). Chapter Two Towards Guidelines for Environmental Scenario Analysis. </w:t>
      </w:r>
      <w:r w:rsidRPr="0008241C">
        <w:rPr>
          <w:i/>
          <w:iCs/>
          <w:noProof/>
          <w:sz w:val="22"/>
          <w:szCs w:val="24"/>
        </w:rPr>
        <w:t>Developments in Integrated Environmental Assessment</w:t>
      </w:r>
      <w:r w:rsidRPr="0008241C">
        <w:rPr>
          <w:noProof/>
          <w:sz w:val="22"/>
          <w:szCs w:val="24"/>
        </w:rPr>
        <w:t xml:space="preserve">, </w:t>
      </w:r>
      <w:r w:rsidRPr="0008241C">
        <w:rPr>
          <w:i/>
          <w:iCs/>
          <w:noProof/>
          <w:sz w:val="22"/>
          <w:szCs w:val="24"/>
        </w:rPr>
        <w:t>2</w:t>
      </w:r>
      <w:r w:rsidRPr="0008241C">
        <w:rPr>
          <w:noProof/>
          <w:sz w:val="22"/>
          <w:szCs w:val="24"/>
        </w:rPr>
        <w:t>, 13–35. https://doi.org/10.1016/S1574-101X(08)00402-X</w:t>
      </w:r>
    </w:p>
    <w:p w14:paraId="5FF10C9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kemade, R., van Oorschot, M., Miles, L., Nellemann, C., Bakkenes, M., &amp; ten Brink, B. (2009). GLOBIO3: A Framework to Investigate Options for Reducing Global Terrestrial Biodiversity Loss. </w:t>
      </w:r>
      <w:r w:rsidRPr="0008241C">
        <w:rPr>
          <w:i/>
          <w:iCs/>
          <w:noProof/>
          <w:sz w:val="22"/>
          <w:szCs w:val="24"/>
        </w:rPr>
        <w:t>Ecosystems</w:t>
      </w:r>
      <w:r w:rsidRPr="0008241C">
        <w:rPr>
          <w:noProof/>
          <w:sz w:val="22"/>
          <w:szCs w:val="24"/>
        </w:rPr>
        <w:t xml:space="preserve">, </w:t>
      </w:r>
      <w:r w:rsidRPr="0008241C">
        <w:rPr>
          <w:i/>
          <w:iCs/>
          <w:noProof/>
          <w:sz w:val="22"/>
          <w:szCs w:val="24"/>
        </w:rPr>
        <w:t>12</w:t>
      </w:r>
      <w:r w:rsidRPr="0008241C">
        <w:rPr>
          <w:noProof/>
          <w:sz w:val="22"/>
          <w:szCs w:val="24"/>
        </w:rPr>
        <w:t>(3), 374–390. https://doi.org/10.1007/s10021-009-9229-5</w:t>
      </w:r>
    </w:p>
    <w:p w14:paraId="3D7D774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ongi, D. M. (2002). Present state and future of the world’s mangrove forests. </w:t>
      </w:r>
      <w:r w:rsidRPr="0008241C">
        <w:rPr>
          <w:i/>
          <w:iCs/>
          <w:noProof/>
          <w:sz w:val="22"/>
          <w:szCs w:val="24"/>
        </w:rPr>
        <w:t>Environmental Conservation</w:t>
      </w:r>
      <w:r w:rsidRPr="0008241C">
        <w:rPr>
          <w:noProof/>
          <w:sz w:val="22"/>
          <w:szCs w:val="24"/>
        </w:rPr>
        <w:t xml:space="preserve">, </w:t>
      </w:r>
      <w:r w:rsidRPr="0008241C">
        <w:rPr>
          <w:i/>
          <w:iCs/>
          <w:noProof/>
          <w:sz w:val="22"/>
          <w:szCs w:val="24"/>
        </w:rPr>
        <w:t>29</w:t>
      </w:r>
      <w:r w:rsidRPr="0008241C">
        <w:rPr>
          <w:noProof/>
          <w:sz w:val="22"/>
          <w:szCs w:val="24"/>
        </w:rPr>
        <w:t>(03), 331–349. https://doi.org/10.1017/S0376892902000231</w:t>
      </w:r>
    </w:p>
    <w:p w14:paraId="1155473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longi, D. M. (2008). Mangrove forests: Resilience, protection from tsunamis and responses to global climate change. </w:t>
      </w:r>
      <w:r w:rsidRPr="0008241C">
        <w:rPr>
          <w:i/>
          <w:iCs/>
          <w:noProof/>
          <w:sz w:val="22"/>
          <w:szCs w:val="24"/>
        </w:rPr>
        <w:t>Estuarine, Coastal and Shelf Science</w:t>
      </w:r>
      <w:r w:rsidRPr="0008241C">
        <w:rPr>
          <w:noProof/>
          <w:sz w:val="22"/>
          <w:szCs w:val="24"/>
        </w:rPr>
        <w:t xml:space="preserve">, </w:t>
      </w:r>
      <w:r w:rsidRPr="0008241C">
        <w:rPr>
          <w:i/>
          <w:iCs/>
          <w:noProof/>
          <w:sz w:val="22"/>
          <w:szCs w:val="24"/>
        </w:rPr>
        <w:t>76</w:t>
      </w:r>
      <w:r w:rsidRPr="0008241C">
        <w:rPr>
          <w:noProof/>
          <w:sz w:val="22"/>
          <w:szCs w:val="24"/>
        </w:rPr>
        <w:t>.</w:t>
      </w:r>
    </w:p>
    <w:p w14:paraId="0F98F45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matya, L. K., Cuccillato, E., Haack, B., Shadie, P., Sattar, N., Bajracharya, B., Shrestha, B., Caroli, P., Panzeri, D., Basani, M., Schommer, B., Flury, B., Manfredi, E. C., &amp; Salerno, F. (2010). Improving Communication for Management of Social-ecological Systems in High Mountain Areas. </w:t>
      </w:r>
      <w:r w:rsidRPr="0008241C">
        <w:rPr>
          <w:i/>
          <w:iCs/>
          <w:noProof/>
          <w:sz w:val="22"/>
          <w:szCs w:val="24"/>
        </w:rPr>
        <w:t>Mountain Research and Development</w:t>
      </w:r>
      <w:r w:rsidRPr="0008241C">
        <w:rPr>
          <w:noProof/>
          <w:sz w:val="22"/>
          <w:szCs w:val="24"/>
        </w:rPr>
        <w:t xml:space="preserve">, </w:t>
      </w:r>
      <w:r w:rsidRPr="0008241C">
        <w:rPr>
          <w:i/>
          <w:iCs/>
          <w:noProof/>
          <w:sz w:val="22"/>
          <w:szCs w:val="24"/>
        </w:rPr>
        <w:t>30</w:t>
      </w:r>
      <w:r w:rsidRPr="0008241C">
        <w:rPr>
          <w:noProof/>
          <w:sz w:val="22"/>
          <w:szCs w:val="24"/>
        </w:rPr>
        <w:t>(2), 69–79. https://doi.org/10.1659/MRD-JOURNAL-D-09-00084.1</w:t>
      </w:r>
    </w:p>
    <w:p w14:paraId="79E1DF9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PWF. (2009). </w:t>
      </w:r>
      <w:r w:rsidRPr="0008241C">
        <w:rPr>
          <w:i/>
          <w:iCs/>
          <w:noProof/>
          <w:sz w:val="22"/>
          <w:szCs w:val="24"/>
        </w:rPr>
        <w:t>Regional Document (Asia Pacific). 5th World Water Forum</w:t>
      </w:r>
      <w:r w:rsidRPr="0008241C">
        <w:rPr>
          <w:noProof/>
          <w:sz w:val="22"/>
          <w:szCs w:val="24"/>
        </w:rPr>
        <w:t>.</w:t>
      </w:r>
    </w:p>
    <w:p w14:paraId="694C13C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réchiga Ceballos, N., Karunaratna, D., &amp; Aguilar Setién, A. (2014). Control of canine rabies in developing countries: key features and animal welfare implications. </w:t>
      </w:r>
      <w:r w:rsidRPr="0008241C">
        <w:rPr>
          <w:i/>
          <w:iCs/>
          <w:noProof/>
          <w:sz w:val="22"/>
          <w:szCs w:val="24"/>
        </w:rPr>
        <w:t>Rev. Sci. Tech. Off. Int. Epiz</w:t>
      </w:r>
      <w:r w:rsidRPr="0008241C">
        <w:rPr>
          <w:noProof/>
          <w:sz w:val="22"/>
          <w:szCs w:val="24"/>
        </w:rPr>
        <w:t xml:space="preserve">, </w:t>
      </w:r>
      <w:r w:rsidRPr="0008241C">
        <w:rPr>
          <w:i/>
          <w:iCs/>
          <w:noProof/>
          <w:sz w:val="22"/>
          <w:szCs w:val="24"/>
        </w:rPr>
        <w:t>33</w:t>
      </w:r>
      <w:r w:rsidRPr="0008241C">
        <w:rPr>
          <w:noProof/>
          <w:sz w:val="22"/>
          <w:szCs w:val="24"/>
        </w:rPr>
        <w:t>(1), 311–321.</w:t>
      </w:r>
    </w:p>
    <w:p w14:paraId="269F847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rrow, K. J., Dasgupta, P., Goulder, L. H., Mumford, K. J., &amp; Oleson, K. (2012). Sustainability and the measurement of wealth. </w:t>
      </w:r>
      <w:r w:rsidRPr="0008241C">
        <w:rPr>
          <w:i/>
          <w:iCs/>
          <w:noProof/>
          <w:sz w:val="22"/>
          <w:szCs w:val="24"/>
        </w:rPr>
        <w:t>Environment and Development Economics</w:t>
      </w:r>
      <w:r w:rsidRPr="0008241C">
        <w:rPr>
          <w:noProof/>
          <w:sz w:val="22"/>
          <w:szCs w:val="24"/>
        </w:rPr>
        <w:t xml:space="preserve">, </w:t>
      </w:r>
      <w:r w:rsidRPr="0008241C">
        <w:rPr>
          <w:i/>
          <w:iCs/>
          <w:noProof/>
          <w:sz w:val="22"/>
          <w:szCs w:val="24"/>
        </w:rPr>
        <w:t>17</w:t>
      </w:r>
      <w:r w:rsidRPr="0008241C">
        <w:rPr>
          <w:noProof/>
          <w:sz w:val="22"/>
          <w:szCs w:val="24"/>
        </w:rPr>
        <w:t>(03), 317–353. https://doi.org/10.1017/S1355770X12000137</w:t>
      </w:r>
    </w:p>
    <w:p w14:paraId="50A8EA5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Asakura, T., Mallee, H., Tomokawa, S., Moji, K., &amp; Kobayashi, J. (2015). The ecosystem approach to health is a promising strategy in international development: lessons from Japan and Laos. </w:t>
      </w:r>
      <w:r w:rsidRPr="0008241C">
        <w:rPr>
          <w:i/>
          <w:iCs/>
          <w:noProof/>
          <w:sz w:val="22"/>
          <w:szCs w:val="24"/>
        </w:rPr>
        <w:t>Globalization and Health</w:t>
      </w:r>
      <w:r w:rsidRPr="0008241C">
        <w:rPr>
          <w:noProof/>
          <w:sz w:val="22"/>
          <w:szCs w:val="24"/>
        </w:rPr>
        <w:t xml:space="preserve">, </w:t>
      </w:r>
      <w:r w:rsidRPr="0008241C">
        <w:rPr>
          <w:i/>
          <w:iCs/>
          <w:noProof/>
          <w:sz w:val="22"/>
          <w:szCs w:val="24"/>
        </w:rPr>
        <w:t>11</w:t>
      </w:r>
      <w:r w:rsidRPr="0008241C">
        <w:rPr>
          <w:noProof/>
          <w:sz w:val="22"/>
          <w:szCs w:val="24"/>
        </w:rPr>
        <w:t>(1), 3. https://doi.org/10.1186/s12992-015-0093-0</w:t>
      </w:r>
    </w:p>
    <w:p w14:paraId="7B3419F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aral, H., Keenan, R. J., Stork, N. E., &amp; Kasel, S. (2014). Measuring and managing ecosystem goods and services in changing landscapes: a south-east Australian perspective. </w:t>
      </w:r>
      <w:r w:rsidRPr="0008241C">
        <w:rPr>
          <w:i/>
          <w:iCs/>
          <w:noProof/>
          <w:sz w:val="22"/>
          <w:szCs w:val="24"/>
        </w:rPr>
        <w:t>Journal of Environmental Planning and Management</w:t>
      </w:r>
      <w:r w:rsidRPr="0008241C">
        <w:rPr>
          <w:noProof/>
          <w:sz w:val="22"/>
          <w:szCs w:val="24"/>
        </w:rPr>
        <w:t xml:space="preserve">, </w:t>
      </w:r>
      <w:r w:rsidRPr="0008241C">
        <w:rPr>
          <w:i/>
          <w:iCs/>
          <w:noProof/>
          <w:sz w:val="22"/>
          <w:szCs w:val="24"/>
        </w:rPr>
        <w:t>57</w:t>
      </w:r>
      <w:r w:rsidRPr="0008241C">
        <w:rPr>
          <w:noProof/>
          <w:sz w:val="22"/>
          <w:szCs w:val="24"/>
        </w:rPr>
        <w:t>(7), 961–983. https://doi.org/10.1080/09640568.2013.824872</w:t>
      </w:r>
    </w:p>
    <w:p w14:paraId="18D6438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nnett, E. M., Cramer, W., Begossi, A., Cundill, G., Díaz, S., Egoh, B. N., Geijzendorffer, I. R., Krug, C. B., Lavorel, S., Lazos, E., Lebel, L., Martín-López, B., Meyfroidt, P., Mooney, H. A., Nel, J. L., Pascual, U., Payet, K., Harguindeguy, N. P., Peterson, G. D., Prieur-Richard, A.-H., Reyers, B., Roebeling, P., Seppelt, R., Solan, M., Tschakert, P., Tscharntke, T., Turner, B. L., Verburg, P. H., Viglizzo, E. F., White, P. C. L., &amp; Woodward, G. (2015). Linking biodiversity, ecosystem services, and human well-being: three challenges for designing research for sustainability.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14</w:t>
      </w:r>
      <w:r w:rsidRPr="0008241C">
        <w:rPr>
          <w:noProof/>
          <w:sz w:val="22"/>
          <w:szCs w:val="24"/>
        </w:rPr>
        <w:t>, 76–85. Retrieved from http://www.sciencedirect.com/science/article/pii/S1877343515000366</w:t>
      </w:r>
    </w:p>
    <w:p w14:paraId="6EE9372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ezold, C. (1999). Alternative futures for communities. </w:t>
      </w:r>
      <w:r w:rsidRPr="0008241C">
        <w:rPr>
          <w:i/>
          <w:iCs/>
          <w:noProof/>
          <w:sz w:val="22"/>
          <w:szCs w:val="24"/>
        </w:rPr>
        <w:t>Futures</w:t>
      </w:r>
      <w:r w:rsidRPr="0008241C">
        <w:rPr>
          <w:noProof/>
          <w:sz w:val="22"/>
          <w:szCs w:val="24"/>
        </w:rPr>
        <w:t xml:space="preserve">, </w:t>
      </w:r>
      <w:r w:rsidRPr="0008241C">
        <w:rPr>
          <w:i/>
          <w:iCs/>
          <w:noProof/>
          <w:sz w:val="22"/>
          <w:szCs w:val="24"/>
        </w:rPr>
        <w:t>31</w:t>
      </w:r>
      <w:r w:rsidRPr="0008241C">
        <w:rPr>
          <w:noProof/>
          <w:sz w:val="22"/>
          <w:szCs w:val="24"/>
        </w:rPr>
        <w:t>(5), 465–473. https://doi.org/10.1016/S0016-3287(99)00006-3</w:t>
      </w:r>
    </w:p>
    <w:p w14:paraId="03F4E9D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iemans, H., Haddeland, I., Kabat, P., Ludwig, F., Hutjes, R. W. A., Heinke, J., von Bloh, W., &amp; Gerten, D. (2011). Impact of reservoirs on river discharge and irrigation water supply during the 20th century. </w:t>
      </w:r>
      <w:r w:rsidRPr="0008241C">
        <w:rPr>
          <w:i/>
          <w:iCs/>
          <w:noProof/>
          <w:sz w:val="22"/>
          <w:szCs w:val="24"/>
        </w:rPr>
        <w:t>Water Resources Research</w:t>
      </w:r>
      <w:r w:rsidRPr="0008241C">
        <w:rPr>
          <w:noProof/>
          <w:sz w:val="22"/>
          <w:szCs w:val="24"/>
        </w:rPr>
        <w:t xml:space="preserve">, </w:t>
      </w:r>
      <w:r w:rsidRPr="0008241C">
        <w:rPr>
          <w:i/>
          <w:iCs/>
          <w:noProof/>
          <w:sz w:val="22"/>
          <w:szCs w:val="24"/>
        </w:rPr>
        <w:t>47</w:t>
      </w:r>
      <w:r w:rsidRPr="0008241C">
        <w:rPr>
          <w:noProof/>
          <w:sz w:val="22"/>
          <w:szCs w:val="24"/>
        </w:rPr>
        <w:t>(3). https://doi.org/10.1029/2009WR008929</w:t>
      </w:r>
    </w:p>
    <w:p w14:paraId="65BAE87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inot, A., Duboz, R., Promburom, P., Phimpraphai, W., Cappelle, J., Lajaunie, C., Goutard, F. L., Pinyopummintr, T., Figuié, M., &amp; Roger, F. L. (2015). A framework to promote collective action within the One Health community of practice: Using participatory modelling to enable interdisciplinary, cross-sectoral and multi-level integration. </w:t>
      </w:r>
      <w:r w:rsidRPr="0008241C">
        <w:rPr>
          <w:i/>
          <w:iCs/>
          <w:noProof/>
          <w:sz w:val="22"/>
          <w:szCs w:val="24"/>
        </w:rPr>
        <w:t>One Health</w:t>
      </w:r>
      <w:r w:rsidRPr="0008241C">
        <w:rPr>
          <w:noProof/>
          <w:sz w:val="22"/>
          <w:szCs w:val="24"/>
        </w:rPr>
        <w:t xml:space="preserve">, </w:t>
      </w:r>
      <w:r w:rsidRPr="0008241C">
        <w:rPr>
          <w:i/>
          <w:iCs/>
          <w:noProof/>
          <w:sz w:val="22"/>
          <w:szCs w:val="24"/>
        </w:rPr>
        <w:t>1</w:t>
      </w:r>
      <w:r w:rsidRPr="0008241C">
        <w:rPr>
          <w:noProof/>
          <w:sz w:val="22"/>
          <w:szCs w:val="24"/>
        </w:rPr>
        <w:t xml:space="preserve">, 44–48. </w:t>
      </w:r>
      <w:r w:rsidRPr="0008241C">
        <w:rPr>
          <w:noProof/>
          <w:sz w:val="22"/>
          <w:szCs w:val="24"/>
        </w:rPr>
        <w:lastRenderedPageBreak/>
        <w:t>https://doi.org/10.1016/j.onehlt.2015.09.001</w:t>
      </w:r>
    </w:p>
    <w:p w14:paraId="4E74180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lankespoor, B., Dasgupta, S., &amp; Lange, G. M. (2017). Mangroves as a protection from storm surges in a changing climate. </w:t>
      </w:r>
      <w:r w:rsidRPr="0008241C">
        <w:rPr>
          <w:i/>
          <w:iCs/>
          <w:noProof/>
          <w:sz w:val="22"/>
          <w:szCs w:val="24"/>
        </w:rPr>
        <w:t>Ambio</w:t>
      </w:r>
      <w:r w:rsidRPr="0008241C">
        <w:rPr>
          <w:noProof/>
          <w:sz w:val="22"/>
          <w:szCs w:val="24"/>
        </w:rPr>
        <w:t xml:space="preserve">, </w:t>
      </w:r>
      <w:r w:rsidRPr="0008241C">
        <w:rPr>
          <w:i/>
          <w:iCs/>
          <w:noProof/>
          <w:sz w:val="22"/>
          <w:szCs w:val="24"/>
        </w:rPr>
        <w:t>46</w:t>
      </w:r>
      <w:r w:rsidRPr="0008241C">
        <w:rPr>
          <w:noProof/>
          <w:sz w:val="22"/>
          <w:szCs w:val="24"/>
        </w:rPr>
        <w:t>(4), 478–491. https://doi.org/10.1007/s13280-016-0838-x</w:t>
      </w:r>
    </w:p>
    <w:p w14:paraId="56C9E03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hensky, E., Butler, J. R. A., Costanza, R., Bohnet, I., Delisle, A., Fabricius, K., Gooch, M., Kubiszewski, I., Lukacs, G., Pert, P., &amp; Wolanski, E. (2011). Future makers or future takers? A scenario analysis of climate change and the Great Barrier Reef. </w:t>
      </w:r>
      <w:r w:rsidRPr="0008241C">
        <w:rPr>
          <w:i/>
          <w:iCs/>
          <w:noProof/>
          <w:sz w:val="22"/>
          <w:szCs w:val="24"/>
        </w:rPr>
        <w:t>Global Environmental Change</w:t>
      </w:r>
      <w:r w:rsidRPr="0008241C">
        <w:rPr>
          <w:noProof/>
          <w:sz w:val="22"/>
          <w:szCs w:val="24"/>
        </w:rPr>
        <w:t xml:space="preserve">, </w:t>
      </w:r>
      <w:r w:rsidRPr="0008241C">
        <w:rPr>
          <w:i/>
          <w:iCs/>
          <w:noProof/>
          <w:sz w:val="22"/>
          <w:szCs w:val="24"/>
        </w:rPr>
        <w:t>21</w:t>
      </w:r>
      <w:r w:rsidRPr="0008241C">
        <w:rPr>
          <w:noProof/>
          <w:sz w:val="22"/>
          <w:szCs w:val="24"/>
        </w:rPr>
        <w:t>(3), 876–893. https://doi.org/10.1016/j.gloenvcha.2011.03.009</w:t>
      </w:r>
    </w:p>
    <w:p w14:paraId="19AB6F8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oschetti, F., Price, J., &amp; Walker, I. (2016). Myths of the future and scenario archetypes. </w:t>
      </w:r>
      <w:r w:rsidRPr="0008241C">
        <w:rPr>
          <w:i/>
          <w:iCs/>
          <w:noProof/>
          <w:sz w:val="22"/>
          <w:szCs w:val="24"/>
        </w:rPr>
        <w:t>Technological Forecasting and Social Change</w:t>
      </w:r>
      <w:r w:rsidRPr="0008241C">
        <w:rPr>
          <w:noProof/>
          <w:sz w:val="22"/>
          <w:szCs w:val="24"/>
        </w:rPr>
        <w:t xml:space="preserve">, </w:t>
      </w:r>
      <w:r w:rsidRPr="0008241C">
        <w:rPr>
          <w:i/>
          <w:iCs/>
          <w:noProof/>
          <w:sz w:val="22"/>
          <w:szCs w:val="24"/>
        </w:rPr>
        <w:t>111</w:t>
      </w:r>
      <w:r w:rsidRPr="0008241C">
        <w:rPr>
          <w:noProof/>
          <w:sz w:val="22"/>
          <w:szCs w:val="24"/>
        </w:rPr>
        <w:t>, 76–85. https://doi.org/10.1016/J.TECHFORE.2016.06.009</w:t>
      </w:r>
    </w:p>
    <w:p w14:paraId="60E1735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ander, L. M., Wagtendonk, A. J., Hussain, S. S., McVittie, A., Verburg, P. H., de Groot, R. S., &amp; van der Ploeg, S. (2012). Ecosystem service values for mangroves in Southeast Asia: A meta-analysis and value transfer application. </w:t>
      </w:r>
      <w:r w:rsidRPr="0008241C">
        <w:rPr>
          <w:i/>
          <w:iCs/>
          <w:noProof/>
          <w:sz w:val="22"/>
          <w:szCs w:val="24"/>
        </w:rPr>
        <w:t>Ecosystem Services</w:t>
      </w:r>
      <w:r w:rsidRPr="0008241C">
        <w:rPr>
          <w:noProof/>
          <w:sz w:val="22"/>
          <w:szCs w:val="24"/>
        </w:rPr>
        <w:t xml:space="preserve">, </w:t>
      </w:r>
      <w:r w:rsidRPr="0008241C">
        <w:rPr>
          <w:i/>
          <w:iCs/>
          <w:noProof/>
          <w:sz w:val="22"/>
          <w:szCs w:val="24"/>
        </w:rPr>
        <w:t>1</w:t>
      </w:r>
      <w:r w:rsidRPr="0008241C">
        <w:rPr>
          <w:noProof/>
          <w:sz w:val="22"/>
          <w:szCs w:val="24"/>
        </w:rPr>
        <w:t>(1), 62–69. https://doi.org/10.1016/j.ecoser.2012.06.003</w:t>
      </w:r>
    </w:p>
    <w:p w14:paraId="4411C0E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aun, A., Rosner, H. J., Hagensieker, R., &amp; Dieball, S. (2015). Multi-method dynamical reconstruction of the ecological impact of copper mining on Chinese historical landscapes. </w:t>
      </w:r>
      <w:r w:rsidRPr="0008241C">
        <w:rPr>
          <w:i/>
          <w:iCs/>
          <w:noProof/>
          <w:sz w:val="22"/>
          <w:szCs w:val="24"/>
        </w:rPr>
        <w:t>Ecological Modelling</w:t>
      </w:r>
      <w:r w:rsidRPr="0008241C">
        <w:rPr>
          <w:noProof/>
          <w:sz w:val="22"/>
          <w:szCs w:val="24"/>
        </w:rPr>
        <w:t xml:space="preserve">, </w:t>
      </w:r>
      <w:r w:rsidRPr="0008241C">
        <w:rPr>
          <w:i/>
          <w:iCs/>
          <w:noProof/>
          <w:sz w:val="22"/>
          <w:szCs w:val="24"/>
        </w:rPr>
        <w:t>303</w:t>
      </w:r>
      <w:r w:rsidRPr="0008241C">
        <w:rPr>
          <w:noProof/>
          <w:sz w:val="22"/>
          <w:szCs w:val="24"/>
        </w:rPr>
        <w:t>, 42–54. https://doi.org/10.1016/j.ecolmodel.2015.02.013</w:t>
      </w:r>
    </w:p>
    <w:p w14:paraId="7821DC3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ryan, B. A., Nolan, M., McKellar, L., Connor, J. D., Newth, D., Harwood, T., King, D., Navarro, J., Cai, Y., Gao, L., Grundy, M., Graham, P., Ernst, A., Dunstall, S., Stock, F., Brinsmead, T., Harman, I., Grigg, N. J., Battaglia, M., Keating, B., Wonhas, A., &amp; Hatfield-Dodds, S. (2016). Land-use and sustainability under intersecting global change and domestic policy scenarios: Trajectories for Australia to 2050. </w:t>
      </w:r>
      <w:r w:rsidRPr="0008241C">
        <w:rPr>
          <w:i/>
          <w:iCs/>
          <w:noProof/>
          <w:sz w:val="22"/>
          <w:szCs w:val="24"/>
        </w:rPr>
        <w:t>Global Environmental Change</w:t>
      </w:r>
      <w:r w:rsidRPr="0008241C">
        <w:rPr>
          <w:noProof/>
          <w:sz w:val="22"/>
          <w:szCs w:val="24"/>
        </w:rPr>
        <w:t xml:space="preserve">, </w:t>
      </w:r>
      <w:r w:rsidRPr="0008241C">
        <w:rPr>
          <w:i/>
          <w:iCs/>
          <w:noProof/>
          <w:sz w:val="22"/>
          <w:szCs w:val="24"/>
        </w:rPr>
        <w:t>38</w:t>
      </w:r>
      <w:r w:rsidRPr="0008241C">
        <w:rPr>
          <w:noProof/>
          <w:sz w:val="22"/>
          <w:szCs w:val="24"/>
        </w:rPr>
        <w:t>, 130–152. https://doi.org/10.1016/j.gloenvcha.2016.03.002</w:t>
      </w:r>
    </w:p>
    <w:p w14:paraId="46093D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echler, S., Sen, D., Khandekar, N., &amp; Scott, C. A. (2016). Re-linking governance of energy with livelihoods and irrigation in Uttarakhand, India. </w:t>
      </w:r>
      <w:r w:rsidRPr="0008241C">
        <w:rPr>
          <w:i/>
          <w:iCs/>
          <w:noProof/>
          <w:sz w:val="22"/>
          <w:szCs w:val="24"/>
        </w:rPr>
        <w:t>Water (Switzerland)</w:t>
      </w:r>
      <w:r w:rsidRPr="0008241C">
        <w:rPr>
          <w:noProof/>
          <w:sz w:val="22"/>
          <w:szCs w:val="24"/>
        </w:rPr>
        <w:t xml:space="preserve">, </w:t>
      </w:r>
      <w:r w:rsidRPr="0008241C">
        <w:rPr>
          <w:i/>
          <w:iCs/>
          <w:noProof/>
          <w:sz w:val="22"/>
          <w:szCs w:val="24"/>
        </w:rPr>
        <w:t>8</w:t>
      </w:r>
      <w:r w:rsidRPr="0008241C">
        <w:rPr>
          <w:noProof/>
          <w:sz w:val="22"/>
          <w:szCs w:val="24"/>
        </w:rPr>
        <w:t>(10), 1–22. https://doi.org/10.3390/w8100437</w:t>
      </w:r>
    </w:p>
    <w:p w14:paraId="6B7D17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tler, J. R. A., Suadnya, W., Puspadi, K., Sutaryono, Y., Wise, R. M., Skewes, T. D., Kirono, D., Bohensky, E. L., Handayani, T., Habibi, P., Kisman, M., Suharto, I., Hanartani, Supartarningsih, S., Ripaldi, A., Fachry, A., Yanuartati, Y., Abbas, G., Duggan, K., &amp; Ash, A. (2014). Framing the application of adaptation pathways for rural livelihoods and global change in eastern Indonesian islands. </w:t>
      </w:r>
      <w:r w:rsidRPr="0008241C">
        <w:rPr>
          <w:i/>
          <w:iCs/>
          <w:noProof/>
          <w:sz w:val="22"/>
          <w:szCs w:val="24"/>
        </w:rPr>
        <w:t>Global Environmental Change</w:t>
      </w:r>
      <w:r w:rsidRPr="0008241C">
        <w:rPr>
          <w:noProof/>
          <w:sz w:val="22"/>
          <w:szCs w:val="24"/>
        </w:rPr>
        <w:t xml:space="preserve">, </w:t>
      </w:r>
      <w:r w:rsidRPr="0008241C">
        <w:rPr>
          <w:i/>
          <w:iCs/>
          <w:noProof/>
          <w:sz w:val="22"/>
          <w:szCs w:val="24"/>
        </w:rPr>
        <w:t>28</w:t>
      </w:r>
      <w:r w:rsidRPr="0008241C">
        <w:rPr>
          <w:noProof/>
          <w:sz w:val="22"/>
          <w:szCs w:val="24"/>
        </w:rPr>
        <w:t>, 368–382. https://doi.org/10.1016/j.gloenvcha.2013.12.004</w:t>
      </w:r>
    </w:p>
    <w:p w14:paraId="39070A9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Butler, J. R. A., Wong, G. Y., Metcalfe, D. J., Honzák, M., Pert, P. L., Rao, N., van Grieken, M. E., Lawson, T., Bruce, C., Kroon, F. J., &amp; Brodie, J. E. (2013). An analysis of trade-offs between multiple ecosystem services and stakeholders linked to land use and water quality management in the Great Barrier Reef, Australia. </w:t>
      </w:r>
      <w:r w:rsidRPr="0008241C">
        <w:rPr>
          <w:i/>
          <w:iCs/>
          <w:noProof/>
          <w:sz w:val="22"/>
          <w:szCs w:val="24"/>
        </w:rPr>
        <w:t>Agriculture, Ecosystems and Environment</w:t>
      </w:r>
      <w:r w:rsidRPr="0008241C">
        <w:rPr>
          <w:noProof/>
          <w:sz w:val="22"/>
          <w:szCs w:val="24"/>
        </w:rPr>
        <w:t xml:space="preserve">, </w:t>
      </w:r>
      <w:r w:rsidRPr="0008241C">
        <w:rPr>
          <w:i/>
          <w:iCs/>
          <w:noProof/>
          <w:sz w:val="22"/>
          <w:szCs w:val="24"/>
        </w:rPr>
        <w:t>180</w:t>
      </w:r>
      <w:r w:rsidRPr="0008241C">
        <w:rPr>
          <w:noProof/>
          <w:sz w:val="22"/>
          <w:szCs w:val="24"/>
        </w:rPr>
        <w:t>, 176–191. https://doi.org/10.1016/j.agee.2011.08.017</w:t>
      </w:r>
    </w:p>
    <w:p w14:paraId="5E2ED55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astella, J. C., Bourgoin, J., Lestrelin, G., &amp; Bouahom, B. (2014). A model of the science-practice-policy interface in participatory land-use planning: Lessons from Laos. </w:t>
      </w:r>
      <w:r w:rsidRPr="0008241C">
        <w:rPr>
          <w:i/>
          <w:iCs/>
          <w:noProof/>
          <w:sz w:val="22"/>
          <w:szCs w:val="24"/>
        </w:rPr>
        <w:t>Landscape Ecology</w:t>
      </w:r>
      <w:r w:rsidRPr="0008241C">
        <w:rPr>
          <w:noProof/>
          <w:sz w:val="22"/>
          <w:szCs w:val="24"/>
        </w:rPr>
        <w:t xml:space="preserve">, </w:t>
      </w:r>
      <w:r w:rsidRPr="0008241C">
        <w:rPr>
          <w:i/>
          <w:iCs/>
          <w:noProof/>
          <w:sz w:val="22"/>
          <w:szCs w:val="24"/>
        </w:rPr>
        <w:t>29</w:t>
      </w:r>
      <w:r w:rsidRPr="0008241C">
        <w:rPr>
          <w:noProof/>
          <w:sz w:val="22"/>
          <w:szCs w:val="24"/>
        </w:rPr>
        <w:t>(6), 1095–1107. https://doi.org/10.1007/s10980-014-0043-x</w:t>
      </w:r>
    </w:p>
    <w:p w14:paraId="45BA6BA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BD. (2014). </w:t>
      </w:r>
      <w:r w:rsidRPr="0008241C">
        <w:rPr>
          <w:i/>
          <w:iCs/>
          <w:noProof/>
          <w:sz w:val="22"/>
          <w:szCs w:val="24"/>
        </w:rPr>
        <w:t>Global Biodiversity Outlook 4: A mid-term assessment of progress towards the implementation of the Strategic Plan for Biodiversity 2011-2020</w:t>
      </w:r>
      <w:r w:rsidRPr="0008241C">
        <w:rPr>
          <w:noProof/>
          <w:sz w:val="22"/>
          <w:szCs w:val="24"/>
        </w:rPr>
        <w:t>. Montréal: Secretariat of the Convention on Biological Diversity. https://doi.org/10.1093/aje/kwq338</w:t>
      </w:r>
    </w:p>
    <w:p w14:paraId="1BC1B13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BD. (2015). </w:t>
      </w:r>
      <w:r w:rsidRPr="0008241C">
        <w:rPr>
          <w:i/>
          <w:iCs/>
          <w:noProof/>
          <w:sz w:val="22"/>
          <w:szCs w:val="24"/>
        </w:rPr>
        <w:t>Report of the ad hoc technical expert group on indicators for the Strategic plan for biodiversity 2011-2020</w:t>
      </w:r>
      <w:r w:rsidRPr="0008241C">
        <w:rPr>
          <w:noProof/>
          <w:sz w:val="22"/>
          <w:szCs w:val="24"/>
        </w:rPr>
        <w:t>. Montreal, Canada. Retrieved from https://www.cbd.int/doc/meetings/ind/id-ahteg-2015-01/official/id-ahteg-2015-01-03-en.pdf</w:t>
      </w:r>
    </w:p>
    <w:p w14:paraId="70B8CEB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ung, W., Rondinini, C., Avtar, R., van den Belt, M., Hickler, T., Paul Metzger, J., Scharlemann, J., Vliendo, X., &amp; Yue, T. (2016). Linking and harmonizing scenarios and models across scales and domains. In S. Ferrier, N. Ninan, P. Leadley, R. Alkemade, L. A. Acosta, H. R. Akç, L. Brotons, W. W. L. Cheung, V. Christensen, K. A. Harhash, J. Kabubo-Mariara, C. Lundquist, M. Obersteiner, H. M. Pereira, G. Peterson, R. Pichs-Madruga, N. Ravindranath, C. Rondinini, &amp; B. A. Wintle (Eds.), </w:t>
      </w:r>
      <w:r w:rsidRPr="0008241C">
        <w:rPr>
          <w:i/>
          <w:iCs/>
          <w:noProof/>
          <w:sz w:val="22"/>
          <w:szCs w:val="24"/>
        </w:rPr>
        <w:t>The Methodological Assessment Report on Scenarios and Models of Biodiversity and Ecosystem Services</w:t>
      </w:r>
      <w:r w:rsidRPr="0008241C">
        <w:rPr>
          <w:noProof/>
          <w:sz w:val="22"/>
          <w:szCs w:val="24"/>
        </w:rPr>
        <w:t xml:space="preserve"> (pp. 197–223). Bonn, Germany: Intergovernmental Platform on Biodiversity and Ecosystem Services.</w:t>
      </w:r>
    </w:p>
    <w:p w14:paraId="7CDE473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ung, W. W. L., Lam, V. W. Y., Sarmiento, J. L., Kearney, K., Watson, R., Zeller, D., &amp; Pauly, D. </w:t>
      </w:r>
      <w:r w:rsidRPr="0008241C">
        <w:rPr>
          <w:noProof/>
          <w:sz w:val="22"/>
          <w:szCs w:val="24"/>
        </w:rPr>
        <w:lastRenderedPageBreak/>
        <w:t xml:space="preserve">(2010). Large-scale redistribution of maximum fisheries catch potential in the global ocean under climate change. </w:t>
      </w:r>
      <w:r w:rsidRPr="0008241C">
        <w:rPr>
          <w:i/>
          <w:iCs/>
          <w:noProof/>
          <w:sz w:val="22"/>
          <w:szCs w:val="24"/>
        </w:rPr>
        <w:t>Global Change Biology</w:t>
      </w:r>
      <w:r w:rsidRPr="0008241C">
        <w:rPr>
          <w:noProof/>
          <w:sz w:val="22"/>
          <w:szCs w:val="24"/>
        </w:rPr>
        <w:t xml:space="preserve">, </w:t>
      </w:r>
      <w:r w:rsidRPr="0008241C">
        <w:rPr>
          <w:i/>
          <w:iCs/>
          <w:noProof/>
          <w:sz w:val="22"/>
          <w:szCs w:val="24"/>
        </w:rPr>
        <w:t>16</w:t>
      </w:r>
      <w:r w:rsidRPr="0008241C">
        <w:rPr>
          <w:noProof/>
          <w:sz w:val="22"/>
          <w:szCs w:val="24"/>
        </w:rPr>
        <w:t>(1), 24–35. https://doi.org/10.1111/j.1365-2486.2009.01995.x</w:t>
      </w:r>
    </w:p>
    <w:p w14:paraId="765F375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heung, W. W. L., &amp; Reygondeau, G. (2016). Large benefits to marine fisheries of meeting the 1.5°C global warming target. </w:t>
      </w:r>
      <w:r w:rsidRPr="0008241C">
        <w:rPr>
          <w:i/>
          <w:iCs/>
          <w:noProof/>
          <w:sz w:val="22"/>
          <w:szCs w:val="24"/>
        </w:rPr>
        <w:t>Science</w:t>
      </w:r>
      <w:r w:rsidRPr="0008241C">
        <w:rPr>
          <w:noProof/>
          <w:sz w:val="22"/>
          <w:szCs w:val="24"/>
        </w:rPr>
        <w:t xml:space="preserve">, </w:t>
      </w:r>
      <w:r w:rsidRPr="0008241C">
        <w:rPr>
          <w:i/>
          <w:iCs/>
          <w:noProof/>
          <w:sz w:val="22"/>
          <w:szCs w:val="24"/>
        </w:rPr>
        <w:t>354</w:t>
      </w:r>
      <w:r w:rsidRPr="0008241C">
        <w:rPr>
          <w:noProof/>
          <w:sz w:val="22"/>
          <w:szCs w:val="24"/>
        </w:rPr>
        <w:t>(6319), 1–5. https://doi.org/10.1126/science.aag2331</w:t>
      </w:r>
    </w:p>
    <w:p w14:paraId="3DDAD22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nnor, J. D., Bryan, B. A., Nolan, M., Stock, F., Gao, L., Dunstall, S., Graham, P., Ernst, A., Newth, D., Grundy, M., &amp; Hatfield-Dodds, S. (2015). Modelling Australian land use competition and ecosystem services with food price feedbacks at high spatial resolution. </w:t>
      </w:r>
      <w:r w:rsidRPr="0008241C">
        <w:rPr>
          <w:i/>
          <w:iCs/>
          <w:noProof/>
          <w:sz w:val="22"/>
          <w:szCs w:val="24"/>
        </w:rPr>
        <w:t>Environmental Modelling and Software</w:t>
      </w:r>
      <w:r w:rsidRPr="0008241C">
        <w:rPr>
          <w:noProof/>
          <w:sz w:val="22"/>
          <w:szCs w:val="24"/>
        </w:rPr>
        <w:t xml:space="preserve">, </w:t>
      </w:r>
      <w:r w:rsidRPr="0008241C">
        <w:rPr>
          <w:i/>
          <w:iCs/>
          <w:noProof/>
          <w:sz w:val="22"/>
          <w:szCs w:val="24"/>
        </w:rPr>
        <w:t>69</w:t>
      </w:r>
      <w:r w:rsidRPr="0008241C">
        <w:rPr>
          <w:noProof/>
          <w:sz w:val="22"/>
          <w:szCs w:val="24"/>
        </w:rPr>
        <w:t>, 141–154. https://doi.org/10.1016/j.envsoft.2015.03.015</w:t>
      </w:r>
    </w:p>
    <w:p w14:paraId="0EBD226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rner, A., Roberts, O., Chiari, S., Völler, S., Mayrhuber, E. S., Mandl, S., &amp; Monson, K. (2015). How do young people engage with climate change? The role of knowledge, values, message framing, and trusted communicators. </w:t>
      </w:r>
      <w:r w:rsidRPr="0008241C">
        <w:rPr>
          <w:i/>
          <w:iCs/>
          <w:noProof/>
          <w:sz w:val="22"/>
          <w:szCs w:val="24"/>
        </w:rPr>
        <w:t>Wiley Interdisciplinary Reviews: Climate Change</w:t>
      </w:r>
      <w:r w:rsidRPr="0008241C">
        <w:rPr>
          <w:noProof/>
          <w:sz w:val="22"/>
          <w:szCs w:val="24"/>
        </w:rPr>
        <w:t xml:space="preserve">, </w:t>
      </w:r>
      <w:r w:rsidRPr="0008241C">
        <w:rPr>
          <w:i/>
          <w:iCs/>
          <w:noProof/>
          <w:sz w:val="22"/>
          <w:szCs w:val="24"/>
        </w:rPr>
        <w:t>6</w:t>
      </w:r>
      <w:r w:rsidRPr="0008241C">
        <w:rPr>
          <w:noProof/>
          <w:sz w:val="22"/>
          <w:szCs w:val="24"/>
        </w:rPr>
        <w:t>(5), 523–534. https://doi.org/10.1002/wcc.353</w:t>
      </w:r>
    </w:p>
    <w:p w14:paraId="08DC683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stanza, R., de Groot, R., Sutton, P., van der Ploeg, S., Anderson, S. J., Kubiszewski, I., Farber, S., &amp; Turner, R. K. (2014). Changes in the global value of ecosystem services. </w:t>
      </w:r>
      <w:r w:rsidRPr="0008241C">
        <w:rPr>
          <w:i/>
          <w:iCs/>
          <w:noProof/>
          <w:sz w:val="22"/>
          <w:szCs w:val="24"/>
        </w:rPr>
        <w:t>Global Environmental Change</w:t>
      </w:r>
      <w:r w:rsidRPr="0008241C">
        <w:rPr>
          <w:noProof/>
          <w:sz w:val="22"/>
          <w:szCs w:val="24"/>
        </w:rPr>
        <w:t xml:space="preserve">, </w:t>
      </w:r>
      <w:r w:rsidRPr="0008241C">
        <w:rPr>
          <w:i/>
          <w:iCs/>
          <w:noProof/>
          <w:sz w:val="22"/>
          <w:szCs w:val="24"/>
        </w:rPr>
        <w:t>26</w:t>
      </w:r>
      <w:r w:rsidRPr="0008241C">
        <w:rPr>
          <w:noProof/>
          <w:sz w:val="22"/>
          <w:szCs w:val="24"/>
        </w:rPr>
        <w:t>, 152–158. https://doi.org/10.1016/J.GLOENVCHA.2014.04.002</w:t>
      </w:r>
    </w:p>
    <w:p w14:paraId="0A95AC7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stello, C., Ovando, D., Clavelle, T., Strauss, C. K., Hilborn, R., Melnychuk, M. C., Branch, T. A., Gaines, S. D., Szuwalski, C. S., Cabral, R. B., Rader, D. N., &amp; Leland, A. (2016). Global fishery prospects under contrasting management regime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3</w:t>
      </w:r>
      <w:r w:rsidRPr="0008241C">
        <w:rPr>
          <w:noProof/>
          <w:sz w:val="22"/>
          <w:szCs w:val="24"/>
        </w:rPr>
        <w:t>(18), 5125–5129. https://doi.org/10.1073/pnas.1520420113</w:t>
      </w:r>
    </w:p>
    <w:p w14:paraId="2B061F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stello, C., Ovando, D., Hilborn, R., Gaines, S. D., Deschenes, O., &amp; Lester, S. E. (2012). Status and Solutions for the World’s Unassessed Fisheries. </w:t>
      </w:r>
      <w:r w:rsidRPr="0008241C">
        <w:rPr>
          <w:i/>
          <w:iCs/>
          <w:noProof/>
          <w:sz w:val="22"/>
          <w:szCs w:val="24"/>
        </w:rPr>
        <w:t>Science</w:t>
      </w:r>
      <w:r w:rsidRPr="0008241C">
        <w:rPr>
          <w:noProof/>
          <w:sz w:val="22"/>
          <w:szCs w:val="24"/>
        </w:rPr>
        <w:t xml:space="preserve">, </w:t>
      </w:r>
      <w:r w:rsidRPr="0008241C">
        <w:rPr>
          <w:i/>
          <w:iCs/>
          <w:noProof/>
          <w:sz w:val="22"/>
          <w:szCs w:val="24"/>
        </w:rPr>
        <w:t>338</w:t>
      </w:r>
      <w:r w:rsidRPr="0008241C">
        <w:rPr>
          <w:noProof/>
          <w:sz w:val="22"/>
          <w:szCs w:val="24"/>
        </w:rPr>
        <w:t>(october), 517–520. https://doi.org/10.1126/science.1229223</w:t>
      </w:r>
    </w:p>
    <w:p w14:paraId="24F1974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Cotter, M., Berkhoff, K., Gibreel, T., Ghorbani, A., Golbon, R., Nuppenau, E.-A., &amp; Sauerborn, J. (2014). Designing a sustainable land use scenario based on a combination of ecological assessments and economic optimization. </w:t>
      </w:r>
      <w:r w:rsidRPr="0008241C">
        <w:rPr>
          <w:i/>
          <w:iCs/>
          <w:noProof/>
          <w:sz w:val="22"/>
          <w:szCs w:val="24"/>
        </w:rPr>
        <w:t>Ecological Indicators</w:t>
      </w:r>
      <w:r w:rsidRPr="0008241C">
        <w:rPr>
          <w:noProof/>
          <w:sz w:val="22"/>
          <w:szCs w:val="24"/>
        </w:rPr>
        <w:t xml:space="preserve">, </w:t>
      </w:r>
      <w:r w:rsidRPr="0008241C">
        <w:rPr>
          <w:i/>
          <w:iCs/>
          <w:noProof/>
          <w:sz w:val="22"/>
          <w:szCs w:val="24"/>
        </w:rPr>
        <w:t>36</w:t>
      </w:r>
      <w:r w:rsidRPr="0008241C">
        <w:rPr>
          <w:noProof/>
          <w:sz w:val="22"/>
          <w:szCs w:val="24"/>
        </w:rPr>
        <w:t>, 779–787. https://doi.org/10.1016/j.ecolind.2013.01.017</w:t>
      </w:r>
    </w:p>
    <w:p w14:paraId="63448AF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nnunzio, R., Sandker, M., Finegold, Y., &amp; Min, Z. (2015). Projecting global forest area towards 2030. </w:t>
      </w:r>
      <w:r w:rsidRPr="0008241C">
        <w:rPr>
          <w:i/>
          <w:iCs/>
          <w:noProof/>
          <w:sz w:val="22"/>
          <w:szCs w:val="24"/>
        </w:rPr>
        <w:t>Forest Ecology and Management</w:t>
      </w:r>
      <w:r w:rsidRPr="0008241C">
        <w:rPr>
          <w:noProof/>
          <w:sz w:val="22"/>
          <w:szCs w:val="24"/>
        </w:rPr>
        <w:t xml:space="preserve">, </w:t>
      </w:r>
      <w:r w:rsidRPr="0008241C">
        <w:rPr>
          <w:i/>
          <w:iCs/>
          <w:noProof/>
          <w:sz w:val="22"/>
          <w:szCs w:val="24"/>
        </w:rPr>
        <w:t>352</w:t>
      </w:r>
      <w:r w:rsidRPr="0008241C">
        <w:rPr>
          <w:noProof/>
          <w:sz w:val="22"/>
          <w:szCs w:val="24"/>
        </w:rPr>
        <w:t>, 124–133. https://doi.org/10.1016/J.FORECO.2015.03.014</w:t>
      </w:r>
    </w:p>
    <w:p w14:paraId="5793938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ai, E., Wu, Z., Ge, Q., Xi, W., &amp; Wang, X. (2016). Predicting the responses of forest distribution and aboveground biomass to climate change under RCP scenarios in southern China. </w:t>
      </w:r>
      <w:r w:rsidRPr="0008241C">
        <w:rPr>
          <w:i/>
          <w:iCs/>
          <w:noProof/>
          <w:sz w:val="22"/>
          <w:szCs w:val="24"/>
        </w:rPr>
        <w:t>Global Change Biology</w:t>
      </w:r>
      <w:r w:rsidRPr="0008241C">
        <w:rPr>
          <w:noProof/>
          <w:sz w:val="22"/>
          <w:szCs w:val="24"/>
        </w:rPr>
        <w:t xml:space="preserve">, </w:t>
      </w:r>
      <w:r w:rsidRPr="0008241C">
        <w:rPr>
          <w:i/>
          <w:iCs/>
          <w:noProof/>
          <w:sz w:val="22"/>
          <w:szCs w:val="24"/>
        </w:rPr>
        <w:t>22</w:t>
      </w:r>
      <w:r w:rsidRPr="0008241C">
        <w:rPr>
          <w:noProof/>
          <w:sz w:val="22"/>
          <w:szCs w:val="24"/>
        </w:rPr>
        <w:t>(11), 3642–3661. https://doi.org/10.1111/gcb.13307</w:t>
      </w:r>
    </w:p>
    <w:p w14:paraId="538F503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onner, S. D., Skirving, W. J., Little, C. M., Oppenheimer, M., &amp; Hoegh-Guldberg, O. (2005). Global assessment of coral bleaching and required rates of adaptation under climate change. </w:t>
      </w:r>
      <w:r w:rsidRPr="0008241C">
        <w:rPr>
          <w:i/>
          <w:iCs/>
          <w:noProof/>
          <w:sz w:val="22"/>
          <w:szCs w:val="24"/>
        </w:rPr>
        <w:t>Global Change Biology</w:t>
      </w:r>
      <w:r w:rsidRPr="0008241C">
        <w:rPr>
          <w:noProof/>
          <w:sz w:val="22"/>
          <w:szCs w:val="24"/>
        </w:rPr>
        <w:t xml:space="preserve">, </w:t>
      </w:r>
      <w:r w:rsidRPr="0008241C">
        <w:rPr>
          <w:i/>
          <w:iCs/>
          <w:noProof/>
          <w:sz w:val="22"/>
          <w:szCs w:val="24"/>
        </w:rPr>
        <w:t>11</w:t>
      </w:r>
      <w:r w:rsidRPr="0008241C">
        <w:rPr>
          <w:noProof/>
          <w:sz w:val="22"/>
          <w:szCs w:val="24"/>
        </w:rPr>
        <w:t>(12), 2251–2265. https://doi.org/10.1111/j.1365-2486.2005.01073.x</w:t>
      </w:r>
    </w:p>
    <w:p w14:paraId="3C048A2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Duke, N. C., Meynecke, J.-O., Dittmann, S., Ellison, A. M., Anger, K., Berger, U., Cannicci, S., Diele, K., Ewel, K. C., Field, C. D., Koedam, N., Lee, S. Y., Marchand, C., Nordhaus, I., &amp; Dahdouh-Guebas, F. (2007). A world without mangroves? </w:t>
      </w:r>
      <w:r w:rsidRPr="0008241C">
        <w:rPr>
          <w:i/>
          <w:iCs/>
          <w:noProof/>
          <w:sz w:val="22"/>
          <w:szCs w:val="24"/>
        </w:rPr>
        <w:t>Science (New York, N.Y.)</w:t>
      </w:r>
      <w:r w:rsidRPr="0008241C">
        <w:rPr>
          <w:noProof/>
          <w:sz w:val="22"/>
          <w:szCs w:val="24"/>
        </w:rPr>
        <w:t xml:space="preserve">, </w:t>
      </w:r>
      <w:r w:rsidRPr="0008241C">
        <w:rPr>
          <w:i/>
          <w:iCs/>
          <w:noProof/>
          <w:sz w:val="22"/>
          <w:szCs w:val="24"/>
        </w:rPr>
        <w:t>317</w:t>
      </w:r>
      <w:r w:rsidRPr="0008241C">
        <w:rPr>
          <w:noProof/>
          <w:sz w:val="22"/>
          <w:szCs w:val="24"/>
        </w:rPr>
        <w:t>(5834), 41–42. https://doi.org/10.1126/science.317.5834.41b</w:t>
      </w:r>
    </w:p>
    <w:p w14:paraId="153585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lliott, J., Deryng, D., Müller, C., Frieler, K., Konzmann, M., Gerten, D., Glotter, M., Flörke, M., Wada, Y., Best, N., Eisner, S., Fekete, B. M., Folberth, C., Foster, I., Gosling, S. N., Haddeland, I., Khabarov, N., Ludwig, F., Masaki, Y., Olin, S., Rosenzweig, C., Ruane, A. C., Satoh, Y., Schmid, E., Stacke, T., Tang, Q., &amp; Wisser, D. (2014). Constraints and potentials of future irrigation water availability on agricultural production under climate change.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11</w:t>
      </w:r>
      <w:r w:rsidRPr="0008241C">
        <w:rPr>
          <w:noProof/>
          <w:sz w:val="22"/>
          <w:szCs w:val="24"/>
        </w:rPr>
        <w:t>(9), 3239–3244. https://doi.org/10.1073/pnas.1222474110</w:t>
      </w:r>
    </w:p>
    <w:p w14:paraId="413E90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ns, E., Scott, M. L., Rangers, Y. M., Moritz, C., &amp; Pirzl, R. (2016). Putting indigenous conservation policy into practice delivers biodiversity and cultural benefits. </w:t>
      </w:r>
      <w:r w:rsidRPr="0008241C">
        <w:rPr>
          <w:i/>
          <w:iCs/>
          <w:noProof/>
          <w:sz w:val="22"/>
          <w:szCs w:val="24"/>
        </w:rPr>
        <w:t>Biodiversity and Conservation</w:t>
      </w:r>
      <w:r w:rsidRPr="0008241C">
        <w:rPr>
          <w:noProof/>
          <w:sz w:val="22"/>
          <w:szCs w:val="24"/>
        </w:rPr>
        <w:t xml:space="preserve">, </w:t>
      </w:r>
      <w:r w:rsidRPr="0008241C">
        <w:rPr>
          <w:i/>
          <w:iCs/>
          <w:noProof/>
          <w:sz w:val="22"/>
          <w:szCs w:val="24"/>
        </w:rPr>
        <w:t>25</w:t>
      </w:r>
      <w:r w:rsidRPr="0008241C">
        <w:rPr>
          <w:noProof/>
          <w:sz w:val="22"/>
          <w:szCs w:val="24"/>
        </w:rPr>
        <w:t>(14), 2889–2906. https://doi.org/10.1007/s10531-016-1207-6</w:t>
      </w:r>
    </w:p>
    <w:p w14:paraId="1845E81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Estoque, R. C., &amp; Murayama, Y. (2012). Examining the potential impact of land use/cover changes on the ecosystem services of Baguio city, the Philippines: A scenario-based analysis. </w:t>
      </w:r>
      <w:r w:rsidRPr="0008241C">
        <w:rPr>
          <w:i/>
          <w:iCs/>
          <w:noProof/>
          <w:sz w:val="22"/>
          <w:szCs w:val="24"/>
        </w:rPr>
        <w:t>Applied Geography</w:t>
      </w:r>
      <w:r w:rsidRPr="0008241C">
        <w:rPr>
          <w:noProof/>
          <w:sz w:val="22"/>
          <w:szCs w:val="24"/>
        </w:rPr>
        <w:t xml:space="preserve">, </w:t>
      </w:r>
      <w:r w:rsidRPr="0008241C">
        <w:rPr>
          <w:i/>
          <w:iCs/>
          <w:noProof/>
          <w:sz w:val="22"/>
          <w:szCs w:val="24"/>
        </w:rPr>
        <w:t>35</w:t>
      </w:r>
      <w:r w:rsidRPr="0008241C">
        <w:rPr>
          <w:noProof/>
          <w:sz w:val="22"/>
          <w:szCs w:val="24"/>
        </w:rPr>
        <w:t>(1–2), 316–326. https://doi.org/10.1016/j.apgeog.2012.08.006</w:t>
      </w:r>
    </w:p>
    <w:p w14:paraId="4CE53E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AO. (2010). </w:t>
      </w:r>
      <w:r w:rsidRPr="0008241C">
        <w:rPr>
          <w:i/>
          <w:iCs/>
          <w:noProof/>
          <w:sz w:val="22"/>
          <w:szCs w:val="24"/>
        </w:rPr>
        <w:t>Asia-Pacific forests and forestry to 2020. Forest Policy Brief 01 Asia-Pacific Forestry Commission</w:t>
      </w:r>
      <w:r w:rsidRPr="0008241C">
        <w:rPr>
          <w:noProof/>
          <w:sz w:val="22"/>
          <w:szCs w:val="24"/>
        </w:rPr>
        <w:t>. Bangkok.</w:t>
      </w:r>
    </w:p>
    <w:p w14:paraId="11A6274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lastRenderedPageBreak/>
        <w:t xml:space="preserve">FAO. (2016). </w:t>
      </w:r>
      <w:r w:rsidRPr="0008241C">
        <w:rPr>
          <w:i/>
          <w:iCs/>
          <w:noProof/>
          <w:sz w:val="22"/>
          <w:szCs w:val="24"/>
        </w:rPr>
        <w:t>The State of World Fisheries and Aquaculture 2016: Contributing to food security and nutrition for all</w:t>
      </w:r>
      <w:r w:rsidRPr="0008241C">
        <w:rPr>
          <w:noProof/>
          <w:sz w:val="22"/>
          <w:szCs w:val="24"/>
        </w:rPr>
        <w:t>. Rome: Food and Agriculture Organization of the United Nations. Retrieved from http://www.fao.org/3/a-i5555e.pdf</w:t>
      </w:r>
    </w:p>
    <w:p w14:paraId="2E3D46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eng, Y., &amp; Liu, Y. (2016). Scenario prediction of emerging coastal city using CA modeling under different environmental conditions: a case study of Lingang New City, China. </w:t>
      </w:r>
      <w:r w:rsidRPr="0008241C">
        <w:rPr>
          <w:i/>
          <w:iCs/>
          <w:noProof/>
          <w:sz w:val="22"/>
          <w:szCs w:val="24"/>
        </w:rPr>
        <w:t>Environmental Monitoring and Assessment</w:t>
      </w:r>
      <w:r w:rsidRPr="0008241C">
        <w:rPr>
          <w:noProof/>
          <w:sz w:val="22"/>
          <w:szCs w:val="24"/>
        </w:rPr>
        <w:t xml:space="preserve">, </w:t>
      </w:r>
      <w:r w:rsidRPr="0008241C">
        <w:rPr>
          <w:i/>
          <w:iCs/>
          <w:noProof/>
          <w:sz w:val="22"/>
          <w:szCs w:val="24"/>
        </w:rPr>
        <w:t>188</w:t>
      </w:r>
      <w:r w:rsidRPr="0008241C">
        <w:rPr>
          <w:noProof/>
          <w:sz w:val="22"/>
          <w:szCs w:val="24"/>
        </w:rPr>
        <w:t>(9). https://doi.org/10.1007/s10661-016-5558-y</w:t>
      </w:r>
    </w:p>
    <w:p w14:paraId="7FD1096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erraro, P. J., Hanauer, M. M., Miteva, D. a, Canavire-Bacarreza, G. J., Pattanayak, S. K., &amp; Sims, K. R. E. (2013). More strictly protected areas are not necessarily more protective: evidence from Bolivia, Costa Rica, Indonesia, and Thailand. </w:t>
      </w:r>
      <w:r w:rsidRPr="0008241C">
        <w:rPr>
          <w:i/>
          <w:iCs/>
          <w:noProof/>
          <w:sz w:val="22"/>
          <w:szCs w:val="24"/>
        </w:rPr>
        <w:t>Environmental Research Letters</w:t>
      </w:r>
      <w:r w:rsidRPr="0008241C">
        <w:rPr>
          <w:noProof/>
          <w:sz w:val="22"/>
          <w:szCs w:val="24"/>
        </w:rPr>
        <w:t xml:space="preserve">, </w:t>
      </w:r>
      <w:r w:rsidRPr="0008241C">
        <w:rPr>
          <w:i/>
          <w:iCs/>
          <w:noProof/>
          <w:sz w:val="22"/>
          <w:szCs w:val="24"/>
        </w:rPr>
        <w:t>8</w:t>
      </w:r>
      <w:r w:rsidRPr="0008241C">
        <w:rPr>
          <w:noProof/>
          <w:sz w:val="22"/>
          <w:szCs w:val="24"/>
        </w:rPr>
        <w:t>(2), 25011. https://doi.org/10.1088/1748-9326/8/2/025011</w:t>
      </w:r>
    </w:p>
    <w:p w14:paraId="116358D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ox, J., Vogler, J. B., Sen, O. L., Giambelluca, T. W., &amp; Ziegler, A. D. (2012). Simulating Land-Cover Change in Montane Mainland Southeast Asia. </w:t>
      </w:r>
      <w:r w:rsidRPr="0008241C">
        <w:rPr>
          <w:i/>
          <w:iCs/>
          <w:noProof/>
          <w:sz w:val="22"/>
          <w:szCs w:val="24"/>
        </w:rPr>
        <w:t>Environmental Management</w:t>
      </w:r>
      <w:r w:rsidRPr="0008241C">
        <w:rPr>
          <w:noProof/>
          <w:sz w:val="22"/>
          <w:szCs w:val="24"/>
        </w:rPr>
        <w:t xml:space="preserve">, </w:t>
      </w:r>
      <w:r w:rsidRPr="0008241C">
        <w:rPr>
          <w:i/>
          <w:iCs/>
          <w:noProof/>
          <w:sz w:val="22"/>
          <w:szCs w:val="24"/>
        </w:rPr>
        <w:t>49</w:t>
      </w:r>
      <w:r w:rsidRPr="0008241C">
        <w:rPr>
          <w:noProof/>
          <w:sz w:val="22"/>
          <w:szCs w:val="24"/>
        </w:rPr>
        <w:t>(5), 968–979. https://doi.org/10.1007/s00267-012-9828-3</w:t>
      </w:r>
    </w:p>
    <w:p w14:paraId="2B54EE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rieler, K., Meinshausen, M., Golly,  a., Mengel, M., Lebek, K., Donner, S. D., &amp; Hoegh-Guldberg, O. (2012). Limiting global warming to 2 °C is unlikely to save most coral reefs. </w:t>
      </w:r>
      <w:r w:rsidRPr="0008241C">
        <w:rPr>
          <w:i/>
          <w:iCs/>
          <w:noProof/>
          <w:sz w:val="22"/>
          <w:szCs w:val="24"/>
        </w:rPr>
        <w:t>Nature Climate Change</w:t>
      </w:r>
      <w:r w:rsidRPr="0008241C">
        <w:rPr>
          <w:noProof/>
          <w:sz w:val="22"/>
          <w:szCs w:val="24"/>
        </w:rPr>
        <w:t xml:space="preserve">, </w:t>
      </w:r>
      <w:r w:rsidRPr="0008241C">
        <w:rPr>
          <w:i/>
          <w:iCs/>
          <w:noProof/>
          <w:sz w:val="22"/>
          <w:szCs w:val="24"/>
        </w:rPr>
        <w:t>2</w:t>
      </w:r>
      <w:r w:rsidRPr="0008241C">
        <w:rPr>
          <w:noProof/>
          <w:sz w:val="22"/>
          <w:szCs w:val="24"/>
        </w:rPr>
        <w:t>(9), 1–6. https://doi.org/10.1038/nclimate1674</w:t>
      </w:r>
    </w:p>
    <w:p w14:paraId="743C50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Fuentes, M. M. P. B., Blackwood, J., Jones, B., Kim, M., Leis, B., Limpus, C. J., Marsh, H., Mitchell, J., Pouzols, F. M., Pressey, R. L., &amp; Visconti, P. (2015). A decision framework for prioritizing multiple management actions for threatened marine megafauna. </w:t>
      </w:r>
      <w:r w:rsidRPr="0008241C">
        <w:rPr>
          <w:i/>
          <w:iCs/>
          <w:noProof/>
          <w:sz w:val="22"/>
          <w:szCs w:val="24"/>
        </w:rPr>
        <w:t>Ecological Applications</w:t>
      </w:r>
      <w:r w:rsidRPr="0008241C">
        <w:rPr>
          <w:noProof/>
          <w:sz w:val="22"/>
          <w:szCs w:val="24"/>
        </w:rPr>
        <w:t xml:space="preserve">, </w:t>
      </w:r>
      <w:r w:rsidRPr="0008241C">
        <w:rPr>
          <w:i/>
          <w:iCs/>
          <w:noProof/>
          <w:sz w:val="22"/>
          <w:szCs w:val="24"/>
        </w:rPr>
        <w:t>25</w:t>
      </w:r>
      <w:r w:rsidRPr="0008241C">
        <w:rPr>
          <w:noProof/>
          <w:sz w:val="22"/>
          <w:szCs w:val="24"/>
        </w:rPr>
        <w:t>(1), 200–214. https://doi.org/10.1890/13-1524.1</w:t>
      </w:r>
    </w:p>
    <w:p w14:paraId="48F9210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attuso, J.-P., Magnan, A., Bille, R., Cheung, W. W. L., Howes, E. L., Joos, F., Allemand, D., Bopp, L., Cooley, S. R., Eakin, C. M., Hoegh-Guldberg, O., Kelly, R. P., Portner, H.-O., Rogers,  a. D., Baxter, J. M., Laffoley, D., Osborn, D., Rankovic, A., Rochette, J., Sumaila, U. R., Treyer, S., &amp; Turley, C. (2015). Contrasting futures for ocean and society from different anthropogenic CO2 emissions scenarios. </w:t>
      </w:r>
      <w:r w:rsidRPr="0008241C">
        <w:rPr>
          <w:i/>
          <w:iCs/>
          <w:noProof/>
          <w:sz w:val="22"/>
          <w:szCs w:val="24"/>
        </w:rPr>
        <w:t>Science</w:t>
      </w:r>
      <w:r w:rsidRPr="0008241C">
        <w:rPr>
          <w:noProof/>
          <w:sz w:val="22"/>
          <w:szCs w:val="24"/>
        </w:rPr>
        <w:t xml:space="preserve">, </w:t>
      </w:r>
      <w:r w:rsidRPr="0008241C">
        <w:rPr>
          <w:i/>
          <w:iCs/>
          <w:noProof/>
          <w:sz w:val="22"/>
          <w:szCs w:val="24"/>
        </w:rPr>
        <w:t>349</w:t>
      </w:r>
      <w:r w:rsidRPr="0008241C">
        <w:rPr>
          <w:noProof/>
          <w:sz w:val="22"/>
          <w:szCs w:val="24"/>
        </w:rPr>
        <w:t>(6243), aac4722-1-aac4722-10. https://doi.org/10.1126/science.aac4722</w:t>
      </w:r>
    </w:p>
    <w:p w14:paraId="187626A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lman, E. L., Ellison, J., Duke, N. C., &amp; Field, C. (2008). Threats to mangroves from climate change and adaptation options: A review. </w:t>
      </w:r>
      <w:r w:rsidRPr="0008241C">
        <w:rPr>
          <w:i/>
          <w:iCs/>
          <w:noProof/>
          <w:sz w:val="22"/>
          <w:szCs w:val="24"/>
        </w:rPr>
        <w:t>Aquatic Botany</w:t>
      </w:r>
      <w:r w:rsidRPr="0008241C">
        <w:rPr>
          <w:noProof/>
          <w:sz w:val="22"/>
          <w:szCs w:val="24"/>
        </w:rPr>
        <w:t xml:space="preserve">, </w:t>
      </w:r>
      <w:r w:rsidRPr="0008241C">
        <w:rPr>
          <w:i/>
          <w:iCs/>
          <w:noProof/>
          <w:sz w:val="22"/>
          <w:szCs w:val="24"/>
        </w:rPr>
        <w:t>89</w:t>
      </w:r>
      <w:r w:rsidRPr="0008241C">
        <w:rPr>
          <w:noProof/>
          <w:sz w:val="22"/>
          <w:szCs w:val="24"/>
        </w:rPr>
        <w:t>(2), 237–250. https://doi.org/10.1016/J.AQUABOT.2007.12.009</w:t>
      </w:r>
    </w:p>
    <w:p w14:paraId="07B48A5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ri, C., Pengra, B., Zhu, Z., Singh, A., &amp; Tieszen, L. L. (2007). Monitoring mangrove forest dynamics of the Sundarbans in Bangladesh and India using multi-temporal satellite data from 1973 to 2000. </w:t>
      </w:r>
      <w:r w:rsidRPr="0008241C">
        <w:rPr>
          <w:i/>
          <w:iCs/>
          <w:noProof/>
          <w:sz w:val="22"/>
          <w:szCs w:val="24"/>
        </w:rPr>
        <w:t>Estuarine, Coastal and Shelf Science</w:t>
      </w:r>
      <w:r w:rsidRPr="0008241C">
        <w:rPr>
          <w:noProof/>
          <w:sz w:val="22"/>
          <w:szCs w:val="24"/>
        </w:rPr>
        <w:t xml:space="preserve">, </w:t>
      </w:r>
      <w:r w:rsidRPr="0008241C">
        <w:rPr>
          <w:i/>
          <w:iCs/>
          <w:noProof/>
          <w:sz w:val="22"/>
          <w:szCs w:val="24"/>
        </w:rPr>
        <w:t>73</w:t>
      </w:r>
      <w:r w:rsidRPr="0008241C">
        <w:rPr>
          <w:noProof/>
          <w:sz w:val="22"/>
          <w:szCs w:val="24"/>
        </w:rPr>
        <w:t>(1–2), 91–100. https://doi.org/10.1016/J.ECSS.2006.12.019</w:t>
      </w:r>
    </w:p>
    <w:p w14:paraId="342CDB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iri, C., Zhu, Z., Tieszen, L. L., Singh, A., Gillette, S., &amp; Kelmelis, J. A. (2008). Mangrove forest distributions and dynamics (1975–2005) of the tsunami-affected region of Asia. </w:t>
      </w:r>
      <w:r w:rsidRPr="0008241C">
        <w:rPr>
          <w:i/>
          <w:iCs/>
          <w:noProof/>
          <w:sz w:val="22"/>
          <w:szCs w:val="24"/>
        </w:rPr>
        <w:t>Journal of Biogeography</w:t>
      </w:r>
      <w:r w:rsidRPr="0008241C">
        <w:rPr>
          <w:noProof/>
          <w:sz w:val="22"/>
          <w:szCs w:val="24"/>
        </w:rPr>
        <w:t xml:space="preserve">, </w:t>
      </w:r>
      <w:r w:rsidRPr="0008241C">
        <w:rPr>
          <w:i/>
          <w:iCs/>
          <w:noProof/>
          <w:sz w:val="22"/>
          <w:szCs w:val="24"/>
        </w:rPr>
        <w:t>35</w:t>
      </w:r>
      <w:r w:rsidRPr="0008241C">
        <w:rPr>
          <w:noProof/>
          <w:sz w:val="22"/>
          <w:szCs w:val="24"/>
        </w:rPr>
        <w:t>(3), 519–528. https://doi.org/10.1111/j.1365-2699.2007.01806.x</w:t>
      </w:r>
    </w:p>
    <w:p w14:paraId="37DFC74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Gundimeda, H., &amp; Atkinson, G. (2014). Forest wealth of Nations. In UNESCO/UNU‐IHDP &amp; UNEP (Eds.), </w:t>
      </w:r>
      <w:r w:rsidRPr="0008241C">
        <w:rPr>
          <w:i/>
          <w:iCs/>
          <w:noProof/>
          <w:sz w:val="22"/>
          <w:szCs w:val="24"/>
        </w:rPr>
        <w:t>Inclusive Wealth Report 2014. Measuring progress toward sustainability.</w:t>
      </w:r>
      <w:r w:rsidRPr="0008241C">
        <w:rPr>
          <w:noProof/>
          <w:sz w:val="22"/>
          <w:szCs w:val="24"/>
        </w:rPr>
        <w:t xml:space="preserve"> Cambridge: Cambridge University Press.</w:t>
      </w:r>
    </w:p>
    <w:p w14:paraId="1EEBAD8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milton, S. E., &amp; Casey, D. (2016). Creation of a high spatio-temporal resolution global database of continuous mangrove forest cover for the 21st century (CGMFC-21). </w:t>
      </w:r>
      <w:r w:rsidRPr="0008241C">
        <w:rPr>
          <w:i/>
          <w:iCs/>
          <w:noProof/>
          <w:sz w:val="22"/>
          <w:szCs w:val="24"/>
        </w:rPr>
        <w:t>Global Ecology and Biogeography</w:t>
      </w:r>
      <w:r w:rsidRPr="0008241C">
        <w:rPr>
          <w:noProof/>
          <w:sz w:val="22"/>
          <w:szCs w:val="24"/>
        </w:rPr>
        <w:t xml:space="preserve">, </w:t>
      </w:r>
      <w:r w:rsidRPr="0008241C">
        <w:rPr>
          <w:i/>
          <w:iCs/>
          <w:noProof/>
          <w:sz w:val="22"/>
          <w:szCs w:val="24"/>
        </w:rPr>
        <w:t>25</w:t>
      </w:r>
      <w:r w:rsidRPr="0008241C">
        <w:rPr>
          <w:noProof/>
          <w:sz w:val="22"/>
          <w:szCs w:val="24"/>
        </w:rPr>
        <w:t>(6), 729–738. https://doi.org/10.1111/geb.12449</w:t>
      </w:r>
    </w:p>
    <w:p w14:paraId="526DE91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n, H., Yang, C., &amp; Song, J. (2015). Scenario Simulation and the Prediction of Land Use and Land Cover Change in Beijing, China. </w:t>
      </w:r>
      <w:r w:rsidRPr="0008241C">
        <w:rPr>
          <w:i/>
          <w:iCs/>
          <w:noProof/>
          <w:sz w:val="22"/>
          <w:szCs w:val="24"/>
        </w:rPr>
        <w:t>Sustainability</w:t>
      </w:r>
      <w:r w:rsidRPr="0008241C">
        <w:rPr>
          <w:noProof/>
          <w:sz w:val="22"/>
          <w:szCs w:val="24"/>
        </w:rPr>
        <w:t xml:space="preserve">, </w:t>
      </w:r>
      <w:r w:rsidRPr="0008241C">
        <w:rPr>
          <w:i/>
          <w:iCs/>
          <w:noProof/>
          <w:sz w:val="22"/>
          <w:szCs w:val="24"/>
        </w:rPr>
        <w:t>7</w:t>
      </w:r>
      <w:r w:rsidRPr="0008241C">
        <w:rPr>
          <w:noProof/>
          <w:sz w:val="22"/>
          <w:szCs w:val="24"/>
        </w:rPr>
        <w:t>(4), 4260–4279. https://doi.org/10.3390/su7044260</w:t>
      </w:r>
    </w:p>
    <w:p w14:paraId="5D94F72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nsen, M. C., Potapov, P. V, Moore, R., Hancher, M., Turubanova, S. A., Tyukavina, A., Thau, D., Stehman, S. V, Goetz, S. J., Loveland, T. R., Kommareddy, A., Egorov, A., Chini, L., Justice, C. O., &amp; Townshend, J. R. G. (2013). High-Resolution Global Maps of 21st-Century Forest Cover Change. </w:t>
      </w:r>
      <w:r w:rsidRPr="0008241C">
        <w:rPr>
          <w:i/>
          <w:iCs/>
          <w:noProof/>
          <w:sz w:val="22"/>
          <w:szCs w:val="24"/>
        </w:rPr>
        <w:t>Science</w:t>
      </w:r>
      <w:r w:rsidRPr="0008241C">
        <w:rPr>
          <w:noProof/>
          <w:sz w:val="22"/>
          <w:szCs w:val="24"/>
        </w:rPr>
        <w:t xml:space="preserve">, </w:t>
      </w:r>
      <w:r w:rsidRPr="0008241C">
        <w:rPr>
          <w:i/>
          <w:iCs/>
          <w:noProof/>
          <w:sz w:val="22"/>
          <w:szCs w:val="24"/>
        </w:rPr>
        <w:t>342</w:t>
      </w:r>
      <w:r w:rsidRPr="0008241C">
        <w:rPr>
          <w:noProof/>
          <w:sz w:val="22"/>
          <w:szCs w:val="24"/>
        </w:rPr>
        <w:t>(6160), 850 LP-853. Retrieved from http://science.sciencemag.org/content/342/6160/850.abstract</w:t>
      </w:r>
    </w:p>
    <w:p w14:paraId="36DA18B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asson, S. ul, Pascale, S., Lucarini, V., &amp; Böhner, J. (2016). Seasonal cycle of precipitation over major river basins in South and Southeast Asia: A review of the CMIP5 climate models data for present climate and future climate projections. </w:t>
      </w:r>
      <w:r w:rsidRPr="0008241C">
        <w:rPr>
          <w:i/>
          <w:iCs/>
          <w:noProof/>
          <w:sz w:val="22"/>
          <w:szCs w:val="24"/>
        </w:rPr>
        <w:t>Atmospheric Research</w:t>
      </w:r>
      <w:r w:rsidRPr="0008241C">
        <w:rPr>
          <w:noProof/>
          <w:sz w:val="22"/>
          <w:szCs w:val="24"/>
        </w:rPr>
        <w:t xml:space="preserve">, </w:t>
      </w:r>
      <w:r w:rsidRPr="0008241C">
        <w:rPr>
          <w:i/>
          <w:iCs/>
          <w:noProof/>
          <w:sz w:val="22"/>
          <w:szCs w:val="24"/>
        </w:rPr>
        <w:t>180</w:t>
      </w:r>
      <w:r w:rsidRPr="0008241C">
        <w:rPr>
          <w:noProof/>
          <w:sz w:val="22"/>
          <w:szCs w:val="24"/>
        </w:rPr>
        <w:t>, 42–63. https://doi.org/10.1016/j.atmosres.2016.05.008</w:t>
      </w:r>
    </w:p>
    <w:p w14:paraId="67F2E8E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jazi, M., Edmonds, J., Clarke, L., Kyle, P., Davies, E., Chaturvedi, V., Wise, M., Patel, P., Eom, J., </w:t>
      </w:r>
      <w:r w:rsidRPr="0008241C">
        <w:rPr>
          <w:noProof/>
          <w:sz w:val="22"/>
          <w:szCs w:val="24"/>
        </w:rPr>
        <w:lastRenderedPageBreak/>
        <w:t xml:space="preserve">Calvin, K., Moss, R., &amp; Kim, S. (2014). Long-term global water projections using six socioeconomic scenarios in an integrated assessment modeling framework. </w:t>
      </w:r>
      <w:r w:rsidRPr="0008241C">
        <w:rPr>
          <w:i/>
          <w:iCs/>
          <w:noProof/>
          <w:sz w:val="22"/>
          <w:szCs w:val="24"/>
        </w:rPr>
        <w:t>Technological Forecasting and Social Change</w:t>
      </w:r>
      <w:r w:rsidRPr="0008241C">
        <w:rPr>
          <w:noProof/>
          <w:sz w:val="22"/>
          <w:szCs w:val="24"/>
        </w:rPr>
        <w:t xml:space="preserve">, </w:t>
      </w:r>
      <w:r w:rsidRPr="0008241C">
        <w:rPr>
          <w:i/>
          <w:iCs/>
          <w:noProof/>
          <w:sz w:val="22"/>
          <w:szCs w:val="24"/>
        </w:rPr>
        <w:t>81</w:t>
      </w:r>
      <w:r w:rsidRPr="0008241C">
        <w:rPr>
          <w:noProof/>
          <w:sz w:val="22"/>
          <w:szCs w:val="24"/>
        </w:rPr>
        <w:t>(1), 205–226. https://doi.org/10.1016/j.techfore.2013.05.006</w:t>
      </w:r>
    </w:p>
    <w:p w14:paraId="6CDD467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erzig, A., Dymond, J., &amp; Ausseil, A.-G. (2016). Exploring limits and trade-offs of irrigation and agricultural intensification in the Ruamahanga catchment, New Zealand. </w:t>
      </w:r>
      <w:r w:rsidRPr="0008241C">
        <w:rPr>
          <w:i/>
          <w:iCs/>
          <w:noProof/>
          <w:sz w:val="22"/>
          <w:szCs w:val="24"/>
        </w:rPr>
        <w:t>New Zealand Journal of Agricultural Research</w:t>
      </w:r>
      <w:r w:rsidRPr="0008241C">
        <w:rPr>
          <w:noProof/>
          <w:sz w:val="22"/>
          <w:szCs w:val="24"/>
        </w:rPr>
        <w:t xml:space="preserve">, </w:t>
      </w:r>
      <w:r w:rsidRPr="0008241C">
        <w:rPr>
          <w:i/>
          <w:iCs/>
          <w:noProof/>
          <w:sz w:val="22"/>
          <w:szCs w:val="24"/>
        </w:rPr>
        <w:t>59</w:t>
      </w:r>
      <w:r w:rsidRPr="0008241C">
        <w:rPr>
          <w:noProof/>
          <w:sz w:val="22"/>
          <w:szCs w:val="24"/>
        </w:rPr>
        <w:t>(3), 216–234. https://doi.org/10.1080/00288233.2016.1183685</w:t>
      </w:r>
    </w:p>
    <w:p w14:paraId="7FE4788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ijioka, Y., Lin, E., Pereira, J. J., Corlett, R. T., Cui, X., Insarov, G. E., Lasco, R. D., Lindgren, E., &amp; Surjan, A. (2014). Asia. In V. R. Barros, C. B. Field, D. J. Dokken, M. D. Mastrandrea, K. J. Mach, T. E. Bilir, M. Chatterjee, K. L. Ebi, Y. O. Estrada, R. C. Genova, B. Girma, E. S. Kissel, A. N. Levy, S. MacCracken, P. R. Mastrandrea, &amp; L. L. White (Eds.), </w:t>
      </w:r>
      <w:r w:rsidRPr="0008241C">
        <w:rPr>
          <w:i/>
          <w:iCs/>
          <w:noProof/>
          <w:sz w:val="22"/>
          <w:szCs w:val="24"/>
        </w:rPr>
        <w:t>Climate Change 2014: Impacts, Adaptation, and Vulnerability. Part B: Regional Aspects. Contribution of Working Group II to the Fifth Assessment Report of the Intergovernmental Panel on Climate Change</w:t>
      </w:r>
      <w:r w:rsidRPr="0008241C">
        <w:rPr>
          <w:noProof/>
          <w:sz w:val="22"/>
          <w:szCs w:val="24"/>
        </w:rPr>
        <w:t xml:space="preserve"> (pp. 1327–1370). Cambridge, United Kingdom and New York, USA: Cambridge University Press.</w:t>
      </w:r>
    </w:p>
    <w:p w14:paraId="7AF0A94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egh-Guldberg, O., Mumby, P. J., Hooten, A. J., Steneck, R. S., Greenfield, P., Gomez, E., Harvell, C. D., Sale, P. F., Edwards, A. J., Caldeira, K., Knowlton, N., Eakin, C. M., Iglesias-Prieto, R., Muthiga, N., Bradbury, R. H., Dubi, A., &amp; Hatziolos, M. E. (2007). Coral reefs under rapid climate change and ocean acidification. </w:t>
      </w:r>
      <w:r w:rsidRPr="0008241C">
        <w:rPr>
          <w:i/>
          <w:iCs/>
          <w:noProof/>
          <w:sz w:val="22"/>
          <w:szCs w:val="24"/>
        </w:rPr>
        <w:t>Science (New York, N.Y.)</w:t>
      </w:r>
      <w:r w:rsidRPr="0008241C">
        <w:rPr>
          <w:noProof/>
          <w:sz w:val="22"/>
          <w:szCs w:val="24"/>
        </w:rPr>
        <w:t xml:space="preserve">, </w:t>
      </w:r>
      <w:r w:rsidRPr="0008241C">
        <w:rPr>
          <w:i/>
          <w:iCs/>
          <w:noProof/>
          <w:sz w:val="22"/>
          <w:szCs w:val="24"/>
        </w:rPr>
        <w:t>318</w:t>
      </w:r>
      <w:r w:rsidRPr="0008241C">
        <w:rPr>
          <w:noProof/>
          <w:sz w:val="22"/>
          <w:szCs w:val="24"/>
        </w:rPr>
        <w:t>(5857), 1737–1742. https://doi.org/10.1126/science.1152509</w:t>
      </w:r>
    </w:p>
    <w:p w14:paraId="7D9B320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ssain, M. S., Eigenbrod, F., Amoako Johnson, F., &amp; Dearing, J. A. (2016). Unravelling the interrelationships between ecosystem services and human wellbeing in the Bangladesh delta. </w:t>
      </w:r>
      <w:r w:rsidRPr="0008241C">
        <w:rPr>
          <w:i/>
          <w:iCs/>
          <w:noProof/>
          <w:sz w:val="22"/>
          <w:szCs w:val="24"/>
        </w:rPr>
        <w:t>International Journal of Sustainable Development &amp; World Ecology</w:t>
      </w:r>
      <w:r w:rsidRPr="0008241C">
        <w:rPr>
          <w:noProof/>
          <w:sz w:val="22"/>
          <w:szCs w:val="24"/>
        </w:rPr>
        <w:t xml:space="preserve">, </w:t>
      </w:r>
      <w:r w:rsidRPr="0008241C">
        <w:rPr>
          <w:i/>
          <w:iCs/>
          <w:noProof/>
          <w:sz w:val="22"/>
          <w:szCs w:val="24"/>
        </w:rPr>
        <w:t>24</w:t>
      </w:r>
      <w:r w:rsidRPr="0008241C">
        <w:rPr>
          <w:noProof/>
          <w:sz w:val="22"/>
          <w:szCs w:val="24"/>
        </w:rPr>
        <w:t>(2), 1–15. https://doi.org/10.1080/13504509.2016.1182087</w:t>
      </w:r>
    </w:p>
    <w:p w14:paraId="45DC298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sseinali, F., Alesheikh, A. A., &amp; Nourian, F. (2013). Agent-based modeling of urban land-use development, case study: Simulating future scenarios of Qazvin city. </w:t>
      </w:r>
      <w:r w:rsidRPr="0008241C">
        <w:rPr>
          <w:i/>
          <w:iCs/>
          <w:noProof/>
          <w:sz w:val="22"/>
          <w:szCs w:val="24"/>
        </w:rPr>
        <w:t>Cities</w:t>
      </w:r>
      <w:r w:rsidRPr="0008241C">
        <w:rPr>
          <w:noProof/>
          <w:sz w:val="22"/>
          <w:szCs w:val="24"/>
        </w:rPr>
        <w:t xml:space="preserve">, </w:t>
      </w:r>
      <w:r w:rsidRPr="0008241C">
        <w:rPr>
          <w:i/>
          <w:iCs/>
          <w:noProof/>
          <w:sz w:val="22"/>
          <w:szCs w:val="24"/>
        </w:rPr>
        <w:t>31</w:t>
      </w:r>
      <w:r w:rsidRPr="0008241C">
        <w:rPr>
          <w:noProof/>
          <w:sz w:val="22"/>
          <w:szCs w:val="24"/>
        </w:rPr>
        <w:t>(November 2015), 105–113. https://doi.org/10.1016/j.cities.2012.09.002</w:t>
      </w:r>
    </w:p>
    <w:p w14:paraId="2A316C1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ou, Y., Zhou, S., Burkhard, B., &amp; Muller, F. (2014). Socioeconomic influences on biodiversity, ecosystem services and human well-being: A quantitative application of the DPSIR model in Jiangsu, China. </w:t>
      </w:r>
      <w:r w:rsidRPr="0008241C">
        <w:rPr>
          <w:i/>
          <w:iCs/>
          <w:noProof/>
          <w:sz w:val="22"/>
          <w:szCs w:val="24"/>
        </w:rPr>
        <w:t>Science of the Total Environment</w:t>
      </w:r>
      <w:r w:rsidRPr="0008241C">
        <w:rPr>
          <w:noProof/>
          <w:sz w:val="22"/>
          <w:szCs w:val="24"/>
        </w:rPr>
        <w:t xml:space="preserve">, </w:t>
      </w:r>
      <w:r w:rsidRPr="0008241C">
        <w:rPr>
          <w:i/>
          <w:iCs/>
          <w:noProof/>
          <w:sz w:val="22"/>
          <w:szCs w:val="24"/>
        </w:rPr>
        <w:t>490</w:t>
      </w:r>
      <w:r w:rsidRPr="0008241C">
        <w:rPr>
          <w:noProof/>
          <w:sz w:val="22"/>
          <w:szCs w:val="24"/>
        </w:rPr>
        <w:t>, 1012–1028. https://doi.org/10.1016/j.scitotenv.2014.05.071</w:t>
      </w:r>
    </w:p>
    <w:p w14:paraId="450D997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bacek, K., Guan, D., &amp; Barua, A. (2007). Changing lifestyles and consumption patterns in developing countries: A scenario analysis for China and India. </w:t>
      </w:r>
      <w:r w:rsidRPr="0008241C">
        <w:rPr>
          <w:i/>
          <w:iCs/>
          <w:noProof/>
          <w:sz w:val="22"/>
          <w:szCs w:val="24"/>
        </w:rPr>
        <w:t>Futures</w:t>
      </w:r>
      <w:r w:rsidRPr="0008241C">
        <w:rPr>
          <w:noProof/>
          <w:sz w:val="22"/>
          <w:szCs w:val="24"/>
        </w:rPr>
        <w:t xml:space="preserve">, </w:t>
      </w:r>
      <w:r w:rsidRPr="0008241C">
        <w:rPr>
          <w:i/>
          <w:iCs/>
          <w:noProof/>
          <w:sz w:val="22"/>
          <w:szCs w:val="24"/>
        </w:rPr>
        <w:t>39</w:t>
      </w:r>
      <w:r w:rsidRPr="0008241C">
        <w:rPr>
          <w:noProof/>
          <w:sz w:val="22"/>
          <w:szCs w:val="24"/>
        </w:rPr>
        <w:t>(9), 1084–1096. https://doi.org/10.1016/j.futures.2007.03.010</w:t>
      </w:r>
    </w:p>
    <w:p w14:paraId="35C500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bert, B., Rosegrant, M., van Boekel, M. A. J. S., Ortiz, R., &amp; Ortiz, R. (2010). The future of food: Scenarios for 2050. </w:t>
      </w:r>
      <w:r w:rsidRPr="0008241C">
        <w:rPr>
          <w:i/>
          <w:iCs/>
          <w:noProof/>
          <w:sz w:val="22"/>
          <w:szCs w:val="24"/>
        </w:rPr>
        <w:t>Crop Science</w:t>
      </w:r>
      <w:r w:rsidRPr="0008241C">
        <w:rPr>
          <w:noProof/>
          <w:sz w:val="22"/>
          <w:szCs w:val="24"/>
        </w:rPr>
        <w:t xml:space="preserve">, </w:t>
      </w:r>
      <w:r w:rsidRPr="0008241C">
        <w:rPr>
          <w:i/>
          <w:iCs/>
          <w:noProof/>
          <w:sz w:val="22"/>
          <w:szCs w:val="24"/>
        </w:rPr>
        <w:t>50</w:t>
      </w:r>
      <w:r w:rsidRPr="0008241C">
        <w:rPr>
          <w:noProof/>
          <w:sz w:val="22"/>
          <w:szCs w:val="24"/>
        </w:rPr>
        <w:t>(April), 33–50. https://doi.org/10.2135/cropsci2009.09.0530</w:t>
      </w:r>
    </w:p>
    <w:p w14:paraId="61A4ED6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Hunt, D. V. L., Lombardi, D. R., Atkinson, S., Barber, A. R. G., Barnes, M., Boyko, C. T., Brown, J., Bryson, J., Butler, D., Caputo, S., Caserio, M., Coles, R., Cooper, R. F. D., Farmani, R., Gaterell, M., Hale, J., Hales, C., Hewitt, C. N., Jankovic, L., Jefferson, I., Leach, J., MacKenzie, A. R., Memon, F. A., Sadler, J. P., Weingaertner, C., Whyatt, J. D., &amp; Rogers, C. D. F. (2012). Scenario Archetypes: Converging Rather than Diverging Themes. </w:t>
      </w:r>
      <w:r w:rsidRPr="0008241C">
        <w:rPr>
          <w:i/>
          <w:iCs/>
          <w:noProof/>
          <w:sz w:val="22"/>
          <w:szCs w:val="24"/>
        </w:rPr>
        <w:t>Sustainability</w:t>
      </w:r>
      <w:r w:rsidRPr="0008241C">
        <w:rPr>
          <w:noProof/>
          <w:sz w:val="22"/>
          <w:szCs w:val="24"/>
        </w:rPr>
        <w:t xml:space="preserve">, </w:t>
      </w:r>
      <w:r w:rsidRPr="0008241C">
        <w:rPr>
          <w:i/>
          <w:iCs/>
          <w:noProof/>
          <w:sz w:val="22"/>
          <w:szCs w:val="24"/>
        </w:rPr>
        <w:t>4</w:t>
      </w:r>
      <w:r w:rsidRPr="0008241C">
        <w:rPr>
          <w:noProof/>
          <w:sz w:val="22"/>
          <w:szCs w:val="24"/>
        </w:rPr>
        <w:t>(12), 740–772. https://doi.org/10.3390/su4040740</w:t>
      </w:r>
    </w:p>
    <w:p w14:paraId="0F33881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mmerzeel, W. W., Pellicciotti, F., &amp; Bierkens, M. F. P. (2013). Rising river flows throughout the twenty-first century in two Himalayan glacierized watersheds. </w:t>
      </w:r>
      <w:r w:rsidRPr="0008241C">
        <w:rPr>
          <w:i/>
          <w:iCs/>
          <w:noProof/>
          <w:sz w:val="22"/>
          <w:szCs w:val="24"/>
        </w:rPr>
        <w:t>Nature Geoscience</w:t>
      </w:r>
      <w:r w:rsidRPr="0008241C">
        <w:rPr>
          <w:noProof/>
          <w:sz w:val="22"/>
          <w:szCs w:val="24"/>
        </w:rPr>
        <w:t xml:space="preserve">, </w:t>
      </w:r>
      <w:r w:rsidRPr="0008241C">
        <w:rPr>
          <w:i/>
          <w:iCs/>
          <w:noProof/>
          <w:sz w:val="22"/>
          <w:szCs w:val="24"/>
        </w:rPr>
        <w:t>6</w:t>
      </w:r>
      <w:r w:rsidRPr="0008241C">
        <w:rPr>
          <w:noProof/>
          <w:sz w:val="22"/>
          <w:szCs w:val="24"/>
        </w:rPr>
        <w:t>(9), 742–745. https://doi.org/10.1038/ngeo1896</w:t>
      </w:r>
    </w:p>
    <w:p w14:paraId="46F7C83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mmerzeel, W. W., van Beek, L. P. H., &amp; Bierkens, M. F. P. (2010). Climate change will affect the Asian water towers. </w:t>
      </w:r>
      <w:r w:rsidRPr="0008241C">
        <w:rPr>
          <w:i/>
          <w:iCs/>
          <w:noProof/>
          <w:sz w:val="22"/>
          <w:szCs w:val="24"/>
        </w:rPr>
        <w:t>Science</w:t>
      </w:r>
      <w:r w:rsidRPr="0008241C">
        <w:rPr>
          <w:noProof/>
          <w:sz w:val="22"/>
          <w:szCs w:val="24"/>
        </w:rPr>
        <w:t xml:space="preserve">, </w:t>
      </w:r>
      <w:r w:rsidRPr="0008241C">
        <w:rPr>
          <w:i/>
          <w:iCs/>
          <w:noProof/>
          <w:sz w:val="22"/>
          <w:szCs w:val="24"/>
        </w:rPr>
        <w:t>328</w:t>
      </w:r>
      <w:r w:rsidRPr="0008241C">
        <w:rPr>
          <w:noProof/>
          <w:sz w:val="22"/>
          <w:szCs w:val="24"/>
        </w:rPr>
        <w:t>(5984), 1382–1385. https://doi.org/10.1126/science.1183188</w:t>
      </w:r>
    </w:p>
    <w:p w14:paraId="2AC9EB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OC-UNESCO, &amp; UNEP. (2016). </w:t>
      </w:r>
      <w:r w:rsidRPr="0008241C">
        <w:rPr>
          <w:i/>
          <w:iCs/>
          <w:noProof/>
          <w:sz w:val="22"/>
          <w:szCs w:val="24"/>
        </w:rPr>
        <w:t>Large Marine Ecosystems: Status and Trends</w:t>
      </w:r>
      <w:r w:rsidRPr="0008241C">
        <w:rPr>
          <w:noProof/>
          <w:sz w:val="22"/>
          <w:szCs w:val="24"/>
        </w:rPr>
        <w:t>. Nairobi, Kenya.</w:t>
      </w:r>
    </w:p>
    <w:p w14:paraId="1F4C6870"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BES. (2016). </w:t>
      </w:r>
      <w:r w:rsidRPr="0008241C">
        <w:rPr>
          <w:i/>
          <w:iCs/>
          <w:noProof/>
          <w:sz w:val="22"/>
          <w:szCs w:val="24"/>
        </w:rPr>
        <w:t>Summary for policymakers of the methodological assessment of scenarios and models of biodiversity and ecosystem services of the Intergovernmental Science-Policy Platform on Biodiversity and Ecosystem Services</w:t>
      </w:r>
      <w:r w:rsidRPr="0008241C">
        <w:rPr>
          <w:noProof/>
          <w:sz w:val="22"/>
          <w:szCs w:val="24"/>
        </w:rPr>
        <w:t>. (S. Ferrier, K. N. Ninan, P. Leadley, R. Alkemade, L. A. Acosta, H. R. Akçakaya, L. Brotons, W. Cheung, V. Christensen, K. H. Harhash, J. Kabubo-Mariara, C. Lundquist, M. Obersteiner, H. Pereira, G. Peterson, R. Pichs-Madruga, N. H. Ravindranath, C. Rondinini, &amp; B. Wintle, Eds.). Bonn, Germany: Secretariat of the Intergovernmental Science-Policy Platform on Biodiversity and Ecosystem Services.</w:t>
      </w:r>
    </w:p>
    <w:p w14:paraId="514F421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CC. (1995). </w:t>
      </w:r>
      <w:r w:rsidRPr="0008241C">
        <w:rPr>
          <w:i/>
          <w:iCs/>
          <w:noProof/>
          <w:sz w:val="22"/>
          <w:szCs w:val="24"/>
        </w:rPr>
        <w:t>IPCC Second Assessment: A Synthesis Report</w:t>
      </w:r>
      <w:r w:rsidRPr="0008241C">
        <w:rPr>
          <w:noProof/>
          <w:sz w:val="22"/>
          <w:szCs w:val="24"/>
        </w:rPr>
        <w:t xml:space="preserve">. Geneva. Retrieved from </w:t>
      </w:r>
      <w:r w:rsidRPr="0008241C">
        <w:rPr>
          <w:noProof/>
          <w:sz w:val="22"/>
          <w:szCs w:val="24"/>
        </w:rPr>
        <w:lastRenderedPageBreak/>
        <w:t>https://www.ipcc.ch/pdf/climate-changes-1995/ipcc-2nd-assessment/2nd-assessment-en.pdf</w:t>
      </w:r>
    </w:p>
    <w:p w14:paraId="68A6548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IPCC. (2014). </w:t>
      </w:r>
      <w:r w:rsidRPr="0008241C">
        <w:rPr>
          <w:i/>
          <w:iCs/>
          <w:noProof/>
          <w:sz w:val="22"/>
          <w:szCs w:val="24"/>
        </w:rPr>
        <w:t>Climate Change 2014: Mitigation of Climate Change. Contribution of Working Group III to the Fifth Assessment Report of the Intergovernmental Panel on Climate Change</w:t>
      </w:r>
      <w:r w:rsidRPr="0008241C">
        <w:rPr>
          <w:noProof/>
          <w:sz w:val="22"/>
          <w:szCs w:val="24"/>
        </w:rPr>
        <w:t>. (O. Edenhofer, R. Pichs-Madruga, Y. Sokona, E. Farahani, S. Kadner, K. Seyboth, A. Adler, I. Baum, S. Brunner, P. Eickemeier, B. Kriemann, J. Savolainen, S. Schlömer, C. von Stechow, T. Zwickel, &amp; J. C. Minx, Eds.). Cambridge, United Kingdom and New York, NY, USA: Cambridge University Press.</w:t>
      </w:r>
    </w:p>
    <w:p w14:paraId="50067EE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Japan Satoyama Satoumi Assessment (JSSA). (2010). </w:t>
      </w:r>
      <w:r w:rsidRPr="0008241C">
        <w:rPr>
          <w:i/>
          <w:iCs/>
          <w:noProof/>
          <w:sz w:val="22"/>
          <w:szCs w:val="24"/>
        </w:rPr>
        <w:t>Satoyama–Satoumi Ecosystems and Human Well-Being: Socio-ecological Production Landscapes of Japan - Summary for Decision Makers.</w:t>
      </w:r>
      <w:r w:rsidRPr="0008241C">
        <w:rPr>
          <w:noProof/>
          <w:sz w:val="22"/>
          <w:szCs w:val="24"/>
        </w:rPr>
        <w:t xml:space="preserve"> (A. K. Duraiappah, K. Nakamura, K. Takeuchi, M. Watanabe, &amp; M. Nishi, Eds.). Tokyo.</w:t>
      </w:r>
    </w:p>
    <w:p w14:paraId="243F9A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aplan, I. C., &amp; Leonard, J. (2012). From krill to convenience stores: Forecasting the economic and ecological effects of fisheries management on the US West Coast. </w:t>
      </w:r>
      <w:r w:rsidRPr="0008241C">
        <w:rPr>
          <w:i/>
          <w:iCs/>
          <w:noProof/>
          <w:sz w:val="22"/>
          <w:szCs w:val="24"/>
        </w:rPr>
        <w:t>Marine Policy</w:t>
      </w:r>
      <w:r w:rsidRPr="0008241C">
        <w:rPr>
          <w:noProof/>
          <w:sz w:val="22"/>
          <w:szCs w:val="24"/>
        </w:rPr>
        <w:t xml:space="preserve">, </w:t>
      </w:r>
      <w:r w:rsidRPr="0008241C">
        <w:rPr>
          <w:i/>
          <w:iCs/>
          <w:noProof/>
          <w:sz w:val="22"/>
          <w:szCs w:val="24"/>
        </w:rPr>
        <w:t>36</w:t>
      </w:r>
      <w:r w:rsidRPr="0008241C">
        <w:rPr>
          <w:noProof/>
          <w:sz w:val="22"/>
          <w:szCs w:val="24"/>
        </w:rPr>
        <w:t>(5), 947–954. https://doi.org/10.1016/j.marpol.2012.02.005</w:t>
      </w:r>
    </w:p>
    <w:p w14:paraId="37204CA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hoi, D. N., &amp; Suetsugi, T. (2014). Impact of climate and land-use changes on hydrological processes and sediment yield—a case study of the Be River catchment, Vietnam. </w:t>
      </w:r>
      <w:r w:rsidRPr="0008241C">
        <w:rPr>
          <w:i/>
          <w:iCs/>
          <w:noProof/>
          <w:sz w:val="22"/>
          <w:szCs w:val="24"/>
        </w:rPr>
        <w:t>Hydrological Sciences Journal</w:t>
      </w:r>
      <w:r w:rsidRPr="0008241C">
        <w:rPr>
          <w:noProof/>
          <w:sz w:val="22"/>
          <w:szCs w:val="24"/>
        </w:rPr>
        <w:t xml:space="preserve">, </w:t>
      </w:r>
      <w:r w:rsidRPr="0008241C">
        <w:rPr>
          <w:i/>
          <w:iCs/>
          <w:noProof/>
          <w:sz w:val="22"/>
          <w:szCs w:val="24"/>
        </w:rPr>
        <w:t>59</w:t>
      </w:r>
      <w:r w:rsidRPr="0008241C">
        <w:rPr>
          <w:noProof/>
          <w:sz w:val="22"/>
          <w:szCs w:val="24"/>
        </w:rPr>
        <w:t>(5), 1095–1108. https://doi.org/10.1080/02626667.2013.819433</w:t>
      </w:r>
    </w:p>
    <w:p w14:paraId="6D29968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h, L. P., &amp; Ghazoul, J. (2010). Spatially explicit scenario analysis for reconciling agricultural expansion, forest protection, and carbon conservation in Indonesia.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7</w:t>
      </w:r>
      <w:r w:rsidRPr="0008241C">
        <w:rPr>
          <w:noProof/>
          <w:sz w:val="22"/>
          <w:szCs w:val="24"/>
        </w:rPr>
        <w:t>(24), 11140–11144. https://doi.org/10.1073/pnas.1012681107</w:t>
      </w:r>
    </w:p>
    <w:p w14:paraId="6F7FCC0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olahi, M., Sakai, T., Moriya, K., &amp; Makhdoum, M. F. (2012). Challenges to the future development of Iran’s protected areas system. </w:t>
      </w:r>
      <w:r w:rsidRPr="0008241C">
        <w:rPr>
          <w:i/>
          <w:iCs/>
          <w:noProof/>
          <w:sz w:val="22"/>
          <w:szCs w:val="24"/>
        </w:rPr>
        <w:t>Environmental Management</w:t>
      </w:r>
      <w:r w:rsidRPr="0008241C">
        <w:rPr>
          <w:noProof/>
          <w:sz w:val="22"/>
          <w:szCs w:val="24"/>
        </w:rPr>
        <w:t xml:space="preserve">, </w:t>
      </w:r>
      <w:r w:rsidRPr="0008241C">
        <w:rPr>
          <w:i/>
          <w:iCs/>
          <w:noProof/>
          <w:sz w:val="22"/>
          <w:szCs w:val="24"/>
        </w:rPr>
        <w:t>50</w:t>
      </w:r>
      <w:r w:rsidRPr="0008241C">
        <w:rPr>
          <w:noProof/>
          <w:sz w:val="22"/>
          <w:szCs w:val="24"/>
        </w:rPr>
        <w:t>(4), 750–765. https://doi.org/10.1007/s00267-012-9895-5</w:t>
      </w:r>
    </w:p>
    <w:p w14:paraId="14C2D11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önig, H. J., Uthes, S., Schuler, J., Zhen, L., Purushothaman, S., Suarma, U., Sghaier, M., Makokha, S., Helming, K., Sieber, S., Chen, L., Brouwer, F., Morris, J., &amp; Wiggering, H. (2013). Regional impact assessment of land use scenarios in developing countries using the FoPIA approach: Findings from five case studies.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127</w:t>
      </w:r>
      <w:r w:rsidRPr="0008241C">
        <w:rPr>
          <w:noProof/>
          <w:sz w:val="22"/>
          <w:szCs w:val="24"/>
        </w:rPr>
        <w:t>, S56–S64. https://doi.org/10.1016/j.jenvman.2012.10.021</w:t>
      </w:r>
    </w:p>
    <w:p w14:paraId="10DBD07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ubiszewski, I., Anderson, S. J., Costanza, R., &amp; Sutton, P. C. (2016). The Future of Ecosystem Services in Asia and the Pacific. </w:t>
      </w:r>
      <w:r w:rsidRPr="0008241C">
        <w:rPr>
          <w:i/>
          <w:iCs/>
          <w:noProof/>
          <w:sz w:val="22"/>
          <w:szCs w:val="24"/>
        </w:rPr>
        <w:t>Asia and the Pacific Policy Studies</w:t>
      </w:r>
      <w:r w:rsidRPr="0008241C">
        <w:rPr>
          <w:noProof/>
          <w:sz w:val="22"/>
          <w:szCs w:val="24"/>
        </w:rPr>
        <w:t xml:space="preserve">, </w:t>
      </w:r>
      <w:r w:rsidRPr="0008241C">
        <w:rPr>
          <w:i/>
          <w:iCs/>
          <w:noProof/>
          <w:sz w:val="22"/>
          <w:szCs w:val="24"/>
        </w:rPr>
        <w:t>3</w:t>
      </w:r>
      <w:r w:rsidRPr="0008241C">
        <w:rPr>
          <w:noProof/>
          <w:sz w:val="22"/>
          <w:szCs w:val="24"/>
        </w:rPr>
        <w:t>(3), 389–404. https://doi.org/10.1002/app5.147</w:t>
      </w:r>
    </w:p>
    <w:p w14:paraId="5BD879A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Kumar, N., Hammill, M., &amp; Raihan, S. (2016). Strategies for Achieving the Sustainable Development Goals ( SDGs ) in South Asia : Lessons from Policy Simulations, (August).</w:t>
      </w:r>
    </w:p>
    <w:p w14:paraId="1ABF1BF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Kwiatkowski, L., Cox, P., Halloran, P. R., Mumby, P. J., &amp; Wiltshire, A. J. (2015). Coral bleaching under unconventional scenarios of climate warming and ocean acidification. </w:t>
      </w:r>
      <w:r w:rsidRPr="0008241C">
        <w:rPr>
          <w:i/>
          <w:iCs/>
          <w:noProof/>
          <w:sz w:val="22"/>
          <w:szCs w:val="24"/>
        </w:rPr>
        <w:t>Nature Climate Change</w:t>
      </w:r>
      <w:r w:rsidRPr="0008241C">
        <w:rPr>
          <w:noProof/>
          <w:sz w:val="22"/>
          <w:szCs w:val="24"/>
        </w:rPr>
        <w:t xml:space="preserve">, </w:t>
      </w:r>
      <w:r w:rsidRPr="0008241C">
        <w:rPr>
          <w:i/>
          <w:iCs/>
          <w:noProof/>
          <w:sz w:val="22"/>
          <w:szCs w:val="24"/>
        </w:rPr>
        <w:t>5</w:t>
      </w:r>
      <w:r w:rsidRPr="0008241C">
        <w:rPr>
          <w:noProof/>
          <w:sz w:val="22"/>
          <w:szCs w:val="24"/>
        </w:rPr>
        <w:t>(8), 777–781. https://doi.org/10.1038/nclimate2655</w:t>
      </w:r>
    </w:p>
    <w:p w14:paraId="30A16E1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l, M. (2011). Implications of climate change in sustained agricultural productivity in South Asia. </w:t>
      </w:r>
      <w:r w:rsidRPr="0008241C">
        <w:rPr>
          <w:i/>
          <w:iCs/>
          <w:noProof/>
          <w:sz w:val="22"/>
          <w:szCs w:val="24"/>
        </w:rPr>
        <w:t>Regional Environmental Change</w:t>
      </w:r>
      <w:r w:rsidRPr="0008241C">
        <w:rPr>
          <w:noProof/>
          <w:sz w:val="22"/>
          <w:szCs w:val="24"/>
        </w:rPr>
        <w:t xml:space="preserve">, </w:t>
      </w:r>
      <w:r w:rsidRPr="0008241C">
        <w:rPr>
          <w:i/>
          <w:iCs/>
          <w:noProof/>
          <w:sz w:val="22"/>
          <w:szCs w:val="24"/>
        </w:rPr>
        <w:t>11</w:t>
      </w:r>
      <w:r w:rsidRPr="0008241C">
        <w:rPr>
          <w:noProof/>
          <w:sz w:val="22"/>
          <w:szCs w:val="24"/>
        </w:rPr>
        <w:t>(SUPPL. 1), 79–94. https://doi.org/10.1007/s10113-010-0166-9</w:t>
      </w:r>
    </w:p>
    <w:p w14:paraId="3C0A00A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Lam, V. W. Y., Cheung, W. W. L., Reygondeau, G., &amp; Sumaila, U. R. (2016). Projected change in global fisheries revenues under climate change. </w:t>
      </w:r>
      <w:r w:rsidRPr="0008241C">
        <w:rPr>
          <w:i/>
          <w:iCs/>
          <w:noProof/>
          <w:sz w:val="22"/>
          <w:szCs w:val="24"/>
        </w:rPr>
        <w:t>Scientific Reports</w:t>
      </w:r>
      <w:r w:rsidRPr="0008241C">
        <w:rPr>
          <w:noProof/>
          <w:sz w:val="22"/>
          <w:szCs w:val="24"/>
        </w:rPr>
        <w:t xml:space="preserve">, </w:t>
      </w:r>
      <w:r w:rsidRPr="0008241C">
        <w:rPr>
          <w:i/>
          <w:iCs/>
          <w:noProof/>
          <w:sz w:val="22"/>
          <w:szCs w:val="24"/>
        </w:rPr>
        <w:t>6</w:t>
      </w:r>
      <w:r w:rsidRPr="0008241C">
        <w:rPr>
          <w:noProof/>
          <w:sz w:val="22"/>
          <w:szCs w:val="24"/>
        </w:rPr>
        <w:t>, 32607. https://doi.org/10.1038/srep32607</w:t>
      </w:r>
    </w:p>
    <w:p w14:paraId="66C8411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chovina, B., Feeley, K. J., &amp; Ripple, W. J. (2015). Biodiversity conservation: The key is reducing meat consumption. </w:t>
      </w:r>
      <w:r w:rsidRPr="0008241C">
        <w:rPr>
          <w:i/>
          <w:iCs/>
          <w:noProof/>
          <w:sz w:val="22"/>
          <w:szCs w:val="24"/>
        </w:rPr>
        <w:t>Science of the Total Environment</w:t>
      </w:r>
      <w:r w:rsidRPr="0008241C">
        <w:rPr>
          <w:noProof/>
          <w:sz w:val="22"/>
          <w:szCs w:val="24"/>
        </w:rPr>
        <w:t xml:space="preserve">, </w:t>
      </w:r>
      <w:r w:rsidRPr="0008241C">
        <w:rPr>
          <w:i/>
          <w:iCs/>
          <w:noProof/>
          <w:sz w:val="22"/>
          <w:szCs w:val="24"/>
        </w:rPr>
        <w:t>536</w:t>
      </w:r>
      <w:r w:rsidRPr="0008241C">
        <w:rPr>
          <w:noProof/>
          <w:sz w:val="22"/>
          <w:szCs w:val="24"/>
        </w:rPr>
        <w:t>, 419–431. https://doi.org/10.1016/j.scitotenv.2015.07.022</w:t>
      </w:r>
    </w:p>
    <w:p w14:paraId="2B75E63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agnan, A. K., Colombier, M., Billé, R., Joos, F., Hoegh-Guldberg, O., Pörtner, H.-O., Waisman, H., Spencer, T., &amp; Gattuso, J.-P. (2016). Implications of the Paris agreement for the ocean. </w:t>
      </w:r>
      <w:r w:rsidRPr="0008241C">
        <w:rPr>
          <w:i/>
          <w:iCs/>
          <w:noProof/>
          <w:sz w:val="22"/>
          <w:szCs w:val="24"/>
        </w:rPr>
        <w:t>Nature Climate Change</w:t>
      </w:r>
      <w:r w:rsidRPr="0008241C">
        <w:rPr>
          <w:noProof/>
          <w:sz w:val="22"/>
          <w:szCs w:val="24"/>
        </w:rPr>
        <w:t xml:space="preserve">, </w:t>
      </w:r>
      <w:r w:rsidRPr="0008241C">
        <w:rPr>
          <w:i/>
          <w:iCs/>
          <w:noProof/>
          <w:sz w:val="22"/>
          <w:szCs w:val="24"/>
        </w:rPr>
        <w:t>6</w:t>
      </w:r>
      <w:r w:rsidRPr="0008241C">
        <w:rPr>
          <w:noProof/>
          <w:sz w:val="22"/>
          <w:szCs w:val="24"/>
        </w:rPr>
        <w:t>(8), 732–735. https://doi.org/10.1038/nclimate3038</w:t>
      </w:r>
    </w:p>
    <w:p w14:paraId="650CFA0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emon, A. A. (2005). Devastation of the Indus River Delta. In </w:t>
      </w:r>
      <w:r w:rsidRPr="0008241C">
        <w:rPr>
          <w:i/>
          <w:iCs/>
          <w:noProof/>
          <w:sz w:val="22"/>
          <w:szCs w:val="24"/>
        </w:rPr>
        <w:t>Impacts of Global Climate Change</w:t>
      </w:r>
      <w:r w:rsidRPr="0008241C">
        <w:rPr>
          <w:noProof/>
          <w:sz w:val="22"/>
          <w:szCs w:val="24"/>
        </w:rPr>
        <w:t xml:space="preserve"> (pp. 1–12). Reston, VA: American Society of Civil Engineers. https://doi.org/10.1061/40792(173)500</w:t>
      </w:r>
    </w:p>
    <w:p w14:paraId="3DE0038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llennium Ecosystem Assessment. (2005). </w:t>
      </w:r>
      <w:r w:rsidRPr="0008241C">
        <w:rPr>
          <w:i/>
          <w:iCs/>
          <w:noProof/>
          <w:sz w:val="22"/>
          <w:szCs w:val="24"/>
        </w:rPr>
        <w:t>Ecosystems and Human Well-being: Synthesis</w:t>
      </w:r>
      <w:r w:rsidRPr="0008241C">
        <w:rPr>
          <w:noProof/>
          <w:sz w:val="22"/>
          <w:szCs w:val="24"/>
        </w:rPr>
        <w:t xml:space="preserve">. Washington, DC: Island Press. Retrieved from file:///C:/Users/okayasu/AppData/Local/Mendeley Ltd./Mendeley Desktop/Downloaded/Millennium Ecosystem Assessment - 2005 - Ecosystems and Human </w:t>
      </w:r>
      <w:r w:rsidRPr="0008241C">
        <w:rPr>
          <w:noProof/>
          <w:sz w:val="22"/>
          <w:szCs w:val="24"/>
        </w:rPr>
        <w:lastRenderedPageBreak/>
        <w:t>Well-being Synthesis.pdf</w:t>
      </w:r>
    </w:p>
    <w:p w14:paraId="55F3517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tchell, M., Lockwood, M., Moore, S. A., &amp; Clement, S. (2015). Scenario analysis for biodiversity conservation: A social–ecological system approach in the Australian Alps.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150</w:t>
      </w:r>
      <w:r w:rsidRPr="0008241C">
        <w:rPr>
          <w:noProof/>
          <w:sz w:val="22"/>
          <w:szCs w:val="24"/>
        </w:rPr>
        <w:t>, 69–80.</w:t>
      </w:r>
    </w:p>
    <w:p w14:paraId="728927C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itchell, M., Lockwood, M., Moore, S. A., Clement, S., Gilfedder, L., &amp; Anderson, G. (2016). Using scenario planning to assess governance reforms for enhancing biodiversity outcomes. </w:t>
      </w:r>
      <w:r w:rsidRPr="0008241C">
        <w:rPr>
          <w:i/>
          <w:iCs/>
          <w:noProof/>
          <w:sz w:val="22"/>
          <w:szCs w:val="24"/>
        </w:rPr>
        <w:t>Land Use Policy</w:t>
      </w:r>
      <w:r w:rsidRPr="0008241C">
        <w:rPr>
          <w:noProof/>
          <w:sz w:val="22"/>
          <w:szCs w:val="24"/>
        </w:rPr>
        <w:t xml:space="preserve">, </w:t>
      </w:r>
      <w:r w:rsidRPr="0008241C">
        <w:rPr>
          <w:i/>
          <w:iCs/>
          <w:noProof/>
          <w:sz w:val="22"/>
          <w:szCs w:val="24"/>
        </w:rPr>
        <w:t>50</w:t>
      </w:r>
      <w:r w:rsidRPr="0008241C">
        <w:rPr>
          <w:noProof/>
          <w:sz w:val="22"/>
          <w:szCs w:val="24"/>
        </w:rPr>
        <w:t>, 559–572. https://doi.org/10.1016/J.LANDUSEPOL.2015.10.020</w:t>
      </w:r>
    </w:p>
    <w:p w14:paraId="12C71C0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njezi, M., Shahriar, K., Dehghani, H., &amp; Samimi Namin, F. (2009). Environmental impact assessment of open pit mining in Iran. </w:t>
      </w:r>
      <w:r w:rsidRPr="0008241C">
        <w:rPr>
          <w:i/>
          <w:iCs/>
          <w:noProof/>
          <w:sz w:val="22"/>
          <w:szCs w:val="24"/>
        </w:rPr>
        <w:t>Environmental Geology</w:t>
      </w:r>
      <w:r w:rsidRPr="0008241C">
        <w:rPr>
          <w:noProof/>
          <w:sz w:val="22"/>
          <w:szCs w:val="24"/>
        </w:rPr>
        <w:t xml:space="preserve">, </w:t>
      </w:r>
      <w:r w:rsidRPr="0008241C">
        <w:rPr>
          <w:i/>
          <w:iCs/>
          <w:noProof/>
          <w:sz w:val="22"/>
          <w:szCs w:val="24"/>
        </w:rPr>
        <w:t>58</w:t>
      </w:r>
      <w:r w:rsidRPr="0008241C">
        <w:rPr>
          <w:noProof/>
          <w:sz w:val="22"/>
          <w:szCs w:val="24"/>
        </w:rPr>
        <w:t>(1), 205–216. https://doi.org/10.1007/s00254-008-1509-4</w:t>
      </w:r>
    </w:p>
    <w:p w14:paraId="7B8B68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ozumder, C., &amp; Tripathi, N. K. (2014). Geospatial scenario based modelling of urban and agricultural intrusions in Ramsar wetland deepor beel in northeast India using a multi-layer perceptron neural network. </w:t>
      </w:r>
      <w:r w:rsidRPr="0008241C">
        <w:rPr>
          <w:i/>
          <w:iCs/>
          <w:noProof/>
          <w:sz w:val="22"/>
          <w:szCs w:val="24"/>
        </w:rPr>
        <w:t>International Journal of Applied Earth Observation and Geoinformation</w:t>
      </w:r>
      <w:r w:rsidRPr="0008241C">
        <w:rPr>
          <w:noProof/>
          <w:sz w:val="22"/>
          <w:szCs w:val="24"/>
        </w:rPr>
        <w:t xml:space="preserve">, </w:t>
      </w:r>
      <w:r w:rsidRPr="0008241C">
        <w:rPr>
          <w:i/>
          <w:iCs/>
          <w:noProof/>
          <w:sz w:val="22"/>
          <w:szCs w:val="24"/>
        </w:rPr>
        <w:t>32</w:t>
      </w:r>
      <w:r w:rsidRPr="0008241C">
        <w:rPr>
          <w:noProof/>
          <w:sz w:val="22"/>
          <w:szCs w:val="24"/>
        </w:rPr>
        <w:t>(1), 92–104. https://doi.org/10.1016/j.jag.2014.03.002</w:t>
      </w:r>
    </w:p>
    <w:p w14:paraId="2E25775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Munday, P. L., Jones, G. P., Pratchett, M. S., &amp; Williams, A. J. (2008). Climate change and the future for coral reef fishes. </w:t>
      </w:r>
      <w:r w:rsidRPr="0008241C">
        <w:rPr>
          <w:i/>
          <w:iCs/>
          <w:noProof/>
          <w:sz w:val="22"/>
          <w:szCs w:val="24"/>
        </w:rPr>
        <w:t>Fish and Fisheries</w:t>
      </w:r>
      <w:r w:rsidRPr="0008241C">
        <w:rPr>
          <w:noProof/>
          <w:sz w:val="22"/>
          <w:szCs w:val="24"/>
        </w:rPr>
        <w:t xml:space="preserve">, </w:t>
      </w:r>
      <w:r w:rsidRPr="0008241C">
        <w:rPr>
          <w:i/>
          <w:iCs/>
          <w:noProof/>
          <w:sz w:val="22"/>
          <w:szCs w:val="24"/>
        </w:rPr>
        <w:t>9</w:t>
      </w:r>
      <w:r w:rsidRPr="0008241C">
        <w:rPr>
          <w:noProof/>
          <w:sz w:val="22"/>
          <w:szCs w:val="24"/>
        </w:rPr>
        <w:t>(3), 261–285. https://doi.org/10.1111/j.1467-2979.2008.00281.x</w:t>
      </w:r>
    </w:p>
    <w:p w14:paraId="6E5F88E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akicenovic, N., Alcamo, J., Grubler, A., Riahi, K., Roehrl, R. A., Rogner, H.-H., &amp; Victor, N. (2000). </w:t>
      </w:r>
      <w:r w:rsidRPr="0008241C">
        <w:rPr>
          <w:i/>
          <w:iCs/>
          <w:noProof/>
          <w:sz w:val="22"/>
          <w:szCs w:val="24"/>
        </w:rPr>
        <w:t>Special Report on Emissions Scenarios (SRES), A Special Report of Working Group III of the Intergovernmental Panel on Climate Change</w:t>
      </w:r>
      <w:r w:rsidRPr="0008241C">
        <w:rPr>
          <w:noProof/>
          <w:sz w:val="22"/>
          <w:szCs w:val="24"/>
        </w:rPr>
        <w:t>. Cambridge University Press.</w:t>
      </w:r>
    </w:p>
    <w:p w14:paraId="62134F3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Nguyen, Q., Hoang, M. H., Öborn, I., &amp; van Noordwijk, M. (2013). Multipurpose agroforestry as a climate change resiliency option for farmers: An example of local adaptation in Vietnam. </w:t>
      </w:r>
      <w:r w:rsidRPr="0008241C">
        <w:rPr>
          <w:i/>
          <w:iCs/>
          <w:noProof/>
          <w:sz w:val="22"/>
          <w:szCs w:val="24"/>
        </w:rPr>
        <w:t>Climatic Change</w:t>
      </w:r>
      <w:r w:rsidRPr="0008241C">
        <w:rPr>
          <w:noProof/>
          <w:sz w:val="22"/>
          <w:szCs w:val="24"/>
        </w:rPr>
        <w:t xml:space="preserve">, </w:t>
      </w:r>
      <w:r w:rsidRPr="0008241C">
        <w:rPr>
          <w:i/>
          <w:iCs/>
          <w:noProof/>
          <w:sz w:val="22"/>
          <w:szCs w:val="24"/>
        </w:rPr>
        <w:t>117</w:t>
      </w:r>
      <w:r w:rsidRPr="0008241C">
        <w:rPr>
          <w:noProof/>
          <w:sz w:val="22"/>
          <w:szCs w:val="24"/>
        </w:rPr>
        <w:t>(1–2), 241–257. https://doi.org/10.1007/s10584-012-0550-1</w:t>
      </w:r>
    </w:p>
    <w:p w14:paraId="19D300C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NS. (2014). </w:t>
      </w:r>
      <w:r w:rsidRPr="0008241C">
        <w:rPr>
          <w:i/>
          <w:iCs/>
          <w:noProof/>
          <w:sz w:val="22"/>
          <w:szCs w:val="24"/>
        </w:rPr>
        <w:t>UK Environmental Accounts</w:t>
      </w:r>
      <w:r w:rsidRPr="0008241C">
        <w:rPr>
          <w:noProof/>
          <w:sz w:val="22"/>
          <w:szCs w:val="24"/>
        </w:rPr>
        <w:t>. London.</w:t>
      </w:r>
    </w:p>
    <w:p w14:paraId="4ED14ED8"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Ornetsmüller, C., Verburg, P. H., &amp; Heinimann, A. (2016). Scenarios of land system change in the Lao PDR: Transitions in response to alternative demands on goods and services provided by the land. </w:t>
      </w:r>
      <w:r w:rsidRPr="0008241C">
        <w:rPr>
          <w:i/>
          <w:iCs/>
          <w:noProof/>
          <w:sz w:val="22"/>
          <w:szCs w:val="24"/>
        </w:rPr>
        <w:t>Applied Geography</w:t>
      </w:r>
      <w:r w:rsidRPr="0008241C">
        <w:rPr>
          <w:noProof/>
          <w:sz w:val="22"/>
          <w:szCs w:val="24"/>
        </w:rPr>
        <w:t xml:space="preserve">, </w:t>
      </w:r>
      <w:r w:rsidRPr="0008241C">
        <w:rPr>
          <w:i/>
          <w:iCs/>
          <w:noProof/>
          <w:sz w:val="22"/>
          <w:szCs w:val="24"/>
        </w:rPr>
        <w:t>75</w:t>
      </w:r>
      <w:r w:rsidRPr="0008241C">
        <w:rPr>
          <w:noProof/>
          <w:sz w:val="22"/>
          <w:szCs w:val="24"/>
        </w:rPr>
        <w:t>, 1–11. https://doi.org/10.1016/j.apgeog.2016.07.010</w:t>
      </w:r>
    </w:p>
    <w:p w14:paraId="4ECAA70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ndolfi, J. M., Connolly, S. R., Marshall, D. J., &amp; Cohen, A. L. (2011). Projecting Coral Reef Futures Under Global Warming and Ocean Acidification. </w:t>
      </w:r>
      <w:r w:rsidRPr="0008241C">
        <w:rPr>
          <w:i/>
          <w:iCs/>
          <w:noProof/>
          <w:sz w:val="22"/>
          <w:szCs w:val="24"/>
        </w:rPr>
        <w:t>Science</w:t>
      </w:r>
      <w:r w:rsidRPr="0008241C">
        <w:rPr>
          <w:noProof/>
          <w:sz w:val="22"/>
          <w:szCs w:val="24"/>
        </w:rPr>
        <w:t xml:space="preserve">, </w:t>
      </w:r>
      <w:r w:rsidRPr="0008241C">
        <w:rPr>
          <w:i/>
          <w:iCs/>
          <w:noProof/>
          <w:sz w:val="22"/>
          <w:szCs w:val="24"/>
        </w:rPr>
        <w:t>333</w:t>
      </w:r>
      <w:r w:rsidRPr="0008241C">
        <w:rPr>
          <w:noProof/>
          <w:sz w:val="22"/>
          <w:szCs w:val="24"/>
        </w:rPr>
        <w:t>(6041), 418–422. https://doi.org/10.1126/science.1204794</w:t>
      </w:r>
    </w:p>
    <w:p w14:paraId="4F76D3B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ascoe, S., Kahui, V., Hutton, T., &amp; Dichmont, C. (2016). Experiences with the use of bioeconomic models in the management of Australian and New Zealand fisheries. </w:t>
      </w:r>
      <w:r w:rsidRPr="0008241C">
        <w:rPr>
          <w:i/>
          <w:iCs/>
          <w:noProof/>
          <w:sz w:val="22"/>
          <w:szCs w:val="24"/>
        </w:rPr>
        <w:t>Fisheries Research</w:t>
      </w:r>
      <w:r w:rsidRPr="0008241C">
        <w:rPr>
          <w:noProof/>
          <w:sz w:val="22"/>
          <w:szCs w:val="24"/>
        </w:rPr>
        <w:t xml:space="preserve">, </w:t>
      </w:r>
      <w:r w:rsidRPr="0008241C">
        <w:rPr>
          <w:i/>
          <w:iCs/>
          <w:noProof/>
          <w:sz w:val="22"/>
          <w:szCs w:val="24"/>
        </w:rPr>
        <w:t>183</w:t>
      </w:r>
      <w:r w:rsidRPr="0008241C">
        <w:rPr>
          <w:noProof/>
          <w:sz w:val="22"/>
          <w:szCs w:val="24"/>
        </w:rPr>
        <w:t>, 539–548. https://doi.org/10.1016/j.fishres.2016.01.008</w:t>
      </w:r>
    </w:p>
    <w:p w14:paraId="1CA41BD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BL. (2012). </w:t>
      </w:r>
      <w:r w:rsidRPr="0008241C">
        <w:rPr>
          <w:i/>
          <w:iCs/>
          <w:noProof/>
          <w:sz w:val="22"/>
          <w:szCs w:val="24"/>
        </w:rPr>
        <w:t>Roads from Rio+20 Pathways to achieve global sustainability goals by 2050</w:t>
      </w:r>
      <w:r w:rsidRPr="0008241C">
        <w:rPr>
          <w:noProof/>
          <w:sz w:val="22"/>
          <w:szCs w:val="24"/>
        </w:rPr>
        <w:t>. The Hague: PBL Netherlands Environmental Assessment Agency. Retrieved from http://www.pbl.nl/sites/default/files/cms/publicaties/PBL_2012_Roads from Rio_500062001.pdf</w:t>
      </w:r>
    </w:p>
    <w:p w14:paraId="5ECC1E0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BL. (2014). </w:t>
      </w:r>
      <w:r w:rsidRPr="0008241C">
        <w:rPr>
          <w:i/>
          <w:iCs/>
          <w:noProof/>
          <w:sz w:val="22"/>
          <w:szCs w:val="24"/>
        </w:rPr>
        <w:t>How sectors can contribute to sustainable use and conservation of biodiversity</w:t>
      </w:r>
      <w:r w:rsidRPr="0008241C">
        <w:rPr>
          <w:noProof/>
          <w:sz w:val="22"/>
          <w:szCs w:val="24"/>
        </w:rPr>
        <w:t>. (M. Kok &amp; R. Alkemade, Eds.). Montreal: Secretariat of the Convention on Biological Diversity. Retrieved from http://www.pbl.nl/sites/default/files/cms/PBL_GBO4_Sectoral mainstreaming_low_res.pdf</w:t>
      </w:r>
    </w:p>
    <w:p w14:paraId="57A9E5F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ei, F., Li, X., Liu, X., Lao, C., &amp; Xia, G. (2015). Exploring the response of net primary productivity variations to urban expansion and climate change: A scenario analysis for Guangdong Province in China.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150</w:t>
      </w:r>
      <w:r w:rsidRPr="0008241C">
        <w:rPr>
          <w:noProof/>
          <w:sz w:val="22"/>
          <w:szCs w:val="24"/>
        </w:rPr>
        <w:t>, 92–102. https://doi.org/10.1016/j.jenvman.2014.11.002</w:t>
      </w:r>
    </w:p>
    <w:p w14:paraId="2BE7F74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Purushothaman, S., Patil, S., Francis, I., König, H. J., Reidsma, P., &amp; Hegde, S. (2013). Participatory impact assessment of agricultural practices using the land use functions framework: case study from India. </w:t>
      </w:r>
      <w:r w:rsidRPr="0008241C">
        <w:rPr>
          <w:i/>
          <w:iCs/>
          <w:noProof/>
          <w:sz w:val="22"/>
          <w:szCs w:val="24"/>
        </w:rPr>
        <w:t>International Journal of Biodiversity Science, Ecosystem Services &amp; Management</w:t>
      </w:r>
      <w:r w:rsidRPr="0008241C">
        <w:rPr>
          <w:noProof/>
          <w:sz w:val="22"/>
          <w:szCs w:val="24"/>
        </w:rPr>
        <w:t xml:space="preserve">, </w:t>
      </w:r>
      <w:r w:rsidRPr="0008241C">
        <w:rPr>
          <w:i/>
          <w:iCs/>
          <w:noProof/>
          <w:sz w:val="22"/>
          <w:szCs w:val="24"/>
        </w:rPr>
        <w:t>9</w:t>
      </w:r>
      <w:r w:rsidRPr="0008241C">
        <w:rPr>
          <w:noProof/>
          <w:sz w:val="22"/>
          <w:szCs w:val="24"/>
        </w:rPr>
        <w:t>(1), 2–12. https://doi.org/10.1080/21513732.2012.721005</w:t>
      </w:r>
    </w:p>
    <w:p w14:paraId="7D05D0E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Quinn, J. M., Monaghan, R. M., Bidwell, V. J., &amp; Harris, S. R. (2013). A Bayesian Belief Network approach to evaluating complex effects of irrigation-driven agricultural intensification scenarios on future aquatic environmental and economic values in a New Zealand catchment. </w:t>
      </w:r>
      <w:r w:rsidRPr="0008241C">
        <w:rPr>
          <w:i/>
          <w:iCs/>
          <w:noProof/>
          <w:sz w:val="22"/>
          <w:szCs w:val="24"/>
        </w:rPr>
        <w:t>Marine and Freshwater Research</w:t>
      </w:r>
      <w:r w:rsidRPr="0008241C">
        <w:rPr>
          <w:noProof/>
          <w:sz w:val="22"/>
          <w:szCs w:val="24"/>
        </w:rPr>
        <w:t xml:space="preserve">, </w:t>
      </w:r>
      <w:r w:rsidRPr="0008241C">
        <w:rPr>
          <w:i/>
          <w:iCs/>
          <w:noProof/>
          <w:sz w:val="22"/>
          <w:szCs w:val="24"/>
        </w:rPr>
        <w:t>64</w:t>
      </w:r>
      <w:r w:rsidRPr="0008241C">
        <w:rPr>
          <w:noProof/>
          <w:sz w:val="22"/>
          <w:szCs w:val="24"/>
        </w:rPr>
        <w:t>(5), 460–474. https://doi.org/10.1071/MF12141</w:t>
      </w:r>
    </w:p>
    <w:p w14:paraId="632D238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msar Convention Secretariat. (2012). </w:t>
      </w:r>
      <w:r w:rsidRPr="0008241C">
        <w:rPr>
          <w:i/>
          <w:iCs/>
          <w:noProof/>
          <w:sz w:val="22"/>
          <w:szCs w:val="24"/>
        </w:rPr>
        <w:t xml:space="preserve">Limits of acceptable change. The definition and operation of concepts and approaches for “limits of acceptable change” which may be applicable to the Ramsar context of defining and detecting change in the ecological character of wetlands. </w:t>
      </w:r>
      <w:r w:rsidRPr="0008241C">
        <w:rPr>
          <w:i/>
          <w:iCs/>
          <w:noProof/>
          <w:sz w:val="22"/>
          <w:szCs w:val="24"/>
        </w:rPr>
        <w:lastRenderedPageBreak/>
        <w:t>Ramsar COP11 DOC</w:t>
      </w:r>
      <w:r w:rsidRPr="0008241C">
        <w:rPr>
          <w:noProof/>
          <w:sz w:val="22"/>
          <w:szCs w:val="24"/>
        </w:rPr>
        <w:t>.</w:t>
      </w:r>
    </w:p>
    <w:p w14:paraId="55B8258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skin, P., Banuri, T., Gallopín, G., Gutman, P., Hammond, A., Kates, R., &amp; Swart, R. (2002). </w:t>
      </w:r>
      <w:r w:rsidRPr="0008241C">
        <w:rPr>
          <w:i/>
          <w:iCs/>
          <w:noProof/>
          <w:sz w:val="22"/>
          <w:szCs w:val="24"/>
        </w:rPr>
        <w:t>Great Transition: The promise and lure of the times ahead. A report of the Global Scenario Group.</w:t>
      </w:r>
      <w:r w:rsidRPr="0008241C">
        <w:rPr>
          <w:noProof/>
          <w:sz w:val="22"/>
          <w:szCs w:val="24"/>
        </w:rPr>
        <w:t xml:space="preserve"> Boston: Stockholm Environment Institute. Tellus Institute. Retrieved from http://greattransition.org/documents/Great_Transition.pdf</w:t>
      </w:r>
    </w:p>
    <w:p w14:paraId="14850DE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skin, P. D. (2005). Global Scenarios: Background Review for the Millennium Ecosystem Assessment. </w:t>
      </w:r>
      <w:r w:rsidRPr="0008241C">
        <w:rPr>
          <w:i/>
          <w:iCs/>
          <w:noProof/>
          <w:sz w:val="22"/>
          <w:szCs w:val="24"/>
        </w:rPr>
        <w:t>Ecosystems</w:t>
      </w:r>
      <w:r w:rsidRPr="0008241C">
        <w:rPr>
          <w:noProof/>
          <w:sz w:val="22"/>
          <w:szCs w:val="24"/>
        </w:rPr>
        <w:t xml:space="preserve">, </w:t>
      </w:r>
      <w:r w:rsidRPr="0008241C">
        <w:rPr>
          <w:i/>
          <w:iCs/>
          <w:noProof/>
          <w:sz w:val="22"/>
          <w:szCs w:val="24"/>
        </w:rPr>
        <w:t>8</w:t>
      </w:r>
      <w:r w:rsidRPr="0008241C">
        <w:rPr>
          <w:noProof/>
          <w:sz w:val="22"/>
          <w:szCs w:val="24"/>
        </w:rPr>
        <w:t>(2), 133–142. https://doi.org/10.1007/s10021-004-0074-2</w:t>
      </w:r>
    </w:p>
    <w:p w14:paraId="4F72360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udsepp-Hearne, C., Peterson, G. D., Tengö, M., Bennett, E. M., Holland, T., Benessaiah, K., MacDonald, G. K., &amp; Pfeifer, L. (2010). Untangling the Environmentalist’s Paradox: Why Is Human Well-being Increasing as Ecosystem Services Degrade? </w:t>
      </w:r>
      <w:r w:rsidRPr="0008241C">
        <w:rPr>
          <w:i/>
          <w:iCs/>
          <w:noProof/>
          <w:sz w:val="22"/>
          <w:szCs w:val="24"/>
        </w:rPr>
        <w:t>BioScience</w:t>
      </w:r>
      <w:r w:rsidRPr="0008241C">
        <w:rPr>
          <w:noProof/>
          <w:sz w:val="22"/>
          <w:szCs w:val="24"/>
        </w:rPr>
        <w:t xml:space="preserve">, </w:t>
      </w:r>
      <w:r w:rsidRPr="0008241C">
        <w:rPr>
          <w:i/>
          <w:iCs/>
          <w:noProof/>
          <w:sz w:val="22"/>
          <w:szCs w:val="24"/>
        </w:rPr>
        <w:t>60</w:t>
      </w:r>
      <w:r w:rsidRPr="0008241C">
        <w:rPr>
          <w:noProof/>
          <w:sz w:val="22"/>
          <w:szCs w:val="24"/>
        </w:rPr>
        <w:t>(8), 576–589. https://doi.org/10.1525/bio.2010.60.8.4</w:t>
      </w:r>
    </w:p>
    <w:p w14:paraId="6B9044D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aunikar, R., Buongiorno, J., Turner, J. A., &amp; Zhu, S. (2010). Global outlook for wood and forests with the bioenergy demand implied by scenarios of the Intergovernmental Panel on Climate Change. </w:t>
      </w:r>
      <w:r w:rsidRPr="0008241C">
        <w:rPr>
          <w:i/>
          <w:iCs/>
          <w:noProof/>
          <w:sz w:val="22"/>
          <w:szCs w:val="24"/>
        </w:rPr>
        <w:t>Forest Policy and Economics</w:t>
      </w:r>
      <w:r w:rsidRPr="0008241C">
        <w:rPr>
          <w:noProof/>
          <w:sz w:val="22"/>
          <w:szCs w:val="24"/>
        </w:rPr>
        <w:t xml:space="preserve">, </w:t>
      </w:r>
      <w:r w:rsidRPr="0008241C">
        <w:rPr>
          <w:i/>
          <w:iCs/>
          <w:noProof/>
          <w:sz w:val="22"/>
          <w:szCs w:val="24"/>
        </w:rPr>
        <w:t>12</w:t>
      </w:r>
      <w:r w:rsidRPr="0008241C">
        <w:rPr>
          <w:noProof/>
          <w:sz w:val="22"/>
          <w:szCs w:val="24"/>
        </w:rPr>
        <w:t>(1), 48–56. https://doi.org/10.1016/j.forpol.2009.09.013</w:t>
      </w:r>
    </w:p>
    <w:p w14:paraId="18AF090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eyes-Nivia, C., Diaz-Pulido, G., Kline, D., Guldberg, O. H., &amp; Dove, S. (2013). Ocean acidification and warming scenarios increase microbioerosion of coral skeletons. </w:t>
      </w:r>
      <w:r w:rsidRPr="0008241C">
        <w:rPr>
          <w:i/>
          <w:iCs/>
          <w:noProof/>
          <w:sz w:val="22"/>
          <w:szCs w:val="24"/>
        </w:rPr>
        <w:t>Global Change Biology</w:t>
      </w:r>
      <w:r w:rsidRPr="0008241C">
        <w:rPr>
          <w:noProof/>
          <w:sz w:val="22"/>
          <w:szCs w:val="24"/>
        </w:rPr>
        <w:t xml:space="preserve">, </w:t>
      </w:r>
      <w:r w:rsidRPr="0008241C">
        <w:rPr>
          <w:i/>
          <w:iCs/>
          <w:noProof/>
          <w:sz w:val="22"/>
          <w:szCs w:val="24"/>
        </w:rPr>
        <w:t>19</w:t>
      </w:r>
      <w:r w:rsidRPr="0008241C">
        <w:rPr>
          <w:noProof/>
          <w:sz w:val="22"/>
          <w:szCs w:val="24"/>
        </w:rPr>
        <w:t>(6), 1919–1929. https://doi.org/10.1111/gcb.12158</w:t>
      </w:r>
    </w:p>
    <w:p w14:paraId="0DFA790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ichards, D. R., Warren, P. H., Maltby, L., &amp; Moggridge, H. L. (2017). Awareness of greater numbers of ecosystem services affects preferences for floodplain management. </w:t>
      </w:r>
      <w:r w:rsidRPr="0008241C">
        <w:rPr>
          <w:i/>
          <w:iCs/>
          <w:noProof/>
          <w:sz w:val="22"/>
          <w:szCs w:val="24"/>
        </w:rPr>
        <w:t>Ecosystem Services</w:t>
      </w:r>
      <w:r w:rsidRPr="0008241C">
        <w:rPr>
          <w:noProof/>
          <w:sz w:val="22"/>
          <w:szCs w:val="24"/>
        </w:rPr>
        <w:t xml:space="preserve">, </w:t>
      </w:r>
      <w:r w:rsidRPr="0008241C">
        <w:rPr>
          <w:i/>
          <w:iCs/>
          <w:noProof/>
          <w:sz w:val="22"/>
          <w:szCs w:val="24"/>
        </w:rPr>
        <w:t>24</w:t>
      </w:r>
      <w:r w:rsidRPr="0008241C">
        <w:rPr>
          <w:noProof/>
          <w:sz w:val="22"/>
          <w:szCs w:val="24"/>
        </w:rPr>
        <w:t>, 138–146. https://doi.org/10.1016/j.ecoser.2017.02.001</w:t>
      </w:r>
    </w:p>
    <w:p w14:paraId="5D011A4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tten, M., Van Dijk, M., Van Rooij, W., &amp; Hilderink, H. (2014). Land use dynamics, climate change, and food security in Vietnam: A global-to-local modeling approach. </w:t>
      </w:r>
      <w:r w:rsidRPr="0008241C">
        <w:rPr>
          <w:i/>
          <w:iCs/>
          <w:noProof/>
          <w:sz w:val="22"/>
          <w:szCs w:val="24"/>
        </w:rPr>
        <w:t>World Development</w:t>
      </w:r>
      <w:r w:rsidRPr="0008241C">
        <w:rPr>
          <w:noProof/>
          <w:sz w:val="22"/>
          <w:szCs w:val="24"/>
        </w:rPr>
        <w:t xml:space="preserve">, </w:t>
      </w:r>
      <w:r w:rsidRPr="0008241C">
        <w:rPr>
          <w:i/>
          <w:iCs/>
          <w:noProof/>
          <w:sz w:val="22"/>
          <w:szCs w:val="24"/>
        </w:rPr>
        <w:t>59</w:t>
      </w:r>
      <w:r w:rsidRPr="0008241C">
        <w:rPr>
          <w:noProof/>
          <w:sz w:val="22"/>
          <w:szCs w:val="24"/>
        </w:rPr>
        <w:t>, 29–46. https://doi.org/10.1016/j.worlddev.2014.01.020</w:t>
      </w:r>
    </w:p>
    <w:p w14:paraId="0E5A7D8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Ruzicka, J. J., Steele, J. H., Ballerini, T., Gaichas, S. K., &amp; Ainley, D. G. (2013). Dividing up the pie: Whales, fish, and humans as competitors. </w:t>
      </w:r>
      <w:r w:rsidRPr="0008241C">
        <w:rPr>
          <w:i/>
          <w:iCs/>
          <w:noProof/>
          <w:sz w:val="22"/>
          <w:szCs w:val="24"/>
        </w:rPr>
        <w:t>Progress in Oceanography</w:t>
      </w:r>
      <w:r w:rsidRPr="0008241C">
        <w:rPr>
          <w:noProof/>
          <w:sz w:val="22"/>
          <w:szCs w:val="24"/>
        </w:rPr>
        <w:t xml:space="preserve">, </w:t>
      </w:r>
      <w:r w:rsidRPr="0008241C">
        <w:rPr>
          <w:i/>
          <w:iCs/>
          <w:noProof/>
          <w:sz w:val="22"/>
          <w:szCs w:val="24"/>
        </w:rPr>
        <w:t>116</w:t>
      </w:r>
      <w:r w:rsidRPr="0008241C">
        <w:rPr>
          <w:noProof/>
          <w:sz w:val="22"/>
          <w:szCs w:val="24"/>
        </w:rPr>
        <w:t>, 207–219. https://doi.org/10.1016/j.pocean.2013.07.009</w:t>
      </w:r>
    </w:p>
    <w:p w14:paraId="408F3695"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ngha, K. K., Le Brocque, A., Costanza, R., &amp; Cadet-James, Y. (2015). Application of capability approach to assess the role of ecosystem services in the well-being of Indigenous Australians. </w:t>
      </w:r>
      <w:r w:rsidRPr="0008241C">
        <w:rPr>
          <w:i/>
          <w:iCs/>
          <w:noProof/>
          <w:sz w:val="22"/>
          <w:szCs w:val="24"/>
        </w:rPr>
        <w:t>Global Ecology and Conservation</w:t>
      </w:r>
      <w:r w:rsidRPr="0008241C">
        <w:rPr>
          <w:noProof/>
          <w:sz w:val="22"/>
          <w:szCs w:val="24"/>
        </w:rPr>
        <w:t xml:space="preserve">, </w:t>
      </w:r>
      <w:r w:rsidRPr="0008241C">
        <w:rPr>
          <w:i/>
          <w:iCs/>
          <w:noProof/>
          <w:sz w:val="22"/>
          <w:szCs w:val="24"/>
        </w:rPr>
        <w:t>4</w:t>
      </w:r>
      <w:r w:rsidRPr="0008241C">
        <w:rPr>
          <w:noProof/>
          <w:sz w:val="22"/>
          <w:szCs w:val="24"/>
        </w:rPr>
        <w:t>, 445–458. https://doi.org/10.1016/j.gecco.2015.09.001</w:t>
      </w:r>
    </w:p>
    <w:p w14:paraId="512DB9F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atterfield, T., Gregory, R., Klain, S., Roberts, M., &amp; Chan, K. M. (2013). Culture, Intangibles and metrics in environmental management.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117</w:t>
      </w:r>
      <w:r w:rsidRPr="0008241C">
        <w:rPr>
          <w:noProof/>
          <w:sz w:val="22"/>
          <w:szCs w:val="24"/>
        </w:rPr>
        <w:t>, 103–114. https://doi.org/10.1016/j.jenvman.2012.11.033</w:t>
      </w:r>
    </w:p>
    <w:p w14:paraId="6244D9C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aldach, R., Priess, J. A., &amp; Alcamo, J. (2011). Simulating the impact of biofuel development on country-wide land-use change in India. </w:t>
      </w:r>
      <w:r w:rsidRPr="0008241C">
        <w:rPr>
          <w:i/>
          <w:iCs/>
          <w:noProof/>
          <w:sz w:val="22"/>
          <w:szCs w:val="24"/>
        </w:rPr>
        <w:t>Biomass and Bioenergy</w:t>
      </w:r>
      <w:r w:rsidRPr="0008241C">
        <w:rPr>
          <w:noProof/>
          <w:sz w:val="22"/>
          <w:szCs w:val="24"/>
        </w:rPr>
        <w:t xml:space="preserve">, </w:t>
      </w:r>
      <w:r w:rsidRPr="0008241C">
        <w:rPr>
          <w:i/>
          <w:iCs/>
          <w:noProof/>
          <w:sz w:val="22"/>
          <w:szCs w:val="24"/>
        </w:rPr>
        <w:t>35</w:t>
      </w:r>
      <w:r w:rsidRPr="0008241C">
        <w:rPr>
          <w:noProof/>
          <w:sz w:val="22"/>
          <w:szCs w:val="24"/>
        </w:rPr>
        <w:t>(6), 2401–2410. https://doi.org/10.1016/j.biombioe.2010.08.048</w:t>
      </w:r>
    </w:p>
    <w:p w14:paraId="066484D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leussner, C. F., Lissner, T. K., Fischer, E. M., Wohland, J., Perrette, M., Golly, A., Rogelj, J., Childers, K., Schewe, J., Frieler, K., Mengel, M., Hare, W., &amp; Schaeffer, M. (2016). Differential climate impacts for policy-relevant limits to global warming: The case of 1.5 °c and 2 °c. </w:t>
      </w:r>
      <w:r w:rsidRPr="0008241C">
        <w:rPr>
          <w:i/>
          <w:iCs/>
          <w:noProof/>
          <w:sz w:val="22"/>
          <w:szCs w:val="24"/>
        </w:rPr>
        <w:t>Earth System Dynamics</w:t>
      </w:r>
      <w:r w:rsidRPr="0008241C">
        <w:rPr>
          <w:noProof/>
          <w:sz w:val="22"/>
          <w:szCs w:val="24"/>
        </w:rPr>
        <w:t xml:space="preserve">, </w:t>
      </w:r>
      <w:r w:rsidRPr="0008241C">
        <w:rPr>
          <w:i/>
          <w:iCs/>
          <w:noProof/>
          <w:sz w:val="22"/>
          <w:szCs w:val="24"/>
        </w:rPr>
        <w:t>7</w:t>
      </w:r>
      <w:r w:rsidRPr="0008241C">
        <w:rPr>
          <w:noProof/>
          <w:sz w:val="22"/>
          <w:szCs w:val="24"/>
        </w:rPr>
        <w:t>(2), 327–351. https://doi.org/10.5194/esd-7-327-2016</w:t>
      </w:r>
    </w:p>
    <w:p w14:paraId="5948C6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chmitt Olabisi, L. K., Kapuscinski, A. R., Johnson, K. A., Reich, P. B., Stenquist, B., &amp; Draeger, K. J. (2010). Using Scenario Visioning and Participatory System Dynamics Modeling to Investigate the Future: Lessons from Minnesota 2050. </w:t>
      </w:r>
      <w:r w:rsidRPr="0008241C">
        <w:rPr>
          <w:i/>
          <w:iCs/>
          <w:noProof/>
          <w:sz w:val="22"/>
          <w:szCs w:val="24"/>
        </w:rPr>
        <w:t>Sustainability</w:t>
      </w:r>
      <w:r w:rsidRPr="0008241C">
        <w:rPr>
          <w:noProof/>
          <w:sz w:val="22"/>
          <w:szCs w:val="24"/>
        </w:rPr>
        <w:t xml:space="preserve">, </w:t>
      </w:r>
      <w:r w:rsidRPr="0008241C">
        <w:rPr>
          <w:i/>
          <w:iCs/>
          <w:noProof/>
          <w:sz w:val="22"/>
          <w:szCs w:val="24"/>
        </w:rPr>
        <w:t>2</w:t>
      </w:r>
      <w:r w:rsidRPr="0008241C">
        <w:rPr>
          <w:noProof/>
          <w:sz w:val="22"/>
          <w:szCs w:val="24"/>
        </w:rPr>
        <w:t>(8), 2686–2706. https://doi.org/10.3390/su2082686</w:t>
      </w:r>
    </w:p>
    <w:p w14:paraId="57FEB39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hooshtari, S. J., &amp; Gholamalifard, M. (2015). Scenario-based land cover change modeling and its implications for landscape pattern analysis in the Neka Watershed, Iran. </w:t>
      </w:r>
      <w:r w:rsidRPr="0008241C">
        <w:rPr>
          <w:i/>
          <w:iCs/>
          <w:noProof/>
          <w:sz w:val="22"/>
          <w:szCs w:val="24"/>
        </w:rPr>
        <w:t>Remote Sensing Applications: Society and Environment</w:t>
      </w:r>
      <w:r w:rsidRPr="0008241C">
        <w:rPr>
          <w:noProof/>
          <w:sz w:val="22"/>
          <w:szCs w:val="24"/>
        </w:rPr>
        <w:t xml:space="preserve">, </w:t>
      </w:r>
      <w:r w:rsidRPr="0008241C">
        <w:rPr>
          <w:i/>
          <w:iCs/>
          <w:noProof/>
          <w:sz w:val="22"/>
          <w:szCs w:val="24"/>
        </w:rPr>
        <w:t>1</w:t>
      </w:r>
      <w:r w:rsidRPr="0008241C">
        <w:rPr>
          <w:noProof/>
          <w:sz w:val="22"/>
          <w:szCs w:val="24"/>
        </w:rPr>
        <w:t>, 1–19. https://doi.org/10.1016/j.rsase.2015.05.001</w:t>
      </w:r>
    </w:p>
    <w:p w14:paraId="613D300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kewes, T. D., Hunter, C. M., Butler, J. R. A., Lyne, V. D., Suadnya, W., &amp; Wise, R. M. (2016). The Asset Drivers, Well-being Interaction Matrix (ADWIM): A participatory tool for estimating future impacts on ecosystem services and livelihoods. </w:t>
      </w:r>
      <w:r w:rsidRPr="0008241C">
        <w:rPr>
          <w:i/>
          <w:iCs/>
          <w:noProof/>
          <w:sz w:val="22"/>
          <w:szCs w:val="24"/>
        </w:rPr>
        <w:t>Climate Risk Management</w:t>
      </w:r>
      <w:r w:rsidRPr="0008241C">
        <w:rPr>
          <w:noProof/>
          <w:sz w:val="22"/>
          <w:szCs w:val="24"/>
        </w:rPr>
        <w:t xml:space="preserve">, </w:t>
      </w:r>
      <w:r w:rsidRPr="0008241C">
        <w:rPr>
          <w:i/>
          <w:iCs/>
          <w:noProof/>
          <w:sz w:val="22"/>
          <w:szCs w:val="24"/>
        </w:rPr>
        <w:t>12</w:t>
      </w:r>
      <w:r w:rsidRPr="0008241C">
        <w:rPr>
          <w:noProof/>
          <w:sz w:val="22"/>
          <w:szCs w:val="24"/>
        </w:rPr>
        <w:t>, 69–82. https://doi.org/10.1016/j.crm.2015.08.001</w:t>
      </w:r>
    </w:p>
    <w:p w14:paraId="03694E6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dhi, N. S., Koh, L. P., Brook, B. W., &amp; Ng, P. K. L. (2004). Southeast Asian biodiversity: an impending disaster. </w:t>
      </w:r>
      <w:r w:rsidRPr="0008241C">
        <w:rPr>
          <w:i/>
          <w:iCs/>
          <w:noProof/>
          <w:sz w:val="22"/>
          <w:szCs w:val="24"/>
        </w:rPr>
        <w:t>Trends in Ecology &amp; Evolution</w:t>
      </w:r>
      <w:r w:rsidRPr="0008241C">
        <w:rPr>
          <w:noProof/>
          <w:sz w:val="22"/>
          <w:szCs w:val="24"/>
        </w:rPr>
        <w:t xml:space="preserve">, </w:t>
      </w:r>
      <w:r w:rsidRPr="0008241C">
        <w:rPr>
          <w:i/>
          <w:iCs/>
          <w:noProof/>
          <w:sz w:val="22"/>
          <w:szCs w:val="24"/>
        </w:rPr>
        <w:t>19</w:t>
      </w:r>
      <w:r w:rsidRPr="0008241C">
        <w:rPr>
          <w:noProof/>
          <w:sz w:val="22"/>
          <w:szCs w:val="24"/>
        </w:rPr>
        <w:t>(12), 654–660. https://doi.org/10.1016/J.TREE.2004.09.006</w:t>
      </w:r>
    </w:p>
    <w:p w14:paraId="79F1533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oora, N. K., Aggarwal, P. K., Saxena, R., Rani, S., Jain, S., &amp; Chauhan, N. (2013). An assessment of </w:t>
      </w:r>
      <w:r w:rsidRPr="0008241C">
        <w:rPr>
          <w:noProof/>
          <w:sz w:val="22"/>
          <w:szCs w:val="24"/>
        </w:rPr>
        <w:lastRenderedPageBreak/>
        <w:t xml:space="preserve">regional vulnerability of rice to climate change in India. </w:t>
      </w:r>
      <w:r w:rsidRPr="0008241C">
        <w:rPr>
          <w:i/>
          <w:iCs/>
          <w:noProof/>
          <w:sz w:val="22"/>
          <w:szCs w:val="24"/>
        </w:rPr>
        <w:t>Climatic Change</w:t>
      </w:r>
      <w:r w:rsidRPr="0008241C">
        <w:rPr>
          <w:noProof/>
          <w:sz w:val="22"/>
          <w:szCs w:val="24"/>
        </w:rPr>
        <w:t xml:space="preserve">, </w:t>
      </w:r>
      <w:r w:rsidRPr="0008241C">
        <w:rPr>
          <w:i/>
          <w:iCs/>
          <w:noProof/>
          <w:sz w:val="22"/>
          <w:szCs w:val="24"/>
        </w:rPr>
        <w:t>118</w:t>
      </w:r>
      <w:r w:rsidRPr="0008241C">
        <w:rPr>
          <w:noProof/>
          <w:sz w:val="22"/>
          <w:szCs w:val="24"/>
        </w:rPr>
        <w:t>(3–4), 683–699. https://doi.org/10.1007/s10584-013-0698-3</w:t>
      </w:r>
    </w:p>
    <w:p w14:paraId="3A11DB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palding, M., Kainuma, M., &amp; Collins, L. (2010). </w:t>
      </w:r>
      <w:r w:rsidRPr="0008241C">
        <w:rPr>
          <w:i/>
          <w:iCs/>
          <w:noProof/>
          <w:sz w:val="22"/>
          <w:szCs w:val="24"/>
        </w:rPr>
        <w:t>World Atlas of Mangroves</w:t>
      </w:r>
      <w:r w:rsidRPr="0008241C">
        <w:rPr>
          <w:noProof/>
          <w:sz w:val="22"/>
          <w:szCs w:val="24"/>
        </w:rPr>
        <w:t xml:space="preserve">. </w:t>
      </w:r>
      <w:r w:rsidRPr="0008241C">
        <w:rPr>
          <w:i/>
          <w:iCs/>
          <w:noProof/>
          <w:sz w:val="22"/>
          <w:szCs w:val="24"/>
        </w:rPr>
        <w:t>A collaborative project of ITTO, ISME, FAO, UNEP-WCMC, UNESCO-MAB, UNU-INWEH and TNC</w:t>
      </w:r>
      <w:r w:rsidRPr="0008241C">
        <w:rPr>
          <w:noProof/>
          <w:sz w:val="22"/>
          <w:szCs w:val="24"/>
        </w:rPr>
        <w:t xml:space="preserve"> (version 1.). London, UK: Earthscan, London. Retrieved from http://data.unep-wcmc.org/pdfs/5/WCMC-011-AtlasMangrove2010-Metadata.pdf?1479472733</w:t>
      </w:r>
    </w:p>
    <w:p w14:paraId="5A2E7AB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uwarno, A., van Noordwijk, M., Weikard, H. P., &amp; Suyamto, D. (2016). Indonesia’s forest conversion moratorium assessed with an agent-based model of Land-Use Change and Ecosystem Services (LUCES). </w:t>
      </w:r>
      <w:r w:rsidRPr="0008241C">
        <w:rPr>
          <w:i/>
          <w:iCs/>
          <w:noProof/>
          <w:sz w:val="22"/>
          <w:szCs w:val="24"/>
        </w:rPr>
        <w:t>Mitigation and Adaptation Strategies for Global Change</w:t>
      </w:r>
      <w:r w:rsidRPr="0008241C">
        <w:rPr>
          <w:noProof/>
          <w:sz w:val="22"/>
          <w:szCs w:val="24"/>
        </w:rPr>
        <w:t>, 1–19. https://doi.org/10.1007/s11027-016-9721-0</w:t>
      </w:r>
    </w:p>
    <w:p w14:paraId="4427C9F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Syvitski, J. P. M., Kettner, A. J., Overeem, I., Hutton, E. W. H., Hannon, M. T., Brakenridge, G. R., Day, J., Vörösmarty, C., Saito, Y., Giosan, L., &amp; Nicholls, R. J. (2009). Sinking deltas due to human activities. </w:t>
      </w:r>
      <w:r w:rsidRPr="0008241C">
        <w:rPr>
          <w:i/>
          <w:iCs/>
          <w:noProof/>
          <w:sz w:val="22"/>
          <w:szCs w:val="24"/>
        </w:rPr>
        <w:t>Nature Geoscience</w:t>
      </w:r>
      <w:r w:rsidRPr="0008241C">
        <w:rPr>
          <w:noProof/>
          <w:sz w:val="22"/>
          <w:szCs w:val="24"/>
        </w:rPr>
        <w:t xml:space="preserve">, </w:t>
      </w:r>
      <w:r w:rsidRPr="0008241C">
        <w:rPr>
          <w:i/>
          <w:iCs/>
          <w:noProof/>
          <w:sz w:val="22"/>
          <w:szCs w:val="24"/>
        </w:rPr>
        <w:t>2</w:t>
      </w:r>
      <w:r w:rsidRPr="0008241C">
        <w:rPr>
          <w:noProof/>
          <w:sz w:val="22"/>
          <w:szCs w:val="24"/>
        </w:rPr>
        <w:t>(10), 681–686. https://doi.org/10.1038/ngeo629</w:t>
      </w:r>
    </w:p>
    <w:p w14:paraId="457B63F1"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daki, M., Allen, W., &amp; Sinner, J. (2015). Revealing ecological processes or imposing social rationalities? The politics of bounding and measuring ecosystem services. </w:t>
      </w:r>
      <w:r w:rsidRPr="0008241C">
        <w:rPr>
          <w:i/>
          <w:iCs/>
          <w:noProof/>
          <w:sz w:val="22"/>
          <w:szCs w:val="24"/>
        </w:rPr>
        <w:t>Ecological Economics</w:t>
      </w:r>
      <w:r w:rsidRPr="0008241C">
        <w:rPr>
          <w:noProof/>
          <w:sz w:val="22"/>
          <w:szCs w:val="24"/>
        </w:rPr>
        <w:t xml:space="preserve">, </w:t>
      </w:r>
      <w:r w:rsidRPr="0008241C">
        <w:rPr>
          <w:i/>
          <w:iCs/>
          <w:noProof/>
          <w:sz w:val="22"/>
          <w:szCs w:val="24"/>
        </w:rPr>
        <w:t>118</w:t>
      </w:r>
      <w:r w:rsidRPr="0008241C">
        <w:rPr>
          <w:noProof/>
          <w:sz w:val="22"/>
          <w:szCs w:val="24"/>
        </w:rPr>
        <w:t>, 168–176. https://doi.org/10.1016/j.ecolecon.2015.07.015</w:t>
      </w:r>
    </w:p>
    <w:p w14:paraId="29B5E74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akao, S., Kumagai, N. H., Yamano, H., Fujii, M., &amp; Yamanaka, Y. (2015). Projecting the impacts of rising seawater temperatures on the distribution of seaweeds around Japan under multiple climate change scenarios. </w:t>
      </w:r>
      <w:r w:rsidRPr="0008241C">
        <w:rPr>
          <w:i/>
          <w:iCs/>
          <w:noProof/>
          <w:sz w:val="22"/>
          <w:szCs w:val="24"/>
        </w:rPr>
        <w:t>Ecology and Evolution</w:t>
      </w:r>
      <w:r w:rsidRPr="0008241C">
        <w:rPr>
          <w:noProof/>
          <w:sz w:val="22"/>
          <w:szCs w:val="24"/>
        </w:rPr>
        <w:t xml:space="preserve">, </w:t>
      </w:r>
      <w:r w:rsidRPr="0008241C">
        <w:rPr>
          <w:i/>
          <w:iCs/>
          <w:noProof/>
          <w:sz w:val="22"/>
          <w:szCs w:val="24"/>
        </w:rPr>
        <w:t>5</w:t>
      </w:r>
      <w:r w:rsidRPr="0008241C">
        <w:rPr>
          <w:noProof/>
          <w:sz w:val="22"/>
          <w:szCs w:val="24"/>
        </w:rPr>
        <w:t>(1), 213–223. https://doi.org/10.1002/ece3.1358</w:t>
      </w:r>
    </w:p>
    <w:p w14:paraId="4276304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eh, L. S. L., Witter, A., Cheung, W. W. L., Sumaila, U. R., &amp; Yin, X. (2017). What is at stake? Status and threats to South China Sea marine fisheries. </w:t>
      </w:r>
      <w:r w:rsidRPr="0008241C">
        <w:rPr>
          <w:i/>
          <w:iCs/>
          <w:noProof/>
          <w:sz w:val="22"/>
          <w:szCs w:val="24"/>
        </w:rPr>
        <w:t>Ambio</w:t>
      </w:r>
      <w:r w:rsidRPr="0008241C">
        <w:rPr>
          <w:noProof/>
          <w:sz w:val="22"/>
          <w:szCs w:val="24"/>
        </w:rPr>
        <w:t xml:space="preserve">, </w:t>
      </w:r>
      <w:r w:rsidRPr="0008241C">
        <w:rPr>
          <w:i/>
          <w:iCs/>
          <w:noProof/>
          <w:sz w:val="22"/>
          <w:szCs w:val="24"/>
        </w:rPr>
        <w:t>46</w:t>
      </w:r>
      <w:r w:rsidRPr="0008241C">
        <w:rPr>
          <w:noProof/>
          <w:sz w:val="22"/>
          <w:szCs w:val="24"/>
        </w:rPr>
        <w:t>(1), 57–72. https://doi.org/10.1007/s13280-016-0819-0</w:t>
      </w:r>
    </w:p>
    <w:p w14:paraId="4B2741C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hapa, R. B., Shimada, M., Watanabe, M., Motohka, T., &amp; Shiraishi, T. (2013). The tropical forest in south east Asia: Monitoring and scenario modeling using synthetic aperture radar data. </w:t>
      </w:r>
      <w:r w:rsidRPr="0008241C">
        <w:rPr>
          <w:i/>
          <w:iCs/>
          <w:noProof/>
          <w:sz w:val="22"/>
          <w:szCs w:val="24"/>
        </w:rPr>
        <w:t>Applied Geography</w:t>
      </w:r>
      <w:r w:rsidRPr="0008241C">
        <w:rPr>
          <w:noProof/>
          <w:sz w:val="22"/>
          <w:szCs w:val="24"/>
        </w:rPr>
        <w:t xml:space="preserve">, </w:t>
      </w:r>
      <w:r w:rsidRPr="0008241C">
        <w:rPr>
          <w:i/>
          <w:iCs/>
          <w:noProof/>
          <w:sz w:val="22"/>
          <w:szCs w:val="24"/>
        </w:rPr>
        <w:t>41</w:t>
      </w:r>
      <w:r w:rsidRPr="0008241C">
        <w:rPr>
          <w:noProof/>
          <w:sz w:val="22"/>
          <w:szCs w:val="24"/>
        </w:rPr>
        <w:t>, 168–178. https://doi.org/10.1016/j.apgeog.2013.04.009</w:t>
      </w:r>
    </w:p>
    <w:p w14:paraId="3C13404B"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imothy, D. J. (1999). Participatory planninga View of Tourism in Indonesia. </w:t>
      </w:r>
      <w:r w:rsidRPr="0008241C">
        <w:rPr>
          <w:i/>
          <w:iCs/>
          <w:noProof/>
          <w:sz w:val="22"/>
          <w:szCs w:val="24"/>
        </w:rPr>
        <w:t>Annals of Tourism Research</w:t>
      </w:r>
      <w:r w:rsidRPr="0008241C">
        <w:rPr>
          <w:noProof/>
          <w:sz w:val="22"/>
          <w:szCs w:val="24"/>
        </w:rPr>
        <w:t xml:space="preserve">, </w:t>
      </w:r>
      <w:r w:rsidRPr="0008241C">
        <w:rPr>
          <w:i/>
          <w:iCs/>
          <w:noProof/>
          <w:sz w:val="22"/>
          <w:szCs w:val="24"/>
        </w:rPr>
        <w:t>26</w:t>
      </w:r>
      <w:r w:rsidRPr="0008241C">
        <w:rPr>
          <w:noProof/>
          <w:sz w:val="22"/>
          <w:szCs w:val="24"/>
        </w:rPr>
        <w:t>(2), 371–391. https://doi.org/10.1016/S0160-7383(98)00104-2</w:t>
      </w:r>
    </w:p>
    <w:p w14:paraId="49963E4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rang, N. T. T., Shrestha, S., Shrestha, M., Datta, A., &amp; Kawasaki, A. (2017). Evaluating the impacts of climate and land-use change on the hydrology and nutrient yield in a transboundary river basin: A case study in the 3S River Basin (Sekong, Sesan, and Srepok). </w:t>
      </w:r>
      <w:r w:rsidRPr="0008241C">
        <w:rPr>
          <w:i/>
          <w:iCs/>
          <w:noProof/>
          <w:sz w:val="22"/>
          <w:szCs w:val="24"/>
        </w:rPr>
        <w:t>Science of the Total Environment</w:t>
      </w:r>
      <w:r w:rsidRPr="0008241C">
        <w:rPr>
          <w:noProof/>
          <w:sz w:val="22"/>
          <w:szCs w:val="24"/>
        </w:rPr>
        <w:t xml:space="preserve">, </w:t>
      </w:r>
      <w:r w:rsidRPr="0008241C">
        <w:rPr>
          <w:i/>
          <w:iCs/>
          <w:noProof/>
          <w:sz w:val="22"/>
          <w:szCs w:val="24"/>
        </w:rPr>
        <w:t>576</w:t>
      </w:r>
      <w:r w:rsidRPr="0008241C">
        <w:rPr>
          <w:noProof/>
          <w:sz w:val="22"/>
          <w:szCs w:val="24"/>
        </w:rPr>
        <w:t>, 586–598. https://doi.org/10.1016/j.scitotenv.2016.10.138</w:t>
      </w:r>
    </w:p>
    <w:p w14:paraId="23E0437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Ty, T. Van, Sunada, K., Ichikawa, Y., &amp; Oishi, S. (2012). Scenario-based Impact Assessment of Land Use/Cover and Climate Changes on Water Resources and Demand: A Case Study in the Srepok River Basin, Vietnam-Cambodia. </w:t>
      </w:r>
      <w:r w:rsidRPr="0008241C">
        <w:rPr>
          <w:i/>
          <w:iCs/>
          <w:noProof/>
          <w:sz w:val="22"/>
          <w:szCs w:val="24"/>
        </w:rPr>
        <w:t>Water Resources Management</w:t>
      </w:r>
      <w:r w:rsidRPr="0008241C">
        <w:rPr>
          <w:noProof/>
          <w:sz w:val="22"/>
          <w:szCs w:val="24"/>
        </w:rPr>
        <w:t xml:space="preserve">, </w:t>
      </w:r>
      <w:r w:rsidRPr="0008241C">
        <w:rPr>
          <w:i/>
          <w:iCs/>
          <w:noProof/>
          <w:sz w:val="22"/>
          <w:szCs w:val="24"/>
        </w:rPr>
        <w:t>26</w:t>
      </w:r>
      <w:r w:rsidRPr="0008241C">
        <w:rPr>
          <w:noProof/>
          <w:sz w:val="22"/>
          <w:szCs w:val="24"/>
        </w:rPr>
        <w:t>(5), 1387–1407. https://doi.org/10.1007/s11269-011-9964-1</w:t>
      </w:r>
    </w:p>
    <w:p w14:paraId="6D89415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WCMC. (2016). </w:t>
      </w:r>
      <w:r w:rsidRPr="0008241C">
        <w:rPr>
          <w:i/>
          <w:iCs/>
          <w:noProof/>
          <w:sz w:val="22"/>
          <w:szCs w:val="24"/>
        </w:rPr>
        <w:t>The State of Biodiversity in Asia and the Pacific: a mid-term review of progress towards the Aichi Biodiversity Targets</w:t>
      </w:r>
      <w:r w:rsidRPr="0008241C">
        <w:rPr>
          <w:noProof/>
          <w:sz w:val="22"/>
          <w:szCs w:val="24"/>
        </w:rPr>
        <w:t>. Cambridge, UK.</w:t>
      </w:r>
    </w:p>
    <w:p w14:paraId="459C6BE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02). </w:t>
      </w:r>
      <w:r w:rsidRPr="0008241C">
        <w:rPr>
          <w:i/>
          <w:iCs/>
          <w:noProof/>
          <w:sz w:val="22"/>
          <w:szCs w:val="24"/>
        </w:rPr>
        <w:t>Global Environment Outlook 3 (GEO-3) - Past, present and future perspectives</w:t>
      </w:r>
      <w:r w:rsidRPr="0008241C">
        <w:rPr>
          <w:noProof/>
          <w:sz w:val="22"/>
          <w:szCs w:val="24"/>
        </w:rPr>
        <w:t>. London: Earthscan Publications Ltd.</w:t>
      </w:r>
    </w:p>
    <w:p w14:paraId="1CE4CA9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07). </w:t>
      </w:r>
      <w:r w:rsidRPr="0008241C">
        <w:rPr>
          <w:i/>
          <w:iCs/>
          <w:noProof/>
          <w:sz w:val="22"/>
          <w:szCs w:val="24"/>
        </w:rPr>
        <w:t>Global environmental outlook 4</w:t>
      </w:r>
      <w:r w:rsidRPr="0008241C">
        <w:rPr>
          <w:noProof/>
          <w:sz w:val="22"/>
          <w:szCs w:val="24"/>
        </w:rPr>
        <w:t xml:space="preserve">. </w:t>
      </w:r>
      <w:r w:rsidRPr="0008241C">
        <w:rPr>
          <w:i/>
          <w:iCs/>
          <w:noProof/>
          <w:sz w:val="22"/>
          <w:szCs w:val="24"/>
        </w:rPr>
        <w:t>Environment for development</w:t>
      </w:r>
      <w:r w:rsidRPr="0008241C">
        <w:rPr>
          <w:noProof/>
          <w:sz w:val="22"/>
          <w:szCs w:val="24"/>
        </w:rPr>
        <w:t>. United Nations Environment Programme. https://doi.org/10.2307/2807995</w:t>
      </w:r>
    </w:p>
    <w:p w14:paraId="103D1A3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2). </w:t>
      </w:r>
      <w:r w:rsidRPr="0008241C">
        <w:rPr>
          <w:i/>
          <w:iCs/>
          <w:noProof/>
          <w:sz w:val="22"/>
          <w:szCs w:val="24"/>
        </w:rPr>
        <w:t>Global Environment Outlook 5: Environment for the future we want</w:t>
      </w:r>
      <w:r w:rsidRPr="0008241C">
        <w:rPr>
          <w:noProof/>
          <w:sz w:val="22"/>
          <w:szCs w:val="24"/>
        </w:rPr>
        <w:t>. Nairobi. Retrieved from http://www.unep.org/geo/geo5.asp</w:t>
      </w:r>
    </w:p>
    <w:p w14:paraId="1323602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EP. (2016). </w:t>
      </w:r>
      <w:r w:rsidRPr="0008241C">
        <w:rPr>
          <w:i/>
          <w:iCs/>
          <w:noProof/>
          <w:sz w:val="22"/>
          <w:szCs w:val="24"/>
        </w:rPr>
        <w:t>GEO-6 Regional Assessment for Asia and the Pacific</w:t>
      </w:r>
      <w:r w:rsidRPr="0008241C">
        <w:rPr>
          <w:noProof/>
          <w:sz w:val="22"/>
          <w:szCs w:val="24"/>
        </w:rPr>
        <w:t>. Nairobi, Kenya. Retrieved from http://web.unep.org/geo-6-global-environment-outlook-regional-assessment-asia-and-pacific</w:t>
      </w:r>
    </w:p>
    <w:p w14:paraId="4F2CD6D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UNESCAP. (2016). ESCAP Online Statistical Database. Retrieved April 20, 2017, from http://data.unescap.org/escap_stat/</w:t>
      </w:r>
    </w:p>
    <w:p w14:paraId="063BD18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United Nations. (2012). System of Environmental-Economic Accounting - Central Framework. New York.</w:t>
      </w:r>
    </w:p>
    <w:p w14:paraId="3FE2CBF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U-IHDP, &amp; UNEP. (2012). </w:t>
      </w:r>
      <w:r w:rsidRPr="0008241C">
        <w:rPr>
          <w:i/>
          <w:iCs/>
          <w:noProof/>
          <w:sz w:val="22"/>
          <w:szCs w:val="24"/>
        </w:rPr>
        <w:t>Inclusive Wealth Report 2012. Measuring progress toward sustainability. Summary for Decision-Makers.</w:t>
      </w:r>
      <w:r w:rsidRPr="0008241C">
        <w:rPr>
          <w:noProof/>
          <w:sz w:val="22"/>
          <w:szCs w:val="24"/>
        </w:rPr>
        <w:t xml:space="preserve"> Bonn. Retrieved from http://www.ihdp.unu.edu/docs/Publications/Secretariat/Reports/SDMs/IWR SDM Low Resolution.pdf</w:t>
      </w:r>
    </w:p>
    <w:p w14:paraId="7AB78FF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UNU-IHDP, &amp; UNEP. (2014). </w:t>
      </w:r>
      <w:r w:rsidRPr="0008241C">
        <w:rPr>
          <w:i/>
          <w:iCs/>
          <w:noProof/>
          <w:sz w:val="22"/>
          <w:szCs w:val="24"/>
        </w:rPr>
        <w:t xml:space="preserve">Inclusive Wealth Report 2014. Measuring progress toward </w:t>
      </w:r>
      <w:r w:rsidRPr="0008241C">
        <w:rPr>
          <w:i/>
          <w:iCs/>
          <w:noProof/>
          <w:sz w:val="22"/>
          <w:szCs w:val="24"/>
        </w:rPr>
        <w:lastRenderedPageBreak/>
        <w:t>sustainability.</w:t>
      </w:r>
      <w:r w:rsidRPr="0008241C">
        <w:rPr>
          <w:noProof/>
          <w:sz w:val="22"/>
          <w:szCs w:val="24"/>
        </w:rPr>
        <w:t xml:space="preserve"> Cambridge: Cambridge University Press.</w:t>
      </w:r>
    </w:p>
    <w:p w14:paraId="6F1B746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an Vuuren, D. P., Kok, M., Lucas, P. L., Prins, A. G., Alkemade, R., van den Berg, M., Bouwman, L., van der Esch, S., Jeuken, M., Kram, T., &amp; Stehfest, E. (2015). Pathways to achieve a set of ambitious global sustainability objectives by 2050: Explorations using the IMAGE integrated assessment model. </w:t>
      </w:r>
      <w:r w:rsidRPr="0008241C">
        <w:rPr>
          <w:i/>
          <w:iCs/>
          <w:noProof/>
          <w:sz w:val="22"/>
          <w:szCs w:val="24"/>
        </w:rPr>
        <w:t>Technological Forecasting and Social Change</w:t>
      </w:r>
      <w:r w:rsidRPr="0008241C">
        <w:rPr>
          <w:noProof/>
          <w:sz w:val="22"/>
          <w:szCs w:val="24"/>
        </w:rPr>
        <w:t xml:space="preserve">, </w:t>
      </w:r>
      <w:r w:rsidRPr="0008241C">
        <w:rPr>
          <w:i/>
          <w:iCs/>
          <w:noProof/>
          <w:sz w:val="22"/>
          <w:szCs w:val="24"/>
        </w:rPr>
        <w:t>98</w:t>
      </w:r>
      <w:r w:rsidRPr="0008241C">
        <w:rPr>
          <w:noProof/>
          <w:sz w:val="22"/>
          <w:szCs w:val="24"/>
        </w:rPr>
        <w:t>(March 2015), 303–323. https://doi.org/10.1016/j.techfore.2015.03.005</w:t>
      </w:r>
    </w:p>
    <w:p w14:paraId="0B4EC80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an Vuuren, D. P., Riahi, K., Moss, R., Edmonds, J., Thomson, A., Nakicenovic, N., Kram, T., Berkhout, F., Swart, R., Janetos, A., Rose, S. K., &amp; Arnell, N. (2012). A proposal for a new scenario framework to support research and assessment in different climate research communities. </w:t>
      </w:r>
      <w:r w:rsidRPr="0008241C">
        <w:rPr>
          <w:i/>
          <w:iCs/>
          <w:noProof/>
          <w:sz w:val="22"/>
          <w:szCs w:val="24"/>
        </w:rPr>
        <w:t>Global Environmental Change</w:t>
      </w:r>
      <w:r w:rsidRPr="0008241C">
        <w:rPr>
          <w:noProof/>
          <w:sz w:val="22"/>
          <w:szCs w:val="24"/>
        </w:rPr>
        <w:t xml:space="preserve">, </w:t>
      </w:r>
      <w:r w:rsidRPr="0008241C">
        <w:rPr>
          <w:i/>
          <w:iCs/>
          <w:noProof/>
          <w:sz w:val="22"/>
          <w:szCs w:val="24"/>
        </w:rPr>
        <w:t>22</w:t>
      </w:r>
      <w:r w:rsidRPr="0008241C">
        <w:rPr>
          <w:noProof/>
          <w:sz w:val="22"/>
          <w:szCs w:val="24"/>
        </w:rPr>
        <w:t>(1), 21–35. https://doi.org/10.1016/j.gloenvcha.2011.08.002</w:t>
      </w:r>
    </w:p>
    <w:p w14:paraId="685C783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Volkery, A., Ribeiro, T., Henrichs, T., &amp; Hoogeveen, Y. (2008). Your Vision or My Model? Lessons from Participatory Land Use Scenario Development on a European Scale. </w:t>
      </w:r>
      <w:r w:rsidRPr="0008241C">
        <w:rPr>
          <w:i/>
          <w:iCs/>
          <w:noProof/>
          <w:sz w:val="22"/>
          <w:szCs w:val="24"/>
        </w:rPr>
        <w:t>Systemic Practice and Action Research</w:t>
      </w:r>
      <w:r w:rsidRPr="0008241C">
        <w:rPr>
          <w:noProof/>
          <w:sz w:val="22"/>
          <w:szCs w:val="24"/>
        </w:rPr>
        <w:t xml:space="preserve">, </w:t>
      </w:r>
      <w:r w:rsidRPr="0008241C">
        <w:rPr>
          <w:i/>
          <w:iCs/>
          <w:noProof/>
          <w:sz w:val="22"/>
          <w:szCs w:val="24"/>
        </w:rPr>
        <w:t>21</w:t>
      </w:r>
      <w:r w:rsidRPr="0008241C">
        <w:rPr>
          <w:noProof/>
          <w:sz w:val="22"/>
          <w:szCs w:val="24"/>
        </w:rPr>
        <w:t>(6), 459–477. https://doi.org/10.1007/s11213-008-9104-x</w:t>
      </w:r>
    </w:p>
    <w:p w14:paraId="3E7C3D8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ng, X., Yang, T., Li, X., Shi, P., &amp; Zhou, X. (2017). Spatio-temporal changes of precipitation and temperature over the Pearl River basin based on CMIP5 multi-model ensemble. </w:t>
      </w:r>
      <w:r w:rsidRPr="0008241C">
        <w:rPr>
          <w:i/>
          <w:iCs/>
          <w:noProof/>
          <w:sz w:val="22"/>
          <w:szCs w:val="24"/>
        </w:rPr>
        <w:t>Stochastic Environmental Research and Risk Assessment</w:t>
      </w:r>
      <w:r w:rsidRPr="0008241C">
        <w:rPr>
          <w:noProof/>
          <w:sz w:val="22"/>
          <w:szCs w:val="24"/>
        </w:rPr>
        <w:t xml:space="preserve">, </w:t>
      </w:r>
      <w:r w:rsidRPr="0008241C">
        <w:rPr>
          <w:i/>
          <w:iCs/>
          <w:noProof/>
          <w:sz w:val="22"/>
          <w:szCs w:val="24"/>
        </w:rPr>
        <w:t>31</w:t>
      </w:r>
      <w:r w:rsidRPr="0008241C">
        <w:rPr>
          <w:noProof/>
          <w:sz w:val="22"/>
          <w:szCs w:val="24"/>
        </w:rPr>
        <w:t>(5), 1077–1089. https://doi.org/10.1007/s00477-016-1286-7</w:t>
      </w:r>
    </w:p>
    <w:p w14:paraId="3F52422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rdropper, C. B., Gillon, S., Mase, A. S., Mckinney, E. A., Carpenter, S. R., &amp; Rissman, A. R. (2016). Local perspectives and global archetypes in scenario development. </w:t>
      </w:r>
      <w:r w:rsidRPr="0008241C">
        <w:rPr>
          <w:i/>
          <w:iCs/>
          <w:noProof/>
          <w:sz w:val="22"/>
          <w:szCs w:val="24"/>
        </w:rPr>
        <w:t>Ecology and Society</w:t>
      </w:r>
      <w:r w:rsidRPr="0008241C">
        <w:rPr>
          <w:noProof/>
          <w:sz w:val="22"/>
          <w:szCs w:val="24"/>
        </w:rPr>
        <w:t xml:space="preserve">, </w:t>
      </w:r>
      <w:r w:rsidRPr="0008241C">
        <w:rPr>
          <w:i/>
          <w:iCs/>
          <w:noProof/>
          <w:sz w:val="22"/>
          <w:szCs w:val="24"/>
        </w:rPr>
        <w:t>21</w:t>
      </w:r>
      <w:r w:rsidRPr="0008241C">
        <w:rPr>
          <w:noProof/>
          <w:sz w:val="22"/>
          <w:szCs w:val="24"/>
        </w:rPr>
        <w:t>(2), 12. https://doi.org/10.5751/ES-08384-210212</w:t>
      </w:r>
    </w:p>
    <w:p w14:paraId="51C1D77F"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arren-Thomas, E., Dolman, P. M., &amp; Edwards, D. P. (2015). Increasing Demand for Natural Rubber Necessitates a Robust Sustainability Initiative to Mitigate Impacts on Tropical Biodiversity. </w:t>
      </w:r>
      <w:r w:rsidRPr="0008241C">
        <w:rPr>
          <w:i/>
          <w:iCs/>
          <w:noProof/>
          <w:sz w:val="22"/>
          <w:szCs w:val="24"/>
        </w:rPr>
        <w:t>Conservation Letters</w:t>
      </w:r>
      <w:r w:rsidRPr="0008241C">
        <w:rPr>
          <w:noProof/>
          <w:sz w:val="22"/>
          <w:szCs w:val="24"/>
        </w:rPr>
        <w:t xml:space="preserve">, </w:t>
      </w:r>
      <w:r w:rsidRPr="0008241C">
        <w:rPr>
          <w:i/>
          <w:iCs/>
          <w:noProof/>
          <w:sz w:val="22"/>
          <w:szCs w:val="24"/>
        </w:rPr>
        <w:t>8</w:t>
      </w:r>
      <w:r w:rsidRPr="0008241C">
        <w:rPr>
          <w:noProof/>
          <w:sz w:val="22"/>
          <w:szCs w:val="24"/>
        </w:rPr>
        <w:t>(4), 230–241. https://doi.org/10.1111/conl.12170</w:t>
      </w:r>
    </w:p>
    <w:p w14:paraId="1474F57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bb, E. L., Jachowski, N. R. A., Phelps, J., Friess, D. A., Than, M. M., &amp; Ziegler, A. D. (2014). Deforestation in the Ayeyarwady Delta and the conservation implications of an internationally-engaged Myanmar. </w:t>
      </w:r>
      <w:r w:rsidRPr="0008241C">
        <w:rPr>
          <w:i/>
          <w:iCs/>
          <w:noProof/>
          <w:sz w:val="22"/>
          <w:szCs w:val="24"/>
        </w:rPr>
        <w:t>Global Environmental Change</w:t>
      </w:r>
      <w:r w:rsidRPr="0008241C">
        <w:rPr>
          <w:noProof/>
          <w:sz w:val="22"/>
          <w:szCs w:val="24"/>
        </w:rPr>
        <w:t xml:space="preserve">, </w:t>
      </w:r>
      <w:r w:rsidRPr="0008241C">
        <w:rPr>
          <w:i/>
          <w:iCs/>
          <w:noProof/>
          <w:sz w:val="22"/>
          <w:szCs w:val="24"/>
        </w:rPr>
        <w:t>24</w:t>
      </w:r>
      <w:r w:rsidRPr="0008241C">
        <w:rPr>
          <w:noProof/>
          <w:sz w:val="22"/>
          <w:szCs w:val="24"/>
        </w:rPr>
        <w:t>(1), 321–333. https://doi.org/10.1016/j.gloenvcha.2013.10.007</w:t>
      </w:r>
    </w:p>
    <w:p w14:paraId="65FA616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en, Q. (2014). Review of ecological compensation in China’s mining exploitation regions. </w:t>
      </w:r>
      <w:r w:rsidRPr="0008241C">
        <w:rPr>
          <w:i/>
          <w:iCs/>
          <w:noProof/>
          <w:sz w:val="22"/>
          <w:szCs w:val="24"/>
        </w:rPr>
        <w:t>Acta Ecologica Sinica</w:t>
      </w:r>
      <w:r w:rsidRPr="0008241C">
        <w:rPr>
          <w:noProof/>
          <w:sz w:val="22"/>
          <w:szCs w:val="24"/>
        </w:rPr>
        <w:t>. Retrieved from http://www.ecologica.cn/stxb/ch/reader/view_abstract.aspx?doi=10.5846/stxb201312052898</w:t>
      </w:r>
    </w:p>
    <w:p w14:paraId="51786219"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ilkinson, C. (2008). </w:t>
      </w:r>
      <w:r w:rsidRPr="0008241C">
        <w:rPr>
          <w:i/>
          <w:iCs/>
          <w:noProof/>
          <w:sz w:val="22"/>
          <w:szCs w:val="24"/>
        </w:rPr>
        <w:t>Status of Coral Reefs of the World: 2008</w:t>
      </w:r>
      <w:r w:rsidRPr="0008241C">
        <w:rPr>
          <w:noProof/>
          <w:sz w:val="22"/>
          <w:szCs w:val="24"/>
        </w:rPr>
        <w:t>. Townsville, Australia: Global Coral Reef Monitoring Network and Reef and Rainforest Research Centre. Retrieved from http://www.vliz.be/imisdocs/publications/213234.pdf</w:t>
      </w:r>
    </w:p>
    <w:p w14:paraId="1258283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ld Bank. (2011). </w:t>
      </w:r>
      <w:r w:rsidRPr="0008241C">
        <w:rPr>
          <w:i/>
          <w:iCs/>
          <w:noProof/>
          <w:sz w:val="22"/>
          <w:szCs w:val="24"/>
        </w:rPr>
        <w:t>The Changing Wealth of Nations: Measuring Sustainable Development in the New Millennium</w:t>
      </w:r>
      <w:r w:rsidRPr="0008241C">
        <w:rPr>
          <w:noProof/>
          <w:sz w:val="22"/>
          <w:szCs w:val="24"/>
        </w:rPr>
        <w:t>. Washington, DC: The World Bank. https://doi.org/10.1596/978-0-8213-8488-6</w:t>
      </w:r>
    </w:p>
    <w:p w14:paraId="5B0B4BE6"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m, B. (2016). Averting a global fisheries disaster.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3</w:t>
      </w:r>
      <w:r w:rsidRPr="0008241C">
        <w:rPr>
          <w:noProof/>
          <w:sz w:val="22"/>
          <w:szCs w:val="24"/>
        </w:rPr>
        <w:t>(18), 4895–4897. https://doi.org/10.1073/pnas.1604008113</w:t>
      </w:r>
    </w:p>
    <w:p w14:paraId="5B6B9DC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m, B., Barbier, E. B., Beaumont, N., Duffy, J. E., Folke, C., Halpern, B. S., Jackson, J. B. C., Lotze, H. K., Micheli, F., Palumbi, S. R., Sala, E., Selkoe, K. A., Stachowicz, J. J., &amp; Watson, R. (2006). Impacts of biodiversity loss on ocean ecosystem services. </w:t>
      </w:r>
      <w:r w:rsidRPr="0008241C">
        <w:rPr>
          <w:i/>
          <w:iCs/>
          <w:noProof/>
          <w:sz w:val="22"/>
          <w:szCs w:val="24"/>
        </w:rPr>
        <w:t>Science</w:t>
      </w:r>
      <w:r w:rsidRPr="0008241C">
        <w:rPr>
          <w:noProof/>
          <w:sz w:val="22"/>
          <w:szCs w:val="24"/>
        </w:rPr>
        <w:t xml:space="preserve">, </w:t>
      </w:r>
      <w:r w:rsidRPr="0008241C">
        <w:rPr>
          <w:i/>
          <w:iCs/>
          <w:noProof/>
          <w:sz w:val="22"/>
          <w:szCs w:val="24"/>
        </w:rPr>
        <w:t>314</w:t>
      </w:r>
      <w:r w:rsidRPr="0008241C">
        <w:rPr>
          <w:noProof/>
          <w:sz w:val="22"/>
          <w:szCs w:val="24"/>
        </w:rPr>
        <w:t>(5800), 787–790. https://doi.org/10.1126/science.1132294</w:t>
      </w:r>
    </w:p>
    <w:p w14:paraId="4A91CD3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Worm, B., Hilborn, R., Baum, J. K., Branch, T. A., Collie, J. S., Costello, C., Fogarty, M. J., Fulton, E. A., Hutchings, J. A., Jennings, S., Jensen, O. P., Lotze, H. K., Mace, P. M., &amp; Mcclanahan, T. R. (2009). Rebuilding Global Fisheries. </w:t>
      </w:r>
      <w:r w:rsidRPr="0008241C">
        <w:rPr>
          <w:i/>
          <w:iCs/>
          <w:noProof/>
          <w:sz w:val="22"/>
          <w:szCs w:val="24"/>
        </w:rPr>
        <w:t>Science</w:t>
      </w:r>
      <w:r w:rsidRPr="0008241C">
        <w:rPr>
          <w:noProof/>
          <w:sz w:val="22"/>
          <w:szCs w:val="24"/>
        </w:rPr>
        <w:t xml:space="preserve">, </w:t>
      </w:r>
      <w:r w:rsidRPr="0008241C">
        <w:rPr>
          <w:i/>
          <w:iCs/>
          <w:noProof/>
          <w:sz w:val="22"/>
          <w:szCs w:val="24"/>
        </w:rPr>
        <w:t>578</w:t>
      </w:r>
      <w:r w:rsidRPr="0008241C">
        <w:rPr>
          <w:noProof/>
          <w:sz w:val="22"/>
          <w:szCs w:val="24"/>
        </w:rPr>
        <w:t>(2009). https://doi.org/10.1126/science.1173146</w:t>
      </w:r>
    </w:p>
    <w:p w14:paraId="567A879A"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Xiao, J., Wang, M., Yu, Q., &amp; Liu, J. (2015). A study on the evaluation models of ecological compensation standard on the large-scale hydropower engineering construction based on the idea of ecological footprint: A case of Three Gorges Project. </w:t>
      </w:r>
      <w:r w:rsidRPr="0008241C">
        <w:rPr>
          <w:i/>
          <w:iCs/>
          <w:noProof/>
          <w:sz w:val="22"/>
          <w:szCs w:val="24"/>
        </w:rPr>
        <w:t>Acta Ecologica Sinica</w:t>
      </w:r>
      <w:r w:rsidRPr="0008241C">
        <w:rPr>
          <w:noProof/>
          <w:sz w:val="22"/>
          <w:szCs w:val="24"/>
        </w:rPr>
        <w:t xml:space="preserve">, </w:t>
      </w:r>
      <w:r w:rsidRPr="0008241C">
        <w:rPr>
          <w:i/>
          <w:iCs/>
          <w:noProof/>
          <w:sz w:val="22"/>
          <w:szCs w:val="24"/>
        </w:rPr>
        <w:t>35</w:t>
      </w:r>
      <w:r w:rsidRPr="0008241C">
        <w:rPr>
          <w:noProof/>
          <w:sz w:val="22"/>
          <w:szCs w:val="24"/>
        </w:rPr>
        <w:t>(8), 2726–2740. https://doi.org/10.5846/stxb201311182760</w:t>
      </w:r>
    </w:p>
    <w:p w14:paraId="35B109D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n, J., &amp; Lin, T. (2009). Biofuels in Asia. </w:t>
      </w:r>
      <w:r w:rsidRPr="0008241C">
        <w:rPr>
          <w:i/>
          <w:iCs/>
          <w:noProof/>
          <w:sz w:val="22"/>
          <w:szCs w:val="24"/>
        </w:rPr>
        <w:t>Applied Energy</w:t>
      </w:r>
      <w:r w:rsidRPr="0008241C">
        <w:rPr>
          <w:noProof/>
          <w:sz w:val="22"/>
          <w:szCs w:val="24"/>
        </w:rPr>
        <w:t>. https://doi.org/10.1016/j.apenergy.2009.07.004</w:t>
      </w:r>
    </w:p>
    <w:p w14:paraId="63D46B34"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ng, W., Dietz, T., Kramer, D. B., Chen, X., &amp; Liu, J. (2013). Going Beyond the Millennium Ecosystem Assessment: An Index System of Human Well-Being. </w:t>
      </w:r>
      <w:r w:rsidRPr="0008241C">
        <w:rPr>
          <w:i/>
          <w:iCs/>
          <w:noProof/>
          <w:sz w:val="22"/>
          <w:szCs w:val="24"/>
        </w:rPr>
        <w:t>PLoS ONE</w:t>
      </w:r>
      <w:r w:rsidRPr="0008241C">
        <w:rPr>
          <w:noProof/>
          <w:sz w:val="22"/>
          <w:szCs w:val="24"/>
        </w:rPr>
        <w:t xml:space="preserve">, </w:t>
      </w:r>
      <w:r w:rsidRPr="0008241C">
        <w:rPr>
          <w:i/>
          <w:iCs/>
          <w:noProof/>
          <w:sz w:val="22"/>
          <w:szCs w:val="24"/>
        </w:rPr>
        <w:t>8</w:t>
      </w:r>
      <w:r w:rsidRPr="0008241C">
        <w:rPr>
          <w:noProof/>
          <w:sz w:val="22"/>
          <w:szCs w:val="24"/>
        </w:rPr>
        <w:t xml:space="preserve">(5). </w:t>
      </w:r>
      <w:r w:rsidRPr="0008241C">
        <w:rPr>
          <w:noProof/>
          <w:sz w:val="22"/>
          <w:szCs w:val="24"/>
        </w:rPr>
        <w:lastRenderedPageBreak/>
        <w:t>https://doi.org/10.1371/journal.pone.0064582</w:t>
      </w:r>
    </w:p>
    <w:p w14:paraId="672196C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ng, X., Zhou, Z., Li, J., Fu, X., Mu, X., &amp; Li, T. (2016). Trade-offs between carbon sequestration, soil retention and water yield in the Guanzhong-Tianshui Economic Region of China. </w:t>
      </w:r>
      <w:r w:rsidRPr="0008241C">
        <w:rPr>
          <w:i/>
          <w:iCs/>
          <w:noProof/>
          <w:sz w:val="22"/>
          <w:szCs w:val="24"/>
        </w:rPr>
        <w:t>Journal of Geographical Sciences</w:t>
      </w:r>
      <w:r w:rsidRPr="0008241C">
        <w:rPr>
          <w:noProof/>
          <w:sz w:val="22"/>
          <w:szCs w:val="24"/>
        </w:rPr>
        <w:t xml:space="preserve">, </w:t>
      </w:r>
      <w:r w:rsidRPr="0008241C">
        <w:rPr>
          <w:i/>
          <w:iCs/>
          <w:noProof/>
          <w:sz w:val="22"/>
          <w:szCs w:val="24"/>
        </w:rPr>
        <w:t>26</w:t>
      </w:r>
      <w:r w:rsidRPr="0008241C">
        <w:rPr>
          <w:noProof/>
          <w:sz w:val="22"/>
          <w:szCs w:val="24"/>
        </w:rPr>
        <w:t>(10), 1449–1462. https://doi.org/10.1007/s11442-016-1337-5</w:t>
      </w:r>
    </w:p>
    <w:p w14:paraId="0EA18DC3"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ng, Y. C. E., Asce, A. M., Ringler, C., Brown, C., Asce, M., &amp; Mondal, A. H. (2016). Modeling the Agricultural Water – Energy – Food Nexus in the Indus River Basin , Pakistan, </w:t>
      </w:r>
      <w:r w:rsidRPr="0008241C">
        <w:rPr>
          <w:i/>
          <w:iCs/>
          <w:noProof/>
          <w:sz w:val="22"/>
          <w:szCs w:val="24"/>
        </w:rPr>
        <w:t>142</w:t>
      </w:r>
      <w:r w:rsidRPr="0008241C">
        <w:rPr>
          <w:noProof/>
          <w:sz w:val="22"/>
          <w:szCs w:val="24"/>
        </w:rPr>
        <w:t>(1993), 1–13. https://doi.org/10.1061/(ASCE)WR.1943-5452.0000710.</w:t>
      </w:r>
    </w:p>
    <w:p w14:paraId="66C819ED"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ra, Y., Fujii, M., Yamano, H., &amp; Yamanaka, Y. (2014). Projected coral bleaching in response to future sea surface temperature rises and the uncertainties among climate models. </w:t>
      </w:r>
      <w:r w:rsidRPr="0008241C">
        <w:rPr>
          <w:i/>
          <w:iCs/>
          <w:noProof/>
          <w:sz w:val="22"/>
          <w:szCs w:val="24"/>
        </w:rPr>
        <w:t>Hydrobiologia</w:t>
      </w:r>
      <w:r w:rsidRPr="0008241C">
        <w:rPr>
          <w:noProof/>
          <w:sz w:val="22"/>
          <w:szCs w:val="24"/>
        </w:rPr>
        <w:t xml:space="preserve">, </w:t>
      </w:r>
      <w:r w:rsidRPr="0008241C">
        <w:rPr>
          <w:i/>
          <w:iCs/>
          <w:noProof/>
          <w:sz w:val="22"/>
          <w:szCs w:val="24"/>
        </w:rPr>
        <w:t>733</w:t>
      </w:r>
      <w:r w:rsidRPr="0008241C">
        <w:rPr>
          <w:noProof/>
          <w:sz w:val="22"/>
          <w:szCs w:val="24"/>
        </w:rPr>
        <w:t>(1), 19–29. https://doi.org/10.1007/s10750-014-1838-0</w:t>
      </w:r>
    </w:p>
    <w:p w14:paraId="259779C2"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Yara, Y., Vogt, M., Fujii, M., Yamano, H., Hauri, C., Steinacher, M., Gruber, N., &amp; Yamanaka, Y. (2012). Ocean acidification limits temperature-induced poleward expansion of coral habitats around Japan. </w:t>
      </w:r>
      <w:r w:rsidRPr="0008241C">
        <w:rPr>
          <w:i/>
          <w:iCs/>
          <w:noProof/>
          <w:sz w:val="22"/>
          <w:szCs w:val="24"/>
        </w:rPr>
        <w:t>Biogeosciences</w:t>
      </w:r>
      <w:r w:rsidRPr="0008241C">
        <w:rPr>
          <w:noProof/>
          <w:sz w:val="22"/>
          <w:szCs w:val="24"/>
        </w:rPr>
        <w:t xml:space="preserve">, </w:t>
      </w:r>
      <w:r w:rsidRPr="0008241C">
        <w:rPr>
          <w:i/>
          <w:iCs/>
          <w:noProof/>
          <w:sz w:val="22"/>
          <w:szCs w:val="24"/>
        </w:rPr>
        <w:t>9</w:t>
      </w:r>
      <w:r w:rsidRPr="0008241C">
        <w:rPr>
          <w:noProof/>
          <w:sz w:val="22"/>
          <w:szCs w:val="24"/>
        </w:rPr>
        <w:t>(12), 4955–4968. https://doi.org/10.5194/bg-9-4955-2012</w:t>
      </w:r>
    </w:p>
    <w:p w14:paraId="3F26C717"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Yara, Y., Yamano, H., Steinacher, M., Fujii, M., Vogt, M., Gruber, N., &amp; Yamanaka, Y. (2016). Potential Future Coral Habitats Around Japan Depend Strongly on Anthropogenic CO2 Emissions (pp. 41–56). Springer, Singapore. https://doi.org/10.1007/978-981-10-0780-4_4</w:t>
      </w:r>
    </w:p>
    <w:p w14:paraId="4DB09F5C"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ao, D., &amp; Wu, S. (2014). Vulnerability of natural ecosystem in China under regional climate scenarios: An analysis based on eco-geographical regions. </w:t>
      </w:r>
      <w:r w:rsidRPr="0008241C">
        <w:rPr>
          <w:i/>
          <w:iCs/>
          <w:noProof/>
          <w:sz w:val="22"/>
          <w:szCs w:val="24"/>
        </w:rPr>
        <w:t>Journal of Geographical Sciences</w:t>
      </w:r>
      <w:r w:rsidRPr="0008241C">
        <w:rPr>
          <w:noProof/>
          <w:sz w:val="22"/>
          <w:szCs w:val="24"/>
        </w:rPr>
        <w:t xml:space="preserve">, </w:t>
      </w:r>
      <w:r w:rsidRPr="0008241C">
        <w:rPr>
          <w:i/>
          <w:iCs/>
          <w:noProof/>
          <w:sz w:val="22"/>
          <w:szCs w:val="24"/>
        </w:rPr>
        <w:t>24</w:t>
      </w:r>
      <w:r w:rsidRPr="0008241C">
        <w:rPr>
          <w:noProof/>
          <w:sz w:val="22"/>
          <w:szCs w:val="24"/>
        </w:rPr>
        <w:t>(2), 237–248. https://doi.org/10.1007/s11442-014-1085-3</w:t>
      </w:r>
    </w:p>
    <w:p w14:paraId="0BDE7CBE" w14:textId="77777777" w:rsidR="00A01204" w:rsidRPr="0008241C" w:rsidRDefault="00A01204" w:rsidP="00A01204">
      <w:pPr>
        <w:widowControl w:val="0"/>
        <w:autoSpaceDE w:val="0"/>
        <w:autoSpaceDN w:val="0"/>
        <w:adjustRightInd w:val="0"/>
        <w:ind w:left="480" w:hanging="480"/>
        <w:rPr>
          <w:noProof/>
          <w:sz w:val="22"/>
          <w:szCs w:val="24"/>
        </w:rPr>
      </w:pPr>
      <w:r w:rsidRPr="0008241C">
        <w:rPr>
          <w:noProof/>
          <w:sz w:val="22"/>
          <w:szCs w:val="24"/>
        </w:rPr>
        <w:t xml:space="preserve">Zheng, H. W., Shen, G. Q., Wang, H., &amp; Hong, J. (2015). Simulating land use change in urban renewal areas: A case study in Hong Kong. </w:t>
      </w:r>
      <w:r w:rsidRPr="0008241C">
        <w:rPr>
          <w:i/>
          <w:iCs/>
          <w:noProof/>
          <w:sz w:val="22"/>
          <w:szCs w:val="24"/>
        </w:rPr>
        <w:t>Habitat International</w:t>
      </w:r>
      <w:r w:rsidRPr="0008241C">
        <w:rPr>
          <w:noProof/>
          <w:sz w:val="22"/>
          <w:szCs w:val="24"/>
        </w:rPr>
        <w:t xml:space="preserve">, </w:t>
      </w:r>
      <w:r w:rsidRPr="0008241C">
        <w:rPr>
          <w:i/>
          <w:iCs/>
          <w:noProof/>
          <w:sz w:val="22"/>
          <w:szCs w:val="24"/>
        </w:rPr>
        <w:t>46</w:t>
      </w:r>
      <w:r w:rsidRPr="0008241C">
        <w:rPr>
          <w:noProof/>
          <w:sz w:val="22"/>
          <w:szCs w:val="24"/>
        </w:rPr>
        <w:t>, 23–34.</w:t>
      </w:r>
    </w:p>
    <w:p w14:paraId="71644336" w14:textId="77777777" w:rsidR="00A01204" w:rsidRPr="0008241C" w:rsidRDefault="00A01204" w:rsidP="00A01204">
      <w:pPr>
        <w:widowControl w:val="0"/>
        <w:autoSpaceDE w:val="0"/>
        <w:autoSpaceDN w:val="0"/>
        <w:adjustRightInd w:val="0"/>
        <w:ind w:left="480" w:hanging="480"/>
        <w:rPr>
          <w:noProof/>
          <w:sz w:val="22"/>
          <w:szCs w:val="22"/>
        </w:rPr>
      </w:pPr>
      <w:r w:rsidRPr="0008241C">
        <w:rPr>
          <w:noProof/>
          <w:sz w:val="22"/>
          <w:szCs w:val="24"/>
        </w:rPr>
        <w:t xml:space="preserve">Ziv, G., Baran, E., Nam, S., Rodriguez-Iturbe, I., &amp; Levin, S. A. (2012). Trading-off fish biodiversity, food security, and hydropower in the Mekong River Basin.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09</w:t>
      </w:r>
      <w:r w:rsidRPr="0008241C">
        <w:rPr>
          <w:noProof/>
          <w:sz w:val="22"/>
          <w:szCs w:val="24"/>
        </w:rPr>
        <w:t>(15), 5609–5614. https://doi.org/10.1073/pnas.1201423109</w:t>
      </w:r>
    </w:p>
    <w:p w14:paraId="2E7365AE" w14:textId="77777777" w:rsidR="00A01204" w:rsidRPr="0008241C" w:rsidRDefault="00A01204" w:rsidP="00A01204">
      <w:pPr>
        <w:autoSpaceDE w:val="0"/>
        <w:autoSpaceDN w:val="0"/>
        <w:adjustRightInd w:val="0"/>
        <w:ind w:left="480" w:hanging="480"/>
        <w:rPr>
          <w:noProof/>
          <w:sz w:val="22"/>
          <w:szCs w:val="22"/>
        </w:rPr>
      </w:pPr>
      <w:r w:rsidRPr="0008241C">
        <w:rPr>
          <w:sz w:val="22"/>
          <w:szCs w:val="22"/>
        </w:rPr>
        <w:fldChar w:fldCharType="end"/>
      </w:r>
    </w:p>
    <w:p w14:paraId="1C108FD1" w14:textId="77777777" w:rsidR="00A01204" w:rsidRPr="0008241C" w:rsidRDefault="00A01204" w:rsidP="00A01204">
      <w:pPr>
        <w:autoSpaceDE w:val="0"/>
        <w:autoSpaceDN w:val="0"/>
        <w:adjustRightInd w:val="0"/>
        <w:ind w:left="480" w:hanging="480"/>
        <w:rPr>
          <w:noProof/>
          <w:sz w:val="22"/>
          <w:szCs w:val="22"/>
        </w:rPr>
      </w:pPr>
    </w:p>
    <w:p w14:paraId="426A02F7" w14:textId="77777777" w:rsidR="00A01204" w:rsidRPr="0008241C" w:rsidRDefault="00A01204" w:rsidP="00A01204">
      <w:pPr>
        <w:rPr>
          <w:b/>
          <w:sz w:val="22"/>
          <w:szCs w:val="22"/>
        </w:rPr>
      </w:pPr>
      <w:r w:rsidRPr="0008241C">
        <w:rPr>
          <w:sz w:val="22"/>
          <w:szCs w:val="22"/>
        </w:rPr>
        <w:fldChar w:fldCharType="end"/>
      </w:r>
    </w:p>
    <w:p w14:paraId="7800A6DA" w14:textId="77777777" w:rsidR="00A01204" w:rsidRPr="0008241C" w:rsidRDefault="00A01204" w:rsidP="00A01204">
      <w:pPr>
        <w:rPr>
          <w:sz w:val="22"/>
          <w:szCs w:val="22"/>
          <w:shd w:val="clear" w:color="auto" w:fill="FFFFFF"/>
        </w:rPr>
      </w:pPr>
      <w:r w:rsidRPr="0008241C">
        <w:rPr>
          <w:sz w:val="22"/>
          <w:szCs w:val="22"/>
          <w:shd w:val="clear" w:color="auto" w:fill="FFFFFF"/>
        </w:rPr>
        <w:br w:type="page"/>
      </w:r>
    </w:p>
    <w:p w14:paraId="4C0DF354" w14:textId="77777777" w:rsidR="00A01204" w:rsidRPr="0008241C" w:rsidRDefault="00A01204" w:rsidP="00A01204">
      <w:pPr>
        <w:keepNext/>
        <w:keepLines/>
        <w:tabs>
          <w:tab w:val="clear" w:pos="1247"/>
          <w:tab w:val="left" w:pos="700"/>
        </w:tabs>
        <w:spacing w:before="40"/>
        <w:outlineLvl w:val="1"/>
        <w:rPr>
          <w:b/>
          <w:sz w:val="28"/>
          <w:szCs w:val="26"/>
        </w:rPr>
      </w:pPr>
      <w:bookmarkStart w:id="1661" w:name="_Toc504317351"/>
      <w:bookmarkStart w:id="1662" w:name="_Toc504318044"/>
      <w:bookmarkStart w:id="1663" w:name="_Toc504320471"/>
      <w:bookmarkStart w:id="1664" w:name="_Toc504320694"/>
      <w:bookmarkStart w:id="1665" w:name="_Toc504320918"/>
      <w:bookmarkStart w:id="1666" w:name="_Toc504321390"/>
      <w:bookmarkStart w:id="1667" w:name="_Toc498256269"/>
      <w:bookmarkStart w:id="1668" w:name="_Toc524045989"/>
      <w:r w:rsidRPr="0008241C">
        <w:rPr>
          <w:b/>
          <w:sz w:val="28"/>
          <w:szCs w:val="26"/>
        </w:rPr>
        <w:lastRenderedPageBreak/>
        <w:t>Appendix</w:t>
      </w:r>
      <w:bookmarkEnd w:id="1661"/>
      <w:bookmarkEnd w:id="1662"/>
      <w:bookmarkEnd w:id="1663"/>
      <w:bookmarkEnd w:id="1664"/>
      <w:bookmarkEnd w:id="1665"/>
      <w:bookmarkEnd w:id="1666"/>
      <w:bookmarkEnd w:id="1667"/>
      <w:bookmarkEnd w:id="1668"/>
    </w:p>
    <w:p w14:paraId="4E3CBA5A" w14:textId="77777777" w:rsidR="00A01204" w:rsidRPr="0008241C" w:rsidRDefault="00A01204" w:rsidP="00A01204">
      <w:pPr>
        <w:rPr>
          <w:sz w:val="22"/>
          <w:szCs w:val="22"/>
        </w:rPr>
      </w:pPr>
    </w:p>
    <w:p w14:paraId="0AC5EA90" w14:textId="77777777" w:rsidR="00A01204" w:rsidRPr="0008241C" w:rsidRDefault="00A01204" w:rsidP="00A01204">
      <w:pPr>
        <w:rPr>
          <w:b/>
          <w:sz w:val="22"/>
          <w:szCs w:val="22"/>
        </w:rPr>
      </w:pPr>
      <w:r w:rsidRPr="0008241C">
        <w:rPr>
          <w:b/>
          <w:sz w:val="22"/>
          <w:szCs w:val="22"/>
        </w:rPr>
        <w:t>Table 5.5 Selection criteria for identifying regional priorities against the 20 Aichi Biodiversity Targets</w:t>
      </w:r>
    </w:p>
    <w:tbl>
      <w:tblPr>
        <w:tblStyle w:val="ListTable6Colorful11"/>
        <w:tblW w:w="0" w:type="auto"/>
        <w:tblLook w:val="04A0" w:firstRow="1" w:lastRow="0" w:firstColumn="1" w:lastColumn="0" w:noHBand="0" w:noVBand="1"/>
      </w:tblPr>
      <w:tblGrid>
        <w:gridCol w:w="1701"/>
        <w:gridCol w:w="1555"/>
        <w:gridCol w:w="5760"/>
      </w:tblGrid>
      <w:tr w:rsidR="00A01204" w:rsidRPr="0008241C" w14:paraId="6D0CFC82" w14:textId="77777777" w:rsidTr="00642B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5C43DF3" w14:textId="77777777" w:rsidR="00A01204" w:rsidRPr="0008241C" w:rsidRDefault="00A01204" w:rsidP="00A01204">
            <w:pPr>
              <w:rPr>
                <w:rFonts w:ascii="Times New Roman" w:hAnsi="Times New Roman"/>
              </w:rPr>
            </w:pPr>
            <w:r w:rsidRPr="0008241C">
              <w:rPr>
                <w:rFonts w:ascii="Times New Roman" w:hAnsi="Times New Roman"/>
              </w:rPr>
              <w:t>Aichi Targets</w:t>
            </w:r>
          </w:p>
        </w:tc>
        <w:tc>
          <w:tcPr>
            <w:tcW w:w="1555" w:type="dxa"/>
          </w:tcPr>
          <w:p w14:paraId="3489707D"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Theme</w:t>
            </w:r>
          </w:p>
        </w:tc>
        <w:tc>
          <w:tcPr>
            <w:tcW w:w="5760" w:type="dxa"/>
          </w:tcPr>
          <w:p w14:paraId="17AD43C1" w14:textId="77777777" w:rsidR="00A01204" w:rsidRPr="0008241C" w:rsidRDefault="00A01204" w:rsidP="00A01204">
            <w:pP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Components and/or assumptions within alternative scenario narratives that were presumed to have thematic linkages with the respective target or goal</w:t>
            </w:r>
          </w:p>
        </w:tc>
      </w:tr>
      <w:tr w:rsidR="00A01204" w:rsidRPr="0008241C" w14:paraId="1F694105"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63FE650"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w:t>
            </w:r>
          </w:p>
        </w:tc>
        <w:tc>
          <w:tcPr>
            <w:tcW w:w="1555" w:type="dxa"/>
          </w:tcPr>
          <w:p w14:paraId="7C7351DE"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Understand Values</w:t>
            </w:r>
          </w:p>
        </w:tc>
        <w:tc>
          <w:tcPr>
            <w:tcW w:w="5760" w:type="dxa"/>
          </w:tcPr>
          <w:p w14:paraId="6F18A47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Synergies and Trade-offs assessment, enhancing knowledge and decision-making capacity as well as scientific novelty of the studies.</w:t>
            </w:r>
          </w:p>
        </w:tc>
      </w:tr>
      <w:tr w:rsidR="00A01204" w:rsidRPr="0008241C" w14:paraId="2B1E0242"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23F018B0" w14:textId="77777777" w:rsidR="00A01204" w:rsidRPr="0008241C" w:rsidRDefault="00A01204" w:rsidP="00A01204">
            <w:pPr>
              <w:rPr>
                <w:rFonts w:ascii="Times New Roman" w:hAnsi="Times New Roman"/>
                <w:sz w:val="18"/>
              </w:rPr>
            </w:pPr>
            <w:r w:rsidRPr="0008241C">
              <w:rPr>
                <w:rFonts w:ascii="Times New Roman" w:hAnsi="Times New Roman"/>
                <w:sz w:val="18"/>
              </w:rPr>
              <w:t>Aichi Target 2</w:t>
            </w:r>
          </w:p>
        </w:tc>
        <w:tc>
          <w:tcPr>
            <w:tcW w:w="1555" w:type="dxa"/>
          </w:tcPr>
          <w:p w14:paraId="4CEFD06F"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Mainstream Biodiversity</w:t>
            </w:r>
          </w:p>
        </w:tc>
        <w:tc>
          <w:tcPr>
            <w:tcW w:w="5760" w:type="dxa"/>
          </w:tcPr>
          <w:p w14:paraId="271C0A84"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Suggests policies to incorporate BES in future development.</w:t>
            </w:r>
          </w:p>
          <w:p w14:paraId="79CC3BC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A01204" w:rsidRPr="0008241C" w14:paraId="00C82528"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9496409" w14:textId="77777777" w:rsidR="00A01204" w:rsidRPr="0008241C" w:rsidRDefault="00A01204" w:rsidP="00A01204">
            <w:pPr>
              <w:rPr>
                <w:rFonts w:ascii="Times New Roman" w:hAnsi="Times New Roman"/>
                <w:sz w:val="18"/>
              </w:rPr>
            </w:pPr>
            <w:r w:rsidRPr="0008241C">
              <w:rPr>
                <w:rFonts w:ascii="Times New Roman" w:hAnsi="Times New Roman"/>
                <w:sz w:val="18"/>
              </w:rPr>
              <w:t>Aichi Target 3</w:t>
            </w:r>
          </w:p>
        </w:tc>
        <w:tc>
          <w:tcPr>
            <w:tcW w:w="1555" w:type="dxa"/>
          </w:tcPr>
          <w:p w14:paraId="4F8F80BD"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Address Incentives</w:t>
            </w:r>
          </w:p>
        </w:tc>
        <w:tc>
          <w:tcPr>
            <w:tcW w:w="5760" w:type="dxa"/>
          </w:tcPr>
          <w:p w14:paraId="4F4AB9D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 xml:space="preserve">Implementation of REDD/ REDD + mechanism, ameliorative conservation through incentives. </w:t>
            </w:r>
          </w:p>
        </w:tc>
      </w:tr>
      <w:tr w:rsidR="00A01204" w:rsidRPr="0008241C" w14:paraId="33FF6900"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19461DEA" w14:textId="77777777" w:rsidR="00A01204" w:rsidRPr="0008241C" w:rsidRDefault="00A01204" w:rsidP="00A01204">
            <w:pPr>
              <w:rPr>
                <w:rFonts w:ascii="Times New Roman" w:hAnsi="Times New Roman"/>
                <w:sz w:val="18"/>
              </w:rPr>
            </w:pPr>
            <w:r w:rsidRPr="0008241C">
              <w:rPr>
                <w:rFonts w:ascii="Times New Roman" w:hAnsi="Times New Roman"/>
                <w:sz w:val="18"/>
              </w:rPr>
              <w:t>Aichi Target 4</w:t>
            </w:r>
          </w:p>
        </w:tc>
        <w:tc>
          <w:tcPr>
            <w:tcW w:w="1555" w:type="dxa"/>
          </w:tcPr>
          <w:p w14:paraId="31F65E3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Sustainable Production</w:t>
            </w:r>
          </w:p>
        </w:tc>
        <w:tc>
          <w:tcPr>
            <w:tcW w:w="5760" w:type="dxa"/>
          </w:tcPr>
          <w:p w14:paraId="53886E61"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Control of deforestation, techno-economic development and implementation of conservation plans.</w:t>
            </w:r>
          </w:p>
        </w:tc>
      </w:tr>
      <w:tr w:rsidR="00A01204" w:rsidRPr="0008241C" w14:paraId="1BFFB1D7"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86BFA6B" w14:textId="77777777" w:rsidR="00A01204" w:rsidRPr="0008241C" w:rsidRDefault="00A01204" w:rsidP="00A01204">
            <w:pPr>
              <w:rPr>
                <w:rFonts w:ascii="Times New Roman" w:hAnsi="Times New Roman"/>
                <w:sz w:val="18"/>
              </w:rPr>
            </w:pPr>
            <w:r w:rsidRPr="0008241C">
              <w:rPr>
                <w:rFonts w:ascii="Times New Roman" w:hAnsi="Times New Roman"/>
                <w:sz w:val="18"/>
              </w:rPr>
              <w:t>Aichi Target 5</w:t>
            </w:r>
          </w:p>
        </w:tc>
        <w:tc>
          <w:tcPr>
            <w:tcW w:w="1555" w:type="dxa"/>
          </w:tcPr>
          <w:p w14:paraId="1172B769"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Halve the rate of Loss</w:t>
            </w:r>
          </w:p>
        </w:tc>
        <w:tc>
          <w:tcPr>
            <w:tcW w:w="5760" w:type="dxa"/>
          </w:tcPr>
          <w:p w14:paraId="78F2F721"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 xml:space="preserve">Quantitative targets (in line with Aichi Target 5) for improvements in biodiversity and ecosystem services as well as conservation scenarios </w:t>
            </w:r>
          </w:p>
        </w:tc>
      </w:tr>
      <w:tr w:rsidR="00A01204" w:rsidRPr="0008241C" w14:paraId="4F9FE3DB"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3B563A88" w14:textId="77777777" w:rsidR="00A01204" w:rsidRPr="0008241C" w:rsidRDefault="00A01204" w:rsidP="00A01204">
            <w:pPr>
              <w:rPr>
                <w:rFonts w:ascii="Times New Roman" w:hAnsi="Times New Roman"/>
                <w:sz w:val="18"/>
              </w:rPr>
            </w:pPr>
            <w:r w:rsidRPr="0008241C">
              <w:rPr>
                <w:rFonts w:ascii="Times New Roman" w:hAnsi="Times New Roman"/>
                <w:sz w:val="18"/>
              </w:rPr>
              <w:t>Aichi Target 6</w:t>
            </w:r>
          </w:p>
        </w:tc>
        <w:tc>
          <w:tcPr>
            <w:tcW w:w="1555" w:type="dxa"/>
          </w:tcPr>
          <w:p w14:paraId="76103A6F"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Sustainable Fisheries</w:t>
            </w:r>
          </w:p>
        </w:tc>
        <w:tc>
          <w:tcPr>
            <w:tcW w:w="5760" w:type="dxa"/>
          </w:tcPr>
          <w:p w14:paraId="679EBC04"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Marine/Coastal ecosystem scenarios dealing with distribution, aquatic productivity, sustainable fisheries and aquaculture.</w:t>
            </w:r>
          </w:p>
        </w:tc>
      </w:tr>
      <w:tr w:rsidR="00A01204" w:rsidRPr="0008241C" w14:paraId="21313400"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3F532CF" w14:textId="77777777" w:rsidR="00A01204" w:rsidRPr="0008241C" w:rsidRDefault="00A01204" w:rsidP="00A01204">
            <w:pPr>
              <w:rPr>
                <w:rFonts w:ascii="Times New Roman" w:hAnsi="Times New Roman"/>
                <w:sz w:val="18"/>
              </w:rPr>
            </w:pPr>
            <w:r w:rsidRPr="0008241C">
              <w:rPr>
                <w:rFonts w:ascii="Times New Roman" w:hAnsi="Times New Roman"/>
                <w:sz w:val="18"/>
              </w:rPr>
              <w:t>Aichi Target 7</w:t>
            </w:r>
          </w:p>
        </w:tc>
        <w:tc>
          <w:tcPr>
            <w:tcW w:w="1555" w:type="dxa"/>
          </w:tcPr>
          <w:p w14:paraId="30AAF86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Manage within the limits</w:t>
            </w:r>
          </w:p>
        </w:tc>
        <w:tc>
          <w:tcPr>
            <w:tcW w:w="5760" w:type="dxa"/>
          </w:tcPr>
          <w:p w14:paraId="2A08730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Trade-offs in agricultural expansion scenarios, crop productivity, sustainable agriculture</w:t>
            </w:r>
          </w:p>
        </w:tc>
      </w:tr>
      <w:tr w:rsidR="00A01204" w:rsidRPr="0008241C" w14:paraId="15707631"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77A4ABC7" w14:textId="77777777" w:rsidR="00A01204" w:rsidRPr="0008241C" w:rsidRDefault="00A01204" w:rsidP="00A01204">
            <w:pPr>
              <w:rPr>
                <w:rFonts w:ascii="Times New Roman" w:hAnsi="Times New Roman"/>
                <w:sz w:val="18"/>
              </w:rPr>
            </w:pPr>
            <w:r w:rsidRPr="0008241C">
              <w:rPr>
                <w:rFonts w:ascii="Times New Roman" w:hAnsi="Times New Roman"/>
                <w:sz w:val="18"/>
              </w:rPr>
              <w:t>Aichi Target 8</w:t>
            </w:r>
          </w:p>
        </w:tc>
        <w:tc>
          <w:tcPr>
            <w:tcW w:w="1555" w:type="dxa"/>
          </w:tcPr>
          <w:p w14:paraId="035EF1F3"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Reduce Pollution</w:t>
            </w:r>
          </w:p>
        </w:tc>
        <w:tc>
          <w:tcPr>
            <w:tcW w:w="5760" w:type="dxa"/>
          </w:tcPr>
          <w:p w14:paraId="6C74A61B"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8241C">
              <w:rPr>
                <w:rFonts w:ascii="Times New Roman" w:hAnsi="Times New Roman"/>
                <w:sz w:val="18"/>
              </w:rPr>
              <w:t>Control of nitrate population in agricultural expansion scenarios</w:t>
            </w:r>
          </w:p>
          <w:p w14:paraId="521547C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A01204" w:rsidRPr="0008241C" w14:paraId="5BE7DD14"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672ECCD" w14:textId="77777777" w:rsidR="00A01204" w:rsidRPr="0008241C" w:rsidRDefault="00A01204" w:rsidP="00A01204">
            <w:pPr>
              <w:rPr>
                <w:rFonts w:ascii="Times New Roman" w:hAnsi="Times New Roman"/>
                <w:sz w:val="18"/>
              </w:rPr>
            </w:pPr>
            <w:r w:rsidRPr="0008241C">
              <w:rPr>
                <w:rFonts w:ascii="Times New Roman" w:hAnsi="Times New Roman"/>
                <w:sz w:val="18"/>
              </w:rPr>
              <w:t>Aichi Target 9</w:t>
            </w:r>
          </w:p>
        </w:tc>
        <w:tc>
          <w:tcPr>
            <w:tcW w:w="1555" w:type="dxa"/>
          </w:tcPr>
          <w:p w14:paraId="51F33463"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Reduce Invasive Species</w:t>
            </w:r>
          </w:p>
        </w:tc>
        <w:tc>
          <w:tcPr>
            <w:tcW w:w="5760" w:type="dxa"/>
          </w:tcPr>
          <w:p w14:paraId="7A2D917A"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Control of invasive alien species</w:t>
            </w:r>
          </w:p>
          <w:p w14:paraId="4132FB8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p>
        </w:tc>
      </w:tr>
      <w:tr w:rsidR="00A01204" w:rsidRPr="0008241C" w14:paraId="06CA31AC"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69193835"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0</w:t>
            </w:r>
          </w:p>
        </w:tc>
        <w:tc>
          <w:tcPr>
            <w:tcW w:w="1555" w:type="dxa"/>
          </w:tcPr>
          <w:p w14:paraId="078E3155"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Minimize reef loss</w:t>
            </w:r>
          </w:p>
        </w:tc>
        <w:tc>
          <w:tcPr>
            <w:tcW w:w="5760" w:type="dxa"/>
          </w:tcPr>
          <w:p w14:paraId="750748D1"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8241C">
              <w:rPr>
                <w:rFonts w:ascii="Times New Roman" w:hAnsi="Times New Roman"/>
                <w:sz w:val="18"/>
              </w:rPr>
              <w:t xml:space="preserve">Scenarios depicting fate of coral reefs, provisions for sustainable management </w:t>
            </w:r>
          </w:p>
          <w:p w14:paraId="338169F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A01204" w:rsidRPr="0008241C" w14:paraId="75B0A521"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5E05546"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1</w:t>
            </w:r>
          </w:p>
        </w:tc>
        <w:tc>
          <w:tcPr>
            <w:tcW w:w="1555" w:type="dxa"/>
          </w:tcPr>
          <w:p w14:paraId="5A34245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Protected Areas</w:t>
            </w:r>
          </w:p>
        </w:tc>
        <w:tc>
          <w:tcPr>
            <w:tcW w:w="5760" w:type="dxa"/>
          </w:tcPr>
          <w:p w14:paraId="1D62E324"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 xml:space="preserve">Consideration for enforcement of protected areas. </w:t>
            </w:r>
          </w:p>
        </w:tc>
      </w:tr>
      <w:tr w:rsidR="00A01204" w:rsidRPr="0008241C" w14:paraId="197AC1AF"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14BBE704"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2</w:t>
            </w:r>
          </w:p>
        </w:tc>
        <w:tc>
          <w:tcPr>
            <w:tcW w:w="1555" w:type="dxa"/>
          </w:tcPr>
          <w:p w14:paraId="079A3A08"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Prevent Extinctions</w:t>
            </w:r>
          </w:p>
        </w:tc>
        <w:tc>
          <w:tcPr>
            <w:tcW w:w="5760" w:type="dxa"/>
          </w:tcPr>
          <w:p w14:paraId="42B0F383"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Scenarios depicting risk of annihilation of species or suggesting ameliorative management options</w:t>
            </w:r>
          </w:p>
        </w:tc>
      </w:tr>
      <w:tr w:rsidR="00A01204" w:rsidRPr="0008241C" w14:paraId="5B901FC6"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56508EE"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3</w:t>
            </w:r>
          </w:p>
        </w:tc>
        <w:tc>
          <w:tcPr>
            <w:tcW w:w="1555" w:type="dxa"/>
          </w:tcPr>
          <w:p w14:paraId="60144855"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Conserve Gene Pool</w:t>
            </w:r>
          </w:p>
        </w:tc>
        <w:tc>
          <w:tcPr>
            <w:tcW w:w="5760" w:type="dxa"/>
          </w:tcPr>
          <w:p w14:paraId="0527D5BA"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Specific mention of genetic pool in one of the scenarios</w:t>
            </w:r>
          </w:p>
          <w:p w14:paraId="643EE2D0"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p>
        </w:tc>
      </w:tr>
      <w:tr w:rsidR="00A01204" w:rsidRPr="0008241C" w14:paraId="61D9F9E4"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431FE371"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4</w:t>
            </w:r>
          </w:p>
        </w:tc>
        <w:tc>
          <w:tcPr>
            <w:tcW w:w="1555" w:type="dxa"/>
          </w:tcPr>
          <w:p w14:paraId="39655133"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Restore ecosystems</w:t>
            </w:r>
          </w:p>
        </w:tc>
        <w:tc>
          <w:tcPr>
            <w:tcW w:w="5760" w:type="dxa"/>
          </w:tcPr>
          <w:p w14:paraId="7EE8E19F"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8241C">
              <w:rPr>
                <w:rFonts w:ascii="Times New Roman" w:hAnsi="Times New Roman"/>
                <w:sz w:val="18"/>
              </w:rPr>
              <w:t>Alternative scenarios depicting restoration of specific ecosystems, such as forests.</w:t>
            </w:r>
          </w:p>
          <w:p w14:paraId="472497A2"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A01204" w:rsidRPr="0008241C" w14:paraId="4629EFDD"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548A15"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5</w:t>
            </w:r>
          </w:p>
        </w:tc>
        <w:tc>
          <w:tcPr>
            <w:tcW w:w="1555" w:type="dxa"/>
          </w:tcPr>
          <w:p w14:paraId="0041EA7A"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Enhance Resilience</w:t>
            </w:r>
          </w:p>
        </w:tc>
        <w:tc>
          <w:tcPr>
            <w:tcW w:w="5760" w:type="dxa"/>
          </w:tcPr>
          <w:p w14:paraId="7BCCE931"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8241C">
              <w:rPr>
                <w:rFonts w:ascii="Times New Roman" w:hAnsi="Times New Roman"/>
                <w:sz w:val="18"/>
              </w:rPr>
              <w:t>Restoration of 15 per cent of degraded ecosystems, or any other quantitative targets</w:t>
            </w:r>
          </w:p>
          <w:p w14:paraId="7F1AE757"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p>
        </w:tc>
      </w:tr>
      <w:tr w:rsidR="00A01204" w:rsidRPr="0008241C" w14:paraId="01493E8C"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51E3C37B"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6</w:t>
            </w:r>
          </w:p>
        </w:tc>
        <w:tc>
          <w:tcPr>
            <w:tcW w:w="1555" w:type="dxa"/>
          </w:tcPr>
          <w:p w14:paraId="29CF297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Implement Nagoya Protocol</w:t>
            </w:r>
          </w:p>
        </w:tc>
        <w:tc>
          <w:tcPr>
            <w:tcW w:w="5760" w:type="dxa"/>
          </w:tcPr>
          <w:p w14:paraId="0B777828"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Specific mention about Nagoya Protocol in scenario depiction.</w:t>
            </w:r>
          </w:p>
        </w:tc>
      </w:tr>
      <w:tr w:rsidR="00A01204" w:rsidRPr="0008241C" w14:paraId="4128A755"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1F1342F"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7</w:t>
            </w:r>
          </w:p>
        </w:tc>
        <w:tc>
          <w:tcPr>
            <w:tcW w:w="1555" w:type="dxa"/>
          </w:tcPr>
          <w:p w14:paraId="4D6BD92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Revise NBSAPs</w:t>
            </w:r>
          </w:p>
        </w:tc>
        <w:tc>
          <w:tcPr>
            <w:tcW w:w="5760" w:type="dxa"/>
          </w:tcPr>
          <w:p w14:paraId="3D775A28"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8241C">
              <w:rPr>
                <w:rFonts w:ascii="Times New Roman" w:hAnsi="Times New Roman"/>
                <w:sz w:val="18"/>
              </w:rPr>
              <w:t>Alternative scenarios outlining ameliorative conservation plan, including implementation of National biodiversity strategies and action plans (NBSAPs).</w:t>
            </w:r>
          </w:p>
          <w:p w14:paraId="26CA7CF6"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p>
        </w:tc>
      </w:tr>
      <w:tr w:rsidR="00A01204" w:rsidRPr="0008241C" w14:paraId="0DE05FE1"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4FA84A09"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8</w:t>
            </w:r>
          </w:p>
        </w:tc>
        <w:tc>
          <w:tcPr>
            <w:tcW w:w="1555" w:type="dxa"/>
          </w:tcPr>
          <w:p w14:paraId="062D132A"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Respect and Conserve TK</w:t>
            </w:r>
          </w:p>
        </w:tc>
        <w:tc>
          <w:tcPr>
            <w:tcW w:w="5760" w:type="dxa"/>
          </w:tcPr>
          <w:p w14:paraId="0A44E83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8241C">
              <w:rPr>
                <w:rFonts w:ascii="Times New Roman" w:hAnsi="Times New Roman"/>
                <w:sz w:val="18"/>
              </w:rPr>
              <w:t>Integration of traditional knowledge and indigenous knowledge in development of one or more scenarios.</w:t>
            </w:r>
          </w:p>
          <w:p w14:paraId="108D0AB4"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A01204" w:rsidRPr="0008241C" w14:paraId="2F8EFCB4" w14:textId="77777777" w:rsidTr="00A0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3CAEEF6" w14:textId="77777777" w:rsidR="00A01204" w:rsidRPr="0008241C" w:rsidRDefault="00A01204" w:rsidP="00A01204">
            <w:pPr>
              <w:rPr>
                <w:rFonts w:ascii="Times New Roman" w:hAnsi="Times New Roman"/>
                <w:sz w:val="18"/>
              </w:rPr>
            </w:pPr>
            <w:r w:rsidRPr="0008241C">
              <w:rPr>
                <w:rFonts w:ascii="Times New Roman" w:hAnsi="Times New Roman"/>
                <w:sz w:val="18"/>
              </w:rPr>
              <w:t>Aichi Target 19</w:t>
            </w:r>
          </w:p>
        </w:tc>
        <w:tc>
          <w:tcPr>
            <w:tcW w:w="1555" w:type="dxa"/>
          </w:tcPr>
          <w:p w14:paraId="4B3E445C"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Improve Knowledge</w:t>
            </w:r>
          </w:p>
        </w:tc>
        <w:tc>
          <w:tcPr>
            <w:tcW w:w="5760" w:type="dxa"/>
          </w:tcPr>
          <w:p w14:paraId="2ED153F7" w14:textId="77777777" w:rsidR="00A01204" w:rsidRPr="0008241C" w:rsidRDefault="00A01204" w:rsidP="00A01204">
            <w:pPr>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Alternative scenarios providing targeted recommendation for knowledge and capacity building</w:t>
            </w:r>
          </w:p>
        </w:tc>
      </w:tr>
      <w:tr w:rsidR="00A01204" w:rsidRPr="0008241C" w14:paraId="6768F6FE" w14:textId="77777777" w:rsidTr="00642B4F">
        <w:tc>
          <w:tcPr>
            <w:cnfStyle w:val="001000000000" w:firstRow="0" w:lastRow="0" w:firstColumn="1" w:lastColumn="0" w:oddVBand="0" w:evenVBand="0" w:oddHBand="0" w:evenHBand="0" w:firstRowFirstColumn="0" w:firstRowLastColumn="0" w:lastRowFirstColumn="0" w:lastRowLastColumn="0"/>
            <w:tcW w:w="1701" w:type="dxa"/>
          </w:tcPr>
          <w:p w14:paraId="1B81544B" w14:textId="77777777" w:rsidR="00A01204" w:rsidRPr="0008241C" w:rsidRDefault="00A01204" w:rsidP="00A01204">
            <w:pPr>
              <w:rPr>
                <w:rFonts w:ascii="Times New Roman" w:hAnsi="Times New Roman"/>
                <w:sz w:val="18"/>
              </w:rPr>
            </w:pPr>
            <w:r w:rsidRPr="0008241C">
              <w:rPr>
                <w:rFonts w:ascii="Times New Roman" w:hAnsi="Times New Roman"/>
                <w:sz w:val="18"/>
              </w:rPr>
              <w:t>Aichi Target 20</w:t>
            </w:r>
          </w:p>
        </w:tc>
        <w:tc>
          <w:tcPr>
            <w:tcW w:w="1555" w:type="dxa"/>
          </w:tcPr>
          <w:p w14:paraId="4B8B7EFD"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p w14:paraId="41937D29"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Mobilize resources</w:t>
            </w:r>
          </w:p>
        </w:tc>
        <w:tc>
          <w:tcPr>
            <w:tcW w:w="5760" w:type="dxa"/>
          </w:tcPr>
          <w:p w14:paraId="52357226" w14:textId="77777777" w:rsidR="00A01204" w:rsidRPr="0008241C" w:rsidRDefault="00A01204" w:rsidP="00A01204">
            <w:pPr>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 xml:space="preserve">Specific mention of mobilization of financial resources for meeting conservation targets </w:t>
            </w:r>
          </w:p>
        </w:tc>
      </w:tr>
    </w:tbl>
    <w:p w14:paraId="40D84A49" w14:textId="77777777" w:rsidR="00A01204" w:rsidRPr="0008241C" w:rsidRDefault="00A01204" w:rsidP="00A01204">
      <w:pPr>
        <w:spacing w:after="160" w:line="259" w:lineRule="auto"/>
        <w:rPr>
          <w:sz w:val="24"/>
          <w:szCs w:val="22"/>
        </w:rPr>
      </w:pPr>
      <w:r w:rsidRPr="0008241C">
        <w:rPr>
          <w:sz w:val="24"/>
          <w:szCs w:val="22"/>
        </w:rPr>
        <w:br w:type="page"/>
      </w:r>
    </w:p>
    <w:p w14:paraId="44A6AE75" w14:textId="77777777" w:rsidR="00A01204" w:rsidRPr="0008241C" w:rsidRDefault="00A01204" w:rsidP="00A01204">
      <w:pPr>
        <w:rPr>
          <w:b/>
          <w:sz w:val="22"/>
          <w:szCs w:val="22"/>
        </w:rPr>
      </w:pPr>
      <w:r w:rsidRPr="0008241C">
        <w:rPr>
          <w:b/>
          <w:sz w:val="22"/>
          <w:szCs w:val="22"/>
        </w:rPr>
        <w:lastRenderedPageBreak/>
        <w:t>Table 5.6 Selection criteria for identifying regional priorities against the 17 Sustainable Development Goals</w:t>
      </w:r>
    </w:p>
    <w:tbl>
      <w:tblPr>
        <w:tblStyle w:val="ListTable6Colorful11"/>
        <w:tblW w:w="9172" w:type="dxa"/>
        <w:tblLayout w:type="fixed"/>
        <w:tblLook w:val="04A0" w:firstRow="1" w:lastRow="0" w:firstColumn="1" w:lastColumn="0" w:noHBand="0" w:noVBand="1"/>
      </w:tblPr>
      <w:tblGrid>
        <w:gridCol w:w="1134"/>
        <w:gridCol w:w="1701"/>
        <w:gridCol w:w="6337"/>
      </w:tblGrid>
      <w:tr w:rsidR="00A01204" w:rsidRPr="0008241C" w14:paraId="4ED79823" w14:textId="77777777" w:rsidTr="00642B4F">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134" w:type="dxa"/>
          </w:tcPr>
          <w:p w14:paraId="497F9379" w14:textId="77777777" w:rsidR="00A01204" w:rsidRPr="0008241C" w:rsidRDefault="00A01204" w:rsidP="00A01204">
            <w:pPr>
              <w:snapToGrid w:val="0"/>
              <w:rPr>
                <w:rFonts w:ascii="Times New Roman" w:hAnsi="Times New Roman"/>
              </w:rPr>
            </w:pPr>
            <w:bookmarkStart w:id="1669" w:name="_Hlk483226578"/>
            <w:r w:rsidRPr="0008241C">
              <w:rPr>
                <w:rFonts w:ascii="Times New Roman" w:hAnsi="Times New Roman"/>
                <w:sz w:val="18"/>
              </w:rPr>
              <w:t>Goals</w:t>
            </w:r>
          </w:p>
        </w:tc>
        <w:tc>
          <w:tcPr>
            <w:tcW w:w="1701" w:type="dxa"/>
          </w:tcPr>
          <w:p w14:paraId="3E49620C" w14:textId="77777777" w:rsidR="00A01204" w:rsidRPr="0008241C" w:rsidRDefault="00A01204" w:rsidP="00A01204">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Theme</w:t>
            </w:r>
          </w:p>
        </w:tc>
        <w:tc>
          <w:tcPr>
            <w:tcW w:w="6337" w:type="dxa"/>
          </w:tcPr>
          <w:p w14:paraId="20433F14" w14:textId="77777777" w:rsidR="00A01204" w:rsidRPr="0008241C" w:rsidRDefault="00A01204" w:rsidP="00A01204">
            <w:pPr>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8241C">
              <w:rPr>
                <w:rFonts w:ascii="Times New Roman" w:hAnsi="Times New Roman"/>
              </w:rPr>
              <w:t>Components and/or assumptions within alternative scenario narratives that have thematic linkages with the respective target or goal.</w:t>
            </w:r>
          </w:p>
        </w:tc>
      </w:tr>
      <w:tr w:rsidR="00A01204" w:rsidRPr="0008241C" w14:paraId="766FEC9F"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3FF4678F"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w:t>
            </w:r>
          </w:p>
        </w:tc>
        <w:tc>
          <w:tcPr>
            <w:tcW w:w="1701" w:type="dxa"/>
          </w:tcPr>
          <w:p w14:paraId="1E35A18F"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End-Poverty</w:t>
            </w:r>
          </w:p>
        </w:tc>
        <w:tc>
          <w:tcPr>
            <w:tcW w:w="6337" w:type="dxa"/>
          </w:tcPr>
          <w:p w14:paraId="0A839ECE"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Livelihood and cross-cutting developmental issues, agricultural innovation, implementation of social security schemes, biofuel expansion and favorable techno-economic changes driving employment</w:t>
            </w:r>
          </w:p>
        </w:tc>
      </w:tr>
      <w:tr w:rsidR="00A01204" w:rsidRPr="0008241C" w14:paraId="632FCE3A"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3ED57AE9"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2</w:t>
            </w:r>
          </w:p>
        </w:tc>
        <w:tc>
          <w:tcPr>
            <w:tcW w:w="1701" w:type="dxa"/>
          </w:tcPr>
          <w:p w14:paraId="1ED90CE5"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Zero Hunger</w:t>
            </w:r>
          </w:p>
        </w:tc>
        <w:tc>
          <w:tcPr>
            <w:tcW w:w="6337" w:type="dxa"/>
          </w:tcPr>
          <w:p w14:paraId="07D07547"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Intensified food production, agricultural expansion, changes in agricultural land, open markets, food prices, and globalization</w:t>
            </w:r>
          </w:p>
        </w:tc>
      </w:tr>
      <w:tr w:rsidR="00A01204" w:rsidRPr="0008241C" w14:paraId="0556E697"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3C077212"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3</w:t>
            </w:r>
          </w:p>
        </w:tc>
        <w:tc>
          <w:tcPr>
            <w:tcW w:w="1701" w:type="dxa"/>
          </w:tcPr>
          <w:p w14:paraId="04AFDEB4"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Good Health and Well-being</w:t>
            </w:r>
          </w:p>
        </w:tc>
        <w:tc>
          <w:tcPr>
            <w:tcW w:w="6337" w:type="dxa"/>
          </w:tcPr>
          <w:p w14:paraId="69FF61C6"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Changes in lifestyle and consumption patterns, Good quality of life (GQL), energy uses, water purification and control of soil pollution</w:t>
            </w:r>
          </w:p>
        </w:tc>
      </w:tr>
      <w:tr w:rsidR="00A01204" w:rsidRPr="0008241C" w14:paraId="77FB96C7"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71D8D36B"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4</w:t>
            </w:r>
          </w:p>
        </w:tc>
        <w:tc>
          <w:tcPr>
            <w:tcW w:w="1701" w:type="dxa"/>
          </w:tcPr>
          <w:p w14:paraId="2633A24A"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Quality Education</w:t>
            </w:r>
          </w:p>
        </w:tc>
        <w:tc>
          <w:tcPr>
            <w:tcW w:w="6337" w:type="dxa"/>
          </w:tcPr>
          <w:p w14:paraId="25E5B272"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Environmental education and Education for Sustainable Development (ESD)</w:t>
            </w:r>
          </w:p>
        </w:tc>
      </w:tr>
      <w:tr w:rsidR="00A01204" w:rsidRPr="0008241C" w14:paraId="43903A7A"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09D4488E"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5</w:t>
            </w:r>
          </w:p>
        </w:tc>
        <w:tc>
          <w:tcPr>
            <w:tcW w:w="1701" w:type="dxa"/>
          </w:tcPr>
          <w:p w14:paraId="2FF03798"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Gender Equality</w:t>
            </w:r>
          </w:p>
        </w:tc>
        <w:tc>
          <w:tcPr>
            <w:tcW w:w="6337" w:type="dxa"/>
          </w:tcPr>
          <w:p w14:paraId="2D918B0D"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Women engagement in conservation and management of ecosystem services.</w:t>
            </w:r>
          </w:p>
        </w:tc>
      </w:tr>
      <w:tr w:rsidR="00A01204" w:rsidRPr="0008241C" w14:paraId="2A491F22"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0F204279"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6</w:t>
            </w:r>
          </w:p>
        </w:tc>
        <w:tc>
          <w:tcPr>
            <w:tcW w:w="1701" w:type="dxa"/>
          </w:tcPr>
          <w:p w14:paraId="63A2E1DD"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Clear Water and Sanitation</w:t>
            </w:r>
          </w:p>
        </w:tc>
        <w:tc>
          <w:tcPr>
            <w:tcW w:w="6337" w:type="dxa"/>
          </w:tcPr>
          <w:p w14:paraId="7ABFC72E"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Water ecosystem Services of river, lakes and reservoirs including availability, quality and purification</w:t>
            </w:r>
          </w:p>
        </w:tc>
      </w:tr>
      <w:tr w:rsidR="00A01204" w:rsidRPr="0008241C" w14:paraId="312B7049"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523C12B9"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7</w:t>
            </w:r>
          </w:p>
        </w:tc>
        <w:tc>
          <w:tcPr>
            <w:tcW w:w="1701" w:type="dxa"/>
          </w:tcPr>
          <w:p w14:paraId="65A725F6"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Affordable and Clear Energy</w:t>
            </w:r>
          </w:p>
        </w:tc>
        <w:tc>
          <w:tcPr>
            <w:tcW w:w="6337" w:type="dxa"/>
          </w:tcPr>
          <w:p w14:paraId="586837A4"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Expansion of Biofuels, changing life-styles and consumption patterns, technological innovation</w:t>
            </w:r>
          </w:p>
        </w:tc>
      </w:tr>
      <w:tr w:rsidR="00A01204" w:rsidRPr="0008241C" w14:paraId="3E9FF0CC"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6A7F74F6"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8</w:t>
            </w:r>
          </w:p>
        </w:tc>
        <w:tc>
          <w:tcPr>
            <w:tcW w:w="1701" w:type="dxa"/>
          </w:tcPr>
          <w:p w14:paraId="36B6F668"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Decent Work and Economic Growth</w:t>
            </w:r>
          </w:p>
        </w:tc>
        <w:tc>
          <w:tcPr>
            <w:tcW w:w="6337" w:type="dxa"/>
          </w:tcPr>
          <w:p w14:paraId="2417C2FC"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Urban and economic expansion scenarios, International collaboration</w:t>
            </w:r>
          </w:p>
        </w:tc>
      </w:tr>
      <w:tr w:rsidR="00A01204" w:rsidRPr="0008241C" w14:paraId="3ABEF87D"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18E5A53E"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9</w:t>
            </w:r>
          </w:p>
        </w:tc>
        <w:tc>
          <w:tcPr>
            <w:tcW w:w="1701" w:type="dxa"/>
          </w:tcPr>
          <w:p w14:paraId="3D00FAEA"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Industry, Innovation and Infrastructure</w:t>
            </w:r>
          </w:p>
        </w:tc>
        <w:tc>
          <w:tcPr>
            <w:tcW w:w="6337" w:type="dxa"/>
          </w:tcPr>
          <w:p w14:paraId="69A6B01B"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Industrial and urban innovation, smart cities, environment friendly business</w:t>
            </w:r>
          </w:p>
        </w:tc>
      </w:tr>
      <w:tr w:rsidR="00A01204" w:rsidRPr="0008241C" w14:paraId="7FFDB7CD"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4B4FB6D7"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0</w:t>
            </w:r>
          </w:p>
        </w:tc>
        <w:tc>
          <w:tcPr>
            <w:tcW w:w="1701" w:type="dxa"/>
          </w:tcPr>
          <w:p w14:paraId="4C26315E"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 xml:space="preserve">Reduce inequalities </w:t>
            </w:r>
          </w:p>
        </w:tc>
        <w:tc>
          <w:tcPr>
            <w:tcW w:w="6337" w:type="dxa"/>
          </w:tcPr>
          <w:p w14:paraId="7040C620"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Disproportionate economic growth, fragmented societies and social relations, regionalization</w:t>
            </w:r>
          </w:p>
        </w:tc>
      </w:tr>
      <w:tr w:rsidR="00A01204" w:rsidRPr="0008241C" w14:paraId="740D03B3"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43812F2E"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1</w:t>
            </w:r>
          </w:p>
        </w:tc>
        <w:tc>
          <w:tcPr>
            <w:tcW w:w="1701" w:type="dxa"/>
          </w:tcPr>
          <w:p w14:paraId="4DFBCD5A"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Sustainable Cities and Communities</w:t>
            </w:r>
          </w:p>
        </w:tc>
        <w:tc>
          <w:tcPr>
            <w:tcW w:w="6337" w:type="dxa"/>
          </w:tcPr>
          <w:p w14:paraId="5001E723"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Urban expansion including special economic zone, peri-urban landscapes, quality of urban life and urban ecosystems, including green spaces.</w:t>
            </w:r>
          </w:p>
        </w:tc>
      </w:tr>
      <w:tr w:rsidR="00A01204" w:rsidRPr="0008241C" w14:paraId="3164065E"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3253F000"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2</w:t>
            </w:r>
          </w:p>
        </w:tc>
        <w:tc>
          <w:tcPr>
            <w:tcW w:w="1701" w:type="dxa"/>
          </w:tcPr>
          <w:p w14:paraId="592B0125"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Responsible Consumption and Production</w:t>
            </w:r>
          </w:p>
        </w:tc>
        <w:tc>
          <w:tcPr>
            <w:tcW w:w="6337" w:type="dxa"/>
          </w:tcPr>
          <w:p w14:paraId="61D7DDC7"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Land degradation scenarios, exploitation of forests and other natural resources</w:t>
            </w:r>
          </w:p>
        </w:tc>
      </w:tr>
      <w:tr w:rsidR="00A01204" w:rsidRPr="0008241C" w14:paraId="04519C54"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65550D47"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3</w:t>
            </w:r>
          </w:p>
        </w:tc>
        <w:tc>
          <w:tcPr>
            <w:tcW w:w="1701" w:type="dxa"/>
          </w:tcPr>
          <w:p w14:paraId="0AEB416D"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Climate Action</w:t>
            </w:r>
          </w:p>
        </w:tc>
        <w:tc>
          <w:tcPr>
            <w:tcW w:w="6337" w:type="dxa"/>
          </w:tcPr>
          <w:p w14:paraId="7E39A3E6"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Scenarios where climate change is one of the main drivers including scenarios utilizing IPCC SRES and RCP narratives</w:t>
            </w:r>
          </w:p>
        </w:tc>
      </w:tr>
      <w:tr w:rsidR="00A01204" w:rsidRPr="0008241C" w14:paraId="12516483"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49E6FA0A"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4</w:t>
            </w:r>
          </w:p>
        </w:tc>
        <w:tc>
          <w:tcPr>
            <w:tcW w:w="1701" w:type="dxa"/>
          </w:tcPr>
          <w:p w14:paraId="3D131BF6"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Life below Water</w:t>
            </w:r>
          </w:p>
        </w:tc>
        <w:tc>
          <w:tcPr>
            <w:tcW w:w="6337" w:type="dxa"/>
          </w:tcPr>
          <w:p w14:paraId="21248D67"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Scenarios which depict future state of marine and coastal ecosystems, including mangroves and coral reefs.</w:t>
            </w:r>
          </w:p>
        </w:tc>
      </w:tr>
      <w:tr w:rsidR="00A01204" w:rsidRPr="0008241C" w14:paraId="321A3717"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5789C2FD"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5</w:t>
            </w:r>
          </w:p>
        </w:tc>
        <w:tc>
          <w:tcPr>
            <w:tcW w:w="1701" w:type="dxa"/>
          </w:tcPr>
          <w:p w14:paraId="5B0A5619"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Life on Land</w:t>
            </w:r>
          </w:p>
        </w:tc>
        <w:tc>
          <w:tcPr>
            <w:tcW w:w="6337" w:type="dxa"/>
          </w:tcPr>
          <w:p w14:paraId="3695F664"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Ecosystems, fragmentation and habitat quality.</w:t>
            </w:r>
          </w:p>
        </w:tc>
      </w:tr>
      <w:tr w:rsidR="00A01204" w:rsidRPr="0008241C" w14:paraId="38170232" w14:textId="77777777" w:rsidTr="00642B4F">
        <w:trPr>
          <w:trHeight w:val="20"/>
        </w:trPr>
        <w:tc>
          <w:tcPr>
            <w:cnfStyle w:val="001000000000" w:firstRow="0" w:lastRow="0" w:firstColumn="1" w:lastColumn="0" w:oddVBand="0" w:evenVBand="0" w:oddHBand="0" w:evenHBand="0" w:firstRowFirstColumn="0" w:firstRowLastColumn="0" w:lastRowFirstColumn="0" w:lastRowLastColumn="0"/>
            <w:tcW w:w="1134" w:type="dxa"/>
          </w:tcPr>
          <w:p w14:paraId="32C04240"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6</w:t>
            </w:r>
          </w:p>
        </w:tc>
        <w:tc>
          <w:tcPr>
            <w:tcW w:w="1701" w:type="dxa"/>
          </w:tcPr>
          <w:p w14:paraId="14BA6360"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Peace, justice and Strong Institutions</w:t>
            </w:r>
          </w:p>
        </w:tc>
        <w:tc>
          <w:tcPr>
            <w:tcW w:w="6337" w:type="dxa"/>
          </w:tcPr>
          <w:p w14:paraId="4D831059" w14:textId="77777777" w:rsidR="00A01204" w:rsidRPr="0008241C" w:rsidRDefault="00A01204" w:rsidP="00A01204">
            <w:pPr>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8241C">
              <w:rPr>
                <w:rFonts w:ascii="Times New Roman" w:hAnsi="Times New Roman"/>
                <w:sz w:val="18"/>
              </w:rPr>
              <w:t>Empowerment of social institutions, decentralized management and governance reforms</w:t>
            </w:r>
          </w:p>
        </w:tc>
      </w:tr>
      <w:tr w:rsidR="00A01204" w:rsidRPr="0008241C" w14:paraId="1AA3DDA9" w14:textId="77777777" w:rsidTr="00A0120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34" w:type="dxa"/>
          </w:tcPr>
          <w:p w14:paraId="65BC062A" w14:textId="77777777" w:rsidR="00A01204" w:rsidRPr="0008241C" w:rsidRDefault="00A01204" w:rsidP="00A01204">
            <w:pPr>
              <w:snapToGrid w:val="0"/>
              <w:rPr>
                <w:rFonts w:ascii="Times New Roman" w:hAnsi="Times New Roman"/>
                <w:sz w:val="18"/>
              </w:rPr>
            </w:pPr>
            <w:r w:rsidRPr="0008241C">
              <w:rPr>
                <w:rFonts w:ascii="Times New Roman" w:hAnsi="Times New Roman"/>
                <w:sz w:val="18"/>
              </w:rPr>
              <w:t>SDG-17</w:t>
            </w:r>
          </w:p>
        </w:tc>
        <w:tc>
          <w:tcPr>
            <w:tcW w:w="1701" w:type="dxa"/>
          </w:tcPr>
          <w:p w14:paraId="79455677"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Partnership for Goals</w:t>
            </w:r>
          </w:p>
        </w:tc>
        <w:tc>
          <w:tcPr>
            <w:tcW w:w="6337" w:type="dxa"/>
          </w:tcPr>
          <w:p w14:paraId="741311EE" w14:textId="77777777" w:rsidR="00A01204" w:rsidRPr="0008241C" w:rsidRDefault="00A01204" w:rsidP="00A01204">
            <w:pPr>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8241C">
              <w:rPr>
                <w:rFonts w:ascii="Times New Roman" w:hAnsi="Times New Roman"/>
                <w:sz w:val="18"/>
              </w:rPr>
              <w:t>Participatory, multi-stakeholder based resource conservation, bottom-up/agent-based scenario modelling, issues of regional collaboration (e.g. ASEAN/SAARC) for transboundary ecosystem conservation and management</w:t>
            </w:r>
          </w:p>
        </w:tc>
      </w:tr>
      <w:bookmarkEnd w:id="1669"/>
    </w:tbl>
    <w:p w14:paraId="1B7B5C29" w14:textId="77777777" w:rsidR="00A01204" w:rsidRPr="0008241C" w:rsidRDefault="00A01204" w:rsidP="00A01204">
      <w:pPr>
        <w:rPr>
          <w:sz w:val="24"/>
          <w:szCs w:val="24"/>
        </w:rPr>
      </w:pPr>
    </w:p>
    <w:p w14:paraId="668B5A79"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4"/>
          <w:szCs w:val="22"/>
        </w:rPr>
      </w:pPr>
    </w:p>
    <w:p w14:paraId="0B1ABC09" w14:textId="77777777" w:rsidR="00A01204" w:rsidRPr="0008241C" w:rsidRDefault="00A01204" w:rsidP="00A01204">
      <w:pPr>
        <w:rPr>
          <w:sz w:val="22"/>
          <w:szCs w:val="22"/>
        </w:rPr>
      </w:pPr>
    </w:p>
    <w:p w14:paraId="1BAC6436" w14:textId="77777777" w:rsidR="00A01204" w:rsidRPr="0008241C" w:rsidRDefault="00A01204" w:rsidP="00A01204">
      <w:pPr>
        <w:rPr>
          <w:sz w:val="22"/>
          <w:szCs w:val="22"/>
        </w:rPr>
        <w:sectPr w:rsidR="00A01204" w:rsidRPr="0008241C" w:rsidSect="00642B4F">
          <w:pgSz w:w="11906" w:h="16838"/>
          <w:pgMar w:top="1440" w:right="1440" w:bottom="1440" w:left="1440" w:header="720" w:footer="720" w:gutter="0"/>
          <w:cols w:space="720"/>
          <w:docGrid w:linePitch="299"/>
        </w:sectPr>
      </w:pPr>
    </w:p>
    <w:p w14:paraId="3F8D3546" w14:textId="77777777" w:rsidR="00A01204" w:rsidRPr="0008241C" w:rsidRDefault="00A01204" w:rsidP="00A01204">
      <w:pPr>
        <w:keepNext/>
        <w:keepLines/>
        <w:outlineLvl w:val="0"/>
        <w:rPr>
          <w:b/>
          <w:sz w:val="32"/>
          <w:szCs w:val="32"/>
        </w:rPr>
      </w:pPr>
      <w:bookmarkStart w:id="1670" w:name="_Toc497255313"/>
      <w:bookmarkStart w:id="1671" w:name="_Toc504172586"/>
      <w:bookmarkStart w:id="1672" w:name="_Toc504317352"/>
      <w:bookmarkStart w:id="1673" w:name="_Toc504318045"/>
      <w:bookmarkStart w:id="1674" w:name="_Toc504320472"/>
      <w:bookmarkStart w:id="1675" w:name="_Toc504320695"/>
      <w:bookmarkStart w:id="1676" w:name="_Toc504320919"/>
      <w:bookmarkStart w:id="1677" w:name="_Toc504321391"/>
      <w:bookmarkStart w:id="1678" w:name="_Toc524048070"/>
      <w:r w:rsidRPr="0008241C">
        <w:rPr>
          <w:b/>
          <w:sz w:val="32"/>
          <w:szCs w:val="32"/>
        </w:rPr>
        <w:lastRenderedPageBreak/>
        <w:t>Chapter 6. Options for Governance and Decision-Making across Scales and Sectors</w:t>
      </w:r>
      <w:bookmarkEnd w:id="1670"/>
      <w:bookmarkEnd w:id="1671"/>
      <w:bookmarkEnd w:id="1672"/>
      <w:bookmarkEnd w:id="1673"/>
      <w:bookmarkEnd w:id="1674"/>
      <w:bookmarkEnd w:id="1675"/>
      <w:bookmarkEnd w:id="1676"/>
      <w:bookmarkEnd w:id="1677"/>
      <w:bookmarkEnd w:id="1678"/>
    </w:p>
    <w:p w14:paraId="2741871D" w14:textId="77777777" w:rsidR="00A01204" w:rsidRPr="0008241C" w:rsidRDefault="00A01204" w:rsidP="00A01204">
      <w:pPr>
        <w:rPr>
          <w:b/>
          <w:sz w:val="22"/>
          <w:szCs w:val="22"/>
        </w:rPr>
      </w:pPr>
    </w:p>
    <w:p w14:paraId="17E91E5B" w14:textId="77777777" w:rsidR="00A01204" w:rsidRPr="0008241C" w:rsidRDefault="00A01204" w:rsidP="00A01204">
      <w:pPr>
        <w:rPr>
          <w:b/>
          <w:sz w:val="22"/>
          <w:szCs w:val="22"/>
        </w:rPr>
      </w:pPr>
      <w:r w:rsidRPr="0008241C">
        <w:rPr>
          <w:b/>
          <w:sz w:val="22"/>
          <w:szCs w:val="22"/>
        </w:rPr>
        <w:t>Coordinating Lead Authors:</w:t>
      </w:r>
    </w:p>
    <w:p w14:paraId="653E5316" w14:textId="77777777" w:rsidR="00A01204" w:rsidRPr="0008241C" w:rsidRDefault="00A01204" w:rsidP="00A01204">
      <w:pPr>
        <w:rPr>
          <w:sz w:val="22"/>
          <w:szCs w:val="22"/>
        </w:rPr>
      </w:pPr>
      <w:r w:rsidRPr="0008241C">
        <w:rPr>
          <w:sz w:val="22"/>
          <w:szCs w:val="22"/>
        </w:rPr>
        <w:t xml:space="preserve">Lilibeth A. Acosta (Philippines/Germany), Amjad Virk (Pakistan), Ritesh Kumar (India), Shyam Sharma (India) </w:t>
      </w:r>
    </w:p>
    <w:p w14:paraId="23065E84" w14:textId="77777777" w:rsidR="00A01204" w:rsidRPr="0008241C" w:rsidRDefault="00A01204" w:rsidP="00A01204">
      <w:pPr>
        <w:rPr>
          <w:sz w:val="22"/>
          <w:szCs w:val="22"/>
        </w:rPr>
      </w:pPr>
    </w:p>
    <w:p w14:paraId="4664BA88" w14:textId="77777777" w:rsidR="00A01204" w:rsidRPr="0008241C" w:rsidRDefault="00A01204" w:rsidP="00A01204">
      <w:pPr>
        <w:rPr>
          <w:b/>
          <w:sz w:val="22"/>
          <w:szCs w:val="22"/>
        </w:rPr>
      </w:pPr>
      <w:r w:rsidRPr="0008241C">
        <w:rPr>
          <w:b/>
          <w:sz w:val="22"/>
          <w:szCs w:val="22"/>
        </w:rPr>
        <w:t>Lead Authors:</w:t>
      </w:r>
    </w:p>
    <w:p w14:paraId="2154BF50" w14:textId="77777777" w:rsidR="00A01204" w:rsidRPr="0008241C" w:rsidRDefault="00A01204" w:rsidP="00A01204">
      <w:pPr>
        <w:rPr>
          <w:sz w:val="22"/>
          <w:szCs w:val="22"/>
        </w:rPr>
      </w:pPr>
      <w:r w:rsidRPr="0008241C">
        <w:rPr>
          <w:sz w:val="22"/>
          <w:szCs w:val="22"/>
        </w:rPr>
        <w:t xml:space="preserve">Tohru Ikeda (Japan), Ganesh Raj Joshi (Nepal), Md Saiful Karim (Bangladesh, Australia), Koichi Kuriyama (Japan), Mitsutaku Makino (Japan), Kimiko Okabe (Japan), Nicolas Pascal (France), Zara Phang (Malaysia), Noraini Mohd. Tamin (Malaysia) </w:t>
      </w:r>
    </w:p>
    <w:p w14:paraId="4B3C139D" w14:textId="77777777" w:rsidR="00A01204" w:rsidRPr="0008241C" w:rsidRDefault="00A01204" w:rsidP="00A01204">
      <w:pPr>
        <w:rPr>
          <w:sz w:val="22"/>
          <w:szCs w:val="22"/>
        </w:rPr>
      </w:pPr>
    </w:p>
    <w:p w14:paraId="5AC946AD" w14:textId="77777777" w:rsidR="00A01204" w:rsidRPr="0008241C" w:rsidRDefault="00A01204" w:rsidP="00A01204">
      <w:pPr>
        <w:rPr>
          <w:b/>
          <w:sz w:val="22"/>
          <w:szCs w:val="22"/>
        </w:rPr>
      </w:pPr>
      <w:r w:rsidRPr="0008241C">
        <w:rPr>
          <w:b/>
          <w:sz w:val="22"/>
          <w:szCs w:val="22"/>
        </w:rPr>
        <w:t>Fellow:</w:t>
      </w:r>
    </w:p>
    <w:p w14:paraId="76A9301D" w14:textId="77777777" w:rsidR="00A01204" w:rsidRPr="0008241C" w:rsidRDefault="00A01204" w:rsidP="00A01204">
      <w:pPr>
        <w:rPr>
          <w:sz w:val="22"/>
          <w:szCs w:val="22"/>
          <w:lang w:eastAsia="ja-JP"/>
        </w:rPr>
      </w:pPr>
      <w:r w:rsidRPr="0008241C">
        <w:rPr>
          <w:sz w:val="22"/>
          <w:szCs w:val="22"/>
          <w:lang w:eastAsia="ja-JP"/>
        </w:rPr>
        <w:t>Yasuo Takahashi (Japan)</w:t>
      </w:r>
    </w:p>
    <w:p w14:paraId="53A7BD7F" w14:textId="77777777" w:rsidR="00A01204" w:rsidRPr="0008241C" w:rsidRDefault="00A01204" w:rsidP="00A01204">
      <w:pPr>
        <w:rPr>
          <w:sz w:val="22"/>
          <w:szCs w:val="22"/>
        </w:rPr>
      </w:pPr>
    </w:p>
    <w:p w14:paraId="651D9FCE" w14:textId="77777777" w:rsidR="00A01204" w:rsidRPr="0008241C" w:rsidRDefault="00A01204" w:rsidP="00A01204">
      <w:pPr>
        <w:rPr>
          <w:b/>
          <w:sz w:val="22"/>
          <w:szCs w:val="22"/>
        </w:rPr>
      </w:pPr>
      <w:r w:rsidRPr="0008241C">
        <w:rPr>
          <w:b/>
          <w:sz w:val="22"/>
          <w:szCs w:val="22"/>
        </w:rPr>
        <w:t>Contributing Authors:</w:t>
      </w:r>
    </w:p>
    <w:p w14:paraId="3C88868A" w14:textId="77777777" w:rsidR="00A01204" w:rsidRPr="0008241C" w:rsidRDefault="00A01204" w:rsidP="00A01204">
      <w:pPr>
        <w:rPr>
          <w:sz w:val="22"/>
          <w:szCs w:val="22"/>
        </w:rPr>
      </w:pPr>
      <w:r w:rsidRPr="0008241C">
        <w:rPr>
          <w:rFonts w:eastAsia="MS Mincho"/>
          <w:sz w:val="22"/>
          <w:szCs w:val="22"/>
          <w:lang w:eastAsia="ja-JP"/>
        </w:rPr>
        <w:t>Anne-Gaëlle Ausseil</w:t>
      </w:r>
      <w:r w:rsidRPr="0008241C">
        <w:rPr>
          <w:sz w:val="22"/>
          <w:szCs w:val="22"/>
        </w:rPr>
        <w:t xml:space="preserve"> (New Zealand), Mohamed Mustafa Eltayeb (Sudan, United Arab Emirates)</w:t>
      </w:r>
      <w:r w:rsidRPr="0008241C">
        <w:rPr>
          <w:color w:val="222222"/>
          <w:sz w:val="19"/>
          <w:szCs w:val="19"/>
          <w:lang w:val="en-US"/>
        </w:rPr>
        <w:t xml:space="preserve">, </w:t>
      </w:r>
      <w:r w:rsidRPr="0008241C">
        <w:rPr>
          <w:sz w:val="22"/>
          <w:szCs w:val="22"/>
        </w:rPr>
        <w:t>Rajarshi Dasgupta (India), Elena Eugenio (Philippines), Sonali Ghosh (India), Malvika Onial (India), Tianbao Qin (China), Shantini Guna Rajan (Malaysia), Jérôme Spaggiari (France), Ravishankar Thupalli (India), Simon Wilson (United Kingdom of Great Britain and Northern Ireland/Oman)</w:t>
      </w:r>
    </w:p>
    <w:p w14:paraId="5C9E3AC4" w14:textId="77777777" w:rsidR="00A01204" w:rsidRPr="0008241C" w:rsidRDefault="00A01204" w:rsidP="00A01204">
      <w:pPr>
        <w:rPr>
          <w:sz w:val="22"/>
          <w:szCs w:val="22"/>
          <w:lang w:eastAsia="ja-JP"/>
        </w:rPr>
      </w:pPr>
    </w:p>
    <w:p w14:paraId="3D415ADA" w14:textId="77777777" w:rsidR="00A01204" w:rsidRPr="0008241C" w:rsidRDefault="00A01204" w:rsidP="00A01204">
      <w:pPr>
        <w:rPr>
          <w:b/>
          <w:sz w:val="22"/>
          <w:szCs w:val="22"/>
        </w:rPr>
      </w:pPr>
      <w:r w:rsidRPr="0008241C">
        <w:rPr>
          <w:b/>
          <w:sz w:val="22"/>
          <w:szCs w:val="22"/>
        </w:rPr>
        <w:t>Review Editors:</w:t>
      </w:r>
    </w:p>
    <w:p w14:paraId="0F473B62" w14:textId="77777777" w:rsidR="00A01204" w:rsidRPr="0008241C" w:rsidRDefault="00A01204" w:rsidP="00A01204">
      <w:pPr>
        <w:rPr>
          <w:sz w:val="22"/>
          <w:szCs w:val="22"/>
        </w:rPr>
      </w:pPr>
      <w:r w:rsidRPr="0008241C">
        <w:rPr>
          <w:sz w:val="22"/>
          <w:szCs w:val="22"/>
        </w:rPr>
        <w:t>Lok Man Singh Palni (India), Mokhlesur Rahman (Bangladesh)</w:t>
      </w:r>
    </w:p>
    <w:p w14:paraId="3ABDDE71" w14:textId="77777777" w:rsidR="00A01204" w:rsidRPr="0008241C" w:rsidRDefault="00A01204" w:rsidP="00A01204">
      <w:pPr>
        <w:rPr>
          <w:sz w:val="22"/>
          <w:szCs w:val="22"/>
        </w:rPr>
      </w:pPr>
    </w:p>
    <w:p w14:paraId="210B659A" w14:textId="77777777" w:rsidR="00A01204" w:rsidRPr="0008241C" w:rsidRDefault="00A01204" w:rsidP="00A01204">
      <w:pPr>
        <w:rPr>
          <w:b/>
          <w:sz w:val="22"/>
          <w:szCs w:val="22"/>
        </w:rPr>
      </w:pPr>
      <w:r w:rsidRPr="0008241C">
        <w:rPr>
          <w:b/>
          <w:sz w:val="22"/>
          <w:szCs w:val="22"/>
        </w:rPr>
        <w:t>Recommended citation:</w:t>
      </w:r>
    </w:p>
    <w:p w14:paraId="4D458289" w14:textId="77777777" w:rsidR="00A01204" w:rsidRPr="0008241C" w:rsidRDefault="00A01204" w:rsidP="00A01204">
      <w:pPr>
        <w:rPr>
          <w:sz w:val="22"/>
          <w:szCs w:val="22"/>
        </w:rPr>
      </w:pPr>
      <w:r w:rsidRPr="0008241C">
        <w:rPr>
          <w:sz w:val="22"/>
          <w:szCs w:val="22"/>
        </w:rPr>
        <w:t>Acosta, L. A., Virk, A., Kumar, R., Sharma, S., Ikeda, T., Joshi, G. R., Karim, M. S., Kuriyama, K., Makino, M., Okabe, K., Pascal, N., Phang, Z., Tamin, N. M., Takahashi, Y. Chapter 6: Options for Governance and Decision-Making across Scales and Sectors. In IPBES (2018): The IPBES regional assessment report on biodiversity and ecosystem services for Asia and the Pacific. Karki, M., Senaratna Sellamuttu, S., Okayasu, S., Suzuki, W. (eds.). Secretariat of the Intergovernmental Science-Policy Platform on Biodiversity and Ecosystem services, Bonn, Germany, pp. xx.</w:t>
      </w:r>
    </w:p>
    <w:p w14:paraId="7EADA772" w14:textId="77777777" w:rsidR="00A01204" w:rsidRPr="0008241C" w:rsidRDefault="00A01204" w:rsidP="00A01204">
      <w:pPr>
        <w:rPr>
          <w:sz w:val="22"/>
          <w:szCs w:val="22"/>
          <w:lang w:eastAsia="ja-JP"/>
        </w:rPr>
      </w:pPr>
      <w:r w:rsidRPr="0008241C">
        <w:rPr>
          <w:sz w:val="22"/>
          <w:szCs w:val="22"/>
          <w:lang w:eastAsia="ja-JP"/>
        </w:rPr>
        <w:br w:type="page"/>
      </w:r>
    </w:p>
    <w:sdt>
      <w:sdtPr>
        <w:rPr>
          <w:rFonts w:eastAsia="Cambria"/>
          <w:sz w:val="22"/>
          <w:shd w:val="clear" w:color="auto" w:fill="FFFFFF"/>
          <w:lang w:bidi="en-US"/>
        </w:rPr>
        <w:id w:val="-1051995254"/>
        <w:docPartObj>
          <w:docPartGallery w:val="Table of Contents"/>
          <w:docPartUnique/>
        </w:docPartObj>
      </w:sdtPr>
      <w:sdtEndPr>
        <w:rPr>
          <w:rFonts w:eastAsia="Times New Roman"/>
          <w:bCs/>
          <w:noProof/>
          <w:szCs w:val="22"/>
        </w:rPr>
      </w:sdtEndPr>
      <w:sdtContent>
        <w:p w14:paraId="66FDACE8" w14:textId="77777777" w:rsidR="00A01204" w:rsidRPr="0008241C" w:rsidRDefault="00A01204" w:rsidP="00A01204">
          <w:pPr>
            <w:keepNext/>
            <w:keepLines/>
            <w:tabs>
              <w:tab w:val="clear" w:pos="1247"/>
              <w:tab w:val="clear" w:pos="1814"/>
              <w:tab w:val="clear" w:pos="2381"/>
              <w:tab w:val="clear" w:pos="2948"/>
              <w:tab w:val="clear" w:pos="3515"/>
            </w:tabs>
            <w:spacing w:before="240" w:line="259" w:lineRule="auto"/>
            <w:rPr>
              <w:sz w:val="28"/>
              <w:szCs w:val="28"/>
              <w:lang w:val="en-US" w:eastAsia="ja-JP"/>
            </w:rPr>
          </w:pPr>
          <w:r w:rsidRPr="0008241C">
            <w:rPr>
              <w:b/>
              <w:sz w:val="28"/>
              <w:szCs w:val="28"/>
              <w:lang w:val="en-US" w:eastAsia="ja-JP"/>
            </w:rPr>
            <w:t>Table of Contents</w:t>
          </w:r>
        </w:p>
        <w:p w14:paraId="2CDF4116" w14:textId="30A377F9" w:rsidR="00A01204" w:rsidRPr="0008241C" w:rsidRDefault="00A01204" w:rsidP="00A01204">
          <w:pPr>
            <w:tabs>
              <w:tab w:val="clear" w:pos="1247"/>
              <w:tab w:val="clear" w:pos="1814"/>
              <w:tab w:val="clear" w:pos="2381"/>
              <w:tab w:val="clear" w:pos="2948"/>
              <w:tab w:val="clear" w:pos="3515"/>
              <w:tab w:val="right" w:leader="dot" w:pos="9017"/>
            </w:tabs>
            <w:rPr>
              <w:rFonts w:eastAsia="MS Mincho"/>
              <w:noProof/>
              <w:sz w:val="22"/>
              <w:szCs w:val="22"/>
              <w:lang w:val="en-NL" w:eastAsia="ja-JP"/>
            </w:rPr>
          </w:pPr>
          <w:r w:rsidRPr="0008241C">
            <w:rPr>
              <w:sz w:val="22"/>
              <w:szCs w:val="22"/>
              <w:shd w:val="clear" w:color="auto" w:fill="FFFFFF"/>
              <w:lang w:bidi="en-US"/>
            </w:rPr>
            <w:fldChar w:fldCharType="begin"/>
          </w:r>
          <w:r w:rsidRPr="0008241C">
            <w:rPr>
              <w:sz w:val="22"/>
              <w:szCs w:val="22"/>
              <w:shd w:val="clear" w:color="auto" w:fill="FFFFFF"/>
              <w:lang w:bidi="en-US"/>
            </w:rPr>
            <w:instrText xml:space="preserve"> TOC \o "1-4" \h \z \u </w:instrText>
          </w:r>
          <w:r w:rsidRPr="0008241C">
            <w:rPr>
              <w:sz w:val="22"/>
              <w:szCs w:val="22"/>
              <w:shd w:val="clear" w:color="auto" w:fill="FFFFFF"/>
              <w:lang w:bidi="en-US"/>
            </w:rPr>
            <w:fldChar w:fldCharType="separate"/>
          </w:r>
          <w:hyperlink w:anchor="_Toc524048070" w:history="1">
            <w:r w:rsidRPr="0008241C">
              <w:rPr>
                <w:noProof/>
                <w:sz w:val="22"/>
                <w:szCs w:val="22"/>
                <w:shd w:val="clear" w:color="auto" w:fill="FFFFFF"/>
                <w:lang w:bidi="en-US"/>
              </w:rPr>
              <w:t>Chapter 6. Options for Governance and Decision-Making across Scales and Sectors</w:t>
            </w:r>
            <w:r w:rsidRPr="0008241C">
              <w:rPr>
                <w:noProof/>
                <w:webHidden/>
                <w:sz w:val="22"/>
                <w:szCs w:val="22"/>
                <w:shd w:val="clear" w:color="auto" w:fill="FFFFFF"/>
                <w:lang w:bidi="en-US"/>
              </w:rPr>
              <w:tab/>
            </w:r>
            <w:r w:rsidRPr="0008241C">
              <w:rPr>
                <w:noProof/>
                <w:webHidden/>
                <w:sz w:val="22"/>
                <w:szCs w:val="22"/>
                <w:shd w:val="clear" w:color="auto" w:fill="FFFFFF"/>
                <w:lang w:bidi="en-US"/>
              </w:rPr>
              <w:fldChar w:fldCharType="begin"/>
            </w:r>
            <w:r w:rsidRPr="0008241C">
              <w:rPr>
                <w:noProof/>
                <w:webHidden/>
                <w:sz w:val="22"/>
                <w:szCs w:val="22"/>
                <w:shd w:val="clear" w:color="auto" w:fill="FFFFFF"/>
                <w:lang w:bidi="en-US"/>
              </w:rPr>
              <w:instrText xml:space="preserve"> PAGEREF _Toc524048070 \h </w:instrText>
            </w:r>
            <w:r w:rsidRPr="0008241C">
              <w:rPr>
                <w:noProof/>
                <w:webHidden/>
                <w:sz w:val="22"/>
                <w:szCs w:val="22"/>
                <w:shd w:val="clear" w:color="auto" w:fill="FFFFFF"/>
                <w:lang w:bidi="en-US"/>
              </w:rPr>
            </w:r>
            <w:r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39</w:t>
            </w:r>
            <w:r w:rsidRPr="0008241C">
              <w:rPr>
                <w:noProof/>
                <w:webHidden/>
                <w:sz w:val="22"/>
                <w:szCs w:val="22"/>
                <w:shd w:val="clear" w:color="auto" w:fill="FFFFFF"/>
                <w:lang w:bidi="en-US"/>
              </w:rPr>
              <w:fldChar w:fldCharType="end"/>
            </w:r>
          </w:hyperlink>
        </w:p>
        <w:p w14:paraId="0BD0A5B0" w14:textId="1639CC5D"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071" w:history="1">
            <w:r w:rsidR="00A01204" w:rsidRPr="0008241C">
              <w:rPr>
                <w:noProof/>
                <w:sz w:val="22"/>
                <w:szCs w:val="22"/>
                <w:shd w:val="clear" w:color="auto" w:fill="FFFFFF"/>
                <w:lang w:bidi="en-US"/>
              </w:rPr>
              <w:t>Executive Summar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41</w:t>
            </w:r>
            <w:r w:rsidR="00A01204" w:rsidRPr="0008241C">
              <w:rPr>
                <w:noProof/>
                <w:webHidden/>
                <w:sz w:val="22"/>
                <w:szCs w:val="22"/>
                <w:shd w:val="clear" w:color="auto" w:fill="FFFFFF"/>
                <w:lang w:bidi="en-US"/>
              </w:rPr>
              <w:fldChar w:fldCharType="end"/>
            </w:r>
          </w:hyperlink>
        </w:p>
        <w:p w14:paraId="5E71095B" w14:textId="3B29DC8E"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072" w:history="1">
            <w:r w:rsidR="00A01204" w:rsidRPr="0008241C">
              <w:rPr>
                <w:noProof/>
                <w:sz w:val="22"/>
                <w:szCs w:val="22"/>
                <w:shd w:val="clear" w:color="auto" w:fill="FFFFFF"/>
                <w:lang w:bidi="en-US"/>
              </w:rPr>
              <w:t xml:space="preserve">6.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Introduction</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45</w:t>
            </w:r>
            <w:r w:rsidR="00A01204" w:rsidRPr="0008241C">
              <w:rPr>
                <w:noProof/>
                <w:webHidden/>
                <w:sz w:val="22"/>
                <w:szCs w:val="22"/>
                <w:shd w:val="clear" w:color="auto" w:fill="FFFFFF"/>
                <w:lang w:bidi="en-US"/>
              </w:rPr>
              <w:fldChar w:fldCharType="end"/>
            </w:r>
          </w:hyperlink>
        </w:p>
        <w:p w14:paraId="3180DFA5" w14:textId="066543C4"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73" w:history="1">
            <w:r w:rsidR="00A01204" w:rsidRPr="0008241C">
              <w:rPr>
                <w:noProof/>
                <w:sz w:val="22"/>
                <w:szCs w:val="22"/>
                <w:shd w:val="clear" w:color="auto" w:fill="FFFFFF"/>
                <w:lang w:bidi="en-US"/>
              </w:rPr>
              <w:t xml:space="preserve">6.1.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ationale and context</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45</w:t>
            </w:r>
            <w:r w:rsidR="00A01204" w:rsidRPr="0008241C">
              <w:rPr>
                <w:noProof/>
                <w:webHidden/>
                <w:sz w:val="22"/>
                <w:szCs w:val="22"/>
                <w:shd w:val="clear" w:color="auto" w:fill="FFFFFF"/>
                <w:lang w:bidi="en-US"/>
              </w:rPr>
              <w:fldChar w:fldCharType="end"/>
            </w:r>
          </w:hyperlink>
        </w:p>
        <w:p w14:paraId="381092E3" w14:textId="7C70314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74" w:history="1">
            <w:r w:rsidR="00A01204" w:rsidRPr="0008241C">
              <w:rPr>
                <w:noProof/>
                <w:sz w:val="22"/>
                <w:szCs w:val="22"/>
                <w:shd w:val="clear" w:color="auto" w:fill="FFFFFF"/>
                <w:lang w:bidi="en-US"/>
              </w:rPr>
              <w:t xml:space="preserve">6.1.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nalytical approach</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4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46</w:t>
            </w:r>
            <w:r w:rsidR="00A01204" w:rsidRPr="0008241C">
              <w:rPr>
                <w:noProof/>
                <w:webHidden/>
                <w:sz w:val="22"/>
                <w:szCs w:val="22"/>
                <w:shd w:val="clear" w:color="auto" w:fill="FFFFFF"/>
                <w:lang w:bidi="en-US"/>
              </w:rPr>
              <w:fldChar w:fldCharType="end"/>
            </w:r>
          </w:hyperlink>
        </w:p>
        <w:p w14:paraId="6EDFCF0D" w14:textId="64A74062"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75" w:history="1">
            <w:r w:rsidR="00A01204" w:rsidRPr="0008241C">
              <w:rPr>
                <w:noProof/>
                <w:sz w:val="22"/>
                <w:szCs w:val="22"/>
                <w:shd w:val="clear" w:color="auto" w:fill="FFFFFF"/>
                <w:lang w:bidi="en-US"/>
              </w:rPr>
              <w:t xml:space="preserve">6.1.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tructure of the chapter</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50</w:t>
            </w:r>
            <w:r w:rsidR="00A01204" w:rsidRPr="0008241C">
              <w:rPr>
                <w:noProof/>
                <w:webHidden/>
                <w:sz w:val="22"/>
                <w:szCs w:val="22"/>
                <w:shd w:val="clear" w:color="auto" w:fill="FFFFFF"/>
                <w:lang w:bidi="en-US"/>
              </w:rPr>
              <w:fldChar w:fldCharType="end"/>
            </w:r>
          </w:hyperlink>
        </w:p>
        <w:p w14:paraId="1B171598" w14:textId="516F4763"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076" w:history="1">
            <w:r w:rsidR="00A01204" w:rsidRPr="0008241C">
              <w:rPr>
                <w:noProof/>
                <w:sz w:val="22"/>
                <w:szCs w:val="22"/>
                <w:shd w:val="clear" w:color="auto" w:fill="FFFFFF"/>
                <w:lang w:bidi="en-US"/>
              </w:rPr>
              <w:t xml:space="preserve">6.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overnance Systems and the Institutional, Political and Social Setting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50</w:t>
            </w:r>
            <w:r w:rsidR="00A01204" w:rsidRPr="0008241C">
              <w:rPr>
                <w:noProof/>
                <w:webHidden/>
                <w:sz w:val="22"/>
                <w:szCs w:val="22"/>
                <w:shd w:val="clear" w:color="auto" w:fill="FFFFFF"/>
                <w:lang w:bidi="en-US"/>
              </w:rPr>
              <w:fldChar w:fldCharType="end"/>
            </w:r>
          </w:hyperlink>
        </w:p>
        <w:p w14:paraId="5FA42309" w14:textId="2234748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77" w:history="1">
            <w:r w:rsidR="00A01204" w:rsidRPr="0008241C">
              <w:rPr>
                <w:noProof/>
                <w:sz w:val="22"/>
                <w:szCs w:val="22"/>
                <w:shd w:val="clear" w:color="auto" w:fill="FFFFFF"/>
                <w:lang w:bidi="en-US"/>
              </w:rPr>
              <w:t xml:space="preserve">6.2.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Subregional institutions and transboundary issu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50</w:t>
            </w:r>
            <w:r w:rsidR="00A01204" w:rsidRPr="0008241C">
              <w:rPr>
                <w:noProof/>
                <w:webHidden/>
                <w:sz w:val="22"/>
                <w:szCs w:val="22"/>
                <w:shd w:val="clear" w:color="auto" w:fill="FFFFFF"/>
                <w:lang w:bidi="en-US"/>
              </w:rPr>
              <w:fldChar w:fldCharType="end"/>
            </w:r>
          </w:hyperlink>
        </w:p>
        <w:p w14:paraId="36E100AA" w14:textId="13766787"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78" w:history="1">
            <w:r w:rsidR="00A01204" w:rsidRPr="0008241C">
              <w:rPr>
                <w:noProof/>
                <w:sz w:val="22"/>
                <w:szCs w:val="22"/>
                <w:shd w:val="clear" w:color="auto" w:fill="FFFFFF"/>
                <w:lang w:bidi="en-US"/>
              </w:rPr>
              <w:t xml:space="preserve">6.2.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National, sub-national governments and civil society</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7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55</w:t>
            </w:r>
            <w:r w:rsidR="00A01204" w:rsidRPr="0008241C">
              <w:rPr>
                <w:noProof/>
                <w:webHidden/>
                <w:sz w:val="22"/>
                <w:szCs w:val="22"/>
                <w:shd w:val="clear" w:color="auto" w:fill="FFFFFF"/>
                <w:lang w:bidi="en-US"/>
              </w:rPr>
              <w:fldChar w:fldCharType="end"/>
            </w:r>
          </w:hyperlink>
        </w:p>
        <w:p w14:paraId="70E33EEA" w14:textId="62CF279C"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79" w:history="1">
            <w:r w:rsidR="00A01204" w:rsidRPr="0008241C">
              <w:rPr>
                <w:rFonts w:eastAsia="Calibri"/>
                <w:noProof/>
                <w:sz w:val="22"/>
                <w:szCs w:val="22"/>
                <w:shd w:val="clear" w:color="auto" w:fill="FFFFFF"/>
                <w:lang w:bidi="en-US"/>
              </w:rPr>
              <w:t>6.2.2.1</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National policies and local mainstreaming strategi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79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55</w:t>
            </w:r>
            <w:r w:rsidR="00A01204" w:rsidRPr="0008241C">
              <w:rPr>
                <w:rFonts w:eastAsia="Calibri"/>
                <w:noProof/>
                <w:webHidden/>
                <w:sz w:val="22"/>
                <w:szCs w:val="22"/>
                <w:shd w:val="clear" w:color="auto" w:fill="FFFFFF"/>
                <w:lang w:bidi="en-US"/>
              </w:rPr>
              <w:fldChar w:fldCharType="end"/>
            </w:r>
          </w:hyperlink>
        </w:p>
        <w:p w14:paraId="58F189F2" w14:textId="77F6C5FF"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80" w:history="1">
            <w:r w:rsidR="00A01204" w:rsidRPr="0008241C">
              <w:rPr>
                <w:rFonts w:eastAsia="Calibri"/>
                <w:noProof/>
                <w:sz w:val="22"/>
                <w:szCs w:val="22"/>
                <w:shd w:val="clear" w:color="auto" w:fill="FFFFFF"/>
                <w:lang w:bidi="en-US"/>
              </w:rPr>
              <w:t>6.2.2.2</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Role of development organi</w:t>
            </w:r>
            <w:r w:rsidR="00C934E9">
              <w:rPr>
                <w:rFonts w:eastAsia="Calibri"/>
                <w:noProof/>
                <w:sz w:val="22"/>
                <w:szCs w:val="22"/>
                <w:shd w:val="clear" w:color="auto" w:fill="FFFFFF"/>
                <w:lang w:bidi="en-US"/>
              </w:rPr>
              <w:t>z</w:t>
            </w:r>
            <w:r w:rsidR="00A01204" w:rsidRPr="0008241C">
              <w:rPr>
                <w:rFonts w:eastAsia="Calibri"/>
                <w:noProof/>
                <w:sz w:val="22"/>
                <w:szCs w:val="22"/>
                <w:shd w:val="clear" w:color="auto" w:fill="FFFFFF"/>
                <w:lang w:bidi="en-US"/>
              </w:rPr>
              <w:t>ations and private sector</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80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72</w:t>
            </w:r>
            <w:r w:rsidR="00A01204" w:rsidRPr="0008241C">
              <w:rPr>
                <w:rFonts w:eastAsia="Calibri"/>
                <w:noProof/>
                <w:webHidden/>
                <w:sz w:val="22"/>
                <w:szCs w:val="22"/>
                <w:shd w:val="clear" w:color="auto" w:fill="FFFFFF"/>
                <w:lang w:bidi="en-US"/>
              </w:rPr>
              <w:fldChar w:fldCharType="end"/>
            </w:r>
          </w:hyperlink>
        </w:p>
        <w:p w14:paraId="4545FB54" w14:textId="7122DEAE"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81" w:history="1">
            <w:r w:rsidR="00A01204" w:rsidRPr="0008241C">
              <w:rPr>
                <w:noProof/>
                <w:sz w:val="22"/>
                <w:szCs w:val="22"/>
                <w:shd w:val="clear" w:color="auto" w:fill="FFFFFF"/>
                <w:lang w:bidi="en-US"/>
              </w:rPr>
              <w:t>6.2.3</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ocal socio-political and cultural scen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8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76</w:t>
            </w:r>
            <w:r w:rsidR="00A01204" w:rsidRPr="0008241C">
              <w:rPr>
                <w:noProof/>
                <w:webHidden/>
                <w:sz w:val="22"/>
                <w:szCs w:val="22"/>
                <w:shd w:val="clear" w:color="auto" w:fill="FFFFFF"/>
                <w:lang w:bidi="en-US"/>
              </w:rPr>
              <w:fldChar w:fldCharType="end"/>
            </w:r>
          </w:hyperlink>
        </w:p>
        <w:p w14:paraId="28C7AD5E" w14:textId="7592B56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82" w:history="1">
            <w:r w:rsidR="00A01204" w:rsidRPr="0008241C">
              <w:rPr>
                <w:rFonts w:eastAsia="Calibri"/>
                <w:noProof/>
                <w:sz w:val="22"/>
                <w:szCs w:val="22"/>
                <w:shd w:val="clear" w:color="auto" w:fill="FFFFFF"/>
                <w:lang w:bidi="en-US"/>
              </w:rPr>
              <w:t>6.2.3.1</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Community participation</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82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76</w:t>
            </w:r>
            <w:r w:rsidR="00A01204" w:rsidRPr="0008241C">
              <w:rPr>
                <w:rFonts w:eastAsia="Calibri"/>
                <w:noProof/>
                <w:webHidden/>
                <w:sz w:val="22"/>
                <w:szCs w:val="22"/>
                <w:shd w:val="clear" w:color="auto" w:fill="FFFFFF"/>
                <w:lang w:bidi="en-US"/>
              </w:rPr>
              <w:fldChar w:fldCharType="end"/>
            </w:r>
          </w:hyperlink>
        </w:p>
        <w:p w14:paraId="0F52BF8D" w14:textId="7A28A974"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83" w:history="1">
            <w:r w:rsidR="00A01204" w:rsidRPr="0008241C">
              <w:rPr>
                <w:rFonts w:eastAsia="Calibri"/>
                <w:noProof/>
                <w:sz w:val="22"/>
                <w:szCs w:val="22"/>
                <w:shd w:val="clear" w:color="auto" w:fill="FFFFFF"/>
                <w:lang w:bidi="en-US"/>
              </w:rPr>
              <w:t>6.2.3.2</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Local and indigenous people and their righ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8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79</w:t>
            </w:r>
            <w:r w:rsidR="00A01204" w:rsidRPr="0008241C">
              <w:rPr>
                <w:rFonts w:eastAsia="Calibri"/>
                <w:noProof/>
                <w:webHidden/>
                <w:sz w:val="22"/>
                <w:szCs w:val="22"/>
                <w:shd w:val="clear" w:color="auto" w:fill="FFFFFF"/>
                <w:lang w:bidi="en-US"/>
              </w:rPr>
              <w:fldChar w:fldCharType="end"/>
            </w:r>
          </w:hyperlink>
        </w:p>
        <w:p w14:paraId="748B33E0" w14:textId="7F35D7B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84" w:history="1">
            <w:r w:rsidR="00A01204" w:rsidRPr="0008241C">
              <w:rPr>
                <w:rFonts w:eastAsia="Calibri"/>
                <w:noProof/>
                <w:sz w:val="22"/>
                <w:szCs w:val="22"/>
                <w:shd w:val="clear" w:color="auto" w:fill="FFFFFF"/>
                <w:lang w:bidi="en-US"/>
              </w:rPr>
              <w:t>6.2.3.3</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Gender equity and women stewardship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8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81</w:t>
            </w:r>
            <w:r w:rsidR="00A01204" w:rsidRPr="0008241C">
              <w:rPr>
                <w:rFonts w:eastAsia="Calibri"/>
                <w:noProof/>
                <w:webHidden/>
                <w:sz w:val="22"/>
                <w:szCs w:val="22"/>
                <w:shd w:val="clear" w:color="auto" w:fill="FFFFFF"/>
                <w:lang w:bidi="en-US"/>
              </w:rPr>
              <w:fldChar w:fldCharType="end"/>
            </w:r>
          </w:hyperlink>
        </w:p>
        <w:p w14:paraId="1B52064C" w14:textId="7676C54C"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085" w:history="1">
            <w:r w:rsidR="00A01204" w:rsidRPr="0008241C">
              <w:rPr>
                <w:noProof/>
                <w:sz w:val="22"/>
                <w:szCs w:val="22"/>
                <w:shd w:val="clear" w:color="auto" w:fill="FFFFFF"/>
                <w:lang w:bidi="en-US"/>
              </w:rPr>
              <w:t xml:space="preserve">6.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overnance challenges and opportunities for viable op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8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83</w:t>
            </w:r>
            <w:r w:rsidR="00A01204" w:rsidRPr="0008241C">
              <w:rPr>
                <w:noProof/>
                <w:webHidden/>
                <w:sz w:val="22"/>
                <w:szCs w:val="22"/>
                <w:shd w:val="clear" w:color="auto" w:fill="FFFFFF"/>
                <w:lang w:bidi="en-US"/>
              </w:rPr>
              <w:fldChar w:fldCharType="end"/>
            </w:r>
          </w:hyperlink>
        </w:p>
        <w:p w14:paraId="34C85712" w14:textId="3FB93DE5"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86" w:history="1">
            <w:r w:rsidR="00A01204" w:rsidRPr="0008241C">
              <w:rPr>
                <w:noProof/>
                <w:sz w:val="22"/>
                <w:szCs w:val="22"/>
                <w:shd w:val="clear" w:color="auto" w:fill="FFFFFF"/>
                <w:lang w:bidi="en-US"/>
              </w:rPr>
              <w:t xml:space="preserve">6.3.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hanging Governance Systems and need for good resource governance</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8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83</w:t>
            </w:r>
            <w:r w:rsidR="00A01204" w:rsidRPr="0008241C">
              <w:rPr>
                <w:noProof/>
                <w:webHidden/>
                <w:sz w:val="22"/>
                <w:szCs w:val="22"/>
                <w:shd w:val="clear" w:color="auto" w:fill="FFFFFF"/>
                <w:lang w:bidi="en-US"/>
              </w:rPr>
              <w:fldChar w:fldCharType="end"/>
            </w:r>
          </w:hyperlink>
        </w:p>
        <w:p w14:paraId="04C10FA1" w14:textId="45E4CCEB"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87" w:history="1">
            <w:r w:rsidR="00A01204" w:rsidRPr="0008241C">
              <w:rPr>
                <w:noProof/>
                <w:sz w:val="22"/>
                <w:szCs w:val="22"/>
                <w:shd w:val="clear" w:color="auto" w:fill="FFFFFF"/>
                <w:lang w:bidi="en-US"/>
              </w:rPr>
              <w:t xml:space="preserve">6.3.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Role of Drivers and potential policy pitfall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87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84</w:t>
            </w:r>
            <w:r w:rsidR="00A01204" w:rsidRPr="0008241C">
              <w:rPr>
                <w:noProof/>
                <w:webHidden/>
                <w:sz w:val="22"/>
                <w:szCs w:val="22"/>
                <w:shd w:val="clear" w:color="auto" w:fill="FFFFFF"/>
                <w:lang w:bidi="en-US"/>
              </w:rPr>
              <w:fldChar w:fldCharType="end"/>
            </w:r>
          </w:hyperlink>
        </w:p>
        <w:p w14:paraId="7D814EE7" w14:textId="1E5116C8"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88" w:history="1">
            <w:r w:rsidR="00A01204" w:rsidRPr="0008241C">
              <w:rPr>
                <w:noProof/>
                <w:sz w:val="22"/>
                <w:szCs w:val="22"/>
                <w:shd w:val="clear" w:color="auto" w:fill="FFFFFF"/>
                <w:lang w:bidi="en-US"/>
              </w:rPr>
              <w:t xml:space="preserve">6.3.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Development pathways for emerging op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88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86</w:t>
            </w:r>
            <w:r w:rsidR="00A01204" w:rsidRPr="0008241C">
              <w:rPr>
                <w:noProof/>
                <w:webHidden/>
                <w:sz w:val="22"/>
                <w:szCs w:val="22"/>
                <w:shd w:val="clear" w:color="auto" w:fill="FFFFFF"/>
                <w:lang w:bidi="en-US"/>
              </w:rPr>
              <w:fldChar w:fldCharType="end"/>
            </w:r>
          </w:hyperlink>
        </w:p>
        <w:p w14:paraId="64BCF5B1" w14:textId="667B0F92"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089" w:history="1">
            <w:r w:rsidR="00A01204" w:rsidRPr="0008241C">
              <w:rPr>
                <w:noProof/>
                <w:sz w:val="22"/>
                <w:szCs w:val="22"/>
                <w:shd w:val="clear" w:color="auto" w:fill="FFFFFF"/>
                <w:lang w:bidi="en-US"/>
              </w:rPr>
              <w:t xml:space="preserve">6.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resentation of Opt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8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89</w:t>
            </w:r>
            <w:r w:rsidR="00A01204" w:rsidRPr="0008241C">
              <w:rPr>
                <w:noProof/>
                <w:webHidden/>
                <w:sz w:val="22"/>
                <w:szCs w:val="22"/>
                <w:shd w:val="clear" w:color="auto" w:fill="FFFFFF"/>
                <w:lang w:bidi="en-US"/>
              </w:rPr>
              <w:fldChar w:fldCharType="end"/>
            </w:r>
          </w:hyperlink>
        </w:p>
        <w:p w14:paraId="402A7838" w14:textId="22250AE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90" w:history="1">
            <w:r w:rsidR="00A01204" w:rsidRPr="0008241C">
              <w:rPr>
                <w:noProof/>
                <w:sz w:val="22"/>
                <w:szCs w:val="22"/>
                <w:shd w:val="clear" w:color="auto" w:fill="FFFFFF"/>
                <w:lang w:bidi="en-US"/>
              </w:rPr>
              <w:t xml:space="preserve">6.4.1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licy instrument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9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589</w:t>
            </w:r>
            <w:r w:rsidR="00A01204" w:rsidRPr="0008241C">
              <w:rPr>
                <w:noProof/>
                <w:webHidden/>
                <w:sz w:val="22"/>
                <w:szCs w:val="22"/>
                <w:shd w:val="clear" w:color="auto" w:fill="FFFFFF"/>
                <w:lang w:bidi="en-US"/>
              </w:rPr>
              <w:fldChar w:fldCharType="end"/>
            </w:r>
          </w:hyperlink>
        </w:p>
        <w:p w14:paraId="3852CBEB" w14:textId="790EEDE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1" w:history="1">
            <w:r w:rsidR="00A01204" w:rsidRPr="0008241C">
              <w:rPr>
                <w:rFonts w:eastAsia="Calibri"/>
                <w:noProof/>
                <w:sz w:val="22"/>
                <w:szCs w:val="22"/>
                <w:shd w:val="clear" w:color="auto" w:fill="FFFFFF"/>
                <w:lang w:bidi="en-US"/>
              </w:rPr>
              <w:t>6.4.1.1</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Legal and Regulatory Instrumen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1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91</w:t>
            </w:r>
            <w:r w:rsidR="00A01204" w:rsidRPr="0008241C">
              <w:rPr>
                <w:rFonts w:eastAsia="Calibri"/>
                <w:noProof/>
                <w:webHidden/>
                <w:sz w:val="22"/>
                <w:szCs w:val="22"/>
                <w:shd w:val="clear" w:color="auto" w:fill="FFFFFF"/>
                <w:lang w:bidi="en-US"/>
              </w:rPr>
              <w:fldChar w:fldCharType="end"/>
            </w:r>
          </w:hyperlink>
        </w:p>
        <w:p w14:paraId="5B65CC76" w14:textId="65965247"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2" w:history="1">
            <w:r w:rsidR="00A01204" w:rsidRPr="0008241C">
              <w:rPr>
                <w:rFonts w:eastAsia="Calibri"/>
                <w:noProof/>
                <w:sz w:val="22"/>
                <w:szCs w:val="22"/>
                <w:shd w:val="clear" w:color="auto" w:fill="FFFFFF"/>
                <w:lang w:bidi="en-US"/>
              </w:rPr>
              <w:t>6.4.1.2</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ocial and cultural instrumen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2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91</w:t>
            </w:r>
            <w:r w:rsidR="00A01204" w:rsidRPr="0008241C">
              <w:rPr>
                <w:rFonts w:eastAsia="Calibri"/>
                <w:noProof/>
                <w:webHidden/>
                <w:sz w:val="22"/>
                <w:szCs w:val="22"/>
                <w:shd w:val="clear" w:color="auto" w:fill="FFFFFF"/>
                <w:lang w:bidi="en-US"/>
              </w:rPr>
              <w:fldChar w:fldCharType="end"/>
            </w:r>
          </w:hyperlink>
        </w:p>
        <w:p w14:paraId="6B61BFC1" w14:textId="5F974C4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3" w:history="1">
            <w:r w:rsidR="00A01204" w:rsidRPr="0008241C">
              <w:rPr>
                <w:rFonts w:eastAsia="Calibri"/>
                <w:noProof/>
                <w:sz w:val="22"/>
                <w:szCs w:val="22"/>
                <w:shd w:val="clear" w:color="auto" w:fill="FFFFFF"/>
                <w:lang w:bidi="en-US"/>
              </w:rPr>
              <w:t>6.4.1.3</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Economic and financial instrumen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93</w:t>
            </w:r>
            <w:r w:rsidR="00A01204" w:rsidRPr="0008241C">
              <w:rPr>
                <w:rFonts w:eastAsia="Calibri"/>
                <w:noProof/>
                <w:webHidden/>
                <w:sz w:val="22"/>
                <w:szCs w:val="22"/>
                <w:shd w:val="clear" w:color="auto" w:fill="FFFFFF"/>
                <w:lang w:bidi="en-US"/>
              </w:rPr>
              <w:fldChar w:fldCharType="end"/>
            </w:r>
          </w:hyperlink>
        </w:p>
        <w:p w14:paraId="200636BE" w14:textId="074FF859"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4" w:history="1">
            <w:r w:rsidR="00A01204" w:rsidRPr="0008241C">
              <w:rPr>
                <w:rFonts w:eastAsia="Calibri"/>
                <w:noProof/>
                <w:sz w:val="22"/>
                <w:szCs w:val="22"/>
                <w:shd w:val="clear" w:color="auto" w:fill="FFFFFF"/>
                <w:lang w:bidi="en-US"/>
              </w:rPr>
              <w:t>6.4.1.4</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Human Rights-Based Approache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97</w:t>
            </w:r>
            <w:r w:rsidR="00A01204" w:rsidRPr="0008241C">
              <w:rPr>
                <w:rFonts w:eastAsia="Calibri"/>
                <w:noProof/>
                <w:webHidden/>
                <w:sz w:val="22"/>
                <w:szCs w:val="22"/>
                <w:shd w:val="clear" w:color="auto" w:fill="FFFFFF"/>
                <w:lang w:bidi="en-US"/>
              </w:rPr>
              <w:fldChar w:fldCharType="end"/>
            </w:r>
          </w:hyperlink>
        </w:p>
        <w:p w14:paraId="296ED298" w14:textId="2359D709"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5" w:history="1">
            <w:r w:rsidR="00A01204" w:rsidRPr="0008241C">
              <w:rPr>
                <w:rFonts w:eastAsia="Calibri"/>
                <w:noProof/>
                <w:sz w:val="22"/>
                <w:szCs w:val="22"/>
                <w:shd w:val="clear" w:color="auto" w:fill="FFFFFF"/>
                <w:lang w:bidi="en-US"/>
              </w:rPr>
              <w:t>6.4.1.5</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Management based instrumen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5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599</w:t>
            </w:r>
            <w:r w:rsidR="00A01204" w:rsidRPr="0008241C">
              <w:rPr>
                <w:rFonts w:eastAsia="Calibri"/>
                <w:noProof/>
                <w:webHidden/>
                <w:sz w:val="22"/>
                <w:szCs w:val="22"/>
                <w:shd w:val="clear" w:color="auto" w:fill="FFFFFF"/>
                <w:lang w:bidi="en-US"/>
              </w:rPr>
              <w:fldChar w:fldCharType="end"/>
            </w:r>
          </w:hyperlink>
        </w:p>
        <w:p w14:paraId="1B91D435" w14:textId="038179DD"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096" w:history="1">
            <w:r w:rsidR="00A01204" w:rsidRPr="0008241C">
              <w:rPr>
                <w:noProof/>
                <w:sz w:val="22"/>
                <w:szCs w:val="22"/>
                <w:shd w:val="clear" w:color="auto" w:fill="FFFFFF"/>
                <w:lang w:bidi="en-US"/>
              </w:rPr>
              <w:t xml:space="preserve">6.4.2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Governance options for improving B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096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00</w:t>
            </w:r>
            <w:r w:rsidR="00A01204" w:rsidRPr="0008241C">
              <w:rPr>
                <w:noProof/>
                <w:webHidden/>
                <w:sz w:val="22"/>
                <w:szCs w:val="22"/>
                <w:shd w:val="clear" w:color="auto" w:fill="FFFFFF"/>
                <w:lang w:bidi="en-US"/>
              </w:rPr>
              <w:fldChar w:fldCharType="end"/>
            </w:r>
          </w:hyperlink>
        </w:p>
        <w:p w14:paraId="4486B791" w14:textId="66C08DC7"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7" w:history="1">
            <w:r w:rsidR="00A01204" w:rsidRPr="0008241C">
              <w:rPr>
                <w:rFonts w:eastAsia="Calibri"/>
                <w:noProof/>
                <w:sz w:val="22"/>
                <w:szCs w:val="22"/>
                <w:shd w:val="clear" w:color="auto" w:fill="FFFFFF"/>
                <w:lang w:bidi="en-US"/>
              </w:rPr>
              <w:t>6.4.2.1</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Expanding biodiversity coverage and improving governance of protected area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7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03</w:t>
            </w:r>
            <w:r w:rsidR="00A01204" w:rsidRPr="0008241C">
              <w:rPr>
                <w:rFonts w:eastAsia="Calibri"/>
                <w:noProof/>
                <w:webHidden/>
                <w:sz w:val="22"/>
                <w:szCs w:val="22"/>
                <w:shd w:val="clear" w:color="auto" w:fill="FFFFFF"/>
                <w:lang w:bidi="en-US"/>
              </w:rPr>
              <w:fldChar w:fldCharType="end"/>
            </w:r>
          </w:hyperlink>
        </w:p>
        <w:p w14:paraId="7F3D05FF" w14:textId="57CC763D"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8" w:history="1">
            <w:r w:rsidR="00A01204" w:rsidRPr="0008241C">
              <w:rPr>
                <w:rFonts w:eastAsia="Calibri"/>
                <w:noProof/>
                <w:sz w:val="22"/>
                <w:szCs w:val="22"/>
                <w:shd w:val="clear" w:color="auto" w:fill="FFFFFF"/>
                <w:lang w:bidi="en-US"/>
              </w:rPr>
              <w:t>6.4.2.2</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Strengthening transboundary governance for shared natural area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8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05</w:t>
            </w:r>
            <w:r w:rsidR="00A01204" w:rsidRPr="0008241C">
              <w:rPr>
                <w:rFonts w:eastAsia="Calibri"/>
                <w:noProof/>
                <w:webHidden/>
                <w:sz w:val="22"/>
                <w:szCs w:val="22"/>
                <w:shd w:val="clear" w:color="auto" w:fill="FFFFFF"/>
                <w:lang w:bidi="en-US"/>
              </w:rPr>
              <w:fldChar w:fldCharType="end"/>
            </w:r>
          </w:hyperlink>
        </w:p>
        <w:p w14:paraId="631BFD0C" w14:textId="2278DCC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099" w:history="1">
            <w:r w:rsidR="00A01204" w:rsidRPr="0008241C">
              <w:rPr>
                <w:rFonts w:eastAsia="Calibri"/>
                <w:noProof/>
                <w:sz w:val="22"/>
                <w:szCs w:val="22"/>
                <w:shd w:val="clear" w:color="auto" w:fill="FFFFFF"/>
                <w:lang w:bidi="en-US"/>
              </w:rPr>
              <w:t>6.4.2.3</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Mainstreaming of biodiversity-related goal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099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08</w:t>
            </w:r>
            <w:r w:rsidR="00A01204" w:rsidRPr="0008241C">
              <w:rPr>
                <w:rFonts w:eastAsia="Calibri"/>
                <w:noProof/>
                <w:webHidden/>
                <w:sz w:val="22"/>
                <w:szCs w:val="22"/>
                <w:shd w:val="clear" w:color="auto" w:fill="FFFFFF"/>
                <w:lang w:bidi="en-US"/>
              </w:rPr>
              <w:fldChar w:fldCharType="end"/>
            </w:r>
          </w:hyperlink>
        </w:p>
        <w:p w14:paraId="43C7A77A" w14:textId="2E87B905"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0" w:history="1">
            <w:r w:rsidR="00A01204" w:rsidRPr="0008241C">
              <w:rPr>
                <w:rFonts w:eastAsia="Calibri"/>
                <w:noProof/>
                <w:sz w:val="22"/>
                <w:szCs w:val="22"/>
                <w:shd w:val="clear" w:color="auto" w:fill="FFFFFF"/>
                <w:lang w:bidi="en-US"/>
              </w:rPr>
              <w:t>6.4.2.4</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Co-management and collaborative governance</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0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11</w:t>
            </w:r>
            <w:r w:rsidR="00A01204" w:rsidRPr="0008241C">
              <w:rPr>
                <w:rFonts w:eastAsia="Calibri"/>
                <w:noProof/>
                <w:webHidden/>
                <w:sz w:val="22"/>
                <w:szCs w:val="22"/>
                <w:shd w:val="clear" w:color="auto" w:fill="FFFFFF"/>
                <w:lang w:bidi="en-US"/>
              </w:rPr>
              <w:fldChar w:fldCharType="end"/>
            </w:r>
          </w:hyperlink>
        </w:p>
        <w:p w14:paraId="5D70BF4C" w14:textId="36E3755A"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1" w:history="1">
            <w:r w:rsidR="00A01204" w:rsidRPr="0008241C">
              <w:rPr>
                <w:rFonts w:eastAsia="Calibri"/>
                <w:noProof/>
                <w:sz w:val="22"/>
                <w:szCs w:val="22"/>
                <w:shd w:val="clear" w:color="auto" w:fill="FFFFFF"/>
                <w:lang w:bidi="en-US"/>
              </w:rPr>
              <w:t>6.4.2.5</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Fair and equitable sharing of benefit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1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12</w:t>
            </w:r>
            <w:r w:rsidR="00A01204" w:rsidRPr="0008241C">
              <w:rPr>
                <w:rFonts w:eastAsia="Calibri"/>
                <w:noProof/>
                <w:webHidden/>
                <w:sz w:val="22"/>
                <w:szCs w:val="22"/>
                <w:shd w:val="clear" w:color="auto" w:fill="FFFFFF"/>
                <w:lang w:bidi="en-US"/>
              </w:rPr>
              <w:fldChar w:fldCharType="end"/>
            </w:r>
          </w:hyperlink>
        </w:p>
        <w:p w14:paraId="4967A77E" w14:textId="2AB3F3DF"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2" w:history="1">
            <w:r w:rsidR="00A01204" w:rsidRPr="0008241C">
              <w:rPr>
                <w:rFonts w:eastAsia="Calibri"/>
                <w:noProof/>
                <w:sz w:val="22"/>
                <w:szCs w:val="22"/>
                <w:shd w:val="clear" w:color="auto" w:fill="FFFFFF"/>
                <w:lang w:bidi="en-US"/>
              </w:rPr>
              <w:t>6.4.2.6</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Investments in natural capital</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2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14</w:t>
            </w:r>
            <w:r w:rsidR="00A01204" w:rsidRPr="0008241C">
              <w:rPr>
                <w:rFonts w:eastAsia="Calibri"/>
                <w:noProof/>
                <w:webHidden/>
                <w:sz w:val="22"/>
                <w:szCs w:val="22"/>
                <w:shd w:val="clear" w:color="auto" w:fill="FFFFFF"/>
                <w:lang w:bidi="en-US"/>
              </w:rPr>
              <w:fldChar w:fldCharType="end"/>
            </w:r>
          </w:hyperlink>
        </w:p>
        <w:p w14:paraId="2891614B" w14:textId="028C5802"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3" w:history="1">
            <w:r w:rsidR="00A01204" w:rsidRPr="0008241C">
              <w:rPr>
                <w:rFonts w:eastAsia="Calibri"/>
                <w:noProof/>
                <w:sz w:val="22"/>
                <w:szCs w:val="22"/>
                <w:shd w:val="clear" w:color="auto" w:fill="FFFFFF"/>
                <w:lang w:bidi="en-US"/>
              </w:rPr>
              <w:t>6.4.2.7</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Environmental regulation, standards and certification</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3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15</w:t>
            </w:r>
            <w:r w:rsidR="00A01204" w:rsidRPr="0008241C">
              <w:rPr>
                <w:rFonts w:eastAsia="Calibri"/>
                <w:noProof/>
                <w:webHidden/>
                <w:sz w:val="22"/>
                <w:szCs w:val="22"/>
                <w:shd w:val="clear" w:color="auto" w:fill="FFFFFF"/>
                <w:lang w:bidi="en-US"/>
              </w:rPr>
              <w:fldChar w:fldCharType="end"/>
            </w:r>
          </w:hyperlink>
        </w:p>
        <w:p w14:paraId="6C4E4FE3" w14:textId="219D9893"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4" w:history="1">
            <w:r w:rsidR="00A01204" w:rsidRPr="0008241C">
              <w:rPr>
                <w:rFonts w:eastAsia="Calibri"/>
                <w:noProof/>
                <w:sz w:val="22"/>
                <w:szCs w:val="22"/>
                <w:shd w:val="clear" w:color="auto" w:fill="FFFFFF"/>
                <w:lang w:bidi="en-US"/>
              </w:rPr>
              <w:t>6.4.2.8</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Other relevant governance option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4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18</w:t>
            </w:r>
            <w:r w:rsidR="00A01204" w:rsidRPr="0008241C">
              <w:rPr>
                <w:rFonts w:eastAsia="Calibri"/>
                <w:noProof/>
                <w:webHidden/>
                <w:sz w:val="22"/>
                <w:szCs w:val="22"/>
                <w:shd w:val="clear" w:color="auto" w:fill="FFFFFF"/>
                <w:lang w:bidi="en-US"/>
              </w:rPr>
              <w:fldChar w:fldCharType="end"/>
            </w:r>
          </w:hyperlink>
        </w:p>
        <w:p w14:paraId="135BA8E9" w14:textId="49A376A0"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105" w:history="1">
            <w:r w:rsidR="00A01204" w:rsidRPr="0008241C">
              <w:rPr>
                <w:noProof/>
                <w:sz w:val="22"/>
                <w:szCs w:val="22"/>
                <w:shd w:val="clear" w:color="auto" w:fill="FFFFFF"/>
                <w:lang w:bidi="en-US"/>
              </w:rPr>
              <w:t xml:space="preserve">6.4.3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Linking governance options across scales and sector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105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22</w:t>
            </w:r>
            <w:r w:rsidR="00A01204" w:rsidRPr="0008241C">
              <w:rPr>
                <w:noProof/>
                <w:webHidden/>
                <w:sz w:val="22"/>
                <w:szCs w:val="22"/>
                <w:shd w:val="clear" w:color="auto" w:fill="FFFFFF"/>
                <w:lang w:bidi="en-US"/>
              </w:rPr>
              <w:fldChar w:fldCharType="end"/>
            </w:r>
          </w:hyperlink>
        </w:p>
        <w:p w14:paraId="3E6BA66C" w14:textId="7B3A014B"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6" w:history="1">
            <w:r w:rsidR="00A01204" w:rsidRPr="0008241C">
              <w:rPr>
                <w:rFonts w:eastAsia="Calibri"/>
                <w:noProof/>
                <w:sz w:val="22"/>
                <w:szCs w:val="22"/>
                <w:shd w:val="clear" w:color="auto" w:fill="FFFFFF"/>
                <w:lang w:bidi="en-US"/>
              </w:rPr>
              <w:t>6.4.3.1</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Regional and subregional level option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6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22</w:t>
            </w:r>
            <w:r w:rsidR="00A01204" w:rsidRPr="0008241C">
              <w:rPr>
                <w:rFonts w:eastAsia="Calibri"/>
                <w:noProof/>
                <w:webHidden/>
                <w:sz w:val="22"/>
                <w:szCs w:val="22"/>
                <w:shd w:val="clear" w:color="auto" w:fill="FFFFFF"/>
                <w:lang w:bidi="en-US"/>
              </w:rPr>
              <w:fldChar w:fldCharType="end"/>
            </w:r>
          </w:hyperlink>
        </w:p>
        <w:p w14:paraId="42DC446B" w14:textId="5B50E168"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7" w:history="1">
            <w:r w:rsidR="00A01204" w:rsidRPr="0008241C">
              <w:rPr>
                <w:rFonts w:eastAsia="Calibri"/>
                <w:noProof/>
                <w:sz w:val="22"/>
                <w:szCs w:val="22"/>
                <w:shd w:val="clear" w:color="auto" w:fill="FFFFFF"/>
                <w:lang w:bidi="en-US"/>
              </w:rPr>
              <w:t>6.4.3.2</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National and sub-national option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7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23</w:t>
            </w:r>
            <w:r w:rsidR="00A01204" w:rsidRPr="0008241C">
              <w:rPr>
                <w:rFonts w:eastAsia="Calibri"/>
                <w:noProof/>
                <w:webHidden/>
                <w:sz w:val="22"/>
                <w:szCs w:val="22"/>
                <w:shd w:val="clear" w:color="auto" w:fill="FFFFFF"/>
                <w:lang w:bidi="en-US"/>
              </w:rPr>
              <w:fldChar w:fldCharType="end"/>
            </w:r>
          </w:hyperlink>
        </w:p>
        <w:p w14:paraId="173985C7" w14:textId="76624C7B" w:rsidR="00A01204" w:rsidRPr="0008241C" w:rsidRDefault="0005760A" w:rsidP="00A01204">
          <w:pPr>
            <w:tabs>
              <w:tab w:val="clear" w:pos="1247"/>
              <w:tab w:val="clear" w:pos="1814"/>
              <w:tab w:val="clear" w:pos="2381"/>
              <w:tab w:val="clear" w:pos="2948"/>
              <w:tab w:val="clear" w:pos="3515"/>
              <w:tab w:val="left" w:pos="1700"/>
              <w:tab w:val="right" w:leader="dot" w:pos="9010"/>
            </w:tabs>
            <w:ind w:leftChars="300" w:left="1641" w:hangingChars="473" w:hanging="1041"/>
            <w:rPr>
              <w:rFonts w:eastAsia="MS Mincho"/>
              <w:noProof/>
              <w:sz w:val="22"/>
              <w:szCs w:val="22"/>
              <w:lang w:val="en-NL" w:eastAsia="ja-JP"/>
            </w:rPr>
          </w:pPr>
          <w:hyperlink w:anchor="_Toc524048108" w:history="1">
            <w:r w:rsidR="00A01204" w:rsidRPr="0008241C">
              <w:rPr>
                <w:rFonts w:eastAsia="Calibri"/>
                <w:noProof/>
                <w:sz w:val="22"/>
                <w:szCs w:val="22"/>
                <w:shd w:val="clear" w:color="auto" w:fill="FFFFFF"/>
                <w:lang w:bidi="en-US"/>
              </w:rPr>
              <w:t>6.4.3.3</w:t>
            </w:r>
            <w:r w:rsidR="00A01204" w:rsidRPr="0008241C">
              <w:rPr>
                <w:rFonts w:eastAsia="MS Mincho"/>
                <w:noProof/>
                <w:sz w:val="22"/>
                <w:szCs w:val="22"/>
                <w:lang w:val="en-NL" w:eastAsia="ja-JP"/>
              </w:rPr>
              <w:tab/>
            </w:r>
            <w:r w:rsidR="00A01204" w:rsidRPr="0008241C">
              <w:rPr>
                <w:rFonts w:eastAsia="Calibri"/>
                <w:noProof/>
                <w:sz w:val="22"/>
                <w:szCs w:val="22"/>
                <w:shd w:val="clear" w:color="auto" w:fill="FFFFFF"/>
                <w:lang w:bidi="en-US"/>
              </w:rPr>
              <w:t>Local level actions</w:t>
            </w:r>
            <w:r w:rsidR="00A01204" w:rsidRPr="0008241C">
              <w:rPr>
                <w:rFonts w:eastAsia="Calibri"/>
                <w:noProof/>
                <w:webHidden/>
                <w:sz w:val="22"/>
                <w:szCs w:val="22"/>
                <w:shd w:val="clear" w:color="auto" w:fill="FFFFFF"/>
                <w:lang w:bidi="en-US"/>
              </w:rPr>
              <w:tab/>
            </w:r>
            <w:r w:rsidR="00A01204" w:rsidRPr="0008241C">
              <w:rPr>
                <w:rFonts w:eastAsia="Calibri"/>
                <w:noProof/>
                <w:webHidden/>
                <w:sz w:val="22"/>
                <w:szCs w:val="22"/>
                <w:shd w:val="clear" w:color="auto" w:fill="FFFFFF"/>
                <w:lang w:bidi="en-US"/>
              </w:rPr>
              <w:fldChar w:fldCharType="begin"/>
            </w:r>
            <w:r w:rsidR="00A01204" w:rsidRPr="0008241C">
              <w:rPr>
                <w:rFonts w:eastAsia="Calibri"/>
                <w:noProof/>
                <w:webHidden/>
                <w:sz w:val="22"/>
                <w:szCs w:val="22"/>
                <w:shd w:val="clear" w:color="auto" w:fill="FFFFFF"/>
                <w:lang w:bidi="en-US"/>
              </w:rPr>
              <w:instrText xml:space="preserve"> PAGEREF _Toc524048108 \h </w:instrText>
            </w:r>
            <w:r w:rsidR="00A01204" w:rsidRPr="0008241C">
              <w:rPr>
                <w:rFonts w:eastAsia="Calibri"/>
                <w:noProof/>
                <w:webHidden/>
                <w:sz w:val="22"/>
                <w:szCs w:val="22"/>
                <w:shd w:val="clear" w:color="auto" w:fill="FFFFFF"/>
                <w:lang w:bidi="en-US"/>
              </w:rPr>
            </w:r>
            <w:r w:rsidR="00A01204" w:rsidRPr="0008241C">
              <w:rPr>
                <w:rFonts w:eastAsia="Calibri"/>
                <w:noProof/>
                <w:webHidden/>
                <w:sz w:val="22"/>
                <w:szCs w:val="22"/>
                <w:shd w:val="clear" w:color="auto" w:fill="FFFFFF"/>
                <w:lang w:bidi="en-US"/>
              </w:rPr>
              <w:fldChar w:fldCharType="separate"/>
            </w:r>
            <w:r w:rsidR="00D74032">
              <w:rPr>
                <w:rFonts w:eastAsia="Calibri"/>
                <w:noProof/>
                <w:webHidden/>
                <w:sz w:val="22"/>
                <w:szCs w:val="22"/>
                <w:shd w:val="clear" w:color="auto" w:fill="FFFFFF"/>
                <w:lang w:bidi="en-US"/>
              </w:rPr>
              <w:t>624</w:t>
            </w:r>
            <w:r w:rsidR="00A01204" w:rsidRPr="0008241C">
              <w:rPr>
                <w:rFonts w:eastAsia="Calibri"/>
                <w:noProof/>
                <w:webHidden/>
                <w:sz w:val="22"/>
                <w:szCs w:val="22"/>
                <w:shd w:val="clear" w:color="auto" w:fill="FFFFFF"/>
                <w:lang w:bidi="en-US"/>
              </w:rPr>
              <w:fldChar w:fldCharType="end"/>
            </w:r>
          </w:hyperlink>
        </w:p>
        <w:p w14:paraId="14CDF305" w14:textId="56D613A1" w:rsidR="00A01204" w:rsidRPr="0008241C" w:rsidRDefault="0005760A" w:rsidP="00A01204">
          <w:pPr>
            <w:tabs>
              <w:tab w:val="clear" w:pos="1814"/>
              <w:tab w:val="clear" w:pos="2381"/>
              <w:tab w:val="clear" w:pos="2948"/>
              <w:tab w:val="clear" w:pos="3515"/>
              <w:tab w:val="right" w:leader="dot" w:pos="9010"/>
            </w:tabs>
            <w:ind w:leftChars="200" w:left="1236" w:hangingChars="380" w:hanging="836"/>
            <w:rPr>
              <w:rFonts w:eastAsia="MS Mincho"/>
              <w:noProof/>
              <w:sz w:val="22"/>
              <w:szCs w:val="22"/>
              <w:lang w:val="en-NL" w:eastAsia="ja-JP"/>
            </w:rPr>
          </w:pPr>
          <w:hyperlink w:anchor="_Toc524048109" w:history="1">
            <w:r w:rsidR="00A01204" w:rsidRPr="0008241C">
              <w:rPr>
                <w:noProof/>
                <w:sz w:val="22"/>
                <w:szCs w:val="22"/>
                <w:shd w:val="clear" w:color="auto" w:fill="FFFFFF"/>
                <w:lang w:bidi="en-US"/>
              </w:rPr>
              <w:t xml:space="preserve">6.4.4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Policy instrument mix</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109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25</w:t>
            </w:r>
            <w:r w:rsidR="00A01204" w:rsidRPr="0008241C">
              <w:rPr>
                <w:noProof/>
                <w:webHidden/>
                <w:sz w:val="22"/>
                <w:szCs w:val="22"/>
                <w:shd w:val="clear" w:color="auto" w:fill="FFFFFF"/>
                <w:lang w:bidi="en-US"/>
              </w:rPr>
              <w:fldChar w:fldCharType="end"/>
            </w:r>
          </w:hyperlink>
        </w:p>
        <w:p w14:paraId="3BF0C47C" w14:textId="5B6CC8F0"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110" w:history="1">
            <w:r w:rsidR="00A01204" w:rsidRPr="0008241C">
              <w:rPr>
                <w:noProof/>
                <w:sz w:val="22"/>
                <w:szCs w:val="22"/>
                <w:shd w:val="clear" w:color="auto" w:fill="FFFFFF"/>
                <w:lang w:bidi="en-US"/>
              </w:rPr>
              <w:t>6.5</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chieving Aichi Biodiversity Target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110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27</w:t>
            </w:r>
            <w:r w:rsidR="00A01204" w:rsidRPr="0008241C">
              <w:rPr>
                <w:noProof/>
                <w:webHidden/>
                <w:sz w:val="22"/>
                <w:szCs w:val="22"/>
                <w:shd w:val="clear" w:color="auto" w:fill="FFFFFF"/>
                <w:lang w:bidi="en-US"/>
              </w:rPr>
              <w:fldChar w:fldCharType="end"/>
            </w:r>
          </w:hyperlink>
        </w:p>
        <w:p w14:paraId="1EAE8F55" w14:textId="0B7C0C3C"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111" w:history="1">
            <w:r w:rsidR="00A01204" w:rsidRPr="0008241C">
              <w:rPr>
                <w:noProof/>
                <w:sz w:val="22"/>
                <w:szCs w:val="22"/>
                <w:shd w:val="clear" w:color="auto" w:fill="FFFFFF"/>
                <w:lang w:bidi="en-US"/>
              </w:rPr>
              <w:t xml:space="preserve">6.6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Achieving SDGs: synergies and trade-off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111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33</w:t>
            </w:r>
            <w:r w:rsidR="00A01204" w:rsidRPr="0008241C">
              <w:rPr>
                <w:noProof/>
                <w:webHidden/>
                <w:sz w:val="22"/>
                <w:szCs w:val="22"/>
                <w:shd w:val="clear" w:color="auto" w:fill="FFFFFF"/>
                <w:lang w:bidi="en-US"/>
              </w:rPr>
              <w:fldChar w:fldCharType="end"/>
            </w:r>
          </w:hyperlink>
        </w:p>
        <w:p w14:paraId="29BD71E4" w14:textId="3893FBB0"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112" w:history="1">
            <w:r w:rsidR="00A01204" w:rsidRPr="0008241C">
              <w:rPr>
                <w:noProof/>
                <w:sz w:val="22"/>
                <w:szCs w:val="22"/>
                <w:shd w:val="clear" w:color="auto" w:fill="FFFFFF"/>
                <w:lang w:bidi="en-US"/>
              </w:rPr>
              <w:t xml:space="preserve">6.7 </w:t>
            </w:r>
            <w:r w:rsidR="00A01204" w:rsidRPr="0008241C">
              <w:rPr>
                <w:rFonts w:eastAsia="MS Mincho"/>
                <w:noProof/>
                <w:sz w:val="22"/>
                <w:szCs w:val="22"/>
                <w:lang w:val="en-NL" w:eastAsia="ja-JP"/>
              </w:rPr>
              <w:tab/>
            </w:r>
            <w:r w:rsidR="00A01204" w:rsidRPr="0008241C">
              <w:rPr>
                <w:noProof/>
                <w:sz w:val="22"/>
                <w:szCs w:val="22"/>
                <w:shd w:val="clear" w:color="auto" w:fill="FFFFFF"/>
                <w:lang w:bidi="en-US"/>
              </w:rPr>
              <w:t>Conclusion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112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42</w:t>
            </w:r>
            <w:r w:rsidR="00A01204" w:rsidRPr="0008241C">
              <w:rPr>
                <w:noProof/>
                <w:webHidden/>
                <w:sz w:val="22"/>
                <w:szCs w:val="22"/>
                <w:shd w:val="clear" w:color="auto" w:fill="FFFFFF"/>
                <w:lang w:bidi="en-US"/>
              </w:rPr>
              <w:fldChar w:fldCharType="end"/>
            </w:r>
          </w:hyperlink>
        </w:p>
        <w:p w14:paraId="63C712A4" w14:textId="3A82416F" w:rsidR="00A01204" w:rsidRPr="0008241C" w:rsidRDefault="0005760A" w:rsidP="00A01204">
          <w:pPr>
            <w:tabs>
              <w:tab w:val="clear" w:pos="1247"/>
              <w:tab w:val="clear" w:pos="1814"/>
              <w:tab w:val="clear" w:pos="2381"/>
              <w:tab w:val="clear" w:pos="2948"/>
              <w:tab w:val="clear" w:pos="3515"/>
              <w:tab w:val="left" w:pos="851"/>
              <w:tab w:val="right" w:leader="dot" w:pos="9016"/>
            </w:tabs>
            <w:ind w:leftChars="100" w:left="829" w:hangingChars="286" w:hanging="629"/>
            <w:rPr>
              <w:rFonts w:eastAsia="MS Mincho"/>
              <w:noProof/>
              <w:sz w:val="22"/>
              <w:szCs w:val="22"/>
              <w:lang w:val="en-NL" w:eastAsia="ja-JP"/>
            </w:rPr>
          </w:pPr>
          <w:hyperlink w:anchor="_Toc524048113" w:history="1">
            <w:r w:rsidR="00A01204" w:rsidRPr="0008241C">
              <w:rPr>
                <w:noProof/>
                <w:sz w:val="22"/>
                <w:szCs w:val="22"/>
                <w:shd w:val="clear" w:color="auto" w:fill="FFFFFF"/>
                <w:lang w:bidi="en-US"/>
              </w:rPr>
              <w:t>References</w:t>
            </w:r>
            <w:r w:rsidR="00A01204" w:rsidRPr="0008241C">
              <w:rPr>
                <w:noProof/>
                <w:webHidden/>
                <w:sz w:val="22"/>
                <w:szCs w:val="22"/>
                <w:shd w:val="clear" w:color="auto" w:fill="FFFFFF"/>
                <w:lang w:bidi="en-US"/>
              </w:rPr>
              <w:tab/>
            </w:r>
            <w:r w:rsidR="00A01204" w:rsidRPr="0008241C">
              <w:rPr>
                <w:noProof/>
                <w:webHidden/>
                <w:sz w:val="22"/>
                <w:szCs w:val="22"/>
                <w:shd w:val="clear" w:color="auto" w:fill="FFFFFF"/>
                <w:lang w:bidi="en-US"/>
              </w:rPr>
              <w:fldChar w:fldCharType="begin"/>
            </w:r>
            <w:r w:rsidR="00A01204" w:rsidRPr="0008241C">
              <w:rPr>
                <w:noProof/>
                <w:webHidden/>
                <w:sz w:val="22"/>
                <w:szCs w:val="22"/>
                <w:shd w:val="clear" w:color="auto" w:fill="FFFFFF"/>
                <w:lang w:bidi="en-US"/>
              </w:rPr>
              <w:instrText xml:space="preserve"> PAGEREF _Toc524048113 \h </w:instrText>
            </w:r>
            <w:r w:rsidR="00A01204" w:rsidRPr="0008241C">
              <w:rPr>
                <w:noProof/>
                <w:webHidden/>
                <w:sz w:val="22"/>
                <w:szCs w:val="22"/>
                <w:shd w:val="clear" w:color="auto" w:fill="FFFFFF"/>
                <w:lang w:bidi="en-US"/>
              </w:rPr>
            </w:r>
            <w:r w:rsidR="00A01204" w:rsidRPr="0008241C">
              <w:rPr>
                <w:noProof/>
                <w:webHidden/>
                <w:sz w:val="22"/>
                <w:szCs w:val="22"/>
                <w:shd w:val="clear" w:color="auto" w:fill="FFFFFF"/>
                <w:lang w:bidi="en-US"/>
              </w:rPr>
              <w:fldChar w:fldCharType="separate"/>
            </w:r>
            <w:r w:rsidR="00D74032">
              <w:rPr>
                <w:noProof/>
                <w:webHidden/>
                <w:sz w:val="22"/>
                <w:szCs w:val="22"/>
                <w:shd w:val="clear" w:color="auto" w:fill="FFFFFF"/>
                <w:lang w:bidi="en-US"/>
              </w:rPr>
              <w:t>644</w:t>
            </w:r>
            <w:r w:rsidR="00A01204" w:rsidRPr="0008241C">
              <w:rPr>
                <w:noProof/>
                <w:webHidden/>
                <w:sz w:val="22"/>
                <w:szCs w:val="22"/>
                <w:shd w:val="clear" w:color="auto" w:fill="FFFFFF"/>
                <w:lang w:bidi="en-US"/>
              </w:rPr>
              <w:fldChar w:fldCharType="end"/>
            </w:r>
          </w:hyperlink>
        </w:p>
        <w:p w14:paraId="6722FD1C" w14:textId="77777777" w:rsidR="00A01204" w:rsidRPr="0008241C" w:rsidRDefault="00A01204" w:rsidP="00A01204">
          <w:pPr>
            <w:tabs>
              <w:tab w:val="clear" w:pos="1247"/>
              <w:tab w:val="clear" w:pos="1814"/>
              <w:tab w:val="clear" w:pos="2381"/>
              <w:tab w:val="clear" w:pos="2948"/>
              <w:tab w:val="clear" w:pos="3515"/>
              <w:tab w:val="right" w:leader="dot" w:pos="9016"/>
            </w:tabs>
            <w:rPr>
              <w:sz w:val="22"/>
              <w:szCs w:val="22"/>
              <w:shd w:val="clear" w:color="auto" w:fill="FFFFFF"/>
              <w:lang w:bidi="en-US"/>
            </w:rPr>
          </w:pPr>
          <w:r w:rsidRPr="0008241C">
            <w:rPr>
              <w:sz w:val="22"/>
              <w:szCs w:val="22"/>
              <w:shd w:val="clear" w:color="auto" w:fill="FFFFFF"/>
              <w:lang w:bidi="en-US"/>
            </w:rPr>
            <w:fldChar w:fldCharType="end"/>
          </w:r>
        </w:p>
      </w:sdtContent>
    </w:sdt>
    <w:p w14:paraId="44550BB7" w14:textId="77777777" w:rsidR="00A01204" w:rsidRPr="0008241C" w:rsidRDefault="00A01204" w:rsidP="00A01204">
      <w:pPr>
        <w:rPr>
          <w:sz w:val="22"/>
          <w:szCs w:val="22"/>
        </w:rPr>
      </w:pPr>
      <w:r w:rsidRPr="0008241C">
        <w:rPr>
          <w:sz w:val="22"/>
          <w:szCs w:val="22"/>
        </w:rPr>
        <w:br w:type="page"/>
      </w:r>
    </w:p>
    <w:p w14:paraId="0DAF3E94" w14:textId="77777777" w:rsidR="00A01204" w:rsidRPr="0008241C" w:rsidRDefault="00A01204" w:rsidP="00A01204">
      <w:pPr>
        <w:keepNext/>
        <w:keepLines/>
        <w:tabs>
          <w:tab w:val="clear" w:pos="1247"/>
          <w:tab w:val="left" w:pos="700"/>
        </w:tabs>
        <w:spacing w:before="40"/>
        <w:outlineLvl w:val="1"/>
        <w:rPr>
          <w:b/>
          <w:sz w:val="28"/>
          <w:szCs w:val="26"/>
        </w:rPr>
      </w:pPr>
      <w:bookmarkStart w:id="1679" w:name="_Toc504317353"/>
      <w:bookmarkStart w:id="1680" w:name="_Toc504318046"/>
      <w:bookmarkStart w:id="1681" w:name="_Toc504320473"/>
      <w:bookmarkStart w:id="1682" w:name="_Toc504320696"/>
      <w:bookmarkStart w:id="1683" w:name="_Toc504320920"/>
      <w:bookmarkStart w:id="1684" w:name="_Toc504321392"/>
      <w:bookmarkStart w:id="1685" w:name="_Toc524048071"/>
      <w:r w:rsidRPr="0008241C">
        <w:rPr>
          <w:b/>
          <w:sz w:val="28"/>
          <w:szCs w:val="26"/>
        </w:rPr>
        <w:lastRenderedPageBreak/>
        <w:t>Executive Summary</w:t>
      </w:r>
      <w:bookmarkEnd w:id="1679"/>
      <w:bookmarkEnd w:id="1680"/>
      <w:bookmarkEnd w:id="1681"/>
      <w:bookmarkEnd w:id="1682"/>
      <w:bookmarkEnd w:id="1683"/>
      <w:bookmarkEnd w:id="1684"/>
      <w:bookmarkEnd w:id="1685"/>
    </w:p>
    <w:p w14:paraId="1700781A" w14:textId="77777777" w:rsidR="00A01204" w:rsidRPr="0008241C" w:rsidRDefault="00A01204" w:rsidP="00A01204">
      <w:pPr>
        <w:rPr>
          <w:sz w:val="22"/>
          <w:szCs w:val="22"/>
        </w:rPr>
      </w:pPr>
    </w:p>
    <w:p w14:paraId="080C4A1A" w14:textId="77777777" w:rsidR="00A01204" w:rsidRPr="0008241C" w:rsidRDefault="00A01204" w:rsidP="00A01204">
      <w:pPr>
        <w:rPr>
          <w:sz w:val="22"/>
          <w:szCs w:val="22"/>
        </w:rPr>
      </w:pPr>
      <w:r w:rsidRPr="0008241C">
        <w:rPr>
          <w:b/>
          <w:sz w:val="22"/>
          <w:szCs w:val="22"/>
        </w:rPr>
        <w:t>Sustaining nature and nature’s contributions to people (NCP) in the Asia-Pacific region is hinged on a multi-scale, multi-sectoral and multi-stakeholder governance regime (</w:t>
      </w:r>
      <w:r w:rsidRPr="0008241C">
        <w:rPr>
          <w:b/>
          <w:i/>
          <w:sz w:val="22"/>
          <w:szCs w:val="22"/>
          <w:lang w:eastAsia="ja-JP"/>
        </w:rPr>
        <w:t>w</w:t>
      </w:r>
      <w:r w:rsidRPr="0008241C">
        <w:rPr>
          <w:b/>
          <w:i/>
          <w:sz w:val="22"/>
          <w:szCs w:val="22"/>
        </w:rPr>
        <w:t>ell established</w:t>
      </w:r>
      <w:r w:rsidRPr="0008241C">
        <w:rPr>
          <w:b/>
          <w:sz w:val="22"/>
          <w:szCs w:val="22"/>
        </w:rPr>
        <w:t>).</w:t>
      </w:r>
      <w:r w:rsidRPr="0008241C">
        <w:rPr>
          <w:sz w:val="22"/>
          <w:szCs w:val="22"/>
        </w:rPr>
        <w:t xml:space="preserve"> The expert driven and centralised governance systems that still exist in varying intensities in almost all parts of the region, are insufficient for promoting a network-based governance linking sub-national and national political hierarchies to regional and global frameworks and adaptive co-management with various local stakeholders from communities, the private sector and civil society. Good environmental governance, which enables integration of regional and global BES frameworks to national sectoral policies and mainstreaming of BES policies into sub-national and local development plans, programs and actions, is crucial for achieving a positive future for BES. Moreover, mainstreaming will entail efforts from the government to enhance acceptance by and participation of various stakeholders. While some countries have responded to these needs, others, in particular Western Asia, have been slow to respond, mainly because of limited institutional capacity in formulating and implementing BES policies and devising innovative mechanisms for generating and mobilising finance. An important step towards this will be the assessment and, wherever necessary, restructuring policy instruments in light of the policy options </w:t>
      </w:r>
      <w:r w:rsidRPr="0008241C">
        <w:rPr>
          <w:sz w:val="22"/>
          <w:szCs w:val="22"/>
          <w:lang w:eastAsia="ja-JP"/>
        </w:rPr>
        <w:t>{</w:t>
      </w:r>
      <w:r w:rsidRPr="0008241C">
        <w:rPr>
          <w:sz w:val="22"/>
          <w:szCs w:val="22"/>
        </w:rPr>
        <w:t>6.2.2, 6.2.2.1, 6.2.2.2, 6.4.1, 6.4.2</w:t>
      </w:r>
      <w:r w:rsidRPr="0008241C">
        <w:rPr>
          <w:sz w:val="22"/>
          <w:szCs w:val="22"/>
          <w:lang w:eastAsia="ja-JP"/>
        </w:rPr>
        <w:t>}.</w:t>
      </w:r>
    </w:p>
    <w:p w14:paraId="5A8373F4" w14:textId="77777777" w:rsidR="00A01204" w:rsidRPr="0008241C" w:rsidRDefault="00A01204" w:rsidP="00A01204">
      <w:pPr>
        <w:rPr>
          <w:sz w:val="22"/>
          <w:szCs w:val="22"/>
        </w:rPr>
      </w:pPr>
    </w:p>
    <w:p w14:paraId="00042D70" w14:textId="2C4FCCCB" w:rsidR="00A01204" w:rsidRPr="0008241C" w:rsidRDefault="00A01204" w:rsidP="00A01204">
      <w:pPr>
        <w:rPr>
          <w:sz w:val="22"/>
          <w:szCs w:val="22"/>
        </w:rPr>
      </w:pPr>
      <w:r w:rsidRPr="0008241C">
        <w:rPr>
          <w:b/>
          <w:sz w:val="22"/>
          <w:szCs w:val="22"/>
        </w:rPr>
        <w:t>Strengthening instruments and modes for transboundary governance could greatly assist Asia-Pacific region in addressing the challenges of managing shared landscapes and seascapes (</w:t>
      </w:r>
      <w:r w:rsidRPr="0008241C">
        <w:rPr>
          <w:b/>
          <w:i/>
          <w:sz w:val="22"/>
          <w:szCs w:val="22"/>
          <w:lang w:eastAsia="ja-JP"/>
        </w:rPr>
        <w:t>w</w:t>
      </w:r>
      <w:r w:rsidRPr="0008241C">
        <w:rPr>
          <w:b/>
          <w:i/>
          <w:sz w:val="22"/>
          <w:szCs w:val="22"/>
        </w:rPr>
        <w:t>ell established</w:t>
      </w:r>
      <w:r w:rsidRPr="0008241C">
        <w:rPr>
          <w:b/>
          <w:sz w:val="22"/>
          <w:szCs w:val="22"/>
        </w:rPr>
        <w:t xml:space="preserve">). </w:t>
      </w:r>
      <w:r w:rsidRPr="0008241C">
        <w:rPr>
          <w:sz w:val="22"/>
          <w:szCs w:val="22"/>
        </w:rPr>
        <w:t>Regional transboundary systems of environmental management complement the governance efforts at national and global levels. Subregional organi</w:t>
      </w:r>
      <w:r w:rsidR="00C934E9">
        <w:rPr>
          <w:sz w:val="22"/>
          <w:szCs w:val="22"/>
        </w:rPr>
        <w:t>z</w:t>
      </w:r>
      <w:r w:rsidRPr="0008241C">
        <w:rPr>
          <w:sz w:val="22"/>
          <w:szCs w:val="22"/>
        </w:rPr>
        <w:t>ations such as ASEAN, SAARC, and SPREP play a significant role in the development and promotion of transboundary frameworks. However, improvements in transboundary governance mechanisms need to build on trust, crafting institutional frameworks for cross-scale action, inclusive stakeholder engagement, availability of information-base at multiple scales and across sectors and capacity development for holistic and multi-dimensional problem-solving. These could contribute to the success of important transboundary issues such as Asian haze, short lived climate pollutants</w:t>
      </w:r>
      <w:r w:rsidRPr="0008241C">
        <w:rPr>
          <w:rFonts w:eastAsia="MS Mincho"/>
          <w:sz w:val="22"/>
          <w:szCs w:val="22"/>
          <w:lang w:eastAsia="ja-JP"/>
        </w:rPr>
        <w:t xml:space="preserve"> </w:t>
      </w:r>
      <w:r w:rsidRPr="0008241C">
        <w:rPr>
          <w:sz w:val="22"/>
          <w:szCs w:val="22"/>
        </w:rPr>
        <w:t>such as black carbon. Establishing effective cross-border monitoring system based on credible criteria and indicators related to biodiversity and NCP would support information sharing and capacity development for reversing adverse trends in the region. Criteria and indicators need to be relevant and comprehensible to communities and the private sector so that they could effectively participate in mainstreaming BES in local planning and decision-making through their supportive efforts for accountability check on impacts of business operations on nature conservation in the region. For example, BES indicators need to capture interdependencies and synergies with ecosystem factors affecting livelihood, food security and quality of life</w:t>
      </w:r>
      <w:r w:rsidRPr="0008241C">
        <w:rPr>
          <w:sz w:val="22"/>
          <w:szCs w:val="22"/>
          <w:lang w:eastAsia="ja-JP"/>
        </w:rPr>
        <w:t xml:space="preserve"> {</w:t>
      </w:r>
      <w:r w:rsidRPr="0008241C">
        <w:rPr>
          <w:sz w:val="22"/>
          <w:szCs w:val="22"/>
        </w:rPr>
        <w:t>6.2.1, 6.2.2.1, 6.4.2.2, 6.4.3</w:t>
      </w:r>
      <w:r w:rsidRPr="0008241C">
        <w:rPr>
          <w:sz w:val="22"/>
          <w:szCs w:val="22"/>
          <w:lang w:eastAsia="ja-JP"/>
        </w:rPr>
        <w:t>}.</w:t>
      </w:r>
    </w:p>
    <w:p w14:paraId="3B4FD457" w14:textId="77777777" w:rsidR="00A01204" w:rsidRPr="0008241C" w:rsidRDefault="00A01204" w:rsidP="00A01204">
      <w:pPr>
        <w:rPr>
          <w:sz w:val="22"/>
          <w:szCs w:val="22"/>
        </w:rPr>
      </w:pPr>
    </w:p>
    <w:p w14:paraId="0091DF5C" w14:textId="36256E3E" w:rsidR="00A01204" w:rsidRPr="0008241C" w:rsidRDefault="00A01204" w:rsidP="00A01204">
      <w:pPr>
        <w:rPr>
          <w:sz w:val="22"/>
          <w:szCs w:val="22"/>
        </w:rPr>
      </w:pPr>
      <w:r w:rsidRPr="0008241C">
        <w:rPr>
          <w:b/>
          <w:sz w:val="22"/>
          <w:szCs w:val="22"/>
        </w:rPr>
        <w:t>Multiple partnerships across sectors could enhance financial and technical capacity for BES management and conservation at different governance scale (</w:t>
      </w:r>
      <w:r w:rsidRPr="0008241C">
        <w:rPr>
          <w:b/>
          <w:i/>
          <w:sz w:val="22"/>
          <w:szCs w:val="22"/>
          <w:lang w:eastAsia="ja-JP"/>
        </w:rPr>
        <w:t>e</w:t>
      </w:r>
      <w:r w:rsidRPr="0008241C">
        <w:rPr>
          <w:b/>
          <w:i/>
          <w:sz w:val="22"/>
          <w:szCs w:val="22"/>
        </w:rPr>
        <w:t>stablished but incomplete</w:t>
      </w:r>
      <w:r w:rsidRPr="0008241C">
        <w:rPr>
          <w:b/>
          <w:sz w:val="22"/>
          <w:szCs w:val="22"/>
        </w:rPr>
        <w:t>).</w:t>
      </w:r>
      <w:r w:rsidRPr="0008241C">
        <w:rPr>
          <w:sz w:val="22"/>
          <w:szCs w:val="22"/>
        </w:rPr>
        <w:t xml:space="preserve"> There exist good potential for a new kind of public-private-civil society partnership development  led by government agencies with an active participation of  non-government organi</w:t>
      </w:r>
      <w:r w:rsidR="00C934E9">
        <w:rPr>
          <w:sz w:val="22"/>
          <w:szCs w:val="22"/>
        </w:rPr>
        <w:t>z</w:t>
      </w:r>
      <w:r w:rsidRPr="0008241C">
        <w:rPr>
          <w:sz w:val="22"/>
          <w:szCs w:val="22"/>
        </w:rPr>
        <w:t>ations and  private sector to engage corporations in allocating funds for BES conservation (e.g. Payments for Ecosystem Services (PES), Carbon Offsets) and increase commitments towards corporate social responsibility (e.g. voluntary sustainability standards) in the Asia-Pacific region. Innovative finance mechanisms through public-private partnership provide an opportunity for using market-based approach such as REDD-plus and other PES schemes to fund BES initiatives. Partnerships with the development partners (e.g. international non-governmental organi</w:t>
      </w:r>
      <w:r w:rsidR="00C934E9">
        <w:rPr>
          <w:sz w:val="22"/>
          <w:szCs w:val="22"/>
        </w:rPr>
        <w:t>z</w:t>
      </w:r>
      <w:r w:rsidRPr="0008241C">
        <w:rPr>
          <w:sz w:val="22"/>
          <w:szCs w:val="22"/>
        </w:rPr>
        <w:t>ations, non-governmental organi</w:t>
      </w:r>
      <w:r w:rsidR="00C934E9">
        <w:rPr>
          <w:sz w:val="22"/>
          <w:szCs w:val="22"/>
        </w:rPr>
        <w:t>z</w:t>
      </w:r>
      <w:r w:rsidRPr="0008241C">
        <w:rPr>
          <w:sz w:val="22"/>
          <w:szCs w:val="22"/>
        </w:rPr>
        <w:t xml:space="preserve">ations, multilateral development banks) not only increase BES finance, but also promote the transfer of technical knowledge for BES management to the local government and communities as in the case of participatory programmes (e.g. REDD-plus) </w:t>
      </w:r>
      <w:r w:rsidRPr="0008241C">
        <w:rPr>
          <w:sz w:val="22"/>
          <w:szCs w:val="22"/>
          <w:lang w:eastAsia="ja-JP"/>
        </w:rPr>
        <w:t>{</w:t>
      </w:r>
      <w:r w:rsidRPr="0008241C">
        <w:rPr>
          <w:sz w:val="22"/>
          <w:szCs w:val="22"/>
        </w:rPr>
        <w:t>6.2.2.2, 6.2.3.1, 6.4.1.3, 6.4.1.5, 6.4.2.4</w:t>
      </w:r>
      <w:r w:rsidRPr="0008241C">
        <w:rPr>
          <w:sz w:val="22"/>
          <w:szCs w:val="22"/>
          <w:lang w:eastAsia="ja-JP"/>
        </w:rPr>
        <w:t>}.</w:t>
      </w:r>
    </w:p>
    <w:p w14:paraId="77326DE9" w14:textId="77777777" w:rsidR="00A01204" w:rsidRPr="0008241C" w:rsidRDefault="00A01204" w:rsidP="00A01204">
      <w:pPr>
        <w:rPr>
          <w:sz w:val="22"/>
          <w:szCs w:val="22"/>
        </w:rPr>
      </w:pPr>
    </w:p>
    <w:p w14:paraId="64AF8B44" w14:textId="77777777" w:rsidR="00A01204" w:rsidRPr="0008241C" w:rsidRDefault="00A01204" w:rsidP="00A01204">
      <w:pPr>
        <w:rPr>
          <w:sz w:val="22"/>
          <w:szCs w:val="22"/>
        </w:rPr>
      </w:pPr>
      <w:r w:rsidRPr="0008241C">
        <w:rPr>
          <w:b/>
          <w:sz w:val="22"/>
          <w:szCs w:val="22"/>
        </w:rPr>
        <w:t xml:space="preserve">Well-designed partnership with the private sector can improve accountability in their business operations particularly in cases where environmental valuation of true benefits and costs of BES </w:t>
      </w:r>
      <w:r w:rsidRPr="0008241C">
        <w:rPr>
          <w:b/>
          <w:sz w:val="22"/>
          <w:szCs w:val="22"/>
        </w:rPr>
        <w:lastRenderedPageBreak/>
        <w:t>provision and use is difficult (</w:t>
      </w:r>
      <w:r w:rsidRPr="0008241C">
        <w:rPr>
          <w:b/>
          <w:i/>
          <w:sz w:val="22"/>
          <w:szCs w:val="22"/>
          <w:lang w:eastAsia="ja-JP"/>
        </w:rPr>
        <w:t>e</w:t>
      </w:r>
      <w:r w:rsidRPr="0008241C">
        <w:rPr>
          <w:b/>
          <w:i/>
          <w:sz w:val="22"/>
          <w:szCs w:val="22"/>
        </w:rPr>
        <w:t>stablished but incomplete</w:t>
      </w:r>
      <w:r w:rsidRPr="0008241C">
        <w:rPr>
          <w:b/>
          <w:sz w:val="22"/>
          <w:szCs w:val="22"/>
        </w:rPr>
        <w:t>).</w:t>
      </w:r>
      <w:r w:rsidRPr="0008241C">
        <w:rPr>
          <w:sz w:val="22"/>
          <w:szCs w:val="22"/>
        </w:rPr>
        <w:t xml:space="preserve"> Wider acceptance and more positive response is experienced in certifications and standards of BES goods and services that aim to achieve uniformity and consistency in environmental management systems. More and more private producers and firms are adopting Voluntary Sustainability Standards, Participatory Guarantee System and other certification schemes in North and South-East Asia as well as Oceania to meet export demand in the developed countries. Because VSS depends on private sector’s voluntarism, it needs to be complemented with other policy instruments to promote its use and contribution to a more effective BES governance. Market-based instruments implemented through strict regulatory framework remain the status quo in the Asia-Pacific region because they have long been embedded in the governance system and provide an opportunity for raising revenues not only to address environmental but also other social and economic objectives. The use of appropriate regulatory instruments could create an enabling environment for adoption of universal standards and quality certifications </w:t>
      </w:r>
      <w:r w:rsidRPr="0008241C">
        <w:rPr>
          <w:sz w:val="22"/>
          <w:szCs w:val="22"/>
          <w:lang w:eastAsia="ja-JP"/>
        </w:rPr>
        <w:t>{</w:t>
      </w:r>
      <w:r w:rsidRPr="0008241C">
        <w:rPr>
          <w:sz w:val="22"/>
          <w:szCs w:val="22"/>
        </w:rPr>
        <w:t>6.2.2.2, 6.4.1.1, 6.4.2.4, 6.4.2.7</w:t>
      </w:r>
      <w:r w:rsidRPr="0008241C">
        <w:rPr>
          <w:sz w:val="22"/>
          <w:szCs w:val="22"/>
          <w:lang w:eastAsia="ja-JP"/>
        </w:rPr>
        <w:t>}.</w:t>
      </w:r>
    </w:p>
    <w:p w14:paraId="3D7E8C3D" w14:textId="77777777" w:rsidR="00A01204" w:rsidRPr="0008241C" w:rsidRDefault="00A01204" w:rsidP="00A01204">
      <w:pPr>
        <w:rPr>
          <w:sz w:val="22"/>
          <w:szCs w:val="22"/>
        </w:rPr>
      </w:pPr>
    </w:p>
    <w:p w14:paraId="3AD6E683" w14:textId="6FAA7AE6" w:rsidR="00A01204" w:rsidRPr="0008241C" w:rsidRDefault="00A01204" w:rsidP="00A01204">
      <w:pPr>
        <w:rPr>
          <w:sz w:val="22"/>
          <w:szCs w:val="22"/>
        </w:rPr>
      </w:pPr>
      <w:r w:rsidRPr="0008241C">
        <w:rPr>
          <w:b/>
          <w:sz w:val="22"/>
          <w:szCs w:val="22"/>
        </w:rPr>
        <w:t>Community-based management indicates a viable option for the governance of protected areas and shared natural areas and for mainstreaming BES in planning and decision-making, but the experience remains limited in some countries in the Asia-Pacific region (</w:t>
      </w:r>
      <w:r w:rsidRPr="0008241C">
        <w:rPr>
          <w:b/>
          <w:i/>
          <w:sz w:val="22"/>
          <w:szCs w:val="22"/>
          <w:lang w:eastAsia="ja-JP"/>
        </w:rPr>
        <w:t>w</w:t>
      </w:r>
      <w:r w:rsidRPr="0008241C">
        <w:rPr>
          <w:b/>
          <w:i/>
          <w:sz w:val="22"/>
          <w:szCs w:val="22"/>
        </w:rPr>
        <w:t>ell established</w:t>
      </w:r>
      <w:r w:rsidRPr="0008241C">
        <w:rPr>
          <w:b/>
          <w:sz w:val="22"/>
          <w:szCs w:val="22"/>
        </w:rPr>
        <w:t>).</w:t>
      </w:r>
      <w:r w:rsidRPr="0008241C">
        <w:rPr>
          <w:sz w:val="22"/>
          <w:szCs w:val="22"/>
        </w:rPr>
        <w:t xml:space="preserve"> Many countries in the region have long been promoting policies that support the implementation of community-based biodiversity conservation programs and projects. Moreover, indigenous and local knowledge of communities and their traditional organi</w:t>
      </w:r>
      <w:r w:rsidR="00C934E9">
        <w:rPr>
          <w:sz w:val="22"/>
          <w:szCs w:val="22"/>
        </w:rPr>
        <w:t>z</w:t>
      </w:r>
      <w:r w:rsidRPr="0008241C">
        <w:rPr>
          <w:sz w:val="22"/>
          <w:szCs w:val="22"/>
        </w:rPr>
        <w:t xml:space="preserve">ations that support them are being increasingly acknowledged and effectively utilised in strengthening community-based management regimes. The strength of community-based management is better recognised as; these are built on indigenous and local practices and customary laws. Also, they build on the capacity of communities to learn and use innovative approaches that helps them adapt to global economic and climatic changes. The use of community-based management as a governance option needs to be up-scaled and where possible replicated within and outside countries to incentivise local people, private sector and civil society as a whole for conservation and combating environmental degradation in the Asia-Pacific region </w:t>
      </w:r>
      <w:r w:rsidRPr="0008241C">
        <w:rPr>
          <w:sz w:val="22"/>
          <w:szCs w:val="22"/>
          <w:lang w:eastAsia="ja-JP"/>
        </w:rPr>
        <w:t>{</w:t>
      </w:r>
      <w:r w:rsidRPr="0008241C">
        <w:rPr>
          <w:sz w:val="22"/>
          <w:szCs w:val="22"/>
        </w:rPr>
        <w:t>6.2.3.1, 6.4.1.4, 6.4.1.5, 6.4.2.1, 6.4.2.4, 6.4.3.3</w:t>
      </w:r>
      <w:r w:rsidRPr="0008241C">
        <w:rPr>
          <w:sz w:val="22"/>
          <w:szCs w:val="22"/>
          <w:lang w:eastAsia="ja-JP"/>
        </w:rPr>
        <w:t>}.</w:t>
      </w:r>
    </w:p>
    <w:p w14:paraId="61560E13" w14:textId="77777777" w:rsidR="00A01204" w:rsidRPr="0008241C" w:rsidRDefault="00A01204" w:rsidP="00A01204">
      <w:pPr>
        <w:rPr>
          <w:sz w:val="22"/>
          <w:szCs w:val="22"/>
        </w:rPr>
      </w:pPr>
    </w:p>
    <w:p w14:paraId="3D66CA9D" w14:textId="77777777" w:rsidR="00A01204" w:rsidRPr="0008241C" w:rsidRDefault="00A01204" w:rsidP="00A01204">
      <w:pPr>
        <w:rPr>
          <w:sz w:val="22"/>
          <w:szCs w:val="22"/>
        </w:rPr>
      </w:pPr>
      <w:r w:rsidRPr="0008241C">
        <w:rPr>
          <w:b/>
          <w:sz w:val="22"/>
          <w:szCs w:val="22"/>
        </w:rPr>
        <w:t>Rights based approaches and instruments can not only aim to protect land rights and indigenous knowledge, but also promote gender equality and social inclusion by promoting stewardship role of women and indigenous local communities in resource governance and management (</w:t>
      </w:r>
      <w:r w:rsidRPr="0008241C">
        <w:rPr>
          <w:b/>
          <w:i/>
          <w:sz w:val="22"/>
          <w:szCs w:val="22"/>
          <w:lang w:eastAsia="ja-JP"/>
        </w:rPr>
        <w:t>e</w:t>
      </w:r>
      <w:r w:rsidRPr="0008241C">
        <w:rPr>
          <w:b/>
          <w:i/>
          <w:sz w:val="22"/>
          <w:szCs w:val="22"/>
        </w:rPr>
        <w:t>stablished but incomplete</w:t>
      </w:r>
      <w:r w:rsidRPr="0008241C">
        <w:rPr>
          <w:b/>
          <w:sz w:val="22"/>
          <w:szCs w:val="22"/>
        </w:rPr>
        <w:t>).</w:t>
      </w:r>
      <w:r w:rsidRPr="0008241C">
        <w:rPr>
          <w:sz w:val="22"/>
          <w:szCs w:val="22"/>
        </w:rPr>
        <w:t xml:space="preserve"> Given the high bio-cultural diversity, and the fact that a significant proportion of biodiversity of the region exists in areas outside the formal protected area network, the Asia-Pacific region is witnessing increased use of rights-based approaches and instruments in conservation policy and programming.  Strengthening participatory and community based resource governance models, providing opportunities for producers and usufruct right holders to negotiate fair outcomes while also ensuring the protection of the rights of vulnerable communities and groups, can play an important role in furthering the adoption of rights based approaches in policies and programmes for securing access to biodiversity and ecosystem services in this region. Ensuring social and gender equity and equality, and promoting women’s stewardship in conservation, needs to form an integral part of community-based governance process which will also address the existing asymmetry in participation and decision-making by women and marginalised groups due to elite dominance </w:t>
      </w:r>
      <w:r w:rsidRPr="0008241C">
        <w:rPr>
          <w:sz w:val="22"/>
          <w:szCs w:val="22"/>
          <w:lang w:eastAsia="ja-JP"/>
        </w:rPr>
        <w:t>{</w:t>
      </w:r>
      <w:r w:rsidRPr="0008241C">
        <w:rPr>
          <w:sz w:val="22"/>
          <w:szCs w:val="22"/>
        </w:rPr>
        <w:t>6.2.3.1, 6.2.3.2, 6.2.3.3, 6.4.1.4</w:t>
      </w:r>
      <w:r w:rsidRPr="0008241C">
        <w:rPr>
          <w:sz w:val="22"/>
          <w:szCs w:val="22"/>
          <w:lang w:eastAsia="ja-JP"/>
        </w:rPr>
        <w:t>}.</w:t>
      </w:r>
    </w:p>
    <w:p w14:paraId="2B77CF77" w14:textId="77777777" w:rsidR="00A01204" w:rsidRPr="0008241C" w:rsidRDefault="00A01204" w:rsidP="00A01204">
      <w:pPr>
        <w:rPr>
          <w:sz w:val="22"/>
          <w:szCs w:val="22"/>
        </w:rPr>
      </w:pPr>
    </w:p>
    <w:p w14:paraId="2E5EC752" w14:textId="77777777" w:rsidR="00A01204" w:rsidRPr="0008241C" w:rsidRDefault="00A01204" w:rsidP="00A01204">
      <w:pPr>
        <w:rPr>
          <w:sz w:val="22"/>
          <w:szCs w:val="22"/>
        </w:rPr>
      </w:pPr>
      <w:r w:rsidRPr="0008241C">
        <w:rPr>
          <w:b/>
          <w:sz w:val="22"/>
          <w:szCs w:val="22"/>
        </w:rPr>
        <w:t>Synergies in policies across ecosystems and sectors are required to effectively address the adverse influence of drivers of change on biodiversity and NCP (</w:t>
      </w:r>
      <w:r w:rsidRPr="0008241C">
        <w:rPr>
          <w:b/>
          <w:i/>
          <w:sz w:val="22"/>
          <w:szCs w:val="22"/>
          <w:lang w:eastAsia="ja-JP"/>
        </w:rPr>
        <w:t>u</w:t>
      </w:r>
      <w:r w:rsidRPr="0008241C">
        <w:rPr>
          <w:b/>
          <w:i/>
          <w:sz w:val="22"/>
          <w:szCs w:val="22"/>
        </w:rPr>
        <w:t>nresolved</w:t>
      </w:r>
      <w:r w:rsidRPr="0008241C">
        <w:rPr>
          <w:b/>
          <w:sz w:val="22"/>
          <w:szCs w:val="22"/>
        </w:rPr>
        <w:t>).</w:t>
      </w:r>
      <w:r w:rsidRPr="0008241C">
        <w:rPr>
          <w:sz w:val="22"/>
          <w:szCs w:val="22"/>
        </w:rPr>
        <w:t xml:space="preserve"> There has been an improvement in natural resources management policies and regulatory frameworks in the Asia-Pacific region for addressing environmental issues  affecting human well-being largely due to the voice raised by civil society and enabling government legislations. Although indirect and direct drivers are synergistically impacting biodiversity and NCP. However, since due to archaic institutional arrangements in the natural resource management sector, there is limited consideration of multi-sectoral within these reformed policies (such as between policies related to biodiversity, energy, and food security). Policy synergies across ecosystems and sectors can be enhanced through integrative frameworks, partnership development, institutional innovations, inter-sectoral cooperation mechanism </w:t>
      </w:r>
      <w:r w:rsidRPr="0008241C">
        <w:rPr>
          <w:sz w:val="22"/>
          <w:szCs w:val="22"/>
        </w:rPr>
        <w:lastRenderedPageBreak/>
        <w:t xml:space="preserve">such as interdisciplinary committee, and use of smart policy instrument mixes </w:t>
      </w:r>
      <w:r w:rsidRPr="0008241C">
        <w:rPr>
          <w:sz w:val="22"/>
          <w:szCs w:val="22"/>
          <w:lang w:eastAsia="ja-JP"/>
        </w:rPr>
        <w:t>{</w:t>
      </w:r>
      <w:r w:rsidRPr="0008241C">
        <w:rPr>
          <w:sz w:val="22"/>
          <w:szCs w:val="22"/>
        </w:rPr>
        <w:t>6.3.2, 6.2.2.1, 6.2.2.2</w:t>
      </w:r>
      <w:r w:rsidRPr="0008241C">
        <w:rPr>
          <w:sz w:val="22"/>
          <w:szCs w:val="22"/>
          <w:lang w:eastAsia="ja-JP"/>
        </w:rPr>
        <w:t>}.</w:t>
      </w:r>
    </w:p>
    <w:p w14:paraId="05116C62" w14:textId="77777777" w:rsidR="00A01204" w:rsidRPr="0008241C" w:rsidRDefault="00A01204" w:rsidP="00A01204">
      <w:pPr>
        <w:rPr>
          <w:sz w:val="22"/>
          <w:szCs w:val="22"/>
        </w:rPr>
      </w:pPr>
    </w:p>
    <w:p w14:paraId="0877AC0B" w14:textId="77777777" w:rsidR="00A01204" w:rsidRPr="0008241C" w:rsidRDefault="00A01204" w:rsidP="00A01204">
      <w:pPr>
        <w:rPr>
          <w:sz w:val="22"/>
          <w:szCs w:val="22"/>
        </w:rPr>
      </w:pPr>
      <w:r w:rsidRPr="0008241C">
        <w:rPr>
          <w:b/>
          <w:sz w:val="22"/>
          <w:szCs w:val="22"/>
        </w:rPr>
        <w:t>The diverse, multi-scalar and multi-sectoral drivers of change in nature and NCP can be best addressed with a smart and coherent policy instrument-mix (</w:t>
      </w:r>
      <w:r w:rsidRPr="0008241C">
        <w:rPr>
          <w:b/>
          <w:i/>
          <w:sz w:val="22"/>
          <w:szCs w:val="22"/>
          <w:lang w:eastAsia="ja-JP"/>
        </w:rPr>
        <w:t>e</w:t>
      </w:r>
      <w:r w:rsidRPr="0008241C">
        <w:rPr>
          <w:b/>
          <w:i/>
          <w:sz w:val="22"/>
          <w:szCs w:val="22"/>
        </w:rPr>
        <w:t>stablished but incomplete</w:t>
      </w:r>
      <w:r w:rsidRPr="0008241C">
        <w:rPr>
          <w:b/>
          <w:sz w:val="22"/>
          <w:szCs w:val="22"/>
        </w:rPr>
        <w:t>).</w:t>
      </w:r>
      <w:r w:rsidRPr="0008241C">
        <w:rPr>
          <w:sz w:val="22"/>
          <w:szCs w:val="22"/>
        </w:rPr>
        <w:t xml:space="preserve"> The Asia-Pacific region is responding to the requirements of multi-scale (ecosystem and political) and multi-sectoral governance (transboundary, protected areas, community-based) and multiple-partnership (private interest on economic profit, community interest on rights and culture) by diversifying the instrument mix from conventional command and control approaches to increased use of incentivised economic, policy, regulatory and financial instruments in almost all the subregions of the Asia-Pacific region. Right based and human rights-based instruments (in Oceania, South and South East Asia), social and cultural instruments (in South Asia, South East Asia and Oceania),  and management based instruments (South Asia, South East Asia and Oceania) are also prevailing. The role of formal institutions, in the form of laws, regulations, standards and planning requirements, would continue to be significant as a binding framework for the functioning of other policy instruments although informal institutions empowered by the indigenous and local knowledge systems also play critical roles in promoting community-based natural resources management. However, sectoral policy instrument design that inadequately addresses indigenous and local people’s perspectives, needs, and aspirations for creating distributional consequences of policy interventions remains a challenge </w:t>
      </w:r>
      <w:r w:rsidRPr="0008241C">
        <w:rPr>
          <w:sz w:val="22"/>
          <w:szCs w:val="22"/>
          <w:lang w:eastAsia="ja-JP"/>
        </w:rPr>
        <w:t>{</w:t>
      </w:r>
      <w:r w:rsidRPr="0008241C">
        <w:rPr>
          <w:sz w:val="22"/>
          <w:szCs w:val="22"/>
        </w:rPr>
        <w:t>6.4.1, 6.4.2, 6.4.4</w:t>
      </w:r>
      <w:r w:rsidRPr="0008241C">
        <w:rPr>
          <w:sz w:val="22"/>
          <w:szCs w:val="22"/>
          <w:lang w:eastAsia="ja-JP"/>
        </w:rPr>
        <w:t>}.</w:t>
      </w:r>
    </w:p>
    <w:p w14:paraId="720FDD90" w14:textId="77777777" w:rsidR="00A01204" w:rsidRPr="0008241C" w:rsidRDefault="00A01204" w:rsidP="00A01204">
      <w:pPr>
        <w:rPr>
          <w:sz w:val="22"/>
          <w:szCs w:val="22"/>
        </w:rPr>
      </w:pPr>
    </w:p>
    <w:p w14:paraId="65B3C6A9" w14:textId="77777777" w:rsidR="00A01204" w:rsidRPr="0008241C" w:rsidRDefault="00A01204" w:rsidP="00A01204">
      <w:pPr>
        <w:rPr>
          <w:sz w:val="22"/>
          <w:szCs w:val="22"/>
        </w:rPr>
      </w:pPr>
      <w:r w:rsidRPr="0008241C">
        <w:rPr>
          <w:b/>
          <w:sz w:val="22"/>
          <w:szCs w:val="22"/>
        </w:rPr>
        <w:t>Institutional, governance and policy frameworks have to create an enabling environment for effective participation and implementation of multiple partnership initiatives for BES (</w:t>
      </w:r>
      <w:r w:rsidRPr="0008241C">
        <w:rPr>
          <w:b/>
          <w:i/>
          <w:sz w:val="22"/>
          <w:szCs w:val="22"/>
          <w:lang w:eastAsia="ja-JP"/>
        </w:rPr>
        <w:t>w</w:t>
      </w:r>
      <w:r w:rsidRPr="0008241C">
        <w:rPr>
          <w:b/>
          <w:i/>
          <w:sz w:val="22"/>
          <w:szCs w:val="22"/>
        </w:rPr>
        <w:t>ell established</w:t>
      </w:r>
      <w:r w:rsidRPr="0008241C">
        <w:rPr>
          <w:b/>
          <w:sz w:val="22"/>
          <w:szCs w:val="22"/>
        </w:rPr>
        <w:t xml:space="preserve">). </w:t>
      </w:r>
      <w:r w:rsidRPr="0008241C">
        <w:rPr>
          <w:sz w:val="22"/>
          <w:szCs w:val="22"/>
        </w:rPr>
        <w:t xml:space="preserve">A number of countries in the Asia-Pacific region have shifted from centralised to participatory mode of natural resource management and from regulatory to human-rights based approaches on resource governance to address the increasing societal pressure on the resources and citizen’s demand for the democratic and transparent process in common property resources management. The emerging challenges from rapidly transforming society will need transformative governance systems that are responsive to these changes, but many countries in the region are yet to respond to these challenges. The business as usual approach to decision-making in natural resource management is not an option if adverse trends for each subregion’s biodiversity and NCP are to be reversed. Governance options that match the socio-economic and institutional conditions in alternative pathways of development (e.g. green growth, low-carbon, etc.) will help to achieve globally set targets and goals. The commitment to achieve the Aichi Biodiversity Targets, Paris Agreement, and Sustainable Development Goals has been encouraging in some countries in the region who have undertaken the necessary governance transformation </w:t>
      </w:r>
      <w:r w:rsidRPr="0008241C">
        <w:rPr>
          <w:sz w:val="22"/>
          <w:szCs w:val="22"/>
          <w:lang w:eastAsia="ja-JP"/>
        </w:rPr>
        <w:t>{</w:t>
      </w:r>
      <w:r w:rsidRPr="0008241C">
        <w:rPr>
          <w:sz w:val="22"/>
          <w:szCs w:val="22"/>
        </w:rPr>
        <w:t>6.2.2.2, 6.3.1, 6.3.4, 6.4.2, 6.4.3</w:t>
      </w:r>
      <w:r w:rsidRPr="0008241C">
        <w:rPr>
          <w:sz w:val="22"/>
          <w:szCs w:val="22"/>
          <w:lang w:eastAsia="ja-JP"/>
        </w:rPr>
        <w:t>}</w:t>
      </w:r>
      <w:r w:rsidRPr="0008241C">
        <w:rPr>
          <w:sz w:val="22"/>
          <w:szCs w:val="22"/>
        </w:rPr>
        <w:t>.</w:t>
      </w:r>
    </w:p>
    <w:p w14:paraId="3CD92A38" w14:textId="77777777" w:rsidR="00A01204" w:rsidRPr="0008241C" w:rsidRDefault="00A01204" w:rsidP="00A01204">
      <w:pPr>
        <w:rPr>
          <w:sz w:val="22"/>
          <w:szCs w:val="22"/>
        </w:rPr>
      </w:pPr>
    </w:p>
    <w:p w14:paraId="7235849A" w14:textId="77777777" w:rsidR="00A01204" w:rsidRPr="0008241C" w:rsidRDefault="00A01204" w:rsidP="00A01204">
      <w:pPr>
        <w:rPr>
          <w:rFonts w:eastAsia="MS Mincho"/>
          <w:sz w:val="22"/>
          <w:szCs w:val="24"/>
        </w:rPr>
      </w:pPr>
      <w:r w:rsidRPr="0008241C">
        <w:rPr>
          <w:rFonts w:eastAsia="MS Mincho"/>
          <w:b/>
          <w:sz w:val="22"/>
          <w:szCs w:val="24"/>
        </w:rPr>
        <w:t>Efforts for achieving the 2020 global biodiversity goals are accelerating at regional, national and sub-national levels, but are not sufficient enough to prevent trends of biodiversity loss, and cannot be met under current trajectories (</w:t>
      </w:r>
      <w:r w:rsidRPr="0008241C">
        <w:rPr>
          <w:rFonts w:eastAsia="MS Mincho"/>
          <w:b/>
          <w:i/>
          <w:sz w:val="22"/>
          <w:szCs w:val="24"/>
          <w:lang w:eastAsia="ja-JP"/>
        </w:rPr>
        <w:t>w</w:t>
      </w:r>
      <w:r w:rsidRPr="0008241C">
        <w:rPr>
          <w:rFonts w:eastAsia="MS Mincho"/>
          <w:b/>
          <w:i/>
          <w:sz w:val="22"/>
          <w:szCs w:val="24"/>
        </w:rPr>
        <w:t>ell established</w:t>
      </w:r>
      <w:r w:rsidRPr="0008241C">
        <w:rPr>
          <w:rFonts w:eastAsia="MS Mincho"/>
          <w:b/>
          <w:sz w:val="22"/>
          <w:szCs w:val="24"/>
        </w:rPr>
        <w:t>).</w:t>
      </w:r>
      <w:r w:rsidRPr="0008241C">
        <w:rPr>
          <w:rFonts w:eastAsia="MS Mincho"/>
          <w:sz w:val="22"/>
          <w:szCs w:val="24"/>
        </w:rPr>
        <w:t xml:space="preserve"> In response to the 2011-2020 Strategic Plan and global biodiversity goals, countries of the Asia-Pacific region have taken several affirmative actions (such as design and implementation of NBSAPs, inclusion of  conservation objectives in overarching development framework, targeting policy instruments at addressing adverse l</w:t>
      </w:r>
      <w:r w:rsidRPr="0008241C">
        <w:rPr>
          <w:sz w:val="22"/>
          <w:szCs w:val="22"/>
        </w:rPr>
        <w:t>and use, land-use change, and forestry</w:t>
      </w:r>
      <w:r w:rsidRPr="0008241C">
        <w:rPr>
          <w:rFonts w:eastAsia="MS Mincho"/>
          <w:sz w:val="22"/>
          <w:szCs w:val="24"/>
        </w:rPr>
        <w:t xml:space="preserve">, increase in protected area coverage (particular in NE Asia) inclusion of co-management and collaborative governance approaches, and formulation of green growth and low carbon development strategy. These measures are however not sufficient, as indicated by no progress on several targets (8 in Western Asia, 6 in South Asia and 5 each in rest of the regions) and changes in adverse direction often aggravated by climate change (in pollution-related targets in South Asia and North East Asia and reducing deforestation and habitat loss in South East Asia). Targets related to awareness rising on biodiversity, sustainable management of marine resources (except Oceania), reducing pressure on vulnerable ecosystems, and increase in financial resources from all sources have seen no significant overall progress in all the subregions. Realignment of incentives, use of smart policy mixes, building innovative partnerships with private sector to increase investment in green sector at various levels are viable options. Increased use of co-management and participatory </w:t>
      </w:r>
      <w:r w:rsidRPr="0008241C">
        <w:rPr>
          <w:rFonts w:eastAsia="MS Mincho"/>
          <w:sz w:val="22"/>
          <w:szCs w:val="24"/>
        </w:rPr>
        <w:lastRenderedPageBreak/>
        <w:t xml:space="preserve">governance mechanisms are the possible options in which bottlenecks limiting the achievement of biodiversity goals can be addressed </w:t>
      </w:r>
      <w:r w:rsidRPr="0008241C">
        <w:rPr>
          <w:rFonts w:eastAsia="MS Mincho"/>
          <w:sz w:val="22"/>
          <w:szCs w:val="24"/>
          <w:lang w:eastAsia="ja-JP"/>
        </w:rPr>
        <w:t>{</w:t>
      </w:r>
      <w:r w:rsidRPr="0008241C">
        <w:rPr>
          <w:rFonts w:eastAsia="MS Mincho"/>
          <w:sz w:val="22"/>
          <w:szCs w:val="24"/>
        </w:rPr>
        <w:t>6.4.1, 6.4.2, 6.4.3, 6.5</w:t>
      </w:r>
      <w:r w:rsidRPr="0008241C">
        <w:rPr>
          <w:rFonts w:eastAsia="MS Mincho"/>
          <w:sz w:val="22"/>
          <w:szCs w:val="24"/>
          <w:lang w:eastAsia="ja-JP"/>
        </w:rPr>
        <w:t>}.</w:t>
      </w:r>
    </w:p>
    <w:p w14:paraId="0A2CF51F" w14:textId="77777777" w:rsidR="00A01204" w:rsidRPr="0008241C" w:rsidRDefault="00A01204" w:rsidP="00A01204">
      <w:pPr>
        <w:rPr>
          <w:sz w:val="22"/>
          <w:szCs w:val="22"/>
        </w:rPr>
      </w:pPr>
    </w:p>
    <w:p w14:paraId="79C44C66" w14:textId="77777777" w:rsidR="00A01204" w:rsidRPr="0008241C" w:rsidRDefault="00A01204" w:rsidP="00A01204">
      <w:pPr>
        <w:rPr>
          <w:sz w:val="22"/>
          <w:szCs w:val="22"/>
        </w:rPr>
      </w:pPr>
      <w:r w:rsidRPr="0008241C">
        <w:rPr>
          <w:b/>
          <w:sz w:val="22"/>
          <w:szCs w:val="22"/>
        </w:rPr>
        <w:t>Ecosystem-based integrative approaches that reinforce nature and NCP can support the Asia-Pacific region countries in realising sustainable development goals while securing the regions diverse natural capital (</w:t>
      </w:r>
      <w:r w:rsidRPr="0008241C">
        <w:rPr>
          <w:b/>
          <w:i/>
          <w:sz w:val="22"/>
          <w:szCs w:val="22"/>
          <w:lang w:eastAsia="ja-JP"/>
        </w:rPr>
        <w:t>e</w:t>
      </w:r>
      <w:r w:rsidRPr="0008241C">
        <w:rPr>
          <w:b/>
          <w:i/>
          <w:sz w:val="22"/>
          <w:szCs w:val="22"/>
        </w:rPr>
        <w:t>stablished but incomplete</w:t>
      </w:r>
      <w:r w:rsidRPr="0008241C">
        <w:rPr>
          <w:b/>
          <w:sz w:val="22"/>
          <w:szCs w:val="22"/>
        </w:rPr>
        <w:t>).</w:t>
      </w:r>
      <w:r w:rsidRPr="0008241C">
        <w:rPr>
          <w:sz w:val="22"/>
          <w:szCs w:val="22"/>
        </w:rPr>
        <w:t xml:space="preserve"> Synergies as well as trade-offs exist, at multiple scales and sectors, between SDGs and BES management goals. Ecosystem-based integrative approaches are increasingly being adopted within the Asia-Pacific region as a mechanism for adapting to climate change (ecosystem based adaptation or EbA), reducing emissions from forest (REDD-plus) and incentivising community-based forest and water management (PES). However, scaling up of these community-based successes and increasing policy coherence will have to be done to achieve sustainable development goals. In particular, integrating biodiversity conservation in programmes related to SDGs will be necessary. Replication and upscaling of such approaches by considering ecosystems’ ecological and socio-political contexts can help in ensuring that sustainable development pathways effectively complement, and to a large extent, internalise BES goals </w:t>
      </w:r>
      <w:r w:rsidRPr="0008241C">
        <w:rPr>
          <w:sz w:val="22"/>
          <w:szCs w:val="22"/>
          <w:lang w:eastAsia="ja-JP"/>
        </w:rPr>
        <w:t>{</w:t>
      </w:r>
      <w:r w:rsidRPr="0008241C">
        <w:rPr>
          <w:sz w:val="22"/>
          <w:szCs w:val="22"/>
        </w:rPr>
        <w:t>6.4.3, 6.6</w:t>
      </w:r>
      <w:r w:rsidRPr="0008241C">
        <w:rPr>
          <w:sz w:val="22"/>
          <w:szCs w:val="22"/>
          <w:lang w:eastAsia="ja-JP"/>
        </w:rPr>
        <w:t>}.</w:t>
      </w:r>
    </w:p>
    <w:p w14:paraId="7AB3D059" w14:textId="77777777" w:rsidR="00A01204" w:rsidRPr="0008241C" w:rsidRDefault="00A01204" w:rsidP="00A01204">
      <w:pPr>
        <w:rPr>
          <w:sz w:val="22"/>
          <w:szCs w:val="22"/>
        </w:rPr>
      </w:pPr>
    </w:p>
    <w:p w14:paraId="5F4CEABB" w14:textId="77777777" w:rsidR="00A01204" w:rsidRPr="0008241C" w:rsidRDefault="00A01204" w:rsidP="00A01204">
      <w:pPr>
        <w:rPr>
          <w:sz w:val="22"/>
          <w:szCs w:val="22"/>
        </w:rPr>
      </w:pPr>
      <w:r w:rsidRPr="0008241C">
        <w:rPr>
          <w:b/>
          <w:sz w:val="22"/>
          <w:szCs w:val="22"/>
        </w:rPr>
        <w:t>Given the developmental challenges in the Asia-Pacific region, an important policy imperative is to mainstream BES within developmental plans, programmes and actions, and simultaneously ensure explicit consideration of developmental outcomes within conservation policies and programmes (</w:t>
      </w:r>
      <w:r w:rsidRPr="0008241C">
        <w:rPr>
          <w:b/>
          <w:i/>
          <w:sz w:val="22"/>
          <w:szCs w:val="22"/>
          <w:lang w:eastAsia="ja-JP"/>
        </w:rPr>
        <w:t>e</w:t>
      </w:r>
      <w:r w:rsidRPr="0008241C">
        <w:rPr>
          <w:b/>
          <w:i/>
          <w:sz w:val="22"/>
          <w:szCs w:val="22"/>
        </w:rPr>
        <w:t>stablished but incomplete</w:t>
      </w:r>
      <w:r w:rsidRPr="0008241C">
        <w:rPr>
          <w:b/>
          <w:sz w:val="22"/>
          <w:szCs w:val="22"/>
        </w:rPr>
        <w:t>).</w:t>
      </w:r>
      <w:r w:rsidRPr="0008241C">
        <w:rPr>
          <w:sz w:val="22"/>
          <w:szCs w:val="22"/>
        </w:rPr>
        <w:t xml:space="preserve"> Six major target sectors wherein biodiversity mainstreaming is urgently required, include, a) economic, trade and development policies; b) transport, energy and mining activities; c) agriculture, fisheries and forestry practices; d) corporate strategies and operations; e) development policies and planning at local, national and regional levels; and f) public procurement and private consumption. Placing biodiversity goals within sectoral decision-making systems within those ministries not directly concerned with biodiversity issues, such as the Ministries of Finance, Agriculture, Infrastructure, Planning, Tourism and Education and others remains a challenge. Use of diverse policy instrument mixes (such as coupling command and control instruments with economic and financial instruments) and integrative planning and implementation approaches (such as ecosystem-based adaptation and ecosystem based disaster risk reduction) can assist such mainstreaming efforts </w:t>
      </w:r>
      <w:r w:rsidRPr="0008241C">
        <w:rPr>
          <w:sz w:val="22"/>
          <w:szCs w:val="22"/>
          <w:lang w:eastAsia="ja-JP"/>
        </w:rPr>
        <w:t>{</w:t>
      </w:r>
      <w:r w:rsidRPr="0008241C">
        <w:rPr>
          <w:sz w:val="22"/>
          <w:szCs w:val="22"/>
        </w:rPr>
        <w:t>6.2.2.1, 6.2.2.2, 6.3, 6.4.1, 6.4.4</w:t>
      </w:r>
      <w:r w:rsidRPr="0008241C">
        <w:rPr>
          <w:sz w:val="22"/>
          <w:szCs w:val="22"/>
          <w:lang w:eastAsia="ja-JP"/>
        </w:rPr>
        <w:t>}.</w:t>
      </w:r>
    </w:p>
    <w:p w14:paraId="24D5E047" w14:textId="77777777" w:rsidR="00A01204" w:rsidRPr="0008241C" w:rsidRDefault="00A01204" w:rsidP="00A01204">
      <w:pPr>
        <w:rPr>
          <w:sz w:val="22"/>
          <w:szCs w:val="22"/>
        </w:rPr>
      </w:pPr>
    </w:p>
    <w:p w14:paraId="3C09BD30" w14:textId="1490D993" w:rsidR="00A01204" w:rsidRPr="0008241C" w:rsidRDefault="00A01204" w:rsidP="00A01204">
      <w:pPr>
        <w:rPr>
          <w:sz w:val="22"/>
          <w:szCs w:val="22"/>
        </w:rPr>
      </w:pPr>
      <w:r w:rsidRPr="0008241C">
        <w:rPr>
          <w:b/>
          <w:sz w:val="22"/>
          <w:szCs w:val="22"/>
        </w:rPr>
        <w:t>Replication and upscaling of promising governance options across the Asia-Pacific will require building institutional and governance capacity of the national and local governments (</w:t>
      </w:r>
      <w:r w:rsidRPr="0008241C">
        <w:rPr>
          <w:b/>
          <w:i/>
          <w:sz w:val="22"/>
          <w:szCs w:val="22"/>
          <w:lang w:eastAsia="ja-JP"/>
        </w:rPr>
        <w:t>i</w:t>
      </w:r>
      <w:r w:rsidRPr="0008241C">
        <w:rPr>
          <w:b/>
          <w:i/>
          <w:sz w:val="22"/>
          <w:szCs w:val="22"/>
        </w:rPr>
        <w:t>nconclusive</w:t>
      </w:r>
      <w:r w:rsidRPr="0008241C">
        <w:rPr>
          <w:b/>
          <w:sz w:val="22"/>
          <w:szCs w:val="22"/>
        </w:rPr>
        <w:t>).</w:t>
      </w:r>
      <w:r w:rsidRPr="0008241C">
        <w:rPr>
          <w:sz w:val="22"/>
          <w:szCs w:val="22"/>
        </w:rPr>
        <w:t xml:space="preserve"> The governments from national to local levels will need to support a cross-scale decentralised and devolved governance to ensure sustainable management of biodiversity and NCP. These entities have to develop their institutional capacity to adopt these pluralistic governance options and less regulated policy instruments. The support for such transition could come from development partners such as UN agencies, intergovernmental organi</w:t>
      </w:r>
      <w:r w:rsidR="00C934E9">
        <w:rPr>
          <w:sz w:val="22"/>
          <w:szCs w:val="22"/>
        </w:rPr>
        <w:t>z</w:t>
      </w:r>
      <w:r w:rsidRPr="0008241C">
        <w:rPr>
          <w:sz w:val="22"/>
          <w:szCs w:val="22"/>
        </w:rPr>
        <w:t xml:space="preserve">ations, and private sectors. Best practices already available in the subregions can guide the governments on how to transform highly centralised and regulated system into a more collaborative form of governance. Sharing of national, regional and also global best practices using modern information and communication technologies will facilitate the efficient and effective transformation of decision-making system </w:t>
      </w:r>
      <w:r w:rsidRPr="0008241C">
        <w:rPr>
          <w:sz w:val="22"/>
          <w:szCs w:val="22"/>
          <w:lang w:eastAsia="ja-JP"/>
        </w:rPr>
        <w:t>{</w:t>
      </w:r>
      <w:r w:rsidRPr="0008241C">
        <w:rPr>
          <w:sz w:val="22"/>
          <w:szCs w:val="22"/>
        </w:rPr>
        <w:t>6.4.2, 6.4.3, 6.7</w:t>
      </w:r>
      <w:r w:rsidRPr="0008241C">
        <w:rPr>
          <w:sz w:val="22"/>
          <w:szCs w:val="22"/>
          <w:lang w:eastAsia="ja-JP"/>
        </w:rPr>
        <w:t>}.</w:t>
      </w:r>
    </w:p>
    <w:p w14:paraId="5CABB985" w14:textId="77777777" w:rsidR="00A01204" w:rsidRPr="0008241C" w:rsidRDefault="00A01204" w:rsidP="00A01204">
      <w:pPr>
        <w:suppressAutoHyphens/>
        <w:autoSpaceDN w:val="0"/>
        <w:textAlignment w:val="baseline"/>
        <w:rPr>
          <w:rFonts w:eastAsia="MS Mincho"/>
          <w:sz w:val="22"/>
          <w:szCs w:val="24"/>
        </w:rPr>
      </w:pPr>
    </w:p>
    <w:p w14:paraId="42F9106A" w14:textId="77777777" w:rsidR="00A01204" w:rsidRPr="0008241C" w:rsidRDefault="00A01204" w:rsidP="00A01204">
      <w:pPr>
        <w:rPr>
          <w:rFonts w:eastAsia="MS Mincho"/>
          <w:sz w:val="22"/>
          <w:szCs w:val="24"/>
        </w:rPr>
      </w:pPr>
      <w:r w:rsidRPr="0008241C">
        <w:rPr>
          <w:rFonts w:eastAsia="MS Mincho"/>
          <w:sz w:val="22"/>
          <w:szCs w:val="24"/>
        </w:rPr>
        <w:br w:type="page"/>
      </w:r>
    </w:p>
    <w:p w14:paraId="67F777F7" w14:textId="77777777" w:rsidR="00A01204" w:rsidRPr="0008241C" w:rsidRDefault="00A01204" w:rsidP="00A01204">
      <w:pPr>
        <w:keepNext/>
        <w:keepLines/>
        <w:tabs>
          <w:tab w:val="clear" w:pos="1247"/>
          <w:tab w:val="left" w:pos="700"/>
        </w:tabs>
        <w:spacing w:before="40"/>
        <w:outlineLvl w:val="1"/>
        <w:rPr>
          <w:b/>
          <w:sz w:val="28"/>
          <w:szCs w:val="26"/>
        </w:rPr>
      </w:pPr>
      <w:bookmarkStart w:id="1686" w:name="_Toc504317354"/>
      <w:bookmarkStart w:id="1687" w:name="_Toc504318047"/>
      <w:bookmarkStart w:id="1688" w:name="_Toc504320474"/>
      <w:bookmarkStart w:id="1689" w:name="_Toc504320697"/>
      <w:bookmarkStart w:id="1690" w:name="_Toc504320921"/>
      <w:bookmarkStart w:id="1691" w:name="_Toc504321393"/>
      <w:bookmarkStart w:id="1692" w:name="_Toc524048072"/>
      <w:r w:rsidRPr="0008241C">
        <w:rPr>
          <w:b/>
          <w:sz w:val="28"/>
          <w:szCs w:val="26"/>
        </w:rPr>
        <w:lastRenderedPageBreak/>
        <w:t xml:space="preserve">6.1 </w:t>
      </w:r>
      <w:r w:rsidRPr="0008241C">
        <w:rPr>
          <w:b/>
          <w:sz w:val="28"/>
          <w:szCs w:val="26"/>
        </w:rPr>
        <w:tab/>
        <w:t>Introduction</w:t>
      </w:r>
      <w:bookmarkEnd w:id="1686"/>
      <w:bookmarkEnd w:id="1687"/>
      <w:bookmarkEnd w:id="1688"/>
      <w:bookmarkEnd w:id="1689"/>
      <w:bookmarkEnd w:id="1690"/>
      <w:bookmarkEnd w:id="1691"/>
      <w:bookmarkEnd w:id="1692"/>
    </w:p>
    <w:p w14:paraId="1BC2272F" w14:textId="77777777" w:rsidR="00A01204" w:rsidRPr="0008241C" w:rsidRDefault="00A01204" w:rsidP="00A01204">
      <w:pPr>
        <w:rPr>
          <w:sz w:val="22"/>
          <w:szCs w:val="22"/>
        </w:rPr>
      </w:pPr>
    </w:p>
    <w:p w14:paraId="0265F17F" w14:textId="77777777" w:rsidR="00A01204" w:rsidRPr="0008241C" w:rsidRDefault="00A01204" w:rsidP="00A01204">
      <w:pPr>
        <w:keepNext/>
        <w:tabs>
          <w:tab w:val="clear" w:pos="1247"/>
          <w:tab w:val="left" w:pos="765"/>
        </w:tabs>
        <w:outlineLvl w:val="2"/>
        <w:rPr>
          <w:b/>
          <w:sz w:val="24"/>
          <w:szCs w:val="24"/>
        </w:rPr>
      </w:pPr>
      <w:bookmarkStart w:id="1693" w:name="_Toc504317355"/>
      <w:bookmarkStart w:id="1694" w:name="_Toc504318048"/>
      <w:bookmarkStart w:id="1695" w:name="_Toc504320475"/>
      <w:bookmarkStart w:id="1696" w:name="_Toc504320698"/>
      <w:bookmarkStart w:id="1697" w:name="_Toc504320922"/>
      <w:bookmarkStart w:id="1698" w:name="_Toc504321394"/>
      <w:bookmarkStart w:id="1699" w:name="_Toc524048073"/>
      <w:r w:rsidRPr="0008241C">
        <w:rPr>
          <w:b/>
          <w:sz w:val="24"/>
          <w:szCs w:val="24"/>
        </w:rPr>
        <w:t xml:space="preserve">6.1.1 </w:t>
      </w:r>
      <w:r w:rsidRPr="0008241C">
        <w:rPr>
          <w:b/>
          <w:sz w:val="24"/>
          <w:szCs w:val="24"/>
        </w:rPr>
        <w:tab/>
        <w:t>Rationale and context</w:t>
      </w:r>
      <w:bookmarkEnd w:id="1693"/>
      <w:bookmarkEnd w:id="1694"/>
      <w:bookmarkEnd w:id="1695"/>
      <w:bookmarkEnd w:id="1696"/>
      <w:bookmarkEnd w:id="1697"/>
      <w:bookmarkEnd w:id="1698"/>
      <w:bookmarkEnd w:id="1699"/>
    </w:p>
    <w:p w14:paraId="1BEE4A30" w14:textId="77777777" w:rsidR="00A01204" w:rsidRPr="0008241C" w:rsidRDefault="00A01204" w:rsidP="00A01204">
      <w:pPr>
        <w:rPr>
          <w:sz w:val="22"/>
          <w:szCs w:val="22"/>
        </w:rPr>
      </w:pPr>
    </w:p>
    <w:p w14:paraId="1FA0DDFF" w14:textId="7C4BCCE6" w:rsidR="00A01204" w:rsidRPr="0008241C" w:rsidRDefault="00A01204" w:rsidP="00A01204">
      <w:pPr>
        <w:rPr>
          <w:sz w:val="22"/>
          <w:szCs w:val="22"/>
        </w:rPr>
      </w:pPr>
      <w:r w:rsidRPr="0008241C">
        <w:rPr>
          <w:sz w:val="22"/>
          <w:szCs w:val="22"/>
          <w:lang w:bidi="ne-NP"/>
        </w:rPr>
        <w:t xml:space="preserve">The Asia-Pacific region encompasses some of the world’s greatest ecological, cultural and economic diversity (see chapter 1). It covers 8.6 per cent of the Earth’s total surface area and nearly 30 per cent of its land area </w:t>
      </w:r>
      <w:r w:rsidRPr="0008241C">
        <w:rPr>
          <w:sz w:val="22"/>
          <w:szCs w:val="22"/>
          <w:lang w:bidi="ne-NP"/>
        </w:rPr>
        <w:fldChar w:fldCharType="begin" w:fldLock="1"/>
      </w:r>
      <w:r w:rsidRPr="0008241C">
        <w:rPr>
          <w:sz w:val="22"/>
          <w:szCs w:val="22"/>
          <w:lang w:bidi="ne-NP"/>
        </w:rPr>
        <w:instrText>ADDIN CSL_CITATION {"citationItems":[{"id":"ITEM-1","itemData":{"abstract":"State of Biodiversity in Asia and Pacific, UNEP: Regional Consultation for East, South and South-East Asia on updating the strategic plan of the Convention on Biological Diversity for post-2010 period (15–18 December 2009, Tokyo)","author":[{"dropping-particle":"","family":"UNEP","given":"","non-dropping-particle":"","parse-names":false,"suffix":""}],"id":"ITEM-1","issued":{"date-parts":[["2010"]]},"publisher-place":"Bangkok","title":"State of Biodiversity in Asia and the Pacific","type":"report"},"uris":["http://www.mendeley.com/documents/?uuid=5ffd70f9-c156-3840-9c43-7c05d9cf93ad"]}],"mendeley":{"formattedCitation":"(UNEP, 2010)","plainTextFormattedCitation":"(UNEP, 2010)","previouslyFormattedCitation":"(UNEP, 2010)"},"properties":{"noteIndex":0},"schema":"https://github.com/citation-style-language/schema/raw/master/csl-citation.json"}</w:instrText>
      </w:r>
      <w:r w:rsidRPr="0008241C">
        <w:rPr>
          <w:sz w:val="22"/>
          <w:szCs w:val="22"/>
          <w:lang w:bidi="ne-NP"/>
        </w:rPr>
        <w:fldChar w:fldCharType="separate"/>
      </w:r>
      <w:r w:rsidRPr="0008241C">
        <w:rPr>
          <w:sz w:val="22"/>
          <w:szCs w:val="22"/>
          <w:lang w:bidi="ne-NP"/>
        </w:rPr>
        <w:t>(UNEP, 2010)</w:t>
      </w:r>
      <w:r w:rsidRPr="0008241C">
        <w:rPr>
          <w:sz w:val="22"/>
          <w:szCs w:val="22"/>
          <w:lang w:bidi="ne-NP"/>
        </w:rPr>
        <w:fldChar w:fldCharType="end"/>
      </w:r>
      <w:r w:rsidRPr="0008241C">
        <w:rPr>
          <w:sz w:val="22"/>
          <w:szCs w:val="22"/>
          <w:lang w:bidi="ne-NP"/>
        </w:rPr>
        <w:t xml:space="preserve">. Many different types of ecosystems including the spectacular Himalayan Mountains, forests of South East Asia, deserts of Central Asia and Arabia, the rainforests and arid plains of Australia and small island archipelagos of the Pacific, ranging from the tropics to the sub-arctic, have contributed to the richness of the biological and cultural diversity of the region. The forest resources of the region alone account for nearly 18 per cent of the global forest cover. Asia is home to the world’s top 10 countries in terms of expanses of mangrove resources with exceptionally high biodiversity, as well as </w:t>
      </w:r>
      <w:r w:rsidRPr="0008241C">
        <w:rPr>
          <w:sz w:val="22"/>
          <w:szCs w:val="22"/>
        </w:rPr>
        <w:t>t</w:t>
      </w:r>
      <w:r w:rsidRPr="0008241C">
        <w:rPr>
          <w:sz w:val="22"/>
          <w:szCs w:val="22"/>
          <w:lang w:bidi="ne-NP"/>
        </w:rPr>
        <w:t xml:space="preserve">he world's most extensive and diverse reefs (about 28 per cent of the global total) in the Coral Triangle area of South East Asia. The </w:t>
      </w:r>
      <w:r w:rsidRPr="0008241C">
        <w:rPr>
          <w:sz w:val="22"/>
          <w:szCs w:val="22"/>
        </w:rPr>
        <w:t xml:space="preserve">Asia-Pacific region, which is home to around 60 per cent of the total world population, is also a very diverse region in terms of its social and economic environment. It includes, on the one hand, the smallest and some of the poorest countries and countries with very basic welfare systems, and on the other hand, seven of the world’s 10 most populous countries, and some of the fastest growing and highly developed economies </w:t>
      </w:r>
      <w:r w:rsidRPr="0008241C">
        <w:rPr>
          <w:sz w:val="22"/>
          <w:szCs w:val="22"/>
        </w:rPr>
        <w:fldChar w:fldCharType="begin" w:fldLock="1"/>
      </w:r>
      <w:r w:rsidRPr="0008241C">
        <w:rPr>
          <w:sz w:val="22"/>
          <w:szCs w:val="22"/>
        </w:rPr>
        <w:instrText>ADDIN CSL_CITATION {"citationItems":[{"id":"ITEM-1","itemData":{"DOI":"10.1177/0020872814534139","ISSN":"0020-8728","author":[{"dropping-particle":"","family":"International Social Work","given":"","non-dropping-particle":"","parse-names":false,"suffix":""}],"container-title":"International Social Work","id":"ITEM-1","issue":"4 Suppl","issued":{"date-parts":[["2014","7","1"]]},"page":"3-16","title":"Global Agenda for Social Work and Social Development: First report - promoting social and economic equalities","type":"article-journal","volume":"57"},"uris":["http://www.mendeley.com/documents/?uuid=20bae7f3-4354-4eba-b139-78a8dcb5b29b"]}],"mendeley":{"formattedCitation":"(International Social Work, 2014)","plainTextFormattedCitation":"(International Social Work, 2014)","previouslyFormattedCitation":"(International Social Work, 2014)"},"properties":{"noteIndex":0},"schema":"https://github.com/citation-style-language/schema/raw/master/csl-citation.json"}</w:instrText>
      </w:r>
      <w:r w:rsidRPr="0008241C">
        <w:rPr>
          <w:sz w:val="22"/>
          <w:szCs w:val="22"/>
        </w:rPr>
        <w:fldChar w:fldCharType="separate"/>
      </w:r>
      <w:r w:rsidRPr="0008241C">
        <w:rPr>
          <w:sz w:val="22"/>
          <w:szCs w:val="22"/>
        </w:rPr>
        <w:t>(International Social Work, 2014)</w:t>
      </w:r>
      <w:r w:rsidRPr="0008241C">
        <w:rPr>
          <w:sz w:val="22"/>
          <w:szCs w:val="22"/>
        </w:rPr>
        <w:fldChar w:fldCharType="end"/>
      </w:r>
      <w:r w:rsidRPr="0008241C">
        <w:rPr>
          <w:sz w:val="22"/>
          <w:szCs w:val="22"/>
        </w:rPr>
        <w:t xml:space="preserve">. With its diversity of human capital as an asset, the region has enjoyed remarkable economic growth in the last four decades. However, many parts of the society continue to live in impoverished and marginalised conditions. Moreover, current trends mean the region is likely to become less ecologically and culturally diverse, due to the rapid consumption of resources required for economic growth, as well as changes in human lifestyles as a result of globalisation and </w:t>
      </w:r>
      <w:r w:rsidR="009D5335">
        <w:rPr>
          <w:sz w:val="22"/>
          <w:szCs w:val="22"/>
        </w:rPr>
        <w:t>urbaniz</w:t>
      </w:r>
      <w:r w:rsidRPr="0008241C">
        <w:rPr>
          <w:sz w:val="22"/>
          <w:szCs w:val="22"/>
        </w:rPr>
        <w:t xml:space="preserve">ation. </w:t>
      </w:r>
    </w:p>
    <w:p w14:paraId="79713FD9" w14:textId="77777777" w:rsidR="00A01204" w:rsidRPr="0008241C" w:rsidRDefault="00A01204" w:rsidP="00A01204">
      <w:pPr>
        <w:rPr>
          <w:sz w:val="22"/>
          <w:szCs w:val="22"/>
        </w:rPr>
      </w:pPr>
    </w:p>
    <w:p w14:paraId="08AB5B3A" w14:textId="77777777" w:rsidR="00A01204" w:rsidRPr="0008241C" w:rsidRDefault="00A01204" w:rsidP="00A01204">
      <w:pPr>
        <w:rPr>
          <w:sz w:val="22"/>
          <w:szCs w:val="22"/>
        </w:rPr>
      </w:pPr>
      <w:r w:rsidRPr="0008241C">
        <w:rPr>
          <w:sz w:val="22"/>
          <w:szCs w:val="22"/>
        </w:rPr>
        <w:t xml:space="preserve">Today, most Asia-Pacific territories are facing economic and environmental challenges such as (i) increased demand for seafood for human consumption (demand is projected to increase by 50 per cent by 2030, which is well in excess of what coastal areas are currently able to produce without significant improvements in management and productivity) </w:t>
      </w:r>
      <w:r w:rsidRPr="0008241C">
        <w:rPr>
          <w:sz w:val="22"/>
          <w:szCs w:val="22"/>
        </w:rPr>
        <w:fldChar w:fldCharType="begin" w:fldLock="1"/>
      </w:r>
      <w:r w:rsidRPr="0008241C">
        <w:rPr>
          <w:sz w:val="22"/>
          <w:szCs w:val="22"/>
        </w:rPr>
        <w:instrText>ADDIN CSL_CITATION {"citationItems":[{"id":"ITEM-1","itemData":{"DOI":"10.1016/j.marpol.2008.04.002","ISBN":"0308-597X","ISSN":"0308597X","abstract":"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 2008 Elsevier Ltd. All rights reserved.","author":[{"dropping-particle":"","family":"Bell","given":"Johann D.","non-dropping-particle":"","parse-names":false,"suffix":""},{"dropping-particle":"","family":"Kronen","given":"Mecki","non-dropping-particle":"","parse-names":false,"suffix":""},{"dropping-particle":"","family":"Vunisea","given":"Aliti","non-dropping-particle":"","parse-names":false,"suffix":""},{"dropping-particle":"","family":"Nash","given":"Warwick J.","non-dropping-particle":"","parse-names":false,"suffix":""},{"dropping-particle":"","family":"Keeble","given":"Gregory","non-dropping-particle":"","parse-names":false,"suffix":""},{"dropping-particle":"","family":"Demmke","given":"Andreas","non-dropping-particle":"","parse-names":false,"suffix":""},{"dropping-particle":"","family":"Pontifex","given":"Scott","non-dropping-particle":"","parse-names":false,"suffix":""},{"dropping-particle":"","family":"Andréfouët","given":"Serge","non-dropping-particle":"","parse-names":false,"suffix":""}],"container-title":"Marine Policy","id":"ITEM-1","issued":{"date-parts":[["2009"]]},"title":"Planning the use of fish for food security in the Pacific","type":"article-journal"},"uris":["http://www.mendeley.com/documents/?uuid=f17995e0-1954-3f7c-832a-846961c53bd8"]},{"id":"ITEM-2","itemData":{"author":[{"dropping-particle":"","family":"Gillett","given":"Robert.","non-dropping-particle":"","parse-names":false,"suffix":""}],"container-title":"Mandaluyong City, Philippines: Asian Development Bank.","id":"ITEM-2","issued":{"date-parts":[["2009"]]},"page":"521 pp","title":"Fisheries in the economies of the Pacific island countries and territories","type":"article-journal"},"uris":["http://www.mendeley.com/documents/?uuid=40974cf1-677e-42ad-a7a0-3984f18847a5"]},{"id":"ITEM-3","itemData":{"DOI":"10.1016/j.fishres.2009.08.011","ISBN":"0165-7836","ISSN":"01657836","abstract":"A reef finfishing pressure risk assessment model was developed to predict the status of reef and lagoon fisheries in terms of the current likelihood for sustainable or unsustainable finfishing for any given rural coastal community and its associated reef area in the Pacific Island countries and territories (PICTs). The prediction model aimed at developing a robust system that allows planners to confidently classify any coastal rural site within PICTs with a minimum and relatively easy-to-obtain dataset as being exposed to four classes of low to high finfishing pressure. This model is a response to limitations on data regarding current resource and user status in PICTs that make it difficult to ascertain fish supply for food security and livelihood of coastal communities. The model is based on the latest reef productivity scenarios developed based on a global review of currently known landing data and ecological footprints, reported likelihood of reduced reef productivity in PICTs due to ecological and human factors, and the use of current finfish catch rates collected as a proxy for fishing pressure. The prediction model was developed on the basis of a regional dataset including 63 study sites in 17 PICTs using linear discriminant analysis. The smallest feasible model with a leave-one-out error rate of 14.3% demands nine input variables that can be easily obtained and require only a minimum survey effort. Statistically significant response of decreasing fish length in six fish families important to artisanal fisheries in PICTs (Acanthuridae, Lethrinidae, Mullidae, Scaridae, Serranidae and Siganidae) to increasing catch rates or increasing fishing pressure proxies was used as an independent external factor to validate our hypothesis and the model developed. The reported catch length for Acanthuridae, Scaridae and Serranidae was statistically significantly different between the four finfishing pressure risk groups defined. Due to the lack of data on the natural status and productivity of the coral reefs in question and their historic use, care should be taken in interpretation of current catch rate figures. Classification of sites at low current finfishing pressure risk may reflect catch rates that are adapted to low stocks, either caused by previous depletion or due to natural unfavorable conditions. At the same time, sites classified as being at potentially high finfishing pressure risk may indeed be subject to current overfishing, but may as well featu…","author":[{"dropping-particle":"","family":"Kronen","given":"M.","non-dropping-particle":"","parse-names":false,"suffix":""},{"dropping-particle":"","family":"Magron","given":"F.","non-dropping-particle":"","parse-names":false,"suffix":""},{"dropping-particle":"","family":"McArdle","given":"B.","non-dropping-particle":"","parse-names":false,"suffix":""},{"dropping-particle":"","family":"Vunisea","given":"A.","non-dropping-particle":"","parse-names":false,"suffix":""}],"container-title":"Fisheries Research","id":"ITEM-3","issue":"1-2","issued":{"date-parts":[["2010"]]},"page":"1-10","title":"Reef finfishing pressure risk model for Pacific Island countries and territories","type":"article-journal","volume":"101"},"uris":["http://www.mendeley.com/documents/?uuid=640f2b46-267b-4b04-94d9-329d75ea2ce2"]},{"id":"ITEM-4","itemData":{"author":[{"dropping-particle":"","family":"Bryant","given":"D.","non-dropping-particle":"","parse-names":false,"suffix":""},{"dropping-particle":"","family":"Burke","given":"L.","non-dropping-particle":"","parse-names":false,"suffix":""},{"dropping-particle":"","family":"Mcmanus","given":"J.","non-dropping-particle":"","parse-names":false,"suffix":""},{"dropping-particle":"","family":"Spalding","given":"M.","non-dropping-particle":"","parse-names":false,"suffix":""}],"id":"ITEM-4","issued":{"date-parts":[["2011"]]},"title":"Reefs at risk: A Map-Based Indicator of Threats to the World’s Coral Reefs","type":"report"},"uris":["http://www.mendeley.com/documents/?uuid=6b98a67f-5c93-45e6-9316-09b015b577c3"]},{"id":"ITEM-5","itemData":{"author":[{"dropping-particle":"","family":"Bell","given":"J.D. D","non-dropping-particle":"","parse-names":false,"suffix":""},{"dropping-particle":"","family":"Johnson JE","given":"","non-dropping-particle":"","parse-names":false,"suffix":""},{"dropping-particle":"","family":"Ganachaud AS","given":"","non-dropping-particle":"","parse-names":false,"suffix":""},{"dropping-particle":"","family":"Gehrke PC","given":"","non-dropping-particle":"","parse-names":false,"suffix":""},{"dropping-particle":"","family":"Hobday AJ","given":"","non-dropping-particle":"","parse-names":false,"suffix":""},{"dropping-particle":"","family":"Hoegh-Guldberg O","given":"","non-dropping-particle":"","parse-names":false,"suffix":""},{"dropping-particle":"","family":"Borgne R","given":"","non-dropping-particle":"Le","parse-names":false,"suffix":""},{"dropping-particle":"","family":"Lehodey P","given":"","non-dropping-particle":"","parse-names":false,"suffix":""},{"dropping-particle":"","family":"Lough JM","given":"","non-dropping-particle":"","parse-names":false,"suffix":""},{"dropping-particle":"","family":"Pickering T","given":"","non-dropping-particle":"","parse-names":false,"suffix":""},{"dropping-particle":"","family":"Pratchett MS","given":"","non-dropping-particle":"","parse-names":false,"suffix":""},{"dropping-particle":"","family":"Waycott","given":"M","non-dropping-particle":"","parse-names":false,"suffix":""},{"dropping-particle":"","family":"Johnson","given":"JE","non-dropping-particle":"","parse-names":false,"suffix":""},{"dropping-particle":"","family":"Ganachaud","given":"AS","non-dropping-particle":"","parse-names":false,"suffix":""},{"dropping-particle":"","family":"Gehrke","given":"PC","non-dropping-particle":"","parse-names":false,"suffix":""},{"dropping-particle":"","family":"Hobday","given":"AJ","non-dropping-particle":"","parse-names":false,"suffix":""},{"dropping-particle":"","family":"Hoegh-Guldberg","given":"O","non-dropping-particle":"","parse-names":false,"suffix":""},{"dropping-particle":"","family":"Borgne","given":"R","non-dropping-particle":"Le","parse-names":false,"suffix":""},{"dropping-particle":"","family":"Lehodey","given":"P","non-dropping-particle":"","parse-names":false,"suffix":""},{"dropping-particle":"","family":"Lough","given":"JM","non-dropping-particle":"","parse-names":false,"suffix":""},{"dropping-particle":"","family":"Pickering","given":"T","non-dropping-particle":"","parse-names":false,"suffix":""},{"dropping-particle":"","family":"Pratchett, MS, M","given":"W.","non-dropping-particle":"","parse-names":false,"suffix":""}],"container-title":"Secretariat of the Pacific Community, Noumea, New Caledonia.","id":"ITEM-5","issued":{"date-parts":[["2011"]]},"publisher":"Secretariat of the Pacific Community","publisher-place":"Noumea, New Caledonia.","title":"Vulnerability of tropical Pacific fisheries and aquaculture to climate change.","type":"book"},"uris":["http://www.mendeley.com/documents/?uuid=e2bee08f-e9f5-4021-a67f-969745bd4a5e","http://www.mendeley.com/documents/?uuid=63094a4d-ad5b-45a4-8b74-b614505cff5c"]}],"mendeley":{"formattedCitation":"(J. D. Bell &lt;i&gt;et al.&lt;/i&gt;, 2009; J. D. D. Bell &lt;i&gt;et al.&lt;/i&gt;, 2011; Bryant &lt;i&gt;et al.&lt;/i&gt;, 2011; Gillett, 2009; Kronen &lt;i&gt;et al.&lt;/i&gt;, 2010)","plainTextFormattedCitation":"(J. D. Bell et al., 2009; J. D. D. Bell et al., 2011; Bryant et al., 2011; Gillett, 2009; Kronen et al., 2010)","previouslyFormattedCitation":"(J. D. Bell &lt;i&gt;et al.&lt;/i&gt;, 2009; J. D. D. Bell &lt;i&gt;et al.&lt;/i&gt;, 2011; Bryant &lt;i&gt;et al.&lt;/i&gt;, 2011; Gillett, 2009; Kronen &lt;i&gt;et al.&lt;/i&gt;, 2010)"},"properties":{"noteIndex":0},"schema":"https://github.com/citation-style-language/schema/raw/master/csl-citation.json"}</w:instrText>
      </w:r>
      <w:r w:rsidRPr="0008241C">
        <w:rPr>
          <w:sz w:val="22"/>
          <w:szCs w:val="22"/>
        </w:rPr>
        <w:fldChar w:fldCharType="separate"/>
      </w:r>
      <w:r w:rsidRPr="0008241C">
        <w:rPr>
          <w:sz w:val="22"/>
          <w:szCs w:val="22"/>
        </w:rPr>
        <w:t xml:space="preserve">(Bell </w:t>
      </w:r>
      <w:r w:rsidRPr="0008241C">
        <w:rPr>
          <w:i/>
          <w:sz w:val="22"/>
          <w:szCs w:val="22"/>
        </w:rPr>
        <w:t>et al.</w:t>
      </w:r>
      <w:r w:rsidRPr="0008241C">
        <w:rPr>
          <w:sz w:val="22"/>
          <w:szCs w:val="22"/>
        </w:rPr>
        <w:t xml:space="preserve">, 2009; Bell </w:t>
      </w:r>
      <w:r w:rsidRPr="0008241C">
        <w:rPr>
          <w:i/>
          <w:sz w:val="22"/>
          <w:szCs w:val="22"/>
        </w:rPr>
        <w:t>et al.</w:t>
      </w:r>
      <w:r w:rsidRPr="0008241C">
        <w:rPr>
          <w:sz w:val="22"/>
          <w:szCs w:val="22"/>
        </w:rPr>
        <w:t xml:space="preserve">, 2011; Bryant </w:t>
      </w:r>
      <w:r w:rsidRPr="0008241C">
        <w:rPr>
          <w:i/>
          <w:sz w:val="22"/>
          <w:szCs w:val="22"/>
        </w:rPr>
        <w:t>et al.</w:t>
      </w:r>
      <w:r w:rsidRPr="0008241C">
        <w:rPr>
          <w:sz w:val="22"/>
          <w:szCs w:val="22"/>
        </w:rPr>
        <w:t xml:space="preserve">, 2011; Gillett, 2009; Kronen </w:t>
      </w:r>
      <w:r w:rsidRPr="0008241C">
        <w:rPr>
          <w:i/>
          <w:sz w:val="22"/>
          <w:szCs w:val="22"/>
        </w:rPr>
        <w:t>et al.</w:t>
      </w:r>
      <w:r w:rsidRPr="0008241C">
        <w:rPr>
          <w:sz w:val="22"/>
          <w:szCs w:val="22"/>
        </w:rPr>
        <w:t>, 2010)</w:t>
      </w:r>
      <w:r w:rsidRPr="0008241C">
        <w:rPr>
          <w:sz w:val="22"/>
          <w:szCs w:val="22"/>
        </w:rPr>
        <w:fldChar w:fldCharType="end"/>
      </w:r>
      <w:r w:rsidRPr="0008241C">
        <w:rPr>
          <w:sz w:val="22"/>
          <w:szCs w:val="22"/>
        </w:rPr>
        <w:t xml:space="preserve">, (ii) the rapid introduction of a market economy with its associated rural migration, loss of traditional knowledge and customs, and urban poverty </w:t>
      </w:r>
      <w:r w:rsidRPr="0008241C">
        <w:rPr>
          <w:sz w:val="22"/>
          <w:szCs w:val="22"/>
        </w:rPr>
        <w:fldChar w:fldCharType="begin" w:fldLock="1"/>
      </w:r>
      <w:r w:rsidRPr="0008241C">
        <w:rPr>
          <w:sz w:val="22"/>
          <w:szCs w:val="22"/>
        </w:rPr>
        <w:instrText>ADDIN CSL_CITATION {"citationItems":[{"id":"ITEM-1","itemData":{"author":[{"dropping-particle":"","family":"Aswani","given":"S","non-dropping-particle":"","parse-names":false,"suffix":""},{"dropping-particle":"","family":"Hamilton","given":"R J","non-dropping-particle":"","parse-names":false,"suffix":""}],"container-title":"Environmental Conservation","id":"ITEM-1","issue":"1","issued":{"date-parts":[["2004"]]},"page":"69-83","title":"Integrating indigenous ecological knowledge and customary sea tenure with marine and social science for conservation of bumphead parrotfish (Bolbometopon muricatum) in the Roviana Lagoon, Solomon Islands","type":"article-journal","volume":"31"},"uris":["http://www.mendeley.com/documents/?uuid=1e0e8239-6c65-486c-9727-cf80e2cca4a6"]},{"id":"ITEM-2","itemData":{"DOI":"10.1016/j.envsci.2012.07.012","ISBN":"1462-9011","ISSN":"14629011","abstract":"Measuring the vulnerability of human populations to environmental change is increasingly being used to develop appropriate adaptation policies and management plans for different economic sectors. We developed a national-level vulnerability index that is specific to food security policies by measuring nations' relative vulnerabilities to a decline in their coral reef fisheries. Coral reef fisheries are expected to decline with climate and anthropogenic disturbances, which may have significant consequences for food security. The vulnerability measure was composed of exposure, sensitivity, and adaptive capacity indicators specific to fisheries, reef management, and food security. The vulnerability index was used to evaluate 27 countries, as data required to fully populate the theoretical framework was limited. Of these, Indonesia and Liberia were identified as most and Malaysia and Sri Lanka as least vulnerable nations. Our analysis revealed two common national vulnerability characterizations: low income countries with low adaptive capacity and middle-income countries with higher adaptive capacity but high sensitivity. These results suggest developing context-specific policies and actions to build adaptive capacity in the low-income countries, and to decrease sensitivity in middle-income countries. Comparing our food security evaluation to a more general vulnerability approach shows that they produce different priority countries and associated policies. ?? 2012.","author":[{"dropping-particle":"","family":"Hughes","given":"Sara","non-dropping-particle":"","parse-names":false,"suffix":""},{"dropping-particle":"","family":"Yau","given":"Annie","non-dropping-particle":"","parse-names":false,"suffix":""},{"dropping-particle":"","family":"Max","given":"Lisa","non-dropping-particle":"","parse-names":false,"suffix":""},{"dropping-particle":"","family":"Petrovic","given":"Nada","non-dropping-particle":"","parse-names":false,"suffix":""},{"dropping-particle":"","family":"Davenport","given":"Frank","non-dropping-particle":"","parse-names":false,"suffix":""},{"dropping-particle":"","family":"Marshall","given":"Michael","non-dropping-particle":"","parse-names":false,"suffix":""},{"dropping-particle":"","family":"McClanahan","given":"Timothy R.","non-dropping-particle":"","parse-names":false,"suffix":""},{"dropping-particle":"","family":"Allison","given":"Edward H.","non-dropping-particle":"","parse-names":false,"suffix":""},{"dropping-particle":"","family":"Cinner","given":"Joshua E.","non-dropping-particle":"","parse-names":false,"suffix":""}],"container-title":"Environmental Science and Policy","id":"ITEM-2","issued":{"date-parts":[["2012"]]},"page":"95-108","publisher":"Elsevier Ltd","title":"A framework to assess national level vulnerability from the perspective of food security: The case of coral reef fisheries","type":"article-journal","volume":"23"},"uris":["http://www.mendeley.com/documents/?uuid=6928ae5d-29ed-4915-86bf-50b299c3a5b6"]},{"id":"ITEM-3","itemData":{"DOI":"10.1016/j.biocon.2007.08.008","ISBN":"0006-3207","ISSN":"00063207","PMID":"16523506","abstract":"In many parts of the world, there is increasing interest among scientists, managers, and communities in merging long-enduring customary practices such as taboos that limit resource use with contemporary resource management initiatives. Here, we synthesize the literature on the customary management of coral reefs emerging from diverse disciplines including anthropology, common property economics, and ecology. First, we review various customary management strategies and draw parallels with Western fisheries management. Secondly, we examine customary resource management and conservation. We argue that, while resource conservation often appears to be an unintended by-product of other social processes, customary management can, in fact, conserve marine resources. In the third section, we examine the resilience of customary management institutions to socioeconomic transformations. We suggest that in conditions of high population and commercialization of marine resources, property rights may become strengthened but arrangements that rely on self-restraint become weakened. Finally, we examine the commensurability of customary management and conservation. We emphasize that practical and conceptual differences exist between customary management and contemporary conservation which have often led to failed attempts to hybridize these systems. However, when these differences are understood and acknowledged there exists a potential to develop adaptive management systems that are: (1) highly flexible; (2) able to conserve resources, and; (3) able to meet community goals. In each section, we provide research priorities. We conclude by developing six key features of successful hybrid management systems. ?? 2007 Elsevier Ltd. All rights reserved.","author":[{"dropping-particle":"","family":"Cinner","given":"Joshua E.","non-dropping-particle":"","parse-names":false,"suffix":""},{"dropping-particle":"","family":"Aswani","given":"Shankar","non-dropping-particle":"","parse-names":false,"suffix":""}],"container-title":"Biological Conservation","id":"ITEM-3","issue":"3-4","issued":{"date-parts":[["2007"]]},"page":"201-216","title":"Integrating customary management into marine conservation","type":"article-journal","volume":"140"},"uris":["http://www.mendeley.com/documents/?uuid=9c5f1dff-75b0-4e17-8387-7952c65d5506"]}],"mendeley":{"formattedCitation":"(Aswani &amp; Hamilton, 2004; Cinner &amp; Aswani, 2007; Hughes &lt;i&gt;et al.&lt;/i&gt;, 2012)","plainTextFormattedCitation":"(Aswani &amp; Hamilton, 2004; Cinner &amp; Aswani, 2007; Hughes et al., 2012)","previouslyFormattedCitation":"(Aswani &amp; Hamilton, 2004; Cinner &amp; Aswani, 2007; Hughes &lt;i&gt;et al.&lt;/i&gt;, 2012)"},"properties":{"noteIndex":0},"schema":"https://github.com/citation-style-language/schema/raw/master/csl-citation.json"}</w:instrText>
      </w:r>
      <w:r w:rsidRPr="0008241C">
        <w:rPr>
          <w:sz w:val="22"/>
          <w:szCs w:val="22"/>
        </w:rPr>
        <w:fldChar w:fldCharType="separate"/>
      </w:r>
      <w:r w:rsidRPr="0008241C">
        <w:rPr>
          <w:sz w:val="22"/>
          <w:szCs w:val="22"/>
        </w:rPr>
        <w:t xml:space="preserve">(Aswani &amp; Hamilton, 2004; Cinner &amp; Aswani, 2007; Hughes </w:t>
      </w:r>
      <w:r w:rsidRPr="0008241C">
        <w:rPr>
          <w:i/>
          <w:sz w:val="22"/>
          <w:szCs w:val="22"/>
        </w:rPr>
        <w:t>et al.</w:t>
      </w:r>
      <w:r w:rsidRPr="0008241C">
        <w:rPr>
          <w:sz w:val="22"/>
          <w:szCs w:val="22"/>
        </w:rPr>
        <w:t>, 2012)</w:t>
      </w:r>
      <w:r w:rsidRPr="0008241C">
        <w:rPr>
          <w:sz w:val="22"/>
          <w:szCs w:val="22"/>
        </w:rPr>
        <w:fldChar w:fldCharType="end"/>
      </w:r>
      <w:r w:rsidRPr="0008241C">
        <w:rPr>
          <w:sz w:val="22"/>
          <w:szCs w:val="22"/>
        </w:rPr>
        <w:t xml:space="preserve">, (iii), limited economic options due to resource constraints </w:t>
      </w:r>
      <w:r w:rsidRPr="0008241C">
        <w:rPr>
          <w:sz w:val="22"/>
          <w:szCs w:val="22"/>
        </w:rPr>
        <w:fldChar w:fldCharType="begin" w:fldLock="1"/>
      </w:r>
      <w:r w:rsidRPr="0008241C">
        <w:rPr>
          <w:sz w:val="22"/>
          <w:szCs w:val="22"/>
        </w:rPr>
        <w:instrText>ADDIN CSL_CITATION {"citationItems":[{"id":"ITEM-1","itemData":{"author":[{"dropping-particle":"","family":"Hargreaves-Allen","given":"V","non-dropping-particle":"","parse-names":false,"suffix":""}],"id":"ITEM-1","issued":{"date-parts":[["2004"]]},"publisher-place":"London","title":"Estimating the Total Economic Value of Coral Reefs for Residents of Sampela, a Bajau Community in Wakatobi Marine National, Sulawesi: A Case Study","type":"thesis"},"uris":["http://www.mendeley.com/documents/?uuid=b8eaaa7a-b432-43ed-b8a6-59ad80c84c0e"]},{"id":"ITEM-2","itemData":{"ISBN":"978 1 86107 594 9","abstract":"In 2007, three UK Overseas territories -bermuda, the cayman island and Montserrat were awarded funding by the Overseas territories Environment Programme (OTEP) to conduct environmental valuation studies. All three territories aum to use valuation to demonstrate the benefits of the environment of human wellbeing, and to support more sustainable decision making in small island. These valuation studies cover a variaty of issues and ecosystems typical to small islands; the contexts include marine, coastal, inland mangrove wetland, and forest ecosystems, located in territories with varying levels of development. The territories face a range of pressing challenges that environmental valuation can help to address, thereby supporting the sustainable development goalds articulated in their environment charters.","author":[{"dropping-particle":"","family":"Beukering","given":"P.","non-dropping-particle":"van","parse-names":false,"suffix":""},{"dropping-particle":"","family":"Brander","given":"L.","non-dropping-particle":"","parse-names":false,"suffix":""},{"dropping-particle":"","family":"Tompkins","given":"E.","non-dropping-particle":"","parse-names":false,"suffix":""},{"dropping-particle":"","family":"McKenzie","given":"E.","non-dropping-particle":"","parse-names":false,"suffix":""}],"id":"ITEM-2","issued":{"date-parts":[["2007"]]},"title":"Valuing the Environment in Small Islands - An Environmental Economics Toolkit","type":"book"},"uris":["http://www.mendeley.com/documents/?uuid=1951b0a8-76cb-4d96-a81d-e52aaaf72a89"]}],"mendeley":{"formattedCitation":"(Hargreaves-Allen, 2004; van Beukering &lt;i&gt;et al.&lt;/i&gt;, 2007)","plainTextFormattedCitation":"(Hargreaves-Allen, 2004; van Beukering et al., 2007)","previouslyFormattedCitation":"(Hargreaves-Allen, 2004; van Beukering &lt;i&gt;et al.&lt;/i&gt;, 2007)"},"properties":{"noteIndex":0},"schema":"https://github.com/citation-style-language/schema/raw/master/csl-citation.json"}</w:instrText>
      </w:r>
      <w:r w:rsidRPr="0008241C">
        <w:rPr>
          <w:sz w:val="22"/>
          <w:szCs w:val="22"/>
        </w:rPr>
        <w:fldChar w:fldCharType="separate"/>
      </w:r>
      <w:r w:rsidRPr="0008241C">
        <w:rPr>
          <w:sz w:val="22"/>
          <w:szCs w:val="22"/>
        </w:rPr>
        <w:t xml:space="preserve">(Hargreaves-Allen, 2004; van Beukering </w:t>
      </w:r>
      <w:r w:rsidRPr="0008241C">
        <w:rPr>
          <w:i/>
          <w:sz w:val="22"/>
          <w:szCs w:val="22"/>
        </w:rPr>
        <w:t>et al.</w:t>
      </w:r>
      <w:r w:rsidRPr="0008241C">
        <w:rPr>
          <w:sz w:val="22"/>
          <w:szCs w:val="22"/>
        </w:rPr>
        <w:t>, 2007)</w:t>
      </w:r>
      <w:r w:rsidRPr="0008241C">
        <w:rPr>
          <w:sz w:val="22"/>
          <w:szCs w:val="22"/>
        </w:rPr>
        <w:fldChar w:fldCharType="end"/>
      </w:r>
      <w:r w:rsidRPr="0008241C">
        <w:rPr>
          <w:sz w:val="22"/>
          <w:szCs w:val="22"/>
        </w:rPr>
        <w:t xml:space="preserve">, and (iv) climate change impacts on ecosystem services associated with coral reefs </w:t>
      </w:r>
      <w:r w:rsidRPr="0008241C">
        <w:rPr>
          <w:sz w:val="22"/>
          <w:szCs w:val="22"/>
        </w:rPr>
        <w:fldChar w:fldCharType="begin" w:fldLock="1"/>
      </w:r>
      <w:r w:rsidRPr="0008241C">
        <w:rPr>
          <w:sz w:val="22"/>
          <w:szCs w:val="22"/>
        </w:rPr>
        <w:instrText>ADDIN CSL_CITATION {"citationItems":[{"id":"ITEM-1","itemData":{"DOI":"10.1016/j.ecss.2008.09.003","ISBN":"0272-7714","ISSN":"02727714","PMID":"22012304","abstract":"Since the early 1980s, episodes of coral reef bleaching and mortality, due primarily to climate-induced ocean warming, have occurred almost annually in one or more of the world's tropical or subtropical seas. Bleaching is episodic, with the most severe events typically accompanying coupled ocean-atmosphere phenomena, such as the El Ni??o-Southern Oscillation (ENSO), which result in sustained regional elevations of ocean temperature. Using this extended dataset (25+ years), we review the short- and long-term ecological impacts of coral bleaching on reef ecosystems, and quantitatively synthesize recovery data worldwide. Bleaching episodes have resulted in catastrophic loss of coral cover in some locations, and have changed coral community structure in many others, with a potentially critical influence on the maintenance of biodiversity in the marine tropics. Bleaching has also set the stage for other declines in reef health, such as increases in coral diseases, the breakdown of reef framework by bioeroders, and the loss of critical habitat for associated reef fishes and other biota. Secondary ecological effects, such as the concentration of predators on remnant surviving coral populations, have also accelerated the pace of decline in some areas. Although bleaching severity and recovery have been variable across all spatial scales, some reefs have experienced relatively rapid recovery from severe bleaching impacts. There has been a significant overall recovery of coral cover in the Indian Ocean, where many reefs were devastated by a single large bleaching event in 1998. In contrast, coral cover on western Atlantic reefs has generally continued to decline in response to multiple smaller bleaching events and a diverse set of chronic secondary stressors. No clear trends are apparent in the eastern Pacific, the central-southern-western Pacific or the Arabian Gulf, where some reefs are recovering and others are not. The majority of survivors and new recruits on regenerating and recovering coral reefs have originated from broadcast spawning taxa with a potential for asexual growth, relatively long distance dispersal, successful settlement, rapid growth and a capacity for framework construction. Whether or not affected reefs can continue to function as before will depend on: (1) how much coral cover is lost, and which species are locally extirpated; (2) the ability of remnant and recovering coral communities to adapt or acclimatize to higher temperatures and othe…","author":[{"dropping-particle":"","family":"Baker","given":"Andrew C.","non-dropping-particle":"","parse-names":false,"suffix":""},{"dropping-particle":"","family":"Glynn","given":"Peter W.","non-dropping-particle":"","parse-names":false,"suffix":""},{"dropping-particle":"","family":"Riegl","given":"Bernhard","non-dropping-particle":"","parse-names":false,"suffix":""}],"container-title":"Estuarine, Coastal and Shelf Science","id":"ITEM-1","issue":"4","issued":{"date-parts":[["2008"]]},"page":"435-471","publisher":"Elsevier Ltd","title":"Climate change and coral reef bleaching: An ecological assessment of long-term impacts, recovery trends and future outlook","type":"article-journal","volume":"80"},"uris":["http://www.mendeley.com/documents/?uuid=e0d72ff6-1d27-47f6-992e-a7ab5a09964a"]},{"id":"ITEM-2","itemData":{"DOI":"10.1073/pnas.091092998","ISBN":"0027-8424","ISSN":"0027-8424, 1091-6490","PMID":"11344288","abstract":"Coral reefs, with their millions of species, have changed profoundly because of the effects of people, and will continue to do so for the foreseeable future. Reefs are subject to many of the same processes that affect other human-dominated ecosystems, but some special features merit emphasis: (i) Many dominant reef builders spawn eggs and sperm into the water column, where fertilization occurs. They are thus particularly vulnerable to Allee effects, including potential extinction associated with chronic reproductive failure. (ii) The corals likely to be most resistant to the effects of habitat degradation are small, short-lived “weedy” corals that have limited dispersal capabilities at the larval stage. Habitat degradation, together with habitat fragmentation, will therefore lead to the establishment of genetically isolated clusters of inbreeding corals. (iii) Increases in average sea temperatures by as little as 1°C, a likely result of global climate change, can cause coral “bleaching” (the breakdown of coral–algal symbiosis), changes in symbiont communities, and coral death. (iv) The activities of people near reefs increase both fishing pressure and nutrient inputs. In general, these processes favor more rapidly growing competitors, often fleshy seaweeds, and may also result in explosions of predator populations. (v) Combinations of stress appear to be associated with threshold responses and ecological surprises, including devastating pathogen outbreaks. (vi) The fossil record suggests that corals as a group are more likely to suffer extinctions than some of the groups that associate with them, whose habitat requirements may be less stringent.","author":[{"dropping-particle":"","family":"Knowlton","given":"Nancy","non-dropping-particle":"","parse-names":false,"suffix":""}],"container-title":"Proceedings of the National Academy of Sciences","id":"ITEM-2","issue":"10","issued":{"date-parts":[["2001"]]},"page":"5419-5425","title":"The future of coral reefs","type":"article-journal","volume":"98"},"uris":["http://www.mendeley.com/documents/?uuid=3bd1fd8a-c31d-4f16-8894-4bc2b4ea05f7"]},{"id":"ITEM-3","itemData":{"author":[{"dropping-particle":"","family":"Bell","given":"J.D. D","non-dropping-particle":"","parse-names":false,"suffix":""},{"dropping-particle":"","family":"Johnson JE","given":"","non-dropping-particle":"","parse-names":false,"suffix":""},{"dropping-particle":"","family":"Ganachaud AS","given":"","non-dropping-particle":"","parse-names":false,"suffix":""},{"dropping-particle":"","family":"Gehrke PC","given":"","non-dropping-particle":"","parse-names":false,"suffix":""},{"dropping-particle":"","family":"Hobday AJ","given":"","non-dropping-particle":"","parse-names":false,"suffix":""},{"dropping-particle":"","family":"Hoegh-Guldberg O","given":"","non-dropping-particle":"","parse-names":false,"suffix":""},{"dropping-particle":"","family":"Borgne R","given":"","non-dropping-particle":"Le","parse-names":false,"suffix":""},{"dropping-particle":"","family":"Lehodey P","given":"","non-dropping-particle":"","parse-names":false,"suffix":""},{"dropping-particle":"","family":"Lough JM","given":"","non-dropping-particle":"","parse-names":false,"suffix":""},{"dropping-particle":"","family":"Pickering T","given":"","non-dropping-particle":"","parse-names":false,"suffix":""},{"dropping-particle":"","family":"Pratchett MS","given":"","non-dropping-particle":"","parse-names":false,"suffix":""},{"dropping-particle":"","family":"Waycott","given":"M","non-dropping-particle":"","parse-names":false,"suffix":""},{"dropping-particle":"","family":"Johnson","given":"JE","non-dropping-particle":"","parse-names":false,"suffix":""},{"dropping-particle":"","family":"Ganachaud","given":"AS","non-dropping-particle":"","parse-names":false,"suffix":""},{"dropping-particle":"","family":"Gehrke","given":"PC","non-dropping-particle":"","parse-names":false,"suffix":""},{"dropping-particle":"","family":"Hobday","given":"AJ","non-dropping-particle":"","parse-names":false,"suffix":""},{"dropping-particle":"","family":"Hoegh-Guldberg","given":"O","non-dropping-particle":"","parse-names":false,"suffix":""},{"dropping-particle":"","family":"Borgne","given":"R","non-dropping-particle":"Le","parse-names":false,"suffix":""},{"dropping-particle":"","family":"Lehodey","given":"P","non-dropping-particle":"","parse-names":false,"suffix":""},{"dropping-particle":"","family":"Lough","given":"JM","non-dropping-particle":"","parse-names":false,"suffix":""},{"dropping-particle":"","family":"Pickering","given":"T","non-dropping-particle":"","parse-names":false,"suffix":""},{"dropping-particle":"","family":"Pratchett, MS, M","given":"W.","non-dropping-particle":"","parse-names":false,"suffix":""}],"container-title":"Secretariat of the Pacific Community, Noumea, New Caledonia.","id":"ITEM-3","issued":{"date-parts":[["2011"]]},"publisher":"Secretariat of the Pacific Community","publisher-place":"Noumea, New Caledonia.","title":"Vulnerability of tropical Pacific fisheries and aquaculture to climate change.","type":"book"},"uris":["http://www.mendeley.com/documents/?uuid=63094a4d-ad5b-45a4-8b74-b614505cff5c","http://www.mendeley.com/documents/?uuid=e2bee08f-e9f5-4021-a67f-969745bd4a5e"]}],"mendeley":{"formattedCitation":"(Baker &lt;i&gt;et al.&lt;/i&gt;, 2008; J. D. D. Bell &lt;i&gt;et al.&lt;/i&gt;, 2011; Knowlton, 2001)","plainTextFormattedCitation":"(Baker et al., 2008; J. D. D. Bell et al., 2011; Knowlton, 2001)","previouslyFormattedCitation":"(Baker &lt;i&gt;et al.&lt;/i&gt;, 2008; J. D. D. Bell &lt;i&gt;et al.&lt;/i&gt;, 2011; Knowlton, 2001)"},"properties":{"noteIndex":0},"schema":"https://github.com/citation-style-language/schema/raw/master/csl-citation.json"}</w:instrText>
      </w:r>
      <w:r w:rsidRPr="0008241C">
        <w:rPr>
          <w:sz w:val="22"/>
          <w:szCs w:val="22"/>
        </w:rPr>
        <w:fldChar w:fldCharType="separate"/>
      </w:r>
      <w:r w:rsidRPr="0008241C">
        <w:rPr>
          <w:sz w:val="22"/>
          <w:szCs w:val="22"/>
        </w:rPr>
        <w:t xml:space="preserve">(Baker </w:t>
      </w:r>
      <w:r w:rsidRPr="0008241C">
        <w:rPr>
          <w:i/>
          <w:sz w:val="22"/>
          <w:szCs w:val="22"/>
        </w:rPr>
        <w:t>et al.</w:t>
      </w:r>
      <w:r w:rsidRPr="0008241C">
        <w:rPr>
          <w:sz w:val="22"/>
          <w:szCs w:val="22"/>
        </w:rPr>
        <w:t xml:space="preserve">, 2008; Bell </w:t>
      </w:r>
      <w:r w:rsidRPr="0008241C">
        <w:rPr>
          <w:i/>
          <w:sz w:val="22"/>
          <w:szCs w:val="22"/>
        </w:rPr>
        <w:t>et al.</w:t>
      </w:r>
      <w:r w:rsidRPr="0008241C">
        <w:rPr>
          <w:sz w:val="22"/>
          <w:szCs w:val="22"/>
        </w:rPr>
        <w:t>, 2011; Knowlton, 2001)</w:t>
      </w:r>
      <w:r w:rsidRPr="0008241C">
        <w:rPr>
          <w:sz w:val="22"/>
          <w:szCs w:val="22"/>
        </w:rPr>
        <w:fldChar w:fldCharType="end"/>
      </w:r>
      <w:r w:rsidRPr="0008241C">
        <w:rPr>
          <w:sz w:val="22"/>
          <w:szCs w:val="22"/>
        </w:rPr>
        <w:t>. These challenges are reinforced by the fact that national budgets to improve natural resource management are usually small and face considerable competition from other priorities for human development such as health, education and food production.</w:t>
      </w:r>
    </w:p>
    <w:p w14:paraId="30D7690F" w14:textId="77777777" w:rsidR="00A01204" w:rsidRPr="0008241C" w:rsidRDefault="00A01204" w:rsidP="00A01204">
      <w:pPr>
        <w:rPr>
          <w:sz w:val="22"/>
          <w:szCs w:val="22"/>
        </w:rPr>
      </w:pPr>
    </w:p>
    <w:p w14:paraId="52E625A3" w14:textId="77777777" w:rsidR="00A01204" w:rsidRPr="0008241C" w:rsidRDefault="00A01204" w:rsidP="00A01204">
      <w:pPr>
        <w:rPr>
          <w:sz w:val="22"/>
          <w:szCs w:val="22"/>
        </w:rPr>
      </w:pPr>
      <w:r w:rsidRPr="0008241C">
        <w:rPr>
          <w:sz w:val="22"/>
          <w:szCs w:val="22"/>
        </w:rPr>
        <w:t xml:space="preserve">In view of these challenges, there is a need to improve policies and their implementation for the Biodiversity and Ecosystem Services (BES). Enabling recovery and restoration of degraded ecosystems while simultaneously meeting the growing demand for their services will require “significant changes in policies, institutions, and practices that are not currently underway” </w:t>
      </w:r>
      <w:r w:rsidRPr="0008241C">
        <w:rPr>
          <w:sz w:val="22"/>
          <w:szCs w:val="22"/>
        </w:rPr>
        <w:fldChar w:fldCharType="begin" w:fldLock="1"/>
      </w:r>
      <w:r w:rsidRPr="0008241C">
        <w:rPr>
          <w:sz w:val="22"/>
          <w:szCs w:val="22"/>
        </w:rPr>
        <w:instrText>ADDIN CSL_CITATION {"citationItems":[{"id":"ITEM-1","itemData":{"ISBN":"1-59726-040-1","author":[{"dropping-particle":"","family":"Millennium Ecosystem Assessment","given":"","non-dropping-particle":"","parse-names":false,"suffix":""}],"id":"ITEM-1","issued":{"date-parts":[["2005"]]},"publisher":"Island Press","publisher-place":"Washington, DC","title":"Ecosystems and Human Well-being: Synthesis","type":"book"},"uris":["http://www.mendeley.com/documents/?uuid=db49e445-43b5-3eac-be04-e3d5c3b2ead6"]}],"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8241C">
        <w:rPr>
          <w:sz w:val="22"/>
          <w:szCs w:val="22"/>
        </w:rPr>
        <w:fldChar w:fldCharType="separate"/>
      </w:r>
      <w:r w:rsidRPr="0008241C">
        <w:rPr>
          <w:sz w:val="22"/>
          <w:szCs w:val="22"/>
        </w:rPr>
        <w:t>(Millennium Ecosystem Assessment, 2005)</w:t>
      </w:r>
      <w:r w:rsidRPr="0008241C">
        <w:rPr>
          <w:sz w:val="22"/>
          <w:szCs w:val="22"/>
        </w:rPr>
        <w:fldChar w:fldCharType="end"/>
      </w:r>
      <w:r w:rsidRPr="0008241C">
        <w:rPr>
          <w:sz w:val="22"/>
          <w:szCs w:val="22"/>
        </w:rPr>
        <w:t xml:space="preserve">. Three important features of effective policy options would include technical innovations (e.g. new or improved production techniques), policy reforms (e.g. modifying incentives and cost structures to reward sustainable practices), and building new institutions (e.g. multi-scale processes and governance mechanisms to reinforce local ecosystem-based management) </w:t>
      </w:r>
      <w:r w:rsidRPr="0008241C">
        <w:rPr>
          <w:sz w:val="22"/>
          <w:szCs w:val="22"/>
        </w:rPr>
        <w:fldChar w:fldCharType="begin" w:fldLock="1"/>
      </w:r>
      <w:r w:rsidRPr="0008241C">
        <w:rPr>
          <w:sz w:val="22"/>
          <w:szCs w:val="22"/>
        </w:rPr>
        <w:instrText>ADDIN CSL_CITATION {"citationItems":[{"id":"ITEM-1","itemData":{"author":[{"dropping-particle":"","family":"OECD","given":"","non-dropping-particle":"","parse-names":false,"suffix":""}],"id":"ITEM-1","issued":{"date-parts":[["2008"]]},"page":"1-33","title":"Sustainable Manufacturing and Eco-Innovation, Dsti/Ind(2008)16/Rev1","type":"article-journal"},"uris":["http://www.mendeley.com/documents/?uuid=1e37ed6a-5e2c-4df1-bee5-0f930d2ffd41"]},{"id":"ITEM-2","itemData":{"DOI":"10.1073/pnas.1604982113","ISSN":"1091-6490","PMID":"27911770","abstract":"Healthy ocean ecosystems are needed to sustain people and livelihoods and to achieve the United Nations Sustainable Development Goals. Using the ocean sustainably requires overcoming many formidable challenges: overfishing, climate change, ocean acidification, and pollution. Despite gloomy forecasts, there is reason for hope. New tools, practices, and partnerships are beginning to transform local fisheries, biodiversity conservation, and marine spatial planning. The challenge is to bring them to a global scale. We dissect recent successes using a complex adaptive-systems (CAS) framework, which acknowledges the interconnectedness of social and ecological systems. Understanding how policies and practices change the feedbacks in CASs by altering the behavior of different system components is critical for building robust, sustainable states with favorable emergent properties. Our review reveals that altering incentives-either economic or social norms, or both-can achieve positive outcomes. For example, introduction of well-designed rights-based or secure-access fisheries and ecosystem service accounting shifts economic incentives to align conservation and economic benefits. Modifying social norms can create conditions that incentivize a company, country, or individual to fish sustainably, curb illegal fishing, or create large marine reserves as steps to enhance reputation or self-image. In each example, the feedbacks between individual actors and emergent system properties were altered, triggering a transition from a vicious to a virtuous cycle. We suggest that evaluating conservation tools by their ability to align incentives of actors with broader goals of sustainability is an underused approach that can provide a pathway toward scaling sustainability successes. In short, getting incentives right matters.","author":[{"dropping-particle":"","family":"Lubchenco","given":"Jane","non-dropping-particle":"","parse-names":false,"suffix":""},{"dropping-particle":"","family":"Cerny-Chipman","given":"Elizabeth B","non-dropping-particle":"","parse-names":false,"suffix":""},{"dropping-particle":"","family":"Reimer","given":"Jessica N","non-dropping-particle":"","parse-names":false,"suffix":""},{"dropping-particle":"","family":"Levin","given":"Simon A","non-dropping-particle":"","parse-names":false,"suffix":""}],"container-title":"Proceedings of the National Academy of Sciences of the United States of America","id":"ITEM-2","issued":{"date-parts":[["2016"]]},"page":"201604982","title":"The right incentives enable ocean sustainability successes and provide hope for the future.","type":"article-journal"},"uris":["http://www.mendeley.com/documents/?uuid=c6c71652-1600-443a-858c-33a2fdcbdcce"]},{"id":"ITEM-3","itemData":{"DOI":"10.1007/s13280-014-0503-1","ISBN":"0044-7447","ISSN":"00447447","PMID":"24740613","abstract":"Urban landscapes are the everyday environment for the majority of the global population, and almost 80 % of the Europeans live in urban areas. The continuous growth in the number and size of urban areas along with an increasing demand on resources and energy poses great challenges for ensuring human welfare in cities while preventing an increasing loss of biodiversity. The understanding of how urban ecosystems function, provide goods and services for urban dwellers; and how they change and what allows and limits their performance can add to the understanding of ecosystem change and governance in general in an ever more human-dominated world. This Special Issue aims at bridging the knowledge gap among urbanization, demand creation, and provisioning of ecosystem services in urban regions on the one hand and schemes of urban governance and planning on the other.","author":[{"dropping-particle":"","family":"Haase","given":"Dagmar","non-dropping-particle":"","parse-names":false,"suffix":""},{"dropping-particle":"","family":"Frantzeskaki","given":"Niki","non-dropping-particle":"","parse-names":false,"suffix":""},{"dropping-particle":"","family":"Elmqvist","given":"Thomas","non-dropping-particle":"","parse-names":false,"suffix":""}],"container-title":"Ambio","id":"ITEM-3","issue":"4","issued":{"date-parts":[["2014"]]},"page":"407-412","title":"Ecosystem services in urban landscapes: Practical applications and governance implications","type":"article-journal","volume":"43"},"uris":["http://www.mendeley.com/documents/?uuid=f131d39f-a114-4433-8fff-5f03598bd4cc"]},{"id":"ITEM-4","itemData":{"DOI":"10.1093/icesjms/fsw181","ISSN":"1054-3139","abstract":"The aim of ecosystem-based management (EBM) is to maintain an ecosystem in a healthy, productive and resilient condition through the implementation of policies and management measures. Although cross-sectoral planning may be led by a planning competent authority, it is up to the sector competent authority to implement the necessary management measures within their operations to achieve EBM goals and objectives. We suggest that scientific impediments to EBM are no longer significant to implement EBM operationally. Instead, we consider that approaching EBM within current policy cycle approaches would provide the necessary policymaking process step to operationalize EBM. In addition to enabling and facilitating collaboration, exchange, understanding as promoted by EBM, policymaking processes also require that policy is to be implemented through programs, measures, procedures and controls that have expected outcomes to “carry into effect” the pol- icy objective. We are of the view that moving EBM from planning and objective setting to operational implementation is a management problem solving issues instead of a scientific one.","author":[{"dropping-particle":"","family":"Cormier","given":"Roland","non-dropping-particle":"","parse-names":false,"suffix":""},{"dropping-particle":"","family":"Kelble","given":"Christopher R.","non-dropping-particle":"","parse-names":false,"suffix":""},{"dropping-particle":"","family":"Anderson","given":"M. Robin","non-dropping-particle":"","parse-names":false,"suffix":""},{"dropping-particle":"","family":"Allen","given":"J. Icarus","non-dropping-particle":"","parse-names":false,"suffix":""},{"dropping-particle":"","family":"Grehan","given":"Anthony","non-dropping-particle":"","parse-names":false,"suffix":""},{"dropping-particle":"","family":"Gregersen","given":"Ólavur","non-dropping-particle":"","parse-names":false,"suffix":""}],"container-title":"ICES Journal of Marine Science: Journal du Conseil","id":"ITEM-4","issued":{"date-parts":[["2016"]]},"page":"fsw181","title":"Moving from ecosystem-based policy objectives to operational implementation of ecosystem-based management measures","type":"article-journal","volume":"74"},"uris":["http://www.mendeley.com/documents/?uuid=cff407ce-0ae6-42df-818d-978ec4d419bc"]}],"mendeley":{"formattedCitation":"(Cormier &lt;i&gt;et al.&lt;/i&gt;, 2016; Haase &lt;i&gt;et al.&lt;/i&gt;, 2014; Lubchenco &lt;i&gt;et al.&lt;/i&gt;, 2016; OECD, 2008)","plainTextFormattedCitation":"(Cormier et al., 2016; Haase et al., 2014; Lubchenco et al., 2016; OECD, 2008)","previouslyFormattedCitation":"(Cormier &lt;i&gt;et al.&lt;/i&gt;, 2016; Haase &lt;i&gt;et al.&lt;/i&gt;, 2014; Lubchenco &lt;i&gt;et al.&lt;/i&gt;, 2016; OECD, 2008)"},"properties":{"noteIndex":0},"schema":"https://github.com/citation-style-language/schema/raw/master/csl-citation.json"}</w:instrText>
      </w:r>
      <w:r w:rsidRPr="0008241C">
        <w:rPr>
          <w:sz w:val="22"/>
          <w:szCs w:val="22"/>
        </w:rPr>
        <w:fldChar w:fldCharType="separate"/>
      </w:r>
      <w:r w:rsidRPr="0008241C">
        <w:rPr>
          <w:sz w:val="22"/>
          <w:szCs w:val="22"/>
        </w:rPr>
        <w:t xml:space="preserve">(Cormier </w:t>
      </w:r>
      <w:r w:rsidRPr="0008241C">
        <w:rPr>
          <w:i/>
          <w:sz w:val="22"/>
          <w:szCs w:val="22"/>
        </w:rPr>
        <w:t>et al.</w:t>
      </w:r>
      <w:r w:rsidRPr="0008241C">
        <w:rPr>
          <w:sz w:val="22"/>
          <w:szCs w:val="22"/>
        </w:rPr>
        <w:t xml:space="preserve">, 2016; Haase </w:t>
      </w:r>
      <w:r w:rsidRPr="0008241C">
        <w:rPr>
          <w:i/>
          <w:sz w:val="22"/>
          <w:szCs w:val="22"/>
        </w:rPr>
        <w:t>et al.</w:t>
      </w:r>
      <w:r w:rsidRPr="0008241C">
        <w:rPr>
          <w:sz w:val="22"/>
          <w:szCs w:val="22"/>
        </w:rPr>
        <w:t xml:space="preserve">, 2014; Lubchenco </w:t>
      </w:r>
      <w:r w:rsidRPr="0008241C">
        <w:rPr>
          <w:i/>
          <w:sz w:val="22"/>
          <w:szCs w:val="22"/>
        </w:rPr>
        <w:t>et al.</w:t>
      </w:r>
      <w:r w:rsidRPr="0008241C">
        <w:rPr>
          <w:sz w:val="22"/>
          <w:szCs w:val="22"/>
        </w:rPr>
        <w:t>, 2016; OECD, 2008)</w:t>
      </w:r>
      <w:r w:rsidRPr="0008241C">
        <w:rPr>
          <w:sz w:val="22"/>
          <w:szCs w:val="22"/>
        </w:rPr>
        <w:fldChar w:fldCharType="end"/>
      </w:r>
      <w:r w:rsidRPr="0008241C">
        <w:rPr>
          <w:sz w:val="22"/>
          <w:szCs w:val="22"/>
        </w:rPr>
        <w:t xml:space="preserve">. More importantly, to address the issue of weak governance, which is a major driver for biodiversity loss and human poverty </w:t>
      </w:r>
      <w:r w:rsidRPr="0008241C">
        <w:rPr>
          <w:sz w:val="22"/>
          <w:szCs w:val="22"/>
        </w:rPr>
        <w:fldChar w:fldCharType="begin" w:fldLock="1"/>
      </w:r>
      <w:r w:rsidRPr="0008241C">
        <w:rPr>
          <w:sz w:val="22"/>
          <w:szCs w:val="22"/>
        </w:rPr>
        <w:instrText>ADDIN CSL_CITATION {"citationItems":[{"id":"ITEM-1","itemData":{"DOI":"10.1017/S0014479709991049","ISBN":"08","ISSN":"0014-4797","author":[{"dropping-particle":"","family":"Swiderska","given":"Krystyna","non-dropping-particle":"","parse-names":false,"suffix":""},{"dropping-particle":"","family":"Roe","given":"Dilys","non-dropping-particle":"","parse-names":false,"suffix":""},{"dropping-particle":"","family":"Siegele","given":"Linda","non-dropping-particle":"","parse-names":false,"suffix":""},{"dropping-particle":"","family":"Grieg-Gran","given":"Maryanne","non-dropping-particle":"","parse-names":false,"suffix":""}],"container-title":"Policy that works for biodiversity and livelihoods","id":"ITEM-1","issue":"the Swedish International Biodiversity Program funded by Sida","issued":{"date-parts":[["2008"]]},"page":"1-173","title":"The Governance of Nature and the Nature of Governance","type":"article-journal"},"uris":["http://www.mendeley.com/documents/?uuid=56e32b66-1ecd-48b6-bdda-458eb1a87891"]}],"mendeley":{"formattedCitation":"(Swiderska &lt;i&gt;et al.&lt;/i&gt;, 2008)","plainTextFormattedCitation":"(Swiderska et al., 2008)","previouslyFormattedCitation":"(Swiderska &lt;i&gt;et al.&lt;/i&gt;, 2008)"},"properties":{"noteIndex":0},"schema":"https://github.com/citation-style-language/schema/raw/master/csl-citation.json"}</w:instrText>
      </w:r>
      <w:r w:rsidRPr="0008241C">
        <w:rPr>
          <w:sz w:val="22"/>
          <w:szCs w:val="22"/>
        </w:rPr>
        <w:fldChar w:fldCharType="separate"/>
      </w:r>
      <w:r w:rsidRPr="0008241C">
        <w:rPr>
          <w:sz w:val="22"/>
          <w:szCs w:val="22"/>
        </w:rPr>
        <w:t xml:space="preserve">(Swiderska </w:t>
      </w:r>
      <w:r w:rsidRPr="0008241C">
        <w:rPr>
          <w:i/>
          <w:sz w:val="22"/>
          <w:szCs w:val="22"/>
        </w:rPr>
        <w:t>et al.</w:t>
      </w:r>
      <w:r w:rsidRPr="0008241C">
        <w:rPr>
          <w:sz w:val="22"/>
          <w:szCs w:val="22"/>
        </w:rPr>
        <w:t>, 2008)</w:t>
      </w:r>
      <w:r w:rsidRPr="0008241C">
        <w:rPr>
          <w:sz w:val="22"/>
          <w:szCs w:val="22"/>
        </w:rPr>
        <w:fldChar w:fldCharType="end"/>
      </w:r>
      <w:r w:rsidRPr="0008241C">
        <w:rPr>
          <w:sz w:val="22"/>
          <w:szCs w:val="22"/>
        </w:rPr>
        <w:t xml:space="preserve">, institutions that are responsible for managing resources at various scales need to be strengthened. </w:t>
      </w:r>
    </w:p>
    <w:p w14:paraId="623EB91A" w14:textId="77777777" w:rsidR="00A01204" w:rsidRPr="0008241C" w:rsidRDefault="00A01204" w:rsidP="00A01204">
      <w:pPr>
        <w:rPr>
          <w:sz w:val="22"/>
          <w:szCs w:val="22"/>
        </w:rPr>
      </w:pPr>
    </w:p>
    <w:p w14:paraId="1B5000F3" w14:textId="77777777" w:rsidR="00A01204" w:rsidRPr="0008241C" w:rsidRDefault="00A01204" w:rsidP="00A01204">
      <w:pPr>
        <w:rPr>
          <w:sz w:val="22"/>
          <w:szCs w:val="22"/>
        </w:rPr>
      </w:pPr>
      <w:r w:rsidRPr="0008241C">
        <w:rPr>
          <w:sz w:val="22"/>
          <w:szCs w:val="22"/>
        </w:rPr>
        <w:t>Given the critical role of policies and institutions on maintaining and enhancing nature’s benefits to people, Chapter 6 assesses BES from a governance perspective. It aims to address the following questions:</w:t>
      </w:r>
    </w:p>
    <w:p w14:paraId="67413055" w14:textId="77777777" w:rsidR="00A01204" w:rsidRPr="0008241C" w:rsidRDefault="00A01204" w:rsidP="007F0414">
      <w:pPr>
        <w:numPr>
          <w:ilvl w:val="0"/>
          <w:numId w:val="43"/>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lastRenderedPageBreak/>
        <w:t>What are the current policies and institutions that support BES management and conservation at different ecosystem and political scales?</w:t>
      </w:r>
    </w:p>
    <w:p w14:paraId="4AE826B6" w14:textId="1EFAD283" w:rsidR="00A01204" w:rsidRPr="0008241C" w:rsidRDefault="00A01204" w:rsidP="007F0414">
      <w:pPr>
        <w:numPr>
          <w:ilvl w:val="0"/>
          <w:numId w:val="43"/>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What are the role of various actors and organi</w:t>
      </w:r>
      <w:r w:rsidR="00C934E9">
        <w:rPr>
          <w:sz w:val="22"/>
          <w:szCs w:val="22"/>
          <w:lang w:eastAsia="ja-JP"/>
        </w:rPr>
        <w:t>z</w:t>
      </w:r>
      <w:r w:rsidRPr="0008241C">
        <w:rPr>
          <w:sz w:val="22"/>
          <w:szCs w:val="22"/>
          <w:lang w:eastAsia="ja-JP"/>
        </w:rPr>
        <w:t>ations in the governance of BES, particularly in mainstreaming BES policies from national to local levels?</w:t>
      </w:r>
    </w:p>
    <w:p w14:paraId="4721FB4B" w14:textId="77777777" w:rsidR="00A01204" w:rsidRPr="0008241C" w:rsidRDefault="00A01204" w:rsidP="007F0414">
      <w:pPr>
        <w:numPr>
          <w:ilvl w:val="0"/>
          <w:numId w:val="43"/>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Given the emerging systems of governance, what are the policy instruments and options that could enhance BES management and conservation?</w:t>
      </w:r>
    </w:p>
    <w:p w14:paraId="7DB24AA7" w14:textId="77777777" w:rsidR="00A01204" w:rsidRPr="0008241C" w:rsidRDefault="00A01204" w:rsidP="007F0414">
      <w:pPr>
        <w:numPr>
          <w:ilvl w:val="0"/>
          <w:numId w:val="43"/>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What are the opportunities and challenges for implementing governance options that cut across scales and sectors?</w:t>
      </w:r>
    </w:p>
    <w:p w14:paraId="3BE6E3C7" w14:textId="77777777" w:rsidR="00A01204" w:rsidRPr="0008241C" w:rsidRDefault="00A01204" w:rsidP="007F0414">
      <w:pPr>
        <w:numPr>
          <w:ilvl w:val="0"/>
          <w:numId w:val="43"/>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What are the implications of the emerging governance systems on achieving the Aichi Biodiversity Targets and the Sustainable Development Goals?</w:t>
      </w:r>
    </w:p>
    <w:p w14:paraId="23BD0D8E" w14:textId="77777777" w:rsidR="00A01204" w:rsidRPr="0008241C" w:rsidRDefault="00A01204" w:rsidP="00A01204">
      <w:pPr>
        <w:rPr>
          <w:sz w:val="22"/>
          <w:szCs w:val="22"/>
        </w:rPr>
      </w:pPr>
    </w:p>
    <w:p w14:paraId="26BDC645" w14:textId="77777777" w:rsidR="00A01204" w:rsidRPr="0008241C" w:rsidRDefault="00A01204" w:rsidP="00A01204">
      <w:pPr>
        <w:keepNext/>
        <w:tabs>
          <w:tab w:val="clear" w:pos="1247"/>
          <w:tab w:val="left" w:pos="765"/>
        </w:tabs>
        <w:outlineLvl w:val="2"/>
        <w:rPr>
          <w:b/>
          <w:sz w:val="24"/>
          <w:szCs w:val="24"/>
        </w:rPr>
      </w:pPr>
      <w:bookmarkStart w:id="1700" w:name="_Toc504317356"/>
      <w:bookmarkStart w:id="1701" w:name="_Toc504318049"/>
      <w:bookmarkStart w:id="1702" w:name="_Toc504320476"/>
      <w:bookmarkStart w:id="1703" w:name="_Toc504320699"/>
      <w:bookmarkStart w:id="1704" w:name="_Toc504320923"/>
      <w:bookmarkStart w:id="1705" w:name="_Toc504321395"/>
      <w:bookmarkStart w:id="1706" w:name="_Toc524048074"/>
      <w:r w:rsidRPr="0008241C">
        <w:rPr>
          <w:b/>
          <w:sz w:val="24"/>
          <w:szCs w:val="24"/>
        </w:rPr>
        <w:t xml:space="preserve">6.1.2 </w:t>
      </w:r>
      <w:r w:rsidRPr="0008241C">
        <w:rPr>
          <w:b/>
          <w:sz w:val="24"/>
          <w:szCs w:val="24"/>
        </w:rPr>
        <w:tab/>
        <w:t>Analytical approach</w:t>
      </w:r>
      <w:bookmarkEnd w:id="1700"/>
      <w:bookmarkEnd w:id="1701"/>
      <w:bookmarkEnd w:id="1702"/>
      <w:bookmarkEnd w:id="1703"/>
      <w:bookmarkEnd w:id="1704"/>
      <w:bookmarkEnd w:id="1705"/>
      <w:bookmarkEnd w:id="1706"/>
    </w:p>
    <w:p w14:paraId="596C1C0F" w14:textId="77777777" w:rsidR="00A01204" w:rsidRPr="0008241C" w:rsidRDefault="00A01204" w:rsidP="00A01204">
      <w:pPr>
        <w:rPr>
          <w:sz w:val="22"/>
          <w:szCs w:val="22"/>
        </w:rPr>
      </w:pPr>
    </w:p>
    <w:p w14:paraId="237D40DF" w14:textId="454B2FBA" w:rsidR="00A01204" w:rsidRPr="0008241C" w:rsidRDefault="00A01204" w:rsidP="00A01204">
      <w:pPr>
        <w:rPr>
          <w:sz w:val="22"/>
          <w:szCs w:val="22"/>
        </w:rPr>
      </w:pPr>
      <w:r w:rsidRPr="0008241C">
        <w:rPr>
          <w:sz w:val="22"/>
          <w:szCs w:val="22"/>
        </w:rPr>
        <w:t>The contemporary concept for governance goes beyond the power and authority of the government, encompasses various stakeholders represented by public and private organi</w:t>
      </w:r>
      <w:r w:rsidR="00C934E9">
        <w:rPr>
          <w:sz w:val="22"/>
          <w:szCs w:val="22"/>
        </w:rPr>
        <w:t>z</w:t>
      </w:r>
      <w:r w:rsidRPr="0008241C">
        <w:rPr>
          <w:sz w:val="22"/>
          <w:szCs w:val="22"/>
        </w:rPr>
        <w:t xml:space="preserve">ations, and recognises self-governing networks of autonomous actors (e.g. </w:t>
      </w:r>
      <w:r w:rsidRPr="0008241C">
        <w:rPr>
          <w:sz w:val="22"/>
          <w:szCs w:val="22"/>
        </w:rPr>
        <w:fldChar w:fldCharType="begin" w:fldLock="1"/>
      </w:r>
      <w:r w:rsidRPr="0008241C">
        <w:rPr>
          <w:sz w:val="22"/>
          <w:szCs w:val="22"/>
        </w:rPr>
        <w:instrText>ADDIN CSL_CITATION {"citationItems":[{"id":"ITEM-1","itemData":{"DOI":"10.1111/1468-2451.00106","ISBN":"0020-8701","ISSN":"00208701","abstract":"Part of a special section in which issues associated with the concept of governance are discussed from empirical, conceptual, and policy-oriented viewpoints. The writer attempts to bring order to the wide-ranging and complex debate on governance by focusing on how the rise of governance challenges many of the traditional notions of public administration. He contends that a governance perspective offers an organizing framework for comprehending the changing processes of governing. He explores five propositions of what governance involves and five associated dilemmas.","author":[{"dropping-particle":"","family":"Stoker","given":"G.","non-dropping-particle":"","parse-names":false,"suffix":""}],"container-title":"International social science journal","id":"ITEM-1","issue":"155","issued":{"date-parts":[["1998"]]},"page":"17-28","title":"Governance as theory: five propositions","type":"article-journal","volume":"50"},"uris":["http://www.mendeley.com/documents/?uuid=39a42195-fcc5-4f12-9f01-fcdbf6761c0b"]},{"id":"ITEM-2","itemData":{"DOI":"10.1007/978-1-4471-4153-2","ISBN":"9781447141532","ISSN":"20925212","PMID":"25246403","abstract":"The evidence for systemic failure in the governance of the maritime sector is clear from the widespread inability of many shipping policies to address the problems of environmental, security, safety and economic concerns central to the sector. The causes of this failure in governance and policy-making stem to a large extent from the inexorable spread of globalisation which has accelerated in recent decades and exacerbate the inadequacies of the shipping industry. In particular the substantially changed role of the nation-state as a maritime authority and policy-maker has generated friction between shipping as a truly globalised industry and the nationally defined legislative and governance authorities This paper examines the role of process in policy-making in the maritime sector and how issues of flexibility, movement, change, and the increasing speed of these changes can be accommodated in a new governance framework that takes account of the changes that come with globalisation. © 2013 Michael Roe.","author":[{"dropping-particle":"","family":"Roe","given":"Michael","non-dropping-particle":"","parse-names":false,"suffix":""}],"container-title":"Maritime Governance and Policy-Making","id":"ITEM-2","issued":{"date-parts":[["2013"]]},"number-of-pages":"1-442","publisher":"Springer-Verlag","publisher-place":"London","title":"Maritime governance and policy-making","type":"book","volume":"9781447141"},"uris":["http://www.mendeley.com/documents/?uuid=2eff9572-a899-4001-8096-842c93981095"]}],"mendeley":{"formattedCitation":"(Roe, 2013; Stoker, 1998)","manualFormatting":"Roe, 2013; Stoker, 1998)","plainTextFormattedCitation":"(Roe, 2013; Stoker, 1998)","previouslyFormattedCitation":"(Roe, 2013; Stoker, 1998)"},"properties":{"noteIndex":0},"schema":"https://github.com/citation-style-language/schema/raw/master/csl-citation.json"}</w:instrText>
      </w:r>
      <w:r w:rsidRPr="0008241C">
        <w:rPr>
          <w:sz w:val="22"/>
          <w:szCs w:val="22"/>
        </w:rPr>
        <w:fldChar w:fldCharType="separate"/>
      </w:r>
      <w:r w:rsidRPr="0008241C">
        <w:rPr>
          <w:sz w:val="22"/>
          <w:szCs w:val="22"/>
        </w:rPr>
        <w:t>Roe, 2013; Stoker, 1998)</w:t>
      </w:r>
      <w:r w:rsidRPr="0008241C">
        <w:rPr>
          <w:sz w:val="22"/>
          <w:szCs w:val="22"/>
        </w:rPr>
        <w:fldChar w:fldCharType="end"/>
      </w:r>
      <w:r w:rsidRPr="0008241C">
        <w:rPr>
          <w:sz w:val="22"/>
          <w:szCs w:val="22"/>
        </w:rPr>
        <w:t>. The main governance elements are actors (taking roles), organi</w:t>
      </w:r>
      <w:r w:rsidR="00C934E9">
        <w:rPr>
          <w:sz w:val="22"/>
          <w:szCs w:val="22"/>
        </w:rPr>
        <w:t>z</w:t>
      </w:r>
      <w:r w:rsidRPr="0008241C">
        <w:rPr>
          <w:sz w:val="22"/>
          <w:szCs w:val="22"/>
        </w:rPr>
        <w:t xml:space="preserve">ations (embodying roles) and institutions (accepted rules), which operate at multiple scales and evolve as a consequence of their interactions </w:t>
      </w:r>
      <w:r w:rsidRPr="0008241C">
        <w:rPr>
          <w:sz w:val="22"/>
          <w:szCs w:val="22"/>
        </w:rPr>
        <w:fldChar w:fldCharType="begin" w:fldLock="1"/>
      </w:r>
      <w:r w:rsidRPr="0008241C">
        <w:rPr>
          <w:sz w:val="22"/>
          <w:szCs w:val="22"/>
        </w:rPr>
        <w:instrText>ADDIN CSL_CITATION {"citationItems":[{"id":"ITEM-1","itemData":{"ISBN":"9783319009834","author":[{"dropping-particle":"Van","family":"Assche","given":"Kristof","non-dropping-particle":"","parse-names":false,"suffix":""},{"dropping-particle":"","family":"Beunen","given":"Raoul","non-dropping-particle":"","parse-names":false,"suffix":""},{"dropping-particle":"","family":"Duineveld","given":"Martijn","non-dropping-particle":"","parse-names":false,"suffix":""}],"id":"ITEM-1","issued":{"date-parts":[["2014"]]},"number-of-pages":"95 pp.","publisher":"Springer","publisher-place":"Heidelberg","title":"Evolutionary Governance Theory - An Introduction","type":"book"},"uris":["http://www.mendeley.com/documents/?uuid=7e7b4a05-b5c7-478e-bdc3-9e3be650bc73"]}],"mendeley":{"formattedCitation":"(Assche &lt;i&gt;et al.&lt;/i&gt;, 2014)","plainTextFormattedCitation":"(Assche et al., 2014)","previouslyFormattedCitation":"(Assche &lt;i&gt;et al.&lt;/i&gt;, 2014)"},"properties":{"noteIndex":0},"schema":"https://github.com/citation-style-language/schema/raw/master/csl-citation.json"}</w:instrText>
      </w:r>
      <w:r w:rsidRPr="0008241C">
        <w:rPr>
          <w:sz w:val="22"/>
          <w:szCs w:val="22"/>
        </w:rPr>
        <w:fldChar w:fldCharType="separate"/>
      </w:r>
      <w:r w:rsidRPr="0008241C">
        <w:rPr>
          <w:sz w:val="22"/>
          <w:szCs w:val="22"/>
        </w:rPr>
        <w:t xml:space="preserve">(Assche </w:t>
      </w:r>
      <w:r w:rsidRPr="0008241C">
        <w:rPr>
          <w:i/>
          <w:sz w:val="22"/>
          <w:szCs w:val="22"/>
        </w:rPr>
        <w:t>et al.</w:t>
      </w:r>
      <w:r w:rsidRPr="0008241C">
        <w:rPr>
          <w:sz w:val="22"/>
          <w:szCs w:val="22"/>
        </w:rPr>
        <w:t>, 2014)</w:t>
      </w:r>
      <w:r w:rsidRPr="0008241C">
        <w:rPr>
          <w:sz w:val="22"/>
          <w:szCs w:val="22"/>
        </w:rPr>
        <w:fldChar w:fldCharType="end"/>
      </w:r>
      <w:r w:rsidRPr="0008241C">
        <w:rPr>
          <w:sz w:val="22"/>
          <w:szCs w:val="22"/>
        </w:rPr>
        <w:t xml:space="preserve">. Decision-making is central to governance because it entails coordination of individual actors or actors embedded in </w:t>
      </w:r>
      <w:r w:rsidR="00C934E9">
        <w:rPr>
          <w:sz w:val="22"/>
          <w:szCs w:val="22"/>
        </w:rPr>
        <w:t>organiz</w:t>
      </w:r>
      <w:r w:rsidRPr="0008241C">
        <w:rPr>
          <w:sz w:val="22"/>
          <w:szCs w:val="22"/>
        </w:rPr>
        <w:t xml:space="preserve">ations. Institutions play a central role in governance, facilitating coordination of actors and </w:t>
      </w:r>
      <w:r w:rsidR="00C934E9">
        <w:rPr>
          <w:sz w:val="22"/>
          <w:szCs w:val="22"/>
        </w:rPr>
        <w:t>organiz</w:t>
      </w:r>
      <w:r w:rsidRPr="0008241C">
        <w:rPr>
          <w:sz w:val="22"/>
          <w:szCs w:val="22"/>
        </w:rPr>
        <w:t xml:space="preserve">ations (also referred to here as stakeholders). Within the Intergovernmental Platform on Biodiversity and Ecosystem Services (IPBES) Conceptual Framework, institutions and governance systems are indirect drivers, which have direct influence on anthropogenic (direct) drivers of Biodiversity and Ecosystems (see chapter 1). The IPBES defines institutions and governance systems and other indirect drivers as “the ways in which people and societies </w:t>
      </w:r>
      <w:r w:rsidR="00C934E9">
        <w:rPr>
          <w:sz w:val="22"/>
          <w:szCs w:val="22"/>
        </w:rPr>
        <w:t>organiz</w:t>
      </w:r>
      <w:r w:rsidRPr="0008241C">
        <w:rPr>
          <w:sz w:val="22"/>
          <w:szCs w:val="22"/>
        </w:rPr>
        <w:t xml:space="preserve">e themselves and their interactions with nature at different scales” </w:t>
      </w:r>
      <w:r w:rsidRPr="0008241C">
        <w:rPr>
          <w:sz w:val="22"/>
          <w:szCs w:val="22"/>
        </w:rPr>
        <w:fldChar w:fldCharType="begin" w:fldLock="1"/>
      </w:r>
      <w:r w:rsidRPr="0008241C">
        <w:rPr>
          <w:sz w:val="22"/>
          <w:szCs w:val="22"/>
        </w:rPr>
        <w:instrText>ADDIN CSL_CITATION {"citationItems":[{"id":"ITEM-1","itemData":{"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6"]]},"page":"1-16","title":"The IPBES Conceptual Framework — connecting nature and people","type":"article-journal","volume":"14"},"uris":["http://www.mendeley.com/documents/?uuid=cb2bb600-4562-41a7-885e-540867073b2e"]}],"mendeley":{"formattedCitation":"(Díaz &lt;i&gt;et al.&lt;/i&gt;, 2015)","manualFormatting":"(Díaz et al., 2015, p.6)","plainTextFormattedCitation":"(Díaz et al., 2015)","previouslyFormattedCitation":"(Díaz &lt;i&gt;et al.&lt;/i&gt;, 2015)"},"properties":{"noteIndex":0},"schema":"https://github.com/citation-style-language/schema/raw/master/csl-citation.json"}</w:instrText>
      </w:r>
      <w:r w:rsidRPr="0008241C">
        <w:rPr>
          <w:sz w:val="22"/>
          <w:szCs w:val="22"/>
        </w:rPr>
        <w:fldChar w:fldCharType="separate"/>
      </w:r>
      <w:r w:rsidRPr="0008241C">
        <w:rPr>
          <w:sz w:val="22"/>
          <w:szCs w:val="22"/>
        </w:rPr>
        <w:t xml:space="preserve">(Díaz </w:t>
      </w:r>
      <w:r w:rsidRPr="0008241C">
        <w:rPr>
          <w:i/>
          <w:sz w:val="22"/>
          <w:szCs w:val="22"/>
        </w:rPr>
        <w:t>et al</w:t>
      </w:r>
      <w:r w:rsidRPr="0008241C">
        <w:rPr>
          <w:sz w:val="22"/>
          <w:szCs w:val="22"/>
        </w:rPr>
        <w:t>., 2015, p.6)</w:t>
      </w:r>
      <w:r w:rsidRPr="0008241C">
        <w:rPr>
          <w:sz w:val="22"/>
          <w:szCs w:val="22"/>
        </w:rPr>
        <w:fldChar w:fldCharType="end"/>
      </w:r>
      <w:r w:rsidRPr="0008241C">
        <w:rPr>
          <w:sz w:val="22"/>
          <w:szCs w:val="22"/>
        </w:rPr>
        <w:t xml:space="preserve">. </w:t>
      </w:r>
    </w:p>
    <w:p w14:paraId="172E6130" w14:textId="77777777" w:rsidR="00A01204" w:rsidRPr="0008241C" w:rsidRDefault="00A01204" w:rsidP="00A01204">
      <w:pPr>
        <w:rPr>
          <w:sz w:val="22"/>
          <w:szCs w:val="22"/>
        </w:rPr>
      </w:pPr>
    </w:p>
    <w:p w14:paraId="69532E6D" w14:textId="77777777" w:rsidR="00A01204" w:rsidRPr="0008241C" w:rsidRDefault="00A01204" w:rsidP="00A01204">
      <w:pPr>
        <w:ind w:left="426" w:right="1088"/>
        <w:rPr>
          <w:sz w:val="22"/>
          <w:szCs w:val="22"/>
        </w:rPr>
      </w:pPr>
      <w:r w:rsidRPr="0008241C">
        <w:rPr>
          <w:i/>
          <w:sz w:val="22"/>
          <w:szCs w:val="22"/>
        </w:rPr>
        <w:t>Institutions encompass all formal and informal interactions among stakeholders and social structures that determine how decisions are taken and implemented, how power is exercised, and how responsibilities are distributed. Various collections of institutions come together to form governance systems, that include interactions between different centres of power in society (corporate, customary-law based, governmental, judicial) at different scales from local through to global. Institutions and governance systems determine, to various degrees, the access to, and the control, allocation and distribution of components of nature and anthropogenic assets and their benefits to people</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1","issued":{"date-parts":[["2015","6"]]},"page":"1-16","title":"The IPBES Conceptual Framework — connecting nature and people","type":"article-journal","volume":"14"},"uris":["http://www.mendeley.com/documents/?uuid=cb2bb600-4562-41a7-885e-540867073b2e"]}],"mendeley":{"formattedCitation":"(Díaz &lt;i&gt;et al.&lt;/i&gt;, 2015)","manualFormatting":"(Díaz et al., 2015, p.6)","plainTextFormattedCitation":"(Díaz et al., 2015)","previouslyFormattedCitation":"(Díaz &lt;i&gt;et al.&lt;/i&gt;, 2015)"},"properties":{"noteIndex":0},"schema":"https://github.com/citation-style-language/schema/raw/master/csl-citation.json"}</w:instrText>
      </w:r>
      <w:r w:rsidRPr="0008241C">
        <w:rPr>
          <w:sz w:val="22"/>
          <w:szCs w:val="22"/>
        </w:rPr>
        <w:fldChar w:fldCharType="separate"/>
      </w:r>
      <w:r w:rsidRPr="0008241C">
        <w:rPr>
          <w:sz w:val="22"/>
          <w:szCs w:val="22"/>
        </w:rPr>
        <w:t xml:space="preserve">(Díaz </w:t>
      </w:r>
      <w:r w:rsidRPr="0008241C">
        <w:rPr>
          <w:i/>
          <w:sz w:val="22"/>
          <w:szCs w:val="22"/>
        </w:rPr>
        <w:t>et al</w:t>
      </w:r>
      <w:r w:rsidRPr="0008241C">
        <w:rPr>
          <w:sz w:val="22"/>
          <w:szCs w:val="22"/>
        </w:rPr>
        <w:t>., 2015, p.6)</w:t>
      </w:r>
      <w:r w:rsidRPr="0008241C">
        <w:rPr>
          <w:sz w:val="22"/>
          <w:szCs w:val="22"/>
        </w:rPr>
        <w:fldChar w:fldCharType="end"/>
      </w:r>
      <w:r w:rsidRPr="0008241C">
        <w:rPr>
          <w:sz w:val="22"/>
          <w:szCs w:val="22"/>
        </w:rPr>
        <w:t xml:space="preserve">. </w:t>
      </w:r>
    </w:p>
    <w:p w14:paraId="3728EA15" w14:textId="77777777" w:rsidR="00A01204" w:rsidRPr="0008241C" w:rsidRDefault="00A01204" w:rsidP="00A01204">
      <w:pPr>
        <w:rPr>
          <w:sz w:val="22"/>
          <w:szCs w:val="22"/>
        </w:rPr>
      </w:pPr>
    </w:p>
    <w:p w14:paraId="37A90358" w14:textId="44FB9458" w:rsidR="00A01204" w:rsidRPr="0008241C" w:rsidRDefault="00A01204" w:rsidP="00A01204">
      <w:pPr>
        <w:rPr>
          <w:sz w:val="22"/>
          <w:szCs w:val="22"/>
        </w:rPr>
      </w:pPr>
      <w:r w:rsidRPr="0008241C">
        <w:rPr>
          <w:sz w:val="22"/>
          <w:szCs w:val="22"/>
        </w:rPr>
        <w:t xml:space="preserve">Figure 6.1 presents the framework that was used in this chapter to assess governance, institutional arrangements and private and public decision-making in the Asia-Pacific region. In line with the IPBES Conceptual Framework, the assessment considers multiple governance scales across both the ecosystem and political boundaries. The ecosystems considered include agro-ecosystem, coastal and marine, inland freshwater and wetland, urban and semi-urban, grassland and savannah, forest and woodland, alpine, desert and semi-desert, island, and mountain. The sectors refer to economic resources (e.g. agriculture, fisheries, energy, forest, etc.) as well as administrative roles (e.g. public, private, development). This chapter is based on the assessment of both scientific and grey literature including peer-reviewed journals, academic books and documents, which are published among others by international </w:t>
      </w:r>
      <w:r w:rsidR="00C934E9">
        <w:rPr>
          <w:sz w:val="22"/>
          <w:szCs w:val="22"/>
        </w:rPr>
        <w:t>organiz</w:t>
      </w:r>
      <w:r w:rsidRPr="0008241C">
        <w:rPr>
          <w:sz w:val="22"/>
          <w:szCs w:val="22"/>
        </w:rPr>
        <w:t xml:space="preserve">ations, non-government </w:t>
      </w:r>
      <w:r w:rsidR="00C934E9">
        <w:rPr>
          <w:sz w:val="22"/>
          <w:szCs w:val="22"/>
        </w:rPr>
        <w:t>organiz</w:t>
      </w:r>
      <w:r w:rsidRPr="0008241C">
        <w:rPr>
          <w:sz w:val="22"/>
          <w:szCs w:val="22"/>
        </w:rPr>
        <w:t xml:space="preserve">ations and national governments.    </w:t>
      </w:r>
    </w:p>
    <w:p w14:paraId="69F20708" w14:textId="77777777" w:rsidR="00A01204" w:rsidRPr="0008241C" w:rsidRDefault="00A01204" w:rsidP="00A01204">
      <w:pPr>
        <w:rPr>
          <w:sz w:val="22"/>
          <w:szCs w:val="22"/>
        </w:rPr>
      </w:pPr>
    </w:p>
    <w:p w14:paraId="0504A35D" w14:textId="22078F48" w:rsidR="00A01204" w:rsidRPr="0008241C" w:rsidRDefault="00A01204" w:rsidP="00A01204">
      <w:pPr>
        <w:rPr>
          <w:sz w:val="22"/>
          <w:szCs w:val="22"/>
        </w:rPr>
      </w:pPr>
      <w:r w:rsidRPr="0008241C">
        <w:rPr>
          <w:sz w:val="22"/>
          <w:szCs w:val="22"/>
        </w:rPr>
        <w:t xml:space="preserve">Governance at the political scale corresponds to administrative boundaries including regional, subregional, national/sub-national, and local. The regional and subregional scales are important for assessing transboundary agreements and frameworks.  The foci of the assessment is the subregional governance system that is shaped by the institutions and </w:t>
      </w:r>
      <w:r w:rsidR="00C934E9">
        <w:rPr>
          <w:sz w:val="22"/>
          <w:szCs w:val="22"/>
        </w:rPr>
        <w:t>organiz</w:t>
      </w:r>
      <w:r w:rsidRPr="0008241C">
        <w:rPr>
          <w:sz w:val="22"/>
          <w:szCs w:val="22"/>
        </w:rPr>
        <w:t xml:space="preserve">ations/actors, which in turn define the policy options for the sustainable management of BES. </w:t>
      </w:r>
    </w:p>
    <w:p w14:paraId="1DFBD804" w14:textId="77777777" w:rsidR="00A01204" w:rsidRPr="0008241C" w:rsidRDefault="00A01204" w:rsidP="00A01204">
      <w:pPr>
        <w:rPr>
          <w:sz w:val="22"/>
          <w:szCs w:val="22"/>
        </w:rPr>
      </w:pPr>
    </w:p>
    <w:p w14:paraId="619AD1E4" w14:textId="6CF3D333" w:rsidR="00A01204" w:rsidRPr="0008241C" w:rsidRDefault="00A01204" w:rsidP="00A01204">
      <w:pPr>
        <w:rPr>
          <w:sz w:val="22"/>
          <w:szCs w:val="22"/>
        </w:rPr>
      </w:pPr>
      <w:r w:rsidRPr="0008241C">
        <w:rPr>
          <w:sz w:val="22"/>
          <w:szCs w:val="22"/>
        </w:rPr>
        <w:lastRenderedPageBreak/>
        <w:t xml:space="preserve">Formal interactions among actors and </w:t>
      </w:r>
      <w:r w:rsidR="00C934E9">
        <w:rPr>
          <w:sz w:val="22"/>
          <w:szCs w:val="22"/>
        </w:rPr>
        <w:t>organiz</w:t>
      </w:r>
      <w:r w:rsidRPr="0008241C">
        <w:rPr>
          <w:sz w:val="22"/>
          <w:szCs w:val="22"/>
        </w:rPr>
        <w:t xml:space="preserve">ations, which determine how decisions are taken and implemented, how power is exercised, and how responsibilities are distributed, are embodied in institutions. The collections of institutions as well as interactions among actors and </w:t>
      </w:r>
      <w:r w:rsidR="00C934E9">
        <w:rPr>
          <w:sz w:val="22"/>
          <w:szCs w:val="22"/>
        </w:rPr>
        <w:t>organiz</w:t>
      </w:r>
      <w:r w:rsidRPr="0008241C">
        <w:rPr>
          <w:sz w:val="22"/>
          <w:szCs w:val="22"/>
        </w:rPr>
        <w:t xml:space="preserve">ations, which influence or are influenced by the institutions, form governance systems at different scales (i.e. from local to global). On the one hand, the implementation of governance institutions such as multi-/bilateral agreements, national laws and policies, and customs and traditions is supported by policy instruments. On the other hand, the interaction among the actors and </w:t>
      </w:r>
      <w:r w:rsidR="00C934E9">
        <w:rPr>
          <w:sz w:val="22"/>
          <w:szCs w:val="22"/>
        </w:rPr>
        <w:t>organiz</w:t>
      </w:r>
      <w:r w:rsidRPr="0008241C">
        <w:rPr>
          <w:sz w:val="22"/>
          <w:szCs w:val="22"/>
        </w:rPr>
        <w:t xml:space="preserve">ations from the government, non-government and private sectors defines the modes of governance. The governance systems influence access to and control of allocation and distribution of natural and human assets and their benefits to people. Ultimately, they influence global environmental change by interacting with nature through the anthropogenic direct drivers. In many Asia-Pacific countries, environmental governance is a shared responsibility with public, private and civil society </w:t>
      </w:r>
      <w:r w:rsidR="00C934E9">
        <w:rPr>
          <w:sz w:val="22"/>
          <w:szCs w:val="22"/>
        </w:rPr>
        <w:t>organiz</w:t>
      </w:r>
      <w:r w:rsidRPr="0008241C">
        <w:rPr>
          <w:sz w:val="22"/>
          <w:szCs w:val="22"/>
        </w:rPr>
        <w:t>ations as well as indigenous and local communities.</w:t>
      </w:r>
    </w:p>
    <w:p w14:paraId="0B72F9C3" w14:textId="77777777" w:rsidR="00A01204" w:rsidRPr="0008241C" w:rsidRDefault="00A01204" w:rsidP="00A01204">
      <w:pPr>
        <w:rPr>
          <w:sz w:val="22"/>
          <w:szCs w:val="22"/>
        </w:rPr>
      </w:pPr>
    </w:p>
    <w:p w14:paraId="54E470D3" w14:textId="3C64E730" w:rsidR="00A01204" w:rsidRPr="0008241C" w:rsidRDefault="00A01204" w:rsidP="00A01204">
      <w:pPr>
        <w:rPr>
          <w:sz w:val="22"/>
          <w:szCs w:val="22"/>
        </w:rPr>
      </w:pPr>
      <w:r w:rsidRPr="0008241C">
        <w:rPr>
          <w:sz w:val="22"/>
          <w:szCs w:val="22"/>
        </w:rPr>
        <w:t xml:space="preserve">The governance systems in the Asia-Pacific face the challenge of achieving the Aichi Biodiversity Targets and Sustainable Development Goals in order to reduce negative impacts on BES while achieving sustainable development. The governance systems relevant for the Asia-Pacific Regional Assessment can be posited at different political hierarchies, ranging from sub-national, national, to regional frameworks, as well as global cooperation frameworks influencing the former levels. For example, the United Nations Environment Programme (UNEP) enhances environmental governance in the Asia-Pacific region by working with various authorities, </w:t>
      </w:r>
      <w:r w:rsidR="00C934E9">
        <w:rPr>
          <w:sz w:val="22"/>
          <w:szCs w:val="22"/>
        </w:rPr>
        <w:t>organiz</w:t>
      </w:r>
      <w:r w:rsidRPr="0008241C">
        <w:rPr>
          <w:sz w:val="22"/>
          <w:szCs w:val="22"/>
        </w:rPr>
        <w:t xml:space="preserve">ations and stakeholders (i.e. intergovernmental bodies, environment ministries and authorities, research </w:t>
      </w:r>
      <w:r w:rsidR="00C934E9">
        <w:rPr>
          <w:sz w:val="22"/>
          <w:szCs w:val="22"/>
        </w:rPr>
        <w:t>organiz</w:t>
      </w:r>
      <w:r w:rsidRPr="0008241C">
        <w:rPr>
          <w:sz w:val="22"/>
          <w:szCs w:val="22"/>
        </w:rPr>
        <w:t xml:space="preserve">ations, international bodies, UN agencies and major groups and stakeholders) to identify and address common, transboundary and emerging environmental issues (http://web.unep.org/). A key consideration is to understand the issues that make institutions and linked governance arrangements adequate and effective for maintaining BES in the Asia-Pacific region.  </w:t>
      </w:r>
    </w:p>
    <w:p w14:paraId="5AC93753" w14:textId="77777777" w:rsidR="00A01204" w:rsidRPr="0008241C" w:rsidRDefault="00A01204" w:rsidP="00A01204">
      <w:pPr>
        <w:rPr>
          <w:sz w:val="22"/>
          <w:szCs w:val="22"/>
        </w:rPr>
      </w:pPr>
    </w:p>
    <w:p w14:paraId="745C61D6" w14:textId="77777777" w:rsidR="00A01204" w:rsidRPr="0008241C" w:rsidRDefault="00A01204" w:rsidP="00A01204">
      <w:pPr>
        <w:rPr>
          <w:color w:val="4472C4"/>
          <w:sz w:val="22"/>
          <w:szCs w:val="22"/>
          <w:lang w:eastAsia="ja-JP"/>
        </w:rPr>
      </w:pPr>
      <w:r w:rsidRPr="0008241C">
        <w:rPr>
          <w:noProof/>
          <w:sz w:val="22"/>
          <w:szCs w:val="22"/>
          <w:lang w:val="en-US"/>
        </w:rPr>
        <w:lastRenderedPageBreak/>
        <w:drawing>
          <wp:inline distT="0" distB="0" distL="0" distR="0" wp14:anchorId="7899DD05" wp14:editId="41C10BB7">
            <wp:extent cx="5737860" cy="5096510"/>
            <wp:effectExtent l="0" t="0" r="0" b="8890"/>
            <wp:docPr id="93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7"/>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737860" cy="5096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7224428" w14:textId="51340710" w:rsidR="00A01204" w:rsidRPr="0008241C" w:rsidRDefault="00A01204" w:rsidP="00A01204">
      <w:pPr>
        <w:rPr>
          <w:b/>
          <w:color w:val="4472C4"/>
          <w:sz w:val="22"/>
          <w:szCs w:val="22"/>
          <w:lang w:eastAsia="ja-JP"/>
        </w:rPr>
      </w:pPr>
      <w:bookmarkStart w:id="1707" w:name="_Toc504087871"/>
      <w:r w:rsidRPr="0008241C">
        <w:rPr>
          <w:b/>
          <w:sz w:val="22"/>
          <w:szCs w:val="22"/>
        </w:rPr>
        <w:t xml:space="preserve">Figure </w:t>
      </w:r>
      <w:r w:rsidRPr="0008241C">
        <w:rPr>
          <w:b/>
          <w:sz w:val="22"/>
          <w:szCs w:val="22"/>
          <w:lang w:eastAsia="ja-JP"/>
        </w:rPr>
        <w:t>6.</w:t>
      </w:r>
      <w:r w:rsidRPr="0008241C">
        <w:rPr>
          <w:b/>
          <w:sz w:val="22"/>
          <w:szCs w:val="22"/>
        </w:rPr>
        <w:fldChar w:fldCharType="begin"/>
      </w:r>
      <w:r w:rsidRPr="0008241C">
        <w:rPr>
          <w:b/>
          <w:sz w:val="22"/>
          <w:szCs w:val="22"/>
        </w:rPr>
        <w:instrText xml:space="preserve"> SEQ Figure \* ARABIC </w:instrText>
      </w:r>
      <w:r w:rsidRPr="0008241C">
        <w:rPr>
          <w:b/>
          <w:sz w:val="22"/>
          <w:szCs w:val="22"/>
        </w:rPr>
        <w:fldChar w:fldCharType="separate"/>
      </w:r>
      <w:r w:rsidR="00D74032">
        <w:rPr>
          <w:b/>
          <w:noProof/>
          <w:sz w:val="22"/>
          <w:szCs w:val="22"/>
        </w:rPr>
        <w:t>1</w:t>
      </w:r>
      <w:r w:rsidRPr="0008241C">
        <w:rPr>
          <w:b/>
          <w:sz w:val="22"/>
          <w:szCs w:val="22"/>
        </w:rPr>
        <w:fldChar w:fldCharType="end"/>
      </w:r>
      <w:r w:rsidRPr="0008241C">
        <w:rPr>
          <w:b/>
          <w:sz w:val="22"/>
          <w:szCs w:val="22"/>
        </w:rPr>
        <w:t xml:space="preserve"> Analytical framework for BES governance and decision-making across scales and sectors in the Asia-Pacific region</w:t>
      </w:r>
      <w:bookmarkEnd w:id="1707"/>
    </w:p>
    <w:p w14:paraId="189D7E49" w14:textId="77777777" w:rsidR="00A01204" w:rsidRPr="0008241C" w:rsidRDefault="00A01204" w:rsidP="00A01204">
      <w:pPr>
        <w:rPr>
          <w:color w:val="4472C4"/>
          <w:sz w:val="22"/>
          <w:szCs w:val="22"/>
          <w:lang w:eastAsia="ja-JP"/>
        </w:rPr>
      </w:pPr>
    </w:p>
    <w:p w14:paraId="6D02827F" w14:textId="77777777" w:rsidR="00A01204" w:rsidRPr="0008241C" w:rsidRDefault="00A01204" w:rsidP="00A01204">
      <w:pPr>
        <w:rPr>
          <w:color w:val="4472C4"/>
          <w:sz w:val="22"/>
          <w:szCs w:val="22"/>
          <w:lang w:eastAsia="ja-JP"/>
        </w:rPr>
      </w:pPr>
    </w:p>
    <w:p w14:paraId="14552306" w14:textId="5A4B0C12" w:rsidR="00A01204" w:rsidRPr="0008241C" w:rsidRDefault="00A01204" w:rsidP="00A01204">
      <w:pPr>
        <w:rPr>
          <w:sz w:val="22"/>
          <w:szCs w:val="22"/>
        </w:rPr>
      </w:pPr>
      <w:r w:rsidRPr="0008241C">
        <w:rPr>
          <w:sz w:val="22"/>
          <w:szCs w:val="22"/>
        </w:rPr>
        <w:t xml:space="preserve">In the Asia-Pacific assessment framework, the options for governance and decision-making are influenced by two components – the enabling environment and multiple partnerships (Figure 6.1). The former is defined according to five governance instruments (legal and regulatory, economic and financial, human rights-based, management-based, and social and cultural) that are formed through institutions at the international, national and local levels, while the latter refers to the five governance modes (i.e. intergovernmental, centralised, decentralised, public-private, self or private) arising from the partnerships between </w:t>
      </w:r>
      <w:r w:rsidR="00C934E9">
        <w:rPr>
          <w:sz w:val="22"/>
          <w:szCs w:val="22"/>
        </w:rPr>
        <w:t>organiz</w:t>
      </w:r>
      <w:r w:rsidRPr="0008241C">
        <w:rPr>
          <w:sz w:val="22"/>
          <w:szCs w:val="22"/>
        </w:rPr>
        <w:t xml:space="preserve">ations or among actors within an </w:t>
      </w:r>
      <w:r w:rsidR="00C934E9">
        <w:rPr>
          <w:sz w:val="22"/>
          <w:szCs w:val="22"/>
        </w:rPr>
        <w:t>organiz</w:t>
      </w:r>
      <w:r w:rsidRPr="0008241C">
        <w:rPr>
          <w:sz w:val="22"/>
          <w:szCs w:val="22"/>
        </w:rPr>
        <w:t xml:space="preserve">ation (Figure 6.2). The instruments are described in details in section 6.4.1. Chapter 6 of the Europe and Central Asia Assessment Report described the governance modes as follows: centralised is considered hierarchical with central governmental as main actors; decentralised is described as subsidiarity with governments at lower administrative levels as main actors; public-private is the partnership between the central government and private sectors; and self/private is governance mainly by non-governmental </w:t>
      </w:r>
      <w:r w:rsidR="00C934E9">
        <w:rPr>
          <w:sz w:val="22"/>
          <w:szCs w:val="22"/>
        </w:rPr>
        <w:t>organiz</w:t>
      </w:r>
      <w:r w:rsidRPr="0008241C">
        <w:rPr>
          <w:sz w:val="22"/>
          <w:szCs w:val="22"/>
        </w:rPr>
        <w:t xml:space="preserve">ations. In addition to these, the Asia-Pacific region assessment consider intergovernmental as relevant distinct governance mode due to the increasing role of intergovernmental </w:t>
      </w:r>
      <w:r w:rsidR="00C934E9">
        <w:rPr>
          <w:sz w:val="22"/>
          <w:szCs w:val="22"/>
        </w:rPr>
        <w:t>organiz</w:t>
      </w:r>
      <w:r w:rsidRPr="0008241C">
        <w:rPr>
          <w:sz w:val="22"/>
          <w:szCs w:val="22"/>
        </w:rPr>
        <w:t>ations in addressing global challenges. Decision-making in intergovernmental governance occur at the supranational level (regional or global), with member states giving up some of their sovereignty when signing and ratifying agreements (Berg 2009</w:t>
      </w:r>
      <w:r w:rsidRPr="0008241C">
        <w:rPr>
          <w:sz w:val="22"/>
          <w:szCs w:val="22"/>
          <w:lang w:eastAsia="ja-JP"/>
        </w:rPr>
        <w: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80/09692290903173087","ISSN":"0969-2290","abstract":"ABSTRACT Do requirements for legitimate global governance vary across intergovernmental and non-state governance institutions? The author introduces a framework to address this question that draws attention to the social forces and power dynamics at play in determining what standards of legitimacy apply. Rather than beginning with a focus on democratic legitimacy, which pre-judges what legitimacy requires, the framework posits that what constitutes legitimacy results from an interaction of communities who must accept the authority of the institution with broader legitimating norms and discourses – or social structure – that prevail in the relevant issue area. To illustrate its plausibility, the framework is applied to a comparison of intergovernmental and non-state institutions in the social and environmental issue area: the intergovernmental Kyoto Protocol on climate change and members of the non-state International Social and Environmental Accreditation and Labeling Alliance, an umbrella organization cr...","author":[{"dropping-particle":"","family":"Bernstein","given":"Steven","non-dropping-particle":"","parse-names":false,"suffix":""}],"container-title":"Review of International Political Economy","id":"ITEM-1","issue":"1","issued":{"date-parts":[["2011","2","7"]]},"page":"17-51","publisher":" Taylor &amp; Francis Group ","title":"Legitimacy in intergovernmental and non-state global governance","type":"article-journal","volume":"18"},"uris":["http://www.mendeley.com/documents/?uuid=14c85057-94a4-3877-b5df-f11f9f7dc71f"]}],"mendeley":{"formattedCitation":"(Bernstein, 2011)","manualFormatting":"Bernstein, 2011)","plainTextFormattedCitation":"(Bernstein, 2011)","previouslyFormattedCitation":"(Bernstein, 2011)"},"properties":{"noteIndex":0},"schema":"https://github.com/citation-style-language/schema/raw/master/csl-citation.json"}</w:instrText>
      </w:r>
      <w:r w:rsidRPr="0008241C">
        <w:rPr>
          <w:sz w:val="22"/>
          <w:szCs w:val="22"/>
        </w:rPr>
        <w:fldChar w:fldCharType="separate"/>
      </w:r>
      <w:r w:rsidRPr="0008241C">
        <w:rPr>
          <w:noProof/>
          <w:sz w:val="22"/>
          <w:szCs w:val="22"/>
        </w:rPr>
        <w:t>Bernstein, 2011)</w:t>
      </w:r>
      <w:r w:rsidRPr="0008241C">
        <w:rPr>
          <w:sz w:val="22"/>
          <w:szCs w:val="22"/>
        </w:rPr>
        <w:fldChar w:fldCharType="end"/>
      </w:r>
      <w:r w:rsidRPr="0008241C">
        <w:rPr>
          <w:sz w:val="22"/>
          <w:szCs w:val="22"/>
        </w:rPr>
        <w:t xml:space="preserve">. </w:t>
      </w:r>
    </w:p>
    <w:p w14:paraId="212D4B6A" w14:textId="77777777" w:rsidR="00A01204" w:rsidRPr="0008241C" w:rsidRDefault="00A01204" w:rsidP="00A01204">
      <w:pPr>
        <w:rPr>
          <w:sz w:val="22"/>
          <w:szCs w:val="22"/>
        </w:rPr>
      </w:pPr>
    </w:p>
    <w:p w14:paraId="61B2D7C1" w14:textId="77777777" w:rsidR="00A01204" w:rsidRPr="0008241C" w:rsidRDefault="00A01204" w:rsidP="00A01204">
      <w:pPr>
        <w:rPr>
          <w:sz w:val="22"/>
          <w:szCs w:val="22"/>
        </w:rPr>
      </w:pPr>
      <w:r w:rsidRPr="0008241C">
        <w:rPr>
          <w:sz w:val="22"/>
          <w:szCs w:val="22"/>
        </w:rPr>
        <w:lastRenderedPageBreak/>
        <w:t xml:space="preserve">The assessment of the policy environment in the Asia-Pacific region is aimed at defining features of the institutions and governance in which BES exist and future trends are projected (chapter 3). This chapter is thus linked to the earlier chapters (see 6.1.3). In addition to chapter 3, it links to chapter 2 on nature’s benefits to people and quality of life status and chapter 4 on direct and indirect drivers of change. Moreover, an analysis of degree of fit between the elements of the governance systems and the trends in respective biomes can be used as a framework for assessing the likelihood of policy solutions in securing positive future for BES in the region. This chapter thus extends the scenarios described in chapter 5 to analyse alternative pathways for BES policy options and mixes. Within these various contexts, this chapter provides case studies of best practices for the different options of governance and decision-making. Finally, in assessing governance potential and constraints, this chapter outlines options available to reach the Aichi Biodiversity Targets and Sustainable Development Goals (Figure 6.1). </w:t>
      </w:r>
    </w:p>
    <w:p w14:paraId="250BF470" w14:textId="77777777" w:rsidR="00A01204" w:rsidRPr="0008241C" w:rsidRDefault="00A01204" w:rsidP="00A01204">
      <w:pPr>
        <w:rPr>
          <w:sz w:val="22"/>
          <w:szCs w:val="22"/>
        </w:rPr>
      </w:pPr>
    </w:p>
    <w:p w14:paraId="56AD20B0" w14:textId="77777777" w:rsidR="00A01204" w:rsidRPr="0008241C" w:rsidRDefault="00A01204" w:rsidP="00A01204">
      <w:pPr>
        <w:rPr>
          <w:sz w:val="22"/>
          <w:szCs w:val="22"/>
          <w:lang w:eastAsia="ja-JP"/>
        </w:rPr>
      </w:pPr>
      <w:r w:rsidRPr="0008241C">
        <w:rPr>
          <w:noProof/>
          <w:sz w:val="22"/>
          <w:szCs w:val="22"/>
          <w:lang w:val="en-US"/>
        </w:rPr>
        <w:drawing>
          <wp:inline distT="0" distB="0" distL="0" distR="0" wp14:anchorId="25EB51E9" wp14:editId="4FB216BC">
            <wp:extent cx="4835486" cy="6305550"/>
            <wp:effectExtent l="0" t="0" r="3810" b="0"/>
            <wp:docPr id="933"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41"/>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4844113" cy="6316800"/>
                    </a:xfrm>
                    <a:prstGeom prst="rect">
                      <a:avLst/>
                    </a:prstGeom>
                    <a:noFill/>
                    <a:ln>
                      <a:noFill/>
                    </a:ln>
                  </pic:spPr>
                </pic:pic>
              </a:graphicData>
            </a:graphic>
          </wp:inline>
        </w:drawing>
      </w:r>
    </w:p>
    <w:p w14:paraId="4ACBDC06" w14:textId="2B8DBBFF" w:rsidR="00A01204" w:rsidRPr="0008241C" w:rsidRDefault="00A01204" w:rsidP="00A01204">
      <w:pPr>
        <w:rPr>
          <w:b/>
          <w:sz w:val="22"/>
          <w:szCs w:val="22"/>
          <w:lang w:eastAsia="ja-JP"/>
        </w:rPr>
      </w:pPr>
      <w:bookmarkStart w:id="1708" w:name="_Toc504087872"/>
      <w:r w:rsidRPr="0008241C">
        <w:rPr>
          <w:b/>
          <w:sz w:val="22"/>
          <w:szCs w:val="22"/>
        </w:rPr>
        <w:t xml:space="preserve">Figure </w:t>
      </w:r>
      <w:r w:rsidRPr="0008241C">
        <w:rPr>
          <w:b/>
          <w:sz w:val="22"/>
          <w:szCs w:val="22"/>
          <w:lang w:eastAsia="ja-JP"/>
        </w:rPr>
        <w:t>6.</w:t>
      </w:r>
      <w:r w:rsidRPr="0008241C">
        <w:rPr>
          <w:b/>
          <w:sz w:val="22"/>
          <w:szCs w:val="22"/>
        </w:rPr>
        <w:fldChar w:fldCharType="begin"/>
      </w:r>
      <w:r w:rsidRPr="0008241C">
        <w:rPr>
          <w:b/>
          <w:sz w:val="22"/>
          <w:szCs w:val="22"/>
        </w:rPr>
        <w:instrText xml:space="preserve"> SEQ Figure \* ARABIC </w:instrText>
      </w:r>
      <w:r w:rsidRPr="0008241C">
        <w:rPr>
          <w:b/>
          <w:sz w:val="22"/>
          <w:szCs w:val="22"/>
        </w:rPr>
        <w:fldChar w:fldCharType="separate"/>
      </w:r>
      <w:r w:rsidR="00D74032">
        <w:rPr>
          <w:b/>
          <w:noProof/>
          <w:sz w:val="22"/>
          <w:szCs w:val="22"/>
        </w:rPr>
        <w:t>2</w:t>
      </w:r>
      <w:r w:rsidRPr="0008241C">
        <w:rPr>
          <w:b/>
          <w:sz w:val="22"/>
          <w:szCs w:val="22"/>
        </w:rPr>
        <w:fldChar w:fldCharType="end"/>
      </w:r>
      <w:r w:rsidRPr="0008241C">
        <w:rPr>
          <w:b/>
          <w:sz w:val="22"/>
          <w:szCs w:val="22"/>
        </w:rPr>
        <w:t xml:space="preserve"> Various links between governance elements of enabling environment and multiple partnerships</w:t>
      </w:r>
      <w:bookmarkEnd w:id="1708"/>
    </w:p>
    <w:p w14:paraId="09C4B517" w14:textId="77777777" w:rsidR="00A01204" w:rsidRPr="0008241C" w:rsidRDefault="00A01204" w:rsidP="00A01204">
      <w:pPr>
        <w:rPr>
          <w:sz w:val="22"/>
          <w:szCs w:val="22"/>
          <w:lang w:eastAsia="ja-JP"/>
        </w:rPr>
      </w:pPr>
    </w:p>
    <w:p w14:paraId="5A63DDD7" w14:textId="77777777" w:rsidR="00A01204" w:rsidRPr="0008241C" w:rsidRDefault="00A01204" w:rsidP="00A01204">
      <w:pPr>
        <w:keepNext/>
        <w:tabs>
          <w:tab w:val="clear" w:pos="1247"/>
          <w:tab w:val="left" w:pos="765"/>
        </w:tabs>
        <w:outlineLvl w:val="2"/>
        <w:rPr>
          <w:b/>
          <w:noProof/>
          <w:sz w:val="24"/>
          <w:szCs w:val="24"/>
        </w:rPr>
      </w:pPr>
      <w:bookmarkStart w:id="1709" w:name="_Toc504317357"/>
      <w:bookmarkStart w:id="1710" w:name="_Toc504318050"/>
      <w:bookmarkStart w:id="1711" w:name="_Toc504320477"/>
      <w:bookmarkStart w:id="1712" w:name="_Toc504320700"/>
      <w:bookmarkStart w:id="1713" w:name="_Toc504320924"/>
      <w:bookmarkStart w:id="1714" w:name="_Toc504321396"/>
      <w:bookmarkStart w:id="1715" w:name="_Toc524048075"/>
      <w:r w:rsidRPr="0008241C">
        <w:rPr>
          <w:b/>
          <w:noProof/>
          <w:sz w:val="24"/>
          <w:szCs w:val="24"/>
        </w:rPr>
        <w:t xml:space="preserve">6.1.3 </w:t>
      </w:r>
      <w:r w:rsidRPr="0008241C">
        <w:rPr>
          <w:b/>
          <w:noProof/>
          <w:sz w:val="24"/>
          <w:szCs w:val="24"/>
        </w:rPr>
        <w:tab/>
        <w:t>Structure of the chapter</w:t>
      </w:r>
      <w:bookmarkEnd w:id="1709"/>
      <w:bookmarkEnd w:id="1710"/>
      <w:bookmarkEnd w:id="1711"/>
      <w:bookmarkEnd w:id="1712"/>
      <w:bookmarkEnd w:id="1713"/>
      <w:bookmarkEnd w:id="1714"/>
      <w:bookmarkEnd w:id="1715"/>
    </w:p>
    <w:p w14:paraId="44425A92" w14:textId="77777777" w:rsidR="00A01204" w:rsidRPr="0008241C" w:rsidRDefault="00A01204" w:rsidP="00A01204">
      <w:pPr>
        <w:rPr>
          <w:noProof/>
          <w:sz w:val="22"/>
          <w:szCs w:val="22"/>
        </w:rPr>
      </w:pPr>
    </w:p>
    <w:p w14:paraId="4099683C" w14:textId="027F1E51" w:rsidR="00A01204" w:rsidRPr="0008241C" w:rsidRDefault="00A01204" w:rsidP="00A01204">
      <w:pPr>
        <w:tabs>
          <w:tab w:val="left" w:pos="4253"/>
        </w:tabs>
        <w:rPr>
          <w:noProof/>
          <w:sz w:val="22"/>
          <w:szCs w:val="22"/>
        </w:rPr>
      </w:pPr>
      <w:r w:rsidRPr="0008241C">
        <w:rPr>
          <w:noProof/>
          <w:sz w:val="22"/>
          <w:szCs w:val="22"/>
        </w:rPr>
        <w:t xml:space="preserve">The overall structure of this chapter is guided by the analytical framework shown in Figure 6.1. First, the context of the assessment of options is introduced in section 6.2 by discussing governance systems and the institutional, political and social settings at various ecosystem and political scales. The section highlights the institutions, </w:t>
      </w:r>
      <w:r w:rsidR="00C934E9">
        <w:rPr>
          <w:noProof/>
          <w:sz w:val="22"/>
          <w:szCs w:val="22"/>
        </w:rPr>
        <w:t>organiz</w:t>
      </w:r>
      <w:r w:rsidRPr="0008241C">
        <w:rPr>
          <w:noProof/>
          <w:sz w:val="22"/>
          <w:szCs w:val="22"/>
        </w:rPr>
        <w:t>ations and actors that are embedded in these governance systems and who have influence on BES. Section 6.2 provides answers to questions (i) and (ii) above. Second, the challenges for BES governance are discussed in Section 6.3 with particular emphasis on the ecosystem dynamics (status and trends), underlying drivers (direct and indirect) and potential pitfalls, and development pathways (scenarios) for the options. This section provides the links to the previous chapters. Section 6.3.1 discusses the need for good resource governance in view of the dilemma of preserving Nature’s Contributions to People (NCP) in the face of increasingly negative BES status and trends as a result of unsustainable use of resources (chapters 2 and 3). Section 6.3.2 emphasises the potential governance pitfalls due to the impacts of direct and indirect drivers (chapter 4). Following from the discussion in section 6.2, section 6.3.3 presents the emerging governance options for alternative future scenarios or development pathways (chapter 5). Third, governance options that were introduced for the different development pathways are discussed in detail in Section 6.4, providing relevant policy instruments and mixes for these options at various governance scales. This section provides an assessment of the governance options for the different subregions in the Asia-Pacific region (section 6.4.2) and mixes of policy instruments for these options (sections 6.4.1 and 6.4.3) at various scales and sectors. Section 6.4 provides answers to questions (iii) and (iv) above. Finally, the global challenges with respect to global biodiversity targets and sustainable development goals facing institutions and governance systems in the Asia-Pacific region are analysed in Section 6.5 and 6.6, respectively. These two sections provide answers to question (v). The Asia-Pacific Regional Assessment is concluded in Section 6.7.</w:t>
      </w:r>
    </w:p>
    <w:p w14:paraId="58408D6D" w14:textId="77777777" w:rsidR="00A01204" w:rsidRPr="0008241C" w:rsidRDefault="00A01204" w:rsidP="00A01204">
      <w:pPr>
        <w:rPr>
          <w:noProof/>
          <w:sz w:val="22"/>
          <w:szCs w:val="22"/>
        </w:rPr>
      </w:pPr>
    </w:p>
    <w:p w14:paraId="3F7E8150" w14:textId="77777777" w:rsidR="00A01204" w:rsidRPr="0008241C" w:rsidRDefault="00A01204" w:rsidP="00A01204">
      <w:pPr>
        <w:keepNext/>
        <w:keepLines/>
        <w:tabs>
          <w:tab w:val="clear" w:pos="1247"/>
          <w:tab w:val="left" w:pos="700"/>
        </w:tabs>
        <w:spacing w:before="40"/>
        <w:outlineLvl w:val="1"/>
        <w:rPr>
          <w:b/>
          <w:noProof/>
          <w:sz w:val="28"/>
          <w:szCs w:val="26"/>
        </w:rPr>
      </w:pPr>
      <w:bookmarkStart w:id="1716" w:name="_Toc504317358"/>
      <w:bookmarkStart w:id="1717" w:name="_Toc504318051"/>
      <w:bookmarkStart w:id="1718" w:name="_Toc504320478"/>
      <w:bookmarkStart w:id="1719" w:name="_Toc504320701"/>
      <w:bookmarkStart w:id="1720" w:name="_Toc504320925"/>
      <w:bookmarkStart w:id="1721" w:name="_Toc504321397"/>
      <w:bookmarkStart w:id="1722" w:name="_Toc524048076"/>
      <w:r w:rsidRPr="0008241C">
        <w:rPr>
          <w:b/>
          <w:noProof/>
          <w:sz w:val="28"/>
          <w:szCs w:val="26"/>
        </w:rPr>
        <w:t xml:space="preserve">6.2 </w:t>
      </w:r>
      <w:r w:rsidRPr="0008241C">
        <w:rPr>
          <w:b/>
          <w:noProof/>
          <w:sz w:val="28"/>
          <w:szCs w:val="26"/>
        </w:rPr>
        <w:tab/>
        <w:t>Governance Systems and the Institutional, Political and Social Settings</w:t>
      </w:r>
      <w:bookmarkEnd w:id="1716"/>
      <w:bookmarkEnd w:id="1717"/>
      <w:bookmarkEnd w:id="1718"/>
      <w:bookmarkEnd w:id="1719"/>
      <w:bookmarkEnd w:id="1720"/>
      <w:bookmarkEnd w:id="1721"/>
      <w:bookmarkEnd w:id="1722"/>
      <w:r w:rsidRPr="0008241C">
        <w:rPr>
          <w:b/>
          <w:noProof/>
          <w:sz w:val="28"/>
          <w:szCs w:val="26"/>
        </w:rPr>
        <w:t xml:space="preserve"> </w:t>
      </w:r>
    </w:p>
    <w:p w14:paraId="7333B76C" w14:textId="77777777" w:rsidR="00A01204" w:rsidRPr="0008241C" w:rsidRDefault="00A01204" w:rsidP="00A01204">
      <w:pPr>
        <w:rPr>
          <w:noProof/>
          <w:sz w:val="22"/>
          <w:szCs w:val="22"/>
        </w:rPr>
      </w:pPr>
    </w:p>
    <w:p w14:paraId="22109083" w14:textId="77777777" w:rsidR="00A01204" w:rsidRPr="0008241C" w:rsidRDefault="00A01204" w:rsidP="00A01204">
      <w:pPr>
        <w:keepNext/>
        <w:tabs>
          <w:tab w:val="clear" w:pos="1247"/>
          <w:tab w:val="left" w:pos="765"/>
        </w:tabs>
        <w:outlineLvl w:val="2"/>
        <w:rPr>
          <w:b/>
          <w:noProof/>
          <w:sz w:val="24"/>
          <w:szCs w:val="24"/>
        </w:rPr>
      </w:pPr>
      <w:bookmarkStart w:id="1723" w:name="_Toc504317359"/>
      <w:bookmarkStart w:id="1724" w:name="_Toc504318052"/>
      <w:bookmarkStart w:id="1725" w:name="_Toc504320479"/>
      <w:bookmarkStart w:id="1726" w:name="_Toc504320702"/>
      <w:bookmarkStart w:id="1727" w:name="_Toc504320926"/>
      <w:bookmarkStart w:id="1728" w:name="_Toc504321398"/>
      <w:bookmarkStart w:id="1729" w:name="_Toc524048077"/>
      <w:r w:rsidRPr="0008241C">
        <w:rPr>
          <w:b/>
          <w:noProof/>
          <w:sz w:val="24"/>
          <w:szCs w:val="24"/>
        </w:rPr>
        <w:t xml:space="preserve">6.2.1 </w:t>
      </w:r>
      <w:r w:rsidRPr="0008241C">
        <w:rPr>
          <w:b/>
          <w:noProof/>
          <w:sz w:val="24"/>
          <w:szCs w:val="24"/>
        </w:rPr>
        <w:tab/>
        <w:t>Subregional institutions and transboundary issues</w:t>
      </w:r>
      <w:bookmarkEnd w:id="1723"/>
      <w:bookmarkEnd w:id="1724"/>
      <w:bookmarkEnd w:id="1725"/>
      <w:bookmarkEnd w:id="1726"/>
      <w:bookmarkEnd w:id="1727"/>
      <w:bookmarkEnd w:id="1728"/>
      <w:bookmarkEnd w:id="1729"/>
    </w:p>
    <w:p w14:paraId="7084C92E" w14:textId="77777777" w:rsidR="00A01204" w:rsidRPr="0008241C" w:rsidRDefault="00A01204" w:rsidP="00A01204">
      <w:pPr>
        <w:rPr>
          <w:noProof/>
          <w:sz w:val="22"/>
          <w:szCs w:val="22"/>
        </w:rPr>
      </w:pPr>
    </w:p>
    <w:p w14:paraId="3126D084" w14:textId="77777777" w:rsidR="00A01204" w:rsidRPr="0008241C" w:rsidRDefault="00A01204" w:rsidP="00A01204">
      <w:pPr>
        <w:rPr>
          <w:noProof/>
          <w:sz w:val="22"/>
          <w:szCs w:val="22"/>
        </w:rPr>
      </w:pPr>
      <w:r w:rsidRPr="0008241C">
        <w:rPr>
          <w:noProof/>
          <w:sz w:val="22"/>
          <w:szCs w:val="22"/>
        </w:rPr>
        <w:t xml:space="preserve">To address environmental problems confronting Asia-Pacific region and its subregions, the countries in the Asia-Pacific region became parties to global, regional, subregional and bilateral environmental conventions and policy instruments (Table 6.1, Chapter 1).  Subregional collaboration has been emphasised because of the huge geographical scope and diverse economic and political systems in the region </w:t>
      </w:r>
      <w:r w:rsidRPr="0008241C">
        <w:rPr>
          <w:noProof/>
          <w:sz w:val="22"/>
          <w:szCs w:val="22"/>
        </w:rPr>
        <w:fldChar w:fldCharType="begin" w:fldLock="1"/>
      </w:r>
      <w:r w:rsidRPr="0008241C">
        <w:rPr>
          <w:noProof/>
          <w:sz w:val="22"/>
          <w:szCs w:val="22"/>
        </w:rPr>
        <w:instrText>ADDIN CSL_CITATION {"citationItems":[{"id":"ITEM-1","itemData":{"author":[{"dropping-particle":"","family":"Takahashi","given":"Wakana","non-dropping-particle":"","parse-names":false,"suffix":""}],"id":"ITEM-1","issued":{"date-parts":[["2000"]]},"number-of-pages":"30pp","title":"Environmental cooperation in Northeast Asia","type":"report"},"uris":["http://www.mendeley.com/documents/?uuid=debbdc8b-a91f-3b19-a4c5-15f786e8828e"]}],"mendeley":{"formattedCitation":"(Takahashi, 2000)","plainTextFormattedCitation":"(Takahashi, 2000)","previouslyFormattedCitation":"(Takahashi, 2000)"},"properties":{"noteIndex":0},"schema":"https://github.com/citation-style-language/schema/raw/master/csl-citation.json"}</w:instrText>
      </w:r>
      <w:r w:rsidRPr="0008241C">
        <w:rPr>
          <w:noProof/>
          <w:sz w:val="22"/>
          <w:szCs w:val="22"/>
        </w:rPr>
        <w:fldChar w:fldCharType="separate"/>
      </w:r>
      <w:r w:rsidRPr="0008241C">
        <w:rPr>
          <w:noProof/>
          <w:sz w:val="22"/>
          <w:szCs w:val="22"/>
        </w:rPr>
        <w:t>(Takahashi, 2000)</w:t>
      </w:r>
      <w:r w:rsidRPr="0008241C">
        <w:rPr>
          <w:noProof/>
          <w:sz w:val="22"/>
          <w:szCs w:val="22"/>
        </w:rPr>
        <w:fldChar w:fldCharType="end"/>
      </w:r>
      <w:r w:rsidRPr="0008241C">
        <w:rPr>
          <w:noProof/>
          <w:sz w:val="22"/>
          <w:szCs w:val="22"/>
        </w:rPr>
        <w:t>. The legal instruments that cut across the region or with membership outside a subregion usually aim to foster transboundary collaboration to maximise benefits arising from or to reduce conflicts over common resources. The majority of instruments are however signed by countries within a subregion, but some involve agreements with countries outside the Region.</w:t>
      </w:r>
    </w:p>
    <w:p w14:paraId="391A1386" w14:textId="77777777" w:rsidR="00A01204" w:rsidRPr="0008241C" w:rsidRDefault="00A01204" w:rsidP="00A01204">
      <w:pPr>
        <w:rPr>
          <w:noProof/>
          <w:sz w:val="22"/>
          <w:szCs w:val="22"/>
        </w:rPr>
      </w:pPr>
    </w:p>
    <w:p w14:paraId="386BBEAB" w14:textId="77777777" w:rsidR="00A01204" w:rsidRPr="0008241C" w:rsidRDefault="00A01204" w:rsidP="00A01204">
      <w:pPr>
        <w:rPr>
          <w:noProof/>
          <w:sz w:val="22"/>
          <w:szCs w:val="22"/>
        </w:rPr>
      </w:pPr>
    </w:p>
    <w:p w14:paraId="187E686F" w14:textId="064AD7FC" w:rsidR="00A01204" w:rsidRPr="0008241C" w:rsidRDefault="00A01204" w:rsidP="00A01204">
      <w:pPr>
        <w:widowControl w:val="0"/>
        <w:tabs>
          <w:tab w:val="clear" w:pos="1247"/>
          <w:tab w:val="clear" w:pos="1814"/>
          <w:tab w:val="clear" w:pos="2381"/>
          <w:tab w:val="clear" w:pos="2948"/>
          <w:tab w:val="clear" w:pos="3515"/>
        </w:tabs>
        <w:rPr>
          <w:b/>
          <w:noProof/>
          <w:kern w:val="2"/>
          <w:sz w:val="22"/>
          <w:szCs w:val="22"/>
          <w:lang w:eastAsia="ja-JP"/>
        </w:rPr>
      </w:pPr>
      <w:bookmarkStart w:id="1730" w:name="_Toc504087607"/>
      <w:r w:rsidRPr="0008241C">
        <w:rPr>
          <w:b/>
          <w:noProof/>
          <w:kern w:val="2"/>
          <w:sz w:val="22"/>
          <w:szCs w:val="22"/>
          <w:lang w:eastAsia="ja-JP"/>
        </w:rPr>
        <w:t>Table 6.</w:t>
      </w:r>
      <w:r w:rsidRPr="0008241C">
        <w:rPr>
          <w:b/>
          <w:noProof/>
          <w:kern w:val="2"/>
          <w:sz w:val="22"/>
          <w:szCs w:val="22"/>
          <w:lang w:eastAsia="ja-JP"/>
        </w:rPr>
        <w:fldChar w:fldCharType="begin"/>
      </w:r>
      <w:r w:rsidRPr="0008241C">
        <w:rPr>
          <w:b/>
          <w:noProof/>
          <w:kern w:val="2"/>
          <w:sz w:val="22"/>
          <w:szCs w:val="22"/>
          <w:lang w:eastAsia="ja-JP"/>
        </w:rPr>
        <w:instrText xml:space="preserve"> SEQ Table \* ARABIC </w:instrText>
      </w:r>
      <w:r w:rsidRPr="0008241C">
        <w:rPr>
          <w:b/>
          <w:noProof/>
          <w:kern w:val="2"/>
          <w:sz w:val="22"/>
          <w:szCs w:val="22"/>
          <w:lang w:eastAsia="ja-JP"/>
        </w:rPr>
        <w:fldChar w:fldCharType="separate"/>
      </w:r>
      <w:r w:rsidR="00D74032">
        <w:rPr>
          <w:b/>
          <w:noProof/>
          <w:kern w:val="2"/>
          <w:sz w:val="22"/>
          <w:szCs w:val="22"/>
          <w:lang w:eastAsia="ja-JP"/>
        </w:rPr>
        <w:t>1</w:t>
      </w:r>
      <w:r w:rsidRPr="0008241C">
        <w:rPr>
          <w:b/>
          <w:noProof/>
          <w:kern w:val="2"/>
          <w:sz w:val="22"/>
          <w:szCs w:val="22"/>
          <w:lang w:eastAsia="ja-JP"/>
        </w:rPr>
        <w:fldChar w:fldCharType="end"/>
      </w:r>
      <w:r w:rsidRPr="0008241C">
        <w:rPr>
          <w:b/>
          <w:noProof/>
          <w:kern w:val="2"/>
          <w:sz w:val="22"/>
          <w:szCs w:val="22"/>
          <w:lang w:eastAsia="ja-JP"/>
        </w:rPr>
        <w:t xml:space="preserve">  Major subregional environmental legal instruments in the Asia-Pacific region</w:t>
      </w:r>
      <w:bookmarkEnd w:id="1730"/>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8028"/>
      </w:tblGrid>
      <w:tr w:rsidR="00A01204" w:rsidRPr="0008241C" w14:paraId="18C58BBD" w14:textId="77777777" w:rsidTr="00642B4F">
        <w:trPr>
          <w:trHeight w:val="269"/>
        </w:trPr>
        <w:tc>
          <w:tcPr>
            <w:tcW w:w="1039" w:type="dxa"/>
          </w:tcPr>
          <w:p w14:paraId="44793AA6" w14:textId="77777777" w:rsidR="00A01204" w:rsidRPr="0008241C" w:rsidRDefault="00A01204" w:rsidP="00A01204">
            <w:pPr>
              <w:jc w:val="both"/>
              <w:rPr>
                <w:rFonts w:eastAsia="MS Mincho"/>
                <w:noProof/>
                <w:szCs w:val="22"/>
              </w:rPr>
            </w:pPr>
            <w:r w:rsidRPr="0008241C">
              <w:rPr>
                <w:rFonts w:eastAsia="MS Mincho"/>
                <w:noProof/>
                <w:szCs w:val="22"/>
              </w:rPr>
              <w:t xml:space="preserve">Subregion </w:t>
            </w:r>
          </w:p>
        </w:tc>
        <w:tc>
          <w:tcPr>
            <w:tcW w:w="8028" w:type="dxa"/>
          </w:tcPr>
          <w:p w14:paraId="79CBC15A" w14:textId="77777777" w:rsidR="00A01204" w:rsidRPr="0008241C" w:rsidRDefault="00A01204" w:rsidP="00A01204">
            <w:pPr>
              <w:jc w:val="both"/>
              <w:rPr>
                <w:rFonts w:eastAsia="MS Mincho"/>
                <w:noProof/>
                <w:szCs w:val="22"/>
              </w:rPr>
            </w:pPr>
            <w:r w:rsidRPr="0008241C">
              <w:rPr>
                <w:rFonts w:eastAsia="MS Mincho"/>
                <w:noProof/>
                <w:szCs w:val="22"/>
              </w:rPr>
              <w:t>Instruments</w:t>
            </w:r>
          </w:p>
        </w:tc>
      </w:tr>
      <w:tr w:rsidR="00A01204" w:rsidRPr="0008241C" w14:paraId="7A4FF83C" w14:textId="77777777" w:rsidTr="00642B4F">
        <w:tc>
          <w:tcPr>
            <w:tcW w:w="1039" w:type="dxa"/>
          </w:tcPr>
          <w:p w14:paraId="6D8E96D1" w14:textId="77777777" w:rsidR="00A01204" w:rsidRPr="0008241C" w:rsidRDefault="00A01204" w:rsidP="00A01204">
            <w:pPr>
              <w:jc w:val="both"/>
              <w:rPr>
                <w:rFonts w:eastAsia="MS Mincho"/>
                <w:noProof/>
                <w:szCs w:val="22"/>
              </w:rPr>
            </w:pPr>
            <w:r w:rsidRPr="0008241C">
              <w:rPr>
                <w:rFonts w:eastAsia="MS Mincho"/>
                <w:noProof/>
                <w:szCs w:val="22"/>
              </w:rPr>
              <w:t>Oceania</w:t>
            </w:r>
          </w:p>
        </w:tc>
        <w:tc>
          <w:tcPr>
            <w:tcW w:w="8028" w:type="dxa"/>
          </w:tcPr>
          <w:p w14:paraId="123CC2DE"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ind w:left="360"/>
              <w:contextualSpacing/>
              <w:jc w:val="both"/>
              <w:textAlignment w:val="baseline"/>
              <w:rPr>
                <w:rFonts w:eastAsia="MS Mincho"/>
                <w:szCs w:val="22"/>
              </w:rPr>
            </w:pPr>
            <w:r w:rsidRPr="0008241C">
              <w:rPr>
                <w:rFonts w:eastAsia="MS Mincho"/>
                <w:i/>
                <w:szCs w:val="22"/>
              </w:rPr>
              <w:t xml:space="preserve">Convention on Conservation of Nature in the South Pacific, 1976 </w:t>
            </w:r>
            <w:r w:rsidRPr="0008241C">
              <w:rPr>
                <w:rFonts w:eastAsia="MS Mincho"/>
                <w:szCs w:val="22"/>
              </w:rPr>
              <w:t xml:space="preserve">(operation of this convention is suspended in 2006) </w:t>
            </w:r>
          </w:p>
          <w:p w14:paraId="400C8AB3"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ind w:left="360"/>
              <w:contextualSpacing/>
              <w:jc w:val="both"/>
              <w:textAlignment w:val="baseline"/>
              <w:rPr>
                <w:rFonts w:eastAsia="MS Mincho"/>
                <w:szCs w:val="22"/>
              </w:rPr>
            </w:pPr>
            <w:r w:rsidRPr="0008241C">
              <w:rPr>
                <w:rFonts w:eastAsia="MS Mincho"/>
                <w:i/>
                <w:szCs w:val="22"/>
              </w:rPr>
              <w:t xml:space="preserve">Convention for the Protection of the Natural Resources and Environment of the South Pacific Region, </w:t>
            </w:r>
            <w:r w:rsidRPr="0008241C">
              <w:rPr>
                <w:rFonts w:eastAsia="MS Mincho"/>
                <w:szCs w:val="22"/>
              </w:rPr>
              <w:t>1986</w:t>
            </w:r>
          </w:p>
          <w:p w14:paraId="3C31DCE1"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contextualSpacing/>
              <w:jc w:val="both"/>
              <w:textAlignment w:val="baseline"/>
              <w:rPr>
                <w:rFonts w:eastAsia="MS Mincho"/>
                <w:szCs w:val="22"/>
              </w:rPr>
            </w:pPr>
            <w:r w:rsidRPr="0008241C">
              <w:rPr>
                <w:rFonts w:eastAsia="MS Mincho"/>
                <w:i/>
                <w:szCs w:val="22"/>
              </w:rPr>
              <w:t>Protocol for the Prevention of Pollution of the South Pacific Region by Dumping</w:t>
            </w:r>
            <w:r w:rsidRPr="0008241C">
              <w:rPr>
                <w:rFonts w:eastAsia="MS Mincho"/>
                <w:szCs w:val="22"/>
              </w:rPr>
              <w:t>, 1990</w:t>
            </w:r>
          </w:p>
          <w:p w14:paraId="5FF37422"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contextualSpacing/>
              <w:jc w:val="both"/>
              <w:textAlignment w:val="baseline"/>
              <w:rPr>
                <w:rFonts w:eastAsia="MS Mincho"/>
                <w:szCs w:val="22"/>
              </w:rPr>
            </w:pPr>
            <w:r w:rsidRPr="0008241C">
              <w:rPr>
                <w:rFonts w:eastAsia="MS Mincho"/>
                <w:i/>
                <w:szCs w:val="22"/>
              </w:rPr>
              <w:t>Protocol Concerning Co-operation in Combating Pollution Emergencies in the South Pacific Region</w:t>
            </w:r>
            <w:r w:rsidRPr="0008241C">
              <w:rPr>
                <w:rFonts w:eastAsia="MS Mincho"/>
                <w:szCs w:val="22"/>
              </w:rPr>
              <w:t>, 1990</w:t>
            </w:r>
          </w:p>
          <w:p w14:paraId="19BB38BC"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contextualSpacing/>
              <w:jc w:val="both"/>
              <w:textAlignment w:val="baseline"/>
              <w:rPr>
                <w:rFonts w:eastAsia="MS Mincho"/>
                <w:szCs w:val="22"/>
              </w:rPr>
            </w:pPr>
            <w:r w:rsidRPr="0008241C">
              <w:rPr>
                <w:rFonts w:eastAsia="MS Mincho"/>
                <w:szCs w:val="22"/>
              </w:rPr>
              <w:t>Protocol on Oil Pollution preparedness, response and cooperation in the Pacific region, 2006</w:t>
            </w:r>
          </w:p>
          <w:p w14:paraId="3E7C4BDB"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contextualSpacing/>
              <w:jc w:val="both"/>
              <w:textAlignment w:val="baseline"/>
              <w:rPr>
                <w:rFonts w:eastAsia="MS Mincho"/>
                <w:szCs w:val="22"/>
              </w:rPr>
            </w:pPr>
            <w:r w:rsidRPr="0008241C">
              <w:rPr>
                <w:rFonts w:eastAsia="MS Mincho"/>
                <w:szCs w:val="22"/>
              </w:rPr>
              <w:lastRenderedPageBreak/>
              <w:t>Protocol on hazardous and noxious substances pollution, preparedness, response and cooperation in the Pacific region, 2006</w:t>
            </w:r>
          </w:p>
          <w:p w14:paraId="4176D5F1"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ind w:left="360"/>
              <w:contextualSpacing/>
              <w:jc w:val="both"/>
              <w:textAlignment w:val="baseline"/>
              <w:rPr>
                <w:rFonts w:eastAsia="MS Mincho"/>
                <w:szCs w:val="22"/>
              </w:rPr>
            </w:pPr>
            <w:r w:rsidRPr="0008241C">
              <w:rPr>
                <w:rFonts w:eastAsia="MS Mincho"/>
                <w:i/>
                <w:szCs w:val="22"/>
              </w:rPr>
              <w:t>Convention to Ban the importation into Forum Island Countries of Hazardous and Radioactive Wastes and to Control the Transboundary Movement of Hazardous wastes within the South Pacific Region</w:t>
            </w:r>
            <w:r w:rsidRPr="0008241C">
              <w:rPr>
                <w:rFonts w:eastAsia="MS Mincho"/>
                <w:szCs w:val="22"/>
              </w:rPr>
              <w:t xml:space="preserve">, 2001 </w:t>
            </w:r>
          </w:p>
          <w:p w14:paraId="06FA6009"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ind w:left="360"/>
              <w:contextualSpacing/>
              <w:jc w:val="both"/>
              <w:textAlignment w:val="baseline"/>
              <w:rPr>
                <w:rFonts w:eastAsia="MS Mincho"/>
                <w:szCs w:val="22"/>
              </w:rPr>
            </w:pPr>
            <w:r w:rsidRPr="0008241C">
              <w:rPr>
                <w:rFonts w:eastAsia="MS Mincho"/>
                <w:i/>
                <w:szCs w:val="22"/>
              </w:rPr>
              <w:t>Convention for the Conservation and Management of Highly Migratory Fish Stocks in the Western and Central Pacific Ocean, 2000</w:t>
            </w:r>
          </w:p>
          <w:p w14:paraId="4E42F8CF" w14:textId="77777777" w:rsidR="00A01204" w:rsidRPr="0008241C" w:rsidRDefault="00A01204" w:rsidP="007F0414">
            <w:pPr>
              <w:numPr>
                <w:ilvl w:val="0"/>
                <w:numId w:val="31"/>
              </w:numPr>
              <w:tabs>
                <w:tab w:val="clear" w:pos="1247"/>
                <w:tab w:val="clear" w:pos="1814"/>
                <w:tab w:val="clear" w:pos="2381"/>
                <w:tab w:val="clear" w:pos="2948"/>
                <w:tab w:val="clear" w:pos="3515"/>
              </w:tabs>
              <w:suppressAutoHyphens/>
              <w:autoSpaceDN w:val="0"/>
              <w:ind w:left="360"/>
              <w:contextualSpacing/>
              <w:jc w:val="both"/>
              <w:textAlignment w:val="baseline"/>
              <w:rPr>
                <w:rFonts w:eastAsia="MS Mincho"/>
                <w:szCs w:val="22"/>
              </w:rPr>
            </w:pPr>
            <w:r w:rsidRPr="0008241C">
              <w:rPr>
                <w:rFonts w:eastAsia="MS Mincho"/>
                <w:i/>
                <w:szCs w:val="22"/>
              </w:rPr>
              <w:t>Agreement Concerning Cooperation in the Management of Fisheries of Common Interest</w:t>
            </w:r>
            <w:r w:rsidRPr="0008241C">
              <w:rPr>
                <w:rFonts w:eastAsia="MS Mincho"/>
                <w:szCs w:val="22"/>
              </w:rPr>
              <w:t>, 1982</w:t>
            </w:r>
          </w:p>
        </w:tc>
      </w:tr>
      <w:tr w:rsidR="00A01204" w:rsidRPr="0008241C" w14:paraId="5297D03F" w14:textId="77777777" w:rsidTr="00642B4F">
        <w:tc>
          <w:tcPr>
            <w:tcW w:w="1039" w:type="dxa"/>
          </w:tcPr>
          <w:p w14:paraId="68F30A3C" w14:textId="77777777" w:rsidR="00A01204" w:rsidRPr="0008241C" w:rsidRDefault="00A01204" w:rsidP="00A01204">
            <w:pPr>
              <w:jc w:val="both"/>
              <w:rPr>
                <w:rFonts w:eastAsia="MS Mincho"/>
                <w:szCs w:val="22"/>
              </w:rPr>
            </w:pPr>
            <w:r w:rsidRPr="0008241C">
              <w:rPr>
                <w:rFonts w:eastAsia="MS Mincho"/>
                <w:szCs w:val="22"/>
              </w:rPr>
              <w:t>South East Asia</w:t>
            </w:r>
          </w:p>
        </w:tc>
        <w:tc>
          <w:tcPr>
            <w:tcW w:w="8028" w:type="dxa"/>
          </w:tcPr>
          <w:p w14:paraId="4EDC8420" w14:textId="77777777" w:rsidR="00A01204" w:rsidRPr="0008241C" w:rsidRDefault="00A01204" w:rsidP="007F0414">
            <w:pPr>
              <w:numPr>
                <w:ilvl w:val="0"/>
                <w:numId w:val="32"/>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ASEAN Agreement on Transboundary Haze Pollution, 2002</w:t>
            </w:r>
          </w:p>
          <w:p w14:paraId="7CC5A1C7" w14:textId="77777777" w:rsidR="00A01204" w:rsidRPr="0008241C" w:rsidRDefault="00A01204" w:rsidP="007F0414">
            <w:pPr>
              <w:numPr>
                <w:ilvl w:val="0"/>
                <w:numId w:val="32"/>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ASEAN Agreement on the Conservation of Nature and Natural Resources, 1985 (not in force)</w:t>
            </w:r>
          </w:p>
          <w:p w14:paraId="44DC4D8C" w14:textId="77777777" w:rsidR="00A01204" w:rsidRPr="0008241C" w:rsidRDefault="00A01204" w:rsidP="007F0414">
            <w:pPr>
              <w:numPr>
                <w:ilvl w:val="0"/>
                <w:numId w:val="32"/>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Agreement on the Cooperation for the Sustainable Development of the Mekong River Basin, 1995</w:t>
            </w:r>
          </w:p>
        </w:tc>
      </w:tr>
      <w:tr w:rsidR="00A01204" w:rsidRPr="0008241C" w14:paraId="6A83BEFD" w14:textId="77777777" w:rsidTr="00642B4F">
        <w:tc>
          <w:tcPr>
            <w:tcW w:w="1039" w:type="dxa"/>
          </w:tcPr>
          <w:p w14:paraId="251CD94E" w14:textId="77777777" w:rsidR="00A01204" w:rsidRPr="0008241C" w:rsidRDefault="00A01204" w:rsidP="00A01204">
            <w:pPr>
              <w:jc w:val="both"/>
              <w:rPr>
                <w:rFonts w:eastAsia="MS Mincho"/>
                <w:szCs w:val="22"/>
              </w:rPr>
            </w:pPr>
            <w:r w:rsidRPr="0008241C">
              <w:rPr>
                <w:rFonts w:eastAsia="MS Mincho"/>
                <w:szCs w:val="22"/>
              </w:rPr>
              <w:t>North East Asia</w:t>
            </w:r>
          </w:p>
        </w:tc>
        <w:tc>
          <w:tcPr>
            <w:tcW w:w="8028" w:type="dxa"/>
          </w:tcPr>
          <w:p w14:paraId="5EC945B3" w14:textId="77777777" w:rsidR="00A01204" w:rsidRPr="0008241C" w:rsidRDefault="00A01204" w:rsidP="00A01204">
            <w:pPr>
              <w:jc w:val="both"/>
              <w:rPr>
                <w:rFonts w:eastAsia="MS Mincho"/>
                <w:szCs w:val="22"/>
              </w:rPr>
            </w:pPr>
            <w:r w:rsidRPr="0008241C">
              <w:rPr>
                <w:rFonts w:eastAsia="MS Mincho"/>
                <w:szCs w:val="22"/>
              </w:rPr>
              <w:t>No legally binding subregional instrument.</w:t>
            </w:r>
          </w:p>
        </w:tc>
      </w:tr>
      <w:tr w:rsidR="00A01204" w:rsidRPr="0008241C" w14:paraId="75734179" w14:textId="77777777" w:rsidTr="00642B4F">
        <w:tc>
          <w:tcPr>
            <w:tcW w:w="1039" w:type="dxa"/>
          </w:tcPr>
          <w:p w14:paraId="5B42DD61" w14:textId="77777777" w:rsidR="00A01204" w:rsidRPr="0008241C" w:rsidRDefault="00A01204" w:rsidP="00A01204">
            <w:pPr>
              <w:jc w:val="both"/>
              <w:rPr>
                <w:rFonts w:eastAsia="MS Mincho"/>
                <w:szCs w:val="22"/>
              </w:rPr>
            </w:pPr>
            <w:r w:rsidRPr="0008241C">
              <w:rPr>
                <w:rFonts w:eastAsia="MS Mincho"/>
                <w:szCs w:val="22"/>
              </w:rPr>
              <w:t>South Asia</w:t>
            </w:r>
          </w:p>
        </w:tc>
        <w:tc>
          <w:tcPr>
            <w:tcW w:w="8028" w:type="dxa"/>
          </w:tcPr>
          <w:p w14:paraId="2F33BA8A" w14:textId="77777777" w:rsidR="00A01204" w:rsidRPr="0008241C" w:rsidRDefault="00A01204" w:rsidP="007F0414">
            <w:pPr>
              <w:numPr>
                <w:ilvl w:val="0"/>
                <w:numId w:val="33"/>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SAARC Convention on Cooperation on Environment, 2010</w:t>
            </w:r>
          </w:p>
          <w:p w14:paraId="6E8813FA" w14:textId="77777777" w:rsidR="00A01204" w:rsidRPr="0008241C" w:rsidRDefault="00A01204" w:rsidP="007F0414">
            <w:pPr>
              <w:numPr>
                <w:ilvl w:val="0"/>
                <w:numId w:val="33"/>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SAARC Agreement on Rapid Response to Natural Disasters, 2011</w:t>
            </w:r>
          </w:p>
        </w:tc>
      </w:tr>
      <w:tr w:rsidR="00A01204" w:rsidRPr="0008241C" w14:paraId="524FC52F" w14:textId="77777777" w:rsidTr="00642B4F">
        <w:tc>
          <w:tcPr>
            <w:tcW w:w="1039" w:type="dxa"/>
          </w:tcPr>
          <w:p w14:paraId="61A3AF46" w14:textId="77777777" w:rsidR="00A01204" w:rsidRPr="0008241C" w:rsidRDefault="00A01204" w:rsidP="00A01204">
            <w:pPr>
              <w:jc w:val="both"/>
              <w:rPr>
                <w:rFonts w:eastAsia="MS Mincho"/>
                <w:szCs w:val="22"/>
              </w:rPr>
            </w:pPr>
            <w:r w:rsidRPr="0008241C">
              <w:rPr>
                <w:rFonts w:eastAsia="MS Mincho"/>
                <w:szCs w:val="22"/>
              </w:rPr>
              <w:t>Western Asia</w:t>
            </w:r>
          </w:p>
        </w:tc>
        <w:tc>
          <w:tcPr>
            <w:tcW w:w="8028" w:type="dxa"/>
          </w:tcPr>
          <w:p w14:paraId="5F87F50F" w14:textId="518F36E1" w:rsidR="00A01204" w:rsidRPr="0008241C" w:rsidRDefault="00A01204" w:rsidP="00A01204">
            <w:pPr>
              <w:jc w:val="both"/>
              <w:rPr>
                <w:rFonts w:eastAsia="MS Mincho"/>
                <w:szCs w:val="22"/>
              </w:rPr>
            </w:pPr>
            <w:r w:rsidRPr="0008241C">
              <w:rPr>
                <w:rFonts w:eastAsia="MS Mincho"/>
                <w:szCs w:val="22"/>
              </w:rPr>
              <w:t xml:space="preserve">The so called Regional </w:t>
            </w:r>
            <w:r w:rsidR="00C934E9">
              <w:rPr>
                <w:rFonts w:eastAsia="MS Mincho"/>
                <w:szCs w:val="22"/>
              </w:rPr>
              <w:t>Organiz</w:t>
            </w:r>
            <w:r w:rsidRPr="0008241C">
              <w:rPr>
                <w:rFonts w:eastAsia="MS Mincho"/>
                <w:szCs w:val="22"/>
              </w:rPr>
              <w:t xml:space="preserve">ation for the Protection Of Marine Environment (ROPME) and PERSGA protocols have been registered into the national legislation of the member states party to each convention so are legally binding domestically, as follows: </w:t>
            </w:r>
          </w:p>
          <w:p w14:paraId="7DD1181D" w14:textId="77777777" w:rsidR="00A01204" w:rsidRPr="0008241C" w:rsidRDefault="00A01204"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Kuwait Regional Convention adopting i) the Kuwait Action Plan for the Protection and Development of the Marine Environment and coastal Areas, ii) Kuwait Regional Convention for Cooperation on the Protection of the Marine Environment from Pollution, and iii) Protocol for Regional Cooperation for Combatting Oil Pollution and other Harmful Substances in Cases of Emergency  (1978)</w:t>
            </w:r>
          </w:p>
          <w:p w14:paraId="5996FE4E" w14:textId="77777777" w:rsidR="00A01204" w:rsidRPr="0008241C" w:rsidRDefault="0005760A"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hyperlink r:id="rId222" w:tgtFrame="_self" w:history="1">
              <w:r w:rsidR="00A01204" w:rsidRPr="0008241C">
                <w:rPr>
                  <w:rFonts w:eastAsia="MS Mincho"/>
                  <w:i/>
                  <w:szCs w:val="22"/>
                  <w:lang w:eastAsia="ja-JP"/>
                </w:rPr>
                <w:t>Protocol concerning Marine Pollution resulting from Exploration and Exploitation of the Continental Shelf (1989)</w:t>
              </w:r>
            </w:hyperlink>
          </w:p>
          <w:p w14:paraId="10A6D439" w14:textId="77777777" w:rsidR="00A01204" w:rsidRPr="0008241C" w:rsidRDefault="0005760A"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hyperlink r:id="rId223" w:tgtFrame="_self" w:history="1">
              <w:r w:rsidR="00A01204" w:rsidRPr="0008241C">
                <w:rPr>
                  <w:rFonts w:eastAsia="MS Mincho"/>
                  <w:i/>
                  <w:szCs w:val="22"/>
                  <w:lang w:eastAsia="ja-JP"/>
                </w:rPr>
                <w:t>Protocol for the Protection of the Marine Environment against Pollution from Land-Based Sources (1990)</w:t>
              </w:r>
            </w:hyperlink>
          </w:p>
          <w:p w14:paraId="6B285909" w14:textId="77777777" w:rsidR="00A01204" w:rsidRPr="0008241C" w:rsidRDefault="0005760A"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szCs w:val="22"/>
                <w:lang w:eastAsia="ja-JP"/>
              </w:rPr>
            </w:pPr>
            <w:hyperlink r:id="rId224" w:tgtFrame="_self" w:history="1">
              <w:r w:rsidR="00A01204" w:rsidRPr="0008241C">
                <w:rPr>
                  <w:rFonts w:eastAsia="MS Mincho"/>
                  <w:i/>
                  <w:szCs w:val="22"/>
                  <w:lang w:eastAsia="ja-JP"/>
                </w:rPr>
                <w:t>Protocol on the Control of Marine Trans-boundary Movements and Disposal of Hazardous Wastes and Other Wastes (1998)</w:t>
              </w:r>
            </w:hyperlink>
          </w:p>
          <w:p w14:paraId="05EC8F4E" w14:textId="77777777" w:rsidR="00A01204" w:rsidRPr="0008241C" w:rsidRDefault="00A01204"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Regional Convention for the Conservation of the Red Sea and Gulf of Aden Environment, 1982</w:t>
            </w:r>
          </w:p>
          <w:p w14:paraId="5F425F80" w14:textId="77777777" w:rsidR="00A01204" w:rsidRPr="0008241C" w:rsidRDefault="00A01204"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Protocol Concerning the Conservation of Biological Diversity and the Establishment of Network of Protected Areas in the Red Sea and Gulf of Aden, 2005</w:t>
            </w:r>
          </w:p>
          <w:p w14:paraId="1056AC3C" w14:textId="77777777" w:rsidR="00A01204" w:rsidRPr="0008241C" w:rsidRDefault="00A01204"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Protocol Concerning the Protection of the Marine Environment from Land-Based Activities in the Red Sea and Gulf of Aden, 2005</w:t>
            </w:r>
          </w:p>
          <w:p w14:paraId="681A4180" w14:textId="77777777" w:rsidR="00A01204" w:rsidRPr="0008241C" w:rsidRDefault="00A01204" w:rsidP="007F0414">
            <w:pPr>
              <w:numPr>
                <w:ilvl w:val="0"/>
                <w:numId w:val="34"/>
              </w:numPr>
              <w:tabs>
                <w:tab w:val="clear" w:pos="1247"/>
                <w:tab w:val="clear" w:pos="1814"/>
                <w:tab w:val="clear" w:pos="2381"/>
                <w:tab w:val="clear" w:pos="2948"/>
                <w:tab w:val="clear" w:pos="3515"/>
              </w:tabs>
              <w:suppressAutoHyphens/>
              <w:autoSpaceDN w:val="0"/>
              <w:contextualSpacing/>
              <w:jc w:val="both"/>
              <w:textAlignment w:val="baseline"/>
              <w:rPr>
                <w:rFonts w:eastAsia="MS Mincho"/>
                <w:i/>
                <w:szCs w:val="22"/>
                <w:lang w:eastAsia="ja-JP"/>
              </w:rPr>
            </w:pPr>
            <w:r w:rsidRPr="0008241C">
              <w:rPr>
                <w:rFonts w:eastAsia="MS Mincho"/>
                <w:i/>
                <w:szCs w:val="22"/>
                <w:lang w:eastAsia="ja-JP"/>
              </w:rPr>
              <w:t>Protocol Concerning Technical Cooperation to Borrow and Transfer Experts, Technicians, Equipment and Materials in Cases of Emergency, 2009</w:t>
            </w:r>
          </w:p>
        </w:tc>
      </w:tr>
    </w:tbl>
    <w:p w14:paraId="594C7550" w14:textId="77777777" w:rsidR="00A01204" w:rsidRPr="0008241C" w:rsidRDefault="00A01204" w:rsidP="00A01204">
      <w:pPr>
        <w:jc w:val="both"/>
        <w:rPr>
          <w:rFonts w:eastAsia="MS Mincho"/>
          <w:sz w:val="22"/>
          <w:szCs w:val="22"/>
          <w:lang w:eastAsia="ja-JP"/>
        </w:rPr>
      </w:pPr>
    </w:p>
    <w:p w14:paraId="653D64B6" w14:textId="77777777" w:rsidR="00A01204" w:rsidRPr="0008241C" w:rsidRDefault="00A01204" w:rsidP="00A01204">
      <w:pPr>
        <w:jc w:val="both"/>
        <w:rPr>
          <w:rFonts w:eastAsia="MS Mincho"/>
          <w:sz w:val="22"/>
          <w:szCs w:val="22"/>
          <w:lang w:eastAsia="ja-JP"/>
        </w:rPr>
      </w:pPr>
    </w:p>
    <w:p w14:paraId="7F4D9479" w14:textId="77777777" w:rsidR="00A01204" w:rsidRPr="0008241C" w:rsidRDefault="00A01204" w:rsidP="00A01204">
      <w:pPr>
        <w:rPr>
          <w:sz w:val="22"/>
          <w:szCs w:val="22"/>
        </w:rPr>
      </w:pPr>
      <w:r w:rsidRPr="0008241C">
        <w:rPr>
          <w:sz w:val="22"/>
          <w:szCs w:val="22"/>
        </w:rPr>
        <w:t>Some countries of the Oceania subregion adopted the Convention on Conservation of Nature in the South Pacific (Apia Convention) in 1976. The operation of this convention was suspended in 2006 until further notice. In 1986, the Convention for the Protection of the Natural Resources and Environment of the South Pacific Region (Noumea Convention) was adopted. This major convention is supported by a number of protocols. Countries of this subregion established the Secretariat of the Pacific Regional Environment Programme (SPREP) in 1993. Protection of biodiversity is one of the main areas of work of SPREP.</w:t>
      </w:r>
    </w:p>
    <w:p w14:paraId="5E45D78C" w14:textId="77777777" w:rsidR="00A01204" w:rsidRPr="0008241C" w:rsidRDefault="00A01204" w:rsidP="00A01204">
      <w:pPr>
        <w:rPr>
          <w:sz w:val="22"/>
          <w:szCs w:val="22"/>
        </w:rPr>
      </w:pPr>
    </w:p>
    <w:p w14:paraId="386AFDC9" w14:textId="404C262F" w:rsidR="00A01204" w:rsidRPr="0008241C" w:rsidRDefault="00A01204" w:rsidP="00A01204">
      <w:pPr>
        <w:rPr>
          <w:sz w:val="22"/>
          <w:szCs w:val="22"/>
        </w:rPr>
      </w:pPr>
      <w:r w:rsidRPr="0008241C">
        <w:rPr>
          <w:sz w:val="22"/>
          <w:szCs w:val="22"/>
        </w:rPr>
        <w:t xml:space="preserve">Another important legal instrument in the subregion is the Convention to Ban the importation into Forum Island Countries of Hazardous and Radioactive Wastes and to Control the Transboundary Movement of Hazardous wastes within the South Pacific Region, 2001 (Waigani Convention). Moreover, several legal instruments related to sustainable fisheries play an important role in solving the problems facing this region. The Convention for the Conservation and Management of Highly Migratory Fish Stocks in the Western and Central Pacific Ocean, 2000 (WCPF Convention) and the Nauru Agreement Concerning Cooperation in the Management of Fisheries of Common Interest (1982) result in a major contribution to the management of fish stocks in Pacific </w:t>
      </w:r>
      <w:r w:rsidRPr="0008241C">
        <w:rPr>
          <w:sz w:val="22"/>
          <w:szCs w:val="22"/>
        </w:rPr>
        <w:fldChar w:fldCharType="begin" w:fldLock="1"/>
      </w:r>
      <w:r w:rsidRPr="0008241C">
        <w:rPr>
          <w:sz w:val="22"/>
          <w:szCs w:val="22"/>
        </w:rPr>
        <w:instrText>ADDIN CSL_CITATION {"citationItems":[{"id":"ITEM-1","itemData":{"author":[{"dropping-particle":"","family":"Tarte","given":"Sandra","non-dropping-particle":"","parse-names":false,"suffix":""}],"container-title":"Navigating Pacific Fisheries: Legal and Policy Trends in the Implementation of International Fisheries Instruments in the Western and Central Pacific Region","id":"ITEM-1","issued":{"date-parts":[["2009"]]},"page":"204-220","title":"The Convention for the Conservation and Management of Highly Migratory Fish Stocks in the Western and Central Pacific Ocean: Implementation Challenges from a Historical Perspective","type":"chapter"},"uris":["http://www.mendeley.com/documents/?uuid=22f83cc6-7ee9-4261-8def-6b0ca3372c2b"]},{"id":"ITEM-2","itemData":{"ISBN":"978-982-04-0407-6 (PDF)","author":[{"dropping-particle":"","family":"Kinch","given":"Jeff","non-dropping-particle":"","parse-names":false,"suffix":""},{"dropping-particle":"","family":"Anderson","given":"Paul","non-dropping-particle":"","parse-names":false,"suffix":""},{"dropping-particle":"","family":"Richards","given":"Esther","non-dropping-particle":"","parse-names":false,"suffix":""},{"dropping-particle":"","family":"Talouli","given":"Anthony","non-dropping-particle":"","parse-names":false,"suffix":""},{"dropping-particle":"","family":"Vieux","given":"Caroline","non-dropping-particle":"","parse-names":false,"suffix":""},{"dropping-particle":"","family":"Peteru","given":"Clark","non-dropping-particle":"","parse-names":false,"suffix":""},{"dropping-particle":"","family":"Suaesi","given":"Tepa","non-dropping-particle":"","parse-names":false,"suffix":""}],"container-title":"SPREP","id":"ITEM-2","issued":{"date-parts":[["2010"]]},"number-of-pages":"44pp","title":"Outlook Report on the State of the Marine Biodiversity in the Pacific Islands Region Outlook Report on the State of the Marine Biodiversity in the Pacific Islands Region SPREP Library/IRC Cataloguing-in-Publication Data","type":"report"},"uris":["http://www.mendeley.com/documents/?uuid=db876156-6a83-47ea-8b2e-e6333ae09acc"]},{"id":"ITEM-3","itemData":{"DOI":"10.1071/PC14906","ISSN":"10382097","abstract":"The Pacific region is a biodiversity hot spot with a long history of human occupation closely linked with sustainable use of the marine environment. The health of the marine environment and its resources is of environmental, economic and socio-cultural concern, and law plays an important part in its conservation and management. Designing appropriate legal mechanisms is, however, a challenging prospect. The Pacific Island countries involve a complex environment for law and policy-makers. As a result of their colonial past, these nations are legally pluralist, with more than one legal system operating at the same time. In addition, Pacific Island countries have embraced international law, ratifying the majority of key environmental treaties and subsequently taking steps to implement their obligations, including those related to biodiversity conservation. This complicated legal landscape means that law and policy must be adopted that implements international treaties whilst also meeting the needs of local communities. A particular feature of the Pacific region is the widespread adoption of community-based marine management approaches. Their proliferation is due to a combination of underlying customary law, which has subsisted despite colonial rule, together with a willingness by governments to support local approaches. This article examines community-based marine management through a legal lens; it commences by outlining traditional rules for marine management before exploring the contemporary legal position with a focus on the hybridisation of state-based legislation and customary law. Finally, comments are made on the effectiveness of these legal approaches, as well as remaining challenges. © 2015 CSIRO.","author":[{"dropping-particle":"","family":"Techera","given":"E J","non-dropping-particle":"","parse-names":false,"suffix":""}],"container-title":"Pacific Conservation Biology","id":"ITEM-3","issue":"1","issued":{"date-parts":[["2015"]]},"page":"87-96","title":"Enhancing legal frameworks for biodiversity conservation in the Pacific","type":"article-journal","volume":"21"},"uris":["http://www.mendeley.com/documents/?uuid=a1f14943-4779-4ec7-8bb9-202b33b3a114"]}],"mendeley":{"formattedCitation":"(Kinch &lt;i&gt;et al.&lt;/i&gt;, 2010; Tarte, 2009; Techera, 2015)","plainTextFormattedCitation":"(Kinch et al., 2010; Tarte, 2009; Techera, 2015)","previouslyFormattedCitation":"(Kinch &lt;i&gt;et al.&lt;/i&gt;, 2010; Tarte, 2009; Techera,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inch </w:t>
      </w:r>
      <w:r w:rsidRPr="0008241C">
        <w:rPr>
          <w:i/>
          <w:noProof/>
          <w:sz w:val="22"/>
          <w:szCs w:val="22"/>
        </w:rPr>
        <w:t>et al.</w:t>
      </w:r>
      <w:r w:rsidRPr="0008241C">
        <w:rPr>
          <w:noProof/>
          <w:sz w:val="22"/>
          <w:szCs w:val="22"/>
        </w:rPr>
        <w:t>, 2010; Tarte, 2009; Techera, 2015)</w:t>
      </w:r>
      <w:r w:rsidRPr="0008241C">
        <w:rPr>
          <w:sz w:val="22"/>
          <w:szCs w:val="22"/>
        </w:rPr>
        <w:fldChar w:fldCharType="end"/>
      </w:r>
      <w:r w:rsidRPr="0008241C">
        <w:rPr>
          <w:sz w:val="22"/>
          <w:szCs w:val="22"/>
        </w:rPr>
        <w:t xml:space="preserve"> (</w:t>
      </w:r>
      <w:r w:rsidRPr="0008241C">
        <w:rPr>
          <w:sz w:val="22"/>
          <w:szCs w:val="22"/>
          <w:highlight w:val="yellow"/>
        </w:rPr>
        <w:fldChar w:fldCharType="begin"/>
      </w:r>
      <w:r w:rsidRPr="0008241C">
        <w:rPr>
          <w:sz w:val="22"/>
          <w:szCs w:val="22"/>
        </w:rPr>
        <w:instrText xml:space="preserve"> REF _Ref496879870 \h </w:instrText>
      </w:r>
      <w:r w:rsidRPr="0008241C">
        <w:rPr>
          <w:sz w:val="22"/>
          <w:szCs w:val="22"/>
          <w:highlight w:val="yellow"/>
        </w:rPr>
        <w:instrText xml:space="preserve"> \* MERGEFORMAT </w:instrText>
      </w:r>
      <w:r w:rsidRPr="0008241C">
        <w:rPr>
          <w:sz w:val="22"/>
          <w:szCs w:val="22"/>
          <w:highlight w:val="yellow"/>
        </w:rPr>
      </w:r>
      <w:r w:rsidRPr="0008241C">
        <w:rPr>
          <w:sz w:val="22"/>
          <w:szCs w:val="22"/>
          <w:highlight w:val="yellow"/>
        </w:rPr>
        <w:fldChar w:fldCharType="separate"/>
      </w:r>
      <w:r w:rsidR="00D74032" w:rsidRPr="00D74032">
        <w:rPr>
          <w:sz w:val="22"/>
          <w:szCs w:val="22"/>
        </w:rPr>
        <w:t>Box 6.1</w:t>
      </w:r>
      <w:r w:rsidRPr="0008241C">
        <w:rPr>
          <w:sz w:val="22"/>
          <w:szCs w:val="22"/>
          <w:highlight w:val="yellow"/>
        </w:rPr>
        <w:fldChar w:fldCharType="end"/>
      </w:r>
      <w:r w:rsidRPr="0008241C">
        <w:rPr>
          <w:sz w:val="22"/>
          <w:szCs w:val="22"/>
        </w:rPr>
        <w:t xml:space="preserve">). </w:t>
      </w:r>
    </w:p>
    <w:p w14:paraId="7B96DF62" w14:textId="77777777" w:rsidR="00A01204" w:rsidRPr="0008241C" w:rsidRDefault="00A01204" w:rsidP="00A01204">
      <w:pPr>
        <w:rPr>
          <w:sz w:val="22"/>
          <w:szCs w:val="22"/>
        </w:rPr>
      </w:pPr>
    </w:p>
    <w:p w14:paraId="6604AADC"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2551E901" w14:textId="77777777" w:rsidTr="00642B4F">
        <w:tc>
          <w:tcPr>
            <w:tcW w:w="9016" w:type="dxa"/>
          </w:tcPr>
          <w:p w14:paraId="5C1BA84A" w14:textId="6EEA32D0" w:rsidR="00A01204" w:rsidRPr="0008241C" w:rsidRDefault="00A01204" w:rsidP="00A01204">
            <w:pPr>
              <w:rPr>
                <w:rFonts w:ascii="Times New Roman" w:hAnsi="Times New Roman"/>
                <w:b/>
              </w:rPr>
            </w:pPr>
            <w:bookmarkStart w:id="1731" w:name="_Ref496879870"/>
            <w:bookmarkStart w:id="1732" w:name="_Toc504087541"/>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1</w:t>
            </w:r>
            <w:r w:rsidRPr="0008241C">
              <w:fldChar w:fldCharType="end"/>
            </w:r>
            <w:bookmarkEnd w:id="1731"/>
            <w:r w:rsidRPr="0008241C">
              <w:rPr>
                <w:rFonts w:ascii="Times New Roman" w:hAnsi="Times New Roman"/>
                <w:b/>
              </w:rPr>
              <w:t xml:space="preserve"> Migratory fish stock conservation in the Pacific Ocean</w:t>
            </w:r>
            <w:bookmarkEnd w:id="1732"/>
          </w:p>
          <w:p w14:paraId="2C140E14" w14:textId="77777777" w:rsidR="00A01204" w:rsidRPr="0008241C" w:rsidRDefault="00A01204" w:rsidP="00A01204">
            <w:pPr>
              <w:rPr>
                <w:rFonts w:ascii="Times New Roman" w:hAnsi="Times New Roman"/>
                <w:b/>
              </w:rPr>
            </w:pPr>
          </w:p>
          <w:p w14:paraId="186CDE06" w14:textId="77777777" w:rsidR="00A01204" w:rsidRPr="0008241C" w:rsidRDefault="00A01204" w:rsidP="00A01204">
            <w:pPr>
              <w:rPr>
                <w:rFonts w:ascii="Times New Roman" w:hAnsi="Times New Roman"/>
              </w:rPr>
            </w:pPr>
            <w:r w:rsidRPr="0008241C">
              <w:rPr>
                <w:rFonts w:ascii="Times New Roman" w:hAnsi="Times New Roman"/>
              </w:rPr>
              <w:t xml:space="preserve">The tuna fishery in the western and central Pacific Ocean is one of the largest fisheries in the world and becomes the focus of attention as valuable fishing resources for both of Pacific Island coastal States and distant water fishing nations.  The Pacific Islands Forum Fisheries Agency (FFA) — a regional fisheries agency established in 1979 in response to ocean governance tried to manage the fisheries in this area through conventions and agreements related to management of migratory fish stocks such as WCPF Convention, Nauru Agreement and Palau Arrangement </w:t>
            </w:r>
            <w:r w:rsidRPr="0008241C">
              <w:fldChar w:fldCharType="begin" w:fldLock="1"/>
            </w:r>
            <w:r w:rsidRPr="0008241C">
              <w:rPr>
                <w:rFonts w:ascii="Times New Roman" w:hAnsi="Times New Roman"/>
              </w:rPr>
              <w:instrText>ADDIN CSL_CITATION {"citationItems":[{"id":"ITEM-1","itemData":{"author":[{"dropping-particle":"","family":"Tarte","given":"Sandra","non-dropping-particle":"","parse-names":false,"suffix":""}],"container-title":"Navigating Pacific Fisheries: Legal and Policy Trends in the Implementation of International Fisheries Instruments in the Western and Central Pacific Region","id":"ITEM-1","issued":{"date-parts":[["2009"]]},"page":"204-220","title":"The Convention for the Conservation and Management of Highly Migratory Fish Stocks in the Western and Central Pacific Ocean: Implementation Challenges from a Historical Perspective","type":"chapter"},"uris":["http://www.mendeley.com/documents/?uuid=22f83cc6-7ee9-4261-8def-6b0ca3372c2b"]}],"mendeley":{"formattedCitation":"(Tarte, 2009)","plainTextFormattedCitation":"(Tarte, 2009)","previouslyFormattedCitation":"(Tarte, 2009)"},"properties":{"noteIndex":0},"schema":"https://github.com/citation-style-language/schema/raw/master/csl-citation.json"}</w:instrText>
            </w:r>
            <w:r w:rsidRPr="0008241C">
              <w:fldChar w:fldCharType="separate"/>
            </w:r>
            <w:r w:rsidRPr="0008241C">
              <w:rPr>
                <w:rFonts w:ascii="Times New Roman" w:hAnsi="Times New Roman"/>
              </w:rPr>
              <w:t>(Tarte, 2009)</w:t>
            </w:r>
            <w:r w:rsidRPr="0008241C">
              <w:fldChar w:fldCharType="end"/>
            </w:r>
            <w:r w:rsidRPr="0008241C">
              <w:rPr>
                <w:rFonts w:ascii="Times New Roman" w:hAnsi="Times New Roman"/>
              </w:rPr>
              <w:t xml:space="preserve">. Challenges such as concern regarding the increased levels of fish mortality for two species (yellowfin and bigeye tuna) and incompletion of effective management measures for long-term sustainability still remain </w:t>
            </w:r>
            <w:r w:rsidRPr="0008241C">
              <w:fldChar w:fldCharType="begin" w:fldLock="1"/>
            </w:r>
            <w:r w:rsidRPr="0008241C">
              <w:rPr>
                <w:rFonts w:ascii="Times New Roman" w:hAnsi="Times New Roman"/>
              </w:rPr>
              <w:instrText>ADDIN CSL_CITATION {"citationItems":[{"id":"ITEM-1","itemData":{"DOI":"10.1016/j.marpol.2008.07.009","ISBN":"0308-597X","ISSN":"0308597X","abstract":"Today, the tuna fishery of the western and central Pacific is one of the world's largest fisheries. Annual catches exceed 2 million mt-approximately 50% of the global tuna catch-with an estimated landed value of USD 3 billion (in 2005). The fishery expanded rapidly from the mid 1980s, following the development of the purse-seine fishery. From the mid 1990s, it was recognised that a Regional Fisheries Management Organisation was required to facilitate cooperation in the management of the resource. Following almost a decade of negotiations and planning, the Western and Central Pacific Fishery Commission (WCPFC) was established in 2004. During the interim period, stock assessments for the key tuna species were developed and revealed that for two species (yellowfin and bigeye tuna) there was concern regarding the increased levels of fishing mortality. However, declarations and resolutions calling for restraint in the expansion of fishing effort were largely unheeded over the last decade and, to date, the WCPFC has been unable to introduce any measures to effectively reduce (or limit) the level of fishing mortality on yellowfin and bigeye tuna. This paper proposes a number of mechanisms for improving the performance of the WCPFC with respect to meeting the conservation and management objectives of the commission and argues that Pacific Island nations need to collectively take the lead to ensure the effective management of the resource. © 2008 Elsevier Ltd. All rights reserved.","author":[{"dropping-particle":"","family":"Langley","given":"Adam","non-dropping-particle":"","parse-names":false,"suffix":""},{"dropping-particle":"","family":"Wright","given":"Andrew","non-dropping-particle":"","parse-names":false,"suffix":""},{"dropping-particle":"","family":"Hurry","given":"Glenn","non-dropping-particle":"","parse-names":false,"suffix":""},{"dropping-particle":"","family":"Hampton","given":"John","non-dropping-particle":"","parse-names":false,"suffix":""},{"dropping-particle":"","family":"Aqorua","given":"Transform","non-dropping-particle":"","parse-names":false,"suffix":""},{"dropping-particle":"","family":"Rodwell","given":"Len","non-dropping-particle":"","parse-names":false,"suffix":""}],"container-title":"Marine Policy","id":"ITEM-1","issued":{"date-parts":[["2009"]]},"page":"271-279","title":"Slow steps towards management of the world's largest tuna fishery","type":"article-journal","volume":"33"},"uris":["http://www.mendeley.com/documents/?uuid=87510ff3-1edf-4524-bb9b-8e2d31039d1d"]}],"mendeley":{"formattedCitation":"(Langley &lt;i&gt;et al.&lt;/i&gt;, 2009)","plainTextFormattedCitation":"(Langley et al., 2009)","previouslyFormattedCitation":"(Langley &lt;i&gt;et al.&lt;/i&gt;, 2009)"},"properties":{"noteIndex":0},"schema":"https://github.com/citation-style-language/schema/raw/master/csl-citation.json"}</w:instrText>
            </w:r>
            <w:r w:rsidRPr="0008241C">
              <w:fldChar w:fldCharType="separate"/>
            </w:r>
            <w:r w:rsidRPr="0008241C">
              <w:rPr>
                <w:rFonts w:ascii="Times New Roman" w:hAnsi="Times New Roman"/>
              </w:rPr>
              <w:t xml:space="preserve">(Langley </w:t>
            </w:r>
            <w:r w:rsidRPr="0008241C">
              <w:rPr>
                <w:rFonts w:ascii="Times New Roman" w:hAnsi="Times New Roman"/>
                <w:i/>
              </w:rPr>
              <w:t>et al.</w:t>
            </w:r>
            <w:r w:rsidRPr="0008241C">
              <w:rPr>
                <w:rFonts w:ascii="Times New Roman" w:hAnsi="Times New Roman"/>
              </w:rPr>
              <w:t>, 2009)</w:t>
            </w:r>
            <w:r w:rsidRPr="0008241C">
              <w:fldChar w:fldCharType="end"/>
            </w:r>
            <w:r w:rsidRPr="0008241C">
              <w:rPr>
                <w:rFonts w:ascii="Times New Roman" w:hAnsi="Times New Roman"/>
              </w:rPr>
              <w:t xml:space="preserve">, and conflicts of interest between Pacific Island coastal States and distant water fishing nations are extremely complicated both politically and economically </w:t>
            </w:r>
            <w:r w:rsidRPr="0008241C">
              <w:fldChar w:fldCharType="begin" w:fldLock="1"/>
            </w:r>
            <w:r w:rsidRPr="0008241C">
              <w:rPr>
                <w:rFonts w:ascii="Times New Roman" w:hAnsi="Times New Roman"/>
              </w:rPr>
              <w:instrText>ADDIN CSL_CITATION {"citationItems":[{"id":"ITEM-1","itemData":{"author":[{"dropping-particle":"","family":"Tarte","given":"Sandra","non-dropping-particle":"","parse-names":false,"suffix":""}],"container-title":"Navigating Pacific Fisheries: Legal and Policy Trends in the Implementation of International Fisheries Instruments in the Western and Central Pacific Region","id":"ITEM-1","issued":{"date-parts":[["2009"]]},"page":"204-220","title":"The Convention for the Conservation and Management of Highly Migratory Fish Stocks in the Western and Central Pacific Ocean: Implementation Challenges from a Historical Perspective","type":"chapter"},"uris":["http://www.mendeley.com/documents/?uuid=22f83cc6-7ee9-4261-8def-6b0ca3372c2b"]}],"mendeley":{"formattedCitation":"(Tarte, 2009)","plainTextFormattedCitation":"(Tarte, 2009)","previouslyFormattedCitation":"(Tarte, 2009)"},"properties":{"noteIndex":0},"schema":"https://github.com/citation-style-language/schema/raw/master/csl-citation.json"}</w:instrText>
            </w:r>
            <w:r w:rsidRPr="0008241C">
              <w:fldChar w:fldCharType="separate"/>
            </w:r>
            <w:r w:rsidRPr="0008241C">
              <w:rPr>
                <w:rFonts w:ascii="Times New Roman" w:hAnsi="Times New Roman"/>
              </w:rPr>
              <w:t>(Tarte, 2009)</w:t>
            </w:r>
            <w:r w:rsidRPr="0008241C">
              <w:fldChar w:fldCharType="end"/>
            </w:r>
            <w:r w:rsidRPr="0008241C">
              <w:rPr>
                <w:rFonts w:ascii="Times New Roman" w:hAnsi="Times New Roman"/>
              </w:rPr>
              <w:t xml:space="preserve">. But tenacious negotiation by responsible committee through MEAs are essential for conservation of fishery stocks and recognised as good practice </w:t>
            </w:r>
            <w:r w:rsidRPr="0008241C">
              <w:fldChar w:fldCharType="begin" w:fldLock="1"/>
            </w:r>
            <w:r w:rsidRPr="0008241C">
              <w:rPr>
                <w:rFonts w:ascii="Times New Roman" w:hAnsi="Times New Roman"/>
              </w:rPr>
              <w:instrText>ADDIN CSL_CITATION {"citationItems":[{"id":"ITEM-1","itemData":{"DOI":"10.1071/PC14906","ISSN":"10382097","abstract":"The Pacific region is a biodiversity hot spot with a long history of human occupation closely linked with sustainable use of the marine environment. The health of the marine environment and its resources is of environmental, economic and socio-cultural concern, and law plays an important part in its conservation and management. Designing appropriate legal mechanisms is, however, a challenging prospect. The Pacific Island countries involve a complex environment for law and policy-makers. As a result of their colonial past, these nations are legally pluralist, with more than one legal system operating at the same time. In addition, Pacific Island countries have embraced international law, ratifying the majority of key environmental treaties and subsequently taking steps to implement their obligations, including those related to biodiversity conservation. This complicated legal landscape means that law and policy must be adopted that implements international treaties whilst also meeting the needs of local communities. A particular feature of the Pacific region is the widespread adoption of community-based marine management approaches. Their proliferation is due to a combination of underlying customary law, which has subsisted despite colonial rule, together with a willingness by governments to support local approaches. This article examines community-based marine management through a legal lens; it commences by outlining traditional rules for marine management before exploring the contemporary legal position with a focus on the hybridisation of state-based legislation and customary law. Finally, comments are made on the effectiveness of these legal approaches, as well as remaining challenges. © 2015 CSIRO.","author":[{"dropping-particle":"","family":"Techera","given":"E J","non-dropping-particle":"","parse-names":false,"suffix":""}],"container-title":"Pacific Conservation Biology","id":"ITEM-1","issue":"1","issued":{"date-parts":[["2015"]]},"page":"87-96","title":"Enhancing legal frameworks for biodiversity conservation in the Pacific","type":"article-journal","volume":"21"},"uris":["http://www.mendeley.com/documents/?uuid=a1f14943-4779-4ec7-8bb9-202b33b3a114"]}],"mendeley":{"formattedCitation":"(Techera, 2015)","plainTextFormattedCitation":"(Techera, 2015)","previouslyFormattedCitation":"(Techera, 2015)"},"properties":{"noteIndex":0},"schema":"https://github.com/citation-style-language/schema/raw/master/csl-citation.json"}</w:instrText>
            </w:r>
            <w:r w:rsidRPr="0008241C">
              <w:fldChar w:fldCharType="separate"/>
            </w:r>
            <w:r w:rsidRPr="0008241C">
              <w:rPr>
                <w:rFonts w:ascii="Times New Roman" w:hAnsi="Times New Roman"/>
              </w:rPr>
              <w:t>(Techera, 2015)</w:t>
            </w:r>
            <w:r w:rsidRPr="0008241C">
              <w:fldChar w:fldCharType="end"/>
            </w:r>
            <w:r w:rsidRPr="0008241C">
              <w:rPr>
                <w:rFonts w:ascii="Times New Roman" w:hAnsi="Times New Roman"/>
              </w:rPr>
              <w:t>.</w:t>
            </w:r>
          </w:p>
          <w:p w14:paraId="238E4DF8" w14:textId="77777777" w:rsidR="00A01204" w:rsidRPr="0008241C" w:rsidRDefault="00A01204" w:rsidP="00A01204">
            <w:pPr>
              <w:rPr>
                <w:rFonts w:ascii="Times New Roman" w:hAnsi="Times New Roman"/>
              </w:rPr>
            </w:pPr>
          </w:p>
        </w:tc>
      </w:tr>
    </w:tbl>
    <w:p w14:paraId="526490E5" w14:textId="77777777" w:rsidR="00A01204" w:rsidRPr="0008241C" w:rsidRDefault="00A01204" w:rsidP="00A01204">
      <w:pPr>
        <w:rPr>
          <w:sz w:val="22"/>
          <w:szCs w:val="22"/>
        </w:rPr>
      </w:pPr>
    </w:p>
    <w:p w14:paraId="7717909B" w14:textId="098576E3" w:rsidR="00A01204" w:rsidRPr="0008241C" w:rsidRDefault="00A01204" w:rsidP="00A01204">
      <w:pPr>
        <w:rPr>
          <w:sz w:val="22"/>
          <w:szCs w:val="22"/>
        </w:rPr>
      </w:pPr>
      <w:r w:rsidRPr="0008241C">
        <w:rPr>
          <w:sz w:val="22"/>
          <w:szCs w:val="22"/>
        </w:rPr>
        <w:t xml:space="preserve">In South East Asia, the Association of Southeast Asian Nations (ASEAN), which was established in 1967 with the main goals of fostering economic cooperation and regional peace, play a significant role in promoting several legal and non-legally binding instruments including transboundary issues in the subregion </w:t>
      </w:r>
      <w:r w:rsidRPr="0008241C">
        <w:rPr>
          <w:sz w:val="22"/>
          <w:szCs w:val="22"/>
        </w:rPr>
        <w:fldChar w:fldCharType="begin" w:fldLock="1"/>
      </w:r>
      <w:r w:rsidRPr="0008241C">
        <w:rPr>
          <w:sz w:val="22"/>
          <w:szCs w:val="22"/>
        </w:rPr>
        <w:instrText>ADDIN CSL_CITATION {"citationItems":[{"id":"ITEM-1","itemData":{"author":[{"dropping-particle":"","family":"Koh","given":"Kheng-Lian","non-dropping-particle":"","parse-names":false,"suffix":""},{"dropping-particle":"","family":"Karim","given":"Md. Saiful","non-dropping-particle":"","parse-names":false,"suffix":""}],"container-title":"Routledge Handbook of International Environmental Law","editor":[{"dropping-particle":"","family":"Alam","given":"S et al.","non-dropping-particle":"","parse-names":false,"suffix":""}],"id":"ITEM-1","issued":{"date-parts":[["2012"]]},"page":"461-478","title":"South East Asian Environmental Legal Governance","type":"chapter"},"uris":["http://www.mendeley.com/documents/?uuid=8c6a5d58-fa84-3b8c-8f03-9532ca618e9e"]},{"id":"ITEM-2","itemData":{"abstract":"The environment is one of the defining issues of our times, and it is closely linked to questions and dilemmas surrounding economic development. Southeast Asia is one of the world’s most economically and demographically dynamic regions, and it is also one in which a host of environmental issues raise themselves. The Routledge Handbook of the Environment in Southeast Asia is a collection of 30 chapters dealing with the most significant scholarly debates in this rapidly growing field of study. Structured in four main parts, it gives a comprehensive regional overview of, and insight into, the environment in Southeast Asia. Wide-ranging and balanced, this handbook promotes scholarly understanding of how environmental issues are dealt with from diverse theoretical perspectives. It offers a detailed empirical understanding of the myriad environmental problems and challenges faced in Southeast Asia. This is the first publication of its kind in this field; a helpful companion for a global audience and for scholars of Southeast Asian studies from a variety of disciplines.","author":[{"dropping-particle":"","family":"Koh","given":"Kheng-Lian","non-dropping-particle":"","parse-names":false,"suffix":""},{"dropping-particle":"","family":"Karim","given":"Md. Saiful","non-dropping-particle":"","parse-names":false,"suffix":""}],"container-title":"Routledge Handbook of the Environment in Southeast Asia","editor":[{"dropping-particle":"","family":"Hirsch","given":"Philip","non-dropping-particle":"","parse-names":false,"suffix":""}],"id":"ITEM-2","issued":{"date-parts":[["2017"]]},"page":"315-333","publisher":"Routledge","publisher-place":"New York","title":"The role of ASEAN in shaping regional environmental protection","type":"chapter"},"uris":["http://www.mendeley.com/documents/?uuid=e8c29ba4-43ef-30c7-b9a5-982bd3489aa4"]}],"mendeley":{"formattedCitation":"(K.-L. Koh &amp; Karim, 2012, 2017)","plainTextFormattedCitation":"(K.-L. Koh &amp; Karim, 2012, 2017)","previouslyFormattedCitation":"(K.-L. Koh &amp; Karim, 2012, 2017)"},"properties":{"noteIndex":0},"schema":"https://github.com/citation-style-language/schema/raw/master/csl-citation.json"}</w:instrText>
      </w:r>
      <w:r w:rsidRPr="0008241C">
        <w:rPr>
          <w:sz w:val="22"/>
          <w:szCs w:val="22"/>
        </w:rPr>
        <w:fldChar w:fldCharType="separate"/>
      </w:r>
      <w:r w:rsidRPr="0008241C">
        <w:rPr>
          <w:sz w:val="22"/>
          <w:szCs w:val="22"/>
        </w:rPr>
        <w:t>(Koh &amp; Karim, 2012, 2017)</w:t>
      </w:r>
      <w:r w:rsidRPr="0008241C">
        <w:rPr>
          <w:sz w:val="22"/>
          <w:szCs w:val="22"/>
        </w:rPr>
        <w:fldChar w:fldCharType="end"/>
      </w:r>
      <w:r w:rsidRPr="0008241C">
        <w:rPr>
          <w:sz w:val="22"/>
          <w:szCs w:val="22"/>
        </w:rPr>
        <w:t xml:space="preserve">. While some agreements were adopted, not all of them are in force as in the case of conservation of nature and natural resources. But even it came into force, the enforcement does not operate as envisioned such as in the control of transboundary haze pollution </w:t>
      </w:r>
      <w:r w:rsidRPr="0008241C">
        <w:rPr>
          <w:sz w:val="22"/>
          <w:szCs w:val="22"/>
        </w:rPr>
        <w:fldChar w:fldCharType="begin" w:fldLock="1"/>
      </w:r>
      <w:r w:rsidRPr="0008241C">
        <w:rPr>
          <w:sz w:val="22"/>
          <w:szCs w:val="22"/>
        </w:rPr>
        <w:instrText>ADDIN CSL_CITATION {"citationItems":[{"id":"ITEM-1","itemData":{"author":[{"dropping-particle":"","family":"Sunchindah","given":"Apichai","non-dropping-particle":"","parse-names":false,"suffix":""}],"id":"ITEM-1","issued":{"date-parts":[["2015"]]},"page":"21","title":"Transboundary Haze Pollution Problem in Southeast Asia : Reframing ASEAN ’ s Response","type":"article"},"uris":["http://www.mendeley.com/documents/?uuid=4ab27beb-b528-481a-8437-69545c92301f"]},{"id":"ITEM-2","itemData":{"abstract":"Transboundary haze pollution is an almost annual occurrence in Southeast Asia. Haze originates from peat and forest fires mostly in Indonesia, with Malaysia and Singapore suffering the worst of its effects. Most of these fires are manmade, and linked to land clearing activities of local and foreign commercial oil palm plantations. The regional nature of haze has concentrated mitigation activities at the ASEAN level. However these initiatives continually fail to effectively mitigate haze. This article argues that haze mitigation has been problematic due to the ASEAN style of regional engagement, which prioritizes the maintenance of national sovereignty. States are compelled to act in their national interests, as opposed to the collective regional interests. The economic importance of the oil palm sector to the states involved, coupled with traditionally close relationships between key economic actors and political elites, meant that the maintenance of the status quo, where major plantation companies could continue to clear land using the cost-effective method of burning, was of crucial national interest. Therefore, the ASEAN style of regional engagement has enabled member states to shape ASEAN initiatives to preserve the interests of these political and economic elite, while the public continue to suffer the haze.","author":[{"dropping-particle":"","family":"Varkkey","given":"Helena Muhamad","non-dropping-particle":"","parse-names":false,"suffix":""}],"container-title":"Journal of International Studies","id":"ITEM-2","issued":{"date-parts":[["2012"]]},"page":"77-97","title":"The Asean Way and Haze Mitigation Efforts","type":"article-journal","volume":"8"},"uris":["http://www.mendeley.com/documents/?uuid=a0a447e8-c7cf-4521-b0e0-5452337cc9f6"]}],"mendeley":{"formattedCitation":"(Sunchindah, 2015; H. M. Varkkey, 2012)","plainTextFormattedCitation":"(Sunchindah, 2015; H. M. Varkkey, 2012)","previouslyFormattedCitation":"(Sunchindah, 2015; H. M. Varkkey, 2012)"},"properties":{"noteIndex":0},"schema":"https://github.com/citation-style-language/schema/raw/master/csl-citation.json"}</w:instrText>
      </w:r>
      <w:r w:rsidRPr="0008241C">
        <w:rPr>
          <w:sz w:val="22"/>
          <w:szCs w:val="22"/>
        </w:rPr>
        <w:fldChar w:fldCharType="separate"/>
      </w:r>
      <w:r w:rsidRPr="0008241C">
        <w:rPr>
          <w:sz w:val="22"/>
          <w:szCs w:val="22"/>
        </w:rPr>
        <w:t>(Sunchindah, 2015; Varkkey, 2012)</w:t>
      </w:r>
      <w:r w:rsidRPr="0008241C">
        <w:rPr>
          <w:sz w:val="22"/>
          <w:szCs w:val="22"/>
        </w:rPr>
        <w:fldChar w:fldCharType="end"/>
      </w:r>
      <w:r w:rsidRPr="0008241C">
        <w:rPr>
          <w:sz w:val="22"/>
          <w:szCs w:val="22"/>
        </w:rPr>
        <w:t xml:space="preserve">. The areas of high biodiversity value are good target for transboundary collaboration. There are several conservation efforts across national boundaries such as the Coral Triangle Initiative on Coral Reefs, Fisheries and Food Security (1996), Sulu Sulawesi Marine Ecoregion Conservation Program (1999) and Heart of Borneo Initiative (2007). All Member States of the ASEAN have also ratified the ASEAN Agreement on Transboundary Haze Pollution. However, as discussed in the </w:t>
      </w:r>
      <w:r w:rsidRPr="0008241C">
        <w:rPr>
          <w:sz w:val="22"/>
          <w:szCs w:val="22"/>
        </w:rPr>
        <w:fldChar w:fldCharType="begin"/>
      </w:r>
      <w:r w:rsidRPr="0008241C">
        <w:rPr>
          <w:sz w:val="22"/>
          <w:szCs w:val="22"/>
        </w:rPr>
        <w:instrText xml:space="preserve"> REF _Ref496880083 \h  \* MERGEFORMAT </w:instrText>
      </w:r>
      <w:r w:rsidRPr="0008241C">
        <w:rPr>
          <w:sz w:val="22"/>
          <w:szCs w:val="22"/>
        </w:rPr>
      </w:r>
      <w:r w:rsidRPr="0008241C">
        <w:rPr>
          <w:sz w:val="22"/>
          <w:szCs w:val="22"/>
        </w:rPr>
        <w:fldChar w:fldCharType="separate"/>
      </w:r>
      <w:r w:rsidR="00D74032" w:rsidRPr="00D74032">
        <w:rPr>
          <w:sz w:val="22"/>
          <w:szCs w:val="22"/>
        </w:rPr>
        <w:t>Box 6.2</w:t>
      </w:r>
      <w:r w:rsidRPr="0008241C">
        <w:rPr>
          <w:sz w:val="22"/>
          <w:szCs w:val="22"/>
        </w:rPr>
        <w:fldChar w:fldCharType="end"/>
      </w:r>
      <w:r w:rsidRPr="0008241C">
        <w:rPr>
          <w:sz w:val="22"/>
          <w:szCs w:val="22"/>
        </w:rPr>
        <w:t xml:space="preserve"> below effectiveness of this Agreement is yet to be fully achieved.</w:t>
      </w:r>
    </w:p>
    <w:p w14:paraId="5E138E55" w14:textId="77777777" w:rsidR="00A01204" w:rsidRPr="0008241C" w:rsidRDefault="00A01204" w:rsidP="00A01204">
      <w:pPr>
        <w:jc w:val="both"/>
        <w:rPr>
          <w:sz w:val="22"/>
          <w:szCs w:val="22"/>
        </w:rPr>
      </w:pPr>
    </w:p>
    <w:p w14:paraId="2F482ED1" w14:textId="77777777" w:rsidR="00A01204" w:rsidRPr="0008241C" w:rsidRDefault="00A01204" w:rsidP="00A01204">
      <w:pPr>
        <w:jc w:val="both"/>
        <w:rPr>
          <w:sz w:val="22"/>
          <w:szCs w:val="22"/>
        </w:rPr>
      </w:pPr>
    </w:p>
    <w:tbl>
      <w:tblPr>
        <w:tblStyle w:val="TableGrid1"/>
        <w:tblW w:w="0" w:type="auto"/>
        <w:tblLook w:val="04A0" w:firstRow="1" w:lastRow="0" w:firstColumn="1" w:lastColumn="0" w:noHBand="0" w:noVBand="1"/>
      </w:tblPr>
      <w:tblGrid>
        <w:gridCol w:w="9016"/>
      </w:tblGrid>
      <w:tr w:rsidR="00A01204" w:rsidRPr="0008241C" w14:paraId="1A8A369F" w14:textId="77777777" w:rsidTr="00642B4F">
        <w:tc>
          <w:tcPr>
            <w:tcW w:w="9016" w:type="dxa"/>
          </w:tcPr>
          <w:p w14:paraId="7F38DCE4" w14:textId="12FA97A9" w:rsidR="00A01204" w:rsidRPr="0008241C" w:rsidRDefault="00A01204" w:rsidP="00A01204">
            <w:pPr>
              <w:jc w:val="both"/>
              <w:rPr>
                <w:rFonts w:ascii="Times New Roman" w:hAnsi="Times New Roman"/>
                <w:b/>
              </w:rPr>
            </w:pPr>
            <w:bookmarkStart w:id="1733" w:name="_Ref496880083"/>
            <w:bookmarkStart w:id="1734" w:name="_Toc504087542"/>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w:t>
            </w:r>
            <w:r w:rsidRPr="0008241C">
              <w:fldChar w:fldCharType="end"/>
            </w:r>
            <w:bookmarkEnd w:id="1733"/>
            <w:r w:rsidRPr="0008241C">
              <w:rPr>
                <w:rFonts w:ascii="Times New Roman" w:hAnsi="Times New Roman"/>
                <w:b/>
              </w:rPr>
              <w:t xml:space="preserve"> South-East Asian Haze</w:t>
            </w:r>
            <w:bookmarkEnd w:id="1734"/>
            <w:r w:rsidRPr="0008241C">
              <w:rPr>
                <w:rFonts w:ascii="Times New Roman" w:hAnsi="Times New Roman"/>
                <w:b/>
              </w:rPr>
              <w:t xml:space="preserve"> </w:t>
            </w:r>
          </w:p>
          <w:p w14:paraId="437F1648" w14:textId="77777777" w:rsidR="00A01204" w:rsidRPr="0008241C" w:rsidRDefault="00A01204" w:rsidP="00A01204">
            <w:pPr>
              <w:rPr>
                <w:rFonts w:ascii="Times New Roman" w:hAnsi="Times New Roman"/>
              </w:rPr>
            </w:pPr>
          </w:p>
          <w:p w14:paraId="7D86A0F1" w14:textId="77777777" w:rsidR="00A01204" w:rsidRPr="0008241C" w:rsidRDefault="00A01204" w:rsidP="00A01204">
            <w:pPr>
              <w:rPr>
                <w:rFonts w:ascii="Times New Roman" w:hAnsi="Times New Roman"/>
              </w:rPr>
            </w:pPr>
            <w:r w:rsidRPr="0008241C">
              <w:rPr>
                <w:rFonts w:ascii="Times New Roman" w:hAnsi="Times New Roman"/>
              </w:rPr>
              <w:t xml:space="preserve">Extensive and persistent manmade forest fires have become an annual event in Indonesia. In 2015 an environmental disaster of global concern happened in Indonesia when the intensity and destruction of forest fire creating choking haze reached the highest level since the catastrophic haze pollution in 1997 </w:t>
            </w:r>
            <w:r w:rsidRPr="0008241C">
              <w:fldChar w:fldCharType="begin" w:fldLock="1"/>
            </w:r>
            <w:r w:rsidRPr="0008241C">
              <w:rPr>
                <w:rFonts w:ascii="Times New Roman" w:hAnsi="Times New Roman"/>
              </w:rPr>
              <w:instrText>ADDIN CSL_CITATION {"citationItems":[{"id":"ITEM-1","itemData":{"DOI":"10.1111/cobi.12662","ISBN":"9788578110796","ISSN":"0888-8892","PMID":"26612785","abstract":"In recent months, an environmental disaster with global consequences has been unfolding in Southeast Asia. Unusually extensive and persistent fires in Indonesia have razed thousands of square kilometers of tropical forest and peatland, casting a toxic cloud of smoky haze over the region and dumping billions of tons of CO2 into the atmosphere. Similar fires have occurred annually for decades, but strong El Niño conditions have made this year's the worst since 1997. This article is protected by copyright. All rights reserved.","author":[{"dropping-particle":"","family":"Chisholm","given":"Ryan A.","non-dropping-particle":"","parse-names":false,"suffix":""},{"dropping-particle":"","family":"Wijedasa","given":"Lahiru S.","non-dropping-particle":"","parse-names":false,"suffix":""},{"dropping-particle":"","family":"Swinfield","given":"Tom","non-dropping-particle":"","parse-names":false,"suffix":""}],"container-title":"Conservation Biology","id":"ITEM-1","issue":"1","issued":{"date-parts":[["2016"]]},"page":"5–6","title":"The need for long-term remedies for Indonesia's forest fires","type":"article-journal","volume":"30"},"uris":["http://www.mendeley.com/documents/?uuid=57fb89d8-f5e4-4e13-a0dd-02c6d49e9994"]},{"id":"ITEM-2","itemData":{"author":[{"dropping-particle":"","family":"Karim","given":"Md. Saiful","non-dropping-particle":"","parse-names":false,"suffix":""}],"container-title":"Environmental Policy and Law","id":"ITEM-2","issued":{"date-parts":[["2008"]]},"title":"Future of the Haze Agreement– Is the Glass Half Empty or Half Full?’","type":"article-journal"},"uris":["http://www.mendeley.com/documents/?uuid=e9f8ad1d-005b-3dbd-bd00-a68fb4c4da62"]},{"id":"ITEM-3","itemData":{"author":[{"dropping-particle":"","family":"Koh","given":"Kheng-Lian","non-dropping-particle":"","parse-names":false,"suffix":""},{"dropping-particle":"","family":"Karim","given":"Md. Saiful","non-dropping-particle":"","parse-names":false,"suffix":""}],"container-title":"Routledge Handbook of International Environmental Law","editor":[{"dropping-particle":"","family":"Alam","given":"S et al.","non-dropping-particle":"","parse-names":false,"suffix":""}],"id":"ITEM-3","issued":{"date-parts":[["2012"]]},"page":"461-478","title":"South East Asian Environmental Legal Governance","type":"chapter"},"uris":["http://www.mendeley.com/documents/?uuid=1736ad58-4c0d-3fa7-ae2f-afc185f6db57"]},{"id":"ITEM-4","itemData":{"DOI":"10.1016/j.atmosenv.2014.07.043","ISSN":"18732844","abstract":"The Southeast Asian (SEA) haze events due to forest fires are recurrent and affect Malaysia, particularly the Klang Valley region. The aim of this study is to examine the risk of haze days due to biomass burning in Southeast Asia on daily mortality in the Klang Valley region between 2000 and 2007. We used a case-crossover study design to model the effect of haze based on PM10 concentration to the daily mortality. The time-stratified control sampling approach was used, adjusted for particulate matter (PM10) concentrations, time trends and meteorological influences. Based on time series analysis of PM10 and backward trajectory analysis, haze days were defined when daily PM10 concentration exceeded 100μg/m3. The results showed a total of 88 haze days were identified in the Klang Valley region during the study period. A total of 126,822 cases of death were recorded for natural mortality where respiratory mortality represented 8.56% (N=10,854). Haze events were found to be significantly associated with natural and respiratory mortality at various lags. For natural mortality, haze events at lagged 2 showed significant association with children less than 14 years old (Odd Ratio (OR)=1.41; 95% Confidence Interval (CI)=1.01-1.99). Respiratory mortality was significantly associated with haze events for all ages at lagged 0 (OR=1.19; 95% CI=1.02-1.40). Age-and-gender-specific analysis showed an incremental risk of respiratory mortality among all males and elderly males above 60 years old at lagged 0 (OR=1.34; 95% CI=1.09-1.64 and OR=1.41; 95% CI=1.09-1.84 respectively). Adult females aged 15-59 years old were found to be at highest risk of respiratory mortality at lagged 5 (OR=1.66; 95% CI=1.03-1.99). This study clearly indicates that exposure to haze events showed immediate and delayed effects on mortality. © 2014 Elsevier Ltd.","author":[{"dropping-particle":"","family":"Sahani","given":"Mazrura","non-dropping-particle":"","parse-names":false,"suffix":""},{"dropping-particle":"","family":"Zainon","given":"Nurul Ashikin","non-dropping-particle":"","parse-names":false,"suffix":""},{"dropping-particle":"","family":"Wan Mahiyuddin","given":"Wan Rozita","non-dropping-particle":"","parse-names":false,"suffix":""},{"dropping-particle":"","family":"Latif","given":"Mohd Talib","non-dropping-particle":"","parse-names":false,"suffix":""},{"dropping-particle":"","family":"Hod","given":"Rozita","non-dropping-particle":"","parse-names":false,"suffix":""},{"dropping-particle":"","family":"Khan","given":"Md Firoz","non-dropping-particle":"","parse-names":false,"suffix":""},{"dropping-particle":"","family":"Tahir","given":"Norhayati Mohd","non-dropping-particle":"","parse-names":false,"suffix":""},{"dropping-particle":"","family":"Chan","given":"Chang Chuan","non-dropping-particle":"","parse-names":false,"suffix":""}],"container-title":"Atmospheric Environment","id":"ITEM-4","issued":{"date-parts":[["2014"]]},"page":"257-265","publisher":"Elsevier Ltd","title":"A case-crossover analysis of forest fire haze events and mortality in Malaysia","type":"article-journal","volume":"96"},"uris":["http://www.mendeley.com/documents/?uuid=7a25a8a8-91ff-48a1-bf9b-a6d16a2e88b0"]},{"id":"ITEM-5","itemData":{"DOI":"10.1007/s10784-013-9217-2","ISBN":"1567-9764","ISSN":"15679764","abstract":"Transboundary haze pollution is an almost annual occurrence in Southeast Asia. Haze originates from peat and forest fires mostly in Indonesia, with Malaysia and Singapore suffering the worst of its effects. Most of these fires are man-made and linked to land-clearing activities of local and foreign commercial oil palm plantations. The regional nature of the haze has resulted in a concentration of haze mitigation activities at the Association of Southeast Asian Nations (ASEAN) level. However, these initiatives continually fail to effectively mitigate haze. This article argues that this failure is due to the influence of patronage politics in the sector, which is linked to the ASEAN style of regional engagement that prioritises the maintenance of national sovereignty. States are compelled to act in their national interests, as opposed to the collective regional interests. The economic importance of the oil palm sector to the states involved, coupled with the political importance of the clients populating this sector to elite patrons in the governments, meant that the maintenance of the status quo, where clients could continue to clear land using fire, was of crucial national interest. Therefore, the ASEAN style of regional engagement has enabled political elites to shape ASEAN initiatives to preserve the interests of their clients, while the public continue to suffer the haze. This article demonstrates this through a close analysis of the negotiations, outcomes and the implementation of the ASEAN Agreement on transboundary haze pollution, with a special focus on Indonesia's decision to withhold ratification of the treaty. [ABSTRACT FROM AUTHOR]","author":[{"dropping-particle":"","family":"Varkkey","given":"Helena","non-dropping-particle":"","parse-names":false,"suffix":""}],"container-title":"International Environmental Agreements: Politics, Law and Economics","id":"ITEM-5","issued":{"date-parts":[["2014"]]},"page":"65-81","title":"Regional cooperation, patronage and the ASEAN Agreement on transboundary haze pollution","type":"article-journal","volume":"14"},"uris":["http://www.mendeley.com/documents/?uuid=33337979-a0a6-4d5f-a8ae-c75cfbcc6065"]}],"mendeley":{"formattedCitation":"(Chisholm &lt;i&gt;et al.&lt;/i&gt;, 2016; Karim, 2008a; K.-L. Koh &amp; Karim, 2012; Sahani &lt;i&gt;et al.&lt;/i&gt;, 2014; H. Varkkey, 2014)","plainTextFormattedCitation":"(Chisholm et al., 2016; Karim, 2008a; K.-L. Koh &amp; Karim, 2012; Sahani et al., 2014; H. Varkkey, 2014)","previouslyFormattedCitation":"(Chisholm &lt;i&gt;et al.&lt;/i&gt;, 2016; Karim, 2008a; K.-L. Koh &amp; Karim, 2012; Sahani &lt;i&gt;et al.&lt;/i&gt;, 2014; H. Varkkey, 2014)"},"properties":{"noteIndex":0},"schema":"https://github.com/citation-style-language/schema/raw/master/csl-citation.json"}</w:instrText>
            </w:r>
            <w:r w:rsidRPr="0008241C">
              <w:fldChar w:fldCharType="separate"/>
            </w:r>
            <w:r w:rsidRPr="0008241C">
              <w:rPr>
                <w:rFonts w:ascii="Times New Roman" w:hAnsi="Times New Roman"/>
              </w:rPr>
              <w:t xml:space="preserve">(Chisholm </w:t>
            </w:r>
            <w:r w:rsidRPr="0008241C">
              <w:rPr>
                <w:rFonts w:ascii="Times New Roman" w:hAnsi="Times New Roman"/>
                <w:i/>
              </w:rPr>
              <w:t>et al.</w:t>
            </w:r>
            <w:r w:rsidRPr="0008241C">
              <w:rPr>
                <w:rFonts w:ascii="Times New Roman" w:hAnsi="Times New Roman"/>
              </w:rPr>
              <w:t xml:space="preserve">, 2016; Karim, 2008a; Koh &amp; Karim, 2012; Sahani </w:t>
            </w:r>
            <w:r w:rsidRPr="0008241C">
              <w:rPr>
                <w:rFonts w:ascii="Times New Roman" w:hAnsi="Times New Roman"/>
                <w:i/>
              </w:rPr>
              <w:t>et al.</w:t>
            </w:r>
            <w:r w:rsidRPr="0008241C">
              <w:rPr>
                <w:rFonts w:ascii="Times New Roman" w:hAnsi="Times New Roman"/>
              </w:rPr>
              <w:t>, 2014; Varkkey, 2014)</w:t>
            </w:r>
            <w:r w:rsidRPr="0008241C">
              <w:fldChar w:fldCharType="end"/>
            </w:r>
            <w:r w:rsidRPr="0008241C">
              <w:rPr>
                <w:rFonts w:ascii="Times New Roman" w:hAnsi="Times New Roman"/>
              </w:rPr>
              <w:t xml:space="preserve">.  This is an anthropogenic transboundary environmental disaster affecting Indonesia, Singapore, Malaysia, Southern Thailand and the Philippines. The tropical forest destroyed by the fire is one of the most bio-diverse areas in the world hosting a number of critically endangered species including the orangutan and Sumatran tiger </w:t>
            </w:r>
            <w:r w:rsidRPr="0008241C">
              <w:fldChar w:fldCharType="begin" w:fldLock="1"/>
            </w:r>
            <w:r w:rsidRPr="0008241C">
              <w:rPr>
                <w:rFonts w:ascii="Times New Roman" w:hAnsi="Times New Roman"/>
              </w:rPr>
              <w:instrText>ADDIN CSL_CITATION {"citationItems":[{"id":"ITEM-1","itemData":{"DOI":"10.1111/cobi.12662","ISBN":"9788578110796","ISSN":"0888-8892","PMID":"26612785","abstract":"In recent months, an environmental disaster with global consequences has been unfolding in Southeast Asia. Unusually extensive and persistent fires in Indonesia have razed thousands of square kilometers of tropical forest and peatland, casting a toxic cloud of smoky haze over the region and dumping billions of tons of CO2 into the atmosphere. Similar fires have occurred annually for decades, but strong El Niño conditions have made this year's the worst since 1997. This article is protected by copyright. All rights reserved.","author":[{"dropping-particle":"","family":"Chisholm","given":"Ryan A.","non-dropping-particle":"","parse-names":false,"suffix":""},{"dropping-particle":"","family":"Wijedasa","given":"Lahiru S.","non-dropping-particle":"","parse-names":false,"suffix":""},{"dropping-particle":"","family":"Swinfield","given":"Tom","non-dropping-particle":"","parse-names":false,"suffix":""}],"container-title":"Conservation Biology","id":"ITEM-1","issue":"1","issued":{"date-parts":[["2016"]]},"page":"5–6","title":"The need for long-term remedies for Indonesia's forest fires","type":"article-journal","volume":"30"},"uris":["http://www.mendeley.com/documents/?uuid=57fb89d8-f5e4-4e13-a0dd-02c6d49e9994"]}],"mendeley":{"formattedCitation":"(Chisholm &lt;i&gt;et al.&lt;/i&gt;, 2016)","plainTextFormattedCitation":"(Chisholm et al., 2016)","previouslyFormattedCitation":"(Chisholm &lt;i&gt;et al.&lt;/i&gt;, 2016)"},"properties":{"noteIndex":0},"schema":"https://github.com/citation-style-language/schema/raw/master/csl-citation.json"}</w:instrText>
            </w:r>
            <w:r w:rsidRPr="0008241C">
              <w:fldChar w:fldCharType="separate"/>
            </w:r>
            <w:r w:rsidRPr="0008241C">
              <w:rPr>
                <w:rFonts w:ascii="Times New Roman" w:hAnsi="Times New Roman"/>
              </w:rPr>
              <w:t xml:space="preserve">(Chisholm </w:t>
            </w:r>
            <w:r w:rsidRPr="0008241C">
              <w:rPr>
                <w:rFonts w:ascii="Times New Roman" w:hAnsi="Times New Roman"/>
                <w:i/>
              </w:rPr>
              <w:t>et al.</w:t>
            </w:r>
            <w:r w:rsidRPr="0008241C">
              <w:rPr>
                <w:rFonts w:ascii="Times New Roman" w:hAnsi="Times New Roman"/>
              </w:rPr>
              <w:t>, 2016)</w:t>
            </w:r>
            <w:r w:rsidRPr="0008241C">
              <w:fldChar w:fldCharType="end"/>
            </w:r>
            <w:r w:rsidRPr="0008241C">
              <w:rPr>
                <w:rFonts w:ascii="Times New Roman" w:hAnsi="Times New Roman"/>
              </w:rPr>
              <w:t xml:space="preserve">. The outbreak added to the decades of peatland degradation in South East Asia, particularly in Indonesia primarily for palm oil production and to a limited extent for timber. Economic estimates of damages caused to the region’s economy are believed to be over $45 billion. South-East Asian haze is an example of failure of environmental governance in regional, national and sub-national level </w:t>
            </w:r>
            <w:r w:rsidRPr="0008241C">
              <w:fldChar w:fldCharType="begin" w:fldLock="1"/>
            </w:r>
            <w:r w:rsidRPr="0008241C">
              <w:rPr>
                <w:rFonts w:ascii="Times New Roman" w:hAnsi="Times New Roman"/>
              </w:rPr>
              <w:instrText>ADDIN CSL_CITATION {"citationItems":[{"id":"ITEM-1","itemData":{"DOI":"10.1111/cobi.12662","ISBN":"9788578110796","ISSN":"0888-8892","PMID":"26612785","abstract":"In recent months, an environmental disaster with global consequences has been unfolding in Southeast Asia. Unusually extensive and persistent fires in Indonesia have razed thousands of square kilometers of tropical forest and peatland, casting a toxic cloud of smoky haze over the region and dumping billions of tons of CO2 into the atmosphere. Similar fires have occurred annually for decades, but strong El Niño conditions have made this year's the worst since 1997. This article is protected by copyright. All rights reserved.","author":[{"dropping-particle":"","family":"Chisholm","given":"Ryan A.","non-dropping-particle":"","parse-names":false,"suffix":""},{"dropping-particle":"","family":"Wijedasa","given":"Lahiru S.","non-dropping-particle":"","parse-names":false,"suffix":""},{"dropping-particle":"","family":"Swinfield","given":"Tom","non-dropping-particle":"","parse-names":false,"suffix":""}],"container-title":"Conservation Biology","id":"ITEM-1","issue":"1","issued":{"date-parts":[["2016"]]},"page":"5–6","title":"The need for long-term remedies for Indonesia's forest fires","type":"article-journal","volume":"30"},"uris":["http://www.mendeley.com/documents/?uuid=57fb89d8-f5e4-4e13-a0dd-02c6d49e9994"]},{"id":"ITEM-2","itemData":{"DOI":"10.1007/s10784-013-9217-2","ISBN":"1567-9764","ISSN":"15679764","abstract":"Transboundary haze pollution is an almost annual occurrence in Southeast Asia. Haze originates from peat and forest fires mostly in Indonesia, with Malaysia and Singapore suffering the worst of its effects. Most of these fires are man-made and linked to land-clearing activities of local and foreign commercial oil palm plantations. The regional nature of the haze has resulted in a concentration of haze mitigation activities at the Association of Southeast Asian Nations (ASEAN) level. However, these initiatives continually fail to effectively mitigate haze. This article argues that this failure is due to the influence of patronage politics in the sector, which is linked to the ASEAN style of regional engagement that prioritises the maintenance of national sovereignty. States are compelled to act in their national interests, as opposed to the collective regional interests. The economic importance of the oil palm sector to the states involved, coupled with the political importance of the clients populating this sector to elite patrons in the governments, meant that the maintenance of the status quo, where clients could continue to clear land using fire, was of crucial national interest. Therefore, the ASEAN style of regional engagement has enabled political elites to shape ASEAN initiatives to preserve the interests of their clients, while the public continue to suffer the haze. This article demonstrates this through a close analysis of the negotiations, outcomes and the implementation of the ASEAN Agreement on transboundary haze pollution, with a special focus on Indonesia's decision to withhold ratification of the treaty. [ABSTRACT FROM AUTHOR]","author":[{"dropping-particle":"","family":"Varkkey","given":"Helena","non-dropping-particle":"","parse-names":false,"suffix":""}],"container-title":"International Environmental Agreements: Politics, Law and Economics","id":"ITEM-2","issued":{"date-parts":[["2014"]]},"page":"65-81","title":"Regional cooperation, patronage and the ASEAN Agreement on transboundary haze pollution","type":"article-journal","volume":"14"},"uris":["http://www.mendeley.com/documents/?uuid=33337979-a0a6-4d5f-a8ae-c75cfbcc6065"]}],"mendeley":{"formattedCitation":"(Chisholm &lt;i&gt;et al.&lt;/i&gt;, 2016; H. Varkkey, 2014)","plainTextFormattedCitation":"(Chisholm et al., 2016; H. Varkkey, 2014)","previouslyFormattedCitation":"(Chisholm &lt;i&gt;et al.&lt;/i&gt;, 2016; H. Varkkey, 2014)"},"properties":{"noteIndex":0},"schema":"https://github.com/citation-style-language/schema/raw/master/csl-citation.json"}</w:instrText>
            </w:r>
            <w:r w:rsidRPr="0008241C">
              <w:fldChar w:fldCharType="separate"/>
            </w:r>
            <w:r w:rsidRPr="0008241C">
              <w:rPr>
                <w:rFonts w:ascii="Times New Roman" w:hAnsi="Times New Roman"/>
              </w:rPr>
              <w:t xml:space="preserve">(Chisholm </w:t>
            </w:r>
            <w:r w:rsidRPr="0008241C">
              <w:rPr>
                <w:rFonts w:ascii="Times New Roman" w:hAnsi="Times New Roman"/>
                <w:i/>
              </w:rPr>
              <w:t>et al.</w:t>
            </w:r>
            <w:r w:rsidRPr="0008241C">
              <w:rPr>
                <w:rFonts w:ascii="Times New Roman" w:hAnsi="Times New Roman"/>
              </w:rPr>
              <w:t>, 2016; Varkkey, 2014)</w:t>
            </w:r>
            <w:r w:rsidRPr="0008241C">
              <w:fldChar w:fldCharType="end"/>
            </w:r>
            <w:r w:rsidRPr="0008241C">
              <w:rPr>
                <w:rFonts w:ascii="Times New Roman" w:hAnsi="Times New Roman"/>
              </w:rPr>
              <w:t xml:space="preserve">. The ASEAN member states have taken a number of initiatives to stop the transboundary haze problem since 1997, but most of these initiatives have been unsuccessful </w:t>
            </w:r>
            <w:r w:rsidRPr="0008241C">
              <w:fldChar w:fldCharType="begin" w:fldLock="1"/>
            </w:r>
            <w:r w:rsidRPr="0008241C">
              <w:rPr>
                <w:rFonts w:ascii="Times New Roman" w:hAnsi="Times New Roman"/>
              </w:rPr>
              <w:instrText>ADDIN CSL_CITATION {"citationItems":[{"id":"ITEM-1","itemData":{"author":[{"dropping-particle":"","family":"Karim","given":"Md. Saiful","non-dropping-particle":"","parse-names":false,"suffix":""}],"container-title":"Environmental Policy and Law","id":"ITEM-1","issued":{"date-parts":[["2008"]]},"title":"Future of the Haze Agreement– Is the Glass Half Empty or Half Full?’","type":"article-journal"},"uris":["http://www.mendeley.com/documents/?uuid=e9f8ad1d-005b-3dbd-bd00-a68fb4c4da62"]}],"mendeley":{"formattedCitation":"(Karim, 2008a)","plainTextFormattedCitation":"(Karim, 2008a)","previouslyFormattedCitation":"(Karim, 2008a)"},"properties":{"noteIndex":0},"schema":"https://github.com/citation-style-language/schema/raw/master/csl-citation.json"}</w:instrText>
            </w:r>
            <w:r w:rsidRPr="0008241C">
              <w:fldChar w:fldCharType="separate"/>
            </w:r>
            <w:r w:rsidRPr="0008241C">
              <w:rPr>
                <w:rFonts w:ascii="Times New Roman" w:hAnsi="Times New Roman"/>
              </w:rPr>
              <w:t>(Karim, 2008a)</w:t>
            </w:r>
            <w:r w:rsidRPr="0008241C">
              <w:fldChar w:fldCharType="end"/>
            </w:r>
            <w:r w:rsidRPr="0008241C">
              <w:rPr>
                <w:rFonts w:ascii="Times New Roman" w:hAnsi="Times New Roman"/>
              </w:rPr>
              <w:t xml:space="preserve">. The ASEAN member states concluded the Agreement on Transboundary Haze Pollution in 2002, which came into force in 2003 after being ratified by Singapore, Malaysia, Myanmar, Brunei, Viet Nam, Thailand and the Lao People’s Democratic Republic </w:t>
            </w:r>
            <w:r w:rsidRPr="0008241C">
              <w:fldChar w:fldCharType="begin" w:fldLock="1"/>
            </w:r>
            <w:r w:rsidRPr="0008241C">
              <w:rPr>
                <w:rFonts w:ascii="Times New Roman" w:hAnsi="Times New Roman"/>
              </w:rPr>
              <w:instrText>ADDIN CSL_CITATION {"citationItems":[{"id":"ITEM-1","itemData":{"author":[{"dropping-particle":"","family":"Karim","given":"Md. Saiful","non-dropping-particle":"","parse-names":false,"suffix":""}],"container-title":"Environmental Policy and Law","id":"ITEM-1","issued":{"date-parts":[["2008"]]},"title":"Future of the Haze Agreement– Is the Glass Half Empty or Half Full?’","type":"article-journal"},"uris":["http://www.mendeley.com/documents/?uuid=e9f8ad1d-005b-3dbd-bd00-a68fb4c4da62"]}],"mendeley":{"formattedCitation":"(Karim, 2008a)","plainTextFormattedCitation":"(Karim, 2008a)","previouslyFormattedCitation":"(Karim, 2008a)"},"properties":{"noteIndex":0},"schema":"https://github.com/citation-style-language/schema/raw/master/csl-citation.json"}</w:instrText>
            </w:r>
            <w:r w:rsidRPr="0008241C">
              <w:fldChar w:fldCharType="separate"/>
            </w:r>
            <w:r w:rsidRPr="0008241C">
              <w:rPr>
                <w:rFonts w:ascii="Times New Roman" w:hAnsi="Times New Roman"/>
              </w:rPr>
              <w:t>(Karim, 2008a)</w:t>
            </w:r>
            <w:r w:rsidRPr="0008241C">
              <w:fldChar w:fldCharType="end"/>
            </w:r>
            <w:r w:rsidRPr="0008241C">
              <w:rPr>
                <w:rFonts w:ascii="Times New Roman" w:hAnsi="Times New Roman"/>
              </w:rPr>
              <w:t xml:space="preserve">. After more than a decade of adoption in the ASEAN region, Indonesia ratified the Agreement only in 2015. Like many other international environmental legal instruments, this convention failed to impose any stringent obligation on member states </w:t>
            </w:r>
            <w:r w:rsidRPr="0008241C">
              <w:fldChar w:fldCharType="begin" w:fldLock="1"/>
            </w:r>
            <w:r w:rsidRPr="0008241C">
              <w:rPr>
                <w:rFonts w:ascii="Times New Roman" w:hAnsi="Times New Roman"/>
              </w:rPr>
              <w:instrText>ADDIN CSL_CITATION {"citationItems":[{"id":"ITEM-1","itemData":{"author":[{"dropping-particle":"","family":"Karim","given":"Md. Saiful","non-dropping-particle":"","parse-names":false,"suffix":""}],"container-title":"Environmental Policy and Law","id":"ITEM-1","issued":{"date-parts":[["2008"]]},"title":"Future of the Haze Agreement– Is the Glass Half Empty or Half Full?’","type":"article-journal"},"uris":["http://www.mendeley.com/documents/?uuid=e9f8ad1d-005b-3dbd-bd00-a68fb4c4da62"]}],"mendeley":{"formattedCitation":"(Karim, 2008a)","plainTextFormattedCitation":"(Karim, 2008a)","previouslyFormattedCitation":"(Karim, 2008a)"},"properties":{"noteIndex":0},"schema":"https://github.com/citation-style-language/schema/raw/master/csl-citation.json"}</w:instrText>
            </w:r>
            <w:r w:rsidRPr="0008241C">
              <w:fldChar w:fldCharType="separate"/>
            </w:r>
            <w:r w:rsidRPr="0008241C">
              <w:rPr>
                <w:rFonts w:ascii="Times New Roman" w:hAnsi="Times New Roman"/>
              </w:rPr>
              <w:t xml:space="preserve">(Karim, </w:t>
            </w:r>
            <w:r w:rsidRPr="0008241C">
              <w:rPr>
                <w:rFonts w:ascii="Times New Roman" w:hAnsi="Times New Roman"/>
              </w:rPr>
              <w:lastRenderedPageBreak/>
              <w:t>2008a)</w:t>
            </w:r>
            <w:r w:rsidRPr="0008241C">
              <w:fldChar w:fldCharType="end"/>
            </w:r>
            <w:r w:rsidRPr="0008241C">
              <w:rPr>
                <w:rFonts w:ascii="Times New Roman" w:hAnsi="Times New Roman"/>
              </w:rPr>
              <w:t xml:space="preserve">. The future success of the agreement is doubtful despite recent ratification of Indonesia </w:t>
            </w:r>
            <w:r w:rsidRPr="0008241C">
              <w:fldChar w:fldCharType="begin" w:fldLock="1"/>
            </w:r>
            <w:r w:rsidRPr="0008241C">
              <w:rPr>
                <w:rFonts w:ascii="Times New Roman" w:hAnsi="Times New Roman"/>
              </w:rPr>
              <w:instrText>ADDIN CSL_CITATION {"citationItems":[{"id":"ITEM-1","itemData":{"author":[{"dropping-particle":"","family":"Heilmann","given":"Daniel","non-dropping-particle":"","parse-names":false,"suffix":""}],"container-title":"Journal of Current Southeast Asian Affairs","id":"ITEM-1","issued":{"date-parts":[["2015"]]},"page":"95-121","title":"After Indonesia’s Ratification: The ASEAN Agreement on Transboundary Haze Pollution and Its Effectiveness as a Regional Environmental Governance Tool.","type":"article-magazine"},"uris":["http://www.mendeley.com/documents/?uuid=714c29e4-21dc-41ea-bde0-ef17139d93a9"]}],"mendeley":{"formattedCitation":"(Heilmann, 2015)","plainTextFormattedCitation":"(Heilmann, 2015)","previouslyFormattedCitation":"(Heilmann, 2015)"},"properties":{"noteIndex":0},"schema":"https://github.com/citation-style-language/schema/raw/master/csl-citation.json"}</w:instrText>
            </w:r>
            <w:r w:rsidRPr="0008241C">
              <w:fldChar w:fldCharType="separate"/>
            </w:r>
            <w:r w:rsidRPr="0008241C">
              <w:rPr>
                <w:rFonts w:ascii="Times New Roman" w:hAnsi="Times New Roman"/>
              </w:rPr>
              <w:t>(Heilmann, 2015)</w:t>
            </w:r>
            <w:r w:rsidRPr="0008241C">
              <w:fldChar w:fldCharType="end"/>
            </w:r>
            <w:r w:rsidRPr="0008241C">
              <w:rPr>
                <w:rFonts w:ascii="Times New Roman" w:hAnsi="Times New Roman"/>
              </w:rPr>
              <w:t xml:space="preserve">. Although there are laws addressing forest fires in Malaysia and Indonesia, these have not been a success, with 2015 seeing one of the most severe haze episodes in South East Asia to date, with more than 100,000 man-made fires burning 2.6 million hectares of Indonesian land </w:t>
            </w:r>
            <w:r w:rsidRPr="0008241C">
              <w:fldChar w:fldCharType="begin" w:fldLock="1"/>
            </w:r>
            <w:r w:rsidRPr="0008241C">
              <w:rPr>
                <w:rFonts w:ascii="Times New Roman" w:hAnsi="Times New Roman"/>
              </w:rPr>
              <w:instrText>ADDIN CSL_CITATION {"citationItems":[{"id":"ITEM-1","itemData":{"author":[{"dropping-particle":"","family":"The World Bank","given":"","non-dropping-particle":"","parse-names":false,"suffix":""}],"id":"ITEM-1","issue":"February","issued":{"date-parts":[["2016"]]},"publisher-place":"Jakarta, Indonesia","title":"The Cost of Fire: An Economic Analysis of Indonesia's 2015 Fire Crisis","type":"report"},"uris":["http://www.mendeley.com/documents/?uuid=47a540c3-fe97-4926-9e2d-985d32beb8ac"]}],"mendeley":{"formattedCitation":"(The World Bank, 2016)","plainTextFormattedCitation":"(The World Bank, 2016)","previouslyFormattedCitation":"(The World Bank, 2016)"},"properties":{"noteIndex":0},"schema":"https://github.com/citation-style-language/schema/raw/master/csl-citation.json"}</w:instrText>
            </w:r>
            <w:r w:rsidRPr="0008241C">
              <w:fldChar w:fldCharType="separate"/>
            </w:r>
            <w:r w:rsidRPr="0008241C">
              <w:rPr>
                <w:rFonts w:ascii="Times New Roman" w:hAnsi="Times New Roman"/>
              </w:rPr>
              <w:t>(The World Bank, 2016)</w:t>
            </w:r>
            <w:r w:rsidRPr="0008241C">
              <w:fldChar w:fldCharType="end"/>
            </w:r>
            <w:r w:rsidRPr="0008241C">
              <w:rPr>
                <w:rFonts w:ascii="Times New Roman" w:hAnsi="Times New Roman"/>
              </w:rPr>
              <w:t>. Despite significant economic and technological advancement of some countries, the region suffers from a lack of strong regional initiative for environmental and biodiversity conservation evident by the failure of the 1985 ASEAN Agreement on the Conservation of Nature and Natural Resources, which never came into force due to non-ratification of some member states. ASEAN Haze is a glaring example of reactive and ad-hoc environmental governance rather than proactive environmental governance.</w:t>
            </w:r>
          </w:p>
          <w:p w14:paraId="30D9471F" w14:textId="77777777" w:rsidR="00A01204" w:rsidRPr="0008241C" w:rsidRDefault="00A01204" w:rsidP="00A01204">
            <w:pPr>
              <w:jc w:val="both"/>
              <w:rPr>
                <w:rFonts w:ascii="Times New Roman" w:hAnsi="Times New Roman"/>
              </w:rPr>
            </w:pPr>
          </w:p>
        </w:tc>
      </w:tr>
    </w:tbl>
    <w:p w14:paraId="435E3ABE" w14:textId="77777777" w:rsidR="00A01204" w:rsidRPr="0008241C" w:rsidRDefault="00A01204" w:rsidP="00A01204">
      <w:pPr>
        <w:rPr>
          <w:sz w:val="22"/>
          <w:szCs w:val="22"/>
        </w:rPr>
      </w:pPr>
    </w:p>
    <w:p w14:paraId="110061B8" w14:textId="77777777" w:rsidR="00A01204" w:rsidRPr="0008241C" w:rsidRDefault="00A01204" w:rsidP="00A01204">
      <w:pPr>
        <w:rPr>
          <w:sz w:val="22"/>
          <w:szCs w:val="22"/>
        </w:rPr>
      </w:pPr>
      <w:r w:rsidRPr="0008241C">
        <w:rPr>
          <w:sz w:val="22"/>
          <w:szCs w:val="22"/>
        </w:rPr>
        <w:t xml:space="preserve">In North East Asia, the diversity of governance systems prevented the establishment of a central political, economic or social force at the subregional level until the late 1980s </w:t>
      </w:r>
      <w:r w:rsidRPr="0008241C">
        <w:rPr>
          <w:sz w:val="22"/>
          <w:szCs w:val="22"/>
        </w:rPr>
        <w:fldChar w:fldCharType="begin" w:fldLock="1"/>
      </w:r>
      <w:r w:rsidRPr="0008241C">
        <w:rPr>
          <w:sz w:val="22"/>
          <w:szCs w:val="22"/>
        </w:rPr>
        <w:instrText>ADDIN CSL_CITATION {"citationItems":[{"id":"ITEM-1","itemData":{"author":[{"dropping-particle":"","family":"Takahashi","given":"Wakana","non-dropping-particle":"","parse-names":false,"suffix":""}],"id":"ITEM-1","issued":{"date-parts":[["2000"]]},"number-of-pages":"30pp","title":"Environmental cooperation in Northeast Asia","type":"report"},"uris":["http://www.mendeley.com/documents/?uuid=debbdc8b-a91f-3b19-a4c5-15f786e8828e"]}],"mendeley":{"formattedCitation":"(Takahashi, 2000)","plainTextFormattedCitation":"(Takahashi, 2000)","previouslyFormattedCitation":"(Takahashi, 2000)"},"properties":{"noteIndex":0},"schema":"https://github.com/citation-style-language/schema/raw/master/csl-citation.json"}</w:instrText>
      </w:r>
      <w:r w:rsidRPr="0008241C">
        <w:rPr>
          <w:sz w:val="22"/>
          <w:szCs w:val="22"/>
        </w:rPr>
        <w:fldChar w:fldCharType="separate"/>
      </w:r>
      <w:r w:rsidRPr="0008241C">
        <w:rPr>
          <w:sz w:val="22"/>
          <w:szCs w:val="22"/>
        </w:rPr>
        <w:t>(Takahashi, 2000)</w:t>
      </w:r>
      <w:r w:rsidRPr="0008241C">
        <w:rPr>
          <w:sz w:val="22"/>
          <w:szCs w:val="22"/>
        </w:rPr>
        <w:fldChar w:fldCharType="end"/>
      </w:r>
      <w:r w:rsidRPr="0008241C">
        <w:rPr>
          <w:sz w:val="22"/>
          <w:szCs w:val="22"/>
        </w:rPr>
        <w:t xml:space="preserve">. The 1990s show an onset in environmental agreements in the subregion but, unlike in the rest of the Asia-Pacific region, the agreements are largely based on bilateral arrangements. Japan and China were the main initiators of bilateral environmental agreements in North East Asia during this onset period. The North-East Asian Subregional Programme on Environmental Cooperation (1992) that was established at the subregional level with objectives to promote environmental cooperation and sustainable development through the support of the UNESCAP in the 1990s </w:t>
      </w:r>
      <w:r w:rsidRPr="0008241C">
        <w:rPr>
          <w:sz w:val="22"/>
          <w:szCs w:val="22"/>
        </w:rPr>
        <w:fldChar w:fldCharType="begin" w:fldLock="1"/>
      </w:r>
      <w:r w:rsidRPr="0008241C">
        <w:rPr>
          <w:sz w:val="22"/>
          <w:szCs w:val="22"/>
        </w:rPr>
        <w:instrText>ADDIN CSL_CITATION {"citationItems":[{"id":"ITEM-1","itemData":{"author":[{"dropping-particle":"","family":"Kato","given":"Kazu","non-dropping-particle":"","parse-names":false,"suffix":""},{"dropping-particle":"","family":"Takahashi","given":"Wakana","non-dropping-particle":"","parse-names":false,"suffix":""}],"id":"ITEM-1","issued":{"date-parts":[["2000"]]},"number-of-pages":"14pp","title":"An Overview of Regional/Subregional Environmental Cooperation In Asiaand the Pacific","type":"report"},"uris":["http://www.mendeley.com/documents/?uuid=39f94a20-5253-41fc-bc53-4778d3757071"]},{"id":"ITEM-2","itemData":{"author":[{"dropping-particle":"","family":"Takahashi","given":"Wakana","non-dropping-particle":"","parse-names":false,"suffix":""}],"id":"ITEM-2","issued":{"date-parts":[["2000"]]},"number-of-pages":"30pp","title":"Environmental cooperation in Northeast Asia","type":"report"},"uris":["http://www.mendeley.com/documents/?uuid=debbdc8b-a91f-3b19-a4c5-15f786e8828e"]}],"mendeley":{"formattedCitation":"(Kato &amp; Takahashi, 2000; Takahashi, 2000)","plainTextFormattedCitation":"(Kato &amp; Takahashi, 2000; Takahashi, 2000)","previouslyFormattedCitation":"(Kato &amp; Takahashi, 2000; Takahashi, 2000)"},"properties":{"noteIndex":0},"schema":"https://github.com/citation-style-language/schema/raw/master/csl-citation.json"}</w:instrText>
      </w:r>
      <w:r w:rsidRPr="0008241C">
        <w:rPr>
          <w:sz w:val="22"/>
          <w:szCs w:val="22"/>
        </w:rPr>
        <w:fldChar w:fldCharType="separate"/>
      </w:r>
      <w:r w:rsidRPr="0008241C">
        <w:rPr>
          <w:sz w:val="22"/>
          <w:szCs w:val="22"/>
        </w:rPr>
        <w:t>(Kato &amp; Takahashi, 2000; Takahashi, 2000)</w:t>
      </w:r>
      <w:r w:rsidRPr="0008241C">
        <w:rPr>
          <w:sz w:val="22"/>
          <w:szCs w:val="22"/>
        </w:rPr>
        <w:fldChar w:fldCharType="end"/>
      </w:r>
      <w:r w:rsidRPr="0008241C">
        <w:rPr>
          <w:sz w:val="22"/>
          <w:szCs w:val="22"/>
        </w:rPr>
        <w:t>.</w:t>
      </w:r>
    </w:p>
    <w:p w14:paraId="56B18963" w14:textId="77777777" w:rsidR="00A01204" w:rsidRPr="0008241C" w:rsidRDefault="00A01204" w:rsidP="00A01204">
      <w:pPr>
        <w:rPr>
          <w:sz w:val="22"/>
          <w:szCs w:val="22"/>
        </w:rPr>
      </w:pPr>
    </w:p>
    <w:p w14:paraId="73F087FC" w14:textId="3F2597F2" w:rsidR="00A01204" w:rsidRPr="0008241C" w:rsidRDefault="00A01204" w:rsidP="00A01204">
      <w:pPr>
        <w:rPr>
          <w:sz w:val="22"/>
          <w:szCs w:val="22"/>
        </w:rPr>
      </w:pPr>
      <w:r w:rsidRPr="0008241C">
        <w:rPr>
          <w:sz w:val="22"/>
          <w:szCs w:val="22"/>
        </w:rPr>
        <w:t xml:space="preserve">In South Asia, initiatives on environmental conservation and management are anchored on its subregional intergovernmental </w:t>
      </w:r>
      <w:r w:rsidR="00C934E9">
        <w:rPr>
          <w:sz w:val="22"/>
          <w:szCs w:val="22"/>
        </w:rPr>
        <w:t>organiz</w:t>
      </w:r>
      <w:r w:rsidRPr="0008241C">
        <w:rPr>
          <w:sz w:val="22"/>
          <w:szCs w:val="22"/>
        </w:rPr>
        <w:t xml:space="preserve">ations including the South Asian Association for Regional Cooperation (SAARC), the South Asia Cooperative Environment Programme (SACEP) and the South Asia Regional Seas Programme </w:t>
      </w:r>
      <w:r w:rsidRPr="0008241C">
        <w:rPr>
          <w:sz w:val="22"/>
          <w:szCs w:val="22"/>
        </w:rPr>
        <w:fldChar w:fldCharType="begin" w:fldLock="1"/>
      </w:r>
      <w:r w:rsidRPr="0008241C">
        <w:rPr>
          <w:sz w:val="22"/>
          <w:szCs w:val="22"/>
        </w:rPr>
        <w:instrText>ADDIN CSL_CITATION {"citationItems":[{"id":"ITEM-1","itemData":{"ISBN":"978-92-807-2954-2","abstract":"The Thirty-fourth Session of the Standing Committee (New Delhi, 5-6\\nDecember 2007) had endorsed the offer by United Nations Environment\\nProgram (UNEP) to support the preparation of the Regional State of\\nthe Environment Report for South Asia. The South Asia Environment\\nOutlook (SAEO) 2009 was compiled by UNEP in collaboration with Member\\nStates. The draft SAEO 2009 was considered and approved by the Thirty-sixth\\nSession of the Standing Committee (Colombo, 25-26 February 2009).\\n\\n\\nThe South Asia Environment Outlook (SAEO) 2009 was launched during\\nthe Eighth Meeting of the SAARC Environment Ministers (New Delhi,\\n20 October 2009) by H.E. Mr. Jairam Ramesh, Minister for State for\\nEnvironment and Forests, Government of India and Chairperson of the\\nMeeting, in the presence of the distinguished Ministers of Environment\\nfrom the Member States of SAARC, the Secretary General of SAARC and\\nDr. Young-Woo Park, Regional Director (Asia and the Pacific), UNEP,\\nBangkok.\\n\\n\\nThe South Asia Environment Outlook 2009 covers the state and trends\\nof the environment (land, air, water, biodiversity) and five key\\nissues - (1) Climate Change, (2) Food Security, (3) Water Security,\\n(4) Energy Security, and (5) Managing Urbanization. The report highlights\\nthat South Asia is very vulnerable to climate change.","author":[{"dropping-particle":"","family":"UNEP","given":"","non-dropping-particle":"","parse-names":false,"suffix":""}],"id":"ITEM-1","issued":{"date-parts":[["2014"]]},"number-of-pages":"202","publisher":"UNEP, SAARC and DA","title":"South Asia Environment Outlook 2014","type":"book"},"uris":["http://www.mendeley.com/documents/?uuid=ab88482d-9b9b-4e46-98cf-cbbe68081801"]},{"id":"ITEM-2","itemData":{"author":[{"dropping-particle":"","family":"Kakakhel","given":"Shafqat","non-dropping-particle":"","parse-names":false,"suffix":""}],"container-title":"ISAS Insights","id":"ITEM-2","issue":"189","issued":{"date-parts":[["2012"]]},"page":"1-10","title":"Environmental Challenges in South Asia","type":"article-journal"},"uris":["http://www.mendeley.com/documents/?uuid=3b85c8a5-28cf-4973-a89c-47bc5b5e9f12"]}],"mendeley":{"formattedCitation":"(Kakakhel, 2012; UNEP, 2014a)","plainTextFormattedCitation":"(Kakakhel, 2012; UNEP, 2014a)","previouslyFormattedCitation":"(Kakakhel, 2012; UNEP, 2014a)"},"properties":{"noteIndex":0},"schema":"https://github.com/citation-style-language/schema/raw/master/csl-citation.json"}</w:instrText>
      </w:r>
      <w:r w:rsidRPr="0008241C">
        <w:rPr>
          <w:sz w:val="22"/>
          <w:szCs w:val="22"/>
        </w:rPr>
        <w:fldChar w:fldCharType="separate"/>
      </w:r>
      <w:r w:rsidRPr="0008241C">
        <w:rPr>
          <w:sz w:val="22"/>
          <w:szCs w:val="22"/>
        </w:rPr>
        <w:t>(Kakakhel, 2012; UNEP, 2014a)</w:t>
      </w:r>
      <w:r w:rsidRPr="0008241C">
        <w:rPr>
          <w:sz w:val="22"/>
          <w:szCs w:val="22"/>
        </w:rPr>
        <w:fldChar w:fldCharType="end"/>
      </w:r>
      <w:r w:rsidRPr="0008241C">
        <w:rPr>
          <w:sz w:val="22"/>
          <w:szCs w:val="22"/>
        </w:rPr>
        <w:t xml:space="preserve">. Like the ASEAN, the SAARC was established in 1985 with the main goals of promoting welfare and economic growth in the subregion but the cooperation framework for environment is gradually evolving. The South Asia Cooperative Environment Programme was established in 1982 with the aim of promoting mutually beneficial cooperation in priority areas of environment. South Asian Seas Regional Program was established under the South Asia Cooperative Environment Programme. </w:t>
      </w:r>
      <w:r w:rsidRPr="0008241C">
        <w:rPr>
          <w:sz w:val="22"/>
          <w:szCs w:val="22"/>
          <w:shd w:val="clear" w:color="auto" w:fill="FFFFFF"/>
        </w:rPr>
        <w:t xml:space="preserve">South Asian Seas Action Plan was adopted in March 1995 (www.sacep.org). </w:t>
      </w:r>
      <w:r w:rsidRPr="0008241C">
        <w:rPr>
          <w:sz w:val="22"/>
          <w:szCs w:val="22"/>
        </w:rPr>
        <w:t xml:space="preserve">However, development of subregional legal instruments for conservation of marine environment and prevention of marine pollution is yet to be achieved in this subregion </w:t>
      </w:r>
      <w:r w:rsidRPr="0008241C">
        <w:rPr>
          <w:sz w:val="22"/>
          <w:szCs w:val="22"/>
        </w:rPr>
        <w:fldChar w:fldCharType="begin" w:fldLock="1"/>
      </w:r>
      <w:r w:rsidRPr="0008241C">
        <w:rPr>
          <w:sz w:val="22"/>
          <w:szCs w:val="22"/>
        </w:rPr>
        <w:instrText>ADDIN CSL_CITATION {"citationItems":[{"id":"ITEM-1","itemData":{"author":[{"dropping-particle":"","family":"Karim","given":"Md. Saiful","non-dropping-particle":"","parse-names":false,"suffix":""}],"container-title":"Bangladesh Institute of International and Strategic Studies Journal","id":"ITEM-1","issued":{"date-parts":[["2008"]]},"page":"415 - 430","title":"UNCLOS and Regional Action for Protection of the Marine Environment: Perspectives of the South Asian Seas Regio","type":"article-journal","volume":"29"},"uris":["http://www.mendeley.com/documents/?uuid=82f564a6-ba37-4d91-b7b5-8be7b0d1358c"]}],"mendeley":{"formattedCitation":"(Karim, 2008b)","plainTextFormattedCitation":"(Karim, 2008b)","previouslyFormattedCitation":"(Karim, 2008b)"},"properties":{"noteIndex":0},"schema":"https://github.com/citation-style-language/schema/raw/master/csl-citation.json"}</w:instrText>
      </w:r>
      <w:r w:rsidRPr="0008241C">
        <w:rPr>
          <w:sz w:val="22"/>
          <w:szCs w:val="22"/>
        </w:rPr>
        <w:fldChar w:fldCharType="separate"/>
      </w:r>
      <w:r w:rsidRPr="0008241C">
        <w:rPr>
          <w:sz w:val="22"/>
          <w:szCs w:val="22"/>
        </w:rPr>
        <w:t>(Karim, 2008b)</w:t>
      </w:r>
      <w:r w:rsidRPr="0008241C">
        <w:rPr>
          <w:sz w:val="22"/>
          <w:szCs w:val="22"/>
        </w:rPr>
        <w:fldChar w:fldCharType="end"/>
      </w:r>
      <w:r w:rsidRPr="0008241C">
        <w:rPr>
          <w:sz w:val="22"/>
          <w:szCs w:val="22"/>
        </w:rPr>
        <w:t xml:space="preserve">. The SAARC countries also adopted the SAARC Environment Action Plan (1997), SAARC Convention on Cooperation on Environment (2010) and SAARC Agreement on Rapid Response to Natural Disasters (2011). However, practical impact of these legal and policy instruments is yet to be fully achieved.  Transboundary cooperation for conservation of biodiversity is yet to be fully successful in the subregion as discussed in the following </w:t>
      </w:r>
      <w:r w:rsidRPr="0008241C">
        <w:rPr>
          <w:sz w:val="22"/>
          <w:szCs w:val="22"/>
        </w:rPr>
        <w:fldChar w:fldCharType="begin"/>
      </w:r>
      <w:r w:rsidRPr="0008241C">
        <w:rPr>
          <w:sz w:val="22"/>
          <w:szCs w:val="22"/>
        </w:rPr>
        <w:instrText xml:space="preserve"> REF _Ref496880343 \h  \* MERGEFORMAT </w:instrText>
      </w:r>
      <w:r w:rsidRPr="0008241C">
        <w:rPr>
          <w:sz w:val="22"/>
          <w:szCs w:val="22"/>
        </w:rPr>
      </w:r>
      <w:r w:rsidRPr="0008241C">
        <w:rPr>
          <w:sz w:val="22"/>
          <w:szCs w:val="22"/>
        </w:rPr>
        <w:fldChar w:fldCharType="separate"/>
      </w:r>
      <w:r w:rsidR="00D74032" w:rsidRPr="00D74032">
        <w:rPr>
          <w:sz w:val="22"/>
          <w:szCs w:val="22"/>
        </w:rPr>
        <w:t>Box 6.3</w:t>
      </w:r>
      <w:r w:rsidRPr="0008241C">
        <w:rPr>
          <w:sz w:val="22"/>
          <w:szCs w:val="22"/>
        </w:rPr>
        <w:fldChar w:fldCharType="end"/>
      </w:r>
      <w:r w:rsidRPr="0008241C">
        <w:rPr>
          <w:sz w:val="22"/>
          <w:szCs w:val="22"/>
        </w:rPr>
        <w:t xml:space="preserve"> discussing on Sundarbans, a Ramsar and World Heritage site.</w:t>
      </w:r>
    </w:p>
    <w:p w14:paraId="6D9DB366" w14:textId="77777777" w:rsidR="00A01204" w:rsidRPr="0008241C" w:rsidRDefault="00A01204" w:rsidP="00A01204">
      <w:pPr>
        <w:rPr>
          <w:sz w:val="22"/>
          <w:szCs w:val="22"/>
        </w:rPr>
      </w:pPr>
    </w:p>
    <w:p w14:paraId="55F83CC6"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1CCF9DCE" w14:textId="77777777" w:rsidTr="00642B4F">
        <w:tc>
          <w:tcPr>
            <w:tcW w:w="9016" w:type="dxa"/>
          </w:tcPr>
          <w:p w14:paraId="2F406759" w14:textId="162C51F5" w:rsidR="00A01204" w:rsidRPr="0008241C" w:rsidRDefault="00A01204" w:rsidP="00A01204">
            <w:pPr>
              <w:rPr>
                <w:rFonts w:ascii="Times New Roman" w:hAnsi="Times New Roman"/>
                <w:b/>
              </w:rPr>
            </w:pPr>
            <w:bookmarkStart w:id="1735" w:name="_Ref496880343"/>
            <w:bookmarkStart w:id="1736" w:name="_Toc504087543"/>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3</w:t>
            </w:r>
            <w:r w:rsidRPr="0008241C">
              <w:fldChar w:fldCharType="end"/>
            </w:r>
            <w:bookmarkEnd w:id="1735"/>
            <w:r w:rsidRPr="0008241C">
              <w:rPr>
                <w:rFonts w:ascii="Times New Roman" w:hAnsi="Times New Roman"/>
                <w:b/>
              </w:rPr>
              <w:t xml:space="preserve"> Climate Change and Sundarbans</w:t>
            </w:r>
            <w:bookmarkEnd w:id="1736"/>
          </w:p>
          <w:p w14:paraId="54C99EFE" w14:textId="77777777" w:rsidR="00A01204" w:rsidRPr="0008241C" w:rsidRDefault="00A01204" w:rsidP="00A01204">
            <w:pPr>
              <w:rPr>
                <w:rFonts w:ascii="Times New Roman" w:hAnsi="Times New Roman"/>
              </w:rPr>
            </w:pPr>
          </w:p>
          <w:p w14:paraId="55E5520F" w14:textId="77777777" w:rsidR="00A01204" w:rsidRPr="0008241C" w:rsidRDefault="00A01204" w:rsidP="00A01204">
            <w:pPr>
              <w:rPr>
                <w:rFonts w:ascii="Times New Roman" w:hAnsi="Times New Roman"/>
              </w:rPr>
            </w:pPr>
            <w:r w:rsidRPr="0008241C">
              <w:rPr>
                <w:rFonts w:ascii="Times New Roman" w:hAnsi="Times New Roman"/>
              </w:rPr>
              <w:t xml:space="preserve">The Sundarbans is the largest single block of tidal halophytic mangrove forest ecosystem and UNESCO World Heritage Site in the world covering parts of Bangladesh and India, spanning to an area of 60172 km and sharing both land and a water body that forms ideal mangrove ecosystem </w:t>
            </w:r>
            <w:r w:rsidRPr="0008241C">
              <w:fldChar w:fldCharType="begin" w:fldLock="1"/>
            </w:r>
            <w:r w:rsidRPr="0008241C">
              <w:rPr>
                <w:rFonts w:ascii="Times New Roman" w:hAnsi="Times New Roman"/>
              </w:rPr>
              <w:instrText>ADDIN CSL_CITATION {"citationItems":[{"id":"ITEM-1","itemData":{"DOI":"10.1016/j.ocecoaman.2006.11.001","ISBN":"0964-5691","ISSN":"09645691","abstract":"Sundarbans mangrove of Bangladesh-a World Heritage Site has been providing a wide array of fisheries activities for a large number of coastal people. Over-fishing, particularly collecting Penaeus monodon postlarvae from mangrove and near-shore waters, due to increasing demand from shrimp farming, and over exploitation of plant and wildlife species are exerting increasing amount of stresses on the viability of this delicate ecosystem. A number of regulations have been enacted for the conservation of the resources and ecosystem, but yet to rigorously enforced. The initiative to institute a comprehensive fisheries management system by the recent Asian Development Bank supported \"Sundarbans Biodiversity Conservation Project\", therefore, marks the beginning of a new era for sustainability of aquatic resources in the Sundarbans. ?? 2006 Elsevier Ltd. All rights reserved.","author":[{"dropping-particle":"","family":"Hoq","given":"M. Enamul","non-dropping-particle":"","parse-names":false,"suffix":""}],"container-title":"Ocean and Coastal Management","id":"ITEM-1","issue":"5-6","issued":{"date-parts":[["2007"]]},"page":"411-427","title":"An analysis of fisheries exploitation and management practices in Sundarbans mangrove ecosystem, Bangladesh","type":"article-journal","volume":"50"},"uris":["http://www.mendeley.com/documents/?uuid=a061211a-b33f-499d-a1d4-54798f4760c4"]}],"mendeley":{"formattedCitation":"(Hoq, 2007)","plainTextFormattedCitation":"(Hoq, 2007)","previouslyFormattedCitation":"(Hoq, 2007)"},"properties":{"noteIndex":0},"schema":"https://github.com/citation-style-language/schema/raw/master/csl-citation.json"}</w:instrText>
            </w:r>
            <w:r w:rsidRPr="0008241C">
              <w:fldChar w:fldCharType="separate"/>
            </w:r>
            <w:r w:rsidRPr="0008241C">
              <w:rPr>
                <w:rFonts w:ascii="Times New Roman" w:hAnsi="Times New Roman"/>
              </w:rPr>
              <w:t>(Hoq, 2007)</w:t>
            </w:r>
            <w:r w:rsidRPr="0008241C">
              <w:fldChar w:fldCharType="end"/>
            </w:r>
            <w:r w:rsidRPr="0008241C">
              <w:rPr>
                <w:rFonts w:ascii="Times New Roman" w:hAnsi="Times New Roman"/>
              </w:rPr>
              <w:t xml:space="preserve">. It is also a wetland of international importance under Ramsar Convention. The Sundarbans eco-ecosystem supports a large number of valuable marine and coastal species, and hosts one of the richest natural gene pools for fauna and flora in the world </w:t>
            </w:r>
            <w:r w:rsidRPr="0008241C">
              <w:fldChar w:fldCharType="begin" w:fldLock="1"/>
            </w:r>
            <w:r w:rsidRPr="0008241C">
              <w:rPr>
                <w:rFonts w:ascii="Times New Roman" w:hAnsi="Times New Roman"/>
              </w:rPr>
              <w:instrText>ADDIN CSL_CITATION {"citationItems":[{"id":"ITEM-1","itemData":{"ISSN":"09731385","abstract":"Through their complex network of river channels, the Ganges, Brahmaputra, and Meghna Rivers cover an area of about 1.76 million km[superscript 2], their boundaries extend across different countries such as Bangladesh, Bhutan, China, India, and Nepal. The Sundarbans are found at the coast of the Ganges River and are known as the world's single largest mangrove forest with 3.5 percent of the world's mangroves covering an area of 6,017 km[subscript 2]. The Sundarbans wetlands act as a natural shield that protects the coastal area from storm surges and cyclones in pre and post monsoon periods. However, due to increases in irrigation of agriculture, industrial activity, and the diversion of Ganges water at Farakka Barrage (India) in early 1975, both siltation and salinity have increased in the Sundarbans which is threatening the Sundarbans ecosystems. Consequently the dominant Sundari (Heritiera fomes) and Goran (Ceriops decendra) are affected by top-dying disease which is recognized as a key management concern. The Ganges water sharing is not just a geo-techno-political problem; it is also a humanitarian problem. So, interaction and educational awareness between concerned states are of great significant. The objective of this paper is to make a contribution towards the development and implementation of management plan for mangrove wetlands resources and to ensure that fresh water is supplied to the Sundarbans by the Ganges. Water salinity simulation and modeling would be a proper tool for decision making and allow planners to protect the Sundarbans ecosystems in future.","author":[{"dropping-particle":"","family":"Islam","given":"M Shafi N","non-dropping-particle":"","parse-names":false,"suffix":""},{"dropping-particle":"","family":"Gnauck","given":"Albrecht","non-dropping-particle":"","parse-names":false,"suffix":""}],"container-title":"International Journal of Ecological Economics and Statistics","id":"ITEM-1","issued":{"date-parts":[["2009"]]},"page":"64-78","title":"Threats to the Sundarbans Mangrove Wetland Ecosystems from Transboundary Water Allocation in the Ganges Basin: A Preliminary Problem Analysis","type":"article-journal","volume":"13"},"uris":["http://www.mendeley.com/documents/?uuid=d9dcaab3-5499-48cc-b4e1-56be943ba8e0"]}],"mendeley":{"formattedCitation":"(Islam &amp; Gnauck, 2009)","plainTextFormattedCitation":"(Islam &amp; Gnauck, 2009)","previouslyFormattedCitation":"(Islam &amp; Gnauck, 2009)"},"properties":{"noteIndex":0},"schema":"https://github.com/citation-style-language/schema/raw/master/csl-citation.json"}</w:instrText>
            </w:r>
            <w:r w:rsidRPr="0008241C">
              <w:fldChar w:fldCharType="separate"/>
            </w:r>
            <w:r w:rsidRPr="0008241C">
              <w:rPr>
                <w:rFonts w:ascii="Times New Roman" w:hAnsi="Times New Roman"/>
              </w:rPr>
              <w:t>(Islam &amp; Gnauck, 2009)</w:t>
            </w:r>
            <w:r w:rsidRPr="0008241C">
              <w:fldChar w:fldCharType="end"/>
            </w:r>
            <w:r w:rsidRPr="0008241C">
              <w:rPr>
                <w:rFonts w:ascii="Times New Roman" w:hAnsi="Times New Roman"/>
              </w:rPr>
              <w:t xml:space="preserve">. This mangrove is a habitat for a large number of species of mammals (42), birds (300), reptiles (35), and amphibian (8) including the largest population of the Bengal Tiger </w:t>
            </w:r>
            <w:r w:rsidRPr="0008241C">
              <w:fldChar w:fldCharType="begin" w:fldLock="1"/>
            </w:r>
            <w:r w:rsidRPr="0008241C">
              <w:rPr>
                <w:rFonts w:ascii="Times New Roman" w:hAnsi="Times New Roman"/>
              </w:rPr>
              <w:instrText>ADDIN CSL_CITATION {"citationItems":[{"id":"ITEM-1","itemData":{"DOI":"10.1016/j.ocecoaman.2006.11.001","ISBN":"0964-5691","ISSN":"09645691","abstract":"Sundarbans mangrove of Bangladesh-a World Heritage Site has been providing a wide array of fisheries activities for a large number of coastal people. Over-fishing, particularly collecting Penaeus monodon postlarvae from mangrove and near-shore waters, due to increasing demand from shrimp farming, and over exploitation of plant and wildlife species are exerting increasing amount of stresses on the viability of this delicate ecosystem. A number of regulations have been enacted for the conservation of the resources and ecosystem, but yet to rigorously enforced. The initiative to institute a comprehensive fisheries management system by the recent Asian Development Bank supported \"Sundarbans Biodiversity Conservation Project\", therefore, marks the beginning of a new era for sustainability of aquatic resources in the Sundarbans. ?? 2006 Elsevier Ltd. All rights reserved.","author":[{"dropping-particle":"","family":"Hoq","given":"M. Enamul","non-dropping-particle":"","parse-names":false,"suffix":""}],"container-title":"Ocean and Coastal Management","id":"ITEM-1","issue":"5-6","issued":{"date-parts":[["2007"]]},"page":"411-427","title":"An analysis of fisheries exploitation and management practices in Sundarbans mangrove ecosystem, Bangladesh","type":"article-journal","volume":"50"},"uris":["http://www.mendeley.com/documents/?uuid=a061211a-b33f-499d-a1d4-54798f4760c4"]}],"mendeley":{"formattedCitation":"(Hoq, 2007)","plainTextFormattedCitation":"(Hoq, 2007)","previouslyFormattedCitation":"(Hoq, 2007)"},"properties":{"noteIndex":0},"schema":"https://github.com/citation-style-language/schema/raw/master/csl-citation.json"}</w:instrText>
            </w:r>
            <w:r w:rsidRPr="0008241C">
              <w:fldChar w:fldCharType="separate"/>
            </w:r>
            <w:r w:rsidRPr="0008241C">
              <w:rPr>
                <w:rFonts w:ascii="Times New Roman" w:hAnsi="Times New Roman"/>
              </w:rPr>
              <w:t>(Hoq, 2007)</w:t>
            </w:r>
            <w:r w:rsidRPr="0008241C">
              <w:fldChar w:fldCharType="end"/>
            </w:r>
            <w:r w:rsidRPr="0008241C">
              <w:rPr>
                <w:rFonts w:ascii="Times New Roman" w:hAnsi="Times New Roman"/>
              </w:rPr>
              <w:t xml:space="preserve">. Its tangle forests protect the densely populated coastal communities in Bangladesh and West Bengal from destructive impacts of cyclones. But Sundarbans is now threatened by climate change, land reclamation, logging, shrimp farming, rising sea level and dwindling fresh water. Not only the biodiversity but also the very existence of the forest is under threat due to the climate change and </w:t>
            </w:r>
            <w:r w:rsidRPr="0008241C">
              <w:rPr>
                <w:rFonts w:ascii="Times New Roman" w:hAnsi="Times New Roman"/>
              </w:rPr>
              <w:lastRenderedPageBreak/>
              <w:t xml:space="preserve">associated sea level rise </w:t>
            </w:r>
            <w:r w:rsidRPr="0008241C">
              <w:fldChar w:fldCharType="begin" w:fldLock="1"/>
            </w:r>
            <w:r w:rsidRPr="0008241C">
              <w:rPr>
                <w:rFonts w:ascii="Times New Roman" w:hAnsi="Times New Roman"/>
              </w:rPr>
              <w:instrText>ADDIN CSL_CITATION {"citationItems":[{"id":"ITEM-1","itemData":{"ISSN":"05563321","abstract":"The analysis of species density and species distribution based on the analysis of land cover characteristics is an important aspect in the pr°Cess of understanding forest ecology. Therefore in the present study a GIS based approach was followed to produce different scale vegetation maps for a study area in district Chakwal. The prime forest areas in district Chakwal were identified for the study by integrating the areas of land cover change derived for the change in climate in the years 2005-6 and 2009-10 by the use of GIS mapping. Results show that the minimum temperature of the district increased from 9.4°C to 9.9°C during the period of 2005-06 to 2009-10, and the maximum temperature increased from 33.8°C to 35°C. The humidity changed from 69.1% to 70.3% followed by the rainfall decrease from 872mm to 557mm. These distinguished changes in the climate caused the decline in the forest area of the region. The total forest area was found to be around 698Km2 in the year 2005-06, which declined to about 625 Km2 in 2009-10. The study further demonstrates the utility of GIS technique for the assessment of land cover change areas particularly in the regions where significant climate change conditions are Occurring and forests are being lost.","author":[{"dropping-particle":"","family":"Ahmad","given":"Sheikh Saeed","non-dropping-particle":"","parse-names":false,"suffix":""},{"dropping-particle":"","family":"Sherazi","given":"Anusha","non-dropping-particle":"","parse-names":false,"suffix":""},{"dropping-particle":"","family":"Shah","given":"M. T A","non-dropping-particle":"","parse-names":false,"suffix":""}],"container-title":"Pakistan Journal of Botany","id":"ITEM-1","issued":{"date-parts":[["2010"]]},"title":"A preliminary study on climate change causing decline in forest cover area in district Chakwal, Pakistan","type":"article-journal"},"uris":["http://www.mendeley.com/documents/?uuid=85cebce9-6bc6-4083-bad8-ee79fd276c8b"]},{"id":"ITEM-2","itemData":{"ISBN":"0021377127084","author":[{"dropping-particle":"","family":"Rahaa","given":"Atanu Kumar","non-dropping-particle":"","parse-names":false,"suffix":""},{"dropping-particle":"","family":"Zaman","given":"Sufia","non-dropping-particle":"","parse-names":false,"suffix":""},{"dropping-particle":"","family":"Sengupta","given":"Kastur","non-dropping-particle":"","parse-names":false,"suffix":""},{"dropping-particle":"","family":"Bhattacharya","given":"S.B.","non-dropping-particle":"","parse-names":false,"suffix":""},{"dropping-particle":"","family":"Raha","given":"Srilekha","non-dropping-particle":"","parse-names":false,"suffix":""},{"dropping-particle":"","family":"Banerjee","given":"Kakoli","non-dropping-particle":"","parse-names":false,"suffix":""},{"dropping-particle":"","family":"Mitra","given":"Abhijit","non-dropping-particle":"","parse-names":false,"suffix":""}],"container-title":"The Journal of Ecology (Photon)","id":"ITEM-2","issued":{"date-parts":[["2014"]]},"page":"297-304","title":"Climate Change and Sustainable Livelihood Programmes: A case study from the Indian Sundarbans","type":"article-journal","volume":"113"},"uris":["http://www.mendeley.com/documents/?uuid=8bd0f3d0-980a-4279-9aed-5d648cf16d8d"]}],"mendeley":{"formattedCitation":"(Ahmad &lt;i&gt;et al.&lt;/i&gt;, 2010; Rahaa &lt;i&gt;et al.&lt;/i&gt;, 2014)","plainTextFormattedCitation":"(Ahmad et al., 2010; Rahaa et al., 2014)","previouslyFormattedCitation":"(Ahmad &lt;i&gt;et al.&lt;/i&gt;, 2010; Rahaa &lt;i&gt;et al.&lt;/i&gt;, 2014)"},"properties":{"noteIndex":0},"schema":"https://github.com/citation-style-language/schema/raw/master/csl-citation.json"}</w:instrText>
            </w:r>
            <w:r w:rsidRPr="0008241C">
              <w:fldChar w:fldCharType="separate"/>
            </w:r>
            <w:r w:rsidRPr="0008241C">
              <w:rPr>
                <w:rFonts w:ascii="Times New Roman" w:hAnsi="Times New Roman"/>
              </w:rPr>
              <w:t xml:space="preserve">(Ahmad </w:t>
            </w:r>
            <w:r w:rsidRPr="0008241C">
              <w:rPr>
                <w:rFonts w:ascii="Times New Roman" w:hAnsi="Times New Roman"/>
                <w:i/>
              </w:rPr>
              <w:t>et al.</w:t>
            </w:r>
            <w:r w:rsidRPr="0008241C">
              <w:rPr>
                <w:rFonts w:ascii="Times New Roman" w:hAnsi="Times New Roman"/>
              </w:rPr>
              <w:t xml:space="preserve">, 2010; Rahaa </w:t>
            </w:r>
            <w:r w:rsidRPr="0008241C">
              <w:rPr>
                <w:rFonts w:ascii="Times New Roman" w:hAnsi="Times New Roman"/>
                <w:i/>
              </w:rPr>
              <w:t>et al.</w:t>
            </w:r>
            <w:r w:rsidRPr="0008241C">
              <w:rPr>
                <w:rFonts w:ascii="Times New Roman" w:hAnsi="Times New Roman"/>
              </w:rPr>
              <w:t>, 2014)</w:t>
            </w:r>
            <w:r w:rsidRPr="0008241C">
              <w:fldChar w:fldCharType="end"/>
            </w:r>
            <w:r w:rsidRPr="0008241C">
              <w:rPr>
                <w:rFonts w:ascii="Times New Roman" w:hAnsi="Times New Roman"/>
              </w:rPr>
              <w:t xml:space="preserve">. Moreover, Sundarbans in Bangladesh is also facing serious problem due to the lack of freshwater supply from some transboundary rivers </w:t>
            </w:r>
            <w:r w:rsidRPr="0008241C">
              <w:fldChar w:fldCharType="begin" w:fldLock="1"/>
            </w:r>
            <w:r w:rsidRPr="0008241C">
              <w:rPr>
                <w:rFonts w:ascii="Times New Roman" w:hAnsi="Times New Roman"/>
              </w:rPr>
              <w:instrText>ADDIN CSL_CITATION {"citationItems":[{"id":"ITEM-1","itemData":{"ISSN":"09731385","abstract":"Through their complex network of river channels, the Ganges, Brahmaputra, and Meghna Rivers cover an area of about 1.76 million km[superscript 2], their boundaries extend across different countries such as Bangladesh, Bhutan, China, India, and Nepal. The Sundarbans are found at the coast of the Ganges River and are known as the world's single largest mangrove forest with 3.5 percent of the world's mangroves covering an area of 6,017 km[subscript 2]. The Sundarbans wetlands act as a natural shield that protects the coastal area from storm surges and cyclones in pre and post monsoon periods. However, due to increases in irrigation of agriculture, industrial activity, and the diversion of Ganges water at Farakka Barrage (India) in early 1975, both siltation and salinity have increased in the Sundarbans which is threatening the Sundarbans ecosystems. Consequently the dominant Sundari (Heritiera fomes) and Goran (Ceriops decendra) are affected by top-dying disease which is recognized as a key management concern. The Ganges water sharing is not just a geo-techno-political problem; it is also a humanitarian problem. So, interaction and educational awareness between concerned states are of great significant. The objective of this paper is to make a contribution towards the development and implementation of management plan for mangrove wetlands resources and to ensure that fresh water is supplied to the Sundarbans by the Ganges. Water salinity simulation and modeling would be a proper tool for decision making and allow planners to protect the Sundarbans ecosystems in future.","author":[{"dropping-particle":"","family":"Islam","given":"M Shafi N","non-dropping-particle":"","parse-names":false,"suffix":""},{"dropping-particle":"","family":"Gnauck","given":"Albrecht","non-dropping-particle":"","parse-names":false,"suffix":""}],"container-title":"International Journal of Ecological Economics and Statistics","id":"ITEM-1","issued":{"date-parts":[["2009"]]},"page":"64-78","title":"Threats to the Sundarbans Mangrove Wetland Ecosystems from Transboundary Water Allocation in the Ganges Basin: A Preliminary Problem Analysis","type":"article-journal","volume":"13"},"uris":["http://www.mendeley.com/documents/?uuid=d9dcaab3-5499-48cc-b4e1-56be943ba8e0"]}],"mendeley":{"formattedCitation":"(Islam &amp; Gnauck, 2009)","plainTextFormattedCitation":"(Islam &amp; Gnauck, 2009)","previouslyFormattedCitation":"(Islam &amp; Gnauck, 2009)"},"properties":{"noteIndex":0},"schema":"https://github.com/citation-style-language/schema/raw/master/csl-citation.json"}</w:instrText>
            </w:r>
            <w:r w:rsidRPr="0008241C">
              <w:fldChar w:fldCharType="separate"/>
            </w:r>
            <w:r w:rsidRPr="0008241C">
              <w:rPr>
                <w:rFonts w:ascii="Times New Roman" w:hAnsi="Times New Roman"/>
              </w:rPr>
              <w:t>(Islam &amp; Gnauck, 2009)</w:t>
            </w:r>
            <w:r w:rsidRPr="0008241C">
              <w:fldChar w:fldCharType="end"/>
            </w:r>
            <w:r w:rsidRPr="0008241C">
              <w:rPr>
                <w:rFonts w:ascii="Times New Roman" w:hAnsi="Times New Roman"/>
              </w:rPr>
              <w:t>. Despite this vulnerability and a bilateral agreement between Bangladesh and India, there is a lack of significant joint initiatives at the ground level from these countries to protect Sundarbans. A bilateral, preferably regional, policy initiative is needed to save this forest from the impacts of climate change and economic activities. The regional, national and local level policy and institutional frameworks need to take into consideration the likely impacts on the Sundarbans forest. Without a joint and committed initiative of Bangladesh and India, this very important habitat for a number of endangered species cannot be saved.</w:t>
            </w:r>
          </w:p>
          <w:p w14:paraId="5989F6D8" w14:textId="77777777" w:rsidR="00A01204" w:rsidRPr="0008241C" w:rsidRDefault="00A01204" w:rsidP="00A01204">
            <w:pPr>
              <w:rPr>
                <w:rFonts w:ascii="Times New Roman" w:hAnsi="Times New Roman"/>
              </w:rPr>
            </w:pPr>
          </w:p>
        </w:tc>
      </w:tr>
    </w:tbl>
    <w:p w14:paraId="63E59970" w14:textId="77777777" w:rsidR="00A01204" w:rsidRPr="0008241C" w:rsidRDefault="00A01204" w:rsidP="00A01204">
      <w:pPr>
        <w:rPr>
          <w:sz w:val="22"/>
          <w:szCs w:val="22"/>
        </w:rPr>
      </w:pPr>
    </w:p>
    <w:p w14:paraId="7A3C40F7" w14:textId="540A14BF" w:rsidR="00A01204" w:rsidRPr="0008241C" w:rsidRDefault="00A01204" w:rsidP="00A01204">
      <w:pPr>
        <w:rPr>
          <w:sz w:val="22"/>
          <w:szCs w:val="22"/>
        </w:rPr>
      </w:pPr>
      <w:r w:rsidRPr="0008241C">
        <w:rPr>
          <w:sz w:val="22"/>
          <w:szCs w:val="22"/>
        </w:rPr>
        <w:t xml:space="preserve">As compared to other subregions in the Asia-Pacific region, Western Asia does not have a strong record of environmental cooperation. Countries in Western Asia lack a representative network that can effectively manage environmental concerns </w:t>
      </w:r>
      <w:r w:rsidRPr="0008241C">
        <w:rPr>
          <w:sz w:val="22"/>
          <w:szCs w:val="22"/>
        </w:rPr>
        <w:fldChar w:fldCharType="begin" w:fldLock="1"/>
      </w:r>
      <w:r w:rsidRPr="0008241C">
        <w:rPr>
          <w:sz w:val="22"/>
          <w:szCs w:val="22"/>
        </w:rPr>
        <w:instrText>ADDIN CSL_CITATION {"citationItems":[{"id":"ITEM-1","itemData":{"author":[{"dropping-particle":"","family":"IUCN-WAME","given":"","non-dropping-particle":"","parse-names":false,"suffix":""}],"id":"ITEM-1","issued":{"date-parts":[["2007"]]},"number-of-pages":"31","title":"Conservation Efforts in West Asia - Annual Report 2007","type":"report"},"uris":["http://www.mendeley.com/documents/?uuid=7eca552b-22f5-461b-97c9-6846cb07258a"]}],"mendeley":{"formattedCitation":"(IUCN-WAME, 2007)","plainTextFormattedCitation":"(IUCN-WAME, 2007)","previouslyFormattedCitation":"(IUCN-WAME, 2007)"},"properties":{"noteIndex":0},"schema":"https://github.com/citation-style-language/schema/raw/master/csl-citation.json"}</w:instrText>
      </w:r>
      <w:r w:rsidRPr="0008241C">
        <w:rPr>
          <w:sz w:val="22"/>
          <w:szCs w:val="22"/>
        </w:rPr>
        <w:fldChar w:fldCharType="separate"/>
      </w:r>
      <w:r w:rsidRPr="0008241C">
        <w:rPr>
          <w:noProof/>
          <w:sz w:val="22"/>
          <w:szCs w:val="22"/>
        </w:rPr>
        <w:t>(IUCN-WAME, 2007)</w:t>
      </w:r>
      <w:r w:rsidRPr="0008241C">
        <w:rPr>
          <w:sz w:val="22"/>
          <w:szCs w:val="22"/>
        </w:rPr>
        <w:fldChar w:fldCharType="end"/>
      </w:r>
      <w:r w:rsidRPr="0008241C">
        <w:rPr>
          <w:sz w:val="22"/>
          <w:szCs w:val="22"/>
        </w:rPr>
        <w:t xml:space="preserve">. Most of Western Asia’s cooperation initiatives are anchored on the League of Arab States which was established in 1945 to serve as a policy forum with the aim of fostering economic development and cultural preservation. The two regional sea initiatives upon which regional cooperation is enabled are the i) Regional </w:t>
      </w:r>
      <w:r w:rsidR="00C934E9">
        <w:rPr>
          <w:sz w:val="22"/>
          <w:szCs w:val="22"/>
        </w:rPr>
        <w:t>Organiz</w:t>
      </w:r>
      <w:r w:rsidRPr="0008241C">
        <w:rPr>
          <w:sz w:val="22"/>
          <w:szCs w:val="22"/>
        </w:rPr>
        <w:t xml:space="preserve">ation for the Protection of the Marine Environment (ROPME), whose geographical focus is ‘the Gulf’, the Gulf of Oman and a portion of the Arabian Sea (collectively known as the ROPME Sea Area, or RSA), and ii) Regional </w:t>
      </w:r>
      <w:r w:rsidR="00C934E9">
        <w:rPr>
          <w:sz w:val="22"/>
          <w:szCs w:val="22"/>
        </w:rPr>
        <w:t>Organiz</w:t>
      </w:r>
      <w:r w:rsidRPr="0008241C">
        <w:rPr>
          <w:sz w:val="22"/>
          <w:szCs w:val="22"/>
        </w:rPr>
        <w:t xml:space="preserve">ation for the Conservation of the Environment of the Red Sea and Gulf of Aden (PERSGA). Within this framework, the Gulf Cooperative Council (GCC) also has interest and capacity to foster cooperation between the six Arabian Gulf States of Kuwait, Saudi Arabia, Bahrain, Qatar, UAE and Oman, and the Regional office for West Asia (ROWA) of United Nations Environment Programme (UNEP) also facilitates and supports efforts to address environmental challenges in the Arab region, for example, through signing of agreement between UNEP and the Arab League in 2014 to “reinforce cooperation and coordination in the planning and implementation of global and regional environmental programmes.” </w:t>
      </w:r>
      <w:r w:rsidRPr="0008241C">
        <w:rPr>
          <w:sz w:val="22"/>
          <w:szCs w:val="22"/>
        </w:rPr>
        <w:fldChar w:fldCharType="begin" w:fldLock="1"/>
      </w:r>
      <w:r w:rsidRPr="0008241C">
        <w:rPr>
          <w:sz w:val="22"/>
          <w:szCs w:val="22"/>
        </w:rPr>
        <w:instrText>ADDIN CSL_CITATION {"citationItems":[{"id":"ITEM-1","itemData":{"URL":"http://web.unep.org/newscentre/unep-signs-landmark-agreement-league-arab-states-strengthen-partnership-environment-and-sustainable","author":[{"dropping-particle":"","family":"UNEP","given":"","non-dropping-particle":"","parse-names":false,"suffix":""}],"id":"ITEM-1","issued":{"date-parts":[["2014"]]},"title":"UNEP signs Landmark Agreement with League of Arab States to Strengthen Partnership on Environment and Sustainable Development","type":"webpage"},"uris":["http://www.mendeley.com/documents/?uuid=7569be20-a75a-4625-8329-0ee48889e832"]}],"mendeley":{"formattedCitation":"(UNEP, 2014b)","plainTextFormattedCitation":"(UNEP, 2014b)","previouslyFormattedCitation":"(UNEP, 2014b)"},"properties":{"noteIndex":0},"schema":"https://github.com/citation-style-language/schema/raw/master/csl-citation.json"}</w:instrText>
      </w:r>
      <w:r w:rsidRPr="0008241C">
        <w:rPr>
          <w:sz w:val="22"/>
          <w:szCs w:val="22"/>
        </w:rPr>
        <w:fldChar w:fldCharType="separate"/>
      </w:r>
      <w:r w:rsidRPr="0008241C">
        <w:rPr>
          <w:noProof/>
          <w:sz w:val="22"/>
          <w:szCs w:val="22"/>
        </w:rPr>
        <w:t>(UNEP, 2014b)</w:t>
      </w:r>
      <w:r w:rsidRPr="0008241C">
        <w:rPr>
          <w:sz w:val="22"/>
          <w:szCs w:val="22"/>
        </w:rPr>
        <w:fldChar w:fldCharType="end"/>
      </w:r>
      <w:r w:rsidRPr="0008241C">
        <w:rPr>
          <w:sz w:val="22"/>
          <w:szCs w:val="22"/>
        </w:rPr>
        <w:t>. Some of the environmental agreements in Western Asia, such as PERSGA, are with African countries such as Egypt and Sudan.</w:t>
      </w:r>
    </w:p>
    <w:p w14:paraId="7495376B" w14:textId="77777777" w:rsidR="00A01204" w:rsidRPr="0008241C" w:rsidRDefault="00A01204" w:rsidP="00A01204">
      <w:pPr>
        <w:rPr>
          <w:sz w:val="22"/>
          <w:szCs w:val="22"/>
        </w:rPr>
      </w:pPr>
    </w:p>
    <w:p w14:paraId="1B7BEF19" w14:textId="4CFC954F" w:rsidR="00A01204" w:rsidRPr="0008241C" w:rsidRDefault="00A01204" w:rsidP="00A01204">
      <w:pPr>
        <w:rPr>
          <w:sz w:val="22"/>
          <w:szCs w:val="22"/>
        </w:rPr>
      </w:pPr>
      <w:r w:rsidRPr="0008241C">
        <w:rPr>
          <w:sz w:val="22"/>
          <w:szCs w:val="22"/>
        </w:rPr>
        <w:t xml:space="preserve">The interest of nations is growing in transboundary collaboration on protecting areas of high biodiversity conservation value areas, for example, the Greater Mekong Subregion, the Terai Arc landscape in India and Nepal, the Heart of Borneo initiative, the Sulu-Sulawesi marine areas and the Coral Triangle have become the focus of conservation efforts across national boundaries </w:t>
      </w:r>
      <w:r w:rsidRPr="0008241C">
        <w:rPr>
          <w:sz w:val="22"/>
          <w:szCs w:val="22"/>
        </w:rPr>
        <w:fldChar w:fldCharType="begin" w:fldLock="1"/>
      </w:r>
      <w:r w:rsidRPr="0008241C">
        <w:rPr>
          <w:sz w:val="22"/>
          <w:szCs w:val="22"/>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a)","plainTextFormattedCitation":"(UNEP-WCMC, 2016a)","previouslyFormattedCitation":"(UNEP-WCMC, 2016a)"},"properties":{"noteIndex":0},"schema":"https://github.com/citation-style-language/schema/raw/master/csl-citation.json"}</w:instrText>
      </w:r>
      <w:r w:rsidRPr="0008241C">
        <w:rPr>
          <w:sz w:val="22"/>
          <w:szCs w:val="22"/>
        </w:rPr>
        <w:fldChar w:fldCharType="separate"/>
      </w:r>
      <w:r w:rsidRPr="0008241C">
        <w:rPr>
          <w:noProof/>
          <w:sz w:val="22"/>
          <w:szCs w:val="22"/>
        </w:rPr>
        <w:t>(UNEP-WCMC, 2016a)</w:t>
      </w:r>
      <w:r w:rsidRPr="0008241C">
        <w:rPr>
          <w:sz w:val="22"/>
          <w:szCs w:val="22"/>
        </w:rPr>
        <w:fldChar w:fldCharType="end"/>
      </w:r>
      <w:r w:rsidRPr="0008241C">
        <w:rPr>
          <w:sz w:val="22"/>
          <w:szCs w:val="22"/>
        </w:rPr>
        <w:t xml:space="preserve">. ROPME has also recently initiated a plan of action for Ecosystem Based Management (EBM) in the RSA, while the GCC Secretariat is currently in the process of conducting a transboundary diagnostic analysis for the Gulf Basin (GDBA) as part of its Gulf Environmental Partnership and Action Plan (GEPAP) program. Transboundary information sharing has also become the focus of effort for conservation and sustainable use of BES such as The Asia Biodiversity Conservation and Database Network (ABCDNet) of the Chinese Academy of Sciences and </w:t>
      </w:r>
      <w:r w:rsidR="0005760A">
        <w:rPr>
          <w:sz w:val="22"/>
          <w:szCs w:val="22"/>
        </w:rPr>
        <w:t>Asia-Pacific</w:t>
      </w:r>
      <w:r w:rsidRPr="0008241C">
        <w:rPr>
          <w:sz w:val="22"/>
          <w:szCs w:val="22"/>
        </w:rPr>
        <w:t xml:space="preserve"> Biodiversity Observation Network (AP BON) </w:t>
      </w:r>
      <w:r w:rsidRPr="0008241C">
        <w:rPr>
          <w:sz w:val="22"/>
          <w:szCs w:val="22"/>
        </w:rPr>
        <w:fldChar w:fldCharType="begin" w:fldLock="1"/>
      </w:r>
      <w:r w:rsidRPr="0008241C">
        <w:rPr>
          <w:sz w:val="22"/>
          <w:szCs w:val="22"/>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a)","plainTextFormattedCitation":"(UNEP-WCMC, 2016a)","previouslyFormattedCitation":"(UNEP-WCMC, 2016a)"},"properties":{"noteIndex":0},"schema":"https://github.com/citation-style-language/schema/raw/master/csl-citation.json"}</w:instrText>
      </w:r>
      <w:r w:rsidRPr="0008241C">
        <w:rPr>
          <w:sz w:val="22"/>
          <w:szCs w:val="22"/>
        </w:rPr>
        <w:fldChar w:fldCharType="separate"/>
      </w:r>
      <w:r w:rsidRPr="0008241C">
        <w:rPr>
          <w:noProof/>
          <w:sz w:val="22"/>
          <w:szCs w:val="22"/>
        </w:rPr>
        <w:t>(UNEP-WCMC, 2016a)</w:t>
      </w:r>
      <w:r w:rsidRPr="0008241C">
        <w:rPr>
          <w:sz w:val="22"/>
          <w:szCs w:val="22"/>
        </w:rPr>
        <w:fldChar w:fldCharType="end"/>
      </w:r>
      <w:r w:rsidRPr="0008241C">
        <w:rPr>
          <w:sz w:val="22"/>
          <w:szCs w:val="22"/>
        </w:rPr>
        <w:t>, ASEAN Clearing-House Mechanism of the ASEAN Centre for Biodiversity (</w:t>
      </w:r>
      <w:hyperlink r:id="rId225" w:history="1">
        <w:r w:rsidRPr="0008241C">
          <w:rPr>
            <w:sz w:val="22"/>
            <w:szCs w:val="22"/>
            <w:u w:val="single"/>
          </w:rPr>
          <w:t>http://aseanbiodiversity.org</w:t>
        </w:r>
      </w:hyperlink>
      <w:r w:rsidRPr="0008241C">
        <w:rPr>
          <w:sz w:val="22"/>
          <w:szCs w:val="22"/>
        </w:rPr>
        <w:t>), and the Biodiversity Information Sharing Service of the ASEAN Regional Centre for Biodiversity Conservation (</w:t>
      </w:r>
      <w:hyperlink r:id="rId226" w:history="1">
        <w:r w:rsidRPr="0008241C">
          <w:rPr>
            <w:sz w:val="22"/>
            <w:szCs w:val="22"/>
            <w:u w:val="single"/>
          </w:rPr>
          <w:t>https://www.arcbc.org.ph</w:t>
        </w:r>
      </w:hyperlink>
      <w:r w:rsidRPr="0008241C">
        <w:rPr>
          <w:sz w:val="22"/>
          <w:szCs w:val="22"/>
        </w:rPr>
        <w:t xml:space="preserve">). </w:t>
      </w:r>
    </w:p>
    <w:p w14:paraId="7C9042DB" w14:textId="77777777" w:rsidR="00A01204" w:rsidRPr="0008241C" w:rsidRDefault="00A01204" w:rsidP="00A01204">
      <w:pPr>
        <w:rPr>
          <w:sz w:val="22"/>
          <w:szCs w:val="22"/>
        </w:rPr>
      </w:pPr>
    </w:p>
    <w:p w14:paraId="4561D547" w14:textId="2359060D" w:rsidR="00A01204" w:rsidRPr="0008241C" w:rsidRDefault="00A01204" w:rsidP="00A01204">
      <w:pPr>
        <w:rPr>
          <w:sz w:val="22"/>
          <w:szCs w:val="22"/>
        </w:rPr>
      </w:pPr>
      <w:r w:rsidRPr="0008241C">
        <w:rPr>
          <w:sz w:val="22"/>
          <w:szCs w:val="22"/>
        </w:rPr>
        <w:t xml:space="preserve">Multilateral instruments have been developed in the Asia-Pacific area in the field of transboundary and highly-migratory fisheries resource management. The international </w:t>
      </w:r>
      <w:r w:rsidR="00C934E9">
        <w:rPr>
          <w:sz w:val="22"/>
          <w:szCs w:val="22"/>
        </w:rPr>
        <w:t>organiz</w:t>
      </w:r>
      <w:r w:rsidRPr="0008241C">
        <w:rPr>
          <w:sz w:val="22"/>
          <w:szCs w:val="22"/>
        </w:rPr>
        <w:t xml:space="preserve">ation for such fisheries resource conservation are called Regional Fisheries Management </w:t>
      </w:r>
      <w:r w:rsidR="00C934E9">
        <w:rPr>
          <w:sz w:val="22"/>
          <w:szCs w:val="22"/>
        </w:rPr>
        <w:t>Organiz</w:t>
      </w:r>
      <w:r w:rsidRPr="0008241C">
        <w:rPr>
          <w:sz w:val="22"/>
          <w:szCs w:val="22"/>
        </w:rPr>
        <w:t xml:space="preserve">ations (RFMOs) </w:t>
      </w:r>
      <w:r w:rsidRPr="0008241C">
        <w:rPr>
          <w:sz w:val="22"/>
          <w:szCs w:val="22"/>
        </w:rPr>
        <w:fldChar w:fldCharType="begin" w:fldLock="1"/>
      </w:r>
      <w:r w:rsidRPr="0008241C">
        <w:rPr>
          <w:sz w:val="22"/>
          <w:szCs w:val="22"/>
        </w:rPr>
        <w:instrText>ADDIN CSL_CITATION {"citationItems":[{"id":"ITEM-1","itemData":{"DOI":"10.1016/j.marpol.2015.12.002","ISSN":"0308597X","abstract":"A regional fisheries stakeholder assessment identified key regional issues and trends facing marine capture fisheries in Southeast Asia, as well as identifying relevant considerations and strategies in potentially addressing such regional issues and trends. The analysis provided a better understanding of the interplay between stakeholders;identifying key points of influence as well as strengths and weaknesses within the framework of promoting sustainable fisheries in a multistakeholder context. Several strategies are presented on how to address the priority issues and threats that face marine capture fisheries in the Southeast Asian region.","author":[{"dropping-particle":"","family":"Pomeroy","given":"Robert","non-dropping-particle":"","parse-names":false,"suffix":""},{"dropping-particle":"","family":"Parks","given":"John","non-dropping-particle":"","parse-names":false,"suffix":""},{"dropping-particle":"","family":"Courtney","given":"Kitty","non-dropping-particle":"","parse-names":false,"suffix":""},{"dropping-particle":"","family":"Mattich","given":"Nives","non-dropping-particle":"","parse-names":false,"suffix":""}],"container-title":"Marine Policy","id":"ITEM-1","issued":{"date-parts":[["2016"]]},"page":"20-29","publisher":"Elsevier","title":"Improving marine fisheries management in Southeast Asia: Results of a regional fisheries stakeholder analysis","type":"article-journal","volume":"65"},"uris":["http://www.mendeley.com/documents/?uuid=4ed33f0a-0a63-4e8c-ad3f-d6b79e66fa6a"]}],"mendeley":{"formattedCitation":"(R. Pomeroy &lt;i&gt;et al.&lt;/i&gt;, 2016)","plainTextFormattedCitation":"(R. Pomeroy et al., 2016)","previouslyFormattedCitation":"(R. Pomeroy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Pomeroy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Examples include the Western &amp; Central Pacific Fisheries Commission (WCPFC) for tunas, North Pacific Anadromous Fish Commission (NPAFC) for Pacific salmon, steelhead trout, etc., and North Pacific Fisheries Commission (NPFC) for chub mackerel, Pacific saury, and Regional Commission for Fisheries (RECOFI) in Western Asia to list a few. Other marine BES policies such as marine habitat protection, marine pollution or marine debris, climate change and acidification, invasive species, etc., are also regionally addressed in the Asia-Pacific region </w:t>
      </w:r>
      <w:r w:rsidRPr="0008241C">
        <w:rPr>
          <w:sz w:val="22"/>
          <w:szCs w:val="22"/>
        </w:rPr>
        <w:fldChar w:fldCharType="begin" w:fldLock="1"/>
      </w:r>
      <w:r w:rsidRPr="0008241C">
        <w:rPr>
          <w:sz w:val="22"/>
          <w:szCs w:val="22"/>
        </w:rPr>
        <w:instrText>ADDIN CSL_CITATION {"citationItems":[{"id":"ITEM-1","itemData":{"author":[{"dropping-particle":"","family":"IOC","given":"","non-dropping-particle":"","parse-names":false,"suffix":""}],"id":"ITEM-1","issued":{"date-parts":[["2007"]]},"number-of-pages":"280pp","publisher":"UNESCO","publisher-place":"Paris","title":"National Ocean Policy. The Basic Texts from: Australia, Brazil, Canada, China, Colombia, Japan, Norway, Portugal, Russian Federation, United States of America","type":"report"},"uris":["http://www.mendeley.com/documents/?uuid=d5df26ca-4a79-4a60-8658-e725c1b02346"]},{"id":"ITEM-2","itemData":{"author":[{"dropping-particle":"","family":"Manoa","given":"P.E.","non-dropping-particle":"","parse-names":false,"suffix":""},{"dropping-particle":"","family":"Veitayaki","given":"J.","non-dropping-particle":"","parse-names":false,"suffix":""}],"container-title":"Ocean Yearbook Online","id":"ITEM-2","issued":{"date-parts":[["2009"]]},"page":"503-520","title":"Regional ocean governance in the pacific revisited","type":"article-journal","volume":"23"},"uris":["http://www.mendeley.com/documents/?uuid=0b0aa682-44c0-4b58-b78d-0da9f426bb3c"]},{"id":"ITEM-3","itemData":{"DOI":"10.1080/08920753.2012.652506","ISSN":"0892-0753","author":[{"dropping-particle":"","family":"Hu","given":"Nien-Tsu Alfred","non-dropping-particle":"","parse-names":false,"suffix":""}],"container-title":"Coastal Management","id":"ITEM-3","issue":"2","issued":{"date-parts":[["2012","3","15"]]},"page":"107-118","title":"Integrated Oceans Policymaking: An Ongoing Process or a Forgotten Concept?","type":"article-journal","volume":"40"},"uris":["http://www.mendeley.com/documents/?uuid=f4b66270-1792-4efa-b6d0-f5f7c7755776"]},{"id":"ITEM-4","itemData":{"DOI":"10.1016/j.marpol.2015.05.012","ISBN":"0308-597x","ISSN":"0308597X","abstract":"The development of regional governance for the protection of the environment, sustainable use of natural resources and conservation of its biodiversity is unquestionably a cornerstone of international environmental law and policy. With regard to marine and coastal issues, it has mainly been taking place through Regional Seas programmes, Regional Fishery Bodies and Large Marine Ecosystems mechanisms. Based on a similar geographical approach, however, these regional mechanisms raise concerns relating to their coordination and efficiency, and possibly overlap in what they aim to achieve. This paper provides a review of existing regional oceans governance mechanisms, assessing their individual and collective capacities to move towards ecosystem-based management, and highlighting options to make the regional landscape more coherent and effective.","author":[{"dropping-particle":"","family":"Rochette","given":"Julien","non-dropping-particle":"","parse-names":false,"suffix":""},{"dropping-particle":"","family":"Billé","given":"Raphaël","non-dropping-particle":"","parse-names":false,"suffix":""},{"dropping-particle":"","family":"Molenaar","given":"Erik J.","non-dropping-particle":"","parse-names":false,"suffix":""},{"dropping-particle":"","family":"Drankier","given":"Petra","non-dropping-particle":"","parse-names":false,"suffix":""},{"dropping-particle":"","family":"Chabason","given":"Lucien","non-dropping-particle":"","parse-names":false,"suffix":""}],"container-title":"Marine Policy","id":"ITEM-4","issued":{"date-parts":[["2015"]]},"page":"9-19","title":"Regional oceans governance mechanisms: A review","type":"article-journal","volume":"60"},"uris":["http://www.mendeley.com/documents/?uuid=682a9e4c-af67-46f5-b39f-c0825a9ccf15"]}],"mendeley":{"formattedCitation":"(N.-T. A. Hu, 2012; IOC, 2007; Manoa &amp; Veitayaki, 2009; Rochette &lt;i&gt;et al.&lt;/i&gt;, 2015)","plainTextFormattedCitation":"(N.-T. A. Hu, 2012; IOC, 2007; Manoa &amp; Veitayaki, 2009; Rochette et al., 2015)","previouslyFormattedCitation":"(N.-T. A. Hu, 2012; IOC, 2007; Manoa &amp; Veitayaki, 2009; Rochette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u, 2012; IOC, 2007; </w:t>
      </w:r>
      <w:r w:rsidRPr="0008241C">
        <w:rPr>
          <w:noProof/>
          <w:sz w:val="22"/>
          <w:szCs w:val="22"/>
        </w:rPr>
        <w:lastRenderedPageBreak/>
        <w:t xml:space="preserve">Manoa &amp; Veitayaki, 2009; Rochette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One example is the Pacific Island Regional Ocean Policy (PIROP) </w:t>
      </w:r>
      <w:r w:rsidRPr="0008241C">
        <w:rPr>
          <w:sz w:val="22"/>
          <w:szCs w:val="22"/>
        </w:rPr>
        <w:fldChar w:fldCharType="begin" w:fldLock="1"/>
      </w:r>
      <w:r w:rsidRPr="0008241C">
        <w:rPr>
          <w:sz w:val="22"/>
          <w:szCs w:val="22"/>
        </w:rPr>
        <w:instrText>ADDIN CSL_CITATION {"citationItems":[{"id":"ITEM-1","itemData":{"DOI":"10.1016/j.ocecoaman.2006.06.013","ISBN":"09645691","ISSN":"09645691","abstract":"The framework for management of the ocean and coasts of the Pacific Islands region has been evolving since the early 1970s when Pacific Island countries played a significant role in the negotiations leading to the 1982 United Nations Convention on the Law of the Sea. Commencing with a summary of the provisions of relevant international instruments, this paper presents a broad overview of regional arrangements for ocean and coastal management in the Pacific Islands region. It considers the work of the various regional intergovernmental organizations with active programmes in ocean research and governance and the consultative arrangements that support coordination and collaboration. Consultative arrangements involving other stakeholders, such as local, regional and international nongovernmental organizations are summarised. To improve environmental governance and address increasing environmental threats, particularly in relation to coastal area management, consultative arrangements need strengthening. This applies equally to national and regional level consultation. The institutional and policy framework for the management and conservation of oceanic fish stocks that Pacific Island countries have been refining over a period of 25 years is suggested as providing useful lessons for strengthening coastal management processes and strategies in the region. © 2006.","author":[{"dropping-particle":"","family":"Wright","given":"Andrew","non-dropping-particle":"","parse-names":false,"suffix":""},{"dropping-particle":"","family":"Stacey","given":"Natasha","non-dropping-particle":"","parse-names":false,"suffix":""},{"dropping-particle":"","family":"Holland","given":"Paula","non-dropping-particle":"","parse-names":false,"suffix":""}],"container-title":"Ocean and Coastal Management","id":"ITEM-1","issue":"9-10","issued":{"date-parts":[["2006"]]},"page":"739-763","title":"The cooperative framework for ocean and coastal management in the Pacific Islands: Effectiveness, constraints and future direction","type":"article-journal","volume":"49"},"uris":["http://www.mendeley.com/documents/?uuid=8d4beb53-973c-4017-a69b-ea1b0dc1b752"]}],"mendeley":{"formattedCitation":"(Wright &lt;i&gt;et al.&lt;/i&gt;, 2006)","plainTextFormattedCitation":"(Wright et al., 2006)","previouslyFormattedCitation":"(Wright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Wright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Partnerships in Environmental Management for the Seas of East Asia (PEMSEA) is promoting the integrated coastal management for the South-East Asian countries.</w:t>
      </w:r>
    </w:p>
    <w:p w14:paraId="553FD93C" w14:textId="77777777" w:rsidR="00A01204" w:rsidRPr="0008241C" w:rsidRDefault="00A01204" w:rsidP="00A01204">
      <w:pPr>
        <w:rPr>
          <w:sz w:val="22"/>
          <w:szCs w:val="22"/>
        </w:rPr>
      </w:pPr>
    </w:p>
    <w:p w14:paraId="0D7DC7D7" w14:textId="77777777" w:rsidR="00A01204" w:rsidRPr="0008241C" w:rsidRDefault="00A01204" w:rsidP="00A01204">
      <w:pPr>
        <w:rPr>
          <w:sz w:val="22"/>
          <w:szCs w:val="22"/>
        </w:rPr>
      </w:pPr>
      <w:r w:rsidRPr="0008241C">
        <w:rPr>
          <w:sz w:val="22"/>
          <w:szCs w:val="22"/>
        </w:rPr>
        <w:t xml:space="preserve">The Asia-Pacific Economic Cooperation (APEC) Sydney Declaration (2007) on Climate Change, Energy Security and Clean Development had APEC members agreeing to work to achieve a regional goal of increasing forest cover in the APEC region by at least 20 million hectares of all types of forests by 2020 </w:t>
      </w:r>
      <w:r w:rsidRPr="0008241C">
        <w:rPr>
          <w:sz w:val="22"/>
          <w:szCs w:val="22"/>
        </w:rPr>
        <w:fldChar w:fldCharType="begin" w:fldLock="1"/>
      </w:r>
      <w:r w:rsidRPr="0008241C">
        <w:rPr>
          <w:sz w:val="22"/>
          <w:szCs w:val="22"/>
        </w:rPr>
        <w:instrText>ADDIN CSL_CITATION {"citationItems":[{"id":"ITEM-1","itemData":{"author":[{"dropping-particle":"","family":"Asia-Pacific Economic Cooperation","given":"","non-dropping-particle":"","parse-names":false,"suffix":""}],"id":"ITEM-1","issued":{"date-parts":[["2007"]]},"title":"Sydney APEC Leaders' Declaration on Climate Change, Energy Security and Clean Development","type":"webpage"},"uris":["http://www.mendeley.com/documents/?uuid=559a29bb-dccd-4653-8ed2-f32e58ce7f5d"]}],"mendeley":{"formattedCitation":"(Asia-Pacific Economic Cooperation, 2007)","plainTextFormattedCitation":"(Asia-Pacific Economic Cooperation, 2007)","previouslyFormattedCitation":"(Asia-Pacific Economic Cooperation, 2007)"},"properties":{"noteIndex":0},"schema":"https://github.com/citation-style-language/schema/raw/master/csl-citation.json"}</w:instrText>
      </w:r>
      <w:r w:rsidRPr="0008241C">
        <w:rPr>
          <w:sz w:val="22"/>
          <w:szCs w:val="22"/>
        </w:rPr>
        <w:fldChar w:fldCharType="separate"/>
      </w:r>
      <w:r w:rsidRPr="0008241C">
        <w:rPr>
          <w:sz w:val="22"/>
          <w:szCs w:val="22"/>
        </w:rPr>
        <w:t>(Asia-Pacific Economic Cooperation, 2007)</w:t>
      </w:r>
      <w:r w:rsidRPr="0008241C">
        <w:rPr>
          <w:sz w:val="22"/>
          <w:szCs w:val="22"/>
        </w:rPr>
        <w:fldChar w:fldCharType="end"/>
      </w:r>
      <w:r w:rsidRPr="0008241C">
        <w:rPr>
          <w:sz w:val="22"/>
          <w:szCs w:val="22"/>
        </w:rPr>
        <w:t xml:space="preserve">.  Up to 2015, forests in the APEC region increased by 15.4 million hectares in 11 economies and declined in 9 economies in the APEC, although this included countries within the APEC community which are not included within the scope of this assessment report.  It can also be noted that this includes “all types of forests” which include planted production forests.  This could mean that planted production forest areas increase while natural forest areas decrease, so this may not be a good indicator of the level of biodiversity and ecosystem services </w:t>
      </w:r>
      <w:r w:rsidRPr="0008241C">
        <w:rPr>
          <w:sz w:val="22"/>
          <w:szCs w:val="22"/>
        </w:rPr>
        <w:fldChar w:fldCharType="begin" w:fldLock="1"/>
      </w:r>
      <w:r w:rsidRPr="0008241C">
        <w:rPr>
          <w:sz w:val="22"/>
          <w:szCs w:val="22"/>
        </w:rPr>
        <w:instrText>ADDIN CSL_CITATION {"citationItems":[{"id":"ITEM-1","itemData":{"author":[{"dropping-particle":"","family":"APFNet","given":"","non-dropping-particle":"","parse-names":false,"suffix":""},{"dropping-particle":"","family":"FAO","given":"","non-dropping-particle":"","parse-names":false,"suffix":""}],"id":"ITEM-1","issued":{"date-parts":[["2015"]]},"title":"Assessment of Progress Towards the APEC 2020 Forest Cover Goal","type":"report"},"uris":["http://www.mendeley.com/documents/?uuid=c80872e7-bdb0-42f9-abf6-47b027153139"]}],"mendeley":{"formattedCitation":"(APFNet &amp; FAO, 2015)","plainTextFormattedCitation":"(APFNet &amp; FAO, 2015)","previouslyFormattedCitation":"(APFNet &amp; FAO, 2015)"},"properties":{"noteIndex":0},"schema":"https://github.com/citation-style-language/schema/raw/master/csl-citation.json"}</w:instrText>
      </w:r>
      <w:r w:rsidRPr="0008241C">
        <w:rPr>
          <w:sz w:val="22"/>
          <w:szCs w:val="22"/>
        </w:rPr>
        <w:fldChar w:fldCharType="separate"/>
      </w:r>
      <w:r w:rsidRPr="0008241C">
        <w:rPr>
          <w:sz w:val="22"/>
          <w:szCs w:val="22"/>
        </w:rPr>
        <w:t>(APFNet &amp; FAO, 2015)</w:t>
      </w:r>
      <w:r w:rsidRPr="0008241C">
        <w:rPr>
          <w:sz w:val="22"/>
          <w:szCs w:val="22"/>
        </w:rPr>
        <w:fldChar w:fldCharType="end"/>
      </w:r>
      <w:r w:rsidRPr="0008241C">
        <w:rPr>
          <w:sz w:val="22"/>
          <w:szCs w:val="22"/>
        </w:rPr>
        <w:t xml:space="preserve">.  </w:t>
      </w:r>
    </w:p>
    <w:p w14:paraId="2D682BF1" w14:textId="77777777" w:rsidR="00A01204" w:rsidRPr="0008241C" w:rsidRDefault="00A01204" w:rsidP="00A01204">
      <w:pPr>
        <w:rPr>
          <w:sz w:val="22"/>
          <w:szCs w:val="22"/>
        </w:rPr>
      </w:pPr>
    </w:p>
    <w:p w14:paraId="106A962B" w14:textId="77777777" w:rsidR="00A01204" w:rsidRPr="0008241C" w:rsidRDefault="00A01204" w:rsidP="00A01204">
      <w:pPr>
        <w:rPr>
          <w:sz w:val="22"/>
          <w:szCs w:val="22"/>
        </w:rPr>
      </w:pPr>
      <w:r w:rsidRPr="0008241C">
        <w:rPr>
          <w:sz w:val="22"/>
          <w:szCs w:val="22"/>
        </w:rPr>
        <w:t xml:space="preserve">Finally, an important multilateral environmental agreement with global emphasis, but which would benefit from regional and subregional cooperation is the climate change convention. Many Asia-Pacific countries have ratified the Kyoto Protocol and Paris Agreement. Each country must, in accordance with their national circumstances, implement policies and measures to mitigate climate change and to facilitate adequate adaptation to climate change.  A few of these measures contribute to the conservation of BES.  Mitigation measures which positively affect conservation of BES include protection of forests, reforestation, and afforestation to protect and promote carbon sinks (e.g. India’s “Green India” initiative which aims to increase the forest/tree cover on five million hectares of forested and non-forested land, and improve the quality of forest cover on another five million hectares), and carbon trading programmes which recognise carbon credits (e.g. New Zealand’s Emissions Trading Scheme which includes a forestry component).  Adaptation measures include protection of ecosystems to increase resilience against climate change impacts (e.g. China’s commitment to restore grasslands to increase agricultural resilience and afforest in mangrove forests to increase coastal protection) </w:t>
      </w:r>
      <w:r w:rsidRPr="0008241C">
        <w:rPr>
          <w:sz w:val="22"/>
          <w:szCs w:val="22"/>
        </w:rPr>
        <w:fldChar w:fldCharType="begin" w:fldLock="1"/>
      </w:r>
      <w:r w:rsidRPr="0008241C">
        <w:rPr>
          <w:sz w:val="22"/>
          <w:szCs w:val="22"/>
        </w:rPr>
        <w:instrText>ADDIN CSL_CITATION {"citationItems":[{"id":"ITEM-1","itemData":{"ISBN":"9784887880481","abstract":"Based on strategic research carried out at the Institute for Global Environmental Strategies (IGES), this paper is a summary of current climate change policies in Asia-Pacific. It explains why it is necessary to integrate climate change and sustainable development in Asia and how this might be best achieved. It also looks at a range of other areas, including: actions on climate and development, mitigation and adaptation – sectors and actors, deforestation risks and opportunities for rural communities in the region, and prospects and challenges of bio-fuels in Asia. It is explained that Asia is already experiencing adverse impacts of climate change. Projections from the Intergovernmental Panel on Climate Change (IPCC) suggest that such impacts will become even more intense in the future. While the contribution of developing countries in Asia to global greenhouse gas (GHG) emissions is increasing rapidly, per capita emissions are still low and developmental challenges remain significant. Future efforts by developed countries to reduce GHG emissions through cost-effective mitigation actions, however, offer the possibility of creating new opportunities in developing countries in Asia that will contribute to their sustainable development. Therefore, strategies to integrate climate and development actions requires prompt and careful consideration from policymakers in Asia","author":[{"dropping-particle":"","family":"Institute for Global Environmental Strategies","given":"","non-dropping-particle":"","parse-names":false,"suffix":""}],"id":"ITEM-1","issued":{"date-parts":[["2008"]]},"publisher":"Institute for Global Environmental Strategies","publisher-place":"Kanagawa, Japan","title":"Climate change policies in the Asia-Pacific: Re-uniting climate change and sustainable development","type":"book"},"uris":["http://www.mendeley.com/documents/?uuid=5c2da0c6-f36d-4925-8d0e-6937acf29428"]},{"id":"ITEM-2","itemData":{"ISBN":"9789292542887","author":[{"dropping-particle":"","family":"Westphal","given":"M.","non-dropping-particle":"","parse-names":false,"suffix":""},{"dropping-particle":"","family":"Hughes","given":"G.","non-dropping-particle":"","parse-names":false,"suffix":""},{"dropping-particle":"","family":"Brömmelhörster","given":"J.","non-dropping-particle":"","parse-names":false,"suffix":""}],"id":"ITEM-2","issued":{"date-parts":[["2013"]]},"number-of-pages":"216","title":"Economics of Climate Change in East Asia","type":"book"},"uris":["http://www.mendeley.com/documents/?uuid=1a5b1436-304b-40aa-b6ef-0c4278780364"]},{"id":"ITEM-3","itemData":{"ISBN":"978-952-458-992-5","ISSN":"1799-3008","editor":[{"dropping-particle":"","family":"Couzens","given":"Ed","non-dropping-particle":"","parse-names":false,"suffix":""},{"dropping-particle":"","family":"Honkonen","given":"Tuula","non-dropping-particle":"","parse-names":false,"suffix":""}],"id":"ITEM-3","issued":{"date-parts":[["2011"]]},"publisher":"Department of Law, University of Eastern Finland","publisher-place":"Joensuu, Finland","title":"International Environmental Lawmaking and Diplomacy Review 2010","type":"book"},"uris":["http://www.mendeley.com/documents/?uuid=04966b3a-d5a3-49f7-9f03-7556697f0c82"]}],"mendeley":{"formattedCitation":"(Couzens &amp; Honkonen, 2011; Institute for Global Environmental Strategies, 2008; Westphal &lt;i&gt;et al.&lt;/i&gt;, 2013)","plainTextFormattedCitation":"(Couzens &amp; Honkonen, 2011; Institute for Global Environmental Strategies, 2008; Westphal et al., 2013)","previouslyFormattedCitation":"(Couzens &amp; Honkonen, 2011; Institute for Global Environmental Strategies, 2008; Westphal &lt;i&gt;et al.&lt;/i&gt;, 2013)"},"properties":{"noteIndex":0},"schema":"https://github.com/citation-style-language/schema/raw/master/csl-citation.json"}</w:instrText>
      </w:r>
      <w:r w:rsidRPr="0008241C">
        <w:rPr>
          <w:sz w:val="22"/>
          <w:szCs w:val="22"/>
        </w:rPr>
        <w:fldChar w:fldCharType="separate"/>
      </w:r>
      <w:r w:rsidRPr="0008241C">
        <w:rPr>
          <w:sz w:val="22"/>
          <w:szCs w:val="22"/>
        </w:rPr>
        <w:t xml:space="preserve">(Couzens &amp; Honkonen, 2011; Institute for Global Environmental Strategies, 2008; Westphal </w:t>
      </w:r>
      <w:r w:rsidRPr="0008241C">
        <w:rPr>
          <w:i/>
          <w:sz w:val="22"/>
          <w:szCs w:val="22"/>
        </w:rPr>
        <w:t>et al.</w:t>
      </w:r>
      <w:r w:rsidRPr="0008241C">
        <w:rPr>
          <w:sz w:val="22"/>
          <w:szCs w:val="22"/>
        </w:rPr>
        <w:t>, 2013)</w:t>
      </w:r>
      <w:r w:rsidRPr="0008241C">
        <w:rPr>
          <w:sz w:val="22"/>
          <w:szCs w:val="22"/>
        </w:rPr>
        <w:fldChar w:fldCharType="end"/>
      </w:r>
      <w:r w:rsidRPr="0008241C">
        <w:rPr>
          <w:sz w:val="22"/>
          <w:szCs w:val="22"/>
        </w:rPr>
        <w:t xml:space="preserve">.  </w:t>
      </w:r>
    </w:p>
    <w:p w14:paraId="640FAC63" w14:textId="77777777" w:rsidR="00A01204" w:rsidRPr="0008241C" w:rsidRDefault="00A01204" w:rsidP="00A01204">
      <w:pPr>
        <w:rPr>
          <w:sz w:val="22"/>
          <w:szCs w:val="22"/>
        </w:rPr>
      </w:pPr>
    </w:p>
    <w:p w14:paraId="485537B8" w14:textId="77777777" w:rsidR="00A01204" w:rsidRPr="0008241C" w:rsidRDefault="00A01204" w:rsidP="00A01204">
      <w:pPr>
        <w:keepNext/>
        <w:tabs>
          <w:tab w:val="clear" w:pos="1247"/>
          <w:tab w:val="left" w:pos="765"/>
        </w:tabs>
        <w:outlineLvl w:val="2"/>
        <w:rPr>
          <w:b/>
          <w:sz w:val="24"/>
          <w:szCs w:val="24"/>
        </w:rPr>
      </w:pPr>
      <w:bookmarkStart w:id="1737" w:name="_Toc504317360"/>
      <w:bookmarkStart w:id="1738" w:name="_Toc504318053"/>
      <w:bookmarkStart w:id="1739" w:name="_Toc504320480"/>
      <w:bookmarkStart w:id="1740" w:name="_Toc504320703"/>
      <w:bookmarkStart w:id="1741" w:name="_Toc504320927"/>
      <w:bookmarkStart w:id="1742" w:name="_Toc504321399"/>
      <w:bookmarkStart w:id="1743" w:name="_Toc524048078"/>
      <w:r w:rsidRPr="0008241C">
        <w:rPr>
          <w:b/>
          <w:sz w:val="24"/>
          <w:szCs w:val="24"/>
        </w:rPr>
        <w:t xml:space="preserve">6.2.2 </w:t>
      </w:r>
      <w:r w:rsidRPr="0008241C">
        <w:rPr>
          <w:b/>
          <w:sz w:val="24"/>
          <w:szCs w:val="24"/>
        </w:rPr>
        <w:tab/>
        <w:t>National, sub-national governments and civil society</w:t>
      </w:r>
      <w:bookmarkEnd w:id="1737"/>
      <w:bookmarkEnd w:id="1738"/>
      <w:bookmarkEnd w:id="1739"/>
      <w:bookmarkEnd w:id="1740"/>
      <w:bookmarkEnd w:id="1741"/>
      <w:bookmarkEnd w:id="1742"/>
      <w:bookmarkEnd w:id="1743"/>
    </w:p>
    <w:p w14:paraId="08475AF3" w14:textId="77777777" w:rsidR="00A01204" w:rsidRPr="0008241C" w:rsidRDefault="00A01204" w:rsidP="00A01204">
      <w:pPr>
        <w:rPr>
          <w:sz w:val="22"/>
          <w:szCs w:val="22"/>
        </w:rPr>
      </w:pPr>
    </w:p>
    <w:p w14:paraId="3478CC3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744" w:name="_Toc504317361"/>
      <w:bookmarkStart w:id="1745" w:name="_Toc504318054"/>
      <w:bookmarkStart w:id="1746" w:name="_Toc504321400"/>
      <w:bookmarkStart w:id="1747" w:name="_Toc524048079"/>
      <w:r w:rsidRPr="0008241C">
        <w:rPr>
          <w:b/>
          <w:sz w:val="22"/>
          <w:szCs w:val="24"/>
        </w:rPr>
        <w:t>6.2.2.1</w:t>
      </w:r>
      <w:r w:rsidRPr="0008241C">
        <w:rPr>
          <w:b/>
          <w:sz w:val="22"/>
          <w:szCs w:val="24"/>
        </w:rPr>
        <w:tab/>
        <w:t>National policies and local mainstreaming strategies</w:t>
      </w:r>
      <w:bookmarkEnd w:id="1744"/>
      <w:bookmarkEnd w:id="1745"/>
      <w:bookmarkEnd w:id="1746"/>
      <w:bookmarkEnd w:id="1747"/>
    </w:p>
    <w:p w14:paraId="193FD6DE" w14:textId="77777777" w:rsidR="00A01204" w:rsidRPr="0008241C" w:rsidRDefault="00A01204" w:rsidP="00A01204">
      <w:pPr>
        <w:rPr>
          <w:sz w:val="22"/>
          <w:szCs w:val="22"/>
        </w:rPr>
      </w:pPr>
    </w:p>
    <w:p w14:paraId="4122B78C" w14:textId="13A2F492" w:rsidR="00A01204" w:rsidRPr="0008241C" w:rsidRDefault="00A01204" w:rsidP="00A01204">
      <w:pPr>
        <w:rPr>
          <w:sz w:val="22"/>
          <w:szCs w:val="22"/>
        </w:rPr>
      </w:pPr>
      <w:r w:rsidRPr="0008241C">
        <w:rPr>
          <w:sz w:val="22"/>
          <w:szCs w:val="22"/>
        </w:rPr>
        <w:t xml:space="preserve">National policies and legislations to support these policies in the Asia-Pacific region cover broad issues such as environment, various sectors such as forestry, agriculture and marine, and specific environmental problems such as pollution. The region has experienced an expansion of environmental protection and conservation policies and legislation to control growing environmental issues that are impacting different parts of society and sectors of the economy. </w:t>
      </w:r>
      <w:r w:rsidRPr="0008241C">
        <w:rPr>
          <w:sz w:val="22"/>
          <w:szCs w:val="22"/>
          <w:shd w:val="clear" w:color="auto" w:fill="FFFFFF"/>
        </w:rPr>
        <w:t xml:space="preserve">Several countries in the Asia-Pacific region have introduced innovative approaches to environmental governance, such as the precautionary principle (Indonesia), intergenerational equity and the writ of continuing mandamus (Philippines), and the public trust doctrine (Sri Lanka)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bstract":"Asia has an amazing wealth of ecological diversity. Asian countries collectively hold 20% of the world's biodiversity, 14% of the world's tropical forests, and 34% of global coral resources and the greatest number of fish and aquaculture in the world. 1 Significant improvements in the standards of living for its people have been seen, with 521 million people being lifted from extreme poverty through industrial and agricultural production. 2 However, environmental changes in the region have been dramatic. These changes have been fueled by growing populations and coupled with rapid economic and industrial development to service the needs of burgeoning populations. Degraded natural resources and threatened ecosystems, natural disasters, water stress and scarcity, air and water pollution, and vulnerability to climate change are pressing challenges faced by the region (footnote 2). Many of the developing member countries (DMCs) of the Asian Development Bank (ADB) have accepted international obligations under new or amended international environmental laws. However, these commitments have not been translated into national legislation. Even if there are national laws, effective implementation and enforcement are still lacking. Central to many of Asia's environmental challenges is weak environmental governance. Institutions dealing with the environment are often weak, lack financial and human resources, and do not coordinate well. Institutions involved in upholding the rule of law (law enforcement officers, prosecutors, and courts at all levels) lack sufficient knowledge on environmental and natural resource problems. Poor management of natural resources and corruption throughout law enforcement systems have a large destructive impact on the region's ecological systems: deforestation caused by illegal logging, illegal wildlife trade, and illegal, unreported, and unregulated fishing all reflect rule of law breakdowns in the context of the environment and natural resources. ADB and Environmental Governance ADB's long-term strategic framework, Strategy 2020, recognizes the environment as a core operational area, and good governance and capacity development as drivers of change. Moreover, ADB has committed to \" strengthen the… legal, regulatory, and enforcement capacities of public institutions on environmental considerations. \" 3 Chief justices and the senior judiciary shape normative interpretations of environmental law. They can also issue precedent-setting deci…","author":[{"dropping-particle":"","family":"Mulqueeny","given":"Kala","non-dropping-particle":"","parse-names":false,"suffix":""},{"dropping-particle":"","family":"Bonifacio","given":"Sherielysse","non-dropping-particle":"","parse-names":false,"suffix":""}],"container-title":"Law and Policy Reform Brief No. 1","id":"ITEM-1","issue":"June 2012","issued":{"date-parts":[["2012"]]},"publisher-place":"Manila, Philippines","title":"Environmental Governance and the Courts in Asia: An Asian Judges Network on the Environment","type":"report"},"uris":["http://www.mendeley.com/documents/?uuid=9c7b0410-694f-4f83-9785-d5744600fbc1"]}],"mendeley":{"formattedCitation":"(Mulqueeny &amp; Bonifacio, 2012)","plainTextFormattedCitation":"(Mulqueeny &amp; Bonifacio, 2012)","previouslyFormattedCitation":"(Mulqueeny &amp; Bonifacio, 2012)"},"properties":{"noteIndex":0},"schema":"https://github.com/citation-style-language/schema/raw/master/csl-citation.json"}</w:instrText>
      </w:r>
      <w:r w:rsidRPr="0008241C">
        <w:rPr>
          <w:sz w:val="22"/>
          <w:szCs w:val="22"/>
          <w:shd w:val="clear" w:color="auto" w:fill="FFFFFF"/>
        </w:rPr>
        <w:fldChar w:fldCharType="separate"/>
      </w:r>
      <w:r w:rsidRPr="0008241C">
        <w:rPr>
          <w:sz w:val="22"/>
          <w:szCs w:val="22"/>
          <w:shd w:val="clear" w:color="auto" w:fill="FFFFFF"/>
        </w:rPr>
        <w:t>(Mulqueeny &amp; Bonifacio, 2012)</w:t>
      </w:r>
      <w:r w:rsidRPr="0008241C">
        <w:rPr>
          <w:sz w:val="22"/>
          <w:szCs w:val="22"/>
          <w:shd w:val="clear" w:color="auto" w:fill="FFFFFF"/>
        </w:rPr>
        <w:fldChar w:fldCharType="end"/>
      </w:r>
      <w:r w:rsidRPr="0008241C">
        <w:rPr>
          <w:sz w:val="22"/>
          <w:szCs w:val="22"/>
          <w:shd w:val="clear" w:color="auto" w:fill="FFFFFF"/>
        </w:rPr>
        <w:t xml:space="preserve">. Environmental courts and tribunals have been established in several countries in the region, including Bangladesh, China, India, Japan, Korea, Malaysia, Pakistan, the Philippines, and Thailand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Mulqueeny","given":"Kala","non-dropping-particle":"","parse-names":false,"suffix":""},{"dropping-particle":"","family":"Bonifacio","given":"Sherielysse","non-dropping-particle":"","parse-names":false,"suffix":""}],"id":"ITEM-1","issue":"April 2010","issued":{"date-parts":[["2010"]]},"number-of-pages":"4","publisher":"Asian Development Bank","publisher-place":"Manila, Philippines","title":"Asian Judges: Green Courts and Tribunals, and Environmental Justice","type":"report","volume":"Law and Po"},"uris":["http://www.mendeley.com/documents/?uuid=e4b43d33-bb61-47aa-a7b8-7b9e3b6098fc"]}],"mendeley":{"formattedCitation":"(Mulqueeny &amp; Bonifacio, 2010)","plainTextFormattedCitation":"(Mulqueeny &amp; Bonifacio, 2010)","previouslyFormattedCitation":"(Mulqueeny &amp; Bonifacio, 2010)"},"properties":{"noteIndex":0},"schema":"https://github.com/citation-style-language/schema/raw/master/csl-citation.json"}</w:instrText>
      </w:r>
      <w:r w:rsidRPr="0008241C">
        <w:rPr>
          <w:sz w:val="22"/>
          <w:szCs w:val="22"/>
          <w:shd w:val="clear" w:color="auto" w:fill="FFFFFF"/>
        </w:rPr>
        <w:fldChar w:fldCharType="separate"/>
      </w:r>
      <w:r w:rsidRPr="0008241C">
        <w:rPr>
          <w:sz w:val="22"/>
          <w:szCs w:val="22"/>
          <w:shd w:val="clear" w:color="auto" w:fill="FFFFFF"/>
        </w:rPr>
        <w:t>(Mulqueeny &amp; Bonifacio, 2010)</w:t>
      </w:r>
      <w:r w:rsidRPr="0008241C">
        <w:rPr>
          <w:sz w:val="22"/>
          <w:szCs w:val="22"/>
          <w:shd w:val="clear" w:color="auto" w:fill="FFFFFF"/>
        </w:rPr>
        <w:fldChar w:fldCharType="end"/>
      </w:r>
      <w:r w:rsidRPr="0008241C">
        <w:rPr>
          <w:sz w:val="22"/>
          <w:szCs w:val="22"/>
          <w:shd w:val="clear" w:color="auto" w:fill="FFFFFF"/>
        </w:rPr>
        <w:t xml:space="preserve">. Moreover, except for the World </w:t>
      </w:r>
      <w:r w:rsidR="00C934E9">
        <w:rPr>
          <w:sz w:val="22"/>
          <w:szCs w:val="22"/>
          <w:shd w:val="clear" w:color="auto" w:fill="FFFFFF"/>
        </w:rPr>
        <w:t>Organiz</w:t>
      </w:r>
      <w:r w:rsidRPr="0008241C">
        <w:rPr>
          <w:sz w:val="22"/>
          <w:szCs w:val="22"/>
          <w:shd w:val="clear" w:color="auto" w:fill="FFFFFF"/>
        </w:rPr>
        <w:t>ation for Animal Health (OIE) with only about 20 per cent signatories, more than 80 per cent of Asia-Pacific countries are signatories to BES-related legal global conventions (i.e. IPPC, WHC, CITES, Ramsar, CMS, CBD, SPS, Cartegena, BWM) (figures computed from Biodiversity Indicators Partnership (BIP) data, https://www.bipindicators.net/), which all add weight to the call for mainstreaming environmental policies and improving governance.</w:t>
      </w:r>
    </w:p>
    <w:p w14:paraId="6BE858D6" w14:textId="77777777" w:rsidR="00A01204" w:rsidRPr="0008241C" w:rsidRDefault="00A01204" w:rsidP="00A01204">
      <w:pPr>
        <w:rPr>
          <w:sz w:val="22"/>
          <w:szCs w:val="22"/>
        </w:rPr>
      </w:pPr>
    </w:p>
    <w:p w14:paraId="4BA507EC"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Environment and Biodiversity</w:t>
      </w:r>
    </w:p>
    <w:p w14:paraId="152DBE15" w14:textId="77777777" w:rsidR="00A01204" w:rsidRPr="0008241C" w:rsidRDefault="00A01204" w:rsidP="00A01204">
      <w:pPr>
        <w:rPr>
          <w:sz w:val="22"/>
          <w:szCs w:val="22"/>
        </w:rPr>
      </w:pPr>
    </w:p>
    <w:p w14:paraId="16E1DAD6" w14:textId="77777777" w:rsidR="00A01204" w:rsidRPr="0008241C" w:rsidRDefault="00A01204" w:rsidP="00A01204">
      <w:pPr>
        <w:rPr>
          <w:sz w:val="22"/>
          <w:szCs w:val="22"/>
        </w:rPr>
      </w:pPr>
      <w:r w:rsidRPr="0008241C">
        <w:rPr>
          <w:sz w:val="22"/>
          <w:szCs w:val="22"/>
        </w:rPr>
        <w:t xml:space="preserve">China and India have seen a rapid development in environmental policy in response to environmental problems caused by their rapidly growing economies and changing consumption patterns </w:t>
      </w:r>
      <w:r w:rsidRPr="0008241C">
        <w:rPr>
          <w:sz w:val="22"/>
          <w:szCs w:val="22"/>
        </w:rPr>
        <w:fldChar w:fldCharType="begin" w:fldLock="1"/>
      </w:r>
      <w:r w:rsidRPr="0008241C">
        <w:rPr>
          <w:sz w:val="22"/>
          <w:szCs w:val="22"/>
        </w:rPr>
        <w:instrText>ADDIN CSL_CITATION {"citationItems":[{"id":"ITEM-1","itemData":{"ISBN":"9789280735468","author":[{"dropping-particle":"","family":"UNEP","given":"","non-dropping-particle":"","parse-names":false,"suffix":""}],"id":"ITEM-1","issued":{"date-parts":[["2016"]]},"number-of-pages":"226","publisher":"United Nations Environment Programme","publisher-place":"Nairobi, Kenya","title":"GEO-6 Regional Assessment for Asia and the Pacific","type":"book"},"uris":["http://www.mendeley.com/documents/?uuid=4b11d7ab-8bbc-4778-834e-4c3f834445aa"]}],"mendeley":{"formattedCitation":"(UNEP, 2016)","plainTextFormattedCitation":"(UNEP, 2016)","previouslyFormattedCitation":"(UNEP, 2016)"},"properties":{"noteIndex":0},"schema":"https://github.com/citation-style-language/schema/raw/master/csl-citation.json"}</w:instrText>
      </w:r>
      <w:r w:rsidRPr="0008241C">
        <w:rPr>
          <w:sz w:val="22"/>
          <w:szCs w:val="22"/>
        </w:rPr>
        <w:fldChar w:fldCharType="separate"/>
      </w:r>
      <w:r w:rsidRPr="0008241C">
        <w:rPr>
          <w:sz w:val="22"/>
          <w:szCs w:val="22"/>
        </w:rPr>
        <w:t xml:space="preserve">(UNEP, </w:t>
      </w:r>
      <w:r w:rsidRPr="0008241C">
        <w:rPr>
          <w:sz w:val="22"/>
          <w:szCs w:val="22"/>
        </w:rPr>
        <w:lastRenderedPageBreak/>
        <w:t>2016)</w:t>
      </w:r>
      <w:r w:rsidRPr="0008241C">
        <w:rPr>
          <w:sz w:val="22"/>
          <w:szCs w:val="22"/>
        </w:rPr>
        <w:fldChar w:fldCharType="end"/>
      </w:r>
      <w:r w:rsidRPr="0008241C">
        <w:rPr>
          <w:sz w:val="22"/>
          <w:szCs w:val="22"/>
        </w:rPr>
        <w:t xml:space="preserve">. China introduced its first Law on Environmental Protection in 1979. Environmental policies were further strengthened with the formation of a government agency responsible for environmental protection in 1987, where policies changed their focus from enhancing administration to improving coordination </w:t>
      </w:r>
      <w:r w:rsidRPr="0008241C">
        <w:rPr>
          <w:sz w:val="22"/>
          <w:szCs w:val="22"/>
        </w:rPr>
        <w:fldChar w:fldCharType="begin" w:fldLock="1"/>
      </w:r>
      <w:r w:rsidRPr="0008241C">
        <w:rPr>
          <w:sz w:val="22"/>
          <w:szCs w:val="22"/>
        </w:rPr>
        <w:instrText>ADDIN CSL_CITATION {"citationItems":[{"id":"ITEM-1","itemData":{"DOI":"10.1016/j.proenv.2010.10.181","ISBN":"1878-0296","ISSN":"18780296","abstract":"In the past ten years, China's struggle with the environmental pollution are associated with both alleviate poverty and control population growth. To reduce environmental impacts, the government made great efforts to struggle environmental quality deterioration. Unfortunately, short-term economic gain still receives priority and many positive forces are offset by earlier negative forces. It is difficult to control the environmental quality deterioration with high economic incensement, but at least slowing down degradation. China's environmental sustainability index remains among the lowest in the world. Two reasons contribute to the results. First, the distinctive feature of China's environmental policy system is vertical, using a \"top down\" approach to environmental management, which is marked by a deconcentration of central regulatory authority to other administrative entities. Second is the fragmented authority and budget-allocation problems. China's environmental conservation efforts are managed by different government departments called a \"fragmented authoritarianism model.\" Over the short term, the interactions between current positive and negative forces indicate that China's overall environmental conditions will continue to get worse before getting better. ?? 2010 Published by Elsevier Ltd.","author":[{"dropping-particle":"","family":"Chunmei","given":"Wang","non-dropping-particle":"","parse-names":false,"suffix":""},{"dropping-particle":"","family":"Zhaolan","given":"Lin","non-dropping-particle":"","parse-names":false,"suffix":""}],"container-title":"Procedia Environmental Sciences","id":"ITEM-1","issue":"5","issued":{"date-parts":[["2010"]]},"page":"1701-1712","title":"Environmental policies in China over the past 10 years: Progress, problems and prospects","type":"article-journal","volume":"2"},"uris":["http://www.mendeley.com/documents/?uuid=96de6c00-d94d-400c-9568-2e912ebc3af1"]}],"mendeley":{"formattedCitation":"(Chunmei &amp; Zhaolan, 2010)","plainTextFormattedCitation":"(Chunmei &amp; Zhaolan, 2010)","previouslyFormattedCitation":"(Chunmei &amp; Zhaolan, 2010)"},"properties":{"noteIndex":0},"schema":"https://github.com/citation-style-language/schema/raw/master/csl-citation.json"}</w:instrText>
      </w:r>
      <w:r w:rsidRPr="0008241C">
        <w:rPr>
          <w:sz w:val="22"/>
          <w:szCs w:val="22"/>
        </w:rPr>
        <w:fldChar w:fldCharType="separate"/>
      </w:r>
      <w:r w:rsidRPr="0008241C">
        <w:rPr>
          <w:sz w:val="22"/>
          <w:szCs w:val="22"/>
        </w:rPr>
        <w:t>(Chunmei &amp; Zhaolan, 2010)</w:t>
      </w:r>
      <w:r w:rsidRPr="0008241C">
        <w:rPr>
          <w:sz w:val="22"/>
          <w:szCs w:val="22"/>
        </w:rPr>
        <w:fldChar w:fldCharType="end"/>
      </w:r>
      <w:r w:rsidRPr="0008241C">
        <w:rPr>
          <w:sz w:val="22"/>
          <w:szCs w:val="22"/>
        </w:rPr>
        <w:t xml:space="preserve">. All the South Asian counties have umbrella environmental protection or conservation laws that also include clauses on the conservation of biodiversity. India passed the Environment (Protection) Act in 1986, National Environment Policy in 2006 and more recently the National Green Tribunal Act in 2010 </w:t>
      </w:r>
      <w:r w:rsidRPr="0008241C">
        <w:rPr>
          <w:sz w:val="22"/>
          <w:szCs w:val="22"/>
        </w:rPr>
        <w:fldChar w:fldCharType="begin" w:fldLock="1"/>
      </w:r>
      <w:r w:rsidRPr="0008241C">
        <w:rPr>
          <w:sz w:val="22"/>
          <w:szCs w:val="22"/>
        </w:rPr>
        <w:instrText>ADDIN CSL_CITATION {"citationItems":[{"id":"ITEM-1","itemData":{"ISBN":"9789280735468","author":[{"dropping-particle":"","family":"UNEP","given":"","non-dropping-particle":"","parse-names":false,"suffix":""}],"id":"ITEM-1","issued":{"date-parts":[["2016"]]},"number-of-pages":"226","publisher":"United Nations Environment Programme","publisher-place":"Nairobi, Kenya","title":"GEO-6 Regional Assessment for Asia and the Pacific","type":"book"},"uris":["http://www.mendeley.com/documents/?uuid=4b11d7ab-8bbc-4778-834e-4c3f834445aa"]}],"mendeley":{"formattedCitation":"(UNEP, 2016)","plainTextFormattedCitation":"(UNEP, 2016)","previouslyFormattedCitation":"(UNEP, 2016)"},"properties":{"noteIndex":0},"schema":"https://github.com/citation-style-language/schema/raw/master/csl-citation.json"}</w:instrText>
      </w:r>
      <w:r w:rsidRPr="0008241C">
        <w:rPr>
          <w:sz w:val="22"/>
          <w:szCs w:val="22"/>
        </w:rPr>
        <w:fldChar w:fldCharType="separate"/>
      </w:r>
      <w:r w:rsidRPr="0008241C">
        <w:rPr>
          <w:sz w:val="22"/>
          <w:szCs w:val="22"/>
        </w:rPr>
        <w:t>(UNEP, 2016)</w:t>
      </w:r>
      <w:r w:rsidRPr="0008241C">
        <w:rPr>
          <w:sz w:val="22"/>
          <w:szCs w:val="22"/>
        </w:rPr>
        <w:fldChar w:fldCharType="end"/>
      </w:r>
      <w:r w:rsidRPr="0008241C">
        <w:rPr>
          <w:sz w:val="22"/>
          <w:szCs w:val="22"/>
        </w:rPr>
        <w:t xml:space="preserve">. In 1983 Pakistan introduced Environment Protection Ordinance and Maldives introduced Environmental Protection and Preservation Act in 1993. Similarly, Sri Lanka, Nepal, Bangladesh and Bhutan introduced National Environment Act in 1980, Environment Protection Act in 1997, Environment Conservation Act in 1995 (replacing Environment Pollution Control Ordinance, 1977) and Environment Assessment Act in 2000, respectively </w:t>
      </w:r>
      <w:r w:rsidRPr="0008241C">
        <w:rPr>
          <w:sz w:val="22"/>
          <w:szCs w:val="22"/>
        </w:rPr>
        <w:fldChar w:fldCharType="begin" w:fldLock="1"/>
      </w:r>
      <w:r w:rsidRPr="0008241C">
        <w:rPr>
          <w:sz w:val="22"/>
          <w:szCs w:val="22"/>
        </w:rPr>
        <w:instrText>ADDIN CSL_CITATION {"citationItems":[{"id":"ITEM-1","itemData":{"author":[{"dropping-particle":"","family":"UNEP-SACEP","given":"","non-dropping-particle":"","parse-names":false,"suffix":""}],"editor":[{"dropping-particle":"","family":"Hasan","given":"Rashid","non-dropping-particle":"","parse-names":false,"suffix":""}],"id":"ITEM-1","issued":{"date-parts":[["2002"]]},"title":"Handbook on National Environmental Legislation and Institutions in South Asia","type":"book"},"uris":["http://www.mendeley.com/documents/?uuid=5ff05ade-3edc-4729-bb59-d7dcf5d7496c"]}],"mendeley":{"formattedCitation":"(UNEP-SACEP, 2002)","plainTextFormattedCitation":"(UNEP-SACEP, 2002)","previouslyFormattedCitation":"(UNEP-SACEP, 2002)"},"properties":{"noteIndex":0},"schema":"https://github.com/citation-style-language/schema/raw/master/csl-citation.json"}</w:instrText>
      </w:r>
      <w:r w:rsidRPr="0008241C">
        <w:rPr>
          <w:sz w:val="22"/>
          <w:szCs w:val="22"/>
        </w:rPr>
        <w:fldChar w:fldCharType="separate"/>
      </w:r>
      <w:r w:rsidRPr="0008241C">
        <w:rPr>
          <w:sz w:val="22"/>
          <w:szCs w:val="22"/>
        </w:rPr>
        <w:t>(UNEP-SACEP, 2002)</w:t>
      </w:r>
      <w:r w:rsidRPr="0008241C">
        <w:rPr>
          <w:sz w:val="22"/>
          <w:szCs w:val="22"/>
        </w:rPr>
        <w:fldChar w:fldCharType="end"/>
      </w:r>
      <w:r w:rsidRPr="0008241C">
        <w:rPr>
          <w:sz w:val="22"/>
          <w:szCs w:val="22"/>
        </w:rPr>
        <w:t>. Iran’s Constitution, Article 50 (1979) has particular relevance to the preservation of the Environment, and Oman introduced its first major piece of environmental legislation controlling pollution in 1982. Elsewhere in Western Asia, national laws relating to environmental protection and development were also developed, i.e. UAE in 1999, Saudi Arabia in 2001, Lebanon in 2006, Jordan in 1995 and 2006, Yemen in 1995, Bahrain in 1996, Oman in 2001, Syria in 2002, Qatar in 2000, and Iraq in 2009.</w:t>
      </w:r>
    </w:p>
    <w:p w14:paraId="719507D9" w14:textId="77777777" w:rsidR="00A01204" w:rsidRPr="0008241C" w:rsidRDefault="00A01204" w:rsidP="00A01204">
      <w:pPr>
        <w:rPr>
          <w:sz w:val="22"/>
          <w:szCs w:val="22"/>
        </w:rPr>
      </w:pPr>
    </w:p>
    <w:p w14:paraId="7D5B144D" w14:textId="77777777" w:rsidR="00A01204" w:rsidRPr="0008241C" w:rsidRDefault="00A01204" w:rsidP="00A01204">
      <w:pPr>
        <w:rPr>
          <w:sz w:val="22"/>
          <w:szCs w:val="22"/>
        </w:rPr>
      </w:pPr>
      <w:r w:rsidRPr="0008241C">
        <w:rPr>
          <w:sz w:val="22"/>
          <w:szCs w:val="22"/>
        </w:rPr>
        <w:t xml:space="preserve">Most environmental policies and legislation in the Asia-Pacific region cover protection and conservation of biodiversity and ecosystem services. Australia’s environmental legislation places emphasis on the issues of biodiversity through the Environment Protection and Biodiversity Conservation Act (1999). Some other countries enacted law that directly address biodiversity such as the 2008 Biodiversity Law in Vietnam, 2002 Biological Diversity Act in India, 2017 Biological Diversity Act in Bangladesh, etc.  </w:t>
      </w:r>
      <w:r w:rsidRPr="0008241C">
        <w:rPr>
          <w:sz w:val="22"/>
          <w:szCs w:val="22"/>
        </w:rPr>
        <w:fldChar w:fldCharType="begin" w:fldLock="1"/>
      </w:r>
      <w:r w:rsidRPr="0008241C">
        <w:rPr>
          <w:sz w:val="22"/>
          <w:szCs w:val="22"/>
        </w:rPr>
        <w:instrText>ADDIN CSL_CITATION {"citationItems":[{"id":"ITEM-1","itemData":{"author":[{"dropping-particle":"","family":"Karim","given":"Md. Saiful","non-dropping-particle":"","parse-names":false,"suffix":""}],"chapter-number":"12","container-title":"New Dimensions of Law: Analysis of Selected Laws of Bangladesh","editor":[{"dropping-particle":"Al","family":"Faruque","given":"Abdullah","non-dropping-particle":"","parse-names":false,"suffix":""},{"dropping-particle":"","family":"Chowdhury M Jashim Ali","given":"","non-dropping-particle":"","parse-names":false,"suffix":""}],"id":"ITEM-1","issued":{"date-parts":[["2017"]]},"page":"95-102","publisher":"University of Chittagong","publisher-place":"Chittagong","title":"The Biodiversity Act, 2017: A Concise Overview","type":"chapter"},"uris":["http://www.mendeley.com/documents/?uuid=6aadf904-a27e-3b49-a3d5-ebf7064043f4"]}],"mendeley":{"formattedCitation":"(Karim, 2017)","plainTextFormattedCitation":"(Karim, 2017)","previouslyFormattedCitation":"(Karim, 2017)"},"properties":{"noteIndex":0},"schema":"https://github.com/citation-style-language/schema/raw/master/csl-citation.json"}</w:instrText>
      </w:r>
      <w:r w:rsidRPr="0008241C">
        <w:rPr>
          <w:sz w:val="22"/>
          <w:szCs w:val="22"/>
        </w:rPr>
        <w:fldChar w:fldCharType="separate"/>
      </w:r>
      <w:r w:rsidRPr="0008241C">
        <w:rPr>
          <w:sz w:val="22"/>
          <w:szCs w:val="22"/>
        </w:rPr>
        <w:t>(Karim, 2017)</w:t>
      </w:r>
      <w:r w:rsidRPr="0008241C">
        <w:rPr>
          <w:sz w:val="22"/>
          <w:szCs w:val="22"/>
        </w:rPr>
        <w:fldChar w:fldCharType="end"/>
      </w:r>
      <w:r w:rsidRPr="0008241C">
        <w:rPr>
          <w:sz w:val="22"/>
          <w:szCs w:val="22"/>
        </w:rPr>
        <w:t>. Legislation on wildlife protection provide a basis for biodiversity conservation in many other Asian countries such as 1998 Law on Protection of Wildlife in China, 1973 National Parks and Wildlife Conservation Act in Nepal, 1972 Wildlife (Protection) Act in India, and the 2012 Wildlife (Conservation and Security) Act in Bangladesh. The formulation and implementation of National Biodiversity Strategies and Action Plan (NBSAP) in the late 1990s and early 2000’s has become an important policy instrument for many countries, providing a framework for mainstreaming biodiversity conservation and sustainable utilisation in national development plans.</w:t>
      </w:r>
    </w:p>
    <w:p w14:paraId="2A26D392" w14:textId="77777777" w:rsidR="00A01204" w:rsidRPr="0008241C" w:rsidRDefault="00A01204" w:rsidP="00A01204">
      <w:pPr>
        <w:rPr>
          <w:sz w:val="22"/>
          <w:szCs w:val="22"/>
        </w:rPr>
      </w:pPr>
    </w:p>
    <w:p w14:paraId="2E8F5CC9" w14:textId="77777777" w:rsidR="00A01204" w:rsidRPr="0008241C" w:rsidRDefault="00A01204" w:rsidP="00A01204">
      <w:pPr>
        <w:rPr>
          <w:sz w:val="22"/>
          <w:szCs w:val="22"/>
        </w:rPr>
      </w:pPr>
      <w:r w:rsidRPr="0008241C">
        <w:rPr>
          <w:sz w:val="22"/>
          <w:szCs w:val="22"/>
        </w:rPr>
        <w:t xml:space="preserve">Many countries are mainstreaming climate policy through domestic climate institutions which serve as inter-agency coordination mechanisms. To strengthen the influence of these institutions, they are typically led by high-ranking officials, with some, such as Japan’s Global Warming Prevention Headquarters and India’s Prime Minister’s Council on Climate Change, even headed by the Head of State (chaired by the Prime Ministers of Japan and India, respectively). Other stakeholders play roles in mainstreaming and implementing climate change actions and policies across sectors (horizontal integration) and levels of government (vertical integration). These differ from country to country, but may include ministers/ministries, local government (Korea), private sector (India), academia (Korea and India) and civil society (India and the Philippines). Indeed, some states have mandated responsibility for climate change to specific ministries, such as UAE (the Ministry of Climate Change and Environment (MOCCAE), and the Sultanate of Oman (the Ministry of Environment and Climate Affairs (MECA). Sectors which participate in these institutions may include mitigation-related sectors (e.g. transportation, electricity-supply and forestry) and adaptation-related sectors (e.g. environment, agriculture and water resources) </w:t>
      </w:r>
      <w:r w:rsidRPr="0008241C">
        <w:rPr>
          <w:sz w:val="22"/>
          <w:szCs w:val="22"/>
        </w:rPr>
        <w:fldChar w:fldCharType="begin" w:fldLock="1"/>
      </w:r>
      <w:r w:rsidRPr="0008241C">
        <w:rPr>
          <w:sz w:val="22"/>
          <w:szCs w:val="22"/>
        </w:rPr>
        <w:instrText>ADDIN CSL_CITATION {"citationItems":[{"id":"ITEM-1","itemData":{"ISBN":"9784887880481","abstract":"Based on strategic research carried out at the Institute for Global Environmental Strategies (IGES), this paper is a summary of current climate change policies in Asia-Pacific. It explains why it is necessary to integrate climate change and sustainable development in Asia and how this might be best achieved. It also looks at a range of other areas, including: actions on climate and development, mitigation and adaptation – sectors and actors, deforestation risks and opportunities for rural communities in the region, and prospects and challenges of bio-fuels in Asia. It is explained that Asia is already experiencing adverse impacts of climate change. Projections from the Intergovernmental Panel on Climate Change (IPCC) suggest that such impacts will become even more intense in the future. While the contribution of developing countries in Asia to global greenhouse gas (GHG) emissions is increasing rapidly, per capita emissions are still low and developmental challenges remain significant. Future efforts by developed countries to reduce GHG emissions through cost-effective mitigation actions, however, offer the possibility of creating new opportunities in developing countries in Asia that will contribute to their sustainable development. Therefore, strategies to integrate climate and development actions requires prompt and careful consideration from policymakers in Asia","author":[{"dropping-particle":"","family":"Institute for Global Environmental Strategies","given":"","non-dropping-particle":"","parse-names":false,"suffix":""}],"id":"ITEM-1","issued":{"date-parts":[["2008"]]},"publisher":"Institute for Global Environmental Strategies","publisher-place":"Kanagawa, Japan","title":"Climate change policies in the Asia-Pacific: Re-uniting climate change and sustainable development","type":"book"},"uris":["http://www.mendeley.com/documents/?uuid=5c2da0c6-f36d-4925-8d0e-6937acf29428"]}],"mendeley":{"formattedCitation":"(Institute for Global Environmental Strategies, 2008)","plainTextFormattedCitation":"(Institute for Global Environmental Strategies, 2008)","previouslyFormattedCitation":"(Institute for Global Environmental Strategies, 2008)"},"properties":{"noteIndex":0},"schema":"https://github.com/citation-style-language/schema/raw/master/csl-citation.json"}</w:instrText>
      </w:r>
      <w:r w:rsidRPr="0008241C">
        <w:rPr>
          <w:sz w:val="22"/>
          <w:szCs w:val="22"/>
        </w:rPr>
        <w:fldChar w:fldCharType="separate"/>
      </w:r>
      <w:r w:rsidRPr="0008241C">
        <w:rPr>
          <w:sz w:val="22"/>
          <w:szCs w:val="22"/>
        </w:rPr>
        <w:t>(Institute for Global Environmental Strategies, 2008)</w:t>
      </w:r>
      <w:r w:rsidRPr="0008241C">
        <w:rPr>
          <w:sz w:val="22"/>
          <w:szCs w:val="22"/>
        </w:rPr>
        <w:fldChar w:fldCharType="end"/>
      </w:r>
      <w:r w:rsidRPr="0008241C">
        <w:rPr>
          <w:sz w:val="22"/>
          <w:szCs w:val="22"/>
        </w:rPr>
        <w:t>.</w:t>
      </w:r>
    </w:p>
    <w:p w14:paraId="4CE74F34" w14:textId="77777777" w:rsidR="00A01204" w:rsidRPr="0008241C" w:rsidRDefault="00A01204" w:rsidP="00A01204">
      <w:pPr>
        <w:rPr>
          <w:sz w:val="22"/>
          <w:szCs w:val="22"/>
        </w:rPr>
      </w:pPr>
    </w:p>
    <w:p w14:paraId="60D662F8" w14:textId="77777777" w:rsidR="00A01204" w:rsidRPr="0008241C" w:rsidRDefault="00A01204" w:rsidP="00A01204">
      <w:pPr>
        <w:rPr>
          <w:sz w:val="22"/>
          <w:szCs w:val="22"/>
        </w:rPr>
      </w:pPr>
      <w:r w:rsidRPr="0008241C">
        <w:rPr>
          <w:sz w:val="22"/>
          <w:szCs w:val="22"/>
        </w:rPr>
        <w:t xml:space="preserve">Climate policy is also being mainstreamed through integration into national sustainable development agendas. India, China and Malaysia are examples where climate change policies have been incorporated into the countries’ national five year development plans </w:t>
      </w:r>
      <w:r w:rsidRPr="0008241C">
        <w:rPr>
          <w:sz w:val="22"/>
          <w:szCs w:val="22"/>
        </w:rPr>
        <w:fldChar w:fldCharType="begin" w:fldLock="1"/>
      </w:r>
      <w:r w:rsidRPr="0008241C">
        <w:rPr>
          <w:sz w:val="22"/>
          <w:szCs w:val="22"/>
        </w:rPr>
        <w:instrText>ADDIN CSL_CITATION {"citationItems":[{"id":"ITEM-1","itemData":{"ISBN":"9789675842085","author":[{"dropping-particle":"","family":"Malaysia: Prime Minister's Department","given":"","non-dropping-particle":"","parse-names":false,"suffix":""}],"id":"ITEM-1","issued":{"date-parts":[["2015"]]},"publisher":"Economic Planning Unit, Malaysia","publisher-place":"Putrajaya, Malaysia","title":"Eleventh Malaysia Plan: 2016-2020 - Anchoring Growth on People","type":"book"},"uris":["http://www.mendeley.com/documents/?uuid=a74d3336-ea4f-49e0-8c53-003a0e268135"]},{"id":"ITEM-2","itemData":{"ISBN":"9784887880481","abstract":"Based on strategic research carried out at the Institute for Global Environmental Strategies (IGES), this paper is a summary of current climate change policies in Asia-Pacific. It explains why it is necessary to integrate climate change and sustainable development in Asia and how this might be best achieved. It also looks at a range of other areas, including: actions on climate and development, mitigation and adaptation – sectors and actors, deforestation risks and opportunities for rural communities in the region, and prospects and challenges of bio-fuels in Asia. It is explained that Asia is already experiencing adverse impacts of climate change. Projections from the Intergovernmental Panel on Climate Change (IPCC) suggest that such impacts will become even more intense in the future. While the contribution of developing countries in Asia to global greenhouse gas (GHG) emissions is increasing rapidly, per capita emissions are still low and developmental challenges remain significant. Future efforts by developed countries to reduce GHG emissions through cost-effective mitigation actions, however, offer the possibility of creating new opportunities in developing countries in Asia that will contribute to their sustainable development. Therefore, strategies to integrate climate and development actions requires prompt and careful consideration from policymakers in Asia","author":[{"dropping-particle":"","family":"Institute for Global Environmental Strategies","given":"","non-dropping-particle":"","parse-names":false,"suffix":""}],"id":"ITEM-2","issued":{"date-parts":[["2008"]]},"publisher":"Institute for Global Environmental Strategies","publisher-place":"Kanagawa, Japan","title":"Climate change policies in the Asia-Pacific: Re-uniting climate change and sustainable development","type":"book"},"uris":["http://www.mendeley.com/documents/?uuid=5c2da0c6-f36d-4925-8d0e-6937acf29428"]}],"mendeley":{"formattedCitation":"(Institute for Global Environmental Strategies, 2008; Malaysia: Prime Minister’s Department, 2015)","plainTextFormattedCitation":"(Institute for Global Environmental Strategies, 2008; Malaysia: Prime Minister’s Department, 2015)","previouslyFormattedCitation":"(Institute for Global Environmental Strategies, 2008; Malaysia: Prime Minister’s Department, 2015)"},"properties":{"noteIndex":0},"schema":"https://github.com/citation-style-language/schema/raw/master/csl-citation.json"}</w:instrText>
      </w:r>
      <w:r w:rsidRPr="0008241C">
        <w:rPr>
          <w:sz w:val="22"/>
          <w:szCs w:val="22"/>
        </w:rPr>
        <w:fldChar w:fldCharType="separate"/>
      </w:r>
      <w:r w:rsidRPr="0008241C">
        <w:rPr>
          <w:sz w:val="22"/>
          <w:szCs w:val="22"/>
        </w:rPr>
        <w:t>(Institute for Global Environmental Strategies, 2008; Malaysia: Prime Minister’s Department, 2015)</w:t>
      </w:r>
      <w:r w:rsidRPr="0008241C">
        <w:rPr>
          <w:sz w:val="22"/>
          <w:szCs w:val="22"/>
        </w:rPr>
        <w:fldChar w:fldCharType="end"/>
      </w:r>
      <w:r w:rsidRPr="0008241C">
        <w:rPr>
          <w:sz w:val="22"/>
          <w:szCs w:val="22"/>
        </w:rPr>
        <w:t xml:space="preserve">. In the Philippines, the Climate Change Commission (CCC) formulated a National Framework Strategy on Climate Change and National Climate Change Action Plan, which provides guidelines for mainstreaming national plans by the local governments into the Local Climate Change Action Plans. In the Pacific Islands, despite the relatively heavy involvement of the Pacific countries in climate change </w:t>
      </w:r>
      <w:r w:rsidRPr="0008241C">
        <w:rPr>
          <w:sz w:val="22"/>
          <w:szCs w:val="22"/>
        </w:rPr>
        <w:lastRenderedPageBreak/>
        <w:t xml:space="preserve">negotiations and the preparation of national adaptation programmes of action, little has been done with respect to including climate change considerations in national legislation.  For example, despite the high public profile of climate change in Fiji, its Environmental Management Act 2005, which came into force on 1 January 2008, contains no specific reference to climate change impacts </w:t>
      </w:r>
      <w:r w:rsidRPr="0008241C">
        <w:rPr>
          <w:sz w:val="22"/>
          <w:szCs w:val="22"/>
        </w:rPr>
        <w:fldChar w:fldCharType="begin" w:fldLock="1"/>
      </w:r>
      <w:r w:rsidRPr="0008241C">
        <w:rPr>
          <w:sz w:val="22"/>
          <w:szCs w:val="22"/>
        </w:rPr>
        <w:instrText>ADDIN CSL_CITATION {"citationItems":[{"id":"ITEM-1","itemData":{"ISBN":"9789820404397","abstract":"This report is primarily directed to analysing the legal aspects of ecosystem-based adaptation to climate change. It sketches the impacts of climate change in the Pacific Island countries, recognizing that climate change directly impacts ecosystems, which provide for the needs of people as well as for the maintenance of the natural environment. It takes as a given that ecosystem-based adaptation can provide cost-effective strategies for reducing vulnerability to climate change impacts and enhancing ecosystem resilience, thereby maintaining ecosystem services and sustainable livelihoods. The report is written in light of the research reports completed by SPREP and Conservation International for this project (SPREP and Conservation International 2011). An essential aspect of the legal analysis is an examination of the way in which environmental governance operates in Pacific Island countries. The analysis is directed both to current formal legal systems as well as to customary mechanisms at the community level, exploring both potential barriers as well as the possibilities in the national legislation for achieving the aims of ecosystembased adaptation strategies. The report includes six brief legal case studies of more or less representative Pacific Island countries. The case studies provide a snapshot of the relevant legal frameworks in the selected jurisdictions in order to assess the suitability of those frameworks for providing a legally robust basis for ecosystembased adaptation. The report shows that appropriate legal mechanisms developed at the national level can play a key role in promoting adaptation, especially through restoring and maintaining ecosystem resilience, to address the effects of climate change.","author":[{"dropping-particle":"","family":"Boer","given":"Ben","non-dropping-particle":"","parse-names":false,"suffix":""},{"dropping-particle":"","family":"Clarke","given":"Pepe","non-dropping-particle":"","parse-names":false,"suffix":""}],"id":"ITEM-1","issued":{"date-parts":[["2012"]]},"number-of-pages":"56","publisher":"SPREP","publisher-place":"Apia, samoa","title":"Legal Frameworks for Ecosystem-Based Adaptation to Climate Change in the Pacific Islands","type":"book"},"uris":["http://www.mendeley.com/documents/?uuid=14eafdea-0381-4b5d-b88a-3d7616f2e2a8"]}],"mendeley":{"formattedCitation":"(Boer &amp; Clarke, 2012)","plainTextFormattedCitation":"(Boer &amp; Clarke, 2012)","previouslyFormattedCitation":"(Boer &amp; Clarke, 2012)"},"properties":{"noteIndex":0},"schema":"https://github.com/citation-style-language/schema/raw/master/csl-citation.json"}</w:instrText>
      </w:r>
      <w:r w:rsidRPr="0008241C">
        <w:rPr>
          <w:sz w:val="22"/>
          <w:szCs w:val="22"/>
        </w:rPr>
        <w:fldChar w:fldCharType="separate"/>
      </w:r>
      <w:r w:rsidRPr="0008241C">
        <w:rPr>
          <w:sz w:val="22"/>
          <w:szCs w:val="22"/>
        </w:rPr>
        <w:t>(Boer &amp; Clarke, 2012)</w:t>
      </w:r>
      <w:r w:rsidRPr="0008241C">
        <w:rPr>
          <w:sz w:val="22"/>
          <w:szCs w:val="22"/>
        </w:rPr>
        <w:fldChar w:fldCharType="end"/>
      </w:r>
      <w:r w:rsidRPr="0008241C">
        <w:rPr>
          <w:sz w:val="22"/>
          <w:szCs w:val="22"/>
        </w:rPr>
        <w:t>. Compliance with multilateral environmental agreements and even their own national laws is a challenge for many Pacific countries. Whilst Pacific countries may have little to do with respect to the mitigation of greenhouse gas emissions, much focus is required in adaptation work by virtue of the climate change related threats to which this region is exposed.</w:t>
      </w:r>
    </w:p>
    <w:p w14:paraId="1B9F9F36" w14:textId="77777777" w:rsidR="00A01204" w:rsidRPr="0008241C" w:rsidRDefault="00A01204" w:rsidP="00A01204">
      <w:pPr>
        <w:rPr>
          <w:sz w:val="22"/>
          <w:szCs w:val="22"/>
        </w:rPr>
      </w:pPr>
    </w:p>
    <w:p w14:paraId="55AB894C" w14:textId="77777777" w:rsidR="00A01204" w:rsidRPr="0008241C" w:rsidRDefault="00A01204" w:rsidP="00A01204">
      <w:pPr>
        <w:rPr>
          <w:sz w:val="22"/>
          <w:szCs w:val="22"/>
        </w:rPr>
      </w:pPr>
      <w:r w:rsidRPr="0008241C">
        <w:rPr>
          <w:sz w:val="22"/>
          <w:szCs w:val="22"/>
        </w:rPr>
        <w:t xml:space="preserve">There are existing opportunities within the national environmental law and policy framework of the Pacific countries to address climate change. Challenges with respect to implementation and compliance with laws at a national level can be attributed to a number of issues including lack of sufficiently robust environmental protection law in some countries; lack of capacity and resources of the relevant domestic executive, law enforcement and judicial institutions; and dilution of power to local authorities, communities and traditional owners with respect to environmental monitoring and enforcement </w:t>
      </w:r>
      <w:r w:rsidRPr="0008241C">
        <w:rPr>
          <w:sz w:val="22"/>
          <w:szCs w:val="22"/>
        </w:rPr>
        <w:fldChar w:fldCharType="begin" w:fldLock="1"/>
      </w:r>
      <w:r w:rsidRPr="0008241C">
        <w:rPr>
          <w:sz w:val="22"/>
          <w:szCs w:val="22"/>
        </w:rPr>
        <w:instrText>ADDIN CSL_CITATION {"citationItems":[{"id":"ITEM-1","itemData":{"ISBN":"9789820404397","abstract":"This report is primarily directed to analysing the legal aspects of ecosystem-based adaptation to climate change. It sketches the impacts of climate change in the Pacific Island countries, recognizing that climate change directly impacts ecosystems, which provide for the needs of people as well as for the maintenance of the natural environment. It takes as a given that ecosystem-based adaptation can provide cost-effective strategies for reducing vulnerability to climate change impacts and enhancing ecosystem resilience, thereby maintaining ecosystem services and sustainable livelihoods. The report is written in light of the research reports completed by SPREP and Conservation International for this project (SPREP and Conservation International 2011). An essential aspect of the legal analysis is an examination of the way in which environmental governance operates in Pacific Island countries. The analysis is directed both to current formal legal systems as well as to customary mechanisms at the community level, exploring both potential barriers as well as the possibilities in the national legislation for achieving the aims of ecosystembased adaptation strategies. The report includes six brief legal case studies of more or less representative Pacific Island countries. The case studies provide a snapshot of the relevant legal frameworks in the selected jurisdictions in order to assess the suitability of those frameworks for providing a legally robust basis for ecosystembased adaptation. The report shows that appropriate legal mechanisms developed at the national level can play a key role in promoting adaptation, especially through restoring and maintaining ecosystem resilience, to address the effects of climate change.","author":[{"dropping-particle":"","family":"Boer","given":"Ben","non-dropping-particle":"","parse-names":false,"suffix":""},{"dropping-particle":"","family":"Clarke","given":"Pepe","non-dropping-particle":"","parse-names":false,"suffix":""}],"id":"ITEM-1","issued":{"date-parts":[["2012"]]},"number-of-pages":"56","publisher":"SPREP","publisher-place":"Apia, samoa","title":"Legal Frameworks for Ecosystem-Based Adaptation to Climate Change in the Pacific Islands","type":"book"},"uris":["http://www.mendeley.com/documents/?uuid=14eafdea-0381-4b5d-b88a-3d7616f2e2a8"]}],"mendeley":{"formattedCitation":"(Boer &amp; Clarke, 2012)","manualFormatting":"(Boer &amp; Clarke, 2012","plainTextFormattedCitation":"(Boer &amp; Clarke, 2012)","previouslyFormattedCitation":"(Boer &amp; Clarke, 2012)"},"properties":{"noteIndex":0},"schema":"https://github.com/citation-style-language/schema/raw/master/csl-citation.json"}</w:instrText>
      </w:r>
      <w:r w:rsidRPr="0008241C">
        <w:rPr>
          <w:sz w:val="22"/>
          <w:szCs w:val="22"/>
        </w:rPr>
        <w:fldChar w:fldCharType="separate"/>
      </w:r>
      <w:r w:rsidRPr="0008241C">
        <w:rPr>
          <w:sz w:val="22"/>
          <w:szCs w:val="22"/>
        </w:rPr>
        <w:t>(Boer &amp; Clarke, 2012</w:t>
      </w:r>
      <w:r w:rsidRPr="0008241C">
        <w:rPr>
          <w:sz w:val="22"/>
          <w:szCs w:val="22"/>
        </w:rPr>
        <w:fldChar w:fldCharType="end"/>
      </w:r>
      <w:r w:rsidRPr="0008241C">
        <w:rPr>
          <w:sz w:val="22"/>
          <w:szCs w:val="22"/>
          <w:lang w:eastAsia="ja-JP"/>
        </w:rPr>
        <w:t>;</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Karim","given":"Md. Saiful","non-dropping-particle":"","parse-names":false,"suffix":""}],"container-title":"Macquarie Journal of International and Comparative Environmental Law","id":"ITEM-1","issued":{"date-parts":[["2009"]]},"title":"Implementation of the MARPOL Convention in Bangladesh","type":"article-journal","volume":"5"},"uris":["http://www.mendeley.com/documents/?uuid=ef387ab7-00e3-4e80-9df6-a46954cd6cb1"]}],"mendeley":{"formattedCitation":"(Karim, 2009)","manualFormatting":"Karim, 2009)","plainTextFormattedCitation":"(Karim, 2009)","previouslyFormattedCitation":"(Karim, 2009)"},"properties":{"noteIndex":0},"schema":"https://github.com/citation-style-language/schema/raw/master/csl-citation.json"}</w:instrText>
      </w:r>
      <w:r w:rsidRPr="0008241C">
        <w:rPr>
          <w:sz w:val="22"/>
          <w:szCs w:val="22"/>
        </w:rPr>
        <w:fldChar w:fldCharType="separate"/>
      </w:r>
      <w:r w:rsidRPr="0008241C">
        <w:rPr>
          <w:sz w:val="22"/>
          <w:szCs w:val="22"/>
        </w:rPr>
        <w:t>Karim, 2009)</w:t>
      </w:r>
      <w:r w:rsidRPr="0008241C">
        <w:rPr>
          <w:sz w:val="22"/>
          <w:szCs w:val="22"/>
        </w:rPr>
        <w:fldChar w:fldCharType="end"/>
      </w:r>
      <w:r w:rsidRPr="0008241C">
        <w:rPr>
          <w:sz w:val="22"/>
          <w:szCs w:val="22"/>
        </w:rPr>
        <w:t xml:space="preserve">. </w:t>
      </w:r>
    </w:p>
    <w:p w14:paraId="30BF08AB" w14:textId="77777777" w:rsidR="00A01204" w:rsidRPr="0008241C" w:rsidRDefault="00A01204" w:rsidP="00A01204">
      <w:pPr>
        <w:rPr>
          <w:sz w:val="22"/>
          <w:szCs w:val="22"/>
        </w:rPr>
      </w:pPr>
    </w:p>
    <w:p w14:paraId="2BBC5CB7" w14:textId="77777777" w:rsidR="00A01204" w:rsidRPr="0008241C" w:rsidRDefault="00A01204" w:rsidP="00A01204">
      <w:pPr>
        <w:rPr>
          <w:sz w:val="22"/>
          <w:szCs w:val="22"/>
        </w:rPr>
      </w:pPr>
      <w:r w:rsidRPr="0008241C">
        <w:rPr>
          <w:sz w:val="22"/>
          <w:szCs w:val="22"/>
        </w:rPr>
        <w:t xml:space="preserve">Unlike biodiversity and climate issues, there is very little in the way of coordinated mainstreaming of policies relating to forest fires in response to the ASEAN Agreement on Transboundary Haze Pollution in Indonesia and Malaysia </w:t>
      </w:r>
      <w:r w:rsidRPr="0008241C">
        <w:rPr>
          <w:sz w:val="22"/>
          <w:szCs w:val="22"/>
        </w:rPr>
        <w:fldChar w:fldCharType="begin" w:fldLock="1"/>
      </w:r>
      <w:r w:rsidRPr="0008241C">
        <w:rPr>
          <w:sz w:val="22"/>
          <w:szCs w:val="22"/>
        </w:rPr>
        <w:instrText>ADDIN CSL_CITATION {"citationItems":[{"id":"ITEM-1","itemData":{"ISBN":"9793260041","author":[{"dropping-particle":"","family":"Abdullah","given":"Azrina","non-dropping-particle":"","parse-names":false,"suffix":""}],"id":"ITEM-1","issued":{"date-parts":[["2002"]]},"publisher":"Project FireFight South East Asia","publisher-place":"Jakarta, Indonesia","title":"A Review and Analysis of Legal and Regulatory Aspects of Forest Fires in South East Asia","type":"book"},"uris":["http://www.mendeley.com/documents/?uuid=13f52da8-6497-4965-97a3-1a1cb90800a4"]}],"mendeley":{"formattedCitation":"(Abdullah, 2002)","plainTextFormattedCitation":"(Abdullah, 2002)","previouslyFormattedCitation":"(Abdullah, 2002)"},"properties":{"noteIndex":0},"schema":"https://github.com/citation-style-language/schema/raw/master/csl-citation.json"}</w:instrText>
      </w:r>
      <w:r w:rsidRPr="0008241C">
        <w:rPr>
          <w:sz w:val="22"/>
          <w:szCs w:val="22"/>
        </w:rPr>
        <w:fldChar w:fldCharType="separate"/>
      </w:r>
      <w:r w:rsidRPr="0008241C">
        <w:rPr>
          <w:sz w:val="22"/>
          <w:szCs w:val="22"/>
        </w:rPr>
        <w:t>(Abdullah, 2002)</w:t>
      </w:r>
      <w:r w:rsidRPr="0008241C">
        <w:rPr>
          <w:sz w:val="22"/>
          <w:szCs w:val="22"/>
        </w:rPr>
        <w:fldChar w:fldCharType="end"/>
      </w:r>
      <w:r w:rsidRPr="0008241C">
        <w:rPr>
          <w:sz w:val="22"/>
          <w:szCs w:val="22"/>
        </w:rPr>
        <w:t xml:space="preserve">. Although there are laws addressing forest fires in both Malaysia and Indonesia, these have not been a success, with 2015 seeing one of the most severe haze episodes in South East Asia to date with more than 100,000 man-made fires burning 2.6 million hectares of Indonesian land </w:t>
      </w:r>
      <w:r w:rsidRPr="0008241C">
        <w:rPr>
          <w:sz w:val="22"/>
          <w:szCs w:val="22"/>
        </w:rPr>
        <w:fldChar w:fldCharType="begin" w:fldLock="1"/>
      </w:r>
      <w:r w:rsidRPr="0008241C">
        <w:rPr>
          <w:sz w:val="22"/>
          <w:szCs w:val="22"/>
        </w:rPr>
        <w:instrText>ADDIN CSL_CITATION {"citationItems":[{"id":"ITEM-1","itemData":{"author":[{"dropping-particle":"","family":"The World Bank","given":"","non-dropping-particle":"","parse-names":false,"suffix":""}],"id":"ITEM-1","issue":"February","issued":{"date-parts":[["2016"]]},"publisher-place":"Jakarta, Indonesia","title":"The Cost of Fire: An Economic Analysis of Indonesia's 2015 Fire Crisis","type":"report"},"uris":["http://www.mendeley.com/documents/?uuid=47a540c3-fe97-4926-9e2d-985d32beb8ac"]}],"mendeley":{"formattedCitation":"(The World Bank, 2016)","plainTextFormattedCitation":"(The World Bank, 2016)","previouslyFormattedCitation":"(The World Bank, 2016)"},"properties":{"noteIndex":0},"schema":"https://github.com/citation-style-language/schema/raw/master/csl-citation.json"}</w:instrText>
      </w:r>
      <w:r w:rsidRPr="0008241C">
        <w:rPr>
          <w:sz w:val="22"/>
          <w:szCs w:val="22"/>
        </w:rPr>
        <w:fldChar w:fldCharType="separate"/>
      </w:r>
      <w:r w:rsidRPr="0008241C">
        <w:rPr>
          <w:sz w:val="22"/>
          <w:szCs w:val="22"/>
        </w:rPr>
        <w:t>(The World Bank, 2016)</w:t>
      </w:r>
      <w:r w:rsidRPr="0008241C">
        <w:rPr>
          <w:sz w:val="22"/>
          <w:szCs w:val="22"/>
        </w:rPr>
        <w:fldChar w:fldCharType="end"/>
      </w:r>
      <w:r w:rsidRPr="0008241C">
        <w:rPr>
          <w:sz w:val="22"/>
          <w:szCs w:val="22"/>
        </w:rPr>
        <w:t xml:space="preserve">.  An analysis of Indonesian laws related to forest and land fires found that implementation is lacking in many aspects - coordination at different administrative scales and single responsible authority, provisions for dealing with forest authorities, lacks mechanism for rewards or incentives to individuals to assist authorities, and regulations for peatland protection, restoration and management  </w:t>
      </w:r>
      <w:r w:rsidRPr="0008241C">
        <w:rPr>
          <w:sz w:val="22"/>
          <w:szCs w:val="22"/>
        </w:rPr>
        <w:fldChar w:fldCharType="begin" w:fldLock="1"/>
      </w:r>
      <w:r w:rsidRPr="0008241C">
        <w:rPr>
          <w:sz w:val="22"/>
          <w:szCs w:val="22"/>
        </w:rPr>
        <w:instrText>ADDIN CSL_CITATION {"citationItems":[{"id":"ITEM-1","itemData":{"ISBN":"9793260041","author":[{"dropping-particle":"","family":"Abdullah","given":"Azrina","non-dropping-particle":"","parse-names":false,"suffix":""}],"id":"ITEM-1","issued":{"date-parts":[["2002"]]},"publisher":"Project FireFight South East Asia","publisher-place":"Jakarta, Indonesia","title":"A Review and Analysis of Legal and Regulatory Aspects of Forest Fires in South East Asia","type":"book"},"uris":["http://www.mendeley.com/documents/?uuid=13f52da8-6497-4965-97a3-1a1cb90800a4"]}],"mendeley":{"formattedCitation":"(Abdullah, 2002)","plainTextFormattedCitation":"(Abdullah, 2002)","previouslyFormattedCitation":"(Abdullah, 2002)"},"properties":{"noteIndex":0},"schema":"https://github.com/citation-style-language/schema/raw/master/csl-citation.json"}</w:instrText>
      </w:r>
      <w:r w:rsidRPr="0008241C">
        <w:rPr>
          <w:sz w:val="22"/>
          <w:szCs w:val="22"/>
        </w:rPr>
        <w:fldChar w:fldCharType="separate"/>
      </w:r>
      <w:r w:rsidRPr="0008241C">
        <w:rPr>
          <w:sz w:val="22"/>
          <w:szCs w:val="22"/>
        </w:rPr>
        <w:t>(Abdullah, 2002)</w:t>
      </w:r>
      <w:r w:rsidRPr="0008241C">
        <w:rPr>
          <w:sz w:val="22"/>
          <w:szCs w:val="22"/>
        </w:rPr>
        <w:fldChar w:fldCharType="end"/>
      </w:r>
      <w:r w:rsidRPr="0008241C">
        <w:rPr>
          <w:sz w:val="22"/>
          <w:szCs w:val="22"/>
        </w:rPr>
        <w:t>.</w:t>
      </w:r>
    </w:p>
    <w:p w14:paraId="743DB517" w14:textId="77777777" w:rsidR="00A01204" w:rsidRPr="0008241C" w:rsidRDefault="00A01204" w:rsidP="00A01204">
      <w:pPr>
        <w:rPr>
          <w:sz w:val="22"/>
          <w:szCs w:val="22"/>
        </w:rPr>
      </w:pPr>
    </w:p>
    <w:p w14:paraId="7E5920AC" w14:textId="77777777" w:rsidR="00A01204" w:rsidRPr="0008241C" w:rsidRDefault="00A01204" w:rsidP="00A01204">
      <w:pPr>
        <w:rPr>
          <w:sz w:val="22"/>
          <w:szCs w:val="22"/>
        </w:rPr>
      </w:pPr>
      <w:r w:rsidRPr="0008241C">
        <w:rPr>
          <w:sz w:val="22"/>
          <w:szCs w:val="22"/>
        </w:rPr>
        <w:t>While laws and policies for environment cover many terrestrial (i.e. urban and semi-urban, agro-ecosystems, grassland and savannah, forest and woodland, alpine, deserts and semi-deserts) as well as inland freshwater and wetland ecosystems, many countries also have those related to specific sectors due their importance in the Asia-Pacific economies. These are discussed in details in the rest of this section.</w:t>
      </w:r>
    </w:p>
    <w:p w14:paraId="3C476749" w14:textId="77777777" w:rsidR="00A01204" w:rsidRPr="0008241C" w:rsidRDefault="00A01204" w:rsidP="00A01204">
      <w:pPr>
        <w:rPr>
          <w:sz w:val="22"/>
          <w:szCs w:val="22"/>
        </w:rPr>
      </w:pPr>
    </w:p>
    <w:p w14:paraId="1A523EA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Urban environment and green city</w:t>
      </w:r>
    </w:p>
    <w:p w14:paraId="603A4C0E" w14:textId="77777777" w:rsidR="00A01204" w:rsidRPr="0008241C" w:rsidRDefault="00A01204" w:rsidP="00A01204">
      <w:pPr>
        <w:rPr>
          <w:sz w:val="22"/>
          <w:szCs w:val="22"/>
        </w:rPr>
      </w:pPr>
    </w:p>
    <w:p w14:paraId="3784A88D" w14:textId="49749885" w:rsidR="00A01204" w:rsidRPr="0008241C" w:rsidRDefault="00A01204" w:rsidP="00A01204">
      <w:pPr>
        <w:rPr>
          <w:sz w:val="22"/>
          <w:szCs w:val="22"/>
        </w:rPr>
      </w:pPr>
      <w:r w:rsidRPr="0008241C">
        <w:rPr>
          <w:sz w:val="22"/>
          <w:szCs w:val="22"/>
        </w:rPr>
        <w:t xml:space="preserve">The increasing population density within urban area is a key cause of land conversion, and socio-economic factors (such as urban morphology, developmental history, income and education and management) affect the quality and quantum of urban green spaces through planning, construction or maintenance in direct or indirect ways </w:t>
      </w:r>
      <w:r w:rsidRPr="0008241C">
        <w:rPr>
          <w:sz w:val="22"/>
          <w:szCs w:val="22"/>
        </w:rPr>
        <w:fldChar w:fldCharType="begin" w:fldLock="1"/>
      </w:r>
      <w:r w:rsidRPr="0008241C">
        <w:rPr>
          <w:sz w:val="22"/>
          <w:szCs w:val="22"/>
        </w:rPr>
        <w:instrText>ADDIN CSL_CITATION {"citationItems":[{"id":"ITEM-1","itemData":{"DOI":"10.1016/j.cities.2013.02.001","ISBN":"0264-2751","ISSN":"02642751","abstract":"For about five decades since the onset of rapid urbanization and industrialization, Singapore has placed significant emphasis on urban greening as a key component of its development approach, setting the foundation for its development as a \" Garden City\" Much of the original forest cover that had been lost due to urbanization and agriculture had been replaced by managed vegetation in the form of urban green spaces. This article assessed the distribution of urban green spaces in Singapore at the aggregate level and between the designated planning areas. It showed a high level of heterogeneity in the distribution of urban green spaces. Increasing population density is a key driver of lower per capita green cover and park provision ratio as reported for other cities. In particular, the park provision ratio had consistently stayed below the planning target for the past decade despite increasing land area dedicated for parks. Comparative assessment of Singapore's urban green space provision indicates that it is not significantly differentiated from other high-density cities, indicating that the physical distribution of vegetation in the urban fabric is more important than the absolute quantum of vegetation to create a perception of pervasive greenery. Given the downward pressure created by the increasing built-up area and population density, broad strategies are suggested for how Singapore can continue to upkeep its high level of urban greening. ?? 2013 Elsevier Ltd.","author":[{"dropping-particle":"","family":"Tan","given":"Puay Yok","non-dropping-particle":"","parse-names":false,"suffix":""},{"dropping-particle":"","family":"Wang","given":"James","non-dropping-particle":"","parse-names":false,"suffix":""},{"dropping-particle":"","family":"Sia","given":"Angelia","non-dropping-particle":"","parse-names":false,"suffix":""}],"container-title":"Cities","id":"ITEM-1","issued":{"date-parts":[["2013"]]},"note":"NULL","page":"24-32","publisher":"Elsevier Ltd","title":"Perspectives on five decades of the urban greening of Singapore","type":"article-journal","volume":"32"},"uris":["http://www.mendeley.com/documents/?uuid=1cfbdf6a-4c30-42ab-a665-1c3820f74041"]},{"id":"ITEM-2","itemData":{"DOI":"10.1016/j.ufug.2013.10.002","ISBN":"1618-8667","ISSN":"16188667","abstract":"Information on changes in urban green spaces and the causes of these changes is important for urban planning. In this study the trends of urban green coverage (UGC) between 1990 and 2010 in 30 major Chinese cities were studied using classified Landsat satellite images. Associations between the trends and natural and socio-economic variables were analyzed using the maximum information-based nonparametric exploration method. The results showed that, overall, the studied cities have become greener over the past two decades. Greening in old city districts and expanded built-up areas (BUAs) led to the increase of urban green coverage at a mean annual rate of 1.51%. However rapid urbanization also caused a dramatic turn-over in vegetation covers. On a regional scale, around 46.89% of original vegetation cover was converted to other land cover types. The trends of UGC cannot be attributed to any one of natural or socio-economic variables alone. The combined influences of economic growth, climate change, and urban greening policies are the most likely causes behind the detected trend. One lesson from this study is that the preservation of existing vegetation cover must be a priority in urban greening programs. ?? 2013 Elsevier GmbH.","author":[{"dropping-particle":"","family":"Yang","given":"Jun","non-dropping-particle":"","parse-names":false,"suffix":""},{"dropping-particle":"","family":"Huang","given":"Conghong","non-dropping-particle":"","parse-names":false,"suffix":""},{"dropping-particle":"","family":"Zhang","given":"Zhiyong","non-dropping-particle":"","parse-names":false,"suffix":""},{"dropping-particle":"","family":"Wang","given":"Le","non-dropping-particle":"","parse-names":false,"suffix":""}],"container-title":"Urban Forestry and Urban Greening","id":"ITEM-2","issue":"1","issued":{"date-parts":[["2014"]]},"page":"19-27","publisher":"Elsevier GmbH.","title":"The temporal trend of urban green coverage in major Chinese cities between 1990 and 2010","type":"article-journal","volume":"13"},"uris":["http://www.mendeley.com/documents/?uuid=c9ed4e22-a2bb-48fc-ba78-6ec52f935dba"]}],"mendeley":{"formattedCitation":"(P. Y. Tan &lt;i&gt;et al.&lt;/i&gt;, 2013; Yang &lt;i&gt;et al.&lt;/i&gt;, 2014)","plainTextFormattedCitation":"(P. Y. Tan et al., 2013; Yang et al., 2014)","previouslyFormattedCitation":"(P. Y. Tan &lt;i&gt;et al.&lt;/i&gt;, 2013; Yang &lt;i&gt;et al.&lt;/i&gt;, 2014)"},"properties":{"noteIndex":0},"schema":"https://github.com/citation-style-language/schema/raw/master/csl-citation.json"}</w:instrText>
      </w:r>
      <w:r w:rsidRPr="0008241C">
        <w:rPr>
          <w:sz w:val="22"/>
          <w:szCs w:val="22"/>
        </w:rPr>
        <w:fldChar w:fldCharType="separate"/>
      </w:r>
      <w:r w:rsidRPr="0008241C">
        <w:rPr>
          <w:sz w:val="22"/>
          <w:szCs w:val="22"/>
        </w:rPr>
        <w:t xml:space="preserve">(Tan </w:t>
      </w:r>
      <w:r w:rsidRPr="0008241C">
        <w:rPr>
          <w:i/>
          <w:sz w:val="22"/>
          <w:szCs w:val="22"/>
        </w:rPr>
        <w:t>et al.</w:t>
      </w:r>
      <w:r w:rsidRPr="0008241C">
        <w:rPr>
          <w:sz w:val="22"/>
          <w:szCs w:val="22"/>
        </w:rPr>
        <w:t xml:space="preserve">, 2013; Yang </w:t>
      </w:r>
      <w:r w:rsidRPr="0008241C">
        <w:rPr>
          <w:i/>
          <w:sz w:val="22"/>
          <w:szCs w:val="22"/>
        </w:rPr>
        <w:t>et al.</w:t>
      </w:r>
      <w:r w:rsidRPr="0008241C">
        <w:rPr>
          <w:sz w:val="22"/>
          <w:szCs w:val="22"/>
        </w:rPr>
        <w:t>, 2014)</w:t>
      </w:r>
      <w:r w:rsidRPr="0008241C">
        <w:rPr>
          <w:sz w:val="22"/>
          <w:szCs w:val="22"/>
        </w:rPr>
        <w:fldChar w:fldCharType="end"/>
      </w:r>
      <w:r w:rsidRPr="0008241C">
        <w:rPr>
          <w:sz w:val="22"/>
          <w:szCs w:val="22"/>
        </w:rPr>
        <w:t xml:space="preserve">. Green space is often lost to make way for housing, industrial areas and grey infrastructure </w:t>
      </w:r>
      <w:r w:rsidRPr="0008241C">
        <w:rPr>
          <w:sz w:val="22"/>
          <w:szCs w:val="22"/>
        </w:rPr>
        <w:fldChar w:fldCharType="begin" w:fldLock="1"/>
      </w:r>
      <w:r w:rsidRPr="0008241C">
        <w:rPr>
          <w:sz w:val="22"/>
          <w:szCs w:val="22"/>
        </w:rPr>
        <w:instrText>ADDIN CSL_CITATION {"citationItems":[{"id":"ITEM-1","itemData":{"DOI":"10.1016/j.ufug.2015.07.009","abstract":"See, stats, and : https : / / www . researchgate. net / publication / 280304507 Challenges - space densification : A Article DOI : 10 . 1016 / j . ufug . 2015 . 07 . 009 CITATIONS 16 READS 1 , 475 2 : Some : Nordic NEIGHBOURWOODS Christine Swedish 18 SEE Cecil University - Vancouver 163 , 396 SEE All . The . All - text and , letting . Abstract 11 The compact city approach has gained global impact as a planning approach for 12 sustainable development in areas with increasing urban population . Through densification and 13 compact building , the approach aims to counteract negative effects of urban sprawl in terms 14 of ineffective land - use and related environmental problems . In spite of its benefits various 15 problems and challenges are associated with implementing the compact city approach . This 16 review looks at the effects of urban densification and compact city development on urban 17 green space and its planning . It identifies problems , challenges and strategies of urban green 18 space planning during densification processes . Findings confirm that urban densification 19 processes , including consolidation and infill development , can pose a threat to urban green 20 space . However , the literature on the compact city approach often lacks specific suggestions 21 for urban green space conservation and planning . Provision of urban green space in compact 22 city environments and during densification processes is described as a major challenge . Loss 23 of private urban green space rarely seems offset by provision of more public green space . 24 Several ways are identified to deal with these challenges , while also highlighting research 25 gaps , e . g . , as to how loss of green space quantity can be offset by increased green space 26 quality .","author":[{"dropping-particle":"","family":"Haaland","given":"Christine","non-dropping-particle":"","parse-names":false,"suffix":""},{"dropping-particle":"","family":"Konijnendijk Van Den Bosch","given":"Cecil","non-dropping-particle":"","parse-names":false,"suffix":""}],"id":"ITEM-1","issued":{"date-parts":[["2015"]]},"page":"1-39","title":"Challenges and strategies for urban green - space planning in cities undergoing densification : a review 2 3","type":"article-journal"},"uris":["http://www.mendeley.com/documents/?uuid=8964c164-5433-4861-aa47-a5523266a0bb"]}],"mendeley":{"formattedCitation":"(Haaland &amp; Konijnendijk Van Den Bosch, 2015)","plainTextFormattedCitation":"(Haaland &amp; Konijnendijk Van Den Bosch, 2015)","previouslyFormattedCitation":"(Haaland &amp; Konijnendijk Van Den Bosch, 2015)"},"properties":{"noteIndex":0},"schema":"https://github.com/citation-style-language/schema/raw/master/csl-citation.json"}</w:instrText>
      </w:r>
      <w:r w:rsidRPr="0008241C">
        <w:rPr>
          <w:sz w:val="22"/>
          <w:szCs w:val="22"/>
        </w:rPr>
        <w:fldChar w:fldCharType="separate"/>
      </w:r>
      <w:r w:rsidRPr="0008241C">
        <w:rPr>
          <w:sz w:val="22"/>
          <w:szCs w:val="22"/>
        </w:rPr>
        <w:t>(Haaland &amp; Van Den Bosch, 2015)</w:t>
      </w:r>
      <w:r w:rsidRPr="0008241C">
        <w:rPr>
          <w:sz w:val="22"/>
          <w:szCs w:val="22"/>
        </w:rPr>
        <w:fldChar w:fldCharType="end"/>
      </w:r>
      <w:r w:rsidRPr="0008241C">
        <w:rPr>
          <w:sz w:val="22"/>
          <w:szCs w:val="22"/>
        </w:rPr>
        <w:t xml:space="preserve">. A number of cities in the region have gone beyond planning regulations by incorporating biodiversity into their structure plans, or by introducing environmental action plans and strategies that explicitly recognise NCP produced by the urban ecosystem and introduce policies to maintain and improve the ecosystems in question.  Examples include Singapore’s Green Plan 2012 and Sydney’s Environmental Action Strategy and Action Plan for 2016-2021, both of which plan for restoring urban ecology through protecting existing and creating new habitat patches and wildlife habitat corridors to help plant and animal species move and spread throughout the cities </w:t>
      </w:r>
      <w:r w:rsidRPr="0008241C">
        <w:rPr>
          <w:sz w:val="22"/>
          <w:szCs w:val="22"/>
        </w:rPr>
        <w:fldChar w:fldCharType="begin" w:fldLock="1"/>
      </w:r>
      <w:r w:rsidRPr="0008241C">
        <w:rPr>
          <w:sz w:val="22"/>
          <w:szCs w:val="22"/>
        </w:rPr>
        <w:instrText>ADDIN CSL_CITATION {"citationItems":[{"id":"ITEM-1","itemData":{"author":[{"dropping-particle":"","family":"City of Sydney","given":"","non-dropping-particle":"","parse-names":false,"suffix":""}],"id":"ITEM-1","issued":{"date-parts":[["2017"]]},"title":"Environmental Action 2016 – 2021: Strategy and Action Plan","type":"report"},"uris":["http://www.mendeley.com/documents/?uuid=43571121-185d-4aa0-aafa-aaad6bfc33e7"]},{"id":"ITEM-2","itemData":{"ISBN":"2037252692","author":[{"dropping-particle":"","family":"Chin","given":"See-Chung","non-dropping-particle":"","parse-names":false,"suffix":""}],"container-title":"BGJournal","id":"ITEM-2","issue":"2","issued":{"date-parts":[["2008"]]},"title":"Biodiversity conservation in Singapore","type":"article-journal","volume":"5"},"uris":["http://www.mendeley.com/documents/?uuid=1d407125-cf5e-4477-be37-26bc6f057e98","http://www.mendeley.com/documents/?uuid=e6294a1a-a0ab-4121-a98c-2102d46add6c"]}],"mendeley":{"formattedCitation":"(Chin, 2008; City of Sydney, 2017)","plainTextFormattedCitation":"(Chin, 2008; City of Sydney, 2017)","previouslyFormattedCitation":"(Chin, 2008; City of Sydney, 2017)"},"properties":{"noteIndex":0},"schema":"https://github.com/citation-style-language/schema/raw/master/csl-citation.json"}</w:instrText>
      </w:r>
      <w:r w:rsidRPr="0008241C">
        <w:rPr>
          <w:sz w:val="22"/>
          <w:szCs w:val="22"/>
        </w:rPr>
        <w:fldChar w:fldCharType="separate"/>
      </w:r>
      <w:r w:rsidRPr="0008241C">
        <w:rPr>
          <w:sz w:val="22"/>
          <w:szCs w:val="22"/>
        </w:rPr>
        <w:t>(Chin, 2008; City of Sydney, 2017)</w:t>
      </w:r>
      <w:r w:rsidRPr="0008241C">
        <w:rPr>
          <w:sz w:val="22"/>
          <w:szCs w:val="22"/>
        </w:rPr>
        <w:fldChar w:fldCharType="end"/>
      </w:r>
      <w:r w:rsidRPr="0008241C">
        <w:rPr>
          <w:sz w:val="22"/>
          <w:szCs w:val="22"/>
        </w:rPr>
        <w:t xml:space="preserve">.  Gandhinagar and Chandigarh in India have also integrated green areas in their City Master plans </w:t>
      </w:r>
      <w:r w:rsidRPr="0008241C">
        <w:rPr>
          <w:sz w:val="22"/>
          <w:szCs w:val="22"/>
        </w:rPr>
        <w:fldChar w:fldCharType="begin" w:fldLock="1"/>
      </w:r>
      <w:r w:rsidRPr="0008241C">
        <w:rPr>
          <w:sz w:val="22"/>
          <w:szCs w:val="22"/>
        </w:rPr>
        <w:instrText>ADDIN CSL_CITATION {"citationItems":[{"id":"ITEM-1","itemData":{"DOI":"10.7763/IJESD.2011.V2.104","ISSN":"20100264","abstract":"—Due to undergoing urbanization trend worldwide, distance between city inhabitants and nature is increasing. Urban greenery/forestry is one of the ways to bridge this gap between people and nature. Most of the Indian cities are far behind in quality as well as quantity of urban forests than their counterpart in Europe and America. High population density is one of the reasons for underdevelopment of urban greenery sector. India can learn a lot from Chinese model of urban forestry development as both of them are the topmost populated countries of the world. Recently, some of the Indian cities like Chandigarh, Gandhinagar and Delhi have shown some improvement in this field. Status of urban greenery in some of the Indian cities has been discussed in the paper.","author":[{"dropping-particle":"","family":"Chaudhry","given":"Pradeep","non-dropping-particle":"","parse-names":false,"suffix":""},{"dropping-particle":"","family":"Bagra","given":"Kenjum","non-dropping-particle":"","parse-names":false,"suffix":""},{"dropping-particle":"","family":"Singh","given":"Bilas","non-dropping-particle":"","parse-names":false,"suffix":""}],"container-title":"International Journal of Environmental Science and Development","id":"ITEM-1","issue":"2","issued":{"date-parts":[["2011"]]},"page":"98-101","title":"Urban Greenery Status of Some Indian Cities: AShort Communication","type":"article-journal","volume":"2"},"uris":["http://www.mendeley.com/documents/?uuid=b0338b01-4300-4b52-b490-2736d75d9597"]}],"mendeley":{"formattedCitation":"(Chaudhry &lt;i&gt;et al.&lt;/i&gt;, 2011)","plainTextFormattedCitation":"(Chaudhry et al., 2011)","previouslyFormattedCitation":"(Chaudhry &lt;i&gt;et al.&lt;/i&gt;, 2011)"},"properties":{"noteIndex":0},"schema":"https://github.com/citation-style-language/schema/raw/master/csl-citation.json"}</w:instrText>
      </w:r>
      <w:r w:rsidRPr="0008241C">
        <w:rPr>
          <w:sz w:val="22"/>
          <w:szCs w:val="22"/>
        </w:rPr>
        <w:fldChar w:fldCharType="separate"/>
      </w:r>
      <w:r w:rsidRPr="0008241C">
        <w:rPr>
          <w:sz w:val="22"/>
          <w:szCs w:val="22"/>
        </w:rPr>
        <w:t xml:space="preserve">(Chaudhry </w:t>
      </w:r>
      <w:r w:rsidRPr="0008241C">
        <w:rPr>
          <w:i/>
          <w:sz w:val="22"/>
          <w:szCs w:val="22"/>
        </w:rPr>
        <w:t>et al.</w:t>
      </w:r>
      <w:r w:rsidRPr="0008241C">
        <w:rPr>
          <w:sz w:val="22"/>
          <w:szCs w:val="22"/>
        </w:rPr>
        <w:t>, 2011)</w:t>
      </w:r>
      <w:r w:rsidRPr="0008241C">
        <w:rPr>
          <w:sz w:val="22"/>
          <w:szCs w:val="22"/>
        </w:rPr>
        <w:fldChar w:fldCharType="end"/>
      </w:r>
      <w:r w:rsidRPr="0008241C">
        <w:rPr>
          <w:sz w:val="22"/>
          <w:szCs w:val="22"/>
        </w:rPr>
        <w:t xml:space="preserve">.  Most cities in South and Western Asia, including Tehran in Iran have programmes to green their cities within their municipal boundaries </w:t>
      </w:r>
      <w:r w:rsidRPr="0008241C">
        <w:rPr>
          <w:sz w:val="22"/>
          <w:szCs w:val="22"/>
        </w:rPr>
        <w:fldChar w:fldCharType="begin" w:fldLock="1"/>
      </w:r>
      <w:r w:rsidRPr="0008241C">
        <w:rPr>
          <w:sz w:val="22"/>
          <w:szCs w:val="22"/>
        </w:rPr>
        <w:instrText>ADDIN CSL_CITATION {"citationItems":[{"id":"ITEM-1","itemData":{"author":[{"dropping-particle":"","family":"Åkerlund","given":"Ulrika","non-dropping-particle":"","parse-names":false,"suffix":""}],"container-title":"FAO Livelihood Support Programme, LSP Working Paper 36","id":"ITEM-1","issued":{"date-parts":[["2006"]]},"title":"Urban and peri-urban forestry and greening in west and Central Asia Experiences, constraints and prospects","type":"report"},"uris":["http://www.mendeley.com/documents/?uuid=9bbe356f-193e-48b0-b2ec-84357141ebfa"]}],"mendeley":{"formattedCitation":"(Åkerlund, 2006)","plainTextFormattedCitation":"(Åkerlund, 2006)","previouslyFormattedCitation":"(Åkerlund, 2006)"},"properties":{"noteIndex":0},"schema":"https://github.com/citation-style-language/schema/raw/master/csl-citation.json"}</w:instrText>
      </w:r>
      <w:r w:rsidRPr="0008241C">
        <w:rPr>
          <w:sz w:val="22"/>
          <w:szCs w:val="22"/>
        </w:rPr>
        <w:fldChar w:fldCharType="separate"/>
      </w:r>
      <w:r w:rsidRPr="0008241C">
        <w:rPr>
          <w:sz w:val="22"/>
          <w:szCs w:val="22"/>
        </w:rPr>
        <w:t>(Åkerlund, 2006)</w:t>
      </w:r>
      <w:r w:rsidRPr="0008241C">
        <w:rPr>
          <w:sz w:val="22"/>
          <w:szCs w:val="22"/>
        </w:rPr>
        <w:fldChar w:fldCharType="end"/>
      </w:r>
      <w:r w:rsidRPr="0008241C">
        <w:rPr>
          <w:sz w:val="22"/>
          <w:szCs w:val="22"/>
        </w:rPr>
        <w:t>. Dubai adopted in 2016 the green building rating system called “Al Sa’fat” focusing on the life cycle of a building and aspects crucial to it such as increased energy and water efficiency, use of environment-friendly materials, renewable energy, alternative energy sources and more efficient construction techniques (</w:t>
      </w:r>
      <w:r w:rsidRPr="0008241C">
        <w:rPr>
          <w:sz w:val="22"/>
          <w:szCs w:val="22"/>
        </w:rPr>
        <w:fldChar w:fldCharType="begin"/>
      </w:r>
      <w:r w:rsidRPr="0008241C">
        <w:rPr>
          <w:sz w:val="22"/>
          <w:szCs w:val="22"/>
        </w:rPr>
        <w:instrText xml:space="preserve"> REF _Ref498005054 \h  \* MERGEFORMAT </w:instrText>
      </w:r>
      <w:r w:rsidRPr="0008241C">
        <w:rPr>
          <w:sz w:val="22"/>
          <w:szCs w:val="22"/>
        </w:rPr>
      </w:r>
      <w:r w:rsidRPr="0008241C">
        <w:rPr>
          <w:sz w:val="22"/>
          <w:szCs w:val="22"/>
        </w:rPr>
        <w:fldChar w:fldCharType="separate"/>
      </w:r>
      <w:r w:rsidR="00D74032" w:rsidRPr="00D74032">
        <w:rPr>
          <w:sz w:val="22"/>
          <w:szCs w:val="22"/>
        </w:rPr>
        <w:t>Box 6.4</w:t>
      </w:r>
      <w:r w:rsidRPr="0008241C">
        <w:rPr>
          <w:sz w:val="22"/>
          <w:szCs w:val="22"/>
        </w:rPr>
        <w:fldChar w:fldCharType="end"/>
      </w:r>
      <w:r w:rsidRPr="0008241C">
        <w:rPr>
          <w:sz w:val="22"/>
          <w:szCs w:val="22"/>
        </w:rPr>
        <w:t>).</w:t>
      </w:r>
    </w:p>
    <w:p w14:paraId="7742FF89"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7C5BC124" w14:textId="77777777" w:rsidTr="00642B4F">
        <w:tc>
          <w:tcPr>
            <w:tcW w:w="9016" w:type="dxa"/>
          </w:tcPr>
          <w:p w14:paraId="60523490" w14:textId="21F6C8A3" w:rsidR="00A01204" w:rsidRPr="0008241C" w:rsidRDefault="00A01204" w:rsidP="00A01204">
            <w:pPr>
              <w:rPr>
                <w:rFonts w:ascii="Times New Roman" w:hAnsi="Times New Roman"/>
                <w:b/>
              </w:rPr>
            </w:pPr>
            <w:bookmarkStart w:id="1748" w:name="_Ref498005054"/>
            <w:bookmarkStart w:id="1749" w:name="_Toc504087544"/>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4</w:t>
            </w:r>
            <w:r w:rsidRPr="0008241C">
              <w:fldChar w:fldCharType="end"/>
            </w:r>
            <w:bookmarkEnd w:id="1748"/>
            <w:r w:rsidRPr="0008241C">
              <w:rPr>
                <w:rFonts w:ascii="Times New Roman" w:hAnsi="Times New Roman"/>
                <w:b/>
              </w:rPr>
              <w:t xml:space="preserve"> Dubai Green Building Evaluation System</w:t>
            </w:r>
            <w:bookmarkEnd w:id="1749"/>
          </w:p>
          <w:p w14:paraId="4CB753A6" w14:textId="77777777" w:rsidR="00A01204" w:rsidRPr="0008241C" w:rsidRDefault="00A01204" w:rsidP="00A01204">
            <w:pPr>
              <w:rPr>
                <w:rFonts w:ascii="Times New Roman" w:hAnsi="Times New Roman"/>
              </w:rPr>
            </w:pPr>
          </w:p>
          <w:p w14:paraId="3010F141" w14:textId="77777777" w:rsidR="00A01204" w:rsidRPr="0008241C" w:rsidRDefault="00A01204" w:rsidP="00A01204">
            <w:pPr>
              <w:rPr>
                <w:rFonts w:ascii="Times New Roman" w:hAnsi="Times New Roman"/>
              </w:rPr>
            </w:pPr>
            <w:r w:rsidRPr="0008241C">
              <w:rPr>
                <w:rFonts w:ascii="Times New Roman" w:hAnsi="Times New Roman"/>
              </w:rPr>
              <w:t>In line with the commitment of Dubai to become a world leading 'green' city and to make Expo 2020 an environmentally sustainable event, in 2016 Dubai Municipality established a new rating system called “ALSA'FAT”, Dubai Green Building Evaluation System in the Emirate of Dubai. This initiative is designed to achieve high performance in buildings, to promote human and environmental health by strengthening the planning, design, implementation, and operational performance of buildings. The concept aims to achieve smart, sustainable city status for Dubai by 2021. Prior to this Dubai Municipality had issued many related regulations to promote the green building concept (such as the Green Building Regulations Circular No. 198 in 2011) which immediately became mandatory for government buildings and optional for private developers. This was followed in 2014 by another circular making the existing Green Building Regulations and Specifications (Green Building Regulations) mandatory for the private sector. These Green Building Regulations consist of the best international standards adapted to local conditions.</w:t>
            </w:r>
          </w:p>
          <w:p w14:paraId="15041E50" w14:textId="77777777" w:rsidR="00A01204" w:rsidRPr="0008241C" w:rsidRDefault="00A01204" w:rsidP="00A01204">
            <w:pPr>
              <w:rPr>
                <w:rFonts w:ascii="Times New Roman" w:hAnsi="Times New Roman"/>
              </w:rPr>
            </w:pPr>
            <w:r w:rsidRPr="0008241C">
              <w:rPr>
                <w:rFonts w:ascii="Times New Roman" w:hAnsi="Times New Roman"/>
              </w:rPr>
              <w:t>Al Sa’fat in Arabic means date palm fronds and refers to the traditional Arabic roofing system using palm fronds to keep the building interior cool. It was a symbol of sustainable construction and also represents resource efficiency since all parts of the palm tree were traditionally used for a range of purposes. The rating is split into four classifications: platinum, gold, silver and bronze (in descending order) and every building must achieve the minimum of bronze category. Higher ratings are optional. This will be applicable to all new buildings and those built since 2014.</w:t>
            </w:r>
          </w:p>
          <w:p w14:paraId="5A0B926A" w14:textId="77777777" w:rsidR="00A01204" w:rsidRPr="0008241C" w:rsidRDefault="00A01204" w:rsidP="00A01204">
            <w:pPr>
              <w:rPr>
                <w:rFonts w:ascii="Times New Roman" w:hAnsi="Times New Roman"/>
              </w:rPr>
            </w:pPr>
            <w:r w:rsidRPr="0008241C">
              <w:rPr>
                <w:rFonts w:ascii="Times New Roman" w:hAnsi="Times New Roman"/>
              </w:rPr>
              <w:t>According to Dubai Municipality more than 90 per cent of buildings in Dubai constructed after 2001 already meet the necessary criteria to qualify for Al Sa’fat bronze certification. The launch of Al Sa’fat rating system complements the green building project perfectly, with its most prominent goals to reduce the consumption of electricity by 20 per cent, water consumption by 15 per cent, carbon dioxide emissions by 20 per cent, and waste by 50 per cent. Dubai Municipality has developed a smartphone application (green buildings) to explain the laws, terms and conditions of green buildings in non-technical language. It will also launch a website dedicated to green buildings to provide more information about the rating system, and a list of suppliers of green materials.</w:t>
            </w:r>
          </w:p>
          <w:p w14:paraId="08FCE4EC" w14:textId="77777777" w:rsidR="00A01204" w:rsidRPr="0008241C" w:rsidRDefault="00A01204" w:rsidP="00A01204">
            <w:pPr>
              <w:rPr>
                <w:rFonts w:ascii="Times New Roman" w:hAnsi="Times New Roman"/>
              </w:rPr>
            </w:pPr>
            <w:r w:rsidRPr="0008241C">
              <w:rPr>
                <w:rFonts w:ascii="Times New Roman" w:hAnsi="Times New Roman"/>
              </w:rPr>
              <w:t xml:space="preserve">Sources: </w:t>
            </w:r>
            <w:r w:rsidRPr="0008241C">
              <w:fldChar w:fldCharType="begin" w:fldLock="1"/>
            </w:r>
            <w:r w:rsidRPr="0008241C">
              <w:rPr>
                <w:rFonts w:ascii="Times New Roman" w:hAnsi="Times New Roman"/>
              </w:rPr>
              <w:instrText>ADDIN CSL_CITATION {"citationItems":[{"id":"ITEM-1","itemData":{"ISBN":"9783000493102","author":[{"dropping-particle":"","family":"Government of Dubai","given":"","non-dropping-particle":"","parse-names":false,"suffix":""},{"dropping-particle":"","family":"Dubai Municipality","given":"","non-dropping-particle":"","parse-names":false,"suffix":""}],"id":"ITEM-1","issue":"2016","issued":{"date-parts":[["2016"]]},"title":"Al Sa'fat- Dubai Green Building Evaluation System","type":"legislation","volume":"Version 1."},"uris":["http://www.mendeley.com/documents/?uuid=1b3519bc-b4c0-4280-b8e3-79b2caeb70e9"]},{"id":"ITEM-2","itemData":{"author":[{"dropping-particle":"","family":"Government of Dubai","given":"","non-dropping-particle":"","parse-names":false,"suffix":""}],"container-title":"Government of Dubai","id":"ITEM-2","issued":{"date-parts":[["2013"]]},"title":"Green Building Regulations &amp; Specifications","type":"book"},"uris":["http://www.mendeley.com/documents/?uuid=98767c49-4d98-48ac-be0f-d5a2026d9c4d"]}],"mendeley":{"formattedCitation":"(Government of Dubai, 2013; Government of Dubai &amp; Dubai Municipality, 2016)","plainTextFormattedCitation":"(Government of Dubai, 2013; Government of Dubai &amp; Dubai Municipality, 2016)","previouslyFormattedCitation":"(Government of Dubai, 2013; Government of Dubai &amp; Dubai Municipality, 2016)"},"properties":{"noteIndex":0},"schema":"https://github.com/citation-style-language/schema/raw/master/csl-citation.json"}</w:instrText>
            </w:r>
            <w:r w:rsidRPr="0008241C">
              <w:fldChar w:fldCharType="separate"/>
            </w:r>
            <w:r w:rsidRPr="0008241C">
              <w:rPr>
                <w:rFonts w:ascii="Times New Roman" w:hAnsi="Times New Roman"/>
              </w:rPr>
              <w:t>Government of Dubai (2013); Government of Dubai &amp; Dubai Municipality (2016)</w:t>
            </w:r>
            <w:r w:rsidRPr="0008241C">
              <w:fldChar w:fldCharType="end"/>
            </w:r>
          </w:p>
          <w:p w14:paraId="68E6E13D" w14:textId="77777777" w:rsidR="00A01204" w:rsidRPr="0008241C" w:rsidRDefault="00A01204" w:rsidP="00A01204">
            <w:pPr>
              <w:rPr>
                <w:rFonts w:ascii="Times New Roman" w:hAnsi="Times New Roman"/>
              </w:rPr>
            </w:pPr>
          </w:p>
        </w:tc>
      </w:tr>
    </w:tbl>
    <w:p w14:paraId="670D7611" w14:textId="77777777" w:rsidR="00A01204" w:rsidRPr="0008241C" w:rsidRDefault="00A01204" w:rsidP="00A01204">
      <w:pPr>
        <w:rPr>
          <w:sz w:val="22"/>
          <w:szCs w:val="22"/>
        </w:rPr>
      </w:pPr>
    </w:p>
    <w:p w14:paraId="0A774AE9" w14:textId="2F160882" w:rsidR="00A01204" w:rsidRPr="0008241C" w:rsidRDefault="00A01204" w:rsidP="00A01204">
      <w:pPr>
        <w:rPr>
          <w:sz w:val="22"/>
          <w:szCs w:val="22"/>
        </w:rPr>
      </w:pPr>
      <w:r w:rsidRPr="0008241C">
        <w:rPr>
          <w:sz w:val="22"/>
          <w:szCs w:val="22"/>
        </w:rPr>
        <w:t xml:space="preserve">There are some cases where the objective of national policies is to expand and improve urban ecosystems.  One example of a national regulation being applied for improving urban ecosystems is the Republic of Korea’s Act on Urban Parks and Green Spaces, which requires each city to develop a basic plan for expanding, managing and exploiting parks and green spaces </w:t>
      </w:r>
      <w:r w:rsidRPr="0008241C">
        <w:rPr>
          <w:sz w:val="22"/>
          <w:szCs w:val="22"/>
        </w:rPr>
        <w:fldChar w:fldCharType="begin" w:fldLock="1"/>
      </w:r>
      <w:r w:rsidRPr="0008241C">
        <w:rPr>
          <w:sz w:val="22"/>
          <w:szCs w:val="22"/>
        </w:rPr>
        <w:instrText>ADDIN CSL_CITATION {"citationItems":[{"id":"ITEM-1","itemData":{"DOI":"10.1016/j.ufug.2013.04.004","ISSN":"16188667","abstract":"This research attempts to analyze the emergence and development of urban forest policies at the national and local levels in the Republic of Korea. The Policy Arrangement Approach (PAA) is applied as an analytical frame to analyze changes in the urban forest policies of the central and local governments. The PAA offers four dimensions that can be used to describe and analyze the policy process: actors, power, rules of the game and discourse. The research findings indicate that a discourse on sustainable development in which the social functions of forests are taken into account substantially contributed to the creation of urban forest policies. This discourse contributed to the activities of actors and their power relationships and to the introduction of new rules relating to Korean urban forest management. In addition to public actors, private actors have also participated in creating and managing urban forests. Various partnerships among actors were formed for urban forest management. Civil society exercised its power to design and manage urban forests through increased voluntary participation. The legislation relating to urban forests functioned as a framework for urban forest policies at the national and local levels. Agreements acted as new rules governing the relationships among the actors who were involved in urban forest management. In conclusion, the four dimensions of policy arrangements relating to urban forest policy, and the interconnections among these dimensions, elucidate the emergence and dynamic development of urban forest management in the direction of governance at the national and local level in the Republic of Korea. In particular, discourse about forests was a substantive dimension of policy arrangements, and it influenced changes in the identity of the participating actors and their power. The discourse contributed to the establishment and development of rules for urban forest management. Thus this research provides strong evidence that the PAA helps understand dynamic changes of urban forest policy-making toward governance.","author":[{"dropping-particle":"","family":"Park","given":"Mi Sun","non-dropping-particle":"","parse-names":false,"suffix":""},{"dropping-particle":"","family":"Youn","given":"Yeo-Chang","non-dropping-particle":"","parse-names":false,"suffix":""}],"container-title":"Urban Forestry &amp; Urban Greening","id":"ITEM-1","issue":"3","issued":{"date-parts":[["2013"]]},"page":"273-281","title":"Development of urban forest policy-making toward governance in the Republic of Korea","type":"article-journal","volume":"12"},"uris":["http://www.mendeley.com/documents/?uuid=94198440-1668-4b38-9010-35755dcfbd48"]}],"mendeley":{"formattedCitation":"(Park &amp; Youn, 2013)","plainTextFormattedCitation":"(Park &amp; Youn, 2013)","previouslyFormattedCitation":"(Park &amp; Youn, 2013)"},"properties":{"noteIndex":0},"schema":"https://github.com/citation-style-language/schema/raw/master/csl-citation.json"}</w:instrText>
      </w:r>
      <w:r w:rsidRPr="0008241C">
        <w:rPr>
          <w:sz w:val="22"/>
          <w:szCs w:val="22"/>
        </w:rPr>
        <w:fldChar w:fldCharType="separate"/>
      </w:r>
      <w:r w:rsidRPr="0008241C">
        <w:rPr>
          <w:noProof/>
          <w:sz w:val="22"/>
          <w:szCs w:val="22"/>
        </w:rPr>
        <w:t>(Park &amp; Youn, 2013)</w:t>
      </w:r>
      <w:r w:rsidRPr="0008241C">
        <w:rPr>
          <w:sz w:val="22"/>
          <w:szCs w:val="22"/>
        </w:rPr>
        <w:fldChar w:fldCharType="end"/>
      </w:r>
      <w:r w:rsidRPr="0008241C">
        <w:rPr>
          <w:sz w:val="22"/>
          <w:szCs w:val="22"/>
        </w:rPr>
        <w:t xml:space="preserve">.  In South and Western Asia, national programmes implementing international agreements, conventions and declarations such as Agenda 21, the Convention on Biological Diversity or the UN Convention to Combat Desertification in those Countries Experiencing Serious Drought and/or Desertification can contribute to increasing the quantity of urban green spaces </w:t>
      </w:r>
      <w:r w:rsidRPr="0008241C">
        <w:rPr>
          <w:sz w:val="22"/>
          <w:szCs w:val="22"/>
        </w:rPr>
        <w:fldChar w:fldCharType="begin" w:fldLock="1"/>
      </w:r>
      <w:r w:rsidRPr="0008241C">
        <w:rPr>
          <w:sz w:val="22"/>
          <w:szCs w:val="22"/>
        </w:rPr>
        <w:instrText>ADDIN CSL_CITATION {"citationItems":[{"id":"ITEM-1","itemData":{"author":[{"dropping-particle":"","family":"Knuth","given":"Lidija","non-dropping-particle":"","parse-names":false,"suffix":""}],"container-title":"FAO Livelihood Support Programme, LSP Working Paper 37","id":"ITEM-1","issued":{"date-parts":[["2006"]]},"title":"Greening cities for improving urban livelihoods: Legal, policy and institutional aspects of urban and peri-urban forestry in West and Central Asia","type":"report"},"uris":["http://www.mendeley.com/documents/?uuid=c65bc860-591f-4ac4-a03d-2566ca1ca7f2"]}],"mendeley":{"formattedCitation":"(Knuth, 2006)","plainTextFormattedCitation":"(Knuth, 2006)","previouslyFormattedCitation":"(Knuth, 2006)"},"properties":{"noteIndex":0},"schema":"https://github.com/citation-style-language/schema/raw/master/csl-citation.json"}</w:instrText>
      </w:r>
      <w:r w:rsidRPr="0008241C">
        <w:rPr>
          <w:sz w:val="22"/>
          <w:szCs w:val="22"/>
        </w:rPr>
        <w:fldChar w:fldCharType="separate"/>
      </w:r>
      <w:r w:rsidRPr="0008241C">
        <w:rPr>
          <w:noProof/>
          <w:sz w:val="22"/>
          <w:szCs w:val="22"/>
        </w:rPr>
        <w:t>(Knuth, 2006)</w:t>
      </w:r>
      <w:r w:rsidRPr="0008241C">
        <w:rPr>
          <w:sz w:val="22"/>
          <w:szCs w:val="22"/>
        </w:rPr>
        <w:fldChar w:fldCharType="end"/>
      </w:r>
      <w:r w:rsidRPr="0008241C">
        <w:rPr>
          <w:sz w:val="22"/>
          <w:szCs w:val="22"/>
        </w:rPr>
        <w:t xml:space="preserve">.  Both national and local policies can also be used to incentivise the implementation and maintenance of green space by private landowners.  For example, Japan offers tax incentives to citizens to carry out agricultural activities on land designated as “productive green space”, and the Japanese city of Nagoya has made an arrangement with regional banks to offer a discount 0.1-0.2 per cent discount on home loans for private properties that have achieved a certain level of green certification </w:t>
      </w:r>
      <w:r w:rsidRPr="0008241C">
        <w:rPr>
          <w:sz w:val="22"/>
          <w:szCs w:val="22"/>
        </w:rPr>
        <w:fldChar w:fldCharType="begin" w:fldLock="1"/>
      </w:r>
      <w:r w:rsidRPr="0008241C">
        <w:rPr>
          <w:sz w:val="22"/>
          <w:szCs w:val="22"/>
        </w:rPr>
        <w:instrText>ADDIN CSL_CITATION {"citationItems":[{"id":"ITEM-1","itemData":{"author":[{"dropping-particle":"","family":"Nikkei","given":"","non-dropping-particle":"","parse-names":false,"suffix":""}],"container-title":"Nikkei Asian Review","id":"ITEM-1","issued":{"date-parts":[["2017","9","6"]]},"title":"Japan to keep urban farmland green with new incentives","type":"article-newspaper"},"uris":["http://www.mendeley.com/documents/?uuid=9d4c31cd-6fc8-4ac8-9e7a-6ee7954bc42e"]},{"id":"ITEM-2","itemData":{"author":[{"dropping-particle":"","family":"Hayashi","given":"Kiichiro","non-dropping-particle":"","parse-names":false,"suffix":""}],"id":"ITEM-2","issue":"TEEBcase","issued":{"date-parts":[["2010"]]},"number-of-pages":"3-5","title":"Economic Incentives for Green Initiatives in Nagoya city , Japan","type":"report"},"uris":["http://www.mendeley.com/documents/?uuid=c170e7d4-6757-47b4-b5bf-46ed4d26f631"]}],"mendeley":{"formattedCitation":"(Hayashi, 2010; Nikkei, 2017)","plainTextFormattedCitation":"(Hayashi, 2010; Nikkei, 2017)","previouslyFormattedCitation":"(Hayashi, 2010; Nikkei, 2017)"},"properties":{"noteIndex":0},"schema":"https://github.com/citation-style-language/schema/raw/master/csl-citation.json"}</w:instrText>
      </w:r>
      <w:r w:rsidRPr="0008241C">
        <w:rPr>
          <w:sz w:val="22"/>
          <w:szCs w:val="22"/>
        </w:rPr>
        <w:fldChar w:fldCharType="separate"/>
      </w:r>
      <w:r w:rsidRPr="0008241C">
        <w:rPr>
          <w:noProof/>
          <w:sz w:val="22"/>
          <w:szCs w:val="22"/>
        </w:rPr>
        <w:t>(Hayashi, 2010; Nikkei, 2017)</w:t>
      </w:r>
      <w:r w:rsidRPr="0008241C">
        <w:rPr>
          <w:sz w:val="22"/>
          <w:szCs w:val="22"/>
        </w:rPr>
        <w:fldChar w:fldCharType="end"/>
      </w:r>
      <w:r w:rsidRPr="0008241C">
        <w:rPr>
          <w:sz w:val="22"/>
          <w:szCs w:val="22"/>
        </w:rPr>
        <w:t xml:space="preserve">. </w:t>
      </w:r>
      <w:r w:rsidRPr="0008241C">
        <w:rPr>
          <w:sz w:val="22"/>
          <w:szCs w:val="22"/>
        </w:rPr>
        <w:fldChar w:fldCharType="begin"/>
      </w:r>
      <w:r w:rsidRPr="0008241C">
        <w:rPr>
          <w:sz w:val="22"/>
          <w:szCs w:val="22"/>
        </w:rPr>
        <w:instrText xml:space="preserve"> REF _Ref497998138 \h  \* MERGEFORMAT </w:instrText>
      </w:r>
      <w:r w:rsidRPr="0008241C">
        <w:rPr>
          <w:sz w:val="22"/>
          <w:szCs w:val="22"/>
        </w:rPr>
      </w:r>
      <w:r w:rsidRPr="0008241C">
        <w:rPr>
          <w:sz w:val="22"/>
          <w:szCs w:val="22"/>
        </w:rPr>
        <w:fldChar w:fldCharType="separate"/>
      </w:r>
      <w:r w:rsidR="00D74032" w:rsidRPr="00D74032">
        <w:rPr>
          <w:sz w:val="22"/>
          <w:szCs w:val="22"/>
        </w:rPr>
        <w:t>Box 6.5</w:t>
      </w:r>
      <w:r w:rsidRPr="0008241C">
        <w:rPr>
          <w:sz w:val="22"/>
          <w:szCs w:val="22"/>
        </w:rPr>
        <w:fldChar w:fldCharType="end"/>
      </w:r>
      <w:r w:rsidRPr="0008241C">
        <w:rPr>
          <w:sz w:val="22"/>
          <w:szCs w:val="22"/>
        </w:rPr>
        <w:t xml:space="preserve"> presents case studies on investing in urban ecosystems.</w:t>
      </w:r>
    </w:p>
    <w:p w14:paraId="1D81933B"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5A44FAFF" w14:textId="77777777" w:rsidTr="00642B4F">
        <w:tc>
          <w:tcPr>
            <w:tcW w:w="9016" w:type="dxa"/>
          </w:tcPr>
          <w:p w14:paraId="0EF9F5F5" w14:textId="304E5F4B" w:rsidR="00A01204" w:rsidRPr="0008241C" w:rsidRDefault="00A01204" w:rsidP="00A01204">
            <w:pPr>
              <w:rPr>
                <w:rFonts w:ascii="Times New Roman" w:hAnsi="Times New Roman"/>
              </w:rPr>
            </w:pPr>
            <w:bookmarkStart w:id="1750" w:name="_Ref497998138"/>
            <w:bookmarkStart w:id="1751" w:name="_Ref497995267"/>
            <w:bookmarkStart w:id="1752" w:name="_Toc504087545"/>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5</w:t>
            </w:r>
            <w:r w:rsidRPr="0008241C">
              <w:fldChar w:fldCharType="end"/>
            </w:r>
            <w:bookmarkEnd w:id="1750"/>
            <w:r w:rsidRPr="0008241C">
              <w:rPr>
                <w:rFonts w:ascii="Times New Roman" w:hAnsi="Times New Roman"/>
                <w:b/>
              </w:rPr>
              <w:t xml:space="preserve"> Investment in urban ecosystem</w:t>
            </w:r>
            <w:bookmarkEnd w:id="1751"/>
            <w:bookmarkEnd w:id="1752"/>
          </w:p>
          <w:p w14:paraId="265D8256" w14:textId="77777777" w:rsidR="00A01204" w:rsidRPr="0008241C" w:rsidRDefault="00A01204" w:rsidP="00A01204">
            <w:pPr>
              <w:rPr>
                <w:rFonts w:ascii="Times New Roman" w:hAnsi="Times New Roman"/>
              </w:rPr>
            </w:pPr>
          </w:p>
          <w:p w14:paraId="6C5DD7E9" w14:textId="77777777" w:rsidR="00A01204" w:rsidRPr="0008241C" w:rsidRDefault="00A01204" w:rsidP="00A01204">
            <w:pPr>
              <w:rPr>
                <w:rFonts w:ascii="Times New Roman" w:hAnsi="Times New Roman"/>
              </w:rPr>
            </w:pPr>
            <w:r w:rsidRPr="0008241C">
              <w:rPr>
                <w:rFonts w:ascii="Times New Roman" w:hAnsi="Times New Roman"/>
              </w:rPr>
              <w:t xml:space="preserve">In addition to incorporating greening into planning regulations, cities can also invest in major projects to restore degraded urban ecosystems to enhance the provision of NCP.  There are few available examples in the Asia-Pacific region but perhaps the most well-known example is the Cheonggyecheon Stream Restoration in Seoul, where a steam that had been covered with an elevated motorway in 1972 was restored in 2005 as a public park/green corridor for pedestrians, </w:t>
            </w:r>
            <w:r w:rsidRPr="0008241C">
              <w:rPr>
                <w:rFonts w:ascii="Times New Roman" w:hAnsi="Times New Roman"/>
              </w:rPr>
              <w:lastRenderedPageBreak/>
              <w:t xml:space="preserve">cyclists and wildlife.  As well as being an attraction for both the local population and tourists, the restored stream area also provides flood management control, increased air quality and temperature reduction to offset the urban heat island effect in Seoul.  Another example is Singapore’s Bishan-Ang Mo Kio Park, which restored the Kallang River – a concrete river canal running through a public park into a naturalized river and biodiversity corridor.  The river provides recreational benefits to Singaporean residents as well as storm water management services </w:t>
            </w:r>
            <w:r w:rsidRPr="0008241C">
              <w:fldChar w:fldCharType="begin" w:fldLock="1"/>
            </w:r>
            <w:r w:rsidRPr="0008241C">
              <w:rPr>
                <w:rFonts w:ascii="Times New Roman" w:hAnsi="Times New Roman"/>
              </w:rPr>
              <w:instrText>ADDIN CSL_CITATION {"citationItems":[{"id":"ITEM-1","itemData":{"DOI":"10.5367/te.2013.0211","ISBN":"2075805385","author":[{"dropping-particle":"","family":"Gore","given":"Tony","non-dropping-particle":"","parse-names":false,"suffix":""},{"dropping-particle":"","family":"Ozdemiroglu","given":"Ece","non-dropping-particle":"","parse-names":false,"suffix":""},{"dropping-particle":"","family":"Eadson","given":"Will","non-dropping-particle":"","parse-names":false,"suffix":""},{"dropping-particle":"","family":"Gianferrara","given":"Erin","non-dropping-particle":"","parse-names":false,"suffix":""},{"dropping-particle":"","family":"Phang","given":"Zara","non-dropping-particle":"","parse-names":false,"suffix":""}],"id":"ITEM-1","issued":{"date-parts":[["2013"]]},"title":"Green Infrastructure’s contribution to economic growth: a review","type":"report"},"uris":["http://www.mendeley.com/documents/?uuid=8936b1ac-4dfb-4237-a247-d176012f1c12"]},{"id":"ITEM-2","itemData":{"DOI":"10.1080/10630732.2013.855511","ISSN":"10630732","abstract":"AbstractConservative mayor of Seoul, Lee Myung-bak, oversaw a project to restore the Cheonggyecheon stream from 2003 to 2005. The purpose of the restoration was to improve the quality of cultural and environmental life in central Seoul, thus making the urban environment more attractive for residents while creating a more favorable economic climate. The restoration was based on a top-down vision but leaders tried to win over residents by providing broad benefits. The project improved the air quality in the area, provided more green space and an artificial urban waterway, improved traffic flow through the area, and has contributed to the improvement of Seoul's image and helped promote its tourism. On the other hand, the project went over budget, met some protest, promoted gentrification, and involved more of an historical and environmental reimagining than a restoration. The perceived success of the project helped Mayor Lee win the presidency, but he was unable to replicate the project on a nationwide scale...","author":[{"dropping-particle":"","family":"Lee","given":"Jong Youl","non-dropping-particle":"","parse-names":false,"suffix":""},{"dropping-particle":"","family":"Anderson","given":"Chad David","non-dropping-particle":"","parse-names":false,"suffix":""}],"container-title":"Journal of Urban Technology","id":"ITEM-2","issue":"4","issued":{"date-parts":[["2013"]]},"page":"3-22","title":"The Restored Cheonggyecheon and the Quality of Life in Seoul","type":"article-journal","volume":"20"},"uris":["http://www.mendeley.com/documents/?uuid=0f77a869-44e7-4628-8fd6-2dd462b3e325"]},{"id":"ITEM-3","itemData":{"author":[{"dropping-particle":"","family":"National Parks Board Singapore","given":"","non-dropping-particle":"","parse-names":false,"suffix":""}],"id":"ITEM-3","issued":{"date-parts":[["2017"]]},"title":"Nature Ways","type":"webpage"},"uris":["http://www.mendeley.com/documents/?uuid=095dcb60-d82f-45f7-8b8f-ceff554e5169"]},{"id":"ITEM-4","itemData":{"author":[{"dropping-particle":"","family":"Ibrahim","given":"Roziya","non-dropping-particle":"","parse-names":false,"suffix":""}],"id":"ITEM-4","issued":{"date-parts":[["2016"]]},"publisher":"University of Sheffield","title":"Towards a sustainable landscape of urban parks in Kuala Lumpur , Malaysia : A study from a management perspective","type":"thesis"},"uris":["http://www.mendeley.com/documents/?uuid=33266b1f-03f9-4b2b-ae38-8ebb10c762c7"]}],"mendeley":{"formattedCitation":"(Gore &lt;i&gt;et al.&lt;/i&gt;, 2013; Ibrahim, 2016; Lee &amp; Anderson, 2013; National Parks Board Singapore, 2017)","plainTextFormattedCitation":"(Gore et al., 2013; Ibrahim, 2016; Lee &amp; Anderson, 2013; National Parks Board Singapore, 2017)","previouslyFormattedCitation":"(Gore &lt;i&gt;et al.&lt;/i&gt;, 2013; Ibrahim, 2016; Lee &amp; Anderson, 2013; National Parks Board Singapore, 2017)"},"properties":{"noteIndex":0},"schema":"https://github.com/citation-style-language/schema/raw/master/csl-citation.json"}</w:instrText>
            </w:r>
            <w:r w:rsidRPr="0008241C">
              <w:fldChar w:fldCharType="separate"/>
            </w:r>
            <w:r w:rsidRPr="0008241C">
              <w:rPr>
                <w:rFonts w:ascii="Times New Roman" w:hAnsi="Times New Roman"/>
                <w:noProof/>
              </w:rPr>
              <w:t xml:space="preserve">(Gore </w:t>
            </w:r>
            <w:r w:rsidRPr="0008241C">
              <w:rPr>
                <w:rFonts w:ascii="Times New Roman" w:hAnsi="Times New Roman"/>
                <w:i/>
                <w:noProof/>
              </w:rPr>
              <w:t>et al.</w:t>
            </w:r>
            <w:r w:rsidRPr="0008241C">
              <w:rPr>
                <w:rFonts w:ascii="Times New Roman" w:hAnsi="Times New Roman"/>
                <w:noProof/>
              </w:rPr>
              <w:t>, 2013; Ibrahim, 2016; Lee &amp; Anderson, 2013; National Parks Board Singapore, 2017)</w:t>
            </w:r>
            <w:r w:rsidRPr="0008241C">
              <w:fldChar w:fldCharType="end"/>
            </w:r>
            <w:r w:rsidRPr="0008241C">
              <w:rPr>
                <w:rFonts w:ascii="Times New Roman" w:hAnsi="Times New Roman"/>
              </w:rPr>
              <w:t>. The award winning restoration of Wadi Hanifah that runs through the Saudi Arabian capital Riyadh is the Arabian region’s highest profile example of the restoration of an urban ecosystem.</w:t>
            </w:r>
          </w:p>
          <w:p w14:paraId="6730E819" w14:textId="77777777" w:rsidR="00A01204" w:rsidRPr="0008241C" w:rsidRDefault="00A01204" w:rsidP="00A01204">
            <w:pPr>
              <w:rPr>
                <w:rFonts w:ascii="Times New Roman" w:hAnsi="Times New Roman"/>
              </w:rPr>
            </w:pPr>
          </w:p>
        </w:tc>
      </w:tr>
    </w:tbl>
    <w:p w14:paraId="235DE267" w14:textId="77777777" w:rsidR="00A01204" w:rsidRPr="0008241C" w:rsidRDefault="00A01204" w:rsidP="00A01204">
      <w:pPr>
        <w:rPr>
          <w:sz w:val="22"/>
          <w:szCs w:val="22"/>
        </w:rPr>
      </w:pPr>
    </w:p>
    <w:p w14:paraId="63C3541F" w14:textId="77777777" w:rsidR="00A01204" w:rsidRPr="0008241C" w:rsidRDefault="00A01204" w:rsidP="00A01204">
      <w:pPr>
        <w:rPr>
          <w:sz w:val="22"/>
          <w:szCs w:val="22"/>
        </w:rPr>
      </w:pPr>
    </w:p>
    <w:p w14:paraId="577F06C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Forest and Agro-forestry</w:t>
      </w:r>
    </w:p>
    <w:p w14:paraId="3F33A7C8" w14:textId="77777777" w:rsidR="00A01204" w:rsidRPr="0008241C" w:rsidRDefault="00A01204" w:rsidP="00A01204">
      <w:pPr>
        <w:rPr>
          <w:sz w:val="22"/>
          <w:szCs w:val="22"/>
        </w:rPr>
      </w:pPr>
    </w:p>
    <w:p w14:paraId="3BB872EE" w14:textId="77777777" w:rsidR="00A01204" w:rsidRPr="0008241C" w:rsidRDefault="00A01204" w:rsidP="00A01204">
      <w:pPr>
        <w:rPr>
          <w:noProof/>
          <w:sz w:val="22"/>
          <w:szCs w:val="22"/>
        </w:rPr>
      </w:pPr>
      <w:r w:rsidRPr="0008241C">
        <w:rPr>
          <w:noProof/>
          <w:sz w:val="22"/>
          <w:szCs w:val="22"/>
        </w:rPr>
        <w:t xml:space="preserve">Many Asia-Pacific countries, particularly in South and South East Asia, have a long history of policies and legislation concerning the use and conservation of forests. In Japan, the Forest Act, which included the creation of the conservation forests scheme, was established in 1897. First forest law in India was enacted in 1865 when modern day India, Pakistan and Bangladesh were administered as one country under British colonial rule. After some amendments, this law was replaced by the Indian Forest Act in 1927, which has since been revised several times to adapt to new conservation challenges in all three countries. Other early forest legislation includes the 1941 Forest Act in Thailand, 1961 Forest Law in Korea, 1956 Forest Protection Act in Nepal and 1961 Forestry Law in Cambodia. Revisions in legislation and policies in Asia enabled the conservation of natural forests by completely or partially prohibiting logging activities </w:t>
      </w:r>
      <w:r w:rsidRPr="0008241C">
        <w:rPr>
          <w:noProof/>
          <w:sz w:val="22"/>
          <w:szCs w:val="22"/>
        </w:rPr>
        <w:fldChar w:fldCharType="begin" w:fldLock="1"/>
      </w:r>
      <w:r w:rsidRPr="0008241C">
        <w:rPr>
          <w:noProof/>
          <w:sz w:val="22"/>
          <w:szCs w:val="22"/>
        </w:rPr>
        <w:instrText>ADDIN CSL_CITATION {"citationItems":[{"id":"ITEM-1","itemData":{"author":[{"dropping-particle":"","family":"FAO","given":"","non-dropping-particle":"","parse-names":false,"suffix":""}],"collection-title":"Working Paper Series","id":"ITEM-1","issued":{"date-parts":[["2010"]]},"number":"APFSOS II/WP/2010/34","publisher-place":"Bangkok, Thailand","title":"Forestry policies, legislation and institutions in Asia and the Pacific Trends and emerging needs for 2020","type":"report"},"uris":["http://www.mendeley.com/documents/?uuid=01ac3f55-d7a1-3d87-8909-f14a17398bf1"]}],"mendeley":{"formattedCitation":"(FAO, 2010)","plainTextFormattedCitation":"(FAO, 2010)","previouslyFormattedCitation":"(FAO, 2010)"},"properties":{"noteIndex":0},"schema":"https://github.com/citation-style-language/schema/raw/master/csl-citation.json"}</w:instrText>
      </w:r>
      <w:r w:rsidRPr="0008241C">
        <w:rPr>
          <w:noProof/>
          <w:sz w:val="22"/>
          <w:szCs w:val="22"/>
        </w:rPr>
        <w:fldChar w:fldCharType="separate"/>
      </w:r>
      <w:r w:rsidRPr="0008241C">
        <w:rPr>
          <w:noProof/>
          <w:sz w:val="22"/>
          <w:szCs w:val="22"/>
        </w:rPr>
        <w:t>(FAO, 2010)</w:t>
      </w:r>
      <w:r w:rsidRPr="0008241C">
        <w:rPr>
          <w:noProof/>
          <w:sz w:val="22"/>
          <w:szCs w:val="22"/>
        </w:rPr>
        <w:fldChar w:fldCharType="end"/>
      </w:r>
      <w:r w:rsidRPr="0008241C">
        <w:rPr>
          <w:noProof/>
          <w:sz w:val="22"/>
          <w:szCs w:val="22"/>
        </w:rPr>
        <w:t xml:space="preserve">. Several countries went one step further by initiating reforestation programs such as the 1998 Five Million Hectare Reforestation Programme in Vietnam, Conversion of Cropland for Forests and Grassland Programme in China, and the 2002 National Afforestation Programme in India. Policies in many countries in South and South East Asia support sustainable forest management, although success is rather mixed </w:t>
      </w:r>
      <w:r w:rsidRPr="0008241C">
        <w:rPr>
          <w:noProof/>
          <w:sz w:val="22"/>
          <w:szCs w:val="22"/>
        </w:rPr>
        <w:fldChar w:fldCharType="begin" w:fldLock="1"/>
      </w:r>
      <w:r w:rsidRPr="0008241C">
        <w:rPr>
          <w:noProof/>
          <w:sz w:val="22"/>
          <w:szCs w:val="22"/>
        </w:rPr>
        <w:instrText>ADDIN CSL_CITATION {"citationItems":[{"id":"ITEM-1","itemData":{"author":[{"dropping-particle":"","family":"FAO","given":"","non-dropping-particle":"","parse-names":false,"suffix":""}],"collection-title":"Working Paper Series","id":"ITEM-1","issued":{"date-parts":[["2010"]]},"number":"APFSOS II/WP/2010/34","publisher-place":"Bangkok, Thailand","title":"Forestry policies, legislation and institutions in Asia and the Pacific Trends and emerging needs for 2020","type":"report"},"uris":["http://www.mendeley.com/documents/?uuid=01ac3f55-d7a1-3d87-8909-f14a17398bf1"]}],"mendeley":{"formattedCitation":"(FAO, 2010)","plainTextFormattedCitation":"(FAO, 2010)","previouslyFormattedCitation":"(FAO, 2010)"},"properties":{"noteIndex":0},"schema":"https://github.com/citation-style-language/schema/raw/master/csl-citation.json"}</w:instrText>
      </w:r>
      <w:r w:rsidRPr="0008241C">
        <w:rPr>
          <w:noProof/>
          <w:sz w:val="22"/>
          <w:szCs w:val="22"/>
        </w:rPr>
        <w:fldChar w:fldCharType="separate"/>
      </w:r>
      <w:r w:rsidRPr="0008241C">
        <w:rPr>
          <w:noProof/>
          <w:sz w:val="22"/>
          <w:szCs w:val="22"/>
        </w:rPr>
        <w:t>(FAO, 2010)</w:t>
      </w:r>
      <w:r w:rsidRPr="0008241C">
        <w:rPr>
          <w:noProof/>
          <w:sz w:val="22"/>
          <w:szCs w:val="22"/>
        </w:rPr>
        <w:fldChar w:fldCharType="end"/>
      </w:r>
      <w:r w:rsidRPr="0008241C">
        <w:rPr>
          <w:noProof/>
          <w:sz w:val="22"/>
          <w:szCs w:val="22"/>
        </w:rPr>
        <w:t xml:space="preserve">. Forest laws have also been revised in some countries with the objective of reducing environmental impacts and promote improved sustainability of logging concessions, e.g. Papua New Guinea's the Forestry Act 1991 </w:t>
      </w:r>
      <w:r w:rsidRPr="0008241C">
        <w:rPr>
          <w:noProof/>
          <w:sz w:val="22"/>
          <w:szCs w:val="22"/>
        </w:rPr>
        <w:fldChar w:fldCharType="begin" w:fldLock="1"/>
      </w:r>
      <w:r w:rsidRPr="0008241C">
        <w:rPr>
          <w:noProof/>
          <w:sz w:val="22"/>
          <w:szCs w:val="22"/>
        </w:rPr>
        <w:instrText>ADDIN CSL_CITATION {"citationItems":[{"id":"ITEM-1","itemData":{"author":[{"dropping-particle":"","family":"Scheyvens","given":"H","non-dropping-particle":"","parse-names":false,"suffix":""},{"dropping-particle":"","family":"Lopez-Casero","given":"F","non-dropping-particle":"","parse-names":false,"suffix":""}],"id":"ITEM-1","issued":{"date-parts":[["2013"]]},"title":"Managing forests as a renewable asset for present and future generations: Verifying legal compliance in forestry in Papua New Guinea","type":"article-journal"},"uris":["http://www.mendeley.com/documents/?uuid=352f4430-43c3-4ccb-8d23-91d725abc334"]}],"mendeley":{"formattedCitation":"(Scheyvens &amp; Lopez-Casero, 2013)","plainTextFormattedCitation":"(Scheyvens &amp; Lopez-Casero, 2013)","previouslyFormattedCitation":"(Scheyvens &amp; Lopez-Casero, 2013)"},"properties":{"noteIndex":0},"schema":"https://github.com/citation-style-language/schema/raw/master/csl-citation.json"}</w:instrText>
      </w:r>
      <w:r w:rsidRPr="0008241C">
        <w:rPr>
          <w:noProof/>
          <w:sz w:val="22"/>
          <w:szCs w:val="22"/>
        </w:rPr>
        <w:fldChar w:fldCharType="separate"/>
      </w:r>
      <w:r w:rsidRPr="0008241C">
        <w:rPr>
          <w:noProof/>
          <w:sz w:val="22"/>
          <w:szCs w:val="22"/>
        </w:rPr>
        <w:t>(Scheyvens &amp; Lopez-Casero, 2013)</w:t>
      </w:r>
      <w:r w:rsidRPr="0008241C">
        <w:rPr>
          <w:noProof/>
          <w:sz w:val="22"/>
          <w:szCs w:val="22"/>
        </w:rPr>
        <w:fldChar w:fldCharType="end"/>
      </w:r>
      <w:r w:rsidRPr="0008241C">
        <w:rPr>
          <w:noProof/>
          <w:sz w:val="22"/>
          <w:szCs w:val="22"/>
        </w:rPr>
        <w:t xml:space="preserve">. The important features of revised or new forest policies in the Asia-Pacific region has been the shift in the forest management authority from central to sub-national governments as well as participation of or partnership with civil society </w:t>
      </w:r>
      <w:r w:rsidRPr="0008241C">
        <w:rPr>
          <w:noProof/>
          <w:sz w:val="22"/>
          <w:szCs w:val="22"/>
        </w:rPr>
        <w:fldChar w:fldCharType="begin" w:fldLock="1"/>
      </w:r>
      <w:r w:rsidRPr="0008241C">
        <w:rPr>
          <w:noProof/>
          <w:sz w:val="22"/>
          <w:szCs w:val="22"/>
        </w:rPr>
        <w:instrText>ADDIN CSL_CITATION {"citationItems":[{"id":"ITEM-1","itemData":{"ISBN":"978-4-88788-072-6","ISSN":"1060-0280","PMID":"10200863","author":[{"dropping-particle":"","family":"Scheyvens","given":"H","non-dropping-particle":"","parse-names":false,"suffix":""}],"id":"ITEM-1","issued":{"date-parts":[["2011"]]},"number-of-pages":"1-134","title":"Critical Review of Selected Forest Regulatory Initiatives: Applying a Rights Perspective","type":"book"},"uris":["http://www.mendeley.com/documents/?uuid=0252cba0-aa8e-4372-963e-dc2ff5a6ece1"]}],"mendeley":{"formattedCitation":"(Scheyvens, 2011)","plainTextFormattedCitation":"(Scheyvens, 2011)","previouslyFormattedCitation":"(Scheyvens, 2011)"},"properties":{"noteIndex":0},"schema":"https://github.com/citation-style-language/schema/raw/master/csl-citation.json"}</w:instrText>
      </w:r>
      <w:r w:rsidRPr="0008241C">
        <w:rPr>
          <w:noProof/>
          <w:sz w:val="22"/>
          <w:szCs w:val="22"/>
        </w:rPr>
        <w:fldChar w:fldCharType="separate"/>
      </w:r>
      <w:r w:rsidRPr="0008241C">
        <w:rPr>
          <w:noProof/>
          <w:sz w:val="22"/>
          <w:szCs w:val="22"/>
        </w:rPr>
        <w:t>(Scheyvens, 2011)</w:t>
      </w:r>
      <w:r w:rsidRPr="0008241C">
        <w:rPr>
          <w:noProof/>
          <w:sz w:val="22"/>
          <w:szCs w:val="22"/>
        </w:rPr>
        <w:fldChar w:fldCharType="end"/>
      </w:r>
      <w:r w:rsidRPr="0008241C">
        <w:rPr>
          <w:noProof/>
          <w:sz w:val="22"/>
          <w:szCs w:val="22"/>
        </w:rPr>
        <w:t xml:space="preserve">. This policy shift has been enabled by the pursuit of decentralisation legislations (e.g. in Indonesia, Thailand, Philippines and Cambodia), existing federal systems of government (e.g. Australia, India, Malaysia and Pakistan) which allow for a degree of sub-national autonomy, and inherent local governance in countries with many islands (e.g. some Pacific Island States). In an effort to develop an effective institutional framework and mechanisms for greater involvement of local communities in the management of forest resources, several participatory forest management approaches have emerged in different countries in South Asia. These include community forestry, joint forest management, and forest user groups, which differ in their institutional, tenurial, decision-making, and benefit-sharing arrangements </w:t>
      </w:r>
      <w:r w:rsidRPr="0008241C">
        <w:rPr>
          <w:noProof/>
          <w:sz w:val="22"/>
          <w:szCs w:val="22"/>
        </w:rPr>
        <w:fldChar w:fldCharType="begin" w:fldLock="1"/>
      </w:r>
      <w:r w:rsidRPr="0008241C">
        <w:rPr>
          <w:noProof/>
          <w:sz w:val="22"/>
          <w:szCs w:val="22"/>
        </w:rPr>
        <w:instrText>ADDIN CSL_CITATION {"citationItems":[{"id":"ITEM-1","itemData":{"DOI":"10.1007/978-94-007-2144-9_9","abstract":"(eds.), Traditional Forest-Related Knowledge: 315 Sustaining Communities, Ecosystems and Biocultural Diversity, World Forests 12, DOI 10.1007/978-94-007-2144-9_9, © Springer Science+Business Media B.V. (outside the USA)","author":[{"dropping-particle":"","family":"Ramakrishnan","given":"P.S.","non-dropping-particle":"","parse-names":false,"suffix":""},{"dropping-particle":"","family":"Rao","given":"K.S.","non-dropping-particle":"","parse-names":false,"suffix":""},{"dropping-particle":"","family":"Chandrashekara","given":"U.M.","non-dropping-particle":"","parse-names":false,"suffix":""},{"dropping-particle":"","family":"Chhetri","given":"N.","non-dropping-particle":"","parse-names":false,"suffix":""},{"dropping-particle":"","family":"Gupta","given":"H.K.","non-dropping-particle":"","parse-names":false,"suffix":""},{"dropping-particle":"","family":"Patnaik","given":"S.","non-dropping-particle":"","parse-names":false,"suffix":""},{"dropping-particle":"","family":"Saxena","given":"K.G.","non-dropping-particle":"","parse-names":false,"suffix":""},{"dropping-particle":"","family":"Sharma","given":"E.","non-dropping-particle":"","parse-names":false,"suffix":""}],"chapter-number":"9","container-title":"Traditional Forest-Related Knowledge: Sustaining Communities, Ecosystems and Biocultural Diversity","editor":[{"dropping-particle":"","family":"Parrotta","given":"J.A.","non-dropping-particle":"","parse-names":false,"suffix":""},{"dropping-particle":"","family":"Trosper","given":"R.L.","non-dropping-particle":"","parse-names":false,"suffix":""}],"id":"ITEM-1","issued":{"date-parts":[["2012"]]},"page":"315-356","publisher":"Springer Netherlands","title":"South Asia","type":"chapter"},"uris":["http://www.mendeley.com/documents/?uuid=d9788043-9567-4c64-b21d-bbea9ac974ff","http://www.mendeley.com/documents/?uuid=2c30e2df-ec9e-40b3-91a0-80d8170cdf49"]}],"mendeley":{"formattedCitation":"(Ramakrishnan &lt;i&gt;et al.&lt;/i&gt;, 2012)","plainTextFormattedCitation":"(Ramakrishnan et al., 2012)","previouslyFormattedCitation":"(Ramakrishnan &lt;i&gt;et al.&lt;/i&gt;, 2012)"},"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Ramakrishnan </w:t>
      </w:r>
      <w:r w:rsidRPr="0008241C">
        <w:rPr>
          <w:i/>
          <w:noProof/>
          <w:sz w:val="22"/>
          <w:szCs w:val="22"/>
        </w:rPr>
        <w:t>et al.</w:t>
      </w:r>
      <w:r w:rsidRPr="0008241C">
        <w:rPr>
          <w:noProof/>
          <w:sz w:val="22"/>
          <w:szCs w:val="22"/>
        </w:rPr>
        <w:t>, 2012)</w:t>
      </w:r>
      <w:r w:rsidRPr="0008241C">
        <w:rPr>
          <w:noProof/>
          <w:sz w:val="22"/>
          <w:szCs w:val="22"/>
        </w:rPr>
        <w:fldChar w:fldCharType="end"/>
      </w:r>
      <w:r w:rsidRPr="0008241C">
        <w:rPr>
          <w:noProof/>
          <w:sz w:val="22"/>
          <w:szCs w:val="22"/>
        </w:rPr>
        <w:t xml:space="preserve">. Forest management in India, Nepal, Bangladesh, and Bhutan are moving from centralised to participatory forest management through these new institutional approaches, with the magnitude and pace of the movement being greater in Nepal and India. Aside from joint forest management, all participatory forest management mechanisms are supported by state legislation, although the degree of institutionalisation may vary </w:t>
      </w:r>
      <w:r w:rsidRPr="0008241C">
        <w:rPr>
          <w:noProof/>
          <w:sz w:val="22"/>
          <w:szCs w:val="22"/>
        </w:rPr>
        <w:fldChar w:fldCharType="begin" w:fldLock="1"/>
      </w:r>
      <w:r w:rsidRPr="0008241C">
        <w:rPr>
          <w:noProof/>
          <w:sz w:val="22"/>
          <w:szCs w:val="22"/>
        </w:rPr>
        <w:instrText>ADDIN CSL_CITATION {"citationItems":[{"id":"ITEM-1","itemData":{"author":[{"dropping-particle":"","family":"Rasool","given":"G","non-dropping-particle":"","parse-names":false,"suffix":""},{"dropping-particle":"","family":"Karki","given":"M","non-dropping-particle":"","parse-names":false,"suffix":""}],"id":"ITEM-1","issued":{"date-parts":[["2007"]]},"publisher-place":"Kathmandu, Nepal","title":"Participatory forest management in South Asia: a comparative analysis of policies, institutions and approaches","type":"article-journal"},"uris":["http://www.mendeley.com/documents/?uuid=c90ab611-d8f1-42b3-9a72-b6364a408be9"]}],"mendeley":{"formattedCitation":"(Rasool &amp; Karki, 2007)","plainTextFormattedCitation":"(Rasool &amp; Karki, 2007)","previouslyFormattedCitation":"(Rasool &amp; Karki, 2007)"},"properties":{"noteIndex":0},"schema":"https://github.com/citation-style-language/schema/raw/master/csl-citation.json"}</w:instrText>
      </w:r>
      <w:r w:rsidRPr="0008241C">
        <w:rPr>
          <w:noProof/>
          <w:sz w:val="22"/>
          <w:szCs w:val="22"/>
        </w:rPr>
        <w:fldChar w:fldCharType="separate"/>
      </w:r>
      <w:r w:rsidRPr="0008241C">
        <w:rPr>
          <w:noProof/>
          <w:sz w:val="22"/>
          <w:szCs w:val="22"/>
        </w:rPr>
        <w:t>(Rasool &amp; Karki, 2007)</w:t>
      </w:r>
      <w:r w:rsidRPr="0008241C">
        <w:rPr>
          <w:noProof/>
          <w:sz w:val="22"/>
          <w:szCs w:val="22"/>
        </w:rPr>
        <w:fldChar w:fldCharType="end"/>
      </w:r>
      <w:r w:rsidRPr="0008241C">
        <w:rPr>
          <w:noProof/>
          <w:sz w:val="22"/>
          <w:szCs w:val="22"/>
        </w:rPr>
        <w:t xml:space="preserve">. Relative to the rest of the region, experience with forest legislations and policies is relatively scarce in countries in Western Asia. Forest legislation and policies in the many countries in the subregion are subsumed in the development policies for the agricultural (e.g. Jordan and Lebanon) and environment (e.g. Bahrain, Kuwait, Qatar) sectors so they are not comprehensive or systematic </w:t>
      </w:r>
      <w:r w:rsidRPr="0008241C">
        <w:rPr>
          <w:noProof/>
          <w:sz w:val="22"/>
          <w:szCs w:val="22"/>
        </w:rPr>
        <w:fldChar w:fldCharType="begin" w:fldLock="1"/>
      </w:r>
      <w:r w:rsidRPr="0008241C">
        <w:rPr>
          <w:noProof/>
          <w:sz w:val="22"/>
          <w:szCs w:val="22"/>
        </w:rPr>
        <w:instrText>ADDIN CSL_CITATION {"citationItems":[{"id":"ITEM-1","itemData":{"author":[{"dropping-particle":"","family":"Ma","given":"","non-dropping-particle":"","parse-names":false,"suffix":""}],"id":"ITEM-1","issued":{"date-parts":[["2008"]]},"title":"The status and trends of forests and forestry in West Asia","type":"article-journal"},"uris":["http://www.mendeley.com/documents/?uuid=03294e80-2e73-34b7-b57b-7d49337edefe"]}],"mendeley":{"formattedCitation":"(Ma, 2008)","plainTextFormattedCitation":"(Ma, 2008)","previouslyFormattedCitation":"(Ma, 2008)"},"properties":{"noteIndex":0},"schema":"https://github.com/citation-style-language/schema/raw/master/csl-citation.json"}</w:instrText>
      </w:r>
      <w:r w:rsidRPr="0008241C">
        <w:rPr>
          <w:noProof/>
          <w:sz w:val="22"/>
          <w:szCs w:val="22"/>
        </w:rPr>
        <w:fldChar w:fldCharType="separate"/>
      </w:r>
      <w:r w:rsidRPr="0008241C">
        <w:rPr>
          <w:noProof/>
          <w:sz w:val="22"/>
          <w:szCs w:val="22"/>
        </w:rPr>
        <w:t>(Ma, 2008)</w:t>
      </w:r>
      <w:r w:rsidRPr="0008241C">
        <w:rPr>
          <w:noProof/>
          <w:sz w:val="22"/>
          <w:szCs w:val="22"/>
        </w:rPr>
        <w:fldChar w:fldCharType="end"/>
      </w:r>
      <w:r w:rsidRPr="0008241C">
        <w:rPr>
          <w:noProof/>
          <w:sz w:val="22"/>
          <w:szCs w:val="22"/>
        </w:rPr>
        <w:t>. Forest laws exist in Iraq and Yemen, but are not enforced in the former and not ratified in the latter.</w:t>
      </w:r>
    </w:p>
    <w:p w14:paraId="2E1DF50C" w14:textId="77777777" w:rsidR="00A01204" w:rsidRPr="0008241C" w:rsidRDefault="00A01204" w:rsidP="00A01204">
      <w:pPr>
        <w:rPr>
          <w:noProof/>
          <w:sz w:val="22"/>
          <w:szCs w:val="22"/>
        </w:rPr>
      </w:pPr>
    </w:p>
    <w:p w14:paraId="4E4E8601" w14:textId="77777777" w:rsidR="00A01204" w:rsidRPr="0008241C" w:rsidRDefault="00A01204" w:rsidP="00A01204">
      <w:pPr>
        <w:rPr>
          <w:sz w:val="22"/>
          <w:szCs w:val="22"/>
        </w:rPr>
      </w:pPr>
      <w:r w:rsidRPr="0008241C">
        <w:rPr>
          <w:noProof/>
          <w:sz w:val="22"/>
          <w:szCs w:val="22"/>
          <w:lang w:eastAsia="ja-JP"/>
        </w:rPr>
        <w:t xml:space="preserve">One of the most important issues in the forestry sector in the Asia-Pacific region is illegal logging. Although only 5 per cent of the world’s forests are located in South East Asia, the region contributed </w:t>
      </w:r>
      <w:r w:rsidRPr="0008241C">
        <w:rPr>
          <w:noProof/>
          <w:sz w:val="22"/>
          <w:szCs w:val="22"/>
          <w:lang w:eastAsia="ja-JP"/>
        </w:rPr>
        <w:lastRenderedPageBreak/>
        <w:t xml:space="preserve">nearly 25 per cent of all global deforestation in the 1990s, with illegal logging being a major factor </w:t>
      </w:r>
      <w:r w:rsidRPr="0008241C">
        <w:rPr>
          <w:noProof/>
          <w:sz w:val="22"/>
          <w:szCs w:val="22"/>
          <w:lang w:eastAsia="ja-JP"/>
        </w:rPr>
        <w:fldChar w:fldCharType="begin" w:fldLock="1"/>
      </w:r>
      <w:r w:rsidRPr="0008241C">
        <w:rPr>
          <w:noProof/>
          <w:sz w:val="22"/>
          <w:szCs w:val="22"/>
          <w:lang w:eastAsia="ja-JP"/>
        </w:rPr>
        <w:instrText>ADDIN CSL_CITATION {"citationItems":[{"id":"ITEM-1","itemData":{"abstract":"A region-by-region assessment of the status of forest law compliance and governance in the tropics, and recommendations for improvement Forest law compliance and governance in tropical countries Forest law compliance and governance in tropical countries 2 Acronyms ALFA Amazonian CDM /R Clean /Reforestation COMIFAC Central EU European FAO Food FLEGT Forest , Governance ITTO International NTFP non - timber OCTA Amazon REDD reduced SFM sustainable Forest law compliance and governance in tropical countries A region - by - region assessment of the status of forest law compliance and governance , and recommendations for improvement Written Edited © , 2010 All This . Textual provided . This held – 2008 , Central , Mesoamerica , and Southeast . It Governance and Climate - change Mitigation , which . itto . int www . fao . org / forestry . For : Eva Team , Forest , FAO Eva . Muller@fao . org www . fao . org / forestry Steven Communications , ITTO johnson@itto . int www . itto . int Forest law compliance and governance in tropical countries 3 Contents","author":[{"dropping-particle":"","family":"Blaser","given":"J","non-dropping-particle":"","parse-names":false,"suffix":""}],"id":"ITEM-1","issued":{"date-parts":[["2010"]]},"title":"Forest law compliance and governance in tropical countries: A region-by-region assessment of the status of forest law compliance and governance, and recommendations for improvement","type":"report"},"uris":["http://www.mendeley.com/documents/?uuid=128e559c-b03f-36d5-85ee-05fc270d1bf4"]}],"mendeley":{"formattedCitation":"(Blaser, 2010)","plainTextFormattedCitation":"(Blaser, 2010)","previouslyFormattedCitation":"(Blaser, 2010)"},"properties":{"noteIndex":0},"schema":"https://github.com/citation-style-language/schema/raw/master/csl-citation.json"}</w:instrText>
      </w:r>
      <w:r w:rsidRPr="0008241C">
        <w:rPr>
          <w:noProof/>
          <w:sz w:val="22"/>
          <w:szCs w:val="22"/>
          <w:lang w:eastAsia="ja-JP"/>
        </w:rPr>
        <w:fldChar w:fldCharType="separate"/>
      </w:r>
      <w:r w:rsidRPr="0008241C">
        <w:rPr>
          <w:noProof/>
          <w:sz w:val="22"/>
          <w:szCs w:val="22"/>
          <w:lang w:eastAsia="ja-JP"/>
        </w:rPr>
        <w:t>(Blaser, 2010)</w:t>
      </w:r>
      <w:r w:rsidRPr="0008241C">
        <w:rPr>
          <w:noProof/>
          <w:sz w:val="22"/>
          <w:szCs w:val="22"/>
          <w:lang w:eastAsia="ja-JP"/>
        </w:rPr>
        <w:fldChar w:fldCharType="end"/>
      </w:r>
      <w:r w:rsidRPr="0008241C">
        <w:rPr>
          <w:noProof/>
          <w:sz w:val="22"/>
          <w:szCs w:val="22"/>
          <w:lang w:eastAsia="ja-JP"/>
        </w:rPr>
        <w:t xml:space="preserve">. Both producer and consumer countries have implemented measures to mitigate illegal logging and trade, including bilateral trade agreements, private sector and civil society initiatives </w:t>
      </w:r>
      <w:r w:rsidRPr="0008241C">
        <w:rPr>
          <w:sz w:val="22"/>
          <w:szCs w:val="22"/>
          <w:lang w:eastAsia="ja-JP"/>
        </w:rPr>
        <w:fldChar w:fldCharType="begin" w:fldLock="1"/>
      </w:r>
      <w:r w:rsidRPr="0008241C">
        <w:rPr>
          <w:sz w:val="22"/>
          <w:szCs w:val="22"/>
          <w:lang w:eastAsia="ja-JP"/>
        </w:rPr>
        <w:instrText>ADDIN CSL_CITATION {"citationItems":[{"id":"ITEM-1","itemData":{"abstract":"i Foreword Illegal logging and its associated trade remains a serious threat to forests and people in Southeast Asia. However, despite having caught the attention of the international community more than a decade ago, and despite much effort towards stemming the tide, the illegal timber trade still accounts for a significant portion of wood and wood products from this region. The most apparent effect of illegal logging may be its contribution to the rapid loss of primary forest. Apart from environmental degradation, however, it also undermines economic growth and equitable development. On a global scale, illegal logging is estimated to cause the loss of more than US$10 billion per year from public lands alone and another US$5 billion accounted for by evaded taxes, fees, and other revenues associated with legal forestry.","author":[{"dropping-particle":"","family":"Rosander","given":"Mikaela Nilsson","non-dropping-particle":"","parse-names":false,"suffix":""}],"id":"ITEM-1","issued":{"date-parts":[["2008"]]},"publisher-place":"Bangkok","title":"Illegal Logging: Current Issues and Opportunities for Sida/SENSA Engagement in Southeast Asia Illegal Logging: Current Issues and Opportunities for Sida/ SENSA Engagement in Southeast Asia","type":"report"},"uris":["http://www.mendeley.com/documents/?uuid=3c9f8f0a-3785-3854-a8e5-58b70c895d23"]}],"mendeley":{"formattedCitation":"(Rosander, 2008)","plainTextFormattedCitation":"(Rosander, 2008)","previouslyFormattedCitation":"(Rosander, 2008)"},"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Rosander, 2008)</w:t>
      </w:r>
      <w:r w:rsidRPr="0008241C">
        <w:rPr>
          <w:sz w:val="22"/>
          <w:szCs w:val="22"/>
          <w:lang w:eastAsia="ja-JP"/>
        </w:rPr>
        <w:fldChar w:fldCharType="end"/>
      </w:r>
      <w:r w:rsidRPr="0008241C">
        <w:rPr>
          <w:sz w:val="22"/>
          <w:szCs w:val="22"/>
          <w:lang w:eastAsia="ja-JP"/>
        </w:rPr>
        <w:t xml:space="preserve">. In September 2001, the East Asia Ministerial Conference on Forest Law Enforcement and Governance was held in Bali, Indonesia. The conference adopted the Bali Declaration through which the 20 participating countries committed themselves to intensifying national and international efforts to address the problem of illegal logging. Following the Bali Declaration, many countries, including China, the European Union, Japan and the United Kingdom developed bilateral agreements with Indonesia to address illegal logging and associated illegal trade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Centre for Forestry Planning and Statistics (CFPS)","given":"","non-dropping-particle":"","parse-names":false,"suffix":""}],"collection-title":"Asia-Pacific Forestry Sector Outlook Study II, Working Paper","id":"ITEM-1","issued":{"date-parts":[["2009"]]},"number":"APFSOS II/WP/2009/13","publisher-place":"Bangkok","title":"Indonesia forestry outlook study","type":"report"},"uris":["http://www.mendeley.com/documents/?uuid=5653c439-30b8-38ac-8a6a-f6b64ce420dc"]}],"mendeley":{"formattedCitation":"(Centre for Forestry Planning and Statistics (CFPS), 2009)","plainTextFormattedCitation":"(Centre for Forestry Planning and Statistics (CFPS), 2009)","previouslyFormattedCitation":"(Centre for Forestry Planning and Statistics (CFPS), 2009)"},"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Centre for Forestry Planning and Statistics (CFPS), 2009)</w:t>
      </w:r>
      <w:r w:rsidRPr="0008241C">
        <w:rPr>
          <w:sz w:val="22"/>
          <w:szCs w:val="22"/>
          <w:lang w:eastAsia="ja-JP"/>
        </w:rPr>
        <w:fldChar w:fldCharType="end"/>
      </w:r>
      <w:r w:rsidRPr="0008241C">
        <w:rPr>
          <w:sz w:val="22"/>
          <w:szCs w:val="22"/>
          <w:lang w:eastAsia="ja-JP"/>
        </w:rPr>
        <w:t>.</w:t>
      </w:r>
    </w:p>
    <w:p w14:paraId="3577BA7E" w14:textId="77777777" w:rsidR="00A01204" w:rsidRPr="0008241C" w:rsidRDefault="00A01204" w:rsidP="00A01204">
      <w:pPr>
        <w:rPr>
          <w:sz w:val="22"/>
          <w:szCs w:val="22"/>
        </w:rPr>
      </w:pPr>
    </w:p>
    <w:p w14:paraId="4D3A3D5A" w14:textId="59A5592C" w:rsidR="00A01204" w:rsidRPr="0008241C" w:rsidRDefault="00A01204" w:rsidP="00A01204">
      <w:pPr>
        <w:rPr>
          <w:sz w:val="22"/>
          <w:szCs w:val="22"/>
        </w:rPr>
      </w:pPr>
      <w:r w:rsidRPr="0008241C">
        <w:rPr>
          <w:rFonts w:eastAsia="MS Gothic"/>
          <w:sz w:val="22"/>
          <w:szCs w:val="22"/>
          <w:shd w:val="clear" w:color="auto" w:fill="FFFFFF"/>
        </w:rPr>
        <w:t xml:space="preserve">Technical development as well as legislation in the forest sector is necessary in many Asia-Pacific countries in order to improve agricultural sustainability. In South and South-East Asian countries, REDD-plus </w:t>
      </w:r>
      <w:r w:rsidRPr="0008241C">
        <w:rPr>
          <w:sz w:val="22"/>
          <w:szCs w:val="22"/>
        </w:rPr>
        <w:t xml:space="preserve">(reducing emissions from deforestation and forest degradation in developing countries) </w:t>
      </w:r>
      <w:r w:rsidRPr="0008241C">
        <w:rPr>
          <w:rFonts w:eastAsia="MS Gothic"/>
          <w:sz w:val="22"/>
          <w:szCs w:val="22"/>
          <w:shd w:val="clear" w:color="auto" w:fill="FFFFFF"/>
        </w:rPr>
        <w:t xml:space="preserve">is one mechanism to improve agricultural sustainability because agriculture has been identified as the most important driver of deforestation and forest degradation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bstract":"Decisions adopted during COP 16 2010","author":[{"dropping-particle":"","family":"UNFCCC","given":"","non-dropping-particle":"","parse-names":false,"suffix":""}],"container-title":"Decision 1/CP.16","id":"ITEM-1","issue":"March","issued":{"date-parts":[["2011"]]},"page":"1-31","title":"Report of the Conference of the Parties on its sixteenth session, held in Cancun from 29 November to 10 December 2010","type":"article-journal"},"uris":["http://www.mendeley.com/documents/?uuid=d7a600f4-159c-4a04-b260-7b76893d15d6"]},{"id":"ITEM-2","itemData":{"DOI":"10.17528/cifor/003805","ISBN":"9786028693806","abstract":"This is the third book in a series of highly recognised REDD+ volumes from CIFOR. It provides an analysis of actual REDD+ design and early implementation, based on a large research project – the Global Comparative Study on REDD+ (GCS), undertaken by CIFOR and partners. It takes stock of national, subnational and local REDD+ experiences, and identifies the political and practical challenges to designing and implementing effective, efficient and equitable REDD+ policies and projects. Key conclusions are: As an idea, REDD+ is a success story: It is a fresh approach generating hope of significant result-based funding to address an urgent need for climate change mitigation. The idea has been sufficiently broad to serve as a canopy, under which a wide range of actors can grow their own trees. REDD+ faces huge challenges: Powerful political and economic interests favour continued deforestation and degradation. Implementation must be coordinated across various government levels and agencies; benefits must be distributed and need to balance effectiveness and equity; tenure insecurity and safeguards must be genuinely addressed; and transparent institutions, reliable carbon monitoring and realistic reference levels are all required to support result-based systems. REDD+ requires – and can catalyse – transformational change: New economic incentives, new information and discourses, new actors and new policy coalitions have the potential to move domestic policies away from the business as usual trajectory. REDD+ projects are hybrids in high deforestation areas: Project proponents are pursuing strategies that mix the enforcement of regulations and support to alternative livelihoods (ICDP) with result-based incentives (PES). Projects tend to be located in high deforestation and high forest carbon areas, yielding high additionality if they succeed. ‘No regret’ policy options exist: Despite uncertainty about the future of REDD+, stakeholders need to build political support and coalitions for change, invest in adequate information systems, and implement policies that can reduce deforestation and forest degradation, but are desirable regardless of climate objectives.","author":[{"dropping-particle":"","family":"Angelsen","given":"Arild","non-dropping-particle":"","parse-names":false,"suffix":""},{"dropping-particle":"","family":"Brockhaus","given":"Maria","non-dropping-particle":"","parse-names":false,"suffix":""},{"dropping-particle":"","family":"Sunderlin","given":"William D","non-dropping-particle":"","parse-names":false,"suffix":""},{"dropping-particle":"V","family":"Verchot","given":"Louis","non-dropping-particle":"","parse-names":false,"suffix":""}],"container-title":"Analysing REDD+: Challenges and choices","id":"ITEM-2","issued":{"date-parts":[["2012"]]},"page":"111-127","title":"Analysing REDD+","type":"chapter"},"uris":["http://www.mendeley.com/documents/?uuid=72ac7bfa-aa73-4fc7-ba9f-efc5694fcc1d"]}],"mendeley":{"formattedCitation":"(Angelsen &lt;i&gt;et al.&lt;/i&gt;, 2012; UNFCCC, 2011)","plainTextFormattedCitation":"(Angelsen et al., 2012; UNFCCC, 2011)","previouslyFormattedCitation":"(Angelsen &lt;i&gt;et al.&lt;/i&gt;, 2012; UNFCCC, 201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Angelsen </w:t>
      </w:r>
      <w:r w:rsidRPr="0008241C">
        <w:rPr>
          <w:rFonts w:eastAsia="MS Gothic"/>
          <w:i/>
          <w:sz w:val="22"/>
          <w:szCs w:val="22"/>
          <w:shd w:val="clear" w:color="auto" w:fill="FFFFFF"/>
        </w:rPr>
        <w:t>et al.</w:t>
      </w:r>
      <w:r w:rsidRPr="0008241C">
        <w:rPr>
          <w:rFonts w:eastAsia="MS Gothic"/>
          <w:sz w:val="22"/>
          <w:szCs w:val="22"/>
          <w:shd w:val="clear" w:color="auto" w:fill="FFFFFF"/>
        </w:rPr>
        <w:t>, 2012; UNFCCC, 2011)</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e </w:t>
      </w:r>
      <w:r w:rsidRPr="0008241C">
        <w:rPr>
          <w:sz w:val="22"/>
          <w:szCs w:val="22"/>
        </w:rPr>
        <w:t xml:space="preserve">REDD-plus mechanism was negotiated under the United Nations Framework of Convention on Climate Change (UNFCCC) and has now been agreed and implemented in many Asia-Pacific countries. The framework of the mechanism has been fully accepted and no-carbon benefits as ecosystem services from forests have been recognised in the Paris Agreement of the UNFCCC/COP21 </w:t>
      </w:r>
      <w:r w:rsidRPr="0008241C">
        <w:rPr>
          <w:sz w:val="22"/>
          <w:szCs w:val="22"/>
        </w:rPr>
        <w:fldChar w:fldCharType="begin" w:fldLock="1"/>
      </w:r>
      <w:r w:rsidRPr="0008241C">
        <w:rPr>
          <w:sz w:val="22"/>
          <w:szCs w:val="22"/>
        </w:rPr>
        <w:instrText>ADDIN CSL_CITATION {"citationItems":[{"id":"ITEM-1","itemData":{"author":[{"dropping-particle":"","family":"UNFCCC","given":"","non-dropping-particle":"","parse-names":false,"suffix":""}],"id":"ITEM-1","issue":"December","issued":{"date-parts":[["2015"]]},"number-of-pages":"1-32","publisher-place":"Paris","title":"ADOPTION OF THE PARIS AGREEMENT Proposal by the President","type":"report"},"uris":["http://www.mendeley.com/documents/?uuid=80d4a15f-a019-4050-9f03-d126268f5433"]}],"mendeley":{"formattedCitation":"(UNFCCC, 2015)","plainTextFormattedCitation":"(UNFCCC, 2015)","previouslyFormattedCitation":"(UNFCCC, 2015)"},"properties":{"noteIndex":0},"schema":"https://github.com/citation-style-language/schema/raw/master/csl-citation.json"}</w:instrText>
      </w:r>
      <w:r w:rsidRPr="0008241C">
        <w:rPr>
          <w:sz w:val="22"/>
          <w:szCs w:val="22"/>
        </w:rPr>
        <w:fldChar w:fldCharType="separate"/>
      </w:r>
      <w:r w:rsidRPr="0008241C">
        <w:rPr>
          <w:sz w:val="22"/>
          <w:szCs w:val="22"/>
        </w:rPr>
        <w:t>(UNFCCC, 2015)</w:t>
      </w:r>
      <w:r w:rsidRPr="0008241C">
        <w:rPr>
          <w:sz w:val="22"/>
          <w:szCs w:val="22"/>
        </w:rPr>
        <w:fldChar w:fldCharType="end"/>
      </w:r>
      <w:r w:rsidRPr="0008241C">
        <w:rPr>
          <w:sz w:val="22"/>
          <w:szCs w:val="22"/>
        </w:rPr>
        <w:t>. B</w:t>
      </w:r>
      <w:r w:rsidRPr="0008241C">
        <w:rPr>
          <w:rFonts w:eastAsia="MS Gothic"/>
          <w:sz w:val="22"/>
          <w:szCs w:val="22"/>
          <w:shd w:val="clear" w:color="auto" w:fill="FFFFFF"/>
        </w:rPr>
        <w:t xml:space="preserve">ecause REDD-plus safeguards require promotion and support actions that are consistent with the conservation of natural forests and their biodiversity, and to incentivise the enhancement of social and environmental benefit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bstract":"Decisions adopted during COP 16 2010","author":[{"dropping-particle":"","family":"UNFCCC","given":"","non-dropping-particle":"","parse-names":false,"suffix":""}],"container-title":"Decision 1/CP.16","id":"ITEM-1","issue":"March","issued":{"date-parts":[["2011"]]},"page":"1-31","title":"Report of the Conference of the Parties on its sixteenth session, held in Cancun from 29 November to 10 December 2010","type":"article-journal"},"uris":["http://www.mendeley.com/documents/?uuid=d7a600f4-159c-4a04-b260-7b76893d15d6"]}],"mendeley":{"formattedCitation":"(UNFCCC, 2011)","plainTextFormattedCitation":"(UNFCCC, 2011)","previouslyFormattedCitation":"(UNFCCC, 201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UNFCCC, 2011)</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e mechanism can be used as an incentive to halt logging that would otherwise convert forests to agricultural use such as oil palm plantation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16/j.gloenvcha.2009.07.010","ISBN":"0959-3780","ISSN":"09593780","abstract":"No abstract.","author":[{"dropping-particle":"","family":"Campbell","given":"Bruce M.","non-dropping-particle":"","parse-names":false,"suffix":""}],"container-title":"Global Environmental Change","id":"ITEM-1","issue":"4","issued":{"date-parts":[["2009"]]},"page":"397-399","title":"Beyond Copenhagen: REDD+, agriculture, adaptation strategies and poverty","type":"article-journal","volume":"19"},"uris":["http://www.mendeley.com/documents/?uuid=0791f9d5-11f7-471c-8be4-6bcb34dce192"]},{"id":"ITEM-2","itemData":{"author":[{"dropping-particle":"","family":"Ghazoul","given":"Jaboury","non-dropping-particle":"","parse-names":false,"suffix":""}],"container-title":"Conservation Biology","id":"ITEM-2","issue":"2","issued":{"date-parts":[["2001"]]},"page":"315-317","title":"Barriers to Biodiversity Conservation in Forest Certification","type":"article-journal","volume":"15"},"uris":["http://www.mendeley.com/documents/?uuid=c5f0f5e4-e37f-4777-81e7-bef037dc6a00"]},{"id":"ITEM-3","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3","issue":"1","issued":{"date-parts":[["2014"]]},"page":"144-159","title":"Biodiversity Conservation in Asia","type":"article-journal","volume":"1"},"uris":["http://www.mendeley.com/documents/?uuid=839697a4-c653-35eb-b3bd-2498ed7abf7f"]}],"mendeley":{"formattedCitation":"(Campbell, 2009; Ghazoul, 2001; Squires, 2014)","plainTextFormattedCitation":"(Campbell, 2009; Ghazoul, 2001; Squires, 2014)","previouslyFormattedCitation":"(Campbell, 2009; Ghazoul, 2001; Squires, 2014)"},"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Campbell, 2009; Ghazoul, 2001; Squires, 2014)</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s one method to reduce impacts of land conversion, agroforestry such as coffee and rubber plantations is included in a REDD-plus policy in a local Indonesian project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bstract":"Executive Summary This project will develop and test carbon finance mechanisms to reduce greenhouse gas emissions, contribute to sustainable economic and social development and conserve biodiversity over the next 30 years. The project will use land use planning and reclassification, increased monitoring and law enforcement, reforestation, restoration, and sustainable community logging on 750,000 ha of forest in the Ulu Masen Ecosystem and peripheral forest blocks located in the Indonesian Province of Nanggroe Aceh Darussalam (hereafter referred to as Aceh Province). The project estimates proposed activities will reduce deforestation in the area by 85% and 3,369,848 tons of CO 2 emissions can be avoided each year. Adequate carbon finance is essential for this project to succeed. This Project Design Note is intended to provide a qualified CCBA auditor with sufficient information to make informed decision on whether the project passes CCBA validation, and if so at what level (basic, silver or gold). The project will be undertaken by the Government of Aceh and its institutions, with expected endorsement and support of the national Government of Indonesia (GOI) and relevant agencies. The proposal has been submitted for review to the National Working Group on Climate and Forests as a pilot project for reducing emissions from deforestation and degradation (REDD). The project is supported by a tri-partnership of government, non-governmental and civil-society organizations (NGOs/CSOs) and the private sector. Leadership by the Provincial Government will ensure compliance with, and integration with, governmental and regulatory structures. Fauna and Flora International (FFI), its NGO partners and locally based CSOs will facilitate participatory processes for community development, spatial and land use planning, biodiversity conservation, collaborative law enforcement and community-based forest management. Carbon Conservation Ltd, PTY is the lead private company assisting with project design, development, start-up and carbon finance at the request of Governor Irwandi's office. The project is closely associated with, and builds off the work of the World Bank Multi-Donor Fund's Aceh Environment and Forest project (AFEP) which called for among other tasks, development of sustainable ecosystem service finance (including carbon credits) to be developed for Aceh 1 . All project proponents are committed to ensuring that benefits are equitably shared among stakeholders, inc…","author":[{"dropping-particle":"","family":"John-O","given":"","non-dropping-particle":"","parse-names":false,"suffix":""}],"id":"ITEM-1","issued":{"date-parts":[["2007"]]},"title":"Reducing Carbon Emissions from Deforestation in the Ulu Masen Ecosystem, Aceh, Indonesia ~ A Triple-Benefit Project Design Note for CCBA Audit ~","type":"article-journal"},"uris":["http://www.mendeley.com/documents/?uuid=476189b8-04f3-360c-8943-cda4c805c799"]},{"id":"ITEM-2","itemData":{"author":[{"dropping-particle":"","family":"UNREDD","given":"","non-dropping-particle":"","parse-names":false,"suffix":""}],"id":"ITEM-2","issued":{"date-parts":[["2010"]]},"title":"Background: International Framework for REDD+ Implementation","type":"article-journal"},"uris":["http://www.mendeley.com/documents/?uuid=48ea64a0-c8be-3abc-8691-4f871496e99c"]},{"id":"ITEM-3","itemData":{"author":[{"dropping-particle":"","family":"Government of Indonesia","given":"","non-dropping-particle":"","parse-names":false,"suffix":""}],"container-title":"Indonesian REDD+ Task Force","id":"ITEM-3","issue":"June","issued":{"date-parts":[["2012"]]},"page":"4-44","title":"REDD+ national strategy","type":"article-journal"},"uris":["http://www.mendeley.com/documents/?uuid=02132064-7a63-3774-8faf-342b0d2a0878"]},{"id":"ITEM-4","itemData":{"abstract":"VC S Ver si on 3, C C B S t a nd a r d sS econdE d i t i on i. P r oj ect N a m e Rimba Raya Biodiversity Reserve Project ii. P r oj ect L oca t ion (count r y, sub-na t iona lj ur isdict ion(s)) Indonesia, Central Kalimantan, Seruyan Regency iii. P r oj ect P r oponent (or g a niza t ion a ndcont a ct na m ew it h em a ila ddr essa ndph one num ber) InfiniteEARTH -Todd Lemons Email: contact@infinite-earth.com Phone Number: +852-2682-6321 Web: www.infinite-earth.com iv . A udit or(or g a niza t ion a ndcont a ct na m ew it h em a ila ddr essa ndph onenum ber) ESI – Caitlin Sellers and Shaun McMahon Email: csellers@ESINC.CC / smcmahon@ESINC.CC Phone: +1-772-834-8571 v . P r oj ect S t a r t D a t e, G H G A ccount ing P er ioda ndL ifet im e The Project Start Date is July 1 st , 2009. The project crediting period (GHG accounting period) started on July 1 st , 2009 and will end on June 30 th , 2038. The Project has a lifetime of 30 years. v i. T h eP r oj ect I m plem ent a t ion P er iodC ov er edbyt h eP I R The Project Implementation Period covered by this PIR started on July 1 st , 2013 and ended on June 30 th , 2014. v ii. H ist or yof C C B S t a t usincluding I ssua nceD a t e(s) of Ea r lierVa lida t ion/Ver ifica t ion S t a t em ent set c. v iii.T h eEdit ion of t h eC C B S t a nda r dsbeing usedfort h isVer ifica t ion The Rimba Raya Biodiversity Reserve Project was validated under the CCB Standards Version 2. This Project verification will be completed under the CCB Standards Version 2. ix . A B r ief S um m a r yof t h eC lim a t e, C om m unit ya ndB iodiv er sit yB enefit sG ener a t edby t h eP r oj ect During the monitoring period covered by this PIR, the Project has achieved the following important climate, community and biodiversity benefits: 1. The project has avoided the conversion of a further 7000 hectares of peat swamp forest being converted to oil palm, bringing the total area of avoided conversion since the project commenced to 44,263 hectares.","author":[{"dropping-particle":"","family":"CCB","given":"","non-dropping-particle":"","parse-names":false,"suffix":""},{"dropping-particle":"","family":"VCS","given":"","non-dropping-particle":"","parse-names":false,"suffix":""}],"id":"ITEM-4","issued":{"date-parts":[["2015"]]},"title":"MONITORING &amp; IMPLEMENTATION REPORT","type":"article-journal"},"uris":["http://www.mendeley.com/documents/?uuid=6fe894a6-a771-3ace-bc4c-be708422498e"]}],"mendeley":{"formattedCitation":"(CCB &amp; VCS, 2015; Government of Indonesia, 2012; John-O, 2007; UNREDD, 2010)","plainTextFormattedCitation":"(CCB &amp; VCS, 2015; Government of Indonesia, 2012; John-O, 2007; UNREDD, 2010)","previouslyFormattedCitation":"(CCB &amp; VCS, 2015; Government of Indonesia, 2012; John-O, 2007; UNREDD, 2010)"},"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CCB &amp; VCS, 2015; Government of Indonesia, 2012; John-O, 2007; UNREDD, 2010)</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w:t>
      </w:r>
      <w:r w:rsidRPr="0008241C">
        <w:rPr>
          <w:rFonts w:eastAsia="MS Gothic"/>
          <w:sz w:val="22"/>
          <w:szCs w:val="22"/>
          <w:shd w:val="clear" w:color="auto" w:fill="FFFFFF"/>
        </w:rPr>
        <w:fldChar w:fldCharType="begin"/>
      </w:r>
      <w:r w:rsidRPr="0008241C">
        <w:rPr>
          <w:rFonts w:eastAsia="MS Gothic"/>
          <w:sz w:val="22"/>
          <w:szCs w:val="22"/>
          <w:shd w:val="clear" w:color="auto" w:fill="FFFFFF"/>
        </w:rPr>
        <w:instrText xml:space="preserve"> REF _Ref479699484 \h  \* MERGEFORMAT </w:instrText>
      </w:r>
      <w:r w:rsidRPr="0008241C">
        <w:rPr>
          <w:rFonts w:eastAsia="MS Gothic"/>
          <w:sz w:val="22"/>
          <w:szCs w:val="22"/>
          <w:shd w:val="clear" w:color="auto" w:fill="FFFFFF"/>
        </w:rPr>
      </w:r>
      <w:r w:rsidRPr="0008241C">
        <w:rPr>
          <w:rFonts w:eastAsia="MS Gothic"/>
          <w:sz w:val="22"/>
          <w:szCs w:val="22"/>
          <w:shd w:val="clear" w:color="auto" w:fill="FFFFFF"/>
        </w:rPr>
        <w:fldChar w:fldCharType="separate"/>
      </w:r>
      <w:r w:rsidR="00D74032" w:rsidRPr="00D74032">
        <w:rPr>
          <w:sz w:val="22"/>
          <w:szCs w:val="22"/>
        </w:rPr>
        <w:t>Box 6.6</w:t>
      </w:r>
      <w:r w:rsidRPr="0008241C">
        <w:rPr>
          <w:rFonts w:eastAsia="MS Gothic"/>
          <w:sz w:val="22"/>
          <w:szCs w:val="22"/>
          <w:shd w:val="clear" w:color="auto" w:fill="FFFFFF"/>
        </w:rPr>
        <w:fldChar w:fldCharType="end"/>
      </w:r>
      <w:r w:rsidRPr="0008241C">
        <w:rPr>
          <w:rFonts w:eastAsia="MS Gothic"/>
          <w:sz w:val="22"/>
          <w:szCs w:val="22"/>
          <w:shd w:val="clear" w:color="auto" w:fill="FFFFFF"/>
        </w:rPr>
        <w:t>).</w:t>
      </w:r>
    </w:p>
    <w:p w14:paraId="4E508DC5"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2F940ACE" w14:textId="77777777" w:rsidTr="00642B4F">
        <w:tc>
          <w:tcPr>
            <w:tcW w:w="9016" w:type="dxa"/>
          </w:tcPr>
          <w:p w14:paraId="035BA3E0" w14:textId="3B14D494" w:rsidR="00A01204" w:rsidRPr="0008241C" w:rsidRDefault="00A01204" w:rsidP="00A01204">
            <w:pPr>
              <w:rPr>
                <w:rFonts w:ascii="Times New Roman" w:hAnsi="Times New Roman"/>
                <w:b/>
              </w:rPr>
            </w:pPr>
            <w:bookmarkStart w:id="1753" w:name="_Ref479699484"/>
            <w:bookmarkStart w:id="1754" w:name="_Toc504087546"/>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6</w:t>
            </w:r>
            <w:r w:rsidRPr="0008241C">
              <w:fldChar w:fldCharType="end"/>
            </w:r>
            <w:bookmarkEnd w:id="1753"/>
            <w:r w:rsidRPr="0008241C">
              <w:rPr>
                <w:rFonts w:ascii="Times New Roman" w:hAnsi="Times New Roman"/>
                <w:b/>
              </w:rPr>
              <w:t xml:space="preserve"> Local REDD-plus projects in Indonesia</w:t>
            </w:r>
            <w:bookmarkEnd w:id="1754"/>
          </w:p>
          <w:p w14:paraId="6DAA6BAA" w14:textId="77777777" w:rsidR="00A01204" w:rsidRPr="0008241C" w:rsidRDefault="00A01204" w:rsidP="00A01204">
            <w:pPr>
              <w:rPr>
                <w:rFonts w:ascii="Times New Roman" w:hAnsi="Times New Roman"/>
              </w:rPr>
            </w:pPr>
          </w:p>
          <w:p w14:paraId="3DF147CD" w14:textId="77777777" w:rsidR="00A01204" w:rsidRPr="0008241C" w:rsidRDefault="00A01204" w:rsidP="00A01204">
            <w:pPr>
              <w:rPr>
                <w:rFonts w:ascii="Times New Roman" w:hAnsi="Times New Roman"/>
              </w:rPr>
            </w:pPr>
            <w:r w:rsidRPr="0008241C">
              <w:rPr>
                <w:rFonts w:ascii="Times New Roman" w:hAnsi="Times New Roman"/>
              </w:rPr>
              <w:t xml:space="preserve">The Indonesian government has promoted conservation of forest biodiversity and carbon stock through REDD-plus projects by setting up national principles, criteria and indicators developed specifically for them </w:t>
            </w:r>
            <w:r w:rsidRPr="0008241C">
              <w:fldChar w:fldCharType="begin" w:fldLock="1"/>
            </w:r>
            <w:r w:rsidRPr="0008241C">
              <w:rPr>
                <w:rFonts w:ascii="Times New Roman" w:hAnsi="Times New Roman"/>
              </w:rPr>
              <w:instrText>ADDIN CSL_CITATION {"citationItems":[{"id":"ITEM-1","itemData":{"author":[{"dropping-particle":"","family":"Government of Indonesia","given":"","non-dropping-particle":"","parse-names":false,"suffix":""}],"container-title":"Indonesian REDD+ Task Force","id":"ITEM-1","issue":"June","issued":{"date-parts":[["2012"]]},"page":"4-44","title":"REDD+ national strategy","type":"article-journal"},"uris":["http://www.mendeley.com/documents/?uuid=02132064-7a63-3774-8faf-342b0d2a0878"]}],"mendeley":{"formattedCitation":"(Government of Indonesia, 2012)","plainTextFormattedCitation":"(Government of Indonesia, 2012)","previouslyFormattedCitation":"(Government of Indonesia, 2012)"},"properties":{"noteIndex":0},"schema":"https://github.com/citation-style-language/schema/raw/master/csl-citation.json"}</w:instrText>
            </w:r>
            <w:r w:rsidRPr="0008241C">
              <w:fldChar w:fldCharType="separate"/>
            </w:r>
            <w:r w:rsidRPr="0008241C">
              <w:rPr>
                <w:rFonts w:ascii="Times New Roman" w:hAnsi="Times New Roman"/>
              </w:rPr>
              <w:t>(Government of Indonesia, 2012)</w:t>
            </w:r>
            <w:r w:rsidRPr="0008241C">
              <w:fldChar w:fldCharType="end"/>
            </w:r>
            <w:r w:rsidRPr="0008241C">
              <w:rPr>
                <w:rFonts w:ascii="Times New Roman" w:hAnsi="Times New Roman"/>
              </w:rPr>
              <w:t xml:space="preserve">. In Indonesia, like many other South and South-East Asian countries, illegal and/or unsustainable logging which is often followed by land conversion to agriculture is caused by weak local governance, poverty and insecure land tenure in local communities. This chain of events directly threatens forest biodiversity and ecosystem services </w:t>
            </w:r>
            <w:r w:rsidRPr="0008241C">
              <w:fldChar w:fldCharType="begin" w:fldLock="1"/>
            </w:r>
            <w:r w:rsidRPr="0008241C">
              <w:rPr>
                <w:rFonts w:ascii="Times New Roman" w:hAnsi="Times New Roman"/>
              </w:rPr>
              <w:instrText>ADDIN CSL_CITATION {"citationItems":[{"id":"ITEM-1","itemData":{"DOI":"10.1126/science.1091714","ISBN":"0036-8075","ISSN":"0036-8075","PMID":"14963327","abstract":"The ecology of Bornean rainforests is driven by El Niño-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Protected\" forests have become increasingly isolated and deforested and their buffer zones degraded. Preserving the ecological integrity of Kalimantan's rainforests requires immediate transnational management.","author":[{"dropping-particle":"","family":"Curran","given":"L. M.","non-dropping-particle":"","parse-names":false,"suffix":""}],"container-title":"Science","id":"ITEM-1","issue":"5660","issued":{"date-parts":[["2004"]]},"page":"1000-1003","title":"Lowland Forest Loss in Protected Areas of Indonesian Borneo","type":"article-journal","volume":"303"},"uris":["http://www.mendeley.com/documents/?uuid=52061d74-2958-440b-b57f-f1828a017cc6"]}],"mendeley":{"formattedCitation":"(Curran, 2004)","manualFormatting":"(Curran, 2004;","plainTextFormattedCitation":"(Curran, 2004)","previouslyFormattedCitation":"(Curran, 2004)"},"properties":{"noteIndex":0},"schema":"https://github.com/citation-style-language/schema/raw/master/csl-citation.json"}</w:instrText>
            </w:r>
            <w:r w:rsidRPr="0008241C">
              <w:fldChar w:fldCharType="separate"/>
            </w:r>
            <w:r w:rsidRPr="0008241C">
              <w:rPr>
                <w:rFonts w:ascii="Times New Roman" w:hAnsi="Times New Roman"/>
              </w:rPr>
              <w:t>(Curran, 2004;</w:t>
            </w:r>
            <w:r w:rsidRPr="0008241C">
              <w:fldChar w:fldCharType="end"/>
            </w:r>
            <w:r w:rsidRPr="0008241C">
              <w:rPr>
                <w:rFonts w:ascii="Times New Roman" w:hAnsi="Times New Roman"/>
              </w:rPr>
              <w:t xml:space="preserve"> </w:t>
            </w:r>
            <w:r w:rsidRPr="0008241C">
              <w:fldChar w:fldCharType="begin" w:fldLock="1"/>
            </w:r>
            <w:r w:rsidRPr="0008241C">
              <w:rPr>
                <w:rFonts w:ascii="Times New Roman" w:hAnsi="Times New Roman"/>
              </w:rPr>
              <w:instrText>ADDIN CSL_CITATION {"citationItems":[{"id":"ITEM-1","itemData":{"DOI":"10.1016/j.tree.2008.06.012","ISBN":"0169-5347","ISSN":"01695347","PMID":"18775582","abstract":"Oil palm is one of the world's most rapidly increasing crops. We assess its contribution to tropical deforestation and review its biodiversity value. Oil palm has replaced large areas of forest in Southeast Asia, but land-cover change statistics alone do not allow an assessment of where it has driven forest clearance and where it has simply followed it. Oil palm plantations support much fewer species than do forests and often also fewer than other tree crops. Further negative impacts include habitat fragmentation and pollution, including greenhouse gas emissions. With rising demand for vegetable oils and biofuels, and strong overlap between areas suitable for oil palm and those of most importance for biodiversity, substantial biodiversity losses will only be averted if future oil palm expansion is managed to avoid deforestation. © 2008 Elsevier Ltd. All rights reserved.","author":[{"dropping-particle":"","family":"Fitzherbert","given":"Emily B.","non-dropping-particle":"","parse-names":false,"suffix":""},{"dropping-particle":"","family":"Struebig","given":"Matthew J.","non-dropping-particle":"","parse-names":false,"suffix":""},{"dropping-particle":"","family":"Morel","given":"Alexandra","non-dropping-particle":"","parse-names":false,"suffix":""},{"dropping-particle":"","family":"Danielsen","given":"Finn","non-dropping-particle":"","parse-names":false,"suffix":""},{"dropping-particle":"","family":"Brühl","given":"Carsten A.","non-dropping-particle":"","parse-names":false,"suffix":""},{"dropping-particle":"","family":"Donald","given":"Paul F.","non-dropping-particle":"","parse-names":false,"suffix":""},{"dropping-particle":"","family":"Phalan","given":"Ben","non-dropping-particle":"","parse-names":false,"suffix":""}],"container-title":"Trends in Ecology and Evolution","id":"ITEM-1","issue":"10","issued":{"date-parts":[["2008"]]},"page":"538-545","title":"How will oil palm expansion affect biodiversity?","type":"article-journal","volume":"23"},"uris":["http://www.mendeley.com/documents/?uuid=a7a66b2d-2686-443c-8571-8eb058eb67dc"]}],"mendeley":{"formattedCitation":"(Fitzherbert &lt;i&gt;et al.&lt;/i&gt;, 2008)","manualFormatting":"Fitzherbert et al., 2008)","plainTextFormattedCitation":"(Fitzherbert et al., 2008)","previouslyFormattedCitation":"(Fitzherbert &lt;i&gt;et al.&lt;/i&gt;, 2008)"},"properties":{"noteIndex":0},"schema":"https://github.com/citation-style-language/schema/raw/master/csl-citation.json"}</w:instrText>
            </w:r>
            <w:r w:rsidRPr="0008241C">
              <w:fldChar w:fldCharType="separate"/>
            </w:r>
            <w:r w:rsidRPr="0008241C">
              <w:rPr>
                <w:rFonts w:ascii="Times New Roman" w:hAnsi="Times New Roman"/>
              </w:rPr>
              <w:t xml:space="preserve">Fitzherbert </w:t>
            </w:r>
            <w:r w:rsidRPr="0008241C">
              <w:rPr>
                <w:rFonts w:ascii="Times New Roman" w:hAnsi="Times New Roman"/>
                <w:i/>
              </w:rPr>
              <w:t>et al</w:t>
            </w:r>
            <w:r w:rsidRPr="0008241C">
              <w:rPr>
                <w:rFonts w:ascii="Times New Roman" w:hAnsi="Times New Roman"/>
              </w:rPr>
              <w:t>., 2008)</w:t>
            </w:r>
            <w:r w:rsidRPr="0008241C">
              <w:fldChar w:fldCharType="end"/>
            </w:r>
            <w:r w:rsidRPr="0008241C">
              <w:rPr>
                <w:rFonts w:ascii="Times New Roman" w:hAnsi="Times New Roman"/>
              </w:rPr>
              <w:t xml:space="preserve">. In the tropical peatland swamp forest in Sebangau National Park in Central Kalimantan, for example, the REDD-plus project aims to strengthen the authority of the park office which will deliver improved sustainable management and ecosystem services – increase fish production, for instance because water logged peat land maintains high water levels while illegal logging often results in draining the exploited area </w:t>
            </w:r>
            <w:r w:rsidRPr="0008241C">
              <w:fldChar w:fldCharType="begin" w:fldLock="1"/>
            </w:r>
            <w:r w:rsidRPr="0008241C">
              <w:rPr>
                <w:rFonts w:ascii="Times New Roman" w:hAnsi="Times New Roman"/>
              </w:rPr>
              <w:instrText>ADDIN CSL_CITATION {"citationItems":[{"id":"ITEM-1","itemData":{"author":[{"dropping-particle":"","family":"WWF-Indonesia","given":"","non-dropping-particle":"","parse-names":false,"suffix":""}],"id":"ITEM-1","issued":{"date-parts":[["2012"]]},"title":"Rewetting of Tropical Peat Swamp Forest in Sebangau National Park , Central Kalimantan , Indonesia","type":"report"},"uris":["http://www.mendeley.com/documents/?uuid=09b6f5c6-d2b3-4409-98ef-4c50eb60c895"]}],"mendeley":{"formattedCitation":"(WWF-Indonesia, 2012)","plainTextFormattedCitation":"(WWF-Indonesia, 2012)","previouslyFormattedCitation":"(WWF-Indonesia, 2012)"},"properties":{"noteIndex":0},"schema":"https://github.com/citation-style-language/schema/raw/master/csl-citation.json"}</w:instrText>
            </w:r>
            <w:r w:rsidRPr="0008241C">
              <w:fldChar w:fldCharType="separate"/>
            </w:r>
            <w:r w:rsidRPr="0008241C">
              <w:rPr>
                <w:rFonts w:ascii="Times New Roman" w:hAnsi="Times New Roman"/>
              </w:rPr>
              <w:t>(WWF-Indonesia, 2012)</w:t>
            </w:r>
            <w:r w:rsidRPr="0008241C">
              <w:fldChar w:fldCharType="end"/>
            </w:r>
            <w:r w:rsidRPr="0008241C">
              <w:rPr>
                <w:rFonts w:ascii="Times New Roman" w:hAnsi="Times New Roman"/>
              </w:rPr>
              <w:t xml:space="preserve">. In the Rimba Raya biodiversity reserve, following damage to forest biodiversity arising from oil palm expansion, a REDD-plus was designed having objectives that i) suppressed illegal logging, ii) established a buffer zone between the protected area and the oil palm plantations, and iii) improved agricultural skills </w:t>
            </w:r>
            <w:r w:rsidRPr="0008241C">
              <w:fldChar w:fldCharType="begin" w:fldLock="1"/>
            </w:r>
            <w:r w:rsidRPr="0008241C">
              <w:rPr>
                <w:rFonts w:ascii="Times New Roman" w:hAnsi="Times New Roman"/>
              </w:rPr>
              <w:instrText>ADDIN CSL_CITATION {"citationItems":[{"id":"ITEM-1","itemData":{"abstract":"VC S Ver si on 3, C C B S t a nd a r d sS econdE d i t i on i. P r oj ect N a m e Rimba Raya Biodiversity Reserve Project ii. P r oj ect L oca t ion (count r y, sub-na t iona lj ur isdict ion(s)) Indonesia, Central Kalimantan, Seruyan Regency iii. P r oj ect P r oponent (or g a niza t ion a ndcont a ct na m ew it h em a ila ddr essa ndph one num ber) InfiniteEARTH -Todd Lemons Email: contact@infinite-earth.com Phone Number: +852-2682-6321 Web: www.infinite-earth.com iv . A udit or(or g a niza t ion a ndcont a ct na m ew it h em a ila ddr essa ndph onenum ber) ESI – Caitlin Sellers and Shaun McMahon Email: csellers@ESINC.CC / smcmahon@ESINC.CC Phone: +1-772-834-8571 v . P r oj ect S t a r t D a t e, G H G A ccount ing P er ioda ndL ifet im e The Project Start Date is July 1 st , 2009. The project crediting period (GHG accounting period) started on July 1 st , 2009 and will end on June 30 th , 2038. The Project has a lifetime of 30 years. v i. T h eP r oj ect I m plem ent a t ion P er iodC ov er edbyt h eP I R The Project Implementation Period covered by this PIR started on July 1 st , 2013 and ended on June 30 th , 2014. v ii. H ist or yof C C B S t a t usincluding I ssua nceD a t e(s) of Ea r lierVa lida t ion/Ver ifica t ion S t a t em ent set c. v iii.T h eEdit ion of t h eC C B S t a nda r dsbeing usedfort h isVer ifica t ion The Rimba Raya Biodiversity Reserve Project was validated under the CCB Standards Version 2. This Project verification will be completed under the CCB Standards Version 2. ix . A B r ief S um m a r yof t h eC lim a t e, C om m unit ya ndB iodiv er sit yB enefit sG ener a t edby t h eP r oj ect During the monitoring period covered by this PIR, the Project has achieved the following important climate, community and biodiversity benefits: 1. The project has avoided the conversion of a further 7000 hectares of peat swamp forest being converted to oil palm, bringing the total area of avoided conversion since the project commenced to 44,263 hectares.","author":[{"dropping-particle":"","family":"CCB","given":"","non-dropping-particle":"","parse-names":false,"suffix":""},{"dropping-particle":"","family":"VCS","given":"","non-dropping-particle":"","parse-names":false,"suffix":""}],"id":"ITEM-1","issued":{"date-parts":[["2015"]]},"title":"MONITORING &amp; IMPLEMENTATION REPORT","type":"article-journal"},"uris":["http://www.mendeley.com/documents/?uuid=6fe894a6-a771-3ace-bc4c-be708422498e"]}],"mendeley":{"formattedCitation":"(CCB &amp; VCS, 2015)","plainTextFormattedCitation":"(CCB &amp; VCS, 2015)","previouslyFormattedCitation":"(CCB &amp; VCS, 2015)"},"properties":{"noteIndex":0},"schema":"https://github.com/citation-style-language/schema/raw/master/csl-citation.json"}</w:instrText>
            </w:r>
            <w:r w:rsidRPr="0008241C">
              <w:fldChar w:fldCharType="separate"/>
            </w:r>
            <w:r w:rsidRPr="0008241C">
              <w:rPr>
                <w:rFonts w:ascii="Times New Roman" w:hAnsi="Times New Roman"/>
              </w:rPr>
              <w:t>(CCB &amp; VCS, 2015)</w:t>
            </w:r>
            <w:r w:rsidRPr="0008241C">
              <w:fldChar w:fldCharType="end"/>
            </w:r>
            <w:r w:rsidRPr="0008241C">
              <w:rPr>
                <w:rFonts w:ascii="Times New Roman" w:hAnsi="Times New Roman"/>
              </w:rPr>
              <w:t xml:space="preserve">. The project also provided education to the community concerning food security and safety, and promoted agroforestry such as eco-friendly gum plantations </w:t>
            </w:r>
            <w:r w:rsidRPr="0008241C">
              <w:fldChar w:fldCharType="begin" w:fldLock="1"/>
            </w:r>
            <w:r w:rsidRPr="0008241C">
              <w:rPr>
                <w:rFonts w:ascii="Times New Roman" w:hAnsi="Times New Roman"/>
              </w:rPr>
              <w:instrText>ADDIN CSL_CITATION {"citationItems":[{"id":"ITEM-1","itemData":{"abstract":"VC S Ver si on 3, C C B S t a nd a r d sS econdE d i t i on i. P r oj ect N a m e Rimba Raya Biodiversity Reserve Project ii. P r oj ect L oca t ion (count r y, sub-na t iona lj ur isdict ion(s)) Indonesia, Central Kalimantan, Seruyan Regency iii. P r oj ect P r oponent (or g a niza t ion a ndcont a ct na m ew it h em a ila ddr essa ndph one num ber) InfiniteEARTH -Todd Lemons Email: contact@infinite-earth.com Phone Number: +852-2682-6321 Web: www.infinite-earth.com iv . A udit or(or g a niza t ion a ndcont a ct na m ew it h em a ila ddr essa ndph onenum ber) ESI – Caitlin Sellers and Shaun McMahon Email: csellers@ESINC.CC / smcmahon@ESINC.CC Phone: +1-772-834-8571 v . P r oj ect S t a r t D a t e, G H G A ccount ing P er ioda ndL ifet im e The Project Start Date is July 1 st , 2009. The project crediting period (GHG accounting period) started on July 1 st , 2009 and will end on June 30 th , 2038. The Project has a lifetime of 30 years. v i. T h eP r oj ect I m plem ent a t ion P er iodC ov er edbyt h eP I R The Project Implementation Period covered by this PIR started on July 1 st , 2013 and ended on June 30 th , 2014. v ii. H ist or yof C C B S t a t usincluding I ssua nceD a t e(s) of Ea r lierVa lida t ion/Ver ifica t ion S t a t em ent set c. v iii.T h eEdit ion of t h eC C B S t a nda r dsbeing usedfort h isVer ifica t ion The Rimba Raya Biodiversity Reserve Project was validated under the CCB Standards Version 2. This Project verification will be completed under the CCB Standards Version 2. ix . A B r ief S um m a r yof t h eC lim a t e, C om m unit ya ndB iodiv er sit yB enefit sG ener a t edby t h eP r oj ect During the monitoring period covered by this PIR, the Project has achieved the following important climate, community and biodiversity benefits: 1. The project has avoided the conversion of a further 7000 hectares of peat swamp forest being converted to oil palm, bringing the total area of avoided conversion since the project commenced to 44,263 hectares.","author":[{"dropping-particle":"","family":"CCB","given":"","non-dropping-particle":"","parse-names":false,"suffix":""},{"dropping-particle":"","family":"VCS","given":"","non-dropping-particle":"","parse-names":false,"suffix":""}],"id":"ITEM-1","issued":{"date-parts":[["2015"]]},"title":"MONITORING &amp; IMPLEMENTATION REPORT","type":"article-journal"},"uris":["http://www.mendeley.com/documents/?uuid=6fe894a6-a771-3ace-bc4c-be708422498e"]}],"mendeley":{"formattedCitation":"(CCB &amp; VCS, 2015)","plainTextFormattedCitation":"(CCB &amp; VCS, 2015)","previouslyFormattedCitation":"(CCB &amp; VCS, 2015)"},"properties":{"noteIndex":0},"schema":"https://github.com/citation-style-language/schema/raw/master/csl-citation.json"}</w:instrText>
            </w:r>
            <w:r w:rsidRPr="0008241C">
              <w:fldChar w:fldCharType="separate"/>
            </w:r>
            <w:r w:rsidRPr="0008241C">
              <w:rPr>
                <w:rFonts w:ascii="Times New Roman" w:hAnsi="Times New Roman"/>
              </w:rPr>
              <w:t>(CCB &amp; VCS, 2015)</w:t>
            </w:r>
            <w:r w:rsidRPr="0008241C">
              <w:fldChar w:fldCharType="end"/>
            </w:r>
            <w:r w:rsidRPr="0008241C">
              <w:rPr>
                <w:rFonts w:ascii="Times New Roman" w:hAnsi="Times New Roman"/>
              </w:rPr>
              <w:t>.</w:t>
            </w:r>
          </w:p>
          <w:p w14:paraId="6C5C64CD" w14:textId="77777777" w:rsidR="00A01204" w:rsidRPr="0008241C" w:rsidRDefault="00A01204" w:rsidP="00A01204">
            <w:pPr>
              <w:rPr>
                <w:rFonts w:ascii="Times New Roman" w:hAnsi="Times New Roman"/>
              </w:rPr>
            </w:pPr>
          </w:p>
        </w:tc>
      </w:tr>
    </w:tbl>
    <w:p w14:paraId="5D6F3DE7" w14:textId="77777777" w:rsidR="00A01204" w:rsidRPr="0008241C" w:rsidRDefault="00A01204" w:rsidP="00A01204">
      <w:pPr>
        <w:rPr>
          <w:sz w:val="22"/>
          <w:szCs w:val="22"/>
        </w:rPr>
      </w:pPr>
    </w:p>
    <w:p w14:paraId="0FA6A22F" w14:textId="77777777" w:rsidR="00A01204" w:rsidRPr="0008241C" w:rsidRDefault="00A01204" w:rsidP="00A01204">
      <w:pPr>
        <w:rPr>
          <w:sz w:val="22"/>
          <w:szCs w:val="22"/>
        </w:rPr>
      </w:pPr>
    </w:p>
    <w:p w14:paraId="06A8A1B2" w14:textId="77777777" w:rsidR="00A01204" w:rsidRPr="0008241C" w:rsidRDefault="00A01204" w:rsidP="00A01204">
      <w:pPr>
        <w:rPr>
          <w:sz w:val="22"/>
          <w:szCs w:val="22"/>
        </w:rPr>
      </w:pPr>
      <w:r w:rsidRPr="0008241C">
        <w:rPr>
          <w:sz w:val="22"/>
          <w:szCs w:val="22"/>
          <w:lang w:eastAsia="ja-JP"/>
        </w:rPr>
        <w:t xml:space="preserve">Decentralisation of forest resources is another important trend in the development of forest policies and legislation in the Asia-Pacific reg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Dung","given":"Ngo Tri","non-dropping-particle":"","parse-names":false,"suffix":""},{"dropping-particle":"","family":"Webb","given":"Edward L","non-dropping-particle":"","parse-names":false,"suffix":""}],"container-title":"Decentralization, Forests and Rural Communities: Policy Outcomes in South and Southeast Asia.","editor":[{"dropping-particle":"","family":"Webb, E.L. and Shivakoti","given":"G.","non-dropping-particle":"","parse-names":false,"suffix":""}],"id":"ITEM-1","issued":{"date-parts":[["2008"]]},"page":"269-291","publisher":"SAGE Publications","title":"Incentives of the forest land allocation process: implications for forest management in Nam Dong district, Central Vietnam","type":"chapter"},"uris":["http://www.mendeley.com/documents/?uuid=f78c0b71-3e44-3e67-95d0-c0ff93dcef5d"]},{"id":"ITEM-2","itemData":{"author":[{"dropping-particle":"","family":"Kijtewachakul","given":"Nitaya","non-dropping-particle":"","parse-names":false,"suffix":""},{"dropping-particle":"","family":"Shivakoti","given":"Ganesh P","non-dropping-particle":"","parse-names":false,"suffix":""},{"dropping-particle":"","family":"Webb","given":"Edward L","non-dropping-particle":"","parse-names":false,"suffix":""}],"container-title":"Decentralization, Forests and Rural Communities: Policy Outcomes in Southeast Asia","editor":[{"dropping-particle":"","family":"Webb, E.L. and Shivakoti","given":"G.","non-dropping-particle":"","parse-names":false,"suffix":""}],"id":"ITEM-2","issued":{"date-parts":[["2008"]]},"page":"232-268","publisher":"SAGE Publications","title":"Evolution of Community-based Management and Forest Health in Northern Thailand: Case Study of Nahai and Huai-muang Villages in Sopsai Watershed, Thawangpa District, Nan Province","type":"chapter"},"uris":["http://www.mendeley.com/documents/?uuid=f490e128-0247-375d-a348-8d2a74b805cf"]},{"id":"ITEM-3","itemData":{"author":[{"dropping-particle":"","family":"Nagendra","given":"Harini","non-dropping-particle":"","parse-names":false,"suffix":""},{"dropping-particle":"","family":"Karmacharya","given":"Mukunda","non-dropping-particle":"","parse-names":false,"suffix":""},{"dropping-particle":"","family":"Karna","given":"Birendra","non-dropping-particle":"","parse-names":false,"suffix":""}],"container-title":"Decentralization, Forests and Rural Communities: Policy Outcomes in Southeast Asia","editor":[{"dropping-particle":"","family":"Webb, E.L. and Shivakoti","given":"G.","non-dropping-particle":"","parse-names":false,"suffix":""}],"id":"ITEM-3","issued":{"date-parts":[["2008"]]},"page":"209-231","publisher":"SAGE Publications","title":"Disentangling a Complex Web: Forests, People and Decentralization in Nepal","type":"chapter"},"uris":["http://www.mendeley.com/documents/?uuid=083e37a9-4c71-3461-934f-320ae3708c1b"]},{"id":"ITEM-4","itemData":{"author":[{"dropping-particle":"","family":"Yonariza and Shivakoti","given":"Ganesh P","non-dropping-particle":"","parse-names":false,"suffix":""}],"container-title":"Decentralization, Forests and Rural Communities: Policy Outcomes in Southeast Asia","editor":[{"dropping-particle":"","family":"Webb, E.L. and Shivakoti","given":"G.","non-dropping-particle":"","parse-names":false,"suffix":""}],"id":"ITEM-4","issued":{"date-parts":[["2008"]]},"page":"128-149","publisher":"SAGE Publications","title":"Decentralization Policy and Revitalization of Local Institutions for Protected Area Co-management in West Sumatra, Indonesia","type":"chapter"},"uris":["http://www.mendeley.com/documents/?uuid=c95dc70f-c3fa-39c4-a19b-5a70e587b491"]},{"id":"ITEM-5","itemData":{"author":[{"dropping-particle":"","family":"Webb","given":"Edward L","non-dropping-particle":"","parse-names":false,"suffix":""},{"dropping-particle":"","family":"Dorji","given":"Lam","non-dropping-particle":"","parse-names":false,"suffix":""}],"container-title":"Decentralization, Forests and Rural Communities: Policy Outcomes in Southeast Asia","editor":[{"dropping-particle":"","family":"Webb, E.L. and Shivakoti","given":"G.","non-dropping-particle":"","parse-names":false,"suffix":""}],"id":"ITEM-5","issued":{"date-parts":[["2008"]]},"page":"68-92","publisher":"SAGE Publications","title":"The Evolution of Forest-Related Institutions in Bhutan: Adaptations of Local People to the Rising State","type":"chapter"},"uris":["http://www.mendeley.com/documents/?uuid=940d53e9-1a24-32a5-b59a-30178bd75ed2"]}],"mendeley":{"formattedCitation":"(Dung &amp; Webb, 2008; Kijtewachakul &lt;i&gt;et al.&lt;/i&gt;, 2008; Nagendra &lt;i&gt;et al.&lt;/i&gt;, 2008; Webb &amp; Dorji, 2008; Yonariza and Shivakoti, 2008)","plainTextFormattedCitation":"(Dung &amp; Webb, 2008; Kijtewachakul et al., 2008; Nagendra et al., 2008; Webb &amp; Dorji, 2008; Yonariza and Shivakoti, 2008)","previouslyFormattedCitation":"(Dung &amp; Webb, 2008; Kijtewachakul &lt;i&gt;et al.&lt;/i&gt;, 2008; Nagendra &lt;i&gt;et al.&lt;/i&gt;, 2008; Webb &amp; Dorji, 2008; Yonariza and Shivakoti, 2008)"},"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 xml:space="preserve">(Dung &amp; Webb, 2008; Kijtewachakul </w:t>
      </w:r>
      <w:r w:rsidRPr="0008241C">
        <w:rPr>
          <w:i/>
          <w:sz w:val="22"/>
          <w:szCs w:val="22"/>
          <w:lang w:eastAsia="ja-JP"/>
        </w:rPr>
        <w:t>et al.</w:t>
      </w:r>
      <w:r w:rsidRPr="0008241C">
        <w:rPr>
          <w:sz w:val="22"/>
          <w:szCs w:val="22"/>
          <w:lang w:eastAsia="ja-JP"/>
        </w:rPr>
        <w:t xml:space="preserve">, 2008; Nagendra </w:t>
      </w:r>
      <w:r w:rsidRPr="0008241C">
        <w:rPr>
          <w:i/>
          <w:sz w:val="22"/>
          <w:szCs w:val="22"/>
          <w:lang w:eastAsia="ja-JP"/>
        </w:rPr>
        <w:t>et al.</w:t>
      </w:r>
      <w:r w:rsidRPr="0008241C">
        <w:rPr>
          <w:sz w:val="22"/>
          <w:szCs w:val="22"/>
          <w:lang w:eastAsia="ja-JP"/>
        </w:rPr>
        <w:t>, 2008; Webb &amp; Dorji, 2008; Yonariza &amp; Shivakoti, 2008)</w:t>
      </w:r>
      <w:r w:rsidRPr="0008241C">
        <w:rPr>
          <w:sz w:val="22"/>
          <w:szCs w:val="22"/>
          <w:lang w:eastAsia="ja-JP"/>
        </w:rPr>
        <w:fldChar w:fldCharType="end"/>
      </w:r>
      <w:r w:rsidRPr="0008241C">
        <w:rPr>
          <w:sz w:val="22"/>
          <w:szCs w:val="22"/>
          <w:lang w:eastAsia="ja-JP"/>
        </w:rPr>
        <w:t xml:space="preserve">. As previously described, many countries in the region have strong forestry laws and well-regulated forest resources. However, the </w:t>
      </w:r>
      <w:r w:rsidRPr="0008241C">
        <w:rPr>
          <w:sz w:val="22"/>
          <w:szCs w:val="22"/>
          <w:lang w:eastAsia="ja-JP"/>
        </w:rPr>
        <w:lastRenderedPageBreak/>
        <w:t xml:space="preserve">centralisation of political authority over forest resources may lead to deforestation because of the loss of long-term community management and unregulated encroachment on state forests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Webb","given":"Edward L","non-dropping-particle":"","parse-names":false,"suffix":""}],"container-title":"Decentralization, Forests and Rural Communities: Policy Outcomes in Southeast Asia","id":"ITEM-1","issued":{"date-parts":[["2008"]]},"page":"21-43","publisher":"SAGE Publications","title":"Forest policy as a change context in Asia","type":"chapter"},"uris":["http://www.mendeley.com/documents/?uuid=e8f75e05-a522-37fe-bbef-599c355b97e9"]}],"mendeley":{"formattedCitation":"(Webb, 2008)","plainTextFormattedCitation":"(Webb, 2008)","previouslyFormattedCitation":"(Webb, 2008)"},"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Webb, 2008)</w:t>
      </w:r>
      <w:r w:rsidRPr="0008241C">
        <w:rPr>
          <w:sz w:val="22"/>
          <w:szCs w:val="22"/>
          <w:lang w:eastAsia="ja-JP"/>
        </w:rPr>
        <w:fldChar w:fldCharType="end"/>
      </w:r>
      <w:r w:rsidRPr="0008241C">
        <w:rPr>
          <w:sz w:val="22"/>
          <w:szCs w:val="22"/>
          <w:lang w:eastAsia="ja-JP"/>
        </w:rPr>
        <w:t xml:space="preserve">. Inconsistent forest policy and legal framework, insufficient enforcement capacity, and insufficient information about the condition of the forest resource contribute to insufficient legal compliance and governance in the sector </w:t>
      </w:r>
      <w:r w:rsidRPr="0008241C">
        <w:rPr>
          <w:sz w:val="22"/>
          <w:szCs w:val="22"/>
          <w:lang w:eastAsia="ja-JP"/>
        </w:rPr>
        <w:fldChar w:fldCharType="begin" w:fldLock="1"/>
      </w:r>
      <w:r w:rsidRPr="0008241C">
        <w:rPr>
          <w:sz w:val="22"/>
          <w:szCs w:val="22"/>
          <w:lang w:eastAsia="ja-JP"/>
        </w:rPr>
        <w:instrText>ADDIN CSL_CITATION {"citationItems":[{"id":"ITEM-1","itemData":{"abstract":"A region-by-region assessment of the status of forest law compliance and governance in the tropics, and recommendations for improvement Forest law compliance and governance in tropical countries Forest law compliance and governance in tropical countries 2 Acronyms ALFA Amazonian CDM /R Clean /Reforestation COMIFAC Central EU European FAO Food FLEGT Forest , Governance ITTO International NTFP non - timber OCTA Amazon REDD reduced SFM sustainable Forest law compliance and governance in tropical countries A region - by - region assessment of the status of forest law compliance and governance , and recommendations for improvement Written Edited © , 2010 All This . Textual provided . This held – 2008 , Central , Mesoamerica , and Southeast . It Governance and Climate - change Mitigation , which . itto . int www . fao . org / forestry . For : Eva Team , Forest , FAO Eva . Muller@fao . org www . fao . org / forestry Steven Communications , ITTO johnson@itto . int www . itto . int Forest law compliance and governance in tropical countries 3 Contents","author":[{"dropping-particle":"","family":"Blaser","given":"J","non-dropping-particle":"","parse-names":false,"suffix":""}],"id":"ITEM-1","issued":{"date-parts":[["2010"]]},"title":"Forest law compliance and governance in tropical countries: A region-by-region assessment of the status of forest law compliance and governance, and recommendations for improvement","type":"report"},"uris":["http://www.mendeley.com/documents/?uuid=128e559c-b03f-36d5-85ee-05fc270d1bf4"]}],"mendeley":{"formattedCitation":"(Blaser, 2010)","plainTextFormattedCitation":"(Blaser, 2010)","previouslyFormattedCitation":"(Blaser, 2010)"},"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Blaser, 2010)</w:t>
      </w:r>
      <w:r w:rsidRPr="0008241C">
        <w:rPr>
          <w:sz w:val="22"/>
          <w:szCs w:val="22"/>
          <w:lang w:eastAsia="ja-JP"/>
        </w:rPr>
        <w:fldChar w:fldCharType="end"/>
      </w:r>
      <w:r w:rsidRPr="0008241C">
        <w:rPr>
          <w:sz w:val="22"/>
          <w:szCs w:val="22"/>
          <w:lang w:eastAsia="ja-JP"/>
        </w:rPr>
        <w:t xml:space="preserve">. Decentralisation is assumed to hold a great potential for local development and sustainable management of natural resources </w:t>
      </w:r>
      <w:r w:rsidRPr="0008241C">
        <w:rPr>
          <w:sz w:val="22"/>
          <w:szCs w:val="22"/>
          <w:lang w:eastAsia="ja-JP"/>
        </w:rPr>
        <w:fldChar w:fldCharType="begin" w:fldLock="1"/>
      </w:r>
      <w:r w:rsidRPr="0008241C">
        <w:rPr>
          <w:sz w:val="22"/>
          <w:szCs w:val="22"/>
          <w:lang w:eastAsia="ja-JP"/>
        </w:rPr>
        <w:instrText>ADDIN CSL_CITATION {"citationItems":[{"id":"ITEM-1","itemData":{"DOI":"10.1080/09578810410001688707","abstract":"They are indebted to the Rockefeller Foundation for providing the funds and an inspiring venue for the conference at Bellagio, at which the papers in this volume were first presented. They wish to express their thanks to: the Africa Bureau of USAID for funding much of the background research for the Africa contributions to this project and for supporting many of the Bellagio participants; Jon Anderson at the Africa Bureau of USAID for encouraging critical thinking, policy research and outreach on governance issues at the frontier between environment and democracy; David Kaimowitz at the Center for International Forestry Research (CIFOR) in Bogor, Indonesia, for contributing CIFOR's experience and in-depth research to the Bellagio meeting by generously financing several CIFOR participants, and for supporting the research behind the Latin American cases in this volume; the South Africa office of the Ford Foundation for generously supporting the final stages of this publication; Judy Butler for diligent copy-editing; Catherine Benson for logistical support; and Peter G. Veit at WRI for being supportive of this project throughout. They also acknowledge the key role of the anonymous peer reviewers.","author":[{"dropping-particle":"","family":"Larson","given":"Anne M","non-dropping-particle":"","parse-names":false,"suffix":""},{"dropping-particle":"","family":"Ribot","given":"Jesse C","non-dropping-particle":"","parse-names":false,"suffix":""}],"container-title":"European Journal of Development Research","id":"ITEM-1","issue":"1","issued":{"date-parts":[["2004"]]},"page":"1-25","title":"Democratic Decentralisation through a Natural Resource Lens: An Introduction","type":"article-journal","volume":"16"},"uris":["http://www.mendeley.com/documents/?uuid=2e465fa5-62a9-35bb-9826-b0c19a298f22"]},{"id":"ITEM-2","itemData":{"author":[{"dropping-particle":"","family":"Moser","given":"C.","non-dropping-particle":"","parse-names":false,"suffix":""},{"dropping-particle":"","family":"Norton","given":"A.","non-dropping-particle":"","parse-names":false,"suffix":""},{"dropping-particle":"","family":"Conway","given":"T.","non-dropping-particle":"","parse-names":false,"suffix":""},{"dropping-particle":"","family":"Ferguson","given":"C.","non-dropping-particle":"","parse-names":false,"suffix":""},{"dropping-particle":"","family":"Vizard","given":"P.","non-dropping-particle":"","parse-names":false,"suffix":""}],"id":"ITEM-2","issued":{"date-parts":[["2001"]]},"publisher":"Overseas Development Institute","publisher-place":"London, UK","title":"To claim our rights: Livelihood security, human rights and sustainable development","type":"book"},"uris":["http://www.mendeley.com/documents/?uuid=508f7d9a-c18d-341a-b5d6-019e103d2923"]}],"mendeley":{"formattedCitation":"(Larson &amp; Ribot, 2004; Moser &lt;i&gt;et al.&lt;/i&gt;, 2001)","plainTextFormattedCitation":"(Larson &amp; Ribot, 2004; Moser et al., 2001)","previouslyFormattedCitation":"(Larson &amp; Ribot, 2004; Moser &lt;i&gt;et al.&lt;/i&gt;, 2001)"},"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 xml:space="preserve">(Larson &amp; Ribot, 2004; Moser </w:t>
      </w:r>
      <w:r w:rsidRPr="0008241C">
        <w:rPr>
          <w:i/>
          <w:sz w:val="22"/>
          <w:szCs w:val="22"/>
          <w:lang w:eastAsia="ja-JP"/>
        </w:rPr>
        <w:t>et al.</w:t>
      </w:r>
      <w:r w:rsidRPr="0008241C">
        <w:rPr>
          <w:sz w:val="22"/>
          <w:szCs w:val="22"/>
          <w:lang w:eastAsia="ja-JP"/>
        </w:rPr>
        <w:t>, 2001)</w:t>
      </w:r>
      <w:r w:rsidRPr="0008241C">
        <w:rPr>
          <w:sz w:val="22"/>
          <w:szCs w:val="22"/>
          <w:lang w:eastAsia="ja-JP"/>
        </w:rPr>
        <w:fldChar w:fldCharType="end"/>
      </w:r>
      <w:r w:rsidRPr="0008241C">
        <w:rPr>
          <w:sz w:val="22"/>
          <w:szCs w:val="22"/>
          <w:lang w:eastAsia="ja-JP"/>
        </w:rPr>
        <w:t xml:space="preserve">. However, recent studies on the impact of decentralisation reforms show mixed results </w:t>
      </w:r>
      <w:r w:rsidRPr="0008241C">
        <w:rPr>
          <w:sz w:val="22"/>
          <w:szCs w:val="22"/>
          <w:lang w:eastAsia="ja-JP"/>
        </w:rPr>
        <w:fldChar w:fldCharType="begin" w:fldLock="1"/>
      </w:r>
      <w:r w:rsidRPr="0008241C">
        <w:rPr>
          <w:sz w:val="22"/>
          <w:szCs w:val="22"/>
          <w:lang w:eastAsia="ja-JP"/>
        </w:rPr>
        <w:instrText>ADDIN CSL_CITATION {"citationItems":[{"id":"ITEM-1","itemData":{"abstract":"Public policy in India has for long appreciated that access to shared or 'common' natural resources (NR) is crucial to local livelihood strategies. Many of the rural poor depend directly on shared NR, yet they often live in ecologically marginal areas and have limited and insecure rights to NR. A recurrent question in the rural development debate has been: how are poverty and access to NR linked and what are the policy implications of these linkages? A principal conclusion has been that decentralised NR management regimes will enhance both sustainability and equitable access to NR by the poor. Policy has focused principally on institutional frameworks conferring rights, responsibilities and roles in decentralised NR management (DNRM). In India, two formal institutional systems have been identified as having the legitimacy and potential to enhance rural livelihoods: Partnership models. In the last decade there have been significant moves towards formal NR management partnerships between the public administration and local user groups. The two most institutionally evolved examples, for which Guidelines have been promulgated, are Joint Forest Management (JFM) and Watershed Management (WM). Local government reform. A Constitutional Amendment passed in 1993 aimed to strengthen local government, collectively called Panchayati Raj Institutions, at District, Block and Village levels. Some of the seats at these levels are reserved for marginal and vulnerable community members and for women. Village level Panchayats have become responsible for preparing plans for the management of NR within their boundaries. The support for decentralisation is based less on any proven success than on ideological convictions related to the importance of local involvement and self-determination in the development process. There is however a growing realism about the strong centralising forces within the polity and bureaucracy that inhibit meaningful transfer of access and control over NR. Equally, earlier optimism regarding collective action has been tempered by failed participatory Drawing on a two-year study of decentralisation processes at State, district and village levels in Andhra Pradesh, Madhya Pradesh and Karnataka, this paper considers the influence of political economy factors on decentralised natural resource management in India. The paper assesses the constraints and potentials for decentralisation that are posed by the current political economy It argues that centrali…","author":[{"dropping-particle":"","family":"Baumann","given":"Pari","non-dropping-particle":"","parse-names":false,"suffix":""},{"dropping-particle":"","family":"Farrington","given":"John","non-dropping-particle":"","parse-names":false,"suffix":""}],"container-title":"Natural Resource Perspectives","id":"ITEM-1","issued":{"date-parts":[["2003"]]},"page":"1-4","title":"Decentralising natural resource management: Lessons from local government reform in India","type":"article-journal","volume":"86"},"uris":["http://www.mendeley.com/documents/?uuid=1162d58e-fba6-365d-b9b3-0b57acce7b3c"]},{"id":"ITEM-2","itemData":{"author":[{"dropping-particle":"","family":"Ribot","given":"Jesse C","non-dropping-particle":"","parse-names":false,"suffix":""}],"id":"ITEM-2","issued":{"date-parts":[["2002"]]},"publisher-place":"Washington, DC","title":"Democratic Decentralization of Natural Resources Democratic Decentralization of Natural Resources Institutionalizing Popular Participation Institutionalizing Popular Participation","type":"report"},"uris":["http://www.mendeley.com/documents/?uuid=6becd3b8-70da-3c31-90ab-e749659a5f6d"]},{"id":"ITEM-3","itemData":{"abstract":"This paper draws together evidence from a number of studies on the impacts of natural resource devolution policies in several Asian and southern African countries from the perspective of local people. Devolution outcomes are assessed in terms of who has greater benefits and decision-making authority. Factors that have influenced the devolution process are also examined.","author":[{"dropping-particle":"","family":"Shackleton","given":"Sheona","non-dropping-particle":"","parse-names":false,"suffix":""},{"dropping-particle":"","family":"Campbell","given":"Bruce","non-dropping-particle":"","parse-names":false,"suffix":""},{"dropping-particle":"","family":"Wollenberg","given":"Eva","non-dropping-particle":"","parse-names":false,"suffix":""},{"dropping-particle":"","family":"Edmunds","given":"David","non-dropping-particle":"","parse-names":false,"suffix":""}],"container-title":"Natural Resource Perspectives","id":"ITEM-3","issued":{"date-parts":[["2002"]]},"page":"1-6","title":"Devolution and community-based natural resource management: Creating space for local people to participate and benefit?","type":"article-journal","volume":"76"},"uris":["http://www.mendeley.com/documents/?uuid=bffb9115-6851-3cc7-af23-2fec2a4e8f5b"]},{"id":"ITEM-4","itemData":{"abstract":"This article reviews the process of decentralization in forest management in developing countries in South and Southeast Asia. Decentralized forest management (DFM) is an alternative to centralized or state-regulated forest management, which transfers the forest use and management rights to local communities. It is a process of gradual change in forest management, which started in the 1970s when social forestry programs involving people's participation were first attempted and expanded in the 1990s when DFM policies were enacted to recognize the traditional forest rights of local communities. DFM has no single definition, depending instead on the state's willingness to move away from the command and control approach toward forest management. There are some plus points, but these are still limited and the drawbacks of decentralization far outweigh the gains.","author":[{"dropping-particle":"","family":"Balooni","given":"Kulbhushan","non-dropping-particle":"","parse-names":false,"suffix":""},{"dropping-particle":"","family":"Inoue","given":"Makoto","non-dropping-particle":"","parse-names":false,"suffix":""}],"container-title":"Journal of Forestry","id":"ITEM-4","issue":"8","issued":{"date-parts":[["2007"]]},"page":"414-420","title":"Decentralized Forest Management in South and Southeast Asia.","type":"article-journal","volume":"105"},"uris":["http://www.mendeley.com/documents/?uuid=55dcb548-ee70-341b-a50b-56b6425dfcb6"]},{"id":"ITEM-5","itemData":{"DOI":"10.4232/10.ASEAS-5.2-4","abstract":"The 'big bang' decentralisation reforms Indonesia embarked upon in 2001 went along with a decen-tralisation of the forestry sector. Hopes were high that this would improve local development and contribute to more sustainable forest management. However, undesired outcomes of decentralisa-tion have been counteracted by an immediate eff ort to recentralise forest governance. In this paper, we address the question what actual impact both de-and recentralisation of forest governance had on the livelihoods of local communities in East Kalimantan. Our fi ndings are based on fi eld studies conducted in two villages using ethnographic methods. We show that under decentralised forest governance, unclear functional competences and overlapping authorities of the central and local governments triggered a logging boom that increased inter-and intra-village confl icts, exacerbat-ing inequality, and leading to further deforestation. On the other hand, the recentralisation of the forestry sector and the increased central state control of illegal logging deprived villagers of lucrative income sources without off ering adequate alternatives, while ending therewith associated confl icts. Our case studies thus show that de-and recentralisation had both positive and negative eff ects on a local level. However, we argue that continual decentralisation eff orts would be more promising for the improvement of local communities in East Kalimantan. Die weitreichenden Dezentralisierungsprozesse, die Indonesien 2001 in die Wege geleitet hat, schlos-sen eine Dezentralisierung des Forstsektors ein. Die Hoff nungen waren groß, dass damit die loka-le Entwicklung vorangetrieben und nachhaltiges Waldmanagement gefördert würden. Den uner-wünschten Folgen der Dezentralisierung wurde jedoch mit umgehenden Bemühungen entgegenge-wirkt, den Forstsektor zu rezentralisieren. In diesem Artikel befassen wir uns mit der Frage, welche tatsächlichen Folgen sowohl die De-als auch Rezentralisierung des Forstsektors auf die Lebensum-stände lokaler Gemeinschaften in Ost-Kalimantan hatten. Unsere Ergebnisse beruhen auf Feldfor-schungen in zwei Dorfgemeinschaften unter Anwendung ethnographischer Methoden. Wir zeigen, dass die unklare Aufgabenverteilung und überlappenden Autoritäten von Zentral-und Lokalregie-rung während der Dezentralisierung einen logging boom hervorgerufen haben, der zu steigenden Konfl ikten innerhalb von und zwischen Dörfern sowie wachsender Ungleichheit und ansteigender","author":[{"dropping-particle":"","family":"Bullinger","given":"Cathrin","non-dropping-particle":"","parse-names":false,"suffix":""},{"dropping-particle":"","family":"Haug","given":"Michaela","non-dropping-particle":"","parse-names":false,"suffix":""}],"container-title":"ASEAS – Austrian Journal of South-East Asian Studies","id":"ITEM-5","issue":"2","issued":{"date-parts":[["2012"]]},"page":"243-262","title":"Current Research on South-East Asia In and Out of the Forest: Decentralisation and Recentralisation of Forest Governance in East Kalimantan, Indonesia","type":"article-journal","volume":"5"},"uris":["http://www.mendeley.com/documents/?uuid=2eeefff9-aa49-3924-b98e-9329a30dbe39"]}],"mendeley":{"formattedCitation":"(Balooni &amp; Inoue, 2007; Baumann &amp; Farrington, 2003; Bullinger &amp; Haug, 2012; Ribot, 2002; S. Shackleton &lt;i&gt;et al.&lt;/i&gt;, 2002)","plainTextFormattedCitation":"(Balooni &amp; Inoue, 2007; Baumann &amp; Farrington, 2003; Bullinger &amp; Haug, 2012; Ribot, 2002; S. Shackleton et al., 2002)","previouslyFormattedCitation":"(Balooni &amp; Inoue, 2007; Baumann &amp; Farrington, 2003; Bullinger &amp; Haug, 2012; Ribot, 2002; S. Shackleton &lt;i&gt;et al.&lt;/i&gt;, 2002)"},"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 xml:space="preserve">(Balooni &amp; Inoue, 2007; Baumann &amp; Farrington, 2003; Bullinger &amp; Haug, 2012; Ribot, 2002; Shackleton </w:t>
      </w:r>
      <w:r w:rsidRPr="0008241C">
        <w:rPr>
          <w:i/>
          <w:sz w:val="22"/>
          <w:szCs w:val="22"/>
          <w:lang w:eastAsia="ja-JP"/>
        </w:rPr>
        <w:t>et al.</w:t>
      </w:r>
      <w:r w:rsidRPr="0008241C">
        <w:rPr>
          <w:sz w:val="22"/>
          <w:szCs w:val="22"/>
          <w:lang w:eastAsia="ja-JP"/>
        </w:rPr>
        <w:t>, 2002)</w:t>
      </w:r>
      <w:r w:rsidRPr="0008241C">
        <w:rPr>
          <w:sz w:val="22"/>
          <w:szCs w:val="22"/>
          <w:lang w:eastAsia="ja-JP"/>
        </w:rPr>
        <w:fldChar w:fldCharType="end"/>
      </w:r>
      <w:r w:rsidRPr="0008241C">
        <w:rPr>
          <w:sz w:val="22"/>
          <w:szCs w:val="22"/>
          <w:lang w:eastAsia="ja-JP"/>
        </w:rPr>
        <w:t xml:space="preserve">. For example, in Nepal, decentralisation of forest management from fully centralised control of the resource towards community-based forest management had many positive impacts on the forest. Forest cover increased after the implementation of the community forestry policy and the trend in the biological condition of the community-managed forests was improving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Gautam","given":"Ambika P","non-dropping-particle":"","parse-names":false,"suffix":""},{"dropping-particle":"","family":"Shivakoti","given":"Ganesh P","non-dropping-particle":"","parse-names":false,"suffix":""}],"container-title":"Decentralization, Forests and Rural Communities: Policy Outcomes in Southeast Asia","editor":[{"dropping-particle":"","family":"Webb, E.L. and Shivakoti","given":"G.","non-dropping-particle":"","parse-names":false,"suffix":""}],"id":"ITEM-1","issued":{"date-parts":[["2008"]]},"page":"150-176","publisher":"SAGE Publications","title":"Evolution, Impacts and Challenges of Community-based Forestry in Nepal","type":"chapter"},"uris":["http://www.mendeley.com/documents/?uuid=39cb60ed-9632-36c7-b2e6-681d6ff424bb"]}],"mendeley":{"formattedCitation":"(Gautam &amp; Shivakoti, 2008)","plainTextFormattedCitation":"(Gautam &amp; Shivakoti, 2008)","previouslyFormattedCitation":"(Gautam &amp; Shivakoti, 2008)"},"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Gautam &amp; Shivakoti, 2008)</w:t>
      </w:r>
      <w:r w:rsidRPr="0008241C">
        <w:rPr>
          <w:sz w:val="22"/>
          <w:szCs w:val="22"/>
          <w:lang w:eastAsia="ja-JP"/>
        </w:rPr>
        <w:fldChar w:fldCharType="end"/>
      </w:r>
      <w:r w:rsidRPr="0008241C">
        <w:rPr>
          <w:sz w:val="22"/>
          <w:szCs w:val="22"/>
          <w:lang w:eastAsia="ja-JP"/>
        </w:rPr>
        <w:t xml:space="preserve">. On the other hand, in Indonesia, decentralised forest governance triggered a logging boom that increased inter- and intra-village conflicts, exacerbating inequality, and accelerating the rate of deforestation </w:t>
      </w:r>
      <w:r w:rsidRPr="0008241C">
        <w:rPr>
          <w:sz w:val="22"/>
          <w:szCs w:val="22"/>
          <w:lang w:eastAsia="ja-JP"/>
        </w:rPr>
        <w:fldChar w:fldCharType="begin" w:fldLock="1"/>
      </w:r>
      <w:r w:rsidRPr="0008241C">
        <w:rPr>
          <w:sz w:val="22"/>
          <w:szCs w:val="22"/>
          <w:lang w:eastAsia="ja-JP"/>
        </w:rPr>
        <w:instrText>ADDIN CSL_CITATION {"citationItems":[{"id":"ITEM-1","itemData":{"DOI":"10.4232/10.ASEAS-5.2-4","abstract":"The 'big bang' decentralisation reforms Indonesia embarked upon in 2001 went along with a decen-tralisation of the forestry sector. Hopes were high that this would improve local development and contribute to more sustainable forest management. However, undesired outcomes of decentralisa-tion have been counteracted by an immediate eff ort to recentralise forest governance. In this paper, we address the question what actual impact both de-and recentralisation of forest governance had on the livelihoods of local communities in East Kalimantan. Our fi ndings are based on fi eld studies conducted in two villages using ethnographic methods. We show that under decentralised forest governance, unclear functional competences and overlapping authorities of the central and local governments triggered a logging boom that increased inter-and intra-village confl icts, exacerbat-ing inequality, and leading to further deforestation. On the other hand, the recentralisation of the forestry sector and the increased central state control of illegal logging deprived villagers of lucrative income sources without off ering adequate alternatives, while ending therewith associated confl icts. Our case studies thus show that de-and recentralisation had both positive and negative eff ects on a local level. However, we argue that continual decentralisation eff orts would be more promising for the improvement of local communities in East Kalimantan. Die weitreichenden Dezentralisierungsprozesse, die Indonesien 2001 in die Wege geleitet hat, schlos-sen eine Dezentralisierung des Forstsektors ein. Die Hoff nungen waren groß, dass damit die loka-le Entwicklung vorangetrieben und nachhaltiges Waldmanagement gefördert würden. Den uner-wünschten Folgen der Dezentralisierung wurde jedoch mit umgehenden Bemühungen entgegenge-wirkt, den Forstsektor zu rezentralisieren. In diesem Artikel befassen wir uns mit der Frage, welche tatsächlichen Folgen sowohl die De-als auch Rezentralisierung des Forstsektors auf die Lebensum-stände lokaler Gemeinschaften in Ost-Kalimantan hatten. Unsere Ergebnisse beruhen auf Feldfor-schungen in zwei Dorfgemeinschaften unter Anwendung ethnographischer Methoden. Wir zeigen, dass die unklare Aufgabenverteilung und überlappenden Autoritäten von Zentral-und Lokalregie-rung während der Dezentralisierung einen logging boom hervorgerufen haben, der zu steigenden Konfl ikten innerhalb von und zwischen Dörfern sowie wachsender Ungleichheit und ansteigender","author":[{"dropping-particle":"","family":"Bullinger","given":"Cathrin","non-dropping-particle":"","parse-names":false,"suffix":""},{"dropping-particle":"","family":"Haug","given":"Michaela","non-dropping-particle":"","parse-names":false,"suffix":""}],"container-title":"ASEAS – Austrian Journal of South-East Asian Studies","id":"ITEM-1","issue":"2","issued":{"date-parts":[["2012"]]},"page":"243-262","title":"Current Research on South-East Asia In and Out of the Forest: Decentralisation and Recentralisation of Forest Governance in East Kalimantan, Indonesia","type":"article-journal","volume":"5"},"uris":["http://www.mendeley.com/documents/?uuid=2eeefff9-aa49-3924-b98e-9329a30dbe39"]},{"id":"ITEM-2","itemData":{"abstract":"The implementation of the decentralisation policies in Indonesia, which started in 2000, has fundamentally changed the country's forest governance framework. This study investigates how decentralisation has influenced forest governance, and links the forest governance to deforestation rates at the district level. We measure and compare the quality of forest governance in 11 districts in Central Kalimantan province in the periods 2000-2005 and 2005-2010 and relate forest governance to deforestation rate. This study shows that decentralisation has led to marked differences in forest govern-ance between districts and that deforestation rates is strongly related to the change of forest governance. We recommend revisiting the Indonesian forest governance framework to ensure more checks and balances in decision making, better monitoring and increased transparency, with particular support for Forest Management Units as a new tool for forest management, and government support to facilitate the design and implementation of REDD+ projects.","author":[{"dropping-particle":"","family":"Suwarno","given":"Aritta","non-dropping-particle":"","parse-names":false,"suffix":""},{"dropping-particle":"","family":"Hein","given":"Lars","non-dropping-particle":"","parse-names":false,"suffix":""},{"dropping-particle":"","family":"Sumarga","given":"Elham","non-dropping-particle":"","parse-names":false,"suffix":""}],"container-title":"Quarterly Journal of International Agriculture","id":"ITEM-2","issue":"1","issued":{"date-parts":[["2015"]]},"page":"77-100","publisher":"DLG-Verlag Frankfurt/M","title":"Governance, Decentralisation and Deforestation: The Case of Central Kalimantan Province, Indonesia","type":"article-journal","volume":"54"},"uris":["http://www.mendeley.com/documents/?uuid=392cfeaa-3e70-37ce-a3ac-666eadf38dc3"]}],"mendeley":{"formattedCitation":"(Bullinger &amp; Haug, 2012; Suwarno &lt;i&gt;et al.&lt;/i&gt;, 2015)","plainTextFormattedCitation":"(Bullinger &amp; Haug, 2012; Suwarno et al., 2015)","previouslyFormattedCitation":"(Bullinger &amp; Haug, 2012; Suwarno &lt;i&gt;et al.&lt;/i&gt;, 2015)"},"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 xml:space="preserve">(Bullinger &amp; Haug, 2012; Suwarno </w:t>
      </w:r>
      <w:r w:rsidRPr="0008241C">
        <w:rPr>
          <w:i/>
          <w:sz w:val="22"/>
          <w:szCs w:val="22"/>
          <w:lang w:eastAsia="ja-JP"/>
        </w:rPr>
        <w:t>et al.</w:t>
      </w:r>
      <w:r w:rsidRPr="0008241C">
        <w:rPr>
          <w:sz w:val="22"/>
          <w:szCs w:val="22"/>
          <w:lang w:eastAsia="ja-JP"/>
        </w:rPr>
        <w:t>, 2015)</w:t>
      </w:r>
      <w:r w:rsidRPr="0008241C">
        <w:rPr>
          <w:sz w:val="22"/>
          <w:szCs w:val="22"/>
          <w:lang w:eastAsia="ja-JP"/>
        </w:rPr>
        <w:fldChar w:fldCharType="end"/>
      </w:r>
      <w:r w:rsidRPr="0008241C">
        <w:rPr>
          <w:sz w:val="22"/>
          <w:szCs w:val="22"/>
          <w:lang w:eastAsia="ja-JP"/>
        </w:rPr>
        <w:t xml:space="preserve">.The issue of decentralisation is a central policy concern, but decentralisation should mean self-governance </w:t>
      </w:r>
      <w:r w:rsidRPr="0008241C">
        <w:rPr>
          <w:sz w:val="22"/>
          <w:szCs w:val="22"/>
          <w:lang w:eastAsia="ja-JP"/>
        </w:rPr>
        <w:fldChar w:fldCharType="begin" w:fldLock="1"/>
      </w:r>
      <w:r w:rsidRPr="0008241C">
        <w:rPr>
          <w:sz w:val="22"/>
          <w:szCs w:val="22"/>
          <w:lang w:eastAsia="ja-JP"/>
        </w:rPr>
        <w:instrText>ADDIN CSL_CITATION {"citationItems":[{"id":"ITEM-1","itemData":{"abstract":"As discussed earlier in Chapters 1 and 2, decentralization has frequently been recommended in the initial years of the 21st century to deal with the overuse of natural resource systems (Mukand and Rodrik, 2002; Ribot, 2002). This is a radical departure from early policy prescriptions. For decades, the presumption in many policy circles has been that the users of natural resources were shortsighted resource-grabbers who did not realize that unsustainable harvesting practices would lead to their own ruin (Ophuls, 1973; Vedeld, 1993). To counter this presumed failure of those using resources to seek out long-term solutions to overhar-vesting, governments pre-empted local community stewardship throughout Asia (Arnold and Campbell, 1986). Land was taken away from traditional or community ownership and declared to be owned by the national government. Chapter 1 provides a brief history of the policy of centralization throughout Asia followed in very recent times by various decen-tralization policies. Unless decentralization policies are crafted in ways that take into account the ecological condition of a local for-est, the economic pressures surrounding specific forest products, the local tradition in some locations for sustainable management and a host of other factors that affect performance, these new policy recommendations will turn out to be another series of 'quick fixes' and rapid failures (Bardhan and Mookherjee, 2000; Agrawal and Ribot, 1999). Pritchett and Woolcock (2003) bemoan the problem of trying to find solutions when 'the' problem is actually the blue-print solution recommended by donors and national governments for solving a problem.","author":[{"dropping-particle":"","family":"Shivakoti","given":"Ganesh P","non-dropping-particle":"","parse-names":false,"suffix":""},{"dropping-particle":"","family":"Ostrom","given":"Elinor","non-dropping-particle":"","parse-names":false,"suffix":""}],"container-title":"Decentralization, Forests and Rural Communities: Policy Outcomes in Southeast Asia","editor":[{"dropping-particle":"","family":"Webb, E.L. and Shivakoti","given":"G.","non-dropping-particle":"","parse-names":false,"suffix":""}],"id":"ITEM-1","issued":{"date-parts":[["2008"]]},"page":"292-310","publisher":"SAGE Publications","title":"Facilitating Decentralized Policies for Sustainable Governance and Management of Forest Resources in Asia","type":"chapter"},"uris":["http://www.mendeley.com/documents/?uuid=5d323042-4329-30b0-9663-5207f28da692"]}],"mendeley":{"formattedCitation":"(Shivakoti &amp; Ostrom, 2008)","plainTextFormattedCitation":"(Shivakoti &amp; Ostrom, 2008)","previouslyFormattedCitation":"(Shivakoti &amp; Ostrom, 2008)"},"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Shivakoti &amp; Ostrom, 2008)</w:t>
      </w:r>
      <w:r w:rsidRPr="0008241C">
        <w:rPr>
          <w:sz w:val="22"/>
          <w:szCs w:val="22"/>
          <w:lang w:eastAsia="ja-JP"/>
        </w:rPr>
        <w:fldChar w:fldCharType="end"/>
      </w:r>
      <w:r w:rsidRPr="0008241C">
        <w:rPr>
          <w:sz w:val="22"/>
          <w:szCs w:val="22"/>
          <w:lang w:eastAsia="ja-JP"/>
        </w:rPr>
        <w:t xml:space="preserve">. It will require a collective effort at all levels including local, regional, national, and international stakeholders to achieve effective decentralised forest management as we come to view conservation of forest resources from a global perspective </w:t>
      </w:r>
      <w:r w:rsidRPr="0008241C">
        <w:rPr>
          <w:sz w:val="22"/>
          <w:szCs w:val="22"/>
          <w:lang w:eastAsia="ja-JP"/>
        </w:rPr>
        <w:fldChar w:fldCharType="begin" w:fldLock="1"/>
      </w:r>
      <w:r w:rsidRPr="0008241C">
        <w:rPr>
          <w:sz w:val="22"/>
          <w:szCs w:val="22"/>
          <w:lang w:eastAsia="ja-JP"/>
        </w:rPr>
        <w:instrText>ADDIN CSL_CITATION {"citationItems":[{"id":"ITEM-1","itemData":{"abstract":"This article reviews the process of decentralization in forest management in developing countries in South and Southeast Asia. Decentralized forest management (DFM) is an alternative to centralized or state-regulated forest management, which transfers the forest use and management rights to local communities. It is a process of gradual change in forest management, which started in the 1970s when social forestry programs involving people's participation were first attempted and expanded in the 1990s when DFM policies were enacted to recognize the traditional forest rights of local communities. DFM has no single definition, depending instead on the state's willingness to move away from the command and control approach toward forest management. There are some plus points, but these are still limited and the drawbacks of decentralization far outweigh the gains.","author":[{"dropping-particle":"","family":"Balooni","given":"Kulbhushan","non-dropping-particle":"","parse-names":false,"suffix":""},{"dropping-particle":"","family":"Inoue","given":"Makoto","non-dropping-particle":"","parse-names":false,"suffix":""}],"container-title":"Journal of Forestry","id":"ITEM-1","issue":"8","issued":{"date-parts":[["2007"]]},"page":"414-420","title":"Decentralized Forest Management in South and Southeast Asia.","type":"article-journal","volume":"105"},"uris":["http://www.mendeley.com/documents/?uuid=55dcb548-ee70-341b-a50b-56b6425dfcb6"]}],"mendeley":{"formattedCitation":"(Balooni &amp; Inoue, 2007)","plainTextFormattedCitation":"(Balooni &amp; Inoue, 2007)","previouslyFormattedCitation":"(Balooni &amp; Inoue, 2007)"},"properties":{"noteIndex":0},"schema":"https://github.com/citation-style-language/schema/raw/master/csl-citation.json"}</w:instrText>
      </w:r>
      <w:r w:rsidRPr="0008241C">
        <w:rPr>
          <w:sz w:val="22"/>
          <w:szCs w:val="22"/>
          <w:lang w:eastAsia="ja-JP"/>
        </w:rPr>
        <w:fldChar w:fldCharType="separate"/>
      </w:r>
      <w:r w:rsidRPr="0008241C">
        <w:rPr>
          <w:sz w:val="22"/>
          <w:szCs w:val="22"/>
          <w:lang w:eastAsia="ja-JP"/>
        </w:rPr>
        <w:t>(Balooni &amp; Inoue, 2007)</w:t>
      </w:r>
      <w:r w:rsidRPr="0008241C">
        <w:rPr>
          <w:sz w:val="22"/>
          <w:szCs w:val="22"/>
          <w:lang w:eastAsia="ja-JP"/>
        </w:rPr>
        <w:fldChar w:fldCharType="end"/>
      </w:r>
      <w:r w:rsidRPr="0008241C">
        <w:rPr>
          <w:sz w:val="22"/>
          <w:szCs w:val="22"/>
          <w:lang w:eastAsia="ja-JP"/>
        </w:rPr>
        <w:t>.</w:t>
      </w:r>
    </w:p>
    <w:p w14:paraId="0E4FDB1F" w14:textId="5660E725" w:rsidR="00A01204" w:rsidRDefault="00A01204" w:rsidP="00A01204">
      <w:pPr>
        <w:rPr>
          <w:sz w:val="22"/>
          <w:szCs w:val="22"/>
        </w:rPr>
      </w:pPr>
    </w:p>
    <w:p w14:paraId="5E904E08" w14:textId="77777777" w:rsidR="00930FE2" w:rsidRPr="0008241C" w:rsidRDefault="00930FE2" w:rsidP="00A01204">
      <w:pPr>
        <w:rPr>
          <w:sz w:val="22"/>
          <w:szCs w:val="22"/>
        </w:rPr>
      </w:pPr>
    </w:p>
    <w:p w14:paraId="2895E33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Agriculture and bioenergy</w:t>
      </w:r>
    </w:p>
    <w:p w14:paraId="193B9718" w14:textId="77777777" w:rsidR="00A01204" w:rsidRPr="0008241C" w:rsidRDefault="00A01204" w:rsidP="00A01204">
      <w:pPr>
        <w:rPr>
          <w:sz w:val="22"/>
          <w:szCs w:val="22"/>
        </w:rPr>
      </w:pPr>
    </w:p>
    <w:p w14:paraId="1E2037D5" w14:textId="77777777" w:rsidR="00A01204" w:rsidRPr="0008241C" w:rsidRDefault="00A01204" w:rsidP="00A01204">
      <w:pPr>
        <w:rPr>
          <w:sz w:val="22"/>
          <w:szCs w:val="22"/>
        </w:rPr>
      </w:pPr>
      <w:r w:rsidRPr="0008241C">
        <w:rPr>
          <w:rFonts w:eastAsia="MS Gothic"/>
          <w:sz w:val="22"/>
          <w:szCs w:val="22"/>
          <w:shd w:val="clear" w:color="auto" w:fill="FFFFFF"/>
        </w:rPr>
        <w:t xml:space="preserve">The expansion and intensification of agriculture is a particular threat to native fauna and flora in many places including the Asia-Pacific region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BN":"2831706092","abstract":"The spread of invasive alien species (IAS) is creating complex and far-reaching challenges that threaten both the natural biological riches of the earth and the well being of its citizens. While the problem is global, the nature and severity of the impacts on society, economic life, health, and natural heritage are distributed unevenly across nations and regions. Thus, some aspects of the problem require solutions tailored to the specific values, needs, and priorities of nations while others call for consolidated action by the larger world community. Preventing the international movement of invasive alien species and coordinating a timely and effective response to invasions will require cooperation and collaboration among governments, economic sectors, non-governmental organisations, and international treaty organisations. This strategy highlights the dimensions of the problem and outlines a framework for mounting a global-scale response. While both the problem and the scale of the solution may appear dauntingly complex, the issue presents an unparalleled opportunity to respond with actions that link preservation of biodiversity with protection of the health and livelihood of the world's human populations.","author":[{"dropping-particle":"","family":"McNeely","given":"J.A.","non-dropping-particle":"","parse-names":false,"suffix":""},{"dropping-particle":"","family":"Mooney","given":"H.A.","non-dropping-particle":"","parse-names":false,"suffix":""},{"dropping-particle":"","family":"Neville","given":"L.E.","non-dropping-particle":"","parse-names":false,"suffix":""}],"container-title":"IUCN Gland, Switzerland and Cambridge,UK","id":"ITEM-1","issued":{"date-parts":[["2001"]]},"page":"50","title":"Global Strategy on Invasive Alien Species","type":"article-journal"},"uris":["http://www.mendeley.com/documents/?uuid=6506db8e-d1bc-42d0-86d4-14aeef41c721"]}],"mendeley":{"formattedCitation":"(McNeely &lt;i&gt;et al.&lt;/i&gt;, 2001)","manualFormatting":"(J.A. McNeely, Mooney, &amp; Neville, 2001;","plainTextFormattedCitation":"(McNeely et al., 2001)","previouslyFormattedCitation":"(McNeely &lt;i&gt;et al.&lt;/i&gt;, 200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cNeely, </w:t>
      </w:r>
      <w:r w:rsidRPr="0008241C">
        <w:rPr>
          <w:rFonts w:eastAsia="MS Gothic"/>
          <w:i/>
          <w:sz w:val="22"/>
          <w:szCs w:val="22"/>
          <w:shd w:val="clear" w:color="auto" w:fill="FFFFFF"/>
        </w:rPr>
        <w:t>et al.</w:t>
      </w:r>
      <w:r w:rsidRPr="0008241C">
        <w:rPr>
          <w:rFonts w:eastAsia="MS Gothic"/>
          <w:sz w:val="22"/>
          <w:szCs w:val="22"/>
          <w:shd w:val="clear" w:color="auto" w:fill="FFFFFF"/>
        </w:rPr>
        <w:t>, 2001</w:t>
      </w:r>
      <w:r w:rsidRPr="0008241C">
        <w:rPr>
          <w:rFonts w:eastAsia="MS Gothic"/>
          <w:sz w:val="22"/>
          <w:szCs w:val="22"/>
          <w:shd w:val="clear" w:color="auto" w:fill="FFFFFF"/>
          <w:lang w:eastAsia="ja-JP"/>
        </w:rPr>
        <w:t>;</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BN":"2831706092","abstract":"The spread of invasive alien species (IAS) is creating complex and far-reaching challenges that threaten both the natural biological riches of the earth and the well being of its citizens. While the problem is global, the nature and severity of the impacts on society, economic life, health, and natural heritage are distributed unevenly across nations and regions. Thus, some aspects of the problem require solutions tailored to the specific values, needs, and priorities of nations while others call for consolidated action by the larger world community. Preventing the international movement of invasive alien species and coordinating a timely and effective response to invasions will require cooperation and collaboration among governments, economic sectors, non-governmental organisations, and international treaty organisations. This strategy highlights the dimensions of the problem and outlines a framework for mounting a global-scale response. While both the problem and the scale of the solution may appear dauntingly complex, the issue presents an unparalleled opportunity to respond with actions that link preservation of biodiversity with protection of the health and livelihood of the world's human populations.","author":[{"dropping-particle":"","family":"McNeely","given":"J.A.","non-dropping-particle":"","parse-names":false,"suffix":""},{"dropping-particle":"","family":"Mooney","given":"H.A.","non-dropping-particle":"","parse-names":false,"suffix":""},{"dropping-particle":"","family":"Neville","given":"L.E.","non-dropping-particle":"","parse-names":false,"suffix":""}],"container-title":"IUCN Gland, Switzerland and Cambridge,UK","id":"ITEM-1","issued":{"date-parts":[["2001"]]},"page":"50","title":"Global Strategy on Invasive Alien Species","type":"article-journal"},"uris":["http://www.mendeley.com/documents/?uuid=6506db8e-d1bc-42d0-86d4-14aeef41c721"]},{"id":"ITEM-2","itemData":{"author":[{"dropping-particle":"","family":"Matson","given":"P. A.","non-dropping-particle":"","parse-names":false,"suffix":""},{"dropping-particle":"","family":"Parton","given":"W. J.","non-dropping-particle":"","parse-names":false,"suffix":""},{"dropping-particle":"","family":"Power","given":"A. G.","non-dropping-particle":"","parse-names":false,"suffix":""},{"dropping-particle":"","family":"Swift","given":"M. J.","non-dropping-particle":"","parse-names":false,"suffix":""}],"id":"ITEM-2","issued":{"date-parts":[["1997"]]},"title":"Agricultural Intensification and Ecosystem Properties","type":"article-journal"},"uris":["http://www.mendeley.com/documents/?uuid=dcfa0d4a-f88b-3290-87e9-0ad664833910"]},{"id":"ITEM-3","itemData":{"DOI":"10.1016/j.biocon.2012.01.068","ISBN":"0006-3207","ISSN":"00063207","abstract":"Under the current scenario of rapid human population increase, achieving efficient and productive agricultural land use while conserving biodiversity is a global challenge. There is an ongoing debate whether land for nature and for production should be segregated (land sparing) or integrated on the same land (land sharing, wildlife-friendly farming). While recent studies argue for agricultural intensification in a land sparing approach, we suggest here that it fails to account for real-world complexity. We argue that agriculture practiced under smallholder farmer-dominated landscapes and not large-scale farming, is currently the backbone of global food security in the developing world. Furthermore, contemporary food usage is inefficient with one third wasted and a further third used inefficiently to feed livestock and that conventional intensification causes often overlooked environmental costs. A major argument for wildlife friendly farming and agroecological intensification is that crucial ecosystem services are provided by \" planned\" and \" associated\" biodiversity, whereas the land sparing concept implies that biodiversity in agroecosystems is functionally negligible. However, loss of biological control can result in dramatic increases of pest densities, pollinator services affect a third of global human food supply, and inappropriate agricultural management can lead to environmental degradation. Hence, the true value of functional biodiversity on the farm is often inadequately acknowledged or understood, while conventional intensification tends to disrupt beneficial functions of biodiversity. In conclusion, linking agricultural intensification with biodiversity conservation and hunger reduction requires well-informed regional and targeted solutions, something which the land sparing vs sharing debate has failed to achieve so far. © 2012 Elsevier Ltd.","author":[{"dropping-particle":"","family":"Tscharntke","given":"Teja","non-dropping-particle":"","parse-names":false,"suffix":""},{"dropping-particle":"","family":"Clough","given":"Yann","non-dropping-particle":"","parse-names":false,"suffix":""},{"dropping-particle":"","family":"Wanger","given":"Thomas C.","non-dropping-particle":"","parse-names":false,"suffix":""},{"dropping-particle":"","family":"Jackson","given":"Louise","non-dropping-particle":"","parse-names":false,"suffix":""},{"dropping-particle":"","family":"Motzke","given":"Iris","non-dropping-particle":"","parse-names":false,"suffix":""},{"dropping-particle":"","family":"Perfecto","given":"Ivette","non-dropping-particle":"","parse-names":false,"suffix":""},{"dropping-particle":"","family":"Vandermeer","given":"John","non-dropping-particle":"","parse-names":false,"suffix":""},{"dropping-particle":"","family":"Whitbread","given":"Anthony","non-dropping-particle":"","parse-names":false,"suffix":""}],"container-title":"Biological Conservation","id":"ITEM-3","issued":{"date-parts":[["2012"]]},"title":"Global food security, biodiversity conservation and the future of agricultural intensification","type":"article"},"uris":["http://www.mendeley.com/documents/?uuid=02138cf2-cf44-3ea0-baed-fa84c957d59d"]}],"mendeley":{"formattedCitation":"(Matson &lt;i&gt;et al.&lt;/i&gt;, 1997; McNeely &lt;i&gt;et al.&lt;/i&gt;, 2001; Tscharntke &lt;i&gt;et al.&lt;/i&gt;, 2012)","manualFormatting":"Matson, Parton, Power, &amp; Swift, 1997; Tscharntke et al., 2012)","plainTextFormattedCitation":"(Matson et al., 1997; McNeely et al., 2001; Tscharntke et al., 2012)","previouslyFormattedCitation":"(Matson &lt;i&gt;et al.&lt;/i&gt;, 1997; McNeely &lt;i&gt;et al.&lt;/i&gt;, 2001; Tscharntke &lt;i&gt;et al.&lt;/i&gt;, 2012)"},"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atson, </w:t>
      </w:r>
      <w:r w:rsidRPr="0008241C">
        <w:rPr>
          <w:rFonts w:eastAsia="MS Gothic"/>
          <w:i/>
          <w:sz w:val="22"/>
          <w:szCs w:val="22"/>
          <w:shd w:val="clear" w:color="auto" w:fill="FFFFFF"/>
        </w:rPr>
        <w:t>et al.</w:t>
      </w:r>
      <w:r w:rsidRPr="0008241C">
        <w:rPr>
          <w:rFonts w:eastAsia="MS Gothic"/>
          <w:sz w:val="22"/>
          <w:szCs w:val="22"/>
          <w:shd w:val="clear" w:color="auto" w:fill="FFFFFF"/>
        </w:rPr>
        <w:t xml:space="preserve">, 1997; Tscharntke </w:t>
      </w:r>
      <w:r w:rsidRPr="0008241C">
        <w:rPr>
          <w:rFonts w:eastAsia="MS Gothic"/>
          <w:i/>
          <w:sz w:val="22"/>
          <w:szCs w:val="22"/>
          <w:shd w:val="clear" w:color="auto" w:fill="FFFFFF"/>
        </w:rPr>
        <w:t>et al.</w:t>
      </w:r>
      <w:r w:rsidRPr="0008241C">
        <w:rPr>
          <w:rFonts w:eastAsia="MS Gothic"/>
          <w:sz w:val="22"/>
          <w:szCs w:val="22"/>
          <w:shd w:val="clear" w:color="auto" w:fill="FFFFFF"/>
        </w:rPr>
        <w:t>, 2012)</w:t>
      </w:r>
      <w:r w:rsidRPr="0008241C">
        <w:rPr>
          <w:rFonts w:eastAsia="MS Gothic"/>
          <w:sz w:val="22"/>
          <w:szCs w:val="22"/>
          <w:shd w:val="clear" w:color="auto" w:fill="FFFFFF"/>
        </w:rPr>
        <w:fldChar w:fldCharType="end"/>
      </w:r>
      <w:r w:rsidRPr="0008241C">
        <w:rPr>
          <w:bCs/>
          <w:sz w:val="22"/>
          <w:szCs w:val="22"/>
          <w:shd w:val="clear" w:color="auto" w:fill="FFFFFF"/>
        </w:rPr>
        <w:t xml:space="preserve">. Landscape heterogeneity with diverse crops rather than a large scale mono-cultural plantations is fundamental to maintain biodiversity, and hence food security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16/j.gfs.2016.01.001","ISSN":"22119124","abstract":"We urgently need a more resilient food supply system that is robust enough to absorb and recover quickly from shocks, and to continuously provide food in the face of significant threats. The simplified global food supply chain we currently rely upon exacerbates threats to supply and is unstable. Much attention has been given to how producers can maximise yield, but less attention has been given to other stakeholders in the supply chain. Increasingly, transnational food retailers (supermarkets) occupy a critical point in the chain, which makes them highly sensitive to variability in supply, and able to encourage change of practice across large areas. We contend that the concentration in the chain down to a few retailers in each country provides an opportunity to increase resilience of future supply given appropriate, scale-dependent interventions. We make ten recommendations aimed at reducing variability in supply that can be driven by retailers (although some of the interventions will be implemented by producers). Importantly, resilience in our food supply requires the restoration and expansion of ecosystem services at the landscape-scale.","author":[{"dropping-particle":"","family":"Macfadyen","given":"Sarina","non-dropping-particle":"","parse-names":false,"suffix":""},{"dropping-particle":"","family":"Tylianakis","given":"Jason M.","non-dropping-particle":"","parse-names":false,"suffix":""},{"dropping-particle":"","family":"Letourneau","given":"Deborah K.","non-dropping-particle":"","parse-names":false,"suffix":""},{"dropping-particle":"","family":"Benton","given":"Tim G.","non-dropping-particle":"","parse-names":false,"suffix":""},{"dropping-particle":"","family":"Tittonell","given":"Pablo","non-dropping-particle":"","parse-names":false,"suffix":""},{"dropping-particle":"","family":"Perring","given":"Michael P.","non-dropping-particle":"","parse-names":false,"suffix":""},{"dropping-particle":"","family":"G??mez-Creutzberg","given":"Carla","non-dropping-particle":"","parse-names":false,"suffix":""},{"dropping-particle":"","family":"B??ldi","given":"Andr??s","non-dropping-particle":"","parse-names":false,"suffix":""},{"dropping-particle":"","family":"Holland","given":"John M.","non-dropping-particle":"","parse-names":false,"suffix":""},{"dropping-particle":"","family":"Broadhurst","given":"Linda","non-dropping-particle":"","parse-names":false,"suffix":""},{"dropping-particle":"","family":"Okabe","given":"Kimiko","non-dropping-particle":"","parse-names":false,"suffix":""},{"dropping-particle":"","family":"Renwick","given":"Anna R.","non-dropping-particle":"","parse-names":false,"suffix":""},{"dropping-particle":"","family":"Gemmill-Herren","given":"Barbara","non-dropping-particle":"","parse-names":false,"suffix":""},{"dropping-particle":"","family":"Smith","given":"Henrik G.","non-dropping-particle":"","parse-names":false,"suffix":""}],"container-title":"Global Food Security","id":"ITEM-1","issued":{"date-parts":[["2015"]]},"title":"The role of food retailers in improving resilience in global food supply","type":"article"},"uris":["http://www.mendeley.com/documents/?uuid=2b765daf-72d4-43ec-b770-7720be600808"]}],"mendeley":{"formattedCitation":"(Macfadyen &lt;i&gt;et al.&lt;/i&gt;, 2015)","plainTextFormattedCitation":"(Macfadyen et al., 2015)","previouslyFormattedCitation":"(Macfadyen &lt;i&gt;et al.&lt;/i&gt;, 2015)"},"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acfadyen </w:t>
      </w:r>
      <w:r w:rsidRPr="0008241C">
        <w:rPr>
          <w:rFonts w:eastAsia="MS Gothic"/>
          <w:i/>
          <w:sz w:val="22"/>
          <w:szCs w:val="22"/>
          <w:shd w:val="clear" w:color="auto" w:fill="FFFFFF"/>
        </w:rPr>
        <w:t>et al.</w:t>
      </w:r>
      <w:r w:rsidRPr="0008241C">
        <w:rPr>
          <w:rFonts w:eastAsia="MS Gothic"/>
          <w:sz w:val="22"/>
          <w:szCs w:val="22"/>
          <w:shd w:val="clear" w:color="auto" w:fill="FFFFFF"/>
        </w:rPr>
        <w:t>, 2015)</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sian food production is characterised by smallholder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bstract":"Agroindustrialization and agricultural commercialization are both conse-quences of economic growth and urbanization. Commercialization of agricultural systems leads to greater market orientation; progressive substitution out of non-traded inputs for purchased inputs; and the decline of integrated farming systems. Agricultural commercialization can have both negative and positive impacts on the natural resource base. Higher opportunity cost of labor increases farmer reliance on herbicides for weed control, primarily for the staple crops. The use of insecticides and fungicides could also rise, especially for high value fruit and vegetable crops. Increased use of agricultural chemicals could lead to higher environmental and human health risks. On the other hand, global integration and the consequent rationalization of agricultural policies could have significant environmental benefits, especially in terms of a reduced rate of salinity build up and ground water depletion in irrigated environments. The extent to which positive environmental effects manifest themselves depends on both macroeconomic and microeconomic policy reforms. Introduction Economic growth and urbanization are leading to the rapid rate of agroin-dustralization in Asia, primarily targeted towards meeting the increas-ingly diversified food needs of the urban population. Agroindustriali-zation, along with the movement of labor out of rural areas, lead to the commercialization of agriculture. Agricultural commercialization is an essential requirement for successful and rapid agroindustrialization. Understanding the determinants of commercialization of agriculture is therefore important in assessing the process of agroindustrialization. Agricultural commercialization means more than the marketing of agri-cultural output. It means that product choice and input use decisions are based on the principles of profit maximization. Commercial reorientation of agricultural production occurs for the primary staple cereals as well as for the so-called high-value cash crops. Commercialization of agricultural systems leads to greater market orientation of farm production; pro-gressive substitution out of non-traded inputs in favor of purchased inputs; and the gradual decline of integrated farming systems and their Paper presented at the Pre-Conference of the AAEA on Agroindustrialization, Globalization, and International Development, August 6–7, 1999, in Nashville, Tennessee, USA.","author":[{"dropping-particle":"","family":"Pingali","given":"Prabhu L","non-dropping-particle":"","parse-names":false,"suffix":""}],"container-title":"Environment and Development Economics","id":"ITEM-1","issued":{"date-parts":[["2001"]]},"page":"483-502","title":"Environmental consequences of agricultural commercialization in Asia","type":"article-journal","volume":"6"},"uris":["http://www.mendeley.com/documents/?uuid=c42fa16a-3c26-3eac-9b7c-8801ebbcc6a8"]},{"id":"ITEM-2","itemData":{"abstract":"This paper seeks to build on and provide empirical evidence concerning a: over the long term, in most of tropical Asia and Southeast Asia, it is not large farms that replace small ones, since, on the contrary, what is clearly occurring is a transition from plantation to smallholders for an important number of cash crops. Then why is this recent surge in large-scale land acquisitions occurring? To examine this issue, we seek to bridge the recent literature on land grabbing with the long-established debate on the relation between large and small farms. For this, we intend to investigate historical transformation of perennial tree crop production in Malaysia and Indonesia, two dominant cash crop producers. To do so, we focus on two important sectors, rubber and palm oil, both major cash crops in those countries, for which smallholders claim a large share of ownership. First, we briefly revisit discussions on the relation between large and small farms to identify key issues in the debate in lieu of conceptual framework. Second, with regard to the cultivation of rubber in Malaysia and Indonesia, we provide a historical perspective on the institutional and economic contexts which defined the relation between small and large farms. Third, for comparative purposes, we attend to the more recent expansion of oil palm in the region involving the emergence of smallholdings. For both crops, we are paying particular attention to national agricultural policies and context that favoured the consolidation and development of smallholder plantation agriculture. Finally and more generally, we discuss the issue of labour and employment.","author":[{"dropping-particle":"","family":"Bissonnette","given":"Jean‐françois","non-dropping-particle":"","parse-names":false,"suffix":""},{"dropping-particle":"","family":"Koninck","given":"Rodolphe","non-dropping-particle":"De","parse-names":false,"suffix":""}],"id":"ITEM-2","issued":{"date-parts":[["2015"]]},"title":"Large Plantations versus Smallholdings in Southeast Asia: Historical and Contemporary Trends","type":"article-journal"},"uris":["http://www.mendeley.com/documents/?uuid=e8787ef5-23b8-3ba1-bd6c-cf854f459644"]},{"id":"ITEM-3","itemData":{"author":[{"dropping-particle":"","family":"FAO","given":"","non-dropping-particle":"","parse-names":false,"suffix":""}],"id":"ITEM-3","issued":{"date-parts":[["2017"]]},"publisher-place":"Rome","title":"The future of food and agriculture – Trends and challenges","type":"report"},"uris":["http://www.mendeley.com/documents/?uuid=754fafe7-cf60-3ffe-bb03-cea932cd908a"]}],"mendeley":{"formattedCitation":"(Bissonnette &amp; De Koninck, 2015; FAO, 2017; Pingali, 2001)","plainTextFormattedCitation":"(Bissonnette &amp; De Koninck, 2015; FAO, 2017; Pingali, 2001)","previouslyFormattedCitation":"(Bissonnette &amp; De Koninck, 2015; FAO, 2017; Pingali, 200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Bissonnette &amp; De Koninck, 2015; FAO, 2017; Pingali, 2001)</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at requires governments to make </w:t>
      </w:r>
      <w:r w:rsidRPr="0008241C">
        <w:rPr>
          <w:sz w:val="22"/>
          <w:szCs w:val="22"/>
        </w:rPr>
        <w:t xml:space="preserve">appropriate policies to address their challenges, such as investment, technology improvement and information access for empowering small farmers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collection-title":"Working Paper Series","id":"ITEM-1","issued":{"date-parts":[["2010"]]},"number":"APFSOS II/WP/2010/34","publisher-place":"Bangkok, Thailand","title":"Forestry policies, legislation and institutions in Asia and the Pacific Trends and emerging needs for 2020","type":"report"},"uris":["http://www.mendeley.com/documents/?uuid=01ac3f55-d7a1-3d87-8909-f14a17398bf1"]}],"mendeley":{"formattedCitation":"(FAO, 2010)","plainTextFormattedCitation":"(FAO, 2010)","previouslyFormattedCitation":"(FAO, 2010)"},"properties":{"noteIndex":0},"schema":"https://github.com/citation-style-language/schema/raw/master/csl-citation.json"}</w:instrText>
      </w:r>
      <w:r w:rsidRPr="0008241C">
        <w:rPr>
          <w:sz w:val="22"/>
          <w:szCs w:val="22"/>
        </w:rPr>
        <w:fldChar w:fldCharType="separate"/>
      </w:r>
      <w:r w:rsidRPr="0008241C">
        <w:rPr>
          <w:sz w:val="22"/>
          <w:szCs w:val="22"/>
        </w:rPr>
        <w:t>(FAO, 2010)</w:t>
      </w:r>
      <w:r w:rsidRPr="0008241C">
        <w:rPr>
          <w:sz w:val="22"/>
          <w:szCs w:val="22"/>
        </w:rPr>
        <w:fldChar w:fldCharType="end"/>
      </w:r>
      <w:r w:rsidRPr="0008241C">
        <w:rPr>
          <w:sz w:val="22"/>
          <w:szCs w:val="22"/>
        </w:rPr>
        <w:t>.</w:t>
      </w:r>
      <w:r w:rsidRPr="0008241C">
        <w:rPr>
          <w:rFonts w:eastAsia="MS Gothic"/>
          <w:sz w:val="22"/>
          <w:szCs w:val="22"/>
          <w:shd w:val="clear" w:color="auto" w:fill="FFFFFF"/>
        </w:rPr>
        <w:t xml:space="preserve"> Since continuous growth of agricultural production in Asia is predicted for at least the next few decade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FAO","given":"","non-dropping-particle":"","parse-names":false,"suffix":""}],"id":"ITEM-1","issued":{"date-parts":[["2017"]]},"publisher-place":"Rome","title":"The future of food and agriculture – Trends and challenges","type":"report"},"uris":["http://www.mendeley.com/documents/?uuid=754fafe7-cf60-3ffe-bb03-cea932cd908a"]}],"mendeley":{"formattedCitation":"(FAO, 2017)","plainTextFormattedCitation":"(FAO, 2017)","previouslyFormattedCitation":"(FAO, 2017)"},"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FAO, 2017)</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nd commercialisation is being enhanced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bstract":"Agroindustrialization and agricultural commercialization are both conse-quences of economic growth and urbanization. Commercialization of agricultural systems leads to greater market orientation; progressive substitution out of non-traded inputs for purchased inputs; and the decline of integrated farming systems. Agricultural commercialization can have both negative and positive impacts on the natural resource base. Higher opportunity cost of labor increases farmer reliance on herbicides for weed control, primarily for the staple crops. The use of insecticides and fungicides could also rise, especially for high value fruit and vegetable crops. Increased use of agricultural chemicals could lead to higher environmental and human health risks. On the other hand, global integration and the consequent rationalization of agricultural policies could have significant environmental benefits, especially in terms of a reduced rate of salinity build up and ground water depletion in irrigated environments. The extent to which positive environmental effects manifest themselves depends on both macroeconomic and microeconomic policy reforms. Introduction Economic growth and urbanization are leading to the rapid rate of agroin-dustralization in Asia, primarily targeted towards meeting the increas-ingly diversified food needs of the urban population. Agroindustriali-zation, along with the movement of labor out of rural areas, lead to the commercialization of agriculture. Agricultural commercialization is an essential requirement for successful and rapid agroindustrialization. Understanding the determinants of commercialization of agriculture is therefore important in assessing the process of agroindustrialization. Agricultural commercialization means more than the marketing of agri-cultural output. It means that product choice and input use decisions are based on the principles of profit maximization. Commercial reorientation of agricultural production occurs for the primary staple cereals as well as for the so-called high-value cash crops. Commercialization of agricultural systems leads to greater market orientation of farm production; pro-gressive substitution out of non-traded inputs in favor of purchased inputs; and the gradual decline of integrated farming systems and their Paper presented at the Pre-Conference of the AAEA on Agroindustrialization, Globalization, and International Development, August 6–7, 1999, in Nashville, Tennessee, USA.","author":[{"dropping-particle":"","family":"Pingali","given":"Prabhu L","non-dropping-particle":"","parse-names":false,"suffix":""}],"container-title":"Environment and Development Economics","id":"ITEM-1","issued":{"date-parts":[["2001"]]},"page":"483-502","title":"Environmental consequences of agricultural commercialization in Asia","type":"article-journal","volume":"6"},"uris":["http://www.mendeley.com/documents/?uuid=c42fa16a-3c26-3eac-9b7c-8801ebbcc6a8"]}],"mendeley":{"formattedCitation":"(Pingali, 2001)","plainTextFormattedCitation":"(Pingali, 2001)","previouslyFormattedCitation":"(Pingali, 200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Pingali, 2001)</w:t>
      </w:r>
      <w:r w:rsidRPr="0008241C">
        <w:rPr>
          <w:rFonts w:eastAsia="MS Gothic"/>
          <w:sz w:val="22"/>
          <w:szCs w:val="22"/>
          <w:shd w:val="clear" w:color="auto" w:fill="FFFFFF"/>
        </w:rPr>
        <w:fldChar w:fldCharType="end"/>
      </w:r>
      <w:r w:rsidRPr="0008241C">
        <w:rPr>
          <w:rFonts w:eastAsia="MS Gothic"/>
          <w:sz w:val="22"/>
          <w:szCs w:val="22"/>
          <w:shd w:val="clear" w:color="auto" w:fill="FFFFFF"/>
        </w:rPr>
        <w:t>, both macroeconomic and microeconomic policy reforms are necessary to anticipate further negative impacts on Asian Pacific biodiversity.</w:t>
      </w:r>
    </w:p>
    <w:p w14:paraId="550A9E20" w14:textId="77777777" w:rsidR="00A01204" w:rsidRPr="0008241C" w:rsidRDefault="00A01204" w:rsidP="00A01204">
      <w:pPr>
        <w:rPr>
          <w:sz w:val="22"/>
          <w:szCs w:val="22"/>
        </w:rPr>
      </w:pPr>
    </w:p>
    <w:p w14:paraId="136110DD" w14:textId="77777777" w:rsidR="00A01204" w:rsidRPr="0008241C" w:rsidRDefault="00A01204" w:rsidP="00A01204">
      <w:pPr>
        <w:rPr>
          <w:rFonts w:eastAsia="MS Gothic"/>
          <w:sz w:val="22"/>
          <w:szCs w:val="22"/>
          <w:shd w:val="clear" w:color="auto" w:fill="FFFFFF"/>
        </w:rPr>
      </w:pPr>
      <w:r w:rsidRPr="0008241C">
        <w:rPr>
          <w:rFonts w:eastAsia="MS Gothic"/>
          <w:sz w:val="22"/>
          <w:szCs w:val="22"/>
          <w:shd w:val="clear" w:color="auto" w:fill="FFFFFF"/>
        </w:rPr>
        <w:t xml:space="preserve">Large scale deforestation is another characteristic arising from the expansion of agricultural monocultural production such as palm which has significantly impacted South-East Asian biodiversity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16/j.tree.2008.06.012","ISBN":"0169-5347","ISSN":"01695347","PMID":"18775582","abstract":"Oil palm is one of the world's most rapidly increasing crops. We assess its contribution to tropical deforestation and review its biodiversity value. Oil palm has replaced large areas of forest in Southeast Asia, but land-cover change statistics alone do not allow an assessment of where it has driven forest clearance and where it has simply followed it. Oil palm plantations support much fewer species than do forests and often also fewer than other tree crops. Further negative impacts include habitat fragmentation and pollution, including greenhouse gas emissions. With rising demand for vegetable oils and biofuels, and strong overlap between areas suitable for oil palm and those of most importance for biodiversity, substantial biodiversity losses will only be averted if future oil palm expansion is managed to avoid deforestation. © 2008 Elsevier Ltd. All rights reserved.","author":[{"dropping-particle":"","family":"Fitzherbert","given":"Emily B.","non-dropping-particle":"","parse-names":false,"suffix":""},{"dropping-particle":"","family":"Struebig","given":"Matthew J.","non-dropping-particle":"","parse-names":false,"suffix":""},{"dropping-particle":"","family":"Morel","given":"Alexandra","non-dropping-particle":"","parse-names":false,"suffix":""},{"dropping-particle":"","family":"Danielsen","given":"Finn","non-dropping-particle":"","parse-names":false,"suffix":""},{"dropping-particle":"","family":"Brühl","given":"Carsten A.","non-dropping-particle":"","parse-names":false,"suffix":""},{"dropping-particle":"","family":"Donald","given":"Paul F.","non-dropping-particle":"","parse-names":false,"suffix":""},{"dropping-particle":"","family":"Phalan","given":"Ben","non-dropping-particle":"","parse-names":false,"suffix":""}],"container-title":"Trends in Ecology and Evolution","id":"ITEM-1","issue":"10","issued":{"date-parts":[["2008"]]},"page":"538-545","title":"How will oil palm expansion affect biodiversity?","type":"article-journal","volume":"23"},"uris":["http://www.mendeley.com/documents/?uuid=a7a66b2d-2686-443c-8571-8eb058eb67dc"]},{"id":"ITEM-2","itemData":{"DOI":"10.1111/j.1755-263X.2008.00011.x","ISSN":"1755263X","abstract":"Oil palm is one of the world's most rapidly expanding equatorial crops. The two largest oil palm-producing countries—Indonesia and Malaysia—are lo-cated in Southeast Asia, a region with numerous endemic, forest-dwelling species. Oil palm producers have asserted that forests are not being cleared to grow oil palm. Our analysis of land-cover data compiled by the United Nations Food and Agriculture Organization suggests that during the period 1990–2005, 55%–59% of oil palm expansion in Malaysia, and at least 56% of that in In-donesia occurred at the expense of forests. Using data on bird and butterfly diversity in Malaysia's forests and croplands, we argue that conversion of ei-ther primary or secondary (logged) forests to oil palm may result in signifi-cant biodiversity losses, whereas conversion of pre-existing cropland (rubber) to oil palm results in fewer losses. To safeguard the biodiversity in oil palm-producing countries, more fine-scale and spatially explicit data on land-use change need to be collected and analyzed to determine the extent and nature of any further conversion of forests to oil palm; secondary forests should be protected against conversion to oil palm; and any future expansion of oil palm agriculture should be restricted to pre-existing cropland or degraded habitats.","author":[{"dropping-particle":"","family":"Koh","given":"Lian Pin","non-dropping-particle":"","parse-names":false,"suffix":""},{"dropping-particle":"","family":"Wilcove","given":"David S.","non-dropping-particle":"","parse-names":false,"suffix":""}],"container-title":"Conservation Letters","id":"ITEM-2","issue":"2","issued":{"date-parts":[["2008","5","15"]]},"page":"60-64","title":"Is oil palm agriculture really destroying tropical biodiversity?","type":"article-journal","volume":"1"},"uris":["http://www.mendeley.com/documents/?uuid=e0fc7762-dd21-447c-bd08-0810812fc9d3"]}],"mendeley":{"formattedCitation":"(Fitzherbert &lt;i&gt;et al.&lt;/i&gt;, 2008; L. P. Koh &amp; Wilcove, 2008)","plainTextFormattedCitation":"(Fitzherbert et al., 2008; L. P. Koh &amp; Wilcove, 2008)","previouslyFormattedCitation":"(Fitzherbert &lt;i&gt;et al.&lt;/i&gt;, 2008; L. P. Koh &amp; Wilcove, 2008)"},"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Fitzherbert </w:t>
      </w:r>
      <w:r w:rsidRPr="0008241C">
        <w:rPr>
          <w:rFonts w:eastAsia="MS Gothic"/>
          <w:i/>
          <w:sz w:val="22"/>
          <w:szCs w:val="22"/>
          <w:shd w:val="clear" w:color="auto" w:fill="FFFFFF"/>
        </w:rPr>
        <w:t>et al.</w:t>
      </w:r>
      <w:r w:rsidRPr="0008241C">
        <w:rPr>
          <w:rFonts w:eastAsia="MS Gothic"/>
          <w:sz w:val="22"/>
          <w:szCs w:val="22"/>
          <w:shd w:val="clear" w:color="auto" w:fill="FFFFFF"/>
        </w:rPr>
        <w:t>, 2008; Koh &amp; Wilcove, 2008)</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nd which will continue if it is not satisfactorily addressed. A global multi-stakeholder initiative Roundtable on Sustainable Palm Oil (RSPO 2017) has been established to support advancing technology for sustainable production and market analysis of palm oil. The response at country level has been interesting. Malaysia decided to become certified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URL":"http://www.palmoilhealth.org/faq/malaysian-sustainable-palm-oil-certification-mandatory-2019/","accessed":{"date-parts":[["2017","10","19"]]},"author":[{"dropping-particle":"","family":"Palm Oil Health","given":"","non-dropping-particle":"","parse-names":false,"suffix":""}],"id":"ITEM-1","issued":{"date-parts":[["2017"]]},"title":"Malaysian Sustainable Palm Oil certification to be mandatory by 2019","type":"webpage"},"uris":["http://www.mendeley.com/documents/?uuid=e750d48f-f7a5-4ed9-8937-14b86d553402"]},{"id":"ITEM-2","itemData":{"URL":"https://www.thestar.com.my/news/nation/2017/02/25/mspo-certification-mandatory-by-2019-govt-aims-for-sustainable-oil-palm-industry/","author":[{"dropping-particle":"","family":"The Star Online","given":"","non-dropping-particle":"","parse-names":false,"suffix":""}],"id":"ITEM-2","issued":{"date-parts":[["2017"]]},"title":"MSPO certification mandatory by 2019 - Nation | The Star Online","type":"webpage"},"uris":["http://www.mendeley.com/documents/?uuid=d38ea9eb-6df7-32d5-a7f5-9a8d0eebe6fd"]}],"mendeley":{"formattedCitation":"(Palm Oil Health, 2017; The Star Online, 2017)","plainTextFormattedCitation":"(Palm Oil Health, 2017; The Star Online, 2017)","previouslyFormattedCitation":"(Palm Oil Health, 2017; The Star Online, 2017)"},"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Palm Oil Health, 2017; The Star Online, 2017)</w:t>
      </w:r>
      <w:r w:rsidRPr="0008241C">
        <w:rPr>
          <w:rFonts w:eastAsia="MS Gothic"/>
          <w:sz w:val="22"/>
          <w:szCs w:val="22"/>
          <w:shd w:val="clear" w:color="auto" w:fill="FFFFFF"/>
        </w:rPr>
        <w:fldChar w:fldCharType="end"/>
      </w:r>
      <w:r w:rsidRPr="0008241C">
        <w:rPr>
          <w:rFonts w:eastAsia="MS Gothic"/>
          <w:sz w:val="22"/>
          <w:szCs w:val="22"/>
          <w:shd w:val="clear" w:color="auto" w:fill="FFFFFF"/>
          <w:lang w:eastAsia="ja-JP"/>
        </w:rPr>
        <w:t xml:space="preserve"> </w:t>
      </w:r>
      <w:r w:rsidRPr="0008241C">
        <w:rPr>
          <w:rFonts w:eastAsia="MS Gothic"/>
          <w:sz w:val="22"/>
          <w:szCs w:val="22"/>
          <w:shd w:val="clear" w:color="auto" w:fill="FFFFFF"/>
        </w:rPr>
        <w:t xml:space="preserve">by 2019, while Indonesia enacted some laws such as “Environmental Protection Law No. 3220” and “Ministry of Agriculture 14/2009 concerning peat land utilization” in 2009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Handayani","given":"Arum Pawestri","non-dropping-particle":"","parse-names":false,"suffix":""}],"id":"ITEM-1","issued":{"date-parts":[["2010"]]},"title":"Oil Palm, Biodiversity and Indonesian Law Wildlife Conservation Society -Indonesia Program Oil Palm, Biodiversity and Indonesian Law","type":"article-journal"},"uris":["http://www.mendeley.com/documents/?uuid=f3af4523-89c7-3aa0-8f17-8609f33618ea"]}],"mendeley":{"formattedCitation":"(Handayani, 2010)","plainTextFormattedCitation":"(Handayani, 2010)","previouslyFormattedCitation":"(Handayani, 2010)"},"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Handayani, 2010)</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ailand, where most oil palm plantations were run by small holders, does not have specific environmental legislation controlling palm oil farmer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bstract":"1. Background Oil palm is the most popular oil crop in tropical regions. Comparing Indonesia and Malaysia, the world largest and second largest oil palm producers respectively, oil palm production in Thailand is relatively new and information is limited. One of the features of Thai oil palm production is a reliance on small scale farmers. According to the Roundtable on Sustainable Palm Oil (RSPO), a non-profit organization promoting sustainable palm production, smallholders manage 76 percent of the oil palm production areas in Thailand. This report aims to introduce the current situation of oil palm production in Thailand with special interest in smallholders so that we can understand the potential and constraint of emerging oil palm production in Thailand.","author":[{"dropping-particle":"","family":"Termmahawong","given":"Wannathip","non-dropping-particle":"","parse-names":false,"suffix":""}],"id":"ITEM-1","issued":{"date-parts":[["2014"]]},"title":"Oil palm production in Thailand -with a special focus on small scale producers","type":"article-journal"},"uris":["http://www.mendeley.com/documents/?uuid=bf1e3dc9-3b4a-3551-b981-8931ed457d5b"]}],"mendeley":{"formattedCitation":"(Termmahawong, 2014)","plainTextFormattedCitation":"(Termmahawong, 2014)","previouslyFormattedCitation":"(Termmahawong, 2014)"},"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Termmahawong, 2014)</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In these countries the concerned environmental ministries may establish laws and policies without involvement of local government and/or other sectors, the increase of oil palm plantations still continues despite regional agreement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URL":"https://news.mongabay.com/2015/03/why-palm-oil-expanded-and-what-keeps-it-growing/","author":[{"dropping-particle":"","family":"Shibao","given":"Pek","non-dropping-particle":"","parse-names":false,"suffix":""}],"id":"ITEM-1","issued":{"date-parts":[["2015"]]},"page":"1-10","title":"Why palm oil expanded, and what keeps it growing","type":"webpage"},"uris":["http://www.mendeley.com/documents/?uuid=a8bc0319-1a0c-43d4-8b45-6810682a25bb"]}],"mendeley":{"formattedCitation":"(Shibao, 2015)","plainTextFormattedCitation":"(Shibao, 2015)","previouslyFormattedCitation":"(Shibao, 2015)"},"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Shibao, 2015)</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Expansion and intensification of commercial agriculture is usually driven by poverty of local communities depending on forests and other natural ecosystem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16/j.forpol.2014.05.007","ISSN":"13899341","author":[{"dropping-particle":"","family":"Miyamoto et al","given":"","non-dropping-particle":"","parse-names":false,"suffix":""}],"container-title":"Forest Policy and Economics","id":"ITEM-1","issued":{"date-parts":[["2014","7"]]},"page":"18-25","title":"Proximate and underlying causes of forest cover change in Peninsular Malaysia","type":"article-journal","volume":"44"},"uris":["http://www.mendeley.com/documents/?uuid=be45576e-6a8a-44ac-b10e-efaf525c410e"]}],"mendeley":{"formattedCitation":"(Miyamoto et al, 2014)","plainTextFormattedCitation":"(Miyamoto et al, 2014)","previouslyFormattedCitation":"(Miyamoto et al, 2014)"},"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iyamoto </w:t>
      </w:r>
      <w:r w:rsidRPr="0008241C">
        <w:rPr>
          <w:rFonts w:eastAsia="MS Gothic"/>
          <w:i/>
          <w:sz w:val="22"/>
          <w:szCs w:val="22"/>
          <w:shd w:val="clear" w:color="auto" w:fill="FFFFFF"/>
        </w:rPr>
        <w:t>et al.</w:t>
      </w:r>
      <w:r w:rsidRPr="0008241C">
        <w:rPr>
          <w:rFonts w:eastAsia="MS Gothic"/>
          <w:sz w:val="22"/>
          <w:szCs w:val="22"/>
          <w:shd w:val="clear" w:color="auto" w:fill="FFFFFF"/>
        </w:rPr>
        <w:t>, 2014)</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us, without any alternative livelihoods and/or incentive to promote sustainable agriculture, protection of natural forests in one area may cause leakage of biodiversity in another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16/j.agsy.2005.06.014","ISBN":"0308-521X","ISSN":"0308521X","PMID":"171","abstract":"Since the establishment of oil palm land settlement schemes (LSSs) in West New Britain Province, Papua New Guinea, the settler population has increased significantly as second-generation settlers marry and raise families on their parents' blocks. We explore how settlers are responding to demographic and socio-economic change in an environment in which opportunities for land-use change are limited. In the context of rising population pressure, LSS smallholders are developing innovative livelihood strategies by pursuing non-farm income sources, increasing food production, acquiring additional land and migration. The type of migration or land accumulation strategy depends on household access to various resources, especially social and kinship networks, and capital. Agricultural extension and rural development policies have not yet responded to this socio-agronomic transformation. We conclude that economic diversification amongst smallholders creates new opportunities for the oil palm industry to formulate more innovative and sustainable policies that strengthen the oil palm industry in PNG while facilitating broad-based rural development. © 2005 Elsevier Ltd. All rights reserved.","author":[{"dropping-particle":"","family":"Koczberski","given":"Gina","non-dropping-particle":"","parse-names":false,"suffix":""},{"dropping-particle":"","family":"Curry","given":"George N.","non-dropping-particle":"","parse-names":false,"suffix":""}],"container-title":"Agricultural Systems","id":"ITEM-1","issue":"3 SPEC. ISS.","issued":{"date-parts":[["2005"]]},"page":"324-339","title":"Making a living: Land pressures and changing livelihood strategies among oil palm settlers in Papua New Guinea","type":"article-journal","volume":"85"},"uris":["http://www.mendeley.com/documents/?uuid=3c234e7f-5b63-400e-a36b-4d1307b45493"]},{"id":"ITEM-2","itemData":{"DOI":"10.1007/s10531-010-9815-z","ISBN":"0960-3115","ISSN":"09603115","abstract":"The biodiversity and climate consequences of oil palm ( Elaeis guineensis ) expansion across South East Asia have received considerable attention. The human side of the issue, highlighted with reports of negative livelihood outcomes and rights abuses by oil palm companies, has also led to controversy. Oil palm related conflicts have been widely documented in Indonesia yet uptake by farmers has also been extensive. An assessment of the livelihood impacts of oil palm development, including sources of conflict, is needed to shed light on the apparent contradiction between these reports and the evident enthusiasm of farmers to join the oil palm craze thereby informing future expansion. We assessed the impact of oil palm development on the economic wellbeing of rural farmers in Indonesia. We found that many smallholders have benefited substantially from the higher returns to land and labour afforded by oil palm but district authorities and smallholder cooperatives play key roles in the realisation of benefits. Conflicts between communities and companies have resulted almost entirely from lack of transparency, the absence of free, prior, and informed consent and unequal benefit sharing, and have been exacerbated by the absence of clear land rights. We make specific recommendations to improve the present situation and foster the establishment of smallholder friendly production regimes. Oil palm expansion in Indonesia is set to continue. If environmental standards can be raised and policy interventions targeted at the broader social impacts of land development this expansion may be achieved to the significant benefit of large numbers of rural smallholders.","author":[{"dropping-particle":"","family":"Rist","given":"Lucy","non-dropping-particle":"","parse-names":false,"suffix":""},{"dropping-particle":"","family":"Feintrenie","given":"Laurène","non-dropping-particle":"","parse-names":false,"suffix":""},{"dropping-particle":"","family":"Levang","given":"Patrice","non-dropping-particle":"","parse-names":false,"suffix":""}],"container-title":"Biodiversity and Conservation","id":"ITEM-2","issued":{"date-parts":[["2010"]]},"title":"The livelihood impacts of oil palm: Smallholders in Indonesia","type":"article-journal"},"uris":["http://www.mendeley.com/documents/?uuid=dfdc48e1-705f-3e24-95b3-5fc1032f5316"]}],"mendeley":{"formattedCitation":"(Koczberski &amp; Curry, 2005; Rist &lt;i&gt;et al.&lt;/i&gt;, 2010)","plainTextFormattedCitation":"(Koczberski &amp; Curry, 2005; Rist et al., 2010)","previouslyFormattedCitation":"(Koczberski &amp; Curry, 2005; Rist &lt;i&gt;et al.&lt;/i&gt;, 2010)"},"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Koczberski &amp; Curry, 2005; Rist </w:t>
      </w:r>
      <w:r w:rsidRPr="0008241C">
        <w:rPr>
          <w:rFonts w:eastAsia="MS Gothic"/>
          <w:i/>
          <w:sz w:val="22"/>
          <w:szCs w:val="22"/>
          <w:shd w:val="clear" w:color="auto" w:fill="FFFFFF"/>
        </w:rPr>
        <w:t>et al.</w:t>
      </w:r>
      <w:r w:rsidRPr="0008241C">
        <w:rPr>
          <w:rFonts w:eastAsia="MS Gothic"/>
          <w:sz w:val="22"/>
          <w:szCs w:val="22"/>
          <w:shd w:val="clear" w:color="auto" w:fill="FFFFFF"/>
        </w:rPr>
        <w:t>, 2010)</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ere is another pitfall in this kind of conservation mechanism: weak national governance. In Malaysia, although local communities agree and enforce laws to protect the local environment, weak </w:t>
      </w:r>
      <w:r w:rsidRPr="0008241C">
        <w:rPr>
          <w:rFonts w:eastAsia="MS Gothic"/>
          <w:sz w:val="22"/>
          <w:szCs w:val="22"/>
          <w:shd w:val="clear" w:color="auto" w:fill="FFFFFF"/>
        </w:rPr>
        <w:lastRenderedPageBreak/>
        <w:t xml:space="preserve">governance such as corruption and low levels of transparency sometimes makes them worthles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Lim","given":"Teck Wyn","non-dropping-particle":"","parse-names":false,"suffix":""}],"id":"ITEM-1","issued":{"date-parts":[["2013"]]},"page":"1 - 42","title":"Malaysia: Illegalities in Forest Clearance for Large-scale Commercial Plantations","type":"article-journal"},"uris":["http://www.mendeley.com/documents/?uuid=e2171e55-35c1-4db5-8146-0a63533d0c33"]}],"mendeley":{"formattedCitation":"(Lim, 2013)","plainTextFormattedCitation":"(Lim, 2013)","previouslyFormattedCitation":"(Lim, 2013)"},"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Lim, 2013)</w:t>
      </w:r>
      <w:r w:rsidRPr="0008241C">
        <w:rPr>
          <w:rFonts w:eastAsia="MS Gothic"/>
          <w:sz w:val="22"/>
          <w:szCs w:val="22"/>
          <w:shd w:val="clear" w:color="auto" w:fill="FFFFFF"/>
        </w:rPr>
        <w:fldChar w:fldCharType="end"/>
      </w:r>
      <w:r w:rsidRPr="0008241C">
        <w:rPr>
          <w:rFonts w:eastAsia="MS Gothic"/>
          <w:sz w:val="22"/>
          <w:szCs w:val="22"/>
          <w:shd w:val="clear" w:color="auto" w:fill="FFFFFF"/>
        </w:rPr>
        <w:t>.</w:t>
      </w:r>
    </w:p>
    <w:p w14:paraId="0DD09C98" w14:textId="77777777" w:rsidR="00A01204" w:rsidRPr="0008241C" w:rsidRDefault="00A01204" w:rsidP="00A01204">
      <w:pPr>
        <w:rPr>
          <w:rFonts w:eastAsia="MS Gothic"/>
          <w:sz w:val="22"/>
          <w:szCs w:val="22"/>
          <w:shd w:val="clear" w:color="auto" w:fill="FFFFFF"/>
        </w:rPr>
      </w:pPr>
    </w:p>
    <w:p w14:paraId="17143070" w14:textId="77777777" w:rsidR="00A01204" w:rsidRPr="0008241C" w:rsidRDefault="00A01204" w:rsidP="00A01204">
      <w:pPr>
        <w:rPr>
          <w:sz w:val="22"/>
          <w:szCs w:val="22"/>
        </w:rPr>
      </w:pPr>
      <w:r w:rsidRPr="0008241C">
        <w:rPr>
          <w:rFonts w:eastAsia="MS Gothic"/>
          <w:sz w:val="22"/>
          <w:szCs w:val="22"/>
          <w:shd w:val="clear" w:color="auto" w:fill="FFFFFF"/>
        </w:rPr>
        <w:t xml:space="preserve">Agricultural intensification threatens biodiversity by directly eliminating non-pest organisms through the use of excessive pesticides. It also degrades other ecosystem services such as provision of water quality and quantity as well as soil quality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Tilman","given":"David","non-dropping-particle":"","parse-names":false,"suffix":""},{"dropping-particle":"","family":"Gassman","given":"","non-dropping-particle":"","parse-names":false,"suffix":""},{"dropping-particle":"","family":"Matson","given":"","non-dropping-particle":"","parse-names":false,"suffix":""},{"dropping-particle":"","family":"Naylor","given":"","non-dropping-particle":"","parse-names":false,"suffix":""},{"dropping-particle":"","family":"Polasky","given":"","non-dropping-particle":"","parse-names":false,"suffix":""}],"container-title":"Nature","id":"ITEM-1","issued":{"date-parts":[["2002"]]},"page":"671-677","title":"Tilman et al 2002 Agricultural sustainability Science","type":"article-journal","volume":"418"},"uris":["http://www.mendeley.com/documents/?uuid=2e81a0cf-de03-396b-83d4-a534e0c4c7b5"]},{"id":"ITEM-2","itemData":{"author":[{"dropping-particle":"","family":"Matson","given":"P. A.","non-dropping-particle":"","parse-names":false,"suffix":""},{"dropping-particle":"","family":"Parton","given":"W. J.","non-dropping-particle":"","parse-names":false,"suffix":""},{"dropping-particle":"","family":"Power","given":"A. G.","non-dropping-particle":"","parse-names":false,"suffix":""},{"dropping-particle":"","family":"Swift","given":"M. J.","non-dropping-particle":"","parse-names":false,"suffix":""}],"id":"ITEM-2","issued":{"date-parts":[["1997"]]},"title":"Agricultural Intensification and Ecosystem Properties","type":"article-journal"},"uris":["http://www.mendeley.com/documents/?uuid=dcfa0d4a-f88b-3290-87e9-0ad664833910"]},{"id":"ITEM-3","itemData":{"DOI":"10.1016/j.biocon.2012.01.068","ISBN":"0006-3207","ISSN":"00063207","abstract":"Under the current scenario of rapid human population increase, achieving efficient and productive agricultural land use while conserving biodiversity is a global challenge. There is an ongoing debate whether land for nature and for production should be segregated (land sparing) or integrated on the same land (land sharing, wildlife-friendly farming). While recent studies argue for agricultural intensification in a land sparing approach, we suggest here that it fails to account for real-world complexity. We argue that agriculture practiced under smallholder farmer-dominated landscapes and not large-scale farming, is currently the backbone of global food security in the developing world. Furthermore, contemporary food usage is inefficient with one third wasted and a further third used inefficiently to feed livestock and that conventional intensification causes often overlooked environmental costs. A major argument for wildlife friendly farming and agroecological intensification is that crucial ecosystem services are provided by \" planned\" and \" associated\" biodiversity, whereas the land sparing concept implies that biodiversity in agroecosystems is functionally negligible. However, loss of biological control can result in dramatic increases of pest densities, pollinator services affect a third of global human food supply, and inappropriate agricultural management can lead to environmental degradation. Hence, the true value of functional biodiversity on the farm is often inadequately acknowledged or understood, while conventional intensification tends to disrupt beneficial functions of biodiversity. In conclusion, linking agricultural intensification with biodiversity conservation and hunger reduction requires well-informed regional and targeted solutions, something which the land sparing vs sharing debate has failed to achieve so far. © 2012 Elsevier Ltd.","author":[{"dropping-particle":"","family":"Tscharntke","given":"Teja","non-dropping-particle":"","parse-names":false,"suffix":""},{"dropping-particle":"","family":"Clough","given":"Yann","non-dropping-particle":"","parse-names":false,"suffix":""},{"dropping-particle":"","family":"Wanger","given":"Thomas C.","non-dropping-particle":"","parse-names":false,"suffix":""},{"dropping-particle":"","family":"Jackson","given":"Louise","non-dropping-particle":"","parse-names":false,"suffix":""},{"dropping-particle":"","family":"Motzke","given":"Iris","non-dropping-particle":"","parse-names":false,"suffix":""},{"dropping-particle":"","family":"Perfecto","given":"Ivette","non-dropping-particle":"","parse-names":false,"suffix":""},{"dropping-particle":"","family":"Vandermeer","given":"John","non-dropping-particle":"","parse-names":false,"suffix":""},{"dropping-particle":"","family":"Whitbread","given":"Anthony","non-dropping-particle":"","parse-names":false,"suffix":""}],"container-title":"Biological Conservation","id":"ITEM-3","issued":{"date-parts":[["2012"]]},"title":"Global food security, biodiversity conservation and the future of agricultural intensification","type":"article"},"uris":["http://www.mendeley.com/documents/?uuid=02138cf2-cf44-3ea0-baed-fa84c957d59d"]}],"mendeley":{"formattedCitation":"(Matson &lt;i&gt;et al.&lt;/i&gt;, 1997; Tilman &lt;i&gt;et al.&lt;/i&gt;, 2002; Tscharntke &lt;i&gt;et al.&lt;/i&gt;, 2012)","plainTextFormattedCitation":"(Matson et al., 1997; Tilman et al., 2002; Tscharntke et al., 2012)","previouslyFormattedCitation":"(Matson &lt;i&gt;et al.&lt;/i&gt;, 1997; Tilman &lt;i&gt;et al.&lt;/i&gt;, 2002; Tscharntke &lt;i&gt;et al.&lt;/i&gt;, 2012)"},"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atson </w:t>
      </w:r>
      <w:r w:rsidRPr="0008241C">
        <w:rPr>
          <w:rFonts w:eastAsia="MS Gothic"/>
          <w:i/>
          <w:sz w:val="22"/>
          <w:szCs w:val="22"/>
          <w:shd w:val="clear" w:color="auto" w:fill="FFFFFF"/>
        </w:rPr>
        <w:t>et al.</w:t>
      </w:r>
      <w:r w:rsidRPr="0008241C">
        <w:rPr>
          <w:rFonts w:eastAsia="MS Gothic"/>
          <w:sz w:val="22"/>
          <w:szCs w:val="22"/>
          <w:shd w:val="clear" w:color="auto" w:fill="FFFFFF"/>
        </w:rPr>
        <w:t xml:space="preserve">, 1997; Tilman </w:t>
      </w:r>
      <w:r w:rsidRPr="0008241C">
        <w:rPr>
          <w:rFonts w:eastAsia="MS Gothic"/>
          <w:i/>
          <w:sz w:val="22"/>
          <w:szCs w:val="22"/>
          <w:shd w:val="clear" w:color="auto" w:fill="FFFFFF"/>
        </w:rPr>
        <w:t>et al.</w:t>
      </w:r>
      <w:r w:rsidRPr="0008241C">
        <w:rPr>
          <w:rFonts w:eastAsia="MS Gothic"/>
          <w:sz w:val="22"/>
          <w:szCs w:val="22"/>
          <w:shd w:val="clear" w:color="auto" w:fill="FFFFFF"/>
        </w:rPr>
        <w:t xml:space="preserve">, 2002; Tscharntke </w:t>
      </w:r>
      <w:r w:rsidRPr="0008241C">
        <w:rPr>
          <w:rFonts w:eastAsia="MS Gothic"/>
          <w:i/>
          <w:sz w:val="22"/>
          <w:szCs w:val="22"/>
          <w:shd w:val="clear" w:color="auto" w:fill="FFFFFF"/>
        </w:rPr>
        <w:t>et al.</w:t>
      </w:r>
      <w:r w:rsidRPr="0008241C">
        <w:rPr>
          <w:rFonts w:eastAsia="MS Gothic"/>
          <w:sz w:val="22"/>
          <w:szCs w:val="22"/>
          <w:shd w:val="clear" w:color="auto" w:fill="FFFFFF"/>
        </w:rPr>
        <w:t>, 2012)</w:t>
      </w:r>
      <w:r w:rsidRPr="0008241C">
        <w:rPr>
          <w:rFonts w:eastAsia="MS Gothic"/>
          <w:sz w:val="22"/>
          <w:szCs w:val="22"/>
          <w:shd w:val="clear" w:color="auto" w:fill="FFFFFF"/>
        </w:rPr>
        <w:fldChar w:fldCharType="end"/>
      </w:r>
      <w:r w:rsidRPr="0008241C">
        <w:rPr>
          <w:bCs/>
          <w:sz w:val="22"/>
          <w:szCs w:val="22"/>
          <w:shd w:val="clear" w:color="auto" w:fill="FFFFFF"/>
        </w:rPr>
        <w:t>.</w:t>
      </w:r>
      <w:r w:rsidRPr="0008241C">
        <w:rPr>
          <w:rFonts w:eastAsia="MS Gothic"/>
          <w:sz w:val="22"/>
          <w:szCs w:val="22"/>
          <w:shd w:val="clear" w:color="auto" w:fill="FFFFFF"/>
        </w:rPr>
        <w:t xml:space="preserve"> Examples of intensive agriculture can be seen, for example, in the western Australian wheat belt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BN":"0642214239","author":[{"dropping-particle":"","family":"Lambeck","given":"Robert J","non-dropping-particle":"","parse-names":false,"suffix":""}],"container-title":"Biodiversity Technical Papper","id":"ITEM-1","issued":{"date-parts":[["1999"]]},"page":"1-96 i-x","title":"Landscape planning for biodiversity conservation in agricultural regions: a case study from the wheatbelt of Western Australia.","type":"article-journal","volume":"No. 2"},"uris":["http://www.mendeley.com/documents/?uuid=cbad0db8-a0f2-3a59-8633-0d783c1c7917"]}],"mendeley":{"formattedCitation":"(Lambeck, 1999)","plainTextFormattedCitation":"(Lambeck, 1999)","previouslyFormattedCitation":"(Lambeck, 1999)"},"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Lambeck, 1999)</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nd in New Zealand with pastoral farming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Moller","given":"H","non-dropping-particle":"","parse-names":false,"suffix":""},{"dropping-particle":"","family":"MacLeod","given":"CJ","non-dropping-particle":"","parse-names":false,"suffix":""},{"dropping-particle":"","family":"Haggerty","given":"J","non-dropping-particle":"","parse-names":false,"suffix":""},{"dropping-particle":"","family":"Rosin","given":"C","non-dropping-particle":"","parse-names":false,"suffix":""},{"dropping-particle":"","family":"Blackwell","given":"G","non-dropping-particle":"","parse-names":false,"suffix":""},{"dropping-particle":"","family":"Perley","given":"C","non-dropping-particle":"","parse-names":false,"suffix":""},{"dropping-particle":"","family":"Meadows","given":"S","non-dropping-particle":"","parse-names":false,"suffix":""},{"dropping-particle":"","family":"Weller","given":"F","non-dropping-particle":"","parse-names":false,"suffix":""},{"dropping-particle":"","family":"Gradwohl","given":"M","non-dropping-particle":"","parse-names":false,"suffix":""}],"id":"ITEM-1","issued":{"date-parts":[["2008"]]},"title":"Intensification of New Zealand agriculture Implications for biodiversity","type":"article-journal"},"uris":["http://www.mendeley.com/documents/?uuid=6ec6ff44-1bd0-3aa5-9e50-71b2403b0ae6"]}],"mendeley":{"formattedCitation":"(Moller &lt;i&gt;et al.&lt;/i&gt;, 2008)","plainTextFormattedCitation":"(Moller et al., 2008)","previouslyFormattedCitation":"(Moller &lt;i&gt;et al.&lt;/i&gt;, 2008)"},"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oller </w:t>
      </w:r>
      <w:r w:rsidRPr="0008241C">
        <w:rPr>
          <w:rFonts w:eastAsia="MS Gothic"/>
          <w:i/>
          <w:sz w:val="22"/>
          <w:szCs w:val="22"/>
          <w:shd w:val="clear" w:color="auto" w:fill="FFFFFF"/>
        </w:rPr>
        <w:t>et al.</w:t>
      </w:r>
      <w:r w:rsidRPr="0008241C">
        <w:rPr>
          <w:rFonts w:eastAsia="MS Gothic"/>
          <w:sz w:val="22"/>
          <w:szCs w:val="22"/>
          <w:shd w:val="clear" w:color="auto" w:fill="FFFFFF"/>
        </w:rPr>
        <w:t>, 2008)</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Both countries have several laws controlling intensive agriculture with the purpose of protecting BES and increasing sustainability of agriculture based which have been driven by international agreements: for example, the 1972 Stockholm Conference on the Human Environment, the 1992 Rio Conference on Environment, CITES, CBD, UNFCCC, and Ramsar Convention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SN":"13852140","abstract":"Environmental law is becoming increasingly globalised and harmonised between legal systems. The first section of this article explains how environmental law has become more globalised as a result of, first, the increasing number, scope, content and application of environmental laws, both internationally and domestically, and, secondly, an expansion in the number, role and influence of international institutions focused on the environment. The second section identifies the means by which environmental law is harmonised, including through international law influencing domestic law, domestic law influencing international law, and the sharing and adoption of domestic laws between countries. The final section of the article considers how the globalisation and harmonisation of environmental law will be facilitated in the future, including the establishment of global environmental governance institutions; improved cooperation to reduce overlap in multilateral environmental agreements; greater coordination between international environmental institutions; and the growing synthesis of environmental law with other areas of law. © Australian Centre for Climate and Environmental Law 2013.","author":[{"dropping-particle":"","family":"Preston","given":"Brian J.","non-dropping-particle":"","parse-names":false,"suffix":""},{"dropping-particle":"","family":"Hanson","given":"Charlotte","non-dropping-particle":"","parse-names":false,"suffix":""}],"container-title":"Asia Pacific Journal of Environmental Law","id":"ITEM-1","issued":{"date-parts":[["2013"]]},"title":"The globalisation and harmonisation of environmental law: An Australian perspective","type":"article"},"uris":["http://www.mendeley.com/documents/?uuid=9a3ea590-fc00-3284-a263-dc4166f1359a"]},{"id":"ITEM-2","itemData":{"ISBN":"9781760030001","author":[{"dropping-particle":"","family":"DAFF","given":"","non-dropping-particle":"","parse-names":false,"suffix":""}],"id":"ITEM-2","issued":{"date-parts":[["2013"]]},"number-of-pages":"104","title":"National Food Plan Our food future","type":"book"},"uris":["http://www.mendeley.com/documents/?uuid=45dcb902-0e90-4c4b-bef5-c71a6025003e"]},{"id":"ITEM-3","itemData":{"author":[{"dropping-particle":"","family":"Australian Government","given":"","non-dropping-particle":"","parse-names":false,"suffix":""}],"id":"ITEM-3","issue":"101","issued":{"date-parts":[["2014"]]},"title":"Carbon Credits (Carbon Farming Initiative) Act 2011","type":"article-journal"},"uris":["http://www.mendeley.com/documents/?uuid=9295b6b7-bd0b-44b5-a15d-3033eb4f17f8"]},{"id":"ITEM-4","itemData":{"URL":"http://www.nrm.gov.au/national-landcare-programme","author":[{"dropping-particle":"","family":"Australian Government","given":"","non-dropping-particle":"","parse-names":false,"suffix":""}],"id":"ITEM-4","issued":{"date-parts":[["2017"]]},"title":"National Landcare Programme","type":"webpage"},"uris":["http://www.mendeley.com/documents/?uuid=16e5c026-a4aa-44e7-8883-1bb650f1d7b6"]},{"id":"ITEM-5","itemData":{"author":[{"dropping-particle":"","family":"Palmer","given":"","non-dropping-particle":"","parse-names":false,"suffix":""}],"id":"ITEM-5","issue":"November","issued":{"date-parts":[["2015"]]},"page":"1-25","title":"Ruminations on the problems with the Resource Management Act Sir Geoffrey Palmer QC Keynote address to the Local Government","type":"article-journal"},"uris":["http://www.mendeley.com/documents/?uuid=23d36f4c-cdd0-3a9a-b74b-7cc450eaef6c"]},{"id":"ITEM-6","itemData":{"author":[{"dropping-particle":"","family":"Craik","given":"Wendy","non-dropping-particle":"","parse-names":false,"suffix":""},{"dropping-particle":"","family":"Palmer","given":"David","non-dropping-particle":"","parse-names":false,"suffix":""},{"dropping-particle":"","family":"Sheldrake","given":"Richard","non-dropping-particle":"","parse-names":false,"suffix":""}],"id":"ITEM-6","issued":{"date-parts":[["2016"]]},"title":"Is Australia's national biosecurity system and the underpinning Intergovernmental Agreement on Biosecurity fit for the future?","type":"article-journal"},"uris":["http://www.mendeley.com/documents/?uuid=d0ec1360-3bba-3427-881c-247844efff00"]}],"mendeley":{"formattedCitation":"(Australian Government, 2014, 2017; Craik &lt;i&gt;et al.&lt;/i&gt;, 2016; DAFF, 2013; Palmer, 2015; B. J. Preston &amp; Hanson, 2013)","manualFormatting":"(Australian Government, 2014, 2017; Craik, Palmer, &amp; Sheldrake, 2016; DAFF, 2013; Palmer, 2015; B. J. Preston &amp; Hanson, 2013","plainTextFormattedCitation":"(Australian Government, 2014, 2017; Craik et al., 2016; DAFF, 2013; Palmer, 2015; B. J. Preston &amp; Hanson, 2013)","previouslyFormattedCitation":"(Australian Government, 2014, 2017; Craik &lt;i&gt;et al.&lt;/i&gt;, 2016; DAFF, 2013; Palmer, 2015; B. J. Preston &amp; Hanson, 2013)"},"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Australian Government, 2014, 2017; Craik, </w:t>
      </w:r>
      <w:r w:rsidRPr="0008241C">
        <w:rPr>
          <w:rFonts w:eastAsia="MS Gothic"/>
          <w:i/>
          <w:sz w:val="22"/>
          <w:szCs w:val="22"/>
          <w:shd w:val="clear" w:color="auto" w:fill="FFFFFF"/>
        </w:rPr>
        <w:t>et al.</w:t>
      </w:r>
      <w:r w:rsidRPr="0008241C">
        <w:rPr>
          <w:rFonts w:eastAsia="MS Gothic"/>
          <w:sz w:val="22"/>
          <w:szCs w:val="22"/>
          <w:shd w:val="clear" w:color="auto" w:fill="FFFFFF"/>
        </w:rPr>
        <w:t>, 2016; DAFF, 2013; Palmer, 2015; Preston &amp; Hanson, 2013</w:t>
      </w:r>
      <w:r w:rsidRPr="0008241C">
        <w:rPr>
          <w:rFonts w:eastAsia="MS Gothic"/>
          <w:sz w:val="22"/>
          <w:szCs w:val="22"/>
          <w:shd w:val="clear" w:color="auto" w:fill="FFFFFF"/>
        </w:rPr>
        <w:fldChar w:fldCharType="end"/>
      </w:r>
      <w:r w:rsidRPr="0008241C">
        <w:rPr>
          <w:rFonts w:eastAsia="MS Gothic"/>
          <w:sz w:val="22"/>
          <w:szCs w:val="22"/>
          <w:shd w:val="clear" w:color="auto" w:fill="FFFFFF"/>
        </w:rPr>
        <w:t>; Parliamentary Council Office</w:t>
      </w:r>
      <w:r w:rsidRPr="0008241C">
        <w:rPr>
          <w:rFonts w:eastAsia="MS Gothic"/>
          <w:sz w:val="22"/>
          <w:szCs w:val="22"/>
          <w:shd w:val="clear" w:color="auto" w:fill="FFFFFF"/>
          <w:lang w:eastAsia="ja-JP"/>
        </w:rPr>
        <w:t>,</w:t>
      </w:r>
      <w:r w:rsidRPr="0008241C">
        <w:rPr>
          <w:rFonts w:eastAsia="MS Gothic"/>
          <w:sz w:val="22"/>
          <w:szCs w:val="22"/>
          <w:shd w:val="clear" w:color="auto" w:fill="FFFFFF"/>
        </w:rPr>
        <w:t xml:space="preserve"> 2017). China, South Korea and Japan also established laws regarding intensive agriculture which are essentially adaptations of those mentioned above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MAFF","given":"","non-dropping-particle":"","parse-names":false,"suffix":""}],"id":"ITEM-1","issued":{"date-parts":[["2007"]]},"title":"MAFF (2007) Current situation and problems on organic farming","type":"article-journal"},"uris":["http://www.mendeley.com/documents/?uuid=87a9cde2-751f-3c37-baa1-45312d98453b"]},{"id":"ITEM-2","itemData":{"abstract":"Welfare economics supports government intervention to ensure the proper provision of positive environmental externalities when markets fail to address it. As an effective policy instrument to rectify such a failure, the Environmentally Friendly Direct Payment Program (EFDPP) has been proposed and designed to be compatible with international trade rules. Since 1999 the EFDFF has contributed to growth of participating farms and areas. As of 2010, the program accounts for about 426,247 hectares of farmland with a payment of 483,000 won, or USD418 per hectare on average. A survey indicates both the participating farmers and program-responsible government officials fully recognize the necessity and effectiveness of the program. To improve the EFDPP this paper suggests an increased payment rate up to one half of the gap in gross margins between conventional and environmentally friendly farms, differentiated payments over the transition periods of farming methods, sound monitoring systems, and menu-typed, targeted payments on specific agricultural practices.","author":[{"dropping-particle":"","family":"Kim","given":"Chang-Gil","non-dropping-particle":"","parse-names":false,"suffix":""},{"dropping-particle":"","family":"Lim","given":"Song Soo","non-dropping-particle":"","parse-names":false,"suffix":""}],"container-title":"Journal of International Economic Studies","id":"ITEM-2","issue":"29","issued":{"date-parts":[["2015"]]},"page":"3-22","title":"An Evaluation of the Environmentally Friendly Direct Payment Program in Korea*","type":"article-journal"},"uris":["http://www.mendeley.com/documents/?uuid=39827185-afc4-32e6-80e8-502be19eab28"]},{"id":"ITEM-3","itemData":{"author":[{"dropping-particle":"","family":"Yu","given":"W","non-dropping-particle":"","parse-names":false,"suffix":""}],"id":"ITEM-3","issued":{"date-parts":[["2016"]]},"title":"University of Copenhagen Agricultural and agri-environment policy and sustainable agricultural development in","type":"article-journal"},"uris":["http://www.mendeley.com/documents/?uuid=e93406ac-55d7-37cd-acd9-a03bf4bd019e"]}],"mendeley":{"formattedCitation":"(Kim &amp; Lim, 2015; MAFF, 2007; Yu, 2016)","plainTextFormattedCitation":"(Kim &amp; Lim, 2015; MAFF, 2007; Yu, 2016)","previouslyFormattedCitation":"(Kim &amp; Lim, 2015; MAFF, 2007; Yu, 2016)"},"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Kim &amp; Lim, 2015; MAFF, 2007; Yu, 2016)</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lthough the number of organic farmers and the volume of their production have been increasing due to enabling policies, the market for organic products in Asia is small and even smaller in Oceania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Sahota","given":"Amarjit","non-dropping-particle":"","parse-names":false,"suffix":""}],"container-title":"The World of Organic Agriculture. Statistics and Emerging Trends 2006","editor":[{"dropping-particle":"","family":"Willer","given":"Helga","non-dropping-particle":"","parse-names":false,"suffix":""},{"dropping-particle":"","family":"Yussefi","given":"Minou","non-dropping-particle":"","parse-names":false,"suffix":""}],"id":"ITEM-1","issued":{"date-parts":[["2006"]]},"page":"69-73","publisher":"International Federation of Organic Agriculture Movements (IFOAM), Bonn, Germany and Research Institute of Organic Agriculture FiBL, Frick, Switzerland","title":"Overview of the Global Market for Organic Food &amp;amp; Drink","type":"chapter"},"uris":["http://www.mendeley.com/documents/?uuid=4b0a8539-146b-3265-ad8e-ef8429dbcdcb"]}],"mendeley":{"formattedCitation":"(Sahota, 2006)","plainTextFormattedCitation":"(Sahota, 2006)","previouslyFormattedCitation":"(Sahota, 2006)"},"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Sahota, 2006)</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Farmers are improving organic farming technique which is lowering prices for product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07/s002679910021","ISBN":"0364-152x","ISSN":"0364152X","PMID":"10629309","abstract":"Implementing the concept of sustainability through integrated approaches to natural resource manage- ment poses enormous challenges for both the rural commu- nities and government agencies concerned. This paper re- views the underlying rhetoric of sustainable agricultural systems and the integrated resource management para- digm and identifies some of the challenges being experi- enced in translating this rhetoric into practice. A relatively recently implemented community-based integrated catch- ment management (ICM) process in a rural community in northeast Australia is examined in terms of some of the les- sons learned that may be relevant to other similar integrated resource management (IRM) processes. It reveals a prag- matic, opportunistic, and evolving implementation process based on adaptive learning rather than a more traditional ‘‘rational’’ planning approach. Some essential characteris- tics of a community-based IRM process are identified, in- cluding fostering communication; providing a structure that fosters cooperation and facilities coordination among com- munity, industry, and government agencies; the integration of IRM principles into local government planning schemes; and an emergent strategic approach to IRM program imple- mentation.We conclude by identifying some essential char- acteristics of an IRM process that can assist a community to adapt to, and manage change for, sustainable resource use.","author":[{"dropping-particle":"","family":"Bellamy","given":"Jennifer A.","non-dropping-particle":"","parse-names":false,"suffix":""},{"dropping-particle":"","family":"Johnson","given":"Andrew K L","non-dropping-particle":"","parse-names":false,"suffix":""}],"container-title":"Environmental Management","id":"ITEM-1","issued":{"date-parts":[["2000"]]},"title":"Integrated resource management: Moving from rhetoric to practice in Australian agriculture","type":"article-journal"},"uris":["http://www.mendeley.com/documents/?uuid=321f393c-3990-3069-ba95-f009bda26376"]},{"id":"ITEM-2","itemData":{"ISBN":"2013010109","author":[{"dropping-particle":"","family":"Vanclay","given":"F.","non-dropping-particle":"","parse-names":false,"suffix":""}],"container-title":"Australian journal of experimental agriculture","id":"ITEM-2","issued":{"date-parts":[["2004"]]},"page":"213-222","title":"Social principles for agriculture extension to assist in the promotion of natural resource management","type":"article-journal","volume":"44"},"uris":["http://www.mendeley.com/documents/?uuid=ca8201fd-f682-4a5d-8007-7e1294c5edc8"]},{"id":"ITEM-3","itemData":{"DOI":"10.1126/science.1234485","ISSN":"0036-8075","author":[{"dropping-particle":"","family":"Garnett","given":"T.","non-dropping-particle":"","parse-names":false,"suffix":""},{"dropping-particle":"","family":"Appleby","given":"M. C.","non-dropping-particle":"","parse-names":false,"suffix":""},{"dropping-particle":"","family":"Balmford","given":"A.","non-dropping-particle":"","parse-names":false,"suffix":""},{"dropping-particle":"","family":"Bateman","given":"I. J.","non-dropping-particle":"","parse-names":false,"suffix":""},{"dropping-particle":"","family":"Benton","given":"T. G.","non-dropping-particle":"","parse-names":false,"suffix":""},{"dropping-particle":"","family":"Bloomer","given":"P.","non-dropping-particle":"","parse-names":false,"suffix":""},{"dropping-particle":"","family":"Burlingame","given":"B.","non-dropping-particle":"","parse-names":false,"suffix":""},{"dropping-particle":"","family":"Dawkins","given":"M.","non-dropping-particle":"","parse-names":false,"suffix":""},{"dropping-particle":"","family":"Dolan","given":"L.","non-dropping-particle":"","parse-names":false,"suffix":""},{"dropping-particle":"","family":"Fraser","given":"D.","non-dropping-particle":"","parse-names":false,"suffix":""},{"dropping-particle":"","family":"Herrero","given":"M.","non-dropping-particle":"","parse-names":false,"suffix":""},{"dropping-particle":"","family":"Hoffmann","given":"I.","non-dropping-particle":"","parse-names":false,"suffix":""},{"dropping-particle":"","family":"Smith","given":"P.","non-dropping-particle":"","parse-names":false,"suffix":""},{"dropping-particle":"","family":"Thornton","given":"P. K.","non-dropping-particle":"","parse-names":false,"suffix":""},{"dropping-particle":"","family":"Toulmin","given":"C.","non-dropping-particle":"","parse-names":false,"suffix":""},{"dropping-particle":"","family":"Vermeulen","given":"S. J.","non-dropping-particle":"","parse-names":false,"suffix":""},{"dropping-particle":"","family":"Godfray","given":"H. C. J.","non-dropping-particle":"","parse-names":false,"suffix":""}],"container-title":"Science","id":"ITEM-3","issue":"6141","issued":{"date-parts":[["2013","7","5"]]},"page":"33-34","title":"Sustainable Intensification in Agriculture: Premises and Policies","type":"article-journal","volume":"341"},"uris":["http://www.mendeley.com/documents/?uuid=36f98074-e258-32d2-95c6-34c104988d55"]}],"mendeley":{"formattedCitation":"(Bellamy &amp; Johnson, 2000; Garnett &lt;i&gt;et al.&lt;/i&gt;, 2013; Vanclay, 2004)","plainTextFormattedCitation":"(Bellamy &amp; Johnson, 2000; Garnett et al., 2013; Vanclay, 2004)","previouslyFormattedCitation":"(Bellamy &amp; Johnson, 2000; Garnett &lt;i&gt;et al.&lt;/i&gt;, 2013; Vanclay, 2004)"},"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Bellamy &amp; Johnson, 2000; Garnett </w:t>
      </w:r>
      <w:r w:rsidRPr="0008241C">
        <w:rPr>
          <w:rFonts w:eastAsia="MS Gothic"/>
          <w:i/>
          <w:sz w:val="22"/>
          <w:szCs w:val="22"/>
          <w:shd w:val="clear" w:color="auto" w:fill="FFFFFF"/>
        </w:rPr>
        <w:t>et al.</w:t>
      </w:r>
      <w:r w:rsidRPr="0008241C">
        <w:rPr>
          <w:rFonts w:eastAsia="MS Gothic"/>
          <w:sz w:val="22"/>
          <w:szCs w:val="22"/>
          <w:shd w:val="clear" w:color="auto" w:fill="FFFFFF"/>
        </w:rPr>
        <w:t>, 2013; Vanclay, 2004)</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Since organic production is for export in most Asia-Pacific countries, national policies tend to encourage or require farmers to obtain international and/or to improve domestic certification to meet international standard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Wai","given":"Ong Kung","non-dropping-particle":"","parse-names":false,"suffix":""}],"container-title":"The World of Organic Agriculture. Statistics and Emerging Trends 2006","editor":[{"dropping-particle":"","family":"Willer","given":"Helga","non-dropping-particle":"","parse-names":false,"suffix":""},{"dropping-particle":"","family":"Yussefi","given":"Minou","non-dropping-particle":"","parse-names":false,"suffix":""}],"id":"ITEM-1","issued":{"date-parts":[["2006"]]},"page":"108-117","publisher":"International Federation of Organic Agriculture Movements (IFOAM), Bonn, Germany and Research Institute of Organic Agriculture FiBL, Frick, Switzerland","title":"Organic Farming in Asia","type":"chapter"},"uris":["http://www.mendeley.com/documents/?uuid=faefa0a3-d388-327d-9f28-2552ccbab76b"]},{"id":"ITEM-2","itemData":{"author":[{"dropping-particle":"","family":"Wynen","given":"Els","non-dropping-particle":"","parse-names":false,"suffix":""},{"dropping-particle":"","family":"Mason","given":"Seager","non-dropping-particle":"","parse-names":false,"suffix":""}],"container-title":"The World of Organic Agriculture. Statistics and Emerging Trends 2006","editor":[{"dropping-particle":"","family":"Willer","given":"Helga","non-dropping-particle":"","parse-names":false,"suffix":""},{"dropping-particle":"","family":"Yussefi","given":"Minou","non-dropping-particle":"","parse-names":false,"suffix":""}],"id":"ITEM-2","issued":{"date-parts":[["2006"]]},"page":"118-129","publisher":"International Federation of Organic Agriculture Movements (IFOAM), Bonn, Germany and Research Institute of Organic Agriculture FiBL, Frick, Switzerland","title":"Organic Farming in Australia/Oceania","type":"chapter"},"uris":["http://www.mendeley.com/documents/?uuid=4da2829b-8644-3aa8-bd50-51cc58a1dbb2"]}],"mendeley":{"formattedCitation":"(Wai, 2006; Wynen &amp; Mason, 2006)","plainTextFormattedCitation":"(Wai, 2006; Wynen &amp; Mason, 2006)","previouslyFormattedCitation":"(Wai, 2006; Wynen &amp; Mason, 2006)"},"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Wai, 2006; Wynen &amp; Mason, 2006)</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Countries without good policies supporting sustainable agriculture, such as Bangladesh, have identified the benefits of enabling the sector to comply with international standards and expectation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BN":"9782951585577","abstract":"Agriculture plays a very important role in populated countries like Bangladesh. Bangladesh ranks eighth in World population rank and fifth in Asia. The conventional agriculture of Bangladesh after green revolution heavily depended on chemical fertilizers and pesticides causing several problems to human health and the environment. As a result, food safety has now become a big issue. Moreover, the cost of agriculture has increased manifold with declining yield levels and growing dependence on market for purchase of chemical fertilizers and pesticides. Hence the most urgent step is application of bio-products in order to ensure better and safe environment without any reduction in yield of crops. Food security is also challenging considering the climate change, land degradation and natural disasters in the highly populated countries in Asia like Bangladesh. Small farmers in Bangladesh are struggling to compete with today's liberalized and globalised market and do not get fair price of their product. Organic agriculture is considered to be a suitable agricultural production area to ensure harmonization between human welfare and sustainable development. It may be noted that organic issues are yet to be highlighted as an important agenda in the research institutions and by the policy makers. Organic products have good potential for export, the local market can also be important since many consumers are interested with food quality and food safety and eager to purchase with premium price with proper certification and labeling. To develop the organic agricultural sector in Bangladesh, government should develop appropriate policies, product standardization and support programs. This paper will discuss the importance of organic agriculture in populated countries with few examples, overall opportunities and limitations of Bangladesh. World populated countries and food security:","author":[{"dropping-particle":"","family":"Hossain","given":"Shaikh Tanveer","non-dropping-particle":"","parse-names":false,"suffix":""}],"id":"ITEM-1","issued":{"date-parts":[["2012"]]},"page":"105-113","title":"Organic farming in populated area: Bangladesh - an example of case study","type":"article-journal"},"uris":["http://www.mendeley.com/documents/?uuid=92f75c39-d8b2-32a0-9022-2522227b1585"]}],"mendeley":{"formattedCitation":"(Hossain, 2012)","plainTextFormattedCitation":"(Hossain, 2012)","previouslyFormattedCitation":"(Hossain, 2012)"},"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Hossain, 2012)</w:t>
      </w:r>
      <w:r w:rsidRPr="0008241C">
        <w:rPr>
          <w:rFonts w:eastAsia="MS Gothic"/>
          <w:sz w:val="22"/>
          <w:szCs w:val="22"/>
          <w:shd w:val="clear" w:color="auto" w:fill="FFFFFF"/>
        </w:rPr>
        <w:fldChar w:fldCharType="end"/>
      </w:r>
      <w:r w:rsidRPr="0008241C">
        <w:rPr>
          <w:rFonts w:eastAsia="MS Gothic"/>
          <w:sz w:val="22"/>
          <w:szCs w:val="22"/>
          <w:shd w:val="clear" w:color="auto" w:fill="FFFFFF"/>
        </w:rPr>
        <w:t>.</w:t>
      </w:r>
    </w:p>
    <w:p w14:paraId="7C92FB85" w14:textId="77777777" w:rsidR="00A01204" w:rsidRPr="0008241C" w:rsidRDefault="00A01204" w:rsidP="00A01204">
      <w:pPr>
        <w:rPr>
          <w:sz w:val="22"/>
          <w:szCs w:val="22"/>
        </w:rPr>
      </w:pPr>
    </w:p>
    <w:p w14:paraId="2DC81E6B" w14:textId="0839D762" w:rsidR="00A01204" w:rsidRPr="0008241C" w:rsidRDefault="00A01204" w:rsidP="00A01204">
      <w:pPr>
        <w:rPr>
          <w:sz w:val="22"/>
          <w:szCs w:val="22"/>
        </w:rPr>
      </w:pPr>
      <w:r w:rsidRPr="0008241C">
        <w:rPr>
          <w:rFonts w:eastAsia="MS Gothic"/>
          <w:sz w:val="22"/>
          <w:szCs w:val="22"/>
          <w:shd w:val="clear" w:color="auto" w:fill="FFFFFF"/>
        </w:rPr>
        <w:t xml:space="preserve">Agriculture potentially plays two different roles in invasive alien species: pathway and prevention. The plant quarantine system based on the International Plant Protection Convention (IPPC) was established to protect native agriculture and biodiversity and was ratified by many countries in the Asia-Pacific region except for Kiribati, Marshall Islands, New Caledonia, Tokelau, Brunei Darussalam and Timor-Leste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FAO","given":"","non-dropping-particle":"","parse-names":false,"suffix":""}],"id":"ITEM-1","issue":"2009","issued":{"date-parts":[["2013"]]},"page":"1-20","title":"ISPM 15: Regulation of wood packaging material in international trade","type":"article-journal"},"uris":["http://www.mendeley.com/documents/?uuid=67ccd1dd-5fc1-4de1-b571-363743da28fd"]},{"id":"ITEM-2","itemData":{"URL":"https://www.ippc.int/core-activities/standards-setting/ispms","author":[{"dropping-particle":"","family":"International Plant Protection Convention","given":"","non-dropping-particle":"","parse-names":false,"suffix":""}],"id":"ITEM-2","issued":{"date-parts":[["2017"]]},"title":"Adapted international standards for phytosanitary measures","type":"webpage"},"uris":["http://www.mendeley.com/documents/?uuid=31ef1e60-bc71-40f5-bb50-8456d12805db"]}],"mendeley":{"formattedCitation":"(FAO, 2013; International Plant Protection Convention, 2017)","plainTextFormattedCitation":"(FAO, 2013; International Plant Protection Convention, 2017)","previouslyFormattedCitation":"(FAO, 2013; International Plant Protection Convention, 2017)"},"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FAO, 2013; International Plant Protection Convention, 2017)</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nother legal basis for countries to control invasive alien species is the Global Invasive Species Programme (GISP), coordinated by the Scientific Committee on Problems of the Environment (SCOPE), in collaboration with international </w:t>
      </w:r>
      <w:r w:rsidR="00C934E9">
        <w:rPr>
          <w:rFonts w:eastAsia="MS Gothic"/>
          <w:sz w:val="22"/>
          <w:szCs w:val="22"/>
          <w:shd w:val="clear" w:color="auto" w:fill="FFFFFF"/>
        </w:rPr>
        <w:t>organiz</w:t>
      </w:r>
      <w:r w:rsidRPr="0008241C">
        <w:rPr>
          <w:rFonts w:eastAsia="MS Gothic"/>
          <w:sz w:val="22"/>
          <w:szCs w:val="22"/>
          <w:shd w:val="clear" w:color="auto" w:fill="FFFFFF"/>
        </w:rPr>
        <w:t>ations such as the World Conservation Union (IUCN), and Centre for Agriculture and Bioscience International</w:t>
      </w:r>
      <w:r w:rsidRPr="0008241C" w:rsidDel="00C42DB2">
        <w:rPr>
          <w:rFonts w:eastAsia="MS Gothic"/>
          <w:sz w:val="22"/>
          <w:szCs w:val="22"/>
          <w:shd w:val="clear" w:color="auto" w:fill="FFFFFF"/>
        </w:rPr>
        <w:t xml:space="preserve"> </w:t>
      </w:r>
      <w:r w:rsidRPr="0008241C">
        <w:rPr>
          <w:rFonts w:eastAsia="MS Gothic"/>
          <w:sz w:val="22"/>
          <w:szCs w:val="22"/>
          <w:shd w:val="clear" w:color="auto" w:fill="FFFFFF"/>
        </w:rPr>
        <w:t xml:space="preserve">(CABI)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BN":"2831706092","abstract":"The spread of invasive alien species (IAS) is creating complex and far-reaching challenges that threaten both the natural biological riches of the earth and the well being of its citizens. While the problem is global, the nature and severity of the impacts on society, economic life, health, and natural heritage are distributed unevenly across nations and regions. Thus, some aspects of the problem require solutions tailored to the specific values, needs, and priorities of nations while others call for consolidated action by the larger world community. Preventing the international movement of invasive alien species and coordinating a timely and effective response to invasions will require cooperation and collaboration among governments, economic sectors, non-governmental organisations, and international treaty organisations. This strategy highlights the dimensions of the problem and outlines a framework for mounting a global-scale response. While both the problem and the scale of the solution may appear dauntingly complex, the issue presents an unparalleled opportunity to respond with actions that link preservation of biodiversity with protection of the health and livelihood of the world's human populations.","author":[{"dropping-particle":"","family":"McNeely","given":"J.A.","non-dropping-particle":"","parse-names":false,"suffix":""},{"dropping-particle":"","family":"Mooney","given":"H.A.","non-dropping-particle":"","parse-names":false,"suffix":""},{"dropping-particle":"","family":"Neville","given":"L.E.","non-dropping-particle":"","parse-names":false,"suffix":""}],"container-title":"IUCN Gland, Switzerland and Cambridge,UK","id":"ITEM-1","issued":{"date-parts":[["2001"]]},"page":"50","title":"Global Strategy on Invasive Alien Species","type":"article-journal"},"uris":["http://www.mendeley.com/documents/?uuid=6506db8e-d1bc-42d0-86d4-14aeef41c721"]}],"mendeley":{"formattedCitation":"(McNeely &lt;i&gt;et al.&lt;/i&gt;, 2001)","plainTextFormattedCitation":"(McNeely et al., 2001)","previouslyFormattedCitation":"(McNeely &lt;i&gt;et al.&lt;/i&gt;, 200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cNeely </w:t>
      </w:r>
      <w:r w:rsidRPr="0008241C">
        <w:rPr>
          <w:rFonts w:eastAsia="MS Gothic"/>
          <w:i/>
          <w:sz w:val="22"/>
          <w:szCs w:val="22"/>
          <w:shd w:val="clear" w:color="auto" w:fill="FFFFFF"/>
        </w:rPr>
        <w:t>et al.</w:t>
      </w:r>
      <w:r w:rsidRPr="0008241C">
        <w:rPr>
          <w:rFonts w:eastAsia="MS Gothic"/>
          <w:sz w:val="22"/>
          <w:szCs w:val="22"/>
          <w:shd w:val="clear" w:color="auto" w:fill="FFFFFF"/>
        </w:rPr>
        <w:t>, 2001)</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Both Australia and New Zealand are known to have a strict system for introduction of exotic species based on the Environment Protection and Biodiversity Conservation Act 1999 and the Biosecurity Act 2015 in the former and Biosecurity Act 1993 in the latter, that enable quick actions for eradication once alien species are detected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890/1051-0761(2000)010[0689:BICEGC]2.0.CO;2","ISBN":"10510761","ISSN":"1051-0761","PMID":"10049","author":[{"dropping-particle":"","family":"Mack","given":"Richard N.","non-dropping-particle":"","parse-names":false,"suffix":""},{"dropping-particle":"","family":"Simberloff","given":"Daniel","non-dropping-particle":"","parse-names":false,"suffix":""},{"dropping-particle":"","family":"Mark Lonsdale","given":"W.","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d":{"date-parts":[["2000"]]},"title":"BIOTIC INVASIONS: CAUSES, EPIDEMIOLOGY, GLOBAL CONSEQUENCES, AND CONTROL","type":"article-journal"},"uris":["http://www.mendeley.com/documents/?uuid=0c6444eb-8f08-3dc0-8182-26f129b0a1a8"]},{"id":"ITEM-2","itemData":{"abstract":"Protection of New Zealand's native biodiversity and its primary production both depend on biosecurity measures to prevent invasion by alien, or exotic, organisms. At the same time, New Zealand's dependence on trade and travel in an increasingly globalised world places growing strain on the nation's biosecurity systems. Invasion by exotic species has potential for catastrophic impacts on both native biodiversity and human economic and social well-being. New Zealand's biosecurity policies have been gradually evolving from a narrow focus on production pests to a broader awareness of multiple economic, social and ecological objectives. This paper is about the process of reconciling conflicting objectives for biosecurity, with New Zealand as a case study example.","author":[{"dropping-particle":"","family":"Jay","given":"Mairi","non-dropping-particle":"","parse-names":false,"suffix":""},{"dropping-particle":"","family":"M","given":"Morad","non-dropping-particle":"","parse-names":false,"suffix":""},{"dropping-particle":"","family":"A","given":"Bell","non-dropping-particle":"","parse-names":false,"suffix":""}],"container-title":"Land use policy","id":"ITEM-2","issue":"7","issued":{"date-parts":[["2003"]]},"page":"121-129","title":"Biosecurity, a biodiversity policy dilemma for New Zealand","type":"article-journal","volume":"64"},"uris":["http://www.mendeley.com/documents/?uuid=1b8a4e59-bd72-3f63-ab29-f1cb30a6b52d"]}],"mendeley":{"formattedCitation":"(Jay &lt;i&gt;et al.&lt;/i&gt;, 2003; Mack &lt;i&gt;et al.&lt;/i&gt;, 2000)","plainTextFormattedCitation":"(Jay et al., 2003; Mack et al., 2000)","previouslyFormattedCitation":"(Jay &lt;i&gt;et al.&lt;/i&gt;, 2003; Mack &lt;i&gt;et al.&lt;/i&gt;, 2000)"},"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Jay </w:t>
      </w:r>
      <w:r w:rsidRPr="0008241C">
        <w:rPr>
          <w:rFonts w:eastAsia="MS Gothic"/>
          <w:i/>
          <w:sz w:val="22"/>
          <w:szCs w:val="22"/>
          <w:shd w:val="clear" w:color="auto" w:fill="FFFFFF"/>
        </w:rPr>
        <w:t>et al.</w:t>
      </w:r>
      <w:r w:rsidRPr="0008241C">
        <w:rPr>
          <w:rFonts w:eastAsia="MS Gothic"/>
          <w:sz w:val="22"/>
          <w:szCs w:val="22"/>
          <w:shd w:val="clear" w:color="auto" w:fill="FFFFFF"/>
        </w:rPr>
        <w:t xml:space="preserve">, 2003; Mack </w:t>
      </w:r>
      <w:r w:rsidRPr="0008241C">
        <w:rPr>
          <w:rFonts w:eastAsia="MS Gothic"/>
          <w:i/>
          <w:sz w:val="22"/>
          <w:szCs w:val="22"/>
          <w:shd w:val="clear" w:color="auto" w:fill="FFFFFF"/>
        </w:rPr>
        <w:t>et al.</w:t>
      </w:r>
      <w:r w:rsidRPr="0008241C">
        <w:rPr>
          <w:rFonts w:eastAsia="MS Gothic"/>
          <w:sz w:val="22"/>
          <w:szCs w:val="22"/>
          <w:shd w:val="clear" w:color="auto" w:fill="FFFFFF"/>
        </w:rPr>
        <w:t>, 2000)</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ustralian Government 2017b; Ministry for Primary Industries 2017). Ever since exotic organisms were introduced both intentionally and unintentionally on agricultural products into Japan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citeulike-article-id:7474085","ISSN":"1343-8808","abstract":"Status of invasive alien species problems in Japan is briefly summarized, with special emphasis on invasions during the period from the 1960s to today, one of the two eras characterizing the modern his-tory of the biological invasion into Japan. A number of cases of invasions are categorized from the viewpoints of route of invasion, i.e., intentional or unintentional introduction, release and escape; and types of impacts of invasive alien species on ecosystems, biodiversity, and human life and health. Examples are given of species and situations exemplifying the individual types of influences.","author":[{"dropping-particle":"","family":"Washitani","given":"Izumi","non-dropping-particle":"","parse-names":false,"suffix":""}],"container-title":"Global Environmental Research","id":"ITEM-1","issue":"1","issued":{"date-parts":[["2004"]]},"page":"1-12","title":"Invasive alien species problems in Japan: an introductory ecological essay","type":"article-journal","volume":"8"},"uris":["http://www.mendeley.com/documents/?uuid=0189dc2d-4b86-3529-963b-9193cf0535d6"]},{"id":"ITEM-2","itemData":{"author":[{"dropping-particle":"","family":"Goka","given":"K","non-dropping-particle":"","parse-names":false,"suffix":""}],"container-title":"Rev. sci. tech. Off. int. Epiz","id":"ITEM-2","issue":"2","issued":{"date-parts":[["2010"]]},"page":"299-310","title":"Biosecurity measures to prevent the incursion of invasive alien species into Japan and to mitigate their impact","type":"article-journal","volume":"29"},"uris":["http://www.mendeley.com/documents/?uuid=87ee75d4-f1b3-37c5-8b87-7fc76cb2c0b0"]}],"mendeley":{"formattedCitation":"(K Goka, 2010; Washitani, 2004)","plainTextFormattedCitation":"(K Goka, 2010; Washitani, 2004)","previouslyFormattedCitation":"(K Goka, 2010; Washitani, 2004)"},"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Goka, 2010; Washitani, 2004)</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e Ministry of Agriculture, Forestry and Fisheries (MAFF) established Plant Protection Act in 1950 that requires the monitoring and scientific study of exotic species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URL":"http://www.japaneselawtranslation.go.jp/law/detail/?id=25&amp;vm=04&amp;re=01","author":[{"dropping-particle":"","family":"MAFF","given":"","non-dropping-particle":"","parse-names":false,"suffix":""}],"id":"ITEM-1","issued":{"date-parts":[["2009"]]},"publisher-place":"Japan","title":"Plant protection act","type":"webpage"},"uris":["http://www.mendeley.com/documents/?uuid=1e0b3433-623f-442d-86a2-51347c88a557"]}],"mendeley":{"formattedCitation":"(MAFF, 2009)","plainTextFormattedCitation":"(MAFF, 2009)","previouslyFormattedCitation":"(MAFF, 2009)"},"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MAFF, 2009)</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However, when the Act was renewed to a positive list system in 2011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MAFF","given":"","non-dropping-particle":"","parse-names":false,"suffix":""}],"id":"ITEM-1","issued":{"date-parts":[["2011"]]},"publisher-place":"Japan","title":"Amendment of enforcement regulations regard-ing revisions of imported plant inspection","type":"webpage"},"uris":["http://www.mendeley.com/documents/?uuid=4de6ebd7-c6c8-3945-abe9-746384058ebc"]}],"mendeley":{"formattedCitation":"(MAFF, 2011a)","plainTextFormattedCitation":"(MAFF, 2011a)","previouslyFormattedCitation":"(MAFF, 2011a)"},"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MAFF, 2011a)</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an increase in IAS that were not listed but suspensive caused concern amongst stakeholders. Japan has brought into law the Invasive Alien Act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MOE","given":"","non-dropping-particle":"","parse-names":false,"suffix":""}],"container-title":"Nature Conservation Bureau, The Ministry of the Environment Government of Japan","id":"ITEM-1","issue":"78","issued":{"date-parts":[["2004"]]},"page":"1-15","title":"Invasive Alien Species Act.","type":"article-journal","volume":"78"},"uris":["http://www.mendeley.com/documents/?uuid=4c48f036-d6a7-4181-9d0f-bb1e0536efc5"]}],"mendeley":{"formattedCitation":"(MOE, 2004)","plainTextFormattedCitation":"(MOE, 2004)","previouslyFormattedCitation":"(MOE, 2004)"},"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MOE, 2004)</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but gaps in the regulated species are identified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007/s10493-012-9609-y","ISBN":"0168-8162","ISSN":"01688162","PMID":"23001476","abstract":"Japan's economy depends on the importation of natural resources, and as a result, Japan is subjected to a high risk of biological invasion. Although Japan has quarantine systems to protect ecosystems, agriculture, forestry, fisheries, and human health against alien species, economic globalization has resulted in an ever-increasing risk of invasion. Mite invasion is no exception. Alien species that impact natural ecosystems are regulated in Japan by the Invasive Alien Species Act. However, the law focuses only on visibly recognizable species, so that species too small to see, such as viruses, bacteria, fungi, and mites, are beyond the scope of this law. The Plant Protection Law has limited the introduction of alien pests, including mites, that are harmful to agricultural crops. Recently, the liberalization of global trade policies have increased pressure to loosen regulations on various pests, including spider mites. Infectious diseases and their causative species are quarantined under the Rabies Prevention Law, the Domestic Animal Infectious Diseases Control Law, and the Human Infectious Diseases Control Law, but these laws do not cover wildlife diseases. The most serious problem is that wild reptiles, which can be carriers of ticks and tick-borne diseases, can be freely introduced to Japan. These loopholes in Japan's regulatory system have resulted in mite and tick invasions, which affect not only wildlife communities and human society but also endemism and biological diversity of natural mite populations.","author":[{"dropping-particle":"","family":"Goka","given":"Koichi","non-dropping-particle":"","parse-names":false,"suffix":""},{"dropping-particle":"","family":"Okabe","given":"Kimiko","non-dropping-particle":"","parse-names":false,"suffix":""},{"dropping-particle":"","family":"Takano","given":"Ai","non-dropping-particle":"","parse-names":false,"suffix":""}],"container-title":"Experimental and Applied Acarology","id":"ITEM-1","issue":"1-2","issued":{"date-parts":[["2013"]]},"page":"245-261","title":"Recent cases of invasive alien mites and ticks in Japan: Why is a regulatory framework needed?","type":"article-journal","volume":"59"},"uris":["http://www.mendeley.com/documents/?uuid=94a71e59-def0-304f-a26f-3df04a004d41"]}],"mendeley":{"formattedCitation":"(Koichi Goka &lt;i&gt;et al.&lt;/i&gt;, 2013)","plainTextFormattedCitation":"(Koichi Goka et al., 2013)","previouslyFormattedCitation":"(Koichi Goka &lt;i&gt;et al.&lt;/i&gt;, 2013)"},"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Koichi Goka </w:t>
      </w:r>
      <w:r w:rsidRPr="0008241C">
        <w:rPr>
          <w:rFonts w:eastAsia="MS Gothic"/>
          <w:i/>
          <w:sz w:val="22"/>
          <w:szCs w:val="22"/>
          <w:shd w:val="clear" w:color="auto" w:fill="FFFFFF"/>
        </w:rPr>
        <w:t>et al.</w:t>
      </w:r>
      <w:r w:rsidRPr="0008241C">
        <w:rPr>
          <w:rFonts w:eastAsia="MS Gothic"/>
          <w:sz w:val="22"/>
          <w:szCs w:val="22"/>
          <w:shd w:val="clear" w:color="auto" w:fill="FFFFFF"/>
        </w:rPr>
        <w:t>, 2013)</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In many countries, disputes lead to unbalanced goals between consumer/environmental advocates and free-trade advisories have been issued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URL":"https://www.wto.org/english/tratop_e/dispu_e/cases_e/ds367_e.htm","author":[{"dropping-particle":"","family":"World Trade Organization","given":"","non-dropping-particle":"","parse-names":false,"suffix":""}],"id":"ITEM-1","issued":{"date-parts":[["2011"]]},"title":"Dispute settlement: dispute ds367","type":"webpage"},"uris":["http://www.mendeley.com/documents/?uuid=9919e2ad-5d68-41c2-8314-3c4ec49fded6"]}],"mendeley":{"formattedCitation":"(World Trade Organization, 2011)","plainTextFormattedCitation":"(World Trade Organization, 2011)","previouslyFormattedCitation":"(World Trade Organization, 201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World Trade </w:t>
      </w:r>
      <w:r w:rsidR="00C934E9">
        <w:rPr>
          <w:rFonts w:eastAsia="MS Gothic"/>
          <w:sz w:val="22"/>
          <w:szCs w:val="22"/>
          <w:shd w:val="clear" w:color="auto" w:fill="FFFFFF"/>
        </w:rPr>
        <w:t>Organiz</w:t>
      </w:r>
      <w:r w:rsidRPr="0008241C">
        <w:rPr>
          <w:rFonts w:eastAsia="MS Gothic"/>
          <w:sz w:val="22"/>
          <w:szCs w:val="22"/>
          <w:shd w:val="clear" w:color="auto" w:fill="FFFFFF"/>
        </w:rPr>
        <w:t>ation, 2011a)</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For most other Asia-Pacific countries, legislation has not been enough and technical assistance is required for measures to be effective. In order to support such countries it is essential to build capacity to improve treatment techniques for packing materials and in other areas (e.g.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author":[{"dropping-particle":"","family":"FAO","given":"","non-dropping-particle":"","parse-names":false,"suffix":""}],"id":"ITEM-1","issue":"2009","issued":{"date-parts":[["2013"]]},"page":"1-20","title":"ISPM 15: Regulation of wood packaging material in international trade","type":"article-journal"},"uris":["http://www.mendeley.com/documents/?uuid=67ccd1dd-5fc1-4de1-b571-363743da28fd"]}],"mendeley":{"formattedCitation":"(FAO, 2013)","plainTextFormattedCitation":"(FAO, 2013)","previouslyFormattedCitation":"(FAO, 2013)"},"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FAO, 2013)</w:t>
      </w:r>
      <w:r w:rsidRPr="0008241C">
        <w:rPr>
          <w:rFonts w:eastAsia="MS Gothic"/>
          <w:sz w:val="22"/>
          <w:szCs w:val="22"/>
          <w:shd w:val="clear" w:color="auto" w:fill="FFFFFF"/>
        </w:rPr>
        <w:fldChar w:fldCharType="end"/>
      </w:r>
      <w:r w:rsidRPr="0008241C">
        <w:rPr>
          <w:rFonts w:eastAsia="MS Gothic"/>
          <w:sz w:val="22"/>
          <w:szCs w:val="22"/>
          <w:shd w:val="clear" w:color="auto" w:fill="FFFFFF"/>
        </w:rPr>
        <w:t xml:space="preserve">. The lack of sufficient capacity to inspect or control pest organisms in both exporting and importing countries also needs to be addressed with national and international interventions including the provision of scientific support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ISBN":"2831705487 (pbk.) \\n2831705487, 9782831705484","abstract":"This Guide aims to provide national policy and lawmakers with practical information and indicators for developing or strengthening legal and institutional frameworks on alien invasive species, consistently with Article 8(h) of the Convention on Biological Diversity (CBD) and other international and regional instruments. Article 8 (h) of the CBD requires Contracting Parties, as far as possible and as appropriate, to “prevent the introduction of, control or eradicate those alien species which threaten ecosystems, habitats and species.” The Guide also considers the extent to which alien species-related measures may be applicable or relevant to legal frameworks on living modified organisms and biosafety. Article 8(g) of the Convention requires Parties, again as far as possible and as appropriate, to establish or maintain means to regulate, manage or control the risks associated with the use and release of living modified organisms resulting from biotechnology which are likely to have adverse environmental impacts that could affect the conservation and sustainable use of biological diversity, taking into account the risks to human health. The Cartagena Protocol on Biosafety (adopted in Montreal, January 2000) contains specific requirements on how Parties should implement this provision.","author":[{"dropping-particle":"","family":"Shine","given":"Clare","non-dropping-particle":"","parse-names":false,"suffix":""},{"dropping-particle":"","family":"Williams","given":"Nattley","non-dropping-particle":"","parse-names":false,"suffix":""},{"dropping-particle":"","family":"Gündling","given":"Lothar","non-dropping-particle":"","parse-names":false,"suffix":""}],"container-title":"Environmental Policy and Law Paper No. 40","id":"ITEM-1","issued":{"date-parts":[["2000"]]},"number-of-pages":"138","title":"A Guide to Designing Legal and Institutional Frameworks on Alien Invasive Species","type":"book"},"uris":["http://www.mendeley.com/documents/?uuid=50a4fe68-5f60-336e-a389-e1d33d61a03f"]},{"id":"ITEM-2","itemData":{"ISBN":"2831706092","abstract":"The spread of invasive alien species (IAS) is creating complex and far-reaching challenges that threaten both the natural biological riches of the earth and the well being of its citizens. While the problem is global, the nature and severity of the impacts on society, economic life, health, and natural heritage are distributed unevenly across nations and regions. Thus, some aspects of the problem require solutions tailored to the specific values, needs, and priorities of nations while others call for consolidated action by the larger world community. Preventing the international movement of invasive alien species and coordinating a timely and effective response to invasions will require cooperation and collaboration among governments, economic sectors, non-governmental organisations, and international treaty organisations. This strategy highlights the dimensions of the problem and outlines a framework for mounting a global-scale response. While both the problem and the scale of the solution may appear dauntingly complex, the issue presents an unparalleled opportunity to respond with actions that link preservation of biodiversity with protection of the health and livelihood of the world's human populations.","author":[{"dropping-particle":"","family":"McNeely","given":"J.A.","non-dropping-particle":"","parse-names":false,"suffix":""},{"dropping-particle":"","family":"Mooney","given":"H.A.","non-dropping-particle":"","parse-names":false,"suffix":""},{"dropping-particle":"","family":"Neville","given":"L.E.","non-dropping-particle":"","parse-names":false,"suffix":""}],"container-title":"IUCN Gland, Switzerland and Cambridge,UK","id":"ITEM-2","issued":{"date-parts":[["2001"]]},"page":"50","title":"Global Strategy on Invasive Alien Species","type":"article-journal"},"uris":["http://www.mendeley.com/documents/?uuid=6506db8e-d1bc-42d0-86d4-14aeef41c721"]}],"mendeley":{"formattedCitation":"(McNeely &lt;i&gt;et al.&lt;/i&gt;, 2001; Shine &lt;i&gt;et al.&lt;/i&gt;, 2000)","plainTextFormattedCitation":"(McNeely et al., 2001; Shine et al., 2000)","previouslyFormattedCitation":"(McNeely &lt;i&gt;et al.&lt;/i&gt;, 2001; Shine &lt;i&gt;et al.&lt;/i&gt;, 2000)"},"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McNeely </w:t>
      </w:r>
      <w:r w:rsidRPr="0008241C">
        <w:rPr>
          <w:rFonts w:eastAsia="MS Gothic"/>
          <w:i/>
          <w:sz w:val="22"/>
          <w:szCs w:val="22"/>
          <w:shd w:val="clear" w:color="auto" w:fill="FFFFFF"/>
        </w:rPr>
        <w:t>et al.</w:t>
      </w:r>
      <w:r w:rsidRPr="0008241C">
        <w:rPr>
          <w:rFonts w:eastAsia="MS Gothic"/>
          <w:sz w:val="22"/>
          <w:szCs w:val="22"/>
          <w:shd w:val="clear" w:color="auto" w:fill="FFFFFF"/>
        </w:rPr>
        <w:t xml:space="preserve">, 2001; Shine </w:t>
      </w:r>
      <w:r w:rsidRPr="0008241C">
        <w:rPr>
          <w:rFonts w:eastAsia="MS Gothic"/>
          <w:i/>
          <w:sz w:val="22"/>
          <w:szCs w:val="22"/>
          <w:shd w:val="clear" w:color="auto" w:fill="FFFFFF"/>
        </w:rPr>
        <w:t>et al.</w:t>
      </w:r>
      <w:r w:rsidRPr="0008241C">
        <w:rPr>
          <w:rFonts w:eastAsia="MS Gothic"/>
          <w:sz w:val="22"/>
          <w:szCs w:val="22"/>
          <w:shd w:val="clear" w:color="auto" w:fill="FFFFFF"/>
        </w:rPr>
        <w:t>, 2000)</w:t>
      </w:r>
      <w:r w:rsidRPr="0008241C">
        <w:rPr>
          <w:rFonts w:eastAsia="MS Gothic"/>
          <w:sz w:val="22"/>
          <w:szCs w:val="22"/>
          <w:shd w:val="clear" w:color="auto" w:fill="FFFFFF"/>
        </w:rPr>
        <w:fldChar w:fldCharType="end"/>
      </w:r>
      <w:r w:rsidRPr="0008241C">
        <w:rPr>
          <w:rFonts w:eastAsia="MS Gothic"/>
          <w:sz w:val="22"/>
          <w:szCs w:val="22"/>
          <w:shd w:val="clear" w:color="auto" w:fill="FFFFFF"/>
        </w:rPr>
        <w:t>.</w:t>
      </w:r>
    </w:p>
    <w:p w14:paraId="7143C782" w14:textId="77777777" w:rsidR="00A01204" w:rsidRPr="0008241C" w:rsidRDefault="00A01204" w:rsidP="00A01204">
      <w:pPr>
        <w:rPr>
          <w:sz w:val="22"/>
          <w:szCs w:val="22"/>
        </w:rPr>
      </w:pPr>
    </w:p>
    <w:p w14:paraId="5049C1DC" w14:textId="31B8D465" w:rsidR="00A01204" w:rsidRPr="0008241C" w:rsidRDefault="00A01204" w:rsidP="00A01204">
      <w:pPr>
        <w:rPr>
          <w:sz w:val="22"/>
          <w:szCs w:val="22"/>
        </w:rPr>
      </w:pPr>
      <w:r w:rsidRPr="0008241C">
        <w:rPr>
          <w:sz w:val="22"/>
          <w:szCs w:val="22"/>
        </w:rPr>
        <w:lastRenderedPageBreak/>
        <w:t xml:space="preserve">There are successful cases of organic agricultural food productions in many Asia-Pacific countries. Food retailers’ demand as well as consumers’ awareness enhance organic farming certified with local and international certification mechanisms when farmers have been incentivised with capacity building including technical training and market access supported by the government and the economic sector (International Fund for Agricultural Development, 2005; Salazar, 2005; Rogers &amp; Morrison, 2010; World Trade </w:t>
      </w:r>
      <w:r w:rsidR="00C934E9">
        <w:rPr>
          <w:sz w:val="22"/>
          <w:szCs w:val="22"/>
        </w:rPr>
        <w:t>Organiz</w:t>
      </w:r>
      <w:r w:rsidRPr="0008241C">
        <w:rPr>
          <w:sz w:val="22"/>
          <w:szCs w:val="22"/>
        </w:rPr>
        <w:t xml:space="preserve">ation, 2011b; Nomura </w:t>
      </w:r>
      <w:r w:rsidRPr="0008241C">
        <w:rPr>
          <w:i/>
          <w:sz w:val="22"/>
          <w:szCs w:val="22"/>
        </w:rPr>
        <w:t>et al.</w:t>
      </w:r>
      <w:r w:rsidRPr="0008241C">
        <w:rPr>
          <w:sz w:val="22"/>
          <w:szCs w:val="22"/>
        </w:rPr>
        <w:t xml:space="preserve">, 2012; Beban, 2014). The financial support including action-based payment by the government is critical especially for smallholders, that are common in most AP countries (World Trade </w:t>
      </w:r>
      <w:r w:rsidR="00C934E9">
        <w:rPr>
          <w:sz w:val="22"/>
          <w:szCs w:val="22"/>
        </w:rPr>
        <w:t>Organiz</w:t>
      </w:r>
      <w:r w:rsidRPr="0008241C">
        <w:rPr>
          <w:sz w:val="22"/>
          <w:szCs w:val="22"/>
        </w:rPr>
        <w:t xml:space="preserve">ation, 2011b; Nomura </w:t>
      </w:r>
      <w:r w:rsidRPr="0008241C">
        <w:rPr>
          <w:i/>
          <w:sz w:val="22"/>
          <w:szCs w:val="22"/>
        </w:rPr>
        <w:t>et al.</w:t>
      </w:r>
      <w:r w:rsidRPr="0008241C">
        <w:rPr>
          <w:sz w:val="22"/>
          <w:szCs w:val="22"/>
        </w:rPr>
        <w:t xml:space="preserve">, 2012). Lack of awareness and experiences of organic farming in smallholders and uneven benefit sharing especially for marginalised groups may mislead an attempt of such farming (World Trade </w:t>
      </w:r>
      <w:r w:rsidR="00C934E9">
        <w:rPr>
          <w:sz w:val="22"/>
          <w:szCs w:val="22"/>
        </w:rPr>
        <w:t>Organiz</w:t>
      </w:r>
      <w:r w:rsidRPr="0008241C">
        <w:rPr>
          <w:sz w:val="22"/>
          <w:szCs w:val="22"/>
        </w:rPr>
        <w:t xml:space="preserve">ation, 2011b; Beban, 2014). Supermarkets and consumers’ awareness and demand can make environmentally low-impact farming sustainable (Salazar, 2005). While food security policies such as intensive agriculture tend to fail both enhancement of food security and conservation of biodiversity, conservation of biodiversity considering food security may be a better approach to create synergy between them (Pretty </w:t>
      </w:r>
      <w:r w:rsidRPr="0008241C">
        <w:rPr>
          <w:i/>
          <w:sz w:val="22"/>
          <w:szCs w:val="22"/>
        </w:rPr>
        <w:t>et al.</w:t>
      </w:r>
      <w:r w:rsidRPr="0008241C">
        <w:rPr>
          <w:sz w:val="22"/>
          <w:szCs w:val="22"/>
        </w:rPr>
        <w:t xml:space="preserve">, 2006; Brussaard </w:t>
      </w:r>
      <w:r w:rsidRPr="0008241C">
        <w:rPr>
          <w:i/>
          <w:sz w:val="22"/>
          <w:szCs w:val="22"/>
        </w:rPr>
        <w:t>et al.</w:t>
      </w:r>
      <w:r w:rsidRPr="0008241C">
        <w:rPr>
          <w:sz w:val="22"/>
          <w:szCs w:val="22"/>
        </w:rPr>
        <w:t>, 2010)</w:t>
      </w:r>
    </w:p>
    <w:p w14:paraId="389EE3AC" w14:textId="77777777" w:rsidR="00A01204" w:rsidRPr="0008241C" w:rsidRDefault="00A01204" w:rsidP="00A01204">
      <w:pPr>
        <w:rPr>
          <w:sz w:val="22"/>
          <w:szCs w:val="22"/>
        </w:rPr>
      </w:pPr>
    </w:p>
    <w:p w14:paraId="429113A7" w14:textId="47A1603A" w:rsidR="00A01204" w:rsidRPr="0008241C" w:rsidRDefault="00A01204" w:rsidP="00A01204">
      <w:pPr>
        <w:rPr>
          <w:rFonts w:eastAsia="MS Gothic"/>
          <w:sz w:val="22"/>
          <w:szCs w:val="22"/>
          <w:shd w:val="clear" w:color="auto" w:fill="FFFFFF"/>
        </w:rPr>
      </w:pPr>
      <w:r w:rsidRPr="0008241C">
        <w:rPr>
          <w:sz w:val="22"/>
          <w:szCs w:val="22"/>
        </w:rPr>
        <w:t xml:space="preserve">The climate-smart agriculture is a new and innovative approach adopted in the region. It seeks to improve food security, increase agricultural productivity and income, and build resilience to climate change as well as reduce emissions and enhance carbon sinks where possible </w:t>
      </w:r>
      <w:r w:rsidRPr="0008241C">
        <w:rPr>
          <w:sz w:val="22"/>
          <w:szCs w:val="22"/>
        </w:rPr>
        <w:fldChar w:fldCharType="begin" w:fldLock="1"/>
      </w:r>
      <w:r w:rsidRPr="0008241C">
        <w:rPr>
          <w:sz w:val="22"/>
          <w:szCs w:val="22"/>
        </w:rPr>
        <w:instrText>ADDIN CSL_CITATION {"citationItems":[{"id":"ITEM-1","itemData":{"author":[{"dropping-particle":"","family":"Sawhney","given":"Puja","non-dropping-particle":"","parse-names":false,"suffix":""},{"dropping-particle":"","family":"Perkins","given":"Mary Ann(Eds.)","non-dropping-particle":"","parse-names":false,"suffix":""}],"id":"ITEM-1","issued":{"date-parts":[["2015"]]},"title":"Emerging Climate Change Adaptation Issues in the Asia-Pacific Region","type":"report"},"uris":["http://www.mendeley.com/documents/?uuid=59660368-3262-34fe-b73a-f41ade3eab8d"]}],"mendeley":{"formattedCitation":"(Sawhney &amp; Perkins, 2015)","plainTextFormattedCitation":"(Sawhney &amp; Perkins, 2015)","previouslyFormattedCitation":"(Sawhney &amp; Perkins, 2015)"},"properties":{"noteIndex":0},"schema":"https://github.com/citation-style-language/schema/raw/master/csl-citation.json"}</w:instrText>
      </w:r>
      <w:r w:rsidRPr="0008241C">
        <w:rPr>
          <w:sz w:val="22"/>
          <w:szCs w:val="22"/>
        </w:rPr>
        <w:fldChar w:fldCharType="separate"/>
      </w:r>
      <w:r w:rsidRPr="0008241C">
        <w:rPr>
          <w:sz w:val="22"/>
          <w:szCs w:val="22"/>
        </w:rPr>
        <w:t>(Sawhney &amp; Perkins, 2015)</w:t>
      </w:r>
      <w:r w:rsidRPr="0008241C">
        <w:rPr>
          <w:sz w:val="22"/>
          <w:szCs w:val="22"/>
        </w:rPr>
        <w:fldChar w:fldCharType="end"/>
      </w:r>
      <w:r w:rsidRPr="0008241C">
        <w:rPr>
          <w:sz w:val="22"/>
          <w:szCs w:val="22"/>
        </w:rPr>
        <w:t xml:space="preserve">. In addition to legal and regulatory instruments, economic incentives and financial support such as provision of technology, knowledge and subsidies in materials are being used to increase the uptake of climate-smart agriculture practices. However, due to financial, technological, institutional and other constraints, climate-smart agriculture has currently only been adopted on a limited scale and mostly in countries in South Asia, South East Asia, and North East Asia. Schemes are generally implemented in partnership with government, inter-governmental </w:t>
      </w:r>
      <w:r w:rsidR="00C934E9">
        <w:rPr>
          <w:sz w:val="22"/>
          <w:szCs w:val="22"/>
        </w:rPr>
        <w:t>organiz</w:t>
      </w:r>
      <w:r w:rsidRPr="0008241C">
        <w:rPr>
          <w:sz w:val="22"/>
          <w:szCs w:val="22"/>
        </w:rPr>
        <w:t xml:space="preserve">ations, NGOs, development </w:t>
      </w:r>
      <w:r w:rsidR="00C934E9">
        <w:rPr>
          <w:sz w:val="22"/>
          <w:szCs w:val="22"/>
        </w:rPr>
        <w:t>organiz</w:t>
      </w:r>
      <w:r w:rsidRPr="0008241C">
        <w:rPr>
          <w:sz w:val="22"/>
          <w:szCs w:val="22"/>
        </w:rPr>
        <w:t xml:space="preserve">ations and local communities. Implementation of climate-smart agriculture is mostly at local level, but few examples exist at the regional level including in South Asia and South East Asia </w:t>
      </w:r>
      <w:r w:rsidRPr="0008241C">
        <w:rPr>
          <w:sz w:val="22"/>
          <w:szCs w:val="22"/>
        </w:rPr>
        <w:fldChar w:fldCharType="begin" w:fldLock="1"/>
      </w:r>
      <w:r w:rsidRPr="0008241C">
        <w:rPr>
          <w:sz w:val="22"/>
          <w:szCs w:val="22"/>
        </w:rPr>
        <w:instrText>ADDIN CSL_CITATION {"citationItems":[{"id":"ITEM-1","itemData":{"author":[{"dropping-particle":"","family":"Sheinkman","given":"M.","non-dropping-particle":"","parse-names":false,"suffix":""},{"dropping-particle":"","family":"McKinley","given":"J.","non-dropping-particle":"","parse-names":false,"suffix":""},{"dropping-particle":"","family":"Adaro","given":"C.","non-dropping-particle":"","parse-names":false,"suffix":""},{"dropping-particle":"","family":"Bandyopadhyay","given":"S.","non-dropping-particle":"","parse-names":false,"suffix":""},{"dropping-particle":"","family":"Panda","given":"A.","non-dropping-particle":"","parse-names":false,"suffix":""}],"id":"ITEM-1","issued":{"date-parts":[["2015"]]},"publisher-place":"Copenhagen, Denmark","title":"Climate-Smart Agriculture (CSA) Technologies in Asia CCAFS Workshop Report","type":"report"},"uris":["http://www.mendeley.com/documents/?uuid=04327677-9055-4259-9abe-08840a5a39a3"]},{"id":"ITEM-2","itemData":{"author":[{"dropping-particle":"","family":"CCAFS","given":"","non-dropping-particle":"","parse-names":false,"suffix":""}],"id":"ITEM-2","issued":{"date-parts":[["2017"]]},"title":"Climate Change, Agriculture and Food Security","type":"report"},"uris":["http://www.mendeley.com/documents/?uuid=38a92f22-aa7b-457a-9a58-6edec901672b"]}],"mendeley":{"formattedCitation":"(CCAFS, 2017; Sheinkman &lt;i&gt;et al.&lt;/i&gt;, 2015)","plainTextFormattedCitation":"(CCAFS, 2017; Sheinkman et al., 2015)","previouslyFormattedCitation":"(CCAFS, 2017; Sheinkman &lt;i&gt;et al.&lt;/i&gt;, 2015)"},"properties":{"noteIndex":0},"schema":"https://github.com/citation-style-language/schema/raw/master/csl-citation.json"}</w:instrText>
      </w:r>
      <w:r w:rsidRPr="0008241C">
        <w:rPr>
          <w:sz w:val="22"/>
          <w:szCs w:val="22"/>
        </w:rPr>
        <w:fldChar w:fldCharType="separate"/>
      </w:r>
      <w:r w:rsidRPr="0008241C">
        <w:rPr>
          <w:sz w:val="22"/>
          <w:szCs w:val="22"/>
        </w:rPr>
        <w:t xml:space="preserve">(CCAFS, 2017; Sheinkman </w:t>
      </w:r>
      <w:r w:rsidRPr="0008241C">
        <w:rPr>
          <w:i/>
          <w:sz w:val="22"/>
          <w:szCs w:val="22"/>
        </w:rPr>
        <w:t>et al.</w:t>
      </w:r>
      <w:r w:rsidRPr="0008241C">
        <w:rPr>
          <w:sz w:val="22"/>
          <w:szCs w:val="22"/>
        </w:rPr>
        <w:t>, 2015)</w:t>
      </w:r>
      <w:r w:rsidRPr="0008241C">
        <w:rPr>
          <w:sz w:val="22"/>
          <w:szCs w:val="22"/>
        </w:rPr>
        <w:fldChar w:fldCharType="end"/>
      </w:r>
      <w:r w:rsidRPr="0008241C">
        <w:rPr>
          <w:sz w:val="22"/>
          <w:szCs w:val="22"/>
        </w:rPr>
        <w:t>. For example the Climate Change Agriculture and Food Security (CCAFS) has been implementing projects in six Climate-Smart Villages in Lao PDR, Vietnam and Cambodia since 2015. Another noteworthy initiative which has the aim of accelerating up take of climate technologies and increasing access to finance for environmentally friendly technologies in 16 countries in the Asia-Pacific region, UNEP and ADB are piloting a climate technology network and finance centre with financial support from Global Environment Facility (GEF).</w:t>
      </w:r>
    </w:p>
    <w:p w14:paraId="52ABC329" w14:textId="77777777" w:rsidR="00A01204" w:rsidRPr="0008241C" w:rsidRDefault="00A01204" w:rsidP="00A01204">
      <w:pPr>
        <w:rPr>
          <w:sz w:val="22"/>
          <w:szCs w:val="22"/>
        </w:rPr>
      </w:pPr>
    </w:p>
    <w:p w14:paraId="226ADF67" w14:textId="19D73A99" w:rsidR="00A01204" w:rsidRPr="0008241C" w:rsidRDefault="00A01204" w:rsidP="00A01204">
      <w:pPr>
        <w:rPr>
          <w:sz w:val="22"/>
          <w:szCs w:val="22"/>
        </w:rPr>
      </w:pPr>
      <w:r w:rsidRPr="0008241C">
        <w:rPr>
          <w:sz w:val="22"/>
          <w:szCs w:val="22"/>
        </w:rPr>
        <w:t xml:space="preserve">Clearly, sustainable agriculture that supports and protects BES in the region requires multi-sector involvement, effective policies and governance, and adoption of farming methods that are based on sound science </w:t>
      </w:r>
      <w:r w:rsidRPr="0008241C">
        <w:rPr>
          <w:rFonts w:eastAsia="MS Gothic"/>
          <w:sz w:val="22"/>
          <w:szCs w:val="22"/>
          <w:shd w:val="clear" w:color="auto" w:fill="FFFFFF"/>
        </w:rPr>
        <w:fldChar w:fldCharType="begin" w:fldLock="1"/>
      </w:r>
      <w:r w:rsidRPr="0008241C">
        <w:rPr>
          <w:rFonts w:eastAsia="MS Gothic"/>
          <w:sz w:val="22"/>
          <w:szCs w:val="22"/>
          <w:shd w:val="clear" w:color="auto" w:fill="FFFFFF"/>
        </w:rPr>
        <w:instrText>ADDIN CSL_CITATION {"citationItems":[{"id":"ITEM-1","itemData":{"DOI":"10.1525/bio.2011.61.12.7","abstract":"Biodiversity is integral to almost all ecosystem processes, with some species playing key functional roles that are essential for maintaining the value of ecosystems to humans. However, many ecosystem services remain nonvalued, and decisionmakers rarely consider biodiversity in policy development, in part because the relationships between biodiversity and the provision of ecosystem services are not generally appreciated. To date, the majority of work in which the functional importance of biodiversity has been examined has been conducted in relatively species-poor systems. Focusing on forest and agroforest systems, we synthesize recent research on the role of biodiversity in the provision of ecosystem services and pro-vide examples of biodiversity science that informs ecosystem management and policy. Finally, we highlight barriers to the transfer of knowledge from scientists to decisionmakers and suggest that scientists can be much more effective at informing policy and improving resource management by asking policy-relevant questions and providing timely and consistent information to decisionmakers and the public on the linkages among biodiversity, ecosystem services, and their value to people. and the public. Illustrating the importance of biodiversity for ecosystem goods and services valued by people is an increasingly important contemporary approach to influenc­ ing conservation policy and complements other arguments for biodiversity conservation. The multiple interconnections among species in com­ plex ecosystems can result in redundancy within func­ tional groups with key roles for some species (e.g., Díaz and Cabido 2001). The precise effects of this complexity on many ecosystem functions, especially during periods of environmental change, need to be understood if we are to maintain the provision of all of the goods and services that people require. These issues are particularly relevant to intensively managed forest and agroforest ecosystems, which are usually characterized by low levels of biodiversity relative to natural forests (Brockerhoff et al. 2008). For example, the extent to which plantation forests can provide a wide range of ecosystem goods and services is becoming increasingly relevant, as the global area of plantations expands, while that of natural forests continues to decline at a rate of about 13 million hectares (ha) per year (FAO 2010). In the present article, we examine some of the known complexities in quantifying functions in…","author":[{"dropping-particle":"","family":"Thompson","given":"Ian D","non-dropping-particle":"","parse-names":false,"suffix":""},{"dropping-particle":"","family":"Okabe","given":"Kimiko","non-dropping-particle":"","parse-names":false,"suffix":""},{"dropping-particle":"","family":"Tylianakis","given":"Jason M","non-dropping-particle":"","parse-names":false,"suffix":""},{"dropping-particle":"","family":"Kumar","given":"Pushpam","non-dropping-particle":"","parse-names":false,"suffix":""},{"dropping-particle":"","family":"Brockerhoff","given":"G","non-dropping-particle":"","parse-names":false,"suffix":""},{"dropping-particle":"","family":"Schellhorn","given":"Nancy A","non-dropping-particle":"","parse-names":false,"suffix":""},{"dropping-particle":"","family":"Parrotta","given":"John A","non-dropping-particle":"","parse-names":false,"suffix":""},{"dropping-particle":"","family":"Nasi","given":"Robert","non-dropping-particle":"","parse-names":false,"suffix":""}],"container-title":"Articles 972 BioScience","id":"ITEM-1","issue":"12","issued":{"date-parts":[["2011"]]},"title":"Forest Biodiversity and the Delivery of Ecosystem Goods and Services: Translating Science into Policy","type":"article-journal","volume":"61"},"uris":["http://www.mendeley.com/documents/?uuid=284c769d-17df-34ea-8fea-4f5b54354a62"]}],"mendeley":{"formattedCitation":"(Thompson &lt;i&gt;et al.&lt;/i&gt;, 2011)","plainTextFormattedCitation":"(Thompson et al., 2011)","previouslyFormattedCitation":"(Thompson &lt;i&gt;et al.&lt;/i&gt;, 2011)"},"properties":{"noteIndex":0},"schema":"https://github.com/citation-style-language/schema/raw/master/csl-citation.json"}</w:instrText>
      </w:r>
      <w:r w:rsidRPr="0008241C">
        <w:rPr>
          <w:rFonts w:eastAsia="MS Gothic"/>
          <w:sz w:val="22"/>
          <w:szCs w:val="22"/>
          <w:shd w:val="clear" w:color="auto" w:fill="FFFFFF"/>
        </w:rPr>
        <w:fldChar w:fldCharType="separate"/>
      </w:r>
      <w:r w:rsidRPr="0008241C">
        <w:rPr>
          <w:rFonts w:eastAsia="MS Gothic"/>
          <w:sz w:val="22"/>
          <w:szCs w:val="22"/>
          <w:shd w:val="clear" w:color="auto" w:fill="FFFFFF"/>
        </w:rPr>
        <w:t xml:space="preserve">(Thompson </w:t>
      </w:r>
      <w:r w:rsidRPr="0008241C">
        <w:rPr>
          <w:rFonts w:eastAsia="MS Gothic"/>
          <w:i/>
          <w:sz w:val="22"/>
          <w:szCs w:val="22"/>
          <w:shd w:val="clear" w:color="auto" w:fill="FFFFFF"/>
        </w:rPr>
        <w:t>et al.</w:t>
      </w:r>
      <w:r w:rsidRPr="0008241C">
        <w:rPr>
          <w:rFonts w:eastAsia="MS Gothic"/>
          <w:sz w:val="22"/>
          <w:szCs w:val="22"/>
          <w:shd w:val="clear" w:color="auto" w:fill="FFFFFF"/>
        </w:rPr>
        <w:t>, 2011)</w:t>
      </w:r>
      <w:r w:rsidRPr="0008241C">
        <w:rPr>
          <w:rFonts w:eastAsia="MS Gothic"/>
          <w:sz w:val="22"/>
          <w:szCs w:val="22"/>
          <w:shd w:val="clear" w:color="auto" w:fill="FFFFFF"/>
        </w:rPr>
        <w:fldChar w:fldCharType="end"/>
      </w:r>
      <w:r w:rsidRPr="0008241C">
        <w:rPr>
          <w:sz w:val="22"/>
          <w:szCs w:val="22"/>
        </w:rPr>
        <w:t xml:space="preserve"> (</w:t>
      </w:r>
      <w:r w:rsidRPr="0008241C">
        <w:rPr>
          <w:sz w:val="22"/>
          <w:szCs w:val="22"/>
        </w:rPr>
        <w:fldChar w:fldCharType="begin"/>
      </w:r>
      <w:r w:rsidRPr="0008241C">
        <w:rPr>
          <w:sz w:val="22"/>
          <w:szCs w:val="22"/>
        </w:rPr>
        <w:instrText xml:space="preserve"> REF _Ref496891099 \h  \* MERGEFORMAT </w:instrText>
      </w:r>
      <w:r w:rsidRPr="0008241C">
        <w:rPr>
          <w:sz w:val="22"/>
          <w:szCs w:val="22"/>
        </w:rPr>
      </w:r>
      <w:r w:rsidRPr="0008241C">
        <w:rPr>
          <w:sz w:val="22"/>
          <w:szCs w:val="22"/>
        </w:rPr>
        <w:fldChar w:fldCharType="separate"/>
      </w:r>
      <w:r w:rsidR="00D74032" w:rsidRPr="00D74032">
        <w:rPr>
          <w:sz w:val="22"/>
          <w:szCs w:val="22"/>
        </w:rPr>
        <w:t>Box 6.7</w:t>
      </w:r>
      <w:r w:rsidRPr="0008241C">
        <w:rPr>
          <w:sz w:val="22"/>
          <w:szCs w:val="22"/>
        </w:rPr>
        <w:fldChar w:fldCharType="end"/>
      </w:r>
      <w:r w:rsidRPr="0008241C">
        <w:rPr>
          <w:sz w:val="22"/>
          <w:szCs w:val="22"/>
        </w:rPr>
        <w:t xml:space="preserve">). Asia-Pacific countries need a policy environment that directly enhances ecosystem services such as native pollination, natural control of pests and nutrient cycling for soil </w:t>
      </w:r>
      <w:r w:rsidRPr="0008241C">
        <w:rPr>
          <w:sz w:val="22"/>
          <w:szCs w:val="22"/>
        </w:rPr>
        <w:fldChar w:fldCharType="begin" w:fldLock="1"/>
      </w:r>
      <w:r w:rsidRPr="0008241C">
        <w:rPr>
          <w:sz w:val="22"/>
          <w:szCs w:val="22"/>
        </w:rPr>
        <w:instrText>ADDIN CSL_CITATION {"citationItems":[{"id":"ITEM-1","itemData":{"author":[{"dropping-particle":"V","family":"Dicks","given":"By Lynn","non-dropping-particle":"","parse-names":false,"suffix":""},{"dropping-particle":"","family":"Viana","given":"Blandina","non-dropping-particle":"","parse-names":false,"suffix":""},{"dropping-particle":"","family":"Bommarco","given":"Riccardo","non-dropping-particle":"","parse-names":false,"suffix":""},{"dropping-particle":"","family":"Brosi","given":"Berry","non-dropping-particle":"","parse-names":false,"suffix":""},{"dropping-particle":"","family":"Arizmendi","given":"Coro","non-dropping-particle":"","parse-names":false,"suffix":""},{"dropping-particle":"","family":"Cunningham","given":"Saul A","non-dropping-particle":"","parse-names":false,"suffix":""},{"dropping-particle":"","family":"Galetto","given":"Leonardo","non-dropping-particle":"","parse-names":false,"suffix":""},{"dropping-particle":"","family":"Hill","given":"Rosemary","non-dropping-particle":"","parse-names":false,"suffix":""},{"dropping-particle":"","family":"Lopes","given":"V","non-dropping-particle":"","parse-names":false,"suffix":""},{"dropping-particle":"","family":"Pires","given":"Carmen","non-dropping-particle":"","parse-names":false,"suffix":""},{"dropping-particle":"","family":"Taki","given":"Hisatomo","non-dropping-particle":"","parse-names":false,"suffix":""}],"container-title":"Science","id":"ITEM-1","issue":"6315","issued":{"date-parts":[["2016"]]},"title":"What governments can do to safeguard pollination services","type":"article-journal","volume":"354"},"uris":["http://www.mendeley.com/documents/?uuid=a730597b-c241-4aee-94c9-6980425c030e"]}],"mendeley":{"formattedCitation":"(Dicks &lt;i&gt;et al.&lt;/i&gt;, 2016)","plainTextFormattedCitation":"(Dicks et al., 2016)","previouslyFormattedCitation":"(Dicks &lt;i&gt;et al.&lt;/i&gt;, 2016)"},"properties":{"noteIndex":0},"schema":"https://github.com/citation-style-language/schema/raw/master/csl-citation.json"}</w:instrText>
      </w:r>
      <w:r w:rsidRPr="0008241C">
        <w:rPr>
          <w:sz w:val="22"/>
          <w:szCs w:val="22"/>
        </w:rPr>
        <w:fldChar w:fldCharType="separate"/>
      </w:r>
      <w:r w:rsidRPr="0008241C">
        <w:rPr>
          <w:sz w:val="22"/>
          <w:szCs w:val="22"/>
        </w:rPr>
        <w:t xml:space="preserve">(Dicks </w:t>
      </w:r>
      <w:r w:rsidRPr="0008241C">
        <w:rPr>
          <w:i/>
          <w:sz w:val="22"/>
          <w:szCs w:val="22"/>
        </w:rPr>
        <w:t>et al.</w:t>
      </w:r>
      <w:r w:rsidRPr="0008241C">
        <w:rPr>
          <w:sz w:val="22"/>
          <w:szCs w:val="22"/>
        </w:rPr>
        <w:t>, 2016)</w:t>
      </w:r>
      <w:r w:rsidRPr="0008241C">
        <w:rPr>
          <w:sz w:val="22"/>
          <w:szCs w:val="22"/>
        </w:rPr>
        <w:fldChar w:fldCharType="end"/>
      </w:r>
      <w:r w:rsidRPr="0008241C">
        <w:rPr>
          <w:sz w:val="22"/>
          <w:szCs w:val="22"/>
        </w:rPr>
        <w:t>.</w:t>
      </w:r>
    </w:p>
    <w:p w14:paraId="79092E48"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021CDBDA" w14:textId="77777777" w:rsidTr="00642B4F">
        <w:tc>
          <w:tcPr>
            <w:tcW w:w="9016" w:type="dxa"/>
          </w:tcPr>
          <w:p w14:paraId="70418560" w14:textId="2F173DDE" w:rsidR="00A01204" w:rsidRPr="0008241C" w:rsidRDefault="00A01204" w:rsidP="00A01204">
            <w:pPr>
              <w:rPr>
                <w:rFonts w:ascii="Times New Roman" w:hAnsi="Times New Roman"/>
                <w:b/>
              </w:rPr>
            </w:pPr>
            <w:bookmarkStart w:id="1755" w:name="_Ref496891099"/>
            <w:bookmarkStart w:id="1756" w:name="_Ref496925237"/>
            <w:bookmarkStart w:id="1757" w:name="_Toc504087547"/>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7</w:t>
            </w:r>
            <w:r w:rsidRPr="0008241C">
              <w:fldChar w:fldCharType="end"/>
            </w:r>
            <w:bookmarkEnd w:id="1755"/>
            <w:r w:rsidRPr="0008241C">
              <w:rPr>
                <w:rFonts w:ascii="Times New Roman" w:hAnsi="Times New Roman"/>
                <w:b/>
              </w:rPr>
              <w:t xml:space="preserve"> Satoyama Initiative - Multi-sectoral approach for agriculture sustainability</w:t>
            </w:r>
            <w:bookmarkEnd w:id="1756"/>
            <w:bookmarkEnd w:id="1757"/>
          </w:p>
          <w:p w14:paraId="1CA6B295" w14:textId="77777777" w:rsidR="00A01204" w:rsidRPr="0008241C" w:rsidRDefault="00A01204" w:rsidP="00A01204">
            <w:pPr>
              <w:rPr>
                <w:rFonts w:ascii="Times New Roman" w:hAnsi="Times New Roman"/>
              </w:rPr>
            </w:pPr>
          </w:p>
          <w:p w14:paraId="421DB799" w14:textId="77777777" w:rsidR="00A01204" w:rsidRPr="0008241C" w:rsidRDefault="00A01204" w:rsidP="00A01204">
            <w:pPr>
              <w:rPr>
                <w:rFonts w:ascii="Times New Roman" w:hAnsi="Times New Roman"/>
              </w:rPr>
            </w:pPr>
            <w:r w:rsidRPr="0008241C">
              <w:rPr>
                <w:rFonts w:ascii="Times New Roman" w:hAnsi="Times New Roman"/>
              </w:rPr>
              <w:t xml:space="preserve">The Satoyama Initiative, a multi-sectoral approach to maintain a good agricultural and coastal landscape recognised during COP10 of CBD as a potentially useful tool for conservation of heterogeneous agricultural landscape </w:t>
            </w:r>
            <w:r w:rsidRPr="0008241C">
              <w:fldChar w:fldCharType="begin" w:fldLock="1"/>
            </w:r>
            <w:r w:rsidRPr="0008241C">
              <w:rPr>
                <w:rFonts w:ascii="Times New Roman" w:hAnsi="Times New Roman"/>
              </w:rPr>
              <w:instrText>ADDIN CSL_CITATION {"citationItems":[{"id":"ITEM-1","itemData":{"URL":"http://satoyama-initiative.org/about/","author":[{"dropping-particle":"","family":"IPSI (International Partnership for the Satoyama Initiative)","given":"","non-dropping-particle":"","parse-names":false,"suffix":""}],"id":"ITEM-1","issued":{"date-parts":[["2010"]]},"title":"Satoyama Initiative","type":"webpage"},"uris":["http://www.mendeley.com/documents/?uuid=fa034082-7ae0-4da9-95b3-6c6284e3dfc7"]}],"mendeley":{"formattedCitation":"(IPSI (International Partnership for the Satoyama Initiative), 2010)","plainTextFormattedCitation":"(IPSI (International Partnership for the Satoyama Initiative), 2010)","previouslyFormattedCitation":"(IPSI (International Partnership for the Satoyama Initiative), 2010)"},"properties":{"noteIndex":0},"schema":"https://github.com/citation-style-language/schema/raw/master/csl-citation.json"}</w:instrText>
            </w:r>
            <w:r w:rsidRPr="0008241C">
              <w:fldChar w:fldCharType="separate"/>
            </w:r>
            <w:r w:rsidRPr="0008241C">
              <w:rPr>
                <w:rFonts w:ascii="Times New Roman" w:hAnsi="Times New Roman"/>
              </w:rPr>
              <w:t>(International Partnership for the Satoyama Initiative, 2010)</w:t>
            </w:r>
            <w:r w:rsidRPr="0008241C">
              <w:fldChar w:fldCharType="end"/>
            </w:r>
            <w:r w:rsidRPr="0008241C">
              <w:rPr>
                <w:rFonts w:ascii="Times New Roman" w:hAnsi="Times New Roman"/>
              </w:rPr>
              <w:t xml:space="preserve">. The Globally Important Agricultural Heritage Systems (GIAHS) launched under an FAO initiative in 2002 is another mechanism that supports the implementation of the Satoyama Initiative </w:t>
            </w:r>
            <w:r w:rsidRPr="0008241C">
              <w:fldChar w:fldCharType="begin" w:fldLock="1"/>
            </w:r>
            <w:r w:rsidRPr="0008241C">
              <w:rPr>
                <w:rFonts w:ascii="Times New Roman" w:hAnsi="Times New Roman"/>
              </w:rPr>
              <w:instrText>ADDIN CSL_CITATION {"citationItems":[{"id":"ITEM-1","itemData":{"author":[{"dropping-particle":"","family":"Department of Tourism Art &amp; Culture","given":"","non-dropping-particle":"","parse-names":false,"suffix":""}],"id":"ITEM-1","issued":{"date-parts":[["2013"]]},"number-of-pages":"97p","publisher-place":"India","title":"World Heritage","type":"report"},"uris":["http://www.mendeley.com/documents/?uuid=479b666b-f16b-4e4b-8648-988e13c66534"]}],"mendeley":{"formattedCitation":"(Department of Tourism Art &amp; Culture, 2013)","plainTextFormattedCitation":"(Department of Tourism Art &amp; Culture, 2013)","previouslyFormattedCitation":"(Department of Tourism Art &amp; Culture, 2013)"},"properties":{"noteIndex":0},"schema":"https://github.com/citation-style-language/schema/raw/master/csl-citation.json"}</w:instrText>
            </w:r>
            <w:r w:rsidRPr="0008241C">
              <w:fldChar w:fldCharType="separate"/>
            </w:r>
            <w:r w:rsidRPr="0008241C">
              <w:rPr>
                <w:rFonts w:ascii="Times New Roman" w:hAnsi="Times New Roman"/>
              </w:rPr>
              <w:t>(Department of Tourism Art &amp; Culture, 2013)</w:t>
            </w:r>
            <w:r w:rsidRPr="0008241C">
              <w:fldChar w:fldCharType="end"/>
            </w:r>
            <w:r w:rsidRPr="0008241C">
              <w:rPr>
                <w:rFonts w:ascii="Times New Roman" w:hAnsi="Times New Roman"/>
              </w:rPr>
              <w:t xml:space="preserve">. One resolution under the Ramsar Convention, “Enhancing biodiversity in rice paddies as wetland systems” can promote wetland and semi-aquatic organisms by promoting sustainable rice production </w:t>
            </w:r>
            <w:r w:rsidRPr="0008241C">
              <w:fldChar w:fldCharType="begin" w:fldLock="1"/>
            </w:r>
            <w:r w:rsidRPr="0008241C">
              <w:rPr>
                <w:rFonts w:ascii="Times New Roman" w:hAnsi="Times New Roman"/>
              </w:rPr>
              <w:instrText>ADDIN CSL_CITATION {"citationItems":[{"id":"ITEM-1","itemData":{"author":[{"dropping-particle":"","family":"Convention_on_Wetland","given":"","non-dropping-particle":"","parse-names":false,"suffix":""}],"id":"ITEM-1","issued":{"date-parts":[["2008"]]},"title":"Ramsar COP10 DR 31, page 2","type":"article-journal"},"uris":["http://www.mendeley.com/documents/?uuid=e87a9707-c765-473f-bd48-310643031420"]},{"id":"ITEM-2","itemData":{"author":[{"dropping-particle":"","family":"Maeda","given":"","non-dropping-particle":"","parse-names":false,"suffix":""},{"dropping-particle":"","family":"Yoshida","given":"","non-dropping-particle":"","parse-names":false,"suffix":""}],"id":"ITEM-2","issued":{"date-parts":[["2009"]]},"title":"Maeda &amp; Yoshida 2009 Responses of birds in rice fields to winter","type":"article-journal"},"uris":["http://www.mendeley.com/documents/?uuid=48055186-f76f-3844-b724-4d7c005ff1dc"]}],"mendeley":{"formattedCitation":"(Convention_on_Wetland, 2008; Maeda &amp; Yoshida, 2009)","plainTextFormattedCitation":"(Convention_on_Wetland, 2008; Maeda &amp; Yoshida, 2009)","previouslyFormattedCitation":"(Convention_on_Wetland, 2008; Maeda &amp; Yoshida, 2009)"},"properties":{"noteIndex":0},"schema":"https://github.com/citation-style-language/schema/raw/master/csl-citation.json"}</w:instrText>
            </w:r>
            <w:r w:rsidRPr="0008241C">
              <w:fldChar w:fldCharType="separate"/>
            </w:r>
            <w:r w:rsidRPr="0008241C">
              <w:rPr>
                <w:rFonts w:ascii="Times New Roman" w:hAnsi="Times New Roman"/>
              </w:rPr>
              <w:t>(Convention on Wetland, 2008; Maeda &amp; Yoshida, 2009)</w:t>
            </w:r>
            <w:r w:rsidRPr="0008241C">
              <w:fldChar w:fldCharType="end"/>
            </w:r>
            <w:r w:rsidRPr="0008241C">
              <w:rPr>
                <w:rFonts w:ascii="Times New Roman" w:hAnsi="Times New Roman"/>
              </w:rPr>
              <w:t xml:space="preserve"> and good practice. As an example, national policy based on international engagement of CBD national strategy and national level laws encouraged Aichi Biodiversity Action Plan and the Aichi mitigation programme: Japanese laws including Law for the promotion of nature restoration </w:t>
            </w:r>
            <w:r w:rsidRPr="0008241C">
              <w:fldChar w:fldCharType="begin" w:fldLock="1"/>
            </w:r>
            <w:r w:rsidRPr="0008241C">
              <w:rPr>
                <w:rFonts w:ascii="Times New Roman" w:hAnsi="Times New Roman"/>
              </w:rPr>
              <w:instrText>ADDIN CSL_CITATION {"citationItems":[{"id":"ITEM-1","itemData":{"author":[{"dropping-particle":"","family":"MOE","given":"","non-dropping-particle":"","parse-names":false,"suffix":""}],"id":"ITEM-1","issued":{"date-parts":[["2002"]]},"title":"Law for the Promotion of Nature Restoration","type":"article-journal"},"uris":["http://www.mendeley.com/documents/?uuid=673059bc-4c79-36bf-99a3-7c80c00d0b0e"]}],"mendeley":{"formattedCitation":"(MOE, 2002)","plainTextFormattedCitation":"(MOE, 2002)","previouslyFormattedCitation":"(MOE, 2002)"},"properties":{"noteIndex":0},"schema":"https://github.com/citation-style-language/schema/raw/master/csl-citation.json"}</w:instrText>
            </w:r>
            <w:r w:rsidRPr="0008241C">
              <w:fldChar w:fldCharType="separate"/>
            </w:r>
            <w:r w:rsidRPr="0008241C">
              <w:rPr>
                <w:rFonts w:ascii="Times New Roman" w:hAnsi="Times New Roman"/>
              </w:rPr>
              <w:t>(MOE, 2002)</w:t>
            </w:r>
            <w:r w:rsidRPr="0008241C">
              <w:fldChar w:fldCharType="end"/>
            </w:r>
            <w:r w:rsidRPr="0008241C">
              <w:rPr>
                <w:rFonts w:ascii="Times New Roman" w:hAnsi="Times New Roman"/>
              </w:rPr>
              <w:t xml:space="preserve">, Basic Act on Biodiversity in 2008 and the law to promote local </w:t>
            </w:r>
            <w:r w:rsidRPr="0008241C">
              <w:rPr>
                <w:rFonts w:ascii="Times New Roman" w:hAnsi="Times New Roman"/>
              </w:rPr>
              <w:lastRenderedPageBreak/>
              <w:t xml:space="preserve">cooperation  expecting multi-sector participation at the landscape to prefecture level </w:t>
            </w:r>
            <w:r w:rsidRPr="0008241C">
              <w:fldChar w:fldCharType="begin" w:fldLock="1"/>
            </w:r>
            <w:r w:rsidRPr="0008241C">
              <w:rPr>
                <w:rFonts w:ascii="Times New Roman" w:hAnsi="Times New Roman"/>
              </w:rPr>
              <w:instrText>ADDIN CSL_CITATION {"citationItems":[{"id":"ITEM-1","itemData":{"author":[{"dropping-particle":"","family":"Aichi","given":"","non-dropping-particle":"","parse-names":false,"suffix":""}],"id":"ITEM-1","issued":{"date-parts":[["1994"]]},"title":"21 Activities for Local and Global Environmental Conservation towards 21 Activities for Local and Global Environmental Conservation towards","type":"article-journal"},"uris":["http://www.mendeley.com/documents/?uuid=90fc6534-a15b-39c9-b894-b643fe5b2d6d"]},{"id":"ITEM-2","itemData":{"author":[{"dropping-particle":"","family":"Aichi","given":"","non-dropping-particle":"","parse-names":false,"suffix":""}],"id":"ITEM-2","issued":{"date-parts":[["2017"]]},"publisher-place":"Japan","title":"Ecological Network","type":"report"},"uris":["http://www.mendeley.com/documents/?uuid=347a51ce-ad82-492c-8f4c-1a350c35f090"]}],"mendeley":{"formattedCitation":"(Aichi, 1994, 2017)","plainTextFormattedCitation":"(Aichi, 1994, 2017)","previouslyFormattedCitation":"(Aichi, 1994, 2017)"},"properties":{"noteIndex":0},"schema":"https://github.com/citation-style-language/schema/raw/master/csl-citation.json"}</w:instrText>
            </w:r>
            <w:r w:rsidRPr="0008241C">
              <w:fldChar w:fldCharType="separate"/>
            </w:r>
            <w:r w:rsidRPr="0008241C">
              <w:rPr>
                <w:rFonts w:ascii="Times New Roman" w:hAnsi="Times New Roman"/>
              </w:rPr>
              <w:t>(Aichi, 1994, 2017</w:t>
            </w:r>
            <w:r w:rsidRPr="0008241C">
              <w:fldChar w:fldCharType="end"/>
            </w:r>
            <w:r w:rsidRPr="0008241C">
              <w:rPr>
                <w:rFonts w:ascii="Times New Roman" w:hAnsi="Times New Roman"/>
              </w:rPr>
              <w:t xml:space="preserve">; </w:t>
            </w:r>
            <w:r w:rsidRPr="0008241C">
              <w:fldChar w:fldCharType="begin" w:fldLock="1"/>
            </w:r>
            <w:r w:rsidRPr="0008241C">
              <w:rPr>
                <w:rFonts w:ascii="Times New Roman" w:hAnsi="Times New Roman"/>
              </w:rPr>
              <w:instrText>ADDIN CSL_CITATION {"citationItems":[{"id":"ITEM-1","itemData":{"author":[{"dropping-particle":"","family":"MAFF","given":"","non-dropping-particle":"","parse-names":false,"suffix":""}],"id":"ITEM-1","issued":{"date-parts":[["2011"]]},"title":"</w:instrText>
            </w:r>
            <w:r w:rsidRPr="0008241C">
              <w:rPr>
                <w:rFonts w:ascii="Times New Roman" w:hAnsi="Times New Roman"/>
              </w:rPr>
              <w:instrText>自然再生事業実施計画の作成状況</w:instrText>
            </w:r>
            <w:r w:rsidRPr="0008241C">
              <w:rPr>
                <w:rFonts w:ascii="Times New Roman" w:hAnsi="Times New Roman"/>
              </w:rPr>
              <w:instrText xml:space="preserve"> </w:instrText>
            </w:r>
            <w:r w:rsidRPr="0008241C">
              <w:rPr>
                <w:rFonts w:ascii="Times New Roman" w:hAnsi="Times New Roman"/>
              </w:rPr>
              <w:instrText>平成</w:instrText>
            </w:r>
            <w:r w:rsidRPr="0008241C">
              <w:rPr>
                <w:rFonts w:ascii="Times New Roman" w:hAnsi="Times New Roman"/>
              </w:rPr>
              <w:instrText>28</w:instrText>
            </w:r>
            <w:r w:rsidRPr="0008241C">
              <w:rPr>
                <w:rFonts w:ascii="Times New Roman" w:hAnsi="Times New Roman"/>
              </w:rPr>
              <w:instrText>年</w:instrText>
            </w:r>
            <w:r w:rsidRPr="0008241C">
              <w:rPr>
                <w:rFonts w:ascii="Times New Roman" w:hAnsi="Times New Roman"/>
              </w:rPr>
              <w:instrText>3</w:instrText>
            </w:r>
            <w:r w:rsidRPr="0008241C">
              <w:rPr>
                <w:rFonts w:ascii="Times New Roman" w:hAnsi="Times New Roman"/>
              </w:rPr>
              <w:instrText>月</w:instrText>
            </w:r>
            <w:r w:rsidRPr="0008241C">
              <w:rPr>
                <w:rFonts w:ascii="Times New Roman" w:hAnsi="Times New Roman"/>
              </w:rPr>
              <w:instrText xml:space="preserve"> </w:instrText>
            </w:r>
            <w:r w:rsidRPr="0008241C">
              <w:rPr>
                <w:rFonts w:ascii="Times New Roman" w:hAnsi="Times New Roman"/>
              </w:rPr>
              <w:instrText>実施計画名</w:instrText>
            </w:r>
            <w:r w:rsidRPr="0008241C">
              <w:rPr>
                <w:rFonts w:ascii="Times New Roman" w:hAnsi="Times New Roman"/>
              </w:rPr>
              <w:instrText xml:space="preserve"> </w:instrText>
            </w:r>
            <w:r w:rsidRPr="0008241C">
              <w:rPr>
                <w:rFonts w:ascii="Times New Roman" w:hAnsi="Times New Roman"/>
              </w:rPr>
              <w:instrText>実施主体</w:instrText>
            </w:r>
            <w:r w:rsidRPr="0008241C">
              <w:rPr>
                <w:rFonts w:ascii="Times New Roman" w:hAnsi="Times New Roman"/>
              </w:rPr>
              <w:instrText xml:space="preserve"> </w:instrText>
            </w:r>
            <w:r w:rsidRPr="0008241C">
              <w:rPr>
                <w:rFonts w:ascii="Times New Roman" w:hAnsi="Times New Roman"/>
              </w:rPr>
              <w:instrText>協議会名</w:instrText>
            </w:r>
            <w:r w:rsidRPr="0008241C">
              <w:rPr>
                <w:rFonts w:ascii="Times New Roman" w:hAnsi="Times New Roman"/>
              </w:rPr>
              <w:instrText xml:space="preserve"> </w:instrText>
            </w:r>
            <w:r w:rsidRPr="0008241C">
              <w:rPr>
                <w:rFonts w:ascii="Times New Roman" w:hAnsi="Times New Roman"/>
              </w:rPr>
              <w:instrText>作成日</w:instrText>
            </w:r>
            <w:r w:rsidRPr="0008241C">
              <w:rPr>
                <w:rFonts w:ascii="Times New Roman" w:hAnsi="Times New Roman"/>
              </w:rPr>
              <w:instrText>","type":"article-journal"},"uris":["http://www.mendeley.com/documents/?uuid=b078e015-144d-3f6c-9c32-38c6257923bc"]}],"mendeley":{"formattedCitation":"(MAFF, 2011b)","plainTextFormattedCitation":"(MAFF, 2011b)","previouslyFormattedCitation":"(MAFF, 2011b)"},"properties":{"noteIndex":0},"schema":"https://github.com/citation-style-language/schema/raw/master/csl-citation.json"}</w:instrText>
            </w:r>
            <w:r w:rsidRPr="0008241C">
              <w:fldChar w:fldCharType="separate"/>
            </w:r>
            <w:r w:rsidRPr="0008241C">
              <w:rPr>
                <w:rFonts w:ascii="Times New Roman" w:hAnsi="Times New Roman"/>
              </w:rPr>
              <w:t>MAFF, 2011b)</w:t>
            </w:r>
            <w:r w:rsidRPr="0008241C">
              <w:fldChar w:fldCharType="end"/>
            </w:r>
            <w:r w:rsidRPr="0008241C">
              <w:rPr>
                <w:rFonts w:ascii="Times New Roman" w:hAnsi="Times New Roman"/>
              </w:rPr>
              <w:t xml:space="preserve">. </w:t>
            </w:r>
          </w:p>
          <w:p w14:paraId="09194EA3" w14:textId="77777777" w:rsidR="00A01204" w:rsidRPr="0008241C" w:rsidRDefault="00A01204" w:rsidP="00A01204">
            <w:pPr>
              <w:rPr>
                <w:rFonts w:ascii="Times New Roman" w:hAnsi="Times New Roman"/>
              </w:rPr>
            </w:pPr>
            <w:r w:rsidRPr="0008241C">
              <w:rPr>
                <w:rFonts w:ascii="Times New Roman" w:hAnsi="Times New Roman"/>
              </w:rPr>
              <w:t xml:space="preserve">Payments for Ecosystem Services (PES) is another direct incentive mechanism that may be able to improve sustainable agriculture </w:t>
            </w:r>
            <w:r w:rsidRPr="0008241C">
              <w:fldChar w:fldCharType="begin" w:fldLock="1"/>
            </w:r>
            <w:r w:rsidRPr="0008241C">
              <w:rPr>
                <w:rFonts w:ascii="Times New Roman" w:hAnsi="Times New Roman"/>
              </w:rPr>
              <w:instrText>ADDIN CSL_CITATION {"citationItems":[{"id":"ITEM-1","itemData":{"DOI":"10.1002/app5.13","abstract":"Asian's remarkable economic growth brought many benefits but also fuelled threats to its ecosystems and biodiversity. Economic growth brings biodiversity threats but also conserva-tion opportunities. Continued biodiversity loss is inevitable, but the types, areas and rates of biodiversity loss are not. Prioritising biodiver-sity conservation, tempered by what is trac-table, remains a high priority. Policy and market distortions and failures significantly underprice biodiversity, undermine ecosys-tems and create perverse incentives, leading to over-consumption and under-conservation. Properly priced biodiversity creates price signals and incentives that account for all contributions from biodiversity and ecosys-tems. Habitat conservation remains the centrepiece of biodiversity conservation. The next steps forward include selected command-and-control measures and economic policies that eliminate perverse incentives and creat-ing positive ones along with improved enforcement.","author":[{"dropping-particle":"","family":"Squires","given":"Dale","non-dropping-particle":"","parse-names":false,"suffix":""}],"container-title":"Asia &amp; the Pacific Policy Studies","id":"ITEM-1","issue":"1","issued":{"date-parts":[["2014"]]},"page":"144-159","title":"Biodiversity Conservation in Asia","type":"article-journal","volume":"1"},"uris":["http://www.mendeley.com/documents/?uuid=839697a4-c653-35eb-b3bd-2498ed7abf7f"]}],"mendeley":{"formattedCitation":"(Squires, 2014)","plainTextFormattedCitation":"(Squires, 2014)","previouslyFormattedCitation":"(Squires, 2014)"},"properties":{"noteIndex":0},"schema":"https://github.com/citation-style-language/schema/raw/master/csl-citation.json"}</w:instrText>
            </w:r>
            <w:r w:rsidRPr="0008241C">
              <w:fldChar w:fldCharType="separate"/>
            </w:r>
            <w:r w:rsidRPr="0008241C">
              <w:rPr>
                <w:rFonts w:ascii="Times New Roman" w:hAnsi="Times New Roman"/>
              </w:rPr>
              <w:t>(Squires, 2014)</w:t>
            </w:r>
            <w:r w:rsidRPr="0008241C">
              <w:fldChar w:fldCharType="end"/>
            </w:r>
            <w:r w:rsidRPr="0008241C">
              <w:rPr>
                <w:rFonts w:ascii="Times New Roman" w:hAnsi="Times New Roman"/>
              </w:rPr>
              <w:t xml:space="preserve">. The District Development Committees (DDCs), municipalities and Village Development Committees (VDCs) provide a mechanism in Nepal for payment to community forest user groups for provision of irrigation water based on Local Self Governance Act 2055 </w:t>
            </w:r>
            <w:r w:rsidRPr="0008241C">
              <w:fldChar w:fldCharType="begin" w:fldLock="1"/>
            </w:r>
            <w:r w:rsidRPr="0008241C">
              <w:rPr>
                <w:rFonts w:ascii="Times New Roman" w:hAnsi="Times New Roman"/>
              </w:rPr>
              <w:instrText>ADDIN CSL_CITATION {"citationItems":[{"id":"ITEM-1","itemData":{"author":[{"dropping-particle":"","family":"Nepal","given":"IUCN","non-dropping-particle":"","parse-names":false,"suffix":""}],"id":"ITEM-1","issued":{"date-parts":[["2013"]]},"title":"Payment for Ecosystem Services in Nepal: Prospect, Practice and Process","type":"article-journal"},"uris":["http://www.mendeley.com/documents/?uuid=7d027d11-1b8e-4637-a6b1-88935b24548a"]}],"mendeley":{"formattedCitation":"(Nepal, 2013)","plainTextFormattedCitation":"(Nepal, 2013)","previouslyFormattedCitation":"(Nepal, 2013)"},"properties":{"noteIndex":0},"schema":"https://github.com/citation-style-language/schema/raw/master/csl-citation.json"}</w:instrText>
            </w:r>
            <w:r w:rsidRPr="0008241C">
              <w:fldChar w:fldCharType="separate"/>
            </w:r>
            <w:r w:rsidRPr="0008241C">
              <w:rPr>
                <w:rFonts w:ascii="Times New Roman" w:hAnsi="Times New Roman"/>
              </w:rPr>
              <w:t>(Nepal, 2013)</w:t>
            </w:r>
            <w:r w:rsidRPr="0008241C">
              <w:fldChar w:fldCharType="end"/>
            </w:r>
            <w:r w:rsidRPr="0008241C">
              <w:rPr>
                <w:rFonts w:ascii="Times New Roman" w:hAnsi="Times New Roman"/>
              </w:rPr>
              <w:t xml:space="preserve">. The system was originally based on the principles that benefit receivers should pay for provision of services, and that those who provide environmental services should be compensated for doing so, is one of good practices to enhance multi-sectors involvement and to promote sustainable agriculture ceasing poverty </w:t>
            </w:r>
            <w:r w:rsidRPr="0008241C">
              <w:fldChar w:fldCharType="begin" w:fldLock="1"/>
            </w:r>
            <w:r w:rsidRPr="0008241C">
              <w:rPr>
                <w:rFonts w:ascii="Times New Roman" w:hAnsi="Times New Roman"/>
              </w:rPr>
              <w:instrText>ADDIN CSL_CITATION {"citationItems":[{"id":"ITEM-1","itemData":{"author":[{"dropping-particle":"","family":"Pagiola","given":"Stefano","non-dropping-particle":"","parse-names":false,"suffix":""}],"id":"ITEM-1","issue":"April","issued":{"date-parts":[["2007"]]},"page":"1-2","title":"Guidelines for “ Pro-Poor ” Payments for Environmental Services","type":"article-journal"},"uris":["http://www.mendeley.com/documents/?uuid=084f43fe-35bd-4617-8576-3ed7292e8b66"]}],"mendeley":{"formattedCitation":"(Pagiola, 2007)","plainTextFormattedCitation":"(Pagiola, 2007)","previouslyFormattedCitation":"(Pagiola, 2007)"},"properties":{"noteIndex":0},"schema":"https://github.com/citation-style-language/schema/raw/master/csl-citation.json"}</w:instrText>
            </w:r>
            <w:r w:rsidRPr="0008241C">
              <w:fldChar w:fldCharType="separate"/>
            </w:r>
            <w:r w:rsidRPr="0008241C">
              <w:rPr>
                <w:rFonts w:ascii="Times New Roman" w:hAnsi="Times New Roman"/>
              </w:rPr>
              <w:t>(Pagiola, 2007)</w:t>
            </w:r>
            <w:r w:rsidRPr="0008241C">
              <w:fldChar w:fldCharType="end"/>
            </w:r>
            <w:r w:rsidRPr="0008241C">
              <w:rPr>
                <w:rFonts w:ascii="Times New Roman" w:hAnsi="Times New Roman"/>
              </w:rPr>
              <w:t>.</w:t>
            </w:r>
          </w:p>
          <w:p w14:paraId="2AEA85D4" w14:textId="77777777" w:rsidR="00A01204" w:rsidRPr="0008241C" w:rsidRDefault="00A01204" w:rsidP="00A01204">
            <w:pPr>
              <w:rPr>
                <w:rFonts w:ascii="Times New Roman" w:hAnsi="Times New Roman"/>
              </w:rPr>
            </w:pPr>
          </w:p>
        </w:tc>
      </w:tr>
    </w:tbl>
    <w:p w14:paraId="282AF8C3" w14:textId="77777777" w:rsidR="00A01204" w:rsidRPr="0008241C" w:rsidRDefault="00A01204" w:rsidP="00A01204">
      <w:pPr>
        <w:rPr>
          <w:sz w:val="22"/>
          <w:szCs w:val="22"/>
        </w:rPr>
      </w:pPr>
    </w:p>
    <w:p w14:paraId="13961E05" w14:textId="77777777" w:rsidR="00A01204" w:rsidRPr="0008241C" w:rsidRDefault="00A01204" w:rsidP="00A01204">
      <w:pPr>
        <w:jc w:val="both"/>
        <w:rPr>
          <w:sz w:val="22"/>
          <w:szCs w:val="22"/>
        </w:rPr>
      </w:pPr>
    </w:p>
    <w:p w14:paraId="010A73B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Deserts and semi-deserts</w:t>
      </w:r>
    </w:p>
    <w:p w14:paraId="09071645" w14:textId="77777777" w:rsidR="00A01204" w:rsidRPr="0008241C" w:rsidRDefault="00A01204" w:rsidP="00A01204">
      <w:pPr>
        <w:rPr>
          <w:sz w:val="22"/>
          <w:szCs w:val="22"/>
        </w:rPr>
      </w:pPr>
    </w:p>
    <w:p w14:paraId="6FEE0B2A" w14:textId="77777777" w:rsidR="00A01204" w:rsidRPr="0008241C" w:rsidRDefault="00A01204" w:rsidP="00A01204">
      <w:pPr>
        <w:rPr>
          <w:sz w:val="22"/>
          <w:szCs w:val="22"/>
        </w:rPr>
      </w:pPr>
      <w:r w:rsidRPr="0008241C">
        <w:rPr>
          <w:sz w:val="22"/>
          <w:szCs w:val="22"/>
        </w:rPr>
        <w:t xml:space="preserve">Deserts and semi-deserts in the Asia-Pacific region are distributed over a wide area (Figure 3.2 in Chapter 3), and account for about 20 per cent of the total land area of the region. Although the percentage covered by protected areas has increased recently and now is more than 16 per cent of deserts and semi-deserts, Red List Index (RLI) and Species Habitat Index (SHI) for key vertebrate species indicate a decrease in biodiversity in almost all of the deserts and semi-deserts parts of the region (Figure 3.3 in Chapter 3). Species in this ecoregion show distinctive adaptation to extreme environments such as heat and drought, and are vulnerable to even slight environmental changes (see Chapter 4, section 4.4.4; </w:t>
      </w:r>
      <w:r w:rsidRPr="0008241C">
        <w:rPr>
          <w:sz w:val="22"/>
          <w:szCs w:val="22"/>
        </w:rPr>
        <w:fldChar w:fldCharType="begin" w:fldLock="1"/>
      </w:r>
      <w:r w:rsidRPr="0008241C">
        <w:rPr>
          <w:sz w:val="22"/>
          <w:szCs w:val="22"/>
        </w:rPr>
        <w:instrText>ADDIN CSL_CITATION {"citationItems":[{"id":"ITEM-1","itemData":{"DOI":"10.1111/j.1461-0248.2004.00686.x","author":[{"dropping-particle":"","family":"Hoekstra","given":"Jonathan M.","non-dropping-particle":"","parse-names":false,"suffix":""},{"dropping-particle":"","family":"Boucher","given":"Timothy M.","non-dropping-particle":"","parse-names":false,"suffix":""},{"dropping-particle":"","family":"Ricketts","given":"Taylor H.","non-dropping-particle":"","parse-names":false,"suffix":""},{"dropping-particle":"","family":"Roberts","given":"Carter","non-dropping-particle":"","parse-names":false,"suffix":""}],"container-title":"Ecology Letters","id":"ITEM-1","issue":"1","issued":{"date-parts":[["2004","12","3"]]},"page":"23-29","publisher":"Blackwell Science Ltd","title":"Confronting a biome crisis: global disparities of habitat loss and protection","type":"article-journal","volume":"8"},"uris":["http://www.mendeley.com/documents/?uuid=001a16c6-9e2b-3103-814b-eecf05a692f7"]}],"mendeley":{"formattedCitation":"(Hoekstra &lt;i&gt;et al.&lt;/i&gt;, 2004)","plainTextFormattedCitation":"(Hoekstra et al., 2004)","previouslyFormattedCitation":"(Hoekstra &lt;i&gt;et al.&lt;/i&gt;, 2004)"},"properties":{"noteIndex":0},"schema":"https://github.com/citation-style-language/schema/raw/master/csl-citation.json"}</w:instrText>
      </w:r>
      <w:r w:rsidRPr="0008241C">
        <w:rPr>
          <w:sz w:val="22"/>
          <w:szCs w:val="22"/>
        </w:rPr>
        <w:fldChar w:fldCharType="separate"/>
      </w:r>
      <w:r w:rsidRPr="0008241C">
        <w:rPr>
          <w:noProof/>
          <w:sz w:val="22"/>
          <w:szCs w:val="22"/>
        </w:rPr>
        <w:t xml:space="preserve">(Hoekstra </w:t>
      </w:r>
      <w:r w:rsidRPr="0008241C">
        <w:rPr>
          <w:i/>
          <w:noProof/>
          <w:sz w:val="22"/>
          <w:szCs w:val="22"/>
        </w:rPr>
        <w:t>et al.</w:t>
      </w:r>
      <w:r w:rsidRPr="0008241C">
        <w:rPr>
          <w:noProof/>
          <w:sz w:val="22"/>
          <w:szCs w:val="22"/>
        </w:rPr>
        <w:t>, 2004)</w:t>
      </w:r>
      <w:r w:rsidRPr="0008241C">
        <w:rPr>
          <w:sz w:val="22"/>
          <w:szCs w:val="22"/>
        </w:rPr>
        <w:fldChar w:fldCharType="end"/>
      </w:r>
      <w:r w:rsidRPr="0008241C">
        <w:rPr>
          <w:sz w:val="22"/>
          <w:szCs w:val="22"/>
        </w:rPr>
        <w:t xml:space="preserve">. Deserts and semi-deserts have fewer species than other ecosystems which has led to the argument that biodiversity losses in arid regions is more significant than elsewhere </w:t>
      </w:r>
      <w:r w:rsidRPr="0008241C">
        <w:rPr>
          <w:sz w:val="22"/>
          <w:szCs w:val="22"/>
        </w:rPr>
        <w:fldChar w:fldCharType="begin" w:fldLock="1"/>
      </w:r>
      <w:r w:rsidRPr="0008241C">
        <w:rPr>
          <w:sz w:val="22"/>
          <w:szCs w:val="22"/>
        </w:rPr>
        <w:instrText>ADDIN CSL_CITATION {"citationItems":[{"id":"ITEM-1","itemData":{"DOI":"10.1006/JARE.2001.0890","ISSN":"0140-1963","abstract":"With their modest rainfall, arid regions are characterized by relatively fewer species than the better-watered biomes. But this makes it all the more important that the biodiversity that is present in arid environments be given even higher priority; for each species lost from an arid region, the percentage of loss for the region’s biodiversity is much higher than in more species-rich regions. And some species, such as bees and ants, are particularly diverse in arid habitats. Realizing the importance of biodiversity in the arid regions where they live, local people have devised numerous ways of limiting their impact. Historically, such regions have been especially subject to changes in climate, which affect productivity; these changes have often been accompanied by con- flicts. The paper will describe these from various parts of the arid world, as a basis for comparison. The paper will also examine economic issues relating to biodiversity in arid lands, focusing especially on the relationship between biodiversity and various kinds of development projects. The major challenges in implementing the Convention on Biological Diversity (CBD) in arid lands lie not so much in the biology of the species concerned, but rather in the social, economic, and political arenas within which people operate. We need to build a broader constituency for conserving biodiversity, extend the responsibility for conserving biodiversity far beyond government, bring local people into the conservation movement, ensure that sufficient information is available to those who need it, restore degraded ecosystems, and stimulate far greater public support for biodiversity.","author":[{"dropping-particle":"","family":"McNeely","given":"J. A.","non-dropping-particle":"","parse-names":false,"suffix":""}],"container-title":"Journal of Arid Environments","id":"ITEM-1","issue":"1","issued":{"date-parts":[["2003","5","1"]]},"page":"61-70","publisher":"Academic Press","title":"Biodiversity in arid regions: values and perceptions","type":"article-journal","volume":"54"},"uris":["http://www.mendeley.com/documents/?uuid=5941bbf8-eb83-30e2-be03-c15dbf982aea"]}],"mendeley":{"formattedCitation":"(McNeely, 2003)","plainTextFormattedCitation":"(McNeely, 2003)","previouslyFormattedCitation":"(McNeely, 2003)"},"properties":{"noteIndex":0},"schema":"https://github.com/citation-style-language/schema/raw/master/csl-citation.json"}</w:instrText>
      </w:r>
      <w:r w:rsidRPr="0008241C">
        <w:rPr>
          <w:sz w:val="22"/>
          <w:szCs w:val="22"/>
        </w:rPr>
        <w:fldChar w:fldCharType="separate"/>
      </w:r>
      <w:r w:rsidRPr="0008241C">
        <w:rPr>
          <w:noProof/>
          <w:sz w:val="22"/>
          <w:szCs w:val="22"/>
        </w:rPr>
        <w:t>(McNeely, 2003)</w:t>
      </w:r>
      <w:r w:rsidRPr="0008241C">
        <w:rPr>
          <w:sz w:val="22"/>
          <w:szCs w:val="22"/>
        </w:rPr>
        <w:fldChar w:fldCharType="end"/>
      </w:r>
      <w:r w:rsidRPr="0008241C">
        <w:rPr>
          <w:sz w:val="22"/>
          <w:szCs w:val="22"/>
        </w:rPr>
        <w:t>, and as such protected areas play an important role in conservation of these threatened species.</w:t>
      </w:r>
    </w:p>
    <w:p w14:paraId="1A2F3525" w14:textId="77777777" w:rsidR="00A01204" w:rsidRPr="0008241C" w:rsidRDefault="00A01204" w:rsidP="00A01204">
      <w:pPr>
        <w:rPr>
          <w:sz w:val="22"/>
          <w:szCs w:val="22"/>
        </w:rPr>
      </w:pPr>
    </w:p>
    <w:p w14:paraId="20169772" w14:textId="72D2C3A6" w:rsidR="00A01204" w:rsidRPr="0008241C" w:rsidRDefault="00A01204" w:rsidP="00A01204">
      <w:pPr>
        <w:rPr>
          <w:sz w:val="22"/>
          <w:szCs w:val="22"/>
        </w:rPr>
      </w:pPr>
      <w:r w:rsidRPr="0008241C">
        <w:rPr>
          <w:sz w:val="22"/>
          <w:szCs w:val="22"/>
        </w:rPr>
        <w:t>North Eastern Asia stands out in this regard as there are many endangered or threatened large mammals such as snow leopard (</w:t>
      </w:r>
      <w:r w:rsidRPr="0008241C">
        <w:rPr>
          <w:i/>
          <w:iCs/>
          <w:sz w:val="22"/>
          <w:szCs w:val="22"/>
        </w:rPr>
        <w:t>Panthera uncia</w:t>
      </w:r>
      <w:r w:rsidRPr="0008241C">
        <w:rPr>
          <w:sz w:val="22"/>
          <w:szCs w:val="22"/>
        </w:rPr>
        <w:t>), algari sheep (</w:t>
      </w:r>
      <w:r w:rsidRPr="0008241C">
        <w:rPr>
          <w:i/>
          <w:iCs/>
          <w:sz w:val="22"/>
          <w:szCs w:val="22"/>
        </w:rPr>
        <w:t>Ovis ammon</w:t>
      </w:r>
      <w:r w:rsidRPr="0008241C">
        <w:rPr>
          <w:sz w:val="22"/>
          <w:szCs w:val="22"/>
        </w:rPr>
        <w:t>), goitered gazelle (</w:t>
      </w:r>
      <w:r w:rsidRPr="0008241C">
        <w:rPr>
          <w:i/>
          <w:iCs/>
          <w:sz w:val="22"/>
          <w:szCs w:val="22"/>
        </w:rPr>
        <w:t>Gazellus subgutturosa</w:t>
      </w:r>
      <w:r w:rsidRPr="0008241C">
        <w:rPr>
          <w:sz w:val="22"/>
          <w:szCs w:val="22"/>
        </w:rPr>
        <w:t>) and wild Bactrian camel (</w:t>
      </w:r>
      <w:r w:rsidRPr="0008241C">
        <w:rPr>
          <w:i/>
          <w:iCs/>
          <w:sz w:val="22"/>
          <w:szCs w:val="22"/>
        </w:rPr>
        <w:t>Camelus ferus</w:t>
      </w:r>
      <w:r w:rsidRPr="0008241C">
        <w:rPr>
          <w:sz w:val="22"/>
          <w:szCs w:val="22"/>
        </w:rPr>
        <w:t xml:space="preserve">) (see Chapter 3, section 3.2.1.4; </w:t>
      </w:r>
      <w:r w:rsidRPr="0008241C">
        <w:rPr>
          <w:sz w:val="22"/>
          <w:szCs w:val="22"/>
        </w:rPr>
        <w:fldChar w:fldCharType="begin" w:fldLock="1"/>
      </w:r>
      <w:r w:rsidRPr="0008241C">
        <w:rPr>
          <w:sz w:val="22"/>
          <w:szCs w:val="22"/>
        </w:rPr>
        <w:instrText>ADDIN CSL_CITATION {"citationItems":[{"id":"ITEM-1","itemData":{"abstract":"—Mongolia is a sparsely populated country with over 80 percent of its land used by pastoralists for extensive livestock grazing. Mongolia's wildlife and pastoralists have faced dramatic challenges with the recent rapid socioeconomic changes. Livestock numbers increased dramatically in the 1990s following the transition from communism to democracy and capitalism. Yet, limited industrialization and cultivation and relatively low rates of natural resources exploitation leave geographically large areas of the nation with few adverse impacts. In addition, the nation's heritage is strongly conservation oriented. As a result, Mongolia's protected areas system has been growing rapidly and its grasslands support the largest populations of several globally important species. Alternatively, several challenges exist, including growing pressure to exploit the nation's vast mineral reserves, the potential for conflict between pastoralist and conservation objectives, and insufficient conserva-tion capacity to manage and protect natural resources. Arguably, a unique opportunity exists in Mongolia to develop economically while maintaining healthy and productive grasslands that support large populations of native flora and fauna. We suggest that doing so will require strengthening protected areas management; increasing ecotourism; instituting socially acceptable grazing reform; beginning to manage wildlife throughout the entire nation; and finding ways to integrate solutions for both sustainable pastoralism and conservation while minimizing unproductive conflict.","author":[{"dropping-particle":"","family":"Reading","given":"Richard P","non-dropping-particle":"","parse-names":false,"suffix":""},{"dropping-particle":"","family":"Bedunah","given":"Donald J","non-dropping-particle":"","parse-names":false,"suffix":""},{"dropping-particle":"","family":"Amgalanbaatar","given":"Sukhiin","non-dropping-particle":"","parse-names":false,"suffix":""}],"id":"ITEM-1","issued":{"date-parts":[["2006"]]},"title":"Conserving Biodiversity on Mongolian Rangelands: Implications for Protected Area Development and Pastoral Uses","type":"article-journal"},"uris":["http://www.mendeley.com/documents/?uuid=41ede213-6507-34dd-9d59-af98982cf7a6"]}],"mendeley":{"formattedCitation":"(Richard P Reading &lt;i&gt;et al.&lt;/i&gt;, 2006)","manualFormatting":"Reading, Bedunah, &amp; Amgalanbaatar, 2006","plainTextFormattedCitation":"(Richard P Reading et al., 2006)","previouslyFormattedCitation":"(Richard P Reading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Reading,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and conservation of these species becomes critical. In this context, Mongolia is proceeding with its plan to increase protected areas for biodiversity conservation. It is important not only to increase the number of protected area but also to improve protected areas management in a manner consistent with social circumstances </w:t>
      </w:r>
      <w:r w:rsidRPr="0008241C">
        <w:rPr>
          <w:sz w:val="22"/>
          <w:szCs w:val="22"/>
        </w:rPr>
        <w:fldChar w:fldCharType="begin" w:fldLock="1"/>
      </w:r>
      <w:r w:rsidRPr="0008241C">
        <w:rPr>
          <w:sz w:val="22"/>
          <w:szCs w:val="22"/>
        </w:rPr>
        <w:instrText>ADDIN CSL_CITATION {"citationItems":[{"id":"ITEM-1","itemData":{"abstract":"—Mongolia is a sparsely populated country with over 80 percent of its land used by pastoralists for extensive livestock grazing. Mongolia's wildlife and pastoralists have faced dramatic challenges with the recent rapid socioeconomic changes. Livestock numbers increased dramatically in the 1990s following the transition from communism to democracy and capitalism. Yet, limited industrialization and cultivation and relatively low rates of natural resources exploitation leave geographically large areas of the nation with few adverse impacts. In addition, the nation's heritage is strongly conservation oriented. As a result, Mongolia's protected areas system has been growing rapidly and its grasslands support the largest populations of several globally important species. Alternatively, several challenges exist, including growing pressure to exploit the nation's vast mineral reserves, the potential for conflict between pastoralist and conservation objectives, and insufficient conserva-tion capacity to manage and protect natural resources. Arguably, a unique opportunity exists in Mongolia to develop economically while maintaining healthy and productive grasslands that support large populations of native flora and fauna. We suggest that doing so will require strengthening protected areas management; increasing ecotourism; instituting socially acceptable grazing reform; beginning to manage wildlife throughout the entire nation; and finding ways to integrate solutions for both sustainable pastoralism and conservation while minimizing unproductive conflict.","author":[{"dropping-particle":"","family":"Reading","given":"Richard P","non-dropping-particle":"","parse-names":false,"suffix":""},{"dropping-particle":"","family":"Bedunah","given":"Donald J","non-dropping-particle":"","parse-names":false,"suffix":""},{"dropping-particle":"","family":"Amgalanbaatar","given":"Sukhiin","non-dropping-particle":"","parse-names":false,"suffix":""}],"id":"ITEM-1","issued":{"date-parts":[["2006"]]},"title":"Conserving Biodiversity on Mongolian Rangelands: Implications for Protected Area Development and Pastoral Uses","type":"article-journal"},"uris":["http://www.mendeley.com/documents/?uuid=41ede213-6507-34dd-9d59-af98982cf7a6"]}],"mendeley":{"formattedCitation":"(Richard P Reading &lt;i&gt;et al.&lt;/i&gt;, 2006)","plainTextFormattedCitation":"(Richard P Reading et al., 2006)","previouslyFormattedCitation":"(Richard P Reading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Reading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Mongolia established two nature reserves in 1957 and six protected areas in 1965 including national conservation parks and strictly protected areas. After the great political transformation and economic conversion in 1990, Mongolia enacted the Mongolian Law on Protected Areas in 1994 and extended protected areas </w:t>
      </w:r>
      <w:r w:rsidRPr="0008241C">
        <w:rPr>
          <w:sz w:val="22"/>
          <w:szCs w:val="22"/>
        </w:rPr>
        <w:fldChar w:fldCharType="begin" w:fldLock="1"/>
      </w:r>
      <w:r w:rsidRPr="0008241C">
        <w:rPr>
          <w:sz w:val="22"/>
          <w:szCs w:val="22"/>
        </w:rPr>
        <w:instrText>ADDIN CSL_CITATION {"citationItems":[{"id":"ITEM-1","itemData":{"ISBN":"2831705797","abstract":"This document has been created primarily for planners and managers of parks and protected areas. It deals with issues associated with park tourism (defined as the planning and management of park visitation). It has been designed to help park managers think about the influx of tourism to natural protected areas, and to urge park managers to consciously plan for management of the interactions of tourists and the natural and cultural environment. Effective planning enables various interest groups to maximise the potential positive impacts of tourism while minimising the various potential negative ones.","author":[{"dropping-particle":"","family":"Eagles","given":"Paul F.J.","non-dropping-particle":"","parse-names":false,"suffix":""},{"dropping-particle":"","family":"Bowman","given":"Margaret E.","non-dropping-particle":"","parse-names":false,"suffix":""},{"dropping-particle":"","family":"Tao","given":"Teresa Chang-Hung","non-dropping-particle":"","parse-names":false,"suffix":""}],"id":"ITEM-1","issued":{"date-parts":[["2001"]]},"number-of-pages":"99","title":"Guidelines for Tourism in Parks and Protected Areas of East Asia IUCN – The World Conservation Union","type":"book"},"uris":["http://www.mendeley.com/documents/?uuid=273f1c51-8985-4c03-b56e-25895764282a"]}],"mendeley":{"formattedCitation":"(Eagles &lt;i&gt;et al.&lt;/i&gt;, 2001)","plainTextFormattedCitation":"(Eagles et al., 2001)","previouslyFormattedCitation":"(Eagles &lt;i&gt;et al.&lt;/i&g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Eagles </w:t>
      </w:r>
      <w:r w:rsidRPr="0008241C">
        <w:rPr>
          <w:i/>
          <w:noProof/>
          <w:sz w:val="22"/>
          <w:szCs w:val="22"/>
        </w:rPr>
        <w:t>et al.</w:t>
      </w:r>
      <w:r w:rsidRPr="0008241C">
        <w:rPr>
          <w:noProof/>
          <w:sz w:val="22"/>
          <w:szCs w:val="22"/>
        </w:rPr>
        <w:t>, 2001)</w:t>
      </w:r>
      <w:r w:rsidRPr="0008241C">
        <w:rPr>
          <w:sz w:val="22"/>
          <w:szCs w:val="22"/>
        </w:rPr>
        <w:fldChar w:fldCharType="end"/>
      </w:r>
      <w:r w:rsidRPr="0008241C">
        <w:rPr>
          <w:sz w:val="22"/>
          <w:szCs w:val="22"/>
        </w:rPr>
        <w:t xml:space="preserve"> most notably the Great Gobi Strictly Protected Area (GGSPA) which essentially acts as a refuge for large mammals (</w:t>
      </w:r>
      <w:r w:rsidRPr="0008241C">
        <w:rPr>
          <w:sz w:val="22"/>
          <w:szCs w:val="22"/>
        </w:rPr>
        <w:fldChar w:fldCharType="begin"/>
      </w:r>
      <w:r w:rsidRPr="0008241C">
        <w:rPr>
          <w:sz w:val="22"/>
          <w:szCs w:val="22"/>
        </w:rPr>
        <w:instrText xml:space="preserve"> REF _Ref498005962 \h  \* MERGEFORMAT </w:instrText>
      </w:r>
      <w:r w:rsidRPr="0008241C">
        <w:rPr>
          <w:sz w:val="22"/>
          <w:szCs w:val="22"/>
        </w:rPr>
      </w:r>
      <w:r w:rsidRPr="0008241C">
        <w:rPr>
          <w:sz w:val="22"/>
          <w:szCs w:val="22"/>
        </w:rPr>
        <w:fldChar w:fldCharType="separate"/>
      </w:r>
      <w:r w:rsidR="00D74032" w:rsidRPr="00D74032">
        <w:rPr>
          <w:sz w:val="22"/>
          <w:szCs w:val="22"/>
        </w:rPr>
        <w:t>Box 6.8</w:t>
      </w:r>
      <w:r w:rsidRPr="0008241C">
        <w:rPr>
          <w:sz w:val="22"/>
          <w:szCs w:val="22"/>
        </w:rPr>
        <w:fldChar w:fldCharType="end"/>
      </w:r>
      <w:r w:rsidRPr="0008241C">
        <w:rPr>
          <w:sz w:val="22"/>
          <w:szCs w:val="22"/>
        </w:rPr>
        <w:t>).</w:t>
      </w:r>
    </w:p>
    <w:p w14:paraId="1DBCC370"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28A92AA2" w14:textId="77777777" w:rsidTr="00642B4F">
        <w:tc>
          <w:tcPr>
            <w:tcW w:w="9016" w:type="dxa"/>
          </w:tcPr>
          <w:p w14:paraId="6DA25D0D" w14:textId="09A67DAC" w:rsidR="00A01204" w:rsidRPr="0008241C" w:rsidRDefault="00A01204" w:rsidP="00A01204">
            <w:pPr>
              <w:rPr>
                <w:rFonts w:ascii="Times New Roman" w:hAnsi="Times New Roman"/>
                <w:b/>
              </w:rPr>
            </w:pPr>
            <w:bookmarkStart w:id="1758" w:name="_Ref498005962"/>
            <w:bookmarkStart w:id="1759" w:name="_Ref498041533"/>
            <w:bookmarkStart w:id="1760" w:name="_Toc504087548"/>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8</w:t>
            </w:r>
            <w:r w:rsidRPr="0008241C">
              <w:fldChar w:fldCharType="end"/>
            </w:r>
            <w:bookmarkEnd w:id="1758"/>
            <w:r w:rsidRPr="0008241C">
              <w:rPr>
                <w:rFonts w:ascii="Times New Roman" w:hAnsi="Times New Roman"/>
                <w:b/>
              </w:rPr>
              <w:t xml:space="preserve"> Conservation of threatened large mammals in protected areas of Gobi Desert in Mongolia</w:t>
            </w:r>
            <w:bookmarkEnd w:id="1759"/>
            <w:bookmarkEnd w:id="1760"/>
          </w:p>
          <w:p w14:paraId="08D8B2DD" w14:textId="77777777" w:rsidR="00A01204" w:rsidRPr="0008241C" w:rsidRDefault="00A01204" w:rsidP="00A01204">
            <w:pPr>
              <w:rPr>
                <w:rFonts w:ascii="Times New Roman" w:hAnsi="Times New Roman"/>
              </w:rPr>
            </w:pPr>
          </w:p>
          <w:p w14:paraId="7C527490" w14:textId="77777777" w:rsidR="00A01204" w:rsidRPr="0008241C" w:rsidRDefault="00A01204" w:rsidP="00A01204">
            <w:pPr>
              <w:rPr>
                <w:rFonts w:ascii="Times New Roman" w:hAnsi="Times New Roman"/>
              </w:rPr>
            </w:pPr>
            <w:r w:rsidRPr="0008241C">
              <w:rPr>
                <w:rFonts w:ascii="Times New Roman" w:hAnsi="Times New Roman"/>
              </w:rPr>
              <w:t xml:space="preserve">Gobi Desert ecosystem provides a unique habitat for globally threatened or rare species of large mammals such as the Asiatic wild ass, goitered gazelle, wild Bactrian camel, Gobi bear and snow leopard, but human pressures (e.g. human population increase, overexploitation of the natural resources, infrastructure development) present a significant threat to those species </w:t>
            </w:r>
            <w:r w:rsidRPr="0008241C">
              <w:fldChar w:fldCharType="begin" w:fldLock="1"/>
            </w:r>
            <w:r w:rsidRPr="0008241C">
              <w:rPr>
                <w:rFonts w:ascii="Times New Roman" w:hAnsi="Times New Roman"/>
              </w:rPr>
              <w:instrText>ADDIN CSL_CITATION {"citationItems":[{"id":"ITEM-1","itemData":{"DOI":"10.1017/S0030605316000417","ISSN":"13653008","abstract":"Mongolia's Gobi Desert ecosystem, a stronghold for populations of the Asiatic wild ass (khulan) Equus hemionus and the goitered gazelle Gazella subgutturosa , faces conservation challenges as a result of rapid economic development, including mining-related infrastructure projects. There is a paucity of reliable data on population abundance for these ungulates in the region, which makes it difficult to assess how they are responding to increasing anthropogenic pressure. Our aim was to obtain abundance estimates for khulan and goitered gazelles to inform their management and form the basis of a long-term monitoring programme. Each year during 2012–2015 we surveyed a total of 64 line transects spaced 20 km apart, with a total of 3,464 km of survey effort across 78,717 km 2 . Distance sampling analysis provided annual estimates of density and abundance, which were cross-referenced with the results of an aerial survey conducted in 2013. Overall, we observed 784 groups (14,608 individuals) of khulan and 1,033 groups (3,955 individuals) of goitered gazelles during the four surveys. The abundance estimates for 2013 were 35,899 (95% CI 22,680–40,537) khulan and 28,462 (95% CI 21,326–37,987) goitered gazelles. These estimates were congruent with the results from the aerial survey, which overlapped spatially and temporally with our ground-based survey. Our findings confirm that Mongolia's Gobi Desert supports the largest population of khulan and goitered gazelles in the world, and we provide a critical update on the status of the two species.","author":[{"dropping-particle":"","family":"Buuveibaatar","given":"B.","non-dropping-particle":"","parse-names":false,"suffix":""},{"dropping-particle":"","family":"Strindberg","given":"S.","non-dropping-particle":"","parse-names":false,"suffix":""},{"dropping-particle":"","family":"Kaczensky","given":"P.","non-dropping-particle":"","parse-names":false,"suffix":""},{"dropping-particle":"","family":"Payne","given":"J.","non-dropping-particle":"","parse-names":false,"suffix":""},{"dropping-particle":"","family":"Chimeddorj","given":"B.","non-dropping-particle":"","parse-names":false,"suffix":""},{"dropping-particle":"","family":"Naranbaatar","given":"G.","non-dropping-particle":"","parse-names":false,"suffix":""},{"dropping-particle":"","family":"Amarsaikhan","given":"S.","non-dropping-particle":"","parse-names":false,"suffix":""},{"dropping-particle":"","family":"Dashnyam","given":"B.","non-dropping-particle":"","parse-names":false,"suffix":""},{"dropping-particle":"","family":"Munkhzul","given":"T.","non-dropping-particle":"","parse-names":false,"suffix":""},{"dropping-particle":"","family":"Purevsuren","given":"T.","non-dropping-particle":"","parse-names":false,"suffix":""},{"dropping-particle":"","family":"Hosack","given":"D. A.","non-dropping-particle":"","parse-names":false,"suffix":""},{"dropping-particle":"","family":"Fuller","given":"T. K.","non-dropping-particle":"","parse-names":false,"suffix":""}],"container-title":"Oryx","id":"ITEM-1","issue":"4","issued":{"date-parts":[["2017"]]},"page":"639-647","title":"Mongolian Gobi supports the world's largest populations of khulan Equus hemionus and goitered gazelles Gazella subgutturosa","type":"article-journal","volume":"51"},"uris":["http://www.mendeley.com/documents/?uuid=bc8770cf-1f2b-413a-ae33-883c95414e1b"]},{"id":"ITEM-2","itemData":{"abstract":"The Great Gobi Strictly Protected Area (SPA) “A” located in the southwestern part of Mongolia bordering with People’s Republic of China is one of the world’s great desert ecosystems. The extremely harsh environment has given rise to a unique ecosystem with particularly well-adapted species, many of which are found nowhere else in the world (Zhirnov and Ilyinsky 1986). The large mammal fauna consists of several rare or globally threatened species, namely the wild Bactrian camel (Camelus batrianus ferus), the Gobi bear (Ursus arctos gobiensis), the snow leopard (Uncia uncia), the argali wild sheep (Ovis ammon) and the Asiatic wild ass (Equus hemionus; Zhirnov and Ilyinsky 1986; Reading et al. 1999, McCarthy 2000).","author":[{"dropping-particle":"","family":"Walzer","given":"Chris","non-dropping-particle":"","parse-names":false,"suffix":""},{"dropping-particle":"","family":"Kaczensky","given":"Petra","non-dropping-particle":"","parse-names":false,"suffix":""}],"id":"ITEM-2","issue":"December","issued":{"date-parts":[["2005"]]},"page":"1-32","title":"Wild camel training and collaring mission for the Great Gobi, a strictly protected area in Mongolia","type":"article-journal"},"uris":["http://www.mendeley.com/documents/?uuid=5c0caadf-561f-433a-9f71-8680c7fb4901"]},{"id":"ITEM-3","itemData":{"author":[{"dropping-particle":"","family":"Reading","given":"R P","non-dropping-particle":"","parse-names":false,"suffix":""},{"dropping-particle":"","family":"Mix","given":"H M","non-dropping-particle":"","parse-names":false,"suffix":""},{"dropping-particle":"","family":"Lhagvasuren","given":"B","non-dropping-particle":"","parse-names":false,"suffix":""},{"dropping-particle":"","family":"Feh","given":"C","non-dropping-particle":"","parse-names":false,"suffix":""},{"dropping-particle":"","family":"Kane","given":"D P","non-dropping-particle":"","parse-names":false,"suffix":""},{"dropping-particle":"","family":"Dulamtseren","given":"S","non-dropping-particle":"","parse-names":false,"suffix":""},{"dropping-particle":"","family":"Enkhbold","given":"S","non-dropping-particle":"","parse-names":false,"suffix":""}],"container-title":"Journal of Zoology","id":"ITEM-3","issued":{"date-parts":[["2001"]]},"page":"381-389.","title":"Status and distribution of khulan (Equus hemionus) in Mongolia","type":"article-journal","volume":"254"},"uris":["http://www.mendeley.com/documents/?uuid=aded9c99-2801-40a4-9469-68afbb44ce01"]}],"mendeley":{"formattedCitation":"(Buuveibaatar &lt;i&gt;et al.&lt;/i&gt;, 2017; R P Reading &lt;i&gt;et al.&lt;/i&gt;, 2001; Walzer &amp; Kaczensky, 2005)","plainTextFormattedCitation":"(Buuveibaatar et al., 2017; R P Reading et al., 2001; Walzer &amp; Kaczensky, 2005)","previouslyFormattedCitation":"(Buuveibaatar &lt;i&gt;et al.&lt;/i&gt;, 2017; R P Reading &lt;i&gt;et al.&lt;/i&gt;, 2001; Walzer &amp; Kaczensky, 2005)"},"properties":{"noteIndex":0},"schema":"https://github.com/citation-style-language/schema/raw/master/csl-citation.json"}</w:instrText>
            </w:r>
            <w:r w:rsidRPr="0008241C">
              <w:fldChar w:fldCharType="separate"/>
            </w:r>
            <w:r w:rsidRPr="0008241C">
              <w:rPr>
                <w:rFonts w:ascii="Times New Roman" w:hAnsi="Times New Roman"/>
                <w:noProof/>
              </w:rPr>
              <w:t xml:space="preserve">(Buuveibaatar </w:t>
            </w:r>
            <w:r w:rsidRPr="0008241C">
              <w:rPr>
                <w:rFonts w:ascii="Times New Roman" w:hAnsi="Times New Roman"/>
                <w:i/>
                <w:noProof/>
              </w:rPr>
              <w:t>et al.</w:t>
            </w:r>
            <w:r w:rsidRPr="0008241C">
              <w:rPr>
                <w:rFonts w:ascii="Times New Roman" w:hAnsi="Times New Roman"/>
                <w:noProof/>
              </w:rPr>
              <w:t xml:space="preserve">, 2017; Reading </w:t>
            </w:r>
            <w:r w:rsidRPr="0008241C">
              <w:rPr>
                <w:rFonts w:ascii="Times New Roman" w:hAnsi="Times New Roman"/>
                <w:i/>
                <w:noProof/>
              </w:rPr>
              <w:t>et al.</w:t>
            </w:r>
            <w:r w:rsidRPr="0008241C">
              <w:rPr>
                <w:rFonts w:ascii="Times New Roman" w:hAnsi="Times New Roman"/>
                <w:noProof/>
              </w:rPr>
              <w:t>, 2001; Walzer &amp; Kaczensky, 2005)</w:t>
            </w:r>
            <w:r w:rsidRPr="0008241C">
              <w:fldChar w:fldCharType="end"/>
            </w:r>
            <w:r w:rsidRPr="0008241C">
              <w:rPr>
                <w:rFonts w:ascii="Times New Roman" w:hAnsi="Times New Roman"/>
              </w:rPr>
              <w:t xml:space="preserve">. A reserve was established in 1975 to maintain the ecological balance of the Gobi Desert ecosystems, which was designated as a man and Biosphere Reserve by the UNESCO in 1991. The GG”A” SPA, located in the southwest of Mongolia on the border with China, protects critical habitat for critically endangered species like the wild Bactrian camel and the Gobi bear </w:t>
            </w:r>
            <w:r w:rsidRPr="0008241C">
              <w:fldChar w:fldCharType="begin" w:fldLock="1"/>
            </w:r>
            <w:r w:rsidRPr="0008241C">
              <w:rPr>
                <w:rFonts w:ascii="Times New Roman" w:hAnsi="Times New Roman"/>
              </w:rPr>
              <w:instrText>ADDIN CSL_CITATION {"citationItems":[{"id":"ITEM-1","itemData":{"abstract":"The Great Gobi Strictly Protected Area (SPA) “A” located in the southwestern part of Mongolia bordering with People’s Republic of China is one of the world’s great desert ecosystems. The extremely harsh environment has given rise to a unique ecosystem with particularly well-adapted species, many of which are found nowhere else in the world (Zhirnov and Ilyinsky 1986). The large mammal fauna consists of several rare or globally threatened species, namely the wild Bactrian camel (Camelus batrianus ferus), the Gobi bear (Ursus arctos gobiensis), the snow leopard (Uncia uncia), the argali wild sheep (Ovis ammon) and the Asiatic wild ass (Equus hemionus; Zhirnov and Ilyinsky 1986; Reading et al. 1999, McCarthy 2000).","author":[{"dropping-particle":"","family":"Walzer","given":"Chris","non-dropping-particle":"","parse-names":false,"suffix":""},{"dropping-particle":"","family":"Kaczensky","given":"Petra","non-dropping-particle":"","parse-names":false,"suffix":""}],"id":"ITEM-1","issue":"December","issued":{"date-parts":[["2005"]]},"page":"1-32","title":"Wild camel training and collaring mission for the Great Gobi, a strictly protected area in Mongolia","type":"article-journal"},"uris":["http://www.mendeley.com/documents/?uuid=5c0caadf-561f-433a-9f71-8680c7fb4901"]},{"id":"ITEM-2","itemData":{"DOI":"10.2192/URSUS-D-15-00001.1","ISSN":"1537-6176","abstract":"© 2015 International Association for Bear Research and Management. Brown bears (Ursus arctos) inhabit much of the northern hemisphere, including portions of North America, Europe, and Asia. Whereas northern populations generally are healthy, their distribution becomes fragmented and conservation status more tenuous in their southern range. Many fragmented populations across southern Asia are poorly understood, and abundance and distribution data are minimal. One such population contains the Gobi bear, a brown bear surviving in the Great Gobi Strictly Protected Area of southwestern Mongolia. The number of bears in this area was assumed to be low, without data-based abundance estimates. Whereas bears frequent 3 oases complexes, it was not known to what extent bears moved or bred among these complexes, which span approximately 300 km. As part of a larger science-based conservation effort, we conducted a DNA-based mark-recapture population survey in 2009 to estimate abundance, inter-oases movements of individual bears and geneflow, and genetic variability. We placed barb-wire hair-collection sites surrounding 13 supplemental feeders at most water sources within the 3 oases complexes: Atas-Inges, Shar Khuls, and Tsagaan Bogd. During 5 sessions throughout spring and summer, we collected 600 bear hair samples and genotyped 205 samples at 12 variable microsatellite loci (from 24). We identified 21 individual bears (14 M and 7 F) 48 times and developed a mark-recapture population estimate of 22 bears (95% CI = 21-29). Estimates of mean detection probability were 0.27 (SE = 0.09, CI = 0.13-0.49) and 0.51 (SE = 0.063, CI = 0.39-0.64) for female and male bears, respectively. One female and 4 males were sampled at 2 oases complexes and 3 males were sampled at all 3 oases complexes. The genetic variability (heterozygosity) was low compared with other brown bear populations. We suggest this population is isolated from other bear populations and is likely critically endangered with fewer than 40 individuals.","author":[{"dropping-particle":"","family":"Tumendemberel","given":"Odbayar","non-dropping-particle":"","parse-names":false,"suffix":""},{"dropping-particle":"","family":"Proctor","given":"Michael","non-dropping-particle":"","parse-names":false,"suffix":""},{"dropping-particle":"","family":"Reynolds","given":"Harry","non-dropping-particle":"","parse-names":false,"suffix":""},{"dropping-particle":"","family":"Boulanger","given":"John","non-dropping-particle":"","parse-names":false,"suffix":""},{"dropping-particle":"","family":"Luvsamjamba","given":"Amgalan","non-dropping-particle":"","parse-names":false,"suffix":""},{"dropping-particle":"","family":"Tserenbataa","given":"Tuya","non-dropping-particle":"","parse-names":false,"suffix":""},{"dropping-particle":"","family":"Batmunkh","given":"Mijiddorj","non-dropping-particle":"","parse-names":false,"suffix":""},{"dropping-particle":"","family":"Craighead","given":"Derek","non-dropping-particle":"","parse-names":false,"suffix":""},{"dropping-particle":"","family":"Yanjin","given":"Nyambayar","non-dropping-particle":"","parse-names":false,"suffix":""},{"dropping-particle":"","family":"Paetkau","given":"David","non-dropping-particle":"","parse-names":false,"suffix":""}],"container-title":"Ursus","id":"ITEM-2","issue":"2","issued":{"date-parts":[["2015"]]},"page":"129-142","title":"Gobi bear abundance and inter-oases movements, Gobi Desert, Mongolia","type":"article-journal","volume":"26"},"uris":["http://www.mendeley.com/documents/?uuid=b9c56cdb-8870-38d9-857e-a0ac742f672e"]}],"mendeley":{"formattedCitation":"(Tumendemberel &lt;i&gt;et al.&lt;/i&gt;, 2015; Walzer &amp; Kaczensky, 2005)","plainTextFormattedCitation":"(Tumendemberel et al., 2015; Walzer &amp; Kaczensky, 2005)","previouslyFormattedCitation":"(Tumendemberel &lt;i&gt;et al.&lt;/i&gt;, 2015; Walzer &amp; Kaczensky, 2005)"},"properties":{"noteIndex":0},"schema":"https://github.com/citation-style-language/schema/raw/master/csl-citation.json"}</w:instrText>
            </w:r>
            <w:r w:rsidRPr="0008241C">
              <w:fldChar w:fldCharType="separate"/>
            </w:r>
            <w:r w:rsidRPr="0008241C">
              <w:rPr>
                <w:rFonts w:ascii="Times New Roman" w:hAnsi="Times New Roman"/>
                <w:noProof/>
              </w:rPr>
              <w:t xml:space="preserve">(Tumendemberel </w:t>
            </w:r>
            <w:r w:rsidRPr="0008241C">
              <w:rPr>
                <w:rFonts w:ascii="Times New Roman" w:hAnsi="Times New Roman"/>
                <w:i/>
                <w:noProof/>
              </w:rPr>
              <w:t>et al.</w:t>
            </w:r>
            <w:r w:rsidRPr="0008241C">
              <w:rPr>
                <w:rFonts w:ascii="Times New Roman" w:hAnsi="Times New Roman"/>
                <w:noProof/>
              </w:rPr>
              <w:t>, 2015; Walzer &amp; Kaczensky, 2005)</w:t>
            </w:r>
            <w:r w:rsidRPr="0008241C">
              <w:fldChar w:fldCharType="end"/>
            </w:r>
            <w:r w:rsidRPr="0008241C">
              <w:rPr>
                <w:rFonts w:ascii="Times New Roman" w:hAnsi="Times New Roman"/>
              </w:rPr>
              <w:t xml:space="preserve">, and the GG”B” SPA, located west of GG”A”SPA, protects habitat for large ungulates like the Asiatic wild ass (khulan) and the goitered gazelle </w:t>
            </w:r>
            <w:r w:rsidRPr="0008241C">
              <w:fldChar w:fldCharType="begin" w:fldLock="1"/>
            </w:r>
            <w:r w:rsidRPr="0008241C">
              <w:rPr>
                <w:rFonts w:ascii="Times New Roman" w:hAnsi="Times New Roman"/>
              </w:rPr>
              <w:instrText>ADDIN CSL_CITATION {"citationItems":[{"id":"ITEM-1","itemData":{"DOI":"10.1016/j.biocon.2012.05.006","ISBN":"0006-3207","ISSN":"00063207","abstract":"Accurately estimating abundance of wildlife is critical for establishing effective conservation and management strategies. Aerial methodologies for estimating abundance are common in developed countries, but they are often impractical for remote areas of developing countries where many of the world's endangered and threatened fauna exist. The alternative terrestrial methodologies can be constrained by limitations on access, technology, and human resources, and have rarely been comprehensively conducted for large terrestrial mammals at landscape scales. We attempted to overcome these problems by incorporating local peoples into a simultaneous point count of Asiatic wild ass (Equus hemionus) and goitered gazelle (Gazella subgutturosa) across the Great Gobi B Strictly Protected Area, Mongolia. Paired observers collected abundance and covariate metrics at 50 observation points and we estimated population sizes using distance sampling theory, but also assessed individual observer error to examine potential bias introduced by the large number of minimally trained observers. We estimated 5671 (95% CI=3611-8907) wild asses and 5909 (95% CI=3762-9279) gazelle inhabited the 11,027km 2 study area at the time of our survey and found that the methodology developed was robust at absorbing the logistical challenges and wide range of observer abilities. This initiative serves as a functional model for estimating terrestrial wildlife abundance while integrating local people into scientific and conservation projects. This, in turn, creates vested interest in conservation by the people who are most influential in, and most affected by, the outcomes. © 2012.","author":[{"dropping-particle":"","family":"Ransom","given":"Jason I.","non-dropping-particle":"","parse-names":false,"suffix":""},{"dropping-particle":"","family":"Kaczensky","given":"Petra","non-dropping-particle":"","parse-names":false,"suffix":""},{"dropping-particle":"","family":"Lubow","given":"Bruce C.","non-dropping-particle":"","parse-names":false,"suffix":""},{"dropping-particle":"","family":"Ganbaatar","given":"Oyunsaikhan","non-dropping-particle":"","parse-names":false,"suffix":""},{"dropping-particle":"","family":"Altansukh","given":"Nanjid","non-dropping-particle":"","parse-names":false,"suffix":""}],"container-title":"Biological Conservation","id":"ITEM-1","issued":{"date-parts":[["2012"]]},"title":"A collaborative approach for estimating terrestrial wildlife abundance","type":"article-journal"},"uris":["http://www.mendeley.com/documents/?uuid=55de81f9-9d4e-3dff-a142-17875fe24276"]},{"id":"ITEM-2","itemData":{"author":[{"dropping-particle":"","family":"Reading","given":"R P","non-dropping-particle":"","parse-names":false,"suffix":""},{"dropping-particle":"","family":"Mix","given":"H M","non-dropping-particle":"","parse-names":false,"suffix":""},{"dropping-particle":"","family":"Lhagvasuren","given":"B","non-dropping-particle":"","parse-names":false,"suffix":""},{"dropping-particle":"","family":"Feh","given":"C","non-dropping-particle":"","parse-names":false,"suffix":""},{"dropping-particle":"","family":"Kane","given":"D P","non-dropping-particle":"","parse-names":false,"suffix":""},{"dropping-particle":"","family":"Dulamtseren","given":"S","non-dropping-particle":"","parse-names":false,"suffix":""},{"dropping-particle":"","family":"Enkhbold","given":"S","non-dropping-particle":"","parse-names":false,"suffix":""}],"container-title":"Journal of Zoology","id":"ITEM-2","issued":{"date-parts":[["2001"]]},"page":"381-389.","title":"Status and distribution of khulan (Equus hemionus) in Mongolia","type":"article-journal","volume":"254"},"uris":["http://www.mendeley.com/documents/?uuid=aded9c99-2801-40a4-9469-68afbb44ce01"]}],"mendeley":{"formattedCitation":"(Ransom &lt;i&gt;et al.&lt;/i&gt;, 2012; R P Reading &lt;i&gt;et al.&lt;/i&gt;, 2001)","plainTextFormattedCitation":"(Ransom et al., 2012; R P Reading et al., 2001)","previouslyFormattedCitation":"(Ransom &lt;i&gt;et al.&lt;/i&gt;, 2012; R P Reading &lt;i&gt;et al.&lt;/i&gt;, 2001)"},"properties":{"noteIndex":0},"schema":"https://github.com/citation-style-language/schema/raw/master/csl-citation.json"}</w:instrText>
            </w:r>
            <w:r w:rsidRPr="0008241C">
              <w:fldChar w:fldCharType="separate"/>
            </w:r>
            <w:r w:rsidRPr="0008241C">
              <w:rPr>
                <w:rFonts w:ascii="Times New Roman" w:hAnsi="Times New Roman"/>
                <w:noProof/>
              </w:rPr>
              <w:t xml:space="preserve">(Ransom </w:t>
            </w:r>
            <w:r w:rsidRPr="0008241C">
              <w:rPr>
                <w:rFonts w:ascii="Times New Roman" w:hAnsi="Times New Roman"/>
                <w:i/>
                <w:noProof/>
              </w:rPr>
              <w:t>et al.</w:t>
            </w:r>
            <w:r w:rsidRPr="0008241C">
              <w:rPr>
                <w:rFonts w:ascii="Times New Roman" w:hAnsi="Times New Roman"/>
                <w:noProof/>
              </w:rPr>
              <w:t xml:space="preserve">, 2012; Reading </w:t>
            </w:r>
            <w:r w:rsidRPr="0008241C">
              <w:rPr>
                <w:rFonts w:ascii="Times New Roman" w:hAnsi="Times New Roman"/>
                <w:i/>
                <w:noProof/>
              </w:rPr>
              <w:t>et al.</w:t>
            </w:r>
            <w:r w:rsidRPr="0008241C">
              <w:rPr>
                <w:rFonts w:ascii="Times New Roman" w:hAnsi="Times New Roman"/>
                <w:noProof/>
              </w:rPr>
              <w:t>, 2001)</w:t>
            </w:r>
            <w:r w:rsidRPr="0008241C">
              <w:fldChar w:fldCharType="end"/>
            </w:r>
            <w:r w:rsidRPr="0008241C">
              <w:rPr>
                <w:rFonts w:ascii="Times New Roman" w:hAnsi="Times New Roman"/>
              </w:rPr>
              <w:t>.</w:t>
            </w:r>
          </w:p>
          <w:p w14:paraId="024EC5EE" w14:textId="77777777" w:rsidR="00A01204" w:rsidRPr="0008241C" w:rsidRDefault="00A01204" w:rsidP="00A01204">
            <w:pPr>
              <w:rPr>
                <w:rFonts w:ascii="Times New Roman" w:hAnsi="Times New Roman"/>
              </w:rPr>
            </w:pPr>
            <w:r w:rsidRPr="0008241C">
              <w:rPr>
                <w:rFonts w:ascii="Times New Roman" w:hAnsi="Times New Roman"/>
              </w:rPr>
              <w:lastRenderedPageBreak/>
              <w:t xml:space="preserve">Little was unknown about Mongolian wildlife and conservation status previously but recently nature conservation efforts on threatened large mammals in or around protected areas show steady progress. Although the Asian wild ass is categorised as Near Threatened and the goitered gazelle is categorised as Vulnerable on the IUCN Red List, population surveys of these animals were imprecise and not conducted in a standardised manner until recently until ground-based precise and reliable population survey methods were developed </w:t>
            </w:r>
            <w:r w:rsidRPr="0008241C">
              <w:fldChar w:fldCharType="begin" w:fldLock="1"/>
            </w:r>
            <w:r w:rsidRPr="0008241C">
              <w:rPr>
                <w:rFonts w:ascii="Times New Roman" w:hAnsi="Times New Roman"/>
              </w:rPr>
              <w:instrText>ADDIN CSL_CITATION {"citationItems":[{"id":"ITEM-1","itemData":{"DOI":"10.1017/S0030605316000417","ISSN":"13653008","abstract":"Mongolia's Gobi Desert ecosystem, a stronghold for populations of the Asiatic wild ass (khulan) Equus hemionus and the goitered gazelle Gazella subgutturosa , faces conservation challenges as a result of rapid economic development, including mining-related infrastructure projects. There is a paucity of reliable data on population abundance for these ungulates in the region, which makes it difficult to assess how they are responding to increasing anthropogenic pressure. Our aim was to obtain abundance estimates for khulan and goitered gazelles to inform their management and form the basis of a long-term monitoring programme. Each year during 2012–2015 we surveyed a total of 64 line transects spaced 20 km apart, with a total of 3,464 km of survey effort across 78,717 km 2 . Distance sampling analysis provided annual estimates of density and abundance, which were cross-referenced with the results of an aerial survey conducted in 2013. Overall, we observed 784 groups (14,608 individuals) of khulan and 1,033 groups (3,955 individuals) of goitered gazelles during the four surveys. The abundance estimates for 2013 were 35,899 (95% CI 22,680–40,537) khulan and 28,462 (95% CI 21,326–37,987) goitered gazelles. These estimates were congruent with the results from the aerial survey, which overlapped spatially and temporally with our ground-based survey. Our findings confirm that Mongolia's Gobi Desert supports the largest population of khulan and goitered gazelles in the world, and we provide a critical update on the status of the two species.","author":[{"dropping-particle":"","family":"Buuveibaatar","given":"B.","non-dropping-particle":"","parse-names":false,"suffix":""},{"dropping-particle":"","family":"Strindberg","given":"S.","non-dropping-particle":"","parse-names":false,"suffix":""},{"dropping-particle":"","family":"Kaczensky","given":"P.","non-dropping-particle":"","parse-names":false,"suffix":""},{"dropping-particle":"","family":"Payne","given":"J.","non-dropping-particle":"","parse-names":false,"suffix":""},{"dropping-particle":"","family":"Chimeddorj","given":"B.","non-dropping-particle":"","parse-names":false,"suffix":""},{"dropping-particle":"","family":"Naranbaatar","given":"G.","non-dropping-particle":"","parse-names":false,"suffix":""},{"dropping-particle":"","family":"Amarsaikhan","given":"S.","non-dropping-particle":"","parse-names":false,"suffix":""},{"dropping-particle":"","family":"Dashnyam","given":"B.","non-dropping-particle":"","parse-names":false,"suffix":""},{"dropping-particle":"","family":"Munkhzul","given":"T.","non-dropping-particle":"","parse-names":false,"suffix":""},{"dropping-particle":"","family":"Purevsuren","given":"T.","non-dropping-particle":"","parse-names":false,"suffix":""},{"dropping-particle":"","family":"Hosack","given":"D. A.","non-dropping-particle":"","parse-names":false,"suffix":""},{"dropping-particle":"","family":"Fuller","given":"T. K.","non-dropping-particle":"","parse-names":false,"suffix":""}],"container-title":"Oryx","id":"ITEM-1","issue":"4","issued":{"date-parts":[["2017"]]},"page":"639-647","title":"Mongolian Gobi supports the world's largest populations of khulan Equus hemionus and goitered gazelles Gazella subgutturosa","type":"article-journal","volume":"51"},"uris":["http://www.mendeley.com/documents/?uuid=bc8770cf-1f2b-413a-ae33-883c95414e1b"]}],"mendeley":{"formattedCitation":"(Buuveibaatar &lt;i&gt;et al.&lt;/i&gt;, 2017)","plainTextFormattedCitation":"(Buuveibaatar et al., 2017)","previouslyFormattedCitation":"(Buuveibaatar &lt;i&gt;et al.&lt;/i&gt;, 2017)"},"properties":{"noteIndex":0},"schema":"https://github.com/citation-style-language/schema/raw/master/csl-citation.json"}</w:instrText>
            </w:r>
            <w:r w:rsidRPr="0008241C">
              <w:fldChar w:fldCharType="separate"/>
            </w:r>
            <w:r w:rsidRPr="0008241C">
              <w:rPr>
                <w:rFonts w:ascii="Times New Roman" w:hAnsi="Times New Roman"/>
                <w:noProof/>
              </w:rPr>
              <w:t xml:space="preserve">(Buuveibaatar </w:t>
            </w:r>
            <w:r w:rsidRPr="0008241C">
              <w:rPr>
                <w:rFonts w:ascii="Times New Roman" w:hAnsi="Times New Roman"/>
                <w:i/>
                <w:noProof/>
              </w:rPr>
              <w:t>et al.</w:t>
            </w:r>
            <w:r w:rsidRPr="0008241C">
              <w:rPr>
                <w:rFonts w:ascii="Times New Roman" w:hAnsi="Times New Roman"/>
                <w:noProof/>
              </w:rPr>
              <w:t>, 2017)</w:t>
            </w:r>
            <w:r w:rsidRPr="0008241C">
              <w:fldChar w:fldCharType="end"/>
            </w:r>
            <w:r w:rsidRPr="0008241C">
              <w:rPr>
                <w:rFonts w:ascii="Times New Roman" w:hAnsi="Times New Roman"/>
              </w:rPr>
              <w:t xml:space="preserve"> and in the GG”B”SPA </w:t>
            </w:r>
            <w:r w:rsidRPr="0008241C">
              <w:fldChar w:fldCharType="begin" w:fldLock="1"/>
            </w:r>
            <w:r w:rsidRPr="0008241C">
              <w:rPr>
                <w:rFonts w:ascii="Times New Roman" w:hAnsi="Times New Roman"/>
              </w:rPr>
              <w:instrText>ADDIN CSL_CITATION {"citationItems":[{"id":"ITEM-1","itemData":{"DOI":"10.1016/j.biocon.2012.05.006","ISBN":"0006-3207","ISSN":"00063207","abstract":"Accurately estimating abundance of wildlife is critical for establishing effective conservation and management strategies. Aerial methodologies for estimating abundance are common in developed countries, but they are often impractical for remote areas of developing countries where many of the world's endangered and threatened fauna exist. The alternative terrestrial methodologies can be constrained by limitations on access, technology, and human resources, and have rarely been comprehensively conducted for large terrestrial mammals at landscape scales. We attempted to overcome these problems by incorporating local peoples into a simultaneous point count of Asiatic wild ass (Equus hemionus) and goitered gazelle (Gazella subgutturosa) across the Great Gobi B Strictly Protected Area, Mongolia. Paired observers collected abundance and covariate metrics at 50 observation points and we estimated population sizes using distance sampling theory, but also assessed individual observer error to examine potential bias introduced by the large number of minimally trained observers. We estimated 5671 (95% CI=3611-8907) wild asses and 5909 (95% CI=3762-9279) gazelle inhabited the 11,027km 2 study area at the time of our survey and found that the methodology developed was robust at absorbing the logistical challenges and wide range of observer abilities. This initiative serves as a functional model for estimating terrestrial wildlife abundance while integrating local people into scientific and conservation projects. This, in turn, creates vested interest in conservation by the people who are most influential in, and most affected by, the outcomes. © 2012.","author":[{"dropping-particle":"","family":"Ransom","given":"Jason I.","non-dropping-particle":"","parse-names":false,"suffix":""},{"dropping-particle":"","family":"Kaczensky","given":"Petra","non-dropping-particle":"","parse-names":false,"suffix":""},{"dropping-particle":"","family":"Lubow","given":"Bruce C.","non-dropping-particle":"","parse-names":false,"suffix":""},{"dropping-particle":"","family":"Ganbaatar","given":"Oyunsaikhan","non-dropping-particle":"","parse-names":false,"suffix":""},{"dropping-particle":"","family":"Altansukh","given":"Nanjid","non-dropping-particle":"","parse-names":false,"suffix":""}],"container-title":"Biological Conservation","id":"ITEM-1","issued":{"date-parts":[["2012"]]},"title":"A collaborative approach for estimating terrestrial wildlife abundance","type":"article-journal"},"uris":["http://www.mendeley.com/documents/?uuid=55de81f9-9d4e-3dff-a142-17875fe24276"]}],"mendeley":{"formattedCitation":"(Ransom &lt;i&gt;et al.&lt;/i&gt;, 2012)","plainTextFormattedCitation":"(Ransom et al., 2012)","previouslyFormattedCitation":"(Ransom &lt;i&gt;et al.&lt;/i&gt;, 2012)"},"properties":{"noteIndex":0},"schema":"https://github.com/citation-style-language/schema/raw/master/csl-citation.json"}</w:instrText>
            </w:r>
            <w:r w:rsidRPr="0008241C">
              <w:fldChar w:fldCharType="separate"/>
            </w:r>
            <w:r w:rsidRPr="0008241C">
              <w:rPr>
                <w:rFonts w:ascii="Times New Roman" w:hAnsi="Times New Roman"/>
                <w:noProof/>
              </w:rPr>
              <w:t xml:space="preserve">(Ransom </w:t>
            </w:r>
            <w:r w:rsidRPr="0008241C">
              <w:rPr>
                <w:rFonts w:ascii="Times New Roman" w:hAnsi="Times New Roman"/>
                <w:i/>
                <w:noProof/>
              </w:rPr>
              <w:t>et al.</w:t>
            </w:r>
            <w:r w:rsidRPr="0008241C">
              <w:rPr>
                <w:rFonts w:ascii="Times New Roman" w:hAnsi="Times New Roman"/>
                <w:noProof/>
              </w:rPr>
              <w:t>, 2012)</w:t>
            </w:r>
            <w:r w:rsidRPr="0008241C">
              <w:fldChar w:fldCharType="end"/>
            </w:r>
            <w:r w:rsidRPr="0008241C">
              <w:rPr>
                <w:rFonts w:ascii="Times New Roman" w:hAnsi="Times New Roman"/>
              </w:rPr>
              <w:t xml:space="preserve"> that replaced expensive aerial survey. Especially in the GG”B”SPA, local people (pastoralists) participation in the scientific conservation program was successfully accomplished by conducting community-based large-scale survey in addition to the development of an improved method for population estimates. Pastoralists keep animals in the same areas as wild animals, so it is essential that conservation programs for threatened wild animals consider pasturalists as key stakeholders to promote proper resource management that is grounded in tradition knowledge of these ecosystems. This kind of collaboration provides a good model for integrating local people into scientific conservation projects </w:t>
            </w:r>
            <w:r w:rsidRPr="0008241C">
              <w:fldChar w:fldCharType="begin" w:fldLock="1"/>
            </w:r>
            <w:r w:rsidRPr="0008241C">
              <w:rPr>
                <w:rFonts w:ascii="Times New Roman" w:hAnsi="Times New Roman"/>
              </w:rPr>
              <w:instrText>ADDIN CSL_CITATION {"citationItems":[{"id":"ITEM-1","itemData":{"DOI":"10.1016/j.biocon.2012.05.006","ISBN":"0006-3207","ISSN":"00063207","abstract":"Accurately estimating abundance of wildlife is critical for establishing effective conservation and management strategies. Aerial methodologies for estimating abundance are common in developed countries, but they are often impractical for remote areas of developing countries where many of the world's endangered and threatened fauna exist. The alternative terrestrial methodologies can be constrained by limitations on access, technology, and human resources, and have rarely been comprehensively conducted for large terrestrial mammals at landscape scales. We attempted to overcome these problems by incorporating local peoples into a simultaneous point count of Asiatic wild ass (Equus hemionus) and goitered gazelle (Gazella subgutturosa) across the Great Gobi B Strictly Protected Area, Mongolia. Paired observers collected abundance and covariate metrics at 50 observation points and we estimated population sizes using distance sampling theory, but also assessed individual observer error to examine potential bias introduced by the large number of minimally trained observers. We estimated 5671 (95% CI=3611-8907) wild asses and 5909 (95% CI=3762-9279) gazelle inhabited the 11,027km 2 study area at the time of our survey and found that the methodology developed was robust at absorbing the logistical challenges and wide range of observer abilities. This initiative serves as a functional model for estimating terrestrial wildlife abundance while integrating local people into scientific and conservation projects. This, in turn, creates vested interest in conservation by the people who are most influential in, and most affected by, the outcomes. © 2012.","author":[{"dropping-particle":"","family":"Ransom","given":"Jason I.","non-dropping-particle":"","parse-names":false,"suffix":""},{"dropping-particle":"","family":"Kaczensky","given":"Petra","non-dropping-particle":"","parse-names":false,"suffix":""},{"dropping-particle":"","family":"Lubow","given":"Bruce C.","non-dropping-particle":"","parse-names":false,"suffix":""},{"dropping-particle":"","family":"Ganbaatar","given":"Oyunsaikhan","non-dropping-particle":"","parse-names":false,"suffix":""},{"dropping-particle":"","family":"Altansukh","given":"Nanjid","non-dropping-particle":"","parse-names":false,"suffix":""}],"container-title":"Biological Conservation","id":"ITEM-1","issued":{"date-parts":[["2012"]]},"title":"A collaborative approach for estimating terrestrial wildlife abundance","type":"article-journal"},"uris":["http://www.mendeley.com/documents/?uuid=55de81f9-9d4e-3dff-a142-17875fe24276"]}],"mendeley":{"formattedCitation":"(Ransom &lt;i&gt;et al.&lt;/i&gt;, 2012)","plainTextFormattedCitation":"(Ransom et al., 2012)","previouslyFormattedCitation":"(Ransom &lt;i&gt;et al.&lt;/i&gt;, 2012)"},"properties":{"noteIndex":0},"schema":"https://github.com/citation-style-language/schema/raw/master/csl-citation.json"}</w:instrText>
            </w:r>
            <w:r w:rsidRPr="0008241C">
              <w:fldChar w:fldCharType="separate"/>
            </w:r>
            <w:r w:rsidRPr="0008241C">
              <w:rPr>
                <w:rFonts w:ascii="Times New Roman" w:hAnsi="Times New Roman"/>
                <w:noProof/>
              </w:rPr>
              <w:t xml:space="preserve">(Ransom </w:t>
            </w:r>
            <w:r w:rsidRPr="0008241C">
              <w:rPr>
                <w:rFonts w:ascii="Times New Roman" w:hAnsi="Times New Roman"/>
                <w:i/>
                <w:noProof/>
              </w:rPr>
              <w:t>et al.</w:t>
            </w:r>
            <w:r w:rsidRPr="0008241C">
              <w:rPr>
                <w:rFonts w:ascii="Times New Roman" w:hAnsi="Times New Roman"/>
                <w:noProof/>
              </w:rPr>
              <w:t>, 2012)</w:t>
            </w:r>
            <w:r w:rsidRPr="0008241C">
              <w:fldChar w:fldCharType="end"/>
            </w:r>
            <w:r w:rsidRPr="0008241C">
              <w:rPr>
                <w:rFonts w:ascii="Times New Roman" w:hAnsi="Times New Roman"/>
              </w:rPr>
              <w:t>.</w:t>
            </w:r>
          </w:p>
          <w:p w14:paraId="230BFAA1" w14:textId="77777777" w:rsidR="00A01204" w:rsidRPr="0008241C" w:rsidRDefault="00A01204" w:rsidP="00A01204">
            <w:pPr>
              <w:rPr>
                <w:rFonts w:ascii="Times New Roman" w:hAnsi="Times New Roman"/>
              </w:rPr>
            </w:pPr>
            <w:r w:rsidRPr="0008241C">
              <w:rPr>
                <w:rFonts w:ascii="Times New Roman" w:hAnsi="Times New Roman"/>
              </w:rPr>
              <w:t xml:space="preserve">In the GG”B”SPA, research was undertaken on the difference in resource selection between the Asian wild ass and the Przewalski’s horse (Equus ferus przewalskii) which became extinct in the wild before being re-introduced </w:t>
            </w:r>
            <w:r w:rsidRPr="0008241C">
              <w:fldChar w:fldCharType="begin" w:fldLock="1"/>
            </w:r>
            <w:r w:rsidRPr="0008241C">
              <w:rPr>
                <w:rFonts w:ascii="Times New Roman" w:hAnsi="Times New Roman"/>
              </w:rPr>
              <w:instrText>ADDIN CSL_CITATION {"citationItems":[{"id":"ITEM-1","itemData":{"DOI":"10.1111/j.1365-2664.2007.0@@@@.x","abstract":"1. Historically, the overlap zones of wild equids were small in Africa but extensive for Przewalski's horses Equus ferus przewalskii and Asiatic wild asses Equus hemionus in Asia. Currently, the Great Gobi B Strictly Protected Area in south-western Mongolia is the only place where sympatric, free-ranging populations of these equids occur. This provides a unique opportunity to test the hypothesis that Przewalski's horses are primarily adapted to mesic steppes and Asiatic wild asses to arid desert steppes and semi-deserts. Understanding the spatial needs and habitat requirements of these little-studied species is a pre-requisite for setting aside and managing protected areas and planning future re-introductions. 2. From 2001 to 2005, we followed nine Przewalski's horses and seven Asiatic wild asses using satellite telemetry and direct observations to assess differences in their resource selection strategies and social organization. 3. Przewalski's horses had non-exclusive home ranges of 152–826 km 2 , selected for the most productive plant communities and formed stable harems groups. 4. Asiatic wild asses had non-exclusive home ranges of 4449–6835 km 2 , showed little preferences for any plant community and seemed to live in fission–fusion groups. 5. Synthesis and applications . Our results provide evidence for different resource selection strategies in two sympatric equid species. Our findings indicate that the Gobi areas provide an edge, rather than an optimal habitat for Przewalski's horses. Consequently, only small and isolated pockets of suitable habitat remain for future re-introductions. Asiatic wild asses, on the other hand, need access to large tracts of land to cope with the unpredictable resource distribution of the Gobi. Managers should be aware that protecting habitat where Asiatic wild asses occur does not necessarily benefit Przewalski's horse restoration, whereas setting aside habitat for the conservation of Przewalski's horses will only locally benefit Asiatic wild asses.","author":[{"dropping-particle":"","family":"Kaczensky","given":"P.","non-dropping-particle":"","parse-names":false,"suffix":""},{"dropping-particle":"","family":"Ganbaatar","given":"O.","non-dropping-particle":"","parse-names":false,"suffix":""},{"dropping-particle":"","family":"Wehrden","given":"H.","non-dropping-particle":"Von","parse-names":false,"suffix":""},{"dropping-particle":"","family":"Walzer","given":"C.","non-dropping-particle":"","parse-names":false,"suffix":""}],"container-title":"Journal of Applied Ecology","id":"ITEM-1","issued":{"date-parts":[["2008"]]},"page":"1762-1769","title":"Resource selection by sympatric wild equids in the Mongolian Gobi","type":"article-journal","volume":"45"},"uris":["http://www.mendeley.com/documents/?uuid=0f719154-8544-3571-919a-3e5deb4bd647"]}],"mendeley":{"formattedCitation":"(P. Kaczensky &lt;i&gt;et al.&lt;/i&gt;, 2008)","plainTextFormattedCitation":"(P. Kaczensky et al., 2008)","previouslyFormattedCitation":"(P. Kaczensky &lt;i&gt;et al.&lt;/i&gt;, 2008)"},"properties":{"noteIndex":0},"schema":"https://github.com/citation-style-language/schema/raw/master/csl-citation.json"}</w:instrText>
            </w:r>
            <w:r w:rsidRPr="0008241C">
              <w:fldChar w:fldCharType="separate"/>
            </w:r>
            <w:r w:rsidRPr="0008241C">
              <w:rPr>
                <w:rFonts w:ascii="Times New Roman" w:hAnsi="Times New Roman"/>
                <w:noProof/>
              </w:rPr>
              <w:t xml:space="preserve">(Kaczensky </w:t>
            </w:r>
            <w:r w:rsidRPr="0008241C">
              <w:rPr>
                <w:rFonts w:ascii="Times New Roman" w:hAnsi="Times New Roman"/>
                <w:i/>
                <w:noProof/>
              </w:rPr>
              <w:t>et al.</w:t>
            </w:r>
            <w:r w:rsidRPr="0008241C">
              <w:rPr>
                <w:rFonts w:ascii="Times New Roman" w:hAnsi="Times New Roman"/>
                <w:noProof/>
              </w:rPr>
              <w:t>, 2008)</w:t>
            </w:r>
            <w:r w:rsidRPr="0008241C">
              <w:fldChar w:fldCharType="end"/>
            </w:r>
            <w:r w:rsidRPr="0008241C">
              <w:rPr>
                <w:rFonts w:ascii="Times New Roman" w:hAnsi="Times New Roman"/>
              </w:rPr>
              <w:t xml:space="preserve">. In the GG”A”SPA, project for conservation of the Great Gobi ecosystem using the wild Bactrian camel as a flagship species was initiated and basic management techniques were developed </w:t>
            </w:r>
            <w:r w:rsidRPr="0008241C">
              <w:fldChar w:fldCharType="begin" w:fldLock="1"/>
            </w:r>
            <w:r w:rsidRPr="0008241C">
              <w:rPr>
                <w:rFonts w:ascii="Times New Roman" w:hAnsi="Times New Roman"/>
              </w:rPr>
              <w:instrText>ADDIN CSL_CITATION {"citationItems":[{"id":"ITEM-1","itemData":{"abstract":"The Great Gobi Strictly Protected Area (SPA) “A” located in the southwestern part of Mongolia bordering with People’s Republic of China is one of the world’s great desert ecosystems. The extremely harsh environment has given rise to a unique ecosystem with particularly well-adapted species, many of which are found nowhere else in the world (Zhirnov and Ilyinsky 1986). The large mammal fauna consists of several rare or globally threatened species, namely the wild Bactrian camel (Camelus batrianus ferus), the Gobi bear (Ursus arctos gobiensis), the snow leopard (Uncia uncia), the argali wild sheep (Ovis ammon) and the Asiatic wild ass (Equus hemionus; Zhirnov and Ilyinsky 1986; Reading et al. 1999, McCarthy 2000).","author":[{"dropping-particle":"","family":"Walzer","given":"Chris","non-dropping-particle":"","parse-names":false,"suffix":""},{"dropping-particle":"","family":"Kaczensky","given":"Petra","non-dropping-particle":"","parse-names":false,"suffix":""}],"id":"ITEM-1","issue":"December","issued":{"date-parts":[["2005"]]},"page":"1-32","title":"Wild camel training and collaring mission for the Great Gobi, a strictly protected area in Mongolia","type":"article-journal"},"uris":["http://www.mendeley.com/documents/?uuid=5c0caadf-561f-433a-9f71-8680c7fb4901"]}],"mendeley":{"formattedCitation":"(Walzer &amp; Kaczensky, 2005)","plainTextFormattedCitation":"(Walzer &amp; Kaczensky, 2005)","previouslyFormattedCitation":"(Walzer &amp; Kaczensky, 2005)"},"properties":{"noteIndex":0},"schema":"https://github.com/citation-style-language/schema/raw/master/csl-citation.json"}</w:instrText>
            </w:r>
            <w:r w:rsidRPr="0008241C">
              <w:fldChar w:fldCharType="separate"/>
            </w:r>
            <w:r w:rsidRPr="0008241C">
              <w:rPr>
                <w:rFonts w:ascii="Times New Roman" w:hAnsi="Times New Roman"/>
                <w:noProof/>
              </w:rPr>
              <w:t>(Walzer &amp; Kaczensky, 2005)</w:t>
            </w:r>
            <w:r w:rsidRPr="0008241C">
              <w:fldChar w:fldCharType="end"/>
            </w:r>
            <w:r w:rsidRPr="0008241C">
              <w:rPr>
                <w:rFonts w:ascii="Times New Roman" w:hAnsi="Times New Roman"/>
              </w:rPr>
              <w:t>.</w:t>
            </w:r>
          </w:p>
          <w:p w14:paraId="1D9AAAB0" w14:textId="77777777" w:rsidR="00A01204" w:rsidRPr="0008241C" w:rsidRDefault="00A01204" w:rsidP="00A01204">
            <w:pPr>
              <w:rPr>
                <w:rFonts w:ascii="Times New Roman" w:hAnsi="Times New Roman"/>
              </w:rPr>
            </w:pPr>
            <w:r w:rsidRPr="0008241C">
              <w:rPr>
                <w:rFonts w:ascii="Times New Roman" w:hAnsi="Times New Roman"/>
              </w:rPr>
              <w:t xml:space="preserve">Regarding the conservation of the Gobi bear in the GGSPA, it was believed that the number of bears was low but without evidence from data-based population surveys. But DNA-based population surveys established that the genetic diversity of the bear population in this area was low because of its isolation from other bear populations and the number was estimated to be fewer than 40 individuals. Efforts were initiated to reduce human-mediated mortality but also to improve the food supply and establish a second population were highly recommended as strategies for long-term conservation </w:t>
            </w:r>
            <w:r w:rsidRPr="0008241C">
              <w:fldChar w:fldCharType="begin" w:fldLock="1"/>
            </w:r>
            <w:r w:rsidRPr="0008241C">
              <w:rPr>
                <w:rFonts w:ascii="Times New Roman" w:hAnsi="Times New Roman"/>
              </w:rPr>
              <w:instrText>ADDIN CSL_CITATION {"citationItems":[{"id":"ITEM-1","itemData":{"DOI":"10.2192/URSUS-D-15-00001.1","ISSN":"1537-6176","abstract":"© 2015 International Association for Bear Research and Management. Brown bears (Ursus arctos) inhabit much of the northern hemisphere, including portions of North America, Europe, and Asia. Whereas northern populations generally are healthy, their distribution becomes fragmented and conservation status more tenuous in their southern range. Many fragmented populations across southern Asia are poorly understood, and abundance and distribution data are minimal. One such population contains the Gobi bear, a brown bear surviving in the Great Gobi Strictly Protected Area of southwestern Mongolia. The number of bears in this area was assumed to be low, without data-based abundance estimates. Whereas bears frequent 3 oases complexes, it was not known to what extent bears moved or bred among these complexes, which span approximately 300 km. As part of a larger science-based conservation effort, we conducted a DNA-based mark-recapture population survey in 2009 to estimate abundance, inter-oases movements of individual bears and geneflow, and genetic variability. We placed barb-wire hair-collection sites surrounding 13 supplemental feeders at most water sources within the 3 oases complexes: Atas-Inges, Shar Khuls, and Tsagaan Bogd. During 5 sessions throughout spring and summer, we collected 600 bear hair samples and genotyped 205 samples at 12 variable microsatellite loci (from 24). We identified 21 individual bears (14 M and 7 F) 48 times and developed a mark-recapture population estimate of 22 bears (95% CI = 21-29). Estimates of mean detection probability were 0.27 (SE = 0.09, CI = 0.13-0.49) and 0.51 (SE = 0.063, CI = 0.39-0.64) for female and male bears, respectively. One female and 4 males were sampled at 2 oases complexes and 3 males were sampled at all 3 oases complexes. The genetic variability (heterozygosity) was low compared with other brown bear populations. We suggest this population is isolated from other bear populations and is likely critically endangered with fewer than 40 individuals.","author":[{"dropping-particle":"","family":"Tumendemberel","given":"Odbayar","non-dropping-particle":"","parse-names":false,"suffix":""},{"dropping-particle":"","family":"Proctor","given":"Michael","non-dropping-particle":"","parse-names":false,"suffix":""},{"dropping-particle":"","family":"Reynolds","given":"Harry","non-dropping-particle":"","parse-names":false,"suffix":""},{"dropping-particle":"","family":"Boulanger","given":"John","non-dropping-particle":"","parse-names":false,"suffix":""},{"dropping-particle":"","family":"Luvsamjamba","given":"Amgalan","non-dropping-particle":"","parse-names":false,"suffix":""},{"dropping-particle":"","family":"Tserenbataa","given":"Tuya","non-dropping-particle":"","parse-names":false,"suffix":""},{"dropping-particle":"","family":"Batmunkh","given":"Mijiddorj","non-dropping-particle":"","parse-names":false,"suffix":""},{"dropping-particle":"","family":"Craighead","given":"Derek","non-dropping-particle":"","parse-names":false,"suffix":""},{"dropping-particle":"","family":"Yanjin","given":"Nyambayar","non-dropping-particle":"","parse-names":false,"suffix":""},{"dropping-particle":"","family":"Paetkau","given":"David","non-dropping-particle":"","parse-names":false,"suffix":""}],"container-title":"Ursus","id":"ITEM-1","issue":"2","issued":{"date-parts":[["2015"]]},"page":"129-142","title":"Gobi bear abundance and inter-oases movements, Gobi Desert, Mongolia","type":"article-journal","volume":"26"},"uris":["http://www.mendeley.com/documents/?uuid=b9c56cdb-8870-38d9-857e-a0ac742f672e"]}],"mendeley":{"formattedCitation":"(Tumendemberel &lt;i&gt;et al.&lt;/i&gt;, 2015)","plainTextFormattedCitation":"(Tumendemberel et al., 2015)","previouslyFormattedCitation":"(Tumendemberel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Tumendemberel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w:t>
            </w:r>
          </w:p>
          <w:p w14:paraId="5192F542" w14:textId="77777777" w:rsidR="00A01204" w:rsidRPr="0008241C" w:rsidRDefault="00A01204" w:rsidP="00A01204">
            <w:pPr>
              <w:rPr>
                <w:rFonts w:ascii="Times New Roman" w:hAnsi="Times New Roman"/>
              </w:rPr>
            </w:pPr>
            <w:r w:rsidRPr="0008241C">
              <w:rPr>
                <w:rFonts w:ascii="Times New Roman" w:hAnsi="Times New Roman"/>
              </w:rPr>
              <w:t xml:space="preserve">Research on predator species has been conducted in the Gobi Desert. Non-invasive sampling for genetics and camera-trapping techniques were used to estimate the population of the endangered snow leopard (Panthera uncia) </w:t>
            </w:r>
            <w:r w:rsidRPr="0008241C">
              <w:fldChar w:fldCharType="begin" w:fldLock="1"/>
            </w:r>
            <w:r w:rsidRPr="0008241C">
              <w:rPr>
                <w:rFonts w:ascii="Times New Roman" w:hAnsi="Times New Roman"/>
              </w:rPr>
              <w:instrText>ADDIN CSL_CITATION {"citationItems":[{"id":"ITEM-1","itemData":{"DOI":"10.1644/10-MAMM-A-036.1","ISBN":"0022-2372","ISSN":"0022-2372","abstract":"The endangered snow leopard (Panthera uncia) is widely but sparsely distributed throughout the mountainous regions of central Asia. Detailed information on the status and abundance of the snow leopard is limited because of the logistical challenges faced when working in the rugged terrain it occupies, along with its secretive nature. Camera-trapping and noninvasive genetic techniques have been used successfully to survey this felid. We compared noninvasive genetic and camera-trapping snow leopard surveys in the Gobi Desert of Mongolia. We collected 180 putative snow leopard scats from 3 sites during an 8-day period along 37.74 km of transects. We then conducted a 65-day photographic survey at 1 of these sites, approximately 2 months after scat collection. In the site where both techniques were used noninvasive genetics detected 5 individuals in only 2 days of fieldwork compared to 7 individuals observed in the 65-day camera-trapping session. Estimates of population size from noninvasive genetics ranged between 16 and 19 snow leopards in the 314.3-km2 area surveyed, yielding densities of 4.9–5.9 individuals/100 km2. In comparison, the population estimate from the 65-day photographic survey was 4 individuals (adults only) within the 264-km2 area, for a density estimate of 1.5 snow leopards/100 km2. Higher density estimates from the noninvasive genetic survey were due partly to an inability to determine age and exclude subadults, reduced spatial distribution of sampling points as a consequence of collecting scats along linear transects, and deposition of scats by multiple snow leopards on common sites. Resulting differences could inflate abundance estimated from noninvasive genetic surveys and prevent direct comparison of densities derived from the 2 approaches unless appropriate adjustments are made to the study design. Key","author":[{"dropping-particle":"","family":"Janečka","given":"Jan E.","non-dropping-particle":"","parse-names":false,"suffix":""},{"dropping-particle":"","family":"Munkhtsog","given":"Bariushaa","non-dropping-particle":"","parse-names":false,"suffix":""},{"dropping-particle":"","family":"Jackson","given":"Rodney M.","non-dropping-particle":"","parse-names":false,"suffix":""},{"dropping-particle":"","family":"Naranbaatar","given":"Galsandorj","non-dropping-particle":"","parse-names":false,"suffix":""},{"dropping-particle":"","family":"Mallon","given":"David P.","non-dropping-particle":"","parse-names":false,"suffix":""},{"dropping-particle":"","family":"Murphy","given":"William J.","non-dropping-particle":"","parse-names":false,"suffix":""}],"container-title":"Journal of Mammalogy","id":"ITEM-1","issue":"4","issued":{"date-parts":[["2011"]]},"page":"771-783","title":"Comparison of noninvasive genetic and camera-trapping techniques for surveying snow leopards","type":"article-journal","volume":"92"},"uris":["http://www.mendeley.com/documents/?uuid=74c394eb-e4a9-4d54-b8bc-3084ca717945"]}],"mendeley":{"formattedCitation":"(Janečka &lt;i&gt;et al.&lt;/i&gt;, 2011)","plainTextFormattedCitation":"(Janečka et al., 2011)","previouslyFormattedCitation":"(Janečka &lt;i&gt;et al.&lt;/i&gt;, 2011)"},"properties":{"noteIndex":0},"schema":"https://github.com/citation-style-language/schema/raw/master/csl-citation.json"}</w:instrText>
            </w:r>
            <w:r w:rsidRPr="0008241C">
              <w:fldChar w:fldCharType="separate"/>
            </w:r>
            <w:r w:rsidRPr="0008241C">
              <w:rPr>
                <w:rFonts w:ascii="Times New Roman" w:hAnsi="Times New Roman"/>
                <w:noProof/>
              </w:rPr>
              <w:t xml:space="preserve">(Janečka </w:t>
            </w:r>
            <w:r w:rsidRPr="0008241C">
              <w:rPr>
                <w:rFonts w:ascii="Times New Roman" w:hAnsi="Times New Roman"/>
                <w:i/>
                <w:noProof/>
              </w:rPr>
              <w:t>et al.</w:t>
            </w:r>
            <w:r w:rsidRPr="0008241C">
              <w:rPr>
                <w:rFonts w:ascii="Times New Roman" w:hAnsi="Times New Roman"/>
                <w:noProof/>
              </w:rPr>
              <w:t>, 2011)</w:t>
            </w:r>
            <w:r w:rsidRPr="0008241C">
              <w:fldChar w:fldCharType="end"/>
            </w:r>
            <w:r w:rsidRPr="0008241C">
              <w:rPr>
                <w:rFonts w:ascii="Times New Roman" w:hAnsi="Times New Roman"/>
              </w:rPr>
              <w:t xml:space="preserve">.  The wolf (Canis lupus) is  not a protected species under Mongolian hunting law and can be hunted even in protected areas, and consequently hunting is a threat for wolf conservation in the GG”B”SPA </w:t>
            </w:r>
            <w:r w:rsidRPr="0008241C">
              <w:fldChar w:fldCharType="begin" w:fldLock="1"/>
            </w:r>
            <w:r w:rsidRPr="0008241C">
              <w:rPr>
                <w:rFonts w:ascii="Times New Roman" w:hAnsi="Times New Roman"/>
              </w:rPr>
              <w:instrText>ADDIN CSL_CITATION {"citationItems":[{"id":"ITEM-1","itemData":{"DOI":"10.2981/0909-6396-14.4.444","ISBN":"0909-6396","ISSN":"0909-6396","abstract":"The Mongolian hunting law does not mention the wolf Canis lupus, which is generally interpreted in the way that wolves can be hunted anytime and anywhere, including in protected areas. We investigated whether the Great Gobi B Strictly Protected Area (SPA), a strict nature reserve in southwestern Mongolia, acts as a refuge or a sink for wolves in the Gobi. Our expectations were that wolves in the Gobi 1) have large ranges similar to those in other equally unproductive habitats, 2) experience a high hunting pressure, and 3) have recently become an important export item for cross-border trade to China. We combined GPS positions of two adult wolves, wolf harvest data and a market survey on wildlife products to address the above questions. Range use of the two collared wolves was huge, but varied widely between the two animals (6,670 km2 for an adult female and 26,619 km2 for an adult male) and over time. Reproductive status and residency status were only known during the initial 8-months monitoring period of the female. During this 'resident' period her range size was 1,275 km2. Both wolves showed a clear preference of mountainous terrain over flat steppe, suggesting that only 21% of the SPA constitute preferred wolf habitat. Annual harvest in the park and its vicinity averaged 1 wolf/265 km2 in 2002/03, 1 wolf/120 km2 in 2003/04 and 1 wolf/310 km2 in 2004/05. However, hunting pressure was unequally distributed and particularly high in the northeastern corner of the park. During the active monitoring period of wolf Fl, 35 wolves were killed within her 'resident' range, suggesting a high hunting pressure. Most wolves were shot from motorised vehicles, possibly explaining the preference of wolves for mountainous terrain which is inaccessible for vehicles. The market surveys revealed products from ?2,000 wolves on the two border markets, a huge discrepancy to only 150 CITES permits officially issued annually. Although our data are insufficient to allow a truly quantitative assessment of the impact of human induced mortality on wolf conservation status in the Great Gobi B SPA, it points towards a potentially severe conservation problem requiring further attention. ¬© WILDLIFE BIOLOGY.","author":[{"dropping-particle":"","family":"Kaczensky","given":"Petra","non-dropping-particle":"","parse-names":false,"suffix":""},{"dropping-particle":"","family":"Enkhsaikhan","given":"Namtar","non-dropping-particle":"","parse-names":false,"suffix":""},{"dropping-particle":"","family":"Ganbaatar","given":"Oyunsaikhan","non-dropping-particle":"","parse-names":false,"suffix":""},{"dropping-particle":"","family":"Walzer","given":"Chris","non-dropping-particle":"","parse-names":false,"suffix":""}],"container-title":"Wildlife Biology","id":"ITEM-1","issue":"4","issued":{"date-parts":[["2008"]]},"page":"444-456","title":"The Great Gobi B Strictly Protected Area in Mongolia - refuge or sink for wolves Canis lupus in the Gobi?","type":"article-journal","volume":"14"},"uris":["http://www.mendeley.com/documents/?uuid=b9d82a86-3a3a-4166-bc95-a3f1b035b9dd"]}],"mendeley":{"formattedCitation":"(Petra Kaczensky &lt;i&gt;et al.&lt;/i&gt;, 2008)","plainTextFormattedCitation":"(Petra Kaczensky et al., 2008)","previouslyFormattedCitation":"(Petra Kaczensky &lt;i&gt;et al.&lt;/i&gt;, 2008)"},"properties":{"noteIndex":0},"schema":"https://github.com/citation-style-language/schema/raw/master/csl-citation.json"}</w:instrText>
            </w:r>
            <w:r w:rsidRPr="0008241C">
              <w:fldChar w:fldCharType="separate"/>
            </w:r>
            <w:r w:rsidRPr="0008241C">
              <w:rPr>
                <w:rFonts w:ascii="Times New Roman" w:hAnsi="Times New Roman"/>
                <w:noProof/>
              </w:rPr>
              <w:t xml:space="preserve">(Kaczensky </w:t>
            </w:r>
            <w:r w:rsidRPr="0008241C">
              <w:rPr>
                <w:rFonts w:ascii="Times New Roman" w:hAnsi="Times New Roman"/>
                <w:i/>
                <w:noProof/>
              </w:rPr>
              <w:t>et al.</w:t>
            </w:r>
            <w:r w:rsidRPr="0008241C">
              <w:rPr>
                <w:rFonts w:ascii="Times New Roman" w:hAnsi="Times New Roman"/>
                <w:noProof/>
              </w:rPr>
              <w:t>, 2008)</w:t>
            </w:r>
            <w:r w:rsidRPr="0008241C">
              <w:fldChar w:fldCharType="end"/>
            </w:r>
            <w:r w:rsidRPr="0008241C">
              <w:rPr>
                <w:rFonts w:ascii="Times New Roman" w:hAnsi="Times New Roman"/>
              </w:rPr>
              <w:t>.</w:t>
            </w:r>
          </w:p>
          <w:p w14:paraId="0DD7BE38" w14:textId="77777777" w:rsidR="00A01204" w:rsidRPr="0008241C" w:rsidRDefault="00A01204" w:rsidP="00A01204">
            <w:pPr>
              <w:jc w:val="both"/>
              <w:rPr>
                <w:rFonts w:ascii="Times New Roman" w:hAnsi="Times New Roman"/>
              </w:rPr>
            </w:pPr>
          </w:p>
        </w:tc>
      </w:tr>
    </w:tbl>
    <w:p w14:paraId="7CD55CD8" w14:textId="77777777" w:rsidR="00A01204" w:rsidRPr="0008241C" w:rsidRDefault="00A01204" w:rsidP="00A01204">
      <w:pPr>
        <w:rPr>
          <w:sz w:val="22"/>
          <w:szCs w:val="22"/>
        </w:rPr>
      </w:pPr>
    </w:p>
    <w:p w14:paraId="2057BC10" w14:textId="77777777" w:rsidR="00A01204" w:rsidRPr="0008241C" w:rsidRDefault="00A01204" w:rsidP="00A01204">
      <w:pPr>
        <w:rPr>
          <w:sz w:val="22"/>
          <w:szCs w:val="22"/>
        </w:rPr>
      </w:pPr>
      <w:r w:rsidRPr="0008241C">
        <w:rPr>
          <w:sz w:val="22"/>
          <w:szCs w:val="22"/>
        </w:rPr>
        <w:t>In Western Asia, the Sultanate of Oman took an early lead in reintroductions of Arabian Oryx (</w:t>
      </w:r>
      <w:r w:rsidRPr="0008241C">
        <w:rPr>
          <w:i/>
          <w:iCs/>
          <w:sz w:val="22"/>
          <w:szCs w:val="22"/>
        </w:rPr>
        <w:t>Oryx leucoryx</w:t>
      </w:r>
      <w:r w:rsidRPr="0008241C">
        <w:rPr>
          <w:sz w:val="22"/>
          <w:szCs w:val="22"/>
        </w:rPr>
        <w:t>) back into the wilds of the Jiddat Al Harasis desert from captive bred animals taken from the San Diego Wild Animal Park in 1982. Successful reintroductions of this species have since taken place in Saudi Arabia, UAE, Jordan and Israel, but pressure from poaching remains driven by private collectors. Other important populations of mammals are still found in the mountain ranges of Oman, Yemen, Iran and Saudi Arabia including those of the Arabian Leopard (</w:t>
      </w:r>
      <w:r w:rsidRPr="0008241C">
        <w:rPr>
          <w:i/>
          <w:iCs/>
          <w:sz w:val="22"/>
          <w:szCs w:val="22"/>
        </w:rPr>
        <w:t>Panthera pardus nimr</w:t>
      </w:r>
      <w:r w:rsidRPr="0008241C">
        <w:rPr>
          <w:sz w:val="22"/>
          <w:szCs w:val="22"/>
        </w:rPr>
        <w:t>), and the Arabian Tahr (</w:t>
      </w:r>
      <w:r w:rsidRPr="0008241C">
        <w:rPr>
          <w:i/>
          <w:iCs/>
          <w:sz w:val="22"/>
          <w:szCs w:val="22"/>
        </w:rPr>
        <w:t>Arabitragus jayakari</w:t>
      </w:r>
      <w:r w:rsidRPr="0008241C">
        <w:rPr>
          <w:sz w:val="22"/>
          <w:szCs w:val="22"/>
        </w:rPr>
        <w:t>). These habitats and those of the dry low-lands are also important for numerous species of endangered birds such as McQueen’s Bustard</w:t>
      </w:r>
      <w:r w:rsidRPr="0008241C">
        <w:rPr>
          <w:i/>
          <w:iCs/>
          <w:sz w:val="22"/>
          <w:szCs w:val="22"/>
        </w:rPr>
        <w:t xml:space="preserve"> </w:t>
      </w:r>
      <w:r w:rsidRPr="0008241C">
        <w:rPr>
          <w:sz w:val="22"/>
          <w:szCs w:val="22"/>
        </w:rPr>
        <w:t>(</w:t>
      </w:r>
      <w:r w:rsidRPr="0008241C">
        <w:rPr>
          <w:i/>
          <w:iCs/>
          <w:sz w:val="22"/>
          <w:szCs w:val="22"/>
        </w:rPr>
        <w:t>Chlamydotis macqueenii</w:t>
      </w:r>
      <w:r w:rsidRPr="0008241C">
        <w:rPr>
          <w:sz w:val="22"/>
          <w:szCs w:val="22"/>
        </w:rPr>
        <w:t>), and a range of raptors including the endangered Egyptian Vulture (</w:t>
      </w:r>
      <w:r w:rsidRPr="0008241C">
        <w:rPr>
          <w:i/>
          <w:iCs/>
          <w:sz w:val="22"/>
          <w:szCs w:val="22"/>
        </w:rPr>
        <w:t>Neophron percnopterus</w:t>
      </w:r>
      <w:r w:rsidRPr="0008241C">
        <w:rPr>
          <w:sz w:val="22"/>
          <w:szCs w:val="22"/>
        </w:rPr>
        <w:t xml:space="preserve">). In many countries in Western Asia conservation and protection of desert habitats and key desert species is achieved through a combination of protected areas and legislation banning hunting. However, these measures alone are not sufficient to cause effective protection because a combination of traditional rights, sense of entitlement, and conflicting development pressures such as the oil and gas, mining and housing sectors continue to undermine conservation efforts. Two examples illustrate the point: i) hunting is still the major threat to the sociable lapwing, </w:t>
      </w:r>
      <w:r w:rsidRPr="0008241C">
        <w:rPr>
          <w:i/>
          <w:iCs/>
          <w:sz w:val="22"/>
          <w:szCs w:val="22"/>
        </w:rPr>
        <w:t xml:space="preserve">Vanellus gregarious, </w:t>
      </w:r>
      <w:r w:rsidRPr="0008241C">
        <w:rPr>
          <w:sz w:val="22"/>
          <w:szCs w:val="22"/>
        </w:rPr>
        <w:t xml:space="preserve">throughout most of its breeding range in Central Asia and migration routes through Turkey and Syria </w:t>
      </w:r>
      <w:r w:rsidRPr="0008241C">
        <w:rPr>
          <w:sz w:val="22"/>
          <w:szCs w:val="22"/>
        </w:rPr>
        <w:fldChar w:fldCharType="begin" w:fldLock="1"/>
      </w:r>
      <w:r w:rsidRPr="0008241C">
        <w:rPr>
          <w:sz w:val="22"/>
          <w:szCs w:val="22"/>
        </w:rPr>
        <w:instrText>ADDIN CSL_CITATION {"citationItems":[{"id":"ITEM-1","itemData":{"DOI":"10.1007/s10336-012-0921-4","ISSN":"2193-7192","author":[{"dropping-particle":"","family":"Sheldon","given":"Rob D.","non-dropping-particle":"","parse-names":false,"suffix":""},{"dropping-particle":"","family":"Kamp","given":"Johannes","non-dropping-particle":"","parse-names":false,"suffix":""},{"dropping-particle":"","family":"Koshkin","given":"Maxim A.","non-dropping-particle":"","parse-names":false,"suffix":""},{"dropping-particle":"","family":"Urazaliev","given":"Ruslan S.","non-dropping-particle":"","parse-names":false,"suffix":""},{"dropping-particle":"","family":"Iskakov","given":"Timur K.","non-dropping-particle":"","parse-names":false,"suffix":""},{"dropping-particle":"","family":"Field","given":"Rob H.","non-dropping-particle":"","parse-names":false,"suffix":""},{"dropping-particle":"","family":"Salemgareev","given":"Albert R.","non-dropping-particle":"","parse-names":false,"suffix":""},{"dropping-particle":"V.","family":"Khrokov","given":"Valery","non-dropping-particle":"","parse-names":false,"suffix":""},{"dropping-particle":"","family":"Zhuly","given":"Vasily A.","non-dropping-particle":"","parse-names":false,"suffix":""},{"dropping-particle":"","family":"Sklyarenko","given":"Sergey L.","non-dropping-particle":"","parse-names":false,"suffix":""},{"dropping-particle":"","family":"Donald","given":"Paul F.","non-dropping-particle":"","parse-names":false,"suffix":""}],"container-title":"Journal of Ornithology","id":"ITEM-1","issue":"2","issued":{"date-parts":[["2013","4","25"]]},"page":"501-516","publisher":"Springer-Verlag","title":"Breeding ecology of the globally threatened Sociable Lapwing Vanellus gregarius and the demographic drivers of recent declines","type":"article-journal","volume":"154"},"uris":["http://www.mendeley.com/documents/?uuid=e4752d97-eb7a-3218-9a78-d88fd219ce68"]}],"mendeley":{"formattedCitation":"(Sheldon &lt;i&gt;et al.&lt;/i&gt;, 2013)","plainTextFormattedCitation":"(Sheldon et al., 2013)","previouslyFormattedCitation":"(Sheldo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Sheldo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and ii) in 2007, in an unprecedented move the Arabian Oryx Sanctuary in Oman was removed from the UNESCO World Heritage Site list after the area protected under national legislation was reduced by 90 per cent to allow hydrocarbon exploration and production to proceed.</w:t>
      </w:r>
    </w:p>
    <w:p w14:paraId="60D67360" w14:textId="02671C1D" w:rsidR="00A01204" w:rsidRDefault="00A01204" w:rsidP="00A01204">
      <w:pPr>
        <w:rPr>
          <w:sz w:val="22"/>
          <w:szCs w:val="22"/>
        </w:rPr>
      </w:pPr>
    </w:p>
    <w:p w14:paraId="48AE2774" w14:textId="77777777" w:rsidR="00930FE2" w:rsidRPr="0008241C" w:rsidRDefault="00930FE2" w:rsidP="00A01204">
      <w:pPr>
        <w:rPr>
          <w:sz w:val="22"/>
          <w:szCs w:val="22"/>
        </w:rPr>
      </w:pPr>
    </w:p>
    <w:p w14:paraId="1E15013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lastRenderedPageBreak/>
        <w:t>Coastal and marine</w:t>
      </w:r>
    </w:p>
    <w:p w14:paraId="26DD796C" w14:textId="77777777" w:rsidR="00A01204" w:rsidRPr="0008241C" w:rsidRDefault="00A01204" w:rsidP="00A01204">
      <w:pPr>
        <w:rPr>
          <w:sz w:val="22"/>
          <w:szCs w:val="22"/>
        </w:rPr>
      </w:pPr>
    </w:p>
    <w:p w14:paraId="1987EC2B" w14:textId="28C7FF27" w:rsidR="00A01204" w:rsidRPr="0008241C" w:rsidRDefault="00A01204" w:rsidP="00A01204">
      <w:pPr>
        <w:rPr>
          <w:sz w:val="22"/>
          <w:szCs w:val="22"/>
        </w:rPr>
      </w:pPr>
      <w:r w:rsidRPr="0008241C">
        <w:rPr>
          <w:sz w:val="22"/>
          <w:szCs w:val="22"/>
        </w:rPr>
        <w:t xml:space="preserve">When compared to many terrestrial ecosystems, legislation and policies for protection and conservation of coastal and marine resources are more recent and fewer in number. Among the few early pioneers are the 1981 Coast Conservation Act in Sri Lanka, 1982 Ocean Policy Statement in India, 1982 Marine Environment Protection Law in China, and 1992 National Policy on Coastal Resources Management in Malaysia. Much earlier legislation and policies tended to address the fisheries sector in support of economic development. The archipelagic countries in South East Asia with extensive coastal areas responded to coastal conservation pressures only recently such as the 2001 Decree on Integrated Coastal Management and Sustainable Small Island Management in Indonesia and 2006 Integrated Coastal Management Policy in the Philippines. Although the Philippine Fisheries Code of 1998 amended in 2015 focused on fisheries, the legislation also encompasses conservation and management of coastal resources including marine sanctuary, fishers' settlement, disaster risk reduction and other coastal community concerns. The uptake of coastal management in the Pacific Islands has been even slower, with only few formally establishing national or state-level coastal zone management plans </w:t>
      </w:r>
      <w:r w:rsidRPr="0008241C">
        <w:rPr>
          <w:sz w:val="22"/>
          <w:szCs w:val="22"/>
        </w:rPr>
        <w:fldChar w:fldCharType="begin" w:fldLock="1"/>
      </w:r>
      <w:r w:rsidRPr="0008241C">
        <w:rPr>
          <w:sz w:val="22"/>
          <w:szCs w:val="22"/>
        </w:rPr>
        <w:instrText>ADDIN CSL_CITATION {"citationItems":[{"id":"ITEM-1","itemData":{"ISBN":"9820401984","author":[{"dropping-particle":"","family":"SPREP","given":"","non-dropping-particle":"","parse-names":false,"suffix":""}],"container-title":"Environment","id":"ITEM-1","issued":{"date-parts":[["1999"]]},"number-of-pages":"205","publisher":"South Pacific Regional Environment Programme","publisher-place":"Apia, Samoa","title":"Coastal Management Profiles: A Directory of Pacific Island Governments and non-Government Agencies with Coastal Management Related Responsibilities","type":"book"},"uris":["http://www.mendeley.com/documents/?uuid=b1fb4881-cf09-4535-96b3-a4af02251d38"]}],"mendeley":{"formattedCitation":"(SPREP, 1999)","plainTextFormattedCitation":"(SPREP, 1999)","previouslyFormattedCitation":"(SPREP, 1999)"},"properties":{"noteIndex":0},"schema":"https://github.com/citation-style-language/schema/raw/master/csl-citation.json"}</w:instrText>
      </w:r>
      <w:r w:rsidRPr="0008241C">
        <w:rPr>
          <w:sz w:val="22"/>
          <w:szCs w:val="22"/>
        </w:rPr>
        <w:fldChar w:fldCharType="separate"/>
      </w:r>
      <w:r w:rsidRPr="0008241C">
        <w:rPr>
          <w:sz w:val="22"/>
          <w:szCs w:val="22"/>
        </w:rPr>
        <w:t>(SPREP, 1999)</w:t>
      </w:r>
      <w:r w:rsidRPr="0008241C">
        <w:rPr>
          <w:sz w:val="22"/>
          <w:szCs w:val="22"/>
        </w:rPr>
        <w:fldChar w:fldCharType="end"/>
      </w:r>
      <w:r w:rsidRPr="0008241C">
        <w:rPr>
          <w:sz w:val="22"/>
          <w:szCs w:val="22"/>
        </w:rPr>
        <w:t xml:space="preserve">. Not only in the Oceania subregion but also in the Asia-Pacific region, Australia has been the pioneer of integrated coastal management </w:t>
      </w:r>
      <w:r w:rsidRPr="0008241C">
        <w:rPr>
          <w:sz w:val="22"/>
          <w:szCs w:val="22"/>
        </w:rPr>
        <w:fldChar w:fldCharType="begin" w:fldLock="1"/>
      </w:r>
      <w:r w:rsidRPr="0008241C">
        <w:rPr>
          <w:sz w:val="22"/>
          <w:szCs w:val="22"/>
        </w:rPr>
        <w:instrText>ADDIN CSL_CITATION {"citationItems":[{"id":"ITEM-1","itemData":{"abstract":"This report reviews approaches to costal management and community management in Malaysia, Vietnam, Cambodia and Thailand. It includes the case study on fisheries management in Thailand. The data source collected from journal articles, technical papers and website. Malaysia is the only one country with administration of coastal zone management by the federal Government and is strongest in surveillance and enforcement but lacks community based management. Community management in Vietnam established from community needs that they want to protected their resource and also had community traditions to supported resource management. Cambodia is very young in coastal management and almost of aquatic policy is focused on fresh water because close to 75 percent of aquatic protein come from the Tonle Sap and Makhong rivers. Thailand has decentralized fiscal responsibility to the local level for the collection of taxes and administration of funds. Fisheries communities have the right to manage their resources; an approach which was promoted by the Department of Fisheries. With respect to fisheries management, Thailand faces challenges of overexploitation of the resources and a lack of real data on the number of fishing gears; both of which must be addressed so as to allow effective fisheries management. ii","author":[{"dropping-particle":"","family":"Nasuchon","given":"Nopparat","non-dropping-particle":"","parse-names":false,"suffix":""}],"container-title":"Fisheries Management","id":"ITEM-1","issued":{"date-parts":[["2009"]]},"page":"91","title":"Coastal management and community management in Malaysia, Vietnam, Cambodia and Thailand, with a case study of Thai fisheries management","type":"article-journal"},"uris":["http://www.mendeley.com/documents/?uuid=0d5a4c42-f8d4-44b8-b14e-80ad8090a52e"]}],"mendeley":{"formattedCitation":"(Nasuchon, 2009)","plainTextFormattedCitation":"(Nasuchon, 2009)","previouslyFormattedCitation":"(Nasuchon, 2009)"},"properties":{"noteIndex":0},"schema":"https://github.com/citation-style-language/schema/raw/master/csl-citation.json"}</w:instrText>
      </w:r>
      <w:r w:rsidRPr="0008241C">
        <w:rPr>
          <w:sz w:val="22"/>
          <w:szCs w:val="22"/>
        </w:rPr>
        <w:fldChar w:fldCharType="separate"/>
      </w:r>
      <w:r w:rsidRPr="0008241C">
        <w:rPr>
          <w:sz w:val="22"/>
          <w:szCs w:val="22"/>
        </w:rPr>
        <w:t>(Nasuchon, 2009)</w:t>
      </w:r>
      <w:r w:rsidRPr="0008241C">
        <w:rPr>
          <w:sz w:val="22"/>
          <w:szCs w:val="22"/>
        </w:rPr>
        <w:fldChar w:fldCharType="end"/>
      </w:r>
      <w:r w:rsidRPr="0008241C">
        <w:rPr>
          <w:sz w:val="22"/>
          <w:szCs w:val="22"/>
        </w:rPr>
        <w:t xml:space="preserve">. The concept of integrated coastal management has become widespread in North-East, South, and South-East Asian subregions with some countries implementing policies and legislation to support its implementation. Moreover, the participation of communities and funding from international </w:t>
      </w:r>
      <w:r w:rsidR="00C934E9">
        <w:rPr>
          <w:sz w:val="22"/>
          <w:szCs w:val="22"/>
        </w:rPr>
        <w:t>organiz</w:t>
      </w:r>
      <w:r w:rsidRPr="0008241C">
        <w:rPr>
          <w:sz w:val="22"/>
          <w:szCs w:val="22"/>
        </w:rPr>
        <w:t xml:space="preserve">ations have been major drivers of integrated coastal management programmes. Community-based coastal management is only now starting to gain traction in Pacific Islands and Western Asia. Several coastal resource management arrangements in the Pacific island countries in the Oceania remain informal and ad hoc </w:t>
      </w:r>
      <w:r w:rsidRPr="0008241C">
        <w:rPr>
          <w:sz w:val="22"/>
          <w:szCs w:val="22"/>
        </w:rPr>
        <w:fldChar w:fldCharType="begin" w:fldLock="1"/>
      </w:r>
      <w:r w:rsidRPr="0008241C">
        <w:rPr>
          <w:sz w:val="22"/>
          <w:szCs w:val="22"/>
        </w:rPr>
        <w:instrText>ADDIN CSL_CITATION {"citationItems":[{"id":"ITEM-1","itemData":{"ISBN":"9820401984","author":[{"dropping-particle":"","family":"SPREP","given":"","non-dropping-particle":"","parse-names":false,"suffix":""}],"container-title":"Environment","id":"ITEM-1","issued":{"date-parts":[["1999"]]},"number-of-pages":"205","publisher":"South Pacific Regional Environment Programme","publisher-place":"Apia, Samoa","title":"Coastal Management Profiles: A Directory of Pacific Island Governments and non-Government Agencies with Coastal Management Related Responsibilities","type":"book"},"uris":["http://www.mendeley.com/documents/?uuid=b1fb4881-cf09-4535-96b3-a4af02251d38"]}],"mendeley":{"formattedCitation":"(SPREP, 1999)","plainTextFormattedCitation":"(SPREP, 1999)","previouslyFormattedCitation":"(SPREP, 1999)"},"properties":{"noteIndex":0},"schema":"https://github.com/citation-style-language/schema/raw/master/csl-citation.json"}</w:instrText>
      </w:r>
      <w:r w:rsidRPr="0008241C">
        <w:rPr>
          <w:sz w:val="22"/>
          <w:szCs w:val="22"/>
        </w:rPr>
        <w:fldChar w:fldCharType="separate"/>
      </w:r>
      <w:r w:rsidRPr="0008241C">
        <w:rPr>
          <w:sz w:val="22"/>
          <w:szCs w:val="22"/>
        </w:rPr>
        <w:t>(SPREP, 1999)</w:t>
      </w:r>
      <w:r w:rsidRPr="0008241C">
        <w:rPr>
          <w:sz w:val="22"/>
          <w:szCs w:val="22"/>
        </w:rPr>
        <w:fldChar w:fldCharType="end"/>
      </w:r>
      <w:r w:rsidRPr="0008241C">
        <w:rPr>
          <w:sz w:val="22"/>
          <w:szCs w:val="22"/>
        </w:rPr>
        <w:t>, guided by statutory rather than legal laws.</w:t>
      </w:r>
    </w:p>
    <w:p w14:paraId="0E7BEF7D" w14:textId="77777777" w:rsidR="00A01204" w:rsidRPr="0008241C" w:rsidRDefault="00A01204" w:rsidP="00A01204">
      <w:pPr>
        <w:rPr>
          <w:sz w:val="22"/>
          <w:szCs w:val="22"/>
        </w:rPr>
      </w:pPr>
    </w:p>
    <w:p w14:paraId="439F34EC" w14:textId="77777777" w:rsidR="00A01204" w:rsidRPr="0008241C" w:rsidRDefault="00A01204" w:rsidP="00A01204">
      <w:pPr>
        <w:rPr>
          <w:sz w:val="22"/>
          <w:szCs w:val="22"/>
        </w:rPr>
      </w:pPr>
      <w:r w:rsidRPr="0008241C">
        <w:rPr>
          <w:sz w:val="22"/>
          <w:szCs w:val="22"/>
        </w:rPr>
        <w:t xml:space="preserve">Countries in the Asia-Pacific region have implemented variety of management measures for the protection of BES from the sea. The East Asia, South-East Asia and South Pacific countries are surrounded by sea and have large Exclusive Economic Zones. Fisheries production is one of the most important marine BES as a source of animal protein for the human consumption, and the demand for seafood is predicted to grow </w:t>
      </w:r>
      <w:r w:rsidRPr="0008241C">
        <w:rPr>
          <w:sz w:val="22"/>
          <w:szCs w:val="22"/>
        </w:rPr>
        <w:fldChar w:fldCharType="begin" w:fldLock="1"/>
      </w:r>
      <w:r w:rsidRPr="0008241C">
        <w:rPr>
          <w:sz w:val="22"/>
          <w:szCs w:val="22"/>
        </w:rPr>
        <w:instrText>ADDIN CSL_CITATION {"citationItems":[{"id":"ITEM-1","itemData":{"DOI":"10.1016/j.ocecoaman.2015.07.022","ISBN":"0964-5691","ISSN":"09645691","abstract":"This paper arises from a four-year Indonesian-German research cooperation on the governance and management of Indonesian coastal and marine ecosystems. Project objectives were to investigate coastal and marine social-ecological dynamics and feedbacks and to analyse socio-political and institutional structures and processes in order to support adaptive coastal governance. Participating researchers worked in the Spermonde Archipelago, off South Sulawesi, Indonesia, between 2007 and 2010. Methods included ship-based research excursions, several classical surveys, anthropological participant observation, and participatory research methods applied by an interdisciplinary social-natural science team. This paper summarises our findings and draws policy conclusions. First, we discuss Marine Protected Areas and participation focussing on local \"rules-in-use\". In addition, reef exploitation and local livelihoods, in particular fisheries and mariculture, and the existing social networks and hierarchies in fisheries are explored to understand social vulnerability, resilience and marine resource governance in the context of the Spermonde Archipelago. An outline of major policy recommendations concludes this article.","author":[{"dropping-particle":"","family":"Glaser","given":"Marion","non-dropping-particle":"","parse-names":false,"suffix":""},{"dropping-particle":"","family":"Breckwoldt","given":"Annette","non-dropping-particle":"","parse-names":false,"suffix":""},{"dropping-particle":"","family":"Deswandi","given":"Rio","non-dropping-particle":"","parse-names":false,"suffix":""},{"dropping-particle":"","family":"Radjawali","given":"Irendra","non-dropping-particle":"","parse-names":false,"suffix":""},{"dropping-particle":"","family":"Baitoningsih","given":"Wasistini","non-dropping-particle":"","parse-names":false,"suffix":""},{"dropping-particle":"","family":"Ferse","given":"Sebastian C A","non-dropping-particle":"","parse-names":false,"suffix":""}],"container-title":"Ocean and Coastal Management","id":"ITEM-1","issued":{"date-parts":[["2015"]]},"page":"193-213","publisher":"Elsevier Ltd","title":"Of exploited reefs and fishers - A holistic view on participatory coastal and marine management in an Indonesian archipelago","type":"article-journal","volume":"116"},"uris":["http://www.mendeley.com/documents/?uuid=a7582fec-bb60-426b-9b23-c5a7ba3826eb"]},{"id":"ITEM-2","itemData":{"DOI":"10.1016/j.marpol.2015.09.023","ISBN":"0308-597x","ISSN":"0308597X","abstract":"The marine biodiversity in the Coral Triangle sustains the livelihoods of roughly 100 million coastal people, yet this region is under threat from numerous local and global stressors. Regional actions underway to address coastal and marine degradation and an improve understanding of the social-ecological links between people and their environment. Economic assessments of coral reef provisioning services afforded to rural communities in Solomon Islands identified a diverse range of fisheries-based (fish, seaweed, clam, trochus, crayfish and shells) and coral-based (sand, rubble, stone, and corals for lime, aquarium and curio trades) products. Fisheries products (in particular reef fish) were important for both village subsistence and cash economies, providing the equivalent of US $5173 (??515) annually per respondent. In contrast, coral products contributed the equivalent of US $2213 (??396) annually per respondent, primarily to cash economies, particularly in study villages located in close proximity to national markets. Extractive coral activities have the potential to reduce reef resilience, diminish the viability of fisheries and so compromise the livelihoods of dependent communities. Improved management, legislative review and livelihood diversification strategies are likely to be required to manage coral reefs and the ecosystem services they provide across the Coral Triangle region.","author":[{"dropping-particle":"","family":"Albert","given":"Joelle A.","non-dropping-particle":"","parse-names":false,"suffix":""},{"dropping-particle":"","family":"Olds","given":"Andrew D.","non-dropping-particle":"","parse-names":false,"suffix":""},{"dropping-particle":"","family":"Albert","given":"Simon","non-dropping-particle":"","parse-names":false,"suffix":""},{"dropping-particle":"","family":"Cruz-Trinidad","given":"Annabelle","non-dropping-particle":"","parse-names":false,"suffix":""},{"dropping-particle":"","family":"Schwarz","given":"Anne Maree","non-dropping-particle":"","parse-names":false,"suffix":""}],"container-title":"Marine Policy","id":"ITEM-2","issued":{"date-parts":[["2015"]]},"page":"244-251","publisher":"Elsevier","title":"Reaping the reef: Provisioning services from coral reefs in Solomon Islands","type":"article-journal","volume":"62"},"uris":["http://www.mendeley.com/documents/?uuid=3e3985b9-8fcd-4485-bc84-75d5ad7c6669"]},{"id":"ITEM-3","itemData":{"DOI":"10.1016/j.marpol.2016.09.020","ISSN":"0308597X","abstract":"Changing forms of seafood consumption in China hold immense significance for the marine ecosystems that supply this market, and are a fundamentally important challenge to address for global environmental sustainability. Drawing on recent findings from extensive ethnographic and survey research with seafood traders and consumers in China, this paper analyses policies for improving sustainable seafood consumption in China. The paper evaluates how existing policy initiatives undertaken by civil society and the government are affected by the distinctive social, economic and political context in China, and discusses how future efforts can better build on this context. To improve sustainable seafood consumption will require an effective strategy for working in a market environment characterised by a much greater public interest in food safety than food sustainability, and by a governance environment characterised by the strong role of the state.","author":[{"dropping-particle":"","family":"Fabinyi","given":"Michael","non-dropping-particle":"","parse-names":false,"suffix":""}],"container-title":"Marine Policy","id":"ITEM-3","issue":"June","issued":{"date-parts":[["2016"]]},"page":"85-87","publisher":"Elsevier","title":"Sustainable seafood consumption in China","type":"article-journal","volume":"74"},"uris":["http://www.mendeley.com/documents/?uuid=73a2dcd7-9b47-4955-b46c-e88c61a3039b"]},{"id":"ITEM-4","itemData":{"DOI":"10.1016/j.marpol.2017.02.002","ISSN":"0308597X","author":[{"dropping-particle":"Van","family":"Tran","given":"Nhuong","non-dropping-particle":"","parse-names":false,"suffix":""},{"dropping-particle":"","family":"Rodriguez","given":"U-Primo","non-dropping-particle":"","parse-names":false,"suffix":""},{"dropping-particle":"","family":"Chan","given":"Chin Yee","non-dropping-particle":"","parse-names":false,"suffix":""},{"dropping-particle":"","family":"Phillips","given":"Michael John","non-dropping-particle":"","parse-names":false,"suffix":""},{"dropping-particle":"","family":"Mohan","given":"Chadag Vishnumurthy","non-dropping-particle":"","parse-names":false,"suffix":""},{"dropping-particle":"","family":"Henriksson","given":"Patrik John Gustav","non-dropping-particle":"","parse-names":false,"suffix":""},{"dropping-particle":"","family":"Koeshendrajana","given":"Sonny","non-dropping-particle":"","parse-names":false,"suffix":""},{"dropping-particle":"","family":"Suri","given":"Sharon","non-dropping-particle":"","parse-names":false,"suffix":""},{"dropping-particle":"","family":"Hall","given":"Stephen","non-dropping-particle":"","parse-names":false,"suffix":""}],"container-title":"Marine Policy","id":"ITEM-4","issue":"November 2016","issued":{"date-parts":[["2017"]]},"page":"25-32","publisher":"Elsevier Ltd","title":"Indonesian Aquaculture Futures – Part 1: An analysis of fish supply and demand in Indonesia to 2030 and role of aquaculture using the AsiaFish Model","type":"article-journal","volume":"79"},"uris":["http://www.mendeley.com/documents/?uuid=72eaa634-fbe4-485a-a5ec-ab02a3f65248"]}],"mendeley":{"formattedCitation":"(Albert &lt;i&gt;et al.&lt;/i&gt;, 2015; Fabinyi, 2016; Glaser &lt;i&gt;et al.&lt;/i&gt;, 2015; Tran &lt;i&gt;et al.&lt;/i&gt;, 2017)","plainTextFormattedCitation":"(Albert et al., 2015; Fabinyi, 2016; Glaser et al., 2015; Tran et al., 2017)","previouslyFormattedCitation":"(Albert &lt;i&gt;et al.&lt;/i&gt;, 2015; Fabinyi, 2016; Glaser &lt;i&gt;et al.&lt;/i&gt;, 2015; Tran &lt;i&gt;et al.&lt;/i&gt;, 2017)"},"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Albert </w:t>
      </w:r>
      <w:r w:rsidRPr="0008241C">
        <w:rPr>
          <w:i/>
          <w:noProof/>
          <w:sz w:val="22"/>
          <w:szCs w:val="22"/>
          <w:lang w:val="de-DE"/>
        </w:rPr>
        <w:t>et al.</w:t>
      </w:r>
      <w:r w:rsidRPr="0008241C">
        <w:rPr>
          <w:noProof/>
          <w:sz w:val="22"/>
          <w:szCs w:val="22"/>
          <w:lang w:val="de-DE"/>
        </w:rPr>
        <w:t xml:space="preserve">, 2015; Fabinyi, 2016; Glaser </w:t>
      </w:r>
      <w:r w:rsidRPr="0008241C">
        <w:rPr>
          <w:i/>
          <w:noProof/>
          <w:sz w:val="22"/>
          <w:szCs w:val="22"/>
          <w:lang w:val="de-DE"/>
        </w:rPr>
        <w:t>et al.</w:t>
      </w:r>
      <w:r w:rsidRPr="0008241C">
        <w:rPr>
          <w:noProof/>
          <w:sz w:val="22"/>
          <w:szCs w:val="22"/>
          <w:lang w:val="de-DE"/>
        </w:rPr>
        <w:t xml:space="preserve">, 2015; Tran </w:t>
      </w:r>
      <w:r w:rsidRPr="0008241C">
        <w:rPr>
          <w:i/>
          <w:noProof/>
          <w:sz w:val="22"/>
          <w:szCs w:val="22"/>
          <w:lang w:val="de-DE"/>
        </w:rPr>
        <w:t>et al.</w:t>
      </w:r>
      <w:r w:rsidRPr="0008241C">
        <w:rPr>
          <w:noProof/>
          <w:sz w:val="22"/>
          <w:szCs w:val="22"/>
          <w:lang w:val="de-DE"/>
        </w:rPr>
        <w:t>, 2017)</w:t>
      </w:r>
      <w:r w:rsidRPr="0008241C">
        <w:rPr>
          <w:sz w:val="22"/>
          <w:szCs w:val="22"/>
        </w:rPr>
        <w:fldChar w:fldCharType="end"/>
      </w:r>
      <w:r w:rsidRPr="0008241C">
        <w:rPr>
          <w:sz w:val="22"/>
          <w:szCs w:val="22"/>
          <w:lang w:val="de-DE"/>
        </w:rPr>
        <w:t xml:space="preserve">. </w:t>
      </w:r>
      <w:r w:rsidRPr="0008241C">
        <w:rPr>
          <w:sz w:val="22"/>
          <w:szCs w:val="22"/>
        </w:rPr>
        <w:t xml:space="preserve">In order to protect the resource, most countries have national laws for the conservation and sustainable use of marine fisheries resources, such as the Fisheries law of the People’s Republic of China in 1986, Fisheries Law No. 31/2004 in Indonesia, Fisheries Law of 1949 in Japan, etc. New Zealand is famous for their market-based approach for fisheries management, so-called the Individual Transferable Quota (ITQ) system (Harte, 2008). Recently, the trade of aquarium fish has been rapidly growing in tropical areas, and its impact to marine ecosystem is attracting increasing attention from global communities </w:t>
      </w:r>
      <w:r w:rsidRPr="0008241C">
        <w:rPr>
          <w:sz w:val="22"/>
          <w:szCs w:val="22"/>
        </w:rPr>
        <w:fldChar w:fldCharType="begin" w:fldLock="1"/>
      </w:r>
      <w:r w:rsidRPr="0008241C">
        <w:rPr>
          <w:sz w:val="22"/>
          <w:szCs w:val="22"/>
        </w:rPr>
        <w:instrText>ADDIN CSL_CITATION {"citationItems":[{"id":"ITEM-1","itemData":{"DOI":"10.1111/raq.12035","ISSN":"17535123","author":[{"dropping-particle":"","family":"Tripathi","given":"Amit","non-dropping-particle":"","parse-names":false,"suffix":""}],"container-title":"Reviews in Aquaculture","id":"ITEM-1","issue":"3","issued":{"date-parts":[["2014","9"]]},"page":"147-161","title":"The invasive potential of parasitic monogenoids (platyhelminthes) via the aquarium fish trade: an appraisal with special reference to India","type":"article-journal","volume":"6"},"uris":["http://www.mendeley.com/documents/?uuid=83c26817-f89d-42f5-9ea3-f58f8febcf5a"]},{"id":"ITEM-2","itemData":{"DOI":"10.1016/j.marpol.2016.12.020","ISSN":"0308-597X","author":[{"dropping-particle":"","family":"Prakash","given":"Sanjeevi","non-dropping-particle":"","parse-names":false,"suffix":""},{"dropping-particle":"","family":"Thangappan","given":"Thipramalai","non-dropping-particle":"","parse-names":false,"suffix":""},{"dropping-particle":"","family":"Kumar","given":"Ajith","non-dropping-particle":"","parse-names":false,"suffix":""},{"dropping-particle":"","family":"Raghavan","given":"Rajeev","non-dropping-particle":"","parse-names":false,"suffix":""},{"dropping-particle":"","family":"Rhyne","given":"Andrew","non-dropping-particle":"","parse-names":false,"suffix":""},{"dropping-particle":"","family":"Tlusty","given":"Michael F","non-dropping-particle":"","parse-names":false,"suffix":""},{"dropping-particle":"","family":"Subramoniam","given":"Thanumalaya","non-dropping-particle":"","parse-names":false,"suffix":""}],"container-title":"Marine Policy","id":"ITEM-2","issue":"August 2016","issued":{"date-parts":[["2017"]]},"page":"120-129","publisher":"Elsevier","title":"Marine aquarium trade in India : Challenges and opportunities for conservation and policy","type":"article-journal","volume":"77"},"uris":["http://www.mendeley.com/documents/?uuid=393db8e1-7add-4953-b431-e72ac48eec37"]}],"mendeley":{"formattedCitation":"(Prakash &lt;i&gt;et al.&lt;/i&gt;, 2017; Tripathi, 2014)","plainTextFormattedCitation":"(Prakash et al., 2017; Tripathi, 2014)","previouslyFormattedCitation":"(Prakash &lt;i&gt;et al.&lt;/i&gt;, 2017; Tripathi, 2014)"},"properties":{"noteIndex":0},"schema":"https://github.com/citation-style-language/schema/raw/master/csl-citation.json"}</w:instrText>
      </w:r>
      <w:r w:rsidRPr="0008241C">
        <w:rPr>
          <w:sz w:val="22"/>
          <w:szCs w:val="22"/>
        </w:rPr>
        <w:fldChar w:fldCharType="separate"/>
      </w:r>
      <w:r w:rsidRPr="0008241C">
        <w:rPr>
          <w:noProof/>
          <w:sz w:val="22"/>
          <w:szCs w:val="22"/>
        </w:rPr>
        <w:t xml:space="preserve">(Prakash </w:t>
      </w:r>
      <w:r w:rsidRPr="0008241C">
        <w:rPr>
          <w:i/>
          <w:noProof/>
          <w:sz w:val="22"/>
          <w:szCs w:val="22"/>
        </w:rPr>
        <w:t>et al.</w:t>
      </w:r>
      <w:r w:rsidRPr="0008241C">
        <w:rPr>
          <w:noProof/>
          <w:sz w:val="22"/>
          <w:szCs w:val="22"/>
        </w:rPr>
        <w:t>, 2017; Tripathi, 2014)</w:t>
      </w:r>
      <w:r w:rsidRPr="0008241C">
        <w:rPr>
          <w:sz w:val="22"/>
          <w:szCs w:val="22"/>
        </w:rPr>
        <w:fldChar w:fldCharType="end"/>
      </w:r>
      <w:r w:rsidRPr="0008241C">
        <w:rPr>
          <w:sz w:val="22"/>
          <w:szCs w:val="22"/>
        </w:rPr>
        <w:t xml:space="preserve">. In Western Asia and South Asia, some countries have also introduced marine BES conservation policies. For example, in UAE, Qatar, Iraq, Bangladesh, and India, fisheries sustainability is declared as a part of the National Targets in the NBSAPs. The UAE has a dedicated Marine and Coastal Sustainability national strategy that was developed in 2014.  Moreover, Iran and UAE declared the development of their marine protected area networks as one of their National Targets. The UAE has a national target to designate 14 per cent of coastal and marine areas as marine protected areas </w:t>
      </w:r>
      <w:r w:rsidRPr="0008241C">
        <w:rPr>
          <w:sz w:val="22"/>
          <w:szCs w:val="22"/>
        </w:rPr>
        <w:fldChar w:fldCharType="begin" w:fldLock="1"/>
      </w:r>
      <w:r w:rsidRPr="0008241C">
        <w:rPr>
          <w:sz w:val="22"/>
          <w:szCs w:val="22"/>
        </w:rPr>
        <w:instrText>ADDIN CSL_CITATION {"citationItems":[{"id":"ITEM-1","itemData":{"author":[{"dropping-particle":"","family":"Ministry of Environment and Water","given":"United Arab Emirates","non-dropping-particle":"","parse-names":false,"suffix":""}],"id":"ITEM-1","issued":{"date-parts":[["2014"]]},"title":"</w:instrText>
      </w:r>
      <w:dir w:val="rtl">
        <w:r w:rsidRPr="0008241C">
          <w:rPr>
            <w:sz w:val="22"/>
            <w:szCs w:val="22"/>
          </w:rPr>
          <w:instrText>البيولوجي</w:instrText>
        </w:r>
        <w:r w:rsidRPr="0008241C">
          <w:rPr>
            <w:sz w:val="22"/>
            <w:szCs w:val="22"/>
          </w:rPr>
          <w:instrText xml:space="preserve">‬ </w:instrText>
        </w:r>
        <w:dir w:val="rtl">
          <w:r w:rsidRPr="0008241C">
            <w:rPr>
              <w:sz w:val="22"/>
              <w:szCs w:val="22"/>
            </w:rPr>
            <w:instrText>للتنوع</w:instrText>
          </w:r>
          <w:r w:rsidRPr="0008241C">
            <w:rPr>
              <w:sz w:val="22"/>
              <w:szCs w:val="22"/>
            </w:rPr>
            <w:instrText xml:space="preserve">‬ </w:instrText>
          </w:r>
          <w:dir w:val="rtl">
            <w:r w:rsidRPr="0008241C">
              <w:rPr>
                <w:sz w:val="22"/>
                <w:szCs w:val="22"/>
              </w:rPr>
              <w:instrText>الوطنية</w:instrText>
            </w:r>
            <w:r w:rsidRPr="0008241C">
              <w:rPr>
                <w:sz w:val="22"/>
                <w:szCs w:val="22"/>
              </w:rPr>
              <w:instrText xml:space="preserve">‬ </w:instrText>
            </w:r>
            <w:dir w:val="rtl">
              <w:r w:rsidRPr="0008241C">
                <w:rPr>
                  <w:sz w:val="22"/>
                  <w:szCs w:val="22"/>
                </w:rPr>
                <w:instrText>االستراتجية</w:instrText>
              </w:r>
              <w:r w:rsidRPr="0008241C">
                <w:rPr>
                  <w:sz w:val="22"/>
                  <w:szCs w:val="22"/>
                </w:rPr>
                <w:instrText>‬ (National Biodiversity Strategy and Action Plan, UAE )","type":"article-journal"},"uris":["http://www.mendeley.com/documents/?uuid=4d831276-73ce-3b99-b93c-cf4435d5ca38"]}],"mendeley":{"formattedCitation":"(Ministry of Environment and Water, 2014)","plainTextFormattedCitation":"(Ministry of Environment and Water, 2014)","previouslyFormattedCitation":"(Ministry of Environment and Water, 2014)"},"properties":{"noteIndex":0},"schema":"https://github.com/citation-style-language/schema/raw/master/csl-citation.json"}</w:instrText>
              </w:r>
              <w:r w:rsidRPr="0008241C">
                <w:rPr>
                  <w:sz w:val="22"/>
                  <w:szCs w:val="22"/>
                </w:rPr>
                <w:fldChar w:fldCharType="separate"/>
              </w:r>
              <w:r w:rsidRPr="0008241C">
                <w:rPr>
                  <w:noProof/>
                  <w:sz w:val="22"/>
                  <w:szCs w:val="22"/>
                </w:rPr>
                <w:t>(Ministry of Environment and Water, 2014)</w:t>
              </w:r>
              <w:r w:rsidRPr="0008241C">
                <w:rPr>
                  <w:sz w:val="22"/>
                  <w:szCs w:val="22"/>
                </w:rPr>
                <w:fldChar w:fldCharType="end"/>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0005760A">
                <w:t>‬</w:t>
              </w:r>
              <w:r w:rsidR="0005760A">
                <w:t>‬</w:t>
              </w:r>
              <w:r w:rsidR="0005760A">
                <w:t>‬</w:t>
              </w:r>
              <w:r w:rsidR="0005760A">
                <w:t>‬</w:t>
              </w:r>
            </w:dir>
          </w:dir>
        </w:dir>
      </w:dir>
    </w:p>
    <w:p w14:paraId="4DBE2982" w14:textId="77777777" w:rsidR="00A01204" w:rsidRPr="0008241C" w:rsidRDefault="00A01204" w:rsidP="00A01204">
      <w:pPr>
        <w:rPr>
          <w:sz w:val="22"/>
          <w:szCs w:val="22"/>
        </w:rPr>
      </w:pPr>
    </w:p>
    <w:p w14:paraId="134B5006" w14:textId="0D0D8BDE" w:rsidR="00A01204" w:rsidRPr="0008241C" w:rsidRDefault="00A01204" w:rsidP="00A01204">
      <w:pPr>
        <w:rPr>
          <w:sz w:val="22"/>
          <w:szCs w:val="22"/>
        </w:rPr>
      </w:pPr>
      <w:r w:rsidRPr="0008241C">
        <w:rPr>
          <w:sz w:val="22"/>
          <w:szCs w:val="22"/>
        </w:rPr>
        <w:t xml:space="preserve">At the highest level management of the marine and coastal environments in Western Asia are governed by regional seas conventions which in turn are facilitated by United Nations Convention on the Law of the Sea (UNCLOS). The Regional </w:t>
      </w:r>
      <w:r w:rsidR="00C934E9">
        <w:rPr>
          <w:sz w:val="22"/>
          <w:szCs w:val="22"/>
        </w:rPr>
        <w:t>Organiz</w:t>
      </w:r>
      <w:r w:rsidRPr="0008241C">
        <w:rPr>
          <w:sz w:val="22"/>
          <w:szCs w:val="22"/>
        </w:rPr>
        <w:t xml:space="preserve">ation for the Protection of the Marine Environment (ROPME) and the Regional </w:t>
      </w:r>
      <w:r w:rsidR="00C934E9">
        <w:rPr>
          <w:sz w:val="22"/>
          <w:szCs w:val="22"/>
        </w:rPr>
        <w:t>Organiz</w:t>
      </w:r>
      <w:r w:rsidRPr="0008241C">
        <w:rPr>
          <w:sz w:val="22"/>
          <w:szCs w:val="22"/>
        </w:rPr>
        <w:t xml:space="preserve">ation for the Conservation of the Environment of the Red Sea and Gulf of Aden (PERSGA) are the regional seas </w:t>
      </w:r>
      <w:r w:rsidR="00C934E9">
        <w:rPr>
          <w:sz w:val="22"/>
          <w:szCs w:val="22"/>
        </w:rPr>
        <w:t>organiz</w:t>
      </w:r>
      <w:r w:rsidRPr="0008241C">
        <w:rPr>
          <w:sz w:val="22"/>
          <w:szCs w:val="22"/>
        </w:rPr>
        <w:t xml:space="preserve">ations responsible for Arabian Seas, while the Mediterranean falls under the Mediterranean Action Plan. Regional fisheries management </w:t>
      </w:r>
      <w:r w:rsidR="00C934E9">
        <w:rPr>
          <w:sz w:val="22"/>
          <w:szCs w:val="22"/>
        </w:rPr>
        <w:t>organiz</w:t>
      </w:r>
      <w:r w:rsidRPr="0008241C">
        <w:rPr>
          <w:sz w:val="22"/>
          <w:szCs w:val="22"/>
        </w:rPr>
        <w:t xml:space="preserve">ations are also active, such as the Regional Commission for Fisheries (RECOFI). However, despite the regional and national </w:t>
      </w:r>
      <w:r w:rsidR="00C934E9">
        <w:rPr>
          <w:sz w:val="22"/>
          <w:szCs w:val="22"/>
        </w:rPr>
        <w:t>organiz</w:t>
      </w:r>
      <w:r w:rsidRPr="0008241C">
        <w:rPr>
          <w:sz w:val="22"/>
          <w:szCs w:val="22"/>
        </w:rPr>
        <w:t xml:space="preserve">ations’ efforts coastal habitat degradation and overfishing have been identified as key national and regional issues </w:t>
      </w:r>
      <w:r w:rsidRPr="0008241C">
        <w:rPr>
          <w:sz w:val="22"/>
          <w:szCs w:val="22"/>
        </w:rPr>
        <w:fldChar w:fldCharType="begin" w:fldLock="1"/>
      </w:r>
      <w:r w:rsidRPr="0008241C">
        <w:rPr>
          <w:sz w:val="22"/>
          <w:szCs w:val="22"/>
        </w:rPr>
        <w:instrText>ADDIN CSL_CITATION {"citationItems":[{"id":"ITEM-1","itemData":{"author":[{"dropping-particle":"","family":"ROPME","given":"","non-dropping-particle":"","parse-names":false,"suffix":""}],"id":"ITEM-1","issued":{"date-parts":[["2013"]]},"number-of-pages":"225","publisher-place":"Kuwait","title":"State of the Marine Environment Report - 2013 ROPME/GC-16/1-ii","type":"report"},"uris":["http://www.mendeley.com/documents/?uuid=3669b661-c064-37d5-9dc9-09383326895c"]}],"mendeley":{"formattedCitation":"(ROPME, 2013)","plainTextFormattedCitation":"(ROPME, 2013)","previouslyFormattedCitation":"(ROPME, 2013)"},"properties":{"noteIndex":0},"schema":"https://github.com/citation-style-language/schema/raw/master/csl-citation.json"}</w:instrText>
      </w:r>
      <w:r w:rsidRPr="0008241C">
        <w:rPr>
          <w:sz w:val="22"/>
          <w:szCs w:val="22"/>
        </w:rPr>
        <w:fldChar w:fldCharType="separate"/>
      </w:r>
      <w:r w:rsidRPr="0008241C">
        <w:rPr>
          <w:sz w:val="22"/>
          <w:szCs w:val="22"/>
        </w:rPr>
        <w:t>(ROPME, 2013</w:t>
      </w:r>
      <w:r w:rsidRPr="0008241C">
        <w:rPr>
          <w:sz w:val="22"/>
          <w:szCs w:val="22"/>
        </w:rPr>
        <w:fldChar w:fldCharType="end"/>
      </w:r>
      <w:r w:rsidRPr="0008241C">
        <w:rPr>
          <w:sz w:val="22"/>
          <w:szCs w:val="22"/>
        </w:rPr>
        <w:t xml:space="preserve">; Medio &amp; Wilson, in prep) that are urgently in need of effective action (also see </w:t>
      </w:r>
      <w:r w:rsidRPr="0008241C">
        <w:rPr>
          <w:sz w:val="22"/>
          <w:szCs w:val="22"/>
        </w:rPr>
        <w:fldChar w:fldCharType="begin" w:fldLock="1"/>
      </w:r>
      <w:r w:rsidRPr="0008241C">
        <w:rPr>
          <w:sz w:val="22"/>
          <w:szCs w:val="22"/>
        </w:rPr>
        <w:instrText>ADDIN CSL_CITATION {"citationItems":[{"id":"ITEM-1","itemData":{"DOI":"10.1016/j.marpolbul.2009.10.017","PMID":"20005533","abstract":"This review examines the substantial changes that have taken place in marine habitats and resources of the Gulf over the past decade. The habitats are especially interesting because of the naturally high levels of temperature and salinity stress they experience, which is important in a changing world climate. However, the extent of all natural habitats is changing and their condition deteriorating because of the rapid development of the region and, in some cases from severe, episodic warming episodes. Major impacts come from numerous industrial, infrastructure-based, and residential and tourism development activities, which together combine, synergistically in some cases, to cause the observed deterioration in most benthic habitats. Substantial sea bottom dredging for material and its deposition in shallow water to extend land or to form a basis for huge developments, directly removes large areas of shallow, productive habitat, though in some cases the most important effect is the accompanying sedimentation or changes to water flows and conditions. The large scale of the activities compared to the relatively shallow and small size of the water body is a particularly important issue. Important from the perspective of controlling damaging effects is the limited cross-border collaboration and even intra-country collaboration among government agencies and large projects. Along with the accumulative nature of impacts that occur, even where each project receives environmental assessment or attention, each is treated more or less alone, rarely in combination. However, their combination in such a small, biologically interacting sea exacerbates the overall deterioration. Very few similar areas exist which face such a high concentration of disturbance, and the prognosis for the Gulf continuing to provide abundant natural resources is poor.","author":[{"dropping-particle":"","family":"Sheppard","given":"Charles","non-dropping-particle":"","parse-names":false,"suffix":""},{"dropping-particle":"","family":"Al-Husiani","given":"Mohsen","non-dropping-particle":"","parse-names":false,"suffix":""},{"dropping-particle":"","family":"Al-Jamali","given":"F.","non-dropping-particle":"","parse-names":false,"suffix":""},{"dropping-particle":"","family":"Al-Yamani","given":"Faiza","non-dropping-particle":"","parse-names":false,"suffix":""},{"dropping-particle":"","family":"Baldwin","given":"Rob","non-dropping-particle":"","parse-names":false,"suffix":""},{"dropping-particle":"","family":"Bishop","given":"James","non-dropping-particle":"","parse-names":false,"suffix":""},{"dropping-particle":"","family":"Benzoni","given":"Francesca","non-dropping-particle":"","parse-names":false,"suffix":""},{"dropping-particle":"","family":"Dutrieux","given":"Eric","non-dropping-particle":"","parse-names":false,"suffix":""},{"dropping-particle":"","family":"Dulvy","given":"Nicholas K.","non-dropping-particle":"","parse-names":false,"suffix":""},{"dropping-particle":"V.","family":"Durvasula","given":"Subba Rao","non-dropping-particle":"","parse-names":false,"suffix":""},{"dropping-particle":"","family":"Jones","given":"David A.","non-dropping-particle":"","parse-names":false,"suffix":""},{"dropping-particle":"","family":"Loughland","given":"Ron","non-dropping-particle":"","parse-names":false,"suffix":""},{"dropping-particle":"","family":"Medio","given":"David","non-dropping-particle":"","parse-names":false,"suffix":""},{"dropping-particle":"","family":"Nithyanandan","given":"M.","non-dropping-particle":"","parse-names":false,"suffix":""},{"dropping-particle":"","family":"Pilling","given":"Graham M.","non-dropping-particle":"","parse-names":false,"suffix":""},{"dropping-particle":"","family":"Polikarpov","given":"Igor","non-dropping-particle":"","parse-names":false,"suffix":""},{"dropping-particle":"","family":"Price","given":"Andrew R.G.","non-dropping-particle":"","parse-names":false,"suffix":""},{"dropping-particle":"","family":"Purkis","given":"Sam","non-dropping-particle":"","parse-names":false,"suffix":""},{"dropping-particle":"","family":"Riegl","given":"Bernhard","non-dropping-particle":"","parse-names":false,"suffix":""},{"dropping-particle":"","family":"Saburova","given":"Maria","non-dropping-particle":"","parse-names":false,"suffix":""},{"dropping-particle":"","family":"Namin","given":"Kaveh Samimi","non-dropping-particle":"","parse-names":false,"suffix":""},{"dropping-particle":"","family":"Taylor","given":"Oliver","non-dropping-particle":"","parse-names":false,"suffix":""},{"dropping-particle":"","family":"Wilson","given":"Simon","non-dropping-particle":"","parse-names":false,"suffix":""},{"dropping-particle":"","family":"Zainal","given":"Khadija","non-dropping-particle":"","parse-names":false,"suffix":""}],"container-title":"Marine Pollution Bulletin","id":"ITEM-1","issue":"1","issued":{"date-parts":[["2010","1"]]},"page":"13-38","title":"The Gulf: a young sea in decline","type":"article-journal","volume":"60"},"uris":["http://www.mendeley.com/documents/?uuid=78c7edad-a1b6-3373-a3df-58a0f7975e1b"]}],"mendeley":{"formattedCitation":"(Sheppard &lt;i&gt;et al.&lt;/i&gt;, 2010)","manualFormatting":"Sheppard et al., 2010)","plainTextFormattedCitation":"(Sheppard et al., 2010)","previouslyFormattedCitation":"(Sheppard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Sheppard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4B49A9F4" w14:textId="77777777" w:rsidR="00A01204" w:rsidRPr="0008241C" w:rsidRDefault="00A01204" w:rsidP="00A01204">
      <w:pPr>
        <w:rPr>
          <w:sz w:val="22"/>
          <w:szCs w:val="22"/>
        </w:rPr>
      </w:pPr>
    </w:p>
    <w:p w14:paraId="6409E32F" w14:textId="6C3B19C0" w:rsidR="00A01204" w:rsidRPr="0008241C" w:rsidRDefault="00A01204" w:rsidP="00A01204">
      <w:pPr>
        <w:rPr>
          <w:sz w:val="22"/>
          <w:szCs w:val="22"/>
        </w:rPr>
      </w:pPr>
      <w:r w:rsidRPr="0008241C">
        <w:rPr>
          <w:sz w:val="22"/>
          <w:szCs w:val="22"/>
        </w:rPr>
        <w:lastRenderedPageBreak/>
        <w:t xml:space="preserve">Multilateral Agreements have also been developed in the Asia-Pacific region in the field of transboundary and highly-migratory fisheries resource management. The international </w:t>
      </w:r>
      <w:r w:rsidR="00C934E9">
        <w:rPr>
          <w:sz w:val="22"/>
          <w:szCs w:val="22"/>
        </w:rPr>
        <w:t>organiz</w:t>
      </w:r>
      <w:r w:rsidRPr="0008241C">
        <w:rPr>
          <w:sz w:val="22"/>
          <w:szCs w:val="22"/>
        </w:rPr>
        <w:t xml:space="preserve">ation for such fisheries resource conservation are called Regional Fisheries Management </w:t>
      </w:r>
      <w:r w:rsidR="00C934E9">
        <w:rPr>
          <w:sz w:val="22"/>
          <w:szCs w:val="22"/>
        </w:rPr>
        <w:t>Organiz</w:t>
      </w:r>
      <w:r w:rsidRPr="0008241C">
        <w:rPr>
          <w:sz w:val="22"/>
          <w:szCs w:val="22"/>
        </w:rPr>
        <w:t xml:space="preserve">ations (RFMOs) </w:t>
      </w:r>
      <w:r w:rsidRPr="0008241C">
        <w:rPr>
          <w:sz w:val="22"/>
          <w:szCs w:val="22"/>
        </w:rPr>
        <w:fldChar w:fldCharType="begin" w:fldLock="1"/>
      </w:r>
      <w:r w:rsidRPr="0008241C">
        <w:rPr>
          <w:sz w:val="22"/>
          <w:szCs w:val="22"/>
        </w:rPr>
        <w:instrText>ADDIN CSL_CITATION {"citationItems":[{"id":"ITEM-1","itemData":{"DOI":"10.1016/j.marpol.2015.12.002","ISSN":"0308597X","abstract":"A regional fisheries stakeholder assessment identified key regional issues and trends facing marine capture fisheries in Southeast Asia, as well as identifying relevant considerations and strategies in potentially addressing such regional issues and trends. The analysis provided a better understanding of the interplay between stakeholders;identifying key points of influence as well as strengths and weaknesses within the framework of promoting sustainable fisheries in a multistakeholder context. Several strategies are presented on how to address the priority issues and threats that face marine capture fisheries in the Southeast Asian region.","author":[{"dropping-particle":"","family":"Pomeroy","given":"Robert","non-dropping-particle":"","parse-names":false,"suffix":""},{"dropping-particle":"","family":"Parks","given":"John","non-dropping-particle":"","parse-names":false,"suffix":""},{"dropping-particle":"","family":"Courtney","given":"Kitty","non-dropping-particle":"","parse-names":false,"suffix":""},{"dropping-particle":"","family":"Mattich","given":"Nives","non-dropping-particle":"","parse-names":false,"suffix":""}],"container-title":"Marine Policy","id":"ITEM-1","issued":{"date-parts":[["2016"]]},"page":"20-29","publisher":"Elsevier","title":"Improving marine fisheries management in Southeast Asia: Results of a regional fisheries stakeholder analysis","type":"article-journal","volume":"65"},"uris":["http://www.mendeley.com/documents/?uuid=4ed33f0a-0a63-4e8c-ad3f-d6b79e66fa6a"]}],"mendeley":{"formattedCitation":"(R. Pomeroy &lt;i&gt;et al.&lt;/i&gt;, 2016)","plainTextFormattedCitation":"(R. Pomeroy et al., 2016)","previouslyFormattedCitation":"(R. Pomeroy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Pomeroy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Examples are the Western &amp; Central Pacific Fisheries Commission (WCPFC) for tunas, North Pacific Anadromous Fish Commission (NPAFC) for Pacific salmon, steelhead trout, etc., and North Pacific Fisheries Commission (NPFC) for chub mackerel, Pacific saury, to list a few.</w:t>
      </w:r>
    </w:p>
    <w:p w14:paraId="6A5D7157" w14:textId="77777777" w:rsidR="00A01204" w:rsidRPr="0008241C" w:rsidRDefault="00A01204" w:rsidP="00A01204">
      <w:pPr>
        <w:rPr>
          <w:sz w:val="22"/>
          <w:szCs w:val="22"/>
        </w:rPr>
      </w:pPr>
    </w:p>
    <w:p w14:paraId="1DD20CB2" w14:textId="77777777" w:rsidR="00A01204" w:rsidRPr="0008241C" w:rsidRDefault="00A01204" w:rsidP="00A01204">
      <w:pPr>
        <w:rPr>
          <w:sz w:val="22"/>
          <w:szCs w:val="22"/>
        </w:rPr>
      </w:pPr>
      <w:r w:rsidRPr="0008241C">
        <w:rPr>
          <w:sz w:val="22"/>
          <w:szCs w:val="22"/>
        </w:rPr>
        <w:t xml:space="preserve">Other marine BES policies such as marine habitat protection, marine pollution or marine debris, climate change and acidification, invasive species, etc., are also regionally addressed in the Asia-Pacific </w:t>
      </w:r>
      <w:r w:rsidRPr="0008241C">
        <w:rPr>
          <w:sz w:val="22"/>
          <w:szCs w:val="22"/>
        </w:rPr>
        <w:fldChar w:fldCharType="begin" w:fldLock="1"/>
      </w:r>
      <w:r w:rsidRPr="0008241C">
        <w:rPr>
          <w:sz w:val="22"/>
          <w:szCs w:val="22"/>
        </w:rPr>
        <w:instrText>ADDIN CSL_CITATION {"citationItems":[{"id":"ITEM-1","itemData":{"author":[{"dropping-particle":"","family":"IOC","given":"","non-dropping-particle":"","parse-names":false,"suffix":""}],"id":"ITEM-1","issued":{"date-parts":[["2007"]]},"number-of-pages":"280pp","publisher":"UNESCO","publisher-place":"Paris","title":"National Ocean Policy. The Basic Texts from: Australia, Brazil, Canada, China, Colombia, Japan, Norway, Portugal, Russian Federation, United States of America","type":"report"},"uris":["http://www.mendeley.com/documents/?uuid=d5df26ca-4a79-4a60-8658-e725c1b02346"]},{"id":"ITEM-2","itemData":{"author":[{"dropping-particle":"","family":"Manoa","given":"P.E.","non-dropping-particle":"","parse-names":false,"suffix":""},{"dropping-particle":"","family":"Veitayaki","given":"J.","non-dropping-particle":"","parse-names":false,"suffix":""}],"container-title":"Ocean Yearbook Online","id":"ITEM-2","issued":{"date-parts":[["2009"]]},"page":"503-520","title":"Regional ocean governance in the pacific revisited","type":"article-journal","volume":"23"},"uris":["http://www.mendeley.com/documents/?uuid=0b0aa682-44c0-4b58-b78d-0da9f426bb3c"]},{"id":"ITEM-3","itemData":{"DOI":"10.1080/08920753.2012.652506","ISSN":"0892-0753","author":[{"dropping-particle":"","family":"Hu","given":"Nien-Tsu Alfred","non-dropping-particle":"","parse-names":false,"suffix":""}],"container-title":"Coastal Management","id":"ITEM-3","issue":"2","issued":{"date-parts":[["2012","3","15"]]},"page":"107-118","title":"Integrated Oceans Policymaking: An Ongoing Process or a Forgotten Concept?","type":"article-journal","volume":"40"},"uris":["http://www.mendeley.com/documents/?uuid=f4b66270-1792-4efa-b6d0-f5f7c7755776"]},{"id":"ITEM-4","itemData":{"DOI":"10.1016/j.marpol.2015.05.012","ISBN":"0308-597x","ISSN":"0308597X","abstract":"The development of regional governance for the protection of the environment, sustainable use of natural resources and conservation of its biodiversity is unquestionably a cornerstone of international environmental law and policy. With regard to marine and coastal issues, it has mainly been taking place through Regional Seas programmes, Regional Fishery Bodies and Large Marine Ecosystems mechanisms. Based on a similar geographical approach, however, these regional mechanisms raise concerns relating to their coordination and efficiency, and possibly overlap in what they aim to achieve. This paper provides a review of existing regional oceans governance mechanisms, assessing their individual and collective capacities to move towards ecosystem-based management, and highlighting options to make the regional landscape more coherent and effective.","author":[{"dropping-particle":"","family":"Rochette","given":"Julien","non-dropping-particle":"","parse-names":false,"suffix":""},{"dropping-particle":"","family":"Billé","given":"Raphaël","non-dropping-particle":"","parse-names":false,"suffix":""},{"dropping-particle":"","family":"Molenaar","given":"Erik J.","non-dropping-particle":"","parse-names":false,"suffix":""},{"dropping-particle":"","family":"Drankier","given":"Petra","non-dropping-particle":"","parse-names":false,"suffix":""},{"dropping-particle":"","family":"Chabason","given":"Lucien","non-dropping-particle":"","parse-names":false,"suffix":""}],"container-title":"Marine Policy","id":"ITEM-4","issued":{"date-parts":[["2015"]]},"page":"9-19","title":"Regional oceans governance mechanisms: A review","type":"article-journal","volume":"60"},"uris":["http://www.mendeley.com/documents/?uuid=682a9e4c-af67-46f5-b39f-c0825a9ccf15"]}],"mendeley":{"formattedCitation":"(N.-T. A. Hu, 2012; IOC, 2007; Manoa &amp; Veitayaki, 2009; Rochette &lt;i&gt;et al.&lt;/i&gt;, 2015)","plainTextFormattedCitation":"(N.-T. A. Hu, 2012; IOC, 2007; Manoa &amp; Veitayaki, 2009; Rochette et al., 2015)","previouslyFormattedCitation":"(N.-T. A. Hu, 2012; IOC, 2007; Manoa &amp; Veitayaki, 2009; Rochette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Hu, 2012; IOC, 2007; Manoa &amp; Veitayaki, 2009; Rochette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Perhaps the most advanced example in the region is the integrated and adaptive conservation framework of the Great Barrier Reef in Australia </w:t>
      </w:r>
      <w:r w:rsidRPr="0008241C">
        <w:rPr>
          <w:sz w:val="22"/>
          <w:szCs w:val="22"/>
        </w:rPr>
        <w:fldChar w:fldCharType="begin" w:fldLock="1"/>
      </w:r>
      <w:r w:rsidRPr="0008241C">
        <w:rPr>
          <w:sz w:val="22"/>
          <w:szCs w:val="22"/>
        </w:rPr>
        <w:instrText>ADDIN CSL_CITATION {"citationItems":[{"id":"ITEM-1","itemData":{"DOI":"10.1016/j.marpol.2016.12.014","abstract":"Monitoring provides important feedback on how social and environmental systems are tracking and whether or not human activities, including management activities, are having an impact. This paper describes an approach applied to develop an integrated monitoring framework to inform adaptive management of the Great Barrier Reef World Heritage Area, a complex, multi-jurisdictional, multi-sectoral marine system of international importance. It identifies the gaps and opportunities to integrate the existing long-term, short-term and compliance-related monitoring and reporting initiatives to provide the information for more effective and efficient (adaptive) management of the Great Barrier Reef World Heritage Area. And as importantly it aligns expectations among different agencies about how monitoring will inform management. Fifty two high priority values, processes and pressures for management were identified along with 65 existing monitoring programs. Developing the monitoring framework was useful in several ways. First it brought together scientists, policy-makers, managers, and other interested stakeholders with different agendas, philosophies and incentives and established a common purpose, lexicon and language for an integrated monitoring program. Second, it highlighted the importance and usefulness of qualitative conceptual models as a framework for focused discussion around a set of hypotheses with relevance for management. Third, the process started an important conversation about defining and setting a realistic number of monitoring priorities for management. Finally, it has provided direction for how to build on existing initiatives to develop an integrated monitoring program for a globally significant world heritage area. \r\n\r\nAn integrated monitoring framework for the Great Barrier Reef World Heritage Area | Request PDF. Available from: https://www.researchgate.net/publication/312043690_An_integrated_monitoring_framework_for_the_Great_Barrier_Reef_World_Heritage_Area [accessed Jan 17 2018].","author":[{"dropping-particle":"","family":"Hedge","given":"P.","non-dropping-particle":"","parse-names":false,"suffix":""},{"dropping-particle":"","family":"Molloy","given":"F.","non-dropping-particle":"","parse-names":false,"suffix":""},{"dropping-particle":"","family":"Sweatman","given":"H.","non-dropping-particle":"","parse-names":false,"suffix":""},{"dropping-particle":"","family":"Hayes","given":"K.R.","non-dropping-particle":"","parse-names":false,"suffix":""},{"dropping-particle":"","family":"Dambacher","given":"J.M.","non-dropping-particle":"","parse-names":false,"suffix":""},{"dropping-particle":"","family":"Chandler","given":"J.","non-dropping-particle":"","parse-names":false,"suffix":""},{"dropping-particle":"","family":"Bax","given":"N.","non-dropping-particle":"","parse-names":false,"suffix":""},{"dropping-particle":"","family":"Gooch","given":"M.","non-dropping-particle":"","parse-names":false,"suffix":""},{"dropping-particle":"","family":"Anthony","given":"K.","non-dropping-particle":"","parse-names":false,"suffix":""},{"dropping-particle":"","family":"Elliot","given":"B.","non-dropping-particle":"","parse-names":false,"suffix":""}],"container-title":"Marine Policy","id":"ITEM-1","issued":{"date-parts":[["2017","3"]]},"page":"90-96","title":"An integrated monitoring framework for the Great Barrier Reef World Heritage Area","type":"article-journal","volume":"77"},"uris":["http://www.mendeley.com/documents/?uuid=3e1eef57-7395-3a1e-8764-c4efbce99521"]},{"id":"ITEM-2","itemData":{"DOI":"10.1073/pnas.1406493112","PMID":"26082542","abstract":"To gain insights into the effects of adaptive governance on natural capital, we compare three well-studied initiatives; a landscape in Southern Sweden, the Great Barrier Reef in Australia, and fisheries in the Southern Ocean. We assess changes in natural capital and ecosystem services related to these social-ecological governance approaches to ecosystem management and investigate their capacity to respond to change and new challenges. The adaptive governance initiatives are compared with other efforts aimed at conservation and sustainable use of natural capital: Natura 2000 in Europe, lobster fisheries in the Gulf of Maine, North America, and fisheries in Europe. In contrast to these efforts, we found that the adaptive governance cases developed capacity to perform ecosystem management, manage multiple ecosystem services, and monitor, communicate, and respond to ecosystem-wide changes at landscape and seascape levels with visible effects on natural capital. They enabled actors to collaborate across diverse interests, sectors, and institutional arrangements and detect opportunities and problems as they developed while nurturing adaptive capacity to deal with them. They all spanned local to international levels of decision making, thus representing multilevel governance systems for managing natural capital. As with any governance system, internal changes and external drivers of global impacts and demands will continue to challenge the long-term success of such initiatives.","author":[{"dropping-particle":"","family":"Schultz","given":"Lisen","non-dropping-particle":"","parse-names":false,"suffix":""},{"dropping-particle":"","family":"Folke","given":"Carl","non-dropping-particle":"","parse-names":false,"suffix":""},{"dropping-particle":"","family":"Österblom","given":"Henrik","non-dropping-particle":"","parse-names":false,"suffix":""},{"dropping-particle":"","family":"Olsson","given":"Per","non-dropping-particle":"","parse-names":false,"suffix":""}],"container-title":"Proceedings of the National Academy of Sciences of the United States of America","id":"ITEM-2","issue":"24","issued":{"date-parts":[["2015","6","16"]]},"page":"7369-74","publisher":"National Academy of Sciences","title":"Adaptive governance, ecosystem management, and natural capital","type":"article-journal","volume":"112"},"uris":["http://www.mendeley.com/documents/?uuid=d90f41b7-205a-3fac-beef-f428fb4140f2"]}],"mendeley":{"formattedCitation":"(Hedge et al., 2017; Schultz et al., 2015)","plainTextFormattedCitation":"(Hedge et al., 2017; Schultz et al., 2015)","previouslyFormattedCitation":"(Hedge et al., 2017; Schultz et al., 2015)"},"properties":{"noteIndex":0},"schema":"https://github.com/citation-style-language/schema/raw/master/csl-citation.json"}</w:instrText>
      </w:r>
      <w:r w:rsidRPr="0008241C">
        <w:rPr>
          <w:sz w:val="22"/>
          <w:szCs w:val="22"/>
        </w:rPr>
        <w:fldChar w:fldCharType="separate"/>
      </w:r>
      <w:r w:rsidRPr="0008241C">
        <w:rPr>
          <w:sz w:val="22"/>
          <w:szCs w:val="22"/>
        </w:rPr>
        <w:t xml:space="preserve">(Hedge </w:t>
      </w:r>
      <w:r w:rsidRPr="0008241C">
        <w:rPr>
          <w:i/>
          <w:sz w:val="22"/>
          <w:szCs w:val="22"/>
        </w:rPr>
        <w:t>et al</w:t>
      </w:r>
      <w:r w:rsidRPr="0008241C">
        <w:rPr>
          <w:sz w:val="22"/>
          <w:szCs w:val="22"/>
        </w:rPr>
        <w:t xml:space="preserve">., 2017; Schultz </w:t>
      </w:r>
      <w:r w:rsidRPr="0008241C">
        <w:rPr>
          <w:i/>
          <w:sz w:val="22"/>
          <w:szCs w:val="22"/>
        </w:rPr>
        <w:t>et al</w:t>
      </w:r>
      <w:r w:rsidRPr="0008241C">
        <w:rPr>
          <w:sz w:val="22"/>
          <w:szCs w:val="22"/>
        </w:rPr>
        <w:t>., 2015</w:t>
      </w:r>
      <w:r w:rsidRPr="0008241C">
        <w:rPr>
          <w:sz w:val="22"/>
          <w:szCs w:val="22"/>
        </w:rPr>
        <w:fldChar w:fldCharType="end"/>
      </w:r>
      <w:r w:rsidRPr="0008241C">
        <w:rPr>
          <w:sz w:val="22"/>
          <w:szCs w:val="22"/>
        </w:rPr>
        <w:t xml:space="preserve">, see also Box 2.12 in chapter 2). Another example as an international framework is the Pacific Island Regional Ocean Policy (PIROP) </w:t>
      </w:r>
      <w:r w:rsidRPr="0008241C">
        <w:rPr>
          <w:sz w:val="22"/>
          <w:szCs w:val="22"/>
        </w:rPr>
        <w:fldChar w:fldCharType="begin" w:fldLock="1"/>
      </w:r>
      <w:r w:rsidRPr="0008241C">
        <w:rPr>
          <w:sz w:val="22"/>
          <w:szCs w:val="22"/>
        </w:rPr>
        <w:instrText>ADDIN CSL_CITATION {"citationItems":[{"id":"ITEM-1","itemData":{"DOI":"10.1016/j.ocecoaman.2006.06.013","ISBN":"09645691","ISSN":"09645691","abstract":"The framework for management of the ocean and coasts of the Pacific Islands region has been evolving since the early 1970s when Pacific Island countries played a significant role in the negotiations leading to the 1982 United Nations Convention on the Law of the Sea. Commencing with a summary of the provisions of relevant international instruments, this paper presents a broad overview of regional arrangements for ocean and coastal management in the Pacific Islands region. It considers the work of the various regional intergovernmental organizations with active programmes in ocean research and governance and the consultative arrangements that support coordination and collaboration. Consultative arrangements involving other stakeholders, such as local, regional and international nongovernmental organizations are summarised. To improve environmental governance and address increasing environmental threats, particularly in relation to coastal area management, consultative arrangements need strengthening. This applies equally to national and regional level consultation. The institutional and policy framework for the management and conservation of oceanic fish stocks that Pacific Island countries have been refining over a period of 25 years is suggested as providing useful lessons for strengthening coastal management processes and strategies in the region. © 2006.","author":[{"dropping-particle":"","family":"Wright","given":"Andrew","non-dropping-particle":"","parse-names":false,"suffix":""},{"dropping-particle":"","family":"Stacey","given":"Natasha","non-dropping-particle":"","parse-names":false,"suffix":""},{"dropping-particle":"","family":"Holland","given":"Paula","non-dropping-particle":"","parse-names":false,"suffix":""}],"container-title":"Ocean and Coastal Management","id":"ITEM-1","issue":"9-10","issued":{"date-parts":[["2006"]]},"page":"739-763","title":"The cooperative framework for ocean and coastal management in the Pacific Islands: Effectiveness, constraints and future direction","type":"article-journal","volume":"49"},"uris":["http://www.mendeley.com/documents/?uuid=8d4beb53-973c-4017-a69b-ea1b0dc1b752"]}],"mendeley":{"formattedCitation":"(Wright &lt;i&gt;et al.&lt;/i&gt;, 2006)","plainTextFormattedCitation":"(Wright et al., 2006)","previouslyFormattedCitation":"(Wright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Wright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Partnerships in Environmental Management for the Seas of East Asia (PEMSEA) is promoting the integrated coastal management for the South-East Asian countries.</w:t>
      </w:r>
    </w:p>
    <w:p w14:paraId="1E3DC655" w14:textId="77777777" w:rsidR="00A01204" w:rsidRPr="0008241C" w:rsidRDefault="00A01204" w:rsidP="00A01204">
      <w:pPr>
        <w:rPr>
          <w:sz w:val="22"/>
          <w:szCs w:val="22"/>
        </w:rPr>
      </w:pPr>
    </w:p>
    <w:p w14:paraId="42EE7129" w14:textId="7F6C961A" w:rsidR="00A01204" w:rsidRPr="0008241C" w:rsidRDefault="00A01204" w:rsidP="00A01204">
      <w:pPr>
        <w:rPr>
          <w:sz w:val="22"/>
          <w:szCs w:val="22"/>
        </w:rPr>
      </w:pPr>
      <w:r w:rsidRPr="0008241C">
        <w:rPr>
          <w:sz w:val="22"/>
          <w:szCs w:val="22"/>
        </w:rPr>
        <w:t xml:space="preserve">Several important factors contribute to the success of marine and coastal BES conservation policies in the Asia-Pacific area. Firstly, a number of international projects and programs have facilitated effective coordination, information sharing and cooperation within and between government agencies. One example from South Asia is the Bay of Bengal Program, an inter-governmental </w:t>
      </w:r>
      <w:r w:rsidR="00C934E9">
        <w:rPr>
          <w:sz w:val="22"/>
          <w:szCs w:val="22"/>
        </w:rPr>
        <w:t>organiz</w:t>
      </w:r>
      <w:r w:rsidRPr="0008241C">
        <w:rPr>
          <w:sz w:val="22"/>
          <w:szCs w:val="22"/>
        </w:rPr>
        <w:t xml:space="preserve">ation composed of Bangladesh, India, Maldives, and Sri Lanka which works towards the sustainable use of coastal fishery resources in the Bay of Bengal </w:t>
      </w:r>
      <w:r w:rsidRPr="0008241C">
        <w:rPr>
          <w:sz w:val="22"/>
          <w:szCs w:val="22"/>
        </w:rPr>
        <w:fldChar w:fldCharType="begin" w:fldLock="1"/>
      </w:r>
      <w:r w:rsidRPr="0008241C">
        <w:rPr>
          <w:sz w:val="22"/>
          <w:szCs w:val="22"/>
        </w:rPr>
        <w:instrText>ADDIN CSL_CITATION {"citationItems":[{"id":"ITEM-1","itemData":{"edition":"SBOBLMEP P","editor":[{"dropping-particle":"","family":"Hussain","given":"M.G.","non-dropping-particle":"","parse-names":false,"suffix":""},{"dropping-particle":"","family":"Hoq","given":"M.E.","non-dropping-particle":"","parse-names":false,"suffix":""}],"id":"ITEM-1","issued":{"date-parts":[["2010"]]},"number-of-pages":"122","publisher":"Support to Sustainable Management of the BOBLME Project, Bangladesh Fisheries Research Institute","title":"Sustainable Management of Fisheries Resources of the Bay of Bengal - Compilation of national and regional workshop reports","type":"book"},"uris":["http://www.mendeley.com/documents/?uuid=d7066ea9-c083-4212-bd48-16ea4f1e6ecf"]}],"mendeley":{"formattedCitation":"(Hussain &amp; Hoq, 2010)","plainTextFormattedCitation":"(Hussain &amp; Hoq, 2010)","previouslyFormattedCitation":"(Hussain &amp; Hoq, 2010)"},"properties":{"noteIndex":0},"schema":"https://github.com/citation-style-language/schema/raw/master/csl-citation.json"}</w:instrText>
      </w:r>
      <w:r w:rsidRPr="0008241C">
        <w:rPr>
          <w:sz w:val="22"/>
          <w:szCs w:val="22"/>
        </w:rPr>
        <w:fldChar w:fldCharType="separate"/>
      </w:r>
      <w:r w:rsidRPr="0008241C">
        <w:rPr>
          <w:sz w:val="22"/>
          <w:szCs w:val="22"/>
        </w:rPr>
        <w:t>(Hussain &amp; Hoq, 2010)</w:t>
      </w:r>
      <w:r w:rsidRPr="0008241C">
        <w:rPr>
          <w:sz w:val="22"/>
          <w:szCs w:val="22"/>
        </w:rPr>
        <w:fldChar w:fldCharType="end"/>
      </w:r>
      <w:r w:rsidRPr="0008241C">
        <w:rPr>
          <w:sz w:val="22"/>
          <w:szCs w:val="22"/>
        </w:rPr>
        <w:t xml:space="preserve">. The Yellow Sea Large Marine Ecosystem (YSLME) Project, led by Korea and China is also a good example of international cooperation. The YSLME was based on an assessment of transboundary marine environmental issues such as fisheries, pollution, and biodiversity and then developed a Strategic Action Programme which made policy and institutional recommendations </w:t>
      </w:r>
      <w:r w:rsidRPr="0008241C">
        <w:rPr>
          <w:sz w:val="22"/>
          <w:szCs w:val="22"/>
        </w:rPr>
        <w:fldChar w:fldCharType="begin" w:fldLock="1"/>
      </w:r>
      <w:r w:rsidRPr="0008241C">
        <w:rPr>
          <w:sz w:val="22"/>
          <w:szCs w:val="22"/>
        </w:rPr>
        <w:instrText>ADDIN CSL_CITATION {"citationItems":[{"id":"ITEM-1","itemData":{"DOI":"10.1016/J.OCECOAMAN.2013.06.008","ISSN":"0964-5691","abstract":"A global effort is underway by scientists, stakeholders, resource managers, and multisectoral ministerial representatives (e.g. fisheries, transportation, mining, energy, tourism, environment) from 110 economically developing countries to implement ecosystem-based management at the Large Marine Ecosystem scale. The effort is supported with $3.1 billion in financial assistance from the Global Environmental Facility and World Bank to assess and manage goods and services of Large Marine Ecosystems (LMEs) along the coasts of economically developing countries in Africa, Asia, Latin America and eastern Europe. Through a systematic spatial and temporal scaling across multiple jurisdictions (e.g. community, municipal, regional, national, and international) a generic suite of indicators is applied to monitor the annual changes in LME productivity, fish and fisheries, pollution and ecosystem health, socioeconomics, and governance. Ecosystem-based governance practices are being implemented by Commissions that serve as institutional frameworks for restoring and sustaining transboundary LME goods and services. Under activities guided by LME Commissions, the suites of indicators are analyzed in relation to drivers of change and the results are applied to adaptive management regimes to reduce coastal pollution, restore damaged habitats, recover depleted fisheries conserve biodiversity, control nutrient over-enrichment and ocean acidification, and mitigate and adapt to the effects of climate warming. Application of ecosystem-based adaptive management practices presently underway by the People's Republic of China and the Republic of Korea are discussed for the Yellow Sea LME.","author":[{"dropping-particle":"","family":"Sherman","given":"Kenneth","non-dropping-particle":"","parse-names":false,"suffix":""}],"container-title":"Ocean &amp; Coastal Management","id":"ITEM-1","issued":{"date-parts":[["2014","3","1"]]},"page":"38-49","publisher":"Elsevier","title":"Adaptive management institutions at the regional level: The case of Large Marine Ecosystems","type":"article-journal","volume":"90"},"uris":["http://www.mendeley.com/documents/?uuid=1057a773-de59-3fea-8242-a2597ad607d2"]}],"mendeley":{"formattedCitation":"(Sherman, 2014)","plainTextFormattedCitation":"(Sherman, 2014)","previouslyFormattedCitation":"(Sherman, 2014)"},"properties":{"noteIndex":0},"schema":"https://github.com/citation-style-language/schema/raw/master/csl-citation.json"}</w:instrText>
      </w:r>
      <w:r w:rsidRPr="0008241C">
        <w:rPr>
          <w:sz w:val="22"/>
          <w:szCs w:val="22"/>
        </w:rPr>
        <w:fldChar w:fldCharType="separate"/>
      </w:r>
      <w:r w:rsidRPr="0008241C">
        <w:rPr>
          <w:sz w:val="22"/>
          <w:szCs w:val="22"/>
        </w:rPr>
        <w:t>(Sherman, 2014)</w:t>
      </w:r>
      <w:r w:rsidRPr="0008241C">
        <w:rPr>
          <w:sz w:val="22"/>
          <w:szCs w:val="22"/>
        </w:rPr>
        <w:fldChar w:fldCharType="end"/>
      </w:r>
      <w:r w:rsidRPr="0008241C">
        <w:rPr>
          <w:sz w:val="22"/>
          <w:szCs w:val="22"/>
        </w:rPr>
        <w:t xml:space="preserve">. The North-West Pacific Action Plan is another example of regional framework for the sustainable development of the coastal area, as a part of the Regional Seas Programme of UNEP and participated by China, Japan, Korea and Russia. In such cases, continuous support from international </w:t>
      </w:r>
      <w:r w:rsidR="00C934E9">
        <w:rPr>
          <w:sz w:val="22"/>
          <w:szCs w:val="22"/>
        </w:rPr>
        <w:t>organiz</w:t>
      </w:r>
      <w:r w:rsidRPr="0008241C">
        <w:rPr>
          <w:sz w:val="22"/>
          <w:szCs w:val="22"/>
        </w:rPr>
        <w:t>ations such as UNDP and GEF have been instrumental to their success.</w:t>
      </w:r>
    </w:p>
    <w:p w14:paraId="50781A45" w14:textId="77777777" w:rsidR="00A01204" w:rsidRPr="0008241C" w:rsidRDefault="00A01204" w:rsidP="00A01204">
      <w:pPr>
        <w:rPr>
          <w:sz w:val="22"/>
          <w:szCs w:val="22"/>
        </w:rPr>
      </w:pPr>
    </w:p>
    <w:p w14:paraId="2A94A3E2" w14:textId="1593EE78" w:rsidR="00A01204" w:rsidRPr="0008241C" w:rsidRDefault="00A01204" w:rsidP="00A01204">
      <w:pPr>
        <w:rPr>
          <w:sz w:val="22"/>
          <w:szCs w:val="22"/>
        </w:rPr>
      </w:pPr>
      <w:r w:rsidRPr="0008241C">
        <w:rPr>
          <w:sz w:val="22"/>
          <w:szCs w:val="22"/>
        </w:rPr>
        <w:t xml:space="preserve">Furthermore, conservation policy options must consider the natural ecosystem characteristics, capacity and local social context including the value system of Asia-Pacific people </w:t>
      </w:r>
      <w:r w:rsidRPr="0008241C">
        <w:rPr>
          <w:sz w:val="22"/>
          <w:szCs w:val="22"/>
        </w:rPr>
        <w:fldChar w:fldCharType="begin" w:fldLock="1"/>
      </w:r>
      <w:r w:rsidRPr="0008241C">
        <w:rPr>
          <w:sz w:val="22"/>
          <w:szCs w:val="22"/>
        </w:rPr>
        <w:instrText>ADDIN CSL_CITATION {"citationItems":[{"id":"ITEM-1","itemData":{"DOI":"10.1017/S0376892910000172","ISBN":"0376-8929","ISSN":"0376-8929","abstract":"Variousmanagement approaches have been proposed to address the alarming depletion of marine coastal resources. Prominent among them are community- based management and the establishment of marine protected areas (MPAs). The overall poor performance ofMPAscan be traced to a failure to effectively include local communities in the design and implementation of relevantmeasures. Recent efforts have incorporated aspects of community-based management into a hybridformofmanagement,which ideally buildsupon existing local management practices. A key challenge lies in the development of appropriate frameworks that allow for the successful participation of local communities in management. A review of studies on MPA design and community-based marine resource management and fieldwork observations provides suggestions on how to address current socioeconomic shortcomings in MPA design and implementation, successfully involving local communities in order to provide a better local basis for effective larger MPA networks. A combination of MPA tools as the formal frame and community-based natural resource management as the adaptive core that recognizes local communities as allies, not aliens, is needed to develop successful conservation approaches.","author":[{"dropping-particle":"","family":"Ferse","given":"Sebastian C.a.","non-dropping-particle":"","parse-names":false,"suffix":""},{"dropping-particle":"","family":"Máñez Costa","given":"María","non-dropping-particle":"","parse-names":false,"suffix":""},{"dropping-particle":"","family":"Máñez","given":"Kathleen Schwerdtner","non-dropping-particle":"","parse-names":false,"suffix":""},{"dropping-particle":"","family":"Adhuri","given":"Dedi S.","non-dropping-particle":"","parse-names":false,"suffix":""},{"dropping-particle":"","family":"Glaser","given":"Marion","non-dropping-particle":"","parse-names":false,"suffix":""}],"container-title":"Environmental Conservation","id":"ITEM-1","issue":"Laffoley 2008","issued":{"date-parts":[["2010"]]},"page":"23-34","title":"Allies, not aliens: increasing the role of local communities in marine protected area implementation","type":"article-journal","volume":"37"},"uris":["http://www.mendeley.com/documents/?uuid=6782e364-2c93-4320-8469-e1b2ee28ed59"]},{"id":"ITEM-2","itemData":{"DOI":"10.1080/08941920.2011.618487","ISBN":"0894-1920","ISSN":"0894-1920","abstract":"Conservation programs in developing countries emphasize the need for participatory and collaborative approaches to resource management. While indigenous peoples and ethnic minorities are frequently perceived as allies of conservation efforts, their inclusion in these initiatives remains a problematic process. The Bajau, an indigenous group of southeast Asia, are highly dependent upon marine resources and constitute a key stakeholder group with regard to current international conservation activities in this region of high marine biodiversity. In this article, we explore various cultural and socioeconomic attributes of Bajau society that inform their views of the environment. These are shown to be grounded in a specific worldview reflecting socioeconomic status, perceptions of environmental causality, and spiritual belief systems. Until such views are recognized and integrated into resource management initiatives, we argue that groups such as the Bajau will continue to occupy a peripheral role in conservation, thereby undermining these policies and programs.; Conservation programs in developing countries emphasize the need for participatory and collaborative approaches to resource management. While indigenous peoples and ethnic minorities are frequently perceived as allies of conservation efforts, their inclusion in these initiatives remains a problematic process. The Bajau, an indigenous group of southeast Asia, are highly dependent upon marine resources and constitute a key stakeholder group with regard to current international conservation activities in this region of high marine biodiversity. In this article, we explore various cultural and socioeconomic attributes of Bajau society that inform their views of the environment. These are shown to be grounded in a specific worldview reflecting socioeconomic status, perceptions of environmental causality, and spiritual belief systems. Until such views are recognized and integrated into resource management initiatives, we argue that groups such as the Bajau will continue to occupy a peripheral role in conservation, thereby undermining these policies and programs.","author":[{"dropping-particle":"","family":"Clifton","given":"Julian","non-dropping-particle":"","parse-names":false,"suffix":""},{"dropping-particle":"","family":"Majors","given":"Chris","non-dropping-particle":"","parse-names":false,"suffix":""}],"container-title":"Society &amp; Natural Resources: An International Journal","id":"ITEM-2","issue":"7","issued":{"date-parts":[["2012"]]},"page":"716-725","title":"Culture, Conservation, and Conflict: Perspectives on Marine Protection Among the Bajau of Southeast Asia","type":"article-journal","volume":"25"},"uris":["http://www.mendeley.com/documents/?uuid=f41a3245-0e97-494b-8e01-5638e56fe586"]},{"id":"ITEM-3","itemData":{"DOI":"10.2984/67.3.1","ISBN":"8313332077","ISSN":"00308870","abstract":"The Asia-Pacific region is home to a diversity of coastal cultures that are highly reliant on the ocean and its resources for sustenance, livelihoods, and cultural continuity. Small-scale fisheries account for most of the livelihoods associated with fisheries, produce about as much fish as industrialized fisheries, and contribute substantially to the economies of countries and territories in the Asia- Pacific region. Yet these resource systems and their human communities face numerous local and global threats, and social vulnerability to these pressures places at risk the livelihoods, food security, well-being, and traditional lifestyles of coastal communities and cultures of the Asia-Pacific region. This article and special issue provide an overview of the challenges and opportunities for smallscale and traditional fisheries and the role of human dimensions research in the sustainable governance of these resource systems. It is increasingly clear that sufficient understanding of the social, economic, and cultural aspects of these linked social-ecological systems is critical in determining pathways toward sustainability.","author":[{"dropping-particle":"","family":"Kittinger","given":"John N.","non-dropping-particle":"","parse-names":false,"suffix":""}],"container-title":"Pacific Science","id":"ITEM-3","issue":"3","issued":{"date-parts":[["2013"]]},"page":"315-325","title":"Human Dimensions of Small-Scale and Traditional Fisheries in the Asia-Pacific Region","type":"article-journal","volume":"67"},"uris":["http://www.mendeley.com/documents/?uuid=b6d73967-a828-4109-b204-ee5d62daf14d"]},{"id":"ITEM-4","itemData":{"DOI":"10.1016/j.cosust.2016.12.006","ISSN":"1877343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4","issued":{"date-parts":[["2017"]]},"page":"7-16","title":"Valuing nature’s contributions to people: the IPBES approach","type":"article-journal","volume":"26"},"uris":["http://www.mendeley.com/documents/?uuid=db284fcc-c2b1-4528-85ea-9fcfa693f202"]},{"id":"ITEM-5","itemData":{"DOI":"10.1016/j.biocon.2007.08.008","ISBN":"0006-3207","ISSN":"00063207","PMID":"16523506","abstract":"In many parts of the world, there is increasing interest among scientists, managers, and communities in merging long-enduring customary practices such as taboos that limit resource use with contemporary resource management initiatives. Here, we synthesize the literature on the customary management of coral reefs emerging from diverse disciplines including anthropology, common property economics, and ecology. First, we review various customary management strategies and draw parallels with Western fisheries management. Secondly, we examine customary resource management and conservation. We argue that, while resource conservation often appears to be an unintended by-product of other social processes, customary management can, in fact, conserve marine resources. In the third section, we examine the resilience of customary management institutions to socioeconomic transformations. We suggest that in conditions of high population and commercialization of marine resources, property rights may become strengthened but arrangements that rely on self-restraint become weakened. Finally, we examine the commensurability of customary management and conservation. We emphasize that practical and conceptual differences exist between customary management and contemporary conservation which have often led to failed attempts to hybridize these systems. However, when these differences are understood and acknowledged there exists a potential to develop adaptive management systems that are: (1) highly flexible; (2) able to conserve resources, and; (3) able to meet community goals. In each section, we provide research priorities. We conclude by developing six key features of successful hybrid management systems. ?? 2007 Elsevier Ltd. All rights reserved.","author":[{"dropping-particle":"","family":"Cinner","given":"Joshua E.","non-dropping-particle":"","parse-names":false,"suffix":""},{"dropping-particle":"","family":"Aswani","given":"Shankar","non-dropping-particle":"","parse-names":false,"suffix":""}],"container-title":"Biological Conservation","id":"ITEM-5","issue":"3-4","issued":{"date-parts":[["2007"]]},"page":"201-216","title":"Integrating customary management into marine conservation","type":"article-journal","volume":"140"},"uris":["http://www.mendeley.com/documents/?uuid=9c5f1dff-75b0-4e17-8387-7952c65d5506"]}],"mendeley":{"formattedCitation":"(Cinner &amp; Aswani, 2007; Clifton &amp; Majors, 2012; Ferse &lt;i&gt;et al.&lt;/i&gt;, 2010; Kittinger, 2013; Pascual &lt;i&gt;et al.&lt;/i&gt;, 2017)","plainTextFormattedCitation":"(Cinner &amp; Aswani, 2007; Clifton &amp; Majors, 2012; Ferse et al., 2010; Kittinger, 2013; Pascual et al., 2017)","previouslyFormattedCitation":"(Cinner &amp; Aswani, 2007; Clifton &amp; Majors, 2012; Ferse &lt;i&gt;et al.&lt;/i&gt;, 2010; Kittinger, 2013; 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Cinner &amp; Aswani, 2007; Clifton &amp; Majors, 2012; Ferse </w:t>
      </w:r>
      <w:r w:rsidRPr="0008241C">
        <w:rPr>
          <w:i/>
          <w:noProof/>
          <w:sz w:val="22"/>
          <w:szCs w:val="22"/>
        </w:rPr>
        <w:t>et al.</w:t>
      </w:r>
      <w:r w:rsidRPr="0008241C">
        <w:rPr>
          <w:noProof/>
          <w:sz w:val="22"/>
          <w:szCs w:val="22"/>
        </w:rPr>
        <w:t xml:space="preserve">, 2010; Kittinger, 2013; 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o achieve this, the involvement of local stakeholders particularly the use of their traditional knowledge are essential </w:t>
      </w:r>
      <w:r w:rsidRPr="0008241C">
        <w:rPr>
          <w:sz w:val="22"/>
          <w:szCs w:val="22"/>
        </w:rPr>
        <w:fldChar w:fldCharType="begin" w:fldLock="1"/>
      </w:r>
      <w:r w:rsidRPr="0008241C">
        <w:rPr>
          <w:sz w:val="22"/>
          <w:szCs w:val="22"/>
        </w:rPr>
        <w:instrText>ADDIN CSL_CITATION {"citationItems":[{"id":"ITEM-1","itemData":{"DOI":"10.1111/j.1523-1739.2005.00158.x","ISBN":"1523-1739","ISSN":"08888892","PMID":"16417727","abstract":"Traditional ecological knowledge (TEK) represents multiple bodies of knowledge accumulated through many generations of close interactions between people and the naturalworld. TEK and its application via customary ecological management plans can be useful in modern conservation programs. I disaggregate the term TEK into its constituent parts and showseveralways in which TEK can strengthen research designs by increasing locality-specific knowledge, including environmental linkages occurring in those localities. Examples of the uses of TEK in conservation include folk taxonomy in systematics in Micronesia, species knowledge for conservation in Kiribati, and fishers knowledge of ecological interactions for reserve design in Belize. When conservationists recognize the utility of TEK, they can engage in an equitable exchange of knowledge and foster shared responsibility with indigenous people. These types of exchanges can also provide an opportunity for indigenous people to develop a scientific infrastructure.","author":[{"dropping-particle":"","family":"Drew","given":"Joshua A.","non-dropping-particle":"","parse-names":false,"suffix":""}],"container-title":"Conservation Biology","id":"ITEM-1","issue":"4","issued":{"date-parts":[["2005"]]},"page":"1286-1293","title":"Use of traditional ecological knowledge in marine conservation","type":"article-journal","volume":"19"},"uris":["http://www.mendeley.com/documents/?uuid=df33787d-6e34-4bce-95a1-6d35d3f9dd4c"]},{"id":"ITEM-2","itemData":{"DOI":"10.1080/08920750903244143","ISSN":"0892-0753","author":[{"dropping-particle":"","family":"McLeod","given":"Elizabeth","non-dropping-particle":"","parse-names":false,"suffix":""},{"dropping-particle":"","family":"Szuster","given":"Brian","non-dropping-particle":"","parse-names":false,"suffix":""},{"dropping-particle":"","family":"Salm","given":"Rodney","non-dropping-particle":"","parse-names":false,"suffix":""}],"container-title":"Coastal Management","id":"ITEM-2","issue":"6","issued":{"date-parts":[["2009","1"]]},"page":"656-676","title":"Sasi and Marine Conservation in Raja Ampat, Indonesia","type":"article-journal","volume":"37"},"uris":["http://www.mendeley.com/documents/?uuid=823c6707-a9d5-4c7d-b430-ca0ded05f84c"]},{"id":"ITEM-3","itemData":{"author":[{"dropping-particle":"","family":"Christie","given":"P.","non-dropping-particle":"","parse-names":false,"suffix":""},{"dropping-particle":"","family":"Campbell","given":"L.M.","non-dropping-particle":"","parse-names":false,"suffix":""},{"dropping-particle":"","family":"Armada","given":"N.","non-dropping-particle":"","parse-names":false,"suffix":""}],"container-title":"Governance of Marine Fisheries and Biodiversity Conservation","editor":[{"dropping-particle":"","family":"Garcia","given":"Rice and Charles","non-dropping-particle":"","parse-names":false,"suffix":""}],"id":"ITEM-3","issued":{"date-parts":[["2014"]]},"page":"333-345","publisher":"Willey Blackwell","title":"Stewardship in tropical small-scale fisheries: Community and national perspectives","type":"chapter"},"uris":["http://www.mendeley.com/documents/?uuid=e42aea09-09d1-4353-ac30-65c62903f001"]},{"id":"ITEM-4","itemData":{"DOI":"10.1016/j.ocecoaman.2014.01.003","ISBN":"0964-5691","ISSN":"09645691","abstract":"Fisheries management involves balancing the competing demands of different users of fishery resources. Conflicts among fisheries stakeholders arise due to differences in power, interests, values, priorities, and manner of resource exploitation. Conflicts also emanate from institutional failures in managing fisheries and enforcing laws and regulations. Effective targeted communication has a key role to play in managing conflicts between fisheries stakeholders. This paper assesses a fisheries conflict communication framework called FishCom, a tool for developing plans and strategies for managing conflicts in coastal fisheries in Bangladesh. FishCom is a structured participatory process intended for use by policymakers and fishery managers. The results show that effective communication plans can play a significant role in eliminating conflicts. ?? 2014 The Authors.","author":[{"dropping-particle":"","family":"Murshed-e-Jahan","given":"Khondker","non-dropping-particle":"","parse-names":false,"suffix":""},{"dropping-particle":"","family":"Belton","given":"Ben","non-dropping-particle":"","parse-names":false,"suffix":""},{"dropping-particle":"","family":"Viswanathan","given":"K. Kuperan","non-dropping-particle":"","parse-names":false,"suffix":""}],"container-title":"Ocean and Coastal Management","id":"ITEM-4","issued":{"date-parts":[["2014"]]},"page":"65-73","publisher":"The Authors","title":"Communication strategies for managing coastal fisheries conflicts in Bangladesh","type":"article-journal","volume":"92"},"uris":["http://www.mendeley.com/documents/?uuid=5ddc2ea9-a357-44dc-888f-2fc72e4429a0"]},{"id":"ITEM-5","itemData":{"author":[{"dropping-particle":"","family":"Berkes","given":"Fikret","non-dropping-particle":"","parse-names":false,"suffix":""}],"id":"ITEM-5","issued":{"date-parts":[["2015"]]},"publisher":"Routledge","title":"Coasts for People: Interdisciplinary Approaches to Coastal and Marine Resource Management","type":"book"},"uris":["http://www.mendeley.com/documents/?uuid=41352060-dc2c-4d2a-995f-8fc623df1cef"]},{"id":"ITEM-6","itemData":{"DOI":"10.1016/j.marpol.2017.01.002","ISSN":"0308597X","author":[{"dropping-particle":"","family":"Hashim","given":"Mazlan","non-dropping-particle":"","parse-names":false,"suffix":""},{"dropping-particle":"","family":"Ito","given":"Shuhei","non-dropping-particle":"","parse-names":false,"suffix":""},{"dropping-particle":"","family":"Numata","given":"Shinya","non-dropping-particle":"","parse-names":false,"suffix":""},{"dropping-particle":"","family":"Hosaka","given":"Tetsuro","non-dropping-particle":"","parse-names":false,"suffix":""},{"dropping-particle":"","family":"Hossain","given":"Mohamad S.","non-dropping-particle":"","parse-names":false,"suffix":""},{"dropping-particle":"","family":"Misbari","given":"Syarifuddin","non-dropping-particle":"","parse-names":false,"suffix":""},{"dropping-particle":"","family":"Yahya","given":"Nurul N.","non-dropping-particle":"","parse-names":false,"suffix":""},{"dropping-particle":"","family":"Ahmad","given":"Samsudin","non-dropping-particle":"","parse-names":false,"suffix":""}],"container-title":"Marine Policy","id":"ITEM-6","issue":"July 2016","issued":{"date-parts":[["2017"]]},"page":"18-25","publisher":"Elsevier Ltd","title":"Using fisher knowledge, mapping population, habitat suitability and risk for the conservation of dugongs in Johor Straits of Malaysia","type":"article-journal","volume":"78"},"uris":["http://www.mendeley.com/documents/?uuid=72f83055-5d4f-42d1-bb5a-1dd79b1fcce2"]}],"mendeley":{"formattedCitation":"(Berkes, 2015; Christie &lt;i&gt;et al.&lt;/i&gt;, 2014; Drew, 2005; Hashim &lt;i&gt;et al.&lt;/i&gt;, 2017; McLeod &lt;i&gt;et al.&lt;/i&gt;, 2009; Murshed-e-Jahan &lt;i&gt;et al.&lt;/i&gt;, 2014)","plainTextFormattedCitation":"(Berkes, 2015; Christie et al., 2014; Drew, 2005; Hashim et al., 2017; McLeod et al., 2009; Murshed-e-Jahan et al., 2014)","previouslyFormattedCitation":"(Berkes, 2015; Christie &lt;i&gt;et al.&lt;/i&gt;, 2014; Drew, 2005; Hashim &lt;i&gt;et al.&lt;/i&gt;, 2017; McLeod &lt;i&gt;et al.&lt;/i&gt;, 2009; Murshed-e-Jahan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Berkes, 2015; Christie </w:t>
      </w:r>
      <w:r w:rsidRPr="0008241C">
        <w:rPr>
          <w:i/>
          <w:noProof/>
          <w:sz w:val="22"/>
          <w:szCs w:val="22"/>
        </w:rPr>
        <w:t>et al.</w:t>
      </w:r>
      <w:r w:rsidRPr="0008241C">
        <w:rPr>
          <w:noProof/>
          <w:sz w:val="22"/>
          <w:szCs w:val="22"/>
        </w:rPr>
        <w:t xml:space="preserve">, 2014; Drew, 2005; Hashim </w:t>
      </w:r>
      <w:r w:rsidRPr="0008241C">
        <w:rPr>
          <w:i/>
          <w:noProof/>
          <w:sz w:val="22"/>
          <w:szCs w:val="22"/>
        </w:rPr>
        <w:t>et al.</w:t>
      </w:r>
      <w:r w:rsidRPr="0008241C">
        <w:rPr>
          <w:noProof/>
          <w:sz w:val="22"/>
          <w:szCs w:val="22"/>
        </w:rPr>
        <w:t xml:space="preserve">, 2017; McLeod </w:t>
      </w:r>
      <w:r w:rsidRPr="0008241C">
        <w:rPr>
          <w:i/>
          <w:noProof/>
          <w:sz w:val="22"/>
          <w:szCs w:val="22"/>
        </w:rPr>
        <w:t>et al.</w:t>
      </w:r>
      <w:r w:rsidRPr="0008241C">
        <w:rPr>
          <w:noProof/>
          <w:sz w:val="22"/>
          <w:szCs w:val="22"/>
        </w:rPr>
        <w:t xml:space="preserve">, 2009; Murshed-e-Jahan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 South East Asia and Oceania such activities are not consistently integrated in regional </w:t>
      </w:r>
      <w:r w:rsidR="00C934E9">
        <w:rPr>
          <w:sz w:val="22"/>
          <w:szCs w:val="22"/>
        </w:rPr>
        <w:t>organiz</w:t>
      </w:r>
      <w:r w:rsidRPr="0008241C">
        <w:rPr>
          <w:sz w:val="22"/>
          <w:szCs w:val="22"/>
        </w:rPr>
        <w:t>ations/frameworks such as PIROP, the University of South Pacific (USP), Southeast Asia Fisheries Development Centre (SEAFDEC), Partnerships in Environmental Management for the Seas of East Asia (PEMSEA), and others.</w:t>
      </w:r>
    </w:p>
    <w:p w14:paraId="235FCE46" w14:textId="77777777" w:rsidR="00A01204" w:rsidRPr="0008241C" w:rsidRDefault="00A01204" w:rsidP="00A01204">
      <w:pPr>
        <w:rPr>
          <w:sz w:val="22"/>
          <w:szCs w:val="22"/>
        </w:rPr>
      </w:pPr>
    </w:p>
    <w:p w14:paraId="2D791D9C" w14:textId="4FC643F5" w:rsidR="00A01204" w:rsidRPr="0008241C" w:rsidRDefault="00A01204" w:rsidP="00A01204">
      <w:pPr>
        <w:rPr>
          <w:sz w:val="22"/>
          <w:szCs w:val="22"/>
        </w:rPr>
      </w:pPr>
      <w:r w:rsidRPr="0008241C">
        <w:rPr>
          <w:sz w:val="22"/>
          <w:szCs w:val="22"/>
        </w:rPr>
        <w:t xml:space="preserve">The role of local ecosystem service users and their communities are central to the effective and efficient implementation of conservation measures. For example, in the case of fisheries a management approach that shares responsibility and authority for management between local fishers group and government is known as co-management </w:t>
      </w:r>
      <w:r w:rsidRPr="0008241C">
        <w:rPr>
          <w:sz w:val="22"/>
          <w:szCs w:val="22"/>
        </w:rPr>
        <w:fldChar w:fldCharType="begin" w:fldLock="1"/>
      </w:r>
      <w:r w:rsidRPr="0008241C">
        <w:rPr>
          <w:sz w:val="22"/>
          <w:szCs w:val="22"/>
        </w:rPr>
        <w:instrText>ADDIN CSL_CITATION {"citationItems":[{"id":"ITEM-1","itemData":{"author":[{"dropping-particle":"","family":"Jentoft","given":"S.","non-dropping-particle":"","parse-names":false,"suffix":""}],"container-title":"Marine Policy","id":"ITEM-1","issued":{"date-parts":[["1989"]]},"page":"137-154","title":"Fisheries co-management: delegating government responsibility to fishermen's organizations","type":"article-journal","volume":"13"},"uris":["http://www.mendeley.com/documents/?uuid=2c275ea1-7010-47a6-bff5-c47a891def12"]},{"id":"ITEM-2","itemData":{"author":[{"dropping-particle":"","family":"Pomeroy","given":"R.S.","non-dropping-particle":"","parse-names":false,"suffix":""},{"dropping-particle":"","family":"Berkes","given":"Fikret","non-dropping-particle":"","parse-names":false,"suffix":""}],"container-title":"Marine Policy","id":"ITEM-2","issued":{"date-parts":[["1997"]]},"page":"465-480","title":"Two to tango: The role of government in fisheries co-management","type":"article-journal","volume":"21"},"uris":["http://www.mendeley.com/documents/?uuid=4da8fb8a-7b6d-424f-b061-944ad405e496"]}],"mendeley":{"formattedCitation":"(Jentoft, 1989; R. S. Pomeroy &amp; Berkes, 1997)","plainTextFormattedCitation":"(Jentoft, 1989; R. S. Pomeroy &amp; Berkes, 1997)","previouslyFormattedCitation":"(Jentoft, 1989; R. S. Pomeroy &amp; Berkes, 1997)"},"properties":{"noteIndex":0},"schema":"https://github.com/citation-style-language/schema/raw/master/csl-citation.json"}</w:instrText>
      </w:r>
      <w:r w:rsidRPr="0008241C">
        <w:rPr>
          <w:sz w:val="22"/>
          <w:szCs w:val="22"/>
        </w:rPr>
        <w:fldChar w:fldCharType="separate"/>
      </w:r>
      <w:r w:rsidRPr="0008241C">
        <w:rPr>
          <w:noProof/>
          <w:sz w:val="22"/>
          <w:szCs w:val="22"/>
        </w:rPr>
        <w:t>(Jentoft, 1989; Pomeroy &amp; Berkes, 1997)</w:t>
      </w:r>
      <w:r w:rsidRPr="0008241C">
        <w:rPr>
          <w:sz w:val="22"/>
          <w:szCs w:val="22"/>
        </w:rPr>
        <w:fldChar w:fldCharType="end"/>
      </w:r>
      <w:r w:rsidRPr="0008241C">
        <w:rPr>
          <w:sz w:val="22"/>
          <w:szCs w:val="22"/>
        </w:rPr>
        <w:t xml:space="preserve">, and many successful cases of fisheries co-management have been documented </w:t>
      </w:r>
      <w:r w:rsidRPr="0008241C">
        <w:rPr>
          <w:sz w:val="22"/>
          <w:szCs w:val="22"/>
        </w:rPr>
        <w:fldChar w:fldCharType="begin" w:fldLock="1"/>
      </w:r>
      <w:r w:rsidRPr="0008241C">
        <w:rPr>
          <w:sz w:val="22"/>
          <w:szCs w:val="22"/>
        </w:rPr>
        <w:instrText>ADDIN CSL_CITATION {"citationItems":[{"id":"ITEM-1","itemData":{"ISBN":"9789251058978","abstract":"This FAO Fisheries Technical Paper documents 32 case studies and four syntheses (Canada, Japan, New Zealand and the United States of America) on the role of industry in the governance and management of fisheries. The studies are drawn from ongoing practice in Europe, North America, Japan and Australasia. The types of fisheries cover those for crustaceans, fish, molluscs and echinoderms. In general the scale of the fisheries tends to be small, which has been one of the reasons attributed to their success. In all but one case it is clear that well-defined fishery rights have contributed to the success of the programmes though the initiative for development and adoption of the programmes covers a range of institutional causes. The case studies are intended to inform and provide potential models that may be used in other fisheries.","author":[{"dropping-particle":"","family":"Townsend","given":"R.","non-dropping-particle":"","parse-names":false,"suffix":""},{"dropping-particle":"","family":"Shotton","given":"Ross","non-dropping-particle":"","parse-names":false,"suffix":""},{"dropping-particle":"","family":"Uchida","given":"H.","non-dropping-particle":"","parse-names":false,"suffix":""}],"container-title":"FAO. Fisheries Technical Paper","id":"ITEM-1","issue":"504","issued":{"date-parts":[["2008"]]},"number-of-pages":"465","title":"Case studies in fisheries self-governance","type":"book"},"uris":["http://www.mendeley.com/documents/?uuid=dfafa9b7-f3da-4d70-a03b-af31ae810b63"]},{"id":"ITEM-2","itemData":{"DOI":"10.1038/nature09689","ISBN":"0028-0836","ISSN":"0028-0836","PMID":"21209616","abstract":"One billion people depend on seafood as their primary source of protein and 25% of the world's total animal protein comes from fisheries. Yet a third of fish stocks worldwide are overexploited or depleted. Using individual case studies, many have argued that community-based co-management should prevent the tragedy of the commons because cooperative management by fishers, managers and scientists often results in sustainable fisheries. However, general and multidisciplinary evaluations of co-management regimes and the conditions for social, economic and ecological success within such regimes are lacking. Here we examine 130 co-managed fisheries in a wide range of countries with different degrees of development, ecosystems, fishing sectors and type of resources. We identified strong leadership as the most important attribute contributing to success, followed by individual or community quotas, social cohesion and protected areas. Less important conditions included enforcement mechanisms, long-term management policies and life history of the resources. Fisheries were most successful when at least eight co-management attributes were present, showing a strong positive relationship between the number of these attributes and success, owing to redundancy in management regulations. Our results demonstrate the critical importance of prominent community leaders and robust social capital, combined with clear incentives through catch shares and conservation benefits derived from protected areas, for successfully managing aquatic resources and securing the livelihoods of communities depending on them. Our study offers hope that co-management, the only realistic solution for the majority of the world's fisheries, can solve many of the problems facing global fisheries.","author":[{"dropping-particle":"","family":"Gutiérrez","given":"Nicolás L","non-dropping-particle":"","parse-names":false,"suffix":""},{"dropping-particle":"","family":"Hilborn","given":"Ray","non-dropping-particle":"","parse-names":false,"suffix":""},{"dropping-particle":"","family":"Defeo","given":"Omar","non-dropping-particle":"","parse-names":false,"suffix":""}],"container-title":"Nature","id":"ITEM-2","issue":"7334","issued":{"date-parts":[["2011"]]},"page":"386-389","title":"Leadership, social capital and incentives promote successful fisheries.","type":"article-journal","volume":"470"},"uris":["http://www.mendeley.com/documents/?uuid=c5abd3ae-a4fc-4f8f-909c-3be19f982a96"]},{"id":"ITEM-3","itemData":{"author":[{"dropping-particle":"","family":"Deacon","given":"R.T.","non-dropping-particle":"","parse-names":false,"suffix":""}],"container-title":"Review of Environmental Economics and Policy","id":"ITEM-3","issue":"2","issued":{"date-parts":[["2012"]]},"page":"258-277","title":"Fishery management by harvester cooperatives","type":"article-journal","volume":"6"},"uris":["http://www.mendeley.com/documents/?uuid=c3f19ec7-e1f7-4b1e-a0be-8a434390f6ee"]},{"id":"ITEM-4","itemData":{"DOI":"10.1016/j.marpol.2014.05.020","ISBN":"0308-597X","ISSN":"0308597X","abstract":"This article aims to address fishery adaptation to tackle the commons dilemma by introducing the Padu system. The Padu system which is a gear-specific fishery with strict rules has survived to date, but the system has become vulnerable due to exogenous pressures as well as internal population growth. With this background, the research presents a case study of stake-seine fishery in Negombo Lagoon, Sri Lanka by highlighting the institutional mechanism of the Padu system. Findings revealed that the system has developed a nested structure of fishery governance among right holders. A role of the Roman Catholic Church served as a basis for interaction vertically across institutions from local to national, securing robust fishery institutions against entry of outsiders to the system. Furthermore, the fishery introduced a welfare scheme, contributing to the adherence to their own rules including entry rights to the system which control internal population growth. Based on these findings, this article provides several implications to sustainable fishery resources management through the Padu system. ?? 2014 Elsevier Ltd.","author":[{"dropping-particle":"","family":"Iwasaki","given":"Shimpei","non-dropping-particle":"","parse-names":false,"suffix":""}],"container-title":"Marine Policy","id":"ITEM-4","issued":{"date-parts":[["2014"]]},"page":"190-196","publisher":"Elsevier","title":"Driving forces of the long-enduring institutional mechanism of Padu system in Negombo Lagoon, Sri Lanka","type":"article-journal","volume":"50"},"uris":["http://www.mendeley.com/documents/?uuid=7c15a132-64d0-4016-88a8-f1bd13d2a92b"]}],"mendeley":{"formattedCitation":"(Deacon, 2012; Gutiérrez &lt;i&gt;et al.&lt;/i&gt;, 2011; Iwasaki, 2014; Townsend &lt;i&gt;et al.&lt;/i&gt;, 2008)","plainTextFormattedCitation":"(Deacon, 2012; Gutiérrez et al., 2011; Iwasaki, 2014; Townsend et al., 2008)","previouslyFormattedCitation":"(Deacon, 2012; Gutiérrez &lt;i&gt;et al.&lt;/i&gt;, 2011; Iwasaki, 2014; Townsend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Deacon, 2012; Gutiérrez </w:t>
      </w:r>
      <w:r w:rsidRPr="0008241C">
        <w:rPr>
          <w:i/>
          <w:noProof/>
          <w:sz w:val="22"/>
          <w:szCs w:val="22"/>
        </w:rPr>
        <w:t>et al.</w:t>
      </w:r>
      <w:r w:rsidRPr="0008241C">
        <w:rPr>
          <w:noProof/>
          <w:sz w:val="22"/>
          <w:szCs w:val="22"/>
        </w:rPr>
        <w:t xml:space="preserve">, 2011; Iwasaki, 2014; Townsend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Furthermore, the role of local communities in the sustainable use of BES, which simultaneously conserves local ecosystems, are attracting greater attention </w:t>
      </w:r>
      <w:r w:rsidRPr="0008241C">
        <w:rPr>
          <w:sz w:val="22"/>
          <w:szCs w:val="22"/>
        </w:rPr>
        <w:fldChar w:fldCharType="begin" w:fldLock="1"/>
      </w:r>
      <w:r w:rsidRPr="0008241C">
        <w:rPr>
          <w:sz w:val="22"/>
          <w:szCs w:val="22"/>
        </w:rPr>
        <w:instrText>ADDIN CSL_CITATION {"citationItems":[{"id":"ITEM-1","itemData":{"ISBN":"9280811169","author":[{"dropping-particle":"","family":"Velasquez","given":"Jerry","non-dropping-particle":"","parse-names":false,"suffix":""},{"dropping-particle":"","family":"Yashiro","given":"Makiko","non-dropping-particle":"","parse-names":false,"suffix":""},{"dropping-particle":"","family":"Yoshimura","given":"Susan","non-dropping-particle":"","parse-names":false,"suffix":""},{"dropping-particle":"","family":"Ono","given":"Izumi","non-dropping-particle":"","parse-names":false,"suffix":""}],"id":"ITEM-1","issued":{"date-parts":[["2005"]]},"number-of-pages":"361","publisher":"United Nations University Press","publisher-place":"Tokyo","title":"Innovative communities: People-centred approaches to environmental management in the Asia-Pacific region","type":"book"},"uris":["http://www.mendeley.com/documents/?uuid=3c406636-3604-4910-8bb0-96a451ff4676","http://www.mendeley.com/documents/?uuid=5e8194e1-b44e-443a-8fb4-f506bf357fdf"]},{"id":"ITEM-2","itemData":{"abstract":"Approaches to conservation and fisheries management often promoted at a global level have had little impact in the South Pacific, due to the special situation of these island nations. Community-based management of marine resources based on traditional and modern knowledge and developed at a local level seems to be the way forward. The close relationship that Pacific Island peoples have developed with the ocean over millennia is a key part of the region’s rich culture. Despite the erosion of both cultural and natural resources in recent decades, the capacity and knowledge of coastal communities appear to provide the fundamental pillar for achieving sustainable livelihoods from the sea. Partnerships between communities, non-governmental organisations (NGOs) and governments are an important mechanism but it is essential that the aspirations of communities are treated as the main driving force for this type of management and that their legal or de facto rights over resources are respected.","author":[{"dropping-particle":"","family":"Govan","given":"Hugh","non-dropping-particle":"","parse-names":false,"suffix":""},{"dropping-particle":"","family":"Tawake","given":"Alifereti","non-dropping-particle":"","parse-names":false,"suffix":""},{"dropping-particle":"","family":"Tabunakawai","given":"Kesaia","non-dropping-particle":"","parse-names":false,"suffix":""}],"container-title":"Parks","id":"ITEM-2","issue":"1","issued":{"date-parts":[["2006"]]},"page":"63-67","title":"Community-based marine resource management in the South Pacific","type":"article-journal","volume":"16"},"uris":["http://www.mendeley.com/documents/?uuid=cad6038b-eca0-4dd2-8ef2-171e2dee00d6"]},{"id":"ITEM-3","itemData":{"abstract":"\"Governance of Marine Fisheries and Biodiversity Conservation\" explores governance of the world's oceans with a focus on the impacts of two inter-connected but historically separate streams of governance: one for fisheries, the other for biodiversity conservation. Chapters, most co-authored by leading experts from both streams, investigate the interaction of these governance streams from ecological, economic, social and legal perspectives, with emphasis on policies, institutions processes, and outcomes on scales from the global to the local community, and with coverage of a range of themes and regions of the world. The book opens with chapters setting the historical context for the two marine governance streams, and framing the book's exploration of whether, as the streams increasingly interact, there will be merger or collision, convergence or co-evolution. The concluding chapter synthesizes the insights from throughout the book, relative to the questions posed in the opening chapters. It also draws conclusions about future needs and directions in the governance of marine fisheries and biodiversity, vital to the future of the world's oceans.With cutting edge chapters written by many leading international experts in fisheries management and biodiversity conservation, and edited by three leading figures in this crucially important subject, \"Governance of Marine Fisheries and Biodiversity Conservation\" is an essential purchase for fisheries scientists, economists, resource managers and policymakers, and all those working in fields of biodiversity conservation, marine ecology, and coastal livelihoods. Libraries in all universities and research establishments where environmental and/or marine studies, conservation, ocean policy and law, biological and life sciences, and fisheries management are studied and taught, should have copies of this most important book.","author":[{"dropping-particle":"","family":"Garcia","given":"Serge M.","non-dropping-particle":"","parse-names":false,"suffix":""},{"dropping-particle":"","family":"Rice","given":"Jake","non-dropping-particle":"","parse-names":false,"suffix":""},{"dropping-particle":"","family":"Charles","given":"Anthony","non-dropping-particle":"","parse-names":false,"suffix":""}],"container-title":"Governance of Marine Fisheries and Biodiversity Conservation: Interaction and Co-evolution","id":"ITEM-3","issued":{"date-parts":[["2014"]]},"number-of-pages":"1-511","publisher":"Wiley Blackwell","title":"Governance of Marine Fisheries and Biodiversity Conservation: Interaction and Co-evolution","type":"book","volume":"9781118392"},"uris":["http://www.mendeley.com/documents/?uuid=d3c4d2f9-36a2-3a3d-b52e-fed1ed515a53"]}],"mendeley":{"formattedCitation":"(S. M. Garcia &lt;i&gt;et al.&lt;/i&gt;, 2014; Govan &lt;i&gt;et al.&lt;/i&gt;, 2006; Velasquez &lt;i&gt;et al.&lt;/i&gt;, 2005)","plainTextFormattedCitation":"(S. M. Garcia et al., 2014; Govan et al., 2006; Velasquez et al., 2005)","previouslyFormattedCitation":"(Garcia &lt;i&gt;et al.&lt;/i&gt;, 2014; Govan &lt;i&gt;et al.&lt;/i&gt;, 2006; Velasquez &lt;i&gt;et al.&lt;/i&gt;, 2005)"},"properties":{"noteIndex":0},"schema":"https://github.com/citation-style-language/schema/raw/master/csl-citation.json"}</w:instrText>
      </w:r>
      <w:r w:rsidRPr="0008241C">
        <w:rPr>
          <w:sz w:val="22"/>
          <w:szCs w:val="22"/>
        </w:rPr>
        <w:fldChar w:fldCharType="separate"/>
      </w:r>
      <w:r w:rsidRPr="0008241C">
        <w:rPr>
          <w:noProof/>
          <w:sz w:val="22"/>
          <w:szCs w:val="22"/>
        </w:rPr>
        <w:t xml:space="preserve">(Garcia </w:t>
      </w:r>
      <w:r w:rsidRPr="0008241C">
        <w:rPr>
          <w:i/>
          <w:noProof/>
          <w:sz w:val="22"/>
          <w:szCs w:val="22"/>
        </w:rPr>
        <w:t>et al.</w:t>
      </w:r>
      <w:r w:rsidRPr="0008241C">
        <w:rPr>
          <w:noProof/>
          <w:sz w:val="22"/>
          <w:szCs w:val="22"/>
        </w:rPr>
        <w:t xml:space="preserve">, 2014; Govan </w:t>
      </w:r>
      <w:r w:rsidRPr="0008241C">
        <w:rPr>
          <w:i/>
          <w:noProof/>
          <w:sz w:val="22"/>
          <w:szCs w:val="22"/>
        </w:rPr>
        <w:t>et al.</w:t>
      </w:r>
      <w:r w:rsidRPr="0008241C">
        <w:rPr>
          <w:noProof/>
          <w:sz w:val="22"/>
          <w:szCs w:val="22"/>
        </w:rPr>
        <w:t xml:space="preserve">, 2006; Velasquez </w:t>
      </w:r>
      <w:r w:rsidRPr="0008241C">
        <w:rPr>
          <w:i/>
          <w:noProof/>
          <w:sz w:val="22"/>
          <w:szCs w:val="22"/>
        </w:rPr>
        <w:t>et al.</w:t>
      </w:r>
      <w:r w:rsidRPr="0008241C">
        <w:rPr>
          <w:noProof/>
          <w:sz w:val="22"/>
          <w:szCs w:val="22"/>
        </w:rPr>
        <w:t>, 2005)</w:t>
      </w:r>
      <w:r w:rsidRPr="0008241C">
        <w:rPr>
          <w:sz w:val="22"/>
          <w:szCs w:val="22"/>
        </w:rPr>
        <w:fldChar w:fldCharType="end"/>
      </w:r>
      <w:r w:rsidRPr="0008241C">
        <w:rPr>
          <w:sz w:val="22"/>
          <w:szCs w:val="22"/>
        </w:rPr>
        <w:t xml:space="preserve">. The concept of “Satoumi” (Village and Sea) is one such initiatives </w:t>
      </w:r>
      <w:r w:rsidRPr="0008241C">
        <w:rPr>
          <w:sz w:val="22"/>
          <w:szCs w:val="22"/>
        </w:rPr>
        <w:fldChar w:fldCharType="begin" w:fldLock="1"/>
      </w:r>
      <w:r w:rsidRPr="0008241C">
        <w:rPr>
          <w:sz w:val="22"/>
          <w:szCs w:val="22"/>
        </w:rPr>
        <w:instrText>ADDIN CSL_CITATION {"citationItems":[{"id":"ITEM-1","itemData":{"abstract":"State of Biodiversity in Asia and Pacific, UNEP: Regional Consultation for East, South and South-East Asia on updating the strategic plan of the Convention on Biological Diversity for post-2010 period (15–18 December 2009, Tokyo)","author":[{"dropping-particle":"","family":"UNEP","given":"","non-dropping-particle":"","parse-names":false,"suffix":""}],"id":"ITEM-1","issued":{"date-parts":[["2010"]]},"publisher-place":"Bangkok","title":"State of Biodiversity in Asia and the Pacific","type":"report"},"uris":["http://www.mendeley.com/documents/?uuid=5ffd70f9-c156-3840-9c43-7c05d9cf93ad"]},{"id":"ITEM-2","itemData":{"ISBN":"9292253840","abstract":"This study explores experiences with satoumi, which is defined as “high productivity and biodiversity in the coastal sea with human interaction,” and rooted in traditional ecological knowledge. It is argued that satoumi, both as a concept and a management strategy, provides a culturally-appropriate method for implementing provisions of the Convention on Biological Diversity (CBD) related to coastal areas. In the particular case of Japan, reviving satoumi can assist in integrating conservation and sustainable use of biodiversity in the coastal areas. Satoumi has enabled the effective involvement of stakeholders from different sectors in coastal conservation; and has facilitated the mainstreaming of biodiversity concerns in various sectors. The publication includes introductory and overview articles examining the relevance of satoumi to the CBD mandate, its mainstreaming in Japanese national policy, and its role in coastal biodiversity management; as well as a series of case studies examining the application of satoumi in Japan as a culturally-appropriate concept for biodiversity management in human-influenced coastal seas.","author":[{"dropping-particle":"","family":"United Nations University Institute of Advanced Studies Operating Unit Ishikawa/Kanazawa","given":"","non-dropping-particle":"","parse-names":false,"suffix":""}],"container-title":"CBD Technical Series","id":"ITEM-2","issue":"61","issued":{"date-parts":[["2011"]]},"number-of-pages":"118","title":"Biological and Cultural Diversity in Coastal Communities, Exploring the Potential of Satoumi for Implementing the Ecosystem Approach in the Japanese Archipelago.","type":"book"},"uris":["http://www.mendeley.com/documents/?uuid=c9ab4ebc-909d-47c9-a436-75c6c1fa6b7e"]},{"id":"ITEM-3","itemData":{"DOI":"10.1007/978-4-431-54100-4","ISBN":"978-4-431-54099-1","author":[{"dropping-particle":"","family":"Yanagi","given":"Tetsuo","non-dropping-particle":"","parse-names":false,"suffix":""}],"id":"ITEM-3","issued":{"date-parts":[["2013"]]},"publisher":"Springer Japan","publisher-place":"Tokyo","title":"Japanese Commons in the Coastal Seas: How the Satoumi Concept Harmonizes Human Activity in Coastal Seas with High Productivity and Diversity","type":"book"},"uris":["http://www.mendeley.com/documents/?uuid=132f98d4-e664-4f46-bcd1-22999786e31c"]},{"id":"ITEM-4","itemData":{"DOI":"10.1016/j.marpol.2012.10.013","ISBN":"0308-597X","ISSN":"0308597X","abstract":"Evidence accumulates that better management of coastal biodiversity outside of protected areas will be necessary to halt current trends of depletion. Japanese satoumis are human-influenced coastal seas that are both productive and rich in biodiversity. Satoumi has gained interest within and outside Japan as a field-tested approach to conciliate sustainable ecosystem use and conservation of biodiversity. This paper provides a review of new reports on field implementation of satoumi in Japan. An analysis identifying key institutional features that foster satoumi is provided as well. A great variety of active conservation measures that do not rely on the exclusion of human influence to manage biodiversity are being assessed. Some are centuries-old, such as river basin forestry, some more recent such as seagrass transplants or artificial tidal flats. Crucial to their success are the involvement of local communities and the voluntary contribution of significant labour by ecosystem users, mostly fishers. These contributions from fishers' communities are an internalisation of the costs of conservation by the economic activity that benefits from it. Rather than a cultural specificity, the latter appears to rest essentially on collective ownership of territorial use-rights, strong local collective structures that enforce the community's interest, and the availability of active conservation measures as options to contribute to biodiversity management through manual work in the ecosystem. It is argued that as the effectiveness of these approaches becomes demonstrated, they should be adequately accounted for in international agreements and targets for biodiversity conservation. ?? 2012 Elsevier Ltd.","author":[{"dropping-particle":"","family":"Berque","given":"Joannès","non-dropping-particle":"","parse-names":false,"suffix":""},{"dropping-particle":"","family":"Matsuda","given":"Osamu","non-dropping-particle":"","parse-names":false,"suffix":""}],"container-title":"Marine Policy","id":"ITEM-4","issue":"1","issued":{"date-parts":[["2013"]]},"page":"191-200","title":"Coastal biodiversity management in Japanese satoumi","type":"article-journal","volume":"39"},"uris":["http://www.mendeley.com/documents/?uuid=8be3aafe-8ec1-4644-b6fa-1fb613c6d6e8"]},{"id":"ITEM-5","itemData":{"DOI":"10.1016/j.marpol.2017.01.020","ISSN":"0308597X","abstract":"“Satoumi” is a Japanese term meaning a seascape where human-ecosystem interaction has resulted in increased biodiversity and productivity, thus improving the health of the environment and its ecosystem services. However, this definition does not do justice to the universality of the concept, and the holistic ideas and related valuable practices promoted by the term, applicable to fisheries science, contributing thus to the neglect of the term in the international stage. This article explores the importance of environmental, commercial, and research activities related to Satoumi, based on actions implemented by Fisheries Cooperative Associations (FCAs) of different prefectures in Japan. The examined case studies are bottom-up initiatives undertaken by Japanese fishermen and constitute effective means towards sustainable and competitive fisheries management. Such initiatives play an important role in disseminating the positive effects of the Satoumi approach in Japan, and promote therefore its adoption in other regions of the world as well.","author":[{"dropping-particle":"","family":"Mizuta","given":"Darien Danielle","non-dropping-particle":"","parse-names":false,"suffix":""},{"dropping-particle":"","family":"Vlachopoulou","given":"Eirini Ioanna","non-dropping-particle":"","parse-names":false,"suffix":""}],"container-title":"Marine Policy","id":"ITEM-5","issue":"July 2016","issued":{"date-parts":[["2017"]]},"page":"143-149","publisher":"Elsevier Ltd","title":"Satoumi concept illustrated by sustainable bottom-up initiatives of Japanese Fisheries Cooperative Associations","type":"article-journal","volume":"78"},"uris":["http://www.mendeley.com/documents/?uuid=96664ae1-e6af-47c7-90b6-d877e09e9493"]}],"mendeley":{"formattedCitation":"(Berque &amp; Matsuda, 2013; Mizuta &amp; Vlachopoulou, 2017; UNEP, 2010; United Nations University Institute of Advanced Studies Operating Unit Ishikawa/Kanazawa, 2011; Yanagi, 2013)","plainTextFormattedCitation":"(Berque &amp; Matsuda, 2013; Mizuta &amp; Vlachopoulou, 2017; UNEP, 2010; United Nations University Institute of Advanced Studies Operating Unit Ishikawa/Kanazawa, 2011; Yanagi, 2013)","previouslyFormattedCitation":"(Berque &amp; Matsuda, 2013; Mizuta &amp; Vlachopoulou, 2017; UNEP, 2010; United Nations University Institute of Advanced Studies Operating Unit Ishikawa/Kanazawa, 2011; Yanagi, 2013)"},"properties":{"noteIndex":0},"schema":"https://github.com/citation-style-language/schema/raw/master/csl-citation.json"}</w:instrText>
      </w:r>
      <w:r w:rsidRPr="0008241C">
        <w:rPr>
          <w:sz w:val="22"/>
          <w:szCs w:val="22"/>
        </w:rPr>
        <w:fldChar w:fldCharType="separate"/>
      </w:r>
      <w:r w:rsidRPr="0008241C">
        <w:rPr>
          <w:noProof/>
          <w:sz w:val="22"/>
          <w:szCs w:val="22"/>
        </w:rPr>
        <w:t>(Berque &amp; Matsuda, 2013; Mizuta &amp; Vlachopoulou, 2017; UNEP, 2010; Ishikawa &amp; Kanazawa, 2011; Yanagi, 2013)</w:t>
      </w:r>
      <w:r w:rsidRPr="0008241C">
        <w:rPr>
          <w:sz w:val="22"/>
          <w:szCs w:val="22"/>
        </w:rPr>
        <w:fldChar w:fldCharType="end"/>
      </w:r>
      <w:r w:rsidRPr="0008241C">
        <w:rPr>
          <w:sz w:val="22"/>
          <w:szCs w:val="22"/>
        </w:rPr>
        <w:t xml:space="preserve">. The meaning of Satoumi is similar to the Sasi system in Indonesia, that is to say a sustainable and harmonised relationship between coastal people and marine ecosystem on which they depend. Also, according to a review of the successful cases studies in the Asia-Pacific area by the International Coral Reef Initiative (ICRI), good </w:t>
      </w:r>
      <w:r w:rsidRPr="0008241C">
        <w:rPr>
          <w:sz w:val="22"/>
          <w:szCs w:val="22"/>
        </w:rPr>
        <w:lastRenderedPageBreak/>
        <w:t xml:space="preserve">communication with local communities and integration of their needs, such as livelihoods, traditional practice, and religious requirements,  into the management plan are identified as one of the key factors for success </w:t>
      </w:r>
      <w:r w:rsidRPr="0008241C">
        <w:rPr>
          <w:sz w:val="22"/>
          <w:szCs w:val="22"/>
        </w:rPr>
        <w:fldChar w:fldCharType="begin" w:fldLock="1"/>
      </w:r>
      <w:r w:rsidRPr="0008241C">
        <w:rPr>
          <w:sz w:val="22"/>
          <w:szCs w:val="22"/>
        </w:rPr>
        <w:instrText>ADDIN CSL_CITATION {"citationItems":[{"id":"ITEM-1","itemData":{"author":[{"dropping-particle":"","family":"Ministry of Environment","given":"Government of Japan","non-dropping-particle":"","parse-names":false,"suffix":""},{"dropping-particle":"","family":"ICRI","given":"","non-dropping-particle":"","parse-names":false,"suffix":""},{"dropping-particle":"","family":"WWF","given":"","non-dropping-particle":"","parse-names":false,"suffix":""}],"id":"ITEM-1","issued":{"date-parts":[["2015"]]},"title":"Case studies: from Ridge to Reef: Implementing coral reef conservation and management through a community-based approach emphasizing land-sea connectivity","type":"report"},"uris":["http://www.mendeley.com/documents/?uuid=25cd599f-4db5-45b9-a581-00cd35951d70"]}],"mendeley":{"formattedCitation":"(Ministry of Environment &lt;i&gt;et al.&lt;/i&gt;, 2015)","plainTextFormattedCitation":"(Ministry of Environment et al., 2015)","previouslyFormattedCitation":"(Ministry of Environment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Ministry of Environment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There are other examples where the application of global standards has been successfully interpreted at a local scale (</w:t>
      </w:r>
      <w:r w:rsidRPr="0008241C">
        <w:rPr>
          <w:sz w:val="22"/>
          <w:szCs w:val="22"/>
        </w:rPr>
        <w:fldChar w:fldCharType="begin"/>
      </w:r>
      <w:r w:rsidRPr="0008241C">
        <w:rPr>
          <w:sz w:val="22"/>
          <w:szCs w:val="22"/>
        </w:rPr>
        <w:instrText xml:space="preserve"> REF _Ref496893327 \h  \* MERGEFORMAT </w:instrText>
      </w:r>
      <w:r w:rsidRPr="0008241C">
        <w:rPr>
          <w:sz w:val="22"/>
          <w:szCs w:val="22"/>
        </w:rPr>
      </w:r>
      <w:r w:rsidRPr="0008241C">
        <w:rPr>
          <w:sz w:val="22"/>
          <w:szCs w:val="22"/>
        </w:rPr>
        <w:fldChar w:fldCharType="separate"/>
      </w:r>
      <w:r w:rsidR="00D74032" w:rsidRPr="00D74032">
        <w:rPr>
          <w:sz w:val="22"/>
          <w:szCs w:val="22"/>
        </w:rPr>
        <w:t>Box 6.9</w:t>
      </w:r>
      <w:r w:rsidRPr="0008241C">
        <w:rPr>
          <w:sz w:val="22"/>
          <w:szCs w:val="22"/>
        </w:rPr>
        <w:fldChar w:fldCharType="end"/>
      </w:r>
      <w:r w:rsidRPr="0008241C">
        <w:rPr>
          <w:sz w:val="22"/>
          <w:szCs w:val="22"/>
        </w:rPr>
        <w:t>).</w:t>
      </w:r>
    </w:p>
    <w:p w14:paraId="1A71BCC5"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1658A3B5" w14:textId="77777777" w:rsidTr="00642B4F">
        <w:tc>
          <w:tcPr>
            <w:tcW w:w="9016" w:type="dxa"/>
          </w:tcPr>
          <w:p w14:paraId="186395E7" w14:textId="309E041D" w:rsidR="00A01204" w:rsidRPr="0008241C" w:rsidRDefault="00A01204" w:rsidP="00A01204">
            <w:pPr>
              <w:rPr>
                <w:rFonts w:ascii="Times New Roman" w:hAnsi="Times New Roman"/>
                <w:b/>
              </w:rPr>
            </w:pPr>
            <w:bookmarkStart w:id="1761" w:name="_Ref496893327"/>
            <w:bookmarkStart w:id="1762" w:name="_Toc504087549"/>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9</w:t>
            </w:r>
            <w:r w:rsidRPr="0008241C">
              <w:fldChar w:fldCharType="end"/>
            </w:r>
            <w:bookmarkEnd w:id="1761"/>
            <w:r w:rsidRPr="0008241C">
              <w:rPr>
                <w:rFonts w:ascii="Times New Roman" w:hAnsi="Times New Roman"/>
                <w:b/>
              </w:rPr>
              <w:t xml:space="preserve"> A successful case of the customization/modification of global standard to the local context</w:t>
            </w:r>
            <w:bookmarkEnd w:id="1762"/>
          </w:p>
          <w:p w14:paraId="3F7A8B92" w14:textId="77777777" w:rsidR="00A01204" w:rsidRPr="0008241C" w:rsidRDefault="00A01204" w:rsidP="00A01204">
            <w:pPr>
              <w:rPr>
                <w:rFonts w:ascii="Times New Roman" w:hAnsi="Times New Roman"/>
              </w:rPr>
            </w:pPr>
          </w:p>
          <w:p w14:paraId="5B4932E9" w14:textId="77777777" w:rsidR="00A01204" w:rsidRPr="0008241C" w:rsidRDefault="00A01204" w:rsidP="00A01204">
            <w:pPr>
              <w:rPr>
                <w:rFonts w:ascii="Times New Roman" w:hAnsi="Times New Roman"/>
              </w:rPr>
            </w:pPr>
            <w:r w:rsidRPr="0008241C">
              <w:rPr>
                <w:rFonts w:ascii="Times New Roman" w:hAnsi="Times New Roman"/>
              </w:rPr>
              <w:t xml:space="preserve">In 2003, UN FAO published the global guideline for the ecosystem approach to fisheries </w:t>
            </w:r>
            <w:r w:rsidRPr="0008241C">
              <w:fldChar w:fldCharType="begin" w:fldLock="1"/>
            </w:r>
            <w:r w:rsidRPr="0008241C">
              <w:rPr>
                <w:rFonts w:ascii="Times New Roman" w:hAnsi="Times New Roman"/>
              </w:rPr>
              <w:instrText>ADDIN CSL_CITATION {"citationItems":[{"id":"ITEM-1","itemData":{"author":[{"dropping-particle":"","family":"FAO","given":"","non-dropping-particle":"","parse-names":false,"suffix":""}],"collection-title":"FAO Technical Guidelines for Responsible Fisheries 4‐Suppl.2","id":"ITEM-1","issued":{"date-parts":[["2003"]]},"number-of-pages":"112","publisher-place":"Rome","title":"Fisheries Management 2: The Ecosystem Approach to Fisheries","type":"report"},"uris":["http://www.mendeley.com/documents/?uuid=923e46c6-76d9-45c5-ba20-b4e39483607f"]}],"mendeley":{"formattedCitation":"(FAO, 2003)","plainTextFormattedCitation":"(FAO, 2003)","previouslyFormattedCitation":"(FAO, 2003)"},"properties":{"noteIndex":0},"schema":"https://github.com/citation-style-language/schema/raw/master/csl-citation.json"}</w:instrText>
            </w:r>
            <w:r w:rsidRPr="0008241C">
              <w:fldChar w:fldCharType="separate"/>
            </w:r>
            <w:r w:rsidRPr="0008241C">
              <w:rPr>
                <w:rFonts w:ascii="Times New Roman" w:hAnsi="Times New Roman"/>
                <w:noProof/>
              </w:rPr>
              <w:t>(FAO, 2003)</w:t>
            </w:r>
            <w:r w:rsidRPr="0008241C">
              <w:fldChar w:fldCharType="end"/>
            </w:r>
            <w:r w:rsidRPr="0008241C">
              <w:rPr>
                <w:rFonts w:ascii="Times New Roman" w:hAnsi="Times New Roman"/>
              </w:rPr>
              <w:t xml:space="preserve">. This guideline summarised the basic concepts and principles of how to achieve ecosystem conservation, and identified the action needed to operationalise them into real fisheries management institutions. In line with this, the guideline pointed out the difficulties in small-scale fisheries because of their size (in terms of the number of people involved), diversity of gear and practices, geographical dispersion, generally low level of education, low political influence, etc. Coastal fisheries in South-East Asian countries are generally fit this set of criteria. Under the leadership of the Southeast Asia Fisheries Development Center (SEAFDEC), South-East Asian countries adapted the FAO guideline to fit the region’s fisheries context </w:t>
            </w:r>
            <w:r w:rsidRPr="0008241C">
              <w:fldChar w:fldCharType="begin" w:fldLock="1"/>
            </w:r>
            <w:r w:rsidRPr="0008241C">
              <w:rPr>
                <w:rFonts w:ascii="Times New Roman" w:hAnsi="Times New Roman"/>
              </w:rPr>
              <w:instrText>ADDIN CSL_CITATION {"citationItems":[{"id":"ITEM-1","itemData":{"author":[{"dropping-particle":"","family":"Makino","given":"M.","non-dropping-particle":"","parse-names":false,"suffix":""},{"dropping-particle":"","family":"Matsuda","given":"H.","non-dropping-particle":"","parse-names":false,"suffix":""}],"container-title":"World Fisheries: A Social-Ecological Analysis","editor":[{"dropping-particle":"","family":"Ommar","given":"RE","non-dropping-particle":"","parse-names":false,"suffix":""},{"dropping-particle":"","family":"Perry","given":"RI","non-dropping-particle":"","parse-names":false,"suffix":""},{"dropping-particle":"","family":"Cochrane","given":"K","non-dropping-particle":"","parse-names":false,"suffix":""},{"dropping-particle":"","family":"Cury","given":"P.","non-dropping-particle":"","parse-names":false,"suffix":""}],"id":"ITEM-1","issued":{"date-parts":[["2011"]]},"page":"322-333","publisher":"Wiley-Blackwells","title":"Ecosystem-based management in the Asia-Pacific region","type":"chapter"},"uris":["http://www.mendeley.com/documents/?uuid=09a4af5c-edee-4121-93de-59b06122fd55"]},{"id":"ITEM-2","itemData":{"DOI":"10.1016/j.marpol.2013.08.017","ISBN":"0308-597X","ISSN":"0308597X","abstract":"Conservation success is often predicated on local support for conservation which is strongly influenced by perceptions of the impacts that are experienced by local communities and opinions of management and governance. Marine protected areas (MPAs) are effective conservation and fi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fisheries and agricultural livelihoods and negligible benefits for tourism livelihoods. Perceived impacts on livelihoods were felt to result from NMPs undermining access to or lacking support for development of cultural, social, political, financial, natural, human, physical, and political capital assets. Confl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 © 2013 The Authors.","author":[{"dropping-particle":"","family":"Bennett","given":"Nathan James","non-dropping-particle":"","parse-names":false,"suffix":""},{"dropping-particle":"","family":"Dearden","given":"Philip","non-dropping-particle":"","parse-names":false,"suffix":""}],"container-title":"Marine Policy","id":"ITEM-2","issued":{"date-parts":[["2014"]]},"page":"107-116","publisher":"Elsevier","title":"Why local people do not support conservation: Community perceptions of marine protected area livelihood impacts, governance and management in Thailand","type":"article-journal","volume":"44"},"uris":["http://www.mendeley.com/documents/?uuid=c5170914-b037-4a0e-b07b-653ec7968346"]},{"id":"ITEM-3","itemData":{"DOI":"10.1016/j.ocecoaman.2015.06.009","ISSN":"09645691","author":[{"dropping-particle":"","family":"Sutton","given":"Abigail M.","non-dropping-particle":"","parse-names":false,"suffix":""},{"dropping-particle":"","family":"Rudd","given":"Murray A.","non-dropping-particle":"","parse-names":false,"suffix":""}],"container-title":"Ocean &amp; Coastal Management","id":"ITEM-3","issued":{"date-parts":[["2015","9"]]},"page":"102-115","title":"The effect of leadership and other contextual conditions on the ecological and socio-economic success of small-scale fisheries in Southeast Asia","type":"article-journal","volume":"114"},"uris":["http://www.mendeley.com/documents/?uuid=064fd084-225e-4cc9-9173-127c7a052433"]},{"id":"ITEM-4","itemData":{"author":[{"dropping-particle":"","family":"FAO","given":"","non-dropping-particle":"","parse-names":false,"suffix":""}],"id":"ITEM-4","issued":{"date-parts":[["2015"]]},"publisher-place":"Rome","title":"Voluntary Guidelines for Securing Sustainable Small-Scale Fisheries in the Context of Food Security and Poverty Eradication","type":"report"},"uris":["http://www.mendeley.com/documents/?uuid=de554044-9b2c-4145-a8f6-286af889dca7"]}],"mendeley":{"formattedCitation":"(Bennett &amp; Dearden, 2014; FAO, 2015b; Makino &amp; Matsuda, 2011; Sutton &amp; Rudd, 2015)","plainTextFormattedCitation":"(Bennett &amp; Dearden, 2014; FAO, 2015b; Makino &amp; Matsuda, 2011; Sutton &amp; Rudd, 2015)","previouslyFormattedCitation":"(Bennett &amp; Dearden, 2014; FAO, 2015b; Makino &amp; Matsuda, 2011; Sutton &amp; Rudd, 2015)"},"properties":{"noteIndex":0},"schema":"https://github.com/citation-style-language/schema/raw/master/csl-citation.json"}</w:instrText>
            </w:r>
            <w:r w:rsidRPr="0008241C">
              <w:fldChar w:fldCharType="separate"/>
            </w:r>
            <w:r w:rsidRPr="0008241C">
              <w:rPr>
                <w:rFonts w:ascii="Times New Roman" w:hAnsi="Times New Roman"/>
                <w:noProof/>
              </w:rPr>
              <w:t>(Bennett &amp; Dearden, 2014; FAO, 2015b; Makino &amp; Matsuda, 2011; Sutton &amp; Rudd, 2015)</w:t>
            </w:r>
            <w:r w:rsidRPr="0008241C">
              <w:fldChar w:fldCharType="end"/>
            </w:r>
            <w:r w:rsidRPr="0008241C">
              <w:rPr>
                <w:rFonts w:ascii="Times New Roman" w:hAnsi="Times New Roman"/>
              </w:rPr>
              <w:t xml:space="preserve">. In so doing, the regional consultation meetings were consistently arranged to be held in real fishing communities in order to fully understand and reflect local conditions and context, and this approach truly enabled the global standard set by FAO to be customised to the South-East Asian style, which is of course more effective and easier to implement than the local policy. SEAFDEC then published the regional version of the guideline </w:t>
            </w:r>
            <w:r w:rsidRPr="0008241C">
              <w:fldChar w:fldCharType="begin" w:fldLock="1"/>
            </w:r>
            <w:r w:rsidRPr="0008241C">
              <w:rPr>
                <w:rFonts w:ascii="Times New Roman" w:hAnsi="Times New Roman"/>
              </w:rPr>
              <w:instrText>ADDIN CSL_CITATION {"citationItems":[{"id":"ITEM-1","itemData":{"author":[{"dropping-particle":"","family":"Southeast Asian Fisheries Development Center (SEAFDEC)","given":"","non-dropping-particle":"","parse-names":false,"suffix":""}],"id":"ITEM-1","issued":{"date-parts":[["2006"]]},"number-of-pages":"84","publisher-place":"Bangkok","title":"Regional Guidelines for Responsible Fisheries in Southeast Asia, Supplementary Guidelines on Co-management using Group User Rights, Fishery Statistics, Indicators and Fisheries Refugia","type":"report"},"uris":["http://www.mendeley.com/documents/?uuid=38ec5fb8-c9fd-3f2d-98f2-1c7291b09319"]}],"mendeley":{"formattedCitation":"(Southeast Asian Fisheries Development Center (SEAFDEC), 2006)","plainTextFormattedCitation":"(Southeast Asian Fisheries Development Center (SEAFDEC), 2006)","previouslyFormattedCitation":"(Southeast Asian Fisheries Development Center (SEAFDEC), 2006)"},"properties":{"noteIndex":0},"schema":"https://github.com/citation-style-language/schema/raw/master/csl-citation.json"}</w:instrText>
            </w:r>
            <w:r w:rsidRPr="0008241C">
              <w:fldChar w:fldCharType="separate"/>
            </w:r>
            <w:r w:rsidRPr="0008241C">
              <w:rPr>
                <w:rFonts w:ascii="Times New Roman" w:hAnsi="Times New Roman"/>
                <w:noProof/>
              </w:rPr>
              <w:t>(SEAFDEC, 2006)</w:t>
            </w:r>
            <w:r w:rsidRPr="0008241C">
              <w:fldChar w:fldCharType="end"/>
            </w:r>
            <w:r w:rsidRPr="0008241C">
              <w:rPr>
                <w:rFonts w:ascii="Times New Roman" w:hAnsi="Times New Roman"/>
              </w:rPr>
              <w:t>, which, for example, defined “Fisheries Refugias” as the South-East Asian version of the marine protected areas for sustainable fisheries. Now, each country implementing ecosystem-based fisheries management policies along these guidelines.</w:t>
            </w:r>
          </w:p>
          <w:p w14:paraId="2232EA71" w14:textId="77777777" w:rsidR="00A01204" w:rsidRPr="0008241C" w:rsidRDefault="00A01204" w:rsidP="00A01204">
            <w:pPr>
              <w:rPr>
                <w:rFonts w:ascii="Times New Roman" w:hAnsi="Times New Roman"/>
              </w:rPr>
            </w:pPr>
          </w:p>
        </w:tc>
      </w:tr>
    </w:tbl>
    <w:p w14:paraId="618D0223" w14:textId="610E6FB5" w:rsidR="00A01204" w:rsidRDefault="00A01204" w:rsidP="00A01204">
      <w:pPr>
        <w:rPr>
          <w:sz w:val="22"/>
          <w:szCs w:val="22"/>
        </w:rPr>
      </w:pPr>
    </w:p>
    <w:p w14:paraId="01E054B0" w14:textId="77777777" w:rsidR="00930FE2" w:rsidRPr="0008241C" w:rsidRDefault="00930FE2" w:rsidP="00A01204">
      <w:pPr>
        <w:rPr>
          <w:sz w:val="22"/>
          <w:szCs w:val="22"/>
        </w:rPr>
      </w:pPr>
    </w:p>
    <w:p w14:paraId="7997D912" w14:textId="3451EF64" w:rsidR="00A01204" w:rsidRPr="0008241C" w:rsidRDefault="00A01204" w:rsidP="00A01204">
      <w:pPr>
        <w:rPr>
          <w:sz w:val="22"/>
          <w:szCs w:val="22"/>
        </w:rPr>
      </w:pPr>
      <w:r w:rsidRPr="0008241C">
        <w:rPr>
          <w:sz w:val="22"/>
          <w:szCs w:val="22"/>
        </w:rPr>
        <w:t xml:space="preserve">There are also issues and challenges that are specific to developing countries in the Asia-Pacific. In the case of PIROP, for example, </w:t>
      </w:r>
      <w:r w:rsidRPr="0008241C">
        <w:rPr>
          <w:sz w:val="22"/>
          <w:szCs w:val="22"/>
        </w:rPr>
        <w:fldChar w:fldCharType="begin" w:fldLock="1"/>
      </w:r>
      <w:r w:rsidRPr="0008241C">
        <w:rPr>
          <w:sz w:val="22"/>
          <w:szCs w:val="22"/>
        </w:rPr>
        <w:instrText>ADDIN CSL_CITATION {"citationItems":[{"id":"ITEM-1","itemData":{"DOI":"10.1016/j.marpol.2017.02.007","ISSN":"0308597X","abstract":"The Pacific Island Regional Ocean Policy (PIROP), which was released in 2002, provided the framework for ocean governance in the Pacific region. Since then there have been a myriad of policy documents and institutional arrangements that have been developed to address ocean governance issues, however, little progress has occurred with regard to the actual implementation of PIROP. This paper examines the region's progress in establishing integrated oceans management, and how this fits with the use of marine spatial planning and area based management tools, such as marine protected areas. It argues that policy making in this region encounters the usual difficulties with integrated policy approaches experienced elsewhere but that these difficulties are further accentuated when applied to developing nations that are highly dependent on external support. It suggests a way forward for the future with development of action plans, implementation and the practical application of those plans including a regional contextualisation/analysis of progress against regional objectives.","author":[{"dropping-particle":"","family":"Vince","given":"Joanna","non-dropping-particle":"","parse-names":false,"suffix":""},{"dropping-particle":"","family":"Brierley","given":"Elizabeth","non-dropping-particle":"","parse-names":false,"suffix":""},{"dropping-particle":"","family":"Stevenson","given":"Simone","non-dropping-particle":"","parse-names":false,"suffix":""},{"dropping-particle":"","family":"Dunstan","given":"Piers","non-dropping-particle":"","parse-names":false,"suffix":""}],"container-title":"Marine Policy","id":"ITEM-1","issue":"December 2016","issued":{"date-parts":[["2017"]]},"page":"40-45","title":"Ocean governance in the South Pacific region: Progress and plans for action","type":"article-journal","volume":"79"},"uris":["http://www.mendeley.com/documents/?uuid=e6493600-57a2-4e80-aee7-98b7c8aa8b86"]}],"mendeley":{"formattedCitation":"(Vince &lt;i&gt;et al.&lt;/i&gt;, 2017)","manualFormatting":"Vince, Brierley, Stevenson, &amp; Dunstan (2017)","plainTextFormattedCitation":"(Vince et al., 2017)","previouslyFormattedCitation":"(Vince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Vince,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identified the lack of funding, lack of capacity, vertical segmentation of national policy options, lack of responsibility arising from strong external technical support, among others. For example, GDP or per capita GDP is very low in several countries in Oceania, South East Asia and South Asia, which implies severe difficulties in securing appropriate project funding in these countries. International support is indispensable under these conditions. Vertical segmentation is a common phenomena all over the world, but integrated policy frameworks such as PIROP, NBSAP, etc., is suggested as a potential platform to overcome such barriers. When a considerable negative impact to local communities is expected, conservation activities, mitigation measures and alternative livelihoods such as eco-tourism etc. need to be considered </w:t>
      </w:r>
      <w:r w:rsidRPr="0008241C">
        <w:rPr>
          <w:sz w:val="22"/>
          <w:szCs w:val="22"/>
        </w:rPr>
        <w:fldChar w:fldCharType="begin" w:fldLock="1"/>
      </w:r>
      <w:r w:rsidRPr="0008241C">
        <w:rPr>
          <w:sz w:val="22"/>
          <w:szCs w:val="22"/>
        </w:rPr>
        <w:instrText>ADDIN CSL_CITATION {"citationItems":[{"id":"ITEM-1","itemData":{"DOI":"10.1016/j.marpol.2013.03.005","ISBN":"0308-597X","ISSN":"0308597X","abstract":"High population growth rates and poverty are likely to elevate the vulnerability of many coastal communities in the Pacific region to climate change. Alternative livelihood strategies which can generate income and simultaneously conserve fish stocks and their habitats are a priority. This paper investigates the feasibility of 'sport fishing' (recreational catch and release angling for particular species of predatory game fish) as such a strategy. The limited research of sport fisheries in developing countries is augmented with a review of community-based ecotourism, integrated conservation and development projects (ICDPs) and common property management literature to propose design principles. Five pre-requisite principles for the success of sport fishery enterprises are suggested. First, adequate local capacity must be available to manage a tourism business and facilities, supported by cross-scale co-management amongst stakeholders. Second, appropriate governance arrangements must be in place to ensure the equitable dispersal of benefits to all members of the local community, and conflict resolution. Third, resource-ownership boundaries and rights must be clearly delineated before the enterprise begins in order to minimise the potential for future conflict. Fourth, social, biodiversity and ecosystem service co-benefits should result from the enterprise. These should include improvements in income, health, education, food security, the status of the target and non-target species and their habitat and non-fishery ecosystem services. Fifth, monitoring and evaluation of these principles is required within an adaptive co-management framework which takes a social-ecological systems approach and includes all stakeholders in social learning and power-sharing. Through this, broader impacts of the enterprise may emerge which go beyond the standard assessment of ecotourism and ICDP success in financial or biodiversity terms. These principles now need to be tested by researching the experiences of case studies of sport fishing enterprises in the Pacific. ?? 2013 Elsevier Ltd.","author":[{"dropping-particle":"","family":"Wood","given":"Apanie L.","non-dropping-particle":"","parse-names":false,"suffix":""},{"dropping-particle":"","family":"Butler","given":"James R A","non-dropping-particle":"","parse-names":false,"suffix":""},{"dropping-particle":"","family":"Sheaves","given":"Marcus","non-dropping-particle":"","parse-names":false,"suffix":""},{"dropping-particle":"","family":"Wani","given":"Jacob","non-dropping-particle":"","parse-names":false,"suffix":""}],"container-title":"Marine Policy","id":"ITEM-1","issued":{"date-parts":[["2013"]]},"page":"305-314","title":"Sport fisheries: Opportunities and challenges for diversifying coastal livelihoods in the Pacific","type":"article-journal","volume":"42"},"uris":["http://www.mendeley.com/documents/?uuid=269566b9-3126-4e85-b83e-060736611e30"]},{"id":"ITEM-2","itemData":{"DOI":"10.1016/j.marpol.2017.01.023","ISSN":"0308597X","abstract":"Worldwide, the growth of marine tourism is creating opportunities for financing marine protected areas (MPAs), but what these financial arrangements look like and how they can be governed at larger scales, and in equitable and transparent ways, is unclear. This paper examines the governance arrangement of two region-wide successive entrance fee systems established since 1997 in Raja Ampat, Indonesia, to finance a network of MPAs delineated under the auspices of two big international non-governmental organizations (NGO), namely Raja Ampat Entrance Fee and Raja Ampat Ecosystem Service Stewardship Fee. These two successive entrance fee systems can be viewed as payment for environmental services (PES) arrangements. The PES-like entrance fee arrangements improved in terms of participation, transparency and equity. In the second scheme, local communities in Raja Ampat were involved in the design of the disbursement of the community fund, and the criteria for disbursement became more clear and transparent. However, in both schemes there is no clear connection between the distribution of the funds and activities that improve environmental services provision (conditionality). In addition, the latter scheme is still facing equity challenges as some communities with customary rights over marine tourism hotspots are asking for additional user-fees from tourists and tourism operators.","author":[{"dropping-particle":"","family":"Atmodjo","given":"Ery","non-dropping-particle":"","parse-names":false,"suffix":""},{"dropping-particle":"","family":"Lamers","given":"Machiel","non-dropping-particle":"","parse-names":false,"suffix":""},{"dropping-particle":"","family":"Mol","given":"Arthur","non-dropping-particle":"","parse-names":false,"suffix":""}],"container-title":"Marine Policy","id":"ITEM-2","issue":"January","issued":{"date-parts":[["2017"]]},"page":"181-188","publisher":"Elsevier Ltd","title":"Financing marine conservation tourism: Governing entrance fees in Raja Ampat, Indonesia","type":"article-journal","volume":"78"},"uris":["http://www.mendeley.com/documents/?uuid=95df6790-2c01-4f9f-8221-bcb5e4c7353f"]},{"id":"ITEM-3","itemData":{"DOI":"10.1016/j.marpol.2016.10.026","ISSN":"0308597X","author":[{"dropping-particle":"","family":"Novak Colwell","given":"Julia M.","non-dropping-particle":"","parse-names":false,"suffix":""},{"dropping-particle":"","family":"Axelrod","given":"Mark","non-dropping-particle":"","parse-names":false,"suffix":""}],"container-title":"Marine Policy","id":"ITEM-3","issue":"October 2016","issued":{"date-parts":[["2017"]]},"page":"182-190","title":"Socio-economic impacts of a closed fishing season on resource-dependent stakeholders in Tamil Nadu, India: Differences in income and expenditure effects by occupational group","type":"article-journal","volume":"77"},"uris":["http://www.mendeley.com/documents/?uuid=3aa5552f-6d5d-4f5e-b1eb-6936eacd03a8"]}],"mendeley":{"formattedCitation":"(Atmodjo &lt;i&gt;et al.&lt;/i&gt;, 2017; Novak Colwell &amp; Axelrod, 2017; Wood &lt;i&gt;et al.&lt;/i&gt;, 2013)","plainTextFormattedCitation":"(Atmodjo et al., 2017; Novak Colwell &amp; Axelrod, 2017; Wood et al., 2013)","previouslyFormattedCitation":"(Atmodjo &lt;i&gt;et al.&lt;/i&gt;, 2017; Novak Colwell &amp; Axelrod, 2017; Wood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Atmodjo </w:t>
      </w:r>
      <w:r w:rsidRPr="0008241C">
        <w:rPr>
          <w:i/>
          <w:noProof/>
          <w:sz w:val="22"/>
          <w:szCs w:val="22"/>
        </w:rPr>
        <w:t>et al.</w:t>
      </w:r>
      <w:r w:rsidRPr="0008241C">
        <w:rPr>
          <w:noProof/>
          <w:sz w:val="22"/>
          <w:szCs w:val="22"/>
        </w:rPr>
        <w:t xml:space="preserve">, 2017; Novak Colwell &amp; Axelrod, 2017; Wood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In the field of fisheries management, eco-labelling is starting to attract attention globally. However, because of the large number of small-scale fishers and the large variety of fishing gear and target species, among other factors, this approach has not yet prevailed widely in the Asia-Pacific seafood market </w:t>
      </w:r>
      <w:r w:rsidRPr="0008241C">
        <w:rPr>
          <w:sz w:val="22"/>
          <w:szCs w:val="22"/>
        </w:rPr>
        <w:fldChar w:fldCharType="begin" w:fldLock="1"/>
      </w:r>
      <w:r w:rsidRPr="0008241C">
        <w:rPr>
          <w:sz w:val="22"/>
          <w:szCs w:val="22"/>
        </w:rPr>
        <w:instrText>ADDIN CSL_CITATION {"citationItems":[{"id":"ITEM-1","itemData":{"DOI":"10.1016/j.marpol.2016.12.016","ISSN":"0308597X","author":[{"dropping-particle":"","family":"Wakamatsu","given":"Mihoko","non-dropping-particle":"","parse-names":false,"suffix":""},{"dropping-particle":"","family":"Wakamatsu","given":"Hiroki","non-dropping-particle":"","parse-names":false,"suffix":""}],"container-title":"Marine Policy","id":"ITEM-1","issue":"December 2016","issued":{"date-parts":[["2017"]]},"page":"97-103","publisher":"Elsevier","title":"The certification of small-scale fisheries","type":"article-journal","volume":"77"},"uris":["http://www.mendeley.com/documents/?uuid=c4101b84-8ec2-45b4-88bd-b285935351d1"]},{"id":"ITEM-2","itemData":{"DOI":"10.1016/j.marpol.2014.06.010","ISBN":"0308-597X","ISSN":"0308597X","abstract":"Aquaculture is the fastest growing global food system, providing nearly half of the world[U+05F3]s seafood supply. A significant portion of aquaculture is produced in the global South and consumed in the North, with much of the production stemming from small producers in Asian countries. The rapid growth in this sector has led to a host of social, environmental and governance concerns, with certification emerging as one market governance response. This paper assesses the potential of certification for small producer shrimp farmers in Vietnam, examining the ways in which three standards operating in Vietnam focus on social, environmental, economic, and management dimensions of sustainability. Research findings suggest that aquaculture standards are not appropriate for small producers since much of the current criteria are not viable at this scale. A separate national standard customized specifically for small producers in Vietnam[U+05F3]s aquaculture sector may be necessary. A set of guidelines is proposed as a starting point for discussions regarding small producer certification. © 2014 The Authors.","author":[{"dropping-particle":"","family":"Marschke","given":"Melissa","non-dropping-particle":"","parse-names":false,"suffix":""},{"dropping-particle":"","family":"Wilkings","given":"Ann","non-dropping-particle":"","parse-names":false,"suffix":""}],"container-title":"Marine Policy","id":"ITEM-2","issued":{"date-parts":[["2014"]]},"page":"197-206","publisher":"Elsevier","title":"Is certification a viable option for small producer fish farmers in the global south? Insights from Vietnam","type":"article-journal","volume":"50"},"uris":["http://www.mendeley.com/documents/?uuid=f1e66aa4-b2cb-4974-822d-38e832748608"]}],"mendeley":{"formattedCitation":"(Marschke &amp; Wilkings, 2014; Wakamatsu &amp; Wakamatsu, 2017)","plainTextFormattedCitation":"(Marschke &amp; Wilkings, 2014; Wakamatsu &amp; Wakamatsu, 2017)","previouslyFormattedCitation":"(Marschke &amp; Wilkings, 2014; Wakamatsu &amp; Wakamatsu, 2017)"},"properties":{"noteIndex":0},"schema":"https://github.com/citation-style-language/schema/raw/master/csl-citation.json"}</w:instrText>
      </w:r>
      <w:r w:rsidRPr="0008241C">
        <w:rPr>
          <w:sz w:val="22"/>
          <w:szCs w:val="22"/>
        </w:rPr>
        <w:fldChar w:fldCharType="separate"/>
      </w:r>
      <w:r w:rsidRPr="0008241C">
        <w:rPr>
          <w:noProof/>
          <w:sz w:val="22"/>
          <w:szCs w:val="22"/>
        </w:rPr>
        <w:t>(Marschke &amp; Wilkings, 2014; Wakamatsu &amp; Wakamatsu, 2017)</w:t>
      </w:r>
      <w:r w:rsidRPr="0008241C">
        <w:rPr>
          <w:sz w:val="22"/>
          <w:szCs w:val="22"/>
        </w:rPr>
        <w:fldChar w:fldCharType="end"/>
      </w:r>
      <w:r w:rsidRPr="0008241C">
        <w:rPr>
          <w:sz w:val="22"/>
          <w:szCs w:val="22"/>
        </w:rPr>
        <w:t xml:space="preserve">. Because the </w:t>
      </w:r>
      <w:r w:rsidR="0005760A">
        <w:rPr>
          <w:sz w:val="22"/>
          <w:szCs w:val="22"/>
        </w:rPr>
        <w:t>Asia-Pacific</w:t>
      </w:r>
      <w:r w:rsidRPr="0008241C">
        <w:rPr>
          <w:sz w:val="22"/>
          <w:szCs w:val="22"/>
        </w:rPr>
        <w:t xml:space="preserve"> generates more than half of the global marine capture fisheries </w:t>
      </w:r>
      <w:r w:rsidRPr="0008241C">
        <w:rPr>
          <w:sz w:val="22"/>
          <w:szCs w:val="22"/>
        </w:rPr>
        <w:fldChar w:fldCharType="begin" w:fldLock="1"/>
      </w:r>
      <w:r w:rsidRPr="0008241C">
        <w:rPr>
          <w:sz w:val="22"/>
          <w:szCs w:val="22"/>
        </w:rPr>
        <w:instrText>ADDIN CSL_CITATION {"citationItems":[{"id":"ITEM-1","itemData":{"ISBN":"978-92-5-106675-1","ISSN":"1020-5489","author":[{"dropping-particle":"","family":"FAO","given":"","non-dropping-particle":"","parse-names":false,"suffix":""}],"id":"ITEM-1","issued":{"date-parts":[["2016"]]},"number-of-pages":"200pp","publisher-place":"Rome","title":"The State of World Fisheries and Aquaculture 2016. Contributing to food security and nutrition for all","type":"report"},"uris":["http://www.mendeley.com/documents/?uuid=cb25fa6a-8fb1-4983-8867-be6d68c69021"]}],"mendeley":{"formattedCitation":"(FAO, 2016)","plainTextFormattedCitation":"(FAO, 2016)","previouslyFormattedCitation":"(FAO, 2016)"},"properties":{"noteIndex":0},"schema":"https://github.com/citation-style-language/schema/raw/master/csl-citation.json"}</w:instrText>
      </w:r>
      <w:r w:rsidRPr="0008241C">
        <w:rPr>
          <w:sz w:val="22"/>
          <w:szCs w:val="22"/>
        </w:rPr>
        <w:fldChar w:fldCharType="separate"/>
      </w:r>
      <w:r w:rsidRPr="0008241C">
        <w:rPr>
          <w:noProof/>
          <w:sz w:val="22"/>
          <w:szCs w:val="22"/>
        </w:rPr>
        <w:t>(FAO, 2016)</w:t>
      </w:r>
      <w:r w:rsidRPr="0008241C">
        <w:rPr>
          <w:sz w:val="22"/>
          <w:szCs w:val="22"/>
        </w:rPr>
        <w:fldChar w:fldCharType="end"/>
      </w:r>
      <w:r w:rsidRPr="0008241C">
        <w:rPr>
          <w:sz w:val="22"/>
          <w:szCs w:val="22"/>
        </w:rPr>
        <w:t xml:space="preserve">, an effective eco-labelling scheme in this region would have significant impact. More appropriate and feasible scheme (e.g. multi-species certification or group/cooperative application) needs to be implemented </w:t>
      </w:r>
      <w:r w:rsidRPr="0008241C">
        <w:rPr>
          <w:sz w:val="22"/>
          <w:szCs w:val="22"/>
        </w:rPr>
        <w:fldChar w:fldCharType="begin" w:fldLock="1"/>
      </w:r>
      <w:r w:rsidRPr="0008241C">
        <w:rPr>
          <w:sz w:val="22"/>
          <w:szCs w:val="22"/>
        </w:rPr>
        <w:instrText>ADDIN CSL_CITATION {"citationItems":[{"id":"ITEM-1","itemData":{"DOI":"10.1016/j.marpol.2016.12.016","ISSN":"0308597X","author":[{"dropping-particle":"","family":"Wakamatsu","given":"Mihoko","non-dropping-particle":"","parse-names":false,"suffix":""},{"dropping-particle":"","family":"Wakamatsu","given":"Hiroki","non-dropping-particle":"","parse-names":false,"suffix":""}],"container-title":"Marine Policy","id":"ITEM-1","issue":"December 2016","issued":{"date-parts":[["2017"]]},"page":"97-103","publisher":"Elsevier","title":"The certification of small-scale fisheries","type":"article-journal","volume":"77"},"uris":["http://www.mendeley.com/documents/?uuid=c4101b84-8ec2-45b4-88bd-b285935351d1"]},{"id":"ITEM-2","itemData":{"DOI":"10.1016/j.marpol.2014.06.010","ISBN":"0308-597X","ISSN":"0308597X","abstract":"Aquaculture is the fastest growing global food system, providing nearly half of the world[U+05F3]s seafood supply. A significant portion of aquaculture is produced in the global South and consumed in the North, with much of the production stemming from small producers in Asian countries. The rapid growth in this sector has led to a host of social, environmental and governance concerns, with certification emerging as one market governance response. This paper assesses the potential of certification for small producer shrimp farmers in Vietnam, examining the ways in which three standards operating in Vietnam focus on social, environmental, economic, and management dimensions of sustainability. Research findings suggest that aquaculture standards are not appropriate for small producers since much of the current criteria are not viable at this scale. A separate national standard customized specifically for small producers in Vietnam[U+05F3]s aquaculture sector may be necessary. A set of guidelines is proposed as a starting point for discussions regarding small producer certification. © 2014 The Authors.","author":[{"dropping-particle":"","family":"Marschke","given":"Melissa","non-dropping-particle":"","parse-names":false,"suffix":""},{"dropping-particle":"","family":"Wilkings","given":"Ann","non-dropping-particle":"","parse-names":false,"suffix":""}],"container-title":"Marine Policy","id":"ITEM-2","issued":{"date-parts":[["2014"]]},"page":"197-206","publisher":"Elsevier","title":"Is certification a viable option for small producer fish farmers in the global south? Insights from Vietnam","type":"article-journal","volume":"50"},"uris":["http://www.mendeley.com/documents/?uuid=f1e66aa4-b2cb-4974-822d-38e832748608"]}],"mendeley":{"formattedCitation":"(Marschke &amp; Wilkings, 2014; Wakamatsu &amp; Wakamatsu, 2017)","plainTextFormattedCitation":"(Marschke &amp; Wilkings, 2014; Wakamatsu &amp; Wakamatsu, 2017)","previouslyFormattedCitation":"(Marschke &amp; Wilkings, 2014; Wakamatsu &amp; Wakamatsu, 2017)"},"properties":{"noteIndex":0},"schema":"https://github.com/citation-style-language/schema/raw/master/csl-citation.json"}</w:instrText>
      </w:r>
      <w:r w:rsidRPr="0008241C">
        <w:rPr>
          <w:sz w:val="22"/>
          <w:szCs w:val="22"/>
        </w:rPr>
        <w:fldChar w:fldCharType="separate"/>
      </w:r>
      <w:r w:rsidRPr="0008241C">
        <w:rPr>
          <w:noProof/>
          <w:sz w:val="22"/>
          <w:szCs w:val="22"/>
        </w:rPr>
        <w:t>(Marschke &amp; Wilkings, 2014; Wakamatsu &amp; Wakamatsu, 2017)</w:t>
      </w:r>
      <w:r w:rsidRPr="0008241C">
        <w:rPr>
          <w:sz w:val="22"/>
          <w:szCs w:val="22"/>
        </w:rPr>
        <w:fldChar w:fldCharType="end"/>
      </w:r>
      <w:r w:rsidRPr="0008241C">
        <w:rPr>
          <w:sz w:val="22"/>
          <w:szCs w:val="22"/>
        </w:rPr>
        <w:t xml:space="preserve">. Finally, the management of resources and biodiversity in the vast high sea areas i.e. beyond national jurisdiction, in the Asia-Pacific region is another issue that has yet to be addressed </w:t>
      </w:r>
      <w:r w:rsidRPr="0008241C">
        <w:rPr>
          <w:sz w:val="22"/>
          <w:szCs w:val="22"/>
        </w:rPr>
        <w:fldChar w:fldCharType="begin" w:fldLock="1"/>
      </w:r>
      <w:r w:rsidRPr="0008241C">
        <w:rPr>
          <w:sz w:val="22"/>
          <w:szCs w:val="22"/>
        </w:rPr>
        <w:instrText>ADDIN CSL_CITATION {"citationItems":[{"id":"ITEM-1","itemData":{"DOI":"10.3389/fmars.2016.00224","ISSN":"2296-7745","author":[{"dropping-particle":"","family":"Blasiak","given":"Robert","non-dropping-particle":"","parse-names":false,"suffix":""},{"dropping-particle":"","family":"Pittman","given":"Jeremy","non-dropping-particle":"","parse-names":false,"suffix":""},{"dropping-particle":"","family":"Yagi","given":"Nobuyuki","non-dropping-particle":"","parse-names":false,"suffix":""},{"dropping-particle":"","family":"Sugino","given":"Hiroaki","non-dropping-particle":"","parse-names":false,"suffix":""},{"dropping-particle":"","family":"Change","given":"Environmental","non-dropping-particle":"","parse-names":false,"suffix":""},{"dropping-particle":"","family":"Group","given":"Governance","non-dropping-particle":"","parse-names":false,"suffix":""}],"container-title":"Frontiers in Marine Science","id":"ITEM-1","issue":"November","issued":{"date-parts":[["2016"]]},"page":"1-10","title":"Negotiating the use of biodiversity in marine areas beyond national jurisdiction","type":"article-journal","volume":"3"},"uris":["http://www.mendeley.com/documents/?uuid=6d3005e2-475c-4d2a-ba50-6a3621dc4942"]}],"mendeley":{"formattedCitation":"(Blasiak &lt;i&gt;et al.&lt;/i&gt;, 2016)","plainTextFormattedCitation":"(Blasiak et al., 2016)","previouslyFormattedCitation":"(Blasiak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Blasiak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Agarwal, 2015).</w:t>
      </w:r>
    </w:p>
    <w:p w14:paraId="516F7801" w14:textId="161DA6ED" w:rsidR="00A01204" w:rsidRDefault="00A01204" w:rsidP="00A01204">
      <w:pPr>
        <w:rPr>
          <w:sz w:val="22"/>
          <w:szCs w:val="22"/>
        </w:rPr>
      </w:pPr>
    </w:p>
    <w:p w14:paraId="0A99946A" w14:textId="77777777" w:rsidR="00930FE2" w:rsidRPr="0008241C" w:rsidRDefault="00930FE2" w:rsidP="00A01204">
      <w:pPr>
        <w:rPr>
          <w:sz w:val="22"/>
          <w:szCs w:val="22"/>
        </w:rPr>
      </w:pPr>
    </w:p>
    <w:p w14:paraId="3C5BB0E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Inland wetland</w:t>
      </w:r>
    </w:p>
    <w:p w14:paraId="249F69E3" w14:textId="77777777" w:rsidR="00A01204" w:rsidRPr="0008241C" w:rsidRDefault="00A01204" w:rsidP="00A01204">
      <w:pPr>
        <w:rPr>
          <w:sz w:val="22"/>
          <w:szCs w:val="22"/>
        </w:rPr>
      </w:pPr>
    </w:p>
    <w:p w14:paraId="12ADF1A0" w14:textId="77777777" w:rsidR="00A01204" w:rsidRPr="0008241C" w:rsidRDefault="00A01204" w:rsidP="00A01204">
      <w:pPr>
        <w:rPr>
          <w:sz w:val="22"/>
          <w:szCs w:val="22"/>
        </w:rPr>
      </w:pPr>
      <w:r w:rsidRPr="0008241C">
        <w:rPr>
          <w:sz w:val="22"/>
          <w:szCs w:val="22"/>
        </w:rPr>
        <w:t xml:space="preserve">Asia has witnessed one of the most rapid decline in wetlands any where in the world </w:t>
      </w:r>
      <w:r w:rsidRPr="0008241C">
        <w:rPr>
          <w:sz w:val="22"/>
          <w:szCs w:val="22"/>
        </w:rPr>
        <w:fldChar w:fldCharType="begin" w:fldLock="1"/>
      </w:r>
      <w:r w:rsidRPr="0008241C">
        <w:rPr>
          <w:sz w:val="22"/>
          <w:szCs w:val="22"/>
        </w:rPr>
        <w:instrText>ADDIN CSL_CITATION {"citationItems":[{"id":"ITEM-1","itemData":{"DOI":"10.1071/MF14173","ISBN":"0002-7863","ISSN":"13231650","PMID":"17636916","abstract":"It has been frequently stated, but without provision of supporting evidence, that the world has lost 50% of its wetlands (or 50% since 1900 AD). This review of 189 reports of change in wetland area finds that the reported long-term loss of natural wetlands averages between54–57% but lossmayhave been as high as87%since 1700AD.There has been a much (3.7 times) faster rate of wetland loss during the 20th and early 21st centuries, with a loss of 64–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author":[{"dropping-particle":"","family":"Davidson","given":"Nick C.","non-dropping-particle":"","parse-names":false,"suffix":""}],"container-title":"Marine and Freshwater Research","id":"ITEM-1","issue":"10","issued":{"date-parts":[["2014"]]},"page":"934-941","title":"How much wetland has the world lost? Long-term and recent trends in global wetland area","type":"article-journal","volume":"65"},"uris":["http://www.mendeley.com/documents/?uuid=826add1f-d81c-4130-878e-c4a8622cbfec"]},{"id":"ITEM-2","itemData":{"DOI":"10.1016/j.biocon.2015.10.023","ISSN":"00063207","abstract":"We present a method for estimating broad trends in ecosystem area based on incomplete and heterogeneous data, developing a proof-of-concept for the first indicator of change in area of natural wetland, the Wetland Extent Trends (WET) index. We use a variation of the Living Planet Index method, which is used for measuring global trends in wild vertebrate species abundance. The analysis is based on a database containing 1100 wetland extent time-series records and the method identifies and addresses ecological and biogeographic biases in the dataset. Globally, the natural WET index, excluding human-made wetlands, declined by about 30% on average between 1970 and 2008. Declines varied between regions from about 50% in Europe to about 17% in Oceania over the same period. The WET index fills an important gap in the ecosystem coverage of global biodiversity indicators and can track changes related to a number of current international policy objectives. The same method could be applied to other datasets to create indicators for other ecosystems with incomplete global data.","author":[{"dropping-particle":"","family":"Dixon","given":"M. J R","non-dropping-particle":"","parse-names":false,"suffix":""},{"dropping-particle":"","family":"Loh","given":"J.","non-dropping-particle":"","parse-names":false,"suffix":""},{"dropping-particle":"","family":"Davidson","given":"N. C.","non-dropping-particle":"","parse-names":false,"suffix":""},{"dropping-particle":"","family":"Beltrame","given":"C.","non-dropping-particle":"","parse-names":false,"suffix":""},{"dropping-particle":"","family":"Freeman","given":"R.","non-dropping-particle":"","parse-names":false,"suffix":""},{"dropping-particle":"","family":"Walpole","given":"M.","non-dropping-particle":"","parse-names":false,"suffix":""}],"container-title":"Biological Conservation","id":"ITEM-2","issued":{"date-parts":[["2016"]]},"page":"27-35","publisher":"Elsevier B.V.","title":"Tracking global change in ecosystem area: The Wetland Extent Trends index","type":"article-journal","volume":"193"},"uris":["http://www.mendeley.com/documents/?uuid=64c5cda2-ebbd-4fde-8e46-f273bf7838cb"]},{"id":"ITEM-3","itemData":{"DOI":"10.2139/ssrn.2589447","ISBN":"9780874216561","ISSN":"1556-5068","abstract":"Wetlands continue to decline globally, both in area and in quality. As a result, the ecosystem services that wetlands provide to society are diminished. Contracting Parties and their policymakers are urged to take immediate action to meet the Ramsar Convention's objective to stop and reverse the loss and degradation of wetlands and services to people. Background","author":[{"dropping-particle":"","family":"Gardner, R.C., Barchiesi, S., Beltrame, C., Finlayson, C.M., Galewski, T., Harrison, I., Paganini, M., Perennou, C., Pritchard, D.E., Rosenqvist, A., and Walpole","given":"M. 2015.","non-dropping-particle":"","parse-names":false,"suffix":""}],"container-title":"Ramsar Briefing Note","id":"ITEM-3","issue":"June","issued":{"date-parts":[["2015"]]},"page":"1-20","title":"State of the World ’ s Wetlands and their Services to People : A compilation of recent analyses","type":"article-journal","volume":"no. 7"},"uris":["http://www.mendeley.com/documents/?uuid=79808e6d-f2a3-41e1-8619-b4f17d3b065e"]},{"id":"ITEM-4","itemData":{"DOI":"10.1016/j.scitotenv.2017.02.001","ISSN":"18791026","abstract":"Even though researchers have paid a great deal of attention to wetland loss and status, the actual extent of wetland loss on a global scale, especially the loss caused directly by human activities, and the actual extent of currently surviving wetlands remains uncertain. This paper simulated the potential distribution of global wetlands by employing a new Precipitation Topographic Wetness Index (PTWI) and global remote sensing training samples. The results show earth would have approximately 29.83 million km2 of wetlands, if humans did not interfere with wetland ecosystems. By combining datasets related to global wetlands, we found that at least 33% of global wetlands had been lost as of 2009, including 4.58 million km2 of non-water wetlands and 2.64 million km2 of open water. The areal extent of wetland loss has been greatest in Asia, but Europe has experienced the most serious losses. Wetland-related datasets suffer from major inconsistencies, and estimates of the areal extent of the remaining global wetlands ranged from 1.53 to 14.86 million km2. Therefore, although it is challenging, thematic mapping of global wetlands is necessary and urgently needed.","author":[{"dropping-particle":"","family":"Hu","given":"Shengjie","non-dropping-particle":"","parse-names":false,"suffix":""},{"dropping-particle":"","family":"Niu","given":"Zhenguo","non-dropping-particle":"","parse-names":false,"suffix":""},{"dropping-particle":"","family":"Chen","given":"Yanfen","non-dropping-particle":"","parse-names":false,"suffix":""},{"dropping-particle":"","family":"Li","given":"Lifeng","non-dropping-particle":"","parse-names":false,"suffix":""},{"dropping-particle":"","family":"Zhang","given":"Haiying","non-dropping-particle":"","parse-names":false,"suffix":""}],"container-title":"Science of the Total Environment","id":"ITEM-4","issued":{"date-parts":[["2017"]]},"page":"319-327","publisher":"Elsevier B.V.","title":"Global wetlands: Potential distribution, wetland loss, and status","type":"article-journal","volume":"586"},"uris":["http://www.mendeley.com/documents/?uuid=b8ca5b92-c4b2-4abf-bc97-6cf7992bc91f"]}],"mendeley":{"formattedCitation":"(Davidson, 2014; M. J. R. Dixon &lt;i&gt;et al.&lt;/i&gt;, 2016; Gardner, R.C., Barchiesi, S., Beltrame, C., Finlayson, C.M., Galewski, T., Harrison, I., Paganini, M., Perennou, C., Pritchard, D.E., Rosenqvist, A., and Walpole, 2015; S. Hu &lt;i&gt;et al.&lt;/i&gt;, 2017)","plainTextFormattedCitation":"(Davidson, 2014; M. J. R. Dixon et al., 2016; Gardner, R.C., Barchiesi, S., Beltrame, C., Finlayson, C.M., Galewski, T., Harrison, I., Paganini, M., Perennou, C., Pritchard, D.E., Rosenqvist, A., and Walpole, 2015; S. Hu et al., 2017)","previouslyFormattedCitation":"(Davidson, 2014; M. J. R. Dixon &lt;i&gt;et al.&lt;/i&gt;, 2016; Gardner, R.C., Barchiesi, S., Beltrame, C., Finlayson, C.M., Galewski, T., Harrison, I., Paganini, M., Perennou, C., Pritchard, D.E., Rosenqvist, A., and Walpole, 2015; S. Hu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Davidson, 2014;  Dixon </w:t>
      </w:r>
      <w:r w:rsidRPr="0008241C">
        <w:rPr>
          <w:i/>
          <w:noProof/>
          <w:sz w:val="22"/>
          <w:szCs w:val="22"/>
        </w:rPr>
        <w:t>et al.</w:t>
      </w:r>
      <w:r w:rsidRPr="0008241C">
        <w:rPr>
          <w:noProof/>
          <w:sz w:val="22"/>
          <w:szCs w:val="22"/>
        </w:rPr>
        <w:t xml:space="preserve">, 2016; Gardner, </w:t>
      </w:r>
      <w:r w:rsidRPr="0008241C">
        <w:rPr>
          <w:i/>
          <w:noProof/>
          <w:sz w:val="22"/>
          <w:szCs w:val="22"/>
        </w:rPr>
        <w:t>et. al</w:t>
      </w:r>
      <w:r w:rsidRPr="0008241C">
        <w:rPr>
          <w:noProof/>
          <w:sz w:val="22"/>
          <w:szCs w:val="22"/>
        </w:rPr>
        <w:t xml:space="preserve">, 2015; Hu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The Ramsar Convention has played an </w:t>
      </w:r>
      <w:r w:rsidRPr="0008241C">
        <w:rPr>
          <w:sz w:val="22"/>
          <w:szCs w:val="22"/>
        </w:rPr>
        <w:lastRenderedPageBreak/>
        <w:t xml:space="preserve">important role in triggering national policymaking and transboundary actions for wetlands globally, including in the Asia-Pacific region </w:t>
      </w:r>
      <w:r w:rsidRPr="0008241C">
        <w:rPr>
          <w:sz w:val="22"/>
          <w:szCs w:val="22"/>
        </w:rPr>
        <w:fldChar w:fldCharType="begin" w:fldLock="1"/>
      </w:r>
      <w:r w:rsidRPr="0008241C">
        <w:rPr>
          <w:sz w:val="22"/>
          <w:szCs w:val="22"/>
        </w:rPr>
        <w:instrText>ADDIN CSL_CITATION {"citationItems":[{"id":"ITEM-1","itemData":{"ISBN":"2-8317-0200-3","abstract":"Sub-series I: Handbook 1 International Cooperation on Wetlands r a m s a r h a n db o ok s 5 t h e dI t Ion 2 016 The Convention on Wetlands (Ramsar, Iran, 1971) is an inter-governmental treaty whose mission is \" the conservation and wise use of all wetlands through local, regional and national actions and international cooperation, as a contribution towards achieving sustainable development throughout the world \" . As of January 2016, 169 nations have joined the Convention as Contracting Parties, and more than 2,220 wetlands around the world, covering over 214 million hectares, have been designated for inclusion in the Ramsar List of Wetlands of International Importance.","author":[{"dropping-particle":"","family":"Ramsar Convention Secretariat","given":"","non-dropping-particle":"","parse-names":false,"suffix":""}],"edition":"5th","id":"ITEM-1","issued":{"date-parts":[["2016"]]},"number-of-pages":"15-18","publisher":"Ramsar Convention Secretariat","publisher-place":"Gland, Switzerland","title":"An Introduction to the Convention on Wetlands (previously The Ramsar Convention Manual).","type":"book"},"uris":["http://www.mendeley.com/documents/?uuid=35a4c053-a592-4fda-8828-9ff2fec7db72"]}],"mendeley":{"formattedCitation":"(Ramsar Convention Secretariat, 2016)","manualFormatting":"(Ramsar Convention Secretariat, 2016, case study in Box 6.8)","plainTextFormattedCitation":"(Ramsar Convention Secretariat, 2016)","previouslyFormattedCitation":"(Ramsar Convention Secretariat, 2016)"},"properties":{"noteIndex":0},"schema":"https://github.com/citation-style-language/schema/raw/master/csl-citation.json"}</w:instrText>
      </w:r>
      <w:r w:rsidRPr="0008241C">
        <w:rPr>
          <w:sz w:val="22"/>
          <w:szCs w:val="22"/>
        </w:rPr>
        <w:fldChar w:fldCharType="separate"/>
      </w:r>
      <w:r w:rsidRPr="0008241C">
        <w:rPr>
          <w:noProof/>
          <w:sz w:val="22"/>
          <w:szCs w:val="22"/>
        </w:rPr>
        <w:t>(Ramsar Convention Secretariat, 2016, case study in Box 6.8)</w:t>
      </w:r>
      <w:r w:rsidRPr="0008241C">
        <w:rPr>
          <w:sz w:val="22"/>
          <w:szCs w:val="22"/>
        </w:rPr>
        <w:fldChar w:fldCharType="end"/>
      </w:r>
      <w:r w:rsidRPr="0008241C">
        <w:rPr>
          <w:sz w:val="22"/>
          <w:szCs w:val="22"/>
        </w:rPr>
        <w:t xml:space="preserve">. Most countries in the region have wetlands embedded within the existing environmental policy and regulatory framework, with a select few putting in place independent policies.  In Oceania, only Australia and New Zealand have specific policies for wetlands. In response to the requirements of the Ramsar Convention, the Australian government developed a framework policy for the cooperative management of wetlands, as a part of the National Strategy for Ecologically Sustainable Development. Australia has also put in place Commonwealth environmental legislation, including the Environment Protection and Biodiversity Conservation Act 1999 (EPBC Act) and the Water Act, which give effect to </w:t>
      </w:r>
      <w:r w:rsidRPr="0008241C">
        <w:rPr>
          <w:noProof/>
          <w:sz w:val="22"/>
          <w:szCs w:val="22"/>
        </w:rPr>
        <w:t>a number of</w:t>
      </w:r>
      <w:r w:rsidRPr="0008241C">
        <w:rPr>
          <w:sz w:val="22"/>
          <w:szCs w:val="22"/>
        </w:rPr>
        <w:t xml:space="preserve"> international agreements. Policies of New South Wales, Western Australia, Queensland, South Australia and Northern Territory provide strategies for achieving wise use of wetlands within the </w:t>
      </w:r>
      <w:r w:rsidRPr="0008241C">
        <w:rPr>
          <w:noProof/>
          <w:sz w:val="22"/>
          <w:szCs w:val="22"/>
        </w:rPr>
        <w:t>jurisdiction</w:t>
      </w:r>
      <w:r w:rsidRPr="0008241C">
        <w:rPr>
          <w:sz w:val="22"/>
          <w:szCs w:val="22"/>
        </w:rPr>
        <w:t xml:space="preserve"> of </w:t>
      </w:r>
      <w:r w:rsidRPr="0008241C">
        <w:rPr>
          <w:noProof/>
          <w:sz w:val="22"/>
          <w:szCs w:val="22"/>
        </w:rPr>
        <w:t>states/territories</w:t>
      </w:r>
      <w:r w:rsidRPr="0008241C">
        <w:rPr>
          <w:sz w:val="22"/>
          <w:szCs w:val="22"/>
        </w:rPr>
        <w:t>.</w:t>
      </w:r>
    </w:p>
    <w:p w14:paraId="361B3788" w14:textId="77777777" w:rsidR="00A01204" w:rsidRPr="0008241C" w:rsidRDefault="00A01204" w:rsidP="00A01204">
      <w:pPr>
        <w:rPr>
          <w:sz w:val="22"/>
          <w:szCs w:val="22"/>
        </w:rPr>
      </w:pPr>
    </w:p>
    <w:p w14:paraId="4D2E1CEB" w14:textId="77777777" w:rsidR="00A01204" w:rsidRPr="0008241C" w:rsidRDefault="00A01204" w:rsidP="00A01204">
      <w:pPr>
        <w:rPr>
          <w:sz w:val="22"/>
          <w:szCs w:val="22"/>
        </w:rPr>
      </w:pPr>
      <w:r w:rsidRPr="0008241C">
        <w:rPr>
          <w:sz w:val="22"/>
          <w:szCs w:val="22"/>
        </w:rPr>
        <w:t xml:space="preserve">In 1986, New Zealand became the first Contracting Party </w:t>
      </w:r>
      <w:r w:rsidRPr="0008241C">
        <w:rPr>
          <w:noProof/>
          <w:sz w:val="22"/>
          <w:szCs w:val="22"/>
        </w:rPr>
        <w:t>to</w:t>
      </w:r>
      <w:r w:rsidRPr="0008241C">
        <w:rPr>
          <w:sz w:val="22"/>
          <w:szCs w:val="22"/>
        </w:rPr>
        <w:t xml:space="preserve"> the Ramsar Convention to have put in place a National Wetland Policy. This </w:t>
      </w:r>
      <w:r w:rsidRPr="0008241C">
        <w:rPr>
          <w:noProof/>
          <w:sz w:val="22"/>
          <w:szCs w:val="22"/>
        </w:rPr>
        <w:t>non-statutory</w:t>
      </w:r>
      <w:r w:rsidRPr="0008241C">
        <w:rPr>
          <w:sz w:val="22"/>
          <w:szCs w:val="22"/>
        </w:rPr>
        <w:t xml:space="preserve"> policy established objectives for preservation and protection, inventory and public awareness, and identified that immediate and continuing action was required to protect wetlands. The National Policy Statement for Freshwater Management (2011) sets out the objectives and policies for managing New Zealand's freshwater resources under the Resource Management Act 1991. Administration of water management in New Zealand is by 16 regional councils through the framework provided by the Resource Management Act. The National Policy statement requires councils to manage water in an integrated and sustainable way, while providing for economic growth within set water quantity and quality limits. Regional and district councils have responsibilities to implement legislation and develop policies and regulations to protect wetlands and prevent their damage and degradation. Most use a mix of regulatory mechanisms and voluntary incentives to encourage protection and restoration of wetlands. The strength of regulation for wetland protection varies across the country, with stronger more restrictive rules in more populated regions where the </w:t>
      </w:r>
      <w:r w:rsidRPr="0008241C">
        <w:rPr>
          <w:noProof/>
          <w:sz w:val="22"/>
          <w:szCs w:val="22"/>
        </w:rPr>
        <w:t>loss</w:t>
      </w:r>
      <w:r w:rsidRPr="0008241C">
        <w:rPr>
          <w:sz w:val="22"/>
          <w:szCs w:val="22"/>
        </w:rPr>
        <w:t xml:space="preserve"> in extent has been most significant. </w:t>
      </w:r>
      <w:r w:rsidRPr="0008241C">
        <w:rPr>
          <w:noProof/>
          <w:sz w:val="22"/>
          <w:szCs w:val="22"/>
        </w:rPr>
        <w:t>The New Zealand Biodiversity Strategy (2000), released by the New Zealand Government in partial fulfillment of international obligations under the Convention on Biological Diversity, includes outcomes that enhance the ability to manage wetlands, through mechanisms such as Terrestrial and Freshwater Biodiversity Information System (TIFBIS). Funds were made available and has contributed to database development and enhanced access to published and unpublished information.</w:t>
      </w:r>
      <w:r w:rsidRPr="0008241C">
        <w:rPr>
          <w:sz w:val="22"/>
          <w:szCs w:val="22"/>
        </w:rPr>
        <w:t xml:space="preserve">  </w:t>
      </w:r>
    </w:p>
    <w:p w14:paraId="7D184C44" w14:textId="77777777" w:rsidR="00A01204" w:rsidRPr="0008241C" w:rsidRDefault="00A01204" w:rsidP="00A01204">
      <w:pPr>
        <w:rPr>
          <w:sz w:val="22"/>
          <w:szCs w:val="22"/>
        </w:rPr>
      </w:pPr>
    </w:p>
    <w:p w14:paraId="2832D84C" w14:textId="77777777" w:rsidR="00A01204" w:rsidRPr="0008241C" w:rsidRDefault="00A01204" w:rsidP="00A01204">
      <w:pPr>
        <w:rPr>
          <w:sz w:val="22"/>
          <w:szCs w:val="22"/>
        </w:rPr>
      </w:pPr>
      <w:r w:rsidRPr="0008241C">
        <w:rPr>
          <w:sz w:val="22"/>
          <w:szCs w:val="22"/>
        </w:rPr>
        <w:t>Fiji does not have a policy dedicated solely to wetlands, however, sections within environmental policies such as the NBSAP, Integrated Communication Strategy, Fiji Forest Policy, Agriculture Policy and others include sufficient measures to support the wise use of wetlands. The Kiribati integrated Environment Policy covers wetland issues and so does the Kiribati NBSAP.</w:t>
      </w:r>
    </w:p>
    <w:p w14:paraId="41A09E5F" w14:textId="77777777" w:rsidR="00A01204" w:rsidRPr="0008241C" w:rsidRDefault="00A01204" w:rsidP="00A01204">
      <w:pPr>
        <w:rPr>
          <w:sz w:val="22"/>
          <w:szCs w:val="22"/>
        </w:rPr>
      </w:pPr>
    </w:p>
    <w:p w14:paraId="49E87648" w14:textId="77777777" w:rsidR="00A01204" w:rsidRPr="0008241C" w:rsidRDefault="00A01204" w:rsidP="00A01204">
      <w:pPr>
        <w:rPr>
          <w:sz w:val="22"/>
          <w:szCs w:val="22"/>
        </w:rPr>
      </w:pPr>
      <w:r w:rsidRPr="0008241C">
        <w:rPr>
          <w:sz w:val="22"/>
          <w:szCs w:val="22"/>
        </w:rPr>
        <w:t xml:space="preserve">However, many other countries in South East Asia have recently developed policies and plans for the management of their wetland resources. Indonesia’s national strategy and action plan for wetlands was formulated in 2004 but </w:t>
      </w:r>
      <w:r w:rsidRPr="0008241C">
        <w:rPr>
          <w:noProof/>
          <w:sz w:val="22"/>
          <w:szCs w:val="22"/>
        </w:rPr>
        <w:t xml:space="preserve">is </w:t>
      </w:r>
      <w:r w:rsidRPr="0008241C">
        <w:rPr>
          <w:sz w:val="22"/>
          <w:szCs w:val="22"/>
        </w:rPr>
        <w:t xml:space="preserve">currently still under review. A national strategy and action plan for Sustainable Management of Peatlands has also </w:t>
      </w:r>
      <w:r w:rsidRPr="0008241C">
        <w:rPr>
          <w:noProof/>
          <w:sz w:val="22"/>
          <w:szCs w:val="22"/>
        </w:rPr>
        <w:t>been developed</w:t>
      </w:r>
      <w:r w:rsidRPr="0008241C">
        <w:rPr>
          <w:sz w:val="22"/>
          <w:szCs w:val="22"/>
        </w:rPr>
        <w:t xml:space="preserve"> in line with the ASEAN Peatland Management Initiative. </w:t>
      </w:r>
      <w:r w:rsidRPr="0008241C">
        <w:rPr>
          <w:noProof/>
          <w:sz w:val="22"/>
          <w:szCs w:val="22"/>
        </w:rPr>
        <w:t>W</w:t>
      </w:r>
      <w:r w:rsidRPr="0008241C">
        <w:rPr>
          <w:sz w:val="22"/>
          <w:szCs w:val="22"/>
        </w:rPr>
        <w:t xml:space="preserve">etland issues also find a </w:t>
      </w:r>
      <w:r w:rsidRPr="0008241C">
        <w:rPr>
          <w:noProof/>
          <w:sz w:val="22"/>
          <w:szCs w:val="22"/>
        </w:rPr>
        <w:t>place</w:t>
      </w:r>
      <w:r w:rsidRPr="0008241C">
        <w:rPr>
          <w:sz w:val="22"/>
          <w:szCs w:val="22"/>
        </w:rPr>
        <w:t xml:space="preserve"> in sectoral </w:t>
      </w:r>
      <w:r w:rsidRPr="0008241C">
        <w:rPr>
          <w:noProof/>
          <w:sz w:val="22"/>
          <w:szCs w:val="22"/>
        </w:rPr>
        <w:t>policies</w:t>
      </w:r>
      <w:r w:rsidRPr="0008241C">
        <w:rPr>
          <w:sz w:val="22"/>
          <w:szCs w:val="22"/>
        </w:rPr>
        <w:t xml:space="preserve"> and plans related to poverty eradication, water resource management, national forest management, biodiversity, agriculture and sustainable development. In Malaysia, for example, the National Wetland Policy that was formulated in 2004 is currently being reviewed and strengthened to address the needs of wetlands conservation. In 2011, the Ministry of Natural Resources and Environment issued the National Action Plan for Peatlands. The action plan </w:t>
      </w:r>
      <w:r w:rsidRPr="0008241C">
        <w:rPr>
          <w:noProof/>
          <w:sz w:val="22"/>
          <w:szCs w:val="22"/>
        </w:rPr>
        <w:t>is aimed</w:t>
      </w:r>
      <w:r w:rsidRPr="0008241C">
        <w:rPr>
          <w:sz w:val="22"/>
          <w:szCs w:val="22"/>
        </w:rPr>
        <w:t xml:space="preserve"> at haze free ASEAN region by contributing to four objectives namely i) enhanced awareness and capacity building, ii) addressing transboundary haze pollution, iii) promoting sustainable management of peatlands and iv) promoting regional cooperation. Wetland issues have </w:t>
      </w:r>
      <w:r w:rsidRPr="0008241C">
        <w:rPr>
          <w:noProof/>
          <w:sz w:val="22"/>
          <w:szCs w:val="22"/>
        </w:rPr>
        <w:t>been incorporated</w:t>
      </w:r>
      <w:r w:rsidRPr="0008241C">
        <w:rPr>
          <w:sz w:val="22"/>
          <w:szCs w:val="22"/>
        </w:rPr>
        <w:t xml:space="preserve"> into other national strategies and planning processes.</w:t>
      </w:r>
    </w:p>
    <w:p w14:paraId="760E84D7" w14:textId="77777777" w:rsidR="00A01204" w:rsidRPr="0008241C" w:rsidRDefault="00A01204" w:rsidP="00A01204">
      <w:pPr>
        <w:rPr>
          <w:sz w:val="22"/>
          <w:szCs w:val="22"/>
        </w:rPr>
      </w:pPr>
    </w:p>
    <w:p w14:paraId="260B2065" w14:textId="77777777" w:rsidR="00A01204" w:rsidRPr="0008241C" w:rsidRDefault="00A01204" w:rsidP="00A01204">
      <w:pPr>
        <w:rPr>
          <w:sz w:val="22"/>
          <w:szCs w:val="22"/>
        </w:rPr>
      </w:pPr>
      <w:r w:rsidRPr="0008241C">
        <w:rPr>
          <w:noProof/>
          <w:sz w:val="22"/>
          <w:szCs w:val="22"/>
        </w:rPr>
        <w:t xml:space="preserve">The National Wetlands Action Plan (2011-16) for the Philippines provides a framework of strategies and actions for all concerned sectors of society including government agencies, NGOs, the private </w:t>
      </w:r>
      <w:r w:rsidRPr="0008241C">
        <w:rPr>
          <w:noProof/>
          <w:sz w:val="22"/>
          <w:szCs w:val="22"/>
        </w:rPr>
        <w:lastRenderedPageBreak/>
        <w:t>sector, small communities and indigenous people for the management and wise use of wetlands and their resources for the enjoyment of their benefits by the present and future generations.</w:t>
      </w:r>
      <w:r w:rsidRPr="0008241C">
        <w:rPr>
          <w:sz w:val="22"/>
          <w:szCs w:val="22"/>
        </w:rPr>
        <w:t xml:space="preserve"> </w:t>
      </w:r>
      <w:r w:rsidRPr="0008241C">
        <w:rPr>
          <w:noProof/>
          <w:sz w:val="22"/>
          <w:szCs w:val="22"/>
        </w:rPr>
        <w:t>Also</w:t>
      </w:r>
      <w:r w:rsidRPr="0008241C">
        <w:rPr>
          <w:sz w:val="22"/>
          <w:szCs w:val="22"/>
        </w:rPr>
        <w:t xml:space="preserve">, plans for biodiversity, climate change, and coastal resources management also include wetland issues. Thailand has enacted cabinet resolutions regarding wetlands which call for measures for </w:t>
      </w:r>
      <w:r w:rsidRPr="0008241C">
        <w:rPr>
          <w:noProof/>
          <w:sz w:val="22"/>
          <w:szCs w:val="22"/>
        </w:rPr>
        <w:t>updating</w:t>
      </w:r>
      <w:r w:rsidRPr="0008241C">
        <w:rPr>
          <w:sz w:val="22"/>
          <w:szCs w:val="22"/>
        </w:rPr>
        <w:t xml:space="preserve"> of wetland inventories and improved measures to cover wetland </w:t>
      </w:r>
      <w:r w:rsidRPr="0008241C">
        <w:rPr>
          <w:noProof/>
          <w:sz w:val="22"/>
          <w:szCs w:val="22"/>
        </w:rPr>
        <w:t>at</w:t>
      </w:r>
      <w:r w:rsidRPr="0008241C">
        <w:rPr>
          <w:sz w:val="22"/>
          <w:szCs w:val="22"/>
        </w:rPr>
        <w:t xml:space="preserve"> all levels. Wetland issues have </w:t>
      </w:r>
      <w:r w:rsidRPr="0008241C">
        <w:rPr>
          <w:noProof/>
          <w:sz w:val="22"/>
          <w:szCs w:val="22"/>
        </w:rPr>
        <w:t>been incorporated</w:t>
      </w:r>
      <w:r w:rsidRPr="0008241C">
        <w:rPr>
          <w:sz w:val="22"/>
          <w:szCs w:val="22"/>
        </w:rPr>
        <w:t xml:space="preserve"> within the NBSAP. Issues </w:t>
      </w:r>
      <w:r w:rsidRPr="0008241C">
        <w:rPr>
          <w:noProof/>
          <w:sz w:val="22"/>
          <w:szCs w:val="22"/>
        </w:rPr>
        <w:t>of</w:t>
      </w:r>
      <w:r w:rsidRPr="0008241C">
        <w:rPr>
          <w:sz w:val="22"/>
          <w:szCs w:val="22"/>
        </w:rPr>
        <w:t xml:space="preserve"> conservation and </w:t>
      </w:r>
      <w:r w:rsidRPr="0008241C">
        <w:rPr>
          <w:noProof/>
          <w:sz w:val="22"/>
          <w:szCs w:val="22"/>
        </w:rPr>
        <w:t>wise</w:t>
      </w:r>
      <w:r w:rsidRPr="0008241C">
        <w:rPr>
          <w:sz w:val="22"/>
          <w:szCs w:val="22"/>
        </w:rPr>
        <w:t xml:space="preserve"> use of wetlands have also </w:t>
      </w:r>
      <w:r w:rsidRPr="0008241C">
        <w:rPr>
          <w:noProof/>
          <w:sz w:val="22"/>
          <w:szCs w:val="22"/>
        </w:rPr>
        <w:t>been incorporated</w:t>
      </w:r>
      <w:r w:rsidRPr="0008241C">
        <w:rPr>
          <w:sz w:val="22"/>
          <w:szCs w:val="22"/>
        </w:rPr>
        <w:t xml:space="preserve"> into plans or policy of relevant sectors such as land management, water resources, agriculture, and climate change. Elements of wetland </w:t>
      </w:r>
      <w:r w:rsidRPr="0008241C">
        <w:rPr>
          <w:noProof/>
          <w:sz w:val="22"/>
          <w:szCs w:val="22"/>
        </w:rPr>
        <w:t>policies</w:t>
      </w:r>
      <w:r w:rsidRPr="0008241C">
        <w:rPr>
          <w:sz w:val="22"/>
          <w:szCs w:val="22"/>
        </w:rPr>
        <w:t xml:space="preserve"> of Vietnam and Cambodia </w:t>
      </w:r>
      <w:r w:rsidRPr="0008241C">
        <w:rPr>
          <w:noProof/>
          <w:sz w:val="22"/>
          <w:szCs w:val="22"/>
        </w:rPr>
        <w:t>are contained</w:t>
      </w:r>
      <w:r w:rsidRPr="0008241C">
        <w:rPr>
          <w:sz w:val="22"/>
          <w:szCs w:val="22"/>
        </w:rPr>
        <w:t xml:space="preserve"> in regulations related to land, water and biodiversity. Wetland issues have </w:t>
      </w:r>
      <w:r w:rsidRPr="0008241C">
        <w:rPr>
          <w:noProof/>
          <w:sz w:val="22"/>
          <w:szCs w:val="22"/>
        </w:rPr>
        <w:t>been integrated</w:t>
      </w:r>
      <w:r w:rsidRPr="0008241C">
        <w:rPr>
          <w:sz w:val="22"/>
          <w:szCs w:val="22"/>
        </w:rPr>
        <w:t xml:space="preserve"> into national strategies and planning processes related to poverty reduction, water resources management, marine </w:t>
      </w:r>
      <w:r w:rsidRPr="0008241C">
        <w:rPr>
          <w:noProof/>
          <w:sz w:val="22"/>
          <w:szCs w:val="22"/>
        </w:rPr>
        <w:t>resources,</w:t>
      </w:r>
      <w:r w:rsidRPr="0008241C">
        <w:rPr>
          <w:sz w:val="22"/>
          <w:szCs w:val="22"/>
        </w:rPr>
        <w:t xml:space="preserve"> national forest,  and agriculture.</w:t>
      </w:r>
    </w:p>
    <w:p w14:paraId="13E698F0" w14:textId="77777777" w:rsidR="00A01204" w:rsidRPr="0008241C" w:rsidRDefault="00A01204" w:rsidP="00A01204">
      <w:pPr>
        <w:rPr>
          <w:sz w:val="22"/>
          <w:szCs w:val="22"/>
        </w:rPr>
      </w:pPr>
    </w:p>
    <w:p w14:paraId="1085E54A" w14:textId="77777777" w:rsidR="00A01204" w:rsidRPr="0008241C" w:rsidRDefault="00A01204" w:rsidP="00A01204">
      <w:pPr>
        <w:rPr>
          <w:sz w:val="22"/>
          <w:szCs w:val="22"/>
        </w:rPr>
      </w:pPr>
      <w:r w:rsidRPr="0008241C">
        <w:rPr>
          <w:sz w:val="22"/>
          <w:szCs w:val="22"/>
        </w:rPr>
        <w:t>As of 2015, the government of Lao PDR was revising its National Law on Water Management and including a substantial component on wetlands to make it compatible with the Ramsar Convention and the Department of Water Resources of the Ministry of Natural Resources and Environment is currently in the process of developing a National Wetland Policy. Myanmar has also come out with draft national wetland policy in 2017. In 2017, the countries of the Lower Mekong Region (Lao PDR, Cambodia, Myanmar, Vietnam, and Thailand) have come together to establish the Indo-Burma Ramsar Regional Initiative to strengthen conservation of wetlands within the region. Wetland conservation in Brunei Darussalam is delivered largely through the regulatory framework guided by the Environmental Protection and Management Order of 2015 and the Water Supply Act 12 of 1962.</w:t>
      </w:r>
    </w:p>
    <w:p w14:paraId="7BBA00E6" w14:textId="77777777" w:rsidR="00A01204" w:rsidRPr="0008241C" w:rsidRDefault="00A01204" w:rsidP="00A01204">
      <w:pPr>
        <w:rPr>
          <w:sz w:val="22"/>
          <w:szCs w:val="22"/>
        </w:rPr>
      </w:pPr>
    </w:p>
    <w:p w14:paraId="29C18086" w14:textId="77777777" w:rsidR="00A01204" w:rsidRPr="0008241C" w:rsidRDefault="00A01204" w:rsidP="00A01204">
      <w:pPr>
        <w:rPr>
          <w:sz w:val="22"/>
          <w:szCs w:val="22"/>
        </w:rPr>
      </w:pPr>
      <w:r w:rsidRPr="0008241C">
        <w:rPr>
          <w:sz w:val="22"/>
          <w:szCs w:val="22"/>
        </w:rPr>
        <w:t xml:space="preserve">In East Asia, </w:t>
      </w:r>
      <w:r w:rsidRPr="0008241C">
        <w:rPr>
          <w:noProof/>
          <w:sz w:val="22"/>
          <w:szCs w:val="22"/>
        </w:rPr>
        <w:t>policies</w:t>
      </w:r>
      <w:r w:rsidRPr="0008241C">
        <w:rPr>
          <w:sz w:val="22"/>
          <w:szCs w:val="22"/>
        </w:rPr>
        <w:t xml:space="preserve"> for wetlands generally take the form of separate policies (as in China and South Korea), or as integrated biodiversity policies (as in Japan). In China, policies for wetland conservation have been taking shape since 1992 with the national government becoming a Contracting Party to the Ramsar Convention. The broad objectives of the policy environment are to form natural wetland conservation system through the biodiversity conservation, pollution control, and alignment of land use with the natural characteristics and essential functions of wetland ecosystems. In 2012, the State Council approved the Twelfth five-year national </w:t>
      </w:r>
      <w:r w:rsidRPr="0008241C">
        <w:rPr>
          <w:noProof/>
          <w:sz w:val="22"/>
          <w:szCs w:val="22"/>
        </w:rPr>
        <w:t>wetland conservation project implementation plan</w:t>
      </w:r>
      <w:r w:rsidRPr="0008241C">
        <w:rPr>
          <w:sz w:val="22"/>
          <w:szCs w:val="22"/>
        </w:rPr>
        <w:t xml:space="preserve"> drawn up by the National Forestry Bureau. The country has designated many internationally important wetlands that have not yet been designated as Ramsar site as nature reserves, wetland parks, or other types of protected areas, and </w:t>
      </w:r>
      <w:r w:rsidRPr="0008241C">
        <w:rPr>
          <w:noProof/>
          <w:sz w:val="22"/>
          <w:szCs w:val="22"/>
        </w:rPr>
        <w:t>fulfils</w:t>
      </w:r>
      <w:r w:rsidRPr="0008241C">
        <w:rPr>
          <w:sz w:val="22"/>
          <w:szCs w:val="22"/>
        </w:rPr>
        <w:t xml:space="preserve"> appropriate conservation in line with available laws, regulations, and policies. In Japan The National Biodiversity Strategy 2012-2020 approved by the Cabinet in September 2012 is regarded as a National Wetland Policy. </w:t>
      </w:r>
      <w:r w:rsidRPr="0008241C">
        <w:rPr>
          <w:noProof/>
          <w:sz w:val="22"/>
          <w:szCs w:val="22"/>
        </w:rPr>
        <w:t>The policy includes: a) conservation and restoration of the habitats of various forms of life at the watershed level, while also paying attention to the connection with the sea; b) establishing domestic and international ecological networks centering on river/wetland areas; c) improving water quality so that people can have contact with a variety of aquatic life and secure healthy hydrologic cycles including groundwater and spring water; and d) restoring rivers and lakes that characterise Japan where rich ecosystems and local history, culture and life are in good harmony.</w:t>
      </w:r>
    </w:p>
    <w:p w14:paraId="7F6C7004" w14:textId="77777777" w:rsidR="00A01204" w:rsidRPr="0008241C" w:rsidRDefault="00A01204" w:rsidP="00A01204">
      <w:pPr>
        <w:rPr>
          <w:sz w:val="22"/>
          <w:szCs w:val="22"/>
        </w:rPr>
      </w:pPr>
    </w:p>
    <w:p w14:paraId="7E123366" w14:textId="77777777" w:rsidR="00A01204" w:rsidRPr="0008241C" w:rsidRDefault="00A01204" w:rsidP="00A01204">
      <w:pPr>
        <w:rPr>
          <w:sz w:val="22"/>
          <w:szCs w:val="22"/>
        </w:rPr>
      </w:pPr>
      <w:r w:rsidRPr="0008241C">
        <w:rPr>
          <w:sz w:val="22"/>
          <w:szCs w:val="22"/>
        </w:rPr>
        <w:t xml:space="preserve">Under the Wetland Conservation Act that states the implementation of the concept of conservation and wise use, Korea elaborates the 5-year Master Plan for Wetland Conservation (MPWC) that guides the national wetland policies and their detailed implementation strategies which reflect on the findings of the national surveys on inland and coastal wetlands. The 2nd MPWC (2013-2017) </w:t>
      </w:r>
      <w:r w:rsidRPr="0008241C">
        <w:rPr>
          <w:noProof/>
          <w:sz w:val="22"/>
          <w:szCs w:val="22"/>
        </w:rPr>
        <w:t>was created</w:t>
      </w:r>
      <w:r w:rsidRPr="0008241C">
        <w:rPr>
          <w:sz w:val="22"/>
          <w:szCs w:val="22"/>
        </w:rPr>
        <w:t xml:space="preserve"> with the goal of facilitating ‘harmonious coexistence between human and wetlands’, and the </w:t>
      </w:r>
      <w:r w:rsidRPr="0008241C">
        <w:rPr>
          <w:noProof/>
          <w:sz w:val="22"/>
          <w:szCs w:val="22"/>
        </w:rPr>
        <w:t>three</w:t>
      </w:r>
      <w:r w:rsidRPr="0008241C">
        <w:rPr>
          <w:sz w:val="22"/>
          <w:szCs w:val="22"/>
        </w:rPr>
        <w:t xml:space="preserve"> objectives; setting up a scientific framework for wetland surveys; facilitating conservation and restoration of wetlands; enhancing the sustainable use of wetlands.</w:t>
      </w:r>
    </w:p>
    <w:p w14:paraId="1B4ACA44" w14:textId="77777777" w:rsidR="00A01204" w:rsidRPr="0008241C" w:rsidRDefault="00A01204" w:rsidP="00A01204">
      <w:pPr>
        <w:rPr>
          <w:sz w:val="22"/>
          <w:szCs w:val="22"/>
        </w:rPr>
      </w:pPr>
    </w:p>
    <w:p w14:paraId="1F3E5012" w14:textId="6C075525" w:rsidR="00A01204" w:rsidRPr="0008241C" w:rsidRDefault="00A01204" w:rsidP="00A01204">
      <w:pPr>
        <w:rPr>
          <w:sz w:val="22"/>
          <w:szCs w:val="22"/>
        </w:rPr>
      </w:pPr>
      <w:r w:rsidRPr="0008241C">
        <w:rPr>
          <w:sz w:val="22"/>
          <w:szCs w:val="22"/>
        </w:rPr>
        <w:t xml:space="preserve">In South Asia, almost all countries have formulated policies and plan for wetlands. The National Wetlands Conservation Strategy and Action Plan of Iran </w:t>
      </w:r>
      <w:r w:rsidRPr="0008241C">
        <w:rPr>
          <w:noProof/>
          <w:sz w:val="22"/>
          <w:szCs w:val="22"/>
        </w:rPr>
        <w:t>is</w:t>
      </w:r>
      <w:r w:rsidRPr="0008241C">
        <w:rPr>
          <w:sz w:val="22"/>
          <w:szCs w:val="22"/>
        </w:rPr>
        <w:t xml:space="preserve"> built around five goals, namely prevention wetland loss by removing threats, sustainable economic use, linking within sectoral plans, ensuring national and international commitments, and adaptation of wetlands to climate change. Afghanistan as a part of its national strategy bestows protection to wetlands from a perspective of conservation of migratory waterbirds. </w:t>
      </w:r>
      <w:r w:rsidRPr="0008241C">
        <w:rPr>
          <w:noProof/>
          <w:sz w:val="22"/>
          <w:szCs w:val="22"/>
        </w:rPr>
        <w:t xml:space="preserve">In Sri Lanka, national wetland policy and strategies, issued in 2006, have its </w:t>
      </w:r>
      <w:r w:rsidRPr="0008241C">
        <w:rPr>
          <w:noProof/>
          <w:sz w:val="22"/>
          <w:szCs w:val="22"/>
        </w:rPr>
        <w:lastRenderedPageBreak/>
        <w:t xml:space="preserve">main objectives to protect and conserve these ecosystems, prevent illegal utilisation of wetlands, restore and maintain the biological diversity and productivity of wetlands, enhance ecosystem services from wetland habitats, assure sustainable use of wetlands and traditional practices by local communities, and to meet national commitments as a signatory to the Ramsar Convention on Wetlands. </w:t>
      </w:r>
      <w:r w:rsidRPr="0008241C">
        <w:rPr>
          <w:sz w:val="22"/>
          <w:szCs w:val="24"/>
        </w:rPr>
        <w:t xml:space="preserve">The wetland, which was designated as one of India’s first internationally important site under Ramsar Convention in 1981 found a place in the Convention’s Montreux Record (a list of degraded sites) in 1993. </w:t>
      </w:r>
      <w:r w:rsidRPr="0008241C">
        <w:rPr>
          <w:sz w:val="22"/>
          <w:szCs w:val="22"/>
        </w:rPr>
        <w:t>In line with Ramsar Convention’s wise use commitment, the state government instituted the Chilika Development Authority (CDA) in 1991 as the nodal agency to undertake measure for ecological restoration (</w:t>
      </w:r>
      <w:r w:rsidRPr="0008241C">
        <w:rPr>
          <w:sz w:val="22"/>
          <w:szCs w:val="22"/>
        </w:rPr>
        <w:fldChar w:fldCharType="begin"/>
      </w:r>
      <w:r w:rsidRPr="0008241C">
        <w:rPr>
          <w:sz w:val="22"/>
          <w:szCs w:val="22"/>
        </w:rPr>
        <w:instrText xml:space="preserve"> REF _Ref497993138 \h  \* MERGEFORMAT </w:instrText>
      </w:r>
      <w:r w:rsidRPr="0008241C">
        <w:rPr>
          <w:sz w:val="22"/>
          <w:szCs w:val="22"/>
        </w:rPr>
      </w:r>
      <w:r w:rsidRPr="0008241C">
        <w:rPr>
          <w:sz w:val="22"/>
          <w:szCs w:val="22"/>
        </w:rPr>
        <w:fldChar w:fldCharType="separate"/>
      </w:r>
      <w:r w:rsidR="00D74032" w:rsidRPr="00D74032">
        <w:rPr>
          <w:sz w:val="22"/>
          <w:szCs w:val="22"/>
        </w:rPr>
        <w:t>Box 6.10</w:t>
      </w:r>
      <w:r w:rsidRPr="0008241C">
        <w:rPr>
          <w:sz w:val="22"/>
          <w:szCs w:val="22"/>
        </w:rPr>
        <w:fldChar w:fldCharType="end"/>
      </w:r>
      <w:r w:rsidRPr="0008241C">
        <w:rPr>
          <w:sz w:val="22"/>
          <w:szCs w:val="22"/>
        </w:rPr>
        <w:t>).</w:t>
      </w:r>
    </w:p>
    <w:p w14:paraId="34929350" w14:textId="77777777" w:rsidR="00A01204" w:rsidRPr="0008241C" w:rsidRDefault="00A01204" w:rsidP="00A01204">
      <w:pPr>
        <w:rPr>
          <w:noProof/>
          <w:sz w:val="22"/>
          <w:szCs w:val="22"/>
        </w:rPr>
      </w:pPr>
    </w:p>
    <w:tbl>
      <w:tblPr>
        <w:tblStyle w:val="TableGrid1"/>
        <w:tblW w:w="0" w:type="auto"/>
        <w:tblLook w:val="04A0" w:firstRow="1" w:lastRow="0" w:firstColumn="1" w:lastColumn="0" w:noHBand="0" w:noVBand="1"/>
      </w:tblPr>
      <w:tblGrid>
        <w:gridCol w:w="9016"/>
      </w:tblGrid>
      <w:tr w:rsidR="00A01204" w:rsidRPr="0008241C" w14:paraId="275034AB" w14:textId="77777777" w:rsidTr="00642B4F">
        <w:tc>
          <w:tcPr>
            <w:tcW w:w="9016" w:type="dxa"/>
          </w:tcPr>
          <w:p w14:paraId="762A368E" w14:textId="7B36A230" w:rsidR="00A01204" w:rsidRPr="0008241C" w:rsidRDefault="00A01204" w:rsidP="00A01204">
            <w:pPr>
              <w:rPr>
                <w:rFonts w:ascii="Times New Roman" w:hAnsi="Times New Roman"/>
                <w:b/>
                <w:noProof/>
              </w:rPr>
            </w:pPr>
            <w:bookmarkStart w:id="1763" w:name="_Ref497993138"/>
            <w:bookmarkStart w:id="1764" w:name="_Toc504087550"/>
            <w:r w:rsidRPr="0008241C">
              <w:rPr>
                <w:rFonts w:ascii="Times New Roman" w:hAnsi="Times New Roman"/>
                <w:b/>
                <w:noProof/>
              </w:rPr>
              <w:t>Box 6.</w:t>
            </w:r>
            <w:r w:rsidRPr="0008241C">
              <w:rPr>
                <w:b/>
                <w:noProof/>
              </w:rPr>
              <w:fldChar w:fldCharType="begin"/>
            </w:r>
            <w:r w:rsidRPr="0008241C">
              <w:rPr>
                <w:rFonts w:ascii="Times New Roman" w:hAnsi="Times New Roman"/>
                <w:b/>
                <w:noProof/>
              </w:rPr>
              <w:instrText xml:space="preserve"> SEQ Box \* ARABIC </w:instrText>
            </w:r>
            <w:r w:rsidRPr="0008241C">
              <w:rPr>
                <w:b/>
                <w:noProof/>
              </w:rPr>
              <w:fldChar w:fldCharType="separate"/>
            </w:r>
            <w:r w:rsidR="00D74032">
              <w:rPr>
                <w:rFonts w:ascii="Times New Roman" w:hAnsi="Times New Roman"/>
                <w:b/>
                <w:noProof/>
              </w:rPr>
              <w:t>10</w:t>
            </w:r>
            <w:r w:rsidRPr="0008241C">
              <w:rPr>
                <w:noProof/>
              </w:rPr>
              <w:fldChar w:fldCharType="end"/>
            </w:r>
            <w:bookmarkEnd w:id="1763"/>
            <w:r w:rsidRPr="0008241C">
              <w:rPr>
                <w:rFonts w:ascii="Times New Roman" w:hAnsi="Times New Roman"/>
                <w:b/>
                <w:noProof/>
              </w:rPr>
              <w:t xml:space="preserve"> Use of Wetland wise use approach to restore Chilika Lagoon, India</w:t>
            </w:r>
            <w:bookmarkEnd w:id="1764"/>
          </w:p>
          <w:p w14:paraId="4C7BE543" w14:textId="77777777" w:rsidR="00A01204" w:rsidRPr="0008241C" w:rsidRDefault="00A01204" w:rsidP="00A01204">
            <w:pPr>
              <w:rPr>
                <w:rFonts w:ascii="Times New Roman" w:hAnsi="Times New Roman"/>
                <w:noProof/>
              </w:rPr>
            </w:pPr>
          </w:p>
          <w:p w14:paraId="481728F6" w14:textId="3CDA1769" w:rsidR="00A01204" w:rsidRPr="0008241C" w:rsidRDefault="00A01204" w:rsidP="00A01204">
            <w:pPr>
              <w:rPr>
                <w:rFonts w:ascii="Times New Roman" w:hAnsi="Times New Roman"/>
                <w:noProof/>
              </w:rPr>
            </w:pPr>
            <w:r w:rsidRPr="0008241C">
              <w:rPr>
                <w:rFonts w:ascii="Times New Roman" w:hAnsi="Times New Roman"/>
                <w:noProof/>
              </w:rPr>
              <w:t>Chilika, a brackish water coastal lagoon on the Indian east coast supports livelihoods of 200,000 fishers, while also sustaining rich biodiversity including a resident population of globally vulnerable Irrawaddy Dolphin (</w:t>
            </w:r>
            <w:r w:rsidRPr="0008241C">
              <w:rPr>
                <w:rFonts w:ascii="Times New Roman" w:hAnsi="Times New Roman"/>
                <w:i/>
                <w:noProof/>
              </w:rPr>
              <w:t>Orcaella brevirostris</w:t>
            </w:r>
            <w:r w:rsidRPr="0008241C">
              <w:rPr>
                <w:rFonts w:ascii="Times New Roman" w:hAnsi="Times New Roman"/>
                <w:noProof/>
              </w:rPr>
              <w:t xml:space="preserve">) and one of the largest congregation sites of migratory waterbirds within Central Asian Flyway. Reduced connectivity of the lagoon to the Bay of Bengal during 1950 – 2000 led to rapid decline in fisheries (with annual average landing dropping from 8600 kg to 1702 kg between 1985/86 and 1998/99), spread of freshwater invasive species and reduced marine biodiversity. In 2000, a major hydrological intervention in the form of opening of new mouth to the sea was undertaken based on modelling and stakeholder consultations. An intensive awareness campaign on the values and functions of the wetland system, particularly amongst the villages in and around and school children was undertaken with the participation of civil society. To support systematic management, an intensive hydrological and ecological monitoring programme was put in place. These programmes are coordinated through the Wetland Research and Training Center constructed on the shorelines of Chilika in 2002. Over the years, CDA has also established collaborations with over fifty </w:t>
            </w:r>
            <w:r w:rsidR="00C934E9">
              <w:rPr>
                <w:rFonts w:ascii="Times New Roman" w:hAnsi="Times New Roman"/>
                <w:noProof/>
              </w:rPr>
              <w:t>organiz</w:t>
            </w:r>
            <w:r w:rsidRPr="0008241C">
              <w:rPr>
                <w:rFonts w:ascii="Times New Roman" w:hAnsi="Times New Roman"/>
                <w:noProof/>
              </w:rPr>
              <w:t>ations of international and national repute to support scientific studies related to various dimensions.</w:t>
            </w:r>
          </w:p>
          <w:p w14:paraId="3B8B353E" w14:textId="77777777" w:rsidR="00A01204" w:rsidRPr="0008241C" w:rsidRDefault="00A01204" w:rsidP="00A01204">
            <w:pPr>
              <w:rPr>
                <w:rFonts w:ascii="Times New Roman" w:hAnsi="Times New Roman"/>
                <w:noProof/>
              </w:rPr>
            </w:pPr>
            <w:r w:rsidRPr="0008241C">
              <w:rPr>
                <w:rFonts w:ascii="Times New Roman" w:hAnsi="Times New Roman"/>
                <w:noProof/>
              </w:rPr>
              <w:t>Restoration of hydrological regimes and re-established salinity regimes has led to recovery of fisheries and biodiversity. The average fish landing has since increased from 1,747 MT in 2000 to an average of 13,000 MT during 2001-15, the number of Irrawaddy Dolphins increased from 89 to 144 individuals, sea grass beds have expanded from 20 km</w:t>
            </w:r>
            <w:r w:rsidRPr="0008241C">
              <w:rPr>
                <w:rFonts w:ascii="Times New Roman" w:hAnsi="Times New Roman"/>
                <w:noProof/>
                <w:vertAlign w:val="superscript"/>
              </w:rPr>
              <w:t>2</w:t>
            </w:r>
            <w:r w:rsidRPr="0008241C">
              <w:rPr>
                <w:rFonts w:ascii="Times New Roman" w:hAnsi="Times New Roman"/>
                <w:noProof/>
              </w:rPr>
              <w:t xml:space="preserve"> to over 100 km</w:t>
            </w:r>
            <w:r w:rsidRPr="0008241C">
              <w:rPr>
                <w:rFonts w:ascii="Times New Roman" w:hAnsi="Times New Roman"/>
                <w:noProof/>
                <w:vertAlign w:val="superscript"/>
              </w:rPr>
              <w:t>2</w:t>
            </w:r>
            <w:r w:rsidRPr="0008241C">
              <w:rPr>
                <w:rFonts w:ascii="Times New Roman" w:hAnsi="Times New Roman"/>
                <w:noProof/>
              </w:rPr>
              <w:t xml:space="preserve"> and freshwater invasive species significantly reduced. The improvement of Chilika habitat, in particular the increase in dolphins, has led to a resurgence of wetland tourism, which had dwindled due to degradation. Following an advisory mission in December 2001, the site was delisted and the intervention recognised with the Ramsar Wetland Conservation Award and Evian Special Prize for wetland conservation and management initiatives. Chilika has emerged as a role model for participatory and adaptive management of wetland ecosystems. As a proactive step towards addressing emerging drivers of change, particularly related to coastal zone and linked to changing climate, new research has been commissioned to assess the overall vulnerability of the wetland ecological character and identifying suitable management response options.  The wetland monitoring system is also being continually upgraded and made more sophisticated through the use of better equipment, collaboration with expert institutions and training of research staff. A State Wetlands Authority has also been constituted to bring management of all wetlands of the state under the control of single management authority, and to benefit from the experiences of Chilika restoration.</w:t>
            </w:r>
          </w:p>
          <w:p w14:paraId="66865720" w14:textId="77777777" w:rsidR="00A01204" w:rsidRPr="0008241C" w:rsidRDefault="00A01204" w:rsidP="00A01204">
            <w:pPr>
              <w:rPr>
                <w:rFonts w:ascii="Times New Roman" w:hAnsi="Times New Roman"/>
                <w:noProof/>
              </w:rPr>
            </w:pPr>
            <w:r w:rsidRPr="0008241C">
              <w:rPr>
                <w:rFonts w:ascii="Times New Roman" w:hAnsi="Times New Roman"/>
                <w:noProof/>
              </w:rPr>
              <w:t xml:space="preserve">Source: </w:t>
            </w:r>
            <w:r w:rsidRPr="0008241C">
              <w:rPr>
                <w:noProof/>
              </w:rPr>
              <w:fldChar w:fldCharType="begin" w:fldLock="1"/>
            </w:r>
            <w:r w:rsidRPr="0008241C">
              <w:rPr>
                <w:rFonts w:ascii="Times New Roman" w:hAnsi="Times New Roman"/>
                <w:noProof/>
              </w:rPr>
              <w:instrText>ADDIN CSL_CITATION {"citationItems":[{"id":"ITEM-1","itemData":{"DOI":"10.1007/978-94-007-6173-5","ISBN":"978-94-007-6173-5","author":[{"dropping-particle":"","family":"Pattnaik","given":"Ajit K.","non-dropping-particle":"","parse-names":false,"suffix":""},{"dropping-particle":"","family":"Kumar","given":"Ritesh","non-dropping-particle":"","parse-names":false,"suffix":""}],"chapter-number":"Lake Chili","container-title":"The Wetland Book: Distribution, Description and Conservation","editor":[{"dropping-particle":"","family":"Finlayson","given":"C. Max","non-dropping-particle":"","parse-names":false,"suffix":""},{"dropping-particle":"","family":"Milton","given":"G. Randy","non-dropping-particle":"","parse-names":false,"suffix":""},{"dropping-particle":"","family":"Prentice","given":"R.C.","non-dropping-particle":"","parse-names":false,"suffix":""},{"dropping-particle":"","family":"Davidson","given":"Nick C.","non-dropping-particle":"","parse-names":false,"suffix":""}],"id":"ITEM-1","issued":{"date-parts":[["2016"]]},"page":"1-14","publisher":"Springer Netherlands","title":"Lake Chilika (India): Ecological Restoration and Adaptive Management for Conservation and Wise Use","type":"chapter"},"uris":["http://www.mendeley.com/documents/?uuid=87693a6f-b070-4748-82d4-e62f9737e176"]}],"mendeley":{"formattedCitation":"(Pattnaik &amp; Kumar, 2016)","manualFormatting":"Pattnaik &amp; Kumar (2016)","plainTextFormattedCitation":"(Pattnaik &amp; Kumar, 2016)","previouslyFormattedCitation":"(Pattnaik &amp; Kumar, 2016)"},"properties":{"noteIndex":0},"schema":"https://github.com/citation-style-language/schema/raw/master/csl-citation.json"}</w:instrText>
            </w:r>
            <w:r w:rsidRPr="0008241C">
              <w:rPr>
                <w:noProof/>
              </w:rPr>
              <w:fldChar w:fldCharType="separate"/>
            </w:r>
            <w:r w:rsidRPr="0008241C">
              <w:rPr>
                <w:rFonts w:ascii="Times New Roman" w:hAnsi="Times New Roman"/>
                <w:noProof/>
              </w:rPr>
              <w:t>Pattnaik &amp; Kumar (2016)</w:t>
            </w:r>
            <w:r w:rsidRPr="0008241C">
              <w:rPr>
                <w:noProof/>
              </w:rPr>
              <w:fldChar w:fldCharType="end"/>
            </w:r>
          </w:p>
          <w:p w14:paraId="4AC94B07" w14:textId="77777777" w:rsidR="00A01204" w:rsidRPr="0008241C" w:rsidRDefault="00A01204" w:rsidP="00A01204">
            <w:pPr>
              <w:rPr>
                <w:rFonts w:ascii="Times New Roman" w:hAnsi="Times New Roman"/>
                <w:noProof/>
              </w:rPr>
            </w:pPr>
          </w:p>
        </w:tc>
      </w:tr>
    </w:tbl>
    <w:p w14:paraId="4B0157E4" w14:textId="77777777" w:rsidR="00A01204" w:rsidRPr="0008241C" w:rsidRDefault="00A01204" w:rsidP="00A01204">
      <w:pPr>
        <w:rPr>
          <w:noProof/>
          <w:sz w:val="22"/>
          <w:szCs w:val="22"/>
        </w:rPr>
      </w:pPr>
    </w:p>
    <w:p w14:paraId="0D95A285" w14:textId="77777777" w:rsidR="00A01204" w:rsidRPr="0008241C" w:rsidRDefault="00A01204" w:rsidP="00A01204">
      <w:pPr>
        <w:rPr>
          <w:sz w:val="22"/>
          <w:szCs w:val="22"/>
        </w:rPr>
      </w:pPr>
      <w:r w:rsidRPr="0008241C">
        <w:rPr>
          <w:sz w:val="22"/>
          <w:szCs w:val="22"/>
        </w:rPr>
        <w:t xml:space="preserve">The National Environment Policy of India provide specific elements for wetlands, which include integration in river basin and coastal zone management, prudent use strategies and poverty eradication strategies. In 2017, a national regulatory framework for wetlands has </w:t>
      </w:r>
      <w:r w:rsidRPr="0008241C">
        <w:rPr>
          <w:noProof/>
          <w:sz w:val="22"/>
          <w:szCs w:val="22"/>
        </w:rPr>
        <w:t>been put</w:t>
      </w:r>
      <w:r w:rsidRPr="0008241C">
        <w:rPr>
          <w:sz w:val="22"/>
          <w:szCs w:val="22"/>
        </w:rPr>
        <w:t xml:space="preserve"> in place in the form of Wetlands (Conservation and Management) Rules, which </w:t>
      </w:r>
      <w:r w:rsidRPr="0008241C">
        <w:rPr>
          <w:noProof/>
          <w:sz w:val="22"/>
          <w:szCs w:val="22"/>
        </w:rPr>
        <w:t>prohibits</w:t>
      </w:r>
      <w:r w:rsidRPr="0008241C">
        <w:rPr>
          <w:sz w:val="22"/>
          <w:szCs w:val="22"/>
        </w:rPr>
        <w:t xml:space="preserve"> wetland conversion, and </w:t>
      </w:r>
      <w:r w:rsidRPr="0008241C">
        <w:rPr>
          <w:noProof/>
          <w:sz w:val="22"/>
          <w:szCs w:val="22"/>
        </w:rPr>
        <w:t>institute state-level wetland authorities</w:t>
      </w:r>
      <w:r w:rsidRPr="0008241C">
        <w:rPr>
          <w:sz w:val="22"/>
          <w:szCs w:val="22"/>
        </w:rPr>
        <w:t xml:space="preserve"> as regulating and management agencies. </w:t>
      </w:r>
    </w:p>
    <w:p w14:paraId="40886FE1" w14:textId="77777777" w:rsidR="00A01204" w:rsidRPr="0008241C" w:rsidRDefault="00A01204" w:rsidP="00A01204">
      <w:pPr>
        <w:rPr>
          <w:sz w:val="22"/>
          <w:szCs w:val="22"/>
        </w:rPr>
      </w:pPr>
    </w:p>
    <w:p w14:paraId="4D38E0FB" w14:textId="77777777" w:rsidR="00A01204" w:rsidRPr="0008241C" w:rsidRDefault="00A01204" w:rsidP="00A01204">
      <w:pPr>
        <w:rPr>
          <w:sz w:val="22"/>
          <w:szCs w:val="22"/>
        </w:rPr>
      </w:pPr>
      <w:r w:rsidRPr="0008241C">
        <w:rPr>
          <w:sz w:val="22"/>
          <w:szCs w:val="22"/>
        </w:rPr>
        <w:lastRenderedPageBreak/>
        <w:t xml:space="preserve">The national policy of Pakistan, drafted but not formally accepted, is built around the objectives of removing threats to wetlands, creating and implementing a regulatory framework, inter-agency collaboration, promoting research, capacity development, and securing financing. In line with sectoral policies on water and fisheries, a </w:t>
      </w:r>
      <w:r w:rsidRPr="0008241C">
        <w:rPr>
          <w:noProof/>
          <w:sz w:val="22"/>
          <w:szCs w:val="22"/>
        </w:rPr>
        <w:t>community-based</w:t>
      </w:r>
      <w:r w:rsidRPr="0008241C">
        <w:rPr>
          <w:sz w:val="22"/>
          <w:szCs w:val="22"/>
        </w:rPr>
        <w:t xml:space="preserve"> management approach </w:t>
      </w:r>
      <w:r w:rsidRPr="0008241C">
        <w:rPr>
          <w:noProof/>
          <w:sz w:val="22"/>
          <w:szCs w:val="22"/>
        </w:rPr>
        <w:t>characterises</w:t>
      </w:r>
      <w:r w:rsidRPr="0008241C">
        <w:rPr>
          <w:sz w:val="22"/>
          <w:szCs w:val="22"/>
        </w:rPr>
        <w:t xml:space="preserve"> wetland policy of Bangladesh. Nepal has </w:t>
      </w:r>
      <w:r w:rsidRPr="0008241C">
        <w:rPr>
          <w:noProof/>
          <w:sz w:val="22"/>
          <w:szCs w:val="22"/>
        </w:rPr>
        <w:t>specific</w:t>
      </w:r>
      <w:r w:rsidRPr="0008241C">
        <w:rPr>
          <w:sz w:val="22"/>
          <w:szCs w:val="22"/>
        </w:rPr>
        <w:t xml:space="preserve"> national policy for wetlands, which </w:t>
      </w:r>
      <w:r w:rsidRPr="0008241C">
        <w:rPr>
          <w:noProof/>
          <w:sz w:val="22"/>
          <w:szCs w:val="22"/>
        </w:rPr>
        <w:t>emphasises</w:t>
      </w:r>
      <w:r w:rsidRPr="0008241C">
        <w:rPr>
          <w:sz w:val="22"/>
          <w:szCs w:val="22"/>
        </w:rPr>
        <w:t xml:space="preserve"> </w:t>
      </w:r>
      <w:r w:rsidRPr="0008241C">
        <w:rPr>
          <w:noProof/>
          <w:sz w:val="22"/>
          <w:szCs w:val="22"/>
        </w:rPr>
        <w:t>science-based</w:t>
      </w:r>
      <w:r w:rsidRPr="0008241C">
        <w:rPr>
          <w:sz w:val="22"/>
          <w:szCs w:val="22"/>
        </w:rPr>
        <w:t xml:space="preserve"> management of these ecosystems, while ensuring community participation. Bhutan’s wetlands conservation programme is yet at a nascent stage. The Forest and Nature Conservation Rules and Regulations of Bhutan 2017 </w:t>
      </w:r>
      <w:r w:rsidRPr="0008241C">
        <w:rPr>
          <w:noProof/>
          <w:sz w:val="22"/>
          <w:szCs w:val="22"/>
        </w:rPr>
        <w:t>lays</w:t>
      </w:r>
      <w:r w:rsidRPr="0008241C">
        <w:rPr>
          <w:sz w:val="22"/>
          <w:szCs w:val="22"/>
        </w:rPr>
        <w:t xml:space="preserve"> down the institutional and regulatory architecture of wetlands in the country.</w:t>
      </w:r>
    </w:p>
    <w:p w14:paraId="1A1BD9A6" w14:textId="77777777" w:rsidR="00A01204" w:rsidRPr="0008241C" w:rsidRDefault="00A01204" w:rsidP="00A01204">
      <w:pPr>
        <w:rPr>
          <w:sz w:val="22"/>
          <w:szCs w:val="22"/>
        </w:rPr>
      </w:pPr>
    </w:p>
    <w:p w14:paraId="39796E53" w14:textId="77777777" w:rsidR="00A01204" w:rsidRPr="0008241C" w:rsidRDefault="00A01204" w:rsidP="00A01204">
      <w:pPr>
        <w:rPr>
          <w:sz w:val="22"/>
          <w:szCs w:val="22"/>
        </w:rPr>
      </w:pPr>
      <w:r w:rsidRPr="0008241C">
        <w:rPr>
          <w:sz w:val="22"/>
          <w:szCs w:val="22"/>
        </w:rPr>
        <w:t xml:space="preserve">Data </w:t>
      </w:r>
      <w:r w:rsidRPr="0008241C">
        <w:rPr>
          <w:noProof/>
          <w:sz w:val="22"/>
          <w:szCs w:val="22"/>
        </w:rPr>
        <w:t>analyzed</w:t>
      </w:r>
      <w:r w:rsidRPr="0008241C">
        <w:rPr>
          <w:sz w:val="22"/>
          <w:szCs w:val="22"/>
        </w:rPr>
        <w:t xml:space="preserve"> for Western Asian countries indicate that independent national policies for wetlands are yet to </w:t>
      </w:r>
      <w:r w:rsidRPr="0008241C">
        <w:rPr>
          <w:noProof/>
          <w:sz w:val="22"/>
          <w:szCs w:val="22"/>
        </w:rPr>
        <w:t>be put</w:t>
      </w:r>
      <w:r w:rsidRPr="0008241C">
        <w:rPr>
          <w:sz w:val="22"/>
          <w:szCs w:val="22"/>
        </w:rPr>
        <w:t xml:space="preserve"> in place for several countries.  UAE has developed specific environment conservation strategies e.g. water resources management, biodiversity conservation and sustainability of marine and coastal areas. The wetland conservation </w:t>
      </w:r>
      <w:r w:rsidRPr="0008241C">
        <w:rPr>
          <w:noProof/>
          <w:sz w:val="22"/>
          <w:szCs w:val="22"/>
        </w:rPr>
        <w:t>was linked</w:t>
      </w:r>
      <w:r w:rsidRPr="0008241C">
        <w:rPr>
          <w:sz w:val="22"/>
          <w:szCs w:val="22"/>
        </w:rPr>
        <w:t xml:space="preserve"> to these strategies. Most of the issues related to wetlands </w:t>
      </w:r>
      <w:r w:rsidRPr="0008241C">
        <w:rPr>
          <w:noProof/>
          <w:sz w:val="22"/>
          <w:szCs w:val="22"/>
        </w:rPr>
        <w:t>are covered</w:t>
      </w:r>
      <w:r w:rsidRPr="0008241C">
        <w:rPr>
          <w:sz w:val="22"/>
          <w:szCs w:val="22"/>
        </w:rPr>
        <w:t xml:space="preserve"> in these strategies. Iraq has a national wetland policy under preparation. In Lebanon, a legal framework for </w:t>
      </w:r>
      <w:r w:rsidRPr="0008241C">
        <w:rPr>
          <w:noProof/>
          <w:sz w:val="22"/>
          <w:szCs w:val="22"/>
        </w:rPr>
        <w:t>environment</w:t>
      </w:r>
      <w:r w:rsidRPr="0008241C">
        <w:rPr>
          <w:sz w:val="22"/>
          <w:szCs w:val="22"/>
        </w:rPr>
        <w:t xml:space="preserve">, which includes actions related to precaution, prevention, biodiversity conservation, monitoring, economic incentives for encouraging compliance and pollution control has </w:t>
      </w:r>
      <w:r w:rsidRPr="0008241C">
        <w:rPr>
          <w:noProof/>
          <w:sz w:val="22"/>
          <w:szCs w:val="22"/>
        </w:rPr>
        <w:t>been put</w:t>
      </w:r>
      <w:r w:rsidRPr="0008241C">
        <w:rPr>
          <w:sz w:val="22"/>
          <w:szCs w:val="22"/>
        </w:rPr>
        <w:t xml:space="preserve"> in place.</w:t>
      </w:r>
    </w:p>
    <w:p w14:paraId="028A48C3" w14:textId="77777777" w:rsidR="00A01204" w:rsidRPr="0008241C" w:rsidRDefault="00A01204" w:rsidP="00A01204">
      <w:pPr>
        <w:rPr>
          <w:sz w:val="22"/>
          <w:szCs w:val="22"/>
        </w:rPr>
      </w:pPr>
    </w:p>
    <w:p w14:paraId="0E1615D1" w14:textId="24D8B182"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765" w:name="_Toc504317362"/>
      <w:bookmarkStart w:id="1766" w:name="_Toc504318055"/>
      <w:bookmarkStart w:id="1767" w:name="_Toc504321401"/>
      <w:bookmarkStart w:id="1768" w:name="_Toc524048080"/>
      <w:r w:rsidRPr="0008241C">
        <w:rPr>
          <w:b/>
          <w:sz w:val="22"/>
          <w:szCs w:val="24"/>
        </w:rPr>
        <w:t>6.2.2.2</w:t>
      </w:r>
      <w:r w:rsidRPr="0008241C">
        <w:rPr>
          <w:b/>
          <w:sz w:val="22"/>
          <w:szCs w:val="24"/>
        </w:rPr>
        <w:tab/>
        <w:t xml:space="preserve">Role of development </w:t>
      </w:r>
      <w:r w:rsidR="00C934E9">
        <w:rPr>
          <w:b/>
          <w:sz w:val="22"/>
          <w:szCs w:val="24"/>
        </w:rPr>
        <w:t>organiz</w:t>
      </w:r>
      <w:r w:rsidRPr="0008241C">
        <w:rPr>
          <w:b/>
          <w:sz w:val="22"/>
          <w:szCs w:val="24"/>
        </w:rPr>
        <w:t>ations and private sector</w:t>
      </w:r>
      <w:bookmarkEnd w:id="1765"/>
      <w:bookmarkEnd w:id="1766"/>
      <w:bookmarkEnd w:id="1767"/>
      <w:bookmarkEnd w:id="1768"/>
      <w:r w:rsidRPr="0008241C">
        <w:rPr>
          <w:b/>
          <w:sz w:val="22"/>
          <w:szCs w:val="24"/>
        </w:rPr>
        <w:t xml:space="preserve"> </w:t>
      </w:r>
    </w:p>
    <w:p w14:paraId="004FB685" w14:textId="77777777" w:rsidR="00A01204" w:rsidRPr="0008241C" w:rsidRDefault="00A01204" w:rsidP="00A01204">
      <w:pPr>
        <w:rPr>
          <w:sz w:val="22"/>
          <w:szCs w:val="22"/>
        </w:rPr>
      </w:pPr>
    </w:p>
    <w:p w14:paraId="0D19AA4B" w14:textId="77777777" w:rsidR="00A01204" w:rsidRPr="0008241C" w:rsidRDefault="00A01204" w:rsidP="00A01204">
      <w:pPr>
        <w:rPr>
          <w:sz w:val="22"/>
          <w:szCs w:val="22"/>
          <w:lang w:val="en-CA"/>
        </w:rPr>
      </w:pPr>
      <w:r w:rsidRPr="0008241C">
        <w:rPr>
          <w:sz w:val="22"/>
          <w:szCs w:val="22"/>
          <w:lang w:val="en-CA"/>
        </w:rPr>
        <w:t xml:space="preserve">Many recent studies have confirmed that funding for protected areas and biodiversity conservation must increase significantly to achieve targets set at national or international levels (e.g. Aichi Biodiversity Targets). A recent global top-down assessment conducted by the CBD High Level Panel  estimated the global investment required is equivalent to up to 5 times present budgets </w:t>
      </w:r>
      <w:r w:rsidRPr="0008241C">
        <w:rPr>
          <w:sz w:val="22"/>
          <w:szCs w:val="22"/>
          <w:lang w:val="en-CA"/>
        </w:rPr>
        <w:fldChar w:fldCharType="begin"/>
      </w:r>
      <w:r w:rsidRPr="0008241C">
        <w:rPr>
          <w:sz w:val="22"/>
          <w:szCs w:val="22"/>
          <w:lang w:val="en-CA"/>
        </w:rPr>
        <w:instrText xml:space="preserve"> ADDIN EN.CITE &lt;EndNote&gt;&lt;Cite&gt;&lt;Author&gt;CBD&lt;/Author&gt;&lt;Year&gt;2013&lt;/Year&gt;&lt;RecNum&gt;649&lt;/RecNum&gt;&lt;DisplayText&gt;(CBD 2013)&lt;/DisplayText&gt;&lt;record&gt;&lt;rec-number&gt;649&lt;/rec-number&gt;&lt;foreign-keys&gt;&lt;key app="EN" db-id="vsw2zza25wrt24evz5p50awj2e0wfsvtd9f0" timestamp="1466953036"&gt;649&lt;/key&gt;&lt;/foreign-keys&gt;&lt;ref-type name="Journal Article"&gt;17&lt;/ref-type&gt;&lt;contributors&gt;&lt;authors&gt;&lt;author&gt;CBD&lt;/author&gt;&lt;/authors&gt;&lt;/contributors&gt;&lt;titles&gt;&lt;title&gt;Resourcing the aichi biodiversity targets: a first assessment of the resources required for implementing the strategic plan for biodiversity 2011-2020&lt;/title&gt;&lt;secondary-title&gt;Report of the high-level panel on global assessment of resources for implementing the strategic plan for biodiversity 2011-2020&lt;/secondary-title&gt;&lt;/titles&gt;&lt;periodical&gt;&lt;full-title&gt;Report of the high-level panel on global assessment of resources for implementing the strategic plan for biodiversity 2011-2020&lt;/full-title&gt;&lt;/periodical&gt;&lt;dates&gt;&lt;year&gt;2013&lt;/year&gt;&lt;/dates&gt;&lt;urls&gt;&lt;/urls&gt;&lt;custom1&gt;intro&lt;/custom1&gt;&lt;/record&gt;&lt;/Cite&gt;&lt;/EndNote&gt;</w:instrText>
      </w:r>
      <w:r w:rsidRPr="0008241C">
        <w:rPr>
          <w:sz w:val="22"/>
          <w:szCs w:val="22"/>
          <w:lang w:val="en-CA"/>
        </w:rPr>
        <w:fldChar w:fldCharType="separate"/>
      </w:r>
      <w:r w:rsidRPr="0008241C">
        <w:rPr>
          <w:noProof/>
          <w:sz w:val="22"/>
          <w:szCs w:val="22"/>
          <w:lang w:val="en-CA"/>
        </w:rPr>
        <w:t>(CBD, 2013)</w:t>
      </w:r>
      <w:r w:rsidRPr="0008241C">
        <w:rPr>
          <w:sz w:val="22"/>
          <w:szCs w:val="22"/>
          <w:lang w:val="en-CA"/>
        </w:rPr>
        <w:fldChar w:fldCharType="end"/>
      </w:r>
      <w:r w:rsidRPr="0008241C">
        <w:rPr>
          <w:sz w:val="22"/>
          <w:szCs w:val="22"/>
          <w:lang w:val="en-CA"/>
        </w:rPr>
        <w:t>.</w:t>
      </w:r>
    </w:p>
    <w:p w14:paraId="2CA6A58A" w14:textId="77777777" w:rsidR="00A01204" w:rsidRPr="0008241C" w:rsidRDefault="00A01204" w:rsidP="00A01204">
      <w:pPr>
        <w:rPr>
          <w:sz w:val="22"/>
          <w:szCs w:val="22"/>
          <w:lang w:val="en-CA"/>
        </w:rPr>
      </w:pPr>
      <w:r w:rsidRPr="0008241C">
        <w:rPr>
          <w:sz w:val="22"/>
          <w:szCs w:val="22"/>
          <w:lang w:val="en-CA"/>
        </w:rPr>
        <w:t xml:space="preserve">Today, 80 per cent of biodiversity finance is generated from non-market mechanisms </w:t>
      </w:r>
      <w:r w:rsidRPr="0008241C">
        <w:rPr>
          <w:sz w:val="22"/>
          <w:szCs w:val="22"/>
          <w:lang w:val="en-CA"/>
        </w:rPr>
        <w:fldChar w:fldCharType="begin" w:fldLock="1"/>
      </w:r>
      <w:r w:rsidRPr="0008241C">
        <w:rPr>
          <w:sz w:val="22"/>
          <w:szCs w:val="22"/>
          <w:lang w:val="en-CA"/>
        </w:rPr>
        <w:instrText>ADDIN CSL_CITATION {"citationItems":[{"id":"ITEM-1","itemData":{"abstract":"The Little Biodiversity Finance Book provides a typology of funding mechanisms to support biodiversity and ecosystem services. These mechanisms are described in terms of generation of finance, delivery of finance, and institutional arrangements. Sources are split into categories: direct market mechanisms (e.g. PES); Indirect Market Mechanisms (e.g. greening commodities); other market mechanisms (e.g. levies and taxes); and non-market mechanisms (public sector; e.g. ODA, philanthropy, and subsidy reforms). It also explores the delivery mechanisms by which this funding actually achieves its purpose, including grants and non-financial incentives.","author":[{"dropping-particle":"","family":"Parker","given":"Charlie","non-dropping-particle":"","parse-names":false,"suffix":""},{"dropping-particle":"","family":"Cranford","given":"Matthew","non-dropping-particle":"","parse-names":false,"suffix":""},{"dropping-particle":"","family":"Oakes","given":"Nick","non-dropping-particle":"","parse-names":false,"suffix":""},{"dropping-particle":"","family":"Leggett","given":"Matt","non-dropping-particle":"","parse-names":false,"suffix":""}],"id":"ITEM-1","issued":{"date-parts":[["2012"]]},"page":"197","title":"The Little Biodiversity Finance Book: a guide to proactive investment in natural capital (PINC)","type":"article-journal"},"uris":["http://www.mendeley.com/documents/?uuid=befccf6a-7ffc-4ed4-a307-45c5aecd10b2"]}],"mendeley":{"formattedCitation":"(Parker &lt;i&gt;et al.&lt;/i&gt;, 2012)","plainTextFormattedCitation":"(Parker et al., 2012)","previouslyFormattedCitation":"(Parker &lt;i&gt;et al.&lt;/i&gt;, 2012)"},"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 xml:space="preserve">(Parker </w:t>
      </w:r>
      <w:r w:rsidRPr="0008241C">
        <w:rPr>
          <w:i/>
          <w:noProof/>
          <w:sz w:val="22"/>
          <w:szCs w:val="22"/>
          <w:lang w:val="en-CA"/>
        </w:rPr>
        <w:t>et al.</w:t>
      </w:r>
      <w:r w:rsidRPr="0008241C">
        <w:rPr>
          <w:noProof/>
          <w:sz w:val="22"/>
          <w:szCs w:val="22"/>
          <w:lang w:val="en-CA"/>
        </w:rPr>
        <w:t>, 2012)</w:t>
      </w:r>
      <w:r w:rsidRPr="0008241C">
        <w:rPr>
          <w:sz w:val="22"/>
          <w:szCs w:val="22"/>
          <w:lang w:val="en-CA"/>
        </w:rPr>
        <w:fldChar w:fldCharType="end"/>
      </w:r>
      <w:r w:rsidRPr="0008241C">
        <w:rPr>
          <w:sz w:val="22"/>
          <w:szCs w:val="22"/>
          <w:lang w:val="en-CA"/>
        </w:rPr>
        <w:t xml:space="preserve"> which, with the exception of philanthropy, are public sector mechanisms relying on regulation for their implementation. This includes domestic budget allocations, Official Development Assistance (ODA), debt-for-nature swaps and subsidies reform. The allocation of public finance is primarily a question of political will (and public opinion) and these mechanisms therefore tend to vary with political cycles </w:t>
      </w:r>
      <w:r w:rsidRPr="0008241C">
        <w:rPr>
          <w:sz w:val="22"/>
          <w:szCs w:val="22"/>
          <w:lang w:val="en-CA"/>
        </w:rPr>
        <w:fldChar w:fldCharType="begin" w:fldLock="1"/>
      </w:r>
      <w:r w:rsidRPr="0008241C">
        <w:rPr>
          <w:sz w:val="22"/>
          <w:szCs w:val="22"/>
          <w:lang w:val="en-CA"/>
        </w:rPr>
        <w:instrText>ADDIN CSL_CITATION {"citationItems":[{"id":"ITEM-1","itemData":{"abstract":"Conservation finance is not a new idea, and over the years many mechanisms have been developed and tested. Yet, for most of the last 25 years, the discussion has been geared toward the conservation objective and focused on how to meet the financing demand for conservation programs and strategies, i.e., finding investments to activate particular conservation mechanisms and scaling them up to broader programs and eventually whole markets. To that end, rigorous approaches have been developed to determine, validate and monitor the conservation impact of such efforts, such as the Theory of Change Approach promoted by WWF. What has received less attention in the literature so far is the supply side of conservation finance, namely the perspective of investors and their investment approaches. Certain aspects of the supply side have been studied in the wider context of impact investing, in particular in Imprint Capital (2012), JPMorgan Chase/GIIN (2013) and World Economic Forum (2013). This report further analyzes the investor perspective in conservation finance and attempts to bring together the demand side (i.e., the need for conservation funding) and the supply side (i.e., the availability of investments with conservation impact). We believe that linking these sides through a deeper mutual understanding between investors and providers of conservation projects is critical to enable:","author":[{"dropping-particle":"","family":"Credite Suisse","given":"","non-dropping-particle":"","parse-names":false,"suffix":""},{"dropping-particle":"","family":"WWF","given":"","non-dropping-particle":"","parse-names":false,"suffix":""},{"dropping-particle":"","family":"McKinsey &amp; Company","given":"","non-dropping-particle":"","parse-names":false,"suffix":""}],"id":"ITEM-1","issued":{"date-parts":[["2014"]]},"number-of-pages":"31","title":"Conservation Finance: Moving beyond donor funding toward an investor-driven approach","type":"report"},"uris":["http://www.mendeley.com/documents/?uuid=332e141b-dd79-4b26-be76-104d1b8b1b65"]}],"mendeley":{"formattedCitation":"(Credite Suisse &lt;i&gt;et al.&lt;/i&gt;, 2014)","plainTextFormattedCitation":"(Credite Suisse et al., 2014)","previouslyFormattedCitation":"(Credite Suisse &lt;i&gt;et al.&lt;/i&gt;, 2014)"},"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 xml:space="preserve">(Credite Suisse </w:t>
      </w:r>
      <w:r w:rsidRPr="0008241C">
        <w:rPr>
          <w:i/>
          <w:noProof/>
          <w:sz w:val="22"/>
          <w:szCs w:val="22"/>
          <w:lang w:val="en-CA"/>
        </w:rPr>
        <w:t>et al.</w:t>
      </w:r>
      <w:r w:rsidRPr="0008241C">
        <w:rPr>
          <w:noProof/>
          <w:sz w:val="22"/>
          <w:szCs w:val="22"/>
          <w:lang w:val="en-CA"/>
        </w:rPr>
        <w:t>, 2014)</w:t>
      </w:r>
      <w:r w:rsidRPr="0008241C">
        <w:rPr>
          <w:sz w:val="22"/>
          <w:szCs w:val="22"/>
          <w:lang w:val="en-CA"/>
        </w:rPr>
        <w:fldChar w:fldCharType="end"/>
      </w:r>
      <w:r w:rsidRPr="0008241C">
        <w:rPr>
          <w:sz w:val="22"/>
          <w:szCs w:val="22"/>
          <w:lang w:val="en-CA"/>
        </w:rPr>
        <w:t xml:space="preserve">. </w:t>
      </w:r>
    </w:p>
    <w:p w14:paraId="10295A05" w14:textId="77777777" w:rsidR="00A01204" w:rsidRPr="0008241C" w:rsidRDefault="00A01204" w:rsidP="00A01204">
      <w:pPr>
        <w:rPr>
          <w:sz w:val="22"/>
          <w:szCs w:val="22"/>
          <w:lang w:val="en-CA"/>
        </w:rPr>
      </w:pPr>
    </w:p>
    <w:p w14:paraId="1D6F3392" w14:textId="35990D43" w:rsidR="00A01204" w:rsidRPr="0008241C" w:rsidRDefault="00A01204" w:rsidP="00A01204">
      <w:pPr>
        <w:rPr>
          <w:sz w:val="22"/>
          <w:szCs w:val="22"/>
          <w:lang w:val="en-CA" w:eastAsia="ja-JP"/>
        </w:rPr>
      </w:pPr>
      <w:r w:rsidRPr="0008241C">
        <w:rPr>
          <w:sz w:val="22"/>
          <w:szCs w:val="22"/>
          <w:lang w:val="en-CA"/>
        </w:rPr>
        <w:t xml:space="preserve">It has been estimated that market-based mechanisms could generate up to 50 per cent of biodiversity finance for coral reef in 2020 </w:t>
      </w:r>
      <w:r w:rsidRPr="0008241C">
        <w:rPr>
          <w:sz w:val="22"/>
          <w:szCs w:val="22"/>
          <w:lang w:val="en-CA"/>
        </w:rPr>
        <w:fldChar w:fldCharType="begin" w:fldLock="1"/>
      </w:r>
      <w:r w:rsidRPr="0008241C">
        <w:rPr>
          <w:sz w:val="22"/>
          <w:szCs w:val="22"/>
          <w:lang w:val="en-CA"/>
        </w:rPr>
        <w:instrText>ADDIN CSL_CITATION {"citationItems":[{"id":"ITEM-1","itemData":{"abstract":"The Little Biodiversity Finance Book provides a typology of funding mechanisms to support biodiversity and ecosystem services. These mechanisms are described in terms of generation of finance, delivery of finance, and institutional arrangements. Sources are split into categories: direct market mechanisms (e.g. PES); Indirect Market Mechanisms (e.g. greening commodities); other market mechanisms (e.g. levies and taxes); and non-market mechanisms (public sector; e.g. ODA, philanthropy, and subsidy reforms). It also explores the delivery mechanisms by which this funding actually achieves its purpose, including grants and non-financial incentives.","author":[{"dropping-particle":"","family":"Parker","given":"Charlie","non-dropping-particle":"","parse-names":false,"suffix":""},{"dropping-particle":"","family":"Cranford","given":"Matthew","non-dropping-particle":"","parse-names":false,"suffix":""},{"dropping-particle":"","family":"Oakes","given":"Nick","non-dropping-particle":"","parse-names":false,"suffix":""},{"dropping-particle":"","family":"Leggett","given":"Matt","non-dropping-particle":"","parse-names":false,"suffix":""}],"id":"ITEM-1","issued":{"date-parts":[["2012"]]},"page":"197","title":"The Little Biodiversity Finance Book: a guide to proactive investment in natural capital (PINC)","type":"article-journal"},"uris":["http://www.mendeley.com/documents/?uuid=befccf6a-7ffc-4ed4-a307-45c5aecd10b2"]}],"mendeley":{"formattedCitation":"(Parker &lt;i&gt;et al.&lt;/i&gt;, 2012)","plainTextFormattedCitation":"(Parker et al., 2012)","previouslyFormattedCitation":"(Parker &lt;i&gt;et al.&lt;/i&gt;, 2012)"},"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 xml:space="preserve">(Parker </w:t>
      </w:r>
      <w:r w:rsidRPr="0008241C">
        <w:rPr>
          <w:i/>
          <w:noProof/>
          <w:sz w:val="22"/>
          <w:szCs w:val="22"/>
          <w:lang w:val="en-CA"/>
        </w:rPr>
        <w:t>et al.</w:t>
      </w:r>
      <w:r w:rsidRPr="0008241C">
        <w:rPr>
          <w:noProof/>
          <w:sz w:val="22"/>
          <w:szCs w:val="22"/>
          <w:lang w:val="en-CA"/>
        </w:rPr>
        <w:t>, 2012)</w:t>
      </w:r>
      <w:r w:rsidRPr="0008241C">
        <w:rPr>
          <w:sz w:val="22"/>
          <w:szCs w:val="22"/>
          <w:lang w:val="en-CA"/>
        </w:rPr>
        <w:fldChar w:fldCharType="end"/>
      </w:r>
      <w:r w:rsidRPr="0008241C">
        <w:rPr>
          <w:sz w:val="22"/>
          <w:szCs w:val="22"/>
          <w:lang w:val="en-CA"/>
        </w:rPr>
        <w:t xml:space="preserve">, but long-term, reliable instruments need to be established and strengthened </w:t>
      </w:r>
      <w:r w:rsidRPr="0008241C">
        <w:rPr>
          <w:sz w:val="22"/>
          <w:szCs w:val="22"/>
          <w:lang w:val="en-CA"/>
        </w:rPr>
        <w:fldChar w:fldCharType="begin" w:fldLock="1"/>
      </w:r>
      <w:r w:rsidRPr="0008241C">
        <w:rPr>
          <w:sz w:val="22"/>
          <w:szCs w:val="22"/>
          <w:lang w:val="en-CA"/>
        </w:rPr>
        <w:instrText>ADDIN CSL_CITATION {"citationItems":[{"id":"ITEM-1","itemData":{"ISBN":"978-1-932928-42-6","abstract":"Healthy and robust marine ecosystems provide the underpinnings for profitable industries and support coastal communities throughout the world. In addition, oceans play crucial roles in regulating the\\r\\natmosphere and modulating weather, storing carbon, cycling nutrients, and providing other ecosystem\\r\\nservices. Coastal areas provide essential resources, buffer land from storms, and provide living space for almost half of the global population. Yet today many of these ecosystems and the services they\\r\\nprovide are under threat. Indeed, the Millennium Ecosystem Assessment — the most comprehensive study assessing the value of the world’s systems to date — concluded that more than 60% of the world’s\\r\\necosystems are being used in ways that cannot be sustained. Given these trends, what if there were a way to determine the economic value of the services that ecosystems provide? What if it were possible to encourage beneficiaries to contribute their fair share to restoring and maintaining the flows of these services? Could such an approach create an incentive\\r\\nfor restoration and sustainable use? Could this be a way to appreciate and protect the natural world’s non-market values and get them into the marketplace?\\r\\nThere are many avenues for utilizing markets to drive marine and coastal resource use towards greater sustainability, informed by the progress made in non-marine markets such as carbon and water quality trading, or wetlands, mitigation, and species banking. Indeed, all of the diverse schemes highlighted in this primer are built upon two simple premises: that ecosystem services have quantifiable economic value, and that this value can be used to entice investment in restoration and maintenance. So-called Payment for Ecosystem Service (PES) deals are emerging wherever businesses, public sector agencies, and nonprofit organizations have taken an active interest in addressing particular environmental issues. These schemes provide a new source of income for land management,\\r\\nrestoration, conservation, and sustainable-use activities. The expansion of markets and market-like mechanisms to the marine and coastal realm has generated excitement among conservationists, government authorities, and the private sector alike. Immense opportunities exist to sustainibly finance the very conservation that is needed to increase the profitability of business and secure the well-being of humankind everywhere. This primer offers guidance on how to assess the po…","author":[{"dropping-particle":"","family":"Forest Trends","given":"","non-dropping-particle":"","parse-names":false,"suffix":""},{"dropping-particle":"","family":"The Katoomba Group","given":"","non-dropping-particle":"","parse-names":false,"suffix":""}],"id":"ITEM-1","issued":{"date-parts":[["2010"]]},"number-of-pages":"80","title":"Payments for Ecosystem Services: Getting Started in Marine and Coastal Ecosystems A Primer Payments for Ecosystem Services: Getting Started in Marine and Coastal Ecosystems: A Primer","type":"book"},"uris":["http://www.mendeley.com/documents/?uuid=6557118e-b28e-42ee-b192-8ea537f2daab"]}],"mendeley":{"formattedCitation":"(Forest Trends &amp; The Katoomba Group, 2010)","plainTextFormattedCitation":"(Forest Trends &amp; The Katoomba Group, 2010)","previouslyFormattedCitation":"(Forest Trends &amp; The Katoomba Group, 2010)"},"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Forest Trends &amp; The Katoomba Group, 2010)</w:t>
      </w:r>
      <w:r w:rsidRPr="0008241C">
        <w:rPr>
          <w:sz w:val="22"/>
          <w:szCs w:val="22"/>
          <w:lang w:val="en-CA"/>
        </w:rPr>
        <w:fldChar w:fldCharType="end"/>
      </w:r>
      <w:r w:rsidRPr="0008241C">
        <w:rPr>
          <w:sz w:val="22"/>
          <w:szCs w:val="22"/>
          <w:lang w:val="en-CA"/>
        </w:rPr>
        <w:t xml:space="preserve">. Instruments for conservation finance are diverse and several classifications have been proposed </w:t>
      </w:r>
      <w:r w:rsidRPr="0008241C">
        <w:rPr>
          <w:sz w:val="22"/>
          <w:szCs w:val="22"/>
          <w:lang w:val="en-CA"/>
        </w:rPr>
        <w:fldChar w:fldCharType="begin" w:fldLock="1"/>
      </w:r>
      <w:r w:rsidRPr="0008241C">
        <w:rPr>
          <w:sz w:val="22"/>
          <w:szCs w:val="22"/>
          <w:lang w:val="en-CA"/>
        </w:rPr>
        <w:instrText>ADDIN CSL_CITATION {"citationItems":[{"id":"ITEM-1","itemData":{"ISBN":"9783981341034","ISSN":"19370695","abstract":"This synthesis has been prepared by Pavan Sukhdev, Heidi Wittmer, Christoph Schröter-Schlaack, Carsten Nesshöver, Joshua Bishop, Patrick ten Brink, Haripriya Gundimeda, Pushpam Kumar and Ben Simmons.","author":[{"dropping-particle":"","family":"TEEB","given":"","non-dropping-particle":"","parse-names":false,"suffix":""}],"container-title":"Environment","id":"ITEM-1","issued":{"date-parts":[["2010"]]},"number-of-pages":"39","title":"The Economics of Ecosystems and Biodiversity: Mainstreaming the economics of Nature: A synthesis of the approach, conclusions and recommendations of TEEB.","type":"book"},"uris":["http://www.mendeley.com/documents/?uuid=f62b620f-aec1-4f6e-a574-5f42a4718270"]}],"mendeley":{"formattedCitation":"(TEEB, 2010)","plainTextFormattedCitation":"(TEEB, 2010)","previouslyFormattedCitation":"(TEEB, 2010)"},"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TEEB, 2010)</w:t>
      </w:r>
      <w:r w:rsidRPr="0008241C">
        <w:rPr>
          <w:sz w:val="22"/>
          <w:szCs w:val="22"/>
          <w:lang w:val="en-CA"/>
        </w:rPr>
        <w:fldChar w:fldCharType="end"/>
      </w:r>
      <w:r w:rsidRPr="0008241C">
        <w:rPr>
          <w:sz w:val="22"/>
          <w:szCs w:val="22"/>
          <w:lang w:val="en-CA"/>
        </w:rPr>
        <w:t xml:space="preserve">. Instruments might seek to internalise the damages and profits, based on the "polluter-pays" or "beneficiary pays". Environmental taxes, taxation of contamination and compensatory measures of impacts (avoid-reduce-compensate sequence) are potential public instruments focusing on damages. On the beneficiary side, instruments include Payments for Ecosystem Services (PES), Public Private Partnerships (e.g. concessions, easements) as well as product sustainability labels. Development </w:t>
      </w:r>
      <w:r w:rsidR="00C934E9">
        <w:rPr>
          <w:sz w:val="22"/>
          <w:szCs w:val="22"/>
          <w:lang w:val="en-CA"/>
        </w:rPr>
        <w:t>organiz</w:t>
      </w:r>
      <w:r w:rsidRPr="0008241C">
        <w:rPr>
          <w:sz w:val="22"/>
          <w:szCs w:val="22"/>
          <w:lang w:val="en-CA"/>
        </w:rPr>
        <w:t xml:space="preserve">ations and business firms are increasingly engaging themselves in supporting environmental conservation initiatives using such instruments.  </w:t>
      </w:r>
    </w:p>
    <w:p w14:paraId="4E1A1748" w14:textId="77777777" w:rsidR="00A01204" w:rsidRPr="0008241C" w:rsidRDefault="00A01204" w:rsidP="00A01204">
      <w:pPr>
        <w:rPr>
          <w:sz w:val="22"/>
          <w:szCs w:val="22"/>
        </w:rPr>
      </w:pPr>
    </w:p>
    <w:p w14:paraId="59FBFFEE" w14:textId="1B494A31"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 xml:space="preserve">International </w:t>
      </w:r>
      <w:r w:rsidR="00C934E9">
        <w:rPr>
          <w:b/>
          <w:sz w:val="22"/>
          <w:szCs w:val="22"/>
        </w:rPr>
        <w:t>organiz</w:t>
      </w:r>
      <w:r w:rsidRPr="0008241C">
        <w:rPr>
          <w:b/>
          <w:sz w:val="22"/>
          <w:szCs w:val="22"/>
        </w:rPr>
        <w:t>ations and development support</w:t>
      </w:r>
    </w:p>
    <w:p w14:paraId="33963CA8" w14:textId="77777777" w:rsidR="00A01204" w:rsidRPr="0008241C" w:rsidRDefault="00A01204" w:rsidP="00A01204">
      <w:pPr>
        <w:rPr>
          <w:sz w:val="22"/>
          <w:szCs w:val="22"/>
        </w:rPr>
      </w:pPr>
    </w:p>
    <w:p w14:paraId="25A1C1CA" w14:textId="4C2D02C7" w:rsidR="00A01204" w:rsidRPr="0008241C" w:rsidRDefault="00A01204" w:rsidP="00A01204">
      <w:pPr>
        <w:rPr>
          <w:sz w:val="22"/>
          <w:szCs w:val="22"/>
        </w:rPr>
      </w:pPr>
      <w:r w:rsidRPr="0008241C">
        <w:rPr>
          <w:sz w:val="22"/>
          <w:szCs w:val="22"/>
        </w:rPr>
        <w:t xml:space="preserve">International and intergovernmental </w:t>
      </w:r>
      <w:r w:rsidR="00C934E9">
        <w:rPr>
          <w:sz w:val="22"/>
          <w:szCs w:val="22"/>
        </w:rPr>
        <w:t>organiz</w:t>
      </w:r>
      <w:r w:rsidRPr="0008241C">
        <w:rPr>
          <w:sz w:val="22"/>
          <w:szCs w:val="22"/>
        </w:rPr>
        <w:t xml:space="preserve">ations operating at the regional and subregional levels are working, with varying degrees of success, on promoting environmental knowledge, awareness and providing policy support to national governments in the region. International development </w:t>
      </w:r>
      <w:r w:rsidR="00C934E9">
        <w:rPr>
          <w:sz w:val="22"/>
          <w:szCs w:val="22"/>
        </w:rPr>
        <w:t>organiz</w:t>
      </w:r>
      <w:r w:rsidRPr="0008241C">
        <w:rPr>
          <w:sz w:val="22"/>
          <w:szCs w:val="22"/>
        </w:rPr>
        <w:t xml:space="preserve">ations including the multilateral development banks (e.g. World Bank (WB), Asian Development Bank (ADB), etc.) and development agencies (e.g. Danish International Development Assistance (DANIDA), Department for International Development (DFID), German Society for International Cooperation (GIZ), etc.) have been providing funding support for environmental conservation programs. For example, ADB provides technical and financial support to the Coral Triangle Initiative in South East Asia, GIZ initiated programs to increase application of Voluntary </w:t>
      </w:r>
      <w:r w:rsidRPr="0008241C">
        <w:rPr>
          <w:sz w:val="22"/>
          <w:szCs w:val="22"/>
        </w:rPr>
        <w:lastRenderedPageBreak/>
        <w:t xml:space="preserve">Sustainability Standards (VSS) in the Philippines, etc. Moreover, the International Tropical Timber </w:t>
      </w:r>
      <w:r w:rsidR="00C934E9">
        <w:rPr>
          <w:sz w:val="22"/>
          <w:szCs w:val="22"/>
        </w:rPr>
        <w:t>Organiz</w:t>
      </w:r>
      <w:r w:rsidRPr="0008241C">
        <w:rPr>
          <w:sz w:val="22"/>
          <w:szCs w:val="22"/>
        </w:rPr>
        <w:t xml:space="preserve">ation (ITTO) with 12 Pacific Asian member countries and collaborative initiatives of the Montreal Process and Sustainable Management of Dry Forests in Asia with the International Union for Conservation of Nature and Natural Resources (IUCN) have supported the revision of criteria and indicators for sustainable tropical timber production forest including conservation of biodiversity as a criterion </w:t>
      </w:r>
      <w:r w:rsidRPr="0008241C">
        <w:rPr>
          <w:sz w:val="22"/>
          <w:szCs w:val="22"/>
        </w:rPr>
        <w:fldChar w:fldCharType="begin" w:fldLock="1"/>
      </w:r>
      <w:r w:rsidRPr="0008241C">
        <w:rPr>
          <w:sz w:val="22"/>
          <w:szCs w:val="22"/>
        </w:rPr>
        <w:instrText>ADDIN CSL_CITATION {"citationItems":[{"id":"ITEM-1","itemData":{"ISBN":"ISBN 4 902045 20 6","author":[{"dropping-particle":"","family":"ITTO","given":"","non-dropping-particle":"","parse-names":false,"suffix":""}],"id":"ITEM-1","issue":"15","issued":{"date-parts":[["2005"]]},"page":"-","title":"Revised ITTO criteria and indicators for the sustainable management of tropical forests including reporting format. ITTO Policy Development Series No.15","type":"article-journal"},"uris":["http://www.mendeley.com/documents/?uuid=7918efa3-8ec6-4e4d-b172-ef9814bd1664"]}],"mendeley":{"formattedCitation":"(ITTO, 2005)","plainTextFormattedCitation":"(ITTO, 2005)","previouslyFormattedCitation":"(ITTO, 2005)"},"properties":{"noteIndex":0},"schema":"https://github.com/citation-style-language/schema/raw/master/csl-citation.json"}</w:instrText>
      </w:r>
      <w:r w:rsidRPr="0008241C">
        <w:rPr>
          <w:sz w:val="22"/>
          <w:szCs w:val="22"/>
        </w:rPr>
        <w:fldChar w:fldCharType="separate"/>
      </w:r>
      <w:r w:rsidRPr="0008241C">
        <w:rPr>
          <w:noProof/>
          <w:sz w:val="22"/>
          <w:szCs w:val="22"/>
        </w:rPr>
        <w:t>(ITTO, 2005)</w:t>
      </w:r>
      <w:r w:rsidRPr="0008241C">
        <w:rPr>
          <w:sz w:val="22"/>
          <w:szCs w:val="22"/>
        </w:rPr>
        <w:fldChar w:fldCharType="end"/>
      </w:r>
      <w:r w:rsidRPr="0008241C">
        <w:rPr>
          <w:sz w:val="22"/>
          <w:szCs w:val="22"/>
        </w:rPr>
        <w:t xml:space="preserve">. Other government-based </w:t>
      </w:r>
      <w:r w:rsidR="00C934E9">
        <w:rPr>
          <w:sz w:val="22"/>
          <w:szCs w:val="22"/>
        </w:rPr>
        <w:t>organiz</w:t>
      </w:r>
      <w:r w:rsidRPr="0008241C">
        <w:rPr>
          <w:sz w:val="22"/>
          <w:szCs w:val="22"/>
        </w:rPr>
        <w:t xml:space="preserve">ations such as Montreal Process including Australia, China, Japan, New Zealand and Republic of Korea in the Pacific-Asia region, the Regional Initiative for the Development and Implementation of National Level Criteria and Indicators for the Sustainable Management of Dry Forests in Asia formed a network to promote conservation of forest. The IUCN has carried out several activities for training, capacity building and field projects related to biodiversity, climate change, environmental law education, community-based natural resource management and policy issues through its thematic programmes. </w:t>
      </w:r>
      <w:r w:rsidRPr="0008241C">
        <w:rPr>
          <w:sz w:val="22"/>
          <w:szCs w:val="22"/>
          <w:lang w:eastAsia="ja-JP"/>
        </w:rPr>
        <w:t xml:space="preserve">For example, Thailand’s mangrove restoration activities was promoted through the support from </w:t>
      </w:r>
      <w:r w:rsidRPr="0008241C">
        <w:rPr>
          <w:sz w:val="22"/>
          <w:szCs w:val="22"/>
        </w:rPr>
        <w:t>IUCN</w:t>
      </w:r>
      <w:r w:rsidRPr="0008241C">
        <w:rPr>
          <w:sz w:val="22"/>
          <w:szCs w:val="22"/>
          <w:lang w:eastAsia="ja-JP"/>
        </w:rPr>
        <w:t xml:space="preserve"> Asia’s Regional Business and Biodiversity Programme, which was co-chaired by IUCN and UNDP (see</w:t>
      </w:r>
      <w:r w:rsidRPr="0008241C">
        <w:rPr>
          <w:sz w:val="22"/>
          <w:szCs w:val="22"/>
        </w:rPr>
        <w:t xml:space="preserve"> </w:t>
      </w:r>
      <w:r w:rsidRPr="0008241C">
        <w:rPr>
          <w:sz w:val="22"/>
          <w:szCs w:val="22"/>
          <w:lang w:eastAsia="ja-JP"/>
        </w:rPr>
        <w:t xml:space="preserve">www.iucn.org). It was a partnership-based initiative to promote investment in coastal ecosystems for sustainable development and conservation, with both private corporations and local communities as beneficiaries. </w:t>
      </w:r>
    </w:p>
    <w:p w14:paraId="4994242B" w14:textId="77777777" w:rsidR="00A01204" w:rsidRPr="0008241C" w:rsidRDefault="00A01204" w:rsidP="00A01204">
      <w:pPr>
        <w:rPr>
          <w:sz w:val="22"/>
          <w:szCs w:val="22"/>
        </w:rPr>
      </w:pPr>
    </w:p>
    <w:p w14:paraId="533C71E4" w14:textId="5D5D7066" w:rsidR="00A01204" w:rsidRPr="0008241C" w:rsidRDefault="00A01204" w:rsidP="00A01204">
      <w:pPr>
        <w:rPr>
          <w:sz w:val="22"/>
          <w:szCs w:val="22"/>
        </w:rPr>
      </w:pPr>
      <w:r w:rsidRPr="0008241C">
        <w:rPr>
          <w:sz w:val="22"/>
          <w:szCs w:val="22"/>
        </w:rPr>
        <w:t xml:space="preserve">Non-government </w:t>
      </w:r>
      <w:r w:rsidR="00C934E9">
        <w:rPr>
          <w:sz w:val="22"/>
          <w:szCs w:val="22"/>
        </w:rPr>
        <w:t>organiz</w:t>
      </w:r>
      <w:r w:rsidRPr="0008241C">
        <w:rPr>
          <w:sz w:val="22"/>
          <w:szCs w:val="22"/>
        </w:rPr>
        <w:t xml:space="preserve">ations (NGOs) play increasingly important roles in putting policy into actions by participating in, contributing to and initiating various resource conservation programs. There are several reasons for the shift in environmental governance from government-led to multi-stakeholder conservation management </w:t>
      </w:r>
      <w:r w:rsidRPr="0008241C">
        <w:rPr>
          <w:sz w:val="22"/>
          <w:szCs w:val="22"/>
        </w:rPr>
        <w:fldChar w:fldCharType="begin" w:fldLock="1"/>
      </w:r>
      <w:r w:rsidRPr="0008241C">
        <w:rPr>
          <w:sz w:val="22"/>
          <w:szCs w:val="22"/>
        </w:rPr>
        <w:instrText>ADDIN CSL_CITATION {"citationItems":[{"id":"ITEM-1","itemData":{"ISBN":"9789251066355","author":[{"dropping-particle":"","family":"Yasmi","given":"Yurdi","non-dropping-particle":"","parse-names":false,"suffix":""},{"dropping-particle":"","family":"Broadhead","given":"Jeremy","non-dropping-particle":"","parse-names":false,"suffix":""},{"dropping-particle":"","family":"Enters","given":"Thomas","non-dropping-particle":"","parse-names":false,"suffix":""},{"dropping-particle":"","family":"Genge","given":"Cole","non-dropping-particle":"","parse-names":false,"suffix":""}],"id":"ITEM-1","issued":{"date-parts":[["2010"]]},"number-of-pages":"62","publisher":"Food and Agriculture Organization (FAO)","title":"Forestry policies, legislation and institutions in Asia and the Pacific - Trends and emerging needs for 2020","type":"book"},"uris":["http://www.mendeley.com/documents/?uuid=509a11f4-7574-4637-a7dc-64b47c6af5c3"]}],"mendeley":{"formattedCitation":"(Yasmi &lt;i&gt;et al.&lt;/i&gt;, 2010)","plainTextFormattedCitation":"(Yasmi et al., 2010)","previouslyFormattedCitation":"(Yasmi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Yasmi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Governments have limited human and capital resources to implement policies, making support from communities and investment from private </w:t>
      </w:r>
      <w:r w:rsidR="00C934E9">
        <w:rPr>
          <w:sz w:val="22"/>
          <w:szCs w:val="22"/>
        </w:rPr>
        <w:t>organiz</w:t>
      </w:r>
      <w:r w:rsidRPr="0008241C">
        <w:rPr>
          <w:sz w:val="22"/>
          <w:szCs w:val="22"/>
        </w:rPr>
        <w:t xml:space="preserve">ations very valuable. Many natural resources are common goods, requiring acceptance from stakeholders, including local and indigenous knowledge, to implement their management. More and more civil society movements are becoming closely involved in shaping many environmental policies, which help to promote the inclusion of civil society also in the policy implementation. Many NGOs mobilise communities to help in development and conservation activities. NGOs based in Asia and the Pacific have stepped up their environmental efforts at the local level. For instance, the Indonesian NGO WALHI (The Indonesian Forum for the Environment) has over 600 groups actively involved in a variety of work. WALHI publicised the name of the company that imported wastes into Indonesia and abandoned them in ports.  Seven </w:t>
      </w:r>
      <w:r w:rsidR="00C934E9">
        <w:rPr>
          <w:sz w:val="22"/>
          <w:szCs w:val="22"/>
        </w:rPr>
        <w:t>organiz</w:t>
      </w:r>
      <w:r w:rsidRPr="0008241C">
        <w:rPr>
          <w:sz w:val="22"/>
          <w:szCs w:val="22"/>
        </w:rPr>
        <w:t xml:space="preserve">ations are working together through the Responsible Asia Forestry and Trade (RAFT) to build capacity of Asia-Pacific countries, businesses and communities in their practice of legal and sustainable forest management and trade (http://www.responsibleasia.org/). The Philippine Federation for Environmental Concern is playing a pivotal role in the environment advocacy. Haribon Foundation for the Conservation of Natural Resources is the pioneer Filipino environmental NGO founded in 1972. It remains to this day a major contributor to the country's biodiversity conservation and human </w:t>
      </w:r>
      <w:r w:rsidR="005E1AB9">
        <w:rPr>
          <w:sz w:val="22"/>
          <w:szCs w:val="22"/>
        </w:rPr>
        <w:t>well-being</w:t>
      </w:r>
      <w:r w:rsidRPr="0008241C">
        <w:rPr>
          <w:sz w:val="22"/>
          <w:szCs w:val="22"/>
        </w:rPr>
        <w:t xml:space="preserve"> including strengthening of protected area networks (terrestrial, marine, freshwater), promoting local conservation areas and critical habitat and threatened species protection and reconciling conservation with sustainable livelihoods, among others. In South Asia and the Pacific, Pacific Islands Association of Non-Governmental </w:t>
      </w:r>
      <w:r w:rsidR="00C934E9">
        <w:rPr>
          <w:sz w:val="22"/>
          <w:szCs w:val="22"/>
        </w:rPr>
        <w:t>Organiz</w:t>
      </w:r>
      <w:r w:rsidRPr="0008241C">
        <w:rPr>
          <w:sz w:val="22"/>
          <w:szCs w:val="22"/>
        </w:rPr>
        <w:t xml:space="preserve">ations is a major regional NGO, which has served the Pacific through strengthening and building the capacity of the civil society sector. The most active international NGO operating in Western Asia is WWF which has registered offices in Pakistan and UAE (in partnership with the Emirates Wildlife Society). The Third World Network (TWN) is a network of </w:t>
      </w:r>
      <w:r w:rsidR="00C934E9">
        <w:rPr>
          <w:sz w:val="22"/>
          <w:szCs w:val="22"/>
        </w:rPr>
        <w:t>organiz</w:t>
      </w:r>
      <w:r w:rsidRPr="0008241C">
        <w:rPr>
          <w:sz w:val="22"/>
          <w:szCs w:val="22"/>
        </w:rPr>
        <w:t>ations and individuals addressing issues relating to sustainable development. This NGO has been conducting research on environmental, social and economic issues in developing countries and made various proposals at international conferences from the perspective of developing countries. The NGOs are also leading forest certification initiatives such as The Programme for the Endorsement of Forest Certification (PEFC) and The Forest Stewardship Council (FSC) to promote SFM. These certifications successfully work on conservation of biodiversity and ecosystem functions in certified forests including in China, Japan, Australia and New Zealand (https://www.pefc.org/</w:t>
      </w:r>
      <w:r w:rsidRPr="0008241C" w:rsidDel="00F75FE1">
        <w:rPr>
          <w:sz w:val="22"/>
          <w:szCs w:val="22"/>
        </w:rPr>
        <w:t xml:space="preserve"> </w:t>
      </w:r>
      <w:r w:rsidRPr="0008241C">
        <w:rPr>
          <w:sz w:val="22"/>
          <w:szCs w:val="22"/>
          <w:lang w:eastAsia="ja-JP"/>
        </w:rPr>
        <w:t>; https://www.fsc.org/</w:t>
      </w:r>
      <w:r w:rsidRPr="0008241C">
        <w:rPr>
          <w:sz w:val="22"/>
          <w:szCs w:val="22"/>
        </w:rPr>
        <w:t xml:space="preserve">). Inclusion of the supply chain into the certificate incentivise conservation of biodiversity. However, the certificate does not yet fully engage in rights and participation of local communities including indigenous people. </w:t>
      </w:r>
    </w:p>
    <w:p w14:paraId="50EA23B9" w14:textId="77777777" w:rsidR="00A01204" w:rsidRPr="0008241C" w:rsidRDefault="00A01204" w:rsidP="00A01204">
      <w:pPr>
        <w:rPr>
          <w:sz w:val="22"/>
          <w:szCs w:val="22"/>
        </w:rPr>
      </w:pPr>
    </w:p>
    <w:p w14:paraId="41695FA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lastRenderedPageBreak/>
        <w:t>Private sector and multiple partnerships</w:t>
      </w:r>
    </w:p>
    <w:p w14:paraId="02865ACA" w14:textId="77777777" w:rsidR="00A01204" w:rsidRPr="0008241C" w:rsidRDefault="00A01204" w:rsidP="00A01204">
      <w:pPr>
        <w:rPr>
          <w:sz w:val="22"/>
          <w:szCs w:val="22"/>
        </w:rPr>
      </w:pPr>
    </w:p>
    <w:p w14:paraId="7755ACCE" w14:textId="77777777" w:rsidR="00A01204" w:rsidRPr="0008241C" w:rsidRDefault="00A01204" w:rsidP="00A01204">
      <w:pPr>
        <w:rPr>
          <w:sz w:val="22"/>
          <w:szCs w:val="22"/>
          <w:lang w:eastAsia="ja-JP"/>
        </w:rPr>
      </w:pPr>
      <w:r w:rsidRPr="0008241C">
        <w:rPr>
          <w:sz w:val="22"/>
          <w:szCs w:val="22"/>
          <w:lang w:val="en-CA"/>
        </w:rPr>
        <w:t xml:space="preserve">The CBD and United Nations Environment Assembly (UNEA) recently recommended to explore new and innovative financial mechanisms at all levels with a view to increasing funding to support the three objectives of the Convention </w:t>
      </w:r>
      <w:r w:rsidRPr="0008241C">
        <w:rPr>
          <w:sz w:val="22"/>
          <w:szCs w:val="22"/>
          <w:lang w:val="en-CA"/>
        </w:rPr>
        <w:fldChar w:fldCharType="begin" w:fldLock="1"/>
      </w:r>
      <w:r w:rsidRPr="0008241C">
        <w:rPr>
          <w:sz w:val="22"/>
          <w:szCs w:val="22"/>
          <w:lang w:val="en-CA"/>
        </w:rPr>
        <w:instrText>ADDIN CSL_CITATION {"citationItems":[{"id":"ITEM-1","itemData":{"DOI":"10.1038/scientificamerican1012-41","ISBN":"9292255657","author":[{"dropping-particle":"","family":"CBD","given":"","non-dropping-particle":"","parse-names":false,"suffix":""}],"container-title":"Scientific American","id":"ITEM-1","issue":"October","issued":{"date-parts":[["2013"]]},"number-of-pages":"41-43","title":"Resourcing the Aichi Biodiversity Targets: A First Assessment of the Resources Required for Implementing the Strategic Plan for Biodiversity 2011-2020. Report of the High-Level Panel on Global Assessment of Resources for Implementing the Strategic Plan fo","type":"report","volume":"307"},"uris":["http://www.mendeley.com/documents/?uuid=fac2eb72-06af-43d4-8bdd-1acc8a7ea900"]}],"mendeley":{"formattedCitation":"(CBD, 2013)","plainTextFormattedCitation":"(CBD, 2013)","previouslyFormattedCitation":"(CBD, 2013)"},"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CBD, 2013)</w:t>
      </w:r>
      <w:r w:rsidRPr="0008241C">
        <w:rPr>
          <w:sz w:val="22"/>
          <w:szCs w:val="22"/>
          <w:lang w:val="en-CA"/>
        </w:rPr>
        <w:fldChar w:fldCharType="end"/>
      </w:r>
      <w:r w:rsidRPr="0008241C">
        <w:rPr>
          <w:sz w:val="22"/>
          <w:szCs w:val="22"/>
          <w:lang w:val="en-CA"/>
        </w:rPr>
        <w:t xml:space="preserve">. </w:t>
      </w:r>
      <w:r w:rsidRPr="0008241C">
        <w:rPr>
          <w:sz w:val="22"/>
          <w:szCs w:val="22"/>
          <w:lang w:eastAsia="ja-JP"/>
        </w:rPr>
        <w:t xml:space="preserve">Although private sector corporations or business were considered to mainly focus on their economic benefits, today a number of them engages in conservation of biodiversity through sustainable operations and/or corporate social responsibility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IUCN","given":"","non-dropping-particle":"","parse-names":false,"suffix":""}],"id":"ITEM-1","issue":"March","issued":{"date-parts":[["2014"]]},"page":"0-1","title":"IUCN – Marriott Partnership in Thailand","type":"article-journal"},"uris":["http://www.mendeley.com/documents/?uuid=f0172465-faec-4836-92da-0b033bdf8a8c"]}],"mendeley":{"formattedCitation":"(IUCN, 2014)","plainTextFormattedCitation":"(IUCN, 2014)","previouslyFormattedCitation":"(IUCN,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IUCN, 2014)</w:t>
      </w:r>
      <w:r w:rsidRPr="0008241C">
        <w:rPr>
          <w:sz w:val="22"/>
          <w:szCs w:val="22"/>
          <w:lang w:eastAsia="ja-JP"/>
        </w:rPr>
        <w:fldChar w:fldCharType="end"/>
      </w:r>
      <w:r w:rsidRPr="0008241C">
        <w:rPr>
          <w:sz w:val="22"/>
          <w:szCs w:val="22"/>
          <w:lang w:eastAsia="ja-JP"/>
        </w:rPr>
        <w:t xml:space="preserve">. </w:t>
      </w:r>
      <w:r w:rsidRPr="0008241C">
        <w:rPr>
          <w:sz w:val="22"/>
          <w:szCs w:val="22"/>
          <w:lang w:val="en-CA"/>
        </w:rPr>
        <w:t>Five areas of financial innovations have been set out for the private sector: schemes for payment for ecosystem services; biodiversity offset mechanisms; markets for green products; public-private partnerships and new forms of charity; development of new and innovative sources of international development finance.</w:t>
      </w:r>
      <w:r w:rsidRPr="0008241C">
        <w:rPr>
          <w:sz w:val="22"/>
          <w:szCs w:val="22"/>
          <w:lang w:eastAsia="ja-JP"/>
        </w:rPr>
        <w:t xml:space="preserve"> </w:t>
      </w:r>
      <w:r w:rsidRPr="0008241C">
        <w:rPr>
          <w:sz w:val="22"/>
          <w:szCs w:val="22"/>
          <w:lang w:val="en-CA"/>
        </w:rPr>
        <w:t>Public-private partnerships are presented as a type of arrangement that addresses the conservation financing gap in the government sector. At present, funds for protected areas managed by government departments depend almost entirely on allocations made by government from the national or subnational budget.</w:t>
      </w:r>
      <w:r w:rsidRPr="0008241C">
        <w:rPr>
          <w:sz w:val="22"/>
          <w:szCs w:val="22"/>
        </w:rPr>
        <w:t xml:space="preserve"> T</w:t>
      </w:r>
      <w:r w:rsidRPr="0008241C">
        <w:rPr>
          <w:sz w:val="22"/>
          <w:szCs w:val="22"/>
          <w:lang w:val="en-CA"/>
        </w:rPr>
        <w:t xml:space="preserve">his arrangement presents many uncertainties for several reasons: for example, the governments have a limited budget; the regulatory framework does not encourage protected areas to generate income; and budget or objectives for the protected area are affected by changes in government policy and priorities. The main advantages of public-private partnerships include: their flexibility to set fees and charges, establish funding mechanisms such as concessions, respond to customer needs, their ability to retain the money they earn (which gives a resulting incentive to generate funds through greater entrepreneurship), and their freedom to implement staffing policies based on efficiency and market salaries </w:t>
      </w:r>
      <w:r w:rsidRPr="0008241C">
        <w:rPr>
          <w:sz w:val="22"/>
          <w:szCs w:val="22"/>
          <w:lang w:val="en-CA"/>
        </w:rPr>
        <w:fldChar w:fldCharType="begin"/>
      </w:r>
      <w:r w:rsidRPr="0008241C">
        <w:rPr>
          <w:sz w:val="22"/>
          <w:szCs w:val="22"/>
          <w:lang w:val="en-CA"/>
        </w:rPr>
        <w:instrText xml:space="preserve"> ADDIN EN.CITE &lt;EndNote&gt;&lt;Cite&gt;&lt;Author&gt;The World Bank&lt;/Author&gt;&lt;Year&gt;2014&lt;/Year&gt;&lt;RecNum&gt;153&lt;/RecNum&gt;&lt;DisplayText&gt;(The World Bank et al. 2014)&lt;/DisplayText&gt;&lt;record&gt;&lt;rec-number&gt;153&lt;/rec-number&gt;&lt;foreign-keys&gt;&lt;key app="EN" db-id="vsw2zza25wrt24evz5p50awj2e0wfsvtd9f0" timestamp="1453478008"&gt;153&lt;/key&gt;&lt;/foreign-keys&gt;&lt;ref-type name="Journal Article"&gt;17&lt;/ref-type&gt;&lt;contributors&gt;&lt;authors&gt;&lt;author&gt;The World Bank,&lt;/author&gt;&lt;author&gt;Asian Development Bank, &lt;/author&gt;&lt;author&gt;Inter-American Development Bank,&lt;/author&gt;&lt;/authors&gt;&lt;/contributors&gt;&lt;titles&gt;&lt;title&gt;Public-Private Partnerships Reference Guide. Version 2.0&lt;/title&gt;&lt;secondary-title&gt;The World Bank Group, 1818 H Street NW, Washington, DC 20433, USA, 232 pages. &lt;/secondary-title&gt;&lt;/titles&gt;&lt;periodical&gt;&lt;full-title&gt;The World Bank Group, 1818 H Street NW, Washington, DC 20433, USA, 232 pages.&lt;/full-title&gt;&lt;/periodical&gt;&lt;dates&gt;&lt;year&gt;2014&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 xml:space="preserve">(The World Bank </w:t>
      </w:r>
      <w:r w:rsidRPr="0008241C">
        <w:rPr>
          <w:i/>
          <w:noProof/>
          <w:sz w:val="22"/>
          <w:szCs w:val="22"/>
          <w:lang w:val="en-CA"/>
        </w:rPr>
        <w:t>et al</w:t>
      </w:r>
      <w:r w:rsidRPr="0008241C">
        <w:rPr>
          <w:noProof/>
          <w:sz w:val="22"/>
          <w:szCs w:val="22"/>
          <w:lang w:val="en-CA"/>
        </w:rPr>
        <w:t>. 2014)</w:t>
      </w:r>
      <w:r w:rsidRPr="0008241C">
        <w:rPr>
          <w:sz w:val="22"/>
          <w:szCs w:val="22"/>
          <w:lang w:val="en-CA"/>
        </w:rPr>
        <w:fldChar w:fldCharType="end"/>
      </w:r>
      <w:r w:rsidRPr="0008241C">
        <w:rPr>
          <w:sz w:val="22"/>
          <w:szCs w:val="22"/>
          <w:lang w:val="en-CA"/>
        </w:rPr>
        <w:t>.</w:t>
      </w:r>
    </w:p>
    <w:p w14:paraId="2CD3483C" w14:textId="77777777" w:rsidR="00A01204" w:rsidRPr="0008241C" w:rsidRDefault="00A01204" w:rsidP="00A01204">
      <w:pPr>
        <w:rPr>
          <w:sz w:val="22"/>
          <w:szCs w:val="22"/>
          <w:lang w:val="en-CA"/>
        </w:rPr>
      </w:pPr>
    </w:p>
    <w:p w14:paraId="4086F7D8" w14:textId="03ED7DC8" w:rsidR="00A01204" w:rsidRPr="0008241C" w:rsidRDefault="00A01204" w:rsidP="00A01204">
      <w:pPr>
        <w:rPr>
          <w:sz w:val="22"/>
          <w:szCs w:val="22"/>
          <w:lang w:val="en-CA"/>
        </w:rPr>
      </w:pPr>
      <w:r w:rsidRPr="0008241C">
        <w:rPr>
          <w:sz w:val="22"/>
          <w:szCs w:val="22"/>
          <w:lang w:val="en-CA"/>
        </w:rPr>
        <w:t>Public-private partnerships have taken a wide range of forms in the Pacific and South East Asia (</w:t>
      </w:r>
      <w:r w:rsidRPr="0008241C">
        <w:rPr>
          <w:sz w:val="22"/>
          <w:szCs w:val="22"/>
          <w:lang w:val="en-CA"/>
        </w:rPr>
        <w:fldChar w:fldCharType="begin"/>
      </w:r>
      <w:r w:rsidRPr="0008241C">
        <w:rPr>
          <w:sz w:val="22"/>
          <w:szCs w:val="22"/>
          <w:lang w:val="en-CA"/>
        </w:rPr>
        <w:instrText xml:space="preserve"> REF _Ref498008327 \h  \* MERGEFORMAT </w:instrText>
      </w:r>
      <w:r w:rsidRPr="0008241C">
        <w:rPr>
          <w:sz w:val="22"/>
          <w:szCs w:val="22"/>
          <w:lang w:val="en-CA"/>
        </w:rPr>
      </w:r>
      <w:r w:rsidRPr="0008241C">
        <w:rPr>
          <w:sz w:val="22"/>
          <w:szCs w:val="22"/>
          <w:lang w:val="en-CA"/>
        </w:rPr>
        <w:fldChar w:fldCharType="separate"/>
      </w:r>
      <w:r w:rsidR="00D74032" w:rsidRPr="00D74032">
        <w:rPr>
          <w:sz w:val="22"/>
          <w:szCs w:val="22"/>
        </w:rPr>
        <w:t>Box 6.11</w:t>
      </w:r>
      <w:r w:rsidRPr="0008241C">
        <w:rPr>
          <w:sz w:val="22"/>
          <w:szCs w:val="22"/>
          <w:lang w:val="en-CA"/>
        </w:rPr>
        <w:fldChar w:fldCharType="end"/>
      </w:r>
      <w:r w:rsidRPr="0008241C">
        <w:rPr>
          <w:sz w:val="22"/>
          <w:szCs w:val="22"/>
          <w:lang w:val="en-CA"/>
        </w:rPr>
        <w:t xml:space="preserve">), which vary in the degree of involvement of the private entity in a traditionally public infrastructure. The list below depicts the spectrum of public-private partnership agreements (classified from low to high level of private sector participation) </w:t>
      </w:r>
      <w:r w:rsidRPr="0008241C">
        <w:rPr>
          <w:sz w:val="22"/>
          <w:szCs w:val="22"/>
          <w:lang w:val="en-CA"/>
        </w:rPr>
        <w:fldChar w:fldCharType="begin"/>
      </w:r>
      <w:r w:rsidRPr="0008241C">
        <w:rPr>
          <w:sz w:val="22"/>
          <w:szCs w:val="22"/>
          <w:lang w:val="en-CA"/>
        </w:rPr>
        <w:instrText xml:space="preserve"> ADDIN EN.CITE &lt;EndNote&gt;&lt;Cite&gt;&lt;Author&gt;European Commission&lt;/Author&gt;&lt;Year&gt;2003&lt;/Year&gt;&lt;RecNum&gt;120&lt;/RecNum&gt;&lt;DisplayText&gt;(European Commission 2003)&lt;/DisplayText&gt;&lt;record&gt;&lt;rec-number&gt;120&lt;/rec-number&gt;&lt;foreign-keys&gt;&lt;key app="EN" db-id="vsw2zza25wrt24evz5p50awj2e0wfsvtd9f0" timestamp="1422717778"&gt;120&lt;/key&gt;&lt;/foreign-keys&gt;&lt;ref-type name="Journal Article"&gt;17&lt;/ref-type&gt;&lt;contributors&gt;&lt;authors&gt;&lt;author&gt;European Commission,&lt;/author&gt;&lt;/authors&gt;&lt;/contributors&gt;&lt;titles&gt;&lt;title&gt;Guidelines for Successful Public-Private Partnerships, European Commission&lt;/title&gt;&lt;secondary-title&gt;Directorate-General Regional Policy, technical report,100 pp&lt;/secondary-title&gt;&lt;/titles&gt;&lt;periodical&gt;&lt;full-title&gt;Directorate-General Regional Policy, technical report,100 pp&lt;/full-title&gt;&lt;/periodical&gt;&lt;dates&gt;&lt;year&gt;2003&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European Commission 2003)</w:t>
      </w:r>
      <w:r w:rsidRPr="0008241C">
        <w:rPr>
          <w:sz w:val="22"/>
          <w:szCs w:val="22"/>
          <w:lang w:val="en-CA"/>
        </w:rPr>
        <w:fldChar w:fldCharType="end"/>
      </w:r>
      <w:r w:rsidRPr="0008241C">
        <w:rPr>
          <w:sz w:val="22"/>
          <w:szCs w:val="22"/>
          <w:lang w:val="en-CA"/>
        </w:rPr>
        <w:t xml:space="preserve">: </w:t>
      </w:r>
    </w:p>
    <w:p w14:paraId="14DEEF57" w14:textId="77777777" w:rsidR="00A01204" w:rsidRPr="0008241C" w:rsidRDefault="00A01204" w:rsidP="007F0414">
      <w:pPr>
        <w:pStyle w:val="ListParagraph"/>
        <w:numPr>
          <w:ilvl w:val="0"/>
          <w:numId w:val="50"/>
        </w:numPr>
        <w:ind w:right="200"/>
      </w:pPr>
      <w:r w:rsidRPr="0008241C">
        <w:t>Utility Restructuring, Corporatisation and Decentralisation</w:t>
      </w:r>
    </w:p>
    <w:p w14:paraId="4790963A" w14:textId="77777777" w:rsidR="00A01204" w:rsidRPr="0008241C" w:rsidRDefault="00A01204" w:rsidP="007F0414">
      <w:pPr>
        <w:pStyle w:val="ListParagraph"/>
        <w:numPr>
          <w:ilvl w:val="0"/>
          <w:numId w:val="50"/>
        </w:numPr>
        <w:ind w:right="200"/>
      </w:pPr>
      <w:r w:rsidRPr="0008241C">
        <w:t>Civil Works and Service Contracts</w:t>
      </w:r>
    </w:p>
    <w:p w14:paraId="10DFFCB3" w14:textId="77777777" w:rsidR="00A01204" w:rsidRPr="0008241C" w:rsidRDefault="00A01204" w:rsidP="007F0414">
      <w:pPr>
        <w:pStyle w:val="ListParagraph"/>
        <w:numPr>
          <w:ilvl w:val="0"/>
          <w:numId w:val="50"/>
        </w:numPr>
        <w:ind w:right="200"/>
      </w:pPr>
      <w:r w:rsidRPr="0008241C">
        <w:t>Parastatal agency</w:t>
      </w:r>
    </w:p>
    <w:p w14:paraId="7BEE1965" w14:textId="77777777" w:rsidR="00A01204" w:rsidRPr="0008241C" w:rsidRDefault="00A01204" w:rsidP="007F0414">
      <w:pPr>
        <w:pStyle w:val="ListParagraph"/>
        <w:numPr>
          <w:ilvl w:val="0"/>
          <w:numId w:val="50"/>
        </w:numPr>
        <w:ind w:right="200"/>
      </w:pPr>
      <w:r w:rsidRPr="0008241C">
        <w:t>Management and Operating Agreements</w:t>
      </w:r>
    </w:p>
    <w:p w14:paraId="785124A2" w14:textId="77777777" w:rsidR="00A01204" w:rsidRPr="0008241C" w:rsidRDefault="00A01204" w:rsidP="007F0414">
      <w:pPr>
        <w:pStyle w:val="ListParagraph"/>
        <w:numPr>
          <w:ilvl w:val="0"/>
          <w:numId w:val="50"/>
        </w:numPr>
        <w:ind w:right="200"/>
      </w:pPr>
      <w:r w:rsidRPr="0008241C">
        <w:t>Leases / Affermage</w:t>
      </w:r>
    </w:p>
    <w:p w14:paraId="5BF75F40" w14:textId="77777777" w:rsidR="00A01204" w:rsidRPr="0008241C" w:rsidRDefault="00A01204" w:rsidP="007F0414">
      <w:pPr>
        <w:pStyle w:val="ListParagraph"/>
        <w:numPr>
          <w:ilvl w:val="0"/>
          <w:numId w:val="50"/>
        </w:numPr>
        <w:ind w:right="200"/>
      </w:pPr>
      <w:r w:rsidRPr="0008241C">
        <w:t>Concessions, Build-Operate-Transfer (BOT), Design-Build-Operate (DBO)</w:t>
      </w:r>
    </w:p>
    <w:p w14:paraId="3C0DF297" w14:textId="77777777" w:rsidR="00A01204" w:rsidRPr="0008241C" w:rsidRDefault="00A01204" w:rsidP="007F0414">
      <w:pPr>
        <w:pStyle w:val="ListParagraph"/>
        <w:numPr>
          <w:ilvl w:val="0"/>
          <w:numId w:val="50"/>
        </w:numPr>
        <w:ind w:right="200"/>
      </w:pPr>
      <w:r w:rsidRPr="0008241C">
        <w:t>Joint Ventures and Partial Divestiture of Public Assets Full Divestiture</w:t>
      </w:r>
    </w:p>
    <w:p w14:paraId="7E206A9C" w14:textId="77777777" w:rsidR="00A01204" w:rsidRPr="0008241C" w:rsidRDefault="00A01204" w:rsidP="007F0414">
      <w:pPr>
        <w:pStyle w:val="ListParagraph"/>
        <w:numPr>
          <w:ilvl w:val="0"/>
          <w:numId w:val="50"/>
        </w:numPr>
        <w:ind w:right="200"/>
      </w:pPr>
      <w:r w:rsidRPr="0008241C">
        <w:t>Full Divestiture</w:t>
      </w:r>
    </w:p>
    <w:p w14:paraId="3CA6E81F" w14:textId="77777777" w:rsidR="00A01204" w:rsidRPr="0008241C" w:rsidRDefault="00A01204" w:rsidP="007F0414">
      <w:pPr>
        <w:pStyle w:val="ListParagraph"/>
        <w:numPr>
          <w:ilvl w:val="0"/>
          <w:numId w:val="50"/>
        </w:numPr>
        <w:ind w:right="200"/>
      </w:pPr>
      <w:r w:rsidRPr="0008241C">
        <w:t>Contract Plans and Performance Contracts</w:t>
      </w:r>
    </w:p>
    <w:p w14:paraId="6A23B411" w14:textId="77777777" w:rsidR="00A01204" w:rsidRPr="0008241C" w:rsidRDefault="00A01204" w:rsidP="00A01204">
      <w:pPr>
        <w:rPr>
          <w:sz w:val="22"/>
          <w:szCs w:val="22"/>
          <w:lang w:val="en-CA"/>
        </w:rPr>
      </w:pPr>
    </w:p>
    <w:tbl>
      <w:tblPr>
        <w:tblStyle w:val="TableGrid1"/>
        <w:tblW w:w="0" w:type="auto"/>
        <w:tblLook w:val="04A0" w:firstRow="1" w:lastRow="0" w:firstColumn="1" w:lastColumn="0" w:noHBand="0" w:noVBand="1"/>
      </w:tblPr>
      <w:tblGrid>
        <w:gridCol w:w="9016"/>
      </w:tblGrid>
      <w:tr w:rsidR="00A01204" w:rsidRPr="0008241C" w14:paraId="471677CC" w14:textId="77777777" w:rsidTr="00642B4F">
        <w:tc>
          <w:tcPr>
            <w:tcW w:w="9016" w:type="dxa"/>
          </w:tcPr>
          <w:p w14:paraId="76BFE2F7" w14:textId="57ECE381" w:rsidR="00A01204" w:rsidRPr="0008241C" w:rsidRDefault="00A01204" w:rsidP="00A01204">
            <w:pPr>
              <w:rPr>
                <w:rFonts w:ascii="Times New Roman" w:hAnsi="Times New Roman"/>
                <w:b/>
              </w:rPr>
            </w:pPr>
            <w:bookmarkStart w:id="1769" w:name="_Ref498008327"/>
            <w:bookmarkStart w:id="1770" w:name="_Toc504087551"/>
            <w:bookmarkStart w:id="1771" w:name="_Ref496953007"/>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11</w:t>
            </w:r>
            <w:r w:rsidRPr="0008241C">
              <w:rPr>
                <w:lang w:val="en-CA"/>
              </w:rPr>
              <w:fldChar w:fldCharType="end"/>
            </w:r>
            <w:bookmarkEnd w:id="1769"/>
            <w:r w:rsidRPr="0008241C">
              <w:rPr>
                <w:rFonts w:ascii="Times New Roman" w:hAnsi="Times New Roman"/>
                <w:b/>
              </w:rPr>
              <w:t xml:space="preserve"> Public-Private Partnerships in South East Asia</w:t>
            </w:r>
            <w:bookmarkEnd w:id="1770"/>
          </w:p>
          <w:bookmarkEnd w:id="1771"/>
          <w:p w14:paraId="3A73020F" w14:textId="77777777" w:rsidR="00A01204" w:rsidRPr="0008241C" w:rsidRDefault="00A01204" w:rsidP="00A01204">
            <w:pPr>
              <w:rPr>
                <w:rFonts w:ascii="Times New Roman" w:hAnsi="Times New Roman"/>
                <w:b/>
                <w:i/>
              </w:rPr>
            </w:pPr>
          </w:p>
          <w:p w14:paraId="6922DBAE" w14:textId="77777777" w:rsidR="00A01204" w:rsidRPr="0008241C" w:rsidRDefault="00A01204" w:rsidP="00A01204">
            <w:pPr>
              <w:rPr>
                <w:rFonts w:ascii="Times New Roman" w:hAnsi="Times New Roman"/>
              </w:rPr>
            </w:pPr>
            <w:r w:rsidRPr="0008241C">
              <w:rPr>
                <w:rFonts w:ascii="Times New Roman" w:hAnsi="Times New Roman"/>
                <w:b/>
                <w:i/>
              </w:rPr>
              <w:t>El Nido-Taytay Protected Area, Philippines</w:t>
            </w:r>
            <w:r w:rsidRPr="0008241C">
              <w:rPr>
                <w:rFonts w:ascii="Times New Roman" w:hAnsi="Times New Roman"/>
              </w:rPr>
              <w:t>: El Nido-Taytay Managed Resources Protected Area demonstrates a good private-public sector partnership. Here, a developer built a series of exclusive island resorts over 20 years. Tourism services are combined with environmental management and community services at a municipality level. Activities are quite diverse and has been implemented and financed by a mix of user fees, private donations and grants. Activities include Monitoring Wildlife, Marine Ecosystems Preservation and Protection, Marine Turtle Conservation Program, Coastal Cleanups, Mooring Bouys, Protection of Giant Clams, Marine Monitoring Task Force, Employment and Livelihood Opportunities for the Local Community, Patronizing Local Products, Environmental Education, Educating Guests, state-of-the-art sewage treatment plant, Materials Recovery Facility, Water Conservation, Desalination Plant, Energy Conservation, Low Impact and Sustainable Guest Experiences. Overall, this is a good example of effective tourism-funded conservation.</w:t>
            </w:r>
          </w:p>
          <w:p w14:paraId="79528111" w14:textId="77777777" w:rsidR="00A01204" w:rsidRPr="0008241C" w:rsidRDefault="00A01204" w:rsidP="00A01204">
            <w:pPr>
              <w:rPr>
                <w:rFonts w:ascii="Times New Roman" w:hAnsi="Times New Roman"/>
              </w:rPr>
            </w:pPr>
          </w:p>
          <w:p w14:paraId="6D2E67BA" w14:textId="77777777" w:rsidR="00A01204" w:rsidRPr="0008241C" w:rsidRDefault="00A01204" w:rsidP="00A01204">
            <w:pPr>
              <w:rPr>
                <w:rFonts w:ascii="Times New Roman" w:hAnsi="Times New Roman"/>
              </w:rPr>
            </w:pPr>
            <w:r w:rsidRPr="0008241C">
              <w:rPr>
                <w:rFonts w:ascii="Times New Roman" w:hAnsi="Times New Roman"/>
                <w:b/>
                <w:i/>
              </w:rPr>
              <w:t>Pemuteran, Indonesia</w:t>
            </w:r>
            <w:r w:rsidRPr="0008241C">
              <w:rPr>
                <w:rFonts w:ascii="Times New Roman" w:hAnsi="Times New Roman"/>
              </w:rPr>
              <w:t>: Pemuteran is a small fishing village in the North West of Bali, Indonesia’s most popular island tourism destination. Illegal dynamite and cyanide fishing methods were (until recently) still being employed by local fishermen, so the private sector formed two informal semi-</w:t>
            </w:r>
            <w:r w:rsidRPr="0008241C">
              <w:rPr>
                <w:rFonts w:ascii="Times New Roman" w:hAnsi="Times New Roman"/>
              </w:rPr>
              <w:lastRenderedPageBreak/>
              <w:t>voluntary agreements with fishermen and the community. A local ban on illegal fishing methods was declared and beach guards were appointed to enforce this. A No-Take Zone of 500m by 200m was also declared for which an entry fee was charged to tourists. Marine conservation institutions in Pemuteran are in place largely due to efforts of a few independently acting entrepreneurs. This entrepreneurial marine protected area comprises several informal institutions which work toward common goals, but appear to operate individually. The private sector gained legitimacy through financial and non-financial investments in the local community. Some dive shops pay fishermen for using their area, some supply the fishermen with fish aggregating devices. The private sector has also invested in cultural assets and activities such as funding restoration of temples, which has been important for building support amongst the local community. The reefs have largely remained common property as there has only been minimal enclosure. As a result, the private sector has been able to exercise marine conservation without marginalising original resource users. However, norms and rules established by the private sector have not been formalised into government regulation. Today, Pemuteran is designated as a Daerah Parawisata Laut (Sea Tourism Area) by provincial law. Regency law states that the area has to have some sort of conservation effort, but does not state how.</w:t>
            </w:r>
          </w:p>
          <w:p w14:paraId="284E42D5" w14:textId="77777777" w:rsidR="00A01204" w:rsidRPr="0008241C" w:rsidRDefault="00A01204" w:rsidP="00A01204">
            <w:pPr>
              <w:rPr>
                <w:rFonts w:ascii="Times New Roman" w:hAnsi="Times New Roman"/>
              </w:rPr>
            </w:pPr>
            <w:r w:rsidRPr="0008241C">
              <w:rPr>
                <w:rFonts w:ascii="Times New Roman" w:hAnsi="Times New Roman"/>
              </w:rPr>
              <w:t xml:space="preserve">Source: Adapted from </w:t>
            </w:r>
            <w:r w:rsidRPr="0008241C">
              <w:fldChar w:fldCharType="begin" w:fldLock="1"/>
            </w:r>
            <w:r w:rsidRPr="0008241C">
              <w:rPr>
                <w:rFonts w:ascii="Times New Roman" w:hAnsi="Times New Roman"/>
              </w:rPr>
              <w:instrText>ADDIN CSL_CITATION {"citationItems":[{"id":"ITEM-1","itemData":{"author":[{"dropping-particle":"","family":"Pascal","given":"N.","non-dropping-particle":"","parse-names":false,"suffix":""},{"dropping-particle":"","family":"Brander","given":"L.","non-dropping-particle":"","parse-names":false,"suffix":""},{"dropping-particle":"","family":"Crossman","given":"N.","non-dropping-particle":"","parse-names":false,"suffix":""},{"dropping-particle":"","family":"Dang","given":"T.","non-dropping-particle":"","parse-names":false,"suffix":""}],"id":"ITEM-1","issued":{"date-parts":[["2014"]]},"number-of-pages":"35","title":"Regional research to inform the high level panel on global assessment of resources for implementing the strategic plan for biodiversity 2011-2020. Final report for Australasia and Pacific region. CBD technical report","type":"report"},"uris":["http://www.mendeley.com/documents/?uuid=28a64104-f403-3bfd-b6fc-bad27a580b65"]}],"mendeley":{"formattedCitation":"(N. Pascal &lt;i&gt;et al.&lt;/i&gt;, 2014)","manualFormatting":"N. Pascal et al. (2014)","plainTextFormattedCitation":"(N. Pascal et al., 2014)","previouslyFormattedCitation":"(N. Pascal &lt;i&gt;et al.&lt;/i&gt;, 2014)"},"properties":{"noteIndex":0},"schema":"https://github.com/citation-style-language/schema/raw/master/csl-citation.json"}</w:instrText>
            </w:r>
            <w:r w:rsidRPr="0008241C">
              <w:fldChar w:fldCharType="separate"/>
            </w:r>
            <w:r w:rsidRPr="0008241C">
              <w:rPr>
                <w:rFonts w:ascii="Times New Roman" w:hAnsi="Times New Roman"/>
                <w:noProof/>
              </w:rPr>
              <w:t xml:space="preserve">Pascal </w:t>
            </w:r>
            <w:r w:rsidRPr="0008241C">
              <w:rPr>
                <w:rFonts w:ascii="Times New Roman" w:hAnsi="Times New Roman"/>
                <w:i/>
                <w:noProof/>
              </w:rPr>
              <w:t>et al</w:t>
            </w:r>
            <w:r w:rsidRPr="0008241C">
              <w:rPr>
                <w:rFonts w:ascii="Times New Roman" w:hAnsi="Times New Roman"/>
                <w:noProof/>
              </w:rPr>
              <w:t>. (2014)</w:t>
            </w:r>
            <w:r w:rsidRPr="0008241C">
              <w:rPr>
                <w:lang w:val="en-CA"/>
              </w:rPr>
              <w:fldChar w:fldCharType="end"/>
            </w:r>
          </w:p>
          <w:p w14:paraId="5D66AD62" w14:textId="77777777" w:rsidR="00A01204" w:rsidRPr="0008241C" w:rsidRDefault="00A01204" w:rsidP="00A01204">
            <w:pPr>
              <w:rPr>
                <w:rFonts w:ascii="Times New Roman" w:hAnsi="Times New Roman"/>
                <w:lang w:val="en-CA"/>
              </w:rPr>
            </w:pPr>
          </w:p>
        </w:tc>
      </w:tr>
    </w:tbl>
    <w:p w14:paraId="43FE95DD" w14:textId="77777777" w:rsidR="00A01204" w:rsidRPr="0008241C" w:rsidRDefault="00A01204" w:rsidP="00A01204">
      <w:pPr>
        <w:rPr>
          <w:sz w:val="22"/>
          <w:szCs w:val="22"/>
          <w:lang w:val="en-CA"/>
        </w:rPr>
      </w:pPr>
    </w:p>
    <w:p w14:paraId="18C82770" w14:textId="77777777" w:rsidR="00A01204" w:rsidRPr="0008241C" w:rsidRDefault="00A01204" w:rsidP="00A01204">
      <w:pPr>
        <w:rPr>
          <w:sz w:val="22"/>
          <w:szCs w:val="22"/>
          <w:lang w:val="en-CA"/>
        </w:rPr>
      </w:pPr>
      <w:r w:rsidRPr="0008241C">
        <w:rPr>
          <w:sz w:val="22"/>
          <w:szCs w:val="22"/>
          <w:lang w:val="en-CA"/>
        </w:rPr>
        <w:t xml:space="preserve">So far no study has produced a complete census of public-private partnership agreements for nature conservation in the Asia-Pacific region. By nature these agreements are private contracts and rarely shared publicly. The following discussion is thus based mainly on assessment of grey literature (technical reports, government gazetting) and illustrations extracted from published reports and articles </w:t>
      </w:r>
      <w:r w:rsidRPr="0008241C">
        <w:rPr>
          <w:sz w:val="22"/>
          <w:szCs w:val="22"/>
          <w:lang w:val="en-CA"/>
        </w:rPr>
        <w:fldChar w:fldCharType="begin">
          <w:fldData xml:space="preserve">PEVuZE5vdGU+PENpdGU+PEF1dGhvcj5JVUNOPC9BdXRob3I+PFllYXI+MjAxNDwvWWVhcj48UmVj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==
</w:fldData>
        </w:fldChar>
      </w:r>
      <w:r w:rsidRPr="0008241C">
        <w:rPr>
          <w:sz w:val="22"/>
          <w:szCs w:val="22"/>
          <w:lang w:val="en-CA"/>
        </w:rPr>
        <w:instrText xml:space="preserve"> ADDIN EN.CITE </w:instrText>
      </w:r>
      <w:r w:rsidRPr="0008241C">
        <w:rPr>
          <w:sz w:val="22"/>
          <w:szCs w:val="22"/>
          <w:lang w:val="en-CA"/>
        </w:rPr>
        <w:fldChar w:fldCharType="begin">
          <w:fldData xml:space="preserve">PEVuZE5vdGU+PENpdGU+PEF1dGhvcj5JVUNOPC9BdXRob3I+PFllYXI+MjAxNDwvWWVhcj48UmVj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==
</w:fldData>
        </w:fldChar>
      </w:r>
      <w:r w:rsidRPr="0008241C">
        <w:rPr>
          <w:sz w:val="22"/>
          <w:szCs w:val="22"/>
          <w:lang w:val="en-CA"/>
        </w:rPr>
        <w:instrText xml:space="preserve"> ADDIN EN.CITE.DATA </w:instrText>
      </w:r>
      <w:r w:rsidRPr="0008241C">
        <w:rPr>
          <w:sz w:val="22"/>
          <w:szCs w:val="22"/>
          <w:lang w:val="en-CA"/>
        </w:rPr>
      </w:r>
      <w:r w:rsidRPr="0008241C">
        <w:rPr>
          <w:sz w:val="22"/>
          <w:szCs w:val="22"/>
          <w:lang w:val="en-CA"/>
        </w:rPr>
        <w:fldChar w:fldCharType="end"/>
      </w:r>
      <w:r w:rsidRPr="0008241C">
        <w:rPr>
          <w:sz w:val="22"/>
          <w:szCs w:val="22"/>
          <w:lang w:val="en-CA"/>
        </w:rPr>
      </w:r>
      <w:r w:rsidRPr="0008241C">
        <w:rPr>
          <w:sz w:val="22"/>
          <w:szCs w:val="22"/>
          <w:lang w:val="en-CA"/>
        </w:rPr>
        <w:fldChar w:fldCharType="separate"/>
      </w:r>
      <w:r w:rsidRPr="0008241C">
        <w:rPr>
          <w:noProof/>
          <w:sz w:val="22"/>
          <w:szCs w:val="22"/>
          <w:lang w:val="en-CA"/>
        </w:rPr>
        <w:t xml:space="preserve">(Gjersten, 2003; Teh </w:t>
      </w:r>
      <w:r w:rsidRPr="0008241C">
        <w:rPr>
          <w:i/>
          <w:noProof/>
          <w:sz w:val="22"/>
          <w:szCs w:val="22"/>
          <w:lang w:val="en-CA"/>
        </w:rPr>
        <w:t>et al</w:t>
      </w:r>
      <w:r w:rsidRPr="0008241C">
        <w:rPr>
          <w:noProof/>
          <w:sz w:val="22"/>
          <w:szCs w:val="22"/>
          <w:lang w:val="en-CA"/>
        </w:rPr>
        <w:t xml:space="preserve">., 2007; Svensson </w:t>
      </w:r>
      <w:r w:rsidRPr="0008241C">
        <w:rPr>
          <w:i/>
          <w:noProof/>
          <w:sz w:val="22"/>
          <w:szCs w:val="22"/>
          <w:lang w:val="en-CA"/>
        </w:rPr>
        <w:t>et al</w:t>
      </w:r>
      <w:r w:rsidRPr="0008241C">
        <w:rPr>
          <w:noProof/>
          <w:sz w:val="22"/>
          <w:szCs w:val="22"/>
          <w:lang w:val="en-CA"/>
        </w:rPr>
        <w:t xml:space="preserve">., 2009; IUCN &amp; UNEP, 2014; The World Bank </w:t>
      </w:r>
      <w:r w:rsidRPr="0008241C">
        <w:rPr>
          <w:i/>
          <w:noProof/>
          <w:sz w:val="22"/>
          <w:szCs w:val="22"/>
          <w:lang w:val="en-CA"/>
        </w:rPr>
        <w:t>et al</w:t>
      </w:r>
      <w:r w:rsidRPr="0008241C">
        <w:rPr>
          <w:noProof/>
          <w:sz w:val="22"/>
          <w:szCs w:val="22"/>
          <w:lang w:val="en-CA"/>
        </w:rPr>
        <w:t>., 2014)</w:t>
      </w:r>
      <w:r w:rsidRPr="0008241C">
        <w:rPr>
          <w:sz w:val="22"/>
          <w:szCs w:val="22"/>
          <w:lang w:val="en-CA"/>
        </w:rPr>
        <w:fldChar w:fldCharType="end"/>
      </w:r>
      <w:r w:rsidRPr="0008241C">
        <w:rPr>
          <w:sz w:val="22"/>
          <w:szCs w:val="22"/>
          <w:lang w:val="en-CA"/>
        </w:rPr>
        <w:t xml:space="preserve">. Five main categories of agreements have been observed for nature conservation in the region: (i) parastatal agency, (ii) management contracts, (iii) leases, (iv) concessions, and (v) joint ventures. All these categories are described more precisely in a report of the European Commission </w:t>
      </w:r>
      <w:r w:rsidRPr="0008241C">
        <w:rPr>
          <w:sz w:val="22"/>
          <w:szCs w:val="22"/>
          <w:lang w:val="en-CA"/>
        </w:rPr>
        <w:fldChar w:fldCharType="begin"/>
      </w:r>
      <w:r w:rsidRPr="0008241C">
        <w:rPr>
          <w:sz w:val="22"/>
          <w:szCs w:val="22"/>
          <w:lang w:val="en-CA"/>
        </w:rPr>
        <w:instrText xml:space="preserve"> ADDIN EN.CITE &lt;EndNote&gt;&lt;Cite&gt;&lt;Author&gt;European Commission&lt;/Author&gt;&lt;Year&gt;2003&lt;/Year&gt;&lt;RecNum&gt;120&lt;/RecNum&gt;&lt;DisplayText&gt;(European Commission 2003)&lt;/DisplayText&gt;&lt;record&gt;&lt;rec-number&gt;120&lt;/rec-number&gt;&lt;foreign-keys&gt;&lt;key app="EN" db-id="vsw2zza25wrt24evz5p50awj2e0wfsvtd9f0" timestamp="1422717778"&gt;120&lt;/key&gt;&lt;/foreign-keys&gt;&lt;ref-type name="Journal Article"&gt;17&lt;/ref-type&gt;&lt;contributors&gt;&lt;authors&gt;&lt;author&gt;European Commission,&lt;/author&gt;&lt;/authors&gt;&lt;/contributors&gt;&lt;titles&gt;&lt;title&gt;Guidelines for Successful Public-Private Partnerships, European Commission&lt;/title&gt;&lt;secondary-title&gt;Directorate-General Regional Policy, technical report,100 pp&lt;/secondary-title&gt;&lt;/titles&gt;&lt;periodical&gt;&lt;full-title&gt;Directorate-General Regional Policy, technical report,100 pp&lt;/full-title&gt;&lt;/periodical&gt;&lt;dates&gt;&lt;year&gt;2003&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European Commission</w:t>
      </w:r>
      <w:r w:rsidRPr="0008241C">
        <w:rPr>
          <w:noProof/>
          <w:sz w:val="22"/>
          <w:szCs w:val="22"/>
          <w:lang w:val="en-CA" w:eastAsia="ja-JP"/>
        </w:rPr>
        <w:t>,</w:t>
      </w:r>
      <w:r w:rsidRPr="0008241C">
        <w:rPr>
          <w:noProof/>
          <w:sz w:val="22"/>
          <w:szCs w:val="22"/>
          <w:lang w:val="en-CA"/>
        </w:rPr>
        <w:t xml:space="preserve"> 2003)</w:t>
      </w:r>
      <w:r w:rsidRPr="0008241C">
        <w:rPr>
          <w:sz w:val="22"/>
          <w:szCs w:val="22"/>
          <w:lang w:val="en-CA"/>
        </w:rPr>
        <w:fldChar w:fldCharType="end"/>
      </w:r>
      <w:r w:rsidRPr="0008241C">
        <w:rPr>
          <w:sz w:val="22"/>
          <w:szCs w:val="22"/>
          <w:lang w:val="en-CA"/>
        </w:rPr>
        <w:t xml:space="preserve">. </w:t>
      </w:r>
    </w:p>
    <w:p w14:paraId="519DB998" w14:textId="77777777" w:rsidR="00A01204" w:rsidRPr="0008241C" w:rsidRDefault="00A01204" w:rsidP="00A01204">
      <w:pPr>
        <w:rPr>
          <w:sz w:val="22"/>
          <w:szCs w:val="22"/>
          <w:lang w:val="en-CA"/>
        </w:rPr>
      </w:pPr>
    </w:p>
    <w:p w14:paraId="2AE5E81E" w14:textId="6C270B92" w:rsidR="00A01204" w:rsidRPr="0008241C" w:rsidRDefault="00A01204" w:rsidP="00A01204">
      <w:pPr>
        <w:rPr>
          <w:sz w:val="22"/>
          <w:szCs w:val="22"/>
          <w:lang w:val="en-CA"/>
        </w:rPr>
      </w:pPr>
      <w:r w:rsidRPr="0008241C">
        <w:rPr>
          <w:sz w:val="22"/>
          <w:szCs w:val="22"/>
          <w:lang w:val="en-CA"/>
        </w:rPr>
        <w:t xml:space="preserve">The setup of parastatal agencies for protected area management have been observed in Malaysia and Vietnam. They are essentially a public sector </w:t>
      </w:r>
      <w:r w:rsidR="00C934E9">
        <w:rPr>
          <w:sz w:val="22"/>
          <w:szCs w:val="22"/>
          <w:lang w:val="en-CA"/>
        </w:rPr>
        <w:t>organiz</w:t>
      </w:r>
      <w:r w:rsidRPr="0008241C">
        <w:rPr>
          <w:sz w:val="22"/>
          <w:szCs w:val="22"/>
          <w:lang w:val="en-CA"/>
        </w:rPr>
        <w:t xml:space="preserve">ation with some elements commonly found in private sector </w:t>
      </w:r>
      <w:r w:rsidR="00C934E9">
        <w:rPr>
          <w:sz w:val="22"/>
          <w:szCs w:val="22"/>
          <w:lang w:val="en-CA"/>
        </w:rPr>
        <w:t>organiz</w:t>
      </w:r>
      <w:r w:rsidRPr="0008241C">
        <w:rPr>
          <w:sz w:val="22"/>
          <w:szCs w:val="22"/>
          <w:lang w:val="en-CA"/>
        </w:rPr>
        <w:t xml:space="preserve">ations (e.g. members of the Board of Directors experts in tourism, business and protected area management). However, parastatals lack the autonomy and flexibility of private sector </w:t>
      </w:r>
      <w:r w:rsidR="00C934E9">
        <w:rPr>
          <w:sz w:val="22"/>
          <w:szCs w:val="22"/>
          <w:lang w:val="en-CA"/>
        </w:rPr>
        <w:t>organiz</w:t>
      </w:r>
      <w:r w:rsidRPr="0008241C">
        <w:rPr>
          <w:sz w:val="22"/>
          <w:szCs w:val="22"/>
          <w:lang w:val="en-CA"/>
        </w:rPr>
        <w:t xml:space="preserve">ations (Board members appointed by government, budgets of parastatals underwritten by governments reducing potentially the rigour to business decisions) </w:t>
      </w:r>
      <w:r w:rsidRPr="0008241C">
        <w:rPr>
          <w:sz w:val="22"/>
          <w:szCs w:val="22"/>
          <w:lang w:val="en-CA"/>
        </w:rPr>
        <w:fldChar w:fldCharType="begin" w:fldLock="1"/>
      </w:r>
      <w:r w:rsidRPr="0008241C">
        <w:rPr>
          <w:sz w:val="22"/>
          <w:szCs w:val="22"/>
          <w:lang w:val="en-CA"/>
        </w:rPr>
        <w:instrText>ADDIN CSL_CITATION {"citationItems":[{"id":"ITEM-1","itemData":{"DOI":"10.1787/5kmbhk4gh1ns-en","author":[{"dropping-particle":"","family":"Jones","given":"Randall S","non-dropping-particle":"","parse-names":false,"suffix":""},{"dropping-particle":"","family":"Yoo","given":"Byungseo","non-dropping-particle":"","parse-names":false,"suffix":""}],"container-title":"OECD  Economics Department Working Papers ","id":"ITEM-1","issue":"798","issued":{"date-parts":[["2011"]]},"title":"Korea's Green Growth Strategy MITIGATING CLIMATE CHANGE AND DEVELOPING NEW GROWTH ENGINES","type":"article-journal"},"uris":["http://www.mendeley.com/documents/?uuid=22a10577-ecde-4151-8eb8-ef8819b28388"]}],"mendeley":{"formattedCitation":"(Jones &amp; Yoo, 2011)","plainTextFormattedCitation":"(Jones &amp; Yoo, 2011)","previouslyFormattedCitation":"(Jones &amp; Yoo, 2011)"},"properties":{"noteIndex":0},"schema":"https://github.com/citation-style-language/schema/raw/master/csl-citation.json"}</w:instrText>
      </w:r>
      <w:r w:rsidRPr="0008241C">
        <w:rPr>
          <w:sz w:val="22"/>
          <w:szCs w:val="22"/>
          <w:lang w:val="en-CA"/>
        </w:rPr>
        <w:fldChar w:fldCharType="separate"/>
      </w:r>
      <w:r w:rsidRPr="0008241C">
        <w:rPr>
          <w:noProof/>
          <w:sz w:val="22"/>
          <w:szCs w:val="22"/>
          <w:lang w:val="en-CA"/>
        </w:rPr>
        <w:t>(Jones &amp; Yoo, 2011)</w:t>
      </w:r>
      <w:r w:rsidRPr="0008241C">
        <w:rPr>
          <w:sz w:val="22"/>
          <w:szCs w:val="22"/>
          <w:lang w:val="en-CA"/>
        </w:rPr>
        <w:fldChar w:fldCharType="end"/>
      </w:r>
      <w:r w:rsidRPr="0008241C">
        <w:rPr>
          <w:sz w:val="22"/>
          <w:szCs w:val="22"/>
          <w:lang w:val="en-CA"/>
        </w:rPr>
        <w:t xml:space="preserve">. A reduced number of management contracts and Operation and Maintenance (O&amp;M) agreements have been reported in the Philippines for terrestrial area management (linked to forestry operations). Nonetheless, as explained before these contracts are confidential and we think many other may have been implemented in the region. They cover a range of agreements, from technical assistance contracts through to turn-key project and maintenance agreements. The operator is usually paid a fixed fee to cover its staff and expenses. There may also be a performance or penalty fee. These contracts can produce improvements in the management efficiency of protected areas when performance targets are clearly outlines and monitored. This kind of agreement can be useful in contexts of market and political uncertainties where the private sector would be unwilling to accept risk </w:t>
      </w:r>
      <w:r w:rsidRPr="0008241C">
        <w:rPr>
          <w:sz w:val="22"/>
          <w:szCs w:val="22"/>
          <w:lang w:val="en-CA"/>
        </w:rPr>
        <w:fldChar w:fldCharType="begin"/>
      </w:r>
      <w:r w:rsidRPr="0008241C">
        <w:rPr>
          <w:sz w:val="22"/>
          <w:szCs w:val="22"/>
          <w:lang w:val="en-CA"/>
        </w:rPr>
        <w:instrText xml:space="preserve"> ADDIN EN.CITE &lt;EndNote&gt;&lt;Cite&gt;&lt;Author&gt;European Commission&lt;/Author&gt;&lt;Year&gt;2003&lt;/Year&gt;&lt;RecNum&gt;120&lt;/RecNum&gt;&lt;DisplayText&gt;(European Commission 2003)&lt;/DisplayText&gt;&lt;record&gt;&lt;rec-number&gt;120&lt;/rec-number&gt;&lt;foreign-keys&gt;&lt;key app="EN" db-id="vsw2zza25wrt24evz5p50awj2e0wfsvtd9f0" timestamp="1422717778"&gt;120&lt;/key&gt;&lt;/foreign-keys&gt;&lt;ref-type name="Journal Article"&gt;17&lt;/ref-type&gt;&lt;contributors&gt;&lt;authors&gt;&lt;author&gt;European Commission,&lt;/author&gt;&lt;/authors&gt;&lt;/contributors&gt;&lt;titles&gt;&lt;title&gt;Guidelines for Successful Public-Private Partnerships, European Commission&lt;/title&gt;&lt;secondary-title&gt;Directorate-General Regional Policy, technical report,100 pp&lt;/secondary-title&gt;&lt;/titles&gt;&lt;periodical&gt;&lt;full-title&gt;Directorate-General Regional Policy, technical report,100 pp&lt;/full-title&gt;&lt;/periodical&gt;&lt;dates&gt;&lt;year&gt;2003&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European Commission</w:t>
      </w:r>
      <w:r w:rsidRPr="0008241C">
        <w:rPr>
          <w:noProof/>
          <w:sz w:val="22"/>
          <w:szCs w:val="22"/>
          <w:lang w:val="en-CA" w:eastAsia="ja-JP"/>
        </w:rPr>
        <w:t>,</w:t>
      </w:r>
      <w:r w:rsidRPr="0008241C">
        <w:rPr>
          <w:noProof/>
          <w:sz w:val="22"/>
          <w:szCs w:val="22"/>
          <w:lang w:val="en-CA"/>
        </w:rPr>
        <w:t xml:space="preserve"> 2003)</w:t>
      </w:r>
      <w:r w:rsidRPr="0008241C">
        <w:rPr>
          <w:sz w:val="22"/>
          <w:szCs w:val="22"/>
          <w:lang w:val="en-CA"/>
        </w:rPr>
        <w:fldChar w:fldCharType="end"/>
      </w:r>
      <w:r w:rsidRPr="0008241C">
        <w:rPr>
          <w:sz w:val="22"/>
          <w:szCs w:val="22"/>
          <w:lang w:val="en-CA"/>
        </w:rPr>
        <w:t>.</w:t>
      </w:r>
    </w:p>
    <w:p w14:paraId="51068FF4" w14:textId="77777777" w:rsidR="00A01204" w:rsidRPr="0008241C" w:rsidRDefault="00A01204" w:rsidP="00A01204">
      <w:pPr>
        <w:rPr>
          <w:sz w:val="22"/>
          <w:szCs w:val="22"/>
          <w:lang w:val="en-CA"/>
        </w:rPr>
      </w:pPr>
    </w:p>
    <w:p w14:paraId="03CD614E" w14:textId="77777777" w:rsidR="00A01204" w:rsidRPr="0008241C" w:rsidRDefault="00A01204" w:rsidP="00A01204">
      <w:pPr>
        <w:rPr>
          <w:sz w:val="22"/>
          <w:szCs w:val="22"/>
          <w:lang w:val="en-CA"/>
        </w:rPr>
      </w:pPr>
      <w:r w:rsidRPr="0008241C">
        <w:rPr>
          <w:sz w:val="22"/>
          <w:szCs w:val="22"/>
          <w:lang w:val="en-CA"/>
        </w:rPr>
        <w:t xml:space="preserve">Lease and concession contracts have been reported in Vietnam, Malaysia and Indonesia. Leases are public-private partnerships under which the private operator is in charge of the operations of the protected area, but not for financing the capital expenditures. The operator usually charges a user fee to visitors. The government remains responsible for financing and managing investment in the assets. The length is typically above eight years. Concessions give an operator the long-term right to use all the area, but property ownership remains with the government authority. In a concession revenues come directly from the visitors. A concession gives a private operator responsibility for operations and activities of the area but also for financing all required investment. Build Operate Transfer (BOT) and Design Build Operate (DBO) agreements are the most common forms of concessions and have </w:t>
      </w:r>
      <w:r w:rsidRPr="0008241C">
        <w:rPr>
          <w:sz w:val="22"/>
          <w:szCs w:val="22"/>
          <w:lang w:val="en-CA"/>
        </w:rPr>
        <w:lastRenderedPageBreak/>
        <w:t xml:space="preserve">been observed in the region for other goals different than nature conservation </w:t>
      </w:r>
      <w:r w:rsidRPr="0008241C">
        <w:rPr>
          <w:sz w:val="22"/>
          <w:szCs w:val="22"/>
          <w:lang w:val="en-CA"/>
        </w:rPr>
        <w:fldChar w:fldCharType="begin"/>
      </w:r>
      <w:r w:rsidRPr="0008241C">
        <w:rPr>
          <w:sz w:val="22"/>
          <w:szCs w:val="22"/>
          <w:lang w:val="en-CA"/>
        </w:rPr>
        <w:instrText xml:space="preserve"> ADDIN EN.CITE &lt;EndNote&gt;&lt;Cite&gt;&lt;Author&gt;The World Bank&lt;/Author&gt;&lt;Year&gt;2014&lt;/Year&gt;&lt;RecNum&gt;153&lt;/RecNum&gt;&lt;DisplayText&gt;(The World Bank et al. 2014)&lt;/DisplayText&gt;&lt;record&gt;&lt;rec-number&gt;153&lt;/rec-number&gt;&lt;foreign-keys&gt;&lt;key app="EN" db-id="vsw2zza25wrt24evz5p50awj2e0wfsvtd9f0" timestamp="1453478008"&gt;153&lt;/key&gt;&lt;/foreign-keys&gt;&lt;ref-type name="Journal Article"&gt;17&lt;/ref-type&gt;&lt;contributors&gt;&lt;authors&gt;&lt;author&gt;The World Bank,&lt;/author&gt;&lt;author&gt;Asian Development Bank, &lt;/author&gt;&lt;author&gt;Inter-American Development Bank,&lt;/author&gt;&lt;/authors&gt;&lt;/contributors&gt;&lt;titles&gt;&lt;title&gt;Public-Private Partnerships Reference Guide. Version 2.0&lt;/title&gt;&lt;secondary-title&gt;The World Bank Group, 1818 H Street NW, Washington, DC 20433, USA, 232 pages. &lt;/secondary-title&gt;&lt;/titles&gt;&lt;periodical&gt;&lt;full-title&gt;The World Bank Group, 1818 H Street NW, Washington, DC 20433, USA, 232 pages.&lt;/full-title&gt;&lt;/periodical&gt;&lt;dates&gt;&lt;year&gt;2014&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 xml:space="preserve">(The World Bank </w:t>
      </w:r>
      <w:r w:rsidRPr="0008241C">
        <w:rPr>
          <w:i/>
          <w:noProof/>
          <w:sz w:val="22"/>
          <w:szCs w:val="22"/>
          <w:lang w:val="en-CA"/>
        </w:rPr>
        <w:t>et al.</w:t>
      </w:r>
      <w:r w:rsidRPr="0008241C">
        <w:rPr>
          <w:noProof/>
          <w:sz w:val="22"/>
          <w:szCs w:val="22"/>
          <w:lang w:val="en-CA"/>
        </w:rPr>
        <w:t>, 2014)</w:t>
      </w:r>
      <w:r w:rsidRPr="0008241C">
        <w:rPr>
          <w:sz w:val="22"/>
          <w:szCs w:val="22"/>
          <w:lang w:val="en-CA"/>
        </w:rPr>
        <w:fldChar w:fldCharType="end"/>
      </w:r>
      <w:r w:rsidRPr="0008241C">
        <w:rPr>
          <w:sz w:val="22"/>
          <w:szCs w:val="22"/>
          <w:lang w:val="en-CA"/>
        </w:rPr>
        <w:t xml:space="preserve">. A concession is typically for a period of 25 to 30 years (i.e. long enough at least to fully amortie major initial investments). Concessions are usually focusing on outputs - i.e. the delivery of a service in accordance with performance standards. </w:t>
      </w:r>
    </w:p>
    <w:p w14:paraId="791AA2C2" w14:textId="77777777" w:rsidR="00A01204" w:rsidRPr="0008241C" w:rsidRDefault="00A01204" w:rsidP="00A01204">
      <w:pPr>
        <w:rPr>
          <w:sz w:val="22"/>
          <w:szCs w:val="22"/>
          <w:lang w:val="en-CA"/>
        </w:rPr>
      </w:pPr>
    </w:p>
    <w:p w14:paraId="0DE2D9E0" w14:textId="77777777" w:rsidR="00A01204" w:rsidRPr="0008241C" w:rsidRDefault="00A01204" w:rsidP="00A01204">
      <w:pPr>
        <w:rPr>
          <w:sz w:val="22"/>
          <w:szCs w:val="22"/>
          <w:lang w:val="en-CA"/>
        </w:rPr>
      </w:pPr>
      <w:r w:rsidRPr="0008241C">
        <w:rPr>
          <w:sz w:val="22"/>
          <w:szCs w:val="22"/>
          <w:lang w:val="en-CA"/>
        </w:rPr>
        <w:t xml:space="preserve">Finally, for a joint venture, in the case of a new protected area, a special purpose entity shall be founded with a joint share ownership structure. Typically, the operation and maintenance functions would be delegated to the private operator through a management contract </w:t>
      </w:r>
      <w:r w:rsidRPr="0008241C">
        <w:rPr>
          <w:sz w:val="22"/>
          <w:szCs w:val="22"/>
          <w:lang w:val="en-CA"/>
        </w:rPr>
        <w:fldChar w:fldCharType="begin"/>
      </w:r>
      <w:r w:rsidRPr="0008241C">
        <w:rPr>
          <w:sz w:val="22"/>
          <w:szCs w:val="22"/>
          <w:lang w:val="en-CA"/>
        </w:rPr>
        <w:instrText xml:space="preserve"> ADDIN EN.CITE &lt;EndNote&gt;&lt;Cite&gt;&lt;Author&gt;European Commission&lt;/Author&gt;&lt;Year&gt;2003&lt;/Year&gt;&lt;RecNum&gt;120&lt;/RecNum&gt;&lt;DisplayText&gt;(European Commission 2003)&lt;/DisplayText&gt;&lt;record&gt;&lt;rec-number&gt;120&lt;/rec-number&gt;&lt;foreign-keys&gt;&lt;key app="EN" db-id="vsw2zza25wrt24evz5p50awj2e0wfsvtd9f0" timestamp="1422717778"&gt;120&lt;/key&gt;&lt;/foreign-keys&gt;&lt;ref-type name="Journal Article"&gt;17&lt;/ref-type&gt;&lt;contributors&gt;&lt;authors&gt;&lt;author&gt;European Commission,&lt;/author&gt;&lt;/authors&gt;&lt;/contributors&gt;&lt;titles&gt;&lt;title&gt;Guidelines for Successful Public-Private Partnerships, European Commission&lt;/title&gt;&lt;secondary-title&gt;Directorate-General Regional Policy, technical report,100 pp&lt;/secondary-title&gt;&lt;/titles&gt;&lt;periodical&gt;&lt;full-title&gt;Directorate-General Regional Policy, technical report,100 pp&lt;/full-title&gt;&lt;/periodical&gt;&lt;dates&gt;&lt;year&gt;2003&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European Commission</w:t>
      </w:r>
      <w:r w:rsidRPr="0008241C">
        <w:rPr>
          <w:noProof/>
          <w:sz w:val="22"/>
          <w:szCs w:val="22"/>
          <w:lang w:val="en-CA" w:eastAsia="ja-JP"/>
        </w:rPr>
        <w:t>,</w:t>
      </w:r>
      <w:r w:rsidRPr="0008241C">
        <w:rPr>
          <w:noProof/>
          <w:sz w:val="22"/>
          <w:szCs w:val="22"/>
          <w:lang w:val="en-CA"/>
        </w:rPr>
        <w:t xml:space="preserve"> 2003)</w:t>
      </w:r>
      <w:r w:rsidRPr="0008241C">
        <w:rPr>
          <w:sz w:val="22"/>
          <w:szCs w:val="22"/>
          <w:lang w:val="en-CA"/>
        </w:rPr>
        <w:fldChar w:fldCharType="end"/>
      </w:r>
      <w:r w:rsidRPr="0008241C">
        <w:rPr>
          <w:sz w:val="22"/>
          <w:szCs w:val="22"/>
          <w:lang w:val="en-CA"/>
        </w:rPr>
        <w:t>. To our knowledge, no joint venture agreement has been signed so far in the region for protected areas.</w:t>
      </w:r>
    </w:p>
    <w:p w14:paraId="52CD2158" w14:textId="77777777" w:rsidR="00A01204" w:rsidRPr="0008241C" w:rsidRDefault="00A01204" w:rsidP="00A01204">
      <w:pPr>
        <w:rPr>
          <w:sz w:val="22"/>
          <w:szCs w:val="22"/>
          <w:lang w:val="en-CA"/>
        </w:rPr>
      </w:pPr>
    </w:p>
    <w:p w14:paraId="228504F0" w14:textId="77777777" w:rsidR="00A01204" w:rsidRPr="0008241C" w:rsidRDefault="00A01204" w:rsidP="00A01204">
      <w:pPr>
        <w:rPr>
          <w:sz w:val="22"/>
          <w:szCs w:val="22"/>
          <w:lang w:val="en-CA"/>
        </w:rPr>
      </w:pPr>
      <w:r w:rsidRPr="0008241C">
        <w:rPr>
          <w:sz w:val="22"/>
          <w:szCs w:val="22"/>
          <w:lang w:val="en-CA"/>
        </w:rPr>
        <w:t xml:space="preserve">All of the countries in the region have a regulatory context for public-private partnerships. In recent years, most of the countries have been receiving some kind of training about public-private partnership from development partners, including the World Bank Group, the Asian Development Bank (ADB), the Multilateral Investment Fund (MIF) and the European Union (EU), among others. This inclination reflects global trends and experience. Many countries have found that public-private partnerships—when selected, structured, and managed well—can help make the best use of the financial and technical resources of the public and private sectors to provide improved infrastructure assets and services </w:t>
      </w:r>
      <w:r w:rsidRPr="0008241C">
        <w:rPr>
          <w:sz w:val="22"/>
          <w:szCs w:val="22"/>
          <w:lang w:val="en-CA"/>
        </w:rPr>
        <w:fldChar w:fldCharType="begin"/>
      </w:r>
      <w:r w:rsidRPr="0008241C">
        <w:rPr>
          <w:sz w:val="22"/>
          <w:szCs w:val="22"/>
          <w:lang w:val="en-CA"/>
        </w:rPr>
        <w:instrText xml:space="preserve"> ADDIN EN.CITE &lt;EndNote&gt;&lt;Cite&gt;&lt;Author&gt;The World Bank&lt;/Author&gt;&lt;Year&gt;2014&lt;/Year&gt;&lt;RecNum&gt;153&lt;/RecNum&gt;&lt;DisplayText&gt;(The World Bank et al. 2014)&lt;/DisplayText&gt;&lt;record&gt;&lt;rec-number&gt;153&lt;/rec-number&gt;&lt;foreign-keys&gt;&lt;key app="EN" db-id="vsw2zza25wrt24evz5p50awj2e0wfsvtd9f0" timestamp="1453478008"&gt;153&lt;/key&gt;&lt;/foreign-keys&gt;&lt;ref-type name="Journal Article"&gt;17&lt;/ref-type&gt;&lt;contributors&gt;&lt;authors&gt;&lt;author&gt;The World Bank,&lt;/author&gt;&lt;author&gt;Asian Development Bank, &lt;/author&gt;&lt;author&gt;Inter-American Development Bank,&lt;/author&gt;&lt;/authors&gt;&lt;/contributors&gt;&lt;titles&gt;&lt;title&gt;Public-Private Partnerships Reference Guide. Version 2.0&lt;/title&gt;&lt;secondary-title&gt;The World Bank Group, 1818 H Street NW, Washington, DC 20433, USA, 232 pages. &lt;/secondary-title&gt;&lt;/titles&gt;&lt;periodical&gt;&lt;full-title&gt;The World Bank Group, 1818 H Street NW, Washington, DC 20433, USA, 232 pages.&lt;/full-title&gt;&lt;/periodical&gt;&lt;dates&gt;&lt;year&gt;2014&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 xml:space="preserve">(The World Bank </w:t>
      </w:r>
      <w:r w:rsidRPr="0008241C">
        <w:rPr>
          <w:i/>
          <w:noProof/>
          <w:sz w:val="22"/>
          <w:szCs w:val="22"/>
          <w:lang w:val="en-CA"/>
        </w:rPr>
        <w:t>et al.</w:t>
      </w:r>
      <w:r w:rsidRPr="0008241C">
        <w:rPr>
          <w:noProof/>
          <w:sz w:val="22"/>
          <w:szCs w:val="22"/>
          <w:lang w:val="en-CA"/>
        </w:rPr>
        <w:t>, 2014)</w:t>
      </w:r>
      <w:r w:rsidRPr="0008241C">
        <w:rPr>
          <w:sz w:val="22"/>
          <w:szCs w:val="22"/>
          <w:lang w:val="en-CA"/>
        </w:rPr>
        <w:fldChar w:fldCharType="end"/>
      </w:r>
      <w:r w:rsidRPr="0008241C">
        <w:rPr>
          <w:sz w:val="22"/>
          <w:szCs w:val="22"/>
          <w:lang w:val="en-CA"/>
        </w:rPr>
        <w:t xml:space="preserve">. General experiences with public-private partnerships in the region have been mixed. The World Bank, the Asian Development Bank and the Inter-American Development Bank have identified the following issues: (i) long delays in delivering projects due to the complexity of the project; (ii) questionable value or unexpected costs to governments or consumers due to mismanagement or structural agreement failure and, (iii)  difficulty to take off for many projects because of complex processes with multiple actors and changing political priorities </w:t>
      </w:r>
      <w:r w:rsidRPr="0008241C">
        <w:rPr>
          <w:sz w:val="22"/>
          <w:szCs w:val="22"/>
          <w:lang w:val="en-CA"/>
        </w:rPr>
        <w:fldChar w:fldCharType="begin"/>
      </w:r>
      <w:r w:rsidRPr="0008241C">
        <w:rPr>
          <w:sz w:val="22"/>
          <w:szCs w:val="22"/>
          <w:lang w:val="en-CA"/>
        </w:rPr>
        <w:instrText xml:space="preserve"> ADDIN EN.CITE &lt;EndNote&gt;&lt;Cite&gt;&lt;Author&gt;The World Bank&lt;/Author&gt;&lt;Year&gt;2014&lt;/Year&gt;&lt;RecNum&gt;153&lt;/RecNum&gt;&lt;DisplayText&gt;(The World Bank et al. 2014)&lt;/DisplayText&gt;&lt;record&gt;&lt;rec-number&gt;153&lt;/rec-number&gt;&lt;foreign-keys&gt;&lt;key app="EN" db-id="vsw2zza25wrt24evz5p50awj2e0wfsvtd9f0" timestamp="1453478008"&gt;153&lt;/key&gt;&lt;/foreign-keys&gt;&lt;ref-type name="Journal Article"&gt;17&lt;/ref-type&gt;&lt;contributors&gt;&lt;authors&gt;&lt;author&gt;The World Bank,&lt;/author&gt;&lt;author&gt;Asian Development Bank, &lt;/author&gt;&lt;author&gt;Inter-American Development Bank,&lt;/author&gt;&lt;/authors&gt;&lt;/contributors&gt;&lt;titles&gt;&lt;title&gt;Public-Private Partnerships Reference Guide. Version 2.0&lt;/title&gt;&lt;secondary-title&gt;The World Bank Group, 1818 H Street NW, Washington, DC 20433, USA, 232 pages. &lt;/secondary-title&gt;&lt;/titles&gt;&lt;periodical&gt;&lt;full-title&gt;The World Bank Group, 1818 H Street NW, Washington, DC 20433, USA, 232 pages.&lt;/full-title&gt;&lt;/periodical&gt;&lt;dates&gt;&lt;year&gt;2014&lt;/year&gt;&lt;/dates&gt;&lt;urls&gt;&lt;/urls&gt;&lt;custom1&gt;PPP&lt;/custom1&gt;&lt;/record&gt;&lt;/Cite&gt;&lt;/EndNote&gt;</w:instrText>
      </w:r>
      <w:r w:rsidRPr="0008241C">
        <w:rPr>
          <w:sz w:val="22"/>
          <w:szCs w:val="22"/>
          <w:lang w:val="en-CA"/>
        </w:rPr>
        <w:fldChar w:fldCharType="separate"/>
      </w:r>
      <w:r w:rsidRPr="0008241C">
        <w:rPr>
          <w:noProof/>
          <w:sz w:val="22"/>
          <w:szCs w:val="22"/>
          <w:lang w:val="en-CA"/>
        </w:rPr>
        <w:t xml:space="preserve">(The World Bank </w:t>
      </w:r>
      <w:r w:rsidRPr="0008241C">
        <w:rPr>
          <w:i/>
          <w:noProof/>
          <w:sz w:val="22"/>
          <w:szCs w:val="22"/>
          <w:lang w:val="en-CA"/>
        </w:rPr>
        <w:t>et al.</w:t>
      </w:r>
      <w:r w:rsidRPr="0008241C">
        <w:rPr>
          <w:noProof/>
          <w:sz w:val="22"/>
          <w:szCs w:val="22"/>
          <w:lang w:val="en-CA"/>
        </w:rPr>
        <w:t>, 2014)</w:t>
      </w:r>
      <w:r w:rsidRPr="0008241C">
        <w:rPr>
          <w:sz w:val="22"/>
          <w:szCs w:val="22"/>
          <w:lang w:val="en-CA"/>
        </w:rPr>
        <w:fldChar w:fldCharType="end"/>
      </w:r>
      <w:r w:rsidRPr="0008241C">
        <w:rPr>
          <w:sz w:val="22"/>
          <w:szCs w:val="22"/>
          <w:lang w:val="en-CA"/>
        </w:rPr>
        <w:t xml:space="preserve">. The needs of small-scale protected areas at the country level may also limit the extent of “bankable” public-private partnership projects. Moreover, public-private partnership project developers have to develop innovative business models. Inviting the impact investing industry to participate in this kind of public-private partnership with mixed finance could be part of the solution. </w:t>
      </w:r>
    </w:p>
    <w:p w14:paraId="641B281A" w14:textId="77777777" w:rsidR="00A01204" w:rsidRPr="0008241C" w:rsidRDefault="00A01204" w:rsidP="00A01204">
      <w:pPr>
        <w:rPr>
          <w:sz w:val="22"/>
          <w:szCs w:val="22"/>
          <w:lang w:val="en-CA"/>
        </w:rPr>
      </w:pPr>
    </w:p>
    <w:p w14:paraId="00DE6124" w14:textId="12AD0D36" w:rsidR="00A01204" w:rsidRPr="0008241C" w:rsidRDefault="00A01204" w:rsidP="00A01204">
      <w:pPr>
        <w:rPr>
          <w:sz w:val="22"/>
          <w:szCs w:val="22"/>
          <w:lang w:eastAsia="ja-JP"/>
        </w:rPr>
      </w:pPr>
      <w:r w:rsidRPr="0008241C">
        <w:rPr>
          <w:sz w:val="22"/>
          <w:szCs w:val="22"/>
        </w:rPr>
        <w:t xml:space="preserve">Public-private partnerships and other financial innovations through private sector involvement and/or multiple partnerships provide benefits in the form of additional resources including other types of fund (see for examples Box 6.11) and additional expertise, which may be more cost-effective than public sector provision </w:t>
      </w:r>
      <w:r w:rsidRPr="0008241C">
        <w:rPr>
          <w:sz w:val="22"/>
          <w:szCs w:val="22"/>
        </w:rPr>
        <w:fldChar w:fldCharType="begin" w:fldLock="1"/>
      </w:r>
      <w:r w:rsidRPr="0008241C">
        <w:rPr>
          <w:sz w:val="22"/>
          <w:szCs w:val="22"/>
        </w:rPr>
        <w:instrText>ADDIN CSL_CITATION {"citationItems":[{"id":"ITEM-1","itemData":{"DOI":"10.1080/02185370108434189","ISBN":"02185377","ISSN":"0218-5377","abstract":"Focuses on the implementation of information and communications technology (ICT) in public administration to promote electronic (e)-governments in the Asia Pacific region.  Benefits of e-government; Stages of e-government; Discussion of the cross-cutting issues concerning ICT in the region.","author":[{"dropping-particle":"","family":"Wescott","given":"Clay G.","non-dropping-particle":"","parse-names":false,"suffix":""}],"container-title":"Asian Journal of Political Science","id":"ITEM-1","issue":"2","issued":{"date-parts":[["2001"]]},"page":"1-24","title":"E‐Government in the Asia‐pacific region","type":"article-journal","volume":"9"},"uris":["http://www.mendeley.com/documents/?uuid=24d687ae-560b-48d4-a3ce-fd5ba7bc1ac6"]},{"id":"ITEM-2","itemData":{"DOI":"10.1016/j.ocecoaman.2015.06.021","ISSN":"0964-5691","author":[{"dropping-particle":"","family":"Bos","given":"Melissa","non-dropping-particle":"","parse-names":false,"suffix":""},{"dropping-particle":"","family":"Pressey","given":"Robert L","non-dropping-particle":"","parse-names":false,"suffix":""},{"dropping-particle":"","family":"Stoeckl","given":"Natalie","non-dropping-particle":"","parse-names":false,"suffix":""}],"container-title":"Ocean and Coastal Management","id":"ITEM-2","issued":{"date-parts":[["2015"]]},"page":"116-128","title":"Ocean &amp; Coastal Management Marine conservation fi nance : The need for and scope of an emerging fi eld","type":"article-journal","volume":"114"},"uris":["http://www.mendeley.com/documents/?uuid=f93a7486-61a1-4f80-9153-d622126f919f"]}],"mendeley":{"formattedCitation":"(Bos &lt;i&gt;et al.&lt;/i&gt;, 2015; Wescott, 2001)","plainTextFormattedCitation":"(Bos et al., 2015; Wescott, 2001)","previouslyFormattedCitation":"(Bos &lt;i&gt;et al.&lt;/i&gt;, 2015; Wescott, 2001)"},"properties":{"noteIndex":0},"schema":"https://github.com/citation-style-language/schema/raw/master/csl-citation.json"}</w:instrText>
      </w:r>
      <w:r w:rsidRPr="0008241C">
        <w:rPr>
          <w:sz w:val="22"/>
          <w:szCs w:val="22"/>
        </w:rPr>
        <w:fldChar w:fldCharType="separate"/>
      </w:r>
      <w:r w:rsidRPr="0008241C">
        <w:rPr>
          <w:noProof/>
          <w:sz w:val="22"/>
          <w:szCs w:val="22"/>
        </w:rPr>
        <w:t xml:space="preserve">(Bos </w:t>
      </w:r>
      <w:r w:rsidRPr="0008241C">
        <w:rPr>
          <w:i/>
          <w:noProof/>
          <w:sz w:val="22"/>
          <w:szCs w:val="22"/>
        </w:rPr>
        <w:t>et al.</w:t>
      </w:r>
      <w:r w:rsidRPr="0008241C">
        <w:rPr>
          <w:noProof/>
          <w:sz w:val="22"/>
          <w:szCs w:val="22"/>
        </w:rPr>
        <w:t>, 2015; Wescott, 2001;</w:t>
      </w:r>
      <w:r w:rsidRPr="0008241C">
        <w:rPr>
          <w:sz w:val="22"/>
          <w:szCs w:val="22"/>
        </w:rPr>
        <w:fldChar w:fldCharType="end"/>
      </w:r>
      <w:r w:rsidRPr="0008241C">
        <w:rPr>
          <w:sz w:val="22"/>
          <w:szCs w:val="22"/>
          <w:lang w:eastAsia="ja-JP"/>
        </w:rPr>
        <w:t xml:space="preserve"> </w:t>
      </w:r>
      <w:r w:rsidRPr="0008241C">
        <w:rPr>
          <w:sz w:val="22"/>
          <w:szCs w:val="22"/>
        </w:rPr>
        <w:t xml:space="preserve">Pascal &amp; Bos, 2015). Multi-partnerships bring shared decision-making and risks and a balance of rights and responsibilities between public conservation agencies and local private groups </w:t>
      </w:r>
      <w:r w:rsidRPr="0008241C">
        <w:rPr>
          <w:sz w:val="22"/>
          <w:szCs w:val="22"/>
        </w:rPr>
        <w:fldChar w:fldCharType="begin" w:fldLock="1"/>
      </w:r>
      <w:r w:rsidRPr="0008241C">
        <w:rPr>
          <w:sz w:val="22"/>
          <w:szCs w:val="22"/>
        </w:rPr>
        <w:instrText>ADDIN CSL_CITATION {"citationItems":[{"id":"ITEM-1","itemData":{"DOI":"10.1017/S0030605307001056","ISSN":"0030-6053","author":[{"dropping-particle":"","family":"Vermeulen","given":"Sonja","non-dropping-particle":"","parse-names":false,"suffix":""},{"dropping-particle":"","family":"Sheil","given":"Douglas","non-dropping-particle":"","parse-names":false,"suffix":""}],"container-title":"Oryx","id":"ITEM-1","issue":"04","issued":{"date-parts":[["2007","10","3"]]},"title":"Partnerships for tropical conservation","type":"article-journal","volume":"41"},"uris":["http://www.mendeley.com/documents/?uuid=91332cb5-6c8a-4dff-b418-1cd7b68e3bfd"]}],"mendeley":{"formattedCitation":"(Vermeulen &amp; Sheil, 2007)","plainTextFormattedCitation":"(Vermeulen &amp; Sheil, 2007)","previouslyFormattedCitation":"(Vermeulen &amp; Sheil, 2007)"},"properties":{"noteIndex":0},"schema":"https://github.com/citation-style-language/schema/raw/master/csl-citation.json"}</w:instrText>
      </w:r>
      <w:r w:rsidRPr="0008241C">
        <w:rPr>
          <w:sz w:val="22"/>
          <w:szCs w:val="22"/>
        </w:rPr>
        <w:fldChar w:fldCharType="separate"/>
      </w:r>
      <w:r w:rsidRPr="0008241C">
        <w:rPr>
          <w:noProof/>
          <w:sz w:val="22"/>
          <w:szCs w:val="22"/>
        </w:rPr>
        <w:t>(Vermeulen &amp; Sheil, 2007)</w:t>
      </w:r>
      <w:r w:rsidRPr="0008241C">
        <w:rPr>
          <w:sz w:val="22"/>
          <w:szCs w:val="22"/>
        </w:rPr>
        <w:fldChar w:fldCharType="end"/>
      </w:r>
      <w:r w:rsidRPr="0008241C">
        <w:rPr>
          <w:sz w:val="22"/>
          <w:szCs w:val="22"/>
        </w:rPr>
        <w:t xml:space="preserve">. </w:t>
      </w:r>
      <w:r w:rsidRPr="0008241C">
        <w:rPr>
          <w:sz w:val="22"/>
          <w:szCs w:val="22"/>
          <w:lang w:eastAsia="ja-JP"/>
        </w:rPr>
        <w:t xml:space="preserve">Another complemental opportunity for private sector corporations regarding development is a biodiversity offset (see also 6.4.1.3), a way to result in no net loss or a net gain of biodiversity in an infrastructure project (refer to IUCN Policy on Biodiversity Offsets, WCC 2016 Res 059). Offsets are optional or mandatory in several states including Victoria and New South Wales in Australia and New Zealand. The </w:t>
      </w:r>
      <w:r w:rsidR="00C934E9">
        <w:rPr>
          <w:sz w:val="22"/>
          <w:szCs w:val="22"/>
          <w:lang w:eastAsia="ja-JP"/>
        </w:rPr>
        <w:t>Organiz</w:t>
      </w:r>
      <w:r w:rsidRPr="0008241C">
        <w:rPr>
          <w:sz w:val="22"/>
          <w:szCs w:val="22"/>
          <w:lang w:eastAsia="ja-JP"/>
        </w:rPr>
        <w:t xml:space="preserve">ation for Economic Co-operation and Development (OECD) recognises them as an effective tool for both biodiversity conservation and mitigation of developmental impacts </w:t>
      </w:r>
      <w:r w:rsidRPr="0008241C">
        <w:rPr>
          <w:sz w:val="22"/>
          <w:szCs w:val="22"/>
          <w:lang w:eastAsia="ja-JP"/>
        </w:rPr>
        <w:fldChar w:fldCharType="begin" w:fldLock="1"/>
      </w:r>
      <w:r w:rsidRPr="0008241C">
        <w:rPr>
          <w:sz w:val="22"/>
          <w:szCs w:val="22"/>
          <w:lang w:eastAsia="ja-JP"/>
        </w:rPr>
        <w:instrText>ADDIN CSL_CITATION {"citationItems":[{"id":"ITEM-1","itemData":{"ISBN":"9789264193833","author":[{"dropping-particle":"","family":"OECD","given":"","non-dropping-particle":"","parse-names":false,"suffix":""}],"container-title":"Scaling Up Finance Mechanisms For Biodiversity","id":"ITEM-1","issue":"October","issued":{"date-parts":[["2013"]]},"page":"8","title":"Biodiversity Offsets - Effective desgin and implementation","type":"article-journal"},"uris":["http://www.mendeley.com/documents/?uuid=b92b49e1-8d99-404d-a9e4-7ffd6380e63d"]}],"mendeley":{"formattedCitation":"(OECD, 2013)","plainTextFormattedCitation":"(OECD, 2013)","previouslyFormattedCitation":"(OECD, 2013)"},"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OECD, 2013)</w:t>
      </w:r>
      <w:r w:rsidRPr="0008241C">
        <w:rPr>
          <w:sz w:val="22"/>
          <w:szCs w:val="22"/>
          <w:lang w:eastAsia="ja-JP"/>
        </w:rPr>
        <w:fldChar w:fldCharType="end"/>
      </w:r>
      <w:r w:rsidRPr="0008241C">
        <w:rPr>
          <w:sz w:val="22"/>
          <w:szCs w:val="22"/>
          <w:lang w:eastAsia="ja-JP"/>
        </w:rPr>
        <w:t xml:space="preserve">. While the offset is a mechanism to cover an actual loss caused by development and anticipated to technically provide a funding opportunity for restorat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iyazaki","given":"Masahiro","non-dropping-particle":"","parse-names":false,"suffix":""}],"container-title":"Journal of Atomi University","id":"ITEM-1","issued":{"date-parts":[["2011"]]},"page":"19-42","title":"Feasibility of a biodiversity banking scheme in Japan. Bulletin of the Faculty of management","type":"article-journal","volume":"11"},"uris":["http://www.mendeley.com/documents/?uuid=428f4ce7-49a7-4ecc-a5a2-b9a7dde87803"]}],"mendeley":{"formattedCitation":"(Miyazaki, 2011)","plainTextFormattedCitation":"(Miyazaki, 2011)","previouslyFormattedCitation":"(Miyazaki,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iyazaki, 2011)</w:t>
      </w:r>
      <w:r w:rsidRPr="0008241C">
        <w:rPr>
          <w:sz w:val="22"/>
          <w:szCs w:val="22"/>
          <w:lang w:eastAsia="ja-JP"/>
        </w:rPr>
        <w:fldChar w:fldCharType="end"/>
      </w:r>
      <w:r w:rsidRPr="0008241C">
        <w:rPr>
          <w:sz w:val="22"/>
          <w:szCs w:val="22"/>
          <w:lang w:eastAsia="ja-JP"/>
        </w:rPr>
        <w:t xml:space="preserve">, it also has its controversies (Maron </w:t>
      </w:r>
      <w:r w:rsidRPr="0008241C">
        <w:rPr>
          <w:i/>
          <w:sz w:val="22"/>
          <w:szCs w:val="22"/>
          <w:lang w:eastAsia="ja-JP"/>
        </w:rPr>
        <w:t>et al.</w:t>
      </w:r>
      <w:r w:rsidRPr="0008241C">
        <w:rPr>
          <w:sz w:val="22"/>
          <w:szCs w:val="22"/>
          <w:lang w:eastAsia="ja-JP"/>
        </w:rPr>
        <w:t xml:space="preserve">, 2015).  </w:t>
      </w:r>
    </w:p>
    <w:p w14:paraId="6E414092" w14:textId="77777777" w:rsidR="00A01204" w:rsidRPr="0008241C" w:rsidRDefault="00A01204" w:rsidP="00A01204">
      <w:pPr>
        <w:rPr>
          <w:sz w:val="22"/>
          <w:szCs w:val="22"/>
          <w:lang w:val="en-CA"/>
        </w:rPr>
      </w:pPr>
    </w:p>
    <w:p w14:paraId="58571E78" w14:textId="77777777" w:rsidR="00A01204" w:rsidRPr="0008241C" w:rsidRDefault="00A01204" w:rsidP="007F0414">
      <w:pPr>
        <w:numPr>
          <w:ilvl w:val="2"/>
          <w:numId w:val="35"/>
        </w:numPr>
        <w:tabs>
          <w:tab w:val="clear" w:pos="1247"/>
          <w:tab w:val="clear" w:pos="1814"/>
          <w:tab w:val="clear" w:pos="2381"/>
          <w:tab w:val="clear" w:pos="2948"/>
          <w:tab w:val="clear" w:pos="3515"/>
        </w:tabs>
        <w:suppressAutoHyphens/>
        <w:autoSpaceDN w:val="0"/>
        <w:textAlignment w:val="baseline"/>
        <w:outlineLvl w:val="2"/>
        <w:rPr>
          <w:b/>
          <w:sz w:val="24"/>
          <w:szCs w:val="24"/>
        </w:rPr>
      </w:pPr>
      <w:bookmarkStart w:id="1772" w:name="_Toc504317363"/>
      <w:bookmarkStart w:id="1773" w:name="_Toc504318056"/>
      <w:bookmarkStart w:id="1774" w:name="_Toc504320481"/>
      <w:bookmarkStart w:id="1775" w:name="_Toc504320704"/>
      <w:bookmarkStart w:id="1776" w:name="_Toc504320928"/>
      <w:bookmarkStart w:id="1777" w:name="_Toc504321402"/>
      <w:bookmarkStart w:id="1778" w:name="_Toc524048081"/>
      <w:r w:rsidRPr="0008241C">
        <w:rPr>
          <w:b/>
          <w:sz w:val="24"/>
          <w:szCs w:val="24"/>
        </w:rPr>
        <w:t>Local socio-political and cultural scenes</w:t>
      </w:r>
      <w:bookmarkEnd w:id="1772"/>
      <w:bookmarkEnd w:id="1773"/>
      <w:bookmarkEnd w:id="1774"/>
      <w:bookmarkEnd w:id="1775"/>
      <w:bookmarkEnd w:id="1776"/>
      <w:bookmarkEnd w:id="1777"/>
      <w:bookmarkEnd w:id="1778"/>
    </w:p>
    <w:p w14:paraId="2138C986" w14:textId="77777777" w:rsidR="00A01204" w:rsidRPr="0008241C" w:rsidRDefault="00A01204" w:rsidP="00A01204">
      <w:pPr>
        <w:rPr>
          <w:sz w:val="22"/>
          <w:szCs w:val="22"/>
        </w:rPr>
      </w:pPr>
    </w:p>
    <w:p w14:paraId="1A97CAA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779" w:name="_Toc504317364"/>
      <w:bookmarkStart w:id="1780" w:name="_Toc504318057"/>
      <w:bookmarkStart w:id="1781" w:name="_Toc504321403"/>
      <w:bookmarkStart w:id="1782" w:name="_Toc524048082"/>
      <w:r w:rsidRPr="0008241C">
        <w:rPr>
          <w:b/>
          <w:sz w:val="22"/>
          <w:szCs w:val="24"/>
        </w:rPr>
        <w:t>6.2.3.1</w:t>
      </w:r>
      <w:r w:rsidRPr="0008241C">
        <w:rPr>
          <w:b/>
          <w:sz w:val="22"/>
          <w:szCs w:val="24"/>
        </w:rPr>
        <w:tab/>
        <w:t>Community participation</w:t>
      </w:r>
      <w:bookmarkEnd w:id="1779"/>
      <w:bookmarkEnd w:id="1780"/>
      <w:bookmarkEnd w:id="1781"/>
      <w:bookmarkEnd w:id="1782"/>
    </w:p>
    <w:p w14:paraId="4C476D78" w14:textId="77777777" w:rsidR="00A01204" w:rsidRPr="0008241C" w:rsidRDefault="00A01204" w:rsidP="00A01204">
      <w:pPr>
        <w:rPr>
          <w:sz w:val="22"/>
          <w:szCs w:val="22"/>
        </w:rPr>
      </w:pPr>
    </w:p>
    <w:p w14:paraId="6B3F82E3" w14:textId="598EF287" w:rsidR="00A01204" w:rsidRPr="0008241C" w:rsidRDefault="00A01204" w:rsidP="00A01204">
      <w:pPr>
        <w:rPr>
          <w:sz w:val="22"/>
          <w:szCs w:val="22"/>
        </w:rPr>
      </w:pPr>
      <w:r w:rsidRPr="0008241C">
        <w:rPr>
          <w:sz w:val="22"/>
          <w:szCs w:val="22"/>
        </w:rPr>
        <w:t xml:space="preserve">With the revival of community involvement in management and the policy issues, many public interest groups have become involved in community-based projects involving management of the environment and natural resources </w:t>
      </w:r>
      <w:r w:rsidRPr="0008241C">
        <w:rPr>
          <w:sz w:val="22"/>
          <w:szCs w:val="22"/>
        </w:rPr>
        <w:fldChar w:fldCharType="begin" w:fldLock="1"/>
      </w:r>
      <w:r w:rsidRPr="0008241C">
        <w:rPr>
          <w:sz w:val="22"/>
          <w:szCs w:val="22"/>
        </w:rPr>
        <w:instrText>ADDIN CSL_CITATION {"citationItems":[{"id":"ITEM-1","itemData":{"author":[{"dropping-particle":"","family":"DANIDA","given":"","non-dropping-particle":"","parse-names":false,"suffix":""}],"container-title":"Technical Advisory Service","id":"ITEM-1","issued":{"date-parts":[["2007"]]},"number-of-pages":"32","title":"Community-Based Natural Resource Management","type":"report"},"uris":["http://www.mendeley.com/documents/?uuid=5eedaa79-5b00-4c44-bb3b-3dd79e24e836"]},{"id":"ITEM-2","itemData":{"author":[{"dropping-particle":"","family":"IFAD","given":"","non-dropping-particle":"","parse-names":false,"suffix":""}],"id":"ITEM-2","issued":{"date-parts":[["2006"]]},"number-of-pages":"51","title":"Community-based natural resource management How knowledge is managed , disseminated and used","type":"report"},"uris":["http://www.mendeley.com/documents/?uuid=737f35ad-b1b3-4eab-8bb4-b2aacff550d9"]}],"mendeley":{"formattedCitation":"(DANIDA, 2007; IFAD, 2006)","plainTextFormattedCitation":"(DANIDA, 2007; IFAD, 2006)","previouslyFormattedCitation":"(DANIDA, 2007; IFAD, 2006)"},"properties":{"noteIndex":0},"schema":"https://github.com/citation-style-language/schema/raw/master/csl-citation.json"}</w:instrText>
      </w:r>
      <w:r w:rsidRPr="0008241C">
        <w:rPr>
          <w:sz w:val="22"/>
          <w:szCs w:val="22"/>
        </w:rPr>
        <w:fldChar w:fldCharType="separate"/>
      </w:r>
      <w:r w:rsidRPr="0008241C">
        <w:rPr>
          <w:noProof/>
          <w:sz w:val="22"/>
          <w:szCs w:val="22"/>
        </w:rPr>
        <w:t>(DANIDA, 2007; IFAD, 2006)</w:t>
      </w:r>
      <w:r w:rsidRPr="0008241C">
        <w:rPr>
          <w:sz w:val="22"/>
          <w:szCs w:val="22"/>
        </w:rPr>
        <w:fldChar w:fldCharType="end"/>
      </w:r>
      <w:r w:rsidRPr="0008241C">
        <w:rPr>
          <w:sz w:val="22"/>
          <w:szCs w:val="22"/>
        </w:rPr>
        <w:t xml:space="preserve">. Community participation in local governance exists in the region. For example, India has promoted people’s participatory institutions like Panchayati Raj, a system of governance where co-operatives and self-help groups contribute to </w:t>
      </w:r>
      <w:r w:rsidRPr="0008241C">
        <w:rPr>
          <w:sz w:val="22"/>
          <w:szCs w:val="22"/>
        </w:rPr>
        <w:lastRenderedPageBreak/>
        <w:t>solving problems at the local level. Agha Khan Rural Support Programme has helped in promoting sustainable agriculture in Pakistan. In Thailand, Phang Nga Bay programme has been addressing the overexploitation of fish and degradation of natural resources, which is causing reduction in the fish catches and incomes.  Similarly, Indonesia recognises indigenous mutual help and community participation mechanisms such as the water user’s associations Subak in Bali and MitraCai in West Java. Programs related to community forestry have been another way to recognise and support community user groups, such as the Joint Forest Management (JFM) in India (</w:t>
      </w:r>
      <w:r w:rsidRPr="0008241C">
        <w:rPr>
          <w:sz w:val="22"/>
          <w:szCs w:val="22"/>
        </w:rPr>
        <w:fldChar w:fldCharType="begin"/>
      </w:r>
      <w:r w:rsidRPr="0008241C">
        <w:rPr>
          <w:sz w:val="22"/>
          <w:szCs w:val="22"/>
        </w:rPr>
        <w:instrText xml:space="preserve"> REF _Ref498042786 \h  \* MERGEFORMAT </w:instrText>
      </w:r>
      <w:r w:rsidRPr="0008241C">
        <w:rPr>
          <w:sz w:val="22"/>
          <w:szCs w:val="22"/>
        </w:rPr>
      </w:r>
      <w:r w:rsidRPr="0008241C">
        <w:rPr>
          <w:sz w:val="22"/>
          <w:szCs w:val="22"/>
        </w:rPr>
        <w:fldChar w:fldCharType="separate"/>
      </w:r>
      <w:r w:rsidR="00D74032" w:rsidRPr="00D74032">
        <w:rPr>
          <w:sz w:val="22"/>
          <w:szCs w:val="22"/>
        </w:rPr>
        <w:t>Box 6.12</w:t>
      </w:r>
      <w:r w:rsidRPr="0008241C">
        <w:rPr>
          <w:sz w:val="22"/>
          <w:szCs w:val="22"/>
        </w:rPr>
        <w:fldChar w:fldCharType="end"/>
      </w:r>
      <w:r w:rsidRPr="0008241C">
        <w:rPr>
          <w:sz w:val="22"/>
          <w:szCs w:val="22"/>
        </w:rPr>
        <w:t xml:space="preserve">). Moreover, India’s Eco-Development Program involves local communities in the maintenance of designated buffer regions surrounding protected areas. In Nepal about 30 per cent of the national forests are handed over to over 19 thousand community forests user groups that are willing and able to manage such forests </w:t>
      </w:r>
      <w:r w:rsidRPr="0008241C">
        <w:rPr>
          <w:sz w:val="22"/>
          <w:szCs w:val="22"/>
        </w:rPr>
        <w:fldChar w:fldCharType="begin" w:fldLock="1"/>
      </w:r>
      <w:r w:rsidRPr="0008241C">
        <w:rPr>
          <w:sz w:val="22"/>
          <w:szCs w:val="22"/>
        </w:rPr>
        <w:instrText>ADDIN CSL_CITATION {"citationItems":[{"id":"ITEM-1","itemData":{"author":[{"dropping-particle":"","family":"DoF","given":"","non-dropping-particle":"","parse-names":false,"suffix":""}],"id":"ITEM-1","issued":{"date-parts":[["2017"]]},"number-of-pages":"540","title":"Silviculture for Forest Management. Proceedings of the First National Silviculture Workshop, Kathmandu, Nepal, 19-21 February 2017","type":"report"},"uris":["http://www.mendeley.com/documents/?uuid=12c9d46a-c13a-3ffc-93fa-fad850abfaef"]}],"mendeley":{"formattedCitation":"(DoF, 2017)","plainTextFormattedCitation":"(DoF, 2017)","previouslyFormattedCitation":"(DoF, 2017)"},"properties":{"noteIndex":0},"schema":"https://github.com/citation-style-language/schema/raw/master/csl-citation.json"}</w:instrText>
      </w:r>
      <w:r w:rsidRPr="0008241C">
        <w:rPr>
          <w:sz w:val="22"/>
          <w:szCs w:val="22"/>
        </w:rPr>
        <w:fldChar w:fldCharType="separate"/>
      </w:r>
      <w:r w:rsidRPr="0008241C">
        <w:rPr>
          <w:sz w:val="22"/>
          <w:szCs w:val="22"/>
        </w:rPr>
        <w:t>(DoF, 2017)</w:t>
      </w:r>
      <w:r w:rsidRPr="0008241C">
        <w:rPr>
          <w:sz w:val="22"/>
          <w:szCs w:val="22"/>
        </w:rPr>
        <w:fldChar w:fldCharType="end"/>
      </w:r>
      <w:r w:rsidRPr="0008241C">
        <w:rPr>
          <w:sz w:val="22"/>
          <w:szCs w:val="22"/>
        </w:rPr>
        <w:t>. Similar policies promoting the active implementation of community or village forestry</w:t>
      </w:r>
      <w:r w:rsidRPr="0008241C">
        <w:rPr>
          <w:sz w:val="22"/>
          <w:szCs w:val="22"/>
          <w:lang w:eastAsia="ja-JP"/>
        </w:rPr>
        <w:t xml:space="preserve"> also exist in </w:t>
      </w:r>
      <w:r w:rsidRPr="0008241C">
        <w:rPr>
          <w:sz w:val="22"/>
          <w:szCs w:val="22"/>
        </w:rPr>
        <w:t xml:space="preserve">Thailand, the Philippines, and Sri Lanka </w:t>
      </w:r>
      <w:r w:rsidRPr="0008241C">
        <w:rPr>
          <w:sz w:val="22"/>
          <w:szCs w:val="22"/>
          <w:lang w:eastAsia="ja-JP"/>
        </w:rPr>
        <w:fldChar w:fldCharType="begin" w:fldLock="1"/>
      </w:r>
      <w:r w:rsidRPr="0008241C">
        <w:rPr>
          <w:sz w:val="22"/>
          <w:szCs w:val="22"/>
          <w:lang w:eastAsia="ja-JP"/>
        </w:rPr>
        <w:instrText>ADDIN CSL_CITATION {"citationItems":[{"id":"ITEM-1","itemData":{"abstract":"There is a growing environmental awareness amongst stakeholders, individuals and communities within the Asian and Pacific Region. This increase in knowledge and awareness has been, by and large, the result of campaigns and education programmes run by major public interest groups concerned with the environment. These include non-governmental organizations (NGOs) at the international, regional and national levels, as well as groups concerned with the empowerment of marginalized sections of society, such as women, indigenous peoples, and youth groups, and other community based organizations. Such organizations have worked to foster grassrootsbased approaches to the protection and preservation of the region’s environment. Major public interest groups are increasingly contributing efforts towards sustainable development through participation, advocacy, demonstration projects, monitoring and research, as well as cooperation and networking with other NGOs and government departments. This chapter reviews the contributions made by such groups to the promotion of environmental knowledge, awareness and action in the region.","author":[{"dropping-particle":"","family":"UNESCAP","given":"","non-dropping-particle":"","parse-names":false,"suffix":""}],"chapter-number":"13","id":"ITEM-1","issued":{"date-parts":[["0"]]},"page":"302-315","title":"MAJOR GROUPS","type":"chapter"},"uris":["http://www.mendeley.com/documents/?uuid=d93c5ab5-72fc-4246-936c-6686e2f3a784"]}],"mendeley":{"formattedCitation":"(UNESCAP, n.d.)","plainTextFormattedCitation":"(UNESCAP, n.d.)","previouslyFormattedCitation":"(UNESCAP, n.d.)"},"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SCAP, n.d.)</w:t>
      </w:r>
      <w:r w:rsidRPr="0008241C">
        <w:rPr>
          <w:sz w:val="22"/>
          <w:szCs w:val="22"/>
          <w:lang w:eastAsia="ja-JP"/>
        </w:rPr>
        <w:fldChar w:fldCharType="end"/>
      </w:r>
      <w:r w:rsidRPr="0008241C">
        <w:rPr>
          <w:sz w:val="22"/>
          <w:szCs w:val="22"/>
          <w:lang w:eastAsia="ja-JP"/>
        </w:rPr>
        <w:t xml:space="preserve"> as well as in Indonesia (http://blog.worldagroforestry.org/)</w:t>
      </w:r>
      <w:r w:rsidRPr="0008241C">
        <w:rPr>
          <w:sz w:val="22"/>
          <w:szCs w:val="22"/>
        </w:rPr>
        <w:t>.</w:t>
      </w:r>
    </w:p>
    <w:p w14:paraId="7E8D26B0"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4D7812D3" w14:textId="77777777" w:rsidTr="00642B4F">
        <w:tc>
          <w:tcPr>
            <w:tcW w:w="9016" w:type="dxa"/>
          </w:tcPr>
          <w:p w14:paraId="08122142" w14:textId="796637D1"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bookmarkStart w:id="1783" w:name="_Ref498042786"/>
            <w:bookmarkStart w:id="1784" w:name="_Toc504087552"/>
            <w:r w:rsidRPr="0008241C">
              <w:rPr>
                <w:rFonts w:ascii="Times New Roman" w:hAnsi="Times New Roman"/>
                <w:b/>
                <w:kern w:val="2"/>
                <w:lang w:eastAsia="ja-JP"/>
              </w:rPr>
              <w:t>Box 6.</w:t>
            </w:r>
            <w:r w:rsidRPr="0008241C">
              <w:rPr>
                <w:b/>
                <w:kern w:val="2"/>
                <w:lang w:eastAsia="ja-JP"/>
              </w:rPr>
              <w:fldChar w:fldCharType="begin"/>
            </w:r>
            <w:r w:rsidRPr="0008241C">
              <w:rPr>
                <w:rFonts w:ascii="Times New Roman" w:hAnsi="Times New Roman"/>
                <w:b/>
                <w:kern w:val="2"/>
                <w:lang w:eastAsia="ja-JP"/>
              </w:rPr>
              <w:instrText xml:space="preserve"> SEQ Box \* ARABIC </w:instrText>
            </w:r>
            <w:r w:rsidRPr="0008241C">
              <w:rPr>
                <w:b/>
                <w:kern w:val="2"/>
                <w:lang w:eastAsia="ja-JP"/>
              </w:rPr>
              <w:fldChar w:fldCharType="separate"/>
            </w:r>
            <w:r w:rsidR="00D74032">
              <w:rPr>
                <w:rFonts w:ascii="Times New Roman" w:hAnsi="Times New Roman"/>
                <w:b/>
                <w:noProof/>
                <w:kern w:val="2"/>
                <w:lang w:eastAsia="ja-JP"/>
              </w:rPr>
              <w:t>12</w:t>
            </w:r>
            <w:r w:rsidRPr="0008241C">
              <w:rPr>
                <w:b/>
                <w:kern w:val="2"/>
                <w:lang w:eastAsia="ja-JP"/>
              </w:rPr>
              <w:fldChar w:fldCharType="end"/>
            </w:r>
            <w:bookmarkEnd w:id="1783"/>
            <w:r w:rsidRPr="0008241C">
              <w:rPr>
                <w:rFonts w:ascii="Times New Roman" w:hAnsi="Times New Roman"/>
                <w:b/>
                <w:kern w:val="2"/>
                <w:lang w:eastAsia="ja-JP"/>
              </w:rPr>
              <w:t xml:space="preserve"> Role of Joint Forest Management Committees in conservation of forests in India</w:t>
            </w:r>
            <w:bookmarkEnd w:id="1784"/>
          </w:p>
          <w:p w14:paraId="3A928312" w14:textId="77777777" w:rsidR="00A01204" w:rsidRPr="0008241C" w:rsidRDefault="00A01204" w:rsidP="00A01204">
            <w:pPr>
              <w:rPr>
                <w:rFonts w:ascii="Times New Roman" w:hAnsi="Times New Roman"/>
              </w:rPr>
            </w:pPr>
          </w:p>
          <w:p w14:paraId="21BB15D1" w14:textId="2B404FF7" w:rsidR="00A01204" w:rsidRPr="0008241C" w:rsidRDefault="00A01204" w:rsidP="00A01204">
            <w:pPr>
              <w:rPr>
                <w:rFonts w:ascii="Times New Roman" w:hAnsi="Times New Roman"/>
              </w:rPr>
            </w:pPr>
            <w:r w:rsidRPr="0008241C">
              <w:rPr>
                <w:rFonts w:ascii="Times New Roman" w:hAnsi="Times New Roman"/>
              </w:rPr>
              <w:t xml:space="preserve">The Indian Forest Policy made a shift in forest management from near exclusion of people from use of forest resources to Joint Forest Management (JFM) by recognising customary rights and privileges of forest dwelling communities </w:t>
            </w:r>
            <w:r w:rsidRPr="0008241C">
              <w:fldChar w:fldCharType="begin" w:fldLock="1"/>
            </w:r>
            <w:r w:rsidRPr="0008241C">
              <w:rPr>
                <w:rFonts w:ascii="Times New Roman" w:hAnsi="Times New Roman"/>
              </w:rPr>
              <w:instrText>ADDIN CSL_CITATION {"citationItems":[{"id":"ITEM-1","itemData":{"author":[{"dropping-particle":"","family":"MOEFCC","given":"Government of India","non-dropping-particle":"","parse-names":false,"suffix":""}],"container-title":"Development","id":"ITEM-1","issued":{"date-parts":[["1988"]]},"page":"34-36","title":"National Forest Policy Government of India Ministry of Environment, Forests and climate change","type":"article-journal"},"uris":["http://www.mendeley.com/documents/?uuid=6a114fd3-f424-4c2e-ba47-c13a797f902c"]}],"mendeley":{"formattedCitation":"(MOEFCC, 1988)","plainTextFormattedCitation":"(MOEFCC, 1988)","previouslyFormattedCitation":"(MOEFCC, 1988)"},"properties":{"noteIndex":0},"schema":"https://github.com/citation-style-language/schema/raw/master/csl-citation.json"}</w:instrText>
            </w:r>
            <w:r w:rsidRPr="0008241C">
              <w:fldChar w:fldCharType="separate"/>
            </w:r>
            <w:r w:rsidRPr="0008241C">
              <w:rPr>
                <w:rFonts w:ascii="Times New Roman" w:hAnsi="Times New Roman"/>
                <w:noProof/>
              </w:rPr>
              <w:t>(MOEFCC, 1988)</w:t>
            </w:r>
            <w:r w:rsidRPr="0008241C">
              <w:fldChar w:fldCharType="end"/>
            </w:r>
            <w:r w:rsidRPr="0008241C">
              <w:rPr>
                <w:rFonts w:ascii="Times New Roman" w:hAnsi="Times New Roman"/>
              </w:rPr>
              <w:t xml:space="preserve">. National policy guidelines issued in 1990 by the Indian Government paved the way for involvement of village communities and voluntary </w:t>
            </w:r>
            <w:r w:rsidR="00C934E9">
              <w:rPr>
                <w:rFonts w:ascii="Times New Roman" w:hAnsi="Times New Roman"/>
              </w:rPr>
              <w:t>organiz</w:t>
            </w:r>
            <w:r w:rsidRPr="0008241C">
              <w:rPr>
                <w:rFonts w:ascii="Times New Roman" w:hAnsi="Times New Roman"/>
              </w:rPr>
              <w:t xml:space="preserve">ations in the regeneration of degraded forest lands. These guidelines emphasise the involvement of local communities through the formation of Joint Forest Management Committees (JFMCs) for the protection, afforestation, and development of degraded forest lands and benefit-sharing with communities. The JFMCs now cover 22 million hectares forests area spread over 28 states, i.e. about 18 per cent of the total forest cover of India. As a result of this approach around 45 per cent of open forests are brought under the JFM regime. The extent of support offered by the JFMCs is quite substantial. However, the nature of JFMCs varies between States with respect to their membership, the participation of women and other weak sections of society, and benefit sharing. Forests are important for socio-economic, ecological and environmental sustainability and in providing ecosystem services. Therefore, innovative and effective forest governance through the JFMCs is considered essential to deal with the challenges of sustainable forest management in India </w:t>
            </w:r>
            <w:r w:rsidRPr="0008241C">
              <w:fldChar w:fldCharType="begin" w:fldLock="1"/>
            </w:r>
            <w:r w:rsidRPr="0008241C">
              <w:rPr>
                <w:rFonts w:ascii="Times New Roman" w:hAnsi="Times New Roman"/>
              </w:rPr>
              <w:instrText>ADDIN CSL_CITATION {"citationItems":[{"id":"ITEM-1","itemData":{"author":[{"dropping-particle":"","family":"Chavan","given":"S P","non-dropping-particle":"","parse-names":false,"suffix":""}],"container-title":"Indian Streams Research Journal","id":"ITEM-1","issue":"6","issued":{"date-parts":[["2013"]]},"page":"1-5","title":"Role of Joint Forest Management Committees in the Conservation of Forest and Environment","type":"article-journal","volume":"3"},"uris":["http://www.mendeley.com/documents/?uuid=e56d2caf-2300-4fcc-be15-4b2e0eab4254"]}],"mendeley":{"formattedCitation":"(Chavan, 2013)","plainTextFormattedCitation":"(Chavan, 2013)","previouslyFormattedCitation":"(Chavan, 2013)"},"properties":{"noteIndex":0},"schema":"https://github.com/citation-style-language/schema/raw/master/csl-citation.json"}</w:instrText>
            </w:r>
            <w:r w:rsidRPr="0008241C">
              <w:fldChar w:fldCharType="separate"/>
            </w:r>
            <w:r w:rsidRPr="0008241C">
              <w:rPr>
                <w:rFonts w:ascii="Times New Roman" w:hAnsi="Times New Roman"/>
                <w:noProof/>
              </w:rPr>
              <w:t>(Chavan, 2013)</w:t>
            </w:r>
            <w:r w:rsidRPr="0008241C">
              <w:fldChar w:fldCharType="end"/>
            </w:r>
            <w:r w:rsidRPr="0008241C">
              <w:rPr>
                <w:rFonts w:ascii="Times New Roman" w:hAnsi="Times New Roman"/>
              </w:rPr>
              <w:t>.</w:t>
            </w:r>
          </w:p>
          <w:p w14:paraId="2140C952" w14:textId="77777777" w:rsidR="00A01204" w:rsidRPr="0008241C" w:rsidRDefault="00A01204" w:rsidP="00A01204">
            <w:pPr>
              <w:rPr>
                <w:rFonts w:ascii="Times New Roman" w:hAnsi="Times New Roman"/>
              </w:rPr>
            </w:pPr>
          </w:p>
        </w:tc>
      </w:tr>
    </w:tbl>
    <w:p w14:paraId="1276FFCC" w14:textId="77777777" w:rsidR="00A01204" w:rsidRPr="0008241C" w:rsidRDefault="00A01204" w:rsidP="00A01204">
      <w:pPr>
        <w:rPr>
          <w:sz w:val="22"/>
          <w:szCs w:val="22"/>
        </w:rPr>
      </w:pPr>
    </w:p>
    <w:p w14:paraId="7A3FF219" w14:textId="6B19EAC4" w:rsidR="00A01204" w:rsidRPr="0008241C" w:rsidRDefault="00A01204" w:rsidP="00A01204">
      <w:pPr>
        <w:rPr>
          <w:sz w:val="22"/>
          <w:szCs w:val="22"/>
        </w:rPr>
      </w:pPr>
      <w:r w:rsidRPr="0008241C">
        <w:rPr>
          <w:sz w:val="22"/>
          <w:szCs w:val="22"/>
        </w:rPr>
        <w:t xml:space="preserve">Co-management with the communities is an optimal solution in specific cases (see chapter 2.5.2.2). For example, because most of the coastal fisheries sectors in the Asia-Pacific countries are small-scale operations by large number of coastal people </w:t>
      </w:r>
      <w:r w:rsidRPr="0008241C">
        <w:rPr>
          <w:sz w:val="22"/>
          <w:szCs w:val="22"/>
        </w:rPr>
        <w:fldChar w:fldCharType="begin" w:fldLock="1"/>
      </w:r>
      <w:r w:rsidRPr="0008241C">
        <w:rPr>
          <w:sz w:val="22"/>
          <w:szCs w:val="22"/>
        </w:rPr>
        <w:instrText>ADDIN CSL_CITATION {"citationItems":[{"id":"ITEM-1","itemData":{"author":[{"dropping-particle":"","family":"FAO","given":"","non-dropping-particle":"","parse-names":false,"suffix":""}],"id":"ITEM-1","issued":{"date-parts":[["2015"]]},"publisher-place":"Rome","title":"Voluntary Guidelines for Securing Sustainable Small-Scale Fisheries in the Context of Food Security and Poverty Eradication","type":"report"},"uris":["http://www.mendeley.com/documents/?uuid=de554044-9b2c-4145-a8f6-286af889dca7"]}],"mendeley":{"formattedCitation":"(FAO, 2015b)","plainTextFormattedCitation":"(FAO, 2015b)","previouslyFormattedCitation":"(FAO, 2015b)"},"properties":{"noteIndex":0},"schema":"https://github.com/citation-style-language/schema/raw/master/csl-citation.json"}</w:instrText>
      </w:r>
      <w:r w:rsidRPr="0008241C">
        <w:rPr>
          <w:sz w:val="22"/>
          <w:szCs w:val="22"/>
        </w:rPr>
        <w:fldChar w:fldCharType="separate"/>
      </w:r>
      <w:r w:rsidRPr="0008241C">
        <w:rPr>
          <w:noProof/>
          <w:sz w:val="22"/>
          <w:szCs w:val="22"/>
        </w:rPr>
        <w:t>(FAO, 2015b)</w:t>
      </w:r>
      <w:r w:rsidRPr="0008241C">
        <w:rPr>
          <w:sz w:val="22"/>
          <w:szCs w:val="22"/>
        </w:rPr>
        <w:fldChar w:fldCharType="end"/>
      </w:r>
      <w:r w:rsidRPr="0008241C">
        <w:rPr>
          <w:sz w:val="22"/>
          <w:szCs w:val="22"/>
        </w:rPr>
        <w:t xml:space="preserve">, the fisheries co-management, i.e. fisheries governance by the local communities or fishers’ </w:t>
      </w:r>
      <w:r w:rsidR="00C934E9">
        <w:rPr>
          <w:sz w:val="22"/>
          <w:szCs w:val="22"/>
        </w:rPr>
        <w:t>organiz</w:t>
      </w:r>
      <w:r w:rsidRPr="0008241C">
        <w:rPr>
          <w:sz w:val="22"/>
          <w:szCs w:val="22"/>
        </w:rPr>
        <w:t xml:space="preserve">ations, is widely facilitated as the realistic solution to avoid the overfishing </w:t>
      </w:r>
      <w:r w:rsidRPr="0008241C">
        <w:rPr>
          <w:sz w:val="22"/>
          <w:szCs w:val="22"/>
        </w:rPr>
        <w:fldChar w:fldCharType="begin" w:fldLock="1"/>
      </w:r>
      <w:r w:rsidRPr="0008241C">
        <w:rPr>
          <w:sz w:val="22"/>
          <w:szCs w:val="22"/>
        </w:rPr>
        <w:instrText>ADDIN CSL_CITATION {"citationItems":[{"id":"ITEM-1","itemData":{"author":[{"dropping-particle":"","family":"Jentoft","given":"S.","non-dropping-particle":"","parse-names":false,"suffix":""}],"container-title":"Marine Policy","id":"ITEM-1","issued":{"date-parts":[["1989"]]},"page":"137-154","title":"Fisheries co-management: delegating government responsibility to fishermen's organizations","type":"article-journal","volume":"13"},"uris":["http://www.mendeley.com/documents/?uuid=2c275ea1-7010-47a6-bff5-c47a891def12"]},{"id":"ITEM-2","itemData":{"author":[{"dropping-particle":"","family":"Pomeroy","given":"R.S.","non-dropping-particle":"","parse-names":false,"suffix":""},{"dropping-particle":"","family":"Berkes","given":"Fikret","non-dropping-particle":"","parse-names":false,"suffix":""}],"container-title":"Marine Policy","id":"ITEM-2","issued":{"date-parts":[["1997"]]},"page":"465-480","title":"Two to tango: The role of government in fisheries co-management","type":"article-journal","volume":"21"},"uris":["http://www.mendeley.com/documents/?uuid=4da8fb8a-7b6d-424f-b061-944ad405e496"]},{"id":"ITEM-3","itemData":{"DOI":"10.1038/nature09689","ISBN":"0028-0836","ISSN":"0028-0836","PMID":"21209616","abstract":"One billion people depend on seafood as their primary source of protein and 25% of the world's total animal protein comes from fisheries. Yet a third of fish stocks worldwide are overexploited or depleted. Using individual case studies, many have argued that community-based co-management should prevent the tragedy of the commons because cooperative management by fishers, managers and scientists often results in sustainable fisheries. However, general and multidisciplinary evaluations of co-management regimes and the conditions for social, economic and ecological success within such regimes are lacking. Here we examine 130 co-managed fisheries in a wide range of countries with different degrees of development, ecosystems, fishing sectors and type of resources. We identified strong leadership as the most important attribute contributing to success, followed by individual or community quotas, social cohesion and protected areas. Less important conditions included enforcement mechanisms, long-term management policies and life history of the resources. Fisheries were most successful when at least eight co-management attributes were present, showing a strong positive relationship between the number of these attributes and success, owing to redundancy in management regulations. Our results demonstrate the critical importance of prominent community leaders and robust social capital, combined with clear incentives through catch shares and conservation benefits derived from protected areas, for successfully managing aquatic resources and securing the livelihoods of communities depending on them. Our study offers hope that co-management, the only realistic solution for the majority of the world's fisheries, can solve many of the problems facing global fisheries.","author":[{"dropping-particle":"","family":"Gutiérrez","given":"Nicolás L","non-dropping-particle":"","parse-names":false,"suffix":""},{"dropping-particle":"","family":"Hilborn","given":"Ray","non-dropping-particle":"","parse-names":false,"suffix":""},{"dropping-particle":"","family":"Defeo","given":"Omar","non-dropping-particle":"","parse-names":false,"suffix":""}],"container-title":"Nature","id":"ITEM-3","issue":"7334","issued":{"date-parts":[["2011"]]},"page":"386-389","title":"Leadership, social capital and incentives promote successful fisheries.","type":"article-journal","volume":"470"},"uris":["http://www.mendeley.com/documents/?uuid=c5abd3ae-a4fc-4f8f-909c-3be19f982a96"]}],"mendeley":{"formattedCitation":"(Gutiérrez &lt;i&gt;et al.&lt;/i&gt;, 2011; Jentoft, 1989; R. S. Pomeroy &amp; Berkes, 1997)","plainTextFormattedCitation":"(Gutiérrez et al., 2011; Jentoft, 1989; R. S. Pomeroy &amp; Berkes, 1997)","previouslyFormattedCitation":"(Gutiérrez &lt;i&gt;et al.&lt;/i&gt;, 2011; Jentoft, 1989; R. S. Pomeroy &amp; Berkes, 1997)"},"properties":{"noteIndex":0},"schema":"https://github.com/citation-style-language/schema/raw/master/csl-citation.json"}</w:instrText>
      </w:r>
      <w:r w:rsidRPr="0008241C">
        <w:rPr>
          <w:sz w:val="22"/>
          <w:szCs w:val="22"/>
        </w:rPr>
        <w:fldChar w:fldCharType="separate"/>
      </w:r>
      <w:r w:rsidRPr="0008241C">
        <w:rPr>
          <w:noProof/>
          <w:sz w:val="22"/>
          <w:szCs w:val="22"/>
        </w:rPr>
        <w:t xml:space="preserve">(Gutiérrez </w:t>
      </w:r>
      <w:r w:rsidRPr="0008241C">
        <w:rPr>
          <w:i/>
          <w:noProof/>
          <w:sz w:val="22"/>
          <w:szCs w:val="22"/>
        </w:rPr>
        <w:t>et al.</w:t>
      </w:r>
      <w:r w:rsidRPr="0008241C">
        <w:rPr>
          <w:noProof/>
          <w:sz w:val="22"/>
          <w:szCs w:val="22"/>
        </w:rPr>
        <w:t>, 2011; Jentoft, 1989; Pomeroy &amp; Berkes, 1997)</w:t>
      </w:r>
      <w:r w:rsidRPr="0008241C">
        <w:rPr>
          <w:sz w:val="22"/>
          <w:szCs w:val="22"/>
        </w:rPr>
        <w:fldChar w:fldCharType="end"/>
      </w:r>
      <w:r w:rsidRPr="0008241C">
        <w:rPr>
          <w:sz w:val="22"/>
          <w:szCs w:val="22"/>
        </w:rPr>
        <w:t xml:space="preserve">. As a specific policy instruments to facilitate the fisheries co-management, granting the exclusive fishing right (group user right) to the coastal people and the formation of the fishers’ </w:t>
      </w:r>
      <w:r w:rsidR="00C934E9">
        <w:rPr>
          <w:sz w:val="22"/>
          <w:szCs w:val="22"/>
        </w:rPr>
        <w:t>organiz</w:t>
      </w:r>
      <w:r w:rsidRPr="0008241C">
        <w:rPr>
          <w:sz w:val="22"/>
          <w:szCs w:val="22"/>
        </w:rPr>
        <w:t xml:space="preserve">ations at the coastal communities are encouraged </w:t>
      </w:r>
      <w:r w:rsidRPr="0008241C">
        <w:rPr>
          <w:sz w:val="22"/>
          <w:szCs w:val="22"/>
        </w:rPr>
        <w:fldChar w:fldCharType="begin" w:fldLock="1"/>
      </w:r>
      <w:r w:rsidRPr="0008241C">
        <w:rPr>
          <w:sz w:val="22"/>
          <w:szCs w:val="22"/>
        </w:rPr>
        <w:instrText>ADDIN CSL_CITATION {"citationItems":[{"id":"ITEM-1","itemData":{"author":[{"dropping-particle":"","family":"Southeast Asian Fisheries Development Center (SEAFDEC)","given":"","non-dropping-particle":"","parse-names":false,"suffix":""}],"id":"ITEM-1","issued":{"date-parts":[["2006"]]},"number-of-pages":"84","publisher-place":"Bangkok","title":"Regional Guidelines for Responsible Fisheries in Southeast Asia, Supplementary Guidelines on Co-management using Group User Rights, Fishery Statistics, Indicators and Fisheries Refugia","type":"report"},"uris":["http://www.mendeley.com/documents/?uuid=38ec5fb8-c9fd-3f2d-98f2-1c7291b09319"]}],"mendeley":{"formattedCitation":"(Southeast Asian Fisheries Development Center (SEAFDEC), 2006)","plainTextFormattedCitation":"(Southeast Asian Fisheries Development Center (SEAFDEC), 2006)","previouslyFormattedCitation":"(Southeast Asian Fisheries Development Center (SEAFDEC), 2006)"},"properties":{"noteIndex":0},"schema":"https://github.com/citation-style-language/schema/raw/master/csl-citation.json"}</w:instrText>
      </w:r>
      <w:r w:rsidRPr="0008241C">
        <w:rPr>
          <w:sz w:val="22"/>
          <w:szCs w:val="22"/>
        </w:rPr>
        <w:fldChar w:fldCharType="separate"/>
      </w:r>
      <w:r w:rsidRPr="0008241C">
        <w:rPr>
          <w:noProof/>
          <w:sz w:val="22"/>
          <w:szCs w:val="22"/>
        </w:rPr>
        <w:t>(Southeast Asian Fisheries Development Center, 2006)</w:t>
      </w:r>
      <w:r w:rsidRPr="0008241C">
        <w:rPr>
          <w:sz w:val="22"/>
          <w:szCs w:val="22"/>
        </w:rPr>
        <w:fldChar w:fldCharType="end"/>
      </w:r>
      <w:r w:rsidRPr="0008241C">
        <w:rPr>
          <w:sz w:val="22"/>
          <w:szCs w:val="22"/>
        </w:rPr>
        <w:t xml:space="preserve">. In Malaysia, the Tagal system provides an evidence for successful co-management of inland fisheries between the government and local communities (chapter 2.5.1.3). Community-based management, which allows collaboration of local communities with government and/or non-government </w:t>
      </w:r>
      <w:r w:rsidR="00C934E9">
        <w:rPr>
          <w:sz w:val="22"/>
          <w:szCs w:val="22"/>
        </w:rPr>
        <w:t>organiz</w:t>
      </w:r>
      <w:r w:rsidRPr="0008241C">
        <w:rPr>
          <w:sz w:val="22"/>
          <w:szCs w:val="22"/>
        </w:rPr>
        <w:t xml:space="preserve">ation, is another form of community participation in the region. In the Western Desert of Western Australia, the Martu Living Deserts Project integrated traditional knowledge with scientific land management through collaboration of the Martu people (Kanyirninpa Jukurrpa) with The Nature Conservancy and BHP Billiton. The Martu people have tremendous traditional ecological knowledge, which contributes in keeping Martu lands one of the most intact deserts and providing habitats for Australia’s threatened species. The project created employment opportunities for the Martu people as rangers, improved fire regimes, controlled feral herbivores and predators, maintained social and cultural benefits from inappropriate development and conserved threatened species such as the Greater Bilby and the Black-flanked Rock-wallaby </w:t>
      </w:r>
      <w:r w:rsidRPr="0008241C">
        <w:rPr>
          <w:sz w:val="22"/>
          <w:szCs w:val="22"/>
        </w:rPr>
        <w:fldChar w:fldCharType="begin" w:fldLock="1"/>
      </w:r>
      <w:r w:rsidRPr="0008241C">
        <w:rPr>
          <w:sz w:val="22"/>
          <w:szCs w:val="22"/>
        </w:rPr>
        <w:instrText>ADDIN CSL_CITATION {"citationItems":[{"id":"ITEM-1","itemData":{"DOI":"10.1071/RJ15047","ISSN":"10369872","abstract":"Native fauna in Australia’s arid zone has declined significantly since European settlement; however, Martu country in the Western Desert of Western Australia retains a diversity of iconic and threatened species that were once more widespread. An innovative partnership between The Nature Conservancy, BHP Billiton and the Martu people (represented by Kanyirninpa Jukurrpa – KJ) is achieving positive social, cultural, economic and environmental outcomes, which builds on funding from the Australian Government for land management on Martu country. The partners support Martu people in fulfilling their desire to conserve the cultural and natural values of their 13.7 million ha native title determination area. Through KJ as the local delivery partner, Martu people are returning to work on country to clean and protect waterholes; improve fire management; control feral herbivores and predators; manage cultural heritage; and actively manage priority threatened species (such as the Greater Bilby and the Black-flanked Rock-wallaby). The project provides significant employment opportunities for Martu men and women in ranger teams working throughout their country. It is also generating measurable social, cultural and economic benefits for Martu people and environmental benefits for part of the most intact arid ecosystem anywhere on Earth.","author":[{"dropping-particle":"","family":"Jupp","given":"Tony","non-dropping-particle":"","parse-names":false,"suffix":""},{"dropping-particle":"","family":"Fitzsimons","given":"James","non-dropping-particle":"","parse-names":false,"suffix":""},{"dropping-particle":"","family":"Carr","given":"Ben","non-dropping-particle":"","parse-names":false,"suffix":""},{"dropping-particle":"","family":"See","given":"Peter","non-dropping-particle":"","parse-names":false,"suffix":""}],"container-title":"Rangeland Journal","id":"ITEM-1","issue":"6","issued":{"date-parts":[["2015"]]},"page":"571-582","title":"New partnerships for managing large desert landscapes: Experiences from the Martu Living Deserts Project","type":"article-journal","volume":"37"},"uris":["http://www.mendeley.com/documents/?uuid=e9fdabaf-b83b-44d9-8f19-8fbee8b3ed46"]}],"mendeley":{"formattedCitation":"(Jupp &lt;i&gt;et al.&lt;/i&gt;, 2015)","plainTextFormattedCitation":"(Jupp et al., 2015)","previouslyFormattedCitation":"(Jupp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Jupp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w:t>
      </w:r>
    </w:p>
    <w:p w14:paraId="0237A3BE" w14:textId="77777777" w:rsidR="00A01204" w:rsidRPr="0008241C" w:rsidRDefault="00A01204" w:rsidP="00A01204">
      <w:pPr>
        <w:rPr>
          <w:sz w:val="22"/>
          <w:szCs w:val="22"/>
        </w:rPr>
      </w:pPr>
    </w:p>
    <w:p w14:paraId="2B9170D7" w14:textId="20DE8BFB" w:rsidR="00A01204" w:rsidRPr="0008241C" w:rsidRDefault="00A01204" w:rsidP="00A01204">
      <w:pPr>
        <w:rPr>
          <w:sz w:val="22"/>
          <w:szCs w:val="22"/>
        </w:rPr>
      </w:pPr>
      <w:r w:rsidRPr="0008241C">
        <w:rPr>
          <w:sz w:val="22"/>
          <w:szCs w:val="22"/>
        </w:rPr>
        <w:lastRenderedPageBreak/>
        <w:t xml:space="preserve">Chapter 2 presented cases where co-managed institutions could be more successful than community-based institutions. Some community-based institutions are confronted with design-related and other challenges, resulting in less successful outcome in protecting and managing BES (chapter 2.5.1.4). But there are also many successful cases so that community-based management (also known as CBM approach) is now proposed as the main basis for securing the well-being of both reefs and communities in the </w:t>
      </w:r>
      <w:r w:rsidR="0005760A">
        <w:rPr>
          <w:sz w:val="22"/>
          <w:szCs w:val="22"/>
        </w:rPr>
        <w:t>Asia-Pacific</w:t>
      </w:r>
      <w:r w:rsidRPr="0008241C">
        <w:rPr>
          <w:sz w:val="22"/>
          <w:szCs w:val="22"/>
        </w:rPr>
        <w:t xml:space="preserve"> region </w:t>
      </w:r>
      <w:r w:rsidRPr="0008241C">
        <w:rPr>
          <w:sz w:val="22"/>
          <w:szCs w:val="22"/>
        </w:rPr>
        <w:fldChar w:fldCharType="begin" w:fldLock="1"/>
      </w:r>
      <w:r w:rsidRPr="0008241C">
        <w:rPr>
          <w:sz w:val="22"/>
          <w:szCs w:val="22"/>
        </w:rPr>
        <w:instrText>ADDIN CSL_CITATION {"citationItems":[{"id":"ITEM-1","itemData":{"author":[{"dropping-particle":"","family":"Jenkins","given":"A P","non-dropping-particle":"","parse-names":false,"suffix":""},{"dropping-particle":"","family":"Jenkins","given":"C L","non-dropping-particle":"","parse-names":false,"suffix":""},{"dropping-particle":"","family":"Reynolds.","given":"J B","non-dropping-particle":"","parse-names":false,"suffix":""}],"container-title":"Alternate Visions LLC. 7 pp.","id":"ITEM-1","issued":{"date-parts":[["2007"]]},"title":"Successes and challenges of managing coral reefs in Papua New Guinea through locally managed marine areas. ","type":"article-journal","volume":"Accessed 1"},"uris":["http://www.mendeley.com/documents/?uuid=16a905b1-1e12-4d0f-9f42-20aa5fb6da82"]},{"id":"ITEM-2","itemData":{"DOI":"10.1146/annurev.ecolsys.33.010802.150524","ISBN":"0066-4162","ISSN":"0066-4162","abstract":"Twenty-five years ago, the centuries-old Pacific Island practice of community-based marine resource management (CBMRM) was in decline, the vic- tim of various impacts of westernization. During the past two decades, however, this decline has reversed in various island countries. Today CBMRM continues to grow, refuting the claim that traditional non-Western attitudes toward nature cannot provide a sound foundation for contemporary natural resource management. Limited entry, marine protected areas, closed areas, closed seasons, and restrictions on damaging or overly efficient fishing methods are some of the methods being used. Factors con- tributing to the upsurge include a growing perception of scarcity, the restrengthening of traditional village-based authority, and marine tenure by means of legal recogni- tion and government support, better conservation education, and increasingly effective assistance, and advice from regional and national governments and NGOs. Today’s CBMRM is thus a form of cooperative management, but one in which the community still makes and acts upon most of the management decisions.","author":[{"dropping-particle":"","family":"Johannes","given":"R. E.","non-dropping-particle":"","parse-names":false,"suffix":""}],"container-title":"Annual Review of Ecology and Systematics","id":"ITEM-2","issue":"1","issued":{"date-parts":[["2002"]]},"page":"317-340","publisher":"Annual Reviews","title":"the Renaissance of Community-Based Marine Resource Management in Oceania","type":"article-journal","volume":"33"},"uris":["http://www.mendeley.com/documents/?uuid=aba01fd5-4589-4708-b8fa-6fcc07c34b8e"]},{"id":"ITEM-3","itemData":{"author":[{"dropping-particle":"","family":"Johannes","given":"R E","non-dropping-particle":"","parse-names":false,"suffix":""},{"dropping-particle":"","family":"Hickey","given":"F R","non-dropping-particle":"","parse-names":false,"suffix":""}],"container-title":"Coastal region and small island papers 15, UNESCO,","id":"ITEM-3","issued":{"date-parts":[["2004"]]},"number-of-pages":"48 pp.","publisher-place":"Paris","title":"Evolution of village-based marine resource management in Vanuatu","type":"report"},"uris":["http://www.mendeley.com/documents/?uuid=f147bd55-df0f-4f58-a9ef-968612197325"]},{"id":"ITEM-4","itemData":{"DOI":"10.1016/j.cub.2006.05.062","ISBN":"0960-9822","ISSN":"09609822","PMID":"16860739","abstract":"Marine protected areas (MPAs) have been widely adopted as the leading tool for coral-reef conservation, but resource users seldom accept them [1, 2], and many have failed to produce tangible conservation benefits [3]. Few studies have objectively and simultaneously examined the types of MPAs that are most effective in conserving reef resources and the socioeconomic factors responsible for effective conservation [4-6]. We simultaneously explored measures of reef and socioeconomic conservation success at four national parks, four comanaged reserves, and three traditionally managed areas in Indonesia and Papua New Guinea. Underwater visual censuses of key ecological indicators [7, 8] revealed that the average size and biomass of fishes were higher in all areas under traditional management and at one comanaged reserve when compared to nearby unmanaged areas. Socioeconomic assessments [6, 9, 10] revealed that this \"effective conservation\" was positively related to compliance, visibility of the reserve, and length of time the management had been in place but negatively related to market integration, wealth, and village population size. We suggest that in cases where the resources for enforcement are lacking, management regimes that are designed to meet community goals can achieve greater compliance and subsequent conservation success than regimes designed primarily for biodiversity conservation. ?? 2006 Elsevier Ltd. All rights reserved.","author":[{"dropping-particle":"","family":"McClanahan","given":"Timothy R.","non-dropping-particle":"","parse-names":false,"suffix":""},{"dropping-particle":"","family":"Marnane","given":"Michael J.","non-dropping-particle":"","parse-names":false,"suffix":""},{"dropping-particle":"","family":"Cinner","given":"Joshua E.","non-dropping-particle":"","parse-names":false,"suffix":""},{"dropping-particle":"","family":"Kiene","given":"William E.","non-dropping-particle":"","parse-names":false,"suffix":""}],"container-title":"Current Biology","id":"ITEM-4","issue":"14","issued":{"date-parts":[["2006"]]},"page":"1408-1413","title":"A Comparison of Marine Protected Areas and Alternative Approaches to Coral-Reef Management","type":"article-journal","volume":"16"},"uris":["http://www.mendeley.com/documents/?uuid=9207dcfd-744e-48f7-a5ee-5f1eb710d0f1"]},{"id":"ITEM-5","itemData":{"author":[{"dropping-particle":"","family":"Tawake","given":"A","non-dropping-particle":"","parse-names":false,"suffix":""},{"dropping-particle":"","family":"Aalbersberg","given":"W G L","non-dropping-particle":"","parse-names":false,"suffix":""}],"container-title":"Coastal Protection For and By the People of the Indo-Pacific: Learning from 13 Case Studies","id":"ITEM-5","issued":{"date-parts":[["2002"]]},"number-of-pages":"12pp","publisher-place":"Suva, Fiji","title":"Community-Based Refugia Management in Fiji","type":"report"},"uris":["http://www.mendeley.com/documents/?uuid=afb60d6f-2b51-4ca6-9218-e5b31c3ea5ea"]},{"id":"ITEM-6","itemData":{"author":[{"dropping-particle":"","family":"UNEP","given":"","non-dropping-particle":"","parse-names":false,"suffix":""}],"container-title":"United Nations Environment Programme-Regional Seas Programme, Nairobi, Kenya. 103 pp.","id":"ITEM-6","issued":{"date-parts":[["2004"]]},"number-of-pages":"103pp","publisher-place":"Nairobi, Kenya","title":"People and reefs: successes and challenges in the management of coral reef marine protected areas.","type":"report"},"uris":["http://www.mendeley.com/documents/?uuid=85fcc219-07d9-43f0-9fd1-07ae0c2ef4cc"]},{"id":"ITEM-7","itemData":{"DOI":"10.1016/j.jembe.2011.07.023","ISBN":"0022-0981","ISSN":"00220981","abstract":"Coral reefs are in dire need of effective governance, yet the science and planning of coral reef protected areas largely stem from wealthy, developed nations, with very different social, economic, and cultural characteristics than the nations in which most coral reefs occur. Much has been written about coral reefs and the use of marine protected areas (MPAs) as a management tool, but emerging trends and recommendations have not been adequately synthesized for the context of developing nations. We found that 60% of studies on MPA design and planning are from North America, Australia, Europe and the Mediterranean. As a result, many recommendations about how best to design, implement and manage coral reef protected areas may need to be adapted to address the needs of other nations. Based on the literature and our experiences, we review three emerging trends in MPA design and management, and relate these to the context of coral reef developing nations. First, MPA design is evolving to merge community (usually bottom-up) and regional (usually top-down) planning approaches. Second, the increasing recognition that social and ecological systems are tightly coupled is leading to planning and management of MPAs that better incorporate the human dimensions of reef systems and their linkages with reef ecology. Finally, there has been a trend toward adaptive management of MPAs and the emergence of related ideas about adaptive planning. These three trends provide crucial and much needed opportunities for improving MPAs and their effectiveness in coral reef nations. ?? 2011.","author":[{"dropping-particle":"","family":"Ban","given":"Natalie C.","non-dropping-particle":"","parse-names":false,"suffix":""},{"dropping-particle":"","family":"Adams","given":"Vanessa M.","non-dropping-particle":"","parse-names":false,"suffix":""},{"dropping-particle":"","family":"Almany","given":"Glenn R.","non-dropping-particle":"","parse-names":false,"suffix":""},{"dropping-particle":"","family":"Ban","given":"Stephen","non-dropping-particle":"","parse-names":false,"suffix":""},{"dropping-particle":"","family":"Cinner","given":"Josh E.","non-dropping-particle":"","parse-names":false,"suffix":""},{"dropping-particle":"","family":"McCook","given":"Laurence J.","non-dropping-particle":"","parse-names":false,"suffix":""},{"dropping-particle":"","family":"Mills","given":"Morena","non-dropping-particle":"","parse-names":false,"suffix":""},{"dropping-particle":"","family":"Pressey","given":"Robert L.","non-dropping-particle":"","parse-names":false,"suffix":""},{"dropping-particle":"","family":"White","given":"Alan","non-dropping-particle":"","parse-names":false,"suffix":""}],"container-title":"Journal of Experimental Marine Biology and Ecology","id":"ITEM-7","issue":"1-2","issued":{"date-parts":[["2011"]]},"page":"21-31","publisher":"Elsevier B.V.","title":"Designing, implementing and managing marine protected areas: Emerging trends and opportunities for coral reef nations","type":"article-journal","volume":"408"},"uris":["http://www.mendeley.com/documents/?uuid=5970fc46-ad9c-4d8a-a58d-30c6f094921a"]}],"mendeley":{"formattedCitation":"(Ban &lt;i&gt;et al.&lt;/i&gt;, 2011; Jenkins &lt;i&gt;et al.&lt;/i&gt;, 2007; Johannes, 2002; Johannes &amp; Hickey, 2004; McClanahan &lt;i&gt;et al.&lt;/i&gt;, 2006; Tawake &amp; Aalbersberg, 2002; UNEP, 2004)","plainTextFormattedCitation":"(Ban et al., 2011; Jenkins et al., 2007; Johannes, 2002; Johannes &amp; Hickey, 2004; McClanahan et al., 2006; Tawake &amp; Aalbersberg, 2002; UNEP, 2004)","previouslyFormattedCitation":"(Ban &lt;i&gt;et al.&lt;/i&gt;, 2011; Jenkins &lt;i&gt;et al.&lt;/i&gt;, 2007; Johannes, 2002; Johannes &amp; Hickey, 2004; McClanahan &lt;i&gt;et al.&lt;/i&gt;, 2006; Tawake &amp; Aalbersberg, 2002; UNEP, 2004)"},"properties":{"noteIndex":0},"schema":"https://github.com/citation-style-language/schema/raw/master/csl-citation.json"}</w:instrText>
      </w:r>
      <w:r w:rsidRPr="0008241C">
        <w:rPr>
          <w:sz w:val="22"/>
          <w:szCs w:val="22"/>
        </w:rPr>
        <w:fldChar w:fldCharType="separate"/>
      </w:r>
      <w:r w:rsidRPr="0008241C">
        <w:rPr>
          <w:noProof/>
          <w:sz w:val="22"/>
          <w:szCs w:val="22"/>
        </w:rPr>
        <w:t xml:space="preserve">(Ban </w:t>
      </w:r>
      <w:r w:rsidRPr="0008241C">
        <w:rPr>
          <w:i/>
          <w:noProof/>
          <w:sz w:val="22"/>
          <w:szCs w:val="22"/>
        </w:rPr>
        <w:t>et al.</w:t>
      </w:r>
      <w:r w:rsidRPr="0008241C">
        <w:rPr>
          <w:noProof/>
          <w:sz w:val="22"/>
          <w:szCs w:val="22"/>
        </w:rPr>
        <w:t xml:space="preserve">, 2011; Jenkins </w:t>
      </w:r>
      <w:r w:rsidRPr="0008241C">
        <w:rPr>
          <w:i/>
          <w:noProof/>
          <w:sz w:val="22"/>
          <w:szCs w:val="22"/>
        </w:rPr>
        <w:t>et al.</w:t>
      </w:r>
      <w:r w:rsidRPr="0008241C">
        <w:rPr>
          <w:noProof/>
          <w:sz w:val="22"/>
          <w:szCs w:val="22"/>
        </w:rPr>
        <w:t xml:space="preserve">, 2007; Johannes, 2002; Johannes &amp; Hickey, 2004; McClanahan </w:t>
      </w:r>
      <w:r w:rsidRPr="0008241C">
        <w:rPr>
          <w:i/>
          <w:noProof/>
          <w:sz w:val="22"/>
          <w:szCs w:val="22"/>
        </w:rPr>
        <w:t>et al.</w:t>
      </w:r>
      <w:r w:rsidRPr="0008241C">
        <w:rPr>
          <w:noProof/>
          <w:sz w:val="22"/>
          <w:szCs w:val="22"/>
        </w:rPr>
        <w:t>, 2006; Tawake &amp; Aalbersberg, 2002; UNEP, 2004)</w:t>
      </w:r>
      <w:r w:rsidRPr="0008241C">
        <w:rPr>
          <w:sz w:val="22"/>
          <w:szCs w:val="22"/>
        </w:rPr>
        <w:fldChar w:fldCharType="end"/>
      </w:r>
      <w:r w:rsidRPr="0008241C">
        <w:rPr>
          <w:rFonts w:eastAsia="MS Mincho"/>
          <w:sz w:val="22"/>
          <w:szCs w:val="22"/>
        </w:rPr>
        <w:t>.</w:t>
      </w:r>
      <w:r w:rsidRPr="0008241C">
        <w:rPr>
          <w:sz w:val="22"/>
          <w:szCs w:val="22"/>
        </w:rPr>
        <w:t xml:space="preserve"> There are many community-based and informal traditional institutions which are involved in the management of marine and coastal resources in Solomn Island, Fiji, Tuvalu, Samoa, Melanesia and Polynesia (chapter 2.5.1.3).  Community managed protected areas, and especially those in the marine realm, have experienced</w:t>
      </w:r>
      <w:r w:rsidRPr="0008241C" w:rsidDel="00C51931">
        <w:rPr>
          <w:sz w:val="22"/>
          <w:szCs w:val="22"/>
        </w:rPr>
        <w:t xml:space="preserve"> </w:t>
      </w:r>
      <w:r w:rsidRPr="0008241C">
        <w:rPr>
          <w:sz w:val="22"/>
          <w:szCs w:val="22"/>
        </w:rPr>
        <w:t xml:space="preserve">an impressive development during the last decade </w:t>
      </w:r>
      <w:r w:rsidRPr="0008241C">
        <w:rPr>
          <w:sz w:val="22"/>
          <w:szCs w:val="22"/>
        </w:rPr>
        <w:fldChar w:fldCharType="begin" w:fldLock="1"/>
      </w:r>
      <w:r w:rsidRPr="0008241C">
        <w:rPr>
          <w:sz w:val="22"/>
          <w:szCs w:val="22"/>
        </w:rPr>
        <w:instrText>ADDIN CSL_CITATION {"citationItems":[{"id":"ITEM-1","itemData":{"author":[{"dropping-particle":"","family":"Aalbersberg","given":"B","non-dropping-particle":"","parse-names":false,"suffix":""},{"dropping-particle":"","family":"Tawake","given":"A","non-dropping-particle":"","parse-names":false,"suffix":""},{"dropping-particle":"","family":"Parras.","given":"T","non-dropping-particle":"","parse-names":false,"suffix":""}],"container-title":"World Resources Institute, Washington D.C. 144-152.","id":"ITEM-1","issued":{"date-parts":[["2005"]]},"title":"Village by village: recovering Fiji’s coastal fisheries. In World Resources 2005: the wealth of the poor: managing ecosystems to fight poverty","type":"article-journal"},"uris":["http://www.mendeley.com/documents/?uuid=d6f6238e-2f4a-4d3c-82ff-994053dd3e1d"]},{"id":"ITEM-2","itemData":{"DOI":"10.1016/j.jenvman.2011.03.010","ISBN":"03014797","ISSN":"03014797","PMID":"21531068","abstract":"Co-management is now established as a mainstream approach to small-scale fisheries management across the developing world. A comprehensive review of 204 potential cases reveals a lack of impact assessments of fisheries co-management. This study reports on a meta-analysis of the impact of fisheries co-management in developing countries in 90 sites across 29 case-studies. The top five most frequently measured process indicators are participation, influence, rule compliance, control over resources, and conflict. The top five most frequently measured outcome indicators are access to resources, resource well-being, fishery yield, household well-being, and household income. To deal with the diversity of the 52 indicators measured and the different ways these data are collected and analysed, we apply a coding system to capture change over time. The results of the meta-analysis suggest that, overall fisheries co-management delivers benefits to end-users through improvements in key process and outcome indicators. However, the dataset as a whole is constituted primarily of data from the Philippines. When we exclude this body of work, few generalisations can be made about the impact of fisheries co-management. The lack of comparative data suitable for impact assessment and the difficulties in comparing data and generalising across countries and regions reiterates calls in other fields for more systematic approaches to understanding and evaluating governance frameworks. ?? 2011 Elsevier Ltd.","author":[{"dropping-particle":"","family":"Evans","given":"Louisa","non-dropping-particle":"","parse-names":false,"suffix":""},{"dropping-particle":"","family":"Cherrett","given":"Nia","non-dropping-particle":"","parse-names":false,"suffix":""},{"dropping-particle":"","family":"Pemsl","given":"Diemuth","non-dropping-particle":"","parse-names":false,"suffix":""}],"container-title":"Journal of Environmental Management","id":"ITEM-2","issue":"8","issued":{"date-parts":[["2011"]]},"page":"1938-1949","publisher":"Elsevier Ltd","title":"Assessing the impact of fisheries co-management interventions in developing countries: A meta-analysis","type":"article-journal","volume":"92"},"uris":["http://www.mendeley.com/documents/?uuid=d4980987-1bed-43fb-8def-136824862a0c"]},{"id":"ITEM-3","itemData":{"author":[{"dropping-particle":"","family":"Mackay","given":"Kenneth T","non-dropping-particle":"","parse-names":false,"suffix":""}],"container-title":"Heritage","id":"ITEM-3","issued":{"date-parts":[["2001"]]},"page":"1-46","title":"Managing Fisheries for Biodiversity : Case Studies of Community Approaches to Fish Reserves among the Small Island States of the Pacific","type":"article-journal"},"uris":["http://www.mendeley.com/documents/?uuid=6d76fe27-b968-4672-81b5-2045d58b791e"]}],"mendeley":{"formattedCitation":"(Aalbersberg &lt;i&gt;et al.&lt;/i&gt;, 2005; Evans &lt;i&gt;et al.&lt;/i&gt;, 2011; Mackay, 2001)","plainTextFormattedCitation":"(Aalbersberg et al., 2005; Evans et al., 2011; Mackay, 2001)","previouslyFormattedCitation":"(Aalbersberg &lt;i&gt;et al.&lt;/i&gt;, 2005; Evans &lt;i&gt;et al.&lt;/i&gt;, 2011; Mackay, 2001)"},"properties":{"noteIndex":0},"schema":"https://github.com/citation-style-language/schema/raw/master/csl-citation.json"}</w:instrText>
      </w:r>
      <w:r w:rsidRPr="0008241C">
        <w:rPr>
          <w:sz w:val="22"/>
          <w:szCs w:val="22"/>
        </w:rPr>
        <w:fldChar w:fldCharType="separate"/>
      </w:r>
      <w:r w:rsidRPr="0008241C">
        <w:rPr>
          <w:noProof/>
          <w:sz w:val="22"/>
          <w:szCs w:val="22"/>
        </w:rPr>
        <w:t xml:space="preserve">(Aalbersberg </w:t>
      </w:r>
      <w:r w:rsidRPr="0008241C">
        <w:rPr>
          <w:i/>
          <w:noProof/>
          <w:sz w:val="22"/>
          <w:szCs w:val="22"/>
        </w:rPr>
        <w:t>et al.</w:t>
      </w:r>
      <w:r w:rsidRPr="0008241C">
        <w:rPr>
          <w:noProof/>
          <w:sz w:val="22"/>
          <w:szCs w:val="22"/>
        </w:rPr>
        <w:t xml:space="preserve">, 2005; Evans </w:t>
      </w:r>
      <w:r w:rsidRPr="0008241C">
        <w:rPr>
          <w:i/>
          <w:noProof/>
          <w:sz w:val="22"/>
          <w:szCs w:val="22"/>
        </w:rPr>
        <w:t>et al.</w:t>
      </w:r>
      <w:r w:rsidRPr="0008241C">
        <w:rPr>
          <w:noProof/>
          <w:sz w:val="22"/>
          <w:szCs w:val="22"/>
        </w:rPr>
        <w:t>, 2011; Mackay, 2001)</w:t>
      </w:r>
      <w:r w:rsidRPr="0008241C">
        <w:rPr>
          <w:sz w:val="22"/>
          <w:szCs w:val="22"/>
        </w:rPr>
        <w:fldChar w:fldCharType="end"/>
      </w:r>
      <w:r w:rsidRPr="0008241C">
        <w:rPr>
          <w:sz w:val="22"/>
          <w:szCs w:val="22"/>
        </w:rPr>
        <w:t xml:space="preserve">. They usually form a part of a larger management scheme </w:t>
      </w:r>
      <w:r w:rsidRPr="0008241C">
        <w:rPr>
          <w:sz w:val="22"/>
          <w:szCs w:val="22"/>
        </w:rPr>
        <w:fldChar w:fldCharType="begin" w:fldLock="1"/>
      </w:r>
      <w:r w:rsidRPr="0008241C">
        <w:rPr>
          <w:sz w:val="22"/>
          <w:szCs w:val="22"/>
        </w:rPr>
        <w:instrText>ADDIN CSL_CITATION {"citationItems":[{"id":"ITEM-1","itemData":{"ISBN":"9789820404021","abstract":"The South Pacific has experienced a remarkable proliferation of Marine Managed Areas (MMAs) in the last decade. These protected areas, implemented by over 500 communities spanning 15 independent countries and territories represent a unique global achievement. The approaches being developed at national levels are built on a unique feature of the region, customary tenure and resource access, and make use of, in most cases, existing community strengths in traditional knowledge and governance, combined with a local awareness of the need for action, resulting in what have been most aptly termed Locally Managed Marine Areas (LMMAs). The main driver in most cases, is a community desire to maintain or improve livelihoods, often related to perceived threats to food security or local economic revenue. In the South Pacific, conservation and sustainable use are often seen as inseparable as part of the surviving concepts of traditional environmental stewardship. The extent of this shift towards Community Based Resource Management in Melanesia and Polynesia is unprecedented on a global scale and is the subject of this report.","author":[{"dropping-particle":"","family":"Govan","given":"Hugh","non-dropping-particle":"","parse-names":false,"suffix":""}],"container-title":"Coral Reef Initiatives for the Pacific","id":"ITEM-1","issue":"April","issued":{"date-parts":[["2009"]]},"number-of-pages":"95pp + 5 annexes","title":"Status and potential of locally-managed marine areas in the South Pacific: meeting nature conservation and sustainable livelihood targets through wide-spread implementation of LMMAs","type":"report"},"uris":["http://www.mendeley.com/documents/?uuid=92a57be3-5509-490b-8d07-7237b2bbd26f"]}],"mendeley":{"formattedCitation":"(Govan, 2009)","plainTextFormattedCitation":"(Govan, 2009)","previouslyFormattedCitation":"(Govan, 2009)"},"properties":{"noteIndex":0},"schema":"https://github.com/citation-style-language/schema/raw/master/csl-citation.json"}</w:instrText>
      </w:r>
      <w:r w:rsidRPr="0008241C">
        <w:rPr>
          <w:sz w:val="22"/>
          <w:szCs w:val="22"/>
        </w:rPr>
        <w:fldChar w:fldCharType="separate"/>
      </w:r>
      <w:r w:rsidRPr="0008241C">
        <w:rPr>
          <w:noProof/>
          <w:sz w:val="22"/>
          <w:szCs w:val="22"/>
        </w:rPr>
        <w:t>(Govan, 2009)</w:t>
      </w:r>
      <w:r w:rsidRPr="0008241C">
        <w:rPr>
          <w:sz w:val="22"/>
          <w:szCs w:val="22"/>
        </w:rPr>
        <w:fldChar w:fldCharType="end"/>
      </w:r>
      <w:r w:rsidRPr="0008241C">
        <w:rPr>
          <w:sz w:val="22"/>
          <w:szCs w:val="22"/>
        </w:rPr>
        <w:t xml:space="preserve">. Management rules such as fishing closure, temporary bans, size restriction, gear controls can be very diverse and some of them are still based on traditional ecological knowledge </w:t>
      </w:r>
      <w:r w:rsidRPr="0008241C">
        <w:rPr>
          <w:sz w:val="22"/>
          <w:szCs w:val="22"/>
        </w:rPr>
        <w:fldChar w:fldCharType="begin" w:fldLock="1"/>
      </w:r>
      <w:r w:rsidRPr="0008241C">
        <w:rPr>
          <w:sz w:val="22"/>
          <w:szCs w:val="22"/>
        </w:rPr>
        <w:instrText>ADDIN CSL_CITATION {"citationItems":[{"id":"ITEM-1","itemData":{"DOI":"10.1016/S0169-5347(98)01384-6","ISBN":"0169-5347","ISSN":"01695347","PMID":"21238285","abstract":"Managing most marine finfisheries to achieve optimum yields is an unattainable dream. Protecting these resources from serious depletion through precautionary management seems the only practical option. But even this is of limited application if we demand scientific data for each managed fishery. There are too few researchers to do the work and, in any event, such research would usually not be cost-effective. Thus, we need not merely precautionary management; we need data-less management.","author":[{"dropping-particle":"","family":"Johannes","given":"R. E.","non-dropping-particle":"","parse-names":false,"suffix":""}],"container-title":"Trends in Ecology and Evolution","id":"ITEM-1","issue":"6","issued":{"date-parts":[["1998"]]},"page":"243-246","title":"The case for data-less marine resource management: Examples from tropical nearshore finfisheries","type":"article-journal","volume":"13"},"uris":["http://www.mendeley.com/documents/?uuid=47fc7223-bbb7-447d-9c8c-67645af831f8"]},{"id":"ITEM-2","itemData":{"DOI":"10.1146/annurev.ecolsys.33.010802.150524","ISBN":"0066-4162","ISSN":"0066-4162","abstract":"Twenty-five years ago, the centuries-old Pacific Island practice of community-based marine resource management (CBMRM) was in decline, the vic- tim of various impacts of westernization. During the past two decades, however, this decline has reversed in various island countries. Today CBMRM continues to grow, refuting the claim that traditional non-Western attitudes toward nature cannot provide a sound foundation for contemporary natural resource management. Limited entry, marine protected areas, closed areas, closed seasons, and restrictions on damaging or overly efficient fishing methods are some of the methods being used. Factors con- tributing to the upsurge include a growing perception of scarcity, the restrengthening of traditional village-based authority, and marine tenure by means of legal recogni- tion and government support, better conservation education, and increasingly effective assistance, and advice from regional and national governments and NGOs. Today’s CBMRM is thus a form of cooperative management, but one in which the community still makes and acts upon most of the management decisions.","author":[{"dropping-particle":"","family":"Johannes","given":"R. E.","non-dropping-particle":"","parse-names":false,"suffix":""}],"container-title":"Annual Review of Ecology and Systematics","id":"ITEM-2","issue":"1","issued":{"date-parts":[["2002"]]},"page":"317-340","publisher":"Annual Reviews","title":"the Renaissance of Community-Based Marine Resource Management in Oceania","type":"article-journal","volume":"33"},"uris":["http://www.mendeley.com/documents/?uuid=aba01fd5-4589-4708-b8fa-6fcc07c34b8e"]},{"id":"ITEM-3","itemData":{"DOI":"10.1016/j.biocon.2007.08.008","ISBN":"0006-3207","ISSN":"00063207","PMID":"16523506","abstract":"In many parts of the world, there is increasing interest among scientists, managers, and communities in merging long-enduring customary practices such as taboos that limit resource use with contemporary resource management initiatives. Here, we synthesize the literature on the customary management of coral reefs emerging from diverse disciplines including anthropology, common property economics, and ecology. First, we review various customary management strategies and draw parallels with Western fisheries management. Secondly, we examine customary resource management and conservation. We argue that, while resource conservation often appears to be an unintended by-product of other social processes, customary management can, in fact, conserve marine resources. In the third section, we examine the resilience of customary management institutions to socioeconomic transformations. We suggest that in conditions of high population and commercialization of marine resources, property rights may become strengthened but arrangements that rely on self-restraint become weakened. Finally, we examine the commensurability of customary management and conservation. We emphasize that practical and conceptual differences exist between customary management and contemporary conservation which have often led to failed attempts to hybridize these systems. However, when these differences are understood and acknowledged there exists a potential to develop adaptive management systems that are: (1) highly flexible; (2) able to conserve resources, and; (3) able to meet community goals. In each section, we provide research priorities. We conclude by developing six key features of successful hybrid management systems. ?? 2007 Elsevier Ltd. All rights reserved.","author":[{"dropping-particle":"","family":"Cinner","given":"Joshua E.","non-dropping-particle":"","parse-names":false,"suffix":""},{"dropping-particle":"","family":"Aswani","given":"Shankar","non-dropping-particle":"","parse-names":false,"suffix":""}],"container-title":"Biological Conservation","id":"ITEM-3","issue":"3-4","issued":{"date-parts":[["2007"]]},"page":"201-216","title":"Integrating customary management into marine conservation","type":"article-journal","volume":"140"},"uris":["http://www.mendeley.com/documents/?uuid=9c5f1dff-75b0-4e17-8387-7952c65d5506"]}],"mendeley":{"formattedCitation":"(Cinner &amp; Aswani, 2007; Johannes, 1998, 2002)","plainTextFormattedCitation":"(Cinner &amp; Aswani, 2007; Johannes, 1998, 2002)","previouslyFormattedCitation":"(Cinner &amp; Aswani, 2007; Johannes, 1998, 2002)"},"properties":{"noteIndex":0},"schema":"https://github.com/citation-style-language/schema/raw/master/csl-citation.json"}</w:instrText>
      </w:r>
      <w:r w:rsidRPr="0008241C">
        <w:rPr>
          <w:sz w:val="22"/>
          <w:szCs w:val="22"/>
        </w:rPr>
        <w:fldChar w:fldCharType="separate"/>
      </w:r>
      <w:r w:rsidRPr="0008241C">
        <w:rPr>
          <w:noProof/>
          <w:sz w:val="22"/>
          <w:szCs w:val="22"/>
        </w:rPr>
        <w:t>(Cinner &amp; Aswani, 2007; Johannes, 1998, 2002)</w:t>
      </w:r>
      <w:r w:rsidRPr="0008241C">
        <w:rPr>
          <w:sz w:val="22"/>
          <w:szCs w:val="22"/>
        </w:rPr>
        <w:fldChar w:fldCharType="end"/>
      </w:r>
      <w:r w:rsidRPr="0008241C">
        <w:rPr>
          <w:sz w:val="22"/>
          <w:szCs w:val="22"/>
        </w:rPr>
        <w:t>. In recognition of these characteristics a regional term Locally Managed Marine Area or LMMA has been adopted since 2000. First recognised in Fiji, LMMA's are being replicated across coastal communities world-wide (</w:t>
      </w:r>
      <w:r w:rsidRPr="0008241C">
        <w:rPr>
          <w:sz w:val="22"/>
          <w:szCs w:val="22"/>
        </w:rPr>
        <w:fldChar w:fldCharType="begin"/>
      </w:r>
      <w:r w:rsidRPr="0008241C">
        <w:rPr>
          <w:sz w:val="22"/>
          <w:szCs w:val="22"/>
        </w:rPr>
        <w:instrText xml:space="preserve"> REF _Ref497993320 \h  \* MERGEFORMAT </w:instrText>
      </w:r>
      <w:r w:rsidRPr="0008241C">
        <w:rPr>
          <w:sz w:val="22"/>
          <w:szCs w:val="22"/>
        </w:rPr>
      </w:r>
      <w:r w:rsidRPr="0008241C">
        <w:rPr>
          <w:sz w:val="22"/>
          <w:szCs w:val="22"/>
        </w:rPr>
        <w:fldChar w:fldCharType="separate"/>
      </w:r>
      <w:r w:rsidR="00D74032" w:rsidRPr="00D74032">
        <w:rPr>
          <w:sz w:val="22"/>
          <w:szCs w:val="22"/>
        </w:rPr>
        <w:t>Box 6.13</w:t>
      </w:r>
      <w:r w:rsidRPr="0008241C">
        <w:rPr>
          <w:sz w:val="22"/>
          <w:szCs w:val="22"/>
        </w:rPr>
        <w:fldChar w:fldCharType="end"/>
      </w:r>
      <w:r w:rsidRPr="0008241C">
        <w:rPr>
          <w:sz w:val="22"/>
          <w:szCs w:val="22"/>
        </w:rPr>
        <w:t xml:space="preserve">). The management is carried out primarily by the community through the relevant user groups and also involves local and national institutions and private stakeholders. More than 420 Indo-Pacific sites in the LMMA network involve around 600 villages and LMMAs cover more than 12,000 km2 in 15 Pacific Island States </w:t>
      </w:r>
      <w:r w:rsidRPr="0008241C">
        <w:rPr>
          <w:sz w:val="22"/>
          <w:szCs w:val="22"/>
        </w:rPr>
        <w:fldChar w:fldCharType="begin" w:fldLock="1"/>
      </w:r>
      <w:r w:rsidRPr="0008241C">
        <w:rPr>
          <w:sz w:val="22"/>
          <w:szCs w:val="22"/>
        </w:rPr>
        <w:instrText>ADDIN CSL_CITATION {"citationItems":[{"id":"ITEM-1","itemData":{"author":[{"dropping-particle":"","family":"Govan","given":"Hugh","non-dropping-particle":"","parse-names":false,"suffix":""}],"container-title":"Report for the Marine and Coastal Biodiversity Management in Pacific Island Countries (MACBIO) project","id":"ITEM-1","issued":{"date-parts":[["2015"]]},"publisher-place":"Suva, Fiji Islands","title":"Area-Based Management Tools for Coastal Resources in Fiji, Kiribati, Solomon Islands, Tonga And Vanuatu. Volume 1: Status, capacity and prospects for collaborative resource management. Volume 2: Country reports","type":"report"},"uris":["http://www.mendeley.com/documents/?uuid=c98af16e-9a5a-4cc3-bcbe-2c9f269824c5"]}],"mendeley":{"formattedCitation":"(Govan, 2015)","plainTextFormattedCitation":"(Govan, 2015)","previouslyFormattedCitation":"(Govan, 2015)"},"properties":{"noteIndex":0},"schema":"https://github.com/citation-style-language/schema/raw/master/csl-citation.json"}</w:instrText>
      </w:r>
      <w:r w:rsidRPr="0008241C">
        <w:rPr>
          <w:sz w:val="22"/>
          <w:szCs w:val="22"/>
        </w:rPr>
        <w:fldChar w:fldCharType="separate"/>
      </w:r>
      <w:r w:rsidRPr="0008241C">
        <w:rPr>
          <w:noProof/>
          <w:sz w:val="22"/>
          <w:szCs w:val="22"/>
        </w:rPr>
        <w:t>(Govan, 2015)</w:t>
      </w:r>
      <w:r w:rsidRPr="0008241C">
        <w:rPr>
          <w:sz w:val="22"/>
          <w:szCs w:val="22"/>
        </w:rPr>
        <w:fldChar w:fldCharType="end"/>
      </w:r>
      <w:r w:rsidRPr="0008241C">
        <w:rPr>
          <w:sz w:val="22"/>
          <w:szCs w:val="22"/>
        </w:rPr>
        <w:t xml:space="preserve">. An LMMA is defined as an area of nearshore waters and coastal resources that is largely or wholly managed at a local level by the coastal communities, land-owning groups, partner </w:t>
      </w:r>
      <w:r w:rsidR="00C934E9">
        <w:rPr>
          <w:sz w:val="22"/>
          <w:szCs w:val="22"/>
        </w:rPr>
        <w:t>organiz</w:t>
      </w:r>
      <w:r w:rsidRPr="0008241C">
        <w:rPr>
          <w:sz w:val="22"/>
          <w:szCs w:val="22"/>
        </w:rPr>
        <w:t xml:space="preserve">ations, and/or collaborative government representatives who reside or are based in the immediate area </w:t>
      </w:r>
      <w:r w:rsidRPr="0008241C">
        <w:rPr>
          <w:sz w:val="22"/>
          <w:szCs w:val="22"/>
        </w:rPr>
        <w:fldChar w:fldCharType="begin" w:fldLock="1"/>
      </w:r>
      <w:r w:rsidRPr="0008241C">
        <w:rPr>
          <w:sz w:val="22"/>
          <w:szCs w:val="22"/>
        </w:rPr>
        <w:instrText>ADDIN CSL_CITATION {"citationItems":[{"id":"ITEM-1","itemData":{"ISBN":"0429-9329","PMID":"211","abstract":"This circular is a guide to the literature on traditional fisheries management systems in the Asia-Pacific tropics. The introductory section discusses the geographical distributions of such systems, their principal characteristics including authority, rights, rules, and monitoring, accountability and enforcement. It notes that information on these systems is fragmentary and much remains anecdotal and unsynthesized. It calls for greater research efforts on these systems and highlights some major research issues including the nature of management boundaries an the traditional ecological knowledge base. The main body of the Circular provides, on a country by country basis, a summary of the present knowledge on traditional management systems of marine and estuarine fisheries in the Asia-Pacific tropics based on the literature available to the author. (author)","author":[{"dropping-particle":"","family":"Ruddle","given":"Kenneth","non-dropping-particle":"","parse-names":false,"suffix":""}],"container-title":"FAO Fisheries Circular","id":"ITEM-1","issued":{"date-parts":[["1994"]]},"publisher-place":"Rome","title":"A guide to the literature on traditional community-based fishery management in the Asia-Pacific tropics","type":"report","volume":"869"},"uris":["http://www.mendeley.com/documents/?uuid=c1299bb9-8d56-4b8d-ac90-69b49ebf67c2"]},{"id":"ITEM-2","itemData":{"ISBN":"9789820404021","abstract":"The South Pacific has experienced a remarkable proliferation of Marine Managed Areas (MMAs) in the last decade. These protected areas, implemented by over 500 communities spanning 15 independent countries and territories represent a unique global achievement. The approaches being developed at national levels are built on a unique feature of the region, customary tenure and resource access, and make use of, in most cases, existing community strengths in traditional knowledge and governance, combined with a local awareness of the need for action, resulting in what have been most aptly termed Locally Managed Marine Areas (LMMAs). The main driver in most cases, is a community desire to maintain or improve livelihoods, often related to perceived threats to food security or local economic revenue. In the South Pacific, conservation and sustainable use are often seen as inseparable as part of the surviving concepts of traditional environmental stewardship. The extent of this shift towards Community Based Resource Management in Melanesia and Polynesia is unprecedented on a global scale and is the subject of this report.","author":[{"dropping-particle":"","family":"Govan","given":"Hugh","non-dropping-particle":"","parse-names":false,"suffix":""}],"container-title":"Coral Reef Initiatives for the Pacific","id":"ITEM-2","issue":"April","issued":{"date-parts":[["2009"]]},"number-of-pages":"95pp + 5 annexes","title":"Status and potential of locally-managed marine areas in the South Pacific: meeting nature conservation and sustainable livelihood targets through wide-spread implementation of LMMAs","type":"report"},"uris":["http://www.mendeley.com/documents/?uuid=92a57be3-5509-490b-8d07-7237b2bbd26f"]}],"mendeley":{"formattedCitation":"(Govan, 2009; Ruddle, 1994)","plainTextFormattedCitation":"(Govan, 2009; Ruddle, 1994)","previouslyFormattedCitation":"(Govan, 2009; Ruddle, 1994)"},"properties":{"noteIndex":0},"schema":"https://github.com/citation-style-language/schema/raw/master/csl-citation.json"}</w:instrText>
      </w:r>
      <w:r w:rsidRPr="0008241C">
        <w:rPr>
          <w:sz w:val="22"/>
          <w:szCs w:val="22"/>
        </w:rPr>
        <w:fldChar w:fldCharType="separate"/>
      </w:r>
      <w:r w:rsidRPr="0008241C">
        <w:rPr>
          <w:noProof/>
          <w:sz w:val="22"/>
          <w:szCs w:val="22"/>
        </w:rPr>
        <w:t>(Govan, 2009; Ruddle, 1994)</w:t>
      </w:r>
      <w:r w:rsidRPr="0008241C">
        <w:rPr>
          <w:sz w:val="22"/>
          <w:szCs w:val="22"/>
        </w:rPr>
        <w:fldChar w:fldCharType="end"/>
      </w:r>
      <w:r w:rsidRPr="0008241C">
        <w:rPr>
          <w:sz w:val="22"/>
          <w:szCs w:val="22"/>
        </w:rPr>
        <w:t xml:space="preserve">. Community-based management starts from the basic premise that people have the innate capacity to understand and act on their own problems </w:t>
      </w:r>
      <w:r w:rsidRPr="0008241C">
        <w:rPr>
          <w:sz w:val="22"/>
          <w:szCs w:val="22"/>
        </w:rPr>
        <w:fldChar w:fldCharType="begin" w:fldLock="1"/>
      </w:r>
      <w:r w:rsidRPr="0008241C">
        <w:rPr>
          <w:sz w:val="22"/>
          <w:szCs w:val="22"/>
        </w:rPr>
        <w:instrText>ADDIN CSL_CITATION {"citationItems":[{"id":"ITEM-1","itemData":{"ISBN":"0429-9329","PMID":"211","abstract":"This circular is a guide to the literature on traditional fisheries management systems in the Asia-Pacific tropics. The introductory section discusses the geographical distributions of such systems, their principal characteristics including authority, rights, rules, and monitoring, accountability and enforcement. It notes that information on these systems is fragmentary and much remains anecdotal and unsynthesized. It calls for greater research efforts on these systems and highlights some major research issues including the nature of management boundaries an the traditional ecological knowledge base. The main body of the Circular provides, on a country by country basis, a summary of the present knowledge on traditional management systems of marine and estuarine fisheries in the Asia-Pacific tropics based on the literature available to the author. (author)","author":[{"dropping-particle":"","family":"Ruddle","given":"Kenneth","non-dropping-particle":"","parse-names":false,"suffix":""}],"container-title":"FAO Fisheries Circular","id":"ITEM-1","issued":{"date-parts":[["1994"]]},"publisher-place":"Rome","title":"A guide to the literature on traditional community-based fishery management in the Asia-Pacific tropics","type":"report","volume":"869"},"uris":["http://www.mendeley.com/documents/?uuid=c1299bb9-8d56-4b8d-ac90-69b49ebf67c2"]}],"mendeley":{"formattedCitation":"(Ruddle, 1994)","plainTextFormattedCitation":"(Ruddle, 1994)","previouslyFormattedCitation":"(Ruddle, 1994)"},"properties":{"noteIndex":0},"schema":"https://github.com/citation-style-language/schema/raw/master/csl-citation.json"}</w:instrText>
      </w:r>
      <w:r w:rsidRPr="0008241C">
        <w:rPr>
          <w:sz w:val="22"/>
          <w:szCs w:val="22"/>
        </w:rPr>
        <w:fldChar w:fldCharType="separate"/>
      </w:r>
      <w:r w:rsidRPr="0008241C">
        <w:rPr>
          <w:noProof/>
          <w:sz w:val="22"/>
          <w:szCs w:val="22"/>
        </w:rPr>
        <w:t>(Ruddle, 1994)</w:t>
      </w:r>
      <w:r w:rsidRPr="0008241C">
        <w:rPr>
          <w:sz w:val="22"/>
          <w:szCs w:val="22"/>
        </w:rPr>
        <w:fldChar w:fldCharType="end"/>
      </w:r>
      <w:r w:rsidRPr="0008241C">
        <w:rPr>
          <w:sz w:val="22"/>
          <w:szCs w:val="22"/>
        </w:rPr>
        <w:t xml:space="preserve">. It  builds on what the community thinks and allows each community to develop a management strategy that meets its particular needs and conditions </w:t>
      </w:r>
      <w:r w:rsidRPr="0008241C">
        <w:rPr>
          <w:sz w:val="22"/>
          <w:szCs w:val="22"/>
        </w:rPr>
        <w:fldChar w:fldCharType="begin" w:fldLock="1"/>
      </w:r>
      <w:r w:rsidRPr="0008241C">
        <w:rPr>
          <w:sz w:val="22"/>
          <w:szCs w:val="22"/>
        </w:rPr>
        <w:instrText>ADDIN CSL_CITATION {"citationItems":[{"id":"ITEM-1","itemData":{"author":[{"dropping-particle":"de","family":"Guzman","given":"Asuncion B","non-dropping-particle":"","parse-names":false,"suffix":""}],"container-title":"EEPSEA Research Report 2004-RR6","id":"ITEM-1","issued":{"date-parts":[["2004"]]},"title":"A Fishery in Transition: Impact of a Community Marine Reserve on a Coastal Fishery in Northern Mindanao, Philippines","type":"article-journal"},"uris":["http://www.mendeley.com/documents/?uuid=db893822-db04-48b6-b75a-4a193d0f02ab"]},{"id":"ITEM-2","itemData":{"DOI":"10.1016/j.marpol.2009.03.001","ISBN":"0308-597X","ISSN":"0308597X","abstract":"This paper reviews the socio-economic and ecological context of Fijian reef fisheries. This review is deemed necessary because improved understanding of the state and trends of Fiji's coral reef fisheries on a national level is required for designing an effective management plan for Fiji's inshore reef fisheries. The most important point that emerges from our review is that despite numerous studies of Fiji's reef fisheries, the current status of reef-associated fisheries at the national level is still uncertain due, mainly, to the lack of dependable data on the subsistence fisheries. This in turn leads to uncertainty about how the continuation of fishing, in particular, fishing focused on target species for the coral reef resources trade, will affect fishing communities and the ecosystem. ?? 2009 Elsevier Ltd. All rights reserved.","author":[{"dropping-particle":"","family":"Teh","given":"Lydia C Louise S L","non-dropping-particle":"","parse-names":false,"suffix":""},{"dropping-particle":"","family":"Teh","given":"Lydia C Louise S L","non-dropping-particle":"","parse-names":false,"suffix":""},{"dropping-particle":"","family":"Starkhouse","given":"","non-dropping-particle":"Ben","parse-names":false,"suffix":""},{"dropping-particle":"","family":"Sumaila","given":"U.Rashid","non-dropping-particle":"","parse-names":false,"suffix":""},{"dropping-particle":"","family":"Starkhouse","given":"Ben","non-dropping-particle":"","parse-names":false,"suffix":""},{"dropping-particle":"","family":"Rashid Sumaila","given":"U.","non-dropping-particle":"","parse-names":false,"suffix":""}],"container-title":"Marine Policy","id":"ITEM-2","issue":"5","issued":{"date-parts":[["2009"]]},"page":"807-817","publisher":"Elsevier","title":"An overview of socio-economic and ecological perspectives of Fiji's inshore reef fisheries","type":"article-journal","volume":"33"},"uris":["http://www.mendeley.com/documents/?uuid=7e0e7560-ccba-4743-90f2-80b51f8be5f8"]}],"mendeley":{"formattedCitation":"(Guzman, 2004; Teh &lt;i&gt;et al.&lt;/i&gt;, 2009)","plainTextFormattedCitation":"(Guzman, 2004; Teh et al., 2009)","previouslyFormattedCitation":"(Guzman, 2004; Teh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Guzman, 2004; Teh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Its approach is people centered and driven by consensus. The core of the community-based management is community </w:t>
      </w:r>
      <w:r w:rsidR="00C934E9">
        <w:rPr>
          <w:sz w:val="22"/>
          <w:szCs w:val="22"/>
        </w:rPr>
        <w:t>organiz</w:t>
      </w:r>
      <w:r w:rsidRPr="0008241C">
        <w:rPr>
          <w:sz w:val="22"/>
          <w:szCs w:val="22"/>
        </w:rPr>
        <w:t xml:space="preserve">ation, where empowerment is a primary concern. </w:t>
      </w:r>
    </w:p>
    <w:p w14:paraId="05A2A028"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49D3115D" w14:textId="77777777" w:rsidTr="00642B4F">
        <w:tc>
          <w:tcPr>
            <w:tcW w:w="9016" w:type="dxa"/>
          </w:tcPr>
          <w:p w14:paraId="4AE6E3EA" w14:textId="7CC6665A" w:rsidR="00A01204" w:rsidRPr="0008241C" w:rsidRDefault="00A01204" w:rsidP="00A01204">
            <w:pPr>
              <w:rPr>
                <w:rFonts w:ascii="Times New Roman" w:hAnsi="Times New Roman"/>
                <w:b/>
              </w:rPr>
            </w:pPr>
            <w:bookmarkStart w:id="1785" w:name="_Ref497993320"/>
            <w:bookmarkStart w:id="1786" w:name="_Ref496998193"/>
            <w:bookmarkStart w:id="1787" w:name="_Toc504087553"/>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13</w:t>
            </w:r>
            <w:r w:rsidRPr="0008241C">
              <w:fldChar w:fldCharType="end"/>
            </w:r>
            <w:bookmarkEnd w:id="1785"/>
            <w:r w:rsidRPr="0008241C">
              <w:rPr>
                <w:rFonts w:ascii="Times New Roman" w:hAnsi="Times New Roman"/>
                <w:b/>
              </w:rPr>
              <w:t xml:space="preserve"> Fiji and Vanuatu Community Locally Managed Marine Area (LMMA)</w:t>
            </w:r>
            <w:bookmarkEnd w:id="1786"/>
            <w:bookmarkEnd w:id="1787"/>
          </w:p>
          <w:p w14:paraId="16C2697E" w14:textId="77777777" w:rsidR="00A01204" w:rsidRPr="0008241C" w:rsidRDefault="00A01204" w:rsidP="00A01204">
            <w:pPr>
              <w:rPr>
                <w:rFonts w:ascii="Times New Roman" w:hAnsi="Times New Roman"/>
              </w:rPr>
            </w:pPr>
          </w:p>
          <w:p w14:paraId="3B55C650" w14:textId="77777777" w:rsidR="00A01204" w:rsidRPr="0008241C" w:rsidRDefault="00A01204" w:rsidP="00A01204">
            <w:pPr>
              <w:rPr>
                <w:rFonts w:ascii="Times New Roman" w:hAnsi="Times New Roman"/>
              </w:rPr>
            </w:pPr>
            <w:r w:rsidRPr="0008241C">
              <w:rPr>
                <w:rFonts w:ascii="Times New Roman" w:hAnsi="Times New Roman"/>
              </w:rPr>
              <w:t>Community-based marine protected areas are considered among the main fisheries and coastal management tools adapted to the context of many Pacific countries, where intervention of government agencies is minimal and where community participation remains important. Governments, multilateral agencies and NGOs have supported community-based marine protected areas in the last 15 years and their number was estimated at more than 500 in the Pacific in 2007. Nonetheless, this support must now be improved through provision of more stable funding and regulations, which are appropriate to this kind of management.</w:t>
            </w:r>
          </w:p>
          <w:p w14:paraId="64A5C619" w14:textId="77777777" w:rsidR="00A01204" w:rsidRPr="0008241C" w:rsidRDefault="00A01204" w:rsidP="00A01204">
            <w:pPr>
              <w:rPr>
                <w:rFonts w:ascii="Times New Roman" w:hAnsi="Times New Roman"/>
              </w:rPr>
            </w:pPr>
            <w:r w:rsidRPr="0008241C">
              <w:rPr>
                <w:rFonts w:ascii="Times New Roman" w:hAnsi="Times New Roman"/>
              </w:rPr>
              <w:t xml:space="preserve">The Fiji Locally Managed Marine Area (FLMMA) Network has accomplished much in the past decade.  According to regional studies </w:t>
            </w:r>
            <w:r w:rsidRPr="0008241C">
              <w:fldChar w:fldCharType="begin" w:fldLock="1"/>
            </w:r>
            <w:r w:rsidRPr="0008241C">
              <w:rPr>
                <w:rFonts w:ascii="Times New Roman" w:hAnsi="Times New Roman"/>
              </w:rPr>
              <w:instrText>ADDIN CSL_CITATION {"citationItems":[{"id":"ITEM-1","itemData":{"ISBN":"9789820404021","abstract":"The South Pacific has experienced a remarkable proliferation of Marine Managed Areas (MMAs) in the last decade. These protected areas, implemented by over 500 communities spanning 15 independent countries and territories represent a unique global achievement. The approaches being developed at national levels are built on a unique feature of the region, customary tenure and resource access, and make use of, in most cases, existing community strengths in traditional knowledge and governance, combined with a local awareness of the need for action, resulting in what have been most aptly termed Locally Managed Marine Areas (LMMAs). The main driver in most cases, is a community desire to maintain or improve livelihoods, often related to perceived threats to food security or local economic revenue. In the South Pacific, conservation and sustainable use are often seen as inseparable as part of the surviving concepts of traditional environmental stewardship. The extent of this shift towards Community Based Resource Management in Melanesia and Polynesia is unprecedented on a global scale and is the subject of this report.","author":[{"dropping-particle":"","family":"Govan","given":"Hugh","non-dropping-particle":"","parse-names":false,"suffix":""}],"container-title":"Coral Reef Initiatives for the Pacific","id":"ITEM-1","issue":"April","issued":{"date-parts":[["2009"]]},"number-of-pages":"95pp + 5 annexes","title":"Status and potential of locally-managed marine areas in the South Pacific: meeting nature conservation and sustainable livelihood targets through wide-spread implementation of LMMAs","type":"report"},"uris":["http://www.mendeley.com/documents/?uuid=92a57be3-5509-490b-8d07-7237b2bbd26f"]}],"mendeley":{"formattedCitation":"(Govan, 2009)","plainTextFormattedCitation":"(Govan, 2009)","previouslyFormattedCitation":"(Govan, 2009)"},"properties":{"noteIndex":0},"schema":"https://github.com/citation-style-language/schema/raw/master/csl-citation.json"}</w:instrText>
            </w:r>
            <w:r w:rsidRPr="0008241C">
              <w:fldChar w:fldCharType="separate"/>
            </w:r>
            <w:r w:rsidRPr="0008241C">
              <w:rPr>
                <w:rFonts w:ascii="Times New Roman" w:hAnsi="Times New Roman"/>
                <w:noProof/>
              </w:rPr>
              <w:t>(Govan, 2009)</w:t>
            </w:r>
            <w:r w:rsidRPr="0008241C">
              <w:fldChar w:fldCharType="end"/>
            </w:r>
            <w:r w:rsidRPr="0008241C">
              <w:rPr>
                <w:rFonts w:ascii="Times New Roman" w:hAnsi="Times New Roman"/>
              </w:rPr>
              <w:t xml:space="preserve">, approximately 102 LMMAs (with a total of 175 sites) are being pursued and/or have been established.  Each LMMA is focused on re-establishing traditional community management practices and participating in a larger effort to share lessons and data on the management of their marine resources across the network of LMMAs in Fiji – as well as across the Pacific-wide LMMA network. </w:t>
            </w:r>
          </w:p>
          <w:p w14:paraId="46ADA185" w14:textId="77777777" w:rsidR="00A01204" w:rsidRPr="0008241C" w:rsidRDefault="00A01204" w:rsidP="00A01204">
            <w:pPr>
              <w:rPr>
                <w:rFonts w:ascii="Times New Roman" w:hAnsi="Times New Roman"/>
              </w:rPr>
            </w:pPr>
            <w:r w:rsidRPr="0008241C">
              <w:rPr>
                <w:rFonts w:ascii="Times New Roman" w:hAnsi="Times New Roman"/>
              </w:rPr>
              <w:t xml:space="preserve">The efforts and achievements of the FLMMA network have prompted the Fiji national government to formally adopt the LMMA approach and to potentially recognise some LMMA areas as designated marine protected areas in the proposed Fiji national protected area system. This has effectively broadened recognition of the usefulness of LMMAs and has served to accelerate their use and adoption throughout Fiji. A challenge, however, even for the existing LMMAs, is to secure the financial resources and other contributions necessary to cover the costs of the design, implementation and on-going and adaptive management of these marine areas – and to allow each to fully participate in the relevant learning efforts across the network. While most LMMAs currently do not receive outside assistance or funding (simply relying on community driven monitoring and adaptive management), many do rely on direct support and funding from </w:t>
            </w:r>
            <w:r w:rsidRPr="0008241C">
              <w:rPr>
                <w:rFonts w:ascii="Times New Roman" w:hAnsi="Times New Roman"/>
              </w:rPr>
              <w:lastRenderedPageBreak/>
              <w:t xml:space="preserve">international NGO partners, the government of Fiji, multilateral or private foundations and sector funders. </w:t>
            </w:r>
          </w:p>
          <w:p w14:paraId="0E1A4F80" w14:textId="77777777" w:rsidR="00A01204" w:rsidRPr="0008241C" w:rsidRDefault="00A01204" w:rsidP="00A01204">
            <w:pPr>
              <w:rPr>
                <w:rFonts w:ascii="Times New Roman" w:hAnsi="Times New Roman"/>
              </w:rPr>
            </w:pPr>
            <w:r w:rsidRPr="0008241C">
              <w:rPr>
                <w:rFonts w:ascii="Times New Roman" w:hAnsi="Times New Roman"/>
              </w:rPr>
              <w:t>An appraisal of the economic benefits of community-based marine protected areas has been conducted in 10 villages in Vanuatu and Fiji. A bottom line analysis of their impacts on local development, poverty reduction and on biodiversity as a public good was identified as a way to “inform &amp; convince” decision makers, budget-makers, local stakeholders and donors. The marine protected areas have been shown to generate benefits mainly improving the nature tourism attractiveness and maintaining the service of coastal protection as well as fishery productivity. Tourism business owners are the main beneficiaries (&gt;60 per cent of the total benefits in most of the cases) followed by village households.</w:t>
            </w:r>
          </w:p>
          <w:p w14:paraId="22688F5C" w14:textId="77777777" w:rsidR="00A01204" w:rsidRPr="0008241C" w:rsidRDefault="00A01204" w:rsidP="00A01204">
            <w:pPr>
              <w:rPr>
                <w:rFonts w:ascii="Times New Roman" w:hAnsi="Times New Roman"/>
              </w:rPr>
            </w:pPr>
            <w:r w:rsidRPr="0008241C">
              <w:rPr>
                <w:rFonts w:ascii="Times New Roman" w:hAnsi="Times New Roman"/>
              </w:rPr>
              <w:t xml:space="preserve">Sources: </w:t>
            </w:r>
            <w:r w:rsidRPr="0008241C">
              <w:fldChar w:fldCharType="begin" w:fldLock="1"/>
            </w:r>
            <w:r w:rsidRPr="0008241C">
              <w:rPr>
                <w:rFonts w:ascii="Times New Roman" w:hAnsi="Times New Roman"/>
              </w:rPr>
              <w:instrText>ADDIN CSL_CITATION {"citationItems":[{"id":"ITEM-1","itemData":{"DOI":"10.3354/meps09554","ISBN":"1111111111","ISSN":"01718630","abstract":"No-take marine protected areas (MPAs) are commonly applied in community-based management schemes to sustain and enhance coral-reef fisheries. However, many MPAs in Fiji and the South Pacific are relatively small (≤1 km2), and few data exist regarding the effects of these MPAs on populations of exploited species. We used hook-and-line fishing surveys to assess whether 4 relatively small (&lt;1 km2) community-based MPAs in Fiji (3 current, 1 former) were providing any commonly sought benefits to exploited reef-fish stocks. All of the MPAs had maintained no-take status for over 4 yr, although the former MPA was opened to fishing 4 mo before this study. The current MPAs exhibited significantly greater catch and biomass per unit effort, individual fish biomass, and/or percentage of reproductive-size fish than paired, adjacent fished areas, while this was not the case with the former MPA. Sites with intact MPAs also exhibited greater catch diversity than the former MPA site. Additionally, tag and recapture data from the 17 recaptured of 2650 tagged fish suggest site fidelity of these fishes, although fishes initially captured in the MPA at all 4 sites were later caught in fished areas, indicating that there is movement of fishes from the MPAs to fished areas. While the combination of these findings supports the utility of even relatively small MPAs as effective tools for the conservation of certain target species, it also suggests that MPA benefits may be quickly depleted and that even closures of extended duration may be insufficient for long-term fisheries management if the MPAs are not maintained.","author":[{"dropping-particle":"","family":"Clements","given":"Cody","non-dropping-particle":"","parse-names":false,"suffix":""},{"dropping-particle":"","family":"Bonito","given":"Victor","non-dropping-particle":"","parse-names":false,"suffix":""},{"dropping-particle":"","family":"Grober-Dunsmore","given":"Rikki","non-dropping-particle":"","parse-names":false,"suffix":""},{"dropping-particle":"","family":"Sobey","given":"Milika","non-dropping-particle":"","parse-names":false,"suffix":""}],"container-title":"Marine Ecology Progress Series","id":"ITEM-1","issued":{"date-parts":[["2012"]]},"page":"233-243","title":"Effects of small, Fijian community-based marine protected areas on exploited reef fishes","type":"article-journal","volume":"449"},"uris":["http://www.mendeley.com/documents/?uuid=ec3e9fc9-9643-47e6-acd1-fdd9b17f3438"]},{"id":"ITEM-2","itemData":{"author":[{"dropping-particle":"","family":"Pascal","given":"Nicolas","non-dropping-particle":"","parse-names":false,"suffix":""}],"id":"ITEM-2","issued":{"date-parts":[["2011"]]},"number-of-pages":"107pp","publisher-place":"Moorea, French Polynesia","title":"Cost-Benefit analysis of community-based marine protected areas: 5 case studies in Vanuatu, South Pacific.","type":"report"},"uris":["http://www.mendeley.com/documents/?uuid=27690fe3-bb85-424d-8d03-34bea7206237"]},{"id":"ITEM-3","itemData":{"author":[{"dropping-particle":"","family":"Pascal","given":"Nicolas","non-dropping-particle":"","parse-names":false,"suffix":""}],"id":"ITEM-3","issued":{"date-parts":[["2013"]]},"title":"Coral Reef Ecosystem Services Economic Valuation Experiences From The South Pacific","type":"report"},"uris":["http://www.mendeley.com/documents/?uuid=b2832af8-8ff1-417a-9d74-a3674d5f251a"]},{"id":"ITEM-4","itemData":{"author":[{"dropping-particle":"","family":"Pascal","given":"Nicolas","non-dropping-particle":"","parse-names":false,"suffix":""}],"id":"ITEM-4","issued":{"date-parts":[["2014"]]},"number-of-pages":"147 pages","title":"Analysis of economic benefits of mangrove ecosystems. Case studies in vanuatu: Eratap and Crab Bay","type":"report"},"uris":["http://www.mendeley.com/documents/?uuid=f9c1be9a-45cb-4a4f-abb7-5e9cbd935669"]}],"mendeley":{"formattedCitation":"(Clements &lt;i&gt;et al.&lt;/i&gt;, 2012; Nicolas Pascal, 2011, 2013, 2014)","plainTextFormattedCitation":"(Clements et al., 2012; Nicolas Pascal, 2011, 2013, 2014)","previouslyFormattedCitation":"(Clements &lt;i&gt;et al.&lt;/i&gt;, 2012; Nicolas Pascal, 2011, 2013, 2014)"},"properties":{"noteIndex":0},"schema":"https://github.com/citation-style-language/schema/raw/master/csl-citation.json"}</w:instrText>
            </w:r>
            <w:r w:rsidRPr="0008241C">
              <w:fldChar w:fldCharType="separate"/>
            </w:r>
            <w:r w:rsidRPr="0008241C">
              <w:rPr>
                <w:rFonts w:ascii="Times New Roman" w:hAnsi="Times New Roman"/>
                <w:noProof/>
              </w:rPr>
              <w:t xml:space="preserve">Clements </w:t>
            </w:r>
            <w:r w:rsidRPr="0008241C">
              <w:rPr>
                <w:rFonts w:ascii="Times New Roman" w:hAnsi="Times New Roman"/>
                <w:i/>
                <w:noProof/>
              </w:rPr>
              <w:t>et al.</w:t>
            </w:r>
            <w:r w:rsidRPr="0008241C">
              <w:rPr>
                <w:rFonts w:ascii="Times New Roman" w:hAnsi="Times New Roman"/>
                <w:noProof/>
              </w:rPr>
              <w:t xml:space="preserve"> (2012); Pascal (2011, 2013, 2014)</w:t>
            </w:r>
            <w:r w:rsidRPr="0008241C">
              <w:fldChar w:fldCharType="end"/>
            </w:r>
          </w:p>
          <w:p w14:paraId="20507632" w14:textId="77777777" w:rsidR="00A01204" w:rsidRPr="0008241C" w:rsidRDefault="00A01204" w:rsidP="00A01204">
            <w:pPr>
              <w:rPr>
                <w:rFonts w:ascii="Times New Roman" w:hAnsi="Times New Roman"/>
              </w:rPr>
            </w:pPr>
          </w:p>
        </w:tc>
      </w:tr>
    </w:tbl>
    <w:p w14:paraId="414DF547" w14:textId="77777777" w:rsidR="00A01204" w:rsidRPr="0008241C" w:rsidRDefault="00A01204" w:rsidP="00A01204">
      <w:pPr>
        <w:rPr>
          <w:sz w:val="22"/>
          <w:szCs w:val="22"/>
        </w:rPr>
      </w:pPr>
    </w:p>
    <w:p w14:paraId="66C76C1F" w14:textId="1B660FB6" w:rsidR="00A01204" w:rsidRPr="0008241C" w:rsidRDefault="00A01204" w:rsidP="00A01204">
      <w:pPr>
        <w:rPr>
          <w:sz w:val="22"/>
          <w:szCs w:val="22"/>
        </w:rPr>
      </w:pPr>
      <w:r w:rsidRPr="0008241C">
        <w:rPr>
          <w:sz w:val="22"/>
          <w:szCs w:val="22"/>
        </w:rPr>
        <w:t xml:space="preserve">Based on several studies </w:t>
      </w:r>
      <w:r w:rsidRPr="0008241C">
        <w:rPr>
          <w:sz w:val="22"/>
          <w:szCs w:val="22"/>
        </w:rPr>
        <w:fldChar w:fldCharType="begin" w:fldLock="1"/>
      </w:r>
      <w:r w:rsidRPr="0008241C">
        <w:rPr>
          <w:sz w:val="22"/>
          <w:szCs w:val="22"/>
        </w:rPr>
        <w:instrText>ADDIN CSL_CITATION {"citationItems":[{"id":"ITEM-1","itemData":{"author":[{"dropping-particle":"","family":"Johannes","given":"R E","non-dropping-particle":"","parse-names":false,"suffix":""},{"dropping-particle":"","family":"Hickey","given":"F R","non-dropping-particle":"","parse-names":false,"suffix":""}],"container-title":"Coastal region and small island papers 15, UNESCO,","id":"ITEM-1","issued":{"date-parts":[["2004"]]},"number-of-pages":"48 pp.","publisher-place":"Paris","title":"Evolution of village-based marine resource management in Vanuatu","type":"report"},"uris":["http://www.mendeley.com/documents/?uuid=f147bd55-df0f-4f58-a9ef-968612197325"]},{"id":"ITEM-2","itemData":{"author":[{"dropping-particle":"","family":"UNEP","given":"","non-dropping-particle":"","parse-names":false,"suffix":""}],"container-title":"United Nations Environment Programme-Regional Seas Programme, Nairobi, Kenya. 103 pp.","id":"ITEM-2","issued":{"date-parts":[["2004"]]},"number-of-pages":"103pp","publisher-place":"Nairobi, Kenya","title":"People and reefs: successes and challenges in the management of coral reef marine protected areas.","type":"report"},"uris":["http://www.mendeley.com/documents/?uuid=85fcc219-07d9-43f0-9fd1-07ae0c2ef4cc"]},{"id":"ITEM-3","itemData":{"ISBN":"9789820404021","abstract":"The South Pacific has experienced a remarkable proliferation of Marine Managed Areas (MMAs) in the last decade. These protected areas, implemented by over 500 communities spanning 15 independent countries and territories represent a unique global achievement. The approaches being developed at national levels are built on a unique feature of the region, customary tenure and resource access, and make use of, in most cases, existing community strengths in traditional knowledge and governance, combined with a local awareness of the need for action, resulting in what have been most aptly termed Locally Managed Marine Areas (LMMAs). The main driver in most cases, is a community desire to maintain or improve livelihoods, often related to perceived threats to food security or local economic revenue. In the South Pacific, conservation and sustainable use are often seen as inseparable as part of the surviving concepts of traditional environmental stewardship. The extent of this shift towards Community Based Resource Management in Melanesia and Polynesia is unprecedented on a global scale and is the subject of this report.","author":[{"dropping-particle":"","family":"Govan","given":"Hugh","non-dropping-particle":"","parse-names":false,"suffix":""}],"container-title":"Coral Reef Initiatives for the Pacific","id":"ITEM-3","issue":"April","issued":{"date-parts":[["2009"]]},"number-of-pages":"95pp + 5 annexes","title":"Status and potential of locally-managed marine areas in the South Pacific: meeting nature conservation and sustainable livelihood targets through wide-spread implementation of LMMAs","type":"report"},"uris":["http://www.mendeley.com/documents/?uuid=92a57be3-5509-490b-8d07-7237b2bbd26f"]}],"mendeley":{"formattedCitation":"(Govan, 2009; Johannes &amp; Hickey, 2004; UNEP, 2004)","plainTextFormattedCitation":"(Govan, 2009; Johannes &amp; Hickey, 2004; UNEP, 2004)","previouslyFormattedCitation":"(Govan, 2009; Johannes &amp; Hickey, 2004; UNEP, 2004)"},"properties":{"noteIndex":0},"schema":"https://github.com/citation-style-language/schema/raw/master/csl-citation.json"}</w:instrText>
      </w:r>
      <w:r w:rsidRPr="0008241C">
        <w:rPr>
          <w:sz w:val="22"/>
          <w:szCs w:val="22"/>
        </w:rPr>
        <w:fldChar w:fldCharType="separate"/>
      </w:r>
      <w:r w:rsidRPr="0008241C">
        <w:rPr>
          <w:noProof/>
          <w:sz w:val="22"/>
          <w:szCs w:val="22"/>
        </w:rPr>
        <w:t>(Govan, 2009; Johannes &amp; Hickey, 2004; UNEP, 2004)</w:t>
      </w:r>
      <w:r w:rsidRPr="0008241C">
        <w:rPr>
          <w:sz w:val="22"/>
          <w:szCs w:val="22"/>
        </w:rPr>
        <w:fldChar w:fldCharType="end"/>
      </w:r>
      <w:r w:rsidRPr="0008241C">
        <w:rPr>
          <w:sz w:val="22"/>
          <w:szCs w:val="22"/>
        </w:rPr>
        <w:t xml:space="preserve">, the community Managed Marine Areas (MMAs) for the marine protected areas in the </w:t>
      </w:r>
      <w:r w:rsidR="0005760A">
        <w:rPr>
          <w:sz w:val="22"/>
          <w:szCs w:val="22"/>
        </w:rPr>
        <w:t>Asia-Pacific</w:t>
      </w:r>
      <w:r w:rsidRPr="0008241C">
        <w:rPr>
          <w:sz w:val="22"/>
          <w:szCs w:val="22"/>
        </w:rPr>
        <w:t xml:space="preserve"> present some specificity that apparently solves three issues of protected areas. First, the theory of marine protected areas states that they should produce benefits for fishery as well as a wide array of other benefits, including tourism, access to information, enhancing property rights, etc. </w:t>
      </w:r>
      <w:r w:rsidRPr="0008241C">
        <w:rPr>
          <w:sz w:val="22"/>
          <w:szCs w:val="22"/>
        </w:rPr>
        <w:fldChar w:fldCharType="begin" w:fldLock="1"/>
      </w:r>
      <w:r w:rsidRPr="0008241C">
        <w:rPr>
          <w:sz w:val="22"/>
          <w:szCs w:val="22"/>
        </w:rPr>
        <w:instrText>ADDIN CSL_CITATION {"citationItems":[{"id":"ITEM-1","itemData":{"DOI":"10.1016/j.marpol.2009.12.002","ISBN":"0308-597X","ISSN":"0308597X","abstract":"Global decline of marine resources has triggered a worldwide demand for changing the way ocean resources are managed. Ecosystem-based management approaches have emerged using marine protected areas (MPA) as the main tool. Several classifications of marine protected areas benefits have been made, but all have focused only on the benefits to humans, neglecting many important benefits accrued to nature. This paper presents a new comprehensive classification of MPA benefits that will provide scientists and managers with an inclusive framework to accurately identify and account for all possible benefits derived from MPAs. The paper also analyses the methods available for valuing these benefits. A total of 99 benefits were identified within nine main categories: fishery, non-fishery, management, education/research, cultural, process, ecosystem, population and species benefits. These categories are arranged in two main divisions (direct and indirect benefits), which, at the same time, fall within the realms of benefits to humans and to nature. ?? 2009 Elsevier Ltd. All rights reserved.","author":[{"dropping-particle":"","family":"Angulo-Valdés","given":"Jorge A.","non-dropping-particle":"","parse-names":false,"suffix":""},{"dropping-particle":"","family":"Hatcher","given":"Bruce G.","non-dropping-particle":"","parse-names":false,"suffix":""}],"container-title":"Marine Policy","id":"ITEM-1","issue":"3","issued":{"date-parts":[["2010"]]},"page":"635-644","title":"A new typology of benefits derived from marine protected areas","type":"article-journal","volume":"34"},"uris":["http://www.mendeley.com/documents/?uuid=0a83251e-82ed-46b3-918d-e1a96d7698e7"]},{"id":"ITEM-2","itemData":{"author":[{"dropping-particle":"","family":"Roberts","given":"C.M.","non-dropping-particle":"","parse-names":false,"suffix":""},{"dropping-particle":"","family":"Hawkins","given":"J.P.","non-dropping-particle":"","parse-names":false,"suffix":""}],"id":"ITEM-2","issued":{"date-parts":[["2000"]]},"title":"Fully-protected marine reserves: a guide.","type":"report"},"uris":["http://www.mendeley.com/documents/?uuid=88b4837b-f260-4964-9dbf-6670877ee03a"]},{"id":"ITEM-3","itemData":{"author":[{"dropping-particle":"","family":"Gell","given":"F R","non-dropping-particle":"","parse-names":false,"suffix":""},{"dropping-particle":"","family":"Roberts.","given":"C M","non-dropping-particle":"","parse-names":false,"suffix":""}],"container-title":"WWF-US, 1250 24th Street, NW, Washington, DC 20037, USA.","id":"ITEM-3","issued":{"date-parts":[["2003"]]},"title":"The Fishery Effects of Marine Reserves and Fishery Closures","type":"article-journal"},"uris":["http://www.mendeley.com/documents/?uuid=1a6e939d-0e72-4d33-b689-c34ae26259a3"]}],"mendeley":{"formattedCitation":"(Angulo-Valdés &amp; Hatcher, 2010; Gell &amp; Roberts., 2003; Roberts &amp; Hawkins, 2000)","plainTextFormattedCitation":"(Angulo-Valdés &amp; Hatcher, 2010; Gell &amp; Roberts., 2003; Roberts &amp; Hawkins, 2000)","previouslyFormattedCitation":"(Angulo-Valdés &amp; Hatcher, 2010; Gell &amp; Roberts., 2003; Roberts &amp; Hawkins, 2000)"},"properties":{"noteIndex":0},"schema":"https://github.com/citation-style-language/schema/raw/master/csl-citation.json"}</w:instrText>
      </w:r>
      <w:r w:rsidRPr="0008241C">
        <w:rPr>
          <w:sz w:val="22"/>
          <w:szCs w:val="22"/>
        </w:rPr>
        <w:fldChar w:fldCharType="separate"/>
      </w:r>
      <w:r w:rsidRPr="0008241C">
        <w:rPr>
          <w:noProof/>
          <w:sz w:val="22"/>
          <w:szCs w:val="22"/>
        </w:rPr>
        <w:t>(Angulo-Valdés &amp; Hatcher, 2010; Gell &amp; Roberts., 2003; Roberts &amp; Hawkins, 2000)</w:t>
      </w:r>
      <w:r w:rsidRPr="0008241C">
        <w:rPr>
          <w:sz w:val="22"/>
          <w:szCs w:val="22"/>
        </w:rPr>
        <w:fldChar w:fldCharType="end"/>
      </w:r>
      <w:r w:rsidRPr="0008241C">
        <w:rPr>
          <w:sz w:val="22"/>
          <w:szCs w:val="22"/>
        </w:rPr>
        <w:t xml:space="preserve">. These benefits should be an incentive for permanency of the marine protected areas inside the MMAs. Second, their management through village committees respecting customary rights, and land tenure should improve the chances of acceptance by local communities </w:t>
      </w:r>
      <w:r w:rsidRPr="0008241C">
        <w:rPr>
          <w:sz w:val="22"/>
          <w:szCs w:val="22"/>
        </w:rPr>
        <w:fldChar w:fldCharType="begin" w:fldLock="1"/>
      </w:r>
      <w:r w:rsidRPr="0008241C">
        <w:rPr>
          <w:sz w:val="22"/>
          <w:szCs w:val="22"/>
        </w:rPr>
        <w:instrText>ADDIN CSL_CITATION {"citationItems":[{"id":"ITEM-1","itemData":{"author":[{"dropping-particle":"","family":"Chuenpagdee","given":"Ratana","non-dropping-particle":"","parse-names":false,"suffix":""},{"dropping-particle":"","family":"Fraga","given":"Julia","non-dropping-particle":"","parse-names":false,"suffix":""},{"dropping-particle":"","family":"Euan","given":"Jorge","non-dropping-particle":"","parse-names":false,"suffix":""}],"container-title":"World Fish Report","id":"ITEM-1","issued":{"date-parts":[["2000"]]},"title":"Importance of marine protected areas and their benefits: the local community’s perspectives","type":"article-journal"},"uris":["http://www.mendeley.com/documents/?uuid=fa7eba73-5c8c-4d11-bcf9-da85d3982c6f"]},{"id":"ITEM-2","itemData":{"author":[{"dropping-particle":"","family":"Johannes","given":"R E","non-dropping-particle":"","parse-names":false,"suffix":""}],"container-title":"The Environmentalist","id":"ITEM-2","issue":"7","issued":{"date-parts":[["1984"]]},"page":"30-48","title":"Marine conservation in relation to traditional life-styles of tropical artisanal fishermen","type":"article-journal","volume":"4, Supplem"},"uris":["http://www.mendeley.com/documents/?uuid=e563d4b3-21a9-4248-9d6a-7b36ef27e27f"]}],"mendeley":{"formattedCitation":"(Chuenpagdee &lt;i&gt;et al.&lt;/i&gt;, 2000; Johannes, 1984)","plainTextFormattedCitation":"(Chuenpagdee et al., 2000; Johannes, 1984)","previouslyFormattedCitation":"(Chuenpagdee &lt;i&gt;et al.&lt;/i&gt;, 2000; Johannes, 1984)"},"properties":{"noteIndex":0},"schema":"https://github.com/citation-style-language/schema/raw/master/csl-citation.json"}</w:instrText>
      </w:r>
      <w:r w:rsidRPr="0008241C">
        <w:rPr>
          <w:sz w:val="22"/>
          <w:szCs w:val="22"/>
        </w:rPr>
        <w:fldChar w:fldCharType="separate"/>
      </w:r>
      <w:r w:rsidRPr="0008241C">
        <w:rPr>
          <w:noProof/>
          <w:sz w:val="22"/>
          <w:szCs w:val="22"/>
        </w:rPr>
        <w:t xml:space="preserve">(Chuenpagdee </w:t>
      </w:r>
      <w:r w:rsidRPr="0008241C">
        <w:rPr>
          <w:i/>
          <w:noProof/>
          <w:sz w:val="22"/>
          <w:szCs w:val="22"/>
        </w:rPr>
        <w:t>et al.</w:t>
      </w:r>
      <w:r w:rsidRPr="0008241C">
        <w:rPr>
          <w:noProof/>
          <w:sz w:val="22"/>
          <w:szCs w:val="22"/>
        </w:rPr>
        <w:t>, 2000; Johannes, 1984)</w:t>
      </w:r>
      <w:r w:rsidRPr="0008241C">
        <w:rPr>
          <w:sz w:val="22"/>
          <w:szCs w:val="22"/>
        </w:rPr>
        <w:fldChar w:fldCharType="end"/>
      </w:r>
      <w:r w:rsidRPr="0008241C">
        <w:rPr>
          <w:sz w:val="22"/>
          <w:szCs w:val="22"/>
        </w:rPr>
        <w:t xml:space="preserve">. Third, due to the size and remoteness of these small marine protected areas the distribution of benefits on fishery and tourism are more likely to be directed to local community stakeholders </w:t>
      </w:r>
      <w:r w:rsidRPr="0008241C">
        <w:rPr>
          <w:sz w:val="22"/>
          <w:szCs w:val="22"/>
        </w:rPr>
        <w:fldChar w:fldCharType="begin" w:fldLock="1"/>
      </w:r>
      <w:r w:rsidRPr="0008241C">
        <w:rPr>
          <w:sz w:val="22"/>
          <w:szCs w:val="22"/>
        </w:rPr>
        <w:instrText>ADDIN CSL_CITATION {"citationItems":[{"id":"ITEM-1","itemData":{"author":[{"dropping-particle":"","family":"Tacconi","given":"Luca","non-dropping-particle":"","parse-names":false,"suffix":""},{"dropping-particle":"","family":"Bennett","given":"Jeff","non-dropping-particle":"","parse-names":false,"suffix":""}],"container-title":"ACIAR monograph nº38 - 180pp.","id":"ITEM-1","issued":{"date-parts":[["1997"]]},"title":"Protected area assessment and establishment in Vanuatu: a socioeconomic apporach","type":"article-journal"},"uris":["http://www.mendeley.com/documents/?uuid=88944ad0-08ae-4189-a7e5-bbbdd6b253f5"]},{"id":"ITEM-2","itemData":{"ISBN":"1 920942 23 8","ISSN":"08170444","author":[{"dropping-particle":"","family":"Veitayaki","given":"Joeli.","non-dropping-particle":"","parse-names":false,"suffix":""}],"container-title":"Culture and sustainable development in the Pacific.","editor":[{"dropping-particle":"","family":"Hooper","given":"A (ed.). 2000.","non-dropping-particle":"","parse-names":false,"suffix":""}],"id":"ITEM-2","issued":{"date-parts":[["2000"]]},"page":"116–130","publisher":"The Australian National University EPress and Asia Pacific Press","publisher-place":"Canberra, Australia","title":"Fisheries resource-use culture in Fiji and its implications.","type":"chapter"},"uris":["http://www.mendeley.com/documents/?uuid=64853dec-4cb6-4636-bf1c-d65782b1fbf6"]}],"mendeley":{"formattedCitation":"(Tacconi &amp; Bennett, 1997; Veitayaki, 2000)","plainTextFormattedCitation":"(Tacconi &amp; Bennett, 1997; Veitayaki, 2000)","previouslyFormattedCitation":"(Tacconi &amp; Bennett, 1997; Veitayaki, 2000)"},"properties":{"noteIndex":0},"schema":"https://github.com/citation-style-language/schema/raw/master/csl-citation.json"}</w:instrText>
      </w:r>
      <w:r w:rsidRPr="0008241C">
        <w:rPr>
          <w:sz w:val="22"/>
          <w:szCs w:val="22"/>
        </w:rPr>
        <w:fldChar w:fldCharType="separate"/>
      </w:r>
      <w:r w:rsidRPr="0008241C">
        <w:rPr>
          <w:noProof/>
          <w:sz w:val="22"/>
          <w:szCs w:val="22"/>
        </w:rPr>
        <w:t>(Tacconi &amp; Bennett, 1997; Veitayaki, 2000)</w:t>
      </w:r>
      <w:r w:rsidRPr="0008241C">
        <w:rPr>
          <w:sz w:val="22"/>
          <w:szCs w:val="22"/>
        </w:rPr>
        <w:fldChar w:fldCharType="end"/>
      </w:r>
      <w:r w:rsidRPr="0008241C">
        <w:rPr>
          <w:sz w:val="22"/>
          <w:szCs w:val="22"/>
        </w:rPr>
        <w:t>.</w:t>
      </w:r>
    </w:p>
    <w:p w14:paraId="0B8BDE78" w14:textId="77777777" w:rsidR="00A01204" w:rsidRPr="0008241C" w:rsidRDefault="00A01204" w:rsidP="00A01204">
      <w:pPr>
        <w:rPr>
          <w:sz w:val="22"/>
          <w:szCs w:val="22"/>
        </w:rPr>
      </w:pPr>
    </w:p>
    <w:p w14:paraId="0FE2691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788" w:name="_Toc504317365"/>
      <w:bookmarkStart w:id="1789" w:name="_Toc504318058"/>
      <w:bookmarkStart w:id="1790" w:name="_Toc504321404"/>
      <w:bookmarkStart w:id="1791" w:name="_Toc524048083"/>
      <w:r w:rsidRPr="0008241C">
        <w:rPr>
          <w:b/>
          <w:sz w:val="22"/>
          <w:szCs w:val="24"/>
        </w:rPr>
        <w:t>6.2.3.2</w:t>
      </w:r>
      <w:r w:rsidRPr="0008241C">
        <w:rPr>
          <w:b/>
          <w:sz w:val="22"/>
          <w:szCs w:val="24"/>
        </w:rPr>
        <w:tab/>
        <w:t>Local and indigenous people and their rights</w:t>
      </w:r>
      <w:bookmarkEnd w:id="1788"/>
      <w:bookmarkEnd w:id="1789"/>
      <w:bookmarkEnd w:id="1790"/>
      <w:bookmarkEnd w:id="1791"/>
    </w:p>
    <w:p w14:paraId="7BE5E2AD" w14:textId="77777777" w:rsidR="00A01204" w:rsidRPr="0008241C" w:rsidRDefault="00A01204" w:rsidP="00A01204">
      <w:pPr>
        <w:rPr>
          <w:sz w:val="22"/>
          <w:szCs w:val="22"/>
        </w:rPr>
      </w:pPr>
    </w:p>
    <w:p w14:paraId="3D3612D0" w14:textId="77777777" w:rsidR="00A01204" w:rsidRPr="0008241C" w:rsidRDefault="00A01204" w:rsidP="00A01204">
      <w:pPr>
        <w:rPr>
          <w:sz w:val="22"/>
          <w:szCs w:val="22"/>
        </w:rPr>
      </w:pPr>
      <w:r w:rsidRPr="0008241C">
        <w:rPr>
          <w:sz w:val="22"/>
          <w:szCs w:val="22"/>
        </w:rPr>
        <w:t xml:space="preserve">Chapter 2 emphasised that symbiotic relationship between human beings and nature has strong cultural roots in many parts of the Asia-Pacific region. </w:t>
      </w:r>
      <w:r w:rsidRPr="0008241C">
        <w:rPr>
          <w:sz w:val="22"/>
          <w:szCs w:val="22"/>
          <w:lang w:bidi="ne-NP"/>
        </w:rPr>
        <w:t xml:space="preserve">The Asia-Pacific region as a whole is home to many racial, cultural, ethnic, linguistic and religious groups. It has succeeded in nourishing cultures that fuse the indigenous with modern ones. This fusion has perhaps promoted the ideology of living in harmony with nature that has been a force for the region's rich natural environment still remaining relatively intact. </w:t>
      </w:r>
      <w:r w:rsidRPr="0008241C">
        <w:rPr>
          <w:sz w:val="22"/>
          <w:szCs w:val="22"/>
        </w:rPr>
        <w:t>Indigenous and local knowledge systems that have evolved in the Asia-Pacific region and its subregions over long periods of time have provided convincing and useful value support in shaping the practices that help communities to benefit from nature. These include, for example, the use of traditional and holistic seasonal calendars for managing BES (chapter 2.2.2.1) and various concepts of living in harmony with nature such as Feng-shui in China, Shizen tono Kyosei in Japan, Prakriti-Purus in India, Qanat system in Iran, Maori’s Ki uta ki tai belief in New Zealand, Al-Hima system in the Arabian Peninsula, etc. (chapters 2.2.3 and 2.3.2). These knowledge systems have significantly contributed in not only protecting resources but also enhancing our understanding of the governance of biodiversity and ecosystems for improving the quality of life. The latter includes, for example, the Saguday forest governance system in the Philippines which consists of council of elders that serve as carriers of traditional knowledge (chapter 2, Box 2.6) and Van Panchayats traditional forestry institutions in India that have considerable autonomy in decision-making and control over the forest (chapter 2, Box 2.7).</w:t>
      </w:r>
    </w:p>
    <w:p w14:paraId="5E7C9B17" w14:textId="77777777" w:rsidR="00A01204" w:rsidRPr="0008241C" w:rsidRDefault="00A01204" w:rsidP="00A01204">
      <w:pPr>
        <w:rPr>
          <w:sz w:val="22"/>
          <w:szCs w:val="22"/>
        </w:rPr>
      </w:pPr>
    </w:p>
    <w:p w14:paraId="6D569FEA" w14:textId="77777777" w:rsidR="00A01204" w:rsidRPr="0008241C" w:rsidRDefault="00A01204" w:rsidP="00A01204">
      <w:pPr>
        <w:rPr>
          <w:sz w:val="22"/>
          <w:szCs w:val="22"/>
        </w:rPr>
      </w:pPr>
      <w:r w:rsidRPr="0008241C">
        <w:rPr>
          <w:sz w:val="22"/>
          <w:szCs w:val="22"/>
        </w:rPr>
        <w:t xml:space="preserve">Relationship to their traditional lands and territories shapes the identity, culture and spirituality of the indigenous and local people </w:t>
      </w:r>
      <w:r w:rsidRPr="0008241C">
        <w:rPr>
          <w:sz w:val="22"/>
          <w:szCs w:val="22"/>
        </w:rPr>
        <w:fldChar w:fldCharType="begin" w:fldLock="1"/>
      </w:r>
      <w:r w:rsidRPr="0008241C">
        <w:rPr>
          <w:sz w:val="22"/>
          <w:szCs w:val="22"/>
        </w:rPr>
        <w:instrText>ADDIN CSL_CITATION {"citationItems":[{"id":"ITEM-1","itemData":{"abstract":"The novel international legal regime of the rights and status of indigenous peoples has emerged in direct response to the concerted efforts and demands of indigenous communities regarding the survival and the flourishing of their distinct cultures. Its high point, as of yet, has been the 2007 UN Declaration on the Rights of Indigenous Peoples, now enjoying virtu- ally universal support. This article locates the regime of the Declaration within post-World War II value-oriented international law; it highlights its novel, essentially communal rights to culture, self-determination, and land; and it assesses its content within existing sources of international law. It ends with an appraisal of the progress made, and an evaluation of the challenges ahead.","author":[{"dropping-particle":"","family":"UN","given":"","non-dropping-particle":"","parse-names":false,"suffix":""}],"id":"ITEM-1","issued":{"date-parts":[["2007"]]},"title":"Indigenous Peoples - Lands, Territories and Natural Resources","type":"article"},"uris":["http://www.mendeley.com/documents/?uuid=f37113ee-a7fe-4690-8679-094a349ede25"]},{"id":"ITEM-2","itemData":{"DOI":"10.3249/1868-1581-5-1-goecke","author":[{"dropping-particle":"","family":"Göcke","given":"Katja","non-dropping-particle":"","parse-names":false,"suffix":""}],"container-title":"Goettingen Journal of International Law","id":"ITEM-2","issue":"5","issued":{"date-parts":[["2013"]]},"page":"87-154","title":"Protection and Realization of Indigenous Peoples’ Land Rights at the National and International Level","type":"article-journal","volume":"1"},"uris":["http://www.mendeley.com/documents/?uuid=b4f197f6-a94f-4628-98b7-325c7d7d94dc"]}],"mendeley":{"formattedCitation":"(Göcke, 2013; UN, 2007)","plainTextFormattedCitation":"(Göcke, 2013; UN, 2007)","previouslyFormattedCitation":"(Göcke, 2013; UN, 2007)"},"properties":{"noteIndex":0},"schema":"https://github.com/citation-style-language/schema/raw/master/csl-citation.json"}</w:instrText>
      </w:r>
      <w:r w:rsidRPr="0008241C">
        <w:rPr>
          <w:sz w:val="22"/>
          <w:szCs w:val="22"/>
        </w:rPr>
        <w:fldChar w:fldCharType="separate"/>
      </w:r>
      <w:r w:rsidRPr="0008241C">
        <w:rPr>
          <w:noProof/>
          <w:sz w:val="22"/>
          <w:szCs w:val="22"/>
        </w:rPr>
        <w:t xml:space="preserve">(Göcke, 2013; UN, 2007; Edwards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Rights to own, use and access traditional lands are thus important for these people. Many countries in the Asia-Pacific region have significant share of land area designated for or owned by indigenous peoples and local communities. All land is held in the Cook Islands and Tuvalu under customary land tenure, while in other small islands Pacific nations (i.e. Fiji, Kiribati, Nauru, Niue, American Samoa, Samoa, Solomon Islands, Tokolau, and Vanuatu) constitutional provisions or legislation providing for land are in accordance with indigenous customs, usages, and traditions </w:t>
      </w:r>
      <w:r w:rsidRPr="0008241C">
        <w:rPr>
          <w:sz w:val="22"/>
          <w:szCs w:val="22"/>
        </w:rPr>
        <w:fldChar w:fldCharType="begin" w:fldLock="1"/>
      </w:r>
      <w:r w:rsidRPr="0008241C">
        <w:rPr>
          <w:sz w:val="22"/>
          <w:szCs w:val="22"/>
        </w:rPr>
        <w:instrText>ADDIN CSL_CITATION {"citationItems":[{"id":"ITEM-1","itemData":{"author":[{"dropping-particle":"","family":"McMurdo","given":"Justice Margaret","non-dropping-particle":"","parse-names":false,"suffix":""},{"dropping-particle":"","family":"Gardner","given":"Jodi","non-dropping-particle":"","parse-names":false,"suffix":""}],"id":"ITEM-1","issued":{"date-parts":[["2009"]]},"number-of-pages":"124-140","title":"Traditional Pacific Land Rights and International Law : Tensions and Evolution","type":"report"},"uris":["http://www.mendeley.com/documents/?uuid=9492ed22-0505-496c-b1d9-61cadb82975b"]}],"mendeley":{"formattedCitation":"(McMurdo &amp; Gardner, 2009)","plainTextFormattedCitation":"(McMurdo &amp; Gardner, 2009)","previouslyFormattedCitation":"(McMurdo &amp; Gardner, 2009)"},"properties":{"noteIndex":0},"schema":"https://github.com/citation-style-language/schema/raw/master/csl-citation.json"}</w:instrText>
      </w:r>
      <w:r w:rsidRPr="0008241C">
        <w:rPr>
          <w:sz w:val="22"/>
          <w:szCs w:val="22"/>
        </w:rPr>
        <w:fldChar w:fldCharType="separate"/>
      </w:r>
      <w:r w:rsidRPr="0008241C">
        <w:rPr>
          <w:noProof/>
          <w:sz w:val="22"/>
          <w:szCs w:val="22"/>
        </w:rPr>
        <w:t>(McMurdo &amp; Gardner, 2009)</w:t>
      </w:r>
      <w:r w:rsidRPr="0008241C">
        <w:rPr>
          <w:sz w:val="22"/>
          <w:szCs w:val="22"/>
        </w:rPr>
        <w:fldChar w:fldCharType="end"/>
      </w:r>
      <w:r w:rsidRPr="0008241C">
        <w:rPr>
          <w:sz w:val="22"/>
          <w:szCs w:val="22"/>
        </w:rPr>
        <w:t xml:space="preserve">. Recent </w:t>
      </w:r>
      <w:r w:rsidRPr="0008241C">
        <w:rPr>
          <w:sz w:val="22"/>
          <w:szCs w:val="22"/>
        </w:rPr>
        <w:lastRenderedPageBreak/>
        <w:t xml:space="preserve">Study conducted by the </w:t>
      </w:r>
      <w:r w:rsidRPr="0008241C">
        <w:rPr>
          <w:sz w:val="22"/>
          <w:szCs w:val="22"/>
        </w:rPr>
        <w:fldChar w:fldCharType="begin" w:fldLock="1"/>
      </w:r>
      <w:r w:rsidRPr="0008241C">
        <w:rPr>
          <w:sz w:val="22"/>
          <w:szCs w:val="22"/>
        </w:rPr>
        <w:instrText>ADDIN CSL_CITATION {"citationItems":[{"id":"ITEM-1","itemData":{"abstract":"Rights and Resources Initiative. (2015). Who owns the world’s lands? A global baseline of formally recognized indigenous and community land rights. Washington, DC: RRI.","author":[{"dropping-particle":"","family":"Rights and Resources Initiative","given":"","non-dropping-particle":"","parse-names":false,"suffix":""}],"id":"ITEM-1","issue":"September","issued":{"date-parts":[["2015"]]},"page":"56","title":"Who Owns the World’s Land? A global baseline of formally recognized indigenous and community land rights.","type":"article-journal"},"uris":["http://www.mendeley.com/documents/?uuid=ecb05ed8-51ea-434b-b3da-a45f8e81b7f4"]}],"mendeley":{"formattedCitation":"(Rights and Resources Initiative, 2015)","manualFormatting":"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5)</w:t>
      </w:r>
      <w:r w:rsidRPr="0008241C">
        <w:rPr>
          <w:sz w:val="22"/>
          <w:szCs w:val="22"/>
        </w:rPr>
        <w:fldChar w:fldCharType="end"/>
      </w:r>
      <w:r w:rsidRPr="0008241C">
        <w:rPr>
          <w:sz w:val="22"/>
          <w:szCs w:val="22"/>
        </w:rPr>
        <w:t xml:space="preserve"> showed that 97 per cent of the total land area in Papua New Guinea are owned by indigenous peoples and local communities (Figure 6.3). In terms of hectares, China (over 465 million hectares) account for the largest area designated as autonomous regions. </w:t>
      </w:r>
    </w:p>
    <w:p w14:paraId="2F41B6B1" w14:textId="77777777" w:rsidR="00A01204" w:rsidRPr="0008241C" w:rsidRDefault="00A01204" w:rsidP="00A01204">
      <w:pPr>
        <w:rPr>
          <w:sz w:val="22"/>
          <w:szCs w:val="22"/>
        </w:rPr>
      </w:pPr>
    </w:p>
    <w:p w14:paraId="070A6052" w14:textId="77777777" w:rsidR="00A01204" w:rsidRPr="0008241C" w:rsidRDefault="00A01204" w:rsidP="00A01204">
      <w:pPr>
        <w:rPr>
          <w:sz w:val="22"/>
          <w:szCs w:val="22"/>
        </w:rPr>
      </w:pPr>
      <w:bookmarkStart w:id="1792" w:name="_Hlk521188960"/>
      <w:r w:rsidRPr="0008241C">
        <w:rPr>
          <w:noProof/>
          <w:sz w:val="22"/>
          <w:szCs w:val="22"/>
          <w:lang w:val="en-US"/>
        </w:rPr>
        <w:drawing>
          <wp:inline distT="0" distB="0" distL="0" distR="0" wp14:anchorId="7E1F01E2" wp14:editId="06984845">
            <wp:extent cx="5737860" cy="2842260"/>
            <wp:effectExtent l="0" t="0" r="0" b="0"/>
            <wp:docPr id="93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5"/>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737860" cy="284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41DF039" w14:textId="08A1DB9C" w:rsidR="00A01204" w:rsidRPr="0008241C" w:rsidRDefault="00A01204" w:rsidP="00A01204">
      <w:pPr>
        <w:rPr>
          <w:b/>
          <w:bCs/>
          <w:sz w:val="22"/>
          <w:szCs w:val="22"/>
        </w:rPr>
      </w:pPr>
      <w:bookmarkStart w:id="1793" w:name="_Toc504087873"/>
      <w:r w:rsidRPr="0008241C">
        <w:rPr>
          <w:b/>
          <w:bCs/>
          <w:sz w:val="22"/>
          <w:szCs w:val="22"/>
        </w:rPr>
        <w:t xml:space="preserve">Figure </w:t>
      </w:r>
      <w:r w:rsidRPr="0008241C">
        <w:rPr>
          <w:b/>
          <w:bCs/>
          <w:sz w:val="22"/>
          <w:szCs w:val="22"/>
          <w:lang w:eastAsia="ja-JP"/>
        </w:rPr>
        <w:t>6.</w:t>
      </w:r>
      <w:r w:rsidRPr="0008241C">
        <w:rPr>
          <w:b/>
          <w:bCs/>
          <w:sz w:val="22"/>
          <w:szCs w:val="22"/>
        </w:rPr>
        <w:fldChar w:fldCharType="begin"/>
      </w:r>
      <w:r w:rsidRPr="0008241C">
        <w:rPr>
          <w:b/>
          <w:bCs/>
          <w:sz w:val="22"/>
          <w:szCs w:val="22"/>
        </w:rPr>
        <w:instrText xml:space="preserve"> SEQ Figure \* ARABIC </w:instrText>
      </w:r>
      <w:r w:rsidRPr="0008241C">
        <w:rPr>
          <w:b/>
          <w:bCs/>
          <w:sz w:val="22"/>
          <w:szCs w:val="22"/>
        </w:rPr>
        <w:fldChar w:fldCharType="separate"/>
      </w:r>
      <w:r w:rsidR="00D74032">
        <w:rPr>
          <w:b/>
          <w:bCs/>
          <w:noProof/>
          <w:sz w:val="22"/>
          <w:szCs w:val="22"/>
        </w:rPr>
        <w:t>3</w:t>
      </w:r>
      <w:r w:rsidRPr="0008241C">
        <w:rPr>
          <w:b/>
          <w:bCs/>
          <w:sz w:val="22"/>
          <w:szCs w:val="22"/>
        </w:rPr>
        <w:fldChar w:fldCharType="end"/>
      </w:r>
      <w:r w:rsidRPr="0008241C">
        <w:rPr>
          <w:b/>
          <w:bCs/>
          <w:sz w:val="22"/>
          <w:szCs w:val="22"/>
        </w:rPr>
        <w:t xml:space="preserve"> Land Designated for or Owned by Indigenous Peoples and Local Communities in Selected Countries in the Asia-Pacific Region (Per cent Country Area)</w:t>
      </w:r>
      <w:bookmarkEnd w:id="1793"/>
    </w:p>
    <w:p w14:paraId="7B958AA7" w14:textId="77777777" w:rsidR="00A01204" w:rsidRPr="0008241C" w:rsidRDefault="00A01204" w:rsidP="00A01204">
      <w:pPr>
        <w:rPr>
          <w:sz w:val="22"/>
          <w:szCs w:val="22"/>
        </w:rPr>
      </w:pPr>
      <w:r w:rsidRPr="0008241C">
        <w:rPr>
          <w:sz w:val="22"/>
          <w:szCs w:val="22"/>
        </w:rPr>
        <w:t xml:space="preserve">Data source: adapted from </w:t>
      </w:r>
      <w:r w:rsidRPr="0008241C">
        <w:rPr>
          <w:sz w:val="22"/>
          <w:szCs w:val="22"/>
        </w:rPr>
        <w:fldChar w:fldCharType="begin" w:fldLock="1"/>
      </w:r>
      <w:r w:rsidRPr="0008241C">
        <w:rPr>
          <w:sz w:val="22"/>
          <w:szCs w:val="22"/>
        </w:rPr>
        <w:instrText>ADDIN CSL_CITATION {"citationItems":[{"id":"ITEM-1","itemData":{"abstract":"Rights and Resources Initiative. (2015). Who owns the world’s lands? A global baseline of formally recognized indigenous and community land rights. Washington, DC: RRI.","author":[{"dropping-particle":"","family":"Rights and Resources Initiative","given":"","non-dropping-particle":"","parse-names":false,"suffix":""}],"id":"ITEM-1","issue":"September","issued":{"date-parts":[["2015"]]},"page":"56","title":"Who Owns the World’s Land? A global baseline of formally recognized indigenous and community land rights.","type":"article-journal"},"uris":["http://www.mendeley.com/documents/?uuid=ecb05ed8-51ea-434b-b3da-a45f8e81b7f4"]}],"mendeley":{"formattedCitation":"(Rights and Resources Initiative, 2015)","manualFormatting":"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 xml:space="preserve">Rights and Resources Initiative </w:t>
      </w:r>
      <w:r w:rsidRPr="0008241C">
        <w:rPr>
          <w:noProof/>
          <w:sz w:val="22"/>
          <w:szCs w:val="22"/>
          <w:lang w:eastAsia="ja-JP"/>
        </w:rPr>
        <w:t>(</w:t>
      </w:r>
      <w:r w:rsidRPr="0008241C">
        <w:rPr>
          <w:noProof/>
          <w:sz w:val="22"/>
          <w:szCs w:val="22"/>
        </w:rPr>
        <w:t>2015)</w:t>
      </w:r>
      <w:r w:rsidRPr="0008241C">
        <w:rPr>
          <w:sz w:val="22"/>
          <w:szCs w:val="22"/>
        </w:rPr>
        <w:fldChar w:fldCharType="end"/>
      </w:r>
      <w:r w:rsidRPr="0008241C">
        <w:rPr>
          <w:sz w:val="22"/>
          <w:szCs w:val="22"/>
        </w:rPr>
        <w:t xml:space="preserve">. Although similar breakdowns of country-specific data since 2015 could not be found, the overall figures of indigenous land titles may have changed significantly (e.g. Australia has exceeded 30 per cent as of March 2018 according to the National Native Title Tribunal </w:t>
      </w:r>
      <w:r w:rsidRPr="0008241C">
        <w:rPr>
          <w:sz w:val="22"/>
          <w:szCs w:val="22"/>
        </w:rPr>
        <w:fldChar w:fldCharType="begin" w:fldLock="1"/>
      </w:r>
      <w:r w:rsidRPr="0008241C">
        <w:rPr>
          <w:sz w:val="22"/>
          <w:szCs w:val="22"/>
        </w:rPr>
        <w:instrText>ADDIN CSL_CITATION {"citationItems":[{"id":"ITEM-1","itemData":{"URL":"http://www.nntt.gov.au/assistance/Geospatial/Pages/Maps.aspx","accessed":{"date-parts":[["2018","3","26"]]},"author":[{"dropping-particle":"","family":"National Native Title Tribunal","given":"","non-dropping-particle":"","parse-names":false,"suffix":""}],"container-title":"Maps","id":"ITEM-1","issued":{"date-parts":[["2018"]]},"title":"Native Title Determinations","type":"webpage"},"suppress-author":1,"uris":["http://www.mendeley.com/documents/?uuid=4dea336b-f481-3744-ae7c-311bd4c2d140"]}],"mendeley":{"formattedCitation":"(2018)","plainTextFormattedCitation":"(2018)"},"properties":{"noteIndex":0},"schema":"https://github.com/citation-style-language/schema/raw/master/csl-citation.json"}</w:instrText>
      </w:r>
      <w:r w:rsidRPr="0008241C">
        <w:rPr>
          <w:sz w:val="22"/>
          <w:szCs w:val="22"/>
        </w:rPr>
        <w:fldChar w:fldCharType="separate"/>
      </w:r>
      <w:r w:rsidRPr="0008241C">
        <w:rPr>
          <w:sz w:val="22"/>
          <w:szCs w:val="22"/>
        </w:rPr>
        <w:t>(2018)</w:t>
      </w:r>
      <w:r w:rsidRPr="0008241C">
        <w:rPr>
          <w:sz w:val="22"/>
          <w:szCs w:val="22"/>
        </w:rPr>
        <w:fldChar w:fldCharType="end"/>
      </w:r>
      <w:r w:rsidRPr="0008241C">
        <w:rPr>
          <w:sz w:val="22"/>
          <w:szCs w:val="22"/>
        </w:rPr>
        <w:t xml:space="preserve">). Moreover, there is data gap because indigenous people who are not formally recognised or are referred to using different terms (e.g. ethnic minorities) are not considered. </w:t>
      </w:r>
    </w:p>
    <w:bookmarkEnd w:id="1792"/>
    <w:p w14:paraId="32F5219A" w14:textId="77777777" w:rsidR="00A01204" w:rsidRPr="0008241C" w:rsidRDefault="00A01204" w:rsidP="00A01204">
      <w:pPr>
        <w:rPr>
          <w:sz w:val="22"/>
          <w:szCs w:val="22"/>
        </w:rPr>
      </w:pPr>
    </w:p>
    <w:p w14:paraId="0116F162" w14:textId="77777777" w:rsidR="00A01204" w:rsidRPr="0008241C" w:rsidRDefault="00A01204" w:rsidP="00A01204">
      <w:pPr>
        <w:rPr>
          <w:sz w:val="22"/>
          <w:szCs w:val="22"/>
        </w:rPr>
      </w:pPr>
    </w:p>
    <w:p w14:paraId="6836E74F" w14:textId="77777777" w:rsidR="00A01204" w:rsidRPr="0008241C" w:rsidRDefault="00A01204" w:rsidP="00A01204">
      <w:pPr>
        <w:rPr>
          <w:sz w:val="22"/>
          <w:szCs w:val="22"/>
        </w:rPr>
      </w:pPr>
      <w:r w:rsidRPr="0008241C">
        <w:rPr>
          <w:sz w:val="22"/>
          <w:szCs w:val="22"/>
        </w:rPr>
        <w:t xml:space="preserve">Norms, values, habits, practices and traditions, which are binding a society, passed down from generation to generation and strictly observed, become part of traditional customary law when they are recognised by the State or incorporated wholly within the State’s predominant legal system </w:t>
      </w:r>
      <w:r w:rsidRPr="0008241C">
        <w:rPr>
          <w:sz w:val="22"/>
          <w:szCs w:val="22"/>
        </w:rPr>
        <w:fldChar w:fldCharType="begin" w:fldLock="1"/>
      </w:r>
      <w:r w:rsidRPr="0008241C">
        <w:rPr>
          <w:sz w:val="22"/>
          <w:szCs w:val="22"/>
        </w:rPr>
        <w:instrText>ADDIN CSL_CITATION {"citationItems":[{"id":"ITEM-1","itemData":{"ISSN":"13852140","abstract":"Legal landscapes are changing as the unprecedented threat of global climate change calls for more responsive and adaptive approaches to the law. This paradigm shift requires adaptation of legislative approaches to sustainable development focused on securing the future for generations dependent on viable ecosystems. As we address the perverse legal problems surrounding the impacts of climate change, looking to localised approaches, traditional ecological knowledge and customary law may help to inform future pathways surrounding the protection of coupled human and nature systems. Parallels can be drawn between domestic customary law and contemporary approaches in pedagogy, such as socio-ecological legal resilience. As one of the most vulnerable nations to the impacts of climate change, The Republic of Vanuatu and its practice of customary law together with French Civil and English Common Law, offers the critical attributes as a case study location. Through examining Vanuatu case law, the following questions are raised: is customary law integrated with Western law? And if so, how is customary law treated by the judiciary, as law or fact? A shift in thinking can be seen through the landmark Bob v Mala [2015] case where the court concluded that questions of custom will involve fact and may also involve questions of law. As the planet struggles to adapt to the impacts of climate change, practices of customary law will assist processes of restoring human-nature relationships and informing the construction of new legal landscapes.","author":[{"dropping-particle":"","family":"Davies","given":"Kirsten","non-dropping-particle":"","parse-names":false,"suffix":""}],"container-title":"Asia Pacific Journal of Environmental Law","id":"ITEM-1","issue":"2013","issued":{"date-parts":[["2015"]]},"page":"43-67","title":"Ancient and new Legal landscapes: Customary law and climate change, a Vanuatu case study","type":"article-journal","volume":"18"},"uris":["http://www.mendeley.com/documents/?uuid=04acbc98-7547-4d29-915f-6b96d1c77e30"]}],"mendeley":{"formattedCitation":"(Davies, 2015)","plainTextFormattedCitation":"(Davies, 2015)","previouslyFormattedCitation":"(Davies, 2015)"},"properties":{"noteIndex":0},"schema":"https://github.com/citation-style-language/schema/raw/master/csl-citation.json"}</w:instrText>
      </w:r>
      <w:r w:rsidRPr="0008241C">
        <w:rPr>
          <w:sz w:val="22"/>
          <w:szCs w:val="22"/>
        </w:rPr>
        <w:fldChar w:fldCharType="separate"/>
      </w:r>
      <w:r w:rsidRPr="0008241C">
        <w:rPr>
          <w:noProof/>
          <w:sz w:val="22"/>
          <w:szCs w:val="22"/>
        </w:rPr>
        <w:t>(Davies, 2015)</w:t>
      </w:r>
      <w:r w:rsidRPr="0008241C">
        <w:rPr>
          <w:sz w:val="22"/>
          <w:szCs w:val="22"/>
        </w:rPr>
        <w:fldChar w:fldCharType="end"/>
      </w:r>
      <w:r w:rsidRPr="0008241C">
        <w:rPr>
          <w:sz w:val="22"/>
          <w:szCs w:val="22"/>
        </w:rPr>
        <w:t xml:space="preserve">. The legal reforms in the Philippines in the 1990s made its customary land rights amongst the strongest in the world and perhaps made it the only Asian country with clear recognition of indigenous peoples as ‘indigenous’ </w:t>
      </w:r>
      <w:r w:rsidRPr="0008241C">
        <w:rPr>
          <w:sz w:val="22"/>
          <w:szCs w:val="22"/>
        </w:rPr>
        <w:fldChar w:fldCharType="begin" w:fldLock="1"/>
      </w:r>
      <w:r w:rsidRPr="0008241C">
        <w:rPr>
          <w:sz w:val="22"/>
          <w:szCs w:val="22"/>
        </w:rPr>
        <w:instrText>ADDIN CSL_CITATION {"citationItems":[{"id":"ITEM-1","itemData":{"ISBN":"1904584276 9781904584278","author":[{"dropping-particle":"","family":"Roy","given":"Raja Devasish","non-dropping-particle":"","parse-names":false,"suffix":""}],"container-title":"Report / Minority rights group international (MRG","id":"ITEM-1","issued":{"date-parts":[["2005"]]},"title":"Traditional customary laws and indigenous peoples in Asia","type":"article-journal"},"uris":["http://www.mendeley.com/documents/?uuid=823b221c-95d1-43e5-ba10-c4fb6b9e0200"]}],"mendeley":{"formattedCitation":"(Roy, 2005)","plainTextFormattedCitation":"(Roy, 2005)","previouslyFormattedCitation":"(Roy, 2005)"},"properties":{"noteIndex":0},"schema":"https://github.com/citation-style-language/schema/raw/master/csl-citation.json"}</w:instrText>
      </w:r>
      <w:r w:rsidRPr="0008241C">
        <w:rPr>
          <w:sz w:val="22"/>
          <w:szCs w:val="22"/>
        </w:rPr>
        <w:fldChar w:fldCharType="separate"/>
      </w:r>
      <w:r w:rsidRPr="0008241C">
        <w:rPr>
          <w:noProof/>
          <w:sz w:val="22"/>
          <w:szCs w:val="22"/>
        </w:rPr>
        <w:t>(Roy, 2005)</w:t>
      </w:r>
      <w:r w:rsidRPr="0008241C">
        <w:rPr>
          <w:sz w:val="22"/>
          <w:szCs w:val="22"/>
        </w:rPr>
        <w:fldChar w:fldCharType="end"/>
      </w:r>
      <w:r w:rsidRPr="0008241C">
        <w:rPr>
          <w:sz w:val="22"/>
          <w:szCs w:val="22"/>
        </w:rPr>
        <w:t xml:space="preserve">. In the Pacific, customary law in traditional indigenous contexts is more closely linked with morality and culture and incorporates many elements of sustainable development including equity, cooperation, responsibility for biodiversity and sustainable livelihoods </w:t>
      </w:r>
      <w:r w:rsidRPr="0008241C">
        <w:rPr>
          <w:sz w:val="22"/>
          <w:szCs w:val="22"/>
        </w:rPr>
        <w:fldChar w:fldCharType="begin" w:fldLock="1"/>
      </w:r>
      <w:r w:rsidRPr="0008241C">
        <w:rPr>
          <w:sz w:val="22"/>
          <w:szCs w:val="22"/>
        </w:rPr>
        <w:instrText>ADDIN CSL_CITATION {"citationItems":[{"id":"ITEM-1","itemData":{"DOI":"10.1071/PC14906","ISSN":"10382097","abstract":"The Pacific region is a biodiversity hot spot with a long history of human occupation closely linked with sustainable use of the marine environment. The health of the marine environment and its resources is of environmental, economic and socio-cultural concern, and law plays an important part in its conservation and management. Designing appropriate legal mechanisms is, however, a challenging prospect. The Pacific Island countries involve a complex environment for law and policy-makers. As a result of their colonial past, these nations are legally pluralist, with more than one legal system operating at the same time. In addition, Pacific Island countries have embraced international law, ratifying the majority of key environmental treaties and subsequently taking steps to implement their obligations, including those related to biodiversity conservation. This complicated legal landscape means that law and policy must be adopted that implements international treaties whilst also meeting the needs of local communities. A particular feature of the Pacific region is the widespread adoption of community-based marine management approaches. Their proliferation is due to a combination of underlying customary law, which has subsisted despite colonial rule, together with a willingness by governments to support local approaches. This article examines community-based marine management through a legal lens; it commences by outlining traditional rules for marine management before exploring the contemporary legal position with a focus on the hybridisation of state-based legislation and customary law. Finally, comments are made on the effectiveness of these legal approaches, as well as remaining challenges. © 2015 CSIRO.","author":[{"dropping-particle":"","family":"Techera","given":"E J","non-dropping-particle":"","parse-names":false,"suffix":""}],"container-title":"Pacific Conservation Biology","id":"ITEM-1","issue":"1","issued":{"date-parts":[["2015"]]},"page":"87-96","title":"Enhancing legal frameworks for biodiversity conservation in the Pacific","type":"article-journal","volume":"21"},"uris":["http://www.mendeley.com/documents/?uuid=a1f14943-4779-4ec7-8bb9-202b33b3a114"]}],"mendeley":{"formattedCitation":"(Techera, 2015)","plainTextFormattedCitation":"(Techera, 2015)","previouslyFormattedCitation":"(Techera, 2015)"},"properties":{"noteIndex":0},"schema":"https://github.com/citation-style-language/schema/raw/master/csl-citation.json"}</w:instrText>
      </w:r>
      <w:r w:rsidRPr="0008241C">
        <w:rPr>
          <w:sz w:val="22"/>
          <w:szCs w:val="22"/>
        </w:rPr>
        <w:fldChar w:fldCharType="separate"/>
      </w:r>
      <w:r w:rsidRPr="0008241C">
        <w:rPr>
          <w:noProof/>
          <w:sz w:val="22"/>
          <w:szCs w:val="22"/>
        </w:rPr>
        <w:t>(Techera, 2015)</w:t>
      </w:r>
      <w:r w:rsidRPr="0008241C">
        <w:rPr>
          <w:sz w:val="22"/>
          <w:szCs w:val="22"/>
        </w:rPr>
        <w:fldChar w:fldCharType="end"/>
      </w:r>
      <w:r w:rsidRPr="0008241C">
        <w:rPr>
          <w:sz w:val="22"/>
          <w:szCs w:val="22"/>
        </w:rPr>
        <w:t xml:space="preserve">. Similar system of customary law also exist in Asia such as the </w:t>
      </w:r>
      <w:r w:rsidRPr="0008241C">
        <w:rPr>
          <w:i/>
          <w:sz w:val="22"/>
          <w:szCs w:val="22"/>
        </w:rPr>
        <w:t>tara bandu</w:t>
      </w:r>
      <w:r w:rsidRPr="0008241C">
        <w:rPr>
          <w:sz w:val="22"/>
          <w:szCs w:val="22"/>
        </w:rPr>
        <w:t xml:space="preserve"> in Timor-Leste </w:t>
      </w:r>
      <w:r w:rsidRPr="0008241C">
        <w:rPr>
          <w:sz w:val="22"/>
          <w:szCs w:val="22"/>
        </w:rPr>
        <w:fldChar w:fldCharType="begin" w:fldLock="1"/>
      </w:r>
      <w:r w:rsidRPr="0008241C">
        <w:rPr>
          <w:sz w:val="22"/>
          <w:szCs w:val="22"/>
        </w:rPr>
        <w:instrText>ADDIN CSL_CITATION {"citationItems":[{"id":"ITEM-1","itemData":{"ISBN":"9781849712316","author":[{"dropping-particle":"","family":"Miyazawa","given":"Naori","non-dropping-particle":"","parse-names":false,"suffix":""}],"id":"ITEM-1","issued":{"date-parts":[["2013"]]},"title":"Customary law and community- based natural resource management in post-conflict Timor-Leste","type":"article-journal"},"uris":["http://www.mendeley.com/documents/?uuid=0c72e2d8-5342-4e27-a20d-5e98c251dd2c"]}],"mendeley":{"formattedCitation":"(Miyazawa, 2013)","plainTextFormattedCitation":"(Miyazawa, 2013)","previouslyFormattedCitation":"(Miyazawa, 2013)"},"properties":{"noteIndex":0},"schema":"https://github.com/citation-style-language/schema/raw/master/csl-citation.json"}</w:instrText>
      </w:r>
      <w:r w:rsidRPr="0008241C">
        <w:rPr>
          <w:sz w:val="22"/>
          <w:szCs w:val="22"/>
        </w:rPr>
        <w:fldChar w:fldCharType="separate"/>
      </w:r>
      <w:r w:rsidRPr="0008241C">
        <w:rPr>
          <w:noProof/>
          <w:sz w:val="22"/>
          <w:szCs w:val="22"/>
        </w:rPr>
        <w:t>(Miyazawa, 2013)</w:t>
      </w:r>
      <w:r w:rsidRPr="0008241C">
        <w:rPr>
          <w:sz w:val="22"/>
          <w:szCs w:val="22"/>
        </w:rPr>
        <w:fldChar w:fldCharType="end"/>
      </w:r>
      <w:r w:rsidRPr="0008241C">
        <w:rPr>
          <w:sz w:val="22"/>
          <w:szCs w:val="22"/>
        </w:rPr>
        <w:t xml:space="preserve"> and indigenous agroforest systems in the Philippines </w:t>
      </w:r>
      <w:r w:rsidRPr="0008241C">
        <w:rPr>
          <w:sz w:val="22"/>
          <w:szCs w:val="22"/>
        </w:rPr>
        <w:fldChar w:fldCharType="begin" w:fldLock="1"/>
      </w:r>
      <w:r w:rsidRPr="0008241C">
        <w:rPr>
          <w:sz w:val="22"/>
          <w:szCs w:val="22"/>
        </w:rPr>
        <w:instrText>ADDIN CSL_CITATION {"citationItems":[{"id":"ITEM-1","itemData":{"DOI":"10.5923/j.re.20150501.04","author":[{"dropping-particle":"","family":"Dulay","given":"Milton P","non-dropping-particle":"","parse-names":false,"suffix":""}],"id":"ITEM-1","issue":"1","issued":{"date-parts":[["2015"]]},"page":"45-51","title":"Indigenous Agroforestry Systems of Ifugao , Philippines","type":"article-journal","volume":"5"},"uris":["http://www.mendeley.com/documents/?uuid=bfa3b7b0-6cc9-4d6b-96b1-a23b43684007"]}],"mendeley":{"formattedCitation":"(Dulay, 2015)","plainTextFormattedCitation":"(Dulay, 2015)","previouslyFormattedCitation":"(Dulay, 2015)"},"properties":{"noteIndex":0},"schema":"https://github.com/citation-style-language/schema/raw/master/csl-citation.json"}</w:instrText>
      </w:r>
      <w:r w:rsidRPr="0008241C">
        <w:rPr>
          <w:sz w:val="22"/>
          <w:szCs w:val="22"/>
        </w:rPr>
        <w:fldChar w:fldCharType="separate"/>
      </w:r>
      <w:r w:rsidRPr="0008241C">
        <w:rPr>
          <w:noProof/>
          <w:sz w:val="22"/>
          <w:szCs w:val="22"/>
        </w:rPr>
        <w:t>(Dulay, 2015)</w:t>
      </w:r>
      <w:r w:rsidRPr="0008241C">
        <w:rPr>
          <w:sz w:val="22"/>
          <w:szCs w:val="22"/>
        </w:rPr>
        <w:fldChar w:fldCharType="end"/>
      </w:r>
      <w:r w:rsidRPr="0008241C">
        <w:rPr>
          <w:sz w:val="22"/>
          <w:szCs w:val="22"/>
        </w:rPr>
        <w:t xml:space="preserve">, which practices provide protection for natural resources. In Australia’s protected areas, habitation and land management by indigenous people were previously excluded to preserve wilderness areas, but recently the Indigenous Protected Area (IPA) program became a new initiative in protected area management. IPAs are established for the purpose of enhancing control of protected areas by indigenous people where traditional land management practices progress steadily and which provides cultural and biological benefits to the society </w:t>
      </w:r>
      <w:r w:rsidRPr="0008241C">
        <w:rPr>
          <w:sz w:val="22"/>
          <w:szCs w:val="22"/>
        </w:rPr>
        <w:fldChar w:fldCharType="begin" w:fldLock="1"/>
      </w:r>
      <w:r w:rsidRPr="0008241C">
        <w:rPr>
          <w:sz w:val="22"/>
          <w:szCs w:val="22"/>
        </w:rPr>
        <w:instrText>ADDIN CSL_CITATION {"citationItems":[{"id":"ITEM-1","itemData":{"author":[{"dropping-particle":"","family":"Muller","given":"S","non-dropping-particle":"","parse-names":false,"suffix":""}],"container-title":"Australian Geographical Studies","id":"ITEM-1","issue":"1","issued":{"date-parts":[["2003"]]},"page":"29–43","title":"Towards Decolonisation of Australia’s Protected Area Management: the Nantawarrina Indigenous Protected Area Experience","type":"article-journal","volume":"41"},"uris":["http://www.mendeley.com/documents/?uuid=c1ee2238-5957-4d72-930a-e800691771ca"]}],"mendeley":{"formattedCitation":"(Muller, 2003)","plainTextFormattedCitation":"(Muller, 2003)","previouslyFormattedCitation":"(Muller, 2003)"},"properties":{"noteIndex":0},"schema":"https://github.com/citation-style-language/schema/raw/master/csl-citation.json"}</w:instrText>
      </w:r>
      <w:r w:rsidRPr="0008241C">
        <w:rPr>
          <w:sz w:val="22"/>
          <w:szCs w:val="22"/>
        </w:rPr>
        <w:fldChar w:fldCharType="separate"/>
      </w:r>
      <w:r w:rsidRPr="0008241C">
        <w:rPr>
          <w:noProof/>
          <w:sz w:val="22"/>
          <w:szCs w:val="22"/>
        </w:rPr>
        <w:t>(Muller, 2003)</w:t>
      </w:r>
      <w:r w:rsidRPr="0008241C">
        <w:rPr>
          <w:sz w:val="22"/>
          <w:szCs w:val="22"/>
        </w:rPr>
        <w:fldChar w:fldCharType="end"/>
      </w:r>
      <w:r w:rsidRPr="0008241C">
        <w:rPr>
          <w:sz w:val="22"/>
          <w:szCs w:val="22"/>
        </w:rPr>
        <w:t xml:space="preserve">. In the Middle East, the Al-Hima is the most widespread and longstanding indigenous and traditional institution for nature conservation. It is a traditional system of resource tenure that has been practiced for more than 1400 years in the Arabian Peninsula (chapter 2.3.2). </w:t>
      </w:r>
    </w:p>
    <w:p w14:paraId="1D54B012" w14:textId="77777777" w:rsidR="00A01204" w:rsidRPr="0008241C" w:rsidRDefault="00A01204" w:rsidP="00A01204">
      <w:pPr>
        <w:rPr>
          <w:color w:val="5B9BD5"/>
          <w:sz w:val="22"/>
          <w:szCs w:val="22"/>
        </w:rPr>
      </w:pPr>
    </w:p>
    <w:p w14:paraId="54F376D5" w14:textId="101CA89A" w:rsidR="00A01204" w:rsidRPr="0008241C" w:rsidRDefault="00A01204" w:rsidP="00A01204">
      <w:pPr>
        <w:rPr>
          <w:sz w:val="22"/>
          <w:szCs w:val="22"/>
        </w:rPr>
      </w:pPr>
      <w:r w:rsidRPr="0008241C">
        <w:rPr>
          <w:sz w:val="22"/>
          <w:szCs w:val="22"/>
        </w:rPr>
        <w:t xml:space="preserve">In many parts of the Asia-Pacific region, the management of coastal fisheries are based on traditional community-based systems, which are supported by property rights and associated regimes of rights </w:t>
      </w:r>
      <w:r w:rsidRPr="0008241C">
        <w:rPr>
          <w:sz w:val="22"/>
          <w:szCs w:val="22"/>
        </w:rPr>
        <w:lastRenderedPageBreak/>
        <w:t xml:space="preserve">and rules that closely reflect social </w:t>
      </w:r>
      <w:r w:rsidR="00C934E9">
        <w:rPr>
          <w:sz w:val="22"/>
          <w:szCs w:val="22"/>
        </w:rPr>
        <w:t>organiz</w:t>
      </w:r>
      <w:r w:rsidRPr="0008241C">
        <w:rPr>
          <w:sz w:val="22"/>
          <w:szCs w:val="22"/>
        </w:rPr>
        <w:t xml:space="preserve">ation and local power structure </w:t>
      </w:r>
      <w:r w:rsidRPr="0008241C">
        <w:rPr>
          <w:sz w:val="22"/>
          <w:szCs w:val="22"/>
        </w:rPr>
        <w:fldChar w:fldCharType="begin" w:fldLock="1"/>
      </w:r>
      <w:r w:rsidRPr="0008241C">
        <w:rPr>
          <w:sz w:val="22"/>
          <w:szCs w:val="22"/>
        </w:rPr>
        <w:instrText>ADDIN CSL_CITATION {"citationItems":[{"id":"ITEM-1","itemData":{"abstract":"Derechos de propiedad, maldivas, pesca, turismo, conservación de recursos, sistemas tradicionales de gestión de recursos; tragedia de los comunes; conocimiento local; gestión de pesquerías","author":[{"dropping-particle":"","family":"Ruddle","given":"Kenneth","non-dropping-particle":"","parse-names":false,"suffix":""}],"container-title":"Workshop on Integrated Reef Resources Management in the Maldives - Bay of Bengal Programme","id":"ITEM-1","issued":{"date-parts":[["1997"]]},"page":"1-7","title":"Traditional Marine Resources Management Systems in the Asia-Pacific Region: Design Principles and Policy Options","type":"article-journal"},"uris":["http://www.mendeley.com/documents/?uuid=91efac34-931e-4ce8-a485-cc7d012f21f0"]}],"mendeley":{"formattedCitation":"(Ruddle, 1997)","plainTextFormattedCitation":"(Ruddle, 1997)","previouslyFormattedCitation":"(Ruddle, 1997)"},"properties":{"noteIndex":0},"schema":"https://github.com/citation-style-language/schema/raw/master/csl-citation.json"}</w:instrText>
      </w:r>
      <w:r w:rsidRPr="0008241C">
        <w:rPr>
          <w:sz w:val="22"/>
          <w:szCs w:val="22"/>
        </w:rPr>
        <w:fldChar w:fldCharType="separate"/>
      </w:r>
      <w:r w:rsidRPr="0008241C">
        <w:rPr>
          <w:noProof/>
          <w:sz w:val="22"/>
          <w:szCs w:val="22"/>
        </w:rPr>
        <w:t>(Ruddle, 1997)</w:t>
      </w:r>
      <w:r w:rsidRPr="0008241C">
        <w:rPr>
          <w:sz w:val="22"/>
          <w:szCs w:val="22"/>
        </w:rPr>
        <w:fldChar w:fldCharType="end"/>
      </w:r>
      <w:r w:rsidRPr="0008241C">
        <w:rPr>
          <w:sz w:val="22"/>
          <w:szCs w:val="22"/>
        </w:rPr>
        <w:t xml:space="preserve">. In countries where “community land rights are respected and recognised in national law, communities can consider entering into partnerships with the private sector to establish responsible, secure, and sustainable investments” </w:t>
      </w:r>
      <w:r w:rsidRPr="0008241C">
        <w:rPr>
          <w:sz w:val="22"/>
          <w:szCs w:val="22"/>
        </w:rPr>
        <w:fldChar w:fldCharType="begin" w:fldLock="1"/>
      </w:r>
      <w:r w:rsidRPr="0008241C">
        <w:rPr>
          <w:sz w:val="22"/>
          <w:szCs w:val="22"/>
        </w:rPr>
        <w:instrText>ADDIN CSL_CITATION {"citationItems":[{"id":"ITEM-1","itemData":{"abstract":"Rights and Resources Initiative. (2015). Who owns the world’s lands? A global baseline of formally recognized indigenous and community land rights. Washington, DC: RRI.","author":[{"dropping-particle":"","family":"Rights and Resources Initiative","given":"","non-dropping-particle":"","parse-names":false,"suffix":""}],"id":"ITEM-1","issue":"September","issued":{"date-parts":[["2015"]]},"page":"56","title":"Who Owns the World’s Land? A global baseline of formally recognized indigenous and community land rights.","type":"article-journal"},"uris":["http://www.mendeley.com/documents/?uuid=ecb05ed8-51ea-434b-b3da-a45f8e81b7f4"]}],"mendeley":{"formattedCitation":"(Rights and Resources Initiative, 2015)","plainTextFormattedCitation":"(Rights and Resources Initiative, 2015)","previouslyFormattedCitation":"(Rights and Resources Initiative, 2015)"},"properties":{"noteIndex":0},"schema":"https://github.com/citation-style-language/schema/raw/master/csl-citation.json"}</w:instrText>
      </w:r>
      <w:r w:rsidRPr="0008241C">
        <w:rPr>
          <w:sz w:val="22"/>
          <w:szCs w:val="22"/>
        </w:rPr>
        <w:fldChar w:fldCharType="separate"/>
      </w:r>
      <w:r w:rsidRPr="0008241C">
        <w:rPr>
          <w:noProof/>
          <w:sz w:val="22"/>
          <w:szCs w:val="22"/>
        </w:rPr>
        <w:t>(Rights and Resources Initiative, 2015, p. 2)</w:t>
      </w:r>
      <w:r w:rsidRPr="0008241C">
        <w:rPr>
          <w:sz w:val="22"/>
          <w:szCs w:val="22"/>
        </w:rPr>
        <w:fldChar w:fldCharType="end"/>
      </w:r>
      <w:r w:rsidRPr="0008241C">
        <w:rPr>
          <w:sz w:val="22"/>
          <w:szCs w:val="22"/>
        </w:rPr>
        <w:t xml:space="preserve">. Moreover, international declarations and agreements (e.g. 1989 ILO Indigenous and Tribal Peoples Convention, 2007 UN Declaration on the Rights of Indigenous Peoples, etc.) provide indigenous people “rights of property over land and natural resources arising out of their own customary land tenure systems” </w:t>
      </w:r>
      <w:r w:rsidRPr="0008241C">
        <w:rPr>
          <w:sz w:val="22"/>
          <w:szCs w:val="22"/>
        </w:rPr>
        <w:fldChar w:fldCharType="begin" w:fldLock="1"/>
      </w:r>
      <w:r w:rsidRPr="0008241C">
        <w:rPr>
          <w:sz w:val="22"/>
          <w:szCs w:val="22"/>
        </w:rPr>
        <w:instrText>ADDIN CSL_CITATION {"citationItems":[{"id":"ITEM-1","itemData":{"author":[{"dropping-particle":"","family":"Anaya","given":"James","non-dropping-particle":"","parse-names":false,"suffix":""}],"container-title":"Arizona Journal of International &amp; Comparative Law","id":"ITEM-1","issue":"1","issued":{"date-parts":[["2005"]]},"page":"7-17","title":"Indigenous peoples’ participatory rights in relation to decisions about natural resource extraction: the more fundamental issue of what rights indigenous peoples have in lands and resources","type":"article-journal","volume":"22"},"locator":"16","uris":["http://www.mendeley.com/documents/?uuid=f741a8f6-bd5d-4b82-9786-01a2b6798107"]}],"mendeley":{"formattedCitation":"(Anaya, 2005, p. 16)","plainTextFormattedCitation":"(Anaya, 2005, p. 16)","previouslyFormattedCitation":"(Anaya, 2005, p. 16)"},"properties":{"noteIndex":0},"schema":"https://github.com/citation-style-language/schema/raw/master/csl-citation.json"}</w:instrText>
      </w:r>
      <w:r w:rsidRPr="0008241C">
        <w:rPr>
          <w:sz w:val="22"/>
          <w:szCs w:val="22"/>
        </w:rPr>
        <w:fldChar w:fldCharType="separate"/>
      </w:r>
      <w:r w:rsidRPr="0008241C">
        <w:rPr>
          <w:noProof/>
          <w:sz w:val="22"/>
          <w:szCs w:val="22"/>
        </w:rPr>
        <w:t>(Anaya, 2005, p. 16)</w:t>
      </w:r>
      <w:r w:rsidRPr="0008241C">
        <w:rPr>
          <w:sz w:val="22"/>
          <w:szCs w:val="22"/>
        </w:rPr>
        <w:fldChar w:fldCharType="end"/>
      </w:r>
      <w:r w:rsidRPr="0008241C">
        <w:rPr>
          <w:sz w:val="22"/>
          <w:szCs w:val="22"/>
        </w:rPr>
        <w:t>.</w:t>
      </w:r>
    </w:p>
    <w:p w14:paraId="1B22B07C" w14:textId="77777777" w:rsidR="00A01204" w:rsidRPr="0008241C" w:rsidRDefault="00A01204" w:rsidP="00A01204">
      <w:pPr>
        <w:rPr>
          <w:sz w:val="22"/>
          <w:szCs w:val="22"/>
        </w:rPr>
      </w:pPr>
    </w:p>
    <w:p w14:paraId="1CD9362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794" w:name="_Toc504317366"/>
      <w:bookmarkStart w:id="1795" w:name="_Toc504318059"/>
      <w:bookmarkStart w:id="1796" w:name="_Toc504321405"/>
      <w:bookmarkStart w:id="1797" w:name="_Toc524048084"/>
      <w:r w:rsidRPr="0008241C">
        <w:rPr>
          <w:b/>
          <w:sz w:val="22"/>
          <w:szCs w:val="24"/>
        </w:rPr>
        <w:t>6.2.3.3</w:t>
      </w:r>
      <w:r w:rsidRPr="0008241C">
        <w:rPr>
          <w:b/>
          <w:sz w:val="22"/>
          <w:szCs w:val="24"/>
        </w:rPr>
        <w:tab/>
        <w:t>Gender equity and women stewardships</w:t>
      </w:r>
      <w:bookmarkEnd w:id="1794"/>
      <w:bookmarkEnd w:id="1795"/>
      <w:bookmarkEnd w:id="1796"/>
      <w:bookmarkEnd w:id="1797"/>
    </w:p>
    <w:p w14:paraId="53FE427D" w14:textId="77777777" w:rsidR="00A01204" w:rsidRPr="0008241C" w:rsidRDefault="00A01204" w:rsidP="00A01204">
      <w:pPr>
        <w:rPr>
          <w:sz w:val="22"/>
          <w:szCs w:val="22"/>
        </w:rPr>
      </w:pPr>
    </w:p>
    <w:p w14:paraId="5C499F95" w14:textId="485101A1" w:rsidR="00A01204" w:rsidRPr="0008241C" w:rsidRDefault="00A01204" w:rsidP="00A01204">
      <w:pPr>
        <w:rPr>
          <w:sz w:val="22"/>
          <w:szCs w:val="22"/>
        </w:rPr>
      </w:pPr>
      <w:r w:rsidRPr="0008241C">
        <w:rPr>
          <w:sz w:val="22"/>
          <w:szCs w:val="22"/>
        </w:rPr>
        <w:t xml:space="preserve">Women in indigenous and local communities have important roles as stewards of natural resources and repositories of traditional knowledge and custodians of diverse culture </w:t>
      </w:r>
      <w:r w:rsidRPr="0008241C">
        <w:rPr>
          <w:sz w:val="22"/>
          <w:szCs w:val="22"/>
        </w:rPr>
        <w:fldChar w:fldCharType="begin" w:fldLock="1"/>
      </w:r>
      <w:r w:rsidRPr="0008241C">
        <w:rPr>
          <w:sz w:val="22"/>
          <w:szCs w:val="22"/>
        </w:rPr>
        <w:instrText>ADDIN CSL_CITATION {"citationItems":[{"id":"ITEM-1","itemData":{"abstract":"Since its inception, in its quest to “enable the rural poor to overcome their poverty”, IFAD has been focusing on women in general, and indigenous women in particular. For the Fund, in fact, gender equality and women’s empowerment are both objectives of, and instruments for, poverty reduction. In its operations, IFAD aims to: expand indigenous women’s access to and control over fundamental assets such as land, capital, knowledge and technologies; strengthen their agency or their decision-making role in community affairs and representation in local institutions; improve their well being; and reduce their workload by facilitating access to their entitlements by asserting their rights and securing their entitlements to services, infrastructure, etc. The Fund supports indigenous women because it realizes the great untapped capacity for sustainable development intrinsic in indigenous spirituality and cosmogony. Indigenous women have a significant potential role as ‘stewards’ of national and global natural resources and biodiversity. Indigenous women are also repositories of varied and locally rooted knowledge systems that make an important contribution to the world’s heritage. They are also rich in cultural diversity, a valuable quality. Significantly, indigenous women have a key role to play in peace brokering and conflict mitigation. This paper highlights the concerns of indigenous women and the challenges they face. Based on IFAD’s past experience, it makes suggestions on how to expand and deepen their role in sustainable development. As most indigenous women live in marginal areas, where property rights are ill-defined, secure access to land, forests, water and related resources is a major issue. It is also important to address indigenous women’s basic human rights to food, health, education, intellectual property rights, culture, dignity and peace. The rights-based approach that IFAD has initiated in some countries recognizes that support to indigenous women’s claims to entitlements, enhancing their traditional knowledge systems, protection of their intellectual property rights and sensitivity to their culture, language and cosmogony can assist in mainstreaming their concerns into the development arena, on their own terms. It also acknowledges these elements as crucial to the building of partnerships, and the ownership, and hence sustainability, of development initiatives. To assist indigenous women in overcoming their material poverty and in asserting …","author":[{"dropping-particle":"","family":"IFAD","given":"","non-dropping-particle":"","parse-names":false,"suffix":""}],"container-title":"Third Session of the Permanent Forum on Indigenous Issues","id":"ITEM-1","issued":{"date-parts":[["2004"]]},"number-of-pages":"30","title":"Enhancing the Role of Indigenous Women in Sustainable Development","type":"report"},"uris":["http://www.mendeley.com/documents/?uuid=419e4973-e822-4fd1-aea2-965515e82250"]}],"mendeley":{"formattedCitation":"(IFAD, 2004)","plainTextFormattedCitation":"(IFAD, 2004)","previouslyFormattedCitation":"(IFAD, 2004)"},"properties":{"noteIndex":0},"schema":"https://github.com/citation-style-language/schema/raw/master/csl-citation.json"}</w:instrText>
      </w:r>
      <w:r w:rsidRPr="0008241C">
        <w:rPr>
          <w:sz w:val="22"/>
          <w:szCs w:val="22"/>
        </w:rPr>
        <w:fldChar w:fldCharType="separate"/>
      </w:r>
      <w:r w:rsidRPr="0008241C">
        <w:rPr>
          <w:noProof/>
          <w:sz w:val="22"/>
          <w:szCs w:val="22"/>
        </w:rPr>
        <w:t>(IFAD, 2004)</w:t>
      </w:r>
      <w:r w:rsidRPr="0008241C">
        <w:rPr>
          <w:sz w:val="22"/>
          <w:szCs w:val="22"/>
        </w:rPr>
        <w:fldChar w:fldCharType="end"/>
      </w:r>
      <w:r w:rsidRPr="0008241C">
        <w:rPr>
          <w:sz w:val="22"/>
          <w:szCs w:val="22"/>
        </w:rPr>
        <w:t xml:space="preserve">. These roles are anchored on their tasks to support the needs of their families such as food, water, livelihood, firewood, shelter and health care </w:t>
      </w:r>
      <w:r w:rsidRPr="0008241C">
        <w:rPr>
          <w:sz w:val="22"/>
          <w:szCs w:val="22"/>
        </w:rPr>
        <w:fldChar w:fldCharType="begin" w:fldLock="1"/>
      </w:r>
      <w:r w:rsidRPr="0008241C">
        <w:rPr>
          <w:sz w:val="22"/>
          <w:szCs w:val="22"/>
        </w:rPr>
        <w:instrText>ADDIN CSL_CITATION {"citationItems":[{"id":"ITEM-1","itemData":{"ISBN":"9786169125891","author":[{"dropping-particle":"","family":"AIPP","given":"","non-dropping-particle":"","parse-names":false,"suffix":""}],"container-title":"Brain","id":"ITEM-1","issued":{"date-parts":[["2013"]]},"number-of-pages":"132","publisher":"Asia Indigenous Peoples Pact (AIPP)","publisher-place":"Chiang Mai Thailand","title":"Research on the Roles and Contributions of Indigenous Women in Sustainable Forest Management in Mekong Countries/Asia","type":"book","volume":"735"},"uris":["http://www.mendeley.com/documents/?uuid=b0fd9612-036f-4e72-a74d-f731f952689b"]}],"mendeley":{"formattedCitation":"(AIPP, 2013)","plainTextFormattedCitation":"(AIPP, 2013)","previouslyFormattedCitation":"(AIPP, 2013)"},"properties":{"noteIndex":0},"schema":"https://github.com/citation-style-language/schema/raw/master/csl-citation.json"}</w:instrText>
      </w:r>
      <w:r w:rsidRPr="0008241C">
        <w:rPr>
          <w:sz w:val="22"/>
          <w:szCs w:val="22"/>
        </w:rPr>
        <w:fldChar w:fldCharType="separate"/>
      </w:r>
      <w:r w:rsidRPr="0008241C">
        <w:rPr>
          <w:noProof/>
          <w:sz w:val="22"/>
          <w:szCs w:val="22"/>
        </w:rPr>
        <w:t>(AIPP, 2013)</w:t>
      </w:r>
      <w:r w:rsidRPr="0008241C">
        <w:rPr>
          <w:sz w:val="22"/>
          <w:szCs w:val="22"/>
        </w:rPr>
        <w:fldChar w:fldCharType="end"/>
      </w:r>
      <w:r w:rsidRPr="0008241C">
        <w:rPr>
          <w:sz w:val="22"/>
          <w:szCs w:val="22"/>
        </w:rPr>
        <w:t xml:space="preserve">. Development of human capital particularly among women is thus particularly important for sustainable land management. The gender development index (GDI) of the UNDP measures the disparities between women and men in human development including health, knowledge and living standards </w:t>
      </w:r>
      <w:r w:rsidRPr="0008241C">
        <w:rPr>
          <w:sz w:val="22"/>
          <w:szCs w:val="22"/>
        </w:rPr>
        <w:fldChar w:fldCharType="begin" w:fldLock="1"/>
      </w:r>
      <w:r w:rsidRPr="0008241C">
        <w:rPr>
          <w:sz w:val="22"/>
          <w:szCs w:val="22"/>
        </w:rPr>
        <w:instrText>ADDIN CSL_CITATION {"citationItems":[{"id":"ITEM-1","itemData":{"URL":"http://hdr.undp.org/en/content/gender-development-index-gdi","accessed":{"date-parts":[["2018","1","16"]]},"author":[{"dropping-particle":"","family":"UNDP","given":"","non-dropping-particle":"","parse-names":false,"suffix":""}],"id":"ITEM-1","issued":{"date-parts":[["0"]]},"title":"Gender Development Index (GDI) | Human Development Reports","type":"webpage"},"uris":["http://www.mendeley.com/documents/?uuid=19fb1d8a-f5c8-34bd-b57a-07df939f76d0"]}],"mendeley":{"formattedCitation":"(UNDP, n.d.)","plainTextFormattedCitation":"(UNDP, n.d.)","previouslyFormattedCitation":"(UNDP, n.d.)"},"properties":{"noteIndex":0},"schema":"https://github.com/citation-style-language/schema/raw/master/csl-citation.json"}</w:instrText>
      </w:r>
      <w:r w:rsidRPr="0008241C">
        <w:rPr>
          <w:sz w:val="22"/>
          <w:szCs w:val="22"/>
        </w:rPr>
        <w:fldChar w:fldCharType="separate"/>
      </w:r>
      <w:r w:rsidRPr="0008241C">
        <w:rPr>
          <w:noProof/>
          <w:sz w:val="22"/>
          <w:szCs w:val="22"/>
        </w:rPr>
        <w:t>(UNDP, n.d.)</w:t>
      </w:r>
      <w:r w:rsidRPr="0008241C">
        <w:rPr>
          <w:sz w:val="22"/>
          <w:szCs w:val="22"/>
        </w:rPr>
        <w:fldChar w:fldCharType="end"/>
      </w:r>
      <w:r w:rsidRPr="0008241C">
        <w:rPr>
          <w:sz w:val="22"/>
          <w:szCs w:val="22"/>
        </w:rPr>
        <w:t xml:space="preserve">. The higher the index (highest global value is at the scale of 1), the lower is the gender disparity on these three human development dimensions. </w:t>
      </w:r>
      <w:r w:rsidRPr="0008241C">
        <w:rPr>
          <w:sz w:val="22"/>
          <w:szCs w:val="22"/>
        </w:rPr>
        <w:fldChar w:fldCharType="begin"/>
      </w:r>
      <w:r w:rsidRPr="0008241C">
        <w:rPr>
          <w:sz w:val="22"/>
          <w:szCs w:val="22"/>
        </w:rPr>
        <w:instrText xml:space="preserve"> REF _Ref479946749 \h  \* MERGEFORMAT </w:instrText>
      </w:r>
      <w:r w:rsidRPr="0008241C">
        <w:rPr>
          <w:sz w:val="22"/>
          <w:szCs w:val="22"/>
        </w:rPr>
      </w:r>
      <w:r w:rsidRPr="0008241C">
        <w:rPr>
          <w:sz w:val="22"/>
          <w:szCs w:val="22"/>
        </w:rPr>
        <w:fldChar w:fldCharType="separate"/>
      </w:r>
      <w:r w:rsidR="00D74032" w:rsidRPr="00D74032">
        <w:rPr>
          <w:sz w:val="22"/>
          <w:szCs w:val="22"/>
        </w:rPr>
        <w:t xml:space="preserve">Figure </w:t>
      </w:r>
      <w:r w:rsidR="00D74032" w:rsidRPr="00D74032">
        <w:rPr>
          <w:noProof/>
          <w:sz w:val="22"/>
          <w:szCs w:val="22"/>
        </w:rPr>
        <w:t>6.4</w:t>
      </w:r>
      <w:r w:rsidRPr="0008241C">
        <w:rPr>
          <w:sz w:val="22"/>
          <w:szCs w:val="22"/>
        </w:rPr>
        <w:fldChar w:fldCharType="end"/>
      </w:r>
      <w:r w:rsidRPr="0008241C">
        <w:rPr>
          <w:sz w:val="22"/>
          <w:szCs w:val="22"/>
        </w:rPr>
        <w:t xml:space="preserve"> shows that GDI is highest in Australia and New Zealand, but many other subregions have experienced improvement in the index from 2005 and 2014. Women need to have equal access to not only human capital but also land. Rights over land is not a matter of possession but communal stewardship and spiritual relationship with the earth </w:t>
      </w:r>
      <w:r w:rsidRPr="0008241C">
        <w:rPr>
          <w:sz w:val="22"/>
          <w:szCs w:val="22"/>
        </w:rPr>
        <w:fldChar w:fldCharType="begin" w:fldLock="1"/>
      </w:r>
      <w:r w:rsidRPr="0008241C">
        <w:rPr>
          <w:sz w:val="22"/>
          <w:szCs w:val="22"/>
        </w:rPr>
        <w:instrText>ADDIN CSL_CITATION {"citationItems":[{"id":"ITEM-1","itemData":{"author":[{"dropping-particle":"","family":"Anaya","given":"James","non-dropping-particle":"","parse-names":false,"suffix":""}],"container-title":"Arizona Journal of International &amp; Comparative Law","id":"ITEM-1","issue":"1","issued":{"date-parts":[["2005"]]},"page":"7-17","title":"Indigenous peoples’ participatory rights in relation to decisions about natural resource extraction: the more fundamental issue of what rights indigenous peoples have in lands and resources","type":"article-journal","volume":"22"},"uris":["http://www.mendeley.com/documents/?uuid=f741a8f6-bd5d-4b82-9786-01a2b6798107"]}],"mendeley":{"formattedCitation":"(Anaya, 2005)","plainTextFormattedCitation":"(Anaya, 2005)","previouslyFormattedCitation":"(Anaya, 2005)"},"properties":{"noteIndex":0},"schema":"https://github.com/citation-style-language/schema/raw/master/csl-citation.json"}</w:instrText>
      </w:r>
      <w:r w:rsidRPr="0008241C">
        <w:rPr>
          <w:sz w:val="22"/>
          <w:szCs w:val="22"/>
        </w:rPr>
        <w:fldChar w:fldCharType="separate"/>
      </w:r>
      <w:r w:rsidRPr="0008241C">
        <w:rPr>
          <w:noProof/>
          <w:sz w:val="22"/>
          <w:szCs w:val="22"/>
        </w:rPr>
        <w:t>(Anaya, 2005)</w:t>
      </w:r>
      <w:r w:rsidRPr="0008241C">
        <w:rPr>
          <w:sz w:val="22"/>
          <w:szCs w:val="22"/>
        </w:rPr>
        <w:fldChar w:fldCharType="end"/>
      </w:r>
      <w:r w:rsidRPr="0008241C">
        <w:rPr>
          <w:sz w:val="22"/>
          <w:szCs w:val="22"/>
        </w:rPr>
        <w:t xml:space="preserve">. Gender equity in terms of access to land and security of tenure could thus also contribute to legal recognition of indigenous women’s role as responsible resource managers </w:t>
      </w:r>
      <w:r w:rsidRPr="0008241C">
        <w:rPr>
          <w:sz w:val="22"/>
          <w:szCs w:val="22"/>
        </w:rPr>
        <w:fldChar w:fldCharType="begin" w:fldLock="1"/>
      </w:r>
      <w:r w:rsidRPr="0008241C">
        <w:rPr>
          <w:sz w:val="22"/>
          <w:szCs w:val="22"/>
        </w:rPr>
        <w:instrText>ADDIN CSL_CITATION {"citationItems":[{"id":"ITEM-1","itemData":{"abstract":"Since its inception, in its quest to “enable the rural poor to overcome their poverty”, IFAD has been focusing on women in general, and indigenous women in particular. For the Fund, in fact, gender equality and women’s empowerment are both objectives of, and instruments for, poverty reduction. In its operations, IFAD aims to: expand indigenous women’s access to and control over fundamental assets such as land, capital, knowledge and technologies; strengthen their agency or their decision-making role in community affairs and representation in local institutions; improve their well being; and reduce their workload by facilitating access to their entitlements by asserting their rights and securing their entitlements to services, infrastructure, etc. The Fund supports indigenous women because it realizes the great untapped capacity for sustainable development intrinsic in indigenous spirituality and cosmogony. Indigenous women have a significant potential role as ‘stewards’ of national and global natural resources and biodiversity. Indigenous women are also repositories of varied and locally rooted knowledge systems that make an important contribution to the world’s heritage. They are also rich in cultural diversity, a valuable quality. Significantly, indigenous women have a key role to play in peace brokering and conflict mitigation. This paper highlights the concerns of indigenous women and the challenges they face. Based on IFAD’s past experience, it makes suggestions on how to expand and deepen their role in sustainable development. As most indigenous women live in marginal areas, where property rights are ill-defined, secure access to land, forests, water and related resources is a major issue. It is also important to address indigenous women’s basic human rights to food, health, education, intellectual property rights, culture, dignity and peace. The rights-based approach that IFAD has initiated in some countries recognizes that support to indigenous women’s claims to entitlements, enhancing their traditional knowledge systems, protection of their intellectual property rights and sensitivity to their culture, language and cosmogony can assist in mainstreaming their concerns into the development arena, on their own terms. It also acknowledges these elements as crucial to the building of partnerships, and the ownership, and hence sustainability, of development initiatives. To assist indigenous women in overcoming their material poverty and in asserting …","author":[{"dropping-particle":"","family":"IFAD","given":"","non-dropping-particle":"","parse-names":false,"suffix":""}],"container-title":"Third Session of the Permanent Forum on Indigenous Issues","id":"ITEM-1","issued":{"date-parts":[["2004"]]},"number-of-pages":"30","title":"Enhancing the Role of Indigenous Women in Sustainable Development","type":"report"},"uris":["http://www.mendeley.com/documents/?uuid=419e4973-e822-4fd1-aea2-965515e82250"]}],"mendeley":{"formattedCitation":"(IFAD, 2004)","plainTextFormattedCitation":"(IFAD, 2004)","previouslyFormattedCitation":"(IFAD, 2004)"},"properties":{"noteIndex":0},"schema":"https://github.com/citation-style-language/schema/raw/master/csl-citation.json"}</w:instrText>
      </w:r>
      <w:r w:rsidRPr="0008241C">
        <w:rPr>
          <w:sz w:val="22"/>
          <w:szCs w:val="22"/>
        </w:rPr>
        <w:fldChar w:fldCharType="separate"/>
      </w:r>
      <w:r w:rsidRPr="0008241C">
        <w:rPr>
          <w:noProof/>
          <w:sz w:val="22"/>
          <w:szCs w:val="22"/>
        </w:rPr>
        <w:t>(IFAD, 2004)</w:t>
      </w:r>
      <w:r w:rsidRPr="0008241C">
        <w:rPr>
          <w:sz w:val="22"/>
          <w:szCs w:val="22"/>
        </w:rPr>
        <w:fldChar w:fldCharType="end"/>
      </w:r>
      <w:r w:rsidRPr="0008241C">
        <w:rPr>
          <w:sz w:val="22"/>
          <w:szCs w:val="22"/>
        </w:rPr>
        <w:t>.</w:t>
      </w:r>
    </w:p>
    <w:p w14:paraId="0F7BFFBB" w14:textId="77777777" w:rsidR="00A01204" w:rsidRPr="0008241C" w:rsidRDefault="00A01204" w:rsidP="00A01204">
      <w:pPr>
        <w:rPr>
          <w:sz w:val="22"/>
          <w:szCs w:val="22"/>
        </w:rPr>
      </w:pPr>
    </w:p>
    <w:p w14:paraId="230E724A" w14:textId="77777777" w:rsidR="00A01204" w:rsidRPr="0008241C" w:rsidRDefault="00A01204" w:rsidP="00A01204">
      <w:pPr>
        <w:rPr>
          <w:sz w:val="22"/>
          <w:szCs w:val="22"/>
        </w:rPr>
      </w:pPr>
      <w:r w:rsidRPr="0008241C">
        <w:rPr>
          <w:noProof/>
          <w:sz w:val="22"/>
          <w:szCs w:val="22"/>
          <w:lang w:val="en-US"/>
        </w:rPr>
        <w:lastRenderedPageBreak/>
        <w:drawing>
          <wp:inline distT="0" distB="0" distL="0" distR="0" wp14:anchorId="1B193AA3" wp14:editId="31EB4234">
            <wp:extent cx="5554250" cy="4961149"/>
            <wp:effectExtent l="0" t="0" r="8890" b="0"/>
            <wp:docPr id="93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4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62243" cy="4968289"/>
                    </a:xfrm>
                    <a:prstGeom prst="rect">
                      <a:avLst/>
                    </a:prstGeom>
                    <a:noFill/>
                    <a:ln>
                      <a:noFill/>
                    </a:ln>
                    <a:extLst/>
                  </pic:spPr>
                </pic:pic>
              </a:graphicData>
            </a:graphic>
          </wp:inline>
        </w:drawing>
      </w:r>
    </w:p>
    <w:p w14:paraId="7C43540D" w14:textId="12BE1CAB"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798" w:name="_Ref479946749"/>
      <w:bookmarkStart w:id="1799" w:name="_Toc504087874"/>
      <w:r w:rsidRPr="0008241C">
        <w:rPr>
          <w:b/>
          <w:kern w:val="2"/>
          <w:sz w:val="22"/>
          <w:szCs w:val="22"/>
          <w:lang w:eastAsia="ja-JP"/>
        </w:rPr>
        <w:t>Figure 6.</w:t>
      </w:r>
      <w:r w:rsidRPr="0008241C">
        <w:rPr>
          <w:b/>
          <w:kern w:val="2"/>
          <w:sz w:val="22"/>
          <w:szCs w:val="22"/>
          <w:lang w:eastAsia="ja-JP"/>
        </w:rPr>
        <w:fldChar w:fldCharType="begin"/>
      </w:r>
      <w:r w:rsidRPr="0008241C">
        <w:rPr>
          <w:b/>
          <w:kern w:val="2"/>
          <w:sz w:val="22"/>
          <w:szCs w:val="22"/>
          <w:lang w:eastAsia="ja-JP"/>
        </w:rPr>
        <w:instrText xml:space="preserve"> SEQ Figure \* ARABIC </w:instrText>
      </w:r>
      <w:r w:rsidRPr="0008241C">
        <w:rPr>
          <w:b/>
          <w:kern w:val="2"/>
          <w:sz w:val="22"/>
          <w:szCs w:val="22"/>
          <w:lang w:eastAsia="ja-JP"/>
        </w:rPr>
        <w:fldChar w:fldCharType="separate"/>
      </w:r>
      <w:r w:rsidR="00D74032">
        <w:rPr>
          <w:b/>
          <w:noProof/>
          <w:kern w:val="2"/>
          <w:sz w:val="22"/>
          <w:szCs w:val="22"/>
          <w:lang w:eastAsia="ja-JP"/>
        </w:rPr>
        <w:t>4</w:t>
      </w:r>
      <w:r w:rsidRPr="0008241C">
        <w:rPr>
          <w:b/>
          <w:kern w:val="2"/>
          <w:sz w:val="22"/>
          <w:szCs w:val="22"/>
          <w:lang w:eastAsia="ja-JP"/>
        </w:rPr>
        <w:fldChar w:fldCharType="end"/>
      </w:r>
      <w:bookmarkEnd w:id="1798"/>
      <w:r w:rsidRPr="0008241C">
        <w:rPr>
          <w:b/>
          <w:kern w:val="2"/>
          <w:sz w:val="22"/>
          <w:szCs w:val="22"/>
          <w:lang w:eastAsia="ja-JP"/>
        </w:rPr>
        <w:t xml:space="preserve"> Gender development and accessing institutions indices by subregion</w:t>
      </w:r>
      <w:bookmarkEnd w:id="1799"/>
    </w:p>
    <w:p w14:paraId="3DFC6864" w14:textId="77777777" w:rsidR="00A01204" w:rsidRPr="0008241C" w:rsidRDefault="00A01204" w:rsidP="00A01204">
      <w:pPr>
        <w:rPr>
          <w:sz w:val="22"/>
          <w:szCs w:val="22"/>
        </w:rPr>
      </w:pPr>
      <w:r w:rsidRPr="0008241C">
        <w:rPr>
          <w:sz w:val="22"/>
          <w:szCs w:val="22"/>
        </w:rPr>
        <w:t xml:space="preserve">Data sources: Gender Development Index from </w:t>
      </w:r>
      <w:r w:rsidRPr="0008241C">
        <w:rPr>
          <w:sz w:val="22"/>
          <w:szCs w:val="22"/>
        </w:rPr>
        <w:fldChar w:fldCharType="begin" w:fldLock="1"/>
      </w:r>
      <w:r w:rsidRPr="0008241C">
        <w:rPr>
          <w:sz w:val="22"/>
          <w:szCs w:val="22"/>
        </w:rPr>
        <w:instrText>ADDIN CSL_CITATION {"citationItems":[{"id":"ITEM-1","itemData":{"URL":"http://hdr.undp.org/en/content/gender-development-index-gdi","accessed":{"date-parts":[["2018","1","16"]]},"author":[{"dropping-particle":"","family":"UNDP","given":"","non-dropping-particle":"","parse-names":false,"suffix":""}],"id":"ITEM-1","issued":{"date-parts":[["0"]]},"title":"Gender Development Index (GDI) | Human Development Reports","type":"webpage"},"uris":["http://www.mendeley.com/documents/?uuid=19fb1d8a-f5c8-34bd-b57a-07df939f76d0"]}],"mendeley":{"formattedCitation":"(UNDP, n.d.)","manualFormatting":"UNDP","plainTextFormattedCitation":"(UNDP, n.d.)","previouslyFormattedCitation":"(UNDP, n.d.)"},"properties":{"noteIndex":0},"schema":"https://github.com/citation-style-language/schema/raw/master/csl-citation.json"}</w:instrText>
      </w:r>
      <w:r w:rsidRPr="0008241C">
        <w:rPr>
          <w:sz w:val="22"/>
          <w:szCs w:val="22"/>
        </w:rPr>
        <w:fldChar w:fldCharType="separate"/>
      </w:r>
      <w:r w:rsidRPr="0008241C">
        <w:rPr>
          <w:noProof/>
          <w:sz w:val="22"/>
          <w:szCs w:val="22"/>
        </w:rPr>
        <w:t>UNDP</w:t>
      </w:r>
      <w:r w:rsidRPr="0008241C">
        <w:rPr>
          <w:sz w:val="22"/>
          <w:szCs w:val="22"/>
        </w:rPr>
        <w:fldChar w:fldCharType="end"/>
      </w:r>
      <w:r w:rsidRPr="0008241C">
        <w:rPr>
          <w:sz w:val="22"/>
          <w:szCs w:val="22"/>
        </w:rPr>
        <w:t xml:space="preserve"> and data on Accessing Institutions from The </w:t>
      </w:r>
      <w:r w:rsidRPr="0008241C">
        <w:rPr>
          <w:sz w:val="22"/>
          <w:szCs w:val="22"/>
        </w:rPr>
        <w:fldChar w:fldCharType="begin" w:fldLock="1"/>
      </w:r>
      <w:r w:rsidRPr="0008241C">
        <w:rPr>
          <w:sz w:val="22"/>
          <w:szCs w:val="22"/>
        </w:rPr>
        <w:instrText>ADDIN CSL_CITATION {"citationItems":[{"id":"ITEM-1","itemData":{"URL":"http://wbl.worldbank.org/data/exploretopics/accessing-institutions","abstract":"Accessing institutions explores women’s legal ability to interact with public authorities and the private sector in the same ways as men. This indicator provides disaggregated information on 11 categories of legal ability, highlighting differences between married and unmarried women. It also assesses constitutional protections from discrimination and the use of gender quotas in government and the private sector. This edition expands the coverage on quotas to include candidate lists.","accessed":{"date-parts":[["2018","1","16"]]},"author":[{"dropping-particle":"","family":"World Bank","given":"","non-dropping-particle":"","parse-names":false,"suffix":""}],"id":"ITEM-1","issued":{"date-parts":[["0"]]},"title":"Indicator data - Women, Business and the Law","type":"webpage"},"uris":["http://www.mendeley.com/documents/?uuid=aa716510-3a81-328e-b376-c6c991f18a13"]}],"mendeley":{"formattedCitation":"(World Bank, n.d.)","manualFormatting":"World Bank","plainTextFormattedCitation":"(World Bank, n.d.)","previouslyFormattedCitation":"(World Bank, n.d.)"},"properties":{"noteIndex":0},"schema":"https://github.com/citation-style-language/schema/raw/master/csl-citation.json"}</w:instrText>
      </w:r>
      <w:r w:rsidRPr="0008241C">
        <w:rPr>
          <w:sz w:val="22"/>
          <w:szCs w:val="22"/>
        </w:rPr>
        <w:fldChar w:fldCharType="separate"/>
      </w:r>
      <w:r w:rsidRPr="0008241C">
        <w:rPr>
          <w:noProof/>
          <w:sz w:val="22"/>
          <w:szCs w:val="22"/>
        </w:rPr>
        <w:t>World Bank</w:t>
      </w:r>
      <w:r w:rsidRPr="0008241C">
        <w:rPr>
          <w:sz w:val="22"/>
          <w:szCs w:val="22"/>
        </w:rPr>
        <w:fldChar w:fldCharType="end"/>
      </w:r>
      <w:r w:rsidRPr="0008241C">
        <w:rPr>
          <w:sz w:val="22"/>
          <w:szCs w:val="22"/>
        </w:rPr>
        <w:t>. The index for accessing institutions was computed for this report.</w:t>
      </w:r>
    </w:p>
    <w:p w14:paraId="173D8CF0" w14:textId="77777777" w:rsidR="00A01204" w:rsidRPr="0008241C" w:rsidRDefault="00A01204" w:rsidP="00A01204">
      <w:pPr>
        <w:rPr>
          <w:sz w:val="22"/>
          <w:szCs w:val="22"/>
        </w:rPr>
      </w:pPr>
    </w:p>
    <w:p w14:paraId="2F54870A" w14:textId="506DE15F" w:rsidR="00A01204" w:rsidRPr="0008241C" w:rsidRDefault="00A01204" w:rsidP="00A01204">
      <w:pPr>
        <w:rPr>
          <w:sz w:val="22"/>
          <w:szCs w:val="22"/>
        </w:rPr>
      </w:pPr>
      <w:r w:rsidRPr="0008241C">
        <w:rPr>
          <w:sz w:val="22"/>
          <w:szCs w:val="22"/>
        </w:rPr>
        <w:t xml:space="preserve">Improving the role of women in the society will also improve their well-being. Women representation in community governance bodies and subordinate positions within the community can make women less vulnerable to the impacts of land commercialised or acquisition by investors </w:t>
      </w:r>
      <w:r w:rsidRPr="0008241C">
        <w:rPr>
          <w:sz w:val="22"/>
          <w:szCs w:val="22"/>
        </w:rPr>
        <w:fldChar w:fldCharType="begin" w:fldLock="1"/>
      </w:r>
      <w:r w:rsidRPr="0008241C">
        <w:rPr>
          <w:sz w:val="22"/>
          <w:szCs w:val="22"/>
        </w:rPr>
        <w:instrText>ADDIN CSL_CITATION {"citationItems":[{"id":"ITEM-1","itemData":{"author":[{"dropping-particle":"","family":"Salcedo-La Viña","given":"C.","non-dropping-particle":"","parse-names":false,"suffix":""},{"dropping-particle":"","family":"Morarji","given":"M","non-dropping-particle":"","parse-names":false,"suffix":""}],"id":"ITEM-1","issue":"July","issued":{"date-parts":[["2016"]]},"page":"1-32","title":"Making Women’S Voices Count in Community Decision-Making on Land Investments","type":"article-journal"},"uris":["http://www.mendeley.com/documents/?uuid=3b73092e-6bb1-4b9c-99d7-3677d83bc838"]}],"mendeley":{"formattedCitation":"(Salcedo-La Viña &amp; Morarji, 2016)","plainTextFormattedCitation":"(Salcedo-La Viña &amp; Morarji, 2016)","previouslyFormattedCitation":"(Salcedo-La Viña &amp; Morarji, 2016)"},"properties":{"noteIndex":0},"schema":"https://github.com/citation-style-language/schema/raw/master/csl-citation.json"}</w:instrText>
      </w:r>
      <w:r w:rsidRPr="0008241C">
        <w:rPr>
          <w:sz w:val="22"/>
          <w:szCs w:val="22"/>
        </w:rPr>
        <w:fldChar w:fldCharType="separate"/>
      </w:r>
      <w:r w:rsidRPr="0008241C">
        <w:rPr>
          <w:noProof/>
          <w:sz w:val="22"/>
          <w:szCs w:val="22"/>
        </w:rPr>
        <w:t>(Salcedo-La Viña &amp; Morarji, 2016)</w:t>
      </w:r>
      <w:r w:rsidRPr="0008241C">
        <w:rPr>
          <w:sz w:val="22"/>
          <w:szCs w:val="22"/>
        </w:rPr>
        <w:fldChar w:fldCharType="end"/>
      </w:r>
      <w:r w:rsidRPr="0008241C">
        <w:rPr>
          <w:sz w:val="22"/>
          <w:szCs w:val="22"/>
        </w:rPr>
        <w:t xml:space="preserve">. Based on a study of the International Union for Conservation of Nature (IUCN), gender equality particularly in terms of women’s involvement “at the decision-making table leads to better environmental outcomes and actions” </w:t>
      </w:r>
      <w:r w:rsidRPr="0008241C">
        <w:rPr>
          <w:sz w:val="22"/>
          <w:szCs w:val="22"/>
        </w:rPr>
        <w:fldChar w:fldCharType="begin" w:fldLock="1"/>
      </w:r>
      <w:r w:rsidRPr="0008241C">
        <w:rPr>
          <w:sz w:val="22"/>
          <w:szCs w:val="22"/>
        </w:rPr>
        <w:instrText>ADDIN CSL_CITATION {"citationItems":[{"id":"ITEM-1","itemData":{"author":[{"dropping-particle":"","family":"Native Women’s Association of Canada","given":"","non-dropping-particle":"","parse-names":false,"suffix":""}],"id":"ITEM-1","issued":{"date-parts":[["2014"]]},"title":"Aboriginal Women and Aboriginal Traditional Knowledge ( ATK ): Input and Insight on Aboriginal Traditional Knowledge","type":"article-journal"},"uris":["http://www.mendeley.com/documents/?uuid=0bfcbe84-535f-4a30-99d9-8b7e8a6928e9"]}],"mendeley":{"formattedCitation":"(Native Women’s Association of Canada, 2014)","manualFormatting":"(Native Women’s Association of Canada, 2014; p.9)","plainTextFormattedCitation":"(Native Women’s Association of Canada, 2014)","previouslyFormattedCitation":"(Native Women’s Association of Canada, 2014)"},"properties":{"noteIndex":0},"schema":"https://github.com/citation-style-language/schema/raw/master/csl-citation.json"}</w:instrText>
      </w:r>
      <w:r w:rsidRPr="0008241C">
        <w:rPr>
          <w:sz w:val="22"/>
          <w:szCs w:val="22"/>
        </w:rPr>
        <w:fldChar w:fldCharType="separate"/>
      </w:r>
      <w:r w:rsidRPr="0008241C">
        <w:rPr>
          <w:noProof/>
          <w:sz w:val="22"/>
          <w:szCs w:val="22"/>
        </w:rPr>
        <w:t>(Native Women’s Association of Canada, 2014; p.9)</w:t>
      </w:r>
      <w:r w:rsidRPr="0008241C">
        <w:rPr>
          <w:sz w:val="22"/>
          <w:szCs w:val="22"/>
        </w:rPr>
        <w:fldChar w:fldCharType="end"/>
      </w:r>
      <w:r w:rsidRPr="0008241C">
        <w:rPr>
          <w:sz w:val="22"/>
          <w:szCs w:val="22"/>
        </w:rPr>
        <w:t xml:space="preserve">. However, in many countries, they only have limited access to basic services and resources, and are excluded from decision-making on management programmes </w:t>
      </w:r>
      <w:r w:rsidRPr="0008241C">
        <w:rPr>
          <w:sz w:val="22"/>
          <w:szCs w:val="22"/>
        </w:rPr>
        <w:fldChar w:fldCharType="begin" w:fldLock="1"/>
      </w:r>
      <w:r w:rsidRPr="0008241C">
        <w:rPr>
          <w:sz w:val="22"/>
          <w:szCs w:val="22"/>
        </w:rPr>
        <w:instrText>ADDIN CSL_CITATION {"citationItems":[{"id":"ITEM-1","itemData":{"abstract":"Since its inception, in its quest to “enable the rural poor to overcome their poverty”, IFAD has been focusing on women in general, and indigenous women in particular. For the Fund, in fact, gender equality and women’s empowerment are both objectives of, and instruments for, poverty reduction. In its operations, IFAD aims to: expand indigenous women’s access to and control over fundamental assets such as land, capital, knowledge and technologies; strengthen their agency or their decision-making role in community affairs and representation in local institutions; improve their well being; and reduce their workload by facilitating access to their entitlements by asserting their rights and securing their entitlements to services, infrastructure, etc. The Fund supports indigenous women because it realizes the great untapped capacity for sustainable development intrinsic in indigenous spirituality and cosmogony. Indigenous women have a significant potential role as ‘stewards’ of national and global natural resources and biodiversity. Indigenous women are also repositories of varied and locally rooted knowledge systems that make an important contribution to the world’s heritage. They are also rich in cultural diversity, a valuable quality. Significantly, indigenous women have a key role to play in peace brokering and conflict mitigation. This paper highlights the concerns of indigenous women and the challenges they face. Based on IFAD’s past experience, it makes suggestions on how to expand and deepen their role in sustainable development. As most indigenous women live in marginal areas, where property rights are ill-defined, secure access to land, forests, water and related resources is a major issue. It is also important to address indigenous women’s basic human rights to food, health, education, intellectual property rights, culture, dignity and peace. The rights-based approach that IFAD has initiated in some countries recognizes that support to indigenous women’s claims to entitlements, enhancing their traditional knowledge systems, protection of their intellectual property rights and sensitivity to their culture, language and cosmogony can assist in mainstreaming their concerns into the development arena, on their own terms. It also acknowledges these elements as crucial to the building of partnerships, and the ownership, and hence sustainability, of development initiatives. To assist indigenous women in overcoming their material poverty and in asserting …","author":[{"dropping-particle":"","family":"IFAD","given":"","non-dropping-particle":"","parse-names":false,"suffix":""}],"container-title":"Third Session of the Permanent Forum on Indigenous Issues","id":"ITEM-1","issued":{"date-parts":[["2004"]]},"number-of-pages":"30","title":"Enhancing the Role of Indigenous Women in Sustainable Development","type":"report"},"uris":["http://www.mendeley.com/documents/?uuid=419e4973-e822-4fd1-aea2-965515e82250"]},{"id":"ITEM-2","itemData":{"ISBN":"9789282338704","author":[{"dropping-particle":"","family":"Oviedo","given":"Gonzalo","non-dropping-particle":"","parse-names":false,"suffix":""},{"dropping-particle":"","family":"Fincke","given":"Annelie","non-dropping-particle":"","parse-names":false,"suffix":""}],"id":"ITEM-2","issued":{"date-parts":[["2009"]]},"title":"Indigeneous Peoples and Climate Change","type":"report"},"uris":["http://www.mendeley.com/documents/?uuid=2768ebaa-003b-44d6-9577-a303f9f70ced"]},{"id":"ITEM-3","itemData":{"author":[{"dropping-particle":"","family":"Momse","given":"Janet Henshall","non-dropping-particle":"","parse-names":false,"suffix":""}],"id":"ITEM-3","issued":{"date-parts":[["1996"]]},"title":"Women farmers: Environmental managers of the world","type":"article-journal"},"uris":["http://www.mendeley.com/documents/?uuid=f176cd47-0f32-437e-9cd4-5fc929db3236"]},{"id":"ITEM-4","itemData":{"author":[{"dropping-particle":"","family":"UN","given":"","non-dropping-particle":"","parse-names":false,"suffix":""}],"id":"ITEM-4","issued":{"date-parts":[["2010"]]},"title":"Gender and Indigenous Peoples ’ Environment","type":"article-journal"},"uris":["http://www.mendeley.com/documents/?uuid=0ef548a5-fe57-40a0-8929-7dd70b934589"]}],"mendeley":{"formattedCitation":"(IFAD, 2004; Momse, 1996; Oviedo &amp; Fincke, 2009; UN, 2010)","plainTextFormattedCitation":"(IFAD, 2004; Momse, 1996; Oviedo &amp; Fincke, 2009; UN, 2010)","previouslyFormattedCitation":"(IFAD, 2004; Momse, 1996; Oviedo &amp; Fincke, 2009; UN, 2010)"},"properties":{"noteIndex":0},"schema":"https://github.com/citation-style-language/schema/raw/master/csl-citation.json"}</w:instrText>
      </w:r>
      <w:r w:rsidRPr="0008241C">
        <w:rPr>
          <w:sz w:val="22"/>
          <w:szCs w:val="22"/>
        </w:rPr>
        <w:fldChar w:fldCharType="separate"/>
      </w:r>
      <w:r w:rsidRPr="0008241C">
        <w:rPr>
          <w:noProof/>
          <w:sz w:val="22"/>
          <w:szCs w:val="22"/>
        </w:rPr>
        <w:t>(IFAD, 2004; Momse, 1996; Oviedo &amp; Fincke, 2009; UN, 2010)</w:t>
      </w:r>
      <w:r w:rsidRPr="0008241C">
        <w:rPr>
          <w:sz w:val="22"/>
          <w:szCs w:val="22"/>
        </w:rPr>
        <w:fldChar w:fldCharType="end"/>
      </w:r>
      <w:r w:rsidRPr="0008241C">
        <w:rPr>
          <w:sz w:val="22"/>
          <w:szCs w:val="22"/>
        </w:rPr>
        <w:t xml:space="preserve">. Studies in Asia and Africa revealed that women take on more tasks and responsibilities in restoration of degraded drylands, but they remain excluded from decision-making process </w:t>
      </w:r>
      <w:r w:rsidRPr="0008241C">
        <w:rPr>
          <w:sz w:val="22"/>
          <w:szCs w:val="22"/>
        </w:rPr>
        <w:fldChar w:fldCharType="begin" w:fldLock="1"/>
      </w:r>
      <w:r w:rsidRPr="0008241C">
        <w:rPr>
          <w:sz w:val="22"/>
          <w:szCs w:val="22"/>
        </w:rPr>
        <w:instrText>ADDIN CSL_CITATION {"citationItems":[{"id":"ITEM-1","itemData":{"DOI":"10.1186/s13570-015-0039-4","ISSN":"2041-7136","abstract":"Previous studies in drylands have shown that while gender roles are becoming more flexible, privatization and formalization of land tenure tends to marginalize women in drylands while environmental degradation leads to differential changes in gender workload. Chepareria, a ward in West Pokot County, has undergone the above-mentioned tenure and environmental changes and is nowadays dominated by private enclosures as a land management approach. This study reviewed in which ways these rangeland enclosures have influenced gender roles in the dryland systems of Chepareria in West Pokot, with specific regard to division of labour, financial responsibilities and decision-making processes on the household level, and also tries to identify the underlying driving forces that have contributed to the observed changes.","author":[{"dropping-particle":"","family":"Karmebäck","given":"V. N.","non-dropping-particle":"","parse-names":false,"suffix":""},{"dropping-particle":"","family":"Wairore","given":"J. N.","non-dropping-particle":"","parse-names":false,"suffix":""},{"dropping-particle":"","family":"Jirström","given":"M.","non-dropping-particle":"","parse-names":false,"suffix":""},{"dropping-particle":"","family":"Nyberg","given":"G.","non-dropping-particle":"","parse-names":false,"suffix":""}],"container-title":"Pastoralism","id":"ITEM-1","issue":"1","issued":{"date-parts":[["2015"]]},"page":"21","publisher":"Pastoralism","title":"Assessing gender roles in a changing landscape: diversified agro-pastoralism in drylands of West Pokot, Kenya","type":"article-journal","volume":"5"},"uris":["http://www.mendeley.com/documents/?uuid=9a9f9a43-bd33-48ea-8521-4d5dde27d13b"]}],"mendeley":{"formattedCitation":"(Karmebäck &lt;i&gt;et al.&lt;/i&gt;, 2015)","plainTextFormattedCitation":"(Karmebäck et al., 2015)","previouslyFormattedCitation":"(Karmebäc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Karmebäc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Surveys conducted by the World Bank on women’s access to institutions reveals that the indices have increased from 2010 and 2016, but they remain below 0.8 (</w:t>
      </w:r>
      <w:r w:rsidRPr="0008241C">
        <w:rPr>
          <w:sz w:val="22"/>
          <w:szCs w:val="22"/>
        </w:rPr>
        <w:fldChar w:fldCharType="begin"/>
      </w:r>
      <w:r w:rsidRPr="0008241C">
        <w:rPr>
          <w:sz w:val="22"/>
          <w:szCs w:val="22"/>
        </w:rPr>
        <w:instrText xml:space="preserve"> REF _Ref479946749 \h  \* MERGEFORMAT </w:instrText>
      </w:r>
      <w:r w:rsidRPr="0008241C">
        <w:rPr>
          <w:sz w:val="22"/>
          <w:szCs w:val="22"/>
        </w:rPr>
      </w:r>
      <w:r w:rsidRPr="0008241C">
        <w:rPr>
          <w:sz w:val="22"/>
          <w:szCs w:val="22"/>
        </w:rPr>
        <w:fldChar w:fldCharType="separate"/>
      </w:r>
      <w:r w:rsidR="00D74032" w:rsidRPr="00D74032">
        <w:rPr>
          <w:sz w:val="22"/>
          <w:szCs w:val="22"/>
        </w:rPr>
        <w:t xml:space="preserve">Figure </w:t>
      </w:r>
      <w:r w:rsidR="00D74032" w:rsidRPr="00D74032">
        <w:rPr>
          <w:noProof/>
          <w:sz w:val="22"/>
          <w:szCs w:val="22"/>
        </w:rPr>
        <w:t>6.4</w:t>
      </w:r>
      <w:r w:rsidRPr="0008241C">
        <w:rPr>
          <w:sz w:val="22"/>
          <w:szCs w:val="22"/>
        </w:rPr>
        <w:fldChar w:fldCharType="end"/>
      </w:r>
      <w:r w:rsidRPr="0008241C">
        <w:rPr>
          <w:sz w:val="22"/>
          <w:szCs w:val="22"/>
        </w:rPr>
        <w:t xml:space="preserve">). The index, with a scale of 0-1 (highest global value is 1), measures women’s legal ability to interact with public authorities and the private sector. The accessing institutions index was highest for Eastern Asia and lowest for Western Asia in 2016.   </w:t>
      </w:r>
    </w:p>
    <w:p w14:paraId="58CD58C8" w14:textId="77777777" w:rsidR="00A01204" w:rsidRPr="0008241C" w:rsidRDefault="00A01204" w:rsidP="00A01204">
      <w:pPr>
        <w:rPr>
          <w:sz w:val="22"/>
          <w:szCs w:val="22"/>
        </w:rPr>
      </w:pPr>
    </w:p>
    <w:p w14:paraId="58D3DBCD" w14:textId="77777777" w:rsidR="00A01204" w:rsidRPr="0008241C" w:rsidRDefault="00A01204" w:rsidP="00A01204">
      <w:pPr>
        <w:rPr>
          <w:sz w:val="22"/>
          <w:szCs w:val="22"/>
        </w:rPr>
      </w:pPr>
      <w:r w:rsidRPr="0008241C">
        <w:rPr>
          <w:sz w:val="22"/>
          <w:szCs w:val="22"/>
        </w:rPr>
        <w:t xml:space="preserve">There are various initiatives and programs to enhance women’s role in BES management. For example, the Women’s Leadership Forum seeks to amongst others highlight women’s contribution in marine conservation and to integrate gender principles at both the national and regional level of implementation of the plans of action </w:t>
      </w:r>
      <w:r w:rsidRPr="0008241C">
        <w:rPr>
          <w:sz w:val="22"/>
          <w:szCs w:val="22"/>
        </w:rPr>
        <w:fldChar w:fldCharType="begin" w:fldLock="1"/>
      </w:r>
      <w:r w:rsidRPr="0008241C">
        <w:rPr>
          <w:sz w:val="22"/>
          <w:szCs w:val="22"/>
        </w:rPr>
        <w:instrText>ADDIN CSL_CITATION {"citationItems":[{"id":"ITEM-1","itemData":{"URL":"http://www.coraltriangleinitiative.org/news/turning-tide-marine-conservation-–-women-leaders-forum-coral-triangle-initiative-coral-reefs-fi","accessed":{"date-parts":[["2018","1","16"]]},"author":[{"dropping-particle":"","family":"CTI-CFF","given":"","non-dropping-particle":"","parse-names":false,"suffix":""}],"container-title":"Coral Triangle Initiative On Coral Reefs, Fisheries and Food Security","id":"ITEM-1","issued":{"date-parts":[["2017"]]},"title":"Turning the Tide in Marine Conservation – The Women Leaders Forum of the Coral Triangle Initiative on Coral Reefs, Fisheries and Food Security","type":"webpage"},"uris":["http://www.mendeley.com/documents/?uuid=86e3a889-7579-3d68-bfe9-91fb4f1185c6"]}],"mendeley":{"formattedCitation":"(CTI-CFF, 2017b)","plainTextFormattedCitation":"(CTI-CFF, 2017b)","previouslyFormattedCitation":"(CTI-CFF, 2017b)"},"properties":{"noteIndex":0},"schema":"https://github.com/citation-style-language/schema/raw/master/csl-citation.json"}</w:instrText>
      </w:r>
      <w:r w:rsidRPr="0008241C">
        <w:rPr>
          <w:sz w:val="22"/>
          <w:szCs w:val="22"/>
        </w:rPr>
        <w:fldChar w:fldCharType="separate"/>
      </w:r>
      <w:r w:rsidRPr="0008241C">
        <w:rPr>
          <w:noProof/>
          <w:sz w:val="22"/>
          <w:szCs w:val="22"/>
        </w:rPr>
        <w:t>(CTI-CFF, 2017b)</w:t>
      </w:r>
      <w:r w:rsidRPr="0008241C">
        <w:rPr>
          <w:sz w:val="22"/>
          <w:szCs w:val="22"/>
        </w:rPr>
        <w:fldChar w:fldCharType="end"/>
      </w:r>
      <w:r w:rsidRPr="0008241C">
        <w:rPr>
          <w:sz w:val="22"/>
          <w:szCs w:val="22"/>
        </w:rPr>
        <w:t xml:space="preserve">. By changing values and social structures, </w:t>
      </w:r>
      <w:r w:rsidRPr="0008241C">
        <w:rPr>
          <w:sz w:val="22"/>
          <w:szCs w:val="22"/>
        </w:rPr>
        <w:lastRenderedPageBreak/>
        <w:t xml:space="preserve">the Women in Business Samoa empowers women and equips rural families to cultivate sustainable businesses while respecting indigenous tradition (chapter 2.2.4.5). By providing control over management of the village forest, the Mahila Mangal Dals (women self-help groups) in Indian Himalaya offers an effective approach to manage forest ecosystem services under women’s leadership (chapter 2, Box 2.7). Many of these are however scattered evidences. A more systematic research on the role of gender equity and women stewardships for BES in the region will be needed to guide policy on how to improve women’s active role in BES governance. </w:t>
      </w:r>
    </w:p>
    <w:p w14:paraId="52A43DEF" w14:textId="77777777" w:rsidR="00A01204" w:rsidRPr="0008241C" w:rsidRDefault="00A01204" w:rsidP="00A01204">
      <w:pPr>
        <w:rPr>
          <w:color w:val="5B9BD5"/>
          <w:sz w:val="22"/>
          <w:szCs w:val="22"/>
        </w:rPr>
      </w:pPr>
    </w:p>
    <w:p w14:paraId="01E8DA56" w14:textId="77777777" w:rsidR="00A01204" w:rsidRPr="0008241C" w:rsidRDefault="00A01204" w:rsidP="00A01204">
      <w:pPr>
        <w:keepNext/>
        <w:keepLines/>
        <w:tabs>
          <w:tab w:val="clear" w:pos="1247"/>
          <w:tab w:val="left" w:pos="700"/>
        </w:tabs>
        <w:spacing w:before="40"/>
        <w:outlineLvl w:val="1"/>
        <w:rPr>
          <w:b/>
          <w:sz w:val="28"/>
          <w:szCs w:val="26"/>
        </w:rPr>
      </w:pPr>
      <w:bookmarkStart w:id="1800" w:name="_Toc504317367"/>
      <w:bookmarkStart w:id="1801" w:name="_Toc504318060"/>
      <w:bookmarkStart w:id="1802" w:name="_Toc504320482"/>
      <w:bookmarkStart w:id="1803" w:name="_Toc504320705"/>
      <w:bookmarkStart w:id="1804" w:name="_Toc504320929"/>
      <w:bookmarkStart w:id="1805" w:name="_Toc504321406"/>
      <w:bookmarkStart w:id="1806" w:name="_Toc524048085"/>
      <w:r w:rsidRPr="0008241C">
        <w:rPr>
          <w:b/>
          <w:sz w:val="28"/>
          <w:szCs w:val="26"/>
        </w:rPr>
        <w:t xml:space="preserve">6.3 </w:t>
      </w:r>
      <w:r w:rsidRPr="0008241C">
        <w:rPr>
          <w:b/>
          <w:sz w:val="28"/>
          <w:szCs w:val="26"/>
        </w:rPr>
        <w:tab/>
        <w:t>Governance challenges and opportunities for viable options</w:t>
      </w:r>
      <w:bookmarkEnd w:id="1800"/>
      <w:bookmarkEnd w:id="1801"/>
      <w:bookmarkEnd w:id="1802"/>
      <w:bookmarkEnd w:id="1803"/>
      <w:bookmarkEnd w:id="1804"/>
      <w:bookmarkEnd w:id="1805"/>
      <w:bookmarkEnd w:id="1806"/>
    </w:p>
    <w:p w14:paraId="5D0CC6EB" w14:textId="77777777" w:rsidR="00A01204" w:rsidRPr="0008241C" w:rsidRDefault="00A01204" w:rsidP="00A01204">
      <w:pPr>
        <w:rPr>
          <w:sz w:val="22"/>
          <w:szCs w:val="22"/>
        </w:rPr>
      </w:pPr>
    </w:p>
    <w:p w14:paraId="4E380F9F" w14:textId="77777777" w:rsidR="00A01204" w:rsidRPr="0008241C" w:rsidRDefault="00A01204" w:rsidP="00A01204">
      <w:pPr>
        <w:keepNext/>
        <w:tabs>
          <w:tab w:val="clear" w:pos="1247"/>
          <w:tab w:val="left" w:pos="765"/>
        </w:tabs>
        <w:outlineLvl w:val="2"/>
        <w:rPr>
          <w:b/>
          <w:sz w:val="24"/>
          <w:szCs w:val="24"/>
        </w:rPr>
      </w:pPr>
      <w:bookmarkStart w:id="1807" w:name="_Toc504317368"/>
      <w:bookmarkStart w:id="1808" w:name="_Toc504318061"/>
      <w:bookmarkStart w:id="1809" w:name="_Toc504320483"/>
      <w:bookmarkStart w:id="1810" w:name="_Toc504320706"/>
      <w:bookmarkStart w:id="1811" w:name="_Toc504320930"/>
      <w:bookmarkStart w:id="1812" w:name="_Toc504321407"/>
      <w:bookmarkStart w:id="1813" w:name="_Toc524048086"/>
      <w:r w:rsidRPr="0008241C">
        <w:rPr>
          <w:b/>
          <w:sz w:val="24"/>
          <w:szCs w:val="24"/>
        </w:rPr>
        <w:t xml:space="preserve">6.3.1 </w:t>
      </w:r>
      <w:r w:rsidRPr="0008241C">
        <w:rPr>
          <w:b/>
          <w:sz w:val="24"/>
          <w:szCs w:val="24"/>
        </w:rPr>
        <w:tab/>
        <w:t>Changing Governance Systems and need for good resource governance</w:t>
      </w:r>
      <w:bookmarkEnd w:id="1807"/>
      <w:bookmarkEnd w:id="1808"/>
      <w:bookmarkEnd w:id="1809"/>
      <w:bookmarkEnd w:id="1810"/>
      <w:bookmarkEnd w:id="1811"/>
      <w:bookmarkEnd w:id="1812"/>
      <w:bookmarkEnd w:id="1813"/>
    </w:p>
    <w:p w14:paraId="57BC26F8" w14:textId="77777777" w:rsidR="00A01204" w:rsidRPr="0008241C" w:rsidRDefault="00A01204" w:rsidP="00A01204">
      <w:pPr>
        <w:rPr>
          <w:sz w:val="22"/>
          <w:szCs w:val="22"/>
        </w:rPr>
      </w:pPr>
    </w:p>
    <w:p w14:paraId="682FDA9F" w14:textId="6C8EAB15" w:rsidR="00A01204" w:rsidRPr="0008241C" w:rsidRDefault="00A01204" w:rsidP="00A01204">
      <w:pPr>
        <w:rPr>
          <w:sz w:val="22"/>
          <w:szCs w:val="22"/>
        </w:rPr>
      </w:pPr>
      <w:r w:rsidRPr="0008241C">
        <w:rPr>
          <w:sz w:val="22"/>
          <w:szCs w:val="22"/>
        </w:rPr>
        <w:t xml:space="preserve">Chapter 2 emphasised the immense contribution of BES at both the macro and micro levels: through contributions to national economies and by improving livelihoods and quality of life, and strengthening food security in the Asia-Pacific region. It also highlighted the importance of improvements in governance to reverse unsustainable use of natural resources and for achieving ecosystem-services-based ecological security, improving well-being and enabling economic progress in the Asia-Pacific region. A good governance system includes a stable set of formal and informal institutions and </w:t>
      </w:r>
      <w:r w:rsidR="00C934E9">
        <w:rPr>
          <w:sz w:val="22"/>
          <w:szCs w:val="22"/>
        </w:rPr>
        <w:t>organiz</w:t>
      </w:r>
      <w:r w:rsidRPr="0008241C">
        <w:rPr>
          <w:sz w:val="22"/>
          <w:szCs w:val="22"/>
        </w:rPr>
        <w:t>ations; well-designed policy instruments; implementation of conventions and treaties; appropriate financing mechanisms; and rules, procedures and norms to arrest the degradation of ecosystems. Finally, demonstrated leadership, stakeholder support, enhanced institutional capacities and harmonisation of policies and inter-agency coordination among institutions are some of the enabling factors for effective and improved governance to shape individual and collective actions for the regional benefits. The emerging collaborative and participatory governance systems (section 6.2) show some progress towards good resource governance. However, adverse trends in BES show that the challenges for resource governance is increasing at a very fast rate.</w:t>
      </w:r>
    </w:p>
    <w:p w14:paraId="0EE3007F" w14:textId="77777777" w:rsidR="00A01204" w:rsidRPr="0008241C" w:rsidRDefault="00A01204" w:rsidP="00A01204">
      <w:pPr>
        <w:rPr>
          <w:sz w:val="22"/>
          <w:szCs w:val="22"/>
        </w:rPr>
      </w:pPr>
    </w:p>
    <w:p w14:paraId="3596CFD8" w14:textId="77777777" w:rsidR="00A01204" w:rsidRPr="0008241C" w:rsidRDefault="00A01204" w:rsidP="00A01204">
      <w:pPr>
        <w:rPr>
          <w:sz w:val="22"/>
          <w:szCs w:val="22"/>
        </w:rPr>
      </w:pPr>
      <w:r w:rsidRPr="0008241C">
        <w:rPr>
          <w:sz w:val="22"/>
          <w:szCs w:val="22"/>
        </w:rPr>
        <w:t>Chapter 3 highlighted that biodiversity loss, both at the species and ecosystem levels, is at a critical state in many parts of the region due to multiple threats. In addition to logging and hunting, the growing practices of burning of forests and secondary vegetation to make space for industrial production of oil palm and pulpwood are destroying large areas of forest and woodlands, leading to extinction of bird species and mammals and increases in health problems from haze. In grasslands and savannahs, invasive alien plant species and climate change impacts are threatening the existence of herbaceous species and mammals. In desert and semi-desert environments, overgrazing due to increased livestock densities, increased mining and other developmental projects, and sedentarisation of herders are some of the causes of biodiversity degradation. The main threats to agro-ecosystems are farm intensification (i.e. South East Asia, South Asia) and abandonment (i.e. North East Asia), which cause resource degradation including soil depletion and pollution and pest outbreaks.  Urban sprawl is a recent threat, resulting in the conversion of farmlands into built-up areas, intensifying heat effects of climate change in urban ecosystem. More than half of the world’s biggest cities are in Asia, making urban ecosystems an important contributor to well-being in Asia. However, urban green space per capita is low and smog and heat negatively impact the urban population. Inland wetlands are also threatened by land-use conversion, with peat swamp forests in South East Asia being converted into banana and oil palm plantations. Continued land-use conversion is projected to cause extinction of fish species that are found only in peat swamp forests. In addition to aquaculture, which has already caused the destruction of large mangrove forests, the increasing conversion of mangrove areas to paddy cultivation and oil palm plantation are further degrading the coastal ecosystem. Finally, the combined impacts of overfishing and climate change have become a huge threat to marine biodiversity, including the coral reefs that provide fish habitat.</w:t>
      </w:r>
    </w:p>
    <w:p w14:paraId="75B064C9" w14:textId="77777777" w:rsidR="00A01204" w:rsidRPr="0008241C" w:rsidRDefault="00A01204" w:rsidP="00A01204">
      <w:pPr>
        <w:rPr>
          <w:sz w:val="22"/>
          <w:szCs w:val="22"/>
        </w:rPr>
      </w:pPr>
    </w:p>
    <w:p w14:paraId="0B1772A0" w14:textId="77A3B58A" w:rsidR="00A01204" w:rsidRPr="0008241C" w:rsidRDefault="00A01204" w:rsidP="00A01204">
      <w:pPr>
        <w:rPr>
          <w:strike/>
          <w:sz w:val="22"/>
          <w:szCs w:val="22"/>
        </w:rPr>
      </w:pPr>
      <w:r w:rsidRPr="0008241C">
        <w:rPr>
          <w:sz w:val="22"/>
          <w:szCs w:val="22"/>
        </w:rPr>
        <w:t xml:space="preserve">The persistence of adverse trends in BES in the Asia-Pacific region can be, amongst other things, attributed to institutions and governance systems which fail to respond to change effectively in order to secure sustained BES.  The stability, self-reinforcing structure, and persistence </w:t>
      </w:r>
      <w:r w:rsidRPr="0008241C">
        <w:rPr>
          <w:sz w:val="22"/>
          <w:szCs w:val="22"/>
        </w:rPr>
        <w:fldChar w:fldCharType="begin" w:fldLock="1"/>
      </w:r>
      <w:r w:rsidRPr="0008241C">
        <w:rPr>
          <w:sz w:val="22"/>
          <w:szCs w:val="22"/>
        </w:rPr>
        <w:instrText>ADDIN CSL_CITATION {"citationItems":[{"id":"ITEM-1","itemData":{"author":[{"dropping-particle":"","family":"Hodgson","given":"G.M.","non-dropping-particle":"","parse-names":false,"suffix":""}],"chapter-number":"Economics,","container-title":"Valuing nature? Economics, Ethics, and Environment","id":"ITEM-1","issued":{"date-parts":[["1997"]]},"page":"48–63","publisher":"Routledge","publisher-place":"London","title":"Economics, Environmental Policy, and the Transcendence of Utilitarianism","type":"chapter"},"uris":["http://www.mendeley.com/documents/?uuid=cc6e2259-e947-4706-91c1-58d938c6d011"]},{"id":"ITEM-2","itemData":{"ISBN":"9789264141810","author":[{"dropping-particle":"","family":"O'Connor","given":"David","non-dropping-particle":"","parse-names":false,"suffix":""}],"id":"ITEM-2","issued":{"date-parts":[["1994"]]},"number-of-pages":"218","publisher":"Development Centre of the Organisation for Economic Co-operation and Development","publisher-place":"Paris","title":"Managing the environment with rapid industrialisation : lessons from the East Asian experience","type":"book"},"uris":["http://www.mendeley.com/documents/?uuid=a86f4beb-a996-337c-8c5a-a15ceccd52b5"]}],"mendeley":{"formattedCitation":"(Hodgson, 1997; O’Connor, 1994)","plainTextFormattedCitation":"(Hodgson, 1997; O’Connor, 1994)","previouslyFormattedCitation":"(Hodgson, 1997; O’Connor, 1994)"},"properties":{"noteIndex":0},"schema":"https://github.com/citation-style-language/schema/raw/master/csl-citation.json"}</w:instrText>
      </w:r>
      <w:r w:rsidRPr="0008241C">
        <w:rPr>
          <w:sz w:val="22"/>
          <w:szCs w:val="22"/>
        </w:rPr>
        <w:fldChar w:fldCharType="separate"/>
      </w:r>
      <w:r w:rsidRPr="0008241C">
        <w:rPr>
          <w:noProof/>
          <w:sz w:val="22"/>
          <w:szCs w:val="22"/>
        </w:rPr>
        <w:t>(Hodgson, 1997; O’Connor, 1994)</w:t>
      </w:r>
      <w:r w:rsidRPr="0008241C">
        <w:rPr>
          <w:sz w:val="22"/>
          <w:szCs w:val="22"/>
        </w:rPr>
        <w:fldChar w:fldCharType="end"/>
      </w:r>
      <w:r w:rsidRPr="0008241C">
        <w:rPr>
          <w:sz w:val="22"/>
          <w:szCs w:val="22"/>
        </w:rPr>
        <w:t xml:space="preserve"> of institutions can often limit change and response to BES degradation </w:t>
      </w:r>
      <w:r w:rsidRPr="0008241C">
        <w:rPr>
          <w:sz w:val="22"/>
          <w:szCs w:val="22"/>
        </w:rPr>
        <w:fldChar w:fldCharType="begin" w:fldLock="1"/>
      </w:r>
      <w:r w:rsidRPr="0008241C">
        <w:rPr>
          <w:sz w:val="22"/>
          <w:szCs w:val="22"/>
        </w:rPr>
        <w:instrText>ADDIN CSL_CITATION {"citationItems":[{"id":"ITEM-1","itemData":{"DOI":"10.1007/BF00133748","ISBN":"00485829","ISSN":"00485829","abstract":"Professor Tullock has raised a central question in the confrontation between abstract models of PMR and majority rule as practiced in real institutions. We believe the decision making stability of real-world legislatures lies in the way these legislatures institutionalize majority rule. Logrolling, vote trading, coalition formation, and bargaining are red herrings in this argument. Rather, it is the restrictions on such legislative exchange that promote structure-induced equilibrium. Put differently, institutional arrangements place constraints on the completeness of the majority rule relation by restricting social comparisons.","author":[{"dropping-particle":"","family":"Shepsle","given":"Kenneth A.","non-dropping-particle":"","parse-names":false,"suffix":""},{"dropping-particle":"","family":"Weingast","given":"Barry R.","non-dropping-particle":"","parse-names":false,"suffix":""}],"container-title":"Public Choice","id":"ITEM-1","issue":"3","issued":{"date-parts":[["1981"]]},"page":"503-519","title":"Structure-induced equilibrium and legislative choice","type":"article-journal","volume":"37"},"uris":["http://www.mendeley.com/documents/?uuid=b68b1cc6-b665-4433-b83a-63dd5a9bc733"]},{"id":"ITEM-2","itemData":{"author":[{"dropping-particle":"","family":"North","given":"D. C","non-dropping-particle":"","parse-names":false,"suffix":""}],"id":"ITEM-2","issued":{"date-parts":[["1990"]]},"publisher":"Cambridge University Press","publisher-place":"Cambridge","title":"Institutions, Institutional Change and Economic Performance","type":"book"},"uris":["http://www.mendeley.com/documents/?uuid=6298eac9-5952-450b-be81-4cc16447ebe3"]}],"mendeley":{"formattedCitation":"(D. C North, 1990; Shepsle &amp; Weingast, 1981)","plainTextFormattedCitation":"(D. C North, 1990; Shepsle &amp; Weingast, 1981)","previouslyFormattedCitation":"(D. C North, 1990; Shepsle &amp; Weingast, 1981)"},"properties":{"noteIndex":0},"schema":"https://github.com/citation-style-language/schema/raw/master/csl-citation.json"}</w:instrText>
      </w:r>
      <w:r w:rsidRPr="0008241C">
        <w:rPr>
          <w:sz w:val="22"/>
          <w:szCs w:val="22"/>
        </w:rPr>
        <w:fldChar w:fldCharType="separate"/>
      </w:r>
      <w:r w:rsidRPr="0008241C">
        <w:rPr>
          <w:noProof/>
          <w:sz w:val="22"/>
          <w:szCs w:val="22"/>
        </w:rPr>
        <w:t xml:space="preserve">(North, </w:t>
      </w:r>
      <w:r w:rsidRPr="0008241C">
        <w:rPr>
          <w:noProof/>
          <w:sz w:val="22"/>
          <w:szCs w:val="22"/>
        </w:rPr>
        <w:lastRenderedPageBreak/>
        <w:t>1990; Shepsle &amp; Weingast, 1981)</w:t>
      </w:r>
      <w:r w:rsidRPr="0008241C">
        <w:rPr>
          <w:sz w:val="22"/>
          <w:szCs w:val="22"/>
        </w:rPr>
        <w:fldChar w:fldCharType="end"/>
      </w:r>
      <w:r w:rsidRPr="0008241C">
        <w:rPr>
          <w:sz w:val="22"/>
          <w:szCs w:val="22"/>
        </w:rPr>
        <w:t xml:space="preserve">. This renders institutional change a gradual and incremental process, and is accomplished partly by the anchoring role of slowly-changing informal rules and complexity of formal rules, with each hierarchical level entailing more cost to change than the previous </w:t>
      </w:r>
      <w:r w:rsidRPr="0008241C">
        <w:rPr>
          <w:sz w:val="22"/>
          <w:szCs w:val="22"/>
        </w:rPr>
        <w:fldChar w:fldCharType="begin" w:fldLock="1"/>
      </w:r>
      <w:r w:rsidRPr="0008241C">
        <w:rPr>
          <w:sz w:val="22"/>
          <w:szCs w:val="22"/>
        </w:rPr>
        <w:instrText>ADDIN CSL_CITATION {"citationItems":[{"id":"ITEM-1","itemData":{"ISBN":"9529520549\\r1455-3082 ;","PMID":"4985333","author":[{"dropping-particle":"","family":"North","given":"Douglass C.","non-dropping-particle":"","parse-names":false,"suffix":""}],"container-title":"WIDER Annual Lectures 1","id":"ITEM-1","issued":{"date-parts":[["1997"]]},"page":"1-29","title":"The contribution of the new institional economics to an understanding of the transition problem","type":"article-journal"},"uris":["http://www.mendeley.com/documents/?uuid=81cb2a32-cdd4-4961-a5ff-4d7b004c2af4"]}],"mendeley":{"formattedCitation":"(Douglass C. North, 1997)","plainTextFormattedCitation":"(Douglass C. North, 1997)","previouslyFormattedCitation":"(Douglass C. North, 1997)"},"properties":{"noteIndex":0},"schema":"https://github.com/citation-style-language/schema/raw/master/csl-citation.json"}</w:instrText>
      </w:r>
      <w:r w:rsidRPr="0008241C">
        <w:rPr>
          <w:sz w:val="22"/>
          <w:szCs w:val="22"/>
        </w:rPr>
        <w:fldChar w:fldCharType="separate"/>
      </w:r>
      <w:r w:rsidRPr="0008241C">
        <w:rPr>
          <w:noProof/>
          <w:sz w:val="22"/>
          <w:szCs w:val="22"/>
        </w:rPr>
        <w:t>(North, 1997)</w:t>
      </w:r>
      <w:r w:rsidRPr="0008241C">
        <w:rPr>
          <w:sz w:val="22"/>
          <w:szCs w:val="22"/>
        </w:rPr>
        <w:fldChar w:fldCharType="end"/>
      </w:r>
      <w:r w:rsidRPr="0008241C">
        <w:rPr>
          <w:sz w:val="22"/>
          <w:szCs w:val="22"/>
        </w:rPr>
        <w:t xml:space="preserve">.  The ability of institutions and broader governance systems to deal with environmental change is closely related to the degree of fit achieved between biophysical systems, resource regimes and governance systems </w:t>
      </w:r>
      <w:r w:rsidRPr="0008241C">
        <w:rPr>
          <w:sz w:val="22"/>
          <w:szCs w:val="22"/>
        </w:rPr>
        <w:fldChar w:fldCharType="begin" w:fldLock="1"/>
      </w:r>
      <w:r w:rsidRPr="0008241C">
        <w:rPr>
          <w:sz w:val="22"/>
          <w:szCs w:val="22"/>
        </w:rPr>
        <w:instrText>ADDIN CSL_CITATION {"citationItems":[{"id":"ITEM-1","itemData":{"editor":[{"dropping-particle":"","family":"Victor","given":"D.G.","non-dropping-particle":"","parse-names":false,"suffix":""},{"dropping-particle":"","family":"Raustiala","given":"K","non-dropping-particle":"","parse-names":false,"suffix":""},{"dropping-particle":"","family":"Skolnikoff","given":"E B","non-dropping-particle":"","parse-names":false,"suffix":""}],"id":"ITEM-1","issued":{"date-parts":[["2008"]]},"publisher":"The MIT Press","publisher-place":"Cambridge, MA","title":"The Implementation and effectiveness of International Environmental Commitments: Theory and Practice","type":"book"},"uris":["http://www.mendeley.com/documents/?uuid=ae351d2b-6552-4d56-a892-97824757dafd"]}],"mendeley":{"formattedCitation":"(D. G. Victor &lt;i&gt;et al.&lt;/i&gt;, 2008)","plainTextFormattedCitation":"(D. G. Victor et al., 2008)","previouslyFormattedCitation":"(D. G. Victor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Victor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BES in the Asia-Pacific region exist in a coupled human and biophysical system space, with impacts occurring at multiple scales, across time and space, and at different levels of biological and social </w:t>
      </w:r>
      <w:r w:rsidR="00C934E9">
        <w:rPr>
          <w:sz w:val="22"/>
          <w:szCs w:val="22"/>
        </w:rPr>
        <w:t>organiz</w:t>
      </w:r>
      <w:r w:rsidRPr="0008241C">
        <w:rPr>
          <w:sz w:val="22"/>
          <w:szCs w:val="22"/>
        </w:rPr>
        <w:t xml:space="preserve">ation and administration </w:t>
      </w:r>
      <w:r w:rsidRPr="0008241C">
        <w:rPr>
          <w:sz w:val="22"/>
          <w:szCs w:val="22"/>
        </w:rPr>
        <w:fldChar w:fldCharType="begin" w:fldLock="1"/>
      </w:r>
      <w:r w:rsidRPr="0008241C">
        <w:rPr>
          <w:sz w:val="22"/>
          <w:szCs w:val="22"/>
        </w:rPr>
        <w:instrText>ADDIN CSL_CITATION {"citationItems":[{"id":"ITEM-1","itemData":{"author":[{"dropping-particle":"","family":"Holling","given":"C S","non-dropping-particle":"","parse-names":false,"suffix":""}],"container-title":"Sustainable of Terrestrial Ecosystems","id":"ITEM-1","issued":{"date-parts":[["1986"]]},"page":"292-320","title":"The Resilience of Terrestrial ecosystems","type":"article"},"uris":["http://www.mendeley.com/documents/?uuid=00330c15-a1fc-49e9-9ce3-add0fe959024"]},{"id":"ITEM-2","itemData":{"DOI":"10.1007/BF00052720","ISSN":"0960-3115","abstract":"In addition to assessing the impacts of CO 2 doubling on environment and society, more consideration is needed to estimate extreme events or 'surprises'. This is particularly important at the intersection of disciplines like climate and ecology because the potential for large discontinuities is high given all the possible climate/biota interactions. The vast disparities in scales encountered by those working in traditional ecology (typically 20 m) and climatology (typically 200 kin) make diagnoses of such interactions difficult, but these can be addressed by an emerging research paradigm we call strategic cyclical scaling (SCS). The need to anticipate outlier events and assign them subjective probabilities suggests emphasis on interdisciplinary research associations. The desire to reduce societal vulnerability to such events suggests the need to build adaptive management and diverse economic activities into social organizations. The effectiveness of adaptation responses to anticipated climatic changes is complicated when consideration of transient changes, regional disturbances, large unforseeable natural fluctuations and surprises are considered. Slowing down the rate of disturbances and decreasing vulnerability are advocated as the most prudent responses to the prospect of human-induced climatic changes.","author":[{"dropping-particle":"","family":"Schneider","given":"Stephen H.","non-dropping-particle":"","parse-names":false,"suffix":""},{"dropping-particle":"","family":"Root","given":"T L.","non-dropping-particle":"","parse-names":false,"suffix":""}],"container-title":"Biodiversity and Conservation","id":"ITEM-2","issue":"9","issued":{"date-parts":[["1996"]]},"page":"1109-1119","title":"Ecological implications of climate change will include surprises","type":"article-journal","volume":"5"},"uris":["http://www.mendeley.com/documents/?uuid=195a5ff1-764b-407c-87a5-6e0588227a55"]}],"mendeley":{"formattedCitation":"(Holling, 1986; Schneider &amp; Root, 1996)","plainTextFormattedCitation":"(Holling, 1986; Schneider &amp; Root, 1996)","previouslyFormattedCitation":"(Holling, 1986; Schneider &amp; Root, 1996)"},"properties":{"noteIndex":0},"schema":"https://github.com/citation-style-language/schema/raw/master/csl-citation.json"}</w:instrText>
      </w:r>
      <w:r w:rsidRPr="0008241C">
        <w:rPr>
          <w:sz w:val="22"/>
          <w:szCs w:val="22"/>
        </w:rPr>
        <w:fldChar w:fldCharType="separate"/>
      </w:r>
      <w:r w:rsidRPr="0008241C">
        <w:rPr>
          <w:noProof/>
          <w:sz w:val="22"/>
          <w:szCs w:val="22"/>
        </w:rPr>
        <w:t>(Holling, 1986; Schneider &amp; Root, 1996)</w:t>
      </w:r>
      <w:r w:rsidRPr="0008241C">
        <w:rPr>
          <w:sz w:val="22"/>
          <w:szCs w:val="22"/>
        </w:rPr>
        <w:fldChar w:fldCharType="end"/>
      </w:r>
      <w:r w:rsidRPr="0008241C">
        <w:rPr>
          <w:sz w:val="22"/>
          <w:szCs w:val="22"/>
        </w:rPr>
        <w:t xml:space="preserve">. A key prerequisite for sustaining BES in the region is to match attributes of institutions and governance systems with the biophysical dynamics underpinning BES. Misfits are known to occur across spatial scales (institutional jurisdictions are too small or large to affect the areal extent of ecosystems or linked ecosystem services domain), temporal scale (institutions formed too early or late to affect the desired effect on BES), thresholds (institutions are not capable of addressing abrupt shifts in biophysical systems, for example extensive bleaching and mortality of coral reefs in Indian Ocean), or cascading effect (institutions are not able to buffer, or trigger effects between biophysical, social or economic systems, for example, the inability of Roundtable on Sustainable Palm Oil to influence destruction of South-East Asian peat lands (Schrier-Uijl </w:t>
      </w:r>
      <w:r w:rsidRPr="0008241C">
        <w:rPr>
          <w:i/>
          <w:sz w:val="22"/>
          <w:szCs w:val="22"/>
        </w:rPr>
        <w:t>et al</w:t>
      </w:r>
      <w:r w:rsidRPr="0008241C">
        <w:rPr>
          <w:sz w:val="22"/>
          <w:szCs w:val="22"/>
        </w:rPr>
        <w:t xml:space="preserve">., 2013)). Increasing misfits also significantly increase governance challenges. </w:t>
      </w:r>
    </w:p>
    <w:p w14:paraId="1D95247E" w14:textId="77777777" w:rsidR="00A01204" w:rsidRPr="0008241C" w:rsidRDefault="00A01204" w:rsidP="00A01204">
      <w:pPr>
        <w:rPr>
          <w:sz w:val="22"/>
          <w:szCs w:val="22"/>
        </w:rPr>
      </w:pPr>
    </w:p>
    <w:p w14:paraId="7DA5AA5F" w14:textId="604B2C01" w:rsidR="00A01204" w:rsidRPr="0008241C" w:rsidRDefault="00A01204" w:rsidP="00A01204">
      <w:pPr>
        <w:rPr>
          <w:sz w:val="22"/>
          <w:szCs w:val="22"/>
        </w:rPr>
      </w:pPr>
      <w:r w:rsidRPr="0008241C">
        <w:rPr>
          <w:sz w:val="22"/>
          <w:szCs w:val="22"/>
        </w:rPr>
        <w:t xml:space="preserve">The effectiveness of institutions often depends not only on their own features, but also on interactions between institutions, often beyond their domains </w:t>
      </w:r>
      <w:r w:rsidRPr="0008241C">
        <w:rPr>
          <w:sz w:val="22"/>
          <w:szCs w:val="22"/>
        </w:rPr>
        <w:fldChar w:fldCharType="begin" w:fldLock="1"/>
      </w:r>
      <w:r w:rsidRPr="0008241C">
        <w:rPr>
          <w:sz w:val="22"/>
          <w:szCs w:val="22"/>
        </w:rPr>
        <w:instrText>ADDIN CSL_CITATION {"citationItems":[{"id":"ITEM-1","itemData":{"editor":[{"dropping-particle":"","family":"Young","given":"O R","non-dropping-particle":"","parse-names":false,"suffix":""},{"dropping-particle":"","family":"Underdal","given":"A","non-dropping-particle":"","parse-names":false,"suffix":""}],"id":"ITEM-1","issued":{"date-parts":[["2004"]]},"publisher":"Kluwer Academic Publishers","publisher-place":"Dordrecht, The Netherlands","title":"Regime Consequences: Methodological Challenges and Research Strategies","type":"book"},"uris":["http://www.mendeley.com/documents/?uuid=f2ca213a-1c09-4aab-b2b7-c1d35550d4e2"]},{"id":"ITEM-2","itemData":{"author":[{"dropping-particle":"","family":"Young","given":"O R","non-dropping-particle":"","parse-names":false,"suffix":""}],"chapter-number":"Why is The","container-title":"Handbook of Global Environmental Politics","editor":[{"dropping-particle":"","family":"Dauvergne","given":"P","non-dropping-particle":"","parse-names":false,"suffix":""}],"id":"ITEM-2","issued":{"date-parts":[["2005"]]},"page":"170-184","publisher":"Edward Elgar Publishing","publisher-place":"Cheltenham, UK","title":"Why is There No Unified Theory of Environmental Governance?","type":"chapter"},"uris":["http://www.mendeley.com/documents/?uuid=78b73481-d37b-4826-a605-feecbc787b37"]}],"mendeley":{"formattedCitation":"(O. R. Young, 2005; O. R. Young &amp; Underdal, 2004)","plainTextFormattedCitation":"(O. R. Young, 2005; O. R. Young &amp; Underdal, 2004)","previouslyFormattedCitation":"(Young, 2005; Young &amp; Underdal, 2004)"},"properties":{"noteIndex":0},"schema":"https://github.com/citation-style-language/schema/raw/master/csl-citation.json"}</w:instrText>
      </w:r>
      <w:r w:rsidRPr="0008241C">
        <w:rPr>
          <w:sz w:val="22"/>
          <w:szCs w:val="22"/>
        </w:rPr>
        <w:fldChar w:fldCharType="separate"/>
      </w:r>
      <w:r w:rsidRPr="0008241C">
        <w:rPr>
          <w:noProof/>
          <w:sz w:val="22"/>
          <w:szCs w:val="22"/>
        </w:rPr>
        <w:t>(Young, 2005; Young &amp; Underdal, 2004)</w:t>
      </w:r>
      <w:r w:rsidRPr="0008241C">
        <w:rPr>
          <w:sz w:val="22"/>
          <w:szCs w:val="22"/>
        </w:rPr>
        <w:fldChar w:fldCharType="end"/>
      </w:r>
      <w:r w:rsidRPr="0008241C">
        <w:rPr>
          <w:sz w:val="22"/>
          <w:szCs w:val="22"/>
        </w:rPr>
        <w:t xml:space="preserve">. These interactions, however, can be synergistic or cause disruptions within the </w:t>
      </w:r>
      <w:r w:rsidR="00C934E9">
        <w:rPr>
          <w:sz w:val="22"/>
          <w:szCs w:val="22"/>
        </w:rPr>
        <w:t>organiz</w:t>
      </w:r>
      <w:r w:rsidRPr="0008241C">
        <w:rPr>
          <w:sz w:val="22"/>
          <w:szCs w:val="22"/>
        </w:rPr>
        <w:t xml:space="preserve">ations. Interactions can be horizontal (occurring amongst institutions at the same level of social </w:t>
      </w:r>
      <w:r w:rsidR="00C934E9">
        <w:rPr>
          <w:sz w:val="22"/>
          <w:szCs w:val="22"/>
        </w:rPr>
        <w:t>organiz</w:t>
      </w:r>
      <w:r w:rsidRPr="0008241C">
        <w:rPr>
          <w:sz w:val="22"/>
          <w:szCs w:val="22"/>
        </w:rPr>
        <w:t xml:space="preserve">ation or at the same administrative scale) or vertical (influencing interactions at multiple administrative levels, for example the impact of the international Convention on Biological Diversity on the development of the National Biodiversity Strategy and Action Plans). Interaction through commitment is considered to be one of the causal mechanisms to influence the interplay between institutions </w:t>
      </w:r>
      <w:r w:rsidRPr="0008241C">
        <w:rPr>
          <w:sz w:val="22"/>
          <w:szCs w:val="22"/>
        </w:rPr>
        <w:fldChar w:fldCharType="begin" w:fldLock="1"/>
      </w:r>
      <w:r w:rsidRPr="0008241C">
        <w:rPr>
          <w:sz w:val="22"/>
          <w:szCs w:val="22"/>
        </w:rPr>
        <w:instrText>ADDIN CSL_CITATION {"citationItems":[{"id":"ITEM-1","itemData":{"author":[{"dropping-particle":"","family":"Gehring","given":"T","non-dropping-particle":"","parse-names":false,"suffix":""}],"id":"ITEM-1","issued":{"date-parts":[["2006"]]},"title":"Institutional interaction in global environmental governance: Synergy and conflict among international and EU policies","type":"book"},"uris":["http://www.mendeley.com/documents/?uuid=8fce8da0-d11d-40df-ae1f-b5321f87ddc8"]},{"id":"ITEM-2","itemData":{"author":[{"dropping-particle":"","family":"Gehring","given":"Thomas","non-dropping-particle":"","parse-names":false,"suffix":""},{"dropping-particle":"","family":"Oberthür","given":"Sebastian","non-dropping-particle":"","parse-names":false,"suffix":""}],"chapter-number":"Interplay:","container-title":"Institutions and Environmental Change: Principal Findings, Applications, and Research Frontiers","editor":[{"dropping-particle":"","family":"Young","given":"O","non-dropping-particle":"","parse-names":false,"suffix":""},{"dropping-particle":"","family":"King","given":"L A","non-dropping-particle":"","parse-names":false,"suffix":""},{"dropping-particle":"","family":"Schroeder","given":"H","non-dropping-particle":"","parse-names":false,"suffix":""}],"id":"ITEM-2","issued":{"date-parts":[["2008"]]},"page":"187-223","publisher":"Cambridge University Press","publisher-place":"Massachusets","title":"Interplay: Exploring Institutional Interaction","type":"chapter"},"uris":["http://www.mendeley.com/documents/?uuid=e699d444-6291-43d1-9f84-3147e4cc5eb3"]}],"mendeley":{"formattedCitation":"(T Gehring, 2006; Thomas Gehring &amp; Oberthür, 2008)","plainTextFormattedCitation":"(T Gehring, 2006; Thomas Gehring &amp; Oberthür, 2008)","previouslyFormattedCitation":"(T Gehring, 2006; Thomas Gehring &amp; Oberthür, 2008)"},"properties":{"noteIndex":0},"schema":"https://github.com/citation-style-language/schema/raw/master/csl-citation.json"}</w:instrText>
      </w:r>
      <w:r w:rsidRPr="0008241C">
        <w:rPr>
          <w:sz w:val="22"/>
          <w:szCs w:val="22"/>
        </w:rPr>
        <w:fldChar w:fldCharType="separate"/>
      </w:r>
      <w:r w:rsidRPr="0008241C">
        <w:rPr>
          <w:noProof/>
          <w:sz w:val="22"/>
          <w:szCs w:val="22"/>
        </w:rPr>
        <w:t>(Gehring, 2006; Gehring &amp; Oberthür, 2008)</w:t>
      </w:r>
      <w:r w:rsidRPr="0008241C">
        <w:rPr>
          <w:sz w:val="22"/>
          <w:szCs w:val="22"/>
        </w:rPr>
        <w:fldChar w:fldCharType="end"/>
      </w:r>
      <w:r w:rsidRPr="0008241C">
        <w:rPr>
          <w:sz w:val="22"/>
          <w:szCs w:val="22"/>
        </w:rPr>
        <w:t>. Assessing these interactions is important to understand the influence of different international or regional cooperation frameworks in the Asia-Pacific region with each other as well as the influence of frameworks such as the Sustainable Developmental Goals on governance pathways for BES.</w:t>
      </w:r>
    </w:p>
    <w:p w14:paraId="5785EBFB" w14:textId="77777777" w:rsidR="00A01204" w:rsidRPr="0008241C" w:rsidRDefault="00A01204" w:rsidP="00A01204">
      <w:pPr>
        <w:rPr>
          <w:sz w:val="22"/>
          <w:szCs w:val="22"/>
        </w:rPr>
      </w:pPr>
    </w:p>
    <w:p w14:paraId="47BAE48F" w14:textId="77777777" w:rsidR="00A01204" w:rsidRPr="0008241C" w:rsidRDefault="00A01204" w:rsidP="00A01204">
      <w:pPr>
        <w:keepNext/>
        <w:tabs>
          <w:tab w:val="clear" w:pos="1247"/>
          <w:tab w:val="left" w:pos="765"/>
        </w:tabs>
        <w:outlineLvl w:val="2"/>
        <w:rPr>
          <w:b/>
          <w:sz w:val="24"/>
          <w:szCs w:val="24"/>
        </w:rPr>
      </w:pPr>
      <w:bookmarkStart w:id="1814" w:name="_Toc504317369"/>
      <w:bookmarkStart w:id="1815" w:name="_Toc504318062"/>
      <w:bookmarkStart w:id="1816" w:name="_Toc504320484"/>
      <w:bookmarkStart w:id="1817" w:name="_Toc504320707"/>
      <w:bookmarkStart w:id="1818" w:name="_Toc504320931"/>
      <w:bookmarkStart w:id="1819" w:name="_Toc504321408"/>
      <w:bookmarkStart w:id="1820" w:name="_Toc524048087"/>
      <w:r w:rsidRPr="0008241C">
        <w:rPr>
          <w:b/>
          <w:sz w:val="24"/>
          <w:szCs w:val="24"/>
        </w:rPr>
        <w:t xml:space="preserve">6.3.2 </w:t>
      </w:r>
      <w:r w:rsidRPr="0008241C">
        <w:rPr>
          <w:b/>
          <w:sz w:val="24"/>
          <w:szCs w:val="24"/>
        </w:rPr>
        <w:tab/>
        <w:t>Role of Drivers and potential policy pitfalls</w:t>
      </w:r>
      <w:bookmarkEnd w:id="1814"/>
      <w:bookmarkEnd w:id="1815"/>
      <w:bookmarkEnd w:id="1816"/>
      <w:bookmarkEnd w:id="1817"/>
      <w:bookmarkEnd w:id="1818"/>
      <w:bookmarkEnd w:id="1819"/>
      <w:bookmarkEnd w:id="1820"/>
    </w:p>
    <w:p w14:paraId="67DF1CC3" w14:textId="77777777" w:rsidR="00A01204" w:rsidRPr="0008241C" w:rsidRDefault="00A01204" w:rsidP="00A01204">
      <w:pPr>
        <w:rPr>
          <w:sz w:val="22"/>
          <w:szCs w:val="22"/>
        </w:rPr>
      </w:pPr>
    </w:p>
    <w:p w14:paraId="755F445F" w14:textId="77777777" w:rsidR="00A01204" w:rsidRPr="0008241C" w:rsidRDefault="00A01204" w:rsidP="00A01204">
      <w:pPr>
        <w:rPr>
          <w:sz w:val="22"/>
          <w:szCs w:val="22"/>
        </w:rPr>
      </w:pPr>
      <w:r w:rsidRPr="0008241C">
        <w:rPr>
          <w:sz w:val="22"/>
          <w:szCs w:val="22"/>
        </w:rPr>
        <w:t>Within the IPBES Conceptual framework, institutions and governance systems affect nature by influencing drivers of change, particularly anthropogenic direct drivers of change which are results of human action and choice. Chapter 4 discussed the direct drivers of change that can be reduced through institutions and enabling policy environment. Adverse impacts on BES due to changes in land cover and over-exploitation of natural resources as well as changes in the amount and patterns of consumption and infrastructure investment could be minimised through promotion of sustainable land management, consumption and investment. Much of the decline in traditional agroforestry and multi-cropping approaches resulting from the establishment of large scale monoculture plantations, associated deforestation and overexploitation of natural resources, have been caused by global trade and bioenergy policies. To minimise these adverse impacts, these policies need to be complemented with strategies that will ensure sustainable land use and reduce detrimental impacts on BES. For example, policies can help regulate leaching of pollutants from chemical fertilizer and pesticides in intensive agricultural systems, which cause eutrophication of freshwater and coastal water bodies, and kills beneficial microbes in these ecosystems. There is also a need to assess the impacts of the introduction of new technologies on biodiversity loss.  One example of unintended impacts from the introduction of new technology is the case of the impacts of the introduction of genetic technologies on breeding and cross-breeding. Many stress tolerant and low external input agriculture crops and cropping practices have been lost with the introduction of new genetic technologies. Finally, socio-political issues like unclear land tenure, corruption, political unrest and local conflicts, which exacerbate illegal logging, mining, poaching, overgrazing, and over-exploitation, could be addressed by enhancing governance and improving policy enforcement.</w:t>
      </w:r>
    </w:p>
    <w:p w14:paraId="62CEE10D" w14:textId="77777777" w:rsidR="00A01204" w:rsidRPr="0008241C" w:rsidRDefault="00A01204" w:rsidP="00A01204">
      <w:pPr>
        <w:rPr>
          <w:sz w:val="22"/>
          <w:szCs w:val="22"/>
        </w:rPr>
      </w:pPr>
    </w:p>
    <w:p w14:paraId="359CA955" w14:textId="77777777" w:rsidR="00A01204" w:rsidRPr="0008241C" w:rsidRDefault="00A01204" w:rsidP="00A01204">
      <w:pPr>
        <w:rPr>
          <w:sz w:val="22"/>
          <w:szCs w:val="22"/>
        </w:rPr>
      </w:pPr>
      <w:r w:rsidRPr="0008241C">
        <w:rPr>
          <w:sz w:val="22"/>
          <w:szCs w:val="22"/>
        </w:rPr>
        <w:t xml:space="preserve">Overall, however, market failure and weak governance are two fundamental challenges to achieving synergies between biodiversity and development outcomes. Market failure contributes to the decline in the state of BES because the value of BES is not reflected in market prices, and when considered they are often undervalued. As a result, integrating biodiversity-related considerations into decision- and policymaking processes has proven difficult </w:t>
      </w:r>
      <w:r w:rsidRPr="0008241C">
        <w:rPr>
          <w:sz w:val="22"/>
          <w:szCs w:val="22"/>
        </w:rPr>
        <w:fldChar w:fldCharType="begin" w:fldLock="1"/>
      </w:r>
      <w:r w:rsidRPr="0008241C">
        <w:rPr>
          <w:sz w:val="22"/>
          <w:szCs w:val="22"/>
        </w:rPr>
        <w:instrText>ADDIN CSL_CITATION {"citationItems":[{"id":"ITEM-1","itemData":{"abstract":"\"Biodiversity Loss Threatens Sustainable Development \\nHuman survival and wellbeing depend upon biodiversity and healthy ecosystems, and the goods and  services they provide. Yet, in recent decades, the world has experienced unprecedented biodiversity loss and  ecosystem degradation, undermining the very foundations of life on Earth. Rapid demographic changes, overconsumption, and the use of technologies that damage the environment, now  combined with climate change, are pushing our planet to its limits. Severe shortages of food, water and energy are  predicted as human pressures on the planet’s climatic, geophysical, atmospheric and ecological processes approach  a level at which abrupt global environmental change is likely to occur. Scientists believe we are beginning to  transgress the planetary boundaries within which societies have been sustained for the past 10,000 years. a The loss of ecosystems and biodiversity is a challenge for us all, but it is a particular challenge for the world’s  poor. Many of the 1.2 billion people living in severe poverty, on less than US$ 1 a day, depend directly on  nature for food, clean water, fuel, medicine, shelter, and reduced vulnerability to climate change and natural  disasters. Dependent on ecosystem goods and services for their livelihoods and subsistence, the poor stand  to suffer disproportionately from potentially catastrophic changes to fragile ecosystems in coming decades.  Ultimately, however, all societies stand to lose. b \\nShifting the Paradigm: Development Opportunities Through Biodiversity and Ecosystems\\n Despite concerted efforts by the international community and by national governments, biodiversity loss  and degradation of ecosystems continue. To reverse this trend, there is a need to intensify efforts and find  new ways of financing biodiversity and ecosystem management. This UNDP Biodiversity and Ecosystems  Global Framework is a response to the need to scale up action and make it more effective. In addition, the  Framework represents a shift in focus towards the positive opportunities provided by biodiversity and  natural ecosystems, in terms of harnessing their potential for sustainable development. \"","author":[{"dropping-particle":"","family":"United Nations Development Programme","given":"","non-dropping-particle":"","parse-names":false,"suffix":""}],"id":"ITEM-1","issued":{"date-parts":[["2012"]]},"page":"80","title":"The Future We Want: Biodiversity and Ecosystems - Driving Sustainable Development. Biodiversity and Ecosystems Global Framework 2012-2020","type":"article-journal"},"uris":["http://www.mendeley.com/documents/?uuid=1ed041c2-e601-4809-b089-d97060ba6a4a"]},{"id":"ITEM-2","itemData":{"ISBN":"9783981341034","ISSN":"19370695","abstract":"This synthesis has been prepared by Pavan Sukhdev, Heidi Wittmer, Christoph Schröter-Schlaack, Carsten Nesshöver, Joshua Bishop, Patrick ten Brink, Haripriya Gundimeda, Pushpam Kumar and Ben Simmons.","author":[{"dropping-particle":"","family":"TEEB","given":"","non-dropping-particle":"","parse-names":false,"suffix":""}],"container-title":"Environment","id":"ITEM-2","issued":{"date-parts":[["2010"]]},"number-of-pages":"39","title":"The Economics of Ecosystems and Biodiversity: Mainstreaming the economics of Nature: A synthesis of the approach, conclusions and recommendations of TEEB.","type":"book"},"uris":["http://www.mendeley.com/documents/?uuid=f62b620f-aec1-4f6e-a574-5f42a4718270"]}],"mendeley":{"formattedCitation":"(TEEB, 2010; United Nations Development Programme, 2012)","plainTextFormattedCitation":"(TEEB, 2010; United Nations Development Programme, 2012)","previouslyFormattedCitation":"(TEEB, 2010; United Nations Development Programme, 2012)"},"properties":{"noteIndex":0},"schema":"https://github.com/citation-style-language/schema/raw/master/csl-citation.json"}</w:instrText>
      </w:r>
      <w:r w:rsidRPr="0008241C">
        <w:rPr>
          <w:sz w:val="22"/>
          <w:szCs w:val="22"/>
        </w:rPr>
        <w:fldChar w:fldCharType="separate"/>
      </w:r>
      <w:r w:rsidRPr="0008241C">
        <w:rPr>
          <w:noProof/>
          <w:sz w:val="22"/>
          <w:szCs w:val="22"/>
        </w:rPr>
        <w:t>(TEEB, 2010; United Nations Development Programme, 2012)</w:t>
      </w:r>
      <w:r w:rsidRPr="0008241C">
        <w:rPr>
          <w:sz w:val="22"/>
          <w:szCs w:val="22"/>
        </w:rPr>
        <w:fldChar w:fldCharType="end"/>
      </w:r>
      <w:r w:rsidRPr="0008241C">
        <w:rPr>
          <w:sz w:val="22"/>
          <w:szCs w:val="22"/>
        </w:rPr>
        <w:t xml:space="preserve">. Market failure can be corrected through good governance, which requires creating a ‘match’ and ‘fit’ between institutional and governance solutions and the underlying drivers of change in BES. A significant trend in this direction is embedding economic incentive policies, which create conditions for realigning private behaviour through consideration of full range of costs and benefits associated with BES provision and use. Weak governance is identified as a key barrier to creating synergies between ecological and economic development </w:t>
      </w:r>
      <w:r w:rsidRPr="0008241C">
        <w:rPr>
          <w:sz w:val="22"/>
          <w:szCs w:val="22"/>
        </w:rPr>
        <w:fldChar w:fldCharType="begin" w:fldLock="1"/>
      </w:r>
      <w:r w:rsidRPr="0008241C">
        <w:rPr>
          <w:sz w:val="22"/>
          <w:szCs w:val="22"/>
        </w:rPr>
        <w:instrText>ADDIN CSL_CITATION {"citationItems":[{"id":"ITEM-1","itemData":{"DOI":"10.1073/pnas.1210595110","ISBN":"0027-8424","ISSN":"0027-8424","PMID":"23686581","abstract":"\"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This is based on published literature and a consensus-building process to define good practice and is validated by a survey of practitioners.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These principles emphasize adaptive management, stakeholder involvement, and multiple objectives.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author":[{"dropping-particle":"","family":"Sayer","given":"J.","non-dropping-particle":"","parse-names":false,"suffix":""},{"dropping-particle":"","family":"Sunderland","given":"T.","non-dropping-particle":"","parse-names":false,"suffix":""},{"dropping-particle":"","family":"Ghazoul","given":"J.","non-dropping-particle":"","parse-names":false,"suffix":""},{"dropping-particle":"","family":"Pfund","given":"J.-L.","non-dropping-particle":"","parse-names":false,"suffix":""},{"dropping-particle":"","family":"Sheil","given":"D.","non-dropping-particle":"","parse-names":false,"suffix":""},{"dropping-particle":"","family":"Meijaard","given":"E.","non-dropping-particle":"","parse-names":false,"suffix":""},{"dropping-particle":"","family":"Venter","given":"M.","non-dropping-particle":"","parse-names":false,"suffix":""},{"dropping-particle":"","family":"Boedhihartono","given":"A. K.","non-dropping-particle":"","parse-names":false,"suffix":""},{"dropping-particle":"","family":"Day","given":"M.","non-dropping-particle":"","parse-names":false,"suffix":""},{"dropping-particle":"","family":"Garcia","given":"C.","non-dropping-particle":"","parse-names":false,"suffix":""},{"dropping-particle":"","family":"Oosten","given":"C.","non-dropping-particle":"van","parse-names":false,"suffix":""},{"dropping-particle":"","family":"Buck","given":"L. E.","non-dropping-particle":"","parse-names":false,"suffix":""}],"container-title":"Proceedings of the National Academy of Sciences","id":"ITEM-1","issue":"21","issued":{"date-parts":[["2013"]]},"page":"8349-8356","title":"Ten principles for a landscape approach to reconciling agriculture, conservation, and other competing land uses","type":"article-journal","volume":"110"},"uris":["http://www.mendeley.com/documents/?uuid=66037319-eea3-4ee0-bc3d-a2c62d122ed0"]},{"id":"ITEM-2","itemData":{"abstract":"\"Biodiversity Loss Threatens Sustainable Development \\nHuman survival and wellbeing depend upon biodiversity and healthy ecosystems, and the goods and  services they provide. Yet, in recent decades, the world has experienced unprecedented biodiversity loss and  ecosystem degradation, undermining the very foundations of life on Earth. Rapid demographic changes, overconsumption, and the use of technologies that damage the environment, now  combined with climate change, are pushing our planet to its limits. Severe shortages of food, water and energy are  predicted as human pressures on the planet’s climatic, geophysical, atmospheric and ecological processes approach  a level at which abrupt global environmental change is likely to occur. Scientists believe we are beginning to  transgress the planetary boundaries within which societies have been sustained for the past 10,000 years. a The loss of ecosystems and biodiversity is a challenge for us all, but it is a particular challenge for the world’s  poor. Many of the 1.2 billion people living in severe poverty, on less than US$ 1 a day, depend directly on  nature for food, clean water, fuel, medicine, shelter, and reduced vulnerability to climate change and natural  disasters. Dependent on ecosystem goods and services for their livelihoods and subsistence, the poor stand  to suffer disproportionately from potentially catastrophic changes to fragile ecosystems in coming decades.  Ultimately, however, all societies stand to lose. b \\nShifting the Paradigm: Development Opportunities Through Biodiversity and Ecosystems\\n Despite concerted efforts by the international community and by national governments, biodiversity loss  and degradation of ecosystems continue. To reverse this trend, there is a need to intensify efforts and find  new ways of financing biodiversity and ecosystem management. This UNDP Biodiversity and Ecosystems  Global Framework is a response to the need to scale up action and make it more effective. In addition, the  Framework represents a shift in focus towards the positive opportunities provided by biodiversity and  natural ecosystems, in terms of harnessing their potential for sustainable development. \"","author":[{"dropping-particle":"","family":"United Nations Development Programme","given":"","non-dropping-particle":"","parse-names":false,"suffix":""}],"id":"ITEM-2","issued":{"date-parts":[["2012"]]},"page":"80","title":"The Future We Want: Biodiversity and Ecosystems - Driving Sustainable Development. Biodiversity and Ecosystems Global Framework 2012-2020","type":"article-journal"},"uris":["http://www.mendeley.com/documents/?uuid=1ed041c2-e601-4809-b089-d97060ba6a4a"]},{"id":"ITEM-3","itemData":{"DOI":"10.1111/1365-2664.12164","ISBN":"0021-8901","ISSN":"00218901","abstract":"a partir de 3 études de cas malgache monter la mise en oeuvre de vision durban avec 3 aires protégées cogérées par populations locales et ONG need to investigate applied social research to find local solutions to conservation and poverty alleviation","author":[{"dropping-particle":"","family":"Gardner","given":"Charlie J.","non-dropping-particle":"","parse-names":false,"suffix":""},{"dropping-particle":"","family":"Nicoll","given":"Martin E.","non-dropping-particle":"","parse-names":false,"suffix":""},{"dropping-particle":"","family":"Mbohoahy","given":"Tsibara","non-dropping-particle":"","parse-names":false,"suffix":""},{"dropping-particle":"","family":"Oleson","given":"Kirsten L L","non-dropping-particle":"","parse-names":false,"suffix":""},{"dropping-particle":"","family":"Ratsifandrihamanana","given":"Anitry N.","non-dropping-particle":"","parse-names":false,"suffix":""},{"dropping-particle":"","family":"Ratsirarson","given":"Joelisoa","non-dropping-particle":"","parse-names":false,"suffix":""},{"dropping-particle":"","family":"René de Roland","given":"Lily Arison","non-dropping-particle":"","parse-names":false,"suffix":""},{"dropping-particle":"","family":"Virah-Sawmy","given":"Malika","non-dropping-particle":"","parse-names":false,"suffix":""},{"dropping-particle":"","family":"Zafindrasilivonona","given":"Bienvenue","non-dropping-particle":"","parse-names":false,"suffix":""},{"dropping-particle":"","family":"Davies","given":"Zoe G.","non-dropping-particle":"","parse-names":false,"suffix":""}],"container-title":"Journal of Applied Ecology","id":"ITEM-3","issue":"6","issued":{"date-parts":[["2013"]]},"page":"1289-1294","title":"Protected areas for conservation and poverty alleviation: Experiences from Madagascar","type":"article-journal","volume":"50"},"uris":["http://www.mendeley.com/documents/?uuid=f28207de-609b-4880-b853-3b4050a56231"]},{"id":"ITEM-4","itemData":{"DOI":"10.1111/apv.12015","ISSN":"13607456","author":[{"dropping-particle":"","family":"Vaz","given":"Justine","non-dropping-particle":"","parse-names":false,"suffix":""},{"dropping-particle":"","family":"Agama","given":"Agnes Lee","non-dropping-particle":"","parse-names":false,"suffix":""}],"container-title":"Asia Pacific Viewpoint","id":"ITEM-4","issue":"2","issued":{"date-parts":[["2013","8"]]},"page":"141-157","title":"Seeking synergy between community and state-based governance for biodiversity conservation: The role of Indigenous and Community-Conserved Areas in Sabah, Malaysian Borneo","type":"article-journal","volume":"54"},"uris":["http://www.mendeley.com/documents/?uuid=5f3b9519-24b6-451a-9772-52ae8189a986"]}],"mendeley":{"formattedCitation":"(C. J. Gardner &lt;i&gt;et al.&lt;/i&gt;, 2013; Sayer &lt;i&gt;et al.&lt;/i&gt;, 2013; United Nations Development Programme, 2012; Vaz &amp; Agama, 2013)","plainTextFormattedCitation":"(C. J. Gardner et al., 2013; Sayer et al., 2013; United Nations Development Programme, 2012; Vaz &amp; Agama, 2013)","previouslyFormattedCitation":"(C. J. Gardner &lt;i&gt;et al.&lt;/i&gt;, 2013; Sayer &lt;i&gt;et al.&lt;/i&gt;, 2013; United Nations Development Programme, 2012; Vaz &amp; Agama, 2013)"},"properties":{"noteIndex":0},"schema":"https://github.com/citation-style-language/schema/raw/master/csl-citation.json"}</w:instrText>
      </w:r>
      <w:r w:rsidRPr="0008241C">
        <w:rPr>
          <w:sz w:val="22"/>
          <w:szCs w:val="22"/>
        </w:rPr>
        <w:fldChar w:fldCharType="separate"/>
      </w:r>
      <w:r w:rsidRPr="0008241C">
        <w:rPr>
          <w:noProof/>
          <w:sz w:val="22"/>
          <w:szCs w:val="22"/>
        </w:rPr>
        <w:t xml:space="preserve">(Gardner </w:t>
      </w:r>
      <w:r w:rsidRPr="0008241C">
        <w:rPr>
          <w:i/>
          <w:noProof/>
          <w:sz w:val="22"/>
          <w:szCs w:val="22"/>
        </w:rPr>
        <w:t>et al.</w:t>
      </w:r>
      <w:r w:rsidRPr="0008241C">
        <w:rPr>
          <w:noProof/>
          <w:sz w:val="22"/>
          <w:szCs w:val="22"/>
        </w:rPr>
        <w:t xml:space="preserve">, 2013; Sayer </w:t>
      </w:r>
      <w:r w:rsidRPr="0008241C">
        <w:rPr>
          <w:i/>
          <w:noProof/>
          <w:sz w:val="22"/>
          <w:szCs w:val="22"/>
        </w:rPr>
        <w:t>et al.</w:t>
      </w:r>
      <w:r w:rsidRPr="0008241C">
        <w:rPr>
          <w:noProof/>
          <w:sz w:val="22"/>
          <w:szCs w:val="22"/>
        </w:rPr>
        <w:t>, 2013; United Nations Development Programme, 2012; Vaz &amp; Agama, 2013)</w:t>
      </w:r>
      <w:r w:rsidRPr="0008241C">
        <w:rPr>
          <w:sz w:val="22"/>
          <w:szCs w:val="22"/>
        </w:rPr>
        <w:fldChar w:fldCharType="end"/>
      </w:r>
      <w:r w:rsidRPr="0008241C">
        <w:rPr>
          <w:sz w:val="22"/>
          <w:szCs w:val="22"/>
        </w:rPr>
        <w:t xml:space="preserve">. Governance challenges relate to ineffective or non-existent government institutions and rule of law, engendering other problems including a lack of clearly defined, secure and enforceable property rights/land tenure; a lack of clearly defined roles and responsibilities and of accountability; and elite capture and corruption </w:t>
      </w:r>
      <w:r w:rsidRPr="0008241C">
        <w:rPr>
          <w:sz w:val="22"/>
          <w:szCs w:val="22"/>
        </w:rPr>
        <w:fldChar w:fldCharType="begin" w:fldLock="1"/>
      </w:r>
      <w:r w:rsidRPr="0008241C">
        <w:rPr>
          <w:sz w:val="22"/>
          <w:szCs w:val="22"/>
        </w:rPr>
        <w:instrText>ADDIN CSL_CITATION {"citationItems":[{"id":"ITEM-1","itemData":{"ISBN":"9789264233140","author":[{"dropping-particle":"","family":"OECD","given":"","non-dropping-particle":"","parse-names":false,"suffix":""}],"id":"ITEM-1","issued":{"date-parts":[["2015"]]},"title":"Development Co-operation Report 2015 Making Partnerships Effective Coalitions for Action Partnerships are powerful drivers of development Post ‑ 2015 partnerships will bring new and evolving roles A policy framework for post ‑ 2015 partnerships","type":"article-journal"},"uris":["http://www.mendeley.com/documents/?uuid=ae970a01-48e5-4719-bd9b-f13207e12ed3"]}],"mendeley":{"formattedCitation":"(OECD, 2015)","plainTextFormattedCitation":"(OECD, 2015)","previouslyFormattedCitation":"(OECD, 2015)"},"properties":{"noteIndex":0},"schema":"https://github.com/citation-style-language/schema/raw/master/csl-citation.json"}</w:instrText>
      </w:r>
      <w:r w:rsidRPr="0008241C">
        <w:rPr>
          <w:sz w:val="22"/>
          <w:szCs w:val="22"/>
        </w:rPr>
        <w:fldChar w:fldCharType="separate"/>
      </w:r>
      <w:r w:rsidRPr="0008241C">
        <w:rPr>
          <w:noProof/>
          <w:sz w:val="22"/>
          <w:szCs w:val="22"/>
        </w:rPr>
        <w:t>(OECD, 2015)</w:t>
      </w:r>
      <w:r w:rsidRPr="0008241C">
        <w:rPr>
          <w:sz w:val="22"/>
          <w:szCs w:val="22"/>
        </w:rPr>
        <w:fldChar w:fldCharType="end"/>
      </w:r>
      <w:r w:rsidRPr="0008241C">
        <w:rPr>
          <w:sz w:val="22"/>
          <w:szCs w:val="22"/>
        </w:rPr>
        <w:t xml:space="preserve">. Governance needs to be improved to achieve global sustainability goals, which cut across all policy areas. Policies that cut across various scales and sectors are important for issues like poverty, food security and climate risks due to the interaction among direct and indirect drivers (chapter 4.3). </w:t>
      </w:r>
    </w:p>
    <w:p w14:paraId="5618F426" w14:textId="77777777" w:rsidR="00A01204" w:rsidRPr="0008241C" w:rsidRDefault="00A01204" w:rsidP="00A01204">
      <w:pPr>
        <w:rPr>
          <w:sz w:val="22"/>
          <w:szCs w:val="22"/>
        </w:rPr>
      </w:pPr>
    </w:p>
    <w:p w14:paraId="165B4095" w14:textId="77777777" w:rsidR="00A01204" w:rsidRPr="0008241C" w:rsidRDefault="00A01204" w:rsidP="00A01204">
      <w:pPr>
        <w:rPr>
          <w:sz w:val="22"/>
          <w:szCs w:val="22"/>
        </w:rPr>
      </w:pPr>
      <w:r w:rsidRPr="0008241C">
        <w:rPr>
          <w:rFonts w:eastAsia="MS Mincho"/>
          <w:b/>
          <w:sz w:val="22"/>
          <w:szCs w:val="22"/>
          <w:lang w:eastAsia="ja-JP"/>
        </w:rPr>
        <w:t>Poverty</w:t>
      </w:r>
      <w:r w:rsidRPr="0008241C">
        <w:rPr>
          <w:rFonts w:eastAsia="MS Mincho"/>
          <w:sz w:val="22"/>
          <w:szCs w:val="22"/>
          <w:lang w:eastAsia="ja-JP"/>
        </w:rPr>
        <w:t xml:space="preserve">: In South East Asia, poverty is a common driver of natural ecosystem loss, demonstrated by the conversion of </w:t>
      </w:r>
      <w:r w:rsidRPr="0008241C">
        <w:rPr>
          <w:sz w:val="22"/>
          <w:szCs w:val="22"/>
        </w:rPr>
        <w:t xml:space="preserve">62 per cent of forest area into plantation </w:t>
      </w:r>
      <w:r w:rsidRPr="0008241C">
        <w:rPr>
          <w:sz w:val="22"/>
          <w:szCs w:val="22"/>
        </w:rPr>
        <w:fldChar w:fldCharType="begin" w:fldLock="1"/>
      </w:r>
      <w:r w:rsidRPr="0008241C">
        <w:rPr>
          <w:sz w:val="22"/>
          <w:szCs w:val="22"/>
        </w:rPr>
        <w:instrText>ADDIN CSL_CITATION {"citationItems":[{"id":"ITEM-1","itemData":{"ISBN":"0022-1201","ISSN":"0022-1201","PMID":"1165","abstract":"Expansion of planted forests and intensification of their management has raised concerns among forest managers and the public over the implications of these trends for sustainable production and conservation of forest biological diversity. We review the current state of knowledge on the impacts of plantation forestry on genetic and species diversity at different spatial scales and discuss the economic and ecological implications of biodiversity management within plantation stands and landscapes. Managing plantations to produce goods such as timber while also enhancing ecological services such as biodiversity involves tradeoffs, which can be made only with a clear understanding of the ecological context of plantations in the broader landscape and agreement among stakeholders on the desired balance of goods and ecological services from plantations.","author":[{"dropping-particle":"","family":"Carnus","given":"Jean-Michel","non-dropping-particle":"","parse-names":false,"suffix":""},{"dropping-particle":"","family":"Parrotta","given":"John","non-dropping-particle":"","parse-names":false,"suffix":""},{"dropping-particle":"","family":"Brockerhoff","given":"Eckehard","non-dropping-particle":"","parse-names":false,"suffix":""},{"dropping-particle":"","family":"Arbez","given":"Michel","non-dropping-particle":"","parse-names":false,"suffix":""},{"dropping-particle":"","family":"Jactel","given":"Hervé","non-dropping-particle":"","parse-names":false,"suffix":""},{"dropping-particle":"","family":"Kremer","given":"Antoine","non-dropping-particle":"","parse-names":false,"suffix":""},{"dropping-particle":"","family":"Lamb","given":"David","non-dropping-particle":"","parse-names":false,"suffix":""},{"dropping-particle":"","family":"O’Hara","given":"Kevin","non-dropping-particle":"","parse-names":false,"suffix":""},{"dropping-particle":"","family":"Walters","given":"Bradley","non-dropping-particle":"","parse-names":false,"suffix":""}],"container-title":"Journal of Forestry","id":"ITEM-1","issue":"2","issued":{"date-parts":[["2006"]]},"page":"65-77","title":"Planted forests and biodiversity","type":"article-journal","volume":"104"},"uris":["http://www.mendeley.com/documents/?uuid=816e30ae-0797-4fae-bb91-a75ddcb74f71"]}],"mendeley":{"formattedCitation":"(Carnus &lt;i&gt;et al.&lt;/i&gt;, 2006)","plainTextFormattedCitation":"(Carnus et al., 2006)","previouslyFormattedCitation":"(Carnus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Carnus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particularly </w:t>
      </w:r>
      <w:r w:rsidRPr="0008241C">
        <w:rPr>
          <w:rFonts w:eastAsia="MS Mincho"/>
          <w:sz w:val="22"/>
          <w:szCs w:val="22"/>
          <w:lang w:eastAsia="ja-JP"/>
        </w:rPr>
        <w:t>to o</w:t>
      </w:r>
      <w:r w:rsidRPr="0008241C">
        <w:rPr>
          <w:sz w:val="22"/>
          <w:szCs w:val="22"/>
        </w:rPr>
        <w:t xml:space="preserve">il palm which results in a significant loss of biodiversity </w:t>
      </w:r>
      <w:r w:rsidRPr="0008241C">
        <w:rPr>
          <w:sz w:val="22"/>
          <w:szCs w:val="22"/>
        </w:rPr>
        <w:fldChar w:fldCharType="begin" w:fldLock="1"/>
      </w:r>
      <w:r w:rsidRPr="0008241C">
        <w:rPr>
          <w:sz w:val="22"/>
          <w:szCs w:val="22"/>
        </w:rPr>
        <w:instrText>ADDIN CSL_CITATION {"citationItems":[{"id":"ITEM-1","itemData":{"DOI":"10.1016/j.forpol.2014.05.007","ISSN":"13899341","author":[{"dropping-particle":"","family":"Miyamoto et al","given":"","non-dropping-particle":"","parse-names":false,"suffix":""}],"container-title":"Forest Policy and Economics","id":"ITEM-1","issued":{"date-parts":[["2014","7"]]},"page":"18-25","title":"Proximate and underlying causes of forest cover change in Peninsular Malaysia","type":"article-journal","volume":"44"},"uris":["http://www.mendeley.com/documents/?uuid=be45576e-6a8a-44ac-b10e-efaf525c410e"]},{"id":"ITEM-2","itemData":{"DOI":"10.1111/j.1755-263X.2008.00011.x","ISSN":"1755263X","abstract":"Oil palm is one of the world's most rapidly expanding equatorial crops. The two largest oil palm-producing countries—Indonesia and Malaysia—are lo-cated in Southeast Asia, a region with numerous endemic, forest-dwelling species. Oil palm producers have asserted that forests are not being cleared to grow oil palm. Our analysis of land-cover data compiled by the United Nations Food and Agriculture Organization suggests that during the period 1990–2005, 55%–59% of oil palm expansion in Malaysia, and at least 56% of that in In-donesia occurred at the expense of forests. Using data on bird and butterfly diversity in Malaysia's forests and croplands, we argue that conversion of ei-ther primary or secondary (logged) forests to oil palm may result in signifi-cant biodiversity losses, whereas conversion of pre-existing cropland (rubber) to oil palm results in fewer losses. To safeguard the biodiversity in oil palm-producing countries, more fine-scale and spatially explicit data on land-use change need to be collected and analyzed to determine the extent and nature of any further conversion of forests to oil palm; secondary forests should be protected against conversion to oil palm; and any future expansion of oil palm agriculture should be restricted to pre-existing cropland or degraded habitats.","author":[{"dropping-particle":"","family":"Koh","given":"Lian Pin","non-dropping-particle":"","parse-names":false,"suffix":""},{"dropping-particle":"","family":"Wilcove","given":"David S.","non-dropping-particle":"","parse-names":false,"suffix":""}],"container-title":"Conservation Letters","id":"ITEM-2","issue":"2","issued":{"date-parts":[["2008","5","15"]]},"page":"60-64","title":"Is oil palm agriculture really destroying tropical biodiversity?","type":"article-journal","volume":"1"},"uris":["http://www.mendeley.com/documents/?uuid=e0fc7762-dd21-447c-bd08-0810812fc9d3"]}],"mendeley":{"formattedCitation":"(L. P. Koh &amp; Wilcove, 2008; Miyamoto et al, 2014)","plainTextFormattedCitation":"(L. P. Koh &amp; Wilcove, 2008; Miyamoto et al, 2014)","previouslyFormattedCitation":"(L. P. Koh &amp; Wilcove, 2008; Miyamoto et al, 2014)"},"properties":{"noteIndex":0},"schema":"https://github.com/citation-style-language/schema/raw/master/csl-citation.json"}</w:instrText>
      </w:r>
      <w:r w:rsidRPr="0008241C">
        <w:rPr>
          <w:sz w:val="22"/>
          <w:szCs w:val="22"/>
        </w:rPr>
        <w:fldChar w:fldCharType="separate"/>
      </w:r>
      <w:r w:rsidRPr="0008241C">
        <w:rPr>
          <w:noProof/>
          <w:sz w:val="22"/>
          <w:szCs w:val="22"/>
        </w:rPr>
        <w:t xml:space="preserve">(Koh &amp; Wilcove, 2008; Miyamoto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 cases where deforestation is due to large-scale plantation of bioenergy crops, biofuel policies contribute to exclusion and displacement of poor people </w:t>
      </w:r>
      <w:r w:rsidRPr="0008241C">
        <w:rPr>
          <w:sz w:val="22"/>
          <w:szCs w:val="22"/>
        </w:rPr>
        <w:fldChar w:fldCharType="begin" w:fldLock="1"/>
      </w:r>
      <w:r w:rsidRPr="0008241C">
        <w:rPr>
          <w:sz w:val="22"/>
          <w:szCs w:val="22"/>
        </w:rPr>
        <w:instrText>ADDIN CSL_CITATION {"citationItems":[{"id":"ITEM-1","itemData":{"DOI":"10.3390/agriculture6020019","abstract":"This paper discussed the analysis of the survey on sustainability of bioenergy conducted in the Philippines, India and China. It acquired general perceptions of the people by asking them (a) specific questions about their level of familiarity with bioenergy; (b) relationship of their work to bioenergy; and (c) their opinion on contribution of various feedstock on the economy and impact of bioenergy production on food security. In addition to these questions, we estimated preference weights of various feedstock based on the conjoint choices on bioenergy’s contribution to social stability, social welfare and ecological balance. The estimates revealed significant trade-offs not only among these three dimensions of sustainability but also the relative importance of energy security, food security and ecosystem capacity to other economic, social and environmental objectives. The types of first generation feedstock that are currently used for biofuel production in the respective countries and those that offer alternative household use are perceived as important to the economy and preferred bioenergy feedstock. Based on the results of the study, the preferred role of bioenergy for sustainable development reflects the social and economic concerns in the respective Asian countries, e.g., energy security in China, food security in India, and ecosystem degradation in the Philippines.","author":[{"dropping-particle":"","family":"Acosta","given":"Lilibeth","non-dropping-particle":"","parse-names":false,"suffix":""},{"dropping-particle":"","family":"Magcale-Macandog","given":"Damasa","non-dropping-particle":"","parse-names":false,"suffix":""},{"dropping-particle":"","family":"Kumar","given":"K.","non-dropping-particle":"","parse-names":false,"suffix":""},{"dropping-particle":"","family":"Cui","given":"Xuefeng","non-dropping-particle":"","parse-names":false,"suffix":""},{"dropping-particle":"","family":"Eugenio","given":"Elena","non-dropping-particle":"","parse-names":false,"suffix":""},{"dropping-particle":"","family":"Macandog","given":"Paula","non-dropping-particle":"","parse-names":false,"suffix":""},{"dropping-particle":"","family":"Salvacion","given":"Arnold","non-dropping-particle":"","parse-names":false,"suffix":""},{"dropping-particle":"","family":"Eugenio","given":"Jemimah","non-dropping-particle":"","parse-names":false,"suffix":""}],"container-title":"Agriculture","id":"ITEM-1","issue":"2","issued":{"date-parts":[["2016","4","25"]]},"page":"19","publisher":"Multidisciplinary Digital Publishing Institute","title":"The Role of Bioenergy in Enhancing Energy, Food and Ecosystem Sustainability Based on Societal Perceptions and Preferences in Asia","type":"article-journal","volume":"6"},"uris":["http://www.mendeley.com/documents/?uuid=bf034929-ff89-3220-b81b-d22930f82ba2"]},{"id":"ITEM-2","itemData":{"DOI":"10.1016/J.RSER.2011.02.011","ISSN":"1364-0321","abstract":"Current controversies and debates on bioenergy production in the areas of greenhouse gases emission reduction, food and energy security, social exclusion and welfare erosion, and ecosystem deterioration attest to the challenges which the bioenergy sector has to overcome to achieve its global production potentials. Because it is yet an evolving sector, the sustainability of bioenergy production in different regions is very elusive. Experiences show that bioenergy policies in one region can have impacts not only on its own but also on other regions’ social, economic and ecological sustainability. It is thus important to assess development pathways for bioenergy to exploit the potential benefits and forestall any unnecessary costs. This paper frames a novel hybrid approach for assessing bioenergy potentials for regions with diverging economic, social and ecological systems. The approach is based on a conceptual framework that takes into account trade-offs decisions on sustainability goals and production options in the assessment of bioenergy pathways. It combines different empirical techniques for the systematic investigation of trade-offs and pathways including fuzzy logic, conjoint, logit, and path analyses. To show the relevance and utility of these techniques for the integrated assessment of trade-offs and pathways in bioenergy development, we illustrated their application using results and data from previous related studies.","author":[{"dropping-particle":"","family":"Acosta-Michlik","given":"Lilibeth","non-dropping-particle":"","parse-names":false,"suffix":""},{"dropping-particle":"","family":"Lucht","given":"Wolfgang","non-dropping-particle":"","parse-names":false,"suffix":""},{"dropping-particle":"","family":"Bondeau","given":"Alberte","non-dropping-particle":"","parse-names":false,"suffix":""},{"dropping-particle":"","family":"Beringer","given":"Tim","non-dropping-particle":"","parse-names":false,"suffix":""}],"container-title":"Renewable and Sustainable Energy Reviews","id":"ITEM-2","issue":"6","issued":{"date-parts":[["2011","8","1"]]},"page":"2791-2809","publisher":"Pergamon","title":"Integrated assessment of sustainability trade-offs and pathways for global bioenergy production: Framing a novel hybrid approach","type":"article-journal","volume":"15"},"uris":["http://www.mendeley.com/documents/?uuid=3821da84-d8e1-33f3-96d0-8cea54c0b357"]}],"mendeley":{"formattedCitation":"(Acosta-Michlik &lt;i&gt;et al.&lt;/i&gt;, 2011; Acosta &lt;i&gt;et al.&lt;/i&gt;, 2016)","plainTextFormattedCitation":"(Acosta-Michlik et al., 2011; Acosta et al., 2016)","previouslyFormattedCitation":"(Acosta-Michlik &lt;i&gt;et al.&lt;/i&gt;, 2011; Acosta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Acosta-Michlik </w:t>
      </w:r>
      <w:r w:rsidRPr="0008241C">
        <w:rPr>
          <w:i/>
          <w:noProof/>
          <w:sz w:val="22"/>
          <w:szCs w:val="22"/>
        </w:rPr>
        <w:t>et al.</w:t>
      </w:r>
      <w:r w:rsidRPr="0008241C">
        <w:rPr>
          <w:noProof/>
          <w:sz w:val="22"/>
          <w:szCs w:val="22"/>
        </w:rPr>
        <w:t xml:space="preserve">, 2011; Acosta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e poorest resource users are typically marginalised, politically, as well as socially, even within their own communities </w:t>
      </w:r>
      <w:r w:rsidRPr="0008241C">
        <w:rPr>
          <w:sz w:val="22"/>
          <w:szCs w:val="22"/>
        </w:rPr>
        <w:fldChar w:fldCharType="begin" w:fldLock="1"/>
      </w:r>
      <w:r w:rsidRPr="0008241C">
        <w:rPr>
          <w:sz w:val="22"/>
          <w:szCs w:val="22"/>
        </w:rPr>
        <w:instrText>ADDIN CSL_CITATION {"citationItems":[{"id":"ITEM-1","itemData":{"DOI":"ISBN 978-1-56973-600-5","ISBN":"9781569736005","ISSN":"0361-1434","abstract":"THREE-QUARTERS OF THE WORLD’S POOREST CITIZENS— those living on less than $2 per day—are dependent on the environment for a significant part of their daily livelihoods. Climate change, therefore, adds a real urgency to the efforts of the many institutions that work to improve the lives of the poor. World Resources 2008 argues that properly designed enterprises can create economic, social, and environmental resilience that cushion the impacts of climate change, and help provide needed social stability. Increased resilience must be part of the response to the risks of climate change. The efforts that foster resilience chart the first steps on the path out of poverty. What can we say with some certainty about environment and development as we approach the end of the first decade of the 21st century?","author":[{"dropping-particle":"","family":"World Resources Institute","given":"","non-dropping-particle":"","parse-names":false,"suffix":""}],"container-title":"Washington, DC","id":"ITEM-1","issued":{"date-parts":[["2008"]]},"number-of-pages":"33","title":"World Resources: Roots of Resilience - Growing the Wealth of the Poor","type":"book"},"uris":["http://www.mendeley.com/documents/?uuid=f2ed70a4-28f9-429c-8d4e-e2e9eb47c53e"]}],"mendeley":{"formattedCitation":"(World Resources Institute, 2008)","plainTextFormattedCitation":"(World Resources Institute, 2008)","previouslyFormattedCitation":"(World Resources Institute, 2008)"},"properties":{"noteIndex":0},"schema":"https://github.com/citation-style-language/schema/raw/master/csl-citation.json"}</w:instrText>
      </w:r>
      <w:r w:rsidRPr="0008241C">
        <w:rPr>
          <w:sz w:val="22"/>
          <w:szCs w:val="22"/>
        </w:rPr>
        <w:fldChar w:fldCharType="separate"/>
      </w:r>
      <w:r w:rsidRPr="0008241C">
        <w:rPr>
          <w:noProof/>
          <w:sz w:val="22"/>
          <w:szCs w:val="22"/>
        </w:rPr>
        <w:t xml:space="preserve">(World Resources Institute, 2008; Sodhi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so measures that allow representation of marginalised social groups on decision-making bodies are critical. Community-based management programmes, which enable local stakeholders to participate in planning, researching, development and policymaking for protection of natural resources are one way of doing this, and innovative financing mechanisms, such as Payments for Ecosystem Services (PES) provide incentives for communities to remain engaged </w:t>
      </w:r>
      <w:r w:rsidRPr="0008241C">
        <w:rPr>
          <w:sz w:val="22"/>
          <w:szCs w:val="22"/>
        </w:rPr>
        <w:fldChar w:fldCharType="begin" w:fldLock="1"/>
      </w:r>
      <w:r w:rsidRPr="0008241C">
        <w:rPr>
          <w:sz w:val="22"/>
          <w:szCs w:val="22"/>
        </w:rPr>
        <w:instrText>ADDIN CSL_CITATION {"citationItems":[{"id":"ITEM-1","itemData":{"ISBN":"978-92-807-3177-4","author":[{"dropping-particle":"","family":"UNEP","given":"","non-dropping-particle":"","parse-names":false,"suffix":""}],"id":"ITEM-1","issued":{"date-parts":[["2012"]]},"number-of-pages":"528","publisher-place":"Nairobi","title":"Global Environment Outlook 5: Environment for the future we want","type":"report"},"uris":["http://www.mendeley.com/documents/?uuid=e8ce5392-120e-39a5-b4d4-2501105b25c8"]}],"mendeley":{"formattedCitation":"(UNEP, 2012)","plainTextFormattedCitation":"(UNEP, 2012)","previouslyFormattedCitation":"(UNEP, 2012)"},"properties":{"noteIndex":0},"schema":"https://github.com/citation-style-language/schema/raw/master/csl-citation.json"}</w:instrText>
      </w:r>
      <w:r w:rsidRPr="0008241C">
        <w:rPr>
          <w:sz w:val="22"/>
          <w:szCs w:val="22"/>
        </w:rPr>
        <w:fldChar w:fldCharType="separate"/>
      </w:r>
      <w:r w:rsidRPr="0008241C">
        <w:rPr>
          <w:noProof/>
          <w:sz w:val="22"/>
          <w:szCs w:val="22"/>
        </w:rPr>
        <w:t>(UNEP, 2012)</w:t>
      </w:r>
      <w:r w:rsidRPr="0008241C">
        <w:rPr>
          <w:sz w:val="22"/>
          <w:szCs w:val="22"/>
        </w:rPr>
        <w:fldChar w:fldCharType="end"/>
      </w:r>
      <w:r w:rsidRPr="0008241C">
        <w:rPr>
          <w:sz w:val="22"/>
          <w:szCs w:val="22"/>
        </w:rPr>
        <w:t xml:space="preserve">. To ensure that the poorest benefit from improved ecosystem services, careful monitoring and targeting of pro-poor and pro-environmental interventions is essential, as well as high level policy support to ensure that local officials understand and are accountable for poverty reduction and ecosystem goods and services outcomes </w:t>
      </w:r>
      <w:r w:rsidRPr="0008241C">
        <w:rPr>
          <w:sz w:val="22"/>
          <w:szCs w:val="22"/>
        </w:rPr>
        <w:fldChar w:fldCharType="begin" w:fldLock="1"/>
      </w:r>
      <w:r w:rsidRPr="0008241C">
        <w:rPr>
          <w:sz w:val="22"/>
          <w:szCs w:val="22"/>
        </w:rPr>
        <w:instrText>ADDIN CSL_CITATION {"citationItems":[{"id":"ITEM-1","itemData":{"ISBN":"1-55250-230-9","author":[{"dropping-particle":"","family":"Tyler","given":"Stephen","non-dropping-particle":"","parse-names":false,"suffix":""}],"id":"ITEM-1","issued":{"date-parts":[["2006"]]},"number-of-pages":"420","publisher":"International Development Research Centre","publisher-place":" Ottawa","title":"Communities, Livelihoods, and Natural Resources: Action Research and Policy Change in Asia","type":"book"},"uris":["http://www.mendeley.com/documents/?uuid=d1652ec3-9dc8-4598-a93c-8198373e2af0"]}],"mendeley":{"formattedCitation":"(Tyler, 2006)","plainTextFormattedCitation":"(Tyler, 2006)","previouslyFormattedCitation":"(Tyler, 2006)"},"properties":{"noteIndex":0},"schema":"https://github.com/citation-style-language/schema/raw/master/csl-citation.json"}</w:instrText>
      </w:r>
      <w:r w:rsidRPr="0008241C">
        <w:rPr>
          <w:sz w:val="22"/>
          <w:szCs w:val="22"/>
        </w:rPr>
        <w:fldChar w:fldCharType="separate"/>
      </w:r>
      <w:r w:rsidRPr="0008241C">
        <w:rPr>
          <w:noProof/>
          <w:sz w:val="22"/>
          <w:szCs w:val="22"/>
        </w:rPr>
        <w:t>(Tyler, 2006)</w:t>
      </w:r>
      <w:r w:rsidRPr="0008241C">
        <w:rPr>
          <w:sz w:val="22"/>
          <w:szCs w:val="22"/>
        </w:rPr>
        <w:fldChar w:fldCharType="end"/>
      </w:r>
      <w:r w:rsidRPr="0008241C">
        <w:rPr>
          <w:sz w:val="22"/>
          <w:szCs w:val="22"/>
        </w:rPr>
        <w:t xml:space="preserve">. Although progress has been achieved in expanding protected area coverage, conserving species, and implementing community-based management, innovative financing mechanisms remain insufficient to address current biodiversity and habitat losses and some successful cases are yet to be replicated </w:t>
      </w:r>
      <w:r w:rsidRPr="0008241C">
        <w:rPr>
          <w:sz w:val="22"/>
          <w:szCs w:val="22"/>
        </w:rPr>
        <w:fldChar w:fldCharType="begin" w:fldLock="1"/>
      </w:r>
      <w:r w:rsidRPr="0008241C">
        <w:rPr>
          <w:sz w:val="22"/>
          <w:szCs w:val="22"/>
        </w:rPr>
        <w:instrText>ADDIN CSL_CITATION {"citationItems":[{"id":"ITEM-1","itemData":{"ISBN":"978-92-807-3177-4","author":[{"dropping-particle":"","family":"UNEP","given":"","non-dropping-particle":"","parse-names":false,"suffix":""}],"id":"ITEM-1","issued":{"date-parts":[["2012"]]},"number-of-pages":"528","publisher-place":"Nairobi","title":"Global Environment Outlook 5: Environment for the future we want","type":"report"},"uris":["http://www.mendeley.com/documents/?uuid=e8ce5392-120e-39a5-b4d4-2501105b25c8"]}],"mendeley":{"formattedCitation":"(UNEP, 2012)","plainTextFormattedCitation":"(UNEP, 2012)","previouslyFormattedCitation":"(UNEP, 2012)"},"properties":{"noteIndex":0},"schema":"https://github.com/citation-style-language/schema/raw/master/csl-citation.json"}</w:instrText>
      </w:r>
      <w:r w:rsidRPr="0008241C">
        <w:rPr>
          <w:sz w:val="22"/>
          <w:szCs w:val="22"/>
        </w:rPr>
        <w:fldChar w:fldCharType="separate"/>
      </w:r>
      <w:r w:rsidRPr="0008241C">
        <w:rPr>
          <w:noProof/>
          <w:sz w:val="22"/>
          <w:szCs w:val="22"/>
        </w:rPr>
        <w:t>(UNEP, 2012)</w:t>
      </w:r>
      <w:r w:rsidRPr="0008241C">
        <w:rPr>
          <w:sz w:val="22"/>
          <w:szCs w:val="22"/>
        </w:rPr>
        <w:fldChar w:fldCharType="end"/>
      </w:r>
      <w:r w:rsidRPr="0008241C">
        <w:rPr>
          <w:sz w:val="22"/>
          <w:szCs w:val="22"/>
        </w:rPr>
        <w:t>.</w:t>
      </w:r>
    </w:p>
    <w:p w14:paraId="45C94163" w14:textId="77777777" w:rsidR="00A01204" w:rsidRPr="0008241C" w:rsidRDefault="00A01204" w:rsidP="00A01204">
      <w:pPr>
        <w:rPr>
          <w:sz w:val="22"/>
          <w:szCs w:val="22"/>
        </w:rPr>
      </w:pPr>
    </w:p>
    <w:p w14:paraId="54DE41B7" w14:textId="77777777" w:rsidR="00A01204" w:rsidRPr="0008241C" w:rsidRDefault="00A01204" w:rsidP="00A01204">
      <w:pPr>
        <w:rPr>
          <w:sz w:val="22"/>
          <w:szCs w:val="22"/>
        </w:rPr>
      </w:pPr>
      <w:r w:rsidRPr="0008241C">
        <w:rPr>
          <w:b/>
          <w:sz w:val="22"/>
          <w:szCs w:val="22"/>
        </w:rPr>
        <w:t>Food security</w:t>
      </w:r>
      <w:r w:rsidRPr="0008241C">
        <w:rPr>
          <w:sz w:val="22"/>
          <w:szCs w:val="22"/>
        </w:rPr>
        <w:t xml:space="preserve">: With 490 million people, predominantly including the landless, indigenous people and ethnic minorities, still suffering from chronic hunger in the region </w:t>
      </w:r>
      <w:r w:rsidRPr="0008241C">
        <w:rPr>
          <w:sz w:val="22"/>
          <w:szCs w:val="22"/>
        </w:rPr>
        <w:fldChar w:fldCharType="begin" w:fldLock="1"/>
      </w:r>
      <w:r w:rsidRPr="0008241C">
        <w:rPr>
          <w:sz w:val="22"/>
          <w:szCs w:val="22"/>
        </w:rPr>
        <w:instrText>ADDIN CSL_CITATION {"citationItems":[{"id":"ITEM-1","itemData":{"ISBN":"978-92-5-108775-6","abstract":"J The Asia-Pacific region has achieved the Millennium Development Goals' hunger target (MDG-1c) of halving the proportion of undernourished people in 2015. The region has also achieved the largest reduction in the absolute number of undernourished people (236 million). However, this was not sufficient to meet the target set by the World Food Summit (WFS) of halving the number of undernourished people by 2015. J There are large disparities among sub-regions and countries in the region. While Eastern Asia and South-Eastern Asia have achieved both the MDG-1c and the WFS hunger targets, highly populous Southern Asia has not met either target. Oceania did not reach the MDG-1c target due to slow progress while the absolute number of hungry actually increased. J There are 490 million people still suffering chronic hunger in the region, and Asia and the Pacific is home to almost 62 percent of the world's undernourished. Besides the calorie consumption deficit, the problem of undernutrition is manifested in high rates of stunting in children below five years of age, while various micronutrient deficiencies prevail among people of all ages. At the same time, the number of people who are overweight or obese is rapidly increasing in the region, especially in Southwest Pacific Island countries and middle-income countries of Asia. J The serious challenge facing the region is the remaining undernourished 12 percent of the total population that is still hungry and has been left behind, denied their share of the benefits of economic growth. They are the poor and most vulnerable groups in society. Therefore, the challenge facing the region is not only to produce more food from the increasingly limited natural resource base, but also how to ensure more equitable access to food, while addressing various threats such as climate change. J A number of policy commitments, and institutional and technological innovations, combined with effective social protection measures are required to meet this challenge, in an overall framework of sustainable economic growth that is more equitably shared and environmentally sustainable. It will be crucial to accelerate actions through the Zero Hunger Challenge (ZHC) and other relevant food security and nutrition initiatives, focusing on supporting resource-poor family farms and the most vulnerable and disadvantaged groups in society.","author":[{"dropping-particle":"","family":"FAO","given":"","non-dropping-particle":"","parse-names":false,"suffix":""}],"id":"ITEM-1","issued":{"date-parts":[["2015"]]},"publisher-place":"Bangkok, Thailand","title":"Regional Overview of Food Insecurity. Asia and the Pacific. Towards a Food Secure Asia and the Pacific","type":"report"},"uris":["http://www.mendeley.com/documents/?uuid=1fc8d910-9108-3982-9488-3089e55577bc"]}],"mendeley":{"formattedCitation":"(FAO, 2015a)","plainTextFormattedCitation":"(FAO, 2015a)","previouslyFormattedCitation":"(FAO, 2015a)"},"properties":{"noteIndex":0},"schema":"https://github.com/citation-style-language/schema/raw/master/csl-citation.json"}</w:instrText>
      </w:r>
      <w:r w:rsidRPr="0008241C">
        <w:rPr>
          <w:sz w:val="22"/>
          <w:szCs w:val="22"/>
        </w:rPr>
        <w:fldChar w:fldCharType="separate"/>
      </w:r>
      <w:r w:rsidRPr="0008241C">
        <w:rPr>
          <w:noProof/>
          <w:sz w:val="22"/>
          <w:szCs w:val="22"/>
        </w:rPr>
        <w:t>(FAO, 2015a)</w:t>
      </w:r>
      <w:r w:rsidRPr="0008241C">
        <w:rPr>
          <w:sz w:val="22"/>
          <w:szCs w:val="22"/>
        </w:rPr>
        <w:fldChar w:fldCharType="end"/>
      </w:r>
      <w:r w:rsidRPr="0008241C">
        <w:rPr>
          <w:sz w:val="22"/>
          <w:szCs w:val="22"/>
        </w:rPr>
        <w:t>, one of the greatest priorities for countries in Asia and the Pacific is to reduce food insecurity and accelerate hunger eradication interventions. The challenge of eradicating hunger is largely compounded by growing shortages of land and water, increasing populations, and threats of climate change, which can significantly affect the availability and sustainability of agricultural and fisheries resources. For agricultural communities, well-directed policies and coherent strategies are needed to enhance productivity on smallholdings through R&amp;D, crop diversification and smallholder market linkages. This includes a need for greater policy support to encourage innovations on farms and introduction of new technologies for revolutionising food production. Support is also needed for adopting ‘save and grow’ approaches, increasing water productivity to produce more food using less water, and promoting effective strategies and action plans for disaster risk reduction for food and nutrition security.</w:t>
      </w:r>
    </w:p>
    <w:p w14:paraId="6D8BDFA5" w14:textId="77777777" w:rsidR="00A01204" w:rsidRPr="0008241C" w:rsidRDefault="00A01204" w:rsidP="00A01204">
      <w:pPr>
        <w:rPr>
          <w:sz w:val="22"/>
          <w:szCs w:val="22"/>
        </w:rPr>
      </w:pPr>
    </w:p>
    <w:p w14:paraId="2A0FB8CD" w14:textId="77777777" w:rsidR="00A01204" w:rsidRPr="0008241C" w:rsidRDefault="00A01204" w:rsidP="00A01204">
      <w:pPr>
        <w:rPr>
          <w:sz w:val="22"/>
          <w:szCs w:val="22"/>
        </w:rPr>
      </w:pPr>
      <w:r w:rsidRPr="0008241C">
        <w:rPr>
          <w:b/>
          <w:sz w:val="22"/>
          <w:szCs w:val="22"/>
          <w:lang w:bidi="ne-NP"/>
        </w:rPr>
        <w:lastRenderedPageBreak/>
        <w:t>Climate risks</w:t>
      </w:r>
      <w:r w:rsidRPr="0008241C">
        <w:rPr>
          <w:sz w:val="22"/>
          <w:szCs w:val="22"/>
          <w:lang w:bidi="ne-NP"/>
        </w:rPr>
        <w:t xml:space="preserve">: The Asia-Pacific region is highly vulnerable to climate-related disasters and could be among the hardest hit by a changing climate, especially small island developing states that are vulnerable to the risks associated with rising sea levels. As is so often the case the greatest impacts of climate change will be felt by the poor and vulnerable communities most intensely. </w:t>
      </w:r>
      <w:r w:rsidRPr="0008241C">
        <w:rPr>
          <w:sz w:val="22"/>
          <w:szCs w:val="22"/>
        </w:rPr>
        <w:t>The most immediate risks arising from climate change are from extreme weather events that will have direct impacts on BES, as well as food security in the Asia-Pacific region. Storms, floods and droughts will become more frequent and intense, resulting in landslides and siltation of dams, thus increasing the magnitude of asset losses, while decreasing agricultural production and purchasing power of low income consumers. Management of risks will require an enabling environment which includes: measures to improve infrastructure, access to information, access to credit and inputs, favourable prices for agricultural products, and security of land rights. These contribute to sustainable use of natural resources. Not only the Paris Agreement on climate change, but also the Sendai Framework for Disaster Risk Reduction 2015‒2030 have recommend the use of ecosystem-based approaches to reduce risks including climate-related disasters. For many developing countries in the Asia-Pacific region, where insurance cover is limited, it is vital that climate risks are properly managed. This can be accomplished with comprehensive disaster risk reduction policy which includes hazard identification, risk assessment, risk communication, and risk management.  Such a policy could also support the establishment of autonomous institutional mechanisms to effectively mitigate the impacts of natural disasters and environmental vulnerabilities. It is equally urgent to adapt to foreseeable shifts in agro-climatic zones, availability of water and related changes in species composition.</w:t>
      </w:r>
    </w:p>
    <w:p w14:paraId="38314DB1" w14:textId="77777777" w:rsidR="00A01204" w:rsidRPr="0008241C" w:rsidRDefault="00A01204" w:rsidP="00A01204">
      <w:pPr>
        <w:rPr>
          <w:sz w:val="22"/>
          <w:szCs w:val="22"/>
        </w:rPr>
      </w:pPr>
    </w:p>
    <w:p w14:paraId="567E4223" w14:textId="77777777" w:rsidR="00A01204" w:rsidRPr="0008241C" w:rsidRDefault="00A01204" w:rsidP="00A01204">
      <w:pPr>
        <w:rPr>
          <w:sz w:val="22"/>
          <w:szCs w:val="22"/>
        </w:rPr>
      </w:pPr>
      <w:r w:rsidRPr="0008241C">
        <w:rPr>
          <w:sz w:val="22"/>
          <w:szCs w:val="22"/>
        </w:rPr>
        <w:t xml:space="preserve">Another important issue that require cross-cutting policies is the adoption of REDD-plus. While REDD-plus is a highly anticipated international mechanism to reduce GHG emissions </w:t>
      </w:r>
      <w:r w:rsidRPr="0008241C">
        <w:rPr>
          <w:sz w:val="22"/>
          <w:szCs w:val="22"/>
        </w:rPr>
        <w:fldChar w:fldCharType="begin" w:fldLock="1"/>
      </w:r>
      <w:r w:rsidRPr="0008241C">
        <w:rPr>
          <w:sz w:val="22"/>
          <w:szCs w:val="22"/>
        </w:rPr>
        <w:instrText>ADDIN CSL_CITATION {"citationItems":[{"id":"ITEM-1","itemData":{"DOI":"1016-3263","ISBN":"ISBN 978-3-902762-17-7\\rISSN 1016-3263","ISSN":"1016-3263","abstract":"This report presents the different forest management options under REDD+ (a collaborative initiative of the United Nations that aims at reducing emissions from deforestation and forest degradation in developing countries) and highlights their main biodiversity and carbon impacts. Chapter 1 discusses the ecological fundamentals of forests as they relate to biodiversity, carbon sequestration and other ecosystem services, and considers the socio-economic dimension of these forest-related interventions. Chapter 2 examines the role of biodiversity in the provision of ecosystem goods and services, and describes the forest types of key interest to REDD+. The chapter provides a broad overview of biodiversity and carbon relationships across the range of forest types occurring in regions where REDD+ programmes may be developed. It considers the impacts of deforestation and degradation on carbon and other ecosystem services. Chapter 3 explores what is known about the impacts on biodiversity and carbon of the various management approaches and specific actions that are likely to be employed to achieve REDD+ objectives. Chapter 4 examines social and economic considerations related to REDD+, discussing how REDD+ strategies can be informed by previous land use and forest management interventions. It highlights the role of mediating factors such as structures of governance and the exercise of authority, the nature of rules and institutions for resource management, and the types of tenure and property rights regimes, with a special focus on the most vulnerable groups. The social and economic impacts of current patterns of deforestation and forest degradation are discussed, and the experience and socio-economic outcomes of previous agriculture and forest-based interventions are described. Chapter 5 examines the governance instruments of direct relevance to forests, carbon and biodiversity in the context of REDD+, and analyses how different actors, interests and ideas are shaping that landscape. Chapter 6 provides a synthesis of the main findings of the assessment, and identifies key areas requiring further research.","author":[{"dropping-particle":"","family":"IUFRO","given":"","non-dropping-particle":"","parse-names":false,"suffix":""}],"container-title":"IUFRO World Series","editor":[{"dropping-particle":"","family":"Parrotta","given":"J a","non-dropping-particle":"","parse-names":false,"suffix":""},{"dropping-particle":"","family":"Wildburger","given":"C","non-dropping-particle":"","parse-names":false,"suffix":""},{"dropping-particle":"","family":"Mansourian","given":"S","non-dropping-particle":"","parse-names":false,"suffix":""}],"id":"ITEM-1","issued":{"date-parts":[["2012"]]},"number-of-pages":"161 pp.","title":"Understanding relationships between biodiversity, carbon, forests and people: the key to achieving REDD+ objectives. A global assessment report prepared by the Global Forest Expert Panel on Biodiversity, Forest Management and REDD+","type":"book","volume":"31"},"uris":["http://www.mendeley.com/documents/?uuid=dd7cfa39-d7d1-4a3a-87b1-58f1ac549599"]}],"mendeley":{"formattedCitation":"(IUFRO, 2012)","plainTextFormattedCitation":"(IUFRO, 2012)","previouslyFormattedCitation":"(IUFRO, 2012)"},"properties":{"noteIndex":0},"schema":"https://github.com/citation-style-language/schema/raw/master/csl-citation.json"}</w:instrText>
      </w:r>
      <w:r w:rsidRPr="0008241C">
        <w:rPr>
          <w:sz w:val="22"/>
          <w:szCs w:val="22"/>
        </w:rPr>
        <w:fldChar w:fldCharType="separate"/>
      </w:r>
      <w:r w:rsidRPr="0008241C">
        <w:rPr>
          <w:noProof/>
          <w:sz w:val="22"/>
          <w:szCs w:val="22"/>
        </w:rPr>
        <w:t>(IUFRO, 2012)</w:t>
      </w:r>
      <w:r w:rsidRPr="0008241C">
        <w:rPr>
          <w:sz w:val="22"/>
          <w:szCs w:val="22"/>
        </w:rPr>
        <w:fldChar w:fldCharType="end"/>
      </w:r>
      <w:r w:rsidRPr="0008241C">
        <w:rPr>
          <w:sz w:val="22"/>
          <w:szCs w:val="22"/>
        </w:rPr>
        <w:t xml:space="preserve">, there are increasing concerns about its trade-offs and/or negative effects on ecosystems (e.g. </w:t>
      </w:r>
      <w:r w:rsidRPr="0008241C">
        <w:rPr>
          <w:sz w:val="22"/>
          <w:szCs w:val="22"/>
        </w:rPr>
        <w:fldChar w:fldCharType="begin" w:fldLock="1"/>
      </w:r>
      <w:r w:rsidRPr="0008241C">
        <w:rPr>
          <w:sz w:val="22"/>
          <w:szCs w:val="22"/>
        </w:rPr>
        <w:instrText>ADDIN CSL_CITATION {"citationItems":[{"id":"ITEM-1","itemData":{"DOI":"10.1098/rstb.2007.0029","ISSN":"0962-8436","author":[{"dropping-particle":"","family":"Ebeling","given":"J.","non-dropping-particle":"","parse-names":false,"suffix":""},{"dropping-particle":"","family":"Yasue","given":"M.","non-dropping-particle":"","parse-names":false,"suffix":""}],"container-title":"Philosophical Transactions of the Royal Society B: Biological Sciences","id":"ITEM-1","issue":"1498","issued":{"date-parts":[["2008","5","27"]]},"page":"1917-1924","title":"Generating carbon finance through avoided deforestation and its potential to create climatic, conservation and human development benefits","type":"article-journal","volume":"363"},"uris":["http://www.mendeley.com/documents/?uuid=ca3608a6-56c4-4c94-8309-983f1b0eb8f3"]}],"mendeley":{"formattedCitation":"(Ebeling &amp; Yasue, 2008)","manualFormatting":"Ebeling &amp; Yasue, 2008)","plainTextFormattedCitation":"(Ebeling &amp; Yasue, 2008)","previouslyFormattedCitation":"(Ebeling &amp; Yasue, 2008)"},"properties":{"noteIndex":0},"schema":"https://github.com/citation-style-language/schema/raw/master/csl-citation.json"}</w:instrText>
      </w:r>
      <w:r w:rsidRPr="0008241C">
        <w:rPr>
          <w:sz w:val="22"/>
          <w:szCs w:val="22"/>
        </w:rPr>
        <w:fldChar w:fldCharType="separate"/>
      </w:r>
      <w:r w:rsidRPr="0008241C">
        <w:rPr>
          <w:noProof/>
          <w:sz w:val="22"/>
          <w:szCs w:val="22"/>
        </w:rPr>
        <w:t>Ebeling &amp; Yasue, 2008)</w:t>
      </w:r>
      <w:r w:rsidRPr="0008241C">
        <w:rPr>
          <w:sz w:val="22"/>
          <w:szCs w:val="22"/>
        </w:rPr>
        <w:fldChar w:fldCharType="end"/>
      </w:r>
      <w:r w:rsidRPr="0008241C">
        <w:rPr>
          <w:sz w:val="22"/>
          <w:szCs w:val="22"/>
        </w:rPr>
        <w:t xml:space="preserve">. For example, the conversion of high biodiversity but low carbon value land-uses to high carbon land-use, such as the conversion of low-carbon natural ecosystem to a fast-growing tree plantation, would lead to an overall loss of biodiversity and a local decline of ecosystem services </w:t>
      </w:r>
      <w:r w:rsidRPr="0008241C">
        <w:rPr>
          <w:sz w:val="22"/>
          <w:szCs w:val="22"/>
        </w:rPr>
        <w:fldChar w:fldCharType="begin" w:fldLock="1"/>
      </w:r>
      <w:r w:rsidRPr="0008241C">
        <w:rPr>
          <w:sz w:val="22"/>
          <w:szCs w:val="22"/>
        </w:rPr>
        <w:instrText>ADDIN CSL_CITATION {"citationItems":[{"id":"ITEM-1","itemData":{"author":[{"dropping-particle":"","family":"Secretariat of the Convention on Biological Diversity","given":"","non-dropping-particle":"","parse-names":false,"suffix":""}],"id":"ITEM-1","issued":{"date-parts":[["2010"]]},"note":"Montreal","number-of-pages":"94","publisher-place":"Montreal, Canada","title":"Global Biodiversity Outlook 3","type":"report"},"uris":["http://www.mendeley.com/documents/?uuid=cf054504-b4d2-30df-96e4-202112cefa68"]}],"mendeley":{"formattedCitation":"(Secretariat of the Convention on Biological Diversity, 2010)","plainTextFormattedCitation":"(Secretariat of the Convention on Biological Diversity, 2010)","previouslyFormattedCitation":"(Secretariat of the Convention on Biological Diversity, 2010)"},"properties":{"noteIndex":0},"schema":"https://github.com/citation-style-language/schema/raw/master/csl-citation.json"}</w:instrText>
      </w:r>
      <w:r w:rsidRPr="0008241C">
        <w:rPr>
          <w:sz w:val="22"/>
          <w:szCs w:val="22"/>
        </w:rPr>
        <w:fldChar w:fldCharType="separate"/>
      </w:r>
      <w:r w:rsidRPr="0008241C">
        <w:rPr>
          <w:noProof/>
          <w:sz w:val="22"/>
          <w:szCs w:val="22"/>
        </w:rPr>
        <w:t>(Secretariat of the Convention on Biological Diversity, 2010)</w:t>
      </w:r>
      <w:r w:rsidRPr="0008241C">
        <w:rPr>
          <w:sz w:val="22"/>
          <w:szCs w:val="22"/>
        </w:rPr>
        <w:fldChar w:fldCharType="end"/>
      </w:r>
      <w:r w:rsidRPr="0008241C">
        <w:rPr>
          <w:sz w:val="22"/>
          <w:szCs w:val="22"/>
        </w:rPr>
        <w:t xml:space="preserve">. REDD-plus also undermines the trend to decentralise forest governance and may even promote recentralisation. There was a shift to decentralisation of forest governance in the 1980’s due to its expected benefits to local stakeholders </w:t>
      </w:r>
      <w:r w:rsidRPr="0008241C">
        <w:rPr>
          <w:sz w:val="22"/>
          <w:szCs w:val="22"/>
        </w:rPr>
        <w:fldChar w:fldCharType="begin" w:fldLock="1"/>
      </w:r>
      <w:r w:rsidRPr="0008241C">
        <w:rPr>
          <w:sz w:val="22"/>
          <w:szCs w:val="22"/>
        </w:rPr>
        <w:instrText>ADDIN CSL_CITATION {"citationItems":[{"id":"ITEM-1","itemData":{"DOI":"10.1016/j.worlddev.2011.04.012","ISSN":"0305750X","author":[{"dropping-particle":"","family":"Colfer","given":"Carol J. Pierce","non-dropping-particle":"","parse-names":false,"suffix":""}],"container-title":"World Development","id":"ITEM-1","issue":"12","issued":{"date-parts":[["2011","12"]]},"page":"2147-2164","title":"Marginalized Forest Peoples’ Perceptions of the Legitimacy of Governance: An Exploration","type":"article-journal","volume":"39"},"uris":["http://www.mendeley.com/documents/?uuid=1f541708-3628-4d89-8a67-e5ce86b7826f"]},{"id":"ITEM-2","itemData":{"DOI":"10.1126/science.1187774","ISSN":"0036-8075","author":[{"dropping-particle":"","family":"Phelps","given":"J.","non-dropping-particle":"","parse-names":false,"suffix":""},{"dropping-particle":"","family":"Webb","given":"E. L.","non-dropping-particle":"","parse-names":false,"suffix":""},{"dropping-particle":"","family":"Agrawal","given":"A.","non-dropping-particle":"","parse-names":false,"suffix":""}],"container-title":"Science","id":"ITEM-2","issue":"5976","issued":{"date-parts":[["2010","4","16"]]},"page":"312-313","title":"Does REDD+ Threaten to Recentralize Forest Governance?","type":"article-journal","volume":"328"},"uris":["http://www.mendeley.com/documents/?uuid=2accc6e7-06ce-4293-90ab-3d4310b9e581"]}],"mendeley":{"formattedCitation":"(Colfer, 2011; Phelps &lt;i&gt;et al.&lt;/i&gt;, 2010)","plainTextFormattedCitation":"(Colfer, 2011; Phelps et al., 2010)","previouslyFormattedCitation":"(Colfer, 2011; Phelps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Colfer, 2011; Phelps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for example, by reducing cost of environmental protection as assessed in the Himalayas of India </w:t>
      </w:r>
      <w:r w:rsidRPr="0008241C">
        <w:rPr>
          <w:sz w:val="22"/>
          <w:szCs w:val="22"/>
        </w:rPr>
        <w:fldChar w:fldCharType="begin" w:fldLock="1"/>
      </w:r>
      <w:r w:rsidRPr="0008241C">
        <w:rPr>
          <w:sz w:val="22"/>
          <w:szCs w:val="22"/>
        </w:rPr>
        <w:instrText>ADDIN CSL_CITATION {"citationItems":[{"id":"ITEM-1","itemData":{"author":[{"dropping-particle":"","family":"Somanathan","given":"E","non-dropping-particle":"","parse-names":false,"suffix":""},{"dropping-particle":"","family":"Prabhakar","given":"R","non-dropping-particle":"","parse-names":false,"suffix":""},{"dropping-particle":"","family":"Singh","given":"Bhupendra","non-dropping-particle":"","parse-names":false,"suffix":""}],"container-title":"PNAS","id":"ITEM-1","issue":"11","issued":{"date-parts":[["2009"]]},"page":"4143-4147","title":"Decentralization for cost-effective conservation","type":"article-journal","volume":"106"},"uris":["http://www.mendeley.com/documents/?uuid=eeda5d52-7565-42a1-99e3-1b5f77e8d404"]}],"mendeley":{"formattedCitation":"(Somanathan &lt;i&gt;et al.&lt;/i&gt;, 2009)","plainTextFormattedCitation":"(Somanathan et al., 2009)","previouslyFormattedCitation":"(Somanathan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Somanathan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and providing communities the opportunity to enhance local biodiversity </w:t>
      </w:r>
      <w:r w:rsidRPr="0008241C">
        <w:rPr>
          <w:sz w:val="22"/>
          <w:szCs w:val="22"/>
        </w:rPr>
        <w:fldChar w:fldCharType="begin" w:fldLock="1"/>
      </w:r>
      <w:r w:rsidRPr="0008241C">
        <w:rPr>
          <w:sz w:val="22"/>
          <w:szCs w:val="22"/>
        </w:rPr>
        <w:instrText>ADDIN CSL_CITATION {"citationItems":[{"id":"ITEM-1","itemData":{"DOI":"10.1126/science.1155365","ISSN":"0036-8075","author":[{"dropping-particle":"","family":"Chazdon","given":"R. L.","non-dropping-particle":"","parse-names":false,"suffix":""}],"container-title":"Science","id":"ITEM-1","issue":"5882","issued":{"date-parts":[["2008","6","13"]]},"page":"1458-1460","title":"Beyond Deforestation: Restoring Forests and Ecosystem Services on Degraded Lands","type":"article-journal","volume":"320"},"uris":["http://www.mendeley.com/documents/?uuid=b495d196-0e49-41ac-acdd-59dae7c96deb"]}],"mendeley":{"formattedCitation":"(Chazdon, 2008)","plainTextFormattedCitation":"(Chazdon, 2008)","previouslyFormattedCitation":"(Chazdon, 2008)"},"properties":{"noteIndex":0},"schema":"https://github.com/citation-style-language/schema/raw/master/csl-citation.json"}</w:instrText>
      </w:r>
      <w:r w:rsidRPr="0008241C">
        <w:rPr>
          <w:sz w:val="22"/>
          <w:szCs w:val="22"/>
        </w:rPr>
        <w:fldChar w:fldCharType="separate"/>
      </w:r>
      <w:r w:rsidRPr="0008241C">
        <w:rPr>
          <w:noProof/>
          <w:sz w:val="22"/>
          <w:szCs w:val="22"/>
        </w:rPr>
        <w:t>(Chazdon, 2008)</w:t>
      </w:r>
      <w:r w:rsidRPr="0008241C">
        <w:rPr>
          <w:sz w:val="22"/>
          <w:szCs w:val="22"/>
        </w:rPr>
        <w:fldChar w:fldCharType="end"/>
      </w:r>
      <w:r w:rsidRPr="0008241C">
        <w:rPr>
          <w:sz w:val="22"/>
          <w:szCs w:val="22"/>
        </w:rPr>
        <w:t>. In recognition of the potential risks of REDD-plus activities, international society agreed to address and respect seven safeguards relating to: (</w:t>
      </w:r>
      <w:r w:rsidRPr="0008241C">
        <w:rPr>
          <w:rFonts w:eastAsia="MS Mincho"/>
          <w:sz w:val="22"/>
          <w:szCs w:val="22"/>
          <w:lang w:eastAsia="ja-JP"/>
        </w:rPr>
        <w:t xml:space="preserve">i) national forest policy and  international conventions, ii) national forest governance, iii) knowledge and rights of indigenous people and people of local communities, iv) full participation of stakeholders, v) conservation of biodiversity and enhancement of social/ environmental benefits from ecosystems, vi) prevention of reversal, and vii) prevention of displacement. Along with these safeguards </w:t>
      </w:r>
      <w:r w:rsidRPr="0008241C">
        <w:rPr>
          <w:sz w:val="22"/>
          <w:szCs w:val="22"/>
        </w:rPr>
        <w:t xml:space="preserve">are several requirements such as transparency, consistency and national sovereignty </w:t>
      </w:r>
      <w:r w:rsidRPr="0008241C">
        <w:rPr>
          <w:sz w:val="22"/>
          <w:szCs w:val="22"/>
        </w:rPr>
        <w:fldChar w:fldCharType="begin" w:fldLock="1"/>
      </w:r>
      <w:r w:rsidRPr="0008241C">
        <w:rPr>
          <w:sz w:val="22"/>
          <w:szCs w:val="22"/>
        </w:rPr>
        <w:instrText>ADDIN CSL_CITATION {"citationItems":[{"id":"ITEM-1","itemData":{"abstract":"Decisions adopted during COP 16 2010","author":[{"dropping-particle":"","family":"UNFCCC","given":"","non-dropping-particle":"","parse-names":false,"suffix":""}],"container-title":"Decision 1/CP.16","id":"ITEM-1","issue":"March","issued":{"date-parts":[["2011"]]},"page":"1-31","title":"Report of the Conference of the Parties on its sixteenth session, held in Cancun from 29 November to 10 December 2010","type":"article-journal"},"uris":["http://www.mendeley.com/documents/?uuid=d7a600f4-159c-4a04-b260-7b76893d15d6"]}],"mendeley":{"formattedCitation":"(UNFCCC, 2011)","plainTextFormattedCitation":"(UNFCCC, 2011)","previouslyFormattedCitation":"(UNFCCC, 2011)"},"properties":{"noteIndex":0},"schema":"https://github.com/citation-style-language/schema/raw/master/csl-citation.json"}</w:instrText>
      </w:r>
      <w:r w:rsidRPr="0008241C">
        <w:rPr>
          <w:sz w:val="22"/>
          <w:szCs w:val="22"/>
        </w:rPr>
        <w:fldChar w:fldCharType="separate"/>
      </w:r>
      <w:r w:rsidRPr="0008241C">
        <w:rPr>
          <w:noProof/>
          <w:sz w:val="22"/>
          <w:szCs w:val="22"/>
        </w:rPr>
        <w:t>(UNFCCC, 2011)</w:t>
      </w:r>
      <w:r w:rsidRPr="0008241C">
        <w:rPr>
          <w:sz w:val="22"/>
          <w:szCs w:val="22"/>
        </w:rPr>
        <w:fldChar w:fldCharType="end"/>
      </w:r>
      <w:r w:rsidRPr="0008241C">
        <w:rPr>
          <w:sz w:val="22"/>
          <w:szCs w:val="22"/>
        </w:rPr>
        <w:t xml:space="preserve">. In the Asia-Pacific region, South-East Asian countries have developed or are developing principles, criteria and indicators, a roadmap  and/or policy of safeguards at the national level such as those in Indonesia </w:t>
      </w:r>
      <w:r w:rsidRPr="0008241C">
        <w:rPr>
          <w:sz w:val="22"/>
          <w:szCs w:val="22"/>
        </w:rPr>
        <w:fldChar w:fldCharType="begin" w:fldLock="1"/>
      </w:r>
      <w:r w:rsidRPr="0008241C">
        <w:rPr>
          <w:sz w:val="22"/>
          <w:szCs w:val="22"/>
        </w:rPr>
        <w:instrText>ADDIN CSL_CITATION {"citationItems":[{"id":"ITEM-1","itemData":{"ISBN":"9789793145976","author":[{"dropping-particle":"","family":"Centre for Standardization and Environment","given":"","non-dropping-particle":"","parse-names":false,"suffix":""}],"id":"ITEM-1","issue":"March","issued":{"date-parts":[["2013"]]},"title":"Principles, Criteria and Indicators for a System for Providing Information on REDD+ Safeguards Implementation in Indonesia","type":"book"},"uris":["http://www.mendeley.com/documents/?uuid=084a836e-2cb0-406e-a53d-15cdbbfee5cb"]}],"mendeley":{"formattedCitation":"(Centre for Standardization and Environment, 2013)","plainTextFormattedCitation":"(Centre for Standardization and Environment, 2013)","previouslyFormattedCitation":"(Centre for Standardization and Environment, 2013)"},"properties":{"noteIndex":0},"schema":"https://github.com/citation-style-language/schema/raw/master/csl-citation.json"}</w:instrText>
      </w:r>
      <w:r w:rsidRPr="0008241C">
        <w:rPr>
          <w:sz w:val="22"/>
          <w:szCs w:val="22"/>
        </w:rPr>
        <w:fldChar w:fldCharType="separate"/>
      </w:r>
      <w:r w:rsidRPr="0008241C">
        <w:rPr>
          <w:noProof/>
          <w:sz w:val="22"/>
          <w:szCs w:val="22"/>
        </w:rPr>
        <w:t>(Centre for Standardisation and Environment, 2013)</w:t>
      </w:r>
      <w:r w:rsidRPr="0008241C">
        <w:rPr>
          <w:sz w:val="22"/>
          <w:szCs w:val="22"/>
        </w:rPr>
        <w:fldChar w:fldCharType="end"/>
      </w:r>
      <w:r w:rsidRPr="0008241C">
        <w:rPr>
          <w:sz w:val="22"/>
          <w:szCs w:val="22"/>
        </w:rPr>
        <w:t xml:space="preserve"> and Viet Nam </w:t>
      </w:r>
      <w:r w:rsidRPr="0008241C">
        <w:rPr>
          <w:sz w:val="22"/>
          <w:szCs w:val="22"/>
        </w:rPr>
        <w:fldChar w:fldCharType="begin" w:fldLock="1"/>
      </w:r>
      <w:r w:rsidRPr="0008241C">
        <w:rPr>
          <w:sz w:val="22"/>
          <w:szCs w:val="22"/>
        </w:rPr>
        <w:instrText>ADDIN CSL_CITATION {"citationItems":[{"id":"ITEM-1","itemData":{"author":[{"dropping-particle":"","family":"Rey","given":"D.","non-dropping-particle":"","parse-names":false,"suffix":""},{"dropping-particle":"","family":"Swan","given":"S.R.","non-dropping-particle":"","parse-names":false,"suffix":""}],"id":"ITEM-1","issue":"SNV","issued":{"date-parts":[["2014"]]},"page":"63","title":"A country-led safeguards approach: guidelines fir national REDD+ programmes","type":"article-journal"},"uris":["http://www.mendeley.com/documents/?uuid=cee8112a-e56d-464d-b72f-230ac16b55c3"]}],"mendeley":{"formattedCitation":"(Rey &amp; Swan, 2014)","plainTextFormattedCitation":"(Rey &amp; Swan, 2014)","previouslyFormattedCitation":"(Rey &amp; Swan, 2014)"},"properties":{"noteIndex":0},"schema":"https://github.com/citation-style-language/schema/raw/master/csl-citation.json"}</w:instrText>
      </w:r>
      <w:r w:rsidRPr="0008241C">
        <w:rPr>
          <w:sz w:val="22"/>
          <w:szCs w:val="22"/>
        </w:rPr>
        <w:fldChar w:fldCharType="separate"/>
      </w:r>
      <w:r w:rsidRPr="0008241C">
        <w:rPr>
          <w:noProof/>
          <w:sz w:val="22"/>
          <w:szCs w:val="22"/>
        </w:rPr>
        <w:t>(Rey &amp; Swan, 2014)</w:t>
      </w:r>
      <w:r w:rsidRPr="0008241C">
        <w:rPr>
          <w:sz w:val="22"/>
          <w:szCs w:val="22"/>
        </w:rPr>
        <w:fldChar w:fldCharType="end"/>
      </w:r>
      <w:r w:rsidRPr="0008241C">
        <w:rPr>
          <w:sz w:val="22"/>
          <w:szCs w:val="22"/>
        </w:rPr>
        <w:t>.</w:t>
      </w:r>
    </w:p>
    <w:p w14:paraId="44BC1374" w14:textId="77777777" w:rsidR="00A01204" w:rsidRPr="0008241C" w:rsidRDefault="00A01204" w:rsidP="00A01204">
      <w:pPr>
        <w:rPr>
          <w:sz w:val="22"/>
          <w:szCs w:val="22"/>
        </w:rPr>
      </w:pPr>
    </w:p>
    <w:p w14:paraId="7E4321B4" w14:textId="77777777" w:rsidR="00A01204" w:rsidRPr="0008241C" w:rsidRDefault="00A01204" w:rsidP="00A01204">
      <w:pPr>
        <w:keepNext/>
        <w:tabs>
          <w:tab w:val="clear" w:pos="1247"/>
          <w:tab w:val="left" w:pos="765"/>
        </w:tabs>
        <w:outlineLvl w:val="2"/>
        <w:rPr>
          <w:b/>
          <w:sz w:val="24"/>
          <w:szCs w:val="24"/>
        </w:rPr>
      </w:pPr>
      <w:bookmarkStart w:id="1821" w:name="_Toc504317370"/>
      <w:bookmarkStart w:id="1822" w:name="_Toc504318063"/>
      <w:bookmarkStart w:id="1823" w:name="_Toc504320485"/>
      <w:bookmarkStart w:id="1824" w:name="_Toc504320708"/>
      <w:bookmarkStart w:id="1825" w:name="_Toc504320932"/>
      <w:bookmarkStart w:id="1826" w:name="_Toc504321409"/>
      <w:bookmarkStart w:id="1827" w:name="_Toc524048088"/>
      <w:r w:rsidRPr="0008241C">
        <w:rPr>
          <w:b/>
          <w:sz w:val="24"/>
          <w:szCs w:val="24"/>
        </w:rPr>
        <w:t xml:space="preserve">6.3.3 </w:t>
      </w:r>
      <w:r w:rsidRPr="0008241C">
        <w:rPr>
          <w:b/>
          <w:sz w:val="24"/>
          <w:szCs w:val="24"/>
        </w:rPr>
        <w:tab/>
        <w:t>Development pathways for emerging options</w:t>
      </w:r>
      <w:bookmarkEnd w:id="1821"/>
      <w:bookmarkEnd w:id="1822"/>
      <w:bookmarkEnd w:id="1823"/>
      <w:bookmarkEnd w:id="1824"/>
      <w:bookmarkEnd w:id="1825"/>
      <w:bookmarkEnd w:id="1826"/>
      <w:bookmarkEnd w:id="1827"/>
    </w:p>
    <w:p w14:paraId="7070EB0D" w14:textId="77777777" w:rsidR="00A01204" w:rsidRPr="0008241C" w:rsidRDefault="00A01204" w:rsidP="00A01204">
      <w:pPr>
        <w:rPr>
          <w:sz w:val="22"/>
          <w:szCs w:val="22"/>
        </w:rPr>
      </w:pPr>
    </w:p>
    <w:p w14:paraId="36F64AE2" w14:textId="77777777" w:rsidR="00A01204" w:rsidRPr="0008241C" w:rsidRDefault="00A01204" w:rsidP="00A01204">
      <w:pPr>
        <w:rPr>
          <w:sz w:val="22"/>
          <w:szCs w:val="22"/>
          <w:lang w:bidi="ne-NP"/>
        </w:rPr>
      </w:pPr>
      <w:r w:rsidRPr="0008241C">
        <w:rPr>
          <w:sz w:val="22"/>
          <w:szCs w:val="22"/>
          <w:lang w:bidi="ne-NP"/>
        </w:rPr>
        <w:t xml:space="preserve">Chapter 2 suggested that Asia-Pacific countries will have to explore new pathways to development that can improve their people's quality of life without liquidating their ecological wealth. Opportunities are emerging for networking among countries in the region with the creation of several regional global platforms for managing and protecting biodiversity, reducing climate-change-induced vulnerabilities, and promoting green and inclusive growth. Clear regional goals and commitments and mechanisms can support good governance and guide economic progress and societal well-being, which are linked to sustainable provisions and services from diverse ecosystems in the Asia-Pacific region. According to the Global Biodiversity Outlook (GBO4), significant progress has to be made to increase policy coherence with trade-related international instruments and to integrate biodiversity </w:t>
      </w:r>
      <w:r w:rsidRPr="0008241C">
        <w:rPr>
          <w:sz w:val="22"/>
          <w:szCs w:val="22"/>
          <w:lang w:bidi="ne-NP"/>
        </w:rPr>
        <w:lastRenderedPageBreak/>
        <w:t>concerns into sectors outside of the biodiversity convention. There is so far a lack of commitment to integrating issues</w:t>
      </w:r>
      <w:r w:rsidRPr="0008241C">
        <w:rPr>
          <w:sz w:val="22"/>
          <w:szCs w:val="22"/>
        </w:rPr>
        <w:t xml:space="preserve"> on ecosystem goods and services</w:t>
      </w:r>
      <w:r w:rsidRPr="0008241C">
        <w:rPr>
          <w:sz w:val="22"/>
          <w:szCs w:val="22"/>
          <w:lang w:bidi="ne-NP"/>
        </w:rPr>
        <w:t xml:space="preserve"> into international policy processes and only scant evidence exists for its proactive use in international policies </w:t>
      </w:r>
      <w:r w:rsidRPr="0008241C">
        <w:rPr>
          <w:sz w:val="22"/>
          <w:szCs w:val="22"/>
          <w:lang w:bidi="ne-NP"/>
        </w:rPr>
        <w:fldChar w:fldCharType="begin" w:fldLock="1"/>
      </w:r>
      <w:r w:rsidRPr="0008241C">
        <w:rPr>
          <w:sz w:val="22"/>
          <w:szCs w:val="22"/>
          <w:lang w:bidi="ne-NP"/>
        </w:rPr>
        <w:instrText>ADDIN CSL_CITATION {"citationItems":[{"id":"ITEM-1","itemData":{"abstract":"Millennium Ecosystem Assessment, 2005. Ecosystems and Human Well-being: Synthesis. Island Press, Washington, DC.","author":[{"dropping-particle":"","family":"Malayang, Ben","given":"S.","non-dropping-particle":"","parse-names":false,"suffix":""},{"dropping-particle":"","family":"Hahn","given":"Thomas","non-dropping-particle":"","parse-names":false,"suffix":""},{"dropping-particle":"","family":"Kumar","given":"Pushpam","non-dropping-particle":"","parse-names":false,"suffix":""},{"dropping-particle":"","family":"Authors","given":"Lead","non-dropping-particle":"","parse-names":false,"suffix":""},{"dropping-particle":"","family":"Maharaj","given":"Sarika","non-dropping-particle":"","parse-names":false,"suffix":""},{"dropping-particle":"","family":"Bohensky","given":"Erin","non-dropping-particle":"","parse-names":false,"suffix":""},{"dropping-particle":"","family":"Domingos","given":"Tiago","non-dropping-particle":"","parse-names":false,"suffix":""},{"dropping-particle":"","family":"Filer","given":"Colin","non-dropping-particle":"","parse-names":false,"suffix":""},{"dropping-particle":"","family":"Authors","given":"Contributing","non-dropping-particle":"","parse-names":false,"suffix":""},{"dropping-particle":"","family":"Agard","given":"John B R","non-dropping-particle":"","parse-names":false,"suffix":""},{"dropping-particle":"","family":"Dong","given":"Suocheng","non-dropping-particle":"","parse-names":false,"suffix":""},{"dropping-particle":"","family":"Espaldon","given":"Maria Victoria","non-dropping-particle":"","parse-names":false,"suffix":""},{"dropping-particle":"","family":"Gokhale","given":"Yogesh","non-dropping-particle":"","parse-names":false,"suffix":""},{"dropping-particle":"","family":"Hefny","given":"Manal","non-dropping-particle":"","parse-names":false,"suffix":""},{"dropping-particle":"","family":"Lundberg","given":"Jakob","non-dropping-particle":"","parse-names":false,"suffix":""},{"dropping-particle":"","family":"Patwardhan","given":"Ankur","non-dropping-particle":"","parse-names":false,"suffix":""},{"dropping-particle":"","family":"Ramirez","given":"Esther Camac","non-dropping-particle":"","parse-names":false,"suffix":""},{"dropping-particle":"","family":"Talukdar","given":"Bibhab","non-dropping-particle":"","parse-names":false,"suffix":""},{"dropping-particle":"","family":"Tomich","given":"Thomas","non-dropping-particle":"","parse-names":false,"suffix":""},{"dropping-particle":"","family":"Moles","given":"Richard","non-dropping-particle":"","parse-names":false,"suffix":""},{"dropping-particle":"","family":"Plesnik","given":"Jan","non-dropping-particle":"","parse-names":false,"suffix":""}],"container-title":"Focus","id":"ITEM-1","issued":{"date-parts":[["2005"]]},"page":"203-226","title":"Responses to Ecosystem Change and to Their Impacts on Human Well-Being","type":"article-journal","volume":"4"},"uris":["http://www.mendeley.com/documents/?uuid=6b7e7e21-f71c-4663-b98b-1a5b7a788711"]},{"id":"ITEM-2","itemData":{"DOI":"10.1371/journal.pone.0024378","ISBN":"9781569736692","ISSN":"19326203","PMID":"21915318","abstract":"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author":[{"dropping-particle":"","family":"Ranganathan","given":"Janet","non-dropping-particle":"","parse-names":false,"suffix":""},{"dropping-particle":"","family":"Lucas","given":"Nicolas","non-dropping-particle":"","parse-names":false,"suffix":""}],"container-title":"Control","id":"ITEM-2","issue":"January","issued":{"date-parts":[["2008"]]},"number-of-pages":"1-96","title":"A Guide for Decision Makers","type":"book","volume":"2"},"uris":["http://www.mendeley.com/documents/?uuid=8b9eabfe-d0f8-4e60-968b-8fc6b2209dad"]},{"id":"ITEM-3","itemData":{"DOI":"10.1017/S0014479709991049","ISBN":"08","ISSN":"0014-4797","author":[{"dropping-particle":"","family":"Swiderska","given":"Krystyna","non-dropping-particle":"","parse-names":false,"suffix":""},{"dropping-particle":"","family":"Roe","given":"Dilys","non-dropping-particle":"","parse-names":false,"suffix":""},{"dropping-particle":"","family":"Siegele","given":"Linda","non-dropping-particle":"","parse-names":false,"suffix":""},{"dropping-particle":"","family":"Grieg-Gran","given":"Maryanne","non-dropping-particle":"","parse-names":false,"suffix":""}],"container-title":"Policy that works for biodiversity and livelihoods","id":"ITEM-3","issue":"the Swedish International Biodiversity Program funded by Sida","issued":{"date-parts":[["2008"]]},"page":"1-173","title":"The Governance of Nature and the Nature of Governance","type":"article-journal"},"uris":["http://www.mendeley.com/documents/?uuid=56e32b66-1ecd-48b6-bdda-458eb1a87891"]}],"mendeley":{"formattedCitation":"(Malayang, Ben &lt;i&gt;et al.&lt;/i&gt;, 2005; Ranganathan &amp; Lucas, 2008; Swiderska &lt;i&gt;et al.&lt;/i&gt;, 2008)","plainTextFormattedCitation":"(Malayang, Ben et al., 2005; Ranganathan &amp; Lucas, 2008; Swiderska et al., 2008)","previouslyFormattedCitation":"(Malayang, Ben &lt;i&gt;et al.&lt;/i&gt;, 2005; Ranganathan &amp; Lucas, 2008; Swiderska &lt;i&gt;et al.&lt;/i&gt;, 2008)"},"properties":{"noteIndex":0},"schema":"https://github.com/citation-style-language/schema/raw/master/csl-citation.json"}</w:instrText>
      </w:r>
      <w:r w:rsidRPr="0008241C">
        <w:rPr>
          <w:sz w:val="22"/>
          <w:szCs w:val="22"/>
          <w:lang w:bidi="ne-NP"/>
        </w:rPr>
        <w:fldChar w:fldCharType="separate"/>
      </w:r>
      <w:r w:rsidRPr="0008241C">
        <w:rPr>
          <w:noProof/>
          <w:sz w:val="22"/>
          <w:szCs w:val="22"/>
          <w:lang w:bidi="ne-NP"/>
        </w:rPr>
        <w:t xml:space="preserve">(Malayang </w:t>
      </w:r>
      <w:r w:rsidRPr="0008241C">
        <w:rPr>
          <w:i/>
          <w:noProof/>
          <w:sz w:val="22"/>
          <w:szCs w:val="22"/>
          <w:lang w:bidi="ne-NP"/>
        </w:rPr>
        <w:t>et al.</w:t>
      </w:r>
      <w:r w:rsidRPr="0008241C">
        <w:rPr>
          <w:noProof/>
          <w:sz w:val="22"/>
          <w:szCs w:val="22"/>
          <w:lang w:bidi="ne-NP"/>
        </w:rPr>
        <w:t xml:space="preserve">, 2005; Ranganathan &amp; Lucas, 2008; Swiderska </w:t>
      </w:r>
      <w:r w:rsidRPr="0008241C">
        <w:rPr>
          <w:i/>
          <w:noProof/>
          <w:sz w:val="22"/>
          <w:szCs w:val="22"/>
          <w:lang w:bidi="ne-NP"/>
        </w:rPr>
        <w:t>et al.</w:t>
      </w:r>
      <w:r w:rsidRPr="0008241C">
        <w:rPr>
          <w:noProof/>
          <w:sz w:val="22"/>
          <w:szCs w:val="22"/>
          <w:lang w:bidi="ne-NP"/>
        </w:rPr>
        <w:t>, 2008)</w:t>
      </w:r>
      <w:r w:rsidRPr="0008241C">
        <w:rPr>
          <w:sz w:val="22"/>
          <w:szCs w:val="22"/>
          <w:lang w:bidi="ne-NP"/>
        </w:rPr>
        <w:fldChar w:fldCharType="end"/>
      </w:r>
      <w:r w:rsidRPr="0008241C">
        <w:rPr>
          <w:sz w:val="22"/>
          <w:szCs w:val="22"/>
          <w:lang w:bidi="ne-NP"/>
        </w:rPr>
        <w:t xml:space="preserve">. This may be partly due to the novelty of the concepts, but also partly to the lack of understanding of the complex mechanisms linking local ecosystems to international policy. Sustainable delivery of ecosystem goods and services is directly linked to achieving the development goals, because most of the approximately two billion people targeted by the SDGs are farmers and subsist on immediately available ecosystem services. These development goals include among others </w:t>
      </w:r>
      <w:r w:rsidRPr="0008241C">
        <w:rPr>
          <w:sz w:val="22"/>
          <w:szCs w:val="22"/>
        </w:rPr>
        <w:t xml:space="preserve">SDG 1 on poverty eradication, SDG 2 on food security, SDG 3 on human well-being, SDG 6 on access to water, and SDG 13 on access to energy. </w:t>
      </w:r>
    </w:p>
    <w:p w14:paraId="21A38F01" w14:textId="77777777" w:rsidR="00A01204" w:rsidRPr="0008241C" w:rsidRDefault="00A01204" w:rsidP="00A01204">
      <w:pPr>
        <w:rPr>
          <w:sz w:val="22"/>
          <w:szCs w:val="22"/>
        </w:rPr>
      </w:pPr>
    </w:p>
    <w:p w14:paraId="1AB1D71B" w14:textId="77777777" w:rsidR="00A01204" w:rsidRPr="0008241C" w:rsidRDefault="00A01204" w:rsidP="00A01204">
      <w:pPr>
        <w:rPr>
          <w:sz w:val="22"/>
          <w:szCs w:val="22"/>
          <w:lang w:bidi="ne-NP"/>
        </w:rPr>
      </w:pPr>
      <w:r w:rsidRPr="0008241C">
        <w:rPr>
          <w:sz w:val="22"/>
          <w:szCs w:val="22"/>
        </w:rPr>
        <w:t>The development goals that directly address the sustainability of resources are SDGs 14 and 15. SDG 14 focuses on the c</w:t>
      </w:r>
      <w:r w:rsidRPr="0008241C">
        <w:rPr>
          <w:bCs/>
          <w:sz w:val="22"/>
          <w:szCs w:val="22"/>
        </w:rPr>
        <w:t>onservation and sustainable use of the oceans, seas and marine resources for sustainable development. The goal aims to</w:t>
      </w:r>
      <w:r w:rsidRPr="0008241C">
        <w:rPr>
          <w:b/>
          <w:sz w:val="22"/>
          <w:szCs w:val="22"/>
        </w:rPr>
        <w:t xml:space="preserve"> </w:t>
      </w:r>
      <w:r w:rsidRPr="0008241C">
        <w:rPr>
          <w:sz w:val="22"/>
          <w:szCs w:val="22"/>
        </w:rPr>
        <w:t>prevent and significantly reduce marine pollution of all kinds, sustainably manage and protect marine and coastal ecosystems, including restoring and building resilience to avoid significant adverse impacts, regulating harvesting, and increasing the economic benefits to Small Island Developing States and Least Developed Countries. The focus of SDG 15</w:t>
      </w:r>
      <w:r w:rsidRPr="0008241C">
        <w:rPr>
          <w:sz w:val="22"/>
          <w:szCs w:val="22"/>
          <w:shd w:val="clear" w:color="auto" w:fill="FFFFFF"/>
        </w:rPr>
        <w:t xml:space="preserve"> is to p</w:t>
      </w:r>
      <w:r w:rsidRPr="0008241C">
        <w:rPr>
          <w:bCs/>
          <w:sz w:val="22"/>
          <w:szCs w:val="22"/>
          <w:shd w:val="clear" w:color="auto" w:fill="FFFFFF"/>
        </w:rPr>
        <w:t xml:space="preserve">rotect, restore and promote sustainable use of terrestrial ecosystems, sustainably manage forests, combat desertification, and halt and reverse land degradation and halt biodiversity loss. The achievement of these goals will require </w:t>
      </w:r>
      <w:r w:rsidRPr="0008241C">
        <w:rPr>
          <w:sz w:val="22"/>
          <w:szCs w:val="22"/>
          <w:shd w:val="clear" w:color="auto" w:fill="FFFFFF"/>
        </w:rPr>
        <w:t xml:space="preserve">integrating ecosystems and biodiversity values into national and local planning and development processes. This in turn will be </w:t>
      </w:r>
      <w:r w:rsidRPr="0008241C">
        <w:rPr>
          <w:sz w:val="22"/>
          <w:szCs w:val="22"/>
          <w:lang w:bidi="ne-NP"/>
        </w:rPr>
        <w:t xml:space="preserve">influenced by system of governance, which embodies the processes of engagement, communication, learning and networking </w:t>
      </w:r>
      <w:r w:rsidRPr="0008241C">
        <w:rPr>
          <w:sz w:val="22"/>
          <w:szCs w:val="22"/>
          <w:lang w:bidi="ne-NP"/>
        </w:rPr>
        <w:fldChar w:fldCharType="begin" w:fldLock="1"/>
      </w:r>
      <w:r w:rsidRPr="0008241C">
        <w:rPr>
          <w:sz w:val="22"/>
          <w:szCs w:val="22"/>
          <w:lang w:bidi="ne-NP"/>
        </w:rPr>
        <w:instrText>ADDIN CSL_CITATION {"citationItems":[{"id":"ITEM-1","itemData":{"DOI":"10.1080/14888386.2010.9712647","ISSN":"1488-8386","abstract":"Integrating Ecosystem Goods and Services (EGS) into various international policy domains conveys significant opportunities to contribute to reducing poverty while improving EGS delivery at the local level. Mainstreaming (integration) EGS can become an important element of natural resource and biodiversity policies.    Although most management decisions affecting ecosystem services are made at a local level, these local decisions are conditioned by national and international policies. International policy domains – including development assistance, trade, climate, and the policies of international financial institutions – provide clear opportunities to mainstream EGS in ways that can support poverty reduction.    Positive poverty reduction and EGS outcomes cannot be taken for granted; in many cases trade offs between decreasing poverty and EGS delivery will occur. A major challenge is to ensure that loss of EGS at least results in sustainable improvements in social or economic development of the poor. Consistent policies across scales and policy domains based on analysis of the local situation are necessary to minimize these trade offs and prevent loose-loose situations.    Mainstreaming EGS is starting to happen. Tools for mainstreaming are available in various policy domains. However, evidence of proactive consideration of EGS in international policy design is scarce.    Tools developed within the Convention on Biological Diversity (CBD) support mainstreaming EGS in international policy domains. Although the CBD could play an important role in mainstreaming EGS, its current influence on other sectors is weak.","author":[{"dropping-particle":"","family":"Kok","given":"Marcel T.J.","non-dropping-particle":"","parse-names":false,"suffix":""},{"dropping-particle":"","family":"Tyler","given":"Stephen","non-dropping-particle":"","parse-names":false,"suffix":""},{"dropping-particle":"","family":"Prins","given":"Anne Gerdien","non-dropping-particle":"","parse-names":false,"suffix":""},{"dropping-particle":"","family":"Pintér","given":"László","non-dropping-particle":"","parse-names":false,"suffix":""},{"dropping-particle":"","family":"Baumüller","given":"Heike","non-dropping-particle":"","parse-names":false,"suffix":""},{"dropping-particle":"","family":"Bernstein","given":"Johannah","non-dropping-particle":"","parse-names":false,"suffix":""},{"dropping-particle":"","family":"Tsioumani","given":"Elsa","non-dropping-particle":"","parse-names":false,"suffix":""},{"dropping-particle":"","family":"Venema","given":"Henry David","non-dropping-particle":"","parse-names":false,"suffix":""},{"dropping-particle":"","family":"Grosshans","given":"Richard","non-dropping-particle":"","parse-names":false,"suffix":""}],"container-title":"Biodiversity","id":"ITEM-1","issue":"1-2","issued":{"date-parts":[["2010"]]},"page":"49-54","title":"Prospects for mainstreaming ecosystem goods and services in international policies","type":"article-journal","volume":"11"},"uris":["http://www.mendeley.com/documents/?uuid=b6dfeaea-82fa-47cf-b31b-e2242173987a"]}],"mendeley":{"formattedCitation":"(Kok &lt;i&gt;et al.&lt;/i&gt;, 2010)","plainTextFormattedCitation":"(Kok et al., 2010)","previouslyFormattedCitation":"(Kok &lt;i&gt;et al.&lt;/i&gt;, 2010)"},"properties":{"noteIndex":0},"schema":"https://github.com/citation-style-language/schema/raw/master/csl-citation.json"}</w:instrText>
      </w:r>
      <w:r w:rsidRPr="0008241C">
        <w:rPr>
          <w:sz w:val="22"/>
          <w:szCs w:val="22"/>
          <w:lang w:bidi="ne-NP"/>
        </w:rPr>
        <w:fldChar w:fldCharType="separate"/>
      </w:r>
      <w:r w:rsidRPr="0008241C">
        <w:rPr>
          <w:noProof/>
          <w:sz w:val="22"/>
          <w:szCs w:val="22"/>
          <w:lang w:bidi="ne-NP"/>
        </w:rPr>
        <w:t xml:space="preserve">(Kok </w:t>
      </w:r>
      <w:r w:rsidRPr="0008241C">
        <w:rPr>
          <w:i/>
          <w:noProof/>
          <w:sz w:val="22"/>
          <w:szCs w:val="22"/>
          <w:lang w:bidi="ne-NP"/>
        </w:rPr>
        <w:t>et al.</w:t>
      </w:r>
      <w:r w:rsidRPr="0008241C">
        <w:rPr>
          <w:noProof/>
          <w:sz w:val="22"/>
          <w:szCs w:val="22"/>
          <w:lang w:bidi="ne-NP"/>
        </w:rPr>
        <w:t>, 2010)</w:t>
      </w:r>
      <w:r w:rsidRPr="0008241C">
        <w:rPr>
          <w:sz w:val="22"/>
          <w:szCs w:val="22"/>
          <w:lang w:bidi="ne-NP"/>
        </w:rPr>
        <w:fldChar w:fldCharType="end"/>
      </w:r>
      <w:r w:rsidRPr="0008241C">
        <w:rPr>
          <w:sz w:val="22"/>
          <w:szCs w:val="22"/>
          <w:lang w:bidi="ne-NP"/>
        </w:rPr>
        <w:t>.</w:t>
      </w:r>
    </w:p>
    <w:p w14:paraId="3395F410" w14:textId="77777777" w:rsidR="00A01204" w:rsidRPr="0008241C" w:rsidRDefault="00A01204" w:rsidP="00A01204">
      <w:pPr>
        <w:rPr>
          <w:sz w:val="22"/>
          <w:szCs w:val="22"/>
          <w:lang w:bidi="ne-NP"/>
        </w:rPr>
      </w:pPr>
    </w:p>
    <w:p w14:paraId="1AC0C7B5" w14:textId="4DA7ED88" w:rsidR="00A01204" w:rsidRPr="0008241C" w:rsidRDefault="00A01204" w:rsidP="00A01204">
      <w:pPr>
        <w:rPr>
          <w:sz w:val="22"/>
          <w:szCs w:val="22"/>
          <w:lang w:bidi="ne-NP"/>
        </w:rPr>
      </w:pPr>
      <w:r w:rsidRPr="0008241C">
        <w:rPr>
          <w:sz w:val="22"/>
          <w:szCs w:val="22"/>
          <w:lang w:bidi="ne-NP"/>
        </w:rPr>
        <w:t xml:space="preserve">Chapter 5 identified three development pathways that are relevant for assessing governance options that are relevant to both BES and SDGs. The pathways, which were developed by the </w:t>
      </w:r>
      <w:r w:rsidRPr="0008241C">
        <w:rPr>
          <w:sz w:val="22"/>
          <w:szCs w:val="22"/>
          <w:lang w:bidi="ne-NP"/>
        </w:rPr>
        <w:fldChar w:fldCharType="begin" w:fldLock="1"/>
      </w:r>
      <w:r w:rsidRPr="0008241C">
        <w:rPr>
          <w:sz w:val="22"/>
          <w:szCs w:val="22"/>
          <w:lang w:bidi="ne-NP"/>
        </w:rPr>
        <w:instrText>ADDIN CSL_CITATION {"citationItems":[{"id":"ITEM-1","itemData":{"ISBN":"9789491506710","author":[{"dropping-particle":"","family":"PBL Netherlands Environmental Assessment Agency","given":"","non-dropping-particle":"","parse-names":false,"suffix":""}],"id":"ITEM-1","issued":{"date-parts":[["2014"]]},"number-of-pages":"370","publisher-place":"The Hague","title":"Integrated Assessment of Global Environmental Change with IMAGE","type":"report"},"uris":["http://www.mendeley.com/documents/?uuid=5648e2a1-75a0-491a-b87a-adfa788d03f6"]},{"id":"ITEM-2","itemData":{"ISBN":"9789078645986","author":[{"dropping-particle":"","family":"PBL Netherlands Environmental Assessment Agency","given":"","non-dropping-particle":"","parse-names":false,"suffix":""}],"id":"ITEM-2","issued":{"date-parts":[["2012"]]},"number-of-pages":"286","publisher-place":"The Hague","title":"Roads from Rio+20 Pathways to achieve global sustainability goals by 2050","type":"report"},"uris":["http://www.mendeley.com/documents/?uuid=dcc3a8f8-5c3a-40ed-ba9d-fd7985c3e967"]}],"mendeley":{"formattedCitation":"(PBL Netherlands Environmental Assessment Agency, 2012, 2014)","manualFormatting":"PBL Netherlands Environmental Assessment Agency (2012, 2014)","plainTextFormattedCitation":"(PBL Netherlands Environmental Assessment Agency, 2012, 2014)","previouslyFormattedCitation":"(PBL Netherlands Environmental Assessment Agency, 2012, 2014)"},"properties":{"noteIndex":0},"schema":"https://github.com/citation-style-language/schema/raw/master/csl-citation.json"}</w:instrText>
      </w:r>
      <w:r w:rsidRPr="0008241C">
        <w:rPr>
          <w:sz w:val="22"/>
          <w:szCs w:val="22"/>
          <w:lang w:bidi="ne-NP"/>
        </w:rPr>
        <w:fldChar w:fldCharType="separate"/>
      </w:r>
      <w:r w:rsidRPr="0008241C">
        <w:rPr>
          <w:noProof/>
          <w:sz w:val="22"/>
          <w:szCs w:val="22"/>
          <w:lang w:bidi="ne-NP"/>
        </w:rPr>
        <w:t>PBL Netherlands Environmental Assessment Agency (2012, 2014)</w:t>
      </w:r>
      <w:r w:rsidRPr="0008241C">
        <w:rPr>
          <w:sz w:val="22"/>
          <w:szCs w:val="22"/>
          <w:lang w:bidi="ne-NP"/>
        </w:rPr>
        <w:fldChar w:fldCharType="end"/>
      </w:r>
      <w:r w:rsidRPr="0008241C">
        <w:rPr>
          <w:sz w:val="22"/>
          <w:szCs w:val="22"/>
          <w:lang w:bidi="ne-NP"/>
        </w:rPr>
        <w:t xml:space="preserve">, include Global Technology, Decentralised Solution, and Consumption Change. The PBL differentiates the pathways according to three dimensions – nature of economic activities (‘lifestyle’), availability and performance of technologies, and the interventions, regulations and policies that result in different associated effort levels, synergies and trade-offs to achieve sustainability goals. The pathways are relevant for assessing policy options because the dimensions represent the elements of governance systems including institutions (i.e. technologies, interventions, regulations and policies) as well as actors and </w:t>
      </w:r>
      <w:r w:rsidR="00C934E9">
        <w:rPr>
          <w:sz w:val="22"/>
          <w:szCs w:val="22"/>
          <w:lang w:bidi="ne-NP"/>
        </w:rPr>
        <w:t>organiz</w:t>
      </w:r>
      <w:r w:rsidRPr="0008241C">
        <w:rPr>
          <w:sz w:val="22"/>
          <w:szCs w:val="22"/>
          <w:lang w:bidi="ne-NP"/>
        </w:rPr>
        <w:t xml:space="preserve">ations’ behaviour (i.e. lifestyle and societal changes) (refer to the governance framework in Figure 6.1). Moreover, the pathways allow for multi-level assessment, from global to local, and vice-versa, taking into account across-scale interactions and </w:t>
      </w:r>
      <w:r w:rsidRPr="0008241C">
        <w:rPr>
          <w:sz w:val="22"/>
          <w:szCs w:val="22"/>
        </w:rPr>
        <w:t>combining government actions with the civil and corporate initiatives</w:t>
      </w:r>
      <w:r w:rsidRPr="0008241C">
        <w:rPr>
          <w:sz w:val="22"/>
          <w:szCs w:val="22"/>
          <w:lang w:bidi="ne-NP"/>
        </w:rPr>
        <w:t xml:space="preserve">. As such, the PBL emphasises that “governance and institutional developments in the various scenarios should be explicit on the nature of lifestyles, economic mechanisms and technology features” </w:t>
      </w:r>
      <w:r w:rsidRPr="0008241C">
        <w:rPr>
          <w:sz w:val="22"/>
          <w:szCs w:val="22"/>
          <w:lang w:bidi="ne-NP"/>
        </w:rPr>
        <w:fldChar w:fldCharType="begin" w:fldLock="1"/>
      </w:r>
      <w:r w:rsidRPr="0008241C">
        <w:rPr>
          <w:sz w:val="22"/>
          <w:szCs w:val="22"/>
          <w:lang w:bidi="ne-NP"/>
        </w:rPr>
        <w:instrText>ADDIN CSL_CITATION {"citationItems":[{"id":"ITEM-1","itemData":{"ISBN":"9789078645986","author":[{"dropping-particle":"","family":"PBL Netherlands Environmental Assessment Agency","given":"","non-dropping-particle":"","parse-names":false,"suffix":""}],"id":"ITEM-1","issued":{"date-parts":[["2012"]]},"number-of-pages":"286","publisher-place":"The Hague","title":"Roads from Rio+20 Pathways to achieve global sustainability goals by 2050","type":"report"},"uris":["http://www.mendeley.com/documents/?uuid=dcc3a8f8-5c3a-40ed-ba9d-fd7985c3e967"]}],"mendeley":{"formattedCitation":"(PBL Netherlands Environmental Assessment Agency, 2012)","manualFormatting":"(PBL Netherlands Environmental Assessment Agency, 2012; p.103)","plainTextFormattedCitation":"(PBL Netherlands Environmental Assessment Agency, 2012)","previouslyFormattedCitation":"(PBL Netherlands Environmental Assessment Agency, 2012)"},"properties":{"noteIndex":0},"schema":"https://github.com/citation-style-language/schema/raw/master/csl-citation.json"}</w:instrText>
      </w:r>
      <w:r w:rsidRPr="0008241C">
        <w:rPr>
          <w:sz w:val="22"/>
          <w:szCs w:val="22"/>
          <w:lang w:bidi="ne-NP"/>
        </w:rPr>
        <w:fldChar w:fldCharType="separate"/>
      </w:r>
      <w:r w:rsidRPr="0008241C">
        <w:rPr>
          <w:noProof/>
          <w:sz w:val="22"/>
          <w:szCs w:val="22"/>
          <w:lang w:bidi="ne-NP"/>
        </w:rPr>
        <w:t>(PBL Netherlands Environmental Assessment Agency, 2012; p.103)</w:t>
      </w:r>
      <w:r w:rsidRPr="0008241C">
        <w:rPr>
          <w:sz w:val="22"/>
          <w:szCs w:val="22"/>
          <w:lang w:bidi="ne-NP"/>
        </w:rPr>
        <w:fldChar w:fldCharType="end"/>
      </w:r>
      <w:r w:rsidRPr="0008241C">
        <w:rPr>
          <w:sz w:val="22"/>
          <w:szCs w:val="22"/>
          <w:lang w:bidi="ne-NP"/>
        </w:rPr>
        <w:t>.</w:t>
      </w:r>
    </w:p>
    <w:p w14:paraId="70BA1F93" w14:textId="77777777" w:rsidR="00A01204" w:rsidRPr="0008241C" w:rsidRDefault="00A01204" w:rsidP="00A01204">
      <w:pPr>
        <w:rPr>
          <w:sz w:val="22"/>
          <w:szCs w:val="22"/>
          <w:shd w:val="clear" w:color="auto" w:fill="FFFFFF"/>
        </w:rPr>
      </w:pPr>
    </w:p>
    <w:p w14:paraId="2F5A4CC7" w14:textId="77777777" w:rsidR="00A01204" w:rsidRPr="0008241C" w:rsidRDefault="00A01204" w:rsidP="00A01204">
      <w:pPr>
        <w:rPr>
          <w:sz w:val="22"/>
          <w:szCs w:val="22"/>
          <w:shd w:val="clear" w:color="auto" w:fill="FFFFFF"/>
        </w:rPr>
      </w:pPr>
      <w:r w:rsidRPr="0008241C">
        <w:rPr>
          <w:sz w:val="22"/>
          <w:szCs w:val="22"/>
          <w:lang w:bidi="ne-NP"/>
        </w:rPr>
        <w:t>Figure 6.5 presents the schematic trajectories for achieving sustainable goals in the different development pathways between 2010 and 2050. In this chapter, the transformative actions and policy are represented by the instruments and options for sustainable BES governance. Table 6.2 describes these pathways and presents the options that are relevant for each. The governance options are discussed in detail in section 6.4.2. Many of the policy options represent the Global Technology pathways and only one option represents the Consumption Change pathway. There are however large options for incentive measures (or instruments) that influence consumption behaviour of the society. These measures are discussed in detail in section 6.4.1. The implications of the instruments and options on achieving sustainable development goals are discussed in section 6.6.</w:t>
      </w:r>
    </w:p>
    <w:p w14:paraId="36404A3B" w14:textId="77777777" w:rsidR="00A01204" w:rsidRPr="0008241C" w:rsidRDefault="00A01204" w:rsidP="00A01204">
      <w:pPr>
        <w:rPr>
          <w:sz w:val="22"/>
          <w:szCs w:val="22"/>
          <w:lang w:eastAsia="ja-JP" w:bidi="ne-NP"/>
        </w:rPr>
      </w:pPr>
    </w:p>
    <w:p w14:paraId="5B6C8E67" w14:textId="77777777" w:rsidR="00A01204" w:rsidRPr="0008241C" w:rsidRDefault="00A01204" w:rsidP="00A01204">
      <w:pPr>
        <w:rPr>
          <w:sz w:val="22"/>
          <w:szCs w:val="22"/>
        </w:rPr>
      </w:pPr>
      <w:r w:rsidRPr="0008241C">
        <w:rPr>
          <w:noProof/>
          <w:sz w:val="22"/>
          <w:szCs w:val="22"/>
          <w:lang w:val="en-US"/>
        </w:rPr>
        <w:lastRenderedPageBreak/>
        <w:drawing>
          <wp:inline distT="0" distB="0" distL="0" distR="0" wp14:anchorId="29578734" wp14:editId="1DEAA637">
            <wp:extent cx="5630813" cy="2688609"/>
            <wp:effectExtent l="0" t="0" r="8255" b="0"/>
            <wp:docPr id="93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5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639905" cy="2692950"/>
                    </a:xfrm>
                    <a:prstGeom prst="rect">
                      <a:avLst/>
                    </a:prstGeom>
                    <a:noFill/>
                    <a:ln>
                      <a:noFill/>
                    </a:ln>
                    <a:extLst/>
                  </pic:spPr>
                </pic:pic>
              </a:graphicData>
            </a:graphic>
          </wp:inline>
        </w:drawing>
      </w:r>
    </w:p>
    <w:p w14:paraId="6E9FDE81" w14:textId="7F89610E"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828" w:name="_Toc504087875"/>
      <w:r w:rsidRPr="0008241C">
        <w:rPr>
          <w:b/>
          <w:kern w:val="2"/>
          <w:sz w:val="22"/>
          <w:szCs w:val="22"/>
          <w:lang w:eastAsia="ja-JP"/>
        </w:rPr>
        <w:t>Figure 6.</w:t>
      </w:r>
      <w:r w:rsidRPr="0008241C">
        <w:rPr>
          <w:b/>
          <w:kern w:val="2"/>
          <w:sz w:val="22"/>
          <w:szCs w:val="22"/>
          <w:lang w:eastAsia="ja-JP"/>
        </w:rPr>
        <w:fldChar w:fldCharType="begin"/>
      </w:r>
      <w:r w:rsidRPr="0008241C">
        <w:rPr>
          <w:b/>
          <w:kern w:val="2"/>
          <w:sz w:val="22"/>
          <w:szCs w:val="22"/>
          <w:lang w:eastAsia="ja-JP"/>
        </w:rPr>
        <w:instrText xml:space="preserve"> SEQ Figure \* ARABIC </w:instrText>
      </w:r>
      <w:r w:rsidRPr="0008241C">
        <w:rPr>
          <w:b/>
          <w:kern w:val="2"/>
          <w:sz w:val="22"/>
          <w:szCs w:val="22"/>
          <w:lang w:eastAsia="ja-JP"/>
        </w:rPr>
        <w:fldChar w:fldCharType="separate"/>
      </w:r>
      <w:r w:rsidR="00D74032">
        <w:rPr>
          <w:b/>
          <w:noProof/>
          <w:kern w:val="2"/>
          <w:sz w:val="22"/>
          <w:szCs w:val="22"/>
          <w:lang w:eastAsia="ja-JP"/>
        </w:rPr>
        <w:t>5</w:t>
      </w:r>
      <w:r w:rsidRPr="0008241C">
        <w:rPr>
          <w:b/>
          <w:kern w:val="2"/>
          <w:sz w:val="22"/>
          <w:szCs w:val="22"/>
          <w:lang w:eastAsia="ja-JP"/>
        </w:rPr>
        <w:fldChar w:fldCharType="end"/>
      </w:r>
      <w:r w:rsidRPr="0008241C">
        <w:rPr>
          <w:b/>
          <w:kern w:val="2"/>
          <w:sz w:val="22"/>
          <w:szCs w:val="22"/>
          <w:lang w:eastAsia="ja-JP"/>
        </w:rPr>
        <w:t xml:space="preserve"> Pathways for meeting sustainable development goals</w:t>
      </w:r>
      <w:bookmarkEnd w:id="1828"/>
    </w:p>
    <w:p w14:paraId="0627F9F2" w14:textId="77777777" w:rsidR="00A01204" w:rsidRPr="0008241C" w:rsidRDefault="00A01204" w:rsidP="00A01204">
      <w:pPr>
        <w:rPr>
          <w:sz w:val="22"/>
          <w:szCs w:val="22"/>
        </w:rPr>
      </w:pPr>
      <w:r w:rsidRPr="0008241C">
        <w:rPr>
          <w:sz w:val="22"/>
          <w:szCs w:val="22"/>
        </w:rPr>
        <w:t xml:space="preserve">Note: The horizontal axis is time; the vertical axis represents an aggregate of indicators that cause unsustainable development. Source: </w:t>
      </w:r>
      <w:r w:rsidRPr="0008241C">
        <w:rPr>
          <w:sz w:val="22"/>
          <w:szCs w:val="22"/>
        </w:rPr>
        <w:fldChar w:fldCharType="begin" w:fldLock="1"/>
      </w:r>
      <w:r w:rsidRPr="0008241C">
        <w:rPr>
          <w:sz w:val="22"/>
          <w:szCs w:val="22"/>
        </w:rPr>
        <w:instrText>ADDIN CSL_CITATION {"citationItems":[{"id":"ITEM-1","itemData":{"ISBN":"9789078645986","author":[{"dropping-particle":"","family":"PBL Netherlands Environmental Assessment Agency","given":"","non-dropping-particle":"","parse-names":false,"suffix":""}],"id":"ITEM-1","issued":{"date-parts":[["2012"]]},"number-of-pages":"286","publisher-place":"The Hague","title":"Roads from Rio+20 Pathways to achieve global sustainability goals by 2050","type":"report"},"uris":["http://www.mendeley.com/documents/?uuid=dcc3a8f8-5c3a-40ed-ba9d-fd7985c3e967"]}],"mendeley":{"formattedCitation":"(PBL Netherlands Environmental Assessment Agency, 2012)","manualFormatting":"PBL (2012)","plainTextFormattedCitation":"(PBL Netherlands Environmental Assessment Agency, 2012)","previouslyFormattedCitation":"(PBL Netherlands Environmental Assessment Agency, 2012)"},"properties":{"noteIndex":0},"schema":"https://github.com/citation-style-language/schema/raw/master/csl-citation.json"}</w:instrText>
      </w:r>
      <w:r w:rsidRPr="0008241C">
        <w:rPr>
          <w:sz w:val="22"/>
          <w:szCs w:val="22"/>
        </w:rPr>
        <w:fldChar w:fldCharType="separate"/>
      </w:r>
      <w:r w:rsidRPr="0008241C">
        <w:rPr>
          <w:noProof/>
          <w:sz w:val="22"/>
          <w:szCs w:val="22"/>
        </w:rPr>
        <w:t>PBL (2012)</w:t>
      </w:r>
      <w:r w:rsidRPr="0008241C">
        <w:rPr>
          <w:sz w:val="22"/>
          <w:szCs w:val="22"/>
        </w:rPr>
        <w:fldChar w:fldCharType="end"/>
      </w:r>
      <w:r w:rsidRPr="0008241C">
        <w:rPr>
          <w:sz w:val="22"/>
          <w:szCs w:val="22"/>
        </w:rPr>
        <w:t>.</w:t>
      </w:r>
    </w:p>
    <w:p w14:paraId="46AC6ECA" w14:textId="77777777" w:rsidR="00A01204" w:rsidRPr="0008241C" w:rsidRDefault="00A01204" w:rsidP="00A01204">
      <w:pPr>
        <w:rPr>
          <w:sz w:val="22"/>
          <w:szCs w:val="22"/>
          <w:lang w:bidi="ne-NP"/>
        </w:rPr>
      </w:pPr>
    </w:p>
    <w:p w14:paraId="602305DC" w14:textId="77777777" w:rsidR="00A01204" w:rsidRPr="0008241C" w:rsidRDefault="00A01204" w:rsidP="00A01204">
      <w:pPr>
        <w:rPr>
          <w:sz w:val="22"/>
          <w:szCs w:val="22"/>
          <w:lang w:bidi="ne-NP"/>
        </w:rPr>
      </w:pPr>
      <w:r w:rsidRPr="0008241C">
        <w:rPr>
          <w:sz w:val="22"/>
          <w:szCs w:val="22"/>
          <w:lang w:bidi="ne-NP"/>
        </w:rPr>
        <w:br w:type="page"/>
      </w:r>
    </w:p>
    <w:p w14:paraId="3AA4B7E4" w14:textId="77777777" w:rsidR="00A01204" w:rsidRPr="0008241C" w:rsidRDefault="00A01204" w:rsidP="00A01204">
      <w:pPr>
        <w:rPr>
          <w:sz w:val="22"/>
          <w:szCs w:val="22"/>
          <w:lang w:bidi="ne-NP"/>
        </w:rPr>
      </w:pPr>
    </w:p>
    <w:p w14:paraId="5C2F800A" w14:textId="77FBE7D9"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bidi="ne-NP"/>
        </w:rPr>
      </w:pPr>
      <w:bookmarkStart w:id="1829" w:name="_Toc504087608"/>
      <w:r w:rsidRPr="0008241C">
        <w:rPr>
          <w:b/>
          <w:kern w:val="2"/>
          <w:sz w:val="22"/>
          <w:szCs w:val="22"/>
          <w:lang w:eastAsia="ja-JP"/>
        </w:rPr>
        <w:t>Table 6.</w:t>
      </w:r>
      <w:r w:rsidRPr="0008241C">
        <w:rPr>
          <w:b/>
          <w:kern w:val="2"/>
          <w:sz w:val="22"/>
          <w:szCs w:val="22"/>
          <w:lang w:eastAsia="ja-JP"/>
        </w:rPr>
        <w:fldChar w:fldCharType="begin"/>
      </w:r>
      <w:r w:rsidRPr="0008241C">
        <w:rPr>
          <w:b/>
          <w:kern w:val="2"/>
          <w:sz w:val="22"/>
          <w:szCs w:val="22"/>
          <w:lang w:eastAsia="ja-JP"/>
        </w:rPr>
        <w:instrText xml:space="preserve"> SEQ Table \* ARABIC </w:instrText>
      </w:r>
      <w:r w:rsidRPr="0008241C">
        <w:rPr>
          <w:b/>
          <w:kern w:val="2"/>
          <w:sz w:val="22"/>
          <w:szCs w:val="22"/>
          <w:lang w:eastAsia="ja-JP"/>
        </w:rPr>
        <w:fldChar w:fldCharType="separate"/>
      </w:r>
      <w:r w:rsidR="00D74032">
        <w:rPr>
          <w:b/>
          <w:noProof/>
          <w:kern w:val="2"/>
          <w:sz w:val="22"/>
          <w:szCs w:val="22"/>
          <w:lang w:eastAsia="ja-JP"/>
        </w:rPr>
        <w:t>2</w:t>
      </w:r>
      <w:r w:rsidRPr="0008241C">
        <w:rPr>
          <w:b/>
          <w:kern w:val="2"/>
          <w:sz w:val="22"/>
          <w:szCs w:val="22"/>
          <w:lang w:eastAsia="ja-JP"/>
        </w:rPr>
        <w:fldChar w:fldCharType="end"/>
      </w:r>
      <w:r w:rsidRPr="0008241C">
        <w:rPr>
          <w:b/>
          <w:kern w:val="2"/>
          <w:sz w:val="22"/>
          <w:szCs w:val="22"/>
          <w:lang w:eastAsia="ja-JP"/>
        </w:rPr>
        <w:t xml:space="preserve"> Development pathways and policy options for biodiversity and ecosystem services</w:t>
      </w:r>
      <w:bookmarkEnd w:id="1829"/>
    </w:p>
    <w:tbl>
      <w:tblPr>
        <w:tblStyle w:val="TableGrid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4979"/>
        <w:gridCol w:w="2809"/>
      </w:tblGrid>
      <w:tr w:rsidR="00A01204" w:rsidRPr="0008241C" w14:paraId="737D8B25" w14:textId="77777777" w:rsidTr="00642B4F">
        <w:trPr>
          <w:trHeight w:val="287"/>
        </w:trPr>
        <w:tc>
          <w:tcPr>
            <w:tcW w:w="1327" w:type="dxa"/>
            <w:tcBorders>
              <w:top w:val="single" w:sz="4" w:space="0" w:color="auto"/>
              <w:bottom w:val="single" w:sz="4" w:space="0" w:color="auto"/>
            </w:tcBorders>
          </w:tcPr>
          <w:p w14:paraId="254FF426" w14:textId="77777777" w:rsidR="00A01204" w:rsidRPr="0008241C" w:rsidRDefault="00A01204" w:rsidP="00A01204">
            <w:pPr>
              <w:rPr>
                <w:rFonts w:ascii="Times New Roman" w:hAnsi="Times New Roman"/>
                <w:lang w:bidi="ne-NP"/>
              </w:rPr>
            </w:pPr>
            <w:r w:rsidRPr="0008241C">
              <w:rPr>
                <w:rFonts w:ascii="Times New Roman" w:hAnsi="Times New Roman"/>
                <w:lang w:bidi="ne-NP"/>
              </w:rPr>
              <w:t>Pathways</w:t>
            </w:r>
          </w:p>
        </w:tc>
        <w:tc>
          <w:tcPr>
            <w:tcW w:w="5052" w:type="dxa"/>
            <w:tcBorders>
              <w:top w:val="single" w:sz="4" w:space="0" w:color="auto"/>
              <w:bottom w:val="single" w:sz="4" w:space="0" w:color="auto"/>
            </w:tcBorders>
          </w:tcPr>
          <w:p w14:paraId="07561A98" w14:textId="77777777" w:rsidR="00A01204" w:rsidRPr="0008241C" w:rsidRDefault="00A01204" w:rsidP="00A01204">
            <w:pPr>
              <w:rPr>
                <w:rFonts w:ascii="Times New Roman" w:hAnsi="Times New Roman"/>
                <w:lang w:bidi="ne-NP"/>
              </w:rPr>
            </w:pPr>
            <w:r w:rsidRPr="0008241C">
              <w:rPr>
                <w:rFonts w:ascii="Times New Roman" w:hAnsi="Times New Roman"/>
                <w:lang w:bidi="ne-NP"/>
              </w:rPr>
              <w:t>Description*</w:t>
            </w:r>
          </w:p>
        </w:tc>
        <w:tc>
          <w:tcPr>
            <w:tcW w:w="2835" w:type="dxa"/>
            <w:tcBorders>
              <w:top w:val="single" w:sz="4" w:space="0" w:color="auto"/>
              <w:bottom w:val="single" w:sz="4" w:space="0" w:color="auto"/>
            </w:tcBorders>
          </w:tcPr>
          <w:p w14:paraId="0D46E2F5" w14:textId="77777777" w:rsidR="00A01204" w:rsidRPr="0008241C" w:rsidRDefault="00A01204" w:rsidP="00A01204">
            <w:pPr>
              <w:rPr>
                <w:rFonts w:ascii="Times New Roman" w:hAnsi="Times New Roman"/>
                <w:lang w:bidi="ne-NP"/>
              </w:rPr>
            </w:pPr>
            <w:r w:rsidRPr="0008241C">
              <w:rPr>
                <w:rFonts w:ascii="Times New Roman" w:hAnsi="Times New Roman"/>
                <w:lang w:bidi="ne-NP"/>
              </w:rPr>
              <w:t>Governance options**</w:t>
            </w:r>
          </w:p>
        </w:tc>
      </w:tr>
      <w:tr w:rsidR="00A01204" w:rsidRPr="0008241C" w14:paraId="3C369336" w14:textId="77777777" w:rsidTr="00642B4F">
        <w:tc>
          <w:tcPr>
            <w:tcW w:w="1327" w:type="dxa"/>
          </w:tcPr>
          <w:p w14:paraId="325008D9" w14:textId="77777777" w:rsidR="00A01204" w:rsidRPr="0008241C" w:rsidRDefault="00A01204" w:rsidP="00A01204">
            <w:pPr>
              <w:spacing w:before="120"/>
              <w:rPr>
                <w:rFonts w:ascii="Times New Roman" w:hAnsi="Times New Roman"/>
                <w:lang w:bidi="ne-NP"/>
              </w:rPr>
            </w:pPr>
            <w:r w:rsidRPr="0008241C">
              <w:rPr>
                <w:rFonts w:ascii="Times New Roman" w:hAnsi="Times New Roman"/>
              </w:rPr>
              <w:t xml:space="preserve">Global Technology </w:t>
            </w:r>
          </w:p>
        </w:tc>
        <w:tc>
          <w:tcPr>
            <w:tcW w:w="5052" w:type="dxa"/>
          </w:tcPr>
          <w:p w14:paraId="437030CB"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Top-down or global scale with international policymakers, multinational corporations as key actors</w:t>
            </w:r>
          </w:p>
          <w:p w14:paraId="420CABEB" w14:textId="77777777" w:rsidR="00A01204" w:rsidRPr="0008241C" w:rsidRDefault="00A01204" w:rsidP="00A01204">
            <w:pPr>
              <w:rPr>
                <w:rFonts w:ascii="Times New Roman" w:hAnsi="Times New Roman"/>
                <w:lang w:bidi="ne-NP"/>
              </w:rPr>
            </w:pPr>
            <w:r w:rsidRPr="0008241C">
              <w:rPr>
                <w:rFonts w:ascii="Times New Roman" w:hAnsi="Times New Roman"/>
                <w:lang w:bidi="ne-NP"/>
              </w:rPr>
              <w:t xml:space="preserve">Introduction of large-scale, global solutions to resolve </w:t>
            </w:r>
            <w:r w:rsidRPr="0008241C">
              <w:rPr>
                <w:rFonts w:ascii="Times New Roman" w:hAnsi="Times New Roman"/>
              </w:rPr>
              <w:t>global sustainability</w:t>
            </w:r>
            <w:r w:rsidRPr="0008241C">
              <w:rPr>
                <w:rFonts w:ascii="Times New Roman" w:hAnsi="Times New Roman"/>
                <w:lang w:bidi="ne-NP"/>
              </w:rPr>
              <w:t xml:space="preserve"> issues, particularly climate change and biodiversity loss</w:t>
            </w:r>
          </w:p>
          <w:p w14:paraId="7B2C3DD8" w14:textId="77777777" w:rsidR="00A01204" w:rsidRPr="0008241C" w:rsidRDefault="00A01204" w:rsidP="00A01204">
            <w:pPr>
              <w:rPr>
                <w:rFonts w:ascii="Times New Roman" w:hAnsi="Times New Roman"/>
                <w:lang w:bidi="ne-NP"/>
              </w:rPr>
            </w:pPr>
            <w:r w:rsidRPr="0008241C">
              <w:rPr>
                <w:rFonts w:ascii="Times New Roman" w:hAnsi="Times New Roman"/>
                <w:lang w:bidi="ne-NP"/>
              </w:rPr>
              <w:t>Address large income and wealth inequalities that cause global insecurity, resource conflict and social and political turmoil</w:t>
            </w:r>
          </w:p>
        </w:tc>
        <w:tc>
          <w:tcPr>
            <w:tcW w:w="2835" w:type="dxa"/>
          </w:tcPr>
          <w:p w14:paraId="6B4D81C0"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Improving governance of protected areas (section 6.4.2.1)</w:t>
            </w:r>
          </w:p>
          <w:p w14:paraId="17778D60"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Strengthening transboundary governance for shared natural areas (section 6.4.2.2)</w:t>
            </w:r>
          </w:p>
          <w:p w14:paraId="607761A2"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Mainstreaming biodiversity-related goals (section 6.4.2.3)</w:t>
            </w:r>
          </w:p>
          <w:p w14:paraId="5EE961CF"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Investments in natural capital (section 6.4.2.6)</w:t>
            </w:r>
          </w:p>
          <w:p w14:paraId="3A5A39DC"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Environmental regulation, standards and certification (section 6.4.2.7)</w:t>
            </w:r>
          </w:p>
          <w:p w14:paraId="326A89D6"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Strengthening indicators and accounting systems (section 6.4.2.8)</w:t>
            </w:r>
          </w:p>
        </w:tc>
      </w:tr>
      <w:tr w:rsidR="00A01204" w:rsidRPr="0008241C" w14:paraId="6E877D50" w14:textId="77777777" w:rsidTr="00642B4F">
        <w:tc>
          <w:tcPr>
            <w:tcW w:w="1327" w:type="dxa"/>
          </w:tcPr>
          <w:p w14:paraId="14BA4880" w14:textId="77777777" w:rsidR="00A01204" w:rsidRPr="0008241C" w:rsidRDefault="00A01204" w:rsidP="00A01204">
            <w:pPr>
              <w:spacing w:before="120"/>
              <w:rPr>
                <w:rFonts w:ascii="Times New Roman" w:hAnsi="Times New Roman"/>
                <w:lang w:bidi="ne-NP"/>
              </w:rPr>
            </w:pPr>
            <w:r w:rsidRPr="0008241C">
              <w:rPr>
                <w:rFonts w:ascii="Times New Roman" w:hAnsi="Times New Roman"/>
              </w:rPr>
              <w:t>Decentralised Solution</w:t>
            </w:r>
          </w:p>
        </w:tc>
        <w:tc>
          <w:tcPr>
            <w:tcW w:w="5052" w:type="dxa"/>
          </w:tcPr>
          <w:p w14:paraId="497C0DB9"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Bottom-up or local scale with citizen groups and civil society, local and national policymakers as key actors</w:t>
            </w:r>
          </w:p>
          <w:p w14:paraId="37274707" w14:textId="77777777" w:rsidR="00A01204" w:rsidRPr="0008241C" w:rsidRDefault="00A01204" w:rsidP="00A01204">
            <w:pPr>
              <w:rPr>
                <w:rFonts w:ascii="Times New Roman" w:hAnsi="Times New Roman"/>
                <w:lang w:bidi="ne-NP"/>
              </w:rPr>
            </w:pPr>
            <w:r w:rsidRPr="0008241C">
              <w:rPr>
                <w:rFonts w:ascii="Times New Roman" w:hAnsi="Times New Roman"/>
                <w:lang w:bidi="ne-NP"/>
              </w:rPr>
              <w:t>Prioritise local or regional level to achieve sustainable quality of life</w:t>
            </w:r>
          </w:p>
          <w:p w14:paraId="78DCA2B1" w14:textId="2DD342FF" w:rsidR="00A01204" w:rsidRPr="0008241C" w:rsidRDefault="00A01204" w:rsidP="00A01204">
            <w:pPr>
              <w:rPr>
                <w:rFonts w:ascii="Times New Roman" w:hAnsi="Times New Roman"/>
                <w:lang w:bidi="ne-NP"/>
              </w:rPr>
            </w:pPr>
            <w:r w:rsidRPr="0008241C">
              <w:rPr>
                <w:rFonts w:ascii="Times New Roman" w:hAnsi="Times New Roman"/>
                <w:lang w:bidi="ne-NP"/>
              </w:rPr>
              <w:t xml:space="preserve">Consider small-scale and decentralised technologies and </w:t>
            </w:r>
            <w:r w:rsidR="00C934E9">
              <w:rPr>
                <w:rFonts w:ascii="Times New Roman" w:hAnsi="Times New Roman"/>
                <w:lang w:bidi="ne-NP"/>
              </w:rPr>
              <w:t>organiz</w:t>
            </w:r>
            <w:r w:rsidRPr="0008241C">
              <w:rPr>
                <w:rFonts w:ascii="Times New Roman" w:hAnsi="Times New Roman"/>
                <w:lang w:bidi="ne-NP"/>
              </w:rPr>
              <w:t>ational efforts as solutions to sustainability problems</w:t>
            </w:r>
          </w:p>
          <w:p w14:paraId="435A679F" w14:textId="77777777" w:rsidR="00A01204" w:rsidRPr="0008241C" w:rsidRDefault="00A01204" w:rsidP="00A01204">
            <w:pPr>
              <w:rPr>
                <w:rFonts w:ascii="Times New Roman" w:hAnsi="Times New Roman"/>
                <w:lang w:bidi="ne-NP"/>
              </w:rPr>
            </w:pPr>
            <w:r w:rsidRPr="0008241C">
              <w:rPr>
                <w:rFonts w:ascii="Times New Roman" w:hAnsi="Times New Roman"/>
                <w:lang w:bidi="ne-NP"/>
              </w:rPr>
              <w:t>Use of ICT to ensure sufficient level of global coordination and disseminate smart and novel forms of technologies and institutions</w:t>
            </w:r>
          </w:p>
        </w:tc>
        <w:tc>
          <w:tcPr>
            <w:tcW w:w="2835" w:type="dxa"/>
          </w:tcPr>
          <w:p w14:paraId="7E461A65"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Co-management and collaborative governance (section 6.4.2.4)</w:t>
            </w:r>
          </w:p>
          <w:p w14:paraId="626F9A83"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Fair and equitable sharing of benefits (section 6.4.2.5)</w:t>
            </w:r>
          </w:p>
        </w:tc>
      </w:tr>
      <w:tr w:rsidR="00A01204" w:rsidRPr="0008241C" w14:paraId="7C8CE778" w14:textId="77777777" w:rsidTr="00642B4F">
        <w:tc>
          <w:tcPr>
            <w:tcW w:w="1327" w:type="dxa"/>
            <w:tcBorders>
              <w:bottom w:val="single" w:sz="4" w:space="0" w:color="auto"/>
            </w:tcBorders>
          </w:tcPr>
          <w:p w14:paraId="5EDF4B37" w14:textId="77777777" w:rsidR="00A01204" w:rsidRPr="0008241C" w:rsidRDefault="00A01204" w:rsidP="00A01204">
            <w:pPr>
              <w:spacing w:before="120"/>
              <w:rPr>
                <w:rFonts w:ascii="Times New Roman" w:hAnsi="Times New Roman"/>
                <w:lang w:bidi="ne-NP"/>
              </w:rPr>
            </w:pPr>
            <w:r w:rsidRPr="0008241C">
              <w:rPr>
                <w:rFonts w:ascii="Times New Roman" w:hAnsi="Times New Roman"/>
              </w:rPr>
              <w:t>Consumption Change</w:t>
            </w:r>
          </w:p>
        </w:tc>
        <w:tc>
          <w:tcPr>
            <w:tcW w:w="5052" w:type="dxa"/>
            <w:tcBorders>
              <w:bottom w:val="single" w:sz="4" w:space="0" w:color="auto"/>
            </w:tcBorders>
          </w:tcPr>
          <w:p w14:paraId="37555F36"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Activities in all scales with citizens and firms as key actors</w:t>
            </w:r>
          </w:p>
          <w:p w14:paraId="6132797A" w14:textId="77777777" w:rsidR="00A01204" w:rsidRPr="0008241C" w:rsidRDefault="00A01204" w:rsidP="00A01204">
            <w:pPr>
              <w:rPr>
                <w:rFonts w:ascii="Times New Roman" w:hAnsi="Times New Roman"/>
                <w:lang w:bidi="ne-NP"/>
              </w:rPr>
            </w:pPr>
            <w:r w:rsidRPr="0008241C">
              <w:rPr>
                <w:rFonts w:ascii="Times New Roman" w:hAnsi="Times New Roman"/>
                <w:lang w:bidi="ne-NP"/>
              </w:rPr>
              <w:t xml:space="preserve">Increase awareness of sustainability issues results in sustainable lifestyle and transition towards less material- and energy-intensive activities </w:t>
            </w:r>
          </w:p>
          <w:p w14:paraId="686B1582" w14:textId="77777777" w:rsidR="00A01204" w:rsidRPr="0008241C" w:rsidRDefault="00A01204" w:rsidP="00A01204">
            <w:pPr>
              <w:rPr>
                <w:rFonts w:ascii="Times New Roman" w:hAnsi="Times New Roman"/>
                <w:lang w:bidi="ne-NP"/>
              </w:rPr>
            </w:pPr>
            <w:r w:rsidRPr="0008241C">
              <w:rPr>
                <w:rFonts w:ascii="Times New Roman" w:hAnsi="Times New Roman"/>
                <w:lang w:bidi="ne-NP"/>
              </w:rPr>
              <w:t>Bridge targets that have not been achieved with additional existing technologies</w:t>
            </w:r>
          </w:p>
        </w:tc>
        <w:tc>
          <w:tcPr>
            <w:tcW w:w="2835" w:type="dxa"/>
            <w:tcBorders>
              <w:bottom w:val="single" w:sz="4" w:space="0" w:color="auto"/>
            </w:tcBorders>
          </w:tcPr>
          <w:p w14:paraId="6F251469" w14:textId="77777777" w:rsidR="00A01204" w:rsidRPr="0008241C" w:rsidRDefault="00A01204" w:rsidP="00A01204">
            <w:pPr>
              <w:spacing w:before="120"/>
              <w:rPr>
                <w:rFonts w:ascii="Times New Roman" w:hAnsi="Times New Roman"/>
                <w:lang w:bidi="ne-NP"/>
              </w:rPr>
            </w:pPr>
            <w:r w:rsidRPr="0008241C">
              <w:rPr>
                <w:rFonts w:ascii="Times New Roman" w:hAnsi="Times New Roman"/>
                <w:lang w:bidi="ne-NP"/>
              </w:rPr>
              <w:t>Realigning incentives (section 6.4.2.8)</w:t>
            </w:r>
          </w:p>
        </w:tc>
      </w:tr>
    </w:tbl>
    <w:p w14:paraId="4498D304" w14:textId="77777777" w:rsidR="00A01204" w:rsidRPr="0008241C" w:rsidRDefault="00A01204" w:rsidP="00A01204">
      <w:pPr>
        <w:rPr>
          <w:szCs w:val="22"/>
        </w:rPr>
      </w:pPr>
      <w:r w:rsidRPr="0008241C">
        <w:rPr>
          <w:szCs w:val="22"/>
          <w:lang w:bidi="ne-NP"/>
        </w:rPr>
        <w:t xml:space="preserve">*Source: </w:t>
      </w:r>
      <w:r w:rsidRPr="0008241C">
        <w:rPr>
          <w:szCs w:val="22"/>
        </w:rPr>
        <w:fldChar w:fldCharType="begin" w:fldLock="1"/>
      </w:r>
      <w:r w:rsidRPr="0008241C">
        <w:rPr>
          <w:szCs w:val="22"/>
        </w:rPr>
        <w:instrText>ADDIN CSL_CITATION {"citationItems":[{"id":"ITEM-1","itemData":{"ISBN":"9789078645986","author":[{"dropping-particle":"","family":"PBL Netherlands Environmental Assessment Agency","given":"","non-dropping-particle":"","parse-names":false,"suffix":""}],"id":"ITEM-1","issued":{"date-parts":[["2012"]]},"number-of-pages":"286","publisher-place":"The Hague","title":"Roads from Rio+20 Pathways to achieve global sustainability goals by 2050","type":"report"},"uris":["http://www.mendeley.com/documents/?uuid=dcc3a8f8-5c3a-40ed-ba9d-fd7985c3e967"]}],"mendeley":{"formattedCitation":"(PBL Netherlands Environmental Assessment Agency, 2012)","manualFormatting":"PBL (2012)","plainTextFormattedCitation":"(PBL Netherlands Environmental Assessment Agency, 2012)","previouslyFormattedCitation":"(PBL Netherlands Environmental Assessment Agency, 2012)"},"properties":{"noteIndex":0},"schema":"https://github.com/citation-style-language/schema/raw/master/csl-citation.json"}</w:instrText>
      </w:r>
      <w:r w:rsidRPr="0008241C">
        <w:rPr>
          <w:szCs w:val="22"/>
        </w:rPr>
        <w:fldChar w:fldCharType="separate"/>
      </w:r>
      <w:r w:rsidRPr="0008241C">
        <w:rPr>
          <w:noProof/>
          <w:szCs w:val="22"/>
        </w:rPr>
        <w:t>PBL (2012)</w:t>
      </w:r>
      <w:r w:rsidRPr="0008241C">
        <w:rPr>
          <w:szCs w:val="22"/>
        </w:rPr>
        <w:fldChar w:fldCharType="end"/>
      </w:r>
    </w:p>
    <w:p w14:paraId="35E41400" w14:textId="77777777" w:rsidR="00A01204" w:rsidRPr="0008241C" w:rsidRDefault="00A01204" w:rsidP="00A01204">
      <w:pPr>
        <w:rPr>
          <w:szCs w:val="22"/>
          <w:lang w:eastAsia="ja-JP" w:bidi="ne-NP"/>
        </w:rPr>
      </w:pPr>
      <w:r w:rsidRPr="0008241C">
        <w:rPr>
          <w:szCs w:val="22"/>
        </w:rPr>
        <w:t xml:space="preserve">**These are emerging options identified from the assessment of governance systems – enabling environment and multiple partnerships in section 6.2. </w:t>
      </w:r>
    </w:p>
    <w:p w14:paraId="09E00BC9" w14:textId="77777777" w:rsidR="00A01204" w:rsidRPr="0008241C" w:rsidRDefault="00A01204" w:rsidP="00A01204">
      <w:pPr>
        <w:rPr>
          <w:sz w:val="22"/>
          <w:szCs w:val="22"/>
          <w:lang w:bidi="ne-NP"/>
        </w:rPr>
      </w:pPr>
    </w:p>
    <w:p w14:paraId="7330D1F1" w14:textId="77777777" w:rsidR="00A01204" w:rsidRPr="0008241C" w:rsidRDefault="00A01204" w:rsidP="00A01204">
      <w:pPr>
        <w:keepNext/>
        <w:keepLines/>
        <w:tabs>
          <w:tab w:val="clear" w:pos="1247"/>
          <w:tab w:val="left" w:pos="700"/>
        </w:tabs>
        <w:spacing w:before="40"/>
        <w:outlineLvl w:val="1"/>
        <w:rPr>
          <w:b/>
          <w:sz w:val="28"/>
          <w:szCs w:val="26"/>
        </w:rPr>
      </w:pPr>
      <w:bookmarkStart w:id="1830" w:name="_Toc504317371"/>
      <w:bookmarkStart w:id="1831" w:name="_Toc504318064"/>
      <w:bookmarkStart w:id="1832" w:name="_Toc504320486"/>
      <w:bookmarkStart w:id="1833" w:name="_Toc504320709"/>
      <w:bookmarkStart w:id="1834" w:name="_Toc504320933"/>
      <w:bookmarkStart w:id="1835" w:name="_Toc504321410"/>
      <w:bookmarkStart w:id="1836" w:name="_Toc524048089"/>
      <w:r w:rsidRPr="0008241C">
        <w:rPr>
          <w:b/>
          <w:sz w:val="28"/>
          <w:szCs w:val="26"/>
        </w:rPr>
        <w:t xml:space="preserve">6.4 </w:t>
      </w:r>
      <w:r w:rsidRPr="0008241C">
        <w:rPr>
          <w:b/>
          <w:sz w:val="28"/>
          <w:szCs w:val="26"/>
        </w:rPr>
        <w:tab/>
        <w:t>Presentation of Options</w:t>
      </w:r>
      <w:bookmarkEnd w:id="1830"/>
      <w:bookmarkEnd w:id="1831"/>
      <w:bookmarkEnd w:id="1832"/>
      <w:bookmarkEnd w:id="1833"/>
      <w:bookmarkEnd w:id="1834"/>
      <w:bookmarkEnd w:id="1835"/>
      <w:bookmarkEnd w:id="1836"/>
    </w:p>
    <w:p w14:paraId="32F30609" w14:textId="77777777" w:rsidR="00A01204" w:rsidRPr="0008241C" w:rsidRDefault="00A01204" w:rsidP="00A01204">
      <w:pPr>
        <w:rPr>
          <w:sz w:val="22"/>
          <w:szCs w:val="22"/>
        </w:rPr>
      </w:pPr>
    </w:p>
    <w:p w14:paraId="303B47EF" w14:textId="77777777" w:rsidR="00A01204" w:rsidRPr="0008241C" w:rsidRDefault="00A01204" w:rsidP="00A01204">
      <w:pPr>
        <w:keepNext/>
        <w:tabs>
          <w:tab w:val="clear" w:pos="1247"/>
          <w:tab w:val="left" w:pos="765"/>
        </w:tabs>
        <w:outlineLvl w:val="2"/>
        <w:rPr>
          <w:b/>
          <w:sz w:val="24"/>
          <w:szCs w:val="24"/>
        </w:rPr>
      </w:pPr>
      <w:bookmarkStart w:id="1837" w:name="_Toc504317372"/>
      <w:bookmarkStart w:id="1838" w:name="_Toc504318065"/>
      <w:bookmarkStart w:id="1839" w:name="_Toc504320487"/>
      <w:bookmarkStart w:id="1840" w:name="_Toc504320710"/>
      <w:bookmarkStart w:id="1841" w:name="_Toc504320934"/>
      <w:bookmarkStart w:id="1842" w:name="_Toc504321411"/>
      <w:bookmarkStart w:id="1843" w:name="_Toc524048090"/>
      <w:r w:rsidRPr="0008241C">
        <w:rPr>
          <w:b/>
          <w:sz w:val="24"/>
          <w:szCs w:val="24"/>
        </w:rPr>
        <w:t xml:space="preserve">6.4.1 </w:t>
      </w:r>
      <w:r w:rsidRPr="0008241C">
        <w:rPr>
          <w:b/>
          <w:sz w:val="24"/>
          <w:szCs w:val="24"/>
        </w:rPr>
        <w:tab/>
        <w:t>Policy instruments</w:t>
      </w:r>
      <w:bookmarkEnd w:id="1837"/>
      <w:bookmarkEnd w:id="1838"/>
      <w:bookmarkEnd w:id="1839"/>
      <w:bookmarkEnd w:id="1840"/>
      <w:bookmarkEnd w:id="1841"/>
      <w:bookmarkEnd w:id="1842"/>
      <w:bookmarkEnd w:id="1843"/>
    </w:p>
    <w:p w14:paraId="6D436C4B" w14:textId="77777777" w:rsidR="00A01204" w:rsidRPr="0008241C" w:rsidRDefault="00A01204" w:rsidP="00A01204">
      <w:pPr>
        <w:rPr>
          <w:sz w:val="22"/>
          <w:szCs w:val="22"/>
        </w:rPr>
      </w:pPr>
    </w:p>
    <w:p w14:paraId="4E9E7C98" w14:textId="77777777" w:rsidR="00A01204" w:rsidRPr="0008241C" w:rsidRDefault="00A01204" w:rsidP="00A01204">
      <w:pPr>
        <w:rPr>
          <w:sz w:val="22"/>
          <w:szCs w:val="22"/>
          <w:shd w:val="clear" w:color="auto" w:fill="FFFFFF"/>
        </w:rPr>
      </w:pPr>
      <w:r w:rsidRPr="0008241C">
        <w:rPr>
          <w:sz w:val="22"/>
          <w:szCs w:val="22"/>
          <w:shd w:val="clear" w:color="auto" w:fill="FFFFFF"/>
        </w:rPr>
        <w:t xml:space="preserve">Delivery of policy objectives for conservation and sustainable management of nature and NCP in the Asia-Pacific region is through a diverse range of policy instruments, providing the crucial bridge between policy development, decision-making and policy implementation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uthor":[{"dropping-particle":"","family":"Huppes","given":"G","non-dropping-particle":"","parse-names":false,"suffix":""},{"dropping-particle":"","family":"Simonis","given":"U E","non-dropping-particle":"","parse-names":false,"suffix":""}],"chapter-number":"Enviroment","container-title":"Principles of Environmental Sciences","editor":[{"dropping-particle":"","family":"Boersema","given":"J J","non-dropping-particle":"","parse-names":false,"suffix":""},{"dropping-particle":"","family":"Reijnders","given":"L","non-dropping-particle":"","parse-names":false,"suffix":""}],"id":"ITEM-1","issued":{"date-parts":[["2009"]]},"page":"241","publisher":"Springer","title":"Enviromental Policy Instruments","type":"chapter"},"uris":["http://www.mendeley.com/documents/?uuid=425a4276-3cab-4b79-aa7b-cdf670461b7c"]}],"mendeley":{"formattedCitation":"(Huppes &amp; Simonis, 2009)","plainTextFormattedCitation":"(Huppes &amp; Simonis, 2009)","previouslyFormattedCitation":"(Huppes &amp; Simonis, 2009)"},"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Huppes &amp; Simonis, 2009)</w:t>
      </w:r>
      <w:r w:rsidRPr="0008241C">
        <w:rPr>
          <w:sz w:val="22"/>
          <w:szCs w:val="22"/>
          <w:shd w:val="clear" w:color="auto" w:fill="FFFFFF"/>
        </w:rPr>
        <w:fldChar w:fldCharType="end"/>
      </w:r>
      <w:r w:rsidRPr="0008241C">
        <w:rPr>
          <w:sz w:val="22"/>
          <w:szCs w:val="22"/>
          <w:shd w:val="clear" w:color="auto" w:fill="FFFFFF"/>
        </w:rPr>
        <w:t xml:space="preserve">. This section presents an overview of policy instruments currently in use in the region, focusing on the </w:t>
      </w:r>
      <w:r w:rsidRPr="0008241C">
        <w:rPr>
          <w:sz w:val="22"/>
          <w:szCs w:val="22"/>
          <w:shd w:val="clear" w:color="auto" w:fill="FFFFFF"/>
        </w:rPr>
        <w:lastRenderedPageBreak/>
        <w:t xml:space="preserve">opportunities and challenges associated with each, thus providing a prelude to policy options that follow in the next section. Based on available literature, instruments have been classified into five broad categories, namely legal and regulatory, economic and financial instruments, human rights based instruments, social and cultural instruments, and management instruments (Table 6.3). As can be discerned from the following sections, these instrument classes are not independent, and in practice have a high degree of interdependence. For example, human rights based instruments provide the basis of several social and cultural instruments, or the legal and regulatory instruments support the boundary conditions for operation of economic and financial instruments. </w:t>
      </w:r>
    </w:p>
    <w:p w14:paraId="311EBD18" w14:textId="77777777" w:rsidR="00A01204" w:rsidRPr="0008241C" w:rsidRDefault="00A01204" w:rsidP="00A01204">
      <w:pPr>
        <w:rPr>
          <w:sz w:val="22"/>
          <w:szCs w:val="22"/>
          <w:shd w:val="clear" w:color="auto" w:fill="FFFFFF"/>
        </w:rPr>
      </w:pPr>
    </w:p>
    <w:p w14:paraId="03490E73" w14:textId="7C8E7AE4" w:rsidR="00A01204" w:rsidRPr="0008241C" w:rsidRDefault="00A01204" w:rsidP="00A01204">
      <w:pPr>
        <w:widowControl w:val="0"/>
        <w:tabs>
          <w:tab w:val="clear" w:pos="1247"/>
          <w:tab w:val="clear" w:pos="1814"/>
          <w:tab w:val="clear" w:pos="2381"/>
          <w:tab w:val="clear" w:pos="2948"/>
          <w:tab w:val="clear" w:pos="3515"/>
        </w:tabs>
        <w:rPr>
          <w:b/>
          <w:kern w:val="2"/>
          <w:sz w:val="22"/>
          <w:szCs w:val="22"/>
          <w:shd w:val="clear" w:color="auto" w:fill="FFFFFF"/>
          <w:lang w:eastAsia="ja-JP"/>
        </w:rPr>
      </w:pPr>
      <w:bookmarkStart w:id="1844" w:name="_Toc504087609"/>
      <w:bookmarkStart w:id="1845" w:name="_Ref496995668"/>
      <w:r w:rsidRPr="0008241C">
        <w:rPr>
          <w:b/>
          <w:kern w:val="2"/>
          <w:sz w:val="22"/>
          <w:szCs w:val="22"/>
          <w:lang w:eastAsia="ja-JP"/>
        </w:rPr>
        <w:t>Table 6.</w:t>
      </w:r>
      <w:r w:rsidRPr="0008241C">
        <w:rPr>
          <w:b/>
          <w:kern w:val="2"/>
          <w:sz w:val="22"/>
          <w:szCs w:val="22"/>
          <w:lang w:eastAsia="ja-JP"/>
        </w:rPr>
        <w:fldChar w:fldCharType="begin"/>
      </w:r>
      <w:r w:rsidRPr="0008241C">
        <w:rPr>
          <w:b/>
          <w:kern w:val="2"/>
          <w:sz w:val="22"/>
          <w:szCs w:val="22"/>
          <w:lang w:eastAsia="ja-JP"/>
        </w:rPr>
        <w:instrText xml:space="preserve"> SEQ Table \* ARABIC </w:instrText>
      </w:r>
      <w:r w:rsidRPr="0008241C">
        <w:rPr>
          <w:b/>
          <w:kern w:val="2"/>
          <w:sz w:val="22"/>
          <w:szCs w:val="22"/>
          <w:lang w:eastAsia="ja-JP"/>
        </w:rPr>
        <w:fldChar w:fldCharType="separate"/>
      </w:r>
      <w:r w:rsidR="00D74032">
        <w:rPr>
          <w:b/>
          <w:noProof/>
          <w:kern w:val="2"/>
          <w:sz w:val="22"/>
          <w:szCs w:val="22"/>
          <w:lang w:eastAsia="ja-JP"/>
        </w:rPr>
        <w:t>3</w:t>
      </w:r>
      <w:r w:rsidRPr="0008241C">
        <w:rPr>
          <w:b/>
          <w:kern w:val="2"/>
          <w:sz w:val="22"/>
          <w:szCs w:val="22"/>
          <w:lang w:eastAsia="ja-JP"/>
        </w:rPr>
        <w:fldChar w:fldCharType="end"/>
      </w:r>
      <w:r w:rsidRPr="0008241C">
        <w:rPr>
          <w:b/>
          <w:kern w:val="2"/>
          <w:sz w:val="22"/>
          <w:szCs w:val="22"/>
          <w:shd w:val="clear" w:color="auto" w:fill="FFFFFF"/>
          <w:lang w:eastAsia="ja-JP"/>
        </w:rPr>
        <w:t xml:space="preserve"> An overview of policy instruments used in the Asia-Pacific region</w:t>
      </w:r>
      <w:bookmarkEnd w:id="1844"/>
    </w:p>
    <w:tbl>
      <w:tblPr>
        <w:tblStyle w:val="TableGrid1"/>
        <w:tblW w:w="9175" w:type="dxa"/>
        <w:tblLook w:val="04A0" w:firstRow="1" w:lastRow="0" w:firstColumn="1" w:lastColumn="0" w:noHBand="0" w:noVBand="1"/>
      </w:tblPr>
      <w:tblGrid>
        <w:gridCol w:w="1365"/>
        <w:gridCol w:w="2657"/>
        <w:gridCol w:w="2521"/>
        <w:gridCol w:w="2632"/>
      </w:tblGrid>
      <w:tr w:rsidR="00A01204" w:rsidRPr="0008241C" w14:paraId="55F9962A" w14:textId="77777777" w:rsidTr="00642B4F">
        <w:tc>
          <w:tcPr>
            <w:tcW w:w="1271" w:type="dxa"/>
            <w:vMerge w:val="restart"/>
            <w:vAlign w:val="center"/>
          </w:tcPr>
          <w:p w14:paraId="24BC0541" w14:textId="77777777" w:rsidR="00A01204" w:rsidRPr="0008241C" w:rsidRDefault="00A01204" w:rsidP="00A01204">
            <w:pPr>
              <w:rPr>
                <w:rFonts w:ascii="Times New Roman" w:hAnsi="Times New Roman"/>
                <w:b/>
                <w:shd w:val="clear" w:color="auto" w:fill="FFFFFF"/>
              </w:rPr>
            </w:pPr>
            <w:r w:rsidRPr="0008241C">
              <w:rPr>
                <w:rFonts w:ascii="Times New Roman" w:hAnsi="Times New Roman"/>
                <w:b/>
                <w:shd w:val="clear" w:color="auto" w:fill="FFFFFF"/>
              </w:rPr>
              <w:t xml:space="preserve">Policy instrument categories </w:t>
            </w:r>
          </w:p>
        </w:tc>
        <w:tc>
          <w:tcPr>
            <w:tcW w:w="2693" w:type="dxa"/>
            <w:vMerge w:val="restart"/>
            <w:vAlign w:val="center"/>
          </w:tcPr>
          <w:p w14:paraId="5C226049" w14:textId="77777777" w:rsidR="00A01204" w:rsidRPr="0008241C" w:rsidRDefault="00A01204" w:rsidP="00A01204">
            <w:pPr>
              <w:rPr>
                <w:rFonts w:ascii="Times New Roman" w:hAnsi="Times New Roman"/>
                <w:b/>
                <w:shd w:val="clear" w:color="auto" w:fill="FFFFFF"/>
              </w:rPr>
            </w:pPr>
            <w:r w:rsidRPr="0008241C">
              <w:rPr>
                <w:rFonts w:ascii="Times New Roman" w:hAnsi="Times New Roman"/>
                <w:b/>
                <w:shd w:val="clear" w:color="auto" w:fill="FFFFFF"/>
              </w:rPr>
              <w:t xml:space="preserve">Illustrative examples </w:t>
            </w:r>
          </w:p>
        </w:tc>
        <w:tc>
          <w:tcPr>
            <w:tcW w:w="5211" w:type="dxa"/>
            <w:gridSpan w:val="2"/>
            <w:vAlign w:val="center"/>
          </w:tcPr>
          <w:p w14:paraId="2DD4C0EA" w14:textId="77777777" w:rsidR="00A01204" w:rsidRPr="0008241C" w:rsidRDefault="00A01204" w:rsidP="00A01204">
            <w:pPr>
              <w:jc w:val="center"/>
              <w:rPr>
                <w:rFonts w:ascii="Times New Roman" w:hAnsi="Times New Roman"/>
                <w:b/>
                <w:shd w:val="clear" w:color="auto" w:fill="FFFFFF"/>
              </w:rPr>
            </w:pPr>
            <w:r w:rsidRPr="0008241C">
              <w:rPr>
                <w:rFonts w:ascii="Times New Roman" w:hAnsi="Times New Roman"/>
                <w:b/>
                <w:shd w:val="clear" w:color="auto" w:fill="FFFFFF"/>
              </w:rPr>
              <w:t>Key findings</w:t>
            </w:r>
          </w:p>
        </w:tc>
      </w:tr>
      <w:tr w:rsidR="00A01204" w:rsidRPr="0008241C" w14:paraId="793459B8" w14:textId="77777777" w:rsidTr="00642B4F">
        <w:tc>
          <w:tcPr>
            <w:tcW w:w="1271" w:type="dxa"/>
            <w:vMerge/>
            <w:vAlign w:val="center"/>
          </w:tcPr>
          <w:p w14:paraId="6302BC32" w14:textId="77777777" w:rsidR="00A01204" w:rsidRPr="0008241C" w:rsidRDefault="00A01204" w:rsidP="00A01204">
            <w:pPr>
              <w:rPr>
                <w:rFonts w:ascii="Times New Roman" w:hAnsi="Times New Roman"/>
                <w:b/>
                <w:shd w:val="clear" w:color="auto" w:fill="FFFFFF"/>
              </w:rPr>
            </w:pPr>
          </w:p>
        </w:tc>
        <w:tc>
          <w:tcPr>
            <w:tcW w:w="2693" w:type="dxa"/>
            <w:vMerge/>
            <w:vAlign w:val="center"/>
          </w:tcPr>
          <w:p w14:paraId="7AFABC6D" w14:textId="77777777" w:rsidR="00A01204" w:rsidRPr="0008241C" w:rsidRDefault="00A01204" w:rsidP="00A01204">
            <w:pPr>
              <w:rPr>
                <w:rFonts w:ascii="Times New Roman" w:hAnsi="Times New Roman"/>
                <w:b/>
                <w:shd w:val="clear" w:color="auto" w:fill="FFFFFF"/>
              </w:rPr>
            </w:pPr>
          </w:p>
        </w:tc>
        <w:tc>
          <w:tcPr>
            <w:tcW w:w="2552" w:type="dxa"/>
            <w:vAlign w:val="center"/>
          </w:tcPr>
          <w:p w14:paraId="001BA1E1" w14:textId="77777777" w:rsidR="00A01204" w:rsidRPr="0008241C" w:rsidRDefault="00A01204" w:rsidP="00A01204">
            <w:pPr>
              <w:rPr>
                <w:rFonts w:ascii="Times New Roman" w:hAnsi="Times New Roman"/>
                <w:b/>
                <w:shd w:val="clear" w:color="auto" w:fill="FFFFFF"/>
              </w:rPr>
            </w:pPr>
            <w:r w:rsidRPr="0008241C">
              <w:rPr>
                <w:rFonts w:ascii="Times New Roman" w:hAnsi="Times New Roman"/>
                <w:b/>
                <w:shd w:val="clear" w:color="auto" w:fill="FFFFFF"/>
              </w:rPr>
              <w:t>Opportunities</w:t>
            </w:r>
          </w:p>
        </w:tc>
        <w:tc>
          <w:tcPr>
            <w:tcW w:w="2659" w:type="dxa"/>
            <w:vAlign w:val="center"/>
          </w:tcPr>
          <w:p w14:paraId="3F1DE704" w14:textId="77777777" w:rsidR="00A01204" w:rsidRPr="0008241C" w:rsidRDefault="00A01204" w:rsidP="00A01204">
            <w:pPr>
              <w:rPr>
                <w:rFonts w:ascii="Times New Roman" w:hAnsi="Times New Roman"/>
                <w:b/>
                <w:shd w:val="clear" w:color="auto" w:fill="FFFFFF"/>
              </w:rPr>
            </w:pPr>
            <w:r w:rsidRPr="0008241C">
              <w:rPr>
                <w:rFonts w:ascii="Times New Roman" w:hAnsi="Times New Roman"/>
                <w:b/>
                <w:shd w:val="clear" w:color="auto" w:fill="FFFFFF"/>
              </w:rPr>
              <w:t>Constraints</w:t>
            </w:r>
          </w:p>
        </w:tc>
      </w:tr>
      <w:tr w:rsidR="00A01204" w:rsidRPr="0008241C" w14:paraId="0DACC862" w14:textId="77777777" w:rsidTr="00642B4F">
        <w:tc>
          <w:tcPr>
            <w:tcW w:w="1271" w:type="dxa"/>
          </w:tcPr>
          <w:p w14:paraId="6862EB31" w14:textId="77777777" w:rsidR="00A01204" w:rsidRPr="0008241C" w:rsidRDefault="00A01204" w:rsidP="00A01204">
            <w:pPr>
              <w:rPr>
                <w:rFonts w:ascii="Times New Roman" w:hAnsi="Times New Roman"/>
                <w:shd w:val="clear" w:color="auto" w:fill="FFFFFF"/>
              </w:rPr>
            </w:pPr>
            <w:r w:rsidRPr="0008241C">
              <w:rPr>
                <w:rFonts w:ascii="Times New Roman" w:hAnsi="Times New Roman"/>
                <w:shd w:val="clear" w:color="auto" w:fill="FFFFFF"/>
              </w:rPr>
              <w:t>Legal and Regulatory</w:t>
            </w:r>
          </w:p>
        </w:tc>
        <w:tc>
          <w:tcPr>
            <w:tcW w:w="2693" w:type="dxa"/>
          </w:tcPr>
          <w:p w14:paraId="35E5A0AD"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Legislations</w:t>
            </w:r>
          </w:p>
          <w:p w14:paraId="4551D993"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tandards</w:t>
            </w:r>
          </w:p>
          <w:p w14:paraId="7014B63D"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upervision</w:t>
            </w:r>
          </w:p>
          <w:p w14:paraId="65A03A31"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Environment quality objectives</w:t>
            </w:r>
          </w:p>
          <w:p w14:paraId="4EE569B4"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Liability rules</w:t>
            </w:r>
          </w:p>
          <w:p w14:paraId="5214FA8D"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Technology requirements</w:t>
            </w:r>
          </w:p>
        </w:tc>
        <w:tc>
          <w:tcPr>
            <w:tcW w:w="2552" w:type="dxa"/>
          </w:tcPr>
          <w:p w14:paraId="09DCDD1A"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Can provide the regulatory basis for other instruments categories (such as economic and financial instruments) </w:t>
            </w:r>
          </w:p>
        </w:tc>
        <w:tc>
          <w:tcPr>
            <w:tcW w:w="2659" w:type="dxa"/>
          </w:tcPr>
          <w:p w14:paraId="791AD4CE"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Often inflexible, can limit freedom of affected producers to choose their method of compliance </w:t>
            </w:r>
          </w:p>
          <w:p w14:paraId="1562E30B"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In weak governance situations, enforcement can be selective and lead to rent seeking behaviour</w:t>
            </w:r>
          </w:p>
        </w:tc>
      </w:tr>
      <w:tr w:rsidR="00A01204" w:rsidRPr="0008241C" w14:paraId="7C8F1192" w14:textId="77777777" w:rsidTr="00642B4F">
        <w:tc>
          <w:tcPr>
            <w:tcW w:w="1271" w:type="dxa"/>
          </w:tcPr>
          <w:p w14:paraId="38901199" w14:textId="77777777" w:rsidR="00A01204" w:rsidRPr="0008241C" w:rsidRDefault="00A01204" w:rsidP="00A01204">
            <w:pPr>
              <w:rPr>
                <w:rFonts w:ascii="Times New Roman" w:hAnsi="Times New Roman"/>
                <w:shd w:val="clear" w:color="auto" w:fill="FFFFFF"/>
              </w:rPr>
            </w:pPr>
            <w:r w:rsidRPr="0008241C">
              <w:rPr>
                <w:rFonts w:ascii="Times New Roman" w:hAnsi="Times New Roman"/>
                <w:shd w:val="clear" w:color="auto" w:fill="FFFFFF"/>
              </w:rPr>
              <w:t>Economic and Financial Instruments</w:t>
            </w:r>
          </w:p>
        </w:tc>
        <w:tc>
          <w:tcPr>
            <w:tcW w:w="2693" w:type="dxa"/>
          </w:tcPr>
          <w:p w14:paraId="09FFE4B1"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Taxes</w:t>
            </w:r>
          </w:p>
          <w:p w14:paraId="38F50011"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ubsidies</w:t>
            </w:r>
          </w:p>
          <w:p w14:paraId="2A1054A2"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Charges and Fees</w:t>
            </w:r>
          </w:p>
          <w:p w14:paraId="4F8B9721"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Offsets</w:t>
            </w:r>
          </w:p>
          <w:p w14:paraId="3931A362"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Payments for Ecosystem Services </w:t>
            </w:r>
          </w:p>
        </w:tc>
        <w:tc>
          <w:tcPr>
            <w:tcW w:w="2552" w:type="dxa"/>
          </w:tcPr>
          <w:p w14:paraId="4055AAA3"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Can assist in internalisation externalities </w:t>
            </w:r>
          </w:p>
          <w:p w14:paraId="3180065C"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Provides flexible compliance mechanisms</w:t>
            </w:r>
          </w:p>
        </w:tc>
        <w:tc>
          <w:tcPr>
            <w:tcW w:w="2659" w:type="dxa"/>
          </w:tcPr>
          <w:p w14:paraId="1780B46B"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Markets cannot provide solutions under all circumstances </w:t>
            </w:r>
          </w:p>
          <w:p w14:paraId="3F961ACD"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Can be controversial if not backed by adequate supportive ecological and socio-political measures  </w:t>
            </w:r>
          </w:p>
        </w:tc>
      </w:tr>
      <w:tr w:rsidR="00A01204" w:rsidRPr="0008241C" w14:paraId="65E0A88B" w14:textId="77777777" w:rsidTr="00642B4F">
        <w:tc>
          <w:tcPr>
            <w:tcW w:w="1271" w:type="dxa"/>
          </w:tcPr>
          <w:p w14:paraId="17A20BD9" w14:textId="77777777" w:rsidR="00A01204" w:rsidRPr="0008241C" w:rsidRDefault="00A01204" w:rsidP="00A01204">
            <w:pPr>
              <w:rPr>
                <w:rFonts w:ascii="Times New Roman" w:hAnsi="Times New Roman"/>
                <w:shd w:val="clear" w:color="auto" w:fill="FFFFFF"/>
              </w:rPr>
            </w:pPr>
            <w:r w:rsidRPr="0008241C">
              <w:rPr>
                <w:rFonts w:ascii="Times New Roman" w:hAnsi="Times New Roman"/>
                <w:shd w:val="clear" w:color="auto" w:fill="FFFFFF"/>
              </w:rPr>
              <w:t>Rights based instrument and customary norms</w:t>
            </w:r>
          </w:p>
        </w:tc>
        <w:tc>
          <w:tcPr>
            <w:tcW w:w="2693" w:type="dxa"/>
          </w:tcPr>
          <w:p w14:paraId="3EAD3669"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Heritage sites</w:t>
            </w:r>
          </w:p>
          <w:p w14:paraId="160D24ED"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Customary norms and institutions of local communities and indigenous people  </w:t>
            </w:r>
          </w:p>
          <w:p w14:paraId="114E5637"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Community conserved areas </w:t>
            </w:r>
          </w:p>
          <w:p w14:paraId="054E45B7"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Access and benefit sharing </w:t>
            </w:r>
          </w:p>
        </w:tc>
        <w:tc>
          <w:tcPr>
            <w:tcW w:w="2552" w:type="dxa"/>
          </w:tcPr>
          <w:p w14:paraId="26D526C5"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ecuring participation of local communities and indigenous peoples in conservation of nature and sustainable management of NCP</w:t>
            </w:r>
          </w:p>
          <w:p w14:paraId="5A3D0A43"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Can augment formal protected area networks </w:t>
            </w:r>
          </w:p>
        </w:tc>
        <w:tc>
          <w:tcPr>
            <w:tcW w:w="2659" w:type="dxa"/>
          </w:tcPr>
          <w:p w14:paraId="72BF9D1B"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Underdeveloped local and national legal structures</w:t>
            </w:r>
          </w:p>
          <w:p w14:paraId="3BFAFCCF"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eeking balance between rights and responsibilities</w:t>
            </w:r>
          </w:p>
          <w:p w14:paraId="26C16F89"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Maintaining effectiveness of decision-making.</w:t>
            </w:r>
          </w:p>
        </w:tc>
      </w:tr>
      <w:tr w:rsidR="00A01204" w:rsidRPr="0008241C" w14:paraId="51EC0E70" w14:textId="77777777" w:rsidTr="00642B4F">
        <w:tc>
          <w:tcPr>
            <w:tcW w:w="1271" w:type="dxa"/>
          </w:tcPr>
          <w:p w14:paraId="76AECB2A" w14:textId="77777777" w:rsidR="00A01204" w:rsidRPr="0008241C" w:rsidRDefault="00A01204" w:rsidP="00A01204">
            <w:pPr>
              <w:rPr>
                <w:rFonts w:ascii="Times New Roman" w:hAnsi="Times New Roman"/>
                <w:shd w:val="clear" w:color="auto" w:fill="FFFFFF"/>
              </w:rPr>
            </w:pPr>
            <w:r w:rsidRPr="0008241C">
              <w:rPr>
                <w:rFonts w:ascii="Times New Roman" w:hAnsi="Times New Roman"/>
                <w:shd w:val="clear" w:color="auto" w:fill="FFFFFF"/>
              </w:rPr>
              <w:t>Social and cultural instruments</w:t>
            </w:r>
          </w:p>
        </w:tc>
        <w:tc>
          <w:tcPr>
            <w:tcW w:w="2693" w:type="dxa"/>
          </w:tcPr>
          <w:p w14:paraId="2AB4EEF7"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Information</w:t>
            </w:r>
          </w:p>
          <w:p w14:paraId="7A403200"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Biodiversity registers</w:t>
            </w:r>
          </w:p>
          <w:p w14:paraId="0BCB13A7"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Education and training</w:t>
            </w:r>
          </w:p>
          <w:p w14:paraId="08BDA5A5"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Corporate Social Responsibility</w:t>
            </w:r>
          </w:p>
          <w:p w14:paraId="6E88525A"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elf-regulation</w:t>
            </w:r>
          </w:p>
          <w:p w14:paraId="7ECC355C"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Voluntary agreements </w:t>
            </w:r>
          </w:p>
        </w:tc>
        <w:tc>
          <w:tcPr>
            <w:tcW w:w="2552" w:type="dxa"/>
          </w:tcPr>
          <w:p w14:paraId="7B28158F"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Provide a space for indigenous and local knowledge to have a greater influence on planning and programming</w:t>
            </w:r>
          </w:p>
          <w:p w14:paraId="4BD01AFD"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Foster enhanced participation of diverse communities and sectors in conservation</w:t>
            </w:r>
          </w:p>
          <w:p w14:paraId="09A8487C"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lastRenderedPageBreak/>
              <w:t xml:space="preserve">Augment resources </w:t>
            </w:r>
          </w:p>
          <w:p w14:paraId="17F17818"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Support behavioural change at local and sub-national scales   </w:t>
            </w:r>
          </w:p>
        </w:tc>
        <w:tc>
          <w:tcPr>
            <w:tcW w:w="2659" w:type="dxa"/>
          </w:tcPr>
          <w:p w14:paraId="2598E94B"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lastRenderedPageBreak/>
              <w:t xml:space="preserve">Decentralised approaches may not be necessarily aligned with traditional community institutions </w:t>
            </w:r>
          </w:p>
          <w:p w14:paraId="763A9B0A"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Highly sensitive to local conditions </w:t>
            </w:r>
          </w:p>
          <w:p w14:paraId="415AC2B2"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 xml:space="preserve">Being largely voluntary, there may be challenges in </w:t>
            </w:r>
            <w:r w:rsidRPr="0008241C">
              <w:rPr>
                <w:rFonts w:ascii="Times New Roman" w:hAnsi="Times New Roman"/>
                <w:shd w:val="clear" w:color="auto" w:fill="FFFFFF"/>
                <w:lang w:eastAsia="ja-JP"/>
              </w:rPr>
              <w:lastRenderedPageBreak/>
              <w:t xml:space="preserve">standardisation and upscaling  </w:t>
            </w:r>
          </w:p>
        </w:tc>
      </w:tr>
      <w:tr w:rsidR="00A01204" w:rsidRPr="0008241C" w14:paraId="133BE3F4" w14:textId="77777777" w:rsidTr="00642B4F">
        <w:tc>
          <w:tcPr>
            <w:tcW w:w="1271" w:type="dxa"/>
          </w:tcPr>
          <w:p w14:paraId="67F2CE7A" w14:textId="77777777" w:rsidR="00A01204" w:rsidRPr="0008241C" w:rsidRDefault="00A01204" w:rsidP="00A01204">
            <w:pPr>
              <w:rPr>
                <w:rFonts w:ascii="Times New Roman" w:hAnsi="Times New Roman"/>
                <w:shd w:val="clear" w:color="auto" w:fill="FFFFFF"/>
              </w:rPr>
            </w:pPr>
            <w:r w:rsidRPr="0008241C">
              <w:rPr>
                <w:rFonts w:ascii="Times New Roman" w:hAnsi="Times New Roman"/>
                <w:shd w:val="clear" w:color="auto" w:fill="FFFFFF"/>
              </w:rPr>
              <w:lastRenderedPageBreak/>
              <w:t>Management based  instruments</w:t>
            </w:r>
          </w:p>
        </w:tc>
        <w:tc>
          <w:tcPr>
            <w:tcW w:w="2693" w:type="dxa"/>
          </w:tcPr>
          <w:p w14:paraId="68E81ED2"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Landscape management</w:t>
            </w:r>
          </w:p>
          <w:p w14:paraId="2BF34BD6"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Sustainable forest management</w:t>
            </w:r>
          </w:p>
          <w:p w14:paraId="2FB119A6"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Integrated coastal zone management</w:t>
            </w:r>
          </w:p>
          <w:p w14:paraId="3831C507"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Integrated river basin management</w:t>
            </w:r>
          </w:p>
        </w:tc>
        <w:tc>
          <w:tcPr>
            <w:tcW w:w="2552" w:type="dxa"/>
          </w:tcPr>
          <w:p w14:paraId="68608192"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Foster systemic change in management of landscapes to secure long term conservation of nature and NCP</w:t>
            </w:r>
          </w:p>
        </w:tc>
        <w:tc>
          <w:tcPr>
            <w:tcW w:w="2659" w:type="dxa"/>
          </w:tcPr>
          <w:p w14:paraId="5957AAAF" w14:textId="77777777" w:rsidR="00A01204" w:rsidRPr="0008241C" w:rsidRDefault="00A01204" w:rsidP="007F0414">
            <w:pPr>
              <w:numPr>
                <w:ilvl w:val="0"/>
                <w:numId w:val="36"/>
              </w:numPr>
              <w:tabs>
                <w:tab w:val="clear" w:pos="1247"/>
                <w:tab w:val="clear" w:pos="1814"/>
                <w:tab w:val="clear" w:pos="2381"/>
                <w:tab w:val="clear" w:pos="2948"/>
                <w:tab w:val="clear" w:pos="3515"/>
              </w:tabs>
              <w:suppressAutoHyphens/>
              <w:autoSpaceDN w:val="0"/>
              <w:contextualSpacing/>
              <w:textAlignment w:val="baseline"/>
              <w:rPr>
                <w:rFonts w:ascii="Times New Roman" w:hAnsi="Times New Roman"/>
                <w:shd w:val="clear" w:color="auto" w:fill="FFFFFF"/>
                <w:lang w:eastAsia="ja-JP"/>
              </w:rPr>
            </w:pPr>
            <w:r w:rsidRPr="0008241C">
              <w:rPr>
                <w:rFonts w:ascii="Times New Roman" w:hAnsi="Times New Roman"/>
                <w:shd w:val="clear" w:color="auto" w:fill="FFFFFF"/>
                <w:lang w:eastAsia="ja-JP"/>
              </w:rPr>
              <w:t>Complex coordination and funding requirements across sectors and stakeholders</w:t>
            </w:r>
          </w:p>
        </w:tc>
      </w:tr>
    </w:tbl>
    <w:p w14:paraId="7BA4BC16" w14:textId="77777777" w:rsidR="00A01204" w:rsidRPr="0008241C" w:rsidRDefault="00A01204" w:rsidP="00A01204">
      <w:pPr>
        <w:rPr>
          <w:sz w:val="19"/>
          <w:szCs w:val="19"/>
          <w:shd w:val="clear" w:color="auto" w:fill="FFFFFF"/>
        </w:rPr>
      </w:pPr>
      <w:r w:rsidRPr="0008241C">
        <w:rPr>
          <w:sz w:val="19"/>
          <w:szCs w:val="19"/>
          <w:shd w:val="clear" w:color="auto" w:fill="FFFFFF"/>
        </w:rPr>
        <w:t>(Source: Authors’ summary of assessment)</w:t>
      </w:r>
    </w:p>
    <w:bookmarkEnd w:id="1845"/>
    <w:p w14:paraId="79D09DE3" w14:textId="40DF6779" w:rsidR="00A01204" w:rsidRDefault="00A01204" w:rsidP="00A01204">
      <w:pPr>
        <w:rPr>
          <w:sz w:val="22"/>
          <w:szCs w:val="22"/>
        </w:rPr>
      </w:pPr>
    </w:p>
    <w:p w14:paraId="559152F0" w14:textId="77777777" w:rsidR="00930FE2" w:rsidRPr="0008241C" w:rsidRDefault="00930FE2" w:rsidP="00A01204">
      <w:pPr>
        <w:rPr>
          <w:sz w:val="22"/>
          <w:szCs w:val="22"/>
        </w:rPr>
      </w:pPr>
    </w:p>
    <w:p w14:paraId="5345FE1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846" w:name="_Toc504317373"/>
      <w:bookmarkStart w:id="1847" w:name="_Toc504318066"/>
      <w:bookmarkStart w:id="1848" w:name="_Toc504321412"/>
      <w:bookmarkStart w:id="1849" w:name="_Toc524048091"/>
      <w:r w:rsidRPr="0008241C">
        <w:rPr>
          <w:b/>
          <w:sz w:val="22"/>
          <w:szCs w:val="24"/>
        </w:rPr>
        <w:t>6.4.1.1</w:t>
      </w:r>
      <w:r w:rsidRPr="0008241C">
        <w:rPr>
          <w:b/>
          <w:sz w:val="22"/>
          <w:szCs w:val="24"/>
        </w:rPr>
        <w:tab/>
        <w:t>Legal and Regulatory Instruments</w:t>
      </w:r>
      <w:bookmarkEnd w:id="1846"/>
      <w:bookmarkEnd w:id="1847"/>
      <w:bookmarkEnd w:id="1848"/>
      <w:bookmarkEnd w:id="1849"/>
    </w:p>
    <w:p w14:paraId="3F3145C5" w14:textId="77777777" w:rsidR="00A01204" w:rsidRPr="0008241C" w:rsidRDefault="00A01204" w:rsidP="00A01204">
      <w:pPr>
        <w:rPr>
          <w:sz w:val="22"/>
          <w:szCs w:val="22"/>
        </w:rPr>
      </w:pPr>
    </w:p>
    <w:p w14:paraId="604E5DBF" w14:textId="77777777" w:rsidR="00A01204" w:rsidRPr="0008241C" w:rsidRDefault="00A01204" w:rsidP="00A01204">
      <w:pPr>
        <w:rPr>
          <w:sz w:val="22"/>
          <w:szCs w:val="22"/>
        </w:rPr>
      </w:pPr>
      <w:r w:rsidRPr="0008241C">
        <w:rPr>
          <w:sz w:val="22"/>
          <w:szCs w:val="22"/>
        </w:rPr>
        <w:t xml:space="preserve">Legal and regulatory instruments, also alternately referred as command and control instruments have been the predominant approach for biodiversity conservation and addressing environmental issues in Asia and Pacific </w:t>
      </w:r>
      <w:r w:rsidRPr="0008241C">
        <w:rPr>
          <w:sz w:val="22"/>
          <w:szCs w:val="22"/>
        </w:rPr>
        <w:fldChar w:fldCharType="begin" w:fldLock="1"/>
      </w:r>
      <w:r w:rsidRPr="0008241C">
        <w:rPr>
          <w:sz w:val="22"/>
          <w:szCs w:val="22"/>
        </w:rPr>
        <w:instrText>ADDIN CSL_CITATION {"citationItems":[{"id":"ITEM-1","itemData":{"ISSN":"16555252","abstract":"This paper identifies inadequate effort to use market-based approaches, among others, as a reason for limited progress in arresting continuing environmental degradation in the Asia and Pacific region. Quoting examples, the paper asserts that markets can be created for ecosystem protection and provision of ecosystem services under innovative regulatory mechanisms; and that use of marketbased approaches can reduce the dependency on unsustainable financing for environmental management. The paper also briefly discusses the role of governments, donors, and other stakeholders in creating the enabling policy and institutional framework for introducing market-based approaches. © 2008 by Asian Development Bank.","author":[{"dropping-particle":"","family":"Gunatilake","given":"Herath","non-dropping-particle":"","parse-names":false,"suffix":""},{"dropping-particle":"","family":"Guzman","given":"Franklin D.","non-dropping-particle":"De","parse-names":false,"suffix":""}],"container-title":"ADB Economics Working Paper Series","id":"ITEM-1","issue":"124","issued":{"date-parts":[["2008"]]},"page":"1-42","title":"Market-based approaches for managing the Asian environment: A review","type":"article-journal","volume":"124"},"uris":["http://www.mendeley.com/documents/?uuid=526ba558-a7ce-4557-bc5f-aafe7dd7fd0b"]},{"id":"ITEM-2","itemData":{"DOI":"10.1093/oxrep/grs009","ISBN":"0266-903X","ISSN":"0266903X","abstract":"We review and confirm the claim that credible evaluations of common conservation instruments continue to be rare. The limited set of rigorous studies suggests that protected areas cause modest reductions in deforestation; however, the evidence base for payments for ecosystem services, decentralization policies and other interventions is much weaker. Thus, we renew our urgent call for more evaluations from many more biodiversity-relevant locations. Specifically, we call for a programme of research—Conservation Evaluation 2.0—that seeks to measure how programme impacts vary by socio-political and bio-physical context, to track economic and environmental impacts jointly, to identify spatial spillover effects to untargeted areas, and to use theories of change to characterize causal mechanisms that can guide the collection of data and the interpretation of results. Only then can we usefully contribute to the debate over how to protect biodiversity in developing countries. ","author":[{"dropping-particle":"","family":"Miteva","given":"Daniela A.","non-dropping-particle":"","parse-names":false,"suffix":""},{"dropping-particle":"","family":"Pattanayak","given":"Subhrendu K.","non-dropping-particle":"","parse-names":false,"suffix":""},{"dropping-particle":"","family":"Ferraro","given":"Paul J.","non-dropping-particle":"","parse-names":false,"suffix":""}],"container-title":"Oxford Review of Economic Policy","id":"ITEM-2","issue":"1","issued":{"date-parts":[["2012"]]},"page":"69-92","title":"Evaluation of biodiversity policy instruments: What works and what doesn't?","type":"article-journal","volume":"28"},"uris":["http://www.mendeley.com/documents/?uuid=226a40b7-8e7b-44bc-9cf4-dd1a82a95af6"]}],"mendeley":{"formattedCitation":"(Gunatilake &amp; De Guzman, 2008; Miteva &lt;i&gt;et al.&lt;/i&gt;, 2012)","plainTextFormattedCitation":"(Gunatilake &amp; De Guzman, 2008; Miteva et al., 2012)","previouslyFormattedCitation":"(Gunatilake &amp; De Guzman, 2008; Miteva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Gunatilake &amp; De Guzman, 2008; Miteva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These instruments, which work in the form of setting standards, norms, technology requirements, threshold values, liability rules, or setting disincentives as means of conserving nature, or addressing threats to nature, have their positives in the form of clarity of objectives and outcomes and relative ease of compliance monitoring </w:t>
      </w:r>
      <w:r w:rsidRPr="0008241C">
        <w:rPr>
          <w:sz w:val="22"/>
          <w:szCs w:val="22"/>
        </w:rPr>
        <w:fldChar w:fldCharType="begin" w:fldLock="1"/>
      </w:r>
      <w:r w:rsidRPr="0008241C">
        <w:rPr>
          <w:sz w:val="22"/>
          <w:szCs w:val="22"/>
        </w:rPr>
        <w:instrText>ADDIN CSL_CITATION {"citationItems":[{"id":"ITEM-1","itemData":{"DOI":"10.1111/1467-9930.00065","ISBN":"1467-9930","ISSN":"1467-9930","abstract":"One of the most important strategies for protecting the environment is regulation, yet our present regulatory system is often not up to the task. An excessive reliance on “single instrument” approaches is misguided, because all instruments have strengths and weaknesses, and because none are sufficiently flexible and resilient to be able to successfully address all environmental problems in all contexts. Accordingly, a better strategy will seek to harness the strengths of individual mechanisms while compensating for their weaknesses by the use of additional instruments. That is, in the large majority of circumstances, a mix of regulatory instruments is required, tailored to specific policy goals. We cannot assume, however, that all combinations of instruments will be better than a single instrument approach. On the contrary, different combinations of instruments, or the introduction of a new instrument to an existing policy mix, could have a variety of effects, not all of which are positive. This article examines the interactions of different categories of regulatory instruments to determine which combinations are productive, counterproductive, or context specific. The aim is to develop a prescriptive categorization of instrument mixes that will aid policymakers in policy design.","author":[{"dropping-particle":"","family":"Gunningham","given":"Neil","non-dropping-particle":"","parse-names":false,"suffix":""},{"dropping-particle":"","family":"Sinclair","given":"Darren","non-dropping-particle":"","parse-names":false,"suffix":""}],"container-title":"Law &amp; Policy","id":"ITEM-1","issue":"1","issued":{"date-parts":[["1999"]]},"page":"49-76","title":"Regulatory Pluralism: Designing Policy Mixes for Environmental Protection","type":"article-journal","volume":"21"},"uris":["http://www.mendeley.com/documents/?uuid=07ffa028-2955-3cef-8e8c-a9aea2e0b7c1"]}],"mendeley":{"formattedCitation":"(Gunningham &amp; Sinclair, 1999)","plainTextFormattedCitation":"(Gunningham &amp; Sinclair, 1999)","previouslyFormattedCitation":"(Gunningham &amp; Sinclair, 1999)"},"properties":{"noteIndex":0},"schema":"https://github.com/citation-style-language/schema/raw/master/csl-citation.json"}</w:instrText>
      </w:r>
      <w:r w:rsidRPr="0008241C">
        <w:rPr>
          <w:sz w:val="22"/>
          <w:szCs w:val="22"/>
        </w:rPr>
        <w:fldChar w:fldCharType="separate"/>
      </w:r>
      <w:r w:rsidRPr="0008241C">
        <w:rPr>
          <w:noProof/>
          <w:sz w:val="22"/>
          <w:szCs w:val="22"/>
        </w:rPr>
        <w:t>(Gunningham &amp; Sinclair, 1999)</w:t>
      </w:r>
      <w:r w:rsidRPr="0008241C">
        <w:rPr>
          <w:sz w:val="22"/>
          <w:szCs w:val="22"/>
        </w:rPr>
        <w:fldChar w:fldCharType="end"/>
      </w:r>
      <w:r w:rsidRPr="0008241C">
        <w:rPr>
          <w:sz w:val="22"/>
          <w:szCs w:val="22"/>
        </w:rPr>
        <w:t xml:space="preserve">, and can set the boundaries for operation of other instruments classes such as economic and financial instruments </w:t>
      </w:r>
      <w:r w:rsidRPr="0008241C">
        <w:rPr>
          <w:sz w:val="22"/>
          <w:szCs w:val="22"/>
        </w:rPr>
        <w:fldChar w:fldCharType="begin" w:fldLock="1"/>
      </w:r>
      <w:r w:rsidRPr="0008241C">
        <w:rPr>
          <w:sz w:val="22"/>
          <w:szCs w:val="22"/>
        </w:rPr>
        <w:instrText>ADDIN CSL_CITATION {"citationItems":[{"id":"ITEM-1","itemData":{"DOI":"10.1016/j.ecolecon.2014.07.017","ISBN":"09218009 (ISSN)","ISSN":"09218009","abstract":"The aim of this paper is to clarify what is meant by 'markets for ecosystem services (ES)'. The defining characteristic of markets is interaction through trade. Two main dimensions are identified as basis for classifying markets in ES. Firstly, we have markets with and without intermediaries. Secondly, some markets for ES are created by defined liabilities like caps on emissions while other trades come about voluntarily. Altogether six forms of markets are identified, with two being incomplete. The paper also offers an analysis of the most important existing markets for ES using the developed classification. Regarding payments for ecosystem services (PES), most are not markets, not even incomplete. This is so as most resources are raised through taxes or fees - command not trade. Moreover, most payments are best characterized as subsidies. Cap-and-trade systems like those for carbon qualify as markets, but depend crucially on the politically defined cap. Moreover, it is this cap that protects the environment. While the idea with markets in ES is to 'escape' command and control, it is observed that C&amp;C is essential for these markets to work.","author":[{"dropping-particle":"","family":"Vatn","given":"Arild","non-dropping-particle":"","parse-names":false,"suffix":""}],"container-title":"Ecological Economics","id":"ITEM-1","issued":{"date-parts":[["2015"]]},"page":"225-233","publisher":"Elsevier B.V.","title":"Markets in environmental governance. From theory to practice","type":"article-journal","volume":"117"},"uris":["http://www.mendeley.com/documents/?uuid=d99ac0ec-ede6-45f9-aeaf-59ecde4cef97"]}],"mendeley":{"formattedCitation":"(Vatn, 2015)","plainTextFormattedCitation":"(Vatn, 2015)","previouslyFormattedCitation":"(Vatn, 2015)"},"properties":{"noteIndex":0},"schema":"https://github.com/citation-style-language/schema/raw/master/csl-citation.json"}</w:instrText>
      </w:r>
      <w:r w:rsidRPr="0008241C">
        <w:rPr>
          <w:sz w:val="22"/>
          <w:szCs w:val="22"/>
        </w:rPr>
        <w:fldChar w:fldCharType="separate"/>
      </w:r>
      <w:r w:rsidRPr="0008241C">
        <w:rPr>
          <w:noProof/>
          <w:sz w:val="22"/>
          <w:szCs w:val="22"/>
        </w:rPr>
        <w:t>(Vatn, 2015)</w:t>
      </w:r>
      <w:r w:rsidRPr="0008241C">
        <w:rPr>
          <w:sz w:val="22"/>
          <w:szCs w:val="22"/>
        </w:rPr>
        <w:fldChar w:fldCharType="end"/>
      </w:r>
      <w:r w:rsidRPr="0008241C">
        <w:rPr>
          <w:sz w:val="22"/>
          <w:szCs w:val="22"/>
        </w:rPr>
        <w:t xml:space="preserve">. An extensive assessment of policies for various ecosystems and for various subregions was presented in previous sections of this chapter. The assessment revealed that many instruments for these policies have been criticised for lacking flexibility, and adaptation to local conditions and intersectoral considerations. A review of environmental laws and institutions in South East Asia identify two major challenges, namely a) failure to coordinate developmental and environmental policies between the central and provincial governments, as well as between different sectoral interests at all levels, and b) sectorality, without adequate consideration for the deep inter-linkages that exist in various environmental issues </w:t>
      </w:r>
      <w:r w:rsidRPr="0008241C">
        <w:rPr>
          <w:sz w:val="22"/>
          <w:szCs w:val="22"/>
        </w:rPr>
        <w:fldChar w:fldCharType="begin" w:fldLock="1"/>
      </w:r>
      <w:r w:rsidRPr="0008241C">
        <w:rPr>
          <w:sz w:val="22"/>
          <w:szCs w:val="22"/>
        </w:rPr>
        <w:instrText>ADDIN CSL_CITATION {"citationItems":[{"id":"ITEM-1","itemData":{"author":[{"dropping-particle":"","family":"Tan","given":"Alan Khee-Jin","non-dropping-particle":"","parse-names":false,"suffix":""}],"container-title":"Sybil","id":"ITEM-1","issue":"2004","issued":{"date-parts":[["2004"]]},"page":"177","title":"Environmental laws and institutions in Southeast Asia: A review of recent developments","type":"article-journal","volume":"8"},"uris":["http://www.mendeley.com/documents/?uuid=db334938-e71c-4888-9190-5e3427ebfeb9"]}],"mendeley":{"formattedCitation":"(A. K.-J. Tan, 2004)","plainTextFormattedCitation":"(A. K.-J. Tan, 2004)","previouslyFormattedCitation":"(A. K.-J. Tan, 2004)"},"properties":{"noteIndex":0},"schema":"https://github.com/citation-style-language/schema/raw/master/csl-citation.json"}</w:instrText>
      </w:r>
      <w:r w:rsidRPr="0008241C">
        <w:rPr>
          <w:sz w:val="22"/>
          <w:szCs w:val="22"/>
        </w:rPr>
        <w:fldChar w:fldCharType="separate"/>
      </w:r>
      <w:r w:rsidRPr="0008241C">
        <w:rPr>
          <w:noProof/>
          <w:sz w:val="22"/>
          <w:szCs w:val="22"/>
        </w:rPr>
        <w:t>(Tan, 2004)</w:t>
      </w:r>
      <w:r w:rsidRPr="0008241C">
        <w:rPr>
          <w:sz w:val="22"/>
          <w:szCs w:val="22"/>
        </w:rPr>
        <w:fldChar w:fldCharType="end"/>
      </w:r>
      <w:r w:rsidRPr="0008241C">
        <w:rPr>
          <w:sz w:val="22"/>
          <w:szCs w:val="22"/>
        </w:rPr>
        <w:t xml:space="preserve">. On similar lines, a review from the  South Pacific concluded that command and control instruments could be used mostly as a last resort, with preference being given to social agreements to achieve a desired land use or change and undesired behaviour, with due consideration to sensitivities associated with customary land tenure, and traditional patterns of development </w:t>
      </w:r>
      <w:r w:rsidRPr="0008241C">
        <w:rPr>
          <w:sz w:val="22"/>
          <w:szCs w:val="22"/>
        </w:rPr>
        <w:fldChar w:fldCharType="begin" w:fldLock="1"/>
      </w:r>
      <w:r w:rsidRPr="0008241C">
        <w:rPr>
          <w:sz w:val="22"/>
          <w:szCs w:val="22"/>
        </w:rPr>
        <w:instrText>ADDIN CSL_CITATION {"citationItems":[{"id":"ITEM-1","itemData":{"author":[{"dropping-particle":"","family":"Farrier","given":"D","non-dropping-particle":"","parse-names":false,"suffix":""}],"container-title":"Journal of South Pacific Law","id":"ITEM-1","issue":"1","issued":{"date-parts":[["2003"]]},"title":"Emerging Patterns in Environmental Legislation in Pacific Island Countries","type":"article-journal","volume":"7"},"uris":["http://www.mendeley.com/documents/?uuid=9a9e97e5-58cd-4462-b1a6-a3fa1a8e827b"]}],"mendeley":{"formattedCitation":"(Farrier, 2003)","plainTextFormattedCitation":"(Farrier, 2003)","previouslyFormattedCitation":"(Farrier, 2003)"},"properties":{"noteIndex":0},"schema":"https://github.com/citation-style-language/schema/raw/master/csl-citation.json"}</w:instrText>
      </w:r>
      <w:r w:rsidRPr="0008241C">
        <w:rPr>
          <w:sz w:val="22"/>
          <w:szCs w:val="22"/>
        </w:rPr>
        <w:fldChar w:fldCharType="separate"/>
      </w:r>
      <w:r w:rsidRPr="0008241C">
        <w:rPr>
          <w:noProof/>
          <w:sz w:val="22"/>
          <w:szCs w:val="22"/>
        </w:rPr>
        <w:t>(Farrier, 2003)</w:t>
      </w:r>
      <w:r w:rsidRPr="0008241C">
        <w:rPr>
          <w:sz w:val="22"/>
          <w:szCs w:val="22"/>
        </w:rPr>
        <w:fldChar w:fldCharType="end"/>
      </w:r>
      <w:r w:rsidRPr="0008241C">
        <w:rPr>
          <w:sz w:val="22"/>
          <w:szCs w:val="22"/>
        </w:rPr>
        <w:t xml:space="preserve">. Despite the mixed record of command and control approaches </w:t>
      </w:r>
      <w:r w:rsidRPr="0008241C">
        <w:rPr>
          <w:sz w:val="22"/>
          <w:szCs w:val="22"/>
        </w:rPr>
        <w:fldChar w:fldCharType="begin" w:fldLock="1"/>
      </w:r>
      <w:r w:rsidRPr="0008241C">
        <w:rPr>
          <w:sz w:val="22"/>
          <w:szCs w:val="22"/>
        </w:rPr>
        <w:instrText>ADDIN CSL_CITATION {"citationItems":[{"id":"ITEM-1","itemData":{"author":[{"dropping-particle":"","family":"Nagle","given":"John Copeland","non-dropping-particle":"","parse-names":false,"suffix":""}],"container-title":"Journal of Land Use and Environmental Law","id":"ITEM-1","issued":{"date-parts":[["2009"]]},"page":"1-40","title":"The effectiveness of biodiversity law","type":"article-journal"},"uris":["http://www.mendeley.com/documents/?uuid=d51e8856-2893-40c7-bab3-d9f472f7b142"]},{"id":"ITEM-2","itemData":{"DOI":"10.1505/146554814812572485","ISBN":"1465-5489","ISSN":"14655489","abstract":"SUMMARY Enforcement of the law is the most widely practiced strategy to prevent illegal logging in tropical developing countries, though the efficacy of such practice has often been questioned. We examined the effectiveness of forest law enforcement and different forms of economic incentives to curb the activities of illegal loggers. Thirty households, both with and without economic incentives, were interviewed in 2007 and 2009 in two protected areas of Bangladesh, namely the Lawachara National Park and the Satchari National Park. The enforcement of customary forest law appears to have very little ability to tackle illegal logging, whereas different alternative income-generating options designed to influence the livelihoods of illegal loggers are revealed to be very useful because such initiatives were found to have considerably reduced both the number of illegal loggers and the frequencies and amount of timber harvested illegally in both sites. Interestingly, illegal loggers responded most positively when they found themselves much closer to forests with clearly defined rights and responsibilities. Securing development of local forest users with tenure rights and greater access to alternative income-generating options, market regulation, and institutional and regulatory reform are critical to control illegal logging and to guarantee the sustainability of declining forest resources.","author":[{"dropping-particle":"","family":"Mukul","given":"S.A.","non-dropping-particle":"","parse-names":false,"suffix":""},{"dropping-particle":"","family":"Herbohn","given":"J.","non-dropping-particle":"","parse-names":false,"suffix":""},{"dropping-particle":"","family":"Rashid","given":"A.Z.M.M.","non-dropping-particle":"","parse-names":false,"suffix":""},{"dropping-particle":"","family":"Uddin","given":"M.B.","non-dropping-particle":"","parse-names":false,"suffix":""}],"container-title":"International Forestry Review","id":"ITEM-2","issue":"3","issued":{"date-parts":[["2014"]]},"page":"363-375","title":"Comparing the effectiveness of forest law enforcement and economic incentives to prevent illegal logging in Bangladesh","type":"article-journal","volume":"16"},"uris":["http://www.mendeley.com/documents/?uuid=9f03b860-0eef-4cb9-8d9b-488fd9ae82a5"]}],"mendeley":{"formattedCitation":"(Mukul &lt;i&gt;et al.&lt;/i&gt;, 2014; Nagle, 2009)","plainTextFormattedCitation":"(Mukul et al., 2014; Nagle, 2009)","previouslyFormattedCitation":"(Mukul &lt;i&gt;et al.&lt;/i&gt;, 2014; Nagle, 2009)"},"properties":{"noteIndex":0},"schema":"https://github.com/citation-style-language/schema/raw/master/csl-citation.json"}</w:instrText>
      </w:r>
      <w:r w:rsidRPr="0008241C">
        <w:rPr>
          <w:sz w:val="22"/>
          <w:szCs w:val="22"/>
        </w:rPr>
        <w:fldChar w:fldCharType="separate"/>
      </w:r>
      <w:r w:rsidRPr="0008241C">
        <w:rPr>
          <w:noProof/>
          <w:sz w:val="22"/>
          <w:szCs w:val="22"/>
        </w:rPr>
        <w:t xml:space="preserve">(Mukul </w:t>
      </w:r>
      <w:r w:rsidRPr="0008241C">
        <w:rPr>
          <w:i/>
          <w:noProof/>
          <w:sz w:val="22"/>
          <w:szCs w:val="22"/>
        </w:rPr>
        <w:t>et al.</w:t>
      </w:r>
      <w:r w:rsidRPr="0008241C">
        <w:rPr>
          <w:noProof/>
          <w:sz w:val="22"/>
          <w:szCs w:val="22"/>
        </w:rPr>
        <w:t>, 2014; Nagle, 2009)</w:t>
      </w:r>
      <w:r w:rsidRPr="0008241C">
        <w:rPr>
          <w:sz w:val="22"/>
          <w:szCs w:val="22"/>
        </w:rPr>
        <w:fldChar w:fldCharType="end"/>
      </w:r>
      <w:r w:rsidRPr="0008241C">
        <w:rPr>
          <w:sz w:val="22"/>
          <w:szCs w:val="22"/>
        </w:rPr>
        <w:t xml:space="preserve">, these instruments have an important role to play in providing the basis of operation of other instruments types, such as economic and financial instruments </w:t>
      </w:r>
      <w:r w:rsidRPr="0008241C">
        <w:rPr>
          <w:sz w:val="22"/>
          <w:szCs w:val="22"/>
        </w:rPr>
        <w:fldChar w:fldCharType="begin" w:fldLock="1"/>
      </w:r>
      <w:r w:rsidRPr="0008241C">
        <w:rPr>
          <w:sz w:val="22"/>
          <w:szCs w:val="22"/>
        </w:rPr>
        <w:instrText>ADDIN CSL_CITATION {"citationItems":[{"id":"ITEM-1","itemData":{"ISSN":"16555252","abstract":"This paper identifies inadequate effort to use market-based approaches, among others, as a reason for limited progress in arresting continuing environmental degradation in the Asia and Pacific region. Quoting examples, the paper asserts that markets can be created for ecosystem protection and provision of ecosystem services under innovative regulatory mechanisms; and that use of marketbased approaches can reduce the dependency on unsustainable financing for environmental management. The paper also briefly discusses the role of governments, donors, and other stakeholders in creating the enabling policy and institutional framework for introducing market-based approaches. © 2008 by Asian Development Bank.","author":[{"dropping-particle":"","family":"Gunatilake","given":"Herath","non-dropping-particle":"","parse-names":false,"suffix":""},{"dropping-particle":"","family":"Guzman","given":"Franklin D.","non-dropping-particle":"De","parse-names":false,"suffix":""}],"container-title":"ADB Economics Working Paper Series","id":"ITEM-1","issue":"124","issued":{"date-parts":[["2008"]]},"page":"1-42","title":"Market-based approaches for managing the Asian environment: A review","type":"article-journal","volume":"124"},"uris":["http://www.mendeley.com/documents/?uuid=526ba558-a7ce-4557-bc5f-aafe7dd7fd0b"]},{"id":"ITEM-2","itemData":{"author":[{"dropping-particle":"","family":"Mulongoy","given":"K.J.","non-dropping-particle":"","parse-names":false,"suffix":""},{"dropping-particle":"","family":"Gidda","given":"S.B.","non-dropping-particle":"","parse-names":false,"suffix":""}],"container-title":"Secretariat of the Convention on Biological Diversity","id":"ITEM-2","issued":{"date-parts":[["2008"]]},"number-of-pages":"30","publisher-place":"Montreal, Canada","title":"Ecological, Economic, Cultural and Social Benefits of Protected Areas","type":"report"},"uris":["http://www.mendeley.com/documents/?uuid=8ad47afc-5943-4969-8a5b-59e31cb88889"]}],"mendeley":{"formattedCitation":"(Gunatilake &amp; De Guzman, 2008; Mulongoy &amp; Gidda, 2008a)","plainTextFormattedCitation":"(Gunatilake &amp; De Guzman, 2008; Mulongoy &amp; Gidda, 2008a)","previouslyFormattedCitation":"(Gunatilake &amp; De Guzman, 2008; Mulongoy &amp; Gidda, 2008a)"},"properties":{"noteIndex":0},"schema":"https://github.com/citation-style-language/schema/raw/master/csl-citation.json"}</w:instrText>
      </w:r>
      <w:r w:rsidRPr="0008241C">
        <w:rPr>
          <w:sz w:val="22"/>
          <w:szCs w:val="22"/>
        </w:rPr>
        <w:fldChar w:fldCharType="separate"/>
      </w:r>
      <w:r w:rsidRPr="0008241C">
        <w:rPr>
          <w:noProof/>
          <w:sz w:val="22"/>
          <w:szCs w:val="22"/>
        </w:rPr>
        <w:t>(Gunatilake &amp; De Guzman, 2008; Mulongoy &amp; Gidda, 2008a)</w:t>
      </w:r>
      <w:r w:rsidRPr="0008241C">
        <w:rPr>
          <w:sz w:val="22"/>
          <w:szCs w:val="22"/>
        </w:rPr>
        <w:fldChar w:fldCharType="end"/>
      </w:r>
      <w:r w:rsidRPr="0008241C">
        <w:rPr>
          <w:sz w:val="22"/>
          <w:szCs w:val="22"/>
        </w:rPr>
        <w:t>.</w:t>
      </w:r>
    </w:p>
    <w:p w14:paraId="396F57A8" w14:textId="77777777" w:rsidR="00A01204" w:rsidRPr="0008241C" w:rsidRDefault="00A01204" w:rsidP="00A01204">
      <w:pPr>
        <w:rPr>
          <w:sz w:val="22"/>
          <w:szCs w:val="22"/>
        </w:rPr>
      </w:pPr>
    </w:p>
    <w:p w14:paraId="7F8297C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850" w:name="_Toc504317374"/>
      <w:bookmarkStart w:id="1851" w:name="_Toc504318067"/>
      <w:bookmarkStart w:id="1852" w:name="_Toc504321413"/>
      <w:bookmarkStart w:id="1853" w:name="_Toc524048092"/>
      <w:r w:rsidRPr="0008241C">
        <w:rPr>
          <w:b/>
          <w:sz w:val="22"/>
          <w:szCs w:val="24"/>
        </w:rPr>
        <w:t>6.4.1.2</w:t>
      </w:r>
      <w:r w:rsidRPr="0008241C">
        <w:rPr>
          <w:b/>
          <w:sz w:val="22"/>
          <w:szCs w:val="24"/>
        </w:rPr>
        <w:tab/>
        <w:t>Social and cultural instruments</w:t>
      </w:r>
      <w:bookmarkEnd w:id="1850"/>
      <w:bookmarkEnd w:id="1851"/>
      <w:bookmarkEnd w:id="1852"/>
      <w:bookmarkEnd w:id="1853"/>
      <w:r w:rsidRPr="0008241C">
        <w:rPr>
          <w:b/>
          <w:sz w:val="22"/>
          <w:szCs w:val="24"/>
        </w:rPr>
        <w:t xml:space="preserve"> </w:t>
      </w:r>
    </w:p>
    <w:p w14:paraId="5004AB24" w14:textId="77777777" w:rsidR="00A01204" w:rsidRPr="0008241C" w:rsidRDefault="00A01204" w:rsidP="00A01204">
      <w:pPr>
        <w:rPr>
          <w:sz w:val="22"/>
          <w:szCs w:val="22"/>
        </w:rPr>
      </w:pPr>
    </w:p>
    <w:p w14:paraId="5E2670CC" w14:textId="654C1E8D" w:rsidR="00A01204" w:rsidRPr="0008241C" w:rsidRDefault="00A01204" w:rsidP="00A01204">
      <w:pPr>
        <w:rPr>
          <w:sz w:val="22"/>
          <w:szCs w:val="22"/>
        </w:rPr>
      </w:pPr>
      <w:r w:rsidRPr="0008241C">
        <w:rPr>
          <w:sz w:val="22"/>
          <w:szCs w:val="22"/>
        </w:rPr>
        <w:t>Social and cultural instruments build on the interdependence between ecosystems and sociocultural dynamics for meeting environmental management objectives. These include information related instruments such as environmental education, eco-labelling, certification, and awareness raising; self-regulation, voluntary agreements, corporate social responsibility: participation, and enhancement of collective action of indigenous peoples and local communities. There are several examples of community based nature conservation and sustainable management initiatives from the Asia-Pacific region centered on the conservation ethos of these communities (</w:t>
      </w:r>
      <w:r w:rsidRPr="0008241C">
        <w:rPr>
          <w:sz w:val="22"/>
          <w:szCs w:val="22"/>
        </w:rPr>
        <w:fldChar w:fldCharType="begin"/>
      </w:r>
      <w:r w:rsidRPr="0008241C">
        <w:rPr>
          <w:sz w:val="22"/>
          <w:szCs w:val="22"/>
        </w:rPr>
        <w:instrText xml:space="preserve"> REF _Ref496995879 \h  \* MERGEFORMAT </w:instrText>
      </w:r>
      <w:r w:rsidRPr="0008241C">
        <w:rPr>
          <w:sz w:val="22"/>
          <w:szCs w:val="22"/>
        </w:rPr>
      </w:r>
      <w:r w:rsidRPr="0008241C">
        <w:rPr>
          <w:sz w:val="22"/>
          <w:szCs w:val="22"/>
        </w:rPr>
        <w:fldChar w:fldCharType="separate"/>
      </w:r>
      <w:r w:rsidR="00D74032" w:rsidRPr="00D74032">
        <w:rPr>
          <w:kern w:val="2"/>
          <w:sz w:val="22"/>
          <w:szCs w:val="22"/>
          <w:lang w:val="en-US" w:eastAsia="ja-JP"/>
        </w:rPr>
        <w:t>Box 6.14</w:t>
      </w:r>
      <w:r w:rsidRPr="0008241C">
        <w:rPr>
          <w:sz w:val="22"/>
          <w:szCs w:val="22"/>
        </w:rPr>
        <w:fldChar w:fldCharType="end"/>
      </w:r>
      <w:r w:rsidRPr="0008241C">
        <w:rPr>
          <w:sz w:val="22"/>
          <w:szCs w:val="22"/>
        </w:rPr>
        <w:t xml:space="preserve">). In several cases, enabling local communities and indigenous people to take management decisions, and also providing options of livelihoods, have been key success elements. </w:t>
      </w:r>
    </w:p>
    <w:p w14:paraId="03C23175" w14:textId="71ADBB5B" w:rsidR="00A01204" w:rsidRDefault="00A01204" w:rsidP="00A01204">
      <w:pPr>
        <w:rPr>
          <w:sz w:val="22"/>
          <w:szCs w:val="22"/>
        </w:rPr>
      </w:pPr>
    </w:p>
    <w:p w14:paraId="30F9799C" w14:textId="16043022" w:rsidR="006E6780" w:rsidRDefault="006E6780" w:rsidP="00A01204">
      <w:pPr>
        <w:rPr>
          <w:sz w:val="22"/>
          <w:szCs w:val="22"/>
        </w:rPr>
      </w:pPr>
    </w:p>
    <w:p w14:paraId="39B74425" w14:textId="77777777" w:rsidR="006E6780" w:rsidRPr="0008241C" w:rsidRDefault="006E6780"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65FF9F61" w14:textId="77777777" w:rsidTr="00642B4F">
        <w:tc>
          <w:tcPr>
            <w:tcW w:w="9016" w:type="dxa"/>
          </w:tcPr>
          <w:p w14:paraId="4BF005D5" w14:textId="7D286C6B"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bookmarkStart w:id="1854" w:name="_Ref496995879"/>
            <w:bookmarkStart w:id="1855" w:name="_Toc479995715"/>
            <w:bookmarkStart w:id="1856" w:name="_Toc504087554"/>
            <w:r w:rsidRPr="0008241C">
              <w:rPr>
                <w:rFonts w:ascii="Times New Roman" w:hAnsi="Times New Roman"/>
                <w:b/>
                <w:kern w:val="2"/>
                <w:lang w:eastAsia="ja-JP"/>
              </w:rPr>
              <w:t>Box 6.</w:t>
            </w:r>
            <w:r w:rsidRPr="0008241C">
              <w:rPr>
                <w:b/>
                <w:bCs/>
                <w:kern w:val="2"/>
                <w:lang w:eastAsia="ja-JP"/>
              </w:rPr>
              <w:fldChar w:fldCharType="begin"/>
            </w:r>
            <w:r w:rsidRPr="0008241C">
              <w:rPr>
                <w:rFonts w:ascii="Times New Roman" w:hAnsi="Times New Roman"/>
                <w:b/>
                <w:kern w:val="2"/>
                <w:lang w:eastAsia="ja-JP"/>
              </w:rPr>
              <w:instrText xml:space="preserve"> SEQ Box \* ARABIC </w:instrText>
            </w:r>
            <w:r w:rsidRPr="0008241C">
              <w:rPr>
                <w:b/>
                <w:bCs/>
                <w:kern w:val="2"/>
                <w:lang w:eastAsia="ja-JP"/>
              </w:rPr>
              <w:fldChar w:fldCharType="separate"/>
            </w:r>
            <w:r w:rsidR="00D74032">
              <w:rPr>
                <w:rFonts w:ascii="Times New Roman" w:hAnsi="Times New Roman"/>
                <w:b/>
                <w:noProof/>
                <w:kern w:val="2"/>
                <w:lang w:eastAsia="ja-JP"/>
              </w:rPr>
              <w:t>14</w:t>
            </w:r>
            <w:r w:rsidRPr="0008241C">
              <w:rPr>
                <w:b/>
                <w:kern w:val="2"/>
                <w:lang w:eastAsia="ja-JP"/>
              </w:rPr>
              <w:fldChar w:fldCharType="end"/>
            </w:r>
            <w:bookmarkEnd w:id="1854"/>
            <w:r w:rsidRPr="0008241C">
              <w:rPr>
                <w:rFonts w:ascii="Times New Roman" w:hAnsi="Times New Roman"/>
                <w:b/>
                <w:kern w:val="2"/>
                <w:lang w:eastAsia="ja-JP"/>
              </w:rPr>
              <w:t xml:space="preserve"> Community-based Trophy Hunting--a Powerful Tool for Maintaining Biodiversity</w:t>
            </w:r>
            <w:bookmarkEnd w:id="1855"/>
            <w:bookmarkEnd w:id="1856"/>
          </w:p>
          <w:p w14:paraId="521C9C49" w14:textId="77777777" w:rsidR="00A01204" w:rsidRPr="0008241C" w:rsidRDefault="00A01204" w:rsidP="00A01204">
            <w:pPr>
              <w:rPr>
                <w:rFonts w:ascii="Times New Roman" w:hAnsi="Times New Roman"/>
                <w:bCs/>
              </w:rPr>
            </w:pPr>
          </w:p>
          <w:p w14:paraId="2EA4898B" w14:textId="77777777" w:rsidR="00A01204" w:rsidRPr="0008241C" w:rsidRDefault="00A01204" w:rsidP="00A01204">
            <w:pPr>
              <w:rPr>
                <w:rFonts w:ascii="Times New Roman" w:hAnsi="Times New Roman"/>
              </w:rPr>
            </w:pPr>
            <w:r w:rsidRPr="0008241C">
              <w:rPr>
                <w:rFonts w:ascii="Times New Roman" w:hAnsi="Times New Roman"/>
              </w:rPr>
              <w:t xml:space="preserve">Pakistan is considered as a pioneer in successfully introducing community-based trophy hunting to conserve biodiversity, particularly mountain ungulates and their habitats. This is achieved through provision of direct and indirect economic incentives to local communities to conserve wildlife populations. Pakistan is rich in diversity of Caprinae species (mountain goats and sheep) like markhor (Capra falconeri), Himalayan ibex (Capra ibex), Sindh ibex (Capra aegagrus), Urial (Ovis vignei), and Blue Sheep (Pseudois nayaur). The trophy hunting of these species is allowed under a strict policy only in community-managed conservation areas. The revenue generated through this program is distributed at 20:80 ratios, meaning 20 per cent of the trophy permit fee is retained by the government, while 80 per cent of the revenue is shared with the participating community for use in species conservation and/or local economic development activities. These funds can provide an enormous increase in community’s collateral savings and household income and act as a powerful incentive for managing biodiversity. For example, only 12 markhor permits are issued annually under the CITES quota, 4 each for Gilgit-Baltistan, 4 for Khyber Pakhtunkhwa, and 4 for Balochistan. These permits are issued through an open auction and can bring $50,000 to $110,000 on the international market for a single markhor trophy. Similarly, ibex trophy permits range from $3000 to $5,000, urial from $12,000 to $15,000, and blue sheep from $8,000 to $12,000 for foreign hunters. Ibex hunting permits are also offered to national hunters from PKR100,000 to 300,000 and for local hunters from PKR25,000 to 55,000. For 2016 hunting season, government of Gilgit-Baltistan has issued 4 markhor, 80 ibex, and 14 blue sheep permits through a bidding system. Community-based trophy hunting is taking place since 1996 and so far participating communities have generated considerable revenue from this scheme, which is contributing to biodiversity conservation and local socio-economic development. </w:t>
            </w:r>
            <w:r w:rsidRPr="0008241C">
              <w:fldChar w:fldCharType="begin" w:fldLock="1"/>
            </w:r>
            <w:r w:rsidRPr="0008241C">
              <w:rPr>
                <w:rFonts w:ascii="Times New Roman" w:hAnsi="Times New Roman"/>
              </w:rPr>
              <w:instrText>ADDIN CSL_CITATION {"citationItems":[{"id":"ITEM-1","itemData":{"author":[{"dropping-particle":"","family":"IUCN SSC","given":"","non-dropping-particle":"","parse-names":false,"suffix":""}],"id":"ITEM-1","issued":{"date-parts":[["2012"]]},"publisher":"IUCN","publisher-place":"Gland","title":"IUCN SSC Guiding Principles on Trophy Hunting as a Tool for Creating Conservation Incentives","type":"article","volume":"Ver. 1.0"},"uris":["http://www.mendeley.com/documents/?uuid=5dbd4965-9fde-4ea1-a3a4-b090ad937efd"]}],"mendeley":{"formattedCitation":"(IUCN SSC, 2012)","plainTextFormattedCitation":"(IUCN SSC, 2012)","previouslyFormattedCitation":"(IUCN SSC, 2012)"},"properties":{"noteIndex":0},"schema":"https://github.com/citation-style-language/schema/raw/master/csl-citation.json"}</w:instrText>
            </w:r>
            <w:r w:rsidRPr="0008241C">
              <w:fldChar w:fldCharType="separate"/>
            </w:r>
            <w:r w:rsidRPr="0008241C">
              <w:rPr>
                <w:rFonts w:ascii="Times New Roman" w:hAnsi="Times New Roman"/>
                <w:noProof/>
              </w:rPr>
              <w:t>(IUCN SSC, 2012)</w:t>
            </w:r>
            <w:r w:rsidRPr="0008241C">
              <w:fldChar w:fldCharType="end"/>
            </w:r>
            <w:r w:rsidRPr="0008241C">
              <w:rPr>
                <w:rFonts w:ascii="Times New Roman" w:hAnsi="Times New Roman"/>
              </w:rPr>
              <w:t xml:space="preserve"> recognises that trophy hunting can serve as conservation tool when it contributes to biological sustainability and provides net conservation and socio-economic benefits</w:t>
            </w:r>
          </w:p>
          <w:p w14:paraId="793D57FC" w14:textId="77777777" w:rsidR="00A01204" w:rsidRPr="0008241C" w:rsidRDefault="00A01204" w:rsidP="00A01204">
            <w:pPr>
              <w:rPr>
                <w:rFonts w:ascii="Times New Roman" w:hAnsi="Times New Roman"/>
              </w:rPr>
            </w:pPr>
            <w:r w:rsidRPr="0008241C">
              <w:rPr>
                <w:rFonts w:ascii="Times New Roman" w:hAnsi="Times New Roman"/>
              </w:rPr>
              <w:t xml:space="preserve">There has been a remarkable impact on markhor, ibex and urial populations. Their numbers have increased many folds in the community conservation areas (biological sustainability). Trophy hunting fees brought many socio-economic benefits for the local communities in the form of developmental activities, scholarship schemes for talented poor student, especially girls, and community loans for micro enterprise. In addition, trophy hunting generates permanent employment as community rangers and seasonal employment as daily labours, rent for horses, porters, and selling local handicrafts (conservation and socio-economic benefits) </w:t>
            </w:r>
            <w:r w:rsidRPr="0008241C">
              <w:fldChar w:fldCharType="begin" w:fldLock="1"/>
            </w:r>
            <w:r w:rsidRPr="0008241C">
              <w:rPr>
                <w:rFonts w:ascii="Times New Roman" w:hAnsi="Times New Roman"/>
              </w:rPr>
              <w:instrText>ADDIN CSL_CITATION {"citationItems":[{"id":"ITEM-1","itemData":{"author":[{"dropping-particle":"","family":"Ali","given":"Haidar","non-dropping-particle":"","parse-names":false,"suffix":""},{"dropping-particle":"","family":"Shafi","given":"Malik Muhammad","non-dropping-particle":"","parse-names":false,"suffix":""},{"dropping-particle":"","family":"Khan","given":"Himayatullah","non-dropping-particle":"","parse-names":false,"suffix":""},{"dropping-particle":"","family":"Mussawer","given":"Shah","non-dropping-particle":"","parse-names":false,"suffix":""},{"dropping-particle":"","family":"Khan","given":"Munir","non-dropping-particle":"","parse-names":false,"suffix":""}],"container-title":"Environmental Economics","id":"ITEM-1","issue":"1","issued":{"date-parts":[["2015"]]},"title":"Socio-economic benefits of community based trophy hunting programs","type":"article-journal","volume":"6"},"uris":["http://www.mendeley.com/documents/?uuid=689e5645-e881-4e27-8d1a-88bd1e07fdcb"]}],"mendeley":{"formattedCitation":"(Ali &lt;i&gt;et al.&lt;/i&gt;, 2015)","plainTextFormattedCitation":"(Ali et al., 2015)","previouslyFormattedCitation":"(Ali &lt;i&gt;et al.&lt;/i&gt;, 2015)"},"properties":{"noteIndex":0},"schema":"https://github.com/citation-style-language/schema/raw/master/csl-citation.json"}</w:instrText>
            </w:r>
            <w:r w:rsidRPr="0008241C">
              <w:fldChar w:fldCharType="separate"/>
            </w:r>
            <w:r w:rsidRPr="0008241C">
              <w:rPr>
                <w:rFonts w:ascii="Times New Roman" w:hAnsi="Times New Roman"/>
                <w:noProof/>
              </w:rPr>
              <w:t xml:space="preserve">(Ali </w:t>
            </w:r>
            <w:r w:rsidRPr="0008241C">
              <w:rPr>
                <w:rFonts w:ascii="Times New Roman" w:hAnsi="Times New Roman"/>
                <w:i/>
                <w:noProof/>
              </w:rPr>
              <w:t>et al.</w:t>
            </w:r>
            <w:r w:rsidRPr="0008241C">
              <w:rPr>
                <w:rFonts w:ascii="Times New Roman" w:hAnsi="Times New Roman"/>
                <w:noProof/>
              </w:rPr>
              <w:t>, 2015)</w:t>
            </w:r>
            <w:r w:rsidRPr="0008241C">
              <w:fldChar w:fldCharType="end"/>
            </w:r>
            <w:r w:rsidRPr="0008241C">
              <w:rPr>
                <w:rFonts w:ascii="Times New Roman" w:hAnsi="Times New Roman"/>
              </w:rPr>
              <w:t xml:space="preserve">. These activities provided direct and indirect economic incentives to local communities, which changed their attitude and perceptions toward biodiversity and community-based biodiversity conservation, as a result poaching was controlled to large extent. Local people believe that the community-based trophy hunting has potential to contribute to biodiversity conservation and the cost of local development. It could be a powerful and effective conservation tool if applied correctly. It is low impact and low cost tool, but return from sustainable use of components of biodiversity is often very high </w:t>
            </w:r>
            <w:r w:rsidRPr="0008241C">
              <w:fldChar w:fldCharType="begin" w:fldLock="1"/>
            </w:r>
            <w:r w:rsidRPr="0008241C">
              <w:rPr>
                <w:rFonts w:ascii="Times New Roman" w:hAnsi="Times New Roman"/>
              </w:rPr>
              <w:instrText>ADDIN CSL_CITATION {"citationItems":[{"id":"ITEM-1","itemData":{"author":[{"dropping-particle":"","family":"Virk","given":"Amjad Tahir","non-dropping-particle":"","parse-names":false,"suffix":""}],"id":"ITEM-1","issued":{"date-parts":[["1999"]]},"publisher":"University of Montana","title":"Integrating wildlife conservation with community-based development in Northern Areas Pakistan","type":"thesis"},"uris":["http://www.mendeley.com/documents/?uuid=da4d2a81-2ac2-4517-9486-c863920f933f"]},{"id":"ITEM-2","itemData":{"author":[{"dropping-particle":"","family":"Shackleton","given":"D M","non-dropping-particle":"","parse-names":false,"suffix":""}],"id":"ITEM-2","issued":{"date-parts":[["2001"]]},"page":"59 pp","publisher":"IUCN/SSC Caprinae Specialist Group","title":"A Review of Community-Based Trophy Hunting Programs in Pakistan","type":"article"},"uris":["http://www.mendeley.com/documents/?uuid=b85e980d-82c5-423c-b70c-80f564a24d49"]}],"mendeley":{"formattedCitation":"(D. M. Shackleton, 2001; Virk, 1999)","plainTextFormattedCitation":"(D. M. Shackleton, 2001; Virk, 1999)","previouslyFormattedCitation":"(D. M. Shackleton, 2001; Virk, 1999)"},"properties":{"noteIndex":0},"schema":"https://github.com/citation-style-language/schema/raw/master/csl-citation.json"}</w:instrText>
            </w:r>
            <w:r w:rsidRPr="0008241C">
              <w:fldChar w:fldCharType="separate"/>
            </w:r>
            <w:r w:rsidRPr="0008241C">
              <w:rPr>
                <w:rFonts w:ascii="Times New Roman" w:hAnsi="Times New Roman"/>
                <w:noProof/>
              </w:rPr>
              <w:t>(Shackleton, 2001; Virk, 1999)</w:t>
            </w:r>
            <w:r w:rsidRPr="0008241C">
              <w:fldChar w:fldCharType="end"/>
            </w:r>
            <w:r w:rsidRPr="0008241C">
              <w:rPr>
                <w:rFonts w:ascii="Times New Roman" w:hAnsi="Times New Roman"/>
              </w:rPr>
              <w:t>.</w:t>
            </w:r>
          </w:p>
          <w:p w14:paraId="41654B1E" w14:textId="77777777" w:rsidR="00A01204" w:rsidRPr="0008241C" w:rsidRDefault="00A01204" w:rsidP="00A01204">
            <w:pPr>
              <w:rPr>
                <w:rFonts w:ascii="Times New Roman" w:hAnsi="Times New Roman"/>
              </w:rPr>
            </w:pPr>
          </w:p>
        </w:tc>
      </w:tr>
    </w:tbl>
    <w:p w14:paraId="1A923225" w14:textId="77777777" w:rsidR="00A01204" w:rsidRPr="0008241C" w:rsidRDefault="00A01204" w:rsidP="00A01204">
      <w:pPr>
        <w:rPr>
          <w:sz w:val="22"/>
          <w:szCs w:val="22"/>
        </w:rPr>
      </w:pPr>
    </w:p>
    <w:p w14:paraId="759A6A1D" w14:textId="77777777" w:rsidR="00A01204" w:rsidRPr="0008241C" w:rsidRDefault="00A01204" w:rsidP="00A01204">
      <w:pPr>
        <w:rPr>
          <w:sz w:val="22"/>
          <w:szCs w:val="22"/>
        </w:rPr>
      </w:pPr>
      <w:r w:rsidRPr="0008241C">
        <w:rPr>
          <w:sz w:val="22"/>
          <w:szCs w:val="22"/>
        </w:rPr>
        <w:t xml:space="preserve">Multi-stakeholders led initiatives described above are the outcomes of mainstreaming of biodiversity conservation into production sectors using the corporate social responsibility mechanism which paves way for achieving sustainable development goals by making conservation efforts beyond protected areas. Additionally, building capacity in developing and effective implementation of community managed business plans is equally important in generating sustainable financial mechanisms as an incentive for managing community conservation areas and protected areas. Further development of Trust Fund mechanism also enhances community involvement in protected area management. In Pakistan, Mountain Areas Conservancies Fund has been developed as a revolving fund for sponsoring small community-based biodiversity conservation projects. In addition, Protected Areas Fund has been created with seed money from the GEF to support the management and biodiversity conservation in buffer zones of important national parks </w:t>
      </w:r>
      <w:r w:rsidRPr="0008241C">
        <w:rPr>
          <w:sz w:val="22"/>
          <w:szCs w:val="22"/>
        </w:rPr>
        <w:fldChar w:fldCharType="begin" w:fldLock="1"/>
      </w:r>
      <w:r w:rsidRPr="0008241C">
        <w:rPr>
          <w:sz w:val="22"/>
          <w:szCs w:val="22"/>
        </w:rPr>
        <w:instrText>ADDIN CSL_CITATION {"citationItems":[{"id":"ITEM-1","itemData":{"author":[{"dropping-particle":"","family":"Hunnam","given":"Peter","non-dropping-particle":"","parse-names":false,"suffix":""},{"dropping-particle":"","family":"Brodnig","given":"Gernot","non-dropping-particle":"","parse-names":false,"suffix":""},{"dropping-particle":"","family":"Khawar","given":"Huma","non-dropping-particle":"","parse-names":false,"suffix":""},{"dropping-particle":"","family":"Khan","given":"Malik Muhammad","non-dropping-particle":"","parse-names":false,"suffix":""}],"id":"ITEM-1","issue":"November","issued":{"date-parts":[["2003"]]},"title":"Mid-term Evaluation Report on Mountain Areas Conservancy Project, Pakistan","type":"report"},"uris":["http://www.mendeley.com/documents/?uuid=f8e6d6c5-a40c-49de-b57b-b89ae073b8e3"]}],"mendeley":{"formattedCitation":"(Hunnam &lt;i&gt;et al.&lt;/i&gt;, 2003)","plainTextFormattedCitation":"(Hunnam et al., 2003)","previouslyFormattedCitation":"(Hunnam &lt;i&gt;et al.&lt;/i&gt;, 2003)"},"properties":{"noteIndex":0},"schema":"https://github.com/citation-style-language/schema/raw/master/csl-citation.json"}</w:instrText>
      </w:r>
      <w:r w:rsidRPr="0008241C">
        <w:rPr>
          <w:sz w:val="22"/>
          <w:szCs w:val="22"/>
        </w:rPr>
        <w:fldChar w:fldCharType="separate"/>
      </w:r>
      <w:r w:rsidRPr="0008241C">
        <w:rPr>
          <w:noProof/>
          <w:sz w:val="22"/>
          <w:szCs w:val="22"/>
        </w:rPr>
        <w:t xml:space="preserve">(Hunnam </w:t>
      </w:r>
      <w:r w:rsidRPr="0008241C">
        <w:rPr>
          <w:i/>
          <w:noProof/>
          <w:sz w:val="22"/>
          <w:szCs w:val="22"/>
        </w:rPr>
        <w:t>et al.</w:t>
      </w:r>
      <w:r w:rsidRPr="0008241C">
        <w:rPr>
          <w:noProof/>
          <w:sz w:val="22"/>
          <w:szCs w:val="22"/>
        </w:rPr>
        <w:t>, 2003)</w:t>
      </w:r>
      <w:r w:rsidRPr="0008241C">
        <w:rPr>
          <w:sz w:val="22"/>
          <w:szCs w:val="22"/>
        </w:rPr>
        <w:fldChar w:fldCharType="end"/>
      </w:r>
      <w:r w:rsidRPr="0008241C">
        <w:rPr>
          <w:sz w:val="22"/>
          <w:szCs w:val="22"/>
        </w:rPr>
        <w:t>.</w:t>
      </w:r>
    </w:p>
    <w:p w14:paraId="3FE5CEF9" w14:textId="77777777" w:rsidR="00A01204" w:rsidRPr="0008241C" w:rsidRDefault="00A01204" w:rsidP="00A01204">
      <w:pPr>
        <w:rPr>
          <w:sz w:val="22"/>
          <w:szCs w:val="22"/>
        </w:rPr>
      </w:pPr>
    </w:p>
    <w:p w14:paraId="6E420AC9" w14:textId="77777777" w:rsidR="00A01204" w:rsidRPr="0008241C" w:rsidRDefault="00A01204" w:rsidP="00A01204">
      <w:pPr>
        <w:rPr>
          <w:sz w:val="22"/>
          <w:szCs w:val="22"/>
        </w:rPr>
      </w:pPr>
      <w:r w:rsidRPr="0008241C">
        <w:rPr>
          <w:sz w:val="22"/>
          <w:szCs w:val="22"/>
        </w:rPr>
        <w:lastRenderedPageBreak/>
        <w:t xml:space="preserve">Consumer and producer market standards, product certification, sui generis protection systems, and sustainable supply chains are increasingly important, since large-scale threats, such as ranching, plantations, commercial fisheries, and products increasingly entering global supply chains, now supersede small-scale, rural marketing systems. Environmentally certified products have increasingly penetrated into mainstream product markets. Globally the area compliant with major Voluntary Sustainability Standards has expanded for more than three times from 2008 to 2013, where notable increase was seen for oil palm, sugar cane, and cocoa </w:t>
      </w:r>
      <w:r w:rsidRPr="0008241C">
        <w:rPr>
          <w:sz w:val="22"/>
          <w:szCs w:val="22"/>
        </w:rPr>
        <w:fldChar w:fldCharType="begin" w:fldLock="1"/>
      </w:r>
      <w:r w:rsidRPr="0008241C">
        <w:rPr>
          <w:sz w:val="22"/>
          <w:szCs w:val="22"/>
        </w:rPr>
        <w:instrText>ADDIN CSL_CITATION {"citationItems":[{"id":"ITEM-1","itemData":{"author":[{"dropping-particle":"","family":"Lernoud","given":"Julia","non-dropping-particle":"","parse-names":false,"suffix":""},{"dropping-particle":"","family":"Potts","given":"Jason","non-dropping-particle":"","parse-names":false,"suffix":""},{"dropping-particle":"","family":"Sampson","given":"Gregory","non-dropping-particle":"","parse-names":false,"suffix":""},{"dropping-particle":"","family":"Voora","given":"Vivek","non-dropping-particle":"","parse-names":false,"suffix":""},{"dropping-particle":"","family":"Willer","given":"Helga","non-dropping-particle":"","parse-names":false,"suffix":""},{"dropping-particle":"","family":"Wozniak","given":"Joseph","non-dropping-particle":"","parse-names":false,"suffix":""}],"id":"ITEM-1","issued":{"date-parts":[["2015"]]},"publisher-place":"Geneva","title":"The State of Sustainable Markets – Statistics and Emerging Trends 2015","type":"report"},"uris":["http://www.mendeley.com/documents/?uuid=4161b377-8b15-4d1f-84b9-0c436ce4d7c0"]}],"mendeley":{"formattedCitation":"(Lernoud &lt;i&gt;et al.&lt;/i&gt;, 2015)","plainTextFormattedCitation":"(Lernoud et al., 2015)","previouslyFormattedCitation":"(Lernoud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ernoud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adoption of VSS in Asia and the Pacific emerged slower than in other regions, but is now picking up, with 9 countries in the region are counted amongst the global “top-ten” countries regarding the area certified under major international certification schemes. Growing demand for environmentally certified products further led to the establishment of country initiatives, such as the Indonesian Ecolabelling Institute which developed Forest Certification Systems in Indonesia. The objectives and scope of certification substantially vary among different certification initiatives, whether it be very specific to conserve forest or agro-forest ecosystems, bird habitats or dolphin populations, or too general to be effective in delivering results for the conservation of BES. </w:t>
      </w:r>
    </w:p>
    <w:p w14:paraId="76A4A32C" w14:textId="77777777" w:rsidR="00A01204" w:rsidRPr="0008241C" w:rsidRDefault="00A01204" w:rsidP="00A01204">
      <w:pPr>
        <w:rPr>
          <w:sz w:val="22"/>
          <w:szCs w:val="22"/>
        </w:rPr>
      </w:pPr>
    </w:p>
    <w:p w14:paraId="2514CD64" w14:textId="3E774097" w:rsidR="00A01204" w:rsidRPr="0008241C" w:rsidRDefault="00A01204" w:rsidP="00A01204">
      <w:pPr>
        <w:rPr>
          <w:sz w:val="22"/>
          <w:szCs w:val="22"/>
        </w:rPr>
      </w:pPr>
      <w:r w:rsidRPr="0008241C">
        <w:rPr>
          <w:sz w:val="22"/>
          <w:szCs w:val="22"/>
        </w:rPr>
        <w:t xml:space="preserve">Ecotourism can blend the goals of education and awareness as well as creation of positive economic incentives for nature. It can be combined with community conservation and protected area management, and when applicable, can be highly successful. Community-based ecotourism is one of the fastest growing industries in the world </w:t>
      </w:r>
      <w:r w:rsidRPr="0008241C">
        <w:rPr>
          <w:sz w:val="22"/>
          <w:szCs w:val="22"/>
        </w:rPr>
        <w:fldChar w:fldCharType="begin" w:fldLock="1"/>
      </w:r>
      <w:r w:rsidRPr="0008241C">
        <w:rPr>
          <w:sz w:val="22"/>
          <w:szCs w:val="22"/>
        </w:rPr>
        <w:instrText>ADDIN CSL_CITATION {"citationItems":[{"id":"ITEM-1","itemData":{"DOI":"10.1016/j.ecolecon.2004.09.015","ISSN":"09218009","abstract":"The majority of species classified as “threatened”, “endangered” or “vulnerable” by the IUCN are to be found in government-controlled parks and legally protected areas in developing countries. Dissatisfaction with the public sector's record in protecting endangered species has prompted calls for the use of market-based instruments and other economic incentives to promote more effective environmental outcomes. In this paper, we examine whether greater reliance on market-based incentives would result in improved environmental outcomes in national parks. We address this issue by extending the literature on optimal contracts to the case of a renewable resource. We identify conditions under which private ownership or control of a national park induces more (less) efficient management of protected areas. The paper concludes with a discussion of the limitations of the analysis and the implications of these results for the conservation of biodiversity.","author":[{"dropping-particle":"","family":"Damania","given":"Richard","non-dropping-particle":"","parse-names":false,"suffix":""},{"dropping-particle":"","family":"Hatch","given":"John","non-dropping-particle":"","parse-names":false,"suffix":""}],"container-title":"Ecological Economics","id":"ITEM-1","issue":"3","issued":{"date-parts":[["2005"]]},"page":"339-351","title":"Protecting Eden: markets or government?","type":"article-journal","volume":"53"},"uris":["http://www.mendeley.com/documents/?uuid=ebfc2d6a-8347-3cdb-87da-81e2197a014e"]}],"mendeley":{"formattedCitation":"(Richard Damania &amp; Hatch, 2005)","plainTextFormattedCitation":"(Richard Damania &amp; Hatch, 2005)","previouslyFormattedCitation":"(Richard Damania &amp; Hatch, 2005)"},"properties":{"noteIndex":0},"schema":"https://github.com/citation-style-language/schema/raw/master/csl-citation.json"}</w:instrText>
      </w:r>
      <w:r w:rsidRPr="0008241C">
        <w:rPr>
          <w:sz w:val="22"/>
          <w:szCs w:val="22"/>
        </w:rPr>
        <w:fldChar w:fldCharType="separate"/>
      </w:r>
      <w:r w:rsidRPr="0008241C">
        <w:rPr>
          <w:noProof/>
          <w:sz w:val="22"/>
          <w:szCs w:val="22"/>
        </w:rPr>
        <w:t>(Damania &amp; Hatch, 2005)</w:t>
      </w:r>
      <w:r w:rsidRPr="0008241C">
        <w:rPr>
          <w:sz w:val="22"/>
          <w:szCs w:val="22"/>
        </w:rPr>
        <w:fldChar w:fldCharType="end"/>
      </w:r>
      <w:r w:rsidRPr="0008241C">
        <w:rPr>
          <w:sz w:val="22"/>
          <w:szCs w:val="22"/>
        </w:rPr>
        <w:t xml:space="preserve">. Protected areas are vital for safeguarding biodiversity and generating annual revenue through ecotourism. Ecotourism in and around protected areas in Thailand has increased average household income and lowered poverty rates </w:t>
      </w:r>
      <w:r w:rsidRPr="0008241C">
        <w:rPr>
          <w:sz w:val="22"/>
          <w:szCs w:val="22"/>
        </w:rPr>
        <w:fldChar w:fldCharType="begin" w:fldLock="1"/>
      </w:r>
      <w:r w:rsidRPr="0008241C">
        <w:rPr>
          <w:sz w:val="22"/>
          <w:szCs w:val="22"/>
        </w:rPr>
        <w:instrText>ADDIN CSL_CITATION {"citationItems":[{"id":"ITEM-1","itemData":{"DOI":"10.1088/1748-9326/8/2/025011","ISBN":"1748-9326","ISSN":"1748-9326","abstract":"National parks and other protected areas are at the forefront of global efforts to protect biodiversity and ecosystem services. However, not all protection is equal. Some areas are assigned strict legal protection that permits few extractive human uses. Other protected area designations permit a wider range of uses. Whether strictly protected areas are more effective in achieving environmental objectives is an empirical question: although strictly protected areas legally permit less anthropogenic disturbance, the social conflicts associated with assigning strict protection may lead politicians to assign strict protection to less-threatened areas and may lead citizens or enforcement agents to ignore the strict legal restrictions. We contrast the impacts of strictly and less strictly protected areas in four countries using IUCN designations to measure de jure strictness, data on deforestation to measure outcomes, and a quasi-experimental design to estimate impacts. On average, stricter protection reduced deforestation rates more than less strict protection, but the additional impact was not always large and sometimes arose because of where stricter protection was assigned rather than regulatory strictness per se . We also show that, in protected area studies contrasting y management regimes, there are y 2 policy-relevant impacts, rather than only y , as earlier studies have implied.","author":[{"dropping-particle":"","family":"Ferraro","given":"Paul J","non-dropping-particle":"","parse-names":false,"suffix":""},{"dropping-particle":"","family":"Hanauer","given":"Merlin M","non-dropping-particle":"","parse-names":false,"suffix":""},{"dropping-particle":"","family":"Miteva","given":"Daniela a","non-dropping-particle":"","parse-names":false,"suffix":""},{"dropping-particle":"","family":"Canavire-Bacarreza","given":"Gustavo Javier","non-dropping-particle":"","parse-names":false,"suffix":""},{"dropping-particle":"","family":"Pattanayak","given":"Subhrendu K","non-dropping-particle":"","parse-names":false,"suffix":""},{"dropping-particle":"","family":"Sims","given":"Katharine R E","non-dropping-particle":"","parse-names":false,"suffix":""}],"container-title":"Environmental Research Letters","id":"ITEM-1","issue":"2","issued":{"date-parts":[["2013"]]},"page":"025011","title":"More strictly protected areas are not necessarily more protective: evidence from Bolivia, Costa Rica, Indonesia, and Thailand","type":"article-journal","volume":"8"},"uris":["http://www.mendeley.com/documents/?uuid=cfaf20bd-1467-4c25-beec-7d5d798ac50f"]}],"mendeley":{"formattedCitation":"(Ferraro &lt;i&gt;et al.&lt;/i&gt;, 2013)","plainTextFormattedCitation":"(Ferraro et al., 2013)","previouslyFormattedCitation":"(Ferraro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Ferraro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Nepal uses a strategy of ecotourism built around tiger reserves, strongly emphasising benefit sharing, turning poachers into tour guides, and allowing the regeneration of degraded forests. g the local community and Non-Governmental </w:t>
      </w:r>
      <w:r w:rsidR="00C934E9">
        <w:rPr>
          <w:sz w:val="22"/>
          <w:szCs w:val="22"/>
        </w:rPr>
        <w:t>Organiz</w:t>
      </w:r>
      <w:r w:rsidRPr="0008241C">
        <w:rPr>
          <w:sz w:val="22"/>
          <w:szCs w:val="22"/>
        </w:rPr>
        <w:t xml:space="preserve">ations.  However its potential has not been fully tapped as there is limited involvement of the local community in the planning and implementation stages </w:t>
      </w:r>
      <w:r w:rsidRPr="0008241C">
        <w:rPr>
          <w:sz w:val="22"/>
          <w:szCs w:val="22"/>
        </w:rPr>
        <w:fldChar w:fldCharType="begin" w:fldLock="1"/>
      </w:r>
      <w:r w:rsidRPr="0008241C">
        <w:rPr>
          <w:sz w:val="22"/>
          <w:szCs w:val="22"/>
        </w:rPr>
        <w:instrText>ADDIN CSL_CITATION {"citationItems":[{"id":"ITEM-1","itemData":{"DOI":"10.1016/j.sbspro.2016.06.109","ISBN":"0000000000","ISSN":"18770428","abstract":"Surabaya has pristine mangrove areas, which is located on the East Coast of Surabaya. It has a lot of potential that can be developed. One of the potential developed is Mangrove Ecotourism, where the management is done directly by the Village People Wonorejo. But a lot of potential that there is not explored properly and the tendency is decreasing environmental quality. Mangrove Ecotourism have not optimized yet its potential tourism destination object. Planning done by the Wonorejo Community performed not optimal. Therefore, in this study needs to be conducted to identify the level of community participation in the development of ecotourism in the village Wonorejo mangrove in order to develop good ecotourism planning through participation planning.","author":[{"dropping-particle":"","family":"Idajati","given":"Hertiari","non-dropping-particle":"","parse-names":false,"suffix":""},{"dropping-particle":"","family":"Pamungkas","given":"Adjie","non-dropping-particle":"","parse-names":false,"suffix":""},{"dropping-particle":"","family":"Vely Kukinul","given":"S.","non-dropping-particle":"","parse-names":false,"suffix":""}],"container-title":"Procedia - Social and Behavioral Sciences","id":"ITEM-1","issue":"November 2015","issued":{"date-parts":[["2016"]]},"page":"515-520","title":"The Level of Participation in Mangrove Ecotourism Development, Wonorejo Surabaya","type":"article-journal","volume":"227"},"uris":["http://www.mendeley.com/documents/?uuid=5dc51bff-8fdf-4073-a37c-1f9557d92196"]}],"mendeley":{"formattedCitation":"(Idajati &lt;i&gt;et al.&lt;/i&gt;, 2016)","plainTextFormattedCitation":"(Idajati et al., 2016)","previouslyFormattedCitation":"(Idajat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Idajat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w:t>
      </w:r>
    </w:p>
    <w:p w14:paraId="2A18394A" w14:textId="77777777" w:rsidR="00A01204" w:rsidRPr="0008241C" w:rsidRDefault="00A01204" w:rsidP="00A01204">
      <w:pPr>
        <w:rPr>
          <w:sz w:val="22"/>
          <w:szCs w:val="22"/>
        </w:rPr>
      </w:pPr>
    </w:p>
    <w:p w14:paraId="7E5A9C0D" w14:textId="77777777" w:rsidR="00A01204" w:rsidRPr="0008241C" w:rsidRDefault="00A01204" w:rsidP="00A01204">
      <w:pPr>
        <w:rPr>
          <w:sz w:val="22"/>
          <w:szCs w:val="22"/>
        </w:rPr>
      </w:pPr>
      <w:r w:rsidRPr="0008241C">
        <w:rPr>
          <w:sz w:val="22"/>
          <w:szCs w:val="22"/>
        </w:rPr>
        <w:t xml:space="preserve">The rich cultural diversity of Asia and presence of local communities and indigenous peoples in key biodiversity areas in most parts of the region, make use of social and cultural instruments highly relevant. These tools also provide the possibility of augmenting public finance resources for nature conservation by mobilising resources from the private sector, yet their overall positive impact on conservation has only been limited </w:t>
      </w:r>
      <w:r w:rsidRPr="0008241C">
        <w:rPr>
          <w:sz w:val="22"/>
          <w:szCs w:val="22"/>
        </w:rPr>
        <w:fldChar w:fldCharType="begin" w:fldLock="1"/>
      </w:r>
      <w:r w:rsidRPr="0008241C">
        <w:rPr>
          <w:sz w:val="22"/>
          <w:szCs w:val="22"/>
        </w:rPr>
        <w:instrText>ADDIN CSL_CITATION {"citationItems":[{"id":"ITEM-1","itemData":{"DOI":"10.1111/j.1523-1739.2012.01914.x","ISBN":"1523-1739","ISSN":"08888892","PMID":"22900529","abstract":"The conservation community increasingly views the corporate sector as a positive force for conservation. Collaborations between corporations and nongovernmental conservation organizations (NGOs) seek to mitigate the negative effects of corporate activities and augment positive conservation outcomes. I reviewed the establishment of corporate social responsibility (CSR) policies by corporations; the emerging focus on environmental practices and sustainability; and the history of engagement between corporations and nongovernmental organizations. I considered the ethical and reputation vulnerabilities of these collaborations, which depend especially on the financial nature of the relationship and reviewed how CSR approaches have influenced corporate practices. I concluded that whereas CSR practices can act to mitigate negative environmental impact, to date they have had limited positive effect on biodiversity conservation.","author":[{"dropping-particle":"","family":"Robinson","given":"John G.","non-dropping-particle":"","parse-names":false,"suffix":""}],"container-title":"Conservation Biology","id":"ITEM-1","issue":"6","issued":{"date-parts":[["2012"]]},"page":"967-977","title":"Common and Conflicting Interests in the Engagements between Conservation Organizations and Corporations","type":"article-journal","volume":"26"},"uris":["http://www.mendeley.com/documents/?uuid=745f75e4-ab58-48dc-afda-85340aa0a7d1"]}],"mendeley":{"formattedCitation":"(Robinson, 2012)","plainTextFormattedCitation":"(Robinson, 2012)","previouslyFormattedCitation":"(Robinson, 2012)"},"properties":{"noteIndex":0},"schema":"https://github.com/citation-style-language/schema/raw/master/csl-citation.json"}</w:instrText>
      </w:r>
      <w:r w:rsidRPr="0008241C">
        <w:rPr>
          <w:sz w:val="22"/>
          <w:szCs w:val="22"/>
        </w:rPr>
        <w:fldChar w:fldCharType="separate"/>
      </w:r>
      <w:r w:rsidRPr="0008241C">
        <w:rPr>
          <w:noProof/>
          <w:sz w:val="22"/>
          <w:szCs w:val="22"/>
        </w:rPr>
        <w:t>(Robinson, 2012)</w:t>
      </w:r>
      <w:r w:rsidRPr="0008241C">
        <w:rPr>
          <w:sz w:val="22"/>
          <w:szCs w:val="22"/>
        </w:rPr>
        <w:fldChar w:fldCharType="end"/>
      </w:r>
      <w:r w:rsidRPr="0008241C">
        <w:rPr>
          <w:sz w:val="22"/>
          <w:szCs w:val="22"/>
        </w:rPr>
        <w:t xml:space="preserve">. Implementation of these instruments demands explicit consideration of local conditions, and thereby have replicability and scalability challenges. Schemes as certifications needs capturing substantial additional payments in the consumer market to cover certification cost and to incentivise environmentally sustainable production, which is, however, so far reported to be marginal and insufficient </w:t>
      </w:r>
      <w:r w:rsidRPr="0008241C">
        <w:rPr>
          <w:sz w:val="22"/>
          <w:szCs w:val="22"/>
        </w:rPr>
        <w:fldChar w:fldCharType="begin" w:fldLock="1"/>
      </w:r>
      <w:r w:rsidRPr="0008241C">
        <w:rPr>
          <w:sz w:val="22"/>
          <w:szCs w:val="22"/>
        </w:rPr>
        <w:instrText>ADDIN CSL_CITATION {"citationItems":[{"id":"ITEM-1","itemData":{"DOI":"10.1016/j.worlddev.2004.07.007","ISBN":"0305-750X","ISSN":"0305750X","abstract":"This paper discusses two well-known market-based social change initiatives, Fair Trade coffee and Forest Stewardship Council certification, which harness market forces to pursue social and environmental objectives. A serious challenge for both is to operate in the conventional market without undermining their original objectives. A global commodity chain analysis approach is combined with insights from economic sociology embeddedness theory to explore the social, cultural and organizational factors shaping the initiatives' governance structures. Both initiatives are seen to move along opposite organizational trajectories, but face similar pressures from conventional market logics, practices and dominant actors. A preliminary framework is proposed for comparative assessment, focusing on distribution of benefits, how conventional market institutions may be questioned, and how internal governance manages diverse stakeholder interests and influence. © 2004 Elsevier Ltd. All rights reserved.","author":[{"dropping-particle":"","family":"Taylor","given":"Peter Leigh","non-dropping-particle":"","parse-names":false,"suffix":""}],"container-title":"World Development","id":"ITEM-1","issued":{"date-parts":[["2005"]]},"page":"129-147","title":"In the market but not of it: Fair trade coffee and forest stewardship council certification as market-based social change","type":"article-journal","volume":"33"},"uris":["http://www.mendeley.com/documents/?uuid=2b406af1-48bf-4819-a277-7f2033c45e34"]}],"mendeley":{"formattedCitation":"(Taylor, 2005)","plainTextFormattedCitation":"(Taylor, 2005)","previouslyFormattedCitation":"(Taylor, 2005)"},"properties":{"noteIndex":0},"schema":"https://github.com/citation-style-language/schema/raw/master/csl-citation.json"}</w:instrText>
      </w:r>
      <w:r w:rsidRPr="0008241C">
        <w:rPr>
          <w:sz w:val="22"/>
          <w:szCs w:val="22"/>
        </w:rPr>
        <w:fldChar w:fldCharType="separate"/>
      </w:r>
      <w:r w:rsidRPr="0008241C">
        <w:rPr>
          <w:noProof/>
          <w:sz w:val="22"/>
          <w:szCs w:val="22"/>
        </w:rPr>
        <w:t>(Taylor, 2005)</w:t>
      </w:r>
      <w:r w:rsidRPr="0008241C">
        <w:rPr>
          <w:sz w:val="22"/>
          <w:szCs w:val="22"/>
        </w:rPr>
        <w:fldChar w:fldCharType="end"/>
      </w:r>
      <w:r w:rsidRPr="0008241C">
        <w:rPr>
          <w:sz w:val="22"/>
          <w:szCs w:val="22"/>
        </w:rPr>
        <w:t xml:space="preserve">. Effective certification systems require specific and meaningful criteria with legitimate validation mechanism, with markets settling upon broadly accepted industry-wide standards and means of raising consumers’ awareness </w:t>
      </w:r>
      <w:r w:rsidRPr="0008241C">
        <w:rPr>
          <w:sz w:val="22"/>
          <w:szCs w:val="22"/>
        </w:rPr>
        <w:fldChar w:fldCharType="begin" w:fldLock="1"/>
      </w:r>
      <w:r w:rsidRPr="0008241C">
        <w:rPr>
          <w:sz w:val="22"/>
          <w:szCs w:val="22"/>
        </w:rPr>
        <w:instrText>ADDIN CSL_CITATION {"citationItems":[{"id":"ITEM-1","itemData":{"author":[{"dropping-particle":"","family":"Ghazoul","given":"Jaboury","non-dropping-particle":"","parse-names":false,"suffix":""}],"container-title":"Conservation Biology","id":"ITEM-1","issue":"2","issued":{"date-parts":[["2001"]]},"page":"315-317","title":"Barriers to Biodiversity Conservation in Forest Certification","type":"article-journal","volume":"15"},"uris":["http://www.mendeley.com/documents/?uuid=c5f0f5e4-e37f-4777-81e7-bef037dc6a00"]},{"id":"ITEM-2","itemData":{"DOI":"10.1017/S0030605303000346","ISSN":"0030-6053","author":[{"dropping-particle":"","family":"Gullison","given":"R. E.","non-dropping-particle":"","parse-names":false,"suffix":""}],"container-title":"Oryx","id":"ITEM-2","issue":"02","issued":{"date-parts":[["2003","7","2"]]},"language":"English","page":"153-165","publisher":"Cambridge University Press","title":"Does forest certification conserve biodiversity?","type":"article-journal","volume":"37"},"uris":["http://www.mendeley.com/documents/?uuid=213f9160-d971-45ae-a719-f40e335d28a6"]},{"id":"ITEM-3","itemData":{"DOI":"10.1111/j.1523-1739.2010.01448.x","ISSN":"1523-1739","PMID":"20184655","author":[{"dropping-particle":"","family":"Laurance","given":"William F","non-dropping-particle":"","parse-names":false,"suffix":""},{"dropping-particle":"","family":"Koh","given":"Lian P","non-dropping-particle":"","parse-names":false,"suffix":""},{"dropping-particle":"","family":"Butler","given":"Rhett","non-dropping-particle":"","parse-names":false,"suffix":""},{"dropping-particle":"","family":"Sodhi","given":"Navjot S","non-dropping-particle":"","parse-names":false,"suffix":""},{"dropping-particle":"","family":"Bradshaw","given":"Corey J A","non-dropping-particle":"","parse-names":false,"suffix":""},{"dropping-particle":"","family":"Neidel","given":"J David","non-dropping-particle":"","parse-names":false,"suffix":""},{"dropping-particle":"","family":"Consunji","given":"Hazel","non-dropping-particle":"","parse-names":false,"suffix":""},{"dropping-particle":"","family":"Mateo Vega","given":"Javier","non-dropping-particle":"","parse-names":false,"suffix":""}],"container-title":"Conservation biology : the journal of the Society for Conservation Biology","id":"ITEM-3","issue":"2","issued":{"date-parts":[["2010","4"]]},"page":"377-81","title":"Improving the performance of the Roundtable on Sustainable Palm Oil for nature conservation.","type":"article-journal","volume":"24"},"uris":["http://www.mendeley.com/documents/?uuid=fcaed373-ceed-452b-870d-31da5241d443"]},{"id":"ITEM-4","itemData":{"DOI":"10.1016/j.ecolecon.2011.03.012","ISSN":"09218009","abstract":"This article suggests that understanding legitimization processes of private governance initiatives requires a multi-dimensional approach. This suggestion has been operationalized in three aspects that can be used to better understand such processes: legality, moral justifications, and consent/acceptance. These aspects are based on different theoretical traditions and are applied in an analysis of the process of creating legitimacy of the Roundtable on Sustainable Palm Oil (RSPO). This empirical research reveals the characteristics of the legitimization process of the RSPO and shows the value of a multi-dimensional approach. The three perspectives complement each other and deepen our insights in legitimization processes by revealing tensions and trade-offs in the different ways in which non-state market driven governance arrangements can create legitimacy.","author":[{"dropping-particle":"","family":"Schouten","given":"Greetje","non-dropping-particle":"","parse-names":false,"suffix":""},{"dropping-particle":"","family":"Glasbergen","given":"Pieter","non-dropping-particle":"","parse-names":false,"suffix":""}],"container-title":"Ecological Economics","id":"ITEM-4","issue":"11","issued":{"date-parts":[["2011","9"]]},"page":"1891-1899","title":"Creating legitimacy in global private governance: The case of the Roundtable on Sustainable Palm Oil","type":"article-journal","volume":"70"},"uris":["http://www.mendeley.com/documents/?uuid=342160d6-5156-4282-923a-045ed6757ac3"]},{"id":"ITEM-5","itemData":{"DOI":"10.1111/j.1467-2979.2008.00277.x","ISSN":"14672960","author":[{"dropping-particle":"","family":"Ward","given":"Trevor J","non-dropping-particle":"","parse-names":false,"suffix":""}],"container-title":"Fish and Fisheries","id":"ITEM-5","issue":"2","issued":{"date-parts":[["2008","6","28"]]},"page":"169-177","title":"Barriers to biodiversity conservation in marine fishery certification","type":"article-journal","volume":"9"},"uris":["http://www.mendeley.com/documents/?uuid=c7c5e781-4ba8-4cab-a5e9-88a5bff9bf46"]},{"id":"ITEM-6","itemData":{"author":[{"dropping-particle":"","family":"Potts","given":"Jason","non-dropping-particle":"","parse-names":false,"suffix":""},{"dropping-particle":"","family":"Lynch","given":"Matthew","non-dropping-particle":"","parse-names":false,"suffix":""},{"dropping-particle":"","family":"Wilkings","given":"Ann","non-dropping-particle":"","parse-names":false,"suffix":""},{"dropping-particle":"","family":"Huppé","given":"Gabriel","non-dropping-particle":"","parse-names":false,"suffix":""},{"dropping-particle":"","family":"Cunningham","given":"Maxine","non-dropping-particle":"","parse-names":false,"suffix":""},{"dropping-particle":"","family":"Voora","given":"Vivek","non-dropping-particle":"","parse-names":false,"suffix":""}],"id":"ITEM-6","issued":{"date-parts":[["2014"]]},"title":"The State of Sustainability Initiatives Review 2014","type":"report"},"uris":["http://www.mendeley.com/documents/?uuid=949118c6-1125-42ee-8103-4315c4742408"]}],"mendeley":{"formattedCitation":"(Ghazoul, 2001; Gullison, 2003; Laurance &lt;i&gt;et al.&lt;/i&gt;, 2010; Potts &lt;i&gt;et al.&lt;/i&gt;, 2014; Schouten &amp; Glasbergen, 2011; Ward, 2008)","manualFormatting":"(Ghazoul, 2001; Gullison, 2003; Laurance et al., 2010; Schouten &amp; Glasbergen, 2011; Ward, 2008)","plainTextFormattedCitation":"(Ghazoul, 2001; Gullison, 2003; Laurance et al., 2010; Potts et al., 2014; Schouten &amp; Glasbergen, 2011; Ward, 2008)","previouslyFormattedCitation":"(Ghazoul, 2001; Gullison, 2003; Laurance &lt;i&gt;et al.&lt;/i&gt;, 2010; Potts &lt;i&gt;et al.&lt;/i&gt;, 2014; Schouten &amp; Glasbergen, 2011; Ward, 2008)"},"properties":{"noteIndex":0},"schema":"https://github.com/citation-style-language/schema/raw/master/csl-citation.json"}</w:instrText>
      </w:r>
      <w:r w:rsidRPr="0008241C">
        <w:rPr>
          <w:sz w:val="22"/>
          <w:szCs w:val="22"/>
        </w:rPr>
        <w:fldChar w:fldCharType="separate"/>
      </w:r>
      <w:r w:rsidRPr="0008241C">
        <w:rPr>
          <w:noProof/>
          <w:sz w:val="22"/>
          <w:szCs w:val="22"/>
        </w:rPr>
        <w:t xml:space="preserve">(Ghazoul, 2001; Gullison, 2003; Laurance </w:t>
      </w:r>
      <w:r w:rsidRPr="0008241C">
        <w:rPr>
          <w:i/>
          <w:noProof/>
          <w:sz w:val="22"/>
          <w:szCs w:val="22"/>
        </w:rPr>
        <w:t>et al</w:t>
      </w:r>
      <w:r w:rsidRPr="0008241C">
        <w:rPr>
          <w:noProof/>
          <w:sz w:val="22"/>
          <w:szCs w:val="22"/>
        </w:rPr>
        <w:t>., 2010; Schouten &amp; Glasbergen, 2011; Ward, 2008)</w:t>
      </w:r>
      <w:r w:rsidRPr="0008241C">
        <w:rPr>
          <w:sz w:val="22"/>
          <w:szCs w:val="22"/>
        </w:rPr>
        <w:fldChar w:fldCharType="end"/>
      </w:r>
      <w:r w:rsidRPr="0008241C">
        <w:rPr>
          <w:sz w:val="22"/>
          <w:szCs w:val="22"/>
        </w:rPr>
        <w:t xml:space="preserve">. ‘Information Strategies’ include education and training, corporate environmental reporting, community right to know (laws compelling firms to disclose their pollution and chemical hazard information, including pollution inventories and product certification. While information is an important tool for environmental protection both to correct asymmetry of information, e.g. between regulator and </w:t>
      </w:r>
      <w:r w:rsidRPr="0008241C">
        <w:rPr>
          <w:noProof/>
          <w:sz w:val="22"/>
          <w:szCs w:val="22"/>
        </w:rPr>
        <w:t>regulated</w:t>
      </w:r>
      <w:r w:rsidRPr="0008241C">
        <w:rPr>
          <w:sz w:val="22"/>
          <w:szCs w:val="22"/>
        </w:rPr>
        <w:t xml:space="preserve"> or business and community, it is not sufficient by itself to produce results in environmental protection, and often needs to be paired with other policy instruments to achieve strong outcomes </w:t>
      </w:r>
      <w:r w:rsidRPr="0008241C">
        <w:rPr>
          <w:sz w:val="22"/>
          <w:szCs w:val="22"/>
        </w:rPr>
        <w:fldChar w:fldCharType="begin" w:fldLock="1"/>
      </w:r>
      <w:r w:rsidRPr="0008241C">
        <w:rPr>
          <w:sz w:val="22"/>
          <w:szCs w:val="22"/>
        </w:rPr>
        <w:instrText>ADDIN CSL_CITATION {"citationItems":[{"id":"ITEM-1","itemData":{"DOI":"10.1111/1467-9930.00065","ISBN":"1467-9930","ISSN":"1467-9930","abstract":"One of the most important strategies for protecting the environment is regulation, yet our present regulatory system is often not up to the task. An excessive reliance on “single instrument” approaches is misguided, because all instruments have strengths and weaknesses, and because none are sufficiently flexible and resilient to be able to successfully address all environmental problems in all contexts. Accordingly, a better strategy will seek to harness the strengths of individual mechanisms while compensating for their weaknesses by the use of additional instruments. That is, in the large majority of circumstances, a mix of regulatory instruments is required, tailored to specific policy goals. We cannot assume, however, that all combinations of instruments will be better than a single instrument approach. On the contrary, different combinations of instruments, or the introduction of a new instrument to an existing policy mix, could have a variety of effects, not all of which are positive. This article examines the interactions of different categories of regulatory instruments to determine which combinations are productive, counterproductive, or context specific. The aim is to develop a prescriptive categorization of instrument mixes that will aid policymakers in policy design.","author":[{"dropping-particle":"","family":"Gunningham","given":"Neil","non-dropping-particle":"","parse-names":false,"suffix":""},{"dropping-particle":"","family":"Sinclair","given":"Darren","non-dropping-particle":"","parse-names":false,"suffix":""}],"container-title":"Law &amp; Policy","id":"ITEM-1","issue":"1","issued":{"date-parts":[["1999"]]},"page":"49-76","title":"Regulatory Pluralism: Designing Policy Mixes for Environmental Protection","type":"article-journal","volume":"21"},"uris":["http://www.mendeley.com/documents/?uuid=07ffa028-2955-3cef-8e8c-a9aea2e0b7c1"]}],"mendeley":{"formattedCitation":"(Gunningham &amp; Sinclair, 1999)","plainTextFormattedCitation":"(Gunningham &amp; Sinclair, 1999)","previouslyFormattedCitation":"(Gunningham &amp; Sinclair, 1999)"},"properties":{"noteIndex":0},"schema":"https://github.com/citation-style-language/schema/raw/master/csl-citation.json"}</w:instrText>
      </w:r>
      <w:r w:rsidRPr="0008241C">
        <w:rPr>
          <w:sz w:val="22"/>
          <w:szCs w:val="22"/>
        </w:rPr>
        <w:fldChar w:fldCharType="separate"/>
      </w:r>
      <w:r w:rsidRPr="0008241C">
        <w:rPr>
          <w:noProof/>
          <w:sz w:val="22"/>
          <w:szCs w:val="22"/>
        </w:rPr>
        <w:t>(Gunningham &amp; Sinclair, 1999)</w:t>
      </w:r>
      <w:r w:rsidRPr="0008241C">
        <w:rPr>
          <w:sz w:val="22"/>
          <w:szCs w:val="22"/>
        </w:rPr>
        <w:fldChar w:fldCharType="end"/>
      </w:r>
      <w:r w:rsidRPr="0008241C">
        <w:rPr>
          <w:sz w:val="22"/>
          <w:szCs w:val="22"/>
        </w:rPr>
        <w:t>.</w:t>
      </w:r>
    </w:p>
    <w:p w14:paraId="7521AC8F" w14:textId="77777777" w:rsidR="00A01204" w:rsidRPr="0008241C" w:rsidRDefault="00A01204" w:rsidP="00A01204">
      <w:pPr>
        <w:rPr>
          <w:sz w:val="22"/>
          <w:szCs w:val="22"/>
        </w:rPr>
      </w:pPr>
    </w:p>
    <w:p w14:paraId="27E5E44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857" w:name="_Toc504317375"/>
      <w:bookmarkStart w:id="1858" w:name="_Toc504318068"/>
      <w:bookmarkStart w:id="1859" w:name="_Toc504321414"/>
      <w:bookmarkStart w:id="1860" w:name="_Toc524048093"/>
      <w:r w:rsidRPr="0008241C">
        <w:rPr>
          <w:b/>
          <w:sz w:val="22"/>
          <w:szCs w:val="24"/>
        </w:rPr>
        <w:t>6.4.1.3</w:t>
      </w:r>
      <w:r w:rsidRPr="0008241C">
        <w:rPr>
          <w:b/>
          <w:sz w:val="22"/>
          <w:szCs w:val="24"/>
        </w:rPr>
        <w:tab/>
        <w:t>Economic and financial instruments</w:t>
      </w:r>
      <w:bookmarkEnd w:id="1857"/>
      <w:bookmarkEnd w:id="1858"/>
      <w:bookmarkEnd w:id="1859"/>
      <w:bookmarkEnd w:id="1860"/>
      <w:r w:rsidRPr="0008241C">
        <w:rPr>
          <w:b/>
          <w:sz w:val="22"/>
          <w:szCs w:val="24"/>
        </w:rPr>
        <w:t xml:space="preserve"> </w:t>
      </w:r>
    </w:p>
    <w:p w14:paraId="39747601" w14:textId="77777777" w:rsidR="00A01204" w:rsidRPr="0008241C" w:rsidRDefault="00A01204" w:rsidP="00A01204">
      <w:pPr>
        <w:autoSpaceDE w:val="0"/>
        <w:adjustRightInd w:val="0"/>
        <w:rPr>
          <w:rFonts w:eastAsia="StoneSans"/>
          <w:sz w:val="22"/>
          <w:szCs w:val="22"/>
        </w:rPr>
      </w:pPr>
    </w:p>
    <w:p w14:paraId="43DFCCE5" w14:textId="77777777" w:rsidR="00A01204" w:rsidRPr="0008241C" w:rsidRDefault="00A01204" w:rsidP="00A01204">
      <w:pPr>
        <w:autoSpaceDE w:val="0"/>
        <w:adjustRightInd w:val="0"/>
        <w:rPr>
          <w:sz w:val="22"/>
          <w:szCs w:val="22"/>
        </w:rPr>
      </w:pPr>
      <w:r w:rsidRPr="0008241C">
        <w:rPr>
          <w:rFonts w:eastAsia="StoneSans"/>
          <w:sz w:val="22"/>
          <w:szCs w:val="22"/>
        </w:rPr>
        <w:t xml:space="preserve">Economic and financial instruments form an important component of policymaker’s toolkit, aimed at altering the costs and benefits (or incentives or disincentives) associated with a policy option, to achieve the desired policy outcome. These instruments aim at internalising externalities generated through production and consumption processes, which are not recognised within the decision-making processes of those responsible for the processes. The CBD </w:t>
      </w:r>
      <w:r w:rsidRPr="0008241C">
        <w:rPr>
          <w:sz w:val="22"/>
          <w:szCs w:val="22"/>
        </w:rPr>
        <w:t xml:space="preserve">highlights absence of incentives as one of </w:t>
      </w:r>
      <w:r w:rsidRPr="0008241C">
        <w:rPr>
          <w:sz w:val="22"/>
          <w:szCs w:val="22"/>
        </w:rPr>
        <w:lastRenderedPageBreak/>
        <w:t xml:space="preserve">the leading causes for loss of biodiversity and associated ecosystem services. Article 11 of the CBD on incentive measure, creates an obligation for Contracting Parties to, “as far as possible and as appropriate, adopt economically and socially sound measures that act as incentives for the conservation and sustainable use of biological diversity” </w:t>
      </w:r>
      <w:r w:rsidRPr="0008241C">
        <w:rPr>
          <w:sz w:val="22"/>
          <w:szCs w:val="22"/>
        </w:rPr>
        <w:fldChar w:fldCharType="begin" w:fldLock="1"/>
      </w:r>
      <w:r w:rsidRPr="0008241C">
        <w:rPr>
          <w:sz w:val="22"/>
          <w:szCs w:val="22"/>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rPr>
          <w:sz w:val="22"/>
          <w:szCs w:val="22"/>
        </w:rPr>
        <w:fldChar w:fldCharType="separate"/>
      </w:r>
      <w:r w:rsidRPr="0008241C">
        <w:rPr>
          <w:noProof/>
          <w:sz w:val="22"/>
          <w:szCs w:val="22"/>
        </w:rPr>
        <w:t>(CBD, 2011)</w:t>
      </w:r>
      <w:r w:rsidRPr="0008241C">
        <w:rPr>
          <w:sz w:val="22"/>
          <w:szCs w:val="22"/>
        </w:rPr>
        <w:fldChar w:fldCharType="end"/>
      </w:r>
      <w:r w:rsidRPr="0008241C">
        <w:rPr>
          <w:sz w:val="22"/>
          <w:szCs w:val="22"/>
        </w:rPr>
        <w:t xml:space="preserve">. The Aichi Biodiversity Target 3 stipulates for reformed incentives, and states that by 2020, incentives, including subsidies that are harmful to biodiversity are eliminated, phased out or reformed in order to minimise negative impacts on biodiversity </w:t>
      </w:r>
      <w:r w:rsidRPr="0008241C">
        <w:rPr>
          <w:sz w:val="22"/>
          <w:szCs w:val="22"/>
        </w:rPr>
        <w:fldChar w:fldCharType="begin" w:fldLock="1"/>
      </w:r>
      <w:r w:rsidRPr="0008241C">
        <w:rPr>
          <w:sz w:val="22"/>
          <w:szCs w:val="22"/>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rPr>
          <w:sz w:val="22"/>
          <w:szCs w:val="22"/>
        </w:rPr>
        <w:fldChar w:fldCharType="separate"/>
      </w:r>
      <w:r w:rsidRPr="0008241C">
        <w:rPr>
          <w:noProof/>
          <w:sz w:val="22"/>
          <w:szCs w:val="22"/>
        </w:rPr>
        <w:t>(CBD, 2011)</w:t>
      </w:r>
      <w:r w:rsidRPr="0008241C">
        <w:rPr>
          <w:sz w:val="22"/>
          <w:szCs w:val="22"/>
        </w:rPr>
        <w:fldChar w:fldCharType="end"/>
      </w:r>
      <w:r w:rsidRPr="0008241C">
        <w:rPr>
          <w:sz w:val="22"/>
          <w:szCs w:val="22"/>
        </w:rPr>
        <w:t xml:space="preserve">. This target requires Parties to take actions to eliminate or phase out incentives that are harmful to biodiversity. Where elimination or phasing out is not possible, Parties are encouraged to reform such incentives so that their negative impact is minimised. </w:t>
      </w:r>
    </w:p>
    <w:p w14:paraId="7BC4406F" w14:textId="77777777" w:rsidR="00A01204" w:rsidRPr="0008241C" w:rsidRDefault="00A01204" w:rsidP="00A01204">
      <w:pPr>
        <w:rPr>
          <w:sz w:val="22"/>
          <w:szCs w:val="22"/>
        </w:rPr>
      </w:pPr>
    </w:p>
    <w:p w14:paraId="32E8DAF6" w14:textId="32C49A09" w:rsidR="00A01204" w:rsidRPr="0008241C" w:rsidRDefault="00A01204" w:rsidP="00A01204">
      <w:pPr>
        <w:rPr>
          <w:sz w:val="22"/>
          <w:szCs w:val="22"/>
        </w:rPr>
      </w:pPr>
      <w:r w:rsidRPr="0008241C">
        <w:rPr>
          <w:sz w:val="22"/>
          <w:szCs w:val="22"/>
        </w:rPr>
        <w:t xml:space="preserve">Once economic causes of biodiversity loss are identified and the need for economic incentives is felt, a range of financial and economic instruments can be introduced to change people’s economic behavior and promote biodiversity conservation </w:t>
      </w:r>
      <w:r w:rsidRPr="0008241C">
        <w:rPr>
          <w:sz w:val="22"/>
          <w:szCs w:val="22"/>
        </w:rPr>
        <w:fldChar w:fldCharType="begin" w:fldLock="1"/>
      </w:r>
      <w:r w:rsidRPr="0008241C">
        <w:rPr>
          <w:sz w:val="22"/>
          <w:szCs w:val="22"/>
        </w:rPr>
        <w:instrText>ADDIN CSL_CITATION {"citationItems":[{"id":"ITEM-1","itemData":{"author":[{"dropping-particle":"","family":"Emerton","given":"Lucy","non-dropping-particle":"","parse-names":false,"suffix":""}],"id":"ITEM-1","issued":{"date-parts":[["2000"]]},"page":"26","publisher":"IUCN – The World Conservation Union","title":"Using Economic Incentives for Biodiversity Conservation","type":"article"},"uris":["http://www.mendeley.com/documents/?uuid=7f22620d-ab3a-4bef-b179-b445e54a548e"]}],"mendeley":{"formattedCitation":"(Emerton, 2000)","plainTextFormattedCitation":"(Emerton, 2000)","previouslyFormattedCitation":"(Emerton, 2000)"},"properties":{"noteIndex":0},"schema":"https://github.com/citation-style-language/schema/raw/master/csl-citation.json"}</w:instrText>
      </w:r>
      <w:r w:rsidRPr="0008241C">
        <w:rPr>
          <w:sz w:val="22"/>
          <w:szCs w:val="22"/>
        </w:rPr>
        <w:fldChar w:fldCharType="separate"/>
      </w:r>
      <w:r w:rsidRPr="0008241C">
        <w:rPr>
          <w:noProof/>
          <w:sz w:val="22"/>
          <w:szCs w:val="22"/>
        </w:rPr>
        <w:t>(Emerton, 2000)</w:t>
      </w:r>
      <w:r w:rsidRPr="0008241C">
        <w:rPr>
          <w:sz w:val="22"/>
          <w:szCs w:val="22"/>
        </w:rPr>
        <w:fldChar w:fldCharType="end"/>
      </w:r>
      <w:r w:rsidRPr="0008241C">
        <w:rPr>
          <w:sz w:val="22"/>
          <w:szCs w:val="22"/>
        </w:rPr>
        <w:t xml:space="preserve">. Such instruments include voluntary approaches (voluntary certification/labelling/standards), charges (taxes, user fees, entrance fees, effluent charges, administrative fees, ), fiscal instruments such as taxes and subsidies (direct taxes, tax relief, grants or low-interest loans, payments for  ecosystem services), property rights approaches (special permits, tenure rights,  licenses, concessions, biodiversity offsets, credit programs), liability rules, bonds and deposits (security deposits, restoration bonds, assurance bonds), conservation banking, biodiversity mitigation and indirect approaches of community-based and integrated development and conservation projects that includes eco-tourism. </w:t>
      </w:r>
      <w:r w:rsidRPr="0008241C">
        <w:rPr>
          <w:sz w:val="22"/>
          <w:szCs w:val="22"/>
        </w:rPr>
        <w:fldChar w:fldCharType="begin"/>
      </w:r>
      <w:r w:rsidRPr="0008241C">
        <w:rPr>
          <w:sz w:val="22"/>
          <w:szCs w:val="22"/>
        </w:rPr>
        <w:instrText xml:space="preserve"> REF _Ref496995962 \h  \* MERGEFORMAT </w:instrText>
      </w:r>
      <w:r w:rsidRPr="0008241C">
        <w:rPr>
          <w:sz w:val="22"/>
          <w:szCs w:val="22"/>
        </w:rPr>
      </w:r>
      <w:r w:rsidRPr="0008241C">
        <w:rPr>
          <w:sz w:val="22"/>
          <w:szCs w:val="22"/>
        </w:rPr>
        <w:fldChar w:fldCharType="separate"/>
      </w:r>
      <w:r w:rsidR="00D74032" w:rsidRPr="00D74032">
        <w:rPr>
          <w:sz w:val="22"/>
          <w:szCs w:val="22"/>
        </w:rPr>
        <w:t>Box 6.15</w:t>
      </w:r>
      <w:r w:rsidRPr="0008241C">
        <w:rPr>
          <w:sz w:val="22"/>
          <w:szCs w:val="22"/>
        </w:rPr>
        <w:fldChar w:fldCharType="end"/>
      </w:r>
      <w:r w:rsidRPr="0008241C">
        <w:rPr>
          <w:sz w:val="22"/>
          <w:szCs w:val="22"/>
        </w:rPr>
        <w:t xml:space="preserve"> illustrates use of economic incentives based approach for conserving mangroves along Indian east coast. </w:t>
      </w:r>
    </w:p>
    <w:p w14:paraId="2A24D3EE" w14:textId="77777777" w:rsidR="00A01204" w:rsidRPr="0008241C" w:rsidRDefault="00A01204" w:rsidP="00A01204">
      <w:pPr>
        <w:rPr>
          <w:sz w:val="22"/>
          <w:szCs w:val="22"/>
        </w:rPr>
      </w:pPr>
    </w:p>
    <w:p w14:paraId="61E30CA7" w14:textId="77777777" w:rsidR="00A01204" w:rsidRPr="0008241C" w:rsidRDefault="00A01204" w:rsidP="00A01204">
      <w:pPr>
        <w:rPr>
          <w:sz w:val="22"/>
          <w:szCs w:val="22"/>
        </w:rPr>
      </w:pPr>
    </w:p>
    <w:p w14:paraId="5E694F8A"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050AD399" w14:textId="77777777" w:rsidTr="00642B4F">
        <w:tc>
          <w:tcPr>
            <w:tcW w:w="9016" w:type="dxa"/>
          </w:tcPr>
          <w:p w14:paraId="091D380E" w14:textId="236CC5CF"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bookmarkStart w:id="1861" w:name="_Ref496995962"/>
            <w:bookmarkStart w:id="1862" w:name="_Toc479995714"/>
            <w:bookmarkStart w:id="1863" w:name="_Toc504087555"/>
            <w:r w:rsidRPr="0008241C">
              <w:rPr>
                <w:rFonts w:ascii="Times New Roman" w:hAnsi="Times New Roman"/>
                <w:b/>
                <w:kern w:val="2"/>
                <w:lang w:eastAsia="ja-JP"/>
              </w:rPr>
              <w:t>Box 6.</w:t>
            </w:r>
            <w:r w:rsidRPr="0008241C">
              <w:rPr>
                <w:b/>
                <w:kern w:val="2"/>
                <w:lang w:eastAsia="ja-JP"/>
              </w:rPr>
              <w:fldChar w:fldCharType="begin"/>
            </w:r>
            <w:r w:rsidRPr="0008241C">
              <w:rPr>
                <w:rFonts w:ascii="Times New Roman" w:hAnsi="Times New Roman"/>
                <w:b/>
                <w:kern w:val="2"/>
                <w:lang w:eastAsia="ja-JP"/>
              </w:rPr>
              <w:instrText xml:space="preserve"> SEQ Box \* ARABIC </w:instrText>
            </w:r>
            <w:r w:rsidRPr="0008241C">
              <w:rPr>
                <w:b/>
                <w:kern w:val="2"/>
                <w:lang w:eastAsia="ja-JP"/>
              </w:rPr>
              <w:fldChar w:fldCharType="separate"/>
            </w:r>
            <w:r w:rsidR="00D74032">
              <w:rPr>
                <w:rFonts w:ascii="Times New Roman" w:hAnsi="Times New Roman"/>
                <w:b/>
                <w:noProof/>
                <w:kern w:val="2"/>
                <w:lang w:eastAsia="ja-JP"/>
              </w:rPr>
              <w:t>15</w:t>
            </w:r>
            <w:r w:rsidRPr="0008241C">
              <w:rPr>
                <w:b/>
                <w:kern w:val="2"/>
                <w:lang w:eastAsia="ja-JP"/>
              </w:rPr>
              <w:fldChar w:fldCharType="end"/>
            </w:r>
            <w:bookmarkEnd w:id="1861"/>
            <w:r w:rsidRPr="0008241C">
              <w:rPr>
                <w:rFonts w:ascii="Times New Roman" w:hAnsi="Times New Roman"/>
                <w:b/>
                <w:kern w:val="2"/>
                <w:lang w:eastAsia="ja-JP"/>
              </w:rPr>
              <w:t xml:space="preserve"> Incentives for </w:t>
            </w:r>
            <w:bookmarkEnd w:id="1862"/>
            <w:r w:rsidRPr="0008241C">
              <w:rPr>
                <w:rFonts w:ascii="Times New Roman" w:hAnsi="Times New Roman"/>
                <w:b/>
                <w:kern w:val="2"/>
                <w:lang w:eastAsia="ja-JP"/>
              </w:rPr>
              <w:t>Mangroves Conservation</w:t>
            </w:r>
            <w:bookmarkEnd w:id="1863"/>
          </w:p>
          <w:p w14:paraId="40FC192C" w14:textId="77777777" w:rsidR="00A01204" w:rsidRPr="0008241C" w:rsidRDefault="00A01204" w:rsidP="00A01204">
            <w:pPr>
              <w:rPr>
                <w:rFonts w:ascii="Times New Roman" w:hAnsi="Times New Roman"/>
              </w:rPr>
            </w:pPr>
          </w:p>
          <w:p w14:paraId="225E8DA5" w14:textId="77777777" w:rsidR="00A01204" w:rsidRPr="0008241C" w:rsidRDefault="00A01204" w:rsidP="00A01204">
            <w:pPr>
              <w:rPr>
                <w:rFonts w:ascii="Times New Roman" w:hAnsi="Times New Roman"/>
              </w:rPr>
            </w:pPr>
            <w:r w:rsidRPr="0008241C">
              <w:rPr>
                <w:rFonts w:ascii="Times New Roman" w:hAnsi="Times New Roman"/>
              </w:rPr>
              <w:t xml:space="preserve">In Andhra Pradesh, India local institutions have been created to provide an incentive for the local communities for sound management of mangrove forests. Through these incentives an area of about 600 sq.km of mangroves in Godavari and Krishna estuarine areas has been brought under the community management regimes by constituting Forest Conservation Councils and Eco Development Committees. These village level institutions are allotted stipulated management areas for protection and conservation of mangrove forests. As an incentive they are allowed to harvest fishery resources from the wildlife sanctuary in a sustainable way </w:t>
            </w:r>
            <w:r w:rsidRPr="0008241C">
              <w:fldChar w:fldCharType="begin" w:fldLock="1"/>
            </w:r>
            <w:r w:rsidRPr="0008241C">
              <w:rPr>
                <w:rFonts w:ascii="Times New Roman" w:hAnsi="Times New Roman"/>
              </w:rPr>
              <w:instrText>ADDIN CSL_CITATION {"citationItems":[{"id":"ITEM-1","itemData":{"author":[{"dropping-particle":"","family":"Ravishankar","given":"T.","non-dropping-particle":"","parse-names":false,"suffix":""},{"dropping-particle":"","family":"Gnanappazham","given":"L.","non-dropping-particle":"","parse-names":false,"suffix":""},{"dropping-particle":"","family":"Ramasubramanian","given":"R.","non-dropping-particle":"","parse-names":false,"suffix":""},{"dropping-particle":"","family":"Sridhar","given":"D.","non-dropping-particle":"","parse-names":false,"suffix":""},{"dropping-particle":"","family":"Navamuniyammal","given":"M.","non-dropping-particle":"","parse-names":false,"suffix":""},{"dropping-particle":"","family":"Selvam","given":"V.","non-dropping-particle":"","parse-names":false,"suffix":""}],"id":"ITEM-1","issued":{"date-parts":[["2004"]]},"page":"151p","title":"Atlas of Mangrove Wetlands of India: Part 2 - Andhra Pradesh","type":"article-journal"},"uris":["http://www.mendeley.com/documents/?uuid=b092ffc2-dbb4-4c9a-b35d-f0399e7cb9ff"]}],"mendeley":{"formattedCitation":"(Ravishankar &lt;i&gt;et al.&lt;/i&gt;, 2004)","plainTextFormattedCitation":"(Ravishankar et al., 2004)","previouslyFormattedCitation":"(Ravishankar &lt;i&gt;et al.&lt;/i&gt;, 2004)"},"properties":{"noteIndex":0},"schema":"https://github.com/citation-style-language/schema/raw/master/csl-citation.json"}</w:instrText>
            </w:r>
            <w:r w:rsidRPr="0008241C">
              <w:fldChar w:fldCharType="separate"/>
            </w:r>
            <w:r w:rsidRPr="0008241C">
              <w:rPr>
                <w:rFonts w:ascii="Times New Roman" w:hAnsi="Times New Roman"/>
                <w:noProof/>
              </w:rPr>
              <w:t xml:space="preserve">(Ravishankar </w:t>
            </w:r>
            <w:r w:rsidRPr="0008241C">
              <w:rPr>
                <w:rFonts w:ascii="Times New Roman" w:hAnsi="Times New Roman"/>
                <w:i/>
                <w:noProof/>
              </w:rPr>
              <w:t>et al.</w:t>
            </w:r>
            <w:r w:rsidRPr="0008241C">
              <w:rPr>
                <w:rFonts w:ascii="Times New Roman" w:hAnsi="Times New Roman"/>
                <w:noProof/>
              </w:rPr>
              <w:t>, 2004)</w:t>
            </w:r>
            <w:r w:rsidRPr="0008241C">
              <w:fldChar w:fldCharType="end"/>
            </w:r>
            <w:r w:rsidRPr="0008241C">
              <w:rPr>
                <w:rFonts w:ascii="Times New Roman" w:hAnsi="Times New Roman"/>
              </w:rPr>
              <w:t>. Such type of incentives are supported by the Biological Diversity Act 2002 of India, which calls for the constitution of Biodiversity Management Committees (BMCs) to empower people to conserve BES and provide access to resources and receive benefits as per the provisions of the Act.</w:t>
            </w:r>
          </w:p>
          <w:p w14:paraId="206CB28F" w14:textId="77777777" w:rsidR="00A01204" w:rsidRPr="0008241C" w:rsidRDefault="00A01204" w:rsidP="00A01204">
            <w:pPr>
              <w:rPr>
                <w:rFonts w:ascii="Times New Roman" w:hAnsi="Times New Roman"/>
              </w:rPr>
            </w:pPr>
          </w:p>
        </w:tc>
      </w:tr>
    </w:tbl>
    <w:p w14:paraId="0B64382D" w14:textId="77777777" w:rsidR="00A01204" w:rsidRPr="0008241C" w:rsidRDefault="00A01204" w:rsidP="00A01204">
      <w:pPr>
        <w:rPr>
          <w:sz w:val="22"/>
          <w:szCs w:val="22"/>
        </w:rPr>
      </w:pPr>
    </w:p>
    <w:p w14:paraId="1ECBD48A"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Payments for Ecosystem Services (PES)</w:t>
      </w:r>
    </w:p>
    <w:p w14:paraId="0CA582D6" w14:textId="77777777" w:rsidR="00A01204" w:rsidRPr="0008241C" w:rsidRDefault="00A01204" w:rsidP="00A01204">
      <w:pPr>
        <w:rPr>
          <w:b/>
          <w:sz w:val="22"/>
          <w:szCs w:val="22"/>
        </w:rPr>
      </w:pPr>
    </w:p>
    <w:p w14:paraId="4498F0E8" w14:textId="57C9ABF1" w:rsidR="00A01204" w:rsidRPr="0008241C" w:rsidRDefault="00A01204" w:rsidP="00A01204">
      <w:pPr>
        <w:rPr>
          <w:sz w:val="22"/>
          <w:szCs w:val="22"/>
        </w:rPr>
      </w:pPr>
      <w:r w:rsidRPr="0008241C">
        <w:rPr>
          <w:sz w:val="22"/>
          <w:szCs w:val="22"/>
        </w:rPr>
        <w:t xml:space="preserve">PES has attracted increasing interest as a mechanism for translating external, non-market values of the environment into real financial incentives for local actors for services provision </w:t>
      </w:r>
      <w:r w:rsidRPr="0008241C">
        <w:rPr>
          <w:sz w:val="22"/>
          <w:szCs w:val="22"/>
        </w:rPr>
        <w:fldChar w:fldCharType="begin" w:fldLock="1"/>
      </w:r>
      <w:r w:rsidRPr="0008241C">
        <w:rPr>
          <w:sz w:val="22"/>
          <w:szCs w:val="22"/>
        </w:rPr>
        <w:instrText>ADDIN CSL_CITATION {"citationItems":[{"id":"ITEM-1","itemData":{"DOI":"10.1016/j.ecolecon.2008.03.011","abstract":"Payments for environmental services (PES) have attracted increasing interest as a mechanism to translate external, non-market values of the environment into real financial incentives for local actors to provide environmental services (ES). In this introductory paper, we set the stage for the rest of this Special Issue of Ecological Economics by reviewing the main issues arising in PES design and implementation and discussing these in the light of environmental economics. We start with a discussion of PES definition and scope. We proceed to review some of the principal dimensions and design characteristics of PES programs and then analyze how PES compares to alternative policy instruments. Finally, we examine in detail two important aspects of PES programs: their effectiveness and their distributional implications. PES is not a silver bullet that can be used to address any environmental problem, but a tool tailored to address a specific set of problems: those in which ecosystems are mismanaged because many of their benefits are externalities from the perspective of ecosystem managers. PES is based on the beneficiary-pays rather than the polluter-pays principle, and as such is attractive in settings where ES providers are poor, marginalized landholders or powerful groups of actors. An important distinction within PES is between user-financed PES in which the buyers are the users of the ES, and government-financed PES in which the buyers are others (typically the government) acting on behalf of ES users. In practice, PES programs differ in the type and scale of ES demand, the payment source, the type of activity paid for, the performance measure used, as well as the payment mode and amount. The effectiveness and efficiency of PES depends crucially on program design.","author":[{"dropping-particle":"","family":"Engel","given":"Stefanie","non-dropping-particle":"","parse-names":false,"suffix":""},{"dropping-particle":"","family":"Pagiola","given":"Stefano","non-dropping-particle":"","parse-names":false,"suffix":""},{"dropping-particle":"","family":"Wunder","given":"Sven","non-dropping-particle":"","parse-names":false,"suffix":""}],"id":"ITEM-1","issued":{"date-parts":[["2008"]]},"title":"Designing Payments for Environmental Services in Theory and Practice: An Overview of the Issues","type":"article-journal"},"uris":["http://www.mendeley.com/documents/?uuid=97ff58a9-c216-3a0e-a102-490267975b85"]}],"mendeley":{"formattedCitation":"(Engel &lt;i&gt;et al.&lt;/i&gt;, 2008)","plainTextFormattedCitation":"(Engel et al., 2008)","previouslyFormattedCitation":"(Engel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Engel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An increasing gamut of PES and PES-like instruments has necessitated defining rigid characteristics for PES such as </w:t>
      </w:r>
      <w:r w:rsidRPr="0008241C">
        <w:rPr>
          <w:sz w:val="22"/>
          <w:szCs w:val="22"/>
        </w:rPr>
        <w:fldChar w:fldCharType="begin" w:fldLock="1"/>
      </w:r>
      <w:r w:rsidRPr="0008241C">
        <w:rPr>
          <w:sz w:val="22"/>
          <w:szCs w:val="22"/>
        </w:rPr>
        <w:instrText>ADDIN CSL_CITATION {"citationItems":[{"id":"ITEM-1","itemData":{"abstract":"Payments for environmental services (PES) are part of a new and more direct conservation paradigm, explicitly recognizing the need to bridge the interests of landowners and outsiders. Eloquent theoretical assessments have praised the absolute advantages of PES over traditional conservation approaches. Some pilot PES exist in the tropics, but many field practitioners and prospective service buyers and sellers remain skeptical about the concept. This paper aims to help demystify PES for non-economists, starting with a simple and coherent definition of the term. It then provides practical &amp;lsquo;how-to&amp;rsquo; hints for PES design. It considers the likely niche for PES in the portfolio of conservation approaches. This assessment is based on a literature review, combined with field observations from research in Latin America and Asia. It concludes that service users will continue to drive PES, but their willingness to pay will only rise if schemes can demonstrate clear additionality vis-à-vis carefully established baselines, if trust-building processes with service providers are sustained, and PES recipients&amp;rsquo; livelihood dynamics is better understood. PES best suits intermediate and/or projected threat scenarios, often in marginal lands with moderate conservation opportunity costs. People facing credible but medium-sized environmental degradation are more likely to become PES recipients than those living in relative harmony with Nature. The choice between PES cash and in-kind payments is highly context-dependent. Poor PES recipients are likely to gain from participation, though their access might be constrained and non-participating landless poor could lose out. PES is a highly promising conservation approach that can benefit buyers, sellers and improve the resource base, but it is unlikely to completely outstrip other conservation instruments.","author":[{"dropping-particle":"","family":"Wunder","given":"S","non-dropping-particle":"","parse-names":false,"suffix":""}],"container-title":"CIFOR Occasional Paper No. 42","id":"ITEM-1","issue":"42","issued":{"date-parts":[["2005"]]},"page":"24p.","title":"Payments for environmental services: some nuts and bolts","type":"article-journal"},"uris":["http://www.mendeley.com/documents/?uuid=30eca2b4-471a-43ad-bc42-c750e21c33c0"]}],"mendeley":{"formattedCitation":"(Wunder, 2005)","plainTextFormattedCitation":"(Wunder, 2005)","previouslyFormattedCitation":"(Wunder, 2005)"},"properties":{"noteIndex":0},"schema":"https://github.com/citation-style-language/schema/raw/master/csl-citation.json"}</w:instrText>
      </w:r>
      <w:r w:rsidRPr="0008241C">
        <w:rPr>
          <w:sz w:val="22"/>
          <w:szCs w:val="22"/>
        </w:rPr>
        <w:fldChar w:fldCharType="separate"/>
      </w:r>
      <w:r w:rsidRPr="0008241C">
        <w:rPr>
          <w:noProof/>
          <w:sz w:val="22"/>
          <w:szCs w:val="22"/>
        </w:rPr>
        <w:t>(Wunder, 2005)</w:t>
      </w:r>
      <w:r w:rsidRPr="0008241C">
        <w:rPr>
          <w:sz w:val="22"/>
          <w:szCs w:val="22"/>
        </w:rPr>
        <w:fldChar w:fldCharType="end"/>
      </w:r>
      <w:r w:rsidRPr="0008241C">
        <w:rPr>
          <w:sz w:val="22"/>
          <w:szCs w:val="22"/>
        </w:rPr>
        <w:t xml:space="preserve">, who have proposed to define PES as a voluntary transaction where; a well-defined environmental service (or a land use likely to secure the service), is being ‘bought’ by a (minimum one) service buyer, from a (minimum one) service provider, if and only if the service provider secures service provision (conditionality). PES has been used in the Asia-Pacific region for a range of purposes such as REDD-plus, payments to preserve watersheds, and payments to communities for specific projects for maintaining up-stream ecosystem services. Application as an incentive for maintain ecosystem services from the Asia-Pacific region include Woolong Nature Reserve for giant pandas in China; Afforestation CDM Pilot Project on Private Lands affected by shifting sand dunes in Sirsa, Haryana, India; Fair Deals for Watershed Services Project in Madhya Pradesh and Himachal Pradesh, India </w:t>
      </w:r>
      <w:r w:rsidRPr="0008241C">
        <w:rPr>
          <w:sz w:val="22"/>
          <w:szCs w:val="22"/>
        </w:rPr>
        <w:fldChar w:fldCharType="begin" w:fldLock="1"/>
      </w:r>
      <w:r w:rsidRPr="0008241C">
        <w:rPr>
          <w:sz w:val="22"/>
          <w:szCs w:val="22"/>
        </w:rPr>
        <w:instrText>ADDIN CSL_CITATION {"citationItems":[{"id":"ITEM-1","itemData":{"author":[{"dropping-particle":"","family":"Kissinger","given":"Gabrielle","non-dropping-particle":"","parse-names":false,"suffix":""},{"dropping-particle":"","family":"Patterson","given":"Caitlin","non-dropping-particle":"","parse-names":false,"suffix":""},{"dropping-particle":"","family":"Neufeldt","given":"Henry","non-dropping-particle":"","parse-names":false,"suffix":""}],"collection-title":"ICRAF Working Paper No. 172","id":"ITEM-1","issued":{"date-parts":[["2013"]]},"number-of-pages":"27","publisher-place":"Nairobi, Kenya","title":"Payments for ecosystem services schemes: project-level insights on benefits for ecosystems and the rural poor","type":"report"},"uris":["http://www.mendeley.com/documents/?uuid=e4b760b4-b868-37bd-be74-431c94763514"]}],"mendeley":{"formattedCitation":"(Kissinger &lt;i&gt;et al.&lt;/i&gt;, 2013)","plainTextFormattedCitation":"(Kissinger et al., 2013)","previouslyFormattedCitation":"(Kissinger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Kissinger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PES can be combined with other biodiversity conservation policies, such as community-based PES that preserves forests and controls sediment as seen in Kulekhani, Nepal </w:t>
      </w:r>
      <w:r w:rsidRPr="0008241C">
        <w:rPr>
          <w:sz w:val="22"/>
          <w:szCs w:val="22"/>
        </w:rPr>
        <w:fldChar w:fldCharType="begin" w:fldLock="1"/>
      </w:r>
      <w:r w:rsidRPr="0008241C">
        <w:rPr>
          <w:sz w:val="22"/>
          <w:szCs w:val="22"/>
        </w:rPr>
        <w:instrText>ADDIN CSL_CITATION {"citationItems":[{"id":"ITEM-1","itemData":{"ISBN":"978-92-5-106796-3","author":[{"dropping-particle":"","family":"Ottaviani","given":"D.","non-dropping-particle":"","parse-names":false,"suffix":""},{"dropping-particle":"","family":"Scialabba","given":"N.E","non-dropping-particle":"","parse-names":false,"suffix":""}],"id":"ITEM-1","issued":{"date-parts":[["2011"]]},"number-of-pages":"300","publisher-place":"Rome, Italy","title":"Payments for Ecosystem Services and Food Security","type":"book"},"uris":["http://www.mendeley.com/documents/?uuid=99d6fa19-0da0-36e6-8920-079f461e6ba4"]}],"mendeley":{"formattedCitation":"(Ottaviani &amp; Scialabba, 2011)","plainTextFormattedCitation":"(Ottaviani &amp; Scialabba, 2011)","previouslyFormattedCitation":"(Ottaviani &amp; Scialabba, 2011)"},"properties":{"noteIndex":0},"schema":"https://github.com/citation-style-language/schema/raw/master/csl-citation.json"}</w:instrText>
      </w:r>
      <w:r w:rsidRPr="0008241C">
        <w:rPr>
          <w:sz w:val="22"/>
          <w:szCs w:val="22"/>
        </w:rPr>
        <w:fldChar w:fldCharType="separate"/>
      </w:r>
      <w:r w:rsidRPr="0008241C">
        <w:rPr>
          <w:noProof/>
          <w:sz w:val="22"/>
          <w:szCs w:val="22"/>
        </w:rPr>
        <w:t>(Ottaviani &amp; Scialabba, 2011)</w:t>
      </w:r>
      <w:r w:rsidRPr="0008241C">
        <w:rPr>
          <w:sz w:val="22"/>
          <w:szCs w:val="22"/>
        </w:rPr>
        <w:fldChar w:fldCharType="end"/>
      </w:r>
      <w:r w:rsidRPr="0008241C">
        <w:rPr>
          <w:sz w:val="22"/>
          <w:szCs w:val="22"/>
        </w:rPr>
        <w:t xml:space="preserve"> (</w:t>
      </w:r>
      <w:r w:rsidRPr="0008241C">
        <w:rPr>
          <w:sz w:val="22"/>
          <w:szCs w:val="22"/>
        </w:rPr>
        <w:fldChar w:fldCharType="begin"/>
      </w:r>
      <w:r w:rsidRPr="0008241C">
        <w:rPr>
          <w:sz w:val="22"/>
          <w:szCs w:val="22"/>
        </w:rPr>
        <w:instrText xml:space="preserve"> REF _Ref498018453 \h  \* MERGEFORMAT </w:instrText>
      </w:r>
      <w:r w:rsidRPr="0008241C">
        <w:rPr>
          <w:sz w:val="22"/>
          <w:szCs w:val="22"/>
        </w:rPr>
      </w:r>
      <w:r w:rsidRPr="0008241C">
        <w:rPr>
          <w:sz w:val="22"/>
          <w:szCs w:val="22"/>
        </w:rPr>
        <w:fldChar w:fldCharType="separate"/>
      </w:r>
      <w:r w:rsidR="00D74032" w:rsidRPr="00D74032">
        <w:rPr>
          <w:sz w:val="22"/>
          <w:szCs w:val="22"/>
        </w:rPr>
        <w:t>Box 6.16</w:t>
      </w:r>
      <w:r w:rsidRPr="0008241C">
        <w:rPr>
          <w:sz w:val="22"/>
          <w:szCs w:val="22"/>
        </w:rPr>
        <w:fldChar w:fldCharType="end"/>
      </w:r>
      <w:r w:rsidRPr="0008241C">
        <w:rPr>
          <w:sz w:val="22"/>
          <w:szCs w:val="22"/>
        </w:rPr>
        <w:t>).</w:t>
      </w:r>
    </w:p>
    <w:p w14:paraId="3A5ED1B8" w14:textId="3FF86C5D" w:rsidR="00A01204" w:rsidRDefault="00A01204" w:rsidP="00A01204">
      <w:pPr>
        <w:rPr>
          <w:sz w:val="22"/>
          <w:szCs w:val="22"/>
        </w:rPr>
      </w:pPr>
    </w:p>
    <w:p w14:paraId="3862156F" w14:textId="25DD2183" w:rsidR="0008241C" w:rsidRDefault="0008241C" w:rsidP="00A01204">
      <w:pPr>
        <w:rPr>
          <w:sz w:val="22"/>
          <w:szCs w:val="22"/>
        </w:rPr>
      </w:pPr>
    </w:p>
    <w:p w14:paraId="2F5B5E6E" w14:textId="77777777" w:rsidR="0008241C" w:rsidRPr="0008241C" w:rsidRDefault="0008241C"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448D6C27" w14:textId="77777777" w:rsidTr="00642B4F">
        <w:tc>
          <w:tcPr>
            <w:tcW w:w="9016" w:type="dxa"/>
          </w:tcPr>
          <w:p w14:paraId="62A046B9" w14:textId="7008784D"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bookmarkStart w:id="1864" w:name="_Ref498018453"/>
            <w:bookmarkStart w:id="1865" w:name="_Toc504087556"/>
            <w:r w:rsidRPr="0008241C">
              <w:rPr>
                <w:rFonts w:ascii="Times New Roman" w:hAnsi="Times New Roman"/>
                <w:b/>
                <w:kern w:val="2"/>
                <w:lang w:eastAsia="ja-JP"/>
              </w:rPr>
              <w:t>Box 6.</w:t>
            </w:r>
            <w:r w:rsidRPr="0008241C">
              <w:rPr>
                <w:b/>
                <w:kern w:val="2"/>
                <w:lang w:eastAsia="ja-JP"/>
              </w:rPr>
              <w:fldChar w:fldCharType="begin"/>
            </w:r>
            <w:r w:rsidRPr="0008241C">
              <w:rPr>
                <w:rFonts w:ascii="Times New Roman" w:hAnsi="Times New Roman"/>
                <w:b/>
                <w:kern w:val="2"/>
                <w:lang w:eastAsia="ja-JP"/>
              </w:rPr>
              <w:instrText xml:space="preserve"> SEQ Box \* ARABIC </w:instrText>
            </w:r>
            <w:r w:rsidRPr="0008241C">
              <w:rPr>
                <w:b/>
                <w:kern w:val="2"/>
                <w:lang w:eastAsia="ja-JP"/>
              </w:rPr>
              <w:fldChar w:fldCharType="separate"/>
            </w:r>
            <w:r w:rsidR="00D74032">
              <w:rPr>
                <w:rFonts w:ascii="Times New Roman" w:hAnsi="Times New Roman"/>
                <w:b/>
                <w:noProof/>
                <w:kern w:val="2"/>
                <w:lang w:eastAsia="ja-JP"/>
              </w:rPr>
              <w:t>16</w:t>
            </w:r>
            <w:r w:rsidRPr="0008241C">
              <w:rPr>
                <w:b/>
                <w:kern w:val="2"/>
                <w:lang w:eastAsia="ja-JP"/>
              </w:rPr>
              <w:fldChar w:fldCharType="end"/>
            </w:r>
            <w:bookmarkEnd w:id="1864"/>
            <w:r w:rsidRPr="0008241C">
              <w:rPr>
                <w:rFonts w:ascii="Times New Roman" w:hAnsi="Times New Roman"/>
                <w:b/>
                <w:kern w:val="2"/>
                <w:lang w:eastAsia="ja-JP"/>
              </w:rPr>
              <w:t xml:space="preserve"> PES in Kulekhani Watershed, Nepal</w:t>
            </w:r>
            <w:bookmarkEnd w:id="1865"/>
          </w:p>
          <w:p w14:paraId="39C620F7" w14:textId="77777777" w:rsidR="00A01204" w:rsidRPr="0008241C" w:rsidRDefault="00A01204" w:rsidP="00A01204">
            <w:pPr>
              <w:rPr>
                <w:rFonts w:ascii="Times New Roman" w:hAnsi="Times New Roman"/>
              </w:rPr>
            </w:pPr>
          </w:p>
          <w:p w14:paraId="00EB83F1" w14:textId="77777777" w:rsidR="00A01204" w:rsidRPr="0008241C" w:rsidRDefault="00A01204" w:rsidP="00A01204">
            <w:pPr>
              <w:rPr>
                <w:rFonts w:ascii="Times New Roman" w:hAnsi="Times New Roman"/>
              </w:rPr>
            </w:pPr>
            <w:r w:rsidRPr="0008241C">
              <w:rPr>
                <w:rFonts w:ascii="Times New Roman" w:hAnsi="Times New Roman"/>
              </w:rPr>
              <w:t xml:space="preserve">The Kulekhani watershed is located in Makwanpur district which is 50 km southwest of Kathmandu. Its 12,500 ha watershed area is the source of water for two hydropower plants.  More than 46,000 people from eight villages live in the catchment area, most of them live in poverty. The villagers in the catchment area practice sloping land agriculture, rear livestock and use forests for fuel wood, fodder and litter. On the site of the Indra-Sarobar Lake, the Kulekhani reservoir was built in 1982 to collect monsoon rain and channel water from the reservoir to the hydropower plant. To promote proper management in the catchment area, the government initiated participatory watershed management programs which allow local communities to build sediment-trap dams and adopt measures to control gullies. Large pine trees on state forest, village lands and agricultural terraces were planted through the support of the government. In 2003, the Rewarding Upland Poor for Environmental Services program of World Agroforestry Center initiated work to establish a PES scheme between the upland communities in the Kulekhani watershed and hydropower plants. As per the law, all hydropower plants must pay royalties to the government which is channelled and used at various levels for development activities. Within the framework of the Local Self Governance Act 1999, the Makwanpur District Development Committee (DDC) receives 12 per cent of the revenue generated from the Kulekhani hydropower facility. Makwanpur DDC endorsed a directive known as Hydropower Royalty Distribution, which declares the DDC to spend half of this allotted revenue in the hydropower plant-affected area. The directive further specifies that of the 50 per cent allocation to the affected area, 20 per cent is for the upstream watershed area, 15 per cent for the surrounding area and the remaining 15 per cent for the downstream area. The money, which is deposited in the Environmental Management Special Fund (EMSF), can be used to support conservation and development activities proposed by the watershed communities. The EMSF is considered a payment to upland watershed communities for providing ecosystem services. </w:t>
            </w:r>
          </w:p>
          <w:p w14:paraId="663170B7" w14:textId="77777777" w:rsidR="00A01204" w:rsidRPr="0008241C" w:rsidRDefault="00A01204" w:rsidP="00A01204">
            <w:pPr>
              <w:rPr>
                <w:rFonts w:ascii="Times New Roman" w:hAnsi="Times New Roman"/>
              </w:rPr>
            </w:pPr>
            <w:r w:rsidRPr="0008241C">
              <w:rPr>
                <w:rFonts w:ascii="Times New Roman" w:hAnsi="Times New Roman"/>
              </w:rPr>
              <w:t xml:space="preserve">Sources: </w:t>
            </w:r>
            <w:r w:rsidRPr="0008241C">
              <w:fldChar w:fldCharType="begin" w:fldLock="1"/>
            </w:r>
            <w:r w:rsidRPr="0008241C">
              <w:rPr>
                <w:rFonts w:ascii="Times New Roman" w:hAnsi="Times New Roman"/>
              </w:rPr>
              <w:instrText>ADDIN CSL_CITATION {"citationItems":[{"id":"ITEM-1","itemData":{"ISBN":"978-92-5-106796-3","author":[{"dropping-particle":"","family":"Ottaviani","given":"D.","non-dropping-particle":"","parse-names":false,"suffix":""},{"dropping-particle":"","family":"Scialabba","given":"N.E","non-dropping-particle":"","parse-names":false,"suffix":""}],"id":"ITEM-1","issued":{"date-parts":[["2011"]]},"number-of-pages":"300","publisher-place":"Rome, Italy","title":"Payments for Ecosystem Services and Food Security","type":"book"},"uris":["http://www.mendeley.com/documents/?uuid=99d6fa19-0da0-36e6-8920-079f461e6ba4"]},{"id":"ITEM-2","itemData":{"DOI":"10.1080/21513732.2014.973908","abstract":"ISSN: 2151-3732 (Print) 2151-3740 (Online) Journal homepage: http://www.tandfonline.com/loi/tbsm21 Payment for ecosystem services (PESs) is part of a new and more direct conservation and management paradigm explicitly recognizing: (1) the need to bridge the interests of communities connected by ecosystems, (2) the costs of securing and maintaining the provision of different ecosystem services and (3) that those who benefit from these services need to pay for these costs. While discussions on the potential of PES are becoming more frequent, Nepal lacks concrete policies and an umbrella legislative framework at the national, sub-national, and institutional levels to operationalize PES. A lack of vertical and horizontal coordination among government departments and agencies often creates problems at the implementation level. This paper discusses PES as a possible instrument to finance ecosystem management in Nepal, based on lessons learned from various ongoing PES-type schemes. We review a number of such schemes based on the available literature and key informant surveys in selected PES pilot sites. We argue that PES experience in Nepal remains limited and is as yet insufficient as basis for mainstreaming. We recommend that (1) existing schemes need to be monitored to analyze challenges and effectiveness, and (2) such analyses should be carried out simultaneously with informing the national policy dialog to support the debate on implementing PES for sustainable ecosystem management.","author":[{"dropping-particle":"","family":"Bhatta","given":"Laxmi D","non-dropping-particle":"","parse-names":false,"suffix":""},{"dropping-particle":"","family":"Oort","given":"Bob Eric Helmuth","non-dropping-particle":"van","parse-names":false,"suffix":""},{"dropping-particle":"","family":"Rucevska","given":"Ieva","non-dropping-particle":"","parse-names":false,"suffix":""},{"dropping-particle":"","family":"Baral","given":"Himlal","non-dropping-particle":"","parse-names":false,"suffix":""}],"container-title":"International Journal of Biodiversity Science Ecosystem Services &amp; Management","id":"ITEM-2","issue":"4","issued":{"date-parts":[["2014"]]},"page":"289-299","title":"Payment for ecosystem services: possible instrument for managing ecosystem services in Nepal","type":"article-journal","volume":"10"},"uris":["http://www.mendeley.com/documents/?uuid=545cb768-4e65-3185-9e3b-01b959d67962"]}],"mendeley":{"formattedCitation":"(Bhatta &lt;i&gt;et al.&lt;/i&gt;, 2014; Ottaviani &amp; Scialabba, 2011)","plainTextFormattedCitation":"(Bhatta et al., 2014; Ottaviani &amp; Scialabba, 2011)","previouslyFormattedCitation":"(Bhatta &lt;i&gt;et al.&lt;/i&gt;, 2014; Ottaviani &amp; Scialabba, 2011)"},"properties":{"noteIndex":0},"schema":"https://github.com/citation-style-language/schema/raw/master/csl-citation.json"}</w:instrText>
            </w:r>
            <w:r w:rsidRPr="0008241C">
              <w:fldChar w:fldCharType="separate"/>
            </w:r>
            <w:r w:rsidRPr="0008241C">
              <w:rPr>
                <w:rFonts w:ascii="Times New Roman" w:hAnsi="Times New Roman"/>
                <w:noProof/>
              </w:rPr>
              <w:t xml:space="preserve">Bhatta </w:t>
            </w:r>
            <w:r w:rsidRPr="0008241C">
              <w:rPr>
                <w:rFonts w:ascii="Times New Roman" w:hAnsi="Times New Roman"/>
                <w:i/>
                <w:noProof/>
              </w:rPr>
              <w:t>et al.</w:t>
            </w:r>
            <w:r w:rsidRPr="0008241C">
              <w:rPr>
                <w:rFonts w:ascii="Times New Roman" w:hAnsi="Times New Roman"/>
                <w:noProof/>
              </w:rPr>
              <w:t xml:space="preserve"> (2014); Ottaviani &amp; Scialabba (2011)</w:t>
            </w:r>
            <w:r w:rsidRPr="0008241C">
              <w:fldChar w:fldCharType="end"/>
            </w:r>
          </w:p>
          <w:p w14:paraId="11BE1738" w14:textId="77777777" w:rsidR="00A01204" w:rsidRPr="0008241C" w:rsidRDefault="00A01204" w:rsidP="00A01204">
            <w:pPr>
              <w:rPr>
                <w:rFonts w:ascii="Times New Roman" w:hAnsi="Times New Roman"/>
              </w:rPr>
            </w:pPr>
          </w:p>
        </w:tc>
      </w:tr>
    </w:tbl>
    <w:p w14:paraId="007ADF7A" w14:textId="77777777" w:rsidR="00A01204" w:rsidRPr="0008241C" w:rsidRDefault="00A01204" w:rsidP="00A01204">
      <w:pPr>
        <w:rPr>
          <w:sz w:val="22"/>
          <w:szCs w:val="22"/>
        </w:rPr>
      </w:pPr>
    </w:p>
    <w:p w14:paraId="04DBED7E" w14:textId="77777777" w:rsidR="00A01204" w:rsidRPr="0008241C" w:rsidRDefault="00A01204" w:rsidP="00A01204">
      <w:pPr>
        <w:rPr>
          <w:sz w:val="22"/>
          <w:szCs w:val="22"/>
        </w:rPr>
      </w:pPr>
      <w:r w:rsidRPr="0008241C">
        <w:rPr>
          <w:sz w:val="22"/>
          <w:szCs w:val="22"/>
        </w:rPr>
        <w:t xml:space="preserve">Setting new charges or rationalising existing charges, which incorporate all or part of the value of BES, can help pricing biodiversity, raise conservation revenue (and finance biodiversity conservation), and create incentives that align private behaviour more closely to economic-ecological objectives. Logging and grazing licenses and fees are often granted based on net revenues that are below market value and exclude the loss of biodiversity, downstream damage through erosion or hydrological impacts or foregone carbon sequestration capacity </w:t>
      </w:r>
      <w:r w:rsidRPr="0008241C">
        <w:rPr>
          <w:sz w:val="22"/>
          <w:szCs w:val="22"/>
        </w:rPr>
        <w:fldChar w:fldCharType="begin" w:fldLock="1"/>
      </w:r>
      <w:r w:rsidRPr="0008241C">
        <w:rPr>
          <w:sz w:val="22"/>
          <w:szCs w:val="22"/>
        </w:rPr>
        <w:instrText>ADDIN CSL_CITATION {"citationItems":[{"id":"ITEM-1","itemData":{"ISBN":"2-8317-0643-2","abstract":"SUMMARY This chapter presents a broad overview of the richness, importance and status of biodiversity in Asia. Asia, one of the richest biological regions of the world, is facing an ecological crisis due to population pressure. The region has an average human density eight times higher than the rest of the world; this puts enormous pressure on land and biodiversity resources. A collapse of major ecosystems and species populations is not only eroding livelihoods for billions of the earth's poorest citizens but is causing major environmental disasters in the form of floods, landslides, droughts, desertification and smoke haze. These problems are crippling the development of Asia's agricultural and industrial sectors. In addition to loss of habitat due to logging and agricultural expansion, wildlife trade (both legal and illegal), pollution, alien invasive species, cli-mate change and the threats posed by genetically modified organisms (GMOs) are growing problems in the region. The most important issue is to recognize the huge benefits being derived from biodiversity and ecological services and develop ways of taxing the main beneficiaries to reward those regions and communities whose actions either enhance or refrain from destroying such services","author":[{"dropping-particle":"","family":"Mackinnon","given":"John","non-dropping-particle":"","parse-names":false,"suffix":""}],"chapter-number":"2","container-title":"Biodiversity Planning in Asia","editor":[{"dropping-particle":"","family":"Carew-Reid","given":"J.","non-dropping-particle":"","parse-names":false,"suffix":""}],"id":"ITEM-1","issued":{"date-parts":[["2002"]]},"page":"49‐72","publisher":"IUCN","publisher-place":"Gland, Switzerland and Cambridge, UK","title":"Status of Biodiversity in Asia","type":"chapter"},"uris":["http://www.mendeley.com/documents/?uuid=65161ace-98c3-3773-ac2f-0f79df429567"]}],"mendeley":{"formattedCitation":"(Mackinnon, 2002)","plainTextFormattedCitation":"(Mackinnon, 2002)","previouslyFormattedCitation":"(Mackinnon, 2002)"},"properties":{"noteIndex":0},"schema":"https://github.com/citation-style-language/schema/raw/master/csl-citation.json"}</w:instrText>
      </w:r>
      <w:r w:rsidRPr="0008241C">
        <w:rPr>
          <w:sz w:val="22"/>
          <w:szCs w:val="22"/>
        </w:rPr>
        <w:fldChar w:fldCharType="separate"/>
      </w:r>
      <w:r w:rsidRPr="0008241C">
        <w:rPr>
          <w:noProof/>
          <w:sz w:val="22"/>
          <w:szCs w:val="22"/>
        </w:rPr>
        <w:t>(Mackinnon, 2002)</w:t>
      </w:r>
      <w:r w:rsidRPr="0008241C">
        <w:rPr>
          <w:sz w:val="22"/>
          <w:szCs w:val="22"/>
        </w:rPr>
        <w:fldChar w:fldCharType="end"/>
      </w:r>
      <w:r w:rsidRPr="0008241C">
        <w:rPr>
          <w:sz w:val="22"/>
          <w:szCs w:val="22"/>
        </w:rPr>
        <w:t xml:space="preserve">. Consumer fees to finance upstream water catchment benefits can be cheaper than bottled water or paying for urban water treatment plants </w:t>
      </w:r>
      <w:r w:rsidRPr="0008241C">
        <w:rPr>
          <w:sz w:val="22"/>
          <w:szCs w:val="22"/>
        </w:rPr>
        <w:fldChar w:fldCharType="begin" w:fldLock="1"/>
      </w:r>
      <w:r w:rsidRPr="0008241C">
        <w:rPr>
          <w:sz w:val="22"/>
          <w:szCs w:val="22"/>
        </w:rPr>
        <w:instrText>ADDIN CSL_CITATION {"citationItems":[{"id":"ITEM-1","itemData":{"DOI":"10.1016/j.ecolecon.2007.12.014","ISBN":"0921-8009","ISSN":"09218009","abstract":"Marketing several environmental services from a single area can help access diverse sources of funding and make conservation a more competitive land use. In Bolivia's Los Negros valley (Department of Santa Cruz), bordering the Ambor?? National Park, 46 farmers are currently paid to protect 2774??ha of a watershed containing the threatened cloud-forest habitat of 11 species of migratory birds. In this payment for environmental services (PES) scheme, annual contracts prohibit tree cutting, hunting and forest clearing on enrolled lands. Farmer-landowners as service providers submit to independent yearly monitoring, and are sanctioned for non-compliance. Facilitated by a local NGO, Fundaci??n Natura Bolivia, one service buyer is an international conservation donor (the US Fish and Wildlife Service) interested in biodiversity conservation. The second service users are downstream irrigators who likely benefit from stabilized dry-season water flows if upstream cloud forests are successfully protected. Individual irrigators have been reluctant to pay, but the Los Negros municipal government has on their behalf contributed ~ US$4500 to the scheme. The negotiated payment mode is annual quid pro quo in-kind compensations in return for forest protection. Predominantly, payments are made as \"contingent project implementation\", transferring beehives supplemented by apicultural training. With regard to service provision, environment committees and education programs have increased awareness in downstream communities of the probable water-supply reduction effect of continued upstream deforestation. External donors have funded subsequent studies providing basic economic, hydrological and biodiversity data, and covered PES start-up (~ US$40,000) and running transaction costs (~ US$3000 per year over the last three??years). The greatest challenges in the development of the PES mechanism have been the slow process of building trust between service buyers and providers, and in achieving clear service-provision additionality. ?? 2007 Elsevier B.V. All rights reserved.","author":[{"dropping-particle":"","family":"Asquith","given":"Nigel M.","non-dropping-particle":"","parse-names":false,"suffix":""},{"dropping-particle":"","family":"Vargas","given":"Maria Teresa","non-dropping-particle":"","parse-names":false,"suffix":""},{"dropping-particle":"","family":"Wunder","given":"Sven","non-dropping-particle":"","parse-names":false,"suffix":""}],"container-title":"Ecological Economics","id":"ITEM-1","issue":"4","issued":{"date-parts":[["2008"]]},"page":"675-684","title":"Selling two environmental services: In-kind payments for bird habitat and watershed protection in Los Negros, Bolivia","type":"article-journal","volume":"65"},"uris":["http://www.mendeley.com/documents/?uuid=16aa5228-28ba-43c2-9363-b9d4da6c0f70"]}],"mendeley":{"formattedCitation":"(Asquith &lt;i&gt;et al.&lt;/i&gt;, 2008)","plainTextFormattedCitation":"(Asquith et al., 2008)","previouslyFormattedCitation":"(Asquith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Asquith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Recycling charges with refunds for bottles, cans, and some paper products has proven to be feasible throughout Asia. </w:t>
      </w:r>
    </w:p>
    <w:p w14:paraId="0432A7A9" w14:textId="77777777" w:rsidR="00A01204" w:rsidRPr="0008241C" w:rsidRDefault="00A01204" w:rsidP="00A01204">
      <w:pPr>
        <w:rPr>
          <w:sz w:val="22"/>
          <w:szCs w:val="22"/>
        </w:rPr>
      </w:pPr>
    </w:p>
    <w:p w14:paraId="2656B5CD" w14:textId="77777777" w:rsidR="00A01204" w:rsidRPr="0008241C" w:rsidRDefault="00A01204" w:rsidP="00A01204">
      <w:pPr>
        <w:rPr>
          <w:sz w:val="22"/>
          <w:szCs w:val="22"/>
        </w:rPr>
      </w:pPr>
      <w:r w:rsidRPr="0008241C">
        <w:rPr>
          <w:sz w:val="22"/>
          <w:szCs w:val="22"/>
        </w:rPr>
        <w:t xml:space="preserve">Bonds and deposits, product surcharges that shift the responsibility for biodiversity depletion to individual producers and consumers, require the resource user to pay against the possibility of damage. As advanced charges, the costs of any damage provide an incentive to avoid biodiversity damage and reclaim the depositor bond. Indonesia used performance bonds for forestry and allowed refunds through reforestation, although the fee was far lower than replanting costs, giving logging companies insufficient incentive to reforest the logged areas </w:t>
      </w:r>
      <w:r w:rsidRPr="0008241C">
        <w:rPr>
          <w:sz w:val="22"/>
          <w:szCs w:val="22"/>
        </w:rPr>
        <w:fldChar w:fldCharType="begin" w:fldLock="1"/>
      </w:r>
      <w:r w:rsidRPr="0008241C">
        <w:rPr>
          <w:sz w:val="22"/>
          <w:szCs w:val="22"/>
        </w:rPr>
        <w:instrText>ADDIN CSL_CITATION {"citationItems":[{"id":"ITEM-1","itemData":{"ISBN":"9789264141810","author":[{"dropping-particle":"","family":"O'Connor","given":"David","non-dropping-particle":"","parse-names":false,"suffix":""}],"id":"ITEM-1","issued":{"date-parts":[["1994"]]},"number-of-pages":"218","publisher":"Development Centre of the Organisation for Economic Co-operation and Development","publisher-place":"Paris","title":"Managing the environment with rapid industrialisation : lessons from the East Asian experience","type":"book"},"uris":["http://www.mendeley.com/documents/?uuid=a86f4beb-a996-337c-8c5a-a15ceccd52b5"]}],"mendeley":{"formattedCitation":"(O’Connor, 1994)","plainTextFormattedCitation":"(O’Connor, 1994)","previouslyFormattedCitation":"(O’Connor, 1994)"},"properties":{"noteIndex":0},"schema":"https://github.com/citation-style-language/schema/raw/master/csl-citation.json"}</w:instrText>
      </w:r>
      <w:r w:rsidRPr="0008241C">
        <w:rPr>
          <w:sz w:val="22"/>
          <w:szCs w:val="22"/>
        </w:rPr>
        <w:fldChar w:fldCharType="separate"/>
      </w:r>
      <w:r w:rsidRPr="0008241C">
        <w:rPr>
          <w:noProof/>
          <w:sz w:val="22"/>
          <w:szCs w:val="22"/>
        </w:rPr>
        <w:t>(O’Connor, 1994)</w:t>
      </w:r>
      <w:r w:rsidRPr="0008241C">
        <w:rPr>
          <w:sz w:val="22"/>
          <w:szCs w:val="22"/>
        </w:rPr>
        <w:fldChar w:fldCharType="end"/>
      </w:r>
      <w:r w:rsidRPr="0008241C">
        <w:rPr>
          <w:sz w:val="22"/>
          <w:szCs w:val="22"/>
        </w:rPr>
        <w:t>.</w:t>
      </w:r>
    </w:p>
    <w:p w14:paraId="678944E6" w14:textId="77777777" w:rsidR="00A01204" w:rsidRPr="0008241C" w:rsidRDefault="00A01204" w:rsidP="00A01204">
      <w:pPr>
        <w:rPr>
          <w:sz w:val="22"/>
          <w:szCs w:val="22"/>
        </w:rPr>
      </w:pPr>
    </w:p>
    <w:p w14:paraId="1825289D" w14:textId="77777777" w:rsidR="00A01204" w:rsidRPr="0008241C" w:rsidRDefault="00A01204" w:rsidP="00A01204">
      <w:pPr>
        <w:rPr>
          <w:sz w:val="22"/>
          <w:szCs w:val="22"/>
        </w:rPr>
      </w:pPr>
      <w:r w:rsidRPr="0008241C">
        <w:rPr>
          <w:sz w:val="22"/>
          <w:szCs w:val="22"/>
        </w:rPr>
        <w:t xml:space="preserve">However, market-based instruments are not appropriate in all circumstances as they often cause high administrative and transaction costs because of the need to monitor compliance and apply prosecution rules.  In some cases, these costs will already be needed to enforce regulatory policies, but in </w:t>
      </w:r>
      <w:r w:rsidRPr="0008241C">
        <w:rPr>
          <w:noProof/>
          <w:sz w:val="22"/>
          <w:szCs w:val="22"/>
        </w:rPr>
        <w:t>others,</w:t>
      </w:r>
      <w:r w:rsidRPr="0008241C">
        <w:rPr>
          <w:sz w:val="22"/>
          <w:szCs w:val="22"/>
        </w:rPr>
        <w:t xml:space="preserve"> they may add up to a significant cost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manualFormatting":"(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Chapter 10).  Policy design will have to consider institutional preconditions necessary for implementation, such as the capacity for monitoring and enforcement, and weigh up additional costs of using a market-based instrument versus the added value compared to other policy instrument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w:t>
      </w:r>
    </w:p>
    <w:p w14:paraId="6493C894" w14:textId="77777777" w:rsidR="00A01204" w:rsidRPr="0008241C" w:rsidRDefault="00A01204" w:rsidP="00A01204">
      <w:pPr>
        <w:rPr>
          <w:sz w:val="22"/>
          <w:szCs w:val="22"/>
        </w:rPr>
      </w:pPr>
    </w:p>
    <w:p w14:paraId="1482C2CA" w14:textId="77777777" w:rsidR="00A01204" w:rsidRPr="0008241C" w:rsidRDefault="00A01204" w:rsidP="00A01204">
      <w:pPr>
        <w:rPr>
          <w:sz w:val="22"/>
          <w:szCs w:val="22"/>
        </w:rPr>
      </w:pPr>
      <w:r w:rsidRPr="0008241C">
        <w:rPr>
          <w:sz w:val="22"/>
          <w:szCs w:val="22"/>
        </w:rPr>
        <w:t xml:space="preserve">Use of economic and financial instruments, preclude misaligned or misguided economic incentive as the central problem to be addressed. PES, for example, is vulnerable to unsustainable financing and changes in government policies. In an analysis of environmental and cost effectiveness of PES based on 41 case studies from Cambodia, China, India, Indonesia, Japan, and Nepal, concluded that challenges related to implementation of these schemes are often underestimated </w:t>
      </w:r>
      <w:r w:rsidRPr="0008241C">
        <w:rPr>
          <w:sz w:val="22"/>
          <w:szCs w:val="22"/>
        </w:rPr>
        <w:fldChar w:fldCharType="begin" w:fldLock="1"/>
      </w:r>
      <w:r w:rsidRPr="0008241C">
        <w:rPr>
          <w:sz w:val="22"/>
          <w:szCs w:val="22"/>
        </w:rPr>
        <w:instrText>ADDIN CSL_CITATION {"citationItems":[{"id":"ITEM-1","itemData":{"DOI":"10.1787/9789264111318-en","ISBN":"9789264111318","PMID":"733943853","abstract":"Green growth means fostering economic growth and development while ensuring that natural assets continue to provide the resources and environmental services on which our well-being relies. To do this it must catalyse investment and innovation which will underpin sustained growth and give rise to new economic opportunities. A return to “business as usual” would be unwise and ultimately unsustainable, involving risks that could impose human costs and constraints on economic growth and development. It could result in increased water scarcity, resource bottlenecks, air and water pollution, climate change and biodiversity loss which would be irreversible; thus the need for strategies to achieve greener growth.","author":[{"dropping-particle":"","family":"OECD","given":"","non-dropping-particle":"","parse-names":false,"suffix":""}],"container-title":"Oecd 50","id":"ITEM-1","issue":"May 2011","issued":{"date-parts":[["2011"]]},"page":"146","title":"Towards Green Growth","type":"article-journal"},"uris":["http://www.mendeley.com/documents/?uuid=539d75fe-d40d-4ab5-83a9-e59d5b5d4051"]}],"mendeley":{"formattedCitation":"(OECD, 2011)","plainTextFormattedCitation":"(OECD, 2011)","previouslyFormattedCitation":"(OECD, 2011)"},"properties":{"noteIndex":0},"schema":"https://github.com/citation-style-language/schema/raw/master/csl-citation.json"}</w:instrText>
      </w:r>
      <w:r w:rsidRPr="0008241C">
        <w:rPr>
          <w:sz w:val="22"/>
          <w:szCs w:val="22"/>
        </w:rPr>
        <w:fldChar w:fldCharType="separate"/>
      </w:r>
      <w:r w:rsidRPr="0008241C">
        <w:rPr>
          <w:noProof/>
          <w:sz w:val="22"/>
          <w:szCs w:val="22"/>
        </w:rPr>
        <w:t>(OECD, 2011)</w:t>
      </w:r>
      <w:r w:rsidRPr="0008241C">
        <w:rPr>
          <w:sz w:val="22"/>
          <w:szCs w:val="22"/>
        </w:rPr>
        <w:fldChar w:fldCharType="end"/>
      </w:r>
      <w:r w:rsidRPr="0008241C">
        <w:rPr>
          <w:sz w:val="22"/>
          <w:szCs w:val="22"/>
        </w:rPr>
        <w:t xml:space="preserve">, and that the objectives proposed with these schemes can only be attained through wide participation of land users </w:t>
      </w:r>
      <w:r w:rsidRPr="0008241C">
        <w:rPr>
          <w:sz w:val="22"/>
          <w:szCs w:val="22"/>
        </w:rPr>
        <w:fldChar w:fldCharType="begin" w:fldLock="1"/>
      </w:r>
      <w:r w:rsidRPr="0008241C">
        <w:rPr>
          <w:sz w:val="22"/>
          <w:szCs w:val="22"/>
        </w:rPr>
        <w:instrText>ADDIN CSL_CITATION {"citationItems":[{"id":"ITEM-1","itemData":{"DOI":"10.1016/j.ecolecon.2014.06.004","ISBN":"09218009","ISSN":"09218009","abstract":"Payments for Ecosystem Services (PES) have become a popular instrument in the last decades and this growing trend is also clearly evident in Brazil. However, challenges related to implementation of these schemes are often underestimated. Any guarantee that a payment will secure or provide such a service is subject not only to underlying ecological uncertainties but also to those entailed by the kinds of social interaction that are inherent to policy implementation. It is argued that the objectives proposed with these instruments can only be attained by ensuring a wide participation of land users. This article advances this topic reporting and discussing evidence on farmer's reasons to participate in three PES-water schemes in Brazil using a combination of qualitative and quantitative research approaches. Results indicate that the diverging opinions regarding how ecosystem services are generated or secured, decentralized governance structures and the involvement of representative bodies in scheme design and implementation are important factors to consider. Furthermore, access to information and general environmental concern were found to be important variables to explain the propensity of farmers to participate. This generates serious policy implications for developing consistent communication and consultation strategies with scheme beneficiaries. ?? 2014 Elsevier B.V.","author":[{"dropping-particle":"","family":"Zanella","given":"Matheus A.","non-dropping-particle":"","parse-names":false,"suffix":""},{"dropping-particle":"","family":"Schleyer","given":"Christian","non-dropping-particle":"","parse-names":false,"suffix":""},{"dropping-particle":"","family":"Speelman","given":"Stijn","non-dropping-particle":"","parse-names":false,"suffix":""}],"container-title":"Ecological Economics","id":"ITEM-1","issued":{"date-parts":[["2014"]]},"page":"166-176","publisher":"Elsevier B.V.","title":"Why do farmers join Payments for Ecosystem Services (PES) schemes? An Assessment of PES water scheme participation in Brazil","type":"article-journal","volume":"105"},"uris":["http://www.mendeley.com/documents/?uuid=5e68eb80-4b57-4a47-bdf3-ea70fd083a5f"]}],"mendeley":{"formattedCitation":"(Zanella &lt;i&gt;et al.&lt;/i&gt;, 2014)","plainTextFormattedCitation":"(Zanella et al., 2014)","previouslyFormattedCitation":"(Zanella &lt;i&gt;et al.&lt;/i&gt;, 2014)"},"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Zanella </w:t>
      </w:r>
      <w:r w:rsidRPr="0008241C">
        <w:rPr>
          <w:i/>
          <w:noProof/>
          <w:sz w:val="22"/>
          <w:szCs w:val="22"/>
          <w:lang w:val="de-DE"/>
        </w:rPr>
        <w:t>et al.</w:t>
      </w:r>
      <w:r w:rsidRPr="0008241C">
        <w:rPr>
          <w:noProof/>
          <w:sz w:val="22"/>
          <w:szCs w:val="22"/>
          <w:lang w:val="de-DE"/>
        </w:rPr>
        <w:t>, 2014)</w:t>
      </w:r>
      <w:r w:rsidRPr="0008241C">
        <w:rPr>
          <w:sz w:val="22"/>
          <w:szCs w:val="22"/>
        </w:rPr>
        <w:fldChar w:fldCharType="end"/>
      </w:r>
      <w:r w:rsidRPr="0008241C">
        <w:rPr>
          <w:sz w:val="22"/>
          <w:szCs w:val="22"/>
          <w:lang w:val="de-DE"/>
        </w:rPr>
        <w:t xml:space="preserve">. </w:t>
      </w:r>
      <w:r w:rsidRPr="0008241C">
        <w:rPr>
          <w:sz w:val="22"/>
          <w:szCs w:val="22"/>
        </w:rPr>
        <w:fldChar w:fldCharType="begin" w:fldLock="1"/>
      </w:r>
      <w:r w:rsidRPr="0008241C">
        <w:rPr>
          <w:sz w:val="22"/>
          <w:szCs w:val="22"/>
          <w:lang w:val="de-DE"/>
        </w:rPr>
        <w:instrText>ADDIN CSL_CITATION {"citationItems":[{"id":"ITEM-1","itemData":{"DOI":"10.1016/j.ecoser.2014.12.012","ISBN":"22120416","ISSN":"22120416","abstract":"Payment for ecosystem services (PES) is commonly defined as a market-based environmental policy instrument to efficiently achieve ecosystem services provision. However, an increasing body of literature shows that this prescriptive conceptualization of PES cannot be easily generalized and implemented in practice, and that the commodification of ecosystem services (ES) is problematic and may lead to unfair situations for relevant PES actors. This paper synthesizes case studies in Indonesia, the Philippines and Nepal to provide empirical observations on emerging PES mechanisms in Asia. Lessons learned show that fairness and efficiency objectives must be achieved simultaneously in designing and implementing a sustainable PES scheme, especially in developing country contexts. Neither fairness nor efficiency is a primary aim but an intermediate 'fairly efficient and efficiently fair' PES may bridge the gap between PES theory and practice to increase sustainable ES provision and improve livelihoods.","author":[{"dropping-particle":"","family":"Leimona","given":"Beria","non-dropping-particle":"","parse-names":false,"suffix":""},{"dropping-particle":"","family":"Noordwijk","given":"Meine","non-dropping-particle":"van","parse-names":false,"suffix":""},{"dropping-particle":"","family":"Groot","given":"Rudolf","non-dropping-particle":"de","parse-names":false,"suffix":""},{"dropping-particle":"","family":"Leemans","given":"Rik","non-dropping-particle":"","parse-names":false,"suffix":""}],"container-title":"Ecosystem Services","id":"ITEM-1","issued":{"date-parts":[["2015"]]},"page":"16-28","title":"Fairly efficient, efficiently fair: Lessons from designing and testing payment schemes for ecosystem services in Asia","type":"article-journal","volume":"12"},"uris":["http://www.mendeley.com/documents/?uuid=fd5c699b-4306-4d99-aa62-a49d3867cad1"]}],"mendeley":{"formattedCitation":"(Leimona &lt;i&gt;et al.&lt;/i&gt;, 2015)","manualFormatting":"Leimona et al. (2015)","plainTextFormattedCitation":"(Leimona et al., 2015)","previouslyFormattedCitation":"(Leimona &lt;i&gt;et al.&lt;/i&gt;, 2015)"},"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Leimona </w:t>
      </w:r>
      <w:r w:rsidRPr="0008241C">
        <w:rPr>
          <w:i/>
          <w:noProof/>
          <w:sz w:val="22"/>
          <w:szCs w:val="22"/>
          <w:lang w:val="de-DE"/>
        </w:rPr>
        <w:t>et al.</w:t>
      </w:r>
      <w:r w:rsidRPr="0008241C">
        <w:rPr>
          <w:noProof/>
          <w:sz w:val="22"/>
          <w:szCs w:val="22"/>
          <w:lang w:val="de-DE"/>
        </w:rPr>
        <w:t xml:space="preserve"> (2015)</w:t>
      </w:r>
      <w:r w:rsidRPr="0008241C">
        <w:rPr>
          <w:sz w:val="22"/>
          <w:szCs w:val="22"/>
        </w:rPr>
        <w:fldChar w:fldCharType="end"/>
      </w:r>
      <w:r w:rsidRPr="0008241C">
        <w:rPr>
          <w:sz w:val="22"/>
          <w:szCs w:val="22"/>
          <w:lang w:val="de-DE"/>
        </w:rPr>
        <w:t xml:space="preserve"> in their analysis of application of PES instruments in Asia highlight shifting perspectives, from legitimating cost-efficient and effective natural resource management to concerns about fairness in the design and benefit distribution of the scheme. </w:t>
      </w:r>
      <w:r w:rsidRPr="0008241C">
        <w:rPr>
          <w:sz w:val="22"/>
          <w:szCs w:val="22"/>
        </w:rPr>
        <w:t>Four major insights are drawn in the analyses, which are highly relevant for structuring an effective PES instrument for the Asia-Pacific region : a) co-investment in environmental stewardship as opposed to a strict and prescriptive PES definition; b) a shared understanding of multiple types of ecological knowledge in providing and managing ES to increase the efficiency and fairness of PES schemes; c) anti-poverty PES to adapt to local conditions in designing the types, forms and expected levels of payments; and d) a multidimensional approach to poverty and livelihoods to enable a broader analysis of local perspectives on PES.</w:t>
      </w:r>
    </w:p>
    <w:p w14:paraId="77777DDF" w14:textId="77777777" w:rsidR="00A01204" w:rsidRPr="0008241C" w:rsidRDefault="00A01204" w:rsidP="00A01204">
      <w:pPr>
        <w:rPr>
          <w:sz w:val="22"/>
          <w:szCs w:val="22"/>
        </w:rPr>
      </w:pPr>
    </w:p>
    <w:p w14:paraId="3E24C095" w14:textId="77777777" w:rsidR="00A01204" w:rsidRPr="0008241C" w:rsidRDefault="00A01204" w:rsidP="00A01204">
      <w:pPr>
        <w:rPr>
          <w:sz w:val="22"/>
          <w:szCs w:val="22"/>
        </w:rPr>
      </w:pPr>
      <w:r w:rsidRPr="0008241C">
        <w:rPr>
          <w:sz w:val="22"/>
          <w:szCs w:val="22"/>
        </w:rPr>
        <w:t xml:space="preserve">The TEEB for National and International Policymakers Report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 xml:space="preserve"> recommends policy mixes that combine regulation with market-based instruments such as taxes, charges or tradeable permits.  Regulation is important as it sets out clear rules and sets limits and boundaries to the legally allowed use of natural assets and resources through the issue of permits and prohibitions. Pollution control, resource use minimisation and land-use management can best be achieved on the basis of a strong regulatory framework.  However, where regulation sets limits on resource use, the damage caused by use below these limits are borne by </w:t>
      </w:r>
      <w:r w:rsidRPr="0008241C">
        <w:rPr>
          <w:noProof/>
          <w:sz w:val="22"/>
          <w:szCs w:val="22"/>
        </w:rPr>
        <w:t>society,</w:t>
      </w:r>
      <w:r w:rsidRPr="0008241C">
        <w:rPr>
          <w:sz w:val="22"/>
          <w:szCs w:val="22"/>
        </w:rPr>
        <w:t xml:space="preserve"> and there are no incentives to </w:t>
      </w:r>
      <w:r w:rsidRPr="0008241C">
        <w:rPr>
          <w:noProof/>
          <w:sz w:val="22"/>
          <w:szCs w:val="22"/>
        </w:rPr>
        <w:t>curb</w:t>
      </w:r>
      <w:r w:rsidRPr="0008241C">
        <w:rPr>
          <w:sz w:val="22"/>
          <w:szCs w:val="22"/>
        </w:rPr>
        <w:t xml:space="preserve"> use below these limits </w:t>
      </w:r>
      <w:r w:rsidRPr="0008241C">
        <w:rPr>
          <w:sz w:val="22"/>
          <w:szCs w:val="22"/>
        </w:rPr>
        <w:fldChar w:fldCharType="begin" w:fldLock="1"/>
      </w:r>
      <w:r w:rsidRPr="0008241C">
        <w:rPr>
          <w:sz w:val="22"/>
          <w:szCs w:val="22"/>
        </w:rPr>
        <w:instrText>ADDIN CSL_CITATION {"citationItems":[{"id":"ITEM-1","itemData":{"ISSN":"16555252","abstract":"This paper identifies inadequate effort to use market-based approaches, among others, as a reason for limited progress in arresting continuing environmental degradation in the Asia and Pacific region. Quoting examples, the paper asserts that markets can be created for ecosystem protection and provision of ecosystem services under innovative regulatory mechanisms; and that use of marketbased approaches can reduce the dependency on unsustainable financing for environmental management. The paper also briefly discusses the role of governments, donors, and other stakeholders in creating the enabling policy and institutional framework for introducing market-based approaches. © 2008 by Asian Development Bank.","author":[{"dropping-particle":"","family":"Gunatilake","given":"Herath","non-dropping-particle":"","parse-names":false,"suffix":""},{"dropping-particle":"","family":"Guzman","given":"Franklin D.","non-dropping-particle":"De","parse-names":false,"suffix":""}],"container-title":"ADB Economics Working Paper Series","id":"ITEM-1","issue":"124","issued":{"date-parts":[["2008"]]},"page":"1-42","title":"Market-based approaches for managing the Asian environment: A review","type":"article-journal","volume":"124"},"uris":["http://www.mendeley.com/documents/?uuid=526ba558-a7ce-4557-bc5f-aafe7dd7fd0b"]}],"mendeley":{"formattedCitation":"(Gunatilake &amp; De Guzman, 2008)","plainTextFormattedCitation":"(Gunatilake &amp; De Guzman, 2008)","previouslyFormattedCitation":"(Gunatilake &amp; De Guzman, 2008)"},"properties":{"noteIndex":0},"schema":"https://github.com/citation-style-language/schema/raw/master/csl-citation.json"}</w:instrText>
      </w:r>
      <w:r w:rsidRPr="0008241C">
        <w:rPr>
          <w:sz w:val="22"/>
          <w:szCs w:val="22"/>
        </w:rPr>
        <w:fldChar w:fldCharType="separate"/>
      </w:r>
      <w:r w:rsidRPr="0008241C">
        <w:rPr>
          <w:noProof/>
          <w:sz w:val="22"/>
          <w:szCs w:val="22"/>
        </w:rPr>
        <w:t>(Gunatilake &amp; De Guzman, 2008)</w:t>
      </w:r>
      <w:r w:rsidRPr="0008241C">
        <w:rPr>
          <w:sz w:val="22"/>
          <w:szCs w:val="22"/>
        </w:rPr>
        <w:fldChar w:fldCharType="end"/>
      </w:r>
      <w:r w:rsidRPr="0008241C">
        <w:rPr>
          <w:sz w:val="22"/>
          <w:szCs w:val="22"/>
        </w:rPr>
        <w:t>.  Applying market-based instruments can address these issues by ensuring that resource users bear the full cost, thus changing economic incentives and the behaviour of private actors when deciding upon resource use.  They are also crucial to keep the costs of action low. For example, through pricing, private actors are encouraged to develop and implement the cheapest abatement options.  Market-based instruments, however, can only function well on top of a strict regulatory framework.</w:t>
      </w:r>
    </w:p>
    <w:p w14:paraId="22FCF59D" w14:textId="77777777" w:rsidR="00A01204" w:rsidRPr="0008241C" w:rsidRDefault="00A01204" w:rsidP="00A01204">
      <w:pPr>
        <w:rPr>
          <w:sz w:val="22"/>
          <w:szCs w:val="22"/>
        </w:rPr>
      </w:pPr>
    </w:p>
    <w:p w14:paraId="5D67479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Biodiversity Offsets</w:t>
      </w:r>
    </w:p>
    <w:p w14:paraId="5E31AD70" w14:textId="77777777" w:rsidR="00A01204" w:rsidRPr="0008241C" w:rsidRDefault="00A01204" w:rsidP="00A01204">
      <w:pPr>
        <w:rPr>
          <w:sz w:val="22"/>
          <w:szCs w:val="22"/>
        </w:rPr>
      </w:pPr>
    </w:p>
    <w:p w14:paraId="32D79621" w14:textId="1344169A" w:rsidR="00A01204" w:rsidRPr="0008241C" w:rsidRDefault="00A01204" w:rsidP="00A01204">
      <w:pPr>
        <w:rPr>
          <w:sz w:val="22"/>
          <w:szCs w:val="22"/>
        </w:rPr>
      </w:pPr>
      <w:r w:rsidRPr="0008241C">
        <w:rPr>
          <w:sz w:val="22"/>
          <w:szCs w:val="22"/>
          <w:lang w:eastAsia="ja-JP"/>
        </w:rPr>
        <w:t xml:space="preserve">Another complemental opportunity for private sector corporations regarding development is a biodiversity offset, a way to result in no net loss or a net gain of biodiversity in an infrastructure project. Offsets are optional or mandatory in several countries of the region. The </w:t>
      </w:r>
      <w:r w:rsidR="00C934E9">
        <w:rPr>
          <w:sz w:val="22"/>
          <w:szCs w:val="22"/>
          <w:lang w:eastAsia="ja-JP"/>
        </w:rPr>
        <w:t>Organiz</w:t>
      </w:r>
      <w:r w:rsidRPr="0008241C">
        <w:rPr>
          <w:sz w:val="22"/>
          <w:szCs w:val="22"/>
          <w:lang w:eastAsia="ja-JP"/>
        </w:rPr>
        <w:t xml:space="preserve">ation for Economic Co-operation and Development (OECD) recognises them as an effective tool for both biodiversity conservation and mitigation of developmental impacts </w:t>
      </w:r>
      <w:r w:rsidRPr="0008241C">
        <w:rPr>
          <w:sz w:val="22"/>
          <w:szCs w:val="22"/>
          <w:lang w:eastAsia="ja-JP"/>
        </w:rPr>
        <w:fldChar w:fldCharType="begin"/>
      </w:r>
      <w:r w:rsidRPr="0008241C">
        <w:rPr>
          <w:sz w:val="22"/>
          <w:szCs w:val="22"/>
          <w:lang w:eastAsia="ja-JP"/>
        </w:rPr>
        <w:instrText xml:space="preserve"> ADDIN EN.CITE &lt;EndNote&gt;&lt;Cite&gt;&lt;Author&gt;OECD&lt;/Author&gt;&lt;Year&gt;2012&lt;/Year&gt;&lt;RecNum&gt;81&lt;/RecNum&gt;&lt;DisplayText&gt;(OECD 2012)&lt;/DisplayText&gt;&lt;record&gt;&lt;rec-number&gt;81&lt;/rec-number&gt;&lt;foreign-keys&gt;&lt;key app="EN" db-id="vsw2zza25wrt24evz5p50awj2e0wfsvtd9f0" timestamp="1392393015"&gt;81&lt;/key&gt;&lt;/foreign-keys&gt;&lt;ref-type name="Journal Article"&gt;17&lt;/ref-type&gt;&lt;contributors&gt;&lt;authors&gt;&lt;author&gt;OECD&lt;/author&gt;&lt;/authors&gt;&lt;/contributors&gt;&lt;titles&gt;&lt;title&gt;Finance Mechanisms for Biodiversity: Examining Opportunities and Challenges. &lt;/title&gt;&lt;secondary-title&gt;Co-Chairs Summary of an  International Workshop convened by the OECD, World Bank, GEF,and the European Commission, together with Sweden  and India. Available at: http://www.cbd.int/doc/meetings/fin/wsfmb-eoc-01/official/wsfmb-eoc-01-chairs-summary- en.pdf&lt;/secondary-title&gt;&lt;/titles&gt;&lt;dates&gt;&lt;year&gt;2012&lt;/year&gt;&lt;/dates&gt;&lt;urls&gt;&lt;/urls&gt;&lt;custom1&gt;impact&lt;/custom1&gt;&lt;/record&gt;&lt;/Cite&gt;&lt;/EndNote&gt;</w:instrText>
      </w:r>
      <w:r w:rsidRPr="0008241C">
        <w:rPr>
          <w:sz w:val="22"/>
          <w:szCs w:val="22"/>
          <w:lang w:eastAsia="ja-JP"/>
        </w:rPr>
        <w:fldChar w:fldCharType="separate"/>
      </w:r>
      <w:r w:rsidRPr="0008241C">
        <w:rPr>
          <w:noProof/>
          <w:sz w:val="22"/>
          <w:szCs w:val="22"/>
          <w:lang w:eastAsia="ja-JP"/>
        </w:rPr>
        <w:t>(OECD 2012)</w:t>
      </w:r>
      <w:r w:rsidRPr="0008241C">
        <w:rPr>
          <w:sz w:val="22"/>
          <w:szCs w:val="22"/>
          <w:lang w:eastAsia="ja-JP"/>
        </w:rPr>
        <w:fldChar w:fldCharType="end"/>
      </w:r>
      <w:r w:rsidRPr="0008241C">
        <w:rPr>
          <w:sz w:val="22"/>
          <w:szCs w:val="22"/>
          <w:lang w:eastAsia="ja-JP"/>
        </w:rPr>
        <w:t xml:space="preserve">.While the offset is a mechanism to cover an actual loss caused by development, it is anticipated to technically provide a funding opportunity for restoratio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Miyazaki","given":"Masahiro","non-dropping-particle":"","parse-names":false,"suffix":""}],"container-title":"Journal of Atomi University","id":"ITEM-1","issued":{"date-parts":[["2011"]]},"page":"19-42","title":"Feasibility of a biodiversity banking scheme in Japan. Bulletin of the Faculty of management","type":"article-journal","volume":"11"},"uris":["http://www.mendeley.com/documents/?uuid=428f4ce7-49a7-4ecc-a5a2-b9a7dde87803"]}],"mendeley":{"formattedCitation":"(Miyazaki, 2011)","plainTextFormattedCitation":"(Miyazaki, 2011)","previouslyFormattedCitation":"(Miyazaki, 2011)"},"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iyazaki, 2011)</w:t>
      </w:r>
      <w:r w:rsidRPr="0008241C">
        <w:rPr>
          <w:sz w:val="22"/>
          <w:szCs w:val="22"/>
          <w:lang w:eastAsia="ja-JP"/>
        </w:rPr>
        <w:fldChar w:fldCharType="end"/>
      </w:r>
      <w:r w:rsidRPr="0008241C">
        <w:rPr>
          <w:sz w:val="22"/>
          <w:szCs w:val="22"/>
          <w:lang w:eastAsia="ja-JP"/>
        </w:rPr>
        <w:t xml:space="preserve">.  </w:t>
      </w:r>
      <w:r w:rsidRPr="0008241C">
        <w:rPr>
          <w:sz w:val="22"/>
          <w:szCs w:val="22"/>
        </w:rPr>
        <w:t xml:space="preserve">Forest certification provided by NGOs/ initiatives such as The Programme for the Endorsement of Forest Certification (PEFC) and The Forest Stewardship Council (FSC) to promote SFM successfully works on conservation of biodiversity and ecosystem functions in certified forests including in China, Japan, Australia and New Zealand (https://www.pefc.org , IIED n.d., https://ic.fsc.org/en, Romero </w:t>
      </w:r>
      <w:r w:rsidRPr="0008241C">
        <w:rPr>
          <w:i/>
          <w:sz w:val="22"/>
          <w:szCs w:val="22"/>
        </w:rPr>
        <w:t>et al</w:t>
      </w:r>
      <w:r w:rsidRPr="0008241C">
        <w:rPr>
          <w:sz w:val="22"/>
          <w:szCs w:val="22"/>
        </w:rPr>
        <w:t xml:space="preserve">., 2017). Inclusion of the supply chain into the certificate incentivise conservation of biodiversity. Certification costs can be high, while many markets are not prepared to offer price premiums for certified products </w:t>
      </w:r>
      <w:r w:rsidRPr="0008241C">
        <w:rPr>
          <w:sz w:val="22"/>
          <w:szCs w:val="22"/>
        </w:rPr>
        <w:fldChar w:fldCharType="begin" w:fldLock="1"/>
      </w:r>
      <w:r w:rsidRPr="0008241C">
        <w:rPr>
          <w:sz w:val="22"/>
          <w:szCs w:val="22"/>
        </w:rPr>
        <w:instrText>ADDIN CSL_CITATION { "citationItems" : [ { "id" : "ITEM-1", "itemData" : { "ISBN" : "978-4-88788-058-0", "abstract" : "Consumption of agricultural and forest products is one of many factors driving global deforestation, one of the major environmental problems of our time. Consumption patterns are associated with the loss of natural forests in the tropics. This chapter explores the relationships between consumption and demand, production, and policy options for SCP and conserving tropic forests.\r\n\u2022 Sustainable consumption and production is defined in the context of forest products.\r\n\u2022 Voluntary and regulatory actions in consumer economies can support producer countries in their sustainable forest management; these include decisions by end consumers in addition to a policy mix.\r\n\u2022 Actions by consumer economies should be coordinated with efforts to assist forest managers in the tropics to improve forest management practices and the security of supply chains to increase supplies of verified legal and certified sustainable timber.\r\n\u2022 Unilateral action by some consumer countries to promote the consumption of sustainable wood could result in the movement of unsustainable wood supplies to countries that have not taken action. Research is now required to identify options for promoting sustainable consumption in the \u201cnew\u201d wood consumer economies of the Asia-Pacific region.", "author" : [ { "dropping-particle" : "", "family" : "Scheyvens", "given" : "Henry", "non-dropping-particle" : "", "parse-names" : false, "suffix" : "" }, { "dropping-particle" : "", "family" : "Lopez-Casero", "given" : "Federico", "non-dropping-particle" : "", "parse-names" : false, "suffix" : "" }, { "dropping-particle" : "", "family" : "Ibarra Gen\u00e9", "given" : "Enrique", "non-dropping-particle" : "", "parse-names" : false, "suffix" : "" }, { "dropping-particle" : "", "family" : "Hyakumura", "given" : "Kimihiko", "non-dropping-particle" : "", "parse-names" : false, "suffix" : "" } ], "chapter-number" : "8", "container-title" : "Sustainable Consumption and Production in the Asia-Pacific Region: Effective Response in a Resource Constrained World", "id" : "ITEM-1", "issued" : { "date-parts" : [ [ "2010" ] ] }, "page" : "p171-196", "publisher" : "Institute for Global Environmental Strategies", "publisher-place" : "Hayama", "title" : "Conserving Tropical Forests: Reforming the Tropical Forest Products Trade towards Sustainable Consumption and Production", "type" : "chapter", "volume" : "III" }, "uris" : [ "http://www.mendeley.com/documents/?uuid=448375cd-6ad4-304b-ba76-a5cb3a0c6ef4" ] } ], "mendeley" : { "formattedCitation" : "(Henry Scheyvens, Lopez-Casero, Ibarra Gen\u00e9, &amp; Hyakumura, 2010)", "plainTextFormattedCitation" : "(Henry Scheyvens, Lopez-Casero, Ibarra Gen\u00e9, &amp; Hyakumura, 2010)", "previouslyFormattedCitation" : "(Henry Scheyvens, Lopez-Casero, Ibarra Gen\u00e9, &amp; Hyakumura, 2010)" }, "properties" : { "noteIndex" : 0 }, "schema" : "https://github.com/citation-style-language/schema/raw/master/csl-citation.json" }</w:instrText>
      </w:r>
      <w:r w:rsidRPr="0008241C">
        <w:rPr>
          <w:sz w:val="22"/>
          <w:szCs w:val="22"/>
        </w:rPr>
        <w:fldChar w:fldCharType="separate"/>
      </w:r>
      <w:r w:rsidRPr="0008241C">
        <w:rPr>
          <w:noProof/>
          <w:sz w:val="22"/>
          <w:szCs w:val="22"/>
        </w:rPr>
        <w:t xml:space="preserve">(Scheyvens,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13A72DCF" w14:textId="77777777" w:rsidR="00A01204" w:rsidRPr="0008241C" w:rsidRDefault="00A01204" w:rsidP="00A01204">
      <w:pPr>
        <w:rPr>
          <w:sz w:val="22"/>
          <w:szCs w:val="22"/>
        </w:rPr>
      </w:pPr>
    </w:p>
    <w:p w14:paraId="0F950C0F" w14:textId="77777777" w:rsidR="00A01204" w:rsidRPr="0008241C" w:rsidRDefault="00A01204" w:rsidP="00A01204">
      <w:pPr>
        <w:rPr>
          <w:sz w:val="22"/>
          <w:szCs w:val="22"/>
        </w:rPr>
      </w:pPr>
      <w:r w:rsidRPr="0008241C">
        <w:rPr>
          <w:sz w:val="22"/>
          <w:szCs w:val="22"/>
        </w:rPr>
        <w:t xml:space="preserve">An example of biodiversity offset in forest conservation is that of Malaysia Malua BioBank, a joint venture between the Malua BioBank Company (Malua Wildlife Habitat Conservation Bank, Inc.) and the Sabah State Government. The initiative supports the Sabah Forestry Department (SFD) with the implementation of the Malua Conservation Management Plan. The BioBank is financed through sale of voluntary biodiversity conservation certificates (Brock, 2015). </w:t>
      </w:r>
    </w:p>
    <w:p w14:paraId="63FC5538" w14:textId="77777777" w:rsidR="00A01204" w:rsidRPr="0008241C" w:rsidRDefault="00A01204" w:rsidP="00A01204">
      <w:pPr>
        <w:rPr>
          <w:sz w:val="22"/>
          <w:szCs w:val="22"/>
        </w:rPr>
      </w:pPr>
    </w:p>
    <w:p w14:paraId="625E20E8" w14:textId="77777777" w:rsidR="00A01204" w:rsidRPr="0008241C" w:rsidRDefault="00A01204" w:rsidP="00A01204">
      <w:pPr>
        <w:rPr>
          <w:sz w:val="22"/>
          <w:szCs w:val="22"/>
        </w:rPr>
      </w:pPr>
      <w:r w:rsidRPr="0008241C">
        <w:rPr>
          <w:sz w:val="22"/>
          <w:szCs w:val="22"/>
        </w:rPr>
        <w:lastRenderedPageBreak/>
        <w:t xml:space="preserve">In voluntary carbon market, roles of private sectors such as NGOs grew rapidly, with up to 90 per cent in offset purchases in 2012. Although the Verified Carbon Standard (VCS) targets the carbon credit, the partnership with The Climate, Community &amp; Biodiversity Alliance (CCBA) enables inclusion of safeguards by development of standards on safeguards in REDD-plus and provision of various support such as making a project plan, monitoring and reporting results of project activities </w:t>
      </w:r>
      <w:r w:rsidRPr="0008241C">
        <w:rPr>
          <w:sz w:val="22"/>
          <w:szCs w:val="22"/>
        </w:rPr>
        <w:fldChar w:fldCharType="begin" w:fldLock="1"/>
      </w:r>
      <w:r w:rsidRPr="0008241C">
        <w:rPr>
          <w:sz w:val="22"/>
          <w:szCs w:val="22"/>
        </w:rPr>
        <w:instrText>ADDIN CSL_CITATION {"citationItems":[{"id":"ITEM-1","itemData":{"author":[{"dropping-particle":"","family":"CCBA","given":"","non-dropping-particle":"","parse-names":false,"suffix":""}],"id":"ITEM-1","issue":"December","issued":{"date-parts":[["2013"]]},"publisher-place":"Arlington, VA, USA.","title":"Climate , Community &amp; Biodiversity Standards. Third Edition","type":"report"},"uris":["http://www.mendeley.com/documents/?uuid=3367a84a-bf9b-4cb0-9f01-94e32ab0c135"]}],"mendeley":{"formattedCitation":"(CCBA, 2013)","plainTextFormattedCitation":"(CCBA, 2013)","previouslyFormattedCitation":"(CCBA, 2013)"},"properties":{"noteIndex":0},"schema":"https://github.com/citation-style-language/schema/raw/master/csl-citation.json"}</w:instrText>
      </w:r>
      <w:r w:rsidRPr="0008241C">
        <w:rPr>
          <w:sz w:val="22"/>
          <w:szCs w:val="22"/>
        </w:rPr>
        <w:fldChar w:fldCharType="separate"/>
      </w:r>
      <w:r w:rsidRPr="0008241C">
        <w:rPr>
          <w:noProof/>
          <w:sz w:val="22"/>
          <w:szCs w:val="22"/>
        </w:rPr>
        <w:t>(CCBA, 2013)</w:t>
      </w:r>
      <w:r w:rsidRPr="0008241C">
        <w:rPr>
          <w:sz w:val="22"/>
          <w:szCs w:val="22"/>
        </w:rPr>
        <w:fldChar w:fldCharType="end"/>
      </w:r>
      <w:r w:rsidRPr="0008241C">
        <w:rPr>
          <w:sz w:val="22"/>
          <w:szCs w:val="22"/>
        </w:rPr>
        <w:t xml:space="preserve">. A number of carbon offset projects were certified with the VCS and CCBA including Gold Standard-certified offsets to clean cookstoves and water filtration devices </w:t>
      </w:r>
      <w:r w:rsidRPr="0008241C">
        <w:rPr>
          <w:sz w:val="22"/>
          <w:szCs w:val="22"/>
        </w:rPr>
        <w:fldChar w:fldCharType="begin" w:fldLock="1"/>
      </w:r>
      <w:r w:rsidRPr="0008241C">
        <w:rPr>
          <w:sz w:val="22"/>
          <w:szCs w:val="22"/>
        </w:rPr>
        <w:instrText>ADDIN CSL_CITATION {"citationItems":[{"id":"ITEM-1","itemData":{"author":[{"dropping-particle":"","family":"Ecosystem Marketplace","given":"","non-dropping-particle":"","parse-names":false,"suffix":""}],"id":"ITEM-1","issued":{"date-parts":[["2013"]]},"title":"Maneuvering the Mosaic: State of the Voluntary Carbon Markets 2013","type":"report"},"uris":["http://www.mendeley.com/documents/?uuid=cb9e9f31-bfd3-4c78-90c7-86755d57b505"]}],"mendeley":{"formattedCitation":"(Ecosystem Marketplace, 2013)","plainTextFormattedCitation":"(Ecosystem Marketplace, 2013)","previouslyFormattedCitation":"(Ecosystem Marketplace, 2013)"},"properties":{"noteIndex":0},"schema":"https://github.com/citation-style-language/schema/raw/master/csl-citation.json"}</w:instrText>
      </w:r>
      <w:r w:rsidRPr="0008241C">
        <w:rPr>
          <w:sz w:val="22"/>
          <w:szCs w:val="22"/>
        </w:rPr>
        <w:fldChar w:fldCharType="separate"/>
      </w:r>
      <w:r w:rsidRPr="0008241C">
        <w:rPr>
          <w:noProof/>
          <w:sz w:val="22"/>
          <w:szCs w:val="22"/>
        </w:rPr>
        <w:t>(</w:t>
      </w:r>
      <w:r w:rsidRPr="0008241C">
        <w:rPr>
          <w:sz w:val="22"/>
          <w:szCs w:val="22"/>
        </w:rPr>
        <w:t xml:space="preserve"> </w:t>
      </w:r>
      <w:r w:rsidRPr="0008241C">
        <w:rPr>
          <w:noProof/>
          <w:sz w:val="22"/>
          <w:szCs w:val="22"/>
        </w:rPr>
        <w:t>http://verra.org/, http://www.climate-standards.org/, Ecosystem Marketplace, 2013)</w:t>
      </w:r>
      <w:r w:rsidRPr="0008241C">
        <w:rPr>
          <w:sz w:val="22"/>
          <w:szCs w:val="22"/>
        </w:rPr>
        <w:fldChar w:fldCharType="end"/>
      </w:r>
      <w:r w:rsidRPr="0008241C">
        <w:rPr>
          <w:sz w:val="22"/>
          <w:szCs w:val="22"/>
        </w:rPr>
        <w:t>.</w:t>
      </w:r>
    </w:p>
    <w:p w14:paraId="50213CC5" w14:textId="77777777" w:rsidR="00A01204" w:rsidRPr="0008241C" w:rsidRDefault="00A01204" w:rsidP="00A01204">
      <w:pPr>
        <w:rPr>
          <w:sz w:val="22"/>
          <w:szCs w:val="22"/>
        </w:rPr>
      </w:pPr>
    </w:p>
    <w:p w14:paraId="26253F43" w14:textId="18E0294D" w:rsidR="00A01204" w:rsidRPr="0008241C" w:rsidRDefault="00A01204" w:rsidP="00A01204">
      <w:pPr>
        <w:rPr>
          <w:sz w:val="22"/>
          <w:szCs w:val="22"/>
        </w:rPr>
      </w:pPr>
      <w:r w:rsidRPr="0008241C">
        <w:rPr>
          <w:sz w:val="22"/>
          <w:szCs w:val="22"/>
        </w:rPr>
        <w:t xml:space="preserve">Mitigation hierarchy assists in evaluating all biodiversity losses and gains resulting from developmental interventions, and could help prioritise consideration of conservation goals and drive the empirical evaluation of conservation investments through the explicit consideration of counterfactual trends and ecosystem dynamics across scales (Arlidge </w:t>
      </w:r>
      <w:r w:rsidRPr="0008241C">
        <w:rPr>
          <w:i/>
          <w:sz w:val="22"/>
          <w:szCs w:val="22"/>
        </w:rPr>
        <w:t>et al</w:t>
      </w:r>
      <w:r w:rsidRPr="0008241C">
        <w:rPr>
          <w:sz w:val="22"/>
          <w:szCs w:val="22"/>
        </w:rPr>
        <w:t>., 2018, see also para 26 of the 2016 communique of the 67 Toyama Environment Ministers' Meeting (Vella 2016)).</w:t>
      </w:r>
      <w:r w:rsidRPr="0008241C">
        <w:rPr>
          <w:color w:val="2A2A2A"/>
          <w:sz w:val="23"/>
          <w:szCs w:val="23"/>
          <w:shd w:val="clear" w:color="auto" w:fill="EFF2F7"/>
        </w:rPr>
        <w:t> </w:t>
      </w:r>
      <w:r w:rsidRPr="0008241C">
        <w:rPr>
          <w:sz w:val="22"/>
          <w:szCs w:val="22"/>
        </w:rPr>
        <w:t xml:space="preserve">The mitigation hierarchy advocated in the International Finance Cooperation (IFC) Performance Standard 6 includes the concept biodiversity offsets as last resort where impacts arising from development can neither be avoided nor effectively mitigated through improved project design and management. IFC standards have been adopted as standard environmental and social risk management measures for many international development banks, including the Asian Development Bank, Import Export Credit Agencies and Equator Principle Financial Institutions, the latter being largely private </w:t>
      </w:r>
      <w:r w:rsidR="00C934E9">
        <w:rPr>
          <w:sz w:val="22"/>
          <w:szCs w:val="22"/>
        </w:rPr>
        <w:t>organiz</w:t>
      </w:r>
      <w:r w:rsidRPr="0008241C">
        <w:rPr>
          <w:sz w:val="22"/>
          <w:szCs w:val="22"/>
        </w:rPr>
        <w:t>ation having adopted IFC standards voluntarily.</w:t>
      </w:r>
    </w:p>
    <w:p w14:paraId="7DF8C42E" w14:textId="77777777" w:rsidR="00A01204" w:rsidRPr="0008241C" w:rsidRDefault="00A01204" w:rsidP="00A01204">
      <w:pPr>
        <w:rPr>
          <w:sz w:val="22"/>
          <w:szCs w:val="22"/>
        </w:rPr>
      </w:pPr>
    </w:p>
    <w:p w14:paraId="4B8B068E" w14:textId="77777777" w:rsidR="00A01204" w:rsidRPr="0008241C" w:rsidRDefault="00A01204" w:rsidP="00A01204">
      <w:pPr>
        <w:rPr>
          <w:sz w:val="22"/>
          <w:szCs w:val="22"/>
        </w:rPr>
      </w:pPr>
      <w:r w:rsidRPr="0008241C">
        <w:rPr>
          <w:sz w:val="22"/>
          <w:szCs w:val="22"/>
        </w:rPr>
        <w:t xml:space="preserve">In some Gulf countries whose economies have been hit hard by the low price of oil such as Oman, financing large infrastructure and industrial development projects is increasingly undertaken by international lenders applying IFC standards whereas previously such projects were financed domestically or regionally and only required national legislation and standards to be applied. This situation has led to more rigorous standards being applied to environmental and social risks, which in turn may improve outcomes in these domains. In some cases, such as downstream oil and gas projects in Duqm, Oman, IFC requirements are being assessed at a phase of the project cycle when avoidance options are not available and mitigation measures are limited. Under these circumstances biodiversity offsets will be adopted where feasible. </w:t>
      </w:r>
    </w:p>
    <w:p w14:paraId="2F875A84" w14:textId="77777777" w:rsidR="00A01204" w:rsidRPr="0008241C" w:rsidRDefault="00A01204" w:rsidP="00A01204">
      <w:pPr>
        <w:rPr>
          <w:sz w:val="22"/>
          <w:szCs w:val="22"/>
        </w:rPr>
      </w:pPr>
    </w:p>
    <w:p w14:paraId="76A84720" w14:textId="77777777" w:rsidR="00A01204" w:rsidRPr="0008241C" w:rsidRDefault="00A01204" w:rsidP="00A01204">
      <w:pPr>
        <w:rPr>
          <w:sz w:val="22"/>
          <w:szCs w:val="22"/>
        </w:rPr>
      </w:pPr>
      <w:r w:rsidRPr="0008241C">
        <w:rPr>
          <w:sz w:val="22"/>
          <w:szCs w:val="22"/>
        </w:rPr>
        <w:t xml:space="preserve">While biodiversity offsetting is an attractive option to developers, the approach is controversial because it rests on the need to accept ecological losses in return for uncertain gains </w:t>
      </w:r>
      <w:r w:rsidRPr="0008241C">
        <w:rPr>
          <w:sz w:val="22"/>
          <w:szCs w:val="22"/>
        </w:rPr>
        <w:fldChar w:fldCharType="begin" w:fldLock="1"/>
      </w:r>
      <w:r w:rsidRPr="0008241C">
        <w:rPr>
          <w:sz w:val="22"/>
          <w:szCs w:val="22"/>
        </w:rPr>
        <w:instrText>ADDIN CSL_CITATION {"citationItems":[{"id":"ITEM-1","itemData":{"DOI":"10.1017/S003060531200172X","author":[{"dropping-particle":"","family":"Bull","given":"Joseph W.","non-dropping-particle":"","parse-names":false,"suffix":""},{"dropping-particle":"","family":"Suttle","given":"K. Blake","non-dropping-particle":"","parse-names":false,"suffix":""},{"dropping-particle":"","family":"Gordon","given":"Ascelin","non-dropping-particle":"","parse-names":false,"suffix":""},{"dropping-particle":"","family":"Singh","given":"Navinder J.","non-dropping-particle":"","parse-names":false,"suffix":""},{"dropping-particle":"","family":"Milner-Gulland","given":"E. J.","non-dropping-particle":"","parse-names":false,"suffix":""}],"container-title":"Oryx","id":"ITEM-1","issue":"03","issued":{"date-parts":[["2013","7","14"]]},"page":"369-380","publisher":"Cambridge University Press","title":"Biodiversity offsets in theory and practice","type":"article-journal","volume":"47"},"uris":["http://www.mendeley.com/documents/?uuid=414678c7-94a2-389a-9458-47d3f171fbef"]}],"mendeley":{"formattedCitation":"(Bull &lt;i&gt;et al.&lt;/i&gt;, 2013)","plainTextFormattedCitation":"(Bull et al., 2013)","previouslyFormattedCitation":"(Bull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Bull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Recognising the limits to biodiversity offsets, the IUCN published a framework to guide the design, implementation and governance of biodiversity offset schemes and projects (http://cmsdata.iucn.org/)</w:t>
      </w:r>
    </w:p>
    <w:p w14:paraId="30BD9A46" w14:textId="77777777" w:rsidR="00A01204" w:rsidRPr="0008241C" w:rsidRDefault="00A01204" w:rsidP="00A01204">
      <w:pPr>
        <w:rPr>
          <w:sz w:val="22"/>
          <w:szCs w:val="22"/>
        </w:rPr>
      </w:pPr>
    </w:p>
    <w:p w14:paraId="74D44EC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shd w:val="clear" w:color="auto" w:fill="FFFFFF"/>
        </w:rPr>
      </w:pPr>
      <w:bookmarkStart w:id="1866" w:name="_Toc504317376"/>
      <w:bookmarkStart w:id="1867" w:name="_Toc504318069"/>
      <w:bookmarkStart w:id="1868" w:name="_Toc504321415"/>
      <w:bookmarkStart w:id="1869" w:name="_Toc524048094"/>
      <w:r w:rsidRPr="0008241C">
        <w:rPr>
          <w:b/>
          <w:sz w:val="22"/>
          <w:szCs w:val="24"/>
          <w:shd w:val="clear" w:color="auto" w:fill="FFFFFF"/>
        </w:rPr>
        <w:t>6.4.1.4</w:t>
      </w:r>
      <w:r w:rsidRPr="0008241C">
        <w:rPr>
          <w:b/>
          <w:sz w:val="22"/>
          <w:szCs w:val="24"/>
          <w:shd w:val="clear" w:color="auto" w:fill="FFFFFF"/>
        </w:rPr>
        <w:tab/>
        <w:t>Human Rights-Based Approaches</w:t>
      </w:r>
      <w:bookmarkEnd w:id="1866"/>
      <w:bookmarkEnd w:id="1867"/>
      <w:bookmarkEnd w:id="1868"/>
      <w:bookmarkEnd w:id="1869"/>
      <w:r w:rsidRPr="0008241C">
        <w:rPr>
          <w:b/>
          <w:sz w:val="22"/>
          <w:szCs w:val="24"/>
          <w:shd w:val="clear" w:color="auto" w:fill="FFFFFF"/>
        </w:rPr>
        <w:t xml:space="preserve"> </w:t>
      </w:r>
    </w:p>
    <w:p w14:paraId="0FE0642C" w14:textId="77777777" w:rsidR="00A01204" w:rsidRPr="0008241C" w:rsidRDefault="00A01204" w:rsidP="00A01204">
      <w:pPr>
        <w:rPr>
          <w:sz w:val="22"/>
          <w:szCs w:val="22"/>
        </w:rPr>
      </w:pPr>
    </w:p>
    <w:p w14:paraId="2E6FA0F6" w14:textId="77777777" w:rsidR="00A01204" w:rsidRPr="0008241C" w:rsidRDefault="00A01204" w:rsidP="00A01204">
      <w:pPr>
        <w:rPr>
          <w:sz w:val="22"/>
          <w:szCs w:val="22"/>
        </w:rPr>
      </w:pPr>
      <w:r w:rsidRPr="0008241C">
        <w:rPr>
          <w:sz w:val="22"/>
          <w:szCs w:val="22"/>
        </w:rPr>
        <w:t xml:space="preserve">There are increasing evidences of use of Human Rights Based Approaches and linked instruments in the Asia-Pacific region, which tend to integrate rights, norms, standards, and principles in policy, planning and implementation to ensure that conservation practices respect rights. The key underlying premise is the role of nature and NCP in providing the basis of human rights (such as those related to food and water security), and in turn, recognition of such rights fostering stronger action for conservation and sustainable use of nature. </w:t>
      </w:r>
    </w:p>
    <w:p w14:paraId="0B7EC0F5" w14:textId="77777777" w:rsidR="00A01204" w:rsidRPr="0008241C" w:rsidRDefault="00A01204" w:rsidP="00A01204">
      <w:pPr>
        <w:rPr>
          <w:sz w:val="22"/>
          <w:szCs w:val="22"/>
        </w:rPr>
      </w:pPr>
    </w:p>
    <w:p w14:paraId="18BD2457" w14:textId="77777777" w:rsidR="00A01204" w:rsidRPr="0008241C" w:rsidRDefault="00A01204" w:rsidP="00A01204">
      <w:pPr>
        <w:rPr>
          <w:sz w:val="22"/>
          <w:szCs w:val="22"/>
        </w:rPr>
      </w:pPr>
      <w:r w:rsidRPr="0008241C">
        <w:rPr>
          <w:sz w:val="22"/>
          <w:szCs w:val="22"/>
        </w:rPr>
        <w:t xml:space="preserve">In Oceania, human rights based approach for environmental conservation is recognised as a key issue, for instance in effective and equitable governance to develop relevant laws and policies but there are challenges such as awareness raising, capacity building, policy development and research and knowledge building </w:t>
      </w:r>
      <w:r w:rsidRPr="0008241C">
        <w:rPr>
          <w:sz w:val="22"/>
          <w:szCs w:val="22"/>
        </w:rPr>
        <w:fldChar w:fldCharType="begin" w:fldLock="1"/>
      </w:r>
      <w:r w:rsidRPr="0008241C">
        <w:rPr>
          <w:sz w:val="22"/>
          <w:szCs w:val="22"/>
        </w:rPr>
        <w:instrText>ADDIN CSL_CITATION {"citationItems":[{"id":"ITEM-1","itemData":{"ISBN":"9789791412896","author":[{"dropping-particle":"","family":"Campese","given":"Jessica","non-dropping-particle":"","parse-names":false,"suffix":""},{"dropping-particle":"","family":"Sunderland","given":"Terry","non-dropping-particle":"","parse-names":false,"suffix":""},{"dropping-particle":"","family":"Greiber","given":"Thomas","non-dropping-particle":"","parse-names":false,"suffix":""},{"dropping-particle":"","family":"Oviedo","given":"Gonzalo","non-dropping-particle":"","parse-names":false,"suffix":""}],"id":"ITEM-1","issued":{"date-parts":[["2009"]]},"number-of-pages":"107-114","publisher":"IUCN and CIFOR","title":"Rights-based approaches","type":"book"},"uris":["http://www.mendeley.com/documents/?uuid=21e37329-44b6-4a67-aa11-382350846afd"]},{"id":"ITEM-2","itemData":{"DOI":"10.1155/2011/247030","ISBN":"1687-9481","ISSN":"1687-9481","abstract":"&lt;p&gt;Given the economic and cultural dependence on the marine environment in Oceania and a rapidly expanding human population, many marine species populations are in decline and may be vulnerable to extinction from a number of local and regional threats. IUCN Red List assessments, a widely used system for quantifying threats to species and assessing species extinction risk, have been completed for 1190 marine species in Oceania to date, including all known species of corals, mangroves, seagrasses, sea snakes, marine mammals, sea birds, sea turtles, sharks, and rays present in Oceania, plus all species in five important perciform fish groups. Many of the species in these groups are threatened by the modification or destruction of coastal habitats, overfishing from direct or indirect exploitation, pollution, and other ecological or environmental changes associated with climate change. Spatial analyses of threatened species highlight priority areas for both site- and species-specific conservation action. Although increased knowledge and use of newly available IUCN Red List assessments for marine species can greatly improve conservation priorities for marine species in Oceania, many important fish groups are still in urgent need of assessment.&lt;/p&gt;","author":[{"dropping-particle":"","family":"Polidoro","given":"Beth A.","non-dropping-particle":"","parse-names":false,"suffix":""},{"dropping-particle":"","family":"Elfes","given":"Cristiane T.","non-dropping-particle":"","parse-names":false,"suffix":""},{"dropping-particle":"","family":"Sanciangco","given":"Jonnell C.","non-dropping-particle":"","parse-names":false,"suffix":""},{"dropping-particle":"","family":"Pippard","given":"Helen","non-dropping-particle":"","parse-names":false,"suffix":""},{"dropping-particle":"","family":"Carpenter","given":"Kent E.","non-dropping-particle":"","parse-names":false,"suffix":""}],"container-title":"Journal of Marine Biology","id":"ITEM-2","issued":{"date-parts":[["2011"]]},"page":"1-14","title":"Conservation Status of Marine Biodiversity in Oceania: An Analysis of Marine Species on the IUCN Red List of Threatened Species","type":"article-journal","volume":"2011"},"uris":["http://www.mendeley.com/documents/?uuid=1b37c92d-6e46-4c68-b447-ac6209f81e31"]},{"id":"ITEM-3","itemData":{"author":[{"dropping-particle":"","family":"IUCN","given":"","non-dropping-particle":"","parse-names":false,"suffix":""}],"id":"ITEM-3","issued":{"date-parts":[["2015"]]},"title":"Annual Report 2009 At a glance","type":"report"},"uris":["http://www.mendeley.com/documents/?uuid=031dc24a-4da4-4c9a-8f8a-b8453a4e7c1f"]}],"mendeley":{"formattedCitation":"(Campese &lt;i&gt;et al.&lt;/i&gt;, 2009; IUCN, 2015; Polidoro &lt;i&gt;et al.&lt;/i&gt;, 2011)","plainTextFormattedCitation":"(Campese et al., 2009; IUCN, 2015; Polidoro et al., 2011)","previouslyFormattedCitation":"(Campese &lt;i&gt;et al.&lt;/i&gt;, 2009; IUCN, 2015; Polidoro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Campese </w:t>
      </w:r>
      <w:r w:rsidRPr="0008241C">
        <w:rPr>
          <w:i/>
          <w:noProof/>
          <w:sz w:val="22"/>
          <w:szCs w:val="22"/>
        </w:rPr>
        <w:t>et al.</w:t>
      </w:r>
      <w:r w:rsidRPr="0008241C">
        <w:rPr>
          <w:noProof/>
          <w:sz w:val="22"/>
          <w:szCs w:val="22"/>
        </w:rPr>
        <w:t xml:space="preserve">, 2009; IUCN, 2015; Polidoro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ithin Oceania and South and South East Asia, indigenous people and local communities tend to used traditional and local knowledge strategically for their territory claims </w:t>
      </w:r>
      <w:r w:rsidRPr="0008241C">
        <w:rPr>
          <w:sz w:val="22"/>
          <w:szCs w:val="22"/>
        </w:rPr>
        <w:fldChar w:fldCharType="begin" w:fldLock="1"/>
      </w:r>
      <w:r w:rsidRPr="0008241C">
        <w:rPr>
          <w:sz w:val="22"/>
          <w:szCs w:val="22"/>
        </w:rPr>
        <w:instrText>ADDIN CSL_CITATION {"citationItems":[{"id":"ITEM-1","itemData":{"DOI":"10.1017/CBO9781107415324.004","ISBN":"9788578110796","ISSN":"10510761","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ord","given":"Jesse","non-dropping-particle":"","parse-names":false,"suffix":""},{"dropping-particle":"","family":"Martinez","given":"Dennis","non-dropping-particle":"","parse-names":false,"suffix":""}],"container-title":"Ecological Applications","id":"ITEM-1","issue":"5","issued":{"date-parts":[["2000"]]},"page":"1249-1250","title":"Traditional ecological knowledge, ecosystem science, and environmental management","type":"article-journal","volume":"10"},"uris":["http://www.mendeley.com/documents/?uuid=ca5346cd-4747-4a21-8231-ed5a647dd6f8"]},{"id":"ITEM-2","itemData":{"author":[{"dropping-particle":"","family":"Berkes","given":"Fikret","non-dropping-particle":"","parse-names":false,"suffix":""}],"id":"ITEM-2","issue":"3","issued":{"date-parts":[["2004"]]},"page":"621-630","title":"Rethinking Community-Based Conservation","type":"article-journal","volume":"18"},"uris":["http://www.mendeley.com/documents/?uuid=0e3955d3-447b-4db6-8be4-996054131c17"]}],"mendeley":{"formattedCitation":"(Berkes, 2004; Ford &amp; Martinez, 2000)","plainTextFormattedCitation":"(Berkes, 2004; Ford &amp; Martinez, 2000)","previouslyFormattedCitation":"(Berkes, 2004; Ford &amp; Martinez, 2000)"},"properties":{"noteIndex":0},"schema":"https://github.com/citation-style-language/schema/raw/master/csl-citation.json"}</w:instrText>
      </w:r>
      <w:r w:rsidRPr="0008241C">
        <w:rPr>
          <w:sz w:val="22"/>
          <w:szCs w:val="22"/>
        </w:rPr>
        <w:fldChar w:fldCharType="separate"/>
      </w:r>
      <w:r w:rsidRPr="0008241C">
        <w:rPr>
          <w:noProof/>
          <w:sz w:val="22"/>
          <w:szCs w:val="22"/>
        </w:rPr>
        <w:t>(Berkes, 2004; Ford &amp; Martinez, 2000)</w:t>
      </w:r>
      <w:r w:rsidRPr="0008241C">
        <w:rPr>
          <w:sz w:val="22"/>
          <w:szCs w:val="22"/>
        </w:rPr>
        <w:fldChar w:fldCharType="end"/>
      </w:r>
      <w:r w:rsidRPr="0008241C">
        <w:rPr>
          <w:sz w:val="22"/>
          <w:szCs w:val="22"/>
        </w:rPr>
        <w:t xml:space="preserve">. In Australia, the indigenous rights access and use of land and its resources have been called “native title” and the government of Victoria made an agreement between the native title holder for protected area where the holders live </w:t>
      </w:r>
      <w:r w:rsidRPr="0008241C">
        <w:rPr>
          <w:sz w:val="22"/>
          <w:szCs w:val="22"/>
        </w:rPr>
        <w:fldChar w:fldCharType="begin" w:fldLock="1"/>
      </w:r>
      <w:r w:rsidRPr="0008241C">
        <w:rPr>
          <w:sz w:val="22"/>
          <w:szCs w:val="22"/>
        </w:rPr>
        <w:instrText>ADDIN CSL_CITATION {"citationItems":[{"id":"ITEM-1","itemData":{"author":[{"dropping-particle":"","family":"National Native Title Tribunal","given":"","non-dropping-particle":"","parse-names":false,"suffix":""}],"id":"ITEM-1","issue":"March 2007","issued":{"date-parts":[["2007"]]},"title":"The Gunditjmara People ’ s native title determinations","type":"report","volume":"1993"},"uris":["http://www.mendeley.com/documents/?uuid=417c9de5-d508-44bd-9549-a5c75253c946"]},{"id":"ITEM-2","itemData":{"ISBN":"9791412898","abstract":"A roadmap for readers / Jessica Campese [and others] -- Rights-based approaches to conservation : an overview of concepts and questions / Jessica Campese -- Conservation and human rights -- who says what? : a review of international law and policy / Linda Siegele [and others] -- The conversatorio for citizen action : Fulfilling rights and responsibilities in natural resource management in Colombia / Jenny Springer and Kate Studd -- Enhancing rights and local level accountability in water management in the Middle East : conceptual framework and case studies from Palestine and Jordan / Peter Laban, Fidaa Haddad and Buthaina Mizyed -- Conservation and human rights in the context of native title in Australia / Lisa M. Strelein and Jessica K. Weir -- Where conservation and community coincide : a human rights approach to conservation and development in the Cape Floristic region, South Africa / Wendy Crane [and others] -- Rights-based conservation and the quality of life of indigenous people in the Bolivian Chaco / Michael Painter -- Rights-based approaches to natural resource management in buffer zone community forests : learning from the grassroots / Sudeep Jana -- Seeking respect for a Sherpa community conserved area : responsibility, recognition and rights in the Mount Everest region of Nepal / Stan Stevens -- My rights, your obligations : questions of equity in Indonesia's protected areas / Moira Moeliono and Elizabeth Linda Yuliani -- Integrating gender equality and equity in access and benefit-sharing governance through a rights-based approach / Gabriela Mata and Adél Anna Sasvári -- Reduced emissions from deforestation and forest degradation (REDD) and human rights / Kathleen Lawlor and David Huberman -- What have we learned and where do we go from here? / Jessica Campese [and others].","author":[{"dropping-particle":"","family":"Strelein","given":"Lisa M.","non-dropping-particle":"","parse-names":false,"suffix":""},{"dropping-particle":"","family":"Weir","given":"Jessica K.","non-dropping-particle":"","parse-names":false,"suffix":""}],"chapter-number":"5","container-title":"Rights-based approaches : exploring issues and opportunities for conservation","id":"ITEM-2","issued":{"date-parts":[["2009"]]},"page":"305","publisher":"Center for International Forestry Research","title":"Conservation and human right in the context of native title in Australia","type":"chapter"},"uris":["http://www.mendeley.com/documents/?uuid=7fefe1ea-708c-3900-93b8-129c971a3637"]}],"mendeley":{"formattedCitation":"(National Native Title Tribunal, 2007; Strelein &amp; Weir, 2009)","plainTextFormattedCitation":"(National Native Title Tribunal, 2007; Strelein &amp; Weir, 2009)","previouslyFormattedCitation":"(National Native Title Tribunal, 2007; Strelein &amp; Weir, 2009)"},"properties":{"noteIndex":0},"schema":"https://github.com/citation-style-language/schema/raw/master/csl-citation.json"}</w:instrText>
      </w:r>
      <w:r w:rsidRPr="0008241C">
        <w:rPr>
          <w:sz w:val="22"/>
          <w:szCs w:val="22"/>
        </w:rPr>
        <w:fldChar w:fldCharType="separate"/>
      </w:r>
      <w:r w:rsidRPr="0008241C">
        <w:rPr>
          <w:noProof/>
          <w:sz w:val="22"/>
          <w:szCs w:val="22"/>
        </w:rPr>
        <w:t>(National Native Title Tribunal, 2007; Strelein &amp; Weir, 2009)</w:t>
      </w:r>
      <w:r w:rsidRPr="0008241C">
        <w:rPr>
          <w:sz w:val="22"/>
          <w:szCs w:val="22"/>
        </w:rPr>
        <w:fldChar w:fldCharType="end"/>
      </w:r>
      <w:r w:rsidRPr="0008241C">
        <w:rPr>
          <w:sz w:val="22"/>
          <w:szCs w:val="22"/>
        </w:rPr>
        <w:t xml:space="preserve">. The Australian </w:t>
      </w:r>
      <w:r w:rsidRPr="0008241C">
        <w:rPr>
          <w:sz w:val="22"/>
          <w:szCs w:val="22"/>
        </w:rPr>
        <w:lastRenderedPageBreak/>
        <w:t xml:space="preserve">courts consider environmental uses, regulation and the preservation of landscapes to support the right to native title, which prevented wholesale land tenure reform. The consent determinations, which was used to overcome limitations of native title, have been instrumental for indigenous people to demand for joint management arrangements in national parks or return of their rights over these lands </w:t>
      </w:r>
      <w:r w:rsidRPr="0008241C">
        <w:rPr>
          <w:sz w:val="22"/>
          <w:szCs w:val="22"/>
        </w:rPr>
        <w:fldChar w:fldCharType="begin" w:fldLock="1"/>
      </w:r>
      <w:r w:rsidRPr="0008241C">
        <w:rPr>
          <w:sz w:val="22"/>
          <w:szCs w:val="22"/>
        </w:rPr>
        <w:instrText>ADDIN CSL_CITATION {"citationItems":[{"id":"ITEM-1","itemData":{"ISBN":"9789791412896","author":[{"dropping-particle":"","family":"Campese","given":"Jessica","non-dropping-particle":"","parse-names":false,"suffix":""},{"dropping-particle":"","family":"Sunderland","given":"Terry","non-dropping-particle":"","parse-names":false,"suffix":""},{"dropping-particle":"","family":"Greiber","given":"Thomas","non-dropping-particle":"","parse-names":false,"suffix":""},{"dropping-particle":"","family":"Oviedo","given":"Gonzalo","non-dropping-particle":"","parse-names":false,"suffix":""}],"id":"ITEM-1","issued":{"date-parts":[["2009"]]},"number-of-pages":"107-114","publisher":"IUCN and CIFOR","title":"Rights-based approaches","type":"book"},"uris":["http://www.mendeley.com/documents/?uuid=21e37329-44b6-4a67-aa11-382350846afd"]}],"mendeley":{"formattedCitation":"(Campese &lt;i&gt;et al.&lt;/i&gt;, 2009)","plainTextFormattedCitation":"(Campese et al., 2009)","previouslyFormattedCitation":"(Campese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ampese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w:t>
      </w:r>
    </w:p>
    <w:p w14:paraId="2B27CCF6" w14:textId="77777777" w:rsidR="00A01204" w:rsidRPr="0008241C" w:rsidRDefault="00A01204" w:rsidP="00A01204">
      <w:pPr>
        <w:rPr>
          <w:sz w:val="22"/>
          <w:szCs w:val="22"/>
        </w:rPr>
      </w:pPr>
    </w:p>
    <w:p w14:paraId="30EECB6A" w14:textId="12BB7E6C" w:rsidR="00A01204" w:rsidRPr="0008241C" w:rsidRDefault="00A01204" w:rsidP="00A01204">
      <w:pPr>
        <w:rPr>
          <w:sz w:val="22"/>
          <w:szCs w:val="22"/>
        </w:rPr>
      </w:pPr>
      <w:r w:rsidRPr="0008241C">
        <w:rPr>
          <w:bCs/>
          <w:sz w:val="22"/>
          <w:szCs w:val="22"/>
        </w:rPr>
        <w:t>There are increased evidences of recognition of shared governance and governance by indigenous people within the</w:t>
      </w:r>
      <w:r w:rsidRPr="0008241C">
        <w:rPr>
          <w:sz w:val="22"/>
          <w:szCs w:val="22"/>
        </w:rPr>
        <w:t xml:space="preserve"> governance frameworks for management of nature in the Asia-Pacific region (such in the form of a large network of locally managed marine areas in Oceania region </w:t>
      </w:r>
      <w:r w:rsidRPr="0008241C">
        <w:rPr>
          <w:sz w:val="22"/>
          <w:szCs w:val="22"/>
        </w:rPr>
        <w:fldChar w:fldCharType="begin" w:fldLock="1"/>
      </w:r>
      <w:r w:rsidRPr="0008241C">
        <w:rPr>
          <w:sz w:val="22"/>
          <w:szCs w:val="22"/>
        </w:rPr>
        <w:instrText>ADDIN CSL_CITATION {"citationItems":[{"id":"ITEM-1","itemData":{"DOI":"10.1371/journal.pone.0103000","ISBN":"1932-6203","ISSN":"19326203","PMID":"25054340","abstract":"In the Western Indian Ocean (WIO), local communities are increasingly assuming responsibility for inshore marine resources either on their own or through collaborative management arrangements with governments or non-state actors. In this paper, we trace the evolution and expansion of community management in the WIO and present the first ever inventory and assessment of the region's locally managed marine areas (LMMAs). We compare the key attributes of these areas to those under government stewardship and assess their relative contributions to progress towards the Convention on Biodiversity (CBD) target of 10% of marine and coastal ecological regions to be effectively conserved by 2020. We also explore the legal frameworks that underpin locally managed marine initiatives in Kenya, Madagascar, Mozambique and Tanzania to assess the potential for future expansion. A principal finding is that whilst LMMAs protect more than 11,000 square kilometres of marine resource in the WIO, they are hampered by underdeveloped local and national legal structures and enforcement mechanisms. In our recommendations to improve local management, we suggest establishing a network of LMMA practitioners in the WIO region to share experiences and best practice.","author":[{"dropping-particle":"","family":"Rocliffe","given":"Steve","non-dropping-particle":"","parse-names":false,"suffix":""},{"dropping-particle":"","family":"Peabody","given":"Shawn","non-dropping-particle":"","parse-names":false,"suffix":""},{"dropping-particle":"","family":"Samoilys","given":"Melita","non-dropping-particle":"","parse-names":false,"suffix":""},{"dropping-particle":"","family":"Hawkins","given":"Julie P.","non-dropping-particle":"","parse-names":false,"suffix":""}],"container-title":"PLoS ONE","id":"ITEM-1","issue":"7","issued":{"date-parts":[["2014"]]},"title":"Towards a network of locally managed marine areas (LMMAs) in the Western Indian Ocean","type":"article-journal","volume":"9"},"uris":["http://www.mendeley.com/documents/?uuid=44cf0828-e85e-4cef-88f0-03a8be154434"]}],"mendeley":{"formattedCitation":"(Rocliffe &lt;i&gt;et al.&lt;/i&gt;, 2014)","plainTextFormattedCitation":"(Rocliffe et al., 2014)","previouslyFormattedCitation":"(Rocliff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Rocliff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which serve as important instruments for recognition of human rights based approaches in conservation (</w:t>
      </w:r>
      <w:r w:rsidRPr="0008241C">
        <w:rPr>
          <w:sz w:val="22"/>
          <w:szCs w:val="22"/>
          <w:highlight w:val="yellow"/>
        </w:rPr>
        <w:fldChar w:fldCharType="begin"/>
      </w:r>
      <w:r w:rsidRPr="0008241C">
        <w:rPr>
          <w:sz w:val="22"/>
          <w:szCs w:val="22"/>
        </w:rPr>
        <w:instrText xml:space="preserve"> REF _Ref497166313 \h </w:instrText>
      </w:r>
      <w:r w:rsidRPr="0008241C">
        <w:rPr>
          <w:sz w:val="22"/>
          <w:szCs w:val="22"/>
          <w:highlight w:val="yellow"/>
        </w:rPr>
        <w:instrText xml:space="preserve"> \* MERGEFORMAT </w:instrText>
      </w:r>
      <w:r w:rsidRPr="0008241C">
        <w:rPr>
          <w:sz w:val="22"/>
          <w:szCs w:val="22"/>
          <w:highlight w:val="yellow"/>
        </w:rPr>
      </w:r>
      <w:r w:rsidRPr="0008241C">
        <w:rPr>
          <w:sz w:val="22"/>
          <w:szCs w:val="22"/>
          <w:highlight w:val="yellow"/>
        </w:rPr>
        <w:fldChar w:fldCharType="separate"/>
      </w:r>
      <w:r w:rsidR="00D74032" w:rsidRPr="00D74032">
        <w:rPr>
          <w:sz w:val="22"/>
          <w:szCs w:val="22"/>
        </w:rPr>
        <w:t>Box 6.17</w:t>
      </w:r>
      <w:r w:rsidRPr="0008241C">
        <w:rPr>
          <w:sz w:val="22"/>
          <w:szCs w:val="22"/>
          <w:highlight w:val="yellow"/>
        </w:rPr>
        <w:fldChar w:fldCharType="end"/>
      </w:r>
      <w:r w:rsidRPr="0008241C">
        <w:rPr>
          <w:sz w:val="22"/>
          <w:szCs w:val="22"/>
        </w:rPr>
        <w:t xml:space="preserve">). This trend align with the efforts of local and indigenous communities for maintaining or regaining decision-making rights over their customary territories and lands, along with their desire to conserve nature as a common patrimony and exercise their rights as citizens </w:t>
      </w:r>
      <w:r w:rsidRPr="0008241C">
        <w:rPr>
          <w:sz w:val="22"/>
          <w:szCs w:val="22"/>
        </w:rPr>
        <w:fldChar w:fldCharType="begin" w:fldLock="1"/>
      </w:r>
      <w:r w:rsidRPr="0008241C">
        <w:rPr>
          <w:sz w:val="22"/>
          <w:szCs w:val="22"/>
        </w:rPr>
        <w:instrText>ADDIN CSL_CITATION {"citationItems":[{"id":"ITEM-1","itemData":{"author":[{"dropping-particle":"","family":"Springer","given":"Jenny","non-dropping-particle":"","parse-names":false,"suffix":""},{"dropping-particle":"","family":"Campese","given":"Jessica","non-dropping-particle":"","parse-names":false,"suffix":""},{"dropping-particle":"","family":"Painter","given":"Michael","non-dropping-particle":"","parse-names":false,"suffix":""}],"id":"ITEM-1","issue":"October","issued":{"date-parts":[["2011"]]},"page":"45","title":"Conservation and Human Rights : Key Issues and Contexts.","type":"article-journal"},"uris":["http://www.mendeley.com/documents/?uuid=38e046cd-afc9-4db6-a841-568b72018246"]},{"id":"ITEM-2","itemData":{"ISBN":"978-1-78431-074-5","abstract":"The aim of the Natural Resources Group is to build partnerships, capacity and wise decision-making for fair and sustainable use of natural resources. Our priority in pursuing this purpose is on local control and management of natural resources and other ecosystems. Natural Justice: Lawyers for Communities and the Environment is a non-profit organization, registered in South Africa since 2007. Through its offices in Cape Town, New York, Bangalore and Kota Kinabalu, Natural Justice works at the local level to support Indigenous peoples and local communities, provide advice at the national level and engage in international processes, such as meeting of the Convention on Biological Diversity.","author":[{"dropping-particle":"","family":"Makagon","given":"Jael E","non-dropping-particle":"","parse-names":false,"suffix":""},{"dropping-particle":"","family":"Jonas","given":"Harry","non-dropping-particle":"","parse-names":false,"suffix":""},{"dropping-particle":"","family":"Roe","given":"Dilys","non-dropping-particle":"","parse-names":false,"suffix":""}],"id":"ITEM-2","issue":"July","issued":{"date-parts":[["2014"]]},"title":"Human Rights Standards for Conservation PART I Which standards apply to which conservation actors?","type":"book"},"uris":["http://www.mendeley.com/documents/?uuid=e8761b29-daa1-4327-af11-e8006faeb553"]}],"mendeley":{"formattedCitation":"(Makagon &lt;i&gt;et al.&lt;/i&gt;, 2014; Springer &lt;i&gt;et al.&lt;/i&gt;, 2011)","plainTextFormattedCitation":"(Makagon et al., 2014; Springer et al., 2011)","previouslyFormattedCitation":"(Makagon &lt;i&gt;et al.&lt;/i&gt;, 2014; Springer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Makagon </w:t>
      </w:r>
      <w:r w:rsidRPr="0008241C">
        <w:rPr>
          <w:i/>
          <w:noProof/>
          <w:sz w:val="22"/>
          <w:szCs w:val="22"/>
        </w:rPr>
        <w:t>et al.</w:t>
      </w:r>
      <w:r w:rsidRPr="0008241C">
        <w:rPr>
          <w:noProof/>
          <w:sz w:val="22"/>
          <w:szCs w:val="22"/>
        </w:rPr>
        <w:t xml:space="preserve">, 2014; Springer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As a case in point, the Government of Japan assigns exclusive access to coastal fishery resources to Fishery Cooperative Associations, thus fostering establishment of over thousand fisheries regulated areas (locally referred to as sato-umi) under locally agreed rules </w:t>
      </w:r>
      <w:r w:rsidRPr="0008241C">
        <w:rPr>
          <w:sz w:val="22"/>
          <w:szCs w:val="22"/>
        </w:rPr>
        <w:fldChar w:fldCharType="begin" w:fldLock="1"/>
      </w:r>
      <w:r w:rsidRPr="0008241C">
        <w:rPr>
          <w:sz w:val="22"/>
          <w:szCs w:val="22"/>
        </w:rPr>
        <w:instrText>ADDIN CSL_CITATION {"citationItems":[{"id":"ITEM-1","itemData":{"author":[{"dropping-particle":"","family":"IUCN","given":"","non-dropping-particle":"","parse-names":false,"suffix":""}],"id":"ITEM-1","issued":{"date-parts":[["2015"]]},"title":"Annual Report 2009 At a glance","type":"report"},"uris":["http://www.mendeley.com/documents/?uuid=031dc24a-4da4-4c9a-8f8a-b8453a4e7c1f"]}],"mendeley":{"formattedCitation":"(IUCN, 2015)","plainTextFormattedCitation":"(IUCN, 2015)","previouslyFormattedCitation":"(IUCN, 2015)"},"properties":{"noteIndex":0},"schema":"https://github.com/citation-style-language/schema/raw/master/csl-citation.json"}</w:instrText>
      </w:r>
      <w:r w:rsidRPr="0008241C">
        <w:rPr>
          <w:sz w:val="22"/>
          <w:szCs w:val="22"/>
        </w:rPr>
        <w:fldChar w:fldCharType="separate"/>
      </w:r>
      <w:r w:rsidRPr="0008241C">
        <w:rPr>
          <w:noProof/>
          <w:sz w:val="22"/>
          <w:szCs w:val="22"/>
        </w:rPr>
        <w:t>(IUCN, 2015)</w:t>
      </w:r>
      <w:r w:rsidRPr="0008241C">
        <w:rPr>
          <w:sz w:val="22"/>
          <w:szCs w:val="22"/>
        </w:rPr>
        <w:fldChar w:fldCharType="end"/>
      </w:r>
      <w:r w:rsidRPr="0008241C">
        <w:rPr>
          <w:sz w:val="22"/>
          <w:szCs w:val="22"/>
        </w:rPr>
        <w:t xml:space="preserve">. In Philippines archipelago, the ICCAs complement the formal protected area network as an instrument of conserving the nation’s key biodiversity areas </w:t>
      </w:r>
      <w:r w:rsidRPr="0008241C">
        <w:rPr>
          <w:sz w:val="22"/>
          <w:szCs w:val="22"/>
        </w:rPr>
        <w:fldChar w:fldCharType="begin" w:fldLock="1"/>
      </w:r>
      <w:r w:rsidRPr="0008241C">
        <w:rPr>
          <w:sz w:val="22"/>
          <w:szCs w:val="22"/>
        </w:rPr>
        <w:instrText>ADDIN CSL_CITATION {"citationItems":[{"id":"ITEM-1","itemData":{"URL":"http://nbsapforum.net/#read-best-practice/803","abstract":"Indigenous peoples’ and local communities’ conserved territories and areas harbor significant biodiversity, ecological and cultural value. The UNDP supported GEF financed “New Conservation Areas in the Philippines” project (NewCAPP) has worked with the Government of the Philippines and local and indigenous communities to create new conservation areas that are managed by indigenous peoples as a strategy for expanding the existing protected area network to cover more sites of biodiversity importance. The project has supported indigenous communities to conserve their ancestral domain lands, by helping them to map, inventory, formally establish and manage Indigenous Community Conserved Areas (ICCAs) in their traditional territories. These conservation areas expand coverage of key biodiversity areas in the protected area system and place resources in the hands of local and indigenous people, empowering them to conserve them. The project is implemented by the Department of Environment and Natural Resources through its Protected Areas and Wildlife Bureau.","accessed":{"date-parts":[["2018","1","16"]]},"author":[{"dropping-particle":"","family":"Mathur","given":"Vinamra","non-dropping-particle":"","parse-names":false,"suffix":""}],"container-title":"NBSAP Forum","id":"ITEM-1","issued":{"date-parts":[["0"]]},"title":"Establishing Indigenous Community Conserved Areas In The Philippines","type":"webpage"},"uris":["http://www.mendeley.com/documents/?uuid=9f9577ac-97d2-35d3-aebd-6f3f4bc9e950"]}],"mendeley":{"formattedCitation":"(Mathur, n.d.)","plainTextFormattedCitation":"(Mathur, n.d.)","previouslyFormattedCitation":"(Mathur, n.d.)"},"properties":{"noteIndex":0},"schema":"https://github.com/citation-style-language/schema/raw/master/csl-citation.json"}</w:instrText>
      </w:r>
      <w:r w:rsidRPr="0008241C">
        <w:rPr>
          <w:sz w:val="22"/>
          <w:szCs w:val="22"/>
        </w:rPr>
        <w:fldChar w:fldCharType="separate"/>
      </w:r>
      <w:r w:rsidRPr="0008241C">
        <w:rPr>
          <w:noProof/>
          <w:sz w:val="22"/>
          <w:szCs w:val="22"/>
        </w:rPr>
        <w:t>(Mathur, n.d.)</w:t>
      </w:r>
      <w:r w:rsidRPr="0008241C">
        <w:rPr>
          <w:sz w:val="22"/>
          <w:szCs w:val="22"/>
        </w:rPr>
        <w:fldChar w:fldCharType="end"/>
      </w:r>
      <w:r w:rsidRPr="0008241C">
        <w:rPr>
          <w:sz w:val="22"/>
          <w:szCs w:val="22"/>
        </w:rPr>
        <w:t>. The value of such networks was evident in the aftermath of December 2011 cyclone, wherein in Mindanao, the watersheds protected by the heavily forested ancestral domains of the indigenous peoples in the Mount Kalatungan range received far less impact as compared with the developed watersheds which experienced huge mudslides, with villages destroyed and hundreds of deaths.</w:t>
      </w:r>
    </w:p>
    <w:p w14:paraId="53FE7760" w14:textId="77777777" w:rsidR="00A01204" w:rsidRPr="0008241C" w:rsidRDefault="00A01204" w:rsidP="00A01204">
      <w:pPr>
        <w:rPr>
          <w:sz w:val="22"/>
          <w:szCs w:val="22"/>
        </w:rPr>
      </w:pPr>
    </w:p>
    <w:p w14:paraId="72119197"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687D9474" w14:textId="77777777" w:rsidTr="00642B4F">
        <w:tc>
          <w:tcPr>
            <w:tcW w:w="9016" w:type="dxa"/>
          </w:tcPr>
          <w:p w14:paraId="270B3ACE" w14:textId="35CB8216" w:rsidR="00A01204" w:rsidRPr="0008241C" w:rsidRDefault="00A01204" w:rsidP="00A01204">
            <w:pPr>
              <w:widowControl w:val="0"/>
              <w:tabs>
                <w:tab w:val="clear" w:pos="1247"/>
                <w:tab w:val="clear" w:pos="1814"/>
                <w:tab w:val="clear" w:pos="2381"/>
                <w:tab w:val="clear" w:pos="2948"/>
                <w:tab w:val="clear" w:pos="3515"/>
              </w:tabs>
              <w:rPr>
                <w:rFonts w:ascii="Times New Roman" w:hAnsi="Times New Roman"/>
                <w:b/>
                <w:kern w:val="2"/>
                <w:lang w:eastAsia="ja-JP"/>
              </w:rPr>
            </w:pPr>
            <w:bookmarkStart w:id="1870" w:name="_Ref497166313"/>
            <w:bookmarkStart w:id="1871" w:name="_Toc504087557"/>
            <w:r w:rsidRPr="0008241C">
              <w:rPr>
                <w:rFonts w:ascii="Times New Roman" w:hAnsi="Times New Roman"/>
                <w:b/>
                <w:kern w:val="2"/>
                <w:lang w:eastAsia="ja-JP"/>
              </w:rPr>
              <w:t>Box 6.</w:t>
            </w:r>
            <w:r w:rsidRPr="0008241C">
              <w:rPr>
                <w:b/>
                <w:kern w:val="2"/>
                <w:lang w:eastAsia="ja-JP"/>
              </w:rPr>
              <w:fldChar w:fldCharType="begin"/>
            </w:r>
            <w:r w:rsidRPr="0008241C">
              <w:rPr>
                <w:rFonts w:ascii="Times New Roman" w:hAnsi="Times New Roman"/>
                <w:b/>
                <w:kern w:val="2"/>
                <w:lang w:eastAsia="ja-JP"/>
              </w:rPr>
              <w:instrText xml:space="preserve"> SEQ Box \* ARABIC </w:instrText>
            </w:r>
            <w:r w:rsidRPr="0008241C">
              <w:rPr>
                <w:b/>
                <w:kern w:val="2"/>
                <w:lang w:eastAsia="ja-JP"/>
              </w:rPr>
              <w:fldChar w:fldCharType="separate"/>
            </w:r>
            <w:r w:rsidR="00D74032">
              <w:rPr>
                <w:rFonts w:ascii="Times New Roman" w:hAnsi="Times New Roman"/>
                <w:b/>
                <w:noProof/>
                <w:kern w:val="2"/>
                <w:lang w:eastAsia="ja-JP"/>
              </w:rPr>
              <w:t>17</w:t>
            </w:r>
            <w:r w:rsidRPr="0008241C">
              <w:rPr>
                <w:b/>
                <w:kern w:val="2"/>
                <w:lang w:eastAsia="ja-JP"/>
              </w:rPr>
              <w:fldChar w:fldCharType="end"/>
            </w:r>
            <w:bookmarkEnd w:id="1870"/>
            <w:r w:rsidRPr="0008241C">
              <w:rPr>
                <w:rFonts w:ascii="Times New Roman" w:hAnsi="Times New Roman"/>
                <w:b/>
                <w:kern w:val="2"/>
                <w:lang w:eastAsia="ja-JP"/>
              </w:rPr>
              <w:t xml:space="preserve"> Dhimurru Indigenous Protected Area (IPA) Management in Australia</w:t>
            </w:r>
            <w:bookmarkEnd w:id="1871"/>
          </w:p>
          <w:p w14:paraId="74DBA881" w14:textId="77777777" w:rsidR="00A01204" w:rsidRPr="0008241C" w:rsidRDefault="00A01204" w:rsidP="00A01204">
            <w:pPr>
              <w:rPr>
                <w:rFonts w:ascii="Times New Roman" w:hAnsi="Times New Roman"/>
              </w:rPr>
            </w:pPr>
          </w:p>
          <w:p w14:paraId="29DC5B7E" w14:textId="77777777" w:rsidR="00A01204" w:rsidRPr="0008241C" w:rsidRDefault="00A01204" w:rsidP="00A01204">
            <w:pPr>
              <w:rPr>
                <w:rFonts w:ascii="Times New Roman" w:hAnsi="Times New Roman"/>
              </w:rPr>
            </w:pPr>
            <w:r w:rsidRPr="0008241C">
              <w:rPr>
                <w:rFonts w:ascii="Times New Roman" w:hAnsi="Times New Roman"/>
              </w:rPr>
              <w:t xml:space="preserve">IPAs in Australia provide an innovative approach to the management of protected areas that complements the system of government-declared and managed national parks and marine parks. Successful partnerships need to be mutually beneficial, and this is what Dhimurru can offer. For example, the Australian Government’s support for the Dhimurru IPA contributed significantly to the national objective of building the National Reserve System (NRS) in a biogeographic region that was hitherto unrepresented in the NRS. Similarly, financial contributions from Alcan Gove enhanced its reputation as a responsible corporate citizen in a region where it is reaping big financial rewards from its mining activities </w:t>
            </w:r>
            <w:r w:rsidRPr="0008241C">
              <w:fldChar w:fldCharType="begin" w:fldLock="1"/>
            </w:r>
            <w:r w:rsidRPr="0008241C">
              <w:rPr>
                <w:rFonts w:ascii="Times New Roman" w:hAnsi="Times New Roman"/>
              </w:rPr>
              <w:instrText>ADDIN CSL_CITATION {"citationItems":[{"id":"ITEM-1","itemData":{"author":[{"dropping-particle":"","family":"Smyth","given":"Dermot","non-dropping-particle":"","parse-names":false,"suffix":""}],"chapter-number":"5","container-title":"Indigenous Partnerships in Protected Area Management in Australia: Three case studies","editor":[{"dropping-particle":"","family":"Bauman","given":"Toni","non-dropping-particle":"","parse-names":false,"suffix":""},{"dropping-particle":"","family":"Smyth","given":"Dermot","non-dropping-particle":"","parse-names":false,"suffix":""}],"id":"ITEM-1","issued":{"date-parts":[["2007"]]},"page":"100–126","publisher":"Australian Institute of Aboriginal and Torres Strait Islander Studies","publisher-place":"Canberra","title":"Dhimurru Indigenous Protected Area: sole management with partners","type":"chapter"},"uris":["http://www.mendeley.com/documents/?uuid=4e28cd28-81fc-388a-9bc6-bd9e00f6de67"]}],"mendeley":{"formattedCitation":"(Dermot Smyth, 2007)","plainTextFormattedCitation":"(Dermot Smyth, 2007)","previouslyFormattedCitation":"(Smyth, 2007)"},"properties":{"noteIndex":0},"schema":"https://github.com/citation-style-language/schema/raw/master/csl-citation.json"}</w:instrText>
            </w:r>
            <w:r w:rsidRPr="0008241C">
              <w:fldChar w:fldCharType="separate"/>
            </w:r>
            <w:r w:rsidRPr="0008241C">
              <w:rPr>
                <w:rFonts w:ascii="Times New Roman" w:hAnsi="Times New Roman"/>
                <w:noProof/>
              </w:rPr>
              <w:t>(Smyth, 2007)</w:t>
            </w:r>
            <w:r w:rsidRPr="0008241C">
              <w:fldChar w:fldCharType="end"/>
            </w:r>
            <w:r w:rsidRPr="0008241C">
              <w:rPr>
                <w:rFonts w:ascii="Times New Roman" w:hAnsi="Times New Roman"/>
              </w:rPr>
              <w:t xml:space="preserve">. Through the IPA Program, large areas of ecologically and culturally significant land, previously unrepresented or under-represented in the National Reserve System (NRS), have been brought under protected area management. This has been achieved without expending scarce conservation funding on the purchase of land—funds which instead can be devoted to protected area management through the IPA Program. It is found that the declaration and management of IPAs over the last 10 years has been very cost effective in contributing to the conservation aims of the NRS. There are considerable positive social and cultural outcomes from the IPA Program, including the transfer of traditional indigenous knowledge and engaging young indigenous people in positive educational experiences centered on the equitable exchange of western science and traditional knowledge </w:t>
            </w:r>
            <w:r w:rsidRPr="0008241C">
              <w:fldChar w:fldCharType="begin" w:fldLock="1"/>
            </w:r>
            <w:r w:rsidRPr="0008241C">
              <w:rPr>
                <w:rFonts w:ascii="Times New Roman" w:hAnsi="Times New Roman"/>
              </w:rPr>
              <w:instrText>ADDIN CSL_CITATION {"citationItems":[{"id":"ITEM-1","itemData":{"author":[{"dropping-particle":"","family":"Gilligan","given":"Brian","non-dropping-particle":"","parse-names":false,"suffix":""}],"id":"ITEM-1","issued":{"date-parts":[["2006"]]},"publisher-place":"Canberra","title":"The Indigenous Protected Areas Programme 2006 Evaluation","type":"report"},"uris":["http://www.mendeley.com/documents/?uuid=f6aebc65-4103-357c-abc1-bd05807cae60"]}],"mendeley":{"formattedCitation":"(Gilligan, 2006)","plainTextFormattedCitation":"(Gilligan, 2006)","previouslyFormattedCitation":"(Gilligan, 2006)"},"properties":{"noteIndex":0},"schema":"https://github.com/citation-style-language/schema/raw/master/csl-citation.json"}</w:instrText>
            </w:r>
            <w:r w:rsidRPr="0008241C">
              <w:fldChar w:fldCharType="separate"/>
            </w:r>
            <w:r w:rsidRPr="0008241C">
              <w:rPr>
                <w:rFonts w:ascii="Times New Roman" w:hAnsi="Times New Roman"/>
                <w:noProof/>
              </w:rPr>
              <w:t>(Gilligan, 2006)</w:t>
            </w:r>
            <w:r w:rsidRPr="0008241C">
              <w:fldChar w:fldCharType="end"/>
            </w:r>
            <w:r w:rsidRPr="0008241C">
              <w:rPr>
                <w:rFonts w:ascii="Times New Roman" w:hAnsi="Times New Roman"/>
              </w:rPr>
              <w:t>. Dhimurru IPA provides an example of how the autonomy of indigenous sole management of a protected area can lead to partnerships that enhance rather than threaten Traditional Owner authority and that deliver tangible conservation, and social and cultural benefits. While IPAs lack the financial security that comes with jointly managed government-declared national parks, the Dhimurru example shows that it is possible to build a degree of security through multiple bilateral and multilateral partnerships, rather than single bilateral partnerships typical of joint management. The Dhimurru IPA, as with the other IPAs across Australia, demonstrates that, when given the freedom to choose how to take care of their Country, Traditional Owners willingly enter into collaborative partnerships that can assist them to manage their traditional estates sustainably.</w:t>
            </w:r>
          </w:p>
          <w:p w14:paraId="05AEC9B8" w14:textId="77777777" w:rsidR="00A01204" w:rsidRPr="0008241C" w:rsidRDefault="00A01204" w:rsidP="00A01204">
            <w:pPr>
              <w:rPr>
                <w:rFonts w:ascii="Times New Roman" w:hAnsi="Times New Roman"/>
              </w:rPr>
            </w:pPr>
            <w:r w:rsidRPr="0008241C">
              <w:rPr>
                <w:rFonts w:ascii="Times New Roman" w:hAnsi="Times New Roman"/>
              </w:rPr>
              <w:t xml:space="preserve">Gaining comprehensive recognition of the rights and interests of indigenous peoples over the sea has, nevertheless, historically been far more difficult than over land. In marine title determined so far it has been clear that the marine rights of indigenous peoples must “yield” to all other legal </w:t>
            </w:r>
            <w:r w:rsidRPr="0008241C">
              <w:rPr>
                <w:rFonts w:ascii="Times New Roman" w:hAnsi="Times New Roman"/>
              </w:rPr>
              <w:lastRenderedPageBreak/>
              <w:t xml:space="preserve">rights and interests, even in areas where marine native title has been found to exist. In extending its interests into the sea - a logical and necessary step in achieving its founders’ vision of looking after Country - Dhimurru is tackling one of its greatest challenges to date </w:t>
            </w:r>
            <w:r w:rsidRPr="0008241C">
              <w:fldChar w:fldCharType="begin" w:fldLock="1"/>
            </w:r>
            <w:r w:rsidRPr="0008241C">
              <w:rPr>
                <w:rFonts w:ascii="Times New Roman" w:hAnsi="Times New Roman"/>
              </w:rPr>
              <w:instrText>ADDIN CSL_CITATION {"citationItems":[{"id":"ITEM-1","itemData":{"abstract":"The concept of Indigenous Protected Areas (IPAs) was developed by the Australian Government in collaboration with Indigenous land-holders over ten years ago. Twenty-five IPAs have been declared on Indigenous-owned land in all Australian jurisdictions except the Australian Capital Territory. IPAs now contribute over twenty percent of the total terrestrial protected-area estate in Australia. IPAs are declared by Indigenous peoples, rather than by government conservation agencies, and are consistent with the International Union for the Conservation of Nature definition of a protected area. Coastal Indigenous groups are developing proposals for IPAs over their Sea Country (coastal land, sea and islands), a development of the IPA concept supported by a 2006 independent review of the Australian Government's IPA program. There are both challenges and opportunities in including marine areas in IPAs. These are discussed within the broader context of the development of IPAs from tenure-based to Country-based protected areas.","author":[{"dropping-particle":"","family":"Smyth","given":"Dermot","non-dropping-particle":"","parse-names":false,"suffix":""}],"chapter-number":"8","container-title":"Indigenous Governance and Management of Protected Areas in Australia","editor":[{"dropping-particle":"","family":"Smyth","given":"D.","non-dropping-particle":"","parse-names":false,"suffix":""},{"dropping-particle":"","family":"Ward","given":"G.","non-dropping-particle":"","parse-names":false,"suffix":""}],"id":"ITEM-1","issued":{"date-parts":[["2009"]]},"page":"95–110","publisher":"Australian Institute of Aboriginal and Torres Strait Islander Studies","publisher-place":"Canberra","title":"Just Add Water? Taking Indigenous Protected Areas into Sea Country","type":"chapter"},"uris":["http://www.mendeley.com/documents/?uuid=57c53678-f2a9-33e2-ac58-32e41b328ca8"]}],"mendeley":{"formattedCitation":"(Dermot Smyth, 2009)","plainTextFormattedCitation":"(Dermot Smyth, 2009)","previouslyFormattedCitation":"(Smyth, 2009)"},"properties":{"noteIndex":0},"schema":"https://github.com/citation-style-language/schema/raw/master/csl-citation.json"}</w:instrText>
            </w:r>
            <w:r w:rsidRPr="0008241C">
              <w:fldChar w:fldCharType="separate"/>
            </w:r>
            <w:r w:rsidRPr="0008241C">
              <w:rPr>
                <w:rFonts w:ascii="Times New Roman" w:hAnsi="Times New Roman"/>
                <w:noProof/>
              </w:rPr>
              <w:t>(Smyth, 2009)</w:t>
            </w:r>
            <w:r w:rsidRPr="0008241C">
              <w:fldChar w:fldCharType="end"/>
            </w:r>
            <w:r w:rsidRPr="0008241C">
              <w:rPr>
                <w:rFonts w:ascii="Times New Roman" w:hAnsi="Times New Roman"/>
              </w:rPr>
              <w:t xml:space="preserve">. </w:t>
            </w:r>
          </w:p>
          <w:p w14:paraId="1D7D3C43" w14:textId="77777777" w:rsidR="00A01204" w:rsidRPr="0008241C" w:rsidRDefault="00A01204" w:rsidP="00A01204">
            <w:pPr>
              <w:rPr>
                <w:rFonts w:ascii="Times New Roman" w:hAnsi="Times New Roman"/>
              </w:rPr>
            </w:pPr>
          </w:p>
        </w:tc>
      </w:tr>
    </w:tbl>
    <w:p w14:paraId="34B5163C" w14:textId="77777777" w:rsidR="00A01204" w:rsidRPr="0008241C" w:rsidRDefault="00A01204" w:rsidP="00A01204">
      <w:pPr>
        <w:rPr>
          <w:sz w:val="22"/>
          <w:szCs w:val="22"/>
        </w:rPr>
      </w:pPr>
    </w:p>
    <w:p w14:paraId="2222CB73" w14:textId="77777777" w:rsidR="00A01204" w:rsidRPr="0008241C" w:rsidRDefault="00A01204" w:rsidP="00A01204">
      <w:pPr>
        <w:rPr>
          <w:sz w:val="22"/>
          <w:szCs w:val="22"/>
        </w:rPr>
      </w:pPr>
      <w:r w:rsidRPr="0008241C">
        <w:rPr>
          <w:sz w:val="22"/>
          <w:szCs w:val="22"/>
        </w:rPr>
        <w:t xml:space="preserve">The buffer zone community forests in Nepal present a promising potential for rights based approaches to conservation, the management and governance of buffer zones could be further improved and democratised. The rights-based agenda promoted within grassroots movements, campaigns and critical civil society groups in the lowland protected areas of Nepal has been key to advancing rights in the area. The successful experiences in community forestry and conservation in areas, such as the Annapurna Conservation Area, provide important examples of partnership between local people and conservation agencies </w:t>
      </w:r>
      <w:r w:rsidRPr="0008241C">
        <w:rPr>
          <w:sz w:val="22"/>
          <w:szCs w:val="22"/>
        </w:rPr>
        <w:fldChar w:fldCharType="begin" w:fldLock="1"/>
      </w:r>
      <w:r w:rsidRPr="0008241C">
        <w:rPr>
          <w:sz w:val="22"/>
          <w:szCs w:val="22"/>
        </w:rPr>
        <w:instrText>ADDIN CSL_CITATION {"citationItems":[{"id":"ITEM-1","itemData":{"ISBN":"9789791412896","author":[{"dropping-particle":"","family":"Campese","given":"Jessica","non-dropping-particle":"","parse-names":false,"suffix":""},{"dropping-particle":"","family":"Sunderland","given":"Terry","non-dropping-particle":"","parse-names":false,"suffix":""},{"dropping-particle":"","family":"Greiber","given":"Thomas","non-dropping-particle":"","parse-names":false,"suffix":""},{"dropping-particle":"","family":"Oviedo","given":"Gonzalo","non-dropping-particle":"","parse-names":false,"suffix":""}],"id":"ITEM-1","issued":{"date-parts":[["2009"]]},"number-of-pages":"107-114","publisher":"IUCN and CIFOR","title":"Rights-based approaches","type":"book"},"uris":["http://www.mendeley.com/documents/?uuid=21e37329-44b6-4a67-aa11-382350846afd"]}],"mendeley":{"formattedCitation":"(Campese &lt;i&gt;et al.&lt;/i&gt;, 2009)","plainTextFormattedCitation":"(Campese et al., 2009)","previouslyFormattedCitation":"(Campese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ampese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p>
    <w:p w14:paraId="2BE3B17A" w14:textId="77777777" w:rsidR="00A01204" w:rsidRPr="0008241C" w:rsidRDefault="00A01204" w:rsidP="00A01204">
      <w:pPr>
        <w:rPr>
          <w:sz w:val="22"/>
          <w:szCs w:val="22"/>
        </w:rPr>
      </w:pPr>
    </w:p>
    <w:p w14:paraId="591C5FB9" w14:textId="77777777" w:rsidR="00A01204" w:rsidRPr="0008241C" w:rsidRDefault="00A01204" w:rsidP="00A01204">
      <w:pPr>
        <w:rPr>
          <w:sz w:val="22"/>
          <w:szCs w:val="22"/>
        </w:rPr>
      </w:pPr>
      <w:r w:rsidRPr="0008241C">
        <w:rPr>
          <w:sz w:val="22"/>
          <w:szCs w:val="22"/>
        </w:rPr>
        <w:t xml:space="preserve">Indigenous community conserved areas (ICCA) in China include sacred natural sites, community forests and rangelands subject to customary governance. The size of sacred natural sites varies greatly (from individual compounds to entire regions). Some rangelands in the headwaters of the Yangtze River, restored and managed by the Tibetan communities with traditional grazing rights, have ICCA characteristics. Sacred natural sites can however be linked with mass pilgrimages, which can create stress of the ecosystem (such as the case of Otgontenger Mountains, Mongolia). The synergistic relationship between ICCAs and a government recognised protected area can often be seen, when the latter forms a part of the larger ICCA. In a wetland of international importance of Iran, Kushk-e Zar (Namdan), the voluntary conservation efforts of Kuhi communities, provides active protection to the site from vested interested who have attempted to drain the wetlands for agriculture </w:t>
      </w:r>
      <w:r w:rsidRPr="0008241C">
        <w:rPr>
          <w:sz w:val="22"/>
          <w:szCs w:val="22"/>
        </w:rPr>
        <w:fldChar w:fldCharType="begin" w:fldLock="1"/>
      </w:r>
      <w:r w:rsidRPr="0008241C">
        <w:rPr>
          <w:sz w:val="22"/>
          <w:szCs w:val="22"/>
        </w:rPr>
        <w:instrText>ADDIN CSL_CITATION {"citationItems":[{"id":"ITEM-1","itemData":{"ISBN":"9781925021684","abstract":"&lt;p&gt;In many cultures, humans perceive themselves as capable of developing cogent decisions about what to do with nature and implementing those decisions through skilful and technology-enriched means. Other cultures see decisions about nature as arising from the spiritual and ancestral beings who are part of nature, and affect us much more than we are able to affect them. Some people perceive nature as benign and sacred, to be treated with reverence and moderation. Others see it as a condition of life, which needs to be dominated and controlled. Still others sense it as an inscrutable phenomenon controlling us from within:&lt;/p&gt;","author":[{"dropping-particle":"","family":"Borrini-Feyerabend","given":"Grazia","non-dropping-particle":"","parse-names":false,"suffix":""},{"dropping-particle":"","family":"Hill","given":"Rosemary","non-dropping-particle":"","parse-names":false,"suffix":""}],"container-title":"Protected Area Governance and Management","id":"ITEM-1","issued":{"date-parts":[["2015"]]},"page":"169–206","title":"Governance for the conservation of nature","type":"article-journal"},"uris":["http://www.mendeley.com/documents/?uuid=e9ee2d9e-f569-43f1-add7-3573a61d960e"]}],"mendeley":{"formattedCitation":"(Grazia Borrini-Feyerabend &amp; Hill, 2015)","plainTextFormattedCitation":"(Grazia Borrini-Feyerabend &amp; Hill, 2015)","previouslyFormattedCitation":"(Grazia Borrini-Feyerabend &amp; Hill, 2015)"},"properties":{"noteIndex":0},"schema":"https://github.com/citation-style-language/schema/raw/master/csl-citation.json"}</w:instrText>
      </w:r>
      <w:r w:rsidRPr="0008241C">
        <w:rPr>
          <w:sz w:val="22"/>
          <w:szCs w:val="22"/>
        </w:rPr>
        <w:fldChar w:fldCharType="separate"/>
      </w:r>
      <w:r w:rsidRPr="0008241C">
        <w:rPr>
          <w:noProof/>
          <w:sz w:val="22"/>
          <w:szCs w:val="22"/>
        </w:rPr>
        <w:t>(Borrini-Feyerabend &amp; Hill, 2015)</w:t>
      </w:r>
      <w:r w:rsidRPr="0008241C">
        <w:rPr>
          <w:sz w:val="22"/>
          <w:szCs w:val="22"/>
        </w:rPr>
        <w:fldChar w:fldCharType="end"/>
      </w:r>
      <w:r w:rsidRPr="0008241C">
        <w:rPr>
          <w:sz w:val="22"/>
          <w:szCs w:val="22"/>
        </w:rPr>
        <w:t xml:space="preserve">. In Kufrdan Village of Palestine, a human rights based approach has enabled the farmers to access water for meeting their irrigation needs </w:t>
      </w:r>
      <w:r w:rsidRPr="0008241C">
        <w:rPr>
          <w:sz w:val="22"/>
          <w:szCs w:val="22"/>
        </w:rPr>
        <w:fldChar w:fldCharType="begin" w:fldLock="1"/>
      </w:r>
      <w:r w:rsidRPr="0008241C">
        <w:rPr>
          <w:sz w:val="22"/>
          <w:szCs w:val="22"/>
        </w:rPr>
        <w:instrText>ADDIN CSL_CITATION {"citationItems":[{"id":"ITEM-1","itemData":{"ISBN":"9789791412896","author":[{"dropping-particle":"","family":"Campese","given":"Jessica","non-dropping-particle":"","parse-names":false,"suffix":""},{"dropping-particle":"","family":"Sunderland","given":"Terry","non-dropping-particle":"","parse-names":false,"suffix":""},{"dropping-particle":"","family":"Greiber","given":"Thomas","non-dropping-particle":"","parse-names":false,"suffix":""},{"dropping-particle":"","family":"Oviedo","given":"Gonzalo","non-dropping-particle":"","parse-names":false,"suffix":""}],"id":"ITEM-1","issued":{"date-parts":[["2009"]]},"number-of-pages":"107-114","publisher":"IUCN and CIFOR","title":"Rights-based approaches","type":"book"},"uris":["http://www.mendeley.com/documents/?uuid=21e37329-44b6-4a67-aa11-382350846afd"]}],"mendeley":{"formattedCitation":"(Campese &lt;i&gt;et al.&lt;/i&gt;, 2009)","plainTextFormattedCitation":"(Campese et al., 2009)","previouslyFormattedCitation":"(Campese &lt;i&gt;et al.&lt;/i&gt;, 2009)"},"properties":{"noteIndex":0},"schema":"https://github.com/citation-style-language/schema/raw/master/csl-citation.json"}</w:instrText>
      </w:r>
      <w:r w:rsidRPr="0008241C">
        <w:rPr>
          <w:sz w:val="22"/>
          <w:szCs w:val="22"/>
        </w:rPr>
        <w:fldChar w:fldCharType="separate"/>
      </w:r>
      <w:r w:rsidRPr="0008241C">
        <w:rPr>
          <w:noProof/>
          <w:sz w:val="22"/>
          <w:szCs w:val="22"/>
        </w:rPr>
        <w:t xml:space="preserve">(Campese </w:t>
      </w:r>
      <w:r w:rsidRPr="0008241C">
        <w:rPr>
          <w:i/>
          <w:noProof/>
          <w:sz w:val="22"/>
          <w:szCs w:val="22"/>
        </w:rPr>
        <w:t>et al.</w:t>
      </w:r>
      <w:r w:rsidRPr="0008241C">
        <w:rPr>
          <w:noProof/>
          <w:sz w:val="22"/>
          <w:szCs w:val="22"/>
        </w:rPr>
        <w:t>, 2009)</w:t>
      </w:r>
      <w:r w:rsidRPr="0008241C">
        <w:rPr>
          <w:sz w:val="22"/>
          <w:szCs w:val="22"/>
        </w:rPr>
        <w:fldChar w:fldCharType="end"/>
      </w:r>
      <w:r w:rsidRPr="0008241C">
        <w:rPr>
          <w:sz w:val="22"/>
          <w:szCs w:val="22"/>
        </w:rPr>
        <w:t xml:space="preserve">.  </w:t>
      </w:r>
    </w:p>
    <w:p w14:paraId="30912435" w14:textId="77777777" w:rsidR="00A01204" w:rsidRPr="0008241C" w:rsidRDefault="00A01204" w:rsidP="00A01204">
      <w:pPr>
        <w:rPr>
          <w:sz w:val="22"/>
          <w:szCs w:val="22"/>
        </w:rPr>
      </w:pPr>
    </w:p>
    <w:p w14:paraId="4B26E397" w14:textId="2ABAD661" w:rsidR="00A01204" w:rsidRPr="0008241C" w:rsidRDefault="00A01204" w:rsidP="00A01204">
      <w:pPr>
        <w:rPr>
          <w:sz w:val="22"/>
          <w:szCs w:val="22"/>
        </w:rPr>
      </w:pPr>
      <w:r w:rsidRPr="0008241C">
        <w:rPr>
          <w:sz w:val="22"/>
          <w:szCs w:val="22"/>
        </w:rPr>
        <w:t xml:space="preserve">There are increasing evidences of international instruments recognising human rights based approaches, thus influencing their national implementation. Five of the seven safeguards within REDD-plus relate with human rights: the agreement states consideration of national legislation and sovereignty, respect for the knowledge and rights of indigenous peoples and members of local communities, the full and effective participation, and rights to access social and environmental benefits </w:t>
      </w:r>
      <w:r w:rsidRPr="0008241C">
        <w:rPr>
          <w:sz w:val="22"/>
          <w:szCs w:val="22"/>
        </w:rPr>
        <w:fldChar w:fldCharType="begin" w:fldLock="1"/>
      </w:r>
      <w:r w:rsidRPr="0008241C">
        <w:rPr>
          <w:sz w:val="22"/>
          <w:szCs w:val="22"/>
        </w:rPr>
        <w:instrText>ADDIN CSL_CITATION {"citationItems":[{"id":"ITEM-1","itemData":{"abstract":"Decisions adopted during COP 16 2010","author":[{"dropping-particle":"","family":"UNFCCC","given":"","non-dropping-particle":"","parse-names":false,"suffix":""}],"container-title":"Decision 1/CP.16","id":"ITEM-1","issue":"March","issued":{"date-parts":[["2011"]]},"page":"1-31","title":"Report of the Conference of the Parties on its sixteenth session, held in Cancun from 29 November to 10 December 2010","type":"article-journal"},"uris":["http://www.mendeley.com/documents/?uuid=d7a600f4-159c-4a04-b260-7b76893d15d6"]},{"id":"ITEM-2","itemData":{"author":[{"dropping-particle":"","family":"Springer","given":"Jenny","non-dropping-particle":"","parse-names":false,"suffix":""},{"dropping-particle":"","family":"Campese","given":"Jessica","non-dropping-particle":"","parse-names":false,"suffix":""},{"dropping-particle":"","family":"Painter","given":"Michael","non-dropping-particle":"","parse-names":false,"suffix":""}],"id":"ITEM-2","issue":"October","issued":{"date-parts":[["2011"]]},"page":"45","title":"Conservation and Human Rights : Key Issues and Contexts.","type":"article-journal"},"uris":["http://www.mendeley.com/documents/?uuid=38e046cd-afc9-4db6-a841-568b72018246"]},{"id":"ITEM-3","itemData":{"DOI":"10.17528/cifor/003805","ISBN":"9786028693806","abstract":"This is the third book in a series of highly recognised REDD+ volumes from CIFOR. It provides an analysis of actual REDD+ design and early implementation, based on a large research project – the Global Comparative Study on REDD+ (GCS), undertaken by CIFOR and partners. It takes stock of national, subnational and local REDD+ experiences, and identifies the political and practical challenges to designing and implementing effective, efficient and equitable REDD+ policies and projects. Key conclusions are: As an idea, REDD+ is a success story: It is a fresh approach generating hope of significant result-based funding to address an urgent need for climate change mitigation. The idea has been sufficiently broad to serve as a canopy, under which a wide range of actors can grow their own trees. REDD+ faces huge challenges: Powerful political and economic interests favour continued deforestation and degradation. Implementation must be coordinated across various government levels and agencies; benefits must be distributed and need to balance effectiveness and equity; tenure insecurity and safeguards must be genuinely addressed; and transparent institutions, reliable carbon monitoring and realistic reference levels are all required to support result-based systems. REDD+ requires – and can catalyse – transformational change: New economic incentives, new information and discourses, new actors and new policy coalitions have the potential to move domestic policies away from the business as usual trajectory. REDD+ projects are hybrids in high deforestation areas: Project proponents are pursuing strategies that mix the enforcement of regulations and support to alternative livelihoods (ICDP) with result-based incentives (PES). Projects tend to be located in high deforestation and high forest carbon areas, yielding high additionality if they succeed. ‘No regret’ policy options exist: Despite uncertainty about the future of REDD+, stakeholders need to build political support and coalitions for change, invest in adequate information systems, and implement policies that can reduce deforestation and forest degradation, but are desirable regardless of climate objectives.","author":[{"dropping-particle":"","family":"Angelsen","given":"Arild","non-dropping-particle":"","parse-names":false,"suffix":""},{"dropping-particle":"","family":"Brockhaus","given":"Maria","non-dropping-particle":"","parse-names":false,"suffix":""},{"dropping-particle":"","family":"Sunderlin","given":"William D","non-dropping-particle":"","parse-names":false,"suffix":""},{"dropping-particle":"V","family":"Verchot","given":"Louis","non-dropping-particle":"","parse-names":false,"suffix":""}],"container-title":"Analysing REDD+: Challenges and choices","id":"ITEM-3","issued":{"date-parts":[["2012"]]},"page":"111-127","title":"Analysing REDD+","type":"chapter"},"uris":["http://www.mendeley.com/documents/?uuid=72ac7bfa-aa73-4fc7-ba9f-efc5694fcc1d"]}],"mendeley":{"formattedCitation":"(Angelsen &lt;i&gt;et al.&lt;/i&gt;, 2012; Springer &lt;i&gt;et al.&lt;/i&gt;, 2011; UNFCCC, 2011)","plainTextFormattedCitation":"(Angelsen et al., 2012; Springer et al., 2011; UNFCCC, 2011)","previouslyFormattedCitation":"(Angelsen &lt;i&gt;et al.&lt;/i&gt;, 2012; Springer &lt;i&gt;et al.&lt;/i&gt;, 2011; UNFCCC, 2011)"},"properties":{"noteIndex":0},"schema":"https://github.com/citation-style-language/schema/raw/master/csl-citation.json"}</w:instrText>
      </w:r>
      <w:r w:rsidRPr="0008241C">
        <w:rPr>
          <w:sz w:val="22"/>
          <w:szCs w:val="22"/>
        </w:rPr>
        <w:fldChar w:fldCharType="separate"/>
      </w:r>
      <w:r w:rsidRPr="0008241C">
        <w:rPr>
          <w:noProof/>
          <w:sz w:val="22"/>
          <w:szCs w:val="22"/>
        </w:rPr>
        <w:t xml:space="preserve">(Angelsen </w:t>
      </w:r>
      <w:r w:rsidRPr="0008241C">
        <w:rPr>
          <w:i/>
          <w:noProof/>
          <w:sz w:val="22"/>
          <w:szCs w:val="22"/>
        </w:rPr>
        <w:t>et al.</w:t>
      </w:r>
      <w:r w:rsidRPr="0008241C">
        <w:rPr>
          <w:noProof/>
          <w:sz w:val="22"/>
          <w:szCs w:val="22"/>
        </w:rPr>
        <w:t xml:space="preserve">, 2012; Springer </w:t>
      </w:r>
      <w:r w:rsidRPr="0008241C">
        <w:rPr>
          <w:i/>
          <w:noProof/>
          <w:sz w:val="22"/>
          <w:szCs w:val="22"/>
        </w:rPr>
        <w:t>et al.</w:t>
      </w:r>
      <w:r w:rsidRPr="0008241C">
        <w:rPr>
          <w:noProof/>
          <w:sz w:val="22"/>
          <w:szCs w:val="22"/>
        </w:rPr>
        <w:t>, 2011; UNFCCC, 2011)</w:t>
      </w:r>
      <w:r w:rsidRPr="0008241C">
        <w:rPr>
          <w:sz w:val="22"/>
          <w:szCs w:val="22"/>
        </w:rPr>
        <w:fldChar w:fldCharType="end"/>
      </w:r>
      <w:r w:rsidRPr="0008241C">
        <w:rPr>
          <w:sz w:val="22"/>
          <w:szCs w:val="22"/>
        </w:rPr>
        <w:t xml:space="preserve">. Based on the agreement, Indonesia has established Principles, Criteria and Indicators, grievance mechanisms and FPIC (Free Prior Informed Consent) as instruments that can support implementation of REDD-plus . National laws of Cambodia and Philippines related to REDD-plus safeguard and respect and address the safeguards at the project level (REDD-plus Safeguard Research Consortium 2014). International </w:t>
      </w:r>
      <w:r w:rsidR="00C934E9">
        <w:rPr>
          <w:sz w:val="22"/>
          <w:szCs w:val="22"/>
        </w:rPr>
        <w:t>organiz</w:t>
      </w:r>
      <w:r w:rsidRPr="0008241C">
        <w:rPr>
          <w:sz w:val="22"/>
          <w:szCs w:val="22"/>
        </w:rPr>
        <w:t xml:space="preserve">ations and NGOs play an important role for implementation providing multi-lateral programs such as by World Bank and FCPC, private certification schemes such as by VCS and CCBA and standards as financial guidelines by World Bank and Global Carbon Fund (GCF) </w:t>
      </w:r>
      <w:r w:rsidRPr="0008241C">
        <w:rPr>
          <w:sz w:val="22"/>
          <w:szCs w:val="22"/>
        </w:rPr>
        <w:fldChar w:fldCharType="begin" w:fldLock="1"/>
      </w:r>
      <w:r w:rsidRPr="0008241C">
        <w:rPr>
          <w:sz w:val="22"/>
          <w:szCs w:val="22"/>
        </w:rPr>
        <w:instrText>ADDIN CSL_CITATION {"citationItems":[{"id":"ITEM-1","itemData":{"DOI":"10.1016/j.envsci.2012.02.007","ISBN":"1462-9011","ISSN":"14629011","abstract":"\" REDD+\" is a mechanism created under the United Nations Framework Convention on Climate Change (UNFCCC) for Reducing {carbon} Emissions from Deforestation and Degradation and forest enhancement. In addition, REDD+ \" safeguards\" are intended to protect non-carbon forest values. While REDD+ countries are formally requested to provide information on safeguards, there is as yet no agreement on the relative priority of carbon versus non-carbon values, and the appropriate level of safeguard standardization.This, we argue, has allowed REDD+ to function as a \" boundary object\" spanning disparate priorities. Meanwhile, the contestation of these priorities has been displaced from intergovernmental processes to the various organizations involved in operationalizing REDD+ activities. This article applies a set of organizational, substantive and conceptual typologies to compare differences in the balance of actors, interests and ideas across these organizations. It finds that multi-lateral funding programs have drawn heavily on existing safeguards for international aid, while private certification schemes have specialized in different niche priorities at the project level. In regards to the substance of safeguard requirements, the involvement of donors and investors appears correlated with a stronger emphasis on carbon and risk mitigation while greater NGO involvement and the decoupling of safeguards design from REDD+ funding appear correlated with greater emphasis on social rights and benefits.These findings have several critical implications for future REDD+ activities. Firstly, the choice of organizations involved in defining, funding and verifying safeguard activities, and the balance of actors in their governing structures, are likely to influence the relative emphasis on non-carbon values. Secondly, a diversity of approaches to disbursing REDD+ incentives may be necessary to maintain widespread support for REDD+. Thirdly, it remains to be seen whether REDD+ will remain a boundary object if it transitions to a national-level, performance based system where the design and enforcement of safeguards competes directly with financial compensation for measurable emissions reductions. ?? 2012 Elsevier Ltd.","author":[{"dropping-particle":"","family":"McDermott","given":"Constance L.","non-dropping-particle":"","parse-names":false,"suffix":""},{"dropping-particle":"","family":"Coad","given":"Lauren","non-dropping-particle":"","parse-names":false,"suffix":""},{"dropping-particle":"","family":"Helfgott","given":"Ariella","non-dropping-particle":"","parse-names":false,"suffix":""},{"dropping-particle":"","family":"Schroeder","given":"Heike","non-dropping-particle":"","parse-names":false,"suffix":""}],"container-title":"Environmental Science and Policy","id":"ITEM-1","issued":{"date-parts":[["2012"]]},"page":"63-72","title":"Operationalizing social safeguards in REDD+: Actors, interests and ideas","type":"article-journal","volume":"21"},"uris":["http://www.mendeley.com/documents/?uuid=1e668a95-73e9-4864-bfe7-37f5107d0ec6"]},{"id":"ITEM-2","itemData":{"author":[{"dropping-particle":"","family":"GCF","given":"","non-dropping-particle":"","parse-names":false,"suffix":""}],"container-title":"Green Climate Fund Handbook","id":"ITEM-2","issued":{"date-parts":[["2015"]]},"title":"Environmental and Social Safeguards at the Green Climate Fund","type":"report"},"uris":["http://www.mendeley.com/documents/?uuid=eed0c9a1-2a40-4b7f-94ee-6489e58dff0d"]}],"mendeley":{"formattedCitation":"(GCF, 2015; McDermott et al., 2012)","plainTextFormattedCitation":"(GCF, 2015; McDermott et al., 2012)","previouslyFormattedCitation":"(GCF, 2015; McDermott et al., 2012)"},"properties":{"noteIndex":0},"schema":"https://github.com/citation-style-language/schema/raw/master/csl-citation.json"}</w:instrText>
      </w:r>
      <w:r w:rsidRPr="0008241C">
        <w:rPr>
          <w:sz w:val="22"/>
          <w:szCs w:val="22"/>
        </w:rPr>
        <w:fldChar w:fldCharType="separate"/>
      </w:r>
      <w:r w:rsidRPr="0008241C">
        <w:rPr>
          <w:sz w:val="22"/>
          <w:szCs w:val="22"/>
        </w:rPr>
        <w:t xml:space="preserve">(GCF, 2015; McDermott </w:t>
      </w:r>
      <w:r w:rsidRPr="0008241C">
        <w:rPr>
          <w:i/>
          <w:sz w:val="22"/>
          <w:szCs w:val="22"/>
        </w:rPr>
        <w:t>et al</w:t>
      </w:r>
      <w:r w:rsidRPr="0008241C">
        <w:rPr>
          <w:sz w:val="22"/>
          <w:szCs w:val="22"/>
        </w:rPr>
        <w:t>., 2012)</w:t>
      </w:r>
      <w:r w:rsidRPr="0008241C">
        <w:rPr>
          <w:sz w:val="22"/>
          <w:szCs w:val="22"/>
        </w:rPr>
        <w:fldChar w:fldCharType="end"/>
      </w:r>
      <w:r w:rsidRPr="0008241C">
        <w:rPr>
          <w:sz w:val="22"/>
          <w:szCs w:val="22"/>
        </w:rPr>
        <w:t>. Since its formal adoption in the IUCN in 2012, the application of Rights-Based Approach Policy has become mandatory to all its programmes (chapter 2.5.2).</w:t>
      </w:r>
    </w:p>
    <w:p w14:paraId="2DF5E5A2" w14:textId="77777777" w:rsidR="00A01204" w:rsidRPr="0008241C" w:rsidRDefault="00A01204" w:rsidP="00A01204">
      <w:pPr>
        <w:rPr>
          <w:sz w:val="22"/>
          <w:szCs w:val="22"/>
        </w:rPr>
      </w:pPr>
    </w:p>
    <w:p w14:paraId="4D774028" w14:textId="77777777" w:rsidR="00A01204" w:rsidRPr="0008241C" w:rsidRDefault="00A01204" w:rsidP="00A01204">
      <w:pPr>
        <w:rPr>
          <w:sz w:val="22"/>
          <w:szCs w:val="22"/>
        </w:rPr>
      </w:pPr>
      <w:r w:rsidRPr="0008241C">
        <w:rPr>
          <w:sz w:val="22"/>
          <w:szCs w:val="22"/>
        </w:rPr>
        <w:t xml:space="preserve">Key challenges to implementation of human rights based approaches have been recorded in the form of underdeveloped local and national legal structures </w:t>
      </w:r>
      <w:r w:rsidRPr="0008241C">
        <w:rPr>
          <w:sz w:val="22"/>
          <w:szCs w:val="22"/>
        </w:rPr>
        <w:fldChar w:fldCharType="begin" w:fldLock="1"/>
      </w:r>
      <w:r w:rsidRPr="0008241C">
        <w:rPr>
          <w:sz w:val="22"/>
          <w:szCs w:val="22"/>
        </w:rPr>
        <w:instrText>ADDIN CSL_CITATION {"citationItems":[{"id":"ITEM-1","itemData":{"DOI":"10.1371/journal.pone.0103000","ISBN":"1932-6203","ISSN":"19326203","PMID":"25054340","abstract":"In the Western Indian Ocean (WIO), local communities are increasingly assuming responsibility for inshore marine resources either on their own or through collaborative management arrangements with governments or non-state actors. In this paper, we trace the evolution and expansion of community management in the WIO and present the first ever inventory and assessment of the region's locally managed marine areas (LMMAs). We compare the key attributes of these areas to those under government stewardship and assess their relative contributions to progress towards the Convention on Biodiversity (CBD) target of 10% of marine and coastal ecological regions to be effectively conserved by 2020. We also explore the legal frameworks that underpin locally managed marine initiatives in Kenya, Madagascar, Mozambique and Tanzania to assess the potential for future expansion. A principal finding is that whilst LMMAs protect more than 11,000 square kilometres of marine resource in the WIO, they are hampered by underdeveloped local and national legal structures and enforcement mechanisms. In our recommendations to improve local management, we suggest establishing a network of LMMA practitioners in the WIO region to share experiences and best practice.","author":[{"dropping-particle":"","family":"Rocliffe","given":"Steve","non-dropping-particle":"","parse-names":false,"suffix":""},{"dropping-particle":"","family":"Peabody","given":"Shawn","non-dropping-particle":"","parse-names":false,"suffix":""},{"dropping-particle":"","family":"Samoilys","given":"Melita","non-dropping-particle":"","parse-names":false,"suffix":""},{"dropping-particle":"","family":"Hawkins","given":"Julie P.","non-dropping-particle":"","parse-names":false,"suffix":""}],"container-title":"PLoS ONE","id":"ITEM-1","issue":"7","issued":{"date-parts":[["2014"]]},"title":"Towards a network of locally managed marine areas (LMMAs) in the Western Indian Ocean","type":"article-journal","volume":"9"},"uris":["http://www.mendeley.com/documents/?uuid=44cf0828-e85e-4cef-88f0-03a8be154434"]}],"mendeley":{"formattedCitation":"(Rocliffe &lt;i&gt;et al.&lt;/i&gt;, 2014)","plainTextFormattedCitation":"(Rocliffe et al., 2014)","previouslyFormattedCitation":"(Rocliffe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Rocliffe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seeking balance between rights and responsibilities, and maintaining effectiveness of decision-making </w:t>
      </w:r>
      <w:r w:rsidRPr="0008241C">
        <w:rPr>
          <w:sz w:val="22"/>
          <w:szCs w:val="22"/>
        </w:rPr>
        <w:fldChar w:fldCharType="begin" w:fldLock="1"/>
      </w:r>
      <w:r w:rsidRPr="0008241C">
        <w:rPr>
          <w:sz w:val="22"/>
          <w:szCs w:val="22"/>
        </w:rPr>
        <w:instrText>ADDIN CSL_CITATION {"citationItems":[{"id":"ITEM-1","itemData":{"ISBN":"9781925021684","abstract":"&lt;p&gt;In many cultures, humans perceive themselves as capable of developing cogent decisions about what to do with nature and implementing those decisions through skilful and technology-enriched means. Other cultures see decisions about nature as arising from the spiritual and ancestral beings who are part of nature, and affect us much more than we are able to affect them. Some people perceive nature as benign and sacred, to be treated with reverence and moderation. Others see it as a condition of life, which needs to be dominated and controlled. Still others sense it as an inscrutable phenomenon controlling us from within:&lt;/p&gt;","author":[{"dropping-particle":"","family":"Borrini-Feyerabend","given":"Grazia","non-dropping-particle":"","parse-names":false,"suffix":""},{"dropping-particle":"","family":"Hill","given":"Rosemary","non-dropping-particle":"","parse-names":false,"suffix":""}],"container-title":"Protected Area Governance and Management","id":"ITEM-1","issued":{"date-parts":[["2015"]]},"page":"169–206","title":"Governance for the conservation of nature","type":"article-journal"},"uris":["http://www.mendeley.com/documents/?uuid=e9ee2d9e-f569-43f1-add7-3573a61d960e"]}],"mendeley":{"formattedCitation":"(Grazia Borrini-Feyerabend &amp; Hill, 2015)","plainTextFormattedCitation":"(Grazia Borrini-Feyerabend &amp; Hill, 2015)","previouslyFormattedCitation":"(Grazia Borrini-Feyerabend &amp; Hill, 2015)"},"properties":{"noteIndex":0},"schema":"https://github.com/citation-style-language/schema/raw/master/csl-citation.json"}</w:instrText>
      </w:r>
      <w:r w:rsidRPr="0008241C">
        <w:rPr>
          <w:sz w:val="22"/>
          <w:szCs w:val="22"/>
        </w:rPr>
        <w:fldChar w:fldCharType="separate"/>
      </w:r>
      <w:r w:rsidRPr="0008241C">
        <w:rPr>
          <w:noProof/>
          <w:sz w:val="22"/>
          <w:szCs w:val="22"/>
        </w:rPr>
        <w:t>(Borrini-Feyerabend &amp; Hill, 2015)</w:t>
      </w:r>
      <w:r w:rsidRPr="0008241C">
        <w:rPr>
          <w:sz w:val="22"/>
          <w:szCs w:val="22"/>
        </w:rPr>
        <w:fldChar w:fldCharType="end"/>
      </w:r>
      <w:r w:rsidRPr="0008241C">
        <w:rPr>
          <w:sz w:val="22"/>
          <w:szCs w:val="22"/>
        </w:rPr>
        <w:t>.</w:t>
      </w:r>
    </w:p>
    <w:p w14:paraId="72E5233B" w14:textId="77777777" w:rsidR="00A01204" w:rsidRPr="0008241C" w:rsidRDefault="00A01204" w:rsidP="00A01204">
      <w:pPr>
        <w:rPr>
          <w:rFonts w:eastAsia="Cambria"/>
          <w:b/>
          <w:sz w:val="28"/>
          <w:szCs w:val="22"/>
          <w:shd w:val="clear" w:color="auto" w:fill="FFFFFF"/>
        </w:rPr>
      </w:pPr>
    </w:p>
    <w:p w14:paraId="5B85936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shd w:val="clear" w:color="auto" w:fill="FFFFFF"/>
        </w:rPr>
      </w:pPr>
      <w:bookmarkStart w:id="1872" w:name="_Toc504317377"/>
      <w:bookmarkStart w:id="1873" w:name="_Toc504318070"/>
      <w:bookmarkStart w:id="1874" w:name="_Toc504321416"/>
      <w:bookmarkStart w:id="1875" w:name="_Toc524048095"/>
      <w:r w:rsidRPr="0008241C">
        <w:rPr>
          <w:b/>
          <w:sz w:val="22"/>
          <w:szCs w:val="24"/>
          <w:shd w:val="clear" w:color="auto" w:fill="FFFFFF"/>
        </w:rPr>
        <w:t>6.4.1.5</w:t>
      </w:r>
      <w:r w:rsidRPr="0008241C">
        <w:rPr>
          <w:b/>
          <w:sz w:val="22"/>
          <w:szCs w:val="24"/>
          <w:shd w:val="clear" w:color="auto" w:fill="FFFFFF"/>
        </w:rPr>
        <w:tab/>
        <w:t>Management based instruments</w:t>
      </w:r>
      <w:bookmarkEnd w:id="1872"/>
      <w:bookmarkEnd w:id="1873"/>
      <w:bookmarkEnd w:id="1874"/>
      <w:bookmarkEnd w:id="1875"/>
    </w:p>
    <w:p w14:paraId="2E75CCB0" w14:textId="77777777" w:rsidR="00A01204" w:rsidRPr="0008241C" w:rsidRDefault="00A01204" w:rsidP="00A01204">
      <w:pPr>
        <w:rPr>
          <w:sz w:val="22"/>
          <w:szCs w:val="22"/>
          <w:shd w:val="clear" w:color="auto" w:fill="FFFFFF"/>
        </w:rPr>
      </w:pPr>
    </w:p>
    <w:p w14:paraId="783A3AB9" w14:textId="640F3046" w:rsidR="00A01204" w:rsidRPr="0008241C" w:rsidRDefault="00A01204" w:rsidP="00A01204">
      <w:pPr>
        <w:rPr>
          <w:sz w:val="22"/>
          <w:szCs w:val="22"/>
        </w:rPr>
      </w:pPr>
      <w:r w:rsidRPr="0008241C">
        <w:rPr>
          <w:sz w:val="22"/>
          <w:szCs w:val="22"/>
          <w:shd w:val="clear" w:color="auto" w:fill="FFFFFF"/>
        </w:rPr>
        <w:t>Instruments clustered under the category are aimed at providing the basis or articulating principles for management of nature, application of which is largely promoted as a best practice. Some examples, include use of sustainable forest management practices (</w:t>
      </w:r>
      <w:r w:rsidRPr="0008241C">
        <w:rPr>
          <w:sz w:val="22"/>
          <w:szCs w:val="22"/>
          <w:shd w:val="clear" w:color="auto" w:fill="FFFFFF"/>
        </w:rPr>
        <w:fldChar w:fldCharType="begin"/>
      </w:r>
      <w:r w:rsidRPr="0008241C">
        <w:rPr>
          <w:sz w:val="22"/>
          <w:szCs w:val="22"/>
          <w:shd w:val="clear" w:color="auto" w:fill="FFFFFF"/>
        </w:rPr>
        <w:instrText xml:space="preserve"> REF _Ref479832614 \h  \* MERGEFORMAT </w:instrText>
      </w:r>
      <w:r w:rsidRPr="0008241C">
        <w:rPr>
          <w:sz w:val="22"/>
          <w:szCs w:val="22"/>
          <w:shd w:val="clear" w:color="auto" w:fill="FFFFFF"/>
        </w:rPr>
      </w:r>
      <w:r w:rsidRPr="0008241C">
        <w:rPr>
          <w:sz w:val="22"/>
          <w:szCs w:val="22"/>
          <w:shd w:val="clear" w:color="auto" w:fill="FFFFFF"/>
        </w:rPr>
        <w:fldChar w:fldCharType="separate"/>
      </w:r>
      <w:r w:rsidR="00D74032" w:rsidRPr="00D74032">
        <w:rPr>
          <w:sz w:val="22"/>
          <w:szCs w:val="22"/>
        </w:rPr>
        <w:t>Box 6.18</w:t>
      </w:r>
      <w:r w:rsidRPr="0008241C">
        <w:rPr>
          <w:sz w:val="22"/>
          <w:szCs w:val="22"/>
          <w:shd w:val="clear" w:color="auto" w:fill="FFFFFF"/>
        </w:rPr>
        <w:fldChar w:fldCharType="end"/>
      </w:r>
      <w:r w:rsidRPr="0008241C">
        <w:rPr>
          <w:sz w:val="22"/>
          <w:szCs w:val="22"/>
          <w:shd w:val="clear" w:color="auto" w:fill="FFFFFF"/>
        </w:rPr>
        <w:t xml:space="preserve">), integrated coastal zone management practice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007/s11852-014-0339-7","ISBN":"14000350 (ISSN)","ISSN":"14000350","abstract":"Serious attempts have been made to manage the highly populated Indian coast during the last 25 years in terms of regulating the activities and managing disasters. This has lead to formulation of various policies to maintain environmental quality and sustainably manage the coastal resources. Basically, the coastal zone needs to address the demands of all the stakeholders starting from traditional local communities, administrators, to academic researchers etc. India has faced tremendous challenges in implementing regulatory measures like Coastal Regulation Zone (CRZ) issued in 1991 by demarcating countries coast in to four different zones with provisions and prohibitions for various activities. The concept of Integrated Coastal Zone Management (ICZM) has been taken with the support of spatial decision-support tools derived from satellite data including national programmes on inter-sectoral approaches towards ICZM. 2004 onwards a series of disasters have reminded the necessity of having regulatory measures through implementable approaches. Subsequently, the CRZ 2011 notification has been a new addition to the list of policies using bottom-up approach as a good governance tool. The country has strengthened its potential in coastal management, disaster management and several community based field projects to enhance participation of stakeholders. This paper is aimed to critically review the processes that are made during the last two decades including the future challenges towards sustainable management of coastal zone with special emphasis on the three coastal areas from eastern, western and southern coast of India. [ABSTRACT FROM AUTHOR] ","author":[{"dropping-particle":"","family":"Krishnamurthy","given":"R. R.","non-dropping-particle":"","parse-names":false,"suffix":""},{"dropping-particle":"","family":"DasGupta","given":"Rajarshi","non-dropping-particle":"","parse-names":false,"suffix":""},{"dropping-particle":"","family":"Chatterjee","given":"Ranit","non-dropping-particle":"","parse-names":false,"suffix":""},{"dropping-particle":"","family":"Shaw","given":"Rajib","non-dropping-particle":"","parse-names":false,"suffix":""}],"container-title":"Journal of Coastal Conservation","id":"ITEM-1","issue":"6","issued":{"date-parts":[["2014"]]},"page":"657-672","title":"Managing the Indian coast in the face of disasters &amp; climate change: a review and analysis of India’s coastal zone management policies","type":"article-journal","volume":"18"},"uris":["http://www.mendeley.com/documents/?uuid=35a57845-8c42-4b8f-8d95-24ddc6977314"]},{"id":"ITEM-2","itemData":{"DOI":"10.1016/j.ocecoaman.2009.04.013","ISBN":"0964-5691","ISSN":"09645691","abstract":"The December 2004 Indian Ocean tsunami wrought environmental damage beyond the normal framework of integrated coastal management and has implications for coastal management in Asia-Pacific in the post-tsunami phase. Fieldwork conducted on the coasts of four tsunami-affected countries in 2005 and 2006 identified several \"practitioner-type\" issues that would have implications for ICM policy. These include the loss of land with accompanying land tenure problems; the safety zone in conflict with the buffer zone; the need for better integration of livelihoods restoration with the rehabilitation of coastal ecosystems; and the inclusion of tsunami mitigation in the larger framework of climate change mitigation. A discussion of these issues and future role of ICM would provide a fresh perspective to policy-practice of ICM. A proposal is made to study various development pathways of selected coastal villages as they recovered in the post-tsunami phase. ?? 2009 Elsevier Ltd. All rights reserved.","author":[{"dropping-particle":"","family":"Wong","given":"Poh Poh","non-dropping-particle":"","parse-names":false,"suffix":""}],"container-title":"Ocean and Coastal Management","id":"ITEM-2","issue":"7","issued":{"date-parts":[["2009"]]},"page":"405-410","publisher":"Elsevier Ltd","title":"Rethinking post-tsunami integrated coastal management for Asia-Pacific","type":"article-journal","volume":"52"},"uris":["http://www.mendeley.com/documents/?uuid=6bda94e9-d4fa-4ea6-9166-8acea7a7e464"]}],"mendeley":{"formattedCitation":"(Krishnamurthy &lt;i&gt;et al.&lt;/i&gt;, 2014; Wong, 2009)","plainTextFormattedCitation":"(Krishnamurthy et al., 2014; Wong, 2009)","previouslyFormattedCitation":"(Krishnamurthy &lt;i&gt;et al.&lt;/i&gt;, 2014; Wong, 2009)"},"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Krishnamurthy </w:t>
      </w:r>
      <w:r w:rsidRPr="0008241C">
        <w:rPr>
          <w:i/>
          <w:noProof/>
          <w:sz w:val="22"/>
          <w:szCs w:val="22"/>
          <w:shd w:val="clear" w:color="auto" w:fill="FFFFFF"/>
        </w:rPr>
        <w:t>et al.</w:t>
      </w:r>
      <w:r w:rsidRPr="0008241C">
        <w:rPr>
          <w:noProof/>
          <w:sz w:val="22"/>
          <w:szCs w:val="22"/>
          <w:shd w:val="clear" w:color="auto" w:fill="FFFFFF"/>
        </w:rPr>
        <w:t>, 2014; Wong, 2009)</w:t>
      </w:r>
      <w:r w:rsidRPr="0008241C">
        <w:rPr>
          <w:sz w:val="22"/>
          <w:szCs w:val="22"/>
          <w:shd w:val="clear" w:color="auto" w:fill="FFFFFF"/>
        </w:rPr>
        <w:fldChar w:fldCharType="end"/>
      </w:r>
      <w:r w:rsidRPr="0008241C">
        <w:rPr>
          <w:sz w:val="22"/>
          <w:szCs w:val="22"/>
          <w:shd w:val="clear" w:color="auto" w:fill="FFFFFF"/>
        </w:rPr>
        <w:t xml:space="preserve"> and integrated river basin management for freshwater ecosystem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abstract":"Pittock, J., Finlayson, M., Arthington, A. H., Roux, D., Matthews, J. H., Biggs, H., Harrison, I., Blom, E., Flitcroft, R., Froend, R., Hermoso, V., Junk, W., Kumar, R., Linke, S., Nel, J., Nunes da Cunha, C., Pattnaik, A., Pollard, S., Rast, W., Thieme, M., Turak, E., Turpie, J., van Niekerk, L., Willems, D. and Viers, J. 2015. Managing freshwater, river, wetland and estuarine protected areas. In: Worboys, G.L. Lockwood, M. Kothari, A. Feary S., &amp;Pulsford. I. (eds). Protected Area Governance and Management pp. 569-608. ANU Press, Canberra.","author":[{"dropping-particle":"","family":"Pittock","given":"Jamie","non-dropping-particle":"","parse-names":false,"suffix":""},{"dropping-particle":"","family":"Finlayson","given":"C Max","non-dropping-particle":"","parse-names":false,"suffix":""},{"dropping-particle":"","family":"Arthington","given":"A H","non-dropping-particle":"","parse-names":false,"suffix":""},{"dropping-particle":"","family":"Roux","given":"D J","non-dropping-particle":"","parse-names":false,"suffix":""},{"dropping-particle":"","family":"Matthews","given":"John H","non-dropping-particle":"","parse-names":false,"suffix":""},{"dropping-particle":"","family":"Biggs","given":"H","non-dropping-particle":"","parse-names":false,"suffix":""},{"dropping-particle":"","family":"Blom","given":"Esther","non-dropping-particle":"","parse-names":false,"suffix":""},{"dropping-particle":"","family":"Flitcroft","given":"Rebecca","non-dropping-particle":"","parse-names":false,"suffix":""},{"dropping-particle":"","family":"Froend","given":"Ray","non-dropping-particle":"","parse-names":false,"suffix":""},{"dropping-particle":"","family":"Harrison","given":"Ian","non-dropping-particle":"","parse-names":false,"suffix":""},{"dropping-particle":"","family":"Hermoso","given":"Virgilio","non-dropping-particle":"","parse-names":false,"suffix":""},{"dropping-particle":"","family":"Junk","given":"Wolfgang","non-dropping-particle":"","parse-names":false,"suffix":""},{"dropping-particle":"","family":"Kumar","given":"Ritesh","non-dropping-particle":"","parse-names":false,"suffix":""},{"dropping-particle":"","family":"Linke","given":"Simon","non-dropping-particle":"","parse-names":false,"suffix":""},{"dropping-particle":"","family":"Nel","given":"Jeanne","non-dropping-particle":"","parse-names":false,"suffix":""},{"dropping-particle":"","family":"Nunes da Cunha","given":"Catia","non-dropping-particle":"","parse-names":false,"suffix":""},{"dropping-particle":"","family":"Pattnaik","given":"Ajit","non-dropping-particle":"","parse-names":false,"suffix":""},{"dropping-particle":"","family":"Pollard","given":"Sharon","non-dropping-particle":"","parse-names":false,"suffix":""},{"dropping-particle":"","family":"Rast","given":"Walter","non-dropping-particle":"","parse-names":false,"suffix":""},{"dropping-particle":"","family":"Thieme","given":"Michele","non-dropping-particle":"","parse-names":false,"suffix":""},{"dropping-particle":"","family":"Turak","given":"E","non-dropping-particle":"","parse-names":false,"suffix":""},{"dropping-particle":"","family":"Turpie","given":"Jane","non-dropping-particle":"","parse-names":false,"suffix":""},{"dropping-particle":"","family":"Niekerk","given":"Lara","non-dropping-particle":"van","parse-names":false,"suffix":""},{"dropping-particle":"","family":"Willems","given":"Daphne","non-dropping-particle":"","parse-names":false,"suffix":""},{"dropping-particle":"","family":"Viers","given":"Joshua","non-dropping-particle":"","parse-names":false,"suffix":""}],"container-title":"Protected Area Governance and Management","id":"ITEM-1","issued":{"date-parts":[["2015"]]},"page":"569-608","title":"Managing freshwater, river, wetland and estuarine protected areas","type":"chapter"},"uris":["http://www.mendeley.com/documents/?uuid=e0cd8cb1-b042-4687-9290-003848a39df9"]}],"mendeley":{"formattedCitation":"(Jamie Pittock &lt;i&gt;et al.&lt;/i&gt;, 2015)","plainTextFormattedCitation":"(Jamie Pittock et al., 2015)","previouslyFormattedCitation":"(Jamie Pittock &lt;i&gt;et al.&lt;/i&gt;, 2015)"},"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Pittock </w:t>
      </w:r>
      <w:r w:rsidRPr="0008241C">
        <w:rPr>
          <w:i/>
          <w:noProof/>
          <w:sz w:val="22"/>
          <w:szCs w:val="22"/>
          <w:shd w:val="clear" w:color="auto" w:fill="FFFFFF"/>
        </w:rPr>
        <w:t>et al.</w:t>
      </w:r>
      <w:r w:rsidRPr="0008241C">
        <w:rPr>
          <w:noProof/>
          <w:sz w:val="22"/>
          <w:szCs w:val="22"/>
          <w:shd w:val="clear" w:color="auto" w:fill="FFFFFF"/>
        </w:rPr>
        <w:t>, 2015)</w:t>
      </w:r>
      <w:r w:rsidRPr="0008241C">
        <w:rPr>
          <w:sz w:val="22"/>
          <w:szCs w:val="22"/>
          <w:shd w:val="clear" w:color="auto" w:fill="FFFFFF"/>
        </w:rPr>
        <w:fldChar w:fldCharType="end"/>
      </w:r>
      <w:r w:rsidRPr="0008241C">
        <w:rPr>
          <w:sz w:val="22"/>
          <w:szCs w:val="22"/>
          <w:shd w:val="clear" w:color="auto" w:fill="FFFFFF"/>
        </w:rPr>
        <w:t xml:space="preserve">. Several of these management tools </w:t>
      </w:r>
      <w:r w:rsidRPr="0008241C">
        <w:rPr>
          <w:sz w:val="22"/>
          <w:szCs w:val="22"/>
          <w:shd w:val="clear" w:color="auto" w:fill="FFFFFF"/>
        </w:rPr>
        <w:lastRenderedPageBreak/>
        <w:t xml:space="preserve">address the needs of scale and cross-sectoral engagement in policy interventions. </w:t>
      </w:r>
      <w:r w:rsidRPr="0008241C">
        <w:rPr>
          <w:sz w:val="22"/>
          <w:szCs w:val="22"/>
        </w:rPr>
        <w:t xml:space="preserve">Experiences of water management in Murray Darling Basin highlights the importance of </w:t>
      </w:r>
      <w:r w:rsidRPr="0008241C">
        <w:rPr>
          <w:noProof/>
          <w:sz w:val="22"/>
          <w:szCs w:val="22"/>
        </w:rPr>
        <w:t>science-based</w:t>
      </w:r>
      <w:r w:rsidRPr="0008241C">
        <w:rPr>
          <w:sz w:val="22"/>
          <w:szCs w:val="22"/>
        </w:rPr>
        <w:t xml:space="preserve"> adaptive management of water resources, within a basin scale governance framework </w:t>
      </w:r>
      <w:r w:rsidRPr="0008241C">
        <w:rPr>
          <w:sz w:val="22"/>
          <w:szCs w:val="22"/>
        </w:rPr>
        <w:fldChar w:fldCharType="begin" w:fldLock="1"/>
      </w:r>
      <w:r w:rsidRPr="0008241C">
        <w:rPr>
          <w:sz w:val="22"/>
          <w:szCs w:val="22"/>
        </w:rPr>
        <w:instrText>ADDIN CSL_CITATION {"citationItems":[{"id":"ITEM-1","itemData":{"DOI":"10.1080/02626667.2013.825723","ISBN":"0262-6667","ISSN":"0262-6667","abstract":"The hydrology of water-dependent ecosystems around the world has been altered as a result of flow regulation and extraction for a variety of purposes including agricultural and urban water supply. The flow regime of the Murray-Darling Basin in Australia is no exception, with attendant impacts on the health of the environment. Restoration of parts of the flow regime is a key feature of environmental flow delivery. However, environmental flow delivery in a system that is managed primarily to provide a secure and stable supply for irrigation presents challenges for managers seeking to return more natural flow variability in line with ecosystem requirements. The institutional arrangements governing releases of water from storage can influence the ability of managers to respond to natural cues, such as naturally rising flows in a river. As such, the legal and governance aspects of environmental flow delivery are likely to be important influences on the outcomes achieved. Editor Z.W. Kundzewicz; Guest editor M. Acreman Citation Banks, S.A. and Docker, B.B., 2014. Delivering environmental flows in the Murray-Darling Basin (Australia)-legal and governance aspects. Hydrological Sciences Journal, 59 (3-4), 688-699. [PUBLICATION ABSTRACT]","author":[{"dropping-particle":"","family":"Banks","given":"S.A.","non-dropping-particle":"","parse-names":false,"suffix":""},{"dropping-particle":"","family":"Docker","given":"B.B.","non-dropping-particle":"","parse-names":false,"suffix":""}],"container-title":"Hydrological Sciences Journal","id":"ITEM-1","issue":"3-4","issued":{"date-parts":[["2014"]]},"page":"688-699","publisher":"Taylor &amp; Francis","title":"Delivering environmental flows in the Murray-Darling Basin (Australia)—legal and governance aspects","type":"article-journal","volume":"59"},"uris":["http://www.mendeley.com/documents/?uuid=027a0362-e07b-46ec-be57-0ad6e6c13a95"]}],"mendeley":{"formattedCitation":"(Banks &amp; Docker, 2014)","plainTextFormattedCitation":"(Banks &amp; Docker, 2014)","previouslyFormattedCitation":"(Banks &amp; Docker, 2014)"},"properties":{"noteIndex":0},"schema":"https://github.com/citation-style-language/schema/raw/master/csl-citation.json"}</w:instrText>
      </w:r>
      <w:r w:rsidRPr="0008241C">
        <w:rPr>
          <w:sz w:val="22"/>
          <w:szCs w:val="22"/>
        </w:rPr>
        <w:fldChar w:fldCharType="separate"/>
      </w:r>
      <w:r w:rsidRPr="0008241C">
        <w:rPr>
          <w:noProof/>
          <w:sz w:val="22"/>
          <w:szCs w:val="22"/>
        </w:rPr>
        <w:t>(Banks &amp; Docker, 2014)</w:t>
      </w:r>
      <w:r w:rsidRPr="0008241C">
        <w:rPr>
          <w:sz w:val="22"/>
          <w:szCs w:val="22"/>
        </w:rPr>
        <w:fldChar w:fldCharType="end"/>
      </w:r>
      <w:r w:rsidRPr="0008241C">
        <w:rPr>
          <w:sz w:val="22"/>
          <w:szCs w:val="22"/>
        </w:rPr>
        <w:t xml:space="preserve">. Contracting parties to the Ramsar Convention are encouraged to base management of wetlands on integrated management plans which incorporate full range of ecosystem services and biodiversity values within the developmental planning processes </w:t>
      </w:r>
      <w:r w:rsidRPr="0008241C">
        <w:rPr>
          <w:sz w:val="22"/>
          <w:szCs w:val="22"/>
        </w:rPr>
        <w:fldChar w:fldCharType="begin" w:fldLock="1"/>
      </w:r>
      <w:r w:rsidRPr="0008241C">
        <w:rPr>
          <w:sz w:val="22"/>
          <w:szCs w:val="22"/>
        </w:rPr>
        <w:instrText>ADDIN CSL_CITATION {"citationItems":[{"id":"ITEM-1","itemData":{"abstract":"Pittock, J., Finlayson, M., Arthington, A. H., Roux, D., Matthews, J. H., Biggs, H., Harrison, I., Blom, E., Flitcroft, R., Froend, R., Hermoso, V., Junk, W., Kumar, R., Linke, S., Nel, J., Nunes da Cunha, C., Pattnaik, A., Pollard, S., Rast, W., Thieme, M., Turak, E., Turpie, J., van Niekerk, L., Willems, D. and Viers, J. 2015. Managing freshwater, river, wetland and estuarine protected areas. In: Worboys, G.L. Lockwood, M. Kothari, A. Feary S., &amp;Pulsford. I. (eds). Protected Area Governance and Management pp. 569-608. ANU Press, Canberra.","author":[{"dropping-particle":"","family":"Pittock","given":"Jamie","non-dropping-particle":"","parse-names":false,"suffix":""},{"dropping-particle":"","family":"Finlayson","given":"C Max","non-dropping-particle":"","parse-names":false,"suffix":""},{"dropping-particle":"","family":"Arthington","given":"A H","non-dropping-particle":"","parse-names":false,"suffix":""},{"dropping-particle":"","family":"Roux","given":"D J","non-dropping-particle":"","parse-names":false,"suffix":""},{"dropping-particle":"","family":"Matthews","given":"John H","non-dropping-particle":"","parse-names":false,"suffix":""},{"dropping-particle":"","family":"Biggs","given":"H","non-dropping-particle":"","parse-names":false,"suffix":""},{"dropping-particle":"","family":"Blom","given":"Esther","non-dropping-particle":"","parse-names":false,"suffix":""},{"dropping-particle":"","family":"Flitcroft","given":"Rebecca","non-dropping-particle":"","parse-names":false,"suffix":""},{"dropping-particle":"","family":"Froend","given":"Ray","non-dropping-particle":"","parse-names":false,"suffix":""},{"dropping-particle":"","family":"Harrison","given":"Ian","non-dropping-particle":"","parse-names":false,"suffix":""},{"dropping-particle":"","family":"Hermoso","given":"Virgilio","non-dropping-particle":"","parse-names":false,"suffix":""},{"dropping-particle":"","family":"Junk","given":"Wolfgang","non-dropping-particle":"","parse-names":false,"suffix":""},{"dropping-particle":"","family":"Kumar","given":"Ritesh","non-dropping-particle":"","parse-names":false,"suffix":""},{"dropping-particle":"","family":"Linke","given":"Simon","non-dropping-particle":"","parse-names":false,"suffix":""},{"dropping-particle":"","family":"Nel","given":"Jeanne","non-dropping-particle":"","parse-names":false,"suffix":""},{"dropping-particle":"","family":"Nunes da Cunha","given":"Catia","non-dropping-particle":"","parse-names":false,"suffix":""},{"dropping-particle":"","family":"Pattnaik","given":"Ajit","non-dropping-particle":"","parse-names":false,"suffix":""},{"dropping-particle":"","family":"Pollard","given":"Sharon","non-dropping-particle":"","parse-names":false,"suffix":""},{"dropping-particle":"","family":"Rast","given":"Walter","non-dropping-particle":"","parse-names":false,"suffix":""},{"dropping-particle":"","family":"Thieme","given":"Michele","non-dropping-particle":"","parse-names":false,"suffix":""},{"dropping-particle":"","family":"Turak","given":"E","non-dropping-particle":"","parse-names":false,"suffix":""},{"dropping-particle":"","family":"Turpie","given":"Jane","non-dropping-particle":"","parse-names":false,"suffix":""},{"dropping-particle":"","family":"Niekerk","given":"Lara","non-dropping-particle":"van","parse-names":false,"suffix":""},{"dropping-particle":"","family":"Willems","given":"Daphne","non-dropping-particle":"","parse-names":false,"suffix":""},{"dropping-particle":"","family":"Viers","given":"Joshua","non-dropping-particle":"","parse-names":false,"suffix":""}],"container-title":"Protected Area Governance and Management","id":"ITEM-1","issued":{"date-parts":[["2015"]]},"page":"569-608","title":"Managing freshwater, river, wetland and estuarine protected areas","type":"chapter"},"uris":["http://www.mendeley.com/documents/?uuid=e0cd8cb1-b042-4687-9290-003848a39df9"]}],"mendeley":{"formattedCitation":"(Jamie Pittock &lt;i&gt;et al.&lt;/i&gt;, 2015)","plainTextFormattedCitation":"(Jamie Pittock et al., 2015)","previouslyFormattedCitation":"(Jamie Pittoc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Pittoc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The tools however often involve engagement with a range of landscape issues, sectors and stakeholders, and are contingent on complex information on ecosystems, landscape change and human-well-being interactions.   </w:t>
      </w:r>
    </w:p>
    <w:p w14:paraId="6CEBD3A6"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16C494B3" w14:textId="77777777" w:rsidTr="00642B4F">
        <w:tc>
          <w:tcPr>
            <w:tcW w:w="9016" w:type="dxa"/>
          </w:tcPr>
          <w:p w14:paraId="2E237EAB" w14:textId="43731384" w:rsidR="00A01204" w:rsidRPr="0008241C" w:rsidRDefault="00A01204" w:rsidP="00A01204">
            <w:pPr>
              <w:rPr>
                <w:rFonts w:ascii="Times New Roman" w:hAnsi="Times New Roman"/>
                <w:b/>
              </w:rPr>
            </w:pPr>
            <w:bookmarkStart w:id="1876" w:name="_Ref479832614"/>
            <w:bookmarkStart w:id="1877" w:name="_Toc504087558"/>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18</w:t>
            </w:r>
            <w:r w:rsidRPr="0008241C">
              <w:fldChar w:fldCharType="end"/>
            </w:r>
            <w:bookmarkEnd w:id="1876"/>
            <w:r w:rsidRPr="0008241C">
              <w:rPr>
                <w:rFonts w:ascii="Times New Roman" w:hAnsi="Times New Roman"/>
                <w:b/>
              </w:rPr>
              <w:t xml:space="preserve"> </w:t>
            </w:r>
            <w:r w:rsidRPr="0008241C">
              <w:rPr>
                <w:rFonts w:ascii="Times New Roman" w:hAnsi="Times New Roman"/>
                <w:b/>
                <w:lang w:val="en-AU"/>
              </w:rPr>
              <w:t>Management of sustainable shifting cultivation in the Himalayas</w:t>
            </w:r>
            <w:bookmarkEnd w:id="1877"/>
          </w:p>
          <w:p w14:paraId="22BF273C" w14:textId="77777777" w:rsidR="00A01204" w:rsidRPr="0008241C" w:rsidRDefault="00A01204" w:rsidP="00A01204">
            <w:pPr>
              <w:rPr>
                <w:rFonts w:ascii="Times New Roman" w:hAnsi="Times New Roman"/>
              </w:rPr>
            </w:pPr>
          </w:p>
          <w:p w14:paraId="1A50FCB8" w14:textId="77777777" w:rsidR="00A01204" w:rsidRPr="0008241C" w:rsidRDefault="00A01204" w:rsidP="00A01204">
            <w:pPr>
              <w:rPr>
                <w:rFonts w:ascii="Times New Roman" w:hAnsi="Times New Roman"/>
              </w:rPr>
            </w:pPr>
            <w:r w:rsidRPr="0008241C">
              <w:rPr>
                <w:rFonts w:ascii="Times New Roman" w:hAnsi="Times New Roman"/>
              </w:rPr>
              <w:t xml:space="preserve">Shifting cultivation, also known variously as rotational agroforestry, swidden cultivation, ‘slash and burn’ agriculture, jhum (India, Bangladesh), khoriya, bhasme (Nepal), tseri, pangzhing (Bhutan), lunxi di (China) is a complex farming system practiced not only across hilly regions of the Asia-Pacific region but also in other parts of the tropics globally </w:t>
            </w:r>
            <w:r w:rsidRPr="0008241C">
              <w:fldChar w:fldCharType="begin" w:fldLock="1"/>
            </w:r>
            <w:r w:rsidRPr="0008241C">
              <w:rPr>
                <w:rFonts w:ascii="Times New Roman" w:hAnsi="Times New Roman"/>
              </w:rPr>
              <w:instrText>ADDIN CSL_CITATION {"citationItems":[{"id":"ITEM-1","itemData":{"ISBN":"92-9115-009-6","author":[{"dropping-particle":"","family":"Kerkhoff, E","given":"E","non-dropping-particle":"","parse-names":false,"suffix":""},{"dropping-particle":"","family":"Sharma","given":"E","non-dropping-particle":"","parse-names":false,"suffix":""}],"editor":[{"dropping-particle":"","family":"A. Beatrice Murray, Dharma R. Maharjan","given":"Asha Kaji Thaku","non-dropping-particle":"","parse-names":false,"suffix":""}],"id":"ITEM-1","issued":{"date-parts":[["2006"]]},"number-of-pages":"92","publisher-place":"Kathmandu, Nepal","title":"Debating shifting cultivation in the eastern Himalayas: Farmer’s innovations as lessons for policy","type":"report"},"uris":["http://www.mendeley.com/documents/?uuid=6a833b96-45b8-3909-8769-376e169ea1cc"]},{"id":"ITEM-2","itemData":{"DOI":"10.1007/s10457-011-9469-1","ISBN":"0167-4366","ISSN":"01674366","abstract":"Shifting cultivation is a common agricultural practice that is the basis of subsistence for many rural populations throughout the Tropics. The recent strong trend towards shorter fallow periods has led to widespread concern about declines in soil fertility, crop yields, and food security. Unlike most research on this problem, we focus here on steeply sloped regions such as Mizoram state in northeast India where most land is at an incline of &gt; 33A degrees, and the potential for relatively large soil erosional losses may necessitate distinctive solutions. Our goal is to review the relevant literature so as to optimize the direction and quality of future science research on shifting cultivation in Mizoram. Our analysis suggests that the most promising options for improving shifting cultivation are nutrient and water supplementation, optimising crop choice, extending the site use period, enhancing the fallow recovery rate, and controlling the burns and their environmental impacts. Promising alternatives for replacing shifting cultivation include inter-row cropping between contour hedgerows of nitrogen-fixing shrubs, slope terracing, agroforestry with anti-erosional plants, and bamboo forest harvesting. In addition, we identify the principal research questions that should be addressed before each of these options can be evaluated and recommended as part of land use planning initiatives. Overall, we conclude that intelligent and careful use of commercial fertilizer in combination with organic matter additions is likely to be an important feature of many of the solutions to the problem of shortening fallow periods in shifting cultivation on steep slopes.","author":[{"dropping-particle":"","family":"Grogan","given":"Paul","non-dropping-particle":"","parse-names":false,"suffix":""},{"dropping-particle":"","family":"Lalnunmawia","given":"F.","non-dropping-particle":"","parse-names":false,"suffix":""},{"dropping-particle":"","family":"Tripathi","given":"S. K.","non-dropping-particle":"","parse-names":false,"suffix":""}],"container-title":"Agroforestry Systems","id":"ITEM-2","issued":{"date-parts":[["2012"]]},"title":"Shifting cultivation in steeply sloped regions: A review of management options and research priorities for Mizoram state, Northeast India","type":"article-journal"},"uris":["http://www.mendeley.com/documents/?uuid=c97a9245-3393-4233-8fbc-c2cc5b3c581c"]}],"mendeley":{"formattedCitation":"(Grogan &lt;i&gt;et al.&lt;/i&gt;, 2012; Kerkhoff, E &amp; Sharma, 2006)","plainTextFormattedCitation":"(Grogan et al., 2012; Kerkhoff, E &amp; Sharma, 2006)","previouslyFormattedCitation":"(Grogan &lt;i&gt;et al.&lt;/i&gt;, 2012; Kerkhoff, E &amp; Sharma, 2006)"},"properties":{"noteIndex":0},"schema":"https://github.com/citation-style-language/schema/raw/master/csl-citation.json"}</w:instrText>
            </w:r>
            <w:r w:rsidRPr="0008241C">
              <w:fldChar w:fldCharType="separate"/>
            </w:r>
            <w:r w:rsidRPr="0008241C">
              <w:rPr>
                <w:rFonts w:ascii="Times New Roman" w:hAnsi="Times New Roman"/>
                <w:noProof/>
              </w:rPr>
              <w:t xml:space="preserve">(Grogan </w:t>
            </w:r>
            <w:r w:rsidRPr="0008241C">
              <w:rPr>
                <w:rFonts w:ascii="Times New Roman" w:hAnsi="Times New Roman"/>
                <w:i/>
                <w:noProof/>
              </w:rPr>
              <w:t>et al.</w:t>
            </w:r>
            <w:r w:rsidRPr="0008241C">
              <w:rPr>
                <w:rFonts w:ascii="Times New Roman" w:hAnsi="Times New Roman"/>
                <w:noProof/>
              </w:rPr>
              <w:t>, 2012; Kerkhoff &amp; Sharma, 2006)</w:t>
            </w:r>
            <w:r w:rsidRPr="0008241C">
              <w:fldChar w:fldCharType="end"/>
            </w:r>
            <w:r w:rsidRPr="0008241C">
              <w:rPr>
                <w:rFonts w:ascii="Times New Roman" w:hAnsi="Times New Roman"/>
              </w:rPr>
              <w:t xml:space="preserve">. Land use and/or forest policies have tended to identify shifting cultivation as an inefficient practice and a negative factor contributing to land/forest and biodiversity loss and degradation </w:t>
            </w:r>
            <w:r w:rsidRPr="0008241C">
              <w:fldChar w:fldCharType="begin" w:fldLock="1"/>
            </w:r>
            <w:r w:rsidRPr="0008241C">
              <w:rPr>
                <w:rFonts w:ascii="Times New Roman" w:hAnsi="Times New Roman"/>
              </w:rPr>
              <w:instrText>ADDIN CSL_CITATION {"citationItems":[{"id":"ITEM-1","itemData":{"ISBN":"92-9115-009-6","author":[{"dropping-particle":"","family":"Kerkhoff, E","given":"E","non-dropping-particle":"","parse-names":false,"suffix":""},{"dropping-particle":"","family":"Sharma","given":"E","non-dropping-particle":"","parse-names":false,"suffix":""}],"editor":[{"dropping-particle":"","family":"A. Beatrice Murray, Dharma R. Maharjan","given":"Asha Kaji Thaku","non-dropping-particle":"","parse-names":false,"suffix":""}],"id":"ITEM-1","issued":{"date-parts":[["2006"]]},"number-of-pages":"92","publisher-place":"Kathmandu, Nepal","title":"Debating shifting cultivation in the eastern Himalayas: Farmer’s innovations as lessons for policy","type":"report"},"uris":["http://www.mendeley.com/documents/?uuid=6a833b96-45b8-3909-8769-376e169ea1cc"]},{"id":"ITEM-2","itemData":{"DOI":"10.5829/idosi.wjz.2012.7.4.6634","ISBN":"8199286415","author":[{"dropping-particle":"","family":"Rahman","given":"Mosaddequr","non-dropping-particle":"","parse-names":false,"suffix":""},{"dropping-particle":"","family":"Hossain","given":"Yeamin","non-dropping-particle":"","parse-names":false,"suffix":""},{"dropping-particle":"","family":"Ahamed","given":"Ferdous","non-dropping-particle":"","parse-names":false,"suffix":""},{"dropping-particle":"","family":"B.R. Subba","given":"Fatematuzzhura","non-dropping-particle":"","parse-names":false,"suffix":""},{"dropping-particle":"","family":"Abdallah","given":"E.M.","non-dropping-particle":"","parse-names":false,"suffix":""},{"dropping-particle":"","family":"Ohtomi","given":"J.","non-dropping-particle":"","parse-names":false,"suffix":""}],"container-title":"World Journal of Zoology","id":"ITEM-2","issued":{"date-parts":[["2012"]]},"page":"328-337","title":"Biodiversity in the Padma Distributary of the Ganges River , Northwestern Bangladesh : Recommendations for Conservation","type":"article-journal","volume":"7"},"uris":["http://www.mendeley.com/documents/?uuid=c553fa09-2553-4ae9-ac88-7937e22cc910"]},{"id":"ITEM-3","itemData":{"DOI":"10.1046/j.1523-1739.2001.015003685.x","ISBN":"0888-8892","ISSN":"08888892","PMID":"428","abstract":"Slash-and-burn shifting cultivation, or jhum, the predominant form of agriculture in the hill tracts of northeast India, is believed to have caused considerable loss offorest cover in the species-rich tropical rain- forests of the region. In this study I sought to understand how rainforest bird communities are affected by shifting cultivation in Mizoram State. I studied bird occurrence and abundance patterns in secondary succes- sional and mature tropical rainforests in a shifting-cultivation habitat mosaic in Dampa Tiger Reserve. To compare replicate sites in fallows aged 1, 5, 10, 25, and 100 years with undisturbed primaryforest, I used sys- tematic strip-transect sampling over the uwinter and early summer (breeding) seasons during 1994-1995. Many forest bird species, especially those with ranges restricted to northeast India, declined in abundance or disappeared in successionalfallows that had regeneratedfor ?10 years. Birds that colonized or increased in abundance in regrowth habitats were mainly common and widespread species of open-country and second- ary-forest habitats, and of low importance for conservation. Primary forest was the main habitat for special- izedforest birds, intrinsically rare species, and elevational migrants. Although protection and conservation of relatively undisturbed mature forests is imperative in the core area of the reserve, management in the buffer zone for long-rotation shifting cultivation (&gt;10-year cycles) instead of plantation of monocultures may be important until alternate means of livelihood are available to cultivators.","author":[{"dropping-particle":"","family":"Raman","given":"T. R. Shankar","non-dropping-particle":"","parse-names":false,"suffix":""}],"container-title":"Conservation Biology","id":"ITEM-3","issue":"3","issued":{"date-parts":[["2001"]]},"page":"685-698","title":"Effect of slash-and-burn shifting cultivation on rainforest birds in Mizoram, Northeast India","type":"article-journal","volume":"15"},"uris":["http://www.mendeley.com/documents/?uuid=c57375d7-b09e-405e-9fd0-6ac0f785a7d4"]},{"id":"ITEM-4","itemData":{"author":[{"dropping-particle":"","family":"Upadhyay","given":"V.P.","non-dropping-particle":"","parse-names":false,"suffix":""}],"chapter-number":"9","container-title":"Environment, change and Management","editor":[{"dropping-particle":"","family":"R.C.Mohanty","given":"","non-dropping-particle":"","parse-names":false,"suffix":""}],"id":"ITEM-4","issued":{"date-parts":[["1995"]]},"page":"62-69","publisher":"Kamla Raj Publishers","publisher-place":"New Delhi","title":"An ecological analysis of Himalayan Forest Ecosystems","type":"chapter"},"uris":["http://www.mendeley.com/documents/?uuid=90425b90-0b61-3ef0-972d-c856ae8ca5f1"]}],"mendeley":{"formattedCitation":"(Kerkhoff, E &amp; Sharma, 2006; Rahman &lt;i&gt;et al.&lt;/i&gt;, 2012; T. R. Shankar Raman, 2001; Upadhyay, 1995)","plainTextFormattedCitation":"(Kerkhoff, E &amp; Sharma, 2006; Rahman et al., 2012; T. R. Shankar Raman, 2001; Upadhyay, 1995)","previouslyFormattedCitation":"(Kerkhoff, E &amp; Sharma, 2006; Rahman &lt;i&gt;et al.&lt;/i&gt;, 2012; T. R. Shankar Raman, 2001; Upadhyay, 1995)"},"properties":{"noteIndex":0},"schema":"https://github.com/citation-style-language/schema/raw/master/csl-citation.json"}</w:instrText>
            </w:r>
            <w:r w:rsidRPr="0008241C">
              <w:fldChar w:fldCharType="separate"/>
            </w:r>
            <w:r w:rsidRPr="0008241C">
              <w:rPr>
                <w:rFonts w:ascii="Times New Roman" w:hAnsi="Times New Roman"/>
                <w:noProof/>
              </w:rPr>
              <w:t xml:space="preserve">(Kerkhoff &amp; Sharma, 2006; Rahman </w:t>
            </w:r>
            <w:r w:rsidRPr="0008241C">
              <w:rPr>
                <w:rFonts w:ascii="Times New Roman" w:hAnsi="Times New Roman"/>
                <w:i/>
                <w:noProof/>
              </w:rPr>
              <w:t>et al.</w:t>
            </w:r>
            <w:r w:rsidRPr="0008241C">
              <w:rPr>
                <w:rFonts w:ascii="Times New Roman" w:hAnsi="Times New Roman"/>
                <w:noProof/>
              </w:rPr>
              <w:t>, 2012; Raman, 2001; Upadhyay, 1995)</w:t>
            </w:r>
            <w:r w:rsidRPr="0008241C">
              <w:fldChar w:fldCharType="end"/>
            </w:r>
            <w:r w:rsidRPr="0008241C">
              <w:rPr>
                <w:rFonts w:ascii="Times New Roman" w:hAnsi="Times New Roman"/>
              </w:rPr>
              <w:t xml:space="preserve">.This has led to the promotion of settled agriculture and plantations, which may in fact as monocultures or involving more intensive practices be more destructive. While retaining primary forest is crucial for biodiversity, shifting cultivation does not necessarily result in catastrophic declines in biodiversity and indeed reviews suggest that its negative environmental impacts may have been overestimated </w:t>
            </w:r>
            <w:r w:rsidRPr="0008241C">
              <w:fldChar w:fldCharType="begin" w:fldLock="1"/>
            </w:r>
            <w:r w:rsidRPr="0008241C">
              <w:rPr>
                <w:rFonts w:ascii="Times New Roman" w:hAnsi="Times New Roman"/>
              </w:rPr>
              <w:instrText>ADDIN CSL_CITATION {"citationItems":[{"id":"ITEM-1","itemData":{"ISBN":"1850703833","author":[{"dropping-particle":"","family":"Ramakrishnan","given":"P. S.","non-dropping-particle":"","parse-names":false,"suffix":""}],"id":"ITEM-1","issued":{"date-parts":[["1992"]]},"number-of-pages":"424","publisher":"UNESCO","title":"Shifting agriculture and sustainable development : an interdisciplinary study from north-eastern India","type":"book"},"uris":["http://www.mendeley.com/documents/?uuid=6338e919-1765-3117-8b84-aec343896dbd"]},{"id":"ITEM-2","itemData":{"DOI":"10.1046/j.1523-1739.2001.015003685.x","ISBN":"0888-8892","ISSN":"08888892","PMID":"428","abstract":"Slash-and-burn shifting cultivation, or jhum, the predominant form of agriculture in the hill tracts of northeast India, is believed to have caused considerable loss offorest cover in the species-rich tropical rain- forests of the region. In this study I sought to understand how rainforest bird communities are affected by shifting cultivation in Mizoram State. I studied bird occurrence and abundance patterns in secondary succes- sional and mature tropical rainforests in a shifting-cultivation habitat mosaic in Dampa Tiger Reserve. To compare replicate sites in fallows aged 1, 5, 10, 25, and 100 years with undisturbed primaryforest, I used sys- tematic strip-transect sampling over the uwinter and early summer (breeding) seasons during 1994-1995. Many forest bird species, especially those with ranges restricted to northeast India, declined in abundance or disappeared in successionalfallows that had regeneratedfor ?10 years. Birds that colonized or increased in abundance in regrowth habitats were mainly common and widespread species of open-country and second- ary-forest habitats, and of low importance for conservation. Primary forest was the main habitat for special- izedforest birds, intrinsically rare species, and elevational migrants. Although protection and conservation of relatively undisturbed mature forests is imperative in the core area of the reserve, management in the buffer zone for long-rotation shifting cultivation (&gt;10-year cycles) instead of plantation of monocultures may be important until alternate means of livelihood are available to cultivators.","author":[{"dropping-particle":"","family":"Raman","given":"T. R. Shankar","non-dropping-particle":"","parse-names":false,"suffix":""}],"container-title":"Conservation Biology","id":"ITEM-2","issue":"3","issued":{"date-parts":[["2001"]]},"page":"685-698","title":"Effect of slash-and-burn shifting cultivation on rainforest birds in Mizoram, Northeast India","type":"article-journal","volume":"15"},"uris":["http://www.mendeley.com/documents/?uuid=c57375d7-b09e-405e-9fd0-6ac0f785a7d4"]},{"id":"ITEM-3","itemData":{"DOI":"10.1007/s10457-011-9469-1","ISBN":"0167-4366","ISSN":"01674366","abstract":"Shifting cultivation is a common agricultural practice that is the basis of subsistence for many rural populations throughout the Tropics. The recent strong trend towards shorter fallow periods has led to widespread concern about declines in soil fertility, crop yields, and food security. Unlike most research on this problem, we focus here on steeply sloped regions such as Mizoram state in northeast India where most land is at an incline of &gt; 33A degrees, and the potential for relatively large soil erosional losses may necessitate distinctive solutions. Our goal is to review the relevant literature so as to optimize the direction and quality of future science research on shifting cultivation in Mizoram. Our analysis suggests that the most promising options for improving shifting cultivation are nutrient and water supplementation, optimising crop choice, extending the site use period, enhancing the fallow recovery rate, and controlling the burns and their environmental impacts. Promising alternatives for replacing shifting cultivation include inter-row cropping between contour hedgerows of nitrogen-fixing shrubs, slope terracing, agroforestry with anti-erosional plants, and bamboo forest harvesting. In addition, we identify the principal research questions that should be addressed before each of these options can be evaluated and recommended as part of land use planning initiatives. Overall, we conclude that intelligent and careful use of commercial fertilizer in combination with organic matter additions is likely to be an important feature of many of the solutions to the problem of shortening fallow periods in shifting cultivation on steep slopes.","author":[{"dropping-particle":"","family":"Grogan","given":"Paul","non-dropping-particle":"","parse-names":false,"suffix":""},{"dropping-particle":"","family":"Lalnunmawia","given":"F.","non-dropping-particle":"","parse-names":false,"suffix":""},{"dropping-particle":"","family":"Tripathi","given":"S. K.","non-dropping-particle":"","parse-names":false,"suffix":""}],"container-title":"Agroforestry Systems","id":"ITEM-3","issued":{"date-parts":[["2012"]]},"title":"Shifting cultivation in steeply sloped regions: A review of management options and research priorities for Mizoram state, Northeast India","type":"article-journal"},"uris":["http://www.mendeley.com/documents/?uuid=c97a9245-3393-4233-8fbc-c2cc5b3c581c"]},{"id":"ITEM-4","itemData":{"ISBN":"0011-3891","ISSN":"00113891","abstract":"The impact of human land-use practices on tropical forest ecosystems is a major area of research in conservation biology. In India, an important region containing extensive tropical evergreen and semi-evergreen vegetation is in the Eastern Himalaya and the hill states of northeast India(1,2). Traditional slash and burn shifting cultivation or jhum practised by indigenous tribal peoples is the dominant form of human land-use in the hill tracts(3,4). Some authors have labelled jhum cultivation as primitive and destructive of forests and biodiversity(5,6). Recent studies, however, have suggested that it can be a sustainable form of land-use, compatible with specific conservation goals, if fallow periods are sufficiently long(7,8). This study examines the impact of jhum cultivation on three arboreal squirrel and four primate species by comparing species densities in successional jhum fallows of known age with primary evergreen and semi-evergreen forests in Mizoram state, northeast India. The results emphasize the need to maintain mature forest and late-successional (greater than or equal to 25 yr) vegetation for conserving several arboreal mammal species.","author":[{"dropping-particle":"","family":"Raman","given":"T. R S","non-dropping-particle":"","parse-names":false,"suffix":""}],"container-title":"Current Science","id":"ITEM-4","issue":"8","issued":{"date-parts":[["1996"]]},"page":"747-750","title":"Impact of shifting cultivation on diurnal squirrels and primates in Mizoram, northeast India: A preliminary study","type":"article-journal","volume":"70"},"uris":["http://www.mendeley.com/documents/?uuid=131c870d-8b3c-4e44-8e7f-fcd786e639a6"]}],"mendeley":{"formattedCitation":"(Grogan &lt;i&gt;et al.&lt;/i&gt;, 2012; Ramakrishnan, 1992; T. R. Shankar Raman, 2001; T. R S Raman, 1996)","plainTextFormattedCitation":"(Grogan et al., 2012; Ramakrishnan, 1992; T. R. Shankar Raman, 2001; T. R S Raman, 1996)","previouslyFormattedCitation":"(Grogan &lt;i&gt;et al.&lt;/i&gt;, 2012; Ramakrishnan, 1992; T. R. Shankar Raman, 2001; T. R S Raman, 1996)"},"properties":{"noteIndex":0},"schema":"https://github.com/citation-style-language/schema/raw/master/csl-citation.json"}</w:instrText>
            </w:r>
            <w:r w:rsidRPr="0008241C">
              <w:fldChar w:fldCharType="separate"/>
            </w:r>
            <w:r w:rsidRPr="0008241C">
              <w:rPr>
                <w:rFonts w:ascii="Times New Roman" w:hAnsi="Times New Roman"/>
                <w:noProof/>
              </w:rPr>
              <w:t xml:space="preserve">(Grogan </w:t>
            </w:r>
            <w:r w:rsidRPr="0008241C">
              <w:rPr>
                <w:rFonts w:ascii="Times New Roman" w:hAnsi="Times New Roman"/>
                <w:i/>
                <w:noProof/>
              </w:rPr>
              <w:t>et al.</w:t>
            </w:r>
            <w:r w:rsidRPr="0008241C">
              <w:rPr>
                <w:rFonts w:ascii="Times New Roman" w:hAnsi="Times New Roman"/>
                <w:noProof/>
              </w:rPr>
              <w:t>, 2012; Ramakrishnan, 1992; Raman, 2001; Raman, 1996)</w:t>
            </w:r>
            <w:r w:rsidRPr="0008241C">
              <w:fldChar w:fldCharType="end"/>
            </w:r>
            <w:r w:rsidRPr="0008241C">
              <w:rPr>
                <w:rFonts w:ascii="Times New Roman" w:hAnsi="Times New Roman"/>
              </w:rPr>
              <w:t xml:space="preserve">. However, analyses by the International Centre for Integrated Mountain Development(ICIMOD) of shifting cultivation in five countries (i.e. Bangladesh, Bhutan, India, Nepal and Myanmar) across the Eastern Himalayan region pointed out that the policy has mainly been to replace shifting cultivation with settled or permanent forms of agriculture and plantation forestry </w:t>
            </w:r>
            <w:r w:rsidRPr="0008241C">
              <w:fldChar w:fldCharType="begin" w:fldLock="1"/>
            </w:r>
            <w:r w:rsidRPr="0008241C">
              <w:rPr>
                <w:rFonts w:ascii="Times New Roman" w:hAnsi="Times New Roman"/>
              </w:rPr>
              <w:instrText>ADDIN CSL_CITATION {"citationItems":[{"id":"ITEM-1","itemData":{"ISBN":"92-9115-009-6","author":[{"dropping-particle":"","family":"Kerkhoff, E","given":"E","non-dropping-particle":"","parse-names":false,"suffix":""},{"dropping-particle":"","family":"Sharma","given":"E","non-dropping-particle":"","parse-names":false,"suffix":""}],"editor":[{"dropping-particle":"","family":"A. Beatrice Murray, Dharma R. Maharjan","given":"Asha Kaji Thaku","non-dropping-particle":"","parse-names":false,"suffix":""}],"id":"ITEM-1","issued":{"date-parts":[["2006"]]},"number-of-pages":"92","publisher-place":"Kathmandu, Nepal","title":"Debating shifting cultivation in the eastern Himalayas: Farmer’s innovations as lessons for policy","type":"report"},"uris":["http://www.mendeley.com/documents/?uuid=6a833b96-45b8-3909-8769-376e169ea1cc"]}],"mendeley":{"formattedCitation":"(Kerkhoff, E &amp; Sharma, 2006)","plainTextFormattedCitation":"(Kerkhoff, E &amp; Sharma, 2006)","previouslyFormattedCitation":"(Kerkhoff, E &amp; Sharma, 2006)"},"properties":{"noteIndex":0},"schema":"https://github.com/citation-style-language/schema/raw/master/csl-citation.json"}</w:instrText>
            </w:r>
            <w:r w:rsidRPr="0008241C">
              <w:fldChar w:fldCharType="separate"/>
            </w:r>
            <w:r w:rsidRPr="0008241C">
              <w:rPr>
                <w:rFonts w:ascii="Times New Roman" w:hAnsi="Times New Roman"/>
                <w:noProof/>
              </w:rPr>
              <w:t>(Kerkhoff &amp; Sharma, 2006)</w:t>
            </w:r>
            <w:r w:rsidRPr="0008241C">
              <w:fldChar w:fldCharType="end"/>
            </w:r>
            <w:r w:rsidRPr="0008241C">
              <w:rPr>
                <w:rFonts w:ascii="Times New Roman" w:hAnsi="Times New Roman"/>
              </w:rPr>
              <w:t>.</w:t>
            </w:r>
          </w:p>
          <w:p w14:paraId="2FFBE31B" w14:textId="77777777" w:rsidR="00A01204" w:rsidRPr="0008241C" w:rsidRDefault="00A01204" w:rsidP="00A01204">
            <w:pPr>
              <w:rPr>
                <w:rFonts w:ascii="Times New Roman" w:hAnsi="Times New Roman"/>
              </w:rPr>
            </w:pPr>
          </w:p>
          <w:p w14:paraId="6D44487D" w14:textId="2A4B1A9D" w:rsidR="00A01204" w:rsidRPr="0008241C" w:rsidRDefault="00A01204" w:rsidP="00A01204">
            <w:pPr>
              <w:rPr>
                <w:rFonts w:ascii="Times New Roman" w:hAnsi="Times New Roman"/>
              </w:rPr>
            </w:pPr>
            <w:r w:rsidRPr="0008241C">
              <w:rPr>
                <w:rFonts w:ascii="Times New Roman" w:hAnsi="Times New Roman"/>
              </w:rPr>
              <w:t xml:space="preserve">Over recent years, the debate on shifting cultivation has acquired renewed focus from policymakers and natural resource managers. It is increasingly being seen as a cultural and ecological practice that uses natural cycles to produce a variety of crops while allowing fallows to regenerate and continue to provide various resources. Policymakers need to recognise its benefits in terms of food security, cultural identity, income and employment. Policy options need to be explored to support sustainable shifting cultivation by identifying farmers’ innovations in soil, water and biodiversity conservation, address issues of land tenure security, strengthen local and customary institutions that govern community regimes for shifting cultivation practices, and identify market opportunities and market development for products from shifting cultivation. To some extent, the shift in policy approach is becoming evident, for instance through regional efforts such as Regional Shifting Cultivation Policy Dialogue Workshop for the Eastern Himalayas </w:t>
            </w:r>
            <w:r w:rsidR="00C934E9">
              <w:rPr>
                <w:rFonts w:ascii="Times New Roman" w:hAnsi="Times New Roman"/>
              </w:rPr>
              <w:t>organiz</w:t>
            </w:r>
            <w:r w:rsidRPr="0008241C">
              <w:rPr>
                <w:rFonts w:ascii="Times New Roman" w:hAnsi="Times New Roman"/>
              </w:rPr>
              <w:t xml:space="preserve">ed by ICIMOD in 2004 and the policy recommendations arising thereof. In India, a task force on the Rehabilitation of Shifting Cultivation Areas was set up by the Government of India to allow a joint participatory approach for sustainable management of shifting cultivation lands </w:t>
            </w:r>
            <w:r w:rsidRPr="0008241C">
              <w:fldChar w:fldCharType="begin" w:fldLock="1"/>
            </w:r>
            <w:r w:rsidRPr="0008241C">
              <w:rPr>
                <w:rFonts w:ascii="Times New Roman" w:hAnsi="Times New Roman"/>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fldChar w:fldCharType="separate"/>
            </w:r>
            <w:r w:rsidRPr="0008241C">
              <w:rPr>
                <w:rFonts w:ascii="Times New Roman" w:hAnsi="Times New Roman"/>
                <w:noProof/>
              </w:rPr>
              <w:t>(CBD, 2011)</w:t>
            </w:r>
            <w:r w:rsidRPr="0008241C">
              <w:fldChar w:fldCharType="end"/>
            </w:r>
            <w:r w:rsidRPr="0008241C">
              <w:rPr>
                <w:rFonts w:ascii="Times New Roman" w:hAnsi="Times New Roman"/>
              </w:rPr>
              <w:t xml:space="preserve">. Similarly, initiatives have been taken up in Nepal and Bhutan to revisit policy approaches to shifting cultivation </w:t>
            </w:r>
            <w:r w:rsidRPr="0008241C">
              <w:fldChar w:fldCharType="begin" w:fldLock="1"/>
            </w:r>
            <w:r w:rsidRPr="0008241C">
              <w:rPr>
                <w:rFonts w:ascii="Times New Roman" w:hAnsi="Times New Roman"/>
              </w:rPr>
              <w:instrText>ADDIN CSL_CITATION {"citationItems":[{"id":"ITEM-1","itemData":{"ISBN":"978-92-2-121452-6","author":[{"dropping-particle":"","family":"Aryal","given":"KP","non-dropping-particle":"","parse-names":false,"suffix":""},{"dropping-particle":"","family":"Kerkhoff","given":"EE","non-dropping-particle":"","parse-names":false,"suffix":""}],"id":"ITEM-1","issued":{"date-parts":[["2008"]]},"publisher-place":"Kathmandu","title":"The right to practice shifting cultivation as a traditional occupation in Nepal: A case study to apply ILO Conventions Nos. 111 (Employment and Occupation) and 169 (Indigenous and Tribal Peoples)","type":"report"},"uris":["http://www.mendeley.com/documents/?uuid=80959b74-3094-3a9e-a29b-af5790d24ce4"]},{"id":"ITEM-2","itemData":{"ISBN":"92-9115-009-6","author":[{"dropping-particle":"","family":"Kerkhoff, E","given":"E","non-dropping-particle":"","parse-names":false,"suffix":""},{"dropping-particle":"","family":"Sharma","given":"E","non-dropping-particle":"","parse-names":false,"suffix":""}],"editor":[{"dropping-particle":"","family":"A. Beatrice Murray, Dharma R. Maharjan","given":"Asha Kaji Thaku","non-dropping-particle":"","parse-names":false,"suffix":""}],"id":"ITEM-2","issued":{"date-parts":[["2006"]]},"number-of-pages":"92","publisher-place":"Kathmandu, Nepal","title":"Debating shifting cultivation in the eastern Himalayas: Farmer’s innovations as lessons for policy","type":"report"},"uris":["http://www.mendeley.com/documents/?uuid=6a833b96-45b8-3909-8769-376e169ea1cc"]}],"mendeley":{"formattedCitation":"(Aryal &amp; Kerkhoff, 2008; Kerkhoff, E &amp; Sharma, 2006)","plainTextFormattedCitation":"(Aryal &amp; Kerkhoff, 2008; Kerkhoff, E &amp; Sharma, 2006)","previouslyFormattedCitation":"(Aryal &amp; Kerkhoff, 2008; Kerkhoff, E &amp; Sharma, 2006)"},"properties":{"noteIndex":0},"schema":"https://github.com/citation-style-language/schema/raw/master/csl-citation.json"}</w:instrText>
            </w:r>
            <w:r w:rsidRPr="0008241C">
              <w:fldChar w:fldCharType="separate"/>
            </w:r>
            <w:r w:rsidRPr="0008241C">
              <w:rPr>
                <w:rFonts w:ascii="Times New Roman" w:hAnsi="Times New Roman"/>
                <w:noProof/>
              </w:rPr>
              <w:t>(Aryal &amp; Kerkhoff, 2008; Kerkhoff, E &amp; Sharma, 2006)</w:t>
            </w:r>
            <w:r w:rsidRPr="0008241C">
              <w:fldChar w:fldCharType="end"/>
            </w:r>
            <w:r w:rsidRPr="0008241C">
              <w:rPr>
                <w:rFonts w:ascii="Times New Roman" w:hAnsi="Times New Roman"/>
              </w:rPr>
              <w:t xml:space="preserve">. Further efforts </w:t>
            </w:r>
            <w:r w:rsidRPr="0008241C">
              <w:rPr>
                <w:rFonts w:ascii="Times New Roman" w:hAnsi="Times New Roman"/>
                <w:noProof/>
              </w:rPr>
              <w:t>are required</w:t>
            </w:r>
            <w:r w:rsidRPr="0008241C">
              <w:rPr>
                <w:rFonts w:ascii="Times New Roman" w:hAnsi="Times New Roman"/>
              </w:rPr>
              <w:t xml:space="preserve"> in the Asia-Pacific region involving policymakers, agriculture and ecology researchers and agricultural extension professionals to work jointly with farmers to address the challenges of ensuring sustainability in shifting cultivation.</w:t>
            </w:r>
          </w:p>
          <w:p w14:paraId="6F9DE0C3" w14:textId="77777777" w:rsidR="00A01204" w:rsidRPr="0008241C" w:rsidRDefault="00A01204" w:rsidP="00A01204">
            <w:pPr>
              <w:rPr>
                <w:rFonts w:ascii="Times New Roman" w:hAnsi="Times New Roman"/>
              </w:rPr>
            </w:pPr>
          </w:p>
        </w:tc>
      </w:tr>
    </w:tbl>
    <w:p w14:paraId="0E89543F" w14:textId="4B51CD3F" w:rsidR="00A01204" w:rsidRDefault="00A01204" w:rsidP="00A01204">
      <w:pPr>
        <w:rPr>
          <w:sz w:val="22"/>
          <w:szCs w:val="22"/>
        </w:rPr>
      </w:pPr>
    </w:p>
    <w:p w14:paraId="5DBDE84F" w14:textId="77777777" w:rsidR="006E6780" w:rsidRPr="0008241C" w:rsidRDefault="006E6780" w:rsidP="00A01204">
      <w:pPr>
        <w:rPr>
          <w:sz w:val="22"/>
          <w:szCs w:val="22"/>
        </w:rPr>
      </w:pPr>
    </w:p>
    <w:p w14:paraId="4571B7B9" w14:textId="77777777" w:rsidR="00A01204" w:rsidRPr="0008241C" w:rsidRDefault="00A01204" w:rsidP="00A01204">
      <w:pPr>
        <w:keepNext/>
        <w:tabs>
          <w:tab w:val="clear" w:pos="1247"/>
          <w:tab w:val="left" w:pos="765"/>
        </w:tabs>
        <w:outlineLvl w:val="2"/>
        <w:rPr>
          <w:b/>
          <w:sz w:val="24"/>
          <w:szCs w:val="24"/>
        </w:rPr>
      </w:pPr>
      <w:bookmarkStart w:id="1878" w:name="_Toc504317378"/>
      <w:bookmarkStart w:id="1879" w:name="_Toc504318071"/>
      <w:bookmarkStart w:id="1880" w:name="_Toc504320488"/>
      <w:bookmarkStart w:id="1881" w:name="_Toc504320711"/>
      <w:bookmarkStart w:id="1882" w:name="_Toc504320935"/>
      <w:bookmarkStart w:id="1883" w:name="_Toc504321417"/>
      <w:bookmarkStart w:id="1884" w:name="_Toc524048096"/>
      <w:r w:rsidRPr="0008241C">
        <w:rPr>
          <w:b/>
          <w:sz w:val="24"/>
          <w:szCs w:val="24"/>
        </w:rPr>
        <w:t xml:space="preserve">6.4.2 </w:t>
      </w:r>
      <w:r w:rsidRPr="0008241C">
        <w:rPr>
          <w:b/>
          <w:sz w:val="24"/>
          <w:szCs w:val="24"/>
        </w:rPr>
        <w:tab/>
        <w:t>Governance options for improving BES</w:t>
      </w:r>
      <w:bookmarkEnd w:id="1878"/>
      <w:bookmarkEnd w:id="1879"/>
      <w:bookmarkEnd w:id="1880"/>
      <w:bookmarkEnd w:id="1881"/>
      <w:bookmarkEnd w:id="1882"/>
      <w:bookmarkEnd w:id="1883"/>
      <w:bookmarkEnd w:id="1884"/>
    </w:p>
    <w:p w14:paraId="36A20EF2" w14:textId="77777777" w:rsidR="00A01204" w:rsidRPr="0008241C" w:rsidRDefault="00A01204" w:rsidP="00A01204">
      <w:pPr>
        <w:rPr>
          <w:sz w:val="22"/>
          <w:szCs w:val="22"/>
        </w:rPr>
      </w:pPr>
    </w:p>
    <w:p w14:paraId="0224327C" w14:textId="77777777" w:rsidR="00A01204" w:rsidRPr="0008241C" w:rsidRDefault="00A01204" w:rsidP="00A01204">
      <w:pPr>
        <w:rPr>
          <w:sz w:val="22"/>
          <w:szCs w:val="22"/>
        </w:rPr>
      </w:pPr>
      <w:r w:rsidRPr="0008241C">
        <w:rPr>
          <w:sz w:val="22"/>
          <w:szCs w:val="22"/>
        </w:rPr>
        <w:t xml:space="preserve">Economic development in the Asia-Pacific region, while distinctly contributing to the </w:t>
      </w:r>
      <w:r w:rsidRPr="0008241C">
        <w:rPr>
          <w:noProof/>
          <w:sz w:val="22"/>
          <w:szCs w:val="22"/>
        </w:rPr>
        <w:t>significant</w:t>
      </w:r>
      <w:r w:rsidRPr="0008241C">
        <w:rPr>
          <w:sz w:val="22"/>
          <w:szCs w:val="22"/>
        </w:rPr>
        <w:t xml:space="preserve"> reduction of poverty, education, and energy efficiency in the process; has also led to increasing demand for food, energy and materials, thereby significantly impacting nature and NCP within the </w:t>
      </w:r>
      <w:r w:rsidRPr="0008241C">
        <w:rPr>
          <w:sz w:val="22"/>
          <w:szCs w:val="22"/>
        </w:rPr>
        <w:lastRenderedPageBreak/>
        <w:t xml:space="preserve">region. Scenario assessments conducted in Chapter 5 indicate that under the baseline trend pathway, the Asia-Pacific region will continue to lose habitats and species at the similar pace with the global trend. The business as usual approach to </w:t>
      </w:r>
      <w:r w:rsidRPr="0008241C">
        <w:rPr>
          <w:noProof/>
          <w:sz w:val="22"/>
          <w:szCs w:val="22"/>
        </w:rPr>
        <w:t>policymaking</w:t>
      </w:r>
      <w:r w:rsidRPr="0008241C">
        <w:rPr>
          <w:sz w:val="22"/>
          <w:szCs w:val="22"/>
        </w:rPr>
        <w:t xml:space="preserve"> is therefore not an </w:t>
      </w:r>
      <w:r w:rsidRPr="0008241C">
        <w:rPr>
          <w:noProof/>
          <w:sz w:val="22"/>
          <w:szCs w:val="22"/>
        </w:rPr>
        <w:t>option</w:t>
      </w:r>
      <w:r w:rsidRPr="0008241C">
        <w:rPr>
          <w:sz w:val="22"/>
          <w:szCs w:val="22"/>
        </w:rPr>
        <w:t xml:space="preserve"> if the trends are to be reversed </w:t>
      </w:r>
      <w:r w:rsidRPr="0008241C">
        <w:rPr>
          <w:sz w:val="22"/>
          <w:szCs w:val="22"/>
        </w:rPr>
        <w:fldChar w:fldCharType="begin" w:fldLock="1"/>
      </w:r>
      <w:r w:rsidRPr="0008241C">
        <w:rPr>
          <w:sz w:val="22"/>
          <w:szCs w:val="22"/>
        </w:rPr>
        <w:instrText>ADDIN CSL_CITATION {"citationItems":[{"id":"ITEM-1","itemData":{"author":[{"dropping-particle":"","family":"Nicolai","given":"Susan","non-dropping-particle":"","parse-names":false,"suffix":""},{"dropping-particle":"","family":"Bhatkal","given":"Tanvi","non-dropping-particle":"","parse-names":false,"suffix":""},{"dropping-particle":"","family":"Hoy","given":"Chris","non-dropping-particle":"","parse-names":false,"suffix":""},{"dropping-particle":"","family":"Aedy","given":"Thomas","non-dropping-particle":"","parse-names":false,"suffix":""}],"id":"ITEM-1","issued":{"date-parts":[["2016"]]},"number-of-pages":"41","publisher-place":"London","title":"The SDGs in Asia and the Pacific","type":"report"},"uris":["http://www.mendeley.com/documents/?uuid=348d600a-8511-4327-81ce-f35a77d4c7dc"]}],"mendeley":{"formattedCitation":"(Nicolai &lt;i&gt;et al.&lt;/i&gt;, 2016)","plainTextFormattedCitation":"(Nicolai et al., 2016)","previouslyFormattedCitation":"(Nicolai &lt;i&gt;et al.&lt;/i&gt;, 2016)"},"properties":{"noteIndex":0},"schema":"https://github.com/citation-style-language/schema/raw/master/csl-citation.json"}</w:instrText>
      </w:r>
      <w:r w:rsidRPr="0008241C">
        <w:rPr>
          <w:sz w:val="22"/>
          <w:szCs w:val="22"/>
        </w:rPr>
        <w:fldChar w:fldCharType="separate"/>
      </w:r>
      <w:r w:rsidRPr="0008241C">
        <w:rPr>
          <w:noProof/>
          <w:sz w:val="22"/>
          <w:szCs w:val="22"/>
        </w:rPr>
        <w:t xml:space="preserve">(Nicolai </w:t>
      </w:r>
      <w:r w:rsidRPr="0008241C">
        <w:rPr>
          <w:i/>
          <w:noProof/>
          <w:sz w:val="22"/>
          <w:szCs w:val="22"/>
        </w:rPr>
        <w:t>et al.</w:t>
      </w:r>
      <w:r w:rsidRPr="0008241C">
        <w:rPr>
          <w:noProof/>
          <w:sz w:val="22"/>
          <w:szCs w:val="22"/>
        </w:rPr>
        <w:t>, 2016)</w:t>
      </w:r>
      <w:r w:rsidRPr="0008241C">
        <w:rPr>
          <w:sz w:val="22"/>
          <w:szCs w:val="22"/>
        </w:rPr>
        <w:fldChar w:fldCharType="end"/>
      </w:r>
      <w:r w:rsidRPr="0008241C">
        <w:rPr>
          <w:sz w:val="22"/>
          <w:szCs w:val="22"/>
        </w:rPr>
        <w:t xml:space="preserve">. This section discusses the nine policy options that exist for the Asia-Pacific region, derived from a </w:t>
      </w:r>
      <w:r w:rsidRPr="0008241C">
        <w:rPr>
          <w:noProof/>
          <w:sz w:val="22"/>
          <w:szCs w:val="22"/>
        </w:rPr>
        <w:t>review</w:t>
      </w:r>
      <w:r w:rsidRPr="0008241C">
        <w:rPr>
          <w:sz w:val="22"/>
          <w:szCs w:val="22"/>
        </w:rPr>
        <w:t xml:space="preserve"> of the </w:t>
      </w:r>
      <w:r w:rsidRPr="0008241C">
        <w:rPr>
          <w:noProof/>
          <w:sz w:val="22"/>
          <w:szCs w:val="22"/>
        </w:rPr>
        <w:t>literature</w:t>
      </w:r>
      <w:r w:rsidRPr="0008241C">
        <w:rPr>
          <w:sz w:val="22"/>
          <w:szCs w:val="22"/>
        </w:rPr>
        <w:t xml:space="preserve"> on the topic which have been assessed in the context of scenarios and pathways described in Chapter 5. It is however stressed that that there is no single 'solution' for conserving nature and NCP in a rapidly changing the Asia-Pacific region, given that each country is different, each economy relies on nature and NCPs in different ways and each country starts with a different set of policies already in place. Expressing multiple values of nature and NCP can greatly assist in making informed policy choices in their integration development trajectories perused at various scales and within various sectors </w:t>
      </w:r>
      <w:r w:rsidRPr="0008241C">
        <w:rPr>
          <w:sz w:val="22"/>
          <w:szCs w:val="22"/>
        </w:rPr>
        <w:fldChar w:fldCharType="begin" w:fldLock="1"/>
      </w:r>
      <w:r w:rsidRPr="0008241C">
        <w:rPr>
          <w:sz w:val="22"/>
          <w:szCs w:val="22"/>
        </w:rPr>
        <w:instrText>ADDIN CSL_CITATION {"citationItems":[{"id":"ITEM-1","itemData":{"DOI":"10.1016/j.cosust.2016.12.006","ISSN":"1877343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uris":["http://www.mendeley.com/documents/?uuid=901f74f5-cc0e-44e3-be19-62162e808481"]}],"mendeley":{"formattedCitation":"(Pascual &lt;i&gt;et al.&lt;/i&gt;, 2017)","plainTextFormattedCitation":"(Pascual et al., 2017)","previouslyFormattedCitation":"(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p>
    <w:p w14:paraId="41B166FC" w14:textId="77777777" w:rsidR="00A01204" w:rsidRPr="0008241C" w:rsidRDefault="00A01204" w:rsidP="00A01204">
      <w:pPr>
        <w:rPr>
          <w:sz w:val="22"/>
          <w:szCs w:val="22"/>
        </w:rPr>
      </w:pPr>
    </w:p>
    <w:p w14:paraId="4DC8A445" w14:textId="77777777" w:rsidR="00A01204" w:rsidRPr="0008241C" w:rsidRDefault="00A01204" w:rsidP="00A01204">
      <w:pPr>
        <w:rPr>
          <w:sz w:val="22"/>
          <w:szCs w:val="22"/>
        </w:rPr>
      </w:pPr>
      <w:r w:rsidRPr="0008241C">
        <w:rPr>
          <w:sz w:val="22"/>
          <w:szCs w:val="22"/>
        </w:rPr>
        <w:t xml:space="preserve">Figure 6.6 presents an assessment of different options for BES governance in the Asia-Pacific region. The information in the table is only indicative characteristics of the options for the subregions based on the </w:t>
      </w:r>
      <w:r w:rsidRPr="0008241C">
        <w:rPr>
          <w:noProof/>
          <w:sz w:val="22"/>
          <w:szCs w:val="22"/>
        </w:rPr>
        <w:t>most</w:t>
      </w:r>
      <w:r w:rsidRPr="0008241C">
        <w:rPr>
          <w:sz w:val="22"/>
          <w:szCs w:val="22"/>
        </w:rPr>
        <w:t xml:space="preserve"> </w:t>
      </w:r>
      <w:r w:rsidRPr="0008241C">
        <w:rPr>
          <w:noProof/>
          <w:sz w:val="22"/>
          <w:szCs w:val="22"/>
        </w:rPr>
        <w:t>accessible</w:t>
      </w:r>
      <w:r w:rsidRPr="0008241C">
        <w:rPr>
          <w:sz w:val="22"/>
          <w:szCs w:val="22"/>
        </w:rPr>
        <w:t xml:space="preserve"> and recent literature (i.e. see sections 6.2 – 6.4.1). The specific ecosystems </w:t>
      </w:r>
      <w:r w:rsidRPr="0008241C">
        <w:rPr>
          <w:noProof/>
          <w:sz w:val="22"/>
          <w:szCs w:val="22"/>
        </w:rPr>
        <w:t>are presented</w:t>
      </w:r>
      <w:r w:rsidRPr="0008241C">
        <w:rPr>
          <w:sz w:val="22"/>
          <w:szCs w:val="22"/>
        </w:rPr>
        <w:t xml:space="preserve"> in order of importance </w:t>
      </w:r>
      <w:r w:rsidRPr="0008241C">
        <w:rPr>
          <w:noProof/>
          <w:sz w:val="22"/>
          <w:szCs w:val="22"/>
        </w:rPr>
        <w:t>for particular</w:t>
      </w:r>
      <w:r w:rsidRPr="0008241C">
        <w:rPr>
          <w:sz w:val="22"/>
          <w:szCs w:val="22"/>
        </w:rPr>
        <w:t xml:space="preserve"> options, i.e. the first ecosystem in the list are most commonly targeted by the application of these options. The forest ecosystems are the most important targets of the options, followed by agriculture, marine and coastal (Figure 6.6). Among the different options, improving governance of protected areas and co-management/collaborative governance are widely applied options in the region and use various forms of governance instruments and modes. Details on the different options are discussed below. </w:t>
      </w:r>
    </w:p>
    <w:p w14:paraId="2552C9ED" w14:textId="77777777" w:rsidR="00A01204" w:rsidRPr="0008241C" w:rsidRDefault="00A01204" w:rsidP="00A01204">
      <w:pPr>
        <w:rPr>
          <w:sz w:val="22"/>
          <w:szCs w:val="22"/>
          <w:lang w:eastAsia="ja-JP"/>
        </w:rPr>
      </w:pPr>
    </w:p>
    <w:p w14:paraId="74196149" w14:textId="77777777" w:rsidR="00A01204" w:rsidRPr="0008241C" w:rsidRDefault="00A01204" w:rsidP="00A01204">
      <w:pPr>
        <w:rPr>
          <w:sz w:val="22"/>
          <w:szCs w:val="22"/>
          <w:lang w:eastAsia="ja-JP"/>
        </w:rPr>
      </w:pPr>
      <w:r w:rsidRPr="0008241C">
        <w:rPr>
          <w:noProof/>
          <w:sz w:val="22"/>
          <w:szCs w:val="22"/>
          <w:lang w:val="en-US"/>
        </w:rPr>
        <w:lastRenderedPageBreak/>
        <w:drawing>
          <wp:inline distT="0" distB="0" distL="0" distR="0" wp14:anchorId="4DF75B07" wp14:editId="256C0D96">
            <wp:extent cx="5663821" cy="6758103"/>
            <wp:effectExtent l="0" t="0" r="0" b="5080"/>
            <wp:docPr id="93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7"/>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685911" cy="6784461"/>
                    </a:xfrm>
                    <a:prstGeom prst="rect">
                      <a:avLst/>
                    </a:prstGeom>
                    <a:noFill/>
                    <a:ln>
                      <a:noFill/>
                    </a:ln>
                    <a:extLst/>
                  </pic:spPr>
                </pic:pic>
              </a:graphicData>
            </a:graphic>
          </wp:inline>
        </w:drawing>
      </w:r>
    </w:p>
    <w:p w14:paraId="0CB625B5" w14:textId="7D04B486"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885" w:name="_Toc504087876"/>
      <w:r w:rsidRPr="0008241C">
        <w:rPr>
          <w:b/>
          <w:kern w:val="2"/>
          <w:sz w:val="22"/>
          <w:szCs w:val="22"/>
          <w:lang w:eastAsia="ja-JP"/>
        </w:rPr>
        <w:t>Figure 6.</w:t>
      </w:r>
      <w:r w:rsidRPr="0008241C">
        <w:rPr>
          <w:b/>
          <w:kern w:val="2"/>
          <w:sz w:val="22"/>
          <w:szCs w:val="22"/>
          <w:lang w:eastAsia="ja-JP"/>
        </w:rPr>
        <w:fldChar w:fldCharType="begin"/>
      </w:r>
      <w:r w:rsidRPr="0008241C">
        <w:rPr>
          <w:b/>
          <w:kern w:val="2"/>
          <w:sz w:val="22"/>
          <w:szCs w:val="22"/>
          <w:lang w:eastAsia="ja-JP"/>
        </w:rPr>
        <w:instrText xml:space="preserve"> SEQ Figure \* ARABIC </w:instrText>
      </w:r>
      <w:r w:rsidRPr="0008241C">
        <w:rPr>
          <w:b/>
          <w:kern w:val="2"/>
          <w:sz w:val="22"/>
          <w:szCs w:val="22"/>
          <w:lang w:eastAsia="ja-JP"/>
        </w:rPr>
        <w:fldChar w:fldCharType="separate"/>
      </w:r>
      <w:r w:rsidR="00D74032">
        <w:rPr>
          <w:b/>
          <w:noProof/>
          <w:kern w:val="2"/>
          <w:sz w:val="22"/>
          <w:szCs w:val="22"/>
          <w:lang w:eastAsia="ja-JP"/>
        </w:rPr>
        <w:t>6</w:t>
      </w:r>
      <w:r w:rsidRPr="0008241C">
        <w:rPr>
          <w:b/>
          <w:kern w:val="2"/>
          <w:sz w:val="22"/>
          <w:szCs w:val="22"/>
          <w:lang w:eastAsia="ja-JP"/>
        </w:rPr>
        <w:fldChar w:fldCharType="end"/>
      </w:r>
      <w:r w:rsidRPr="0008241C">
        <w:rPr>
          <w:b/>
          <w:kern w:val="2"/>
          <w:sz w:val="22"/>
          <w:szCs w:val="22"/>
          <w:lang w:eastAsia="ja-JP"/>
        </w:rPr>
        <w:t xml:space="preserve">  Subregional assessment of options for governance across scale and system and their links to the underlying drivers, Aichi Biodiversity Targets and SDGs</w:t>
      </w:r>
      <w:bookmarkEnd w:id="1885"/>
    </w:p>
    <w:p w14:paraId="42D151B8" w14:textId="77777777" w:rsidR="00A01204" w:rsidRPr="0008241C" w:rsidRDefault="00A01204" w:rsidP="00A01204">
      <w:pPr>
        <w:rPr>
          <w:szCs w:val="22"/>
        </w:rPr>
      </w:pPr>
      <w:r w:rsidRPr="0008241C">
        <w:rPr>
          <w:sz w:val="22"/>
          <w:szCs w:val="22"/>
        </w:rPr>
        <w:t>Notes: *Extent of application or evidence of use across scale and system, and the extent of the coverage of the Aichi Biodiversity Targets and SDGs.</w:t>
      </w:r>
    </w:p>
    <w:p w14:paraId="7338C5D3" w14:textId="77777777" w:rsidR="00A01204" w:rsidRPr="0008241C" w:rsidRDefault="00A01204" w:rsidP="00A01204">
      <w:pPr>
        <w:rPr>
          <w:sz w:val="22"/>
          <w:szCs w:val="22"/>
        </w:rPr>
      </w:pPr>
      <w:r w:rsidRPr="0008241C">
        <w:rPr>
          <w:b/>
          <w:sz w:val="22"/>
          <w:szCs w:val="22"/>
        </w:rPr>
        <w:t>Legend:</w:t>
      </w:r>
    </w:p>
    <w:tbl>
      <w:tblPr>
        <w:tblStyle w:val="TableGrid1"/>
        <w:tblW w:w="918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403"/>
        <w:gridCol w:w="7528"/>
        <w:gridCol w:w="249"/>
      </w:tblGrid>
      <w:tr w:rsidR="00A01204" w:rsidRPr="0008241C" w14:paraId="359B0E28" w14:textId="77777777" w:rsidTr="00642B4F">
        <w:trPr>
          <w:trHeight w:val="220"/>
        </w:trPr>
        <w:tc>
          <w:tcPr>
            <w:tcW w:w="1403" w:type="dxa"/>
            <w:vMerge w:val="restart"/>
            <w:tcBorders>
              <w:top w:val="nil"/>
              <w:left w:val="nil"/>
              <w:bottom w:val="nil"/>
              <w:right w:val="nil"/>
            </w:tcBorders>
            <w:vAlign w:val="center"/>
          </w:tcPr>
          <w:p w14:paraId="640A2284"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t>Extent</w:t>
            </w:r>
          </w:p>
        </w:tc>
        <w:tc>
          <w:tcPr>
            <w:tcW w:w="7777" w:type="dxa"/>
            <w:gridSpan w:val="2"/>
            <w:vMerge w:val="restart"/>
            <w:tcBorders>
              <w:top w:val="nil"/>
              <w:left w:val="nil"/>
              <w:right w:val="nil"/>
            </w:tcBorders>
          </w:tcPr>
          <w:p w14:paraId="73DB0D53" w14:textId="77777777" w:rsidR="00A01204" w:rsidRPr="0008241C" w:rsidRDefault="00A01204" w:rsidP="00A01204">
            <w:pPr>
              <w:rPr>
                <w:rFonts w:ascii="Times New Roman" w:hAnsi="Times New Roman"/>
                <w:sz w:val="18"/>
                <w:szCs w:val="18"/>
              </w:rPr>
            </w:pPr>
            <w:r w:rsidRPr="0008241C">
              <w:rPr>
                <w:rFonts w:ascii="Times New Roman" w:hAnsi="Times New Roman"/>
                <w:sz w:val="18"/>
                <w:szCs w:val="18"/>
              </w:rPr>
              <w:t>The colors on the figure refer to the following: High – 4 and above, Medium – 3, and Low – 2 and below number of scales, instruments, modes and targets/goals.</w:t>
            </w:r>
          </w:p>
        </w:tc>
      </w:tr>
      <w:tr w:rsidR="00A01204" w:rsidRPr="0008241C" w14:paraId="474F68C6" w14:textId="77777777" w:rsidTr="00642B4F">
        <w:trPr>
          <w:trHeight w:val="220"/>
        </w:trPr>
        <w:tc>
          <w:tcPr>
            <w:tcW w:w="1403" w:type="dxa"/>
            <w:vMerge/>
            <w:tcBorders>
              <w:top w:val="nil"/>
              <w:left w:val="nil"/>
              <w:bottom w:val="nil"/>
              <w:right w:val="nil"/>
            </w:tcBorders>
            <w:shd w:val="clear" w:color="auto" w:fill="FF0000"/>
            <w:vAlign w:val="center"/>
          </w:tcPr>
          <w:p w14:paraId="187AE8AE" w14:textId="77777777" w:rsidR="00A01204" w:rsidRPr="0008241C" w:rsidRDefault="00A01204" w:rsidP="00A01204">
            <w:pPr>
              <w:rPr>
                <w:rFonts w:ascii="Times New Roman" w:hAnsi="Times New Roman"/>
                <w:b/>
                <w:sz w:val="18"/>
                <w:szCs w:val="18"/>
              </w:rPr>
            </w:pPr>
          </w:p>
        </w:tc>
        <w:tc>
          <w:tcPr>
            <w:tcW w:w="7777" w:type="dxa"/>
            <w:gridSpan w:val="2"/>
            <w:vMerge/>
            <w:tcBorders>
              <w:left w:val="nil"/>
              <w:bottom w:val="nil"/>
              <w:right w:val="nil"/>
            </w:tcBorders>
            <w:shd w:val="clear" w:color="auto" w:fill="auto"/>
          </w:tcPr>
          <w:p w14:paraId="3E3D0E03" w14:textId="77777777" w:rsidR="00A01204" w:rsidRPr="0008241C" w:rsidRDefault="00A01204" w:rsidP="00A01204">
            <w:pPr>
              <w:rPr>
                <w:rFonts w:ascii="Times New Roman" w:hAnsi="Times New Roman"/>
                <w:sz w:val="18"/>
                <w:szCs w:val="18"/>
              </w:rPr>
            </w:pPr>
          </w:p>
        </w:tc>
      </w:tr>
      <w:tr w:rsidR="00A01204" w:rsidRPr="0008241C" w14:paraId="736E8A10" w14:textId="77777777" w:rsidTr="00642B4F">
        <w:trPr>
          <w:gridAfter w:val="1"/>
          <w:wAfter w:w="249" w:type="dxa"/>
        </w:trPr>
        <w:tc>
          <w:tcPr>
            <w:tcW w:w="1403" w:type="dxa"/>
            <w:tcBorders>
              <w:top w:val="nil"/>
              <w:left w:val="nil"/>
              <w:bottom w:val="nil"/>
              <w:right w:val="nil"/>
            </w:tcBorders>
            <w:shd w:val="clear" w:color="auto" w:fill="auto"/>
            <w:vAlign w:val="center"/>
          </w:tcPr>
          <w:p w14:paraId="4C734C0C"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t>Ecosystem</w:t>
            </w:r>
          </w:p>
        </w:tc>
        <w:tc>
          <w:tcPr>
            <w:tcW w:w="7528" w:type="dxa"/>
            <w:tcBorders>
              <w:top w:val="nil"/>
              <w:left w:val="nil"/>
              <w:bottom w:val="nil"/>
              <w:right w:val="nil"/>
            </w:tcBorders>
            <w:shd w:val="clear" w:color="auto" w:fill="auto"/>
          </w:tcPr>
          <w:p w14:paraId="7E393336" w14:textId="77777777" w:rsidR="00A01204" w:rsidRPr="0008241C" w:rsidRDefault="00A01204" w:rsidP="00A01204">
            <w:pPr>
              <w:spacing w:before="120"/>
              <w:rPr>
                <w:rFonts w:ascii="Times New Roman" w:hAnsi="Times New Roman"/>
                <w:sz w:val="18"/>
                <w:szCs w:val="18"/>
              </w:rPr>
            </w:pPr>
            <w:r w:rsidRPr="0008241C">
              <w:rPr>
                <w:rFonts w:ascii="Times New Roman" w:hAnsi="Times New Roman"/>
                <w:sz w:val="18"/>
                <w:szCs w:val="18"/>
              </w:rPr>
              <w:t>1. Agro-ecosystems, 2. Coastal and marine, 3. Inland freshwater and wetland, 4. Urban and semi-urban, 5. Grassland and savannah, 6. Forest and woodland, 7. Alpine ecosystems, 8. Deserts and semi-deserts, 9. Islands, and 10. Mountains</w:t>
            </w:r>
          </w:p>
        </w:tc>
      </w:tr>
      <w:tr w:rsidR="00A01204" w:rsidRPr="0008241C" w14:paraId="0D7D5144" w14:textId="77777777" w:rsidTr="00642B4F">
        <w:trPr>
          <w:gridAfter w:val="1"/>
          <w:wAfter w:w="249" w:type="dxa"/>
        </w:trPr>
        <w:tc>
          <w:tcPr>
            <w:tcW w:w="1403" w:type="dxa"/>
            <w:tcBorders>
              <w:top w:val="nil"/>
              <w:left w:val="nil"/>
              <w:bottom w:val="nil"/>
              <w:right w:val="nil"/>
            </w:tcBorders>
            <w:shd w:val="clear" w:color="auto" w:fill="auto"/>
            <w:vAlign w:val="center"/>
          </w:tcPr>
          <w:p w14:paraId="72B373EE"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t>Political</w:t>
            </w:r>
          </w:p>
        </w:tc>
        <w:tc>
          <w:tcPr>
            <w:tcW w:w="7528" w:type="dxa"/>
            <w:tcBorders>
              <w:top w:val="nil"/>
              <w:left w:val="nil"/>
              <w:bottom w:val="nil"/>
              <w:right w:val="nil"/>
            </w:tcBorders>
            <w:shd w:val="clear" w:color="auto" w:fill="auto"/>
          </w:tcPr>
          <w:p w14:paraId="697375DB" w14:textId="77777777" w:rsidR="00A01204" w:rsidRPr="0008241C" w:rsidRDefault="00A01204" w:rsidP="00A01204">
            <w:pPr>
              <w:spacing w:before="120"/>
              <w:rPr>
                <w:rFonts w:ascii="Times New Roman" w:hAnsi="Times New Roman"/>
                <w:sz w:val="18"/>
                <w:szCs w:val="18"/>
              </w:rPr>
            </w:pPr>
            <w:r w:rsidRPr="0008241C">
              <w:rPr>
                <w:rFonts w:ascii="Times New Roman" w:hAnsi="Times New Roman"/>
                <w:sz w:val="18"/>
                <w:szCs w:val="18"/>
              </w:rPr>
              <w:t>1. Regional, 2. Subregional, 3. National/Sub-national, and 4. Local</w:t>
            </w:r>
          </w:p>
        </w:tc>
      </w:tr>
      <w:tr w:rsidR="00A01204" w:rsidRPr="0008241C" w14:paraId="0D408185" w14:textId="77777777" w:rsidTr="00642B4F">
        <w:trPr>
          <w:gridAfter w:val="1"/>
          <w:wAfter w:w="249" w:type="dxa"/>
        </w:trPr>
        <w:tc>
          <w:tcPr>
            <w:tcW w:w="1403" w:type="dxa"/>
            <w:tcBorders>
              <w:top w:val="nil"/>
              <w:left w:val="nil"/>
              <w:bottom w:val="nil"/>
              <w:right w:val="nil"/>
            </w:tcBorders>
            <w:shd w:val="clear" w:color="auto" w:fill="auto"/>
            <w:vAlign w:val="center"/>
          </w:tcPr>
          <w:p w14:paraId="1BA3571A"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lastRenderedPageBreak/>
              <w:t>Instruments</w:t>
            </w:r>
          </w:p>
          <w:p w14:paraId="6451392A" w14:textId="77777777" w:rsidR="00A01204" w:rsidRPr="0008241C" w:rsidRDefault="00A01204" w:rsidP="00A01204">
            <w:pPr>
              <w:rPr>
                <w:rFonts w:ascii="Times New Roman" w:hAnsi="Times New Roman"/>
                <w:b/>
                <w:sz w:val="18"/>
                <w:szCs w:val="18"/>
              </w:rPr>
            </w:pPr>
          </w:p>
        </w:tc>
        <w:tc>
          <w:tcPr>
            <w:tcW w:w="7528" w:type="dxa"/>
            <w:tcBorders>
              <w:top w:val="nil"/>
              <w:left w:val="nil"/>
              <w:bottom w:val="nil"/>
              <w:right w:val="nil"/>
            </w:tcBorders>
            <w:shd w:val="clear" w:color="auto" w:fill="auto"/>
          </w:tcPr>
          <w:p w14:paraId="1B0AED5B" w14:textId="77777777" w:rsidR="00A01204" w:rsidRPr="0008241C" w:rsidRDefault="00A01204" w:rsidP="00A01204">
            <w:pPr>
              <w:spacing w:before="120"/>
              <w:rPr>
                <w:rFonts w:ascii="Times New Roman" w:hAnsi="Times New Roman"/>
                <w:sz w:val="18"/>
                <w:szCs w:val="18"/>
              </w:rPr>
            </w:pPr>
            <w:r w:rsidRPr="0008241C">
              <w:rPr>
                <w:rFonts w:ascii="Times New Roman" w:hAnsi="Times New Roman"/>
                <w:sz w:val="18"/>
                <w:szCs w:val="18"/>
              </w:rPr>
              <w:t>1. Legal and Regulatory, 2. Economic and financial, 3. Human rights-based, 4. Management-based, and 5. Social and cultural instruments</w:t>
            </w:r>
          </w:p>
        </w:tc>
      </w:tr>
      <w:tr w:rsidR="00A01204" w:rsidRPr="0008241C" w14:paraId="6108A203" w14:textId="77777777" w:rsidTr="00642B4F">
        <w:trPr>
          <w:gridAfter w:val="1"/>
          <w:wAfter w:w="249" w:type="dxa"/>
        </w:trPr>
        <w:tc>
          <w:tcPr>
            <w:tcW w:w="1403" w:type="dxa"/>
            <w:tcBorders>
              <w:top w:val="nil"/>
              <w:left w:val="nil"/>
              <w:bottom w:val="nil"/>
              <w:right w:val="nil"/>
            </w:tcBorders>
            <w:shd w:val="clear" w:color="auto" w:fill="auto"/>
            <w:vAlign w:val="center"/>
          </w:tcPr>
          <w:p w14:paraId="7EB58D66"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t>Modes</w:t>
            </w:r>
          </w:p>
        </w:tc>
        <w:tc>
          <w:tcPr>
            <w:tcW w:w="7528" w:type="dxa"/>
            <w:tcBorders>
              <w:top w:val="nil"/>
              <w:left w:val="nil"/>
              <w:bottom w:val="nil"/>
              <w:right w:val="nil"/>
            </w:tcBorders>
            <w:shd w:val="clear" w:color="auto" w:fill="auto"/>
          </w:tcPr>
          <w:p w14:paraId="15FE8A34" w14:textId="77777777" w:rsidR="00A01204" w:rsidRPr="0008241C" w:rsidRDefault="00A01204" w:rsidP="00A01204">
            <w:pPr>
              <w:spacing w:before="120"/>
              <w:rPr>
                <w:rFonts w:ascii="Times New Roman" w:hAnsi="Times New Roman"/>
                <w:sz w:val="18"/>
                <w:szCs w:val="18"/>
              </w:rPr>
            </w:pPr>
            <w:r w:rsidRPr="0008241C">
              <w:rPr>
                <w:rFonts w:ascii="Times New Roman" w:hAnsi="Times New Roman"/>
                <w:sz w:val="18"/>
                <w:szCs w:val="18"/>
              </w:rPr>
              <w:t>1. Intergovernmental, 2. Centralised, 3. Decentralised, 4. Public-private, and 5. Self or private governance</w:t>
            </w:r>
          </w:p>
        </w:tc>
      </w:tr>
      <w:tr w:rsidR="00A01204" w:rsidRPr="0008241C" w14:paraId="56AAB1E5" w14:textId="77777777" w:rsidTr="00642B4F">
        <w:trPr>
          <w:gridAfter w:val="1"/>
          <w:wAfter w:w="249" w:type="dxa"/>
        </w:trPr>
        <w:tc>
          <w:tcPr>
            <w:tcW w:w="1403" w:type="dxa"/>
            <w:tcBorders>
              <w:top w:val="nil"/>
              <w:left w:val="nil"/>
              <w:bottom w:val="nil"/>
              <w:right w:val="nil"/>
            </w:tcBorders>
            <w:shd w:val="clear" w:color="auto" w:fill="auto"/>
            <w:vAlign w:val="center"/>
          </w:tcPr>
          <w:p w14:paraId="233C44FA"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t>Aichi Biodiversity Targets</w:t>
            </w:r>
          </w:p>
        </w:tc>
        <w:tc>
          <w:tcPr>
            <w:tcW w:w="7528" w:type="dxa"/>
            <w:tcBorders>
              <w:top w:val="nil"/>
              <w:left w:val="nil"/>
              <w:bottom w:val="nil"/>
              <w:right w:val="nil"/>
            </w:tcBorders>
            <w:shd w:val="clear" w:color="auto" w:fill="auto"/>
          </w:tcPr>
          <w:p w14:paraId="5A2EF646" w14:textId="77777777" w:rsidR="00A01204" w:rsidRPr="0008241C" w:rsidRDefault="00A01204" w:rsidP="00A01204">
            <w:pPr>
              <w:spacing w:before="120"/>
              <w:rPr>
                <w:rFonts w:ascii="Times New Roman" w:hAnsi="Times New Roman"/>
                <w:sz w:val="18"/>
                <w:szCs w:val="18"/>
              </w:rPr>
            </w:pPr>
            <w:r w:rsidRPr="0008241C">
              <w:rPr>
                <w:rFonts w:ascii="Times New Roman" w:hAnsi="Times New Roman"/>
                <w:sz w:val="18"/>
                <w:szCs w:val="18"/>
              </w:rPr>
              <w:t xml:space="preserve">1. Awareness of biodiversity increased, 2. Biodiversity values integrated, 3. Incentives reformed, 4. Sustainable production and consumption, 5. Habitat loss halved or reduced, 6. </w:t>
            </w:r>
            <w:r w:rsidRPr="0008241C">
              <w:rPr>
                <w:rFonts w:ascii="Times New Roman" w:hAnsi="Times New Roman"/>
                <w:noProof/>
                <w:sz w:val="18"/>
                <w:szCs w:val="18"/>
              </w:rPr>
              <w:t>Sustainable management</w:t>
            </w:r>
            <w:r w:rsidRPr="0008241C">
              <w:rPr>
                <w:rFonts w:ascii="Times New Roman" w:hAnsi="Times New Roman"/>
                <w:sz w:val="18"/>
                <w:szCs w:val="18"/>
              </w:rPr>
              <w:t xml:space="preserve"> of marine living resources, 7. Sustainable agriculture, aquaculture and forestry, 8. Pollution </w:t>
            </w:r>
            <w:r w:rsidRPr="0008241C">
              <w:rPr>
                <w:rFonts w:ascii="Times New Roman" w:hAnsi="Times New Roman"/>
                <w:noProof/>
                <w:sz w:val="18"/>
                <w:szCs w:val="18"/>
              </w:rPr>
              <w:t>reduced</w:t>
            </w:r>
            <w:r w:rsidRPr="0008241C">
              <w:rPr>
                <w:rFonts w:ascii="Times New Roman" w:hAnsi="Times New Roman"/>
                <w:sz w:val="18"/>
                <w:szCs w:val="18"/>
              </w:rPr>
              <w:t xml:space="preserve">, 9. Invasive alien species prevented and controlled, 10. Pressures on vulnerable ecosystems </w:t>
            </w:r>
            <w:r w:rsidRPr="0008241C">
              <w:rPr>
                <w:rFonts w:ascii="Times New Roman" w:hAnsi="Times New Roman"/>
                <w:noProof/>
                <w:sz w:val="18"/>
                <w:szCs w:val="18"/>
              </w:rPr>
              <w:t>reduced</w:t>
            </w:r>
            <w:r w:rsidRPr="0008241C">
              <w:rPr>
                <w:rFonts w:ascii="Times New Roman" w:hAnsi="Times New Roman"/>
                <w:sz w:val="18"/>
                <w:szCs w:val="18"/>
              </w:rPr>
              <w:t xml:space="preserve">, 11. Protected areas increased and </w:t>
            </w:r>
            <w:r w:rsidRPr="0008241C">
              <w:rPr>
                <w:rFonts w:ascii="Times New Roman" w:hAnsi="Times New Roman"/>
                <w:noProof/>
                <w:sz w:val="18"/>
                <w:szCs w:val="18"/>
              </w:rPr>
              <w:t>improved,</w:t>
            </w:r>
            <w:r w:rsidRPr="0008241C">
              <w:rPr>
                <w:rFonts w:ascii="Times New Roman" w:hAnsi="Times New Roman"/>
                <w:sz w:val="18"/>
                <w:szCs w:val="18"/>
              </w:rPr>
              <w:t xml:space="preserve"> 12. Extinction </w:t>
            </w:r>
            <w:r w:rsidRPr="0008241C">
              <w:rPr>
                <w:rFonts w:ascii="Times New Roman" w:hAnsi="Times New Roman"/>
                <w:noProof/>
                <w:sz w:val="18"/>
                <w:szCs w:val="18"/>
              </w:rPr>
              <w:t>prevented</w:t>
            </w:r>
            <w:r w:rsidRPr="0008241C">
              <w:rPr>
                <w:rFonts w:ascii="Times New Roman" w:hAnsi="Times New Roman"/>
                <w:sz w:val="18"/>
                <w:szCs w:val="18"/>
              </w:rPr>
              <w:t xml:space="preserve">, 13. Genetic diversity maintained, 14. Ecosystems and essential services safeguarded, 15. Ecosystems restored and resilience </w:t>
            </w:r>
            <w:r w:rsidRPr="0008241C">
              <w:rPr>
                <w:rFonts w:ascii="Times New Roman" w:hAnsi="Times New Roman"/>
                <w:noProof/>
                <w:sz w:val="18"/>
                <w:szCs w:val="18"/>
              </w:rPr>
              <w:t>enhanced,</w:t>
            </w:r>
            <w:r w:rsidRPr="0008241C">
              <w:rPr>
                <w:rFonts w:ascii="Times New Roman" w:hAnsi="Times New Roman"/>
                <w:sz w:val="18"/>
                <w:szCs w:val="18"/>
              </w:rPr>
              <w:t xml:space="preserve"> 16. Nagoya Protocol in force and operational, 17. NBSAPs adopted as policy instruments, 18. Traditional knowledge respected, 19. Knowledge improved, shared and applied, and 20. Financial resources from all sources increased</w:t>
            </w:r>
          </w:p>
        </w:tc>
      </w:tr>
      <w:tr w:rsidR="00A01204" w:rsidRPr="0008241C" w14:paraId="749594D2" w14:textId="77777777" w:rsidTr="00642B4F">
        <w:trPr>
          <w:gridAfter w:val="1"/>
          <w:wAfter w:w="249" w:type="dxa"/>
        </w:trPr>
        <w:tc>
          <w:tcPr>
            <w:tcW w:w="1403" w:type="dxa"/>
            <w:tcBorders>
              <w:top w:val="nil"/>
              <w:left w:val="nil"/>
              <w:bottom w:val="nil"/>
              <w:right w:val="nil"/>
            </w:tcBorders>
            <w:shd w:val="clear" w:color="auto" w:fill="auto"/>
            <w:vAlign w:val="center"/>
          </w:tcPr>
          <w:p w14:paraId="6D778F8E" w14:textId="77777777" w:rsidR="00A01204" w:rsidRPr="0008241C" w:rsidRDefault="00A01204" w:rsidP="00A01204">
            <w:pPr>
              <w:rPr>
                <w:rFonts w:ascii="Times New Roman" w:hAnsi="Times New Roman"/>
                <w:b/>
                <w:sz w:val="18"/>
                <w:szCs w:val="18"/>
              </w:rPr>
            </w:pPr>
            <w:r w:rsidRPr="0008241C">
              <w:rPr>
                <w:rFonts w:ascii="Times New Roman" w:hAnsi="Times New Roman"/>
                <w:b/>
                <w:sz w:val="18"/>
                <w:szCs w:val="18"/>
              </w:rPr>
              <w:t>Sustainable Development Goals</w:t>
            </w:r>
          </w:p>
        </w:tc>
        <w:tc>
          <w:tcPr>
            <w:tcW w:w="7528" w:type="dxa"/>
            <w:tcBorders>
              <w:top w:val="nil"/>
              <w:left w:val="nil"/>
              <w:bottom w:val="nil"/>
              <w:right w:val="nil"/>
            </w:tcBorders>
            <w:shd w:val="clear" w:color="auto" w:fill="auto"/>
          </w:tcPr>
          <w:p w14:paraId="1ECB33F9" w14:textId="77777777" w:rsidR="00A01204" w:rsidRPr="0008241C" w:rsidRDefault="00A01204" w:rsidP="00A01204">
            <w:pPr>
              <w:spacing w:before="120"/>
              <w:rPr>
                <w:rFonts w:ascii="Times New Roman" w:hAnsi="Times New Roman"/>
                <w:sz w:val="18"/>
                <w:szCs w:val="18"/>
              </w:rPr>
            </w:pPr>
            <w:r w:rsidRPr="0008241C">
              <w:rPr>
                <w:rFonts w:ascii="Times New Roman" w:hAnsi="Times New Roman"/>
                <w:sz w:val="18"/>
                <w:szCs w:val="18"/>
              </w:rPr>
              <w:t xml:space="preserve">1. End poverty, 2. End hunger, achieve food security, 3. Ensure healthy lives and promote well-being for all at all ages, 4. Ensure inclusive and equitable quality education, 5. Achieve gender equality, 6. Ensure availability and sustainable management of water and sanitation, 7. Ensure access to affordable, reliable, </w:t>
            </w:r>
            <w:r w:rsidRPr="0008241C">
              <w:rPr>
                <w:rFonts w:ascii="Times New Roman" w:hAnsi="Times New Roman"/>
                <w:noProof/>
                <w:sz w:val="18"/>
                <w:szCs w:val="18"/>
              </w:rPr>
              <w:t>sustainable</w:t>
            </w:r>
            <w:r w:rsidRPr="0008241C">
              <w:rPr>
                <w:rFonts w:ascii="Times New Roman" w:hAnsi="Times New Roman"/>
                <w:sz w:val="18"/>
                <w:szCs w:val="18"/>
              </w:rPr>
              <w:t xml:space="preserve"> and modern energy, 8. Promote sustained, inclusive and sustainable economic growth, 9. Build resilient infrastructure, 10. Reduce inequality within and among countries, 11. Make cities and human settlements inclusive, safe, resilient and sustainable, 12. Ensure sustainable consumption and production patterns, 13. Climate Action, 16. Promote just, peaceful and inclusive societies, and 17. Revitalise the global partnership </w:t>
            </w:r>
          </w:p>
        </w:tc>
      </w:tr>
    </w:tbl>
    <w:p w14:paraId="297B336D" w14:textId="77777777" w:rsidR="00A01204" w:rsidRPr="0008241C" w:rsidRDefault="00A01204" w:rsidP="00A01204">
      <w:pPr>
        <w:rPr>
          <w:rFonts w:eastAsia="MS Mincho"/>
          <w:sz w:val="22"/>
          <w:szCs w:val="22"/>
          <w:lang w:eastAsia="ja-JP"/>
        </w:rPr>
      </w:pPr>
    </w:p>
    <w:p w14:paraId="7670AF3E" w14:textId="77777777" w:rsidR="00A01204" w:rsidRPr="0008241C" w:rsidRDefault="00A01204" w:rsidP="00A01204">
      <w:pPr>
        <w:rPr>
          <w:rFonts w:eastAsia="MS Mincho"/>
          <w:sz w:val="22"/>
          <w:szCs w:val="22"/>
          <w:lang w:eastAsia="ja-JP"/>
        </w:rPr>
      </w:pPr>
    </w:p>
    <w:p w14:paraId="5BFFC4C6" w14:textId="77777777" w:rsidR="00A01204" w:rsidRPr="0008241C" w:rsidRDefault="00A01204" w:rsidP="00A01204">
      <w:pPr>
        <w:rPr>
          <w:rFonts w:eastAsia="MS Mincho"/>
          <w:sz w:val="22"/>
          <w:szCs w:val="22"/>
          <w:lang w:eastAsia="ja-JP"/>
        </w:rPr>
      </w:pPr>
    </w:p>
    <w:p w14:paraId="7E2CC57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886" w:name="_Toc504317379"/>
      <w:bookmarkStart w:id="1887" w:name="_Toc504318072"/>
      <w:bookmarkStart w:id="1888" w:name="_Toc504321418"/>
      <w:bookmarkStart w:id="1889" w:name="_Toc524048097"/>
      <w:r w:rsidRPr="0008241C">
        <w:rPr>
          <w:b/>
          <w:sz w:val="22"/>
          <w:szCs w:val="24"/>
        </w:rPr>
        <w:t>6.4.2.1</w:t>
      </w:r>
      <w:r w:rsidRPr="0008241C">
        <w:rPr>
          <w:b/>
          <w:sz w:val="22"/>
          <w:szCs w:val="24"/>
        </w:rPr>
        <w:tab/>
        <w:t>Expanding biodiversity coverage and improving governance of protected areas</w:t>
      </w:r>
      <w:bookmarkEnd w:id="1886"/>
      <w:bookmarkEnd w:id="1887"/>
      <w:bookmarkEnd w:id="1888"/>
      <w:bookmarkEnd w:id="1889"/>
    </w:p>
    <w:p w14:paraId="169FF811" w14:textId="77777777" w:rsidR="00A01204" w:rsidRPr="0008241C" w:rsidRDefault="00A01204" w:rsidP="00A01204">
      <w:pPr>
        <w:rPr>
          <w:sz w:val="22"/>
          <w:szCs w:val="22"/>
        </w:rPr>
      </w:pPr>
    </w:p>
    <w:p w14:paraId="11FC60A5" w14:textId="77777777" w:rsidR="00A01204" w:rsidRPr="0008241C" w:rsidRDefault="00A01204" w:rsidP="00A01204">
      <w:pPr>
        <w:rPr>
          <w:sz w:val="22"/>
          <w:szCs w:val="22"/>
        </w:rPr>
      </w:pPr>
      <w:r w:rsidRPr="0008241C">
        <w:rPr>
          <w:sz w:val="22"/>
          <w:szCs w:val="22"/>
        </w:rPr>
        <w:t xml:space="preserve">Protected areas, terrestrial as well as marine, have been the dominant policy option for limiting human impacts on biodiversity in the Asia-Pacific region. Presently, 13.3 per cent of the terrestrial areas and inland waters, and 15.7 per cent of coastal and marine areas under national jurisdiction within the Asia-Pacific region are currently protected </w:t>
      </w:r>
      <w:r w:rsidRPr="0008241C">
        <w:rPr>
          <w:sz w:val="22"/>
          <w:szCs w:val="22"/>
        </w:rPr>
        <w:fldChar w:fldCharType="begin" w:fldLock="1"/>
      </w:r>
      <w:r w:rsidRPr="0008241C">
        <w:rPr>
          <w:sz w:val="22"/>
          <w:szCs w:val="22"/>
        </w:rPr>
        <w:instrText>ADDIN CSL_CITATION {"citationItems":[{"id":"ITEM-1","itemData":{"URL":"www.protectedplanet.net","author":[{"dropping-particle":"","family":"UNEP-WCMC","given":"","non-dropping-particle":"","parse-names":false,"suffix":""},{"dropping-particle":"","family":"IUCN","given":"","non-dropping-particle":"","parse-names":false,"suffix":""}],"id":"ITEM-1","issued":{"date-parts":[["2017"]]},"publisher-place":"Cambridge, UK","title":"Protected Planet: The World Database on Protected Areas (WDPA) [On-line] [Oct 2017]","type":"webpage"},"uris":["http://www.mendeley.com/documents/?uuid=bc78c818-bd86-4dfa-9261-ed550349adb1"]}],"mendeley":{"formattedCitation":"(UNEP-WCMC &amp; IUCN, 2017)","plainTextFormattedCitation":"(UNEP-WCMC &amp; IUCN, 2017)","previouslyFormattedCitation":"(UNEP-WCMC &amp; IUCN, 2017)"},"properties":{"noteIndex":0},"schema":"https://github.com/citation-style-language/schema/raw/master/csl-citation.json"}</w:instrText>
      </w:r>
      <w:r w:rsidRPr="0008241C">
        <w:rPr>
          <w:sz w:val="22"/>
          <w:szCs w:val="22"/>
        </w:rPr>
        <w:fldChar w:fldCharType="separate"/>
      </w:r>
      <w:r w:rsidRPr="0008241C">
        <w:rPr>
          <w:sz w:val="22"/>
          <w:szCs w:val="22"/>
        </w:rPr>
        <w:t>(UNEP-WCMC &amp; IUCN, 2017)</w:t>
      </w:r>
      <w:r w:rsidRPr="0008241C">
        <w:rPr>
          <w:sz w:val="22"/>
          <w:szCs w:val="22"/>
        </w:rPr>
        <w:fldChar w:fldCharType="end"/>
      </w:r>
      <w:r w:rsidRPr="0008241C">
        <w:rPr>
          <w:sz w:val="22"/>
          <w:szCs w:val="22"/>
        </w:rPr>
        <w:t xml:space="preserve">. However, the existing prorected area network does not adequately cover areas of importance for biodiversity and are neither fully ecologically representative. For example, in 2013, only 16 per cent (326) of Important Bird and Biodiversity Areas (IBAs) and Alliance for Zero Extinction sites (AZEs) in Asia were completely covered by protected areas </w:t>
      </w:r>
      <w:r w:rsidRPr="0008241C">
        <w:rPr>
          <w:sz w:val="22"/>
          <w:szCs w:val="22"/>
        </w:rPr>
        <w:fldChar w:fldCharType="begin" w:fldLock="1"/>
      </w:r>
      <w:r w:rsidRPr="0008241C">
        <w:rPr>
          <w:sz w:val="22"/>
          <w:szCs w:val="22"/>
        </w:rPr>
        <w:instrText>ADDIN CSL_CITATION { "citationItems" : [ { "id" : "ITEM-1", "itemData" : { "DOI" : "DEW/1233/CA", "ISBN" : "9789280734164", "abstract" : "(2014): .", "author" : [ { "dropping-particle" : "", "family" : "Juffe-Bignoli", "given" : "D", "non-dropping-particle" : "", "parse-names" : false, "suffix" : "" }, { "dropping-particle" : "", "family" : "Burgess", "given" : "N D", "non-dropping-particle" : "", "parse-names" : false, "suffix" : "" }, { "dropping-particle" : "", "family" : "Bingham", "given" : "H", "non-dropping-particle" : "", "parse-names" : false, "suffix" : "" }, { "dropping-particle" : "", "family" : "Belle", "given" : "E M S", "non-dropping-particle" : "", "parse-names" : false, "suffix" : "" }, { "dropping-particle" : "", "family" : "Lima", "given" : "M G", "non-dropping-particle" : "de", "parse-names" : false, "suffix" : "" }, { "dropping-particle" : "", "family" : "Deguignet", "given" : "M", "non-dropping-particle" : "", "parse-names" : false, "suffix" : "" }, { "dropping-particle" : "", "family" : "Bertzky", "given" : "B", "non-dropping-particle" : "", "parse-names" : false, "suffix" : "" }, { "dropping-particle" : "", "family" : "Milam", "given" : "a N", "non-dropping-particle" : "", "parse-names" : false, "suffix" : "" }, { "dropping-particle" : "", "family" : "Martinez-Lopez", "given" : "J", "non-dropping-particle" : "", "parse-names" : false, "suffix" : "" }, { "dropping-particle" : "", "family" : "Lewis", "given" : "E", "non-dropping-particle" : "", "parse-names" : false, "suffix" : "" }, { "dropping-particle" : "", "family" : "Eassom", "given" : "A", "non-dropping-particle" : "", "parse-names" : false, "suffix" : "" }, { "dropping-particle" : "", "family" : "Wicander", "given" : "S", "non-dropping-particle" : "", "parse-names" : false, "suffix" : "" }, { "dropping-particle" : "", "family" : "Geldmann", "given" : "J", "non-dropping-particle" : "", "parse-names" : false, "suffix" : "" }, { "dropping-particle" : "", "family" : "Soesbergen", "given" : "A", "non-dropping-particle" : "van", "parse-names" : false, "suffix" : "" }, { "dropping-particle" : "", "family" : "Arnell", "given" : "a P", "non-dropping-particle" : "", "parse-names" : false, "suffix" : "" }, { "dropping-particle" : "", "family" : "O'Connor", "given" : "B", "non-dropping-particle" : "", "parse-names" : false, "suffix" : "" }, { "dropping-particle" : "", "family" : "Park", "given" : "S", "non-dropping-particle" : "", "parse-names" : false, "suffix" : "" }, { "dropping-particle" : "", "family" : "Shi", "given" : "Y N", "non-dropping-particle" : "", "parse-names" : false, "suffix" : "" }, { "dropping-particle" : "", "family" : "Danks", "given" : "F S", "non-dropping-particle" : "", "parse-names" : false, "suffix" : "" }, { "dropping-particle" : "", "family" : "MacSharry", "given" : "B", "non-dropping-particle" : "", "parse-names" : false, "suffix" : "" }, { "dropping-particle" : "", "family" : "Kingston", "given" : "N", "non-dropping-particle" : "", "parse-names" : false, "suffix" : "" } ], "container-title" : "Protected Planet Report", "id" : "ITEM-1", "issued" : { "date-parts" : [ [ "2014" ] ] }, "number-of-pages" : "69", "publisher" : "UNEP-WCMC", "publisher-place" : "Cambridge, UK", "title" : "Protected Planet Report 2014", "type" : "book" }, "uris" : [ "http://www.mendeley.com/documents/?uuid=73e03390-f6f8-457d-a507-c6cb1da3b2eb" ] } ], "mendeley" : { "formattedCitation" : "(D Juffe-Bignoli et al., 2014)", "plainTextFormattedCitation" : "(D Juffe-Bignoli et al., 2014)", "previouslyFormattedCitation" : "(D Juffe-Bignoli et al., 2014)" }, "properties" : { "noteIndex" : 0 }, "schema" : "https://github.com/citation-style-language/schema/raw/master/csl-citation.json" }</w:instrText>
      </w:r>
      <w:r w:rsidRPr="0008241C">
        <w:rPr>
          <w:sz w:val="22"/>
          <w:szCs w:val="22"/>
        </w:rPr>
        <w:fldChar w:fldCharType="separate"/>
      </w:r>
      <w:r w:rsidRPr="0008241C">
        <w:rPr>
          <w:noProof/>
          <w:sz w:val="22"/>
          <w:szCs w:val="22"/>
        </w:rPr>
        <w:t xml:space="preserve">(Juffe-Bignoli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mproving this coverage is essential, given the crucial importance of protected areas in safeguarding the biodiversity of important sites </w:t>
      </w:r>
      <w:r w:rsidRPr="0008241C">
        <w:rPr>
          <w:sz w:val="22"/>
          <w:szCs w:val="22"/>
        </w:rPr>
        <w:fldChar w:fldCharType="begin" w:fldLock="1"/>
      </w:r>
      <w:r w:rsidRPr="0008241C">
        <w:rPr>
          <w:sz w:val="22"/>
          <w:szCs w:val="22"/>
        </w:rPr>
        <w:instrText>ADDIN CSL_CITATION {"citationItems":[{"id":"ITEM-1","itemData":{"DOI":"10.1111/conl.12158","ISBN":"1755-263X","ISSN":"1755263X","PMID":"26955080","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 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managed sites and other effective area-based conservation measures.","author":[{"dropping-particle":"","family":"Butchart","given":"Stuart H.M.","non-dropping-particle":"","parse-names":false,"suffix":""},{"dropping-particle":"","family":"Clarke","given":"Martin","non-dropping-particle":"","parse-names":false,"suffix":""},{"dropping-particle":"","family":"Smith","given":"Robert J.","non-dropping-particle":"","parse-names":false,"suffix":""},{"dropping-particle":"","family":"Sykes","given":"Rachel E.","non-dropping-particle":"","parse-names":false,"suffix":""},{"dropping-particle":"","family":"Scharlemann","given":"Jörn P.W.","non-dropping-particle":"","parse-names":false,"suffix":""},{"dropping-particle":"","family":"Harfoot","given":"Mike","non-dropping-particle":"","parse-names":false,"suffix":""},{"dropping-particle":"","family":"Buchanan","given":"Graeme M.","non-dropping-particle":"","parse-names":false,"suffix":""},{"dropping-particle":"","family":"Angulo","given":"Ariadne","non-dropping-particle":"","parse-names":false,"suffix":""},{"dropping-particle":"","family":"Balmford","given":"Andrew","non-dropping-particle":"","parse-names":false,"suffix":""},{"dropping-particle":"","family":"Bertzky","given":"Bastian","non-dropping-particle":"","parse-names":false,"suffix":""},{"dropping-particle":"","family":"Brooks","given":"Thomas M.","non-dropping-particle":"","parse-names":false,"suffix":""},{"dropping-particle":"","family":"Carpenter","given":"Kent E.","non-dropping-particle":"","parse-names":false,"suffix":""},{"dropping-particle":"","family":"Comeros-Raynal","given":"Mia T.","non-dropping-particle":"","parse-names":false,"suffix":""},{"dropping-particle":"","family":"Cornell","given":"John","non-dropping-particle":"","parse-names":false,"suffix":""},{"dropping-particle":"","family":"Ficetola","given":"G. Francesco","non-dropping-particle":"","parse-names":false,"suffix":""},{"dropping-particle":"","family":"Fishpool","given":"Lincoln D.C.","non-dropping-particle":"","parse-names":false,"suffix":""},{"dropping-particle":"","family":"Fuller","given":"Richard A.","non-dropping-particle":"","parse-names":false,"suffix":""},{"dropping-particle":"","family":"Geldmann","given":"Jonas","non-dropping-particle":"","parse-names":false,"suffix":""},{"dropping-particle":"","family":"Harwell","given":"Heather","non-dropping-particle":"","parse-names":false,"suffix":""},{"dropping-particle":"","family":"Hilton-Taylor","given":"Craig","non-dropping-particle":"","parse-names":false,"suffix":""},{"dropping-particle":"","family":"Hoffmann","given":"Michael","non-dropping-particle":"","parse-names":false,"suffix":""},{"dropping-particle":"","family":"Joolia","given":"Ackbar","non-dropping-particle":"","parse-names":false,"suffix":""},{"dropping-particle":"","family":"Joppa","given":"Lucas","non-dropping-particle":"","parse-names":false,"suffix":""},{"dropping-particle":"","family":"Kingston","given":"Naomi","non-dropping-particle":"","parse-names":false,"suffix":""},{"dropping-particle":"","family":"May","given":"Ian","non-dropping-particle":"","parse-names":false,"suffix":""},{"dropping-particle":"","family":"Milam","given":"Amy","non-dropping-particle":"","parse-names":false,"suffix":""},{"dropping-particle":"","family":"Polidoro","given":"Beth","non-dropping-particle":"","parse-names":false,"suffix":""},{"dropping-particle":"","family":"Ralph","given":"Gina","non-dropping-particle":"","parse-names":false,"suffix":""},{"dropping-particle":"","family":"Richman","given":"Nadia","non-dropping-particle":"","parse-names":false,"suffix":""},{"dropping-particle":"","family":"Rondinini","given":"Carlo","non-dropping-particle":"","parse-names":false,"suffix":""},{"dropping-particle":"","family":"Segan","given":"Daniel B.","non-dropping-particle":"","parse-names":false,"suffix":""},{"dropping-particle":"","family":"Skolnik","given":"Benjamin","non-dropping-particle":"","parse-names":false,"suffix":""},{"dropping-particle":"","family":"Spalding","given":"Mark D.","non-dropping-particle":"","parse-names":false,"suffix":""},{"dropping-particle":"","family":"Stuart","given":"Simon N.","non-dropping-particle":"","parse-names":false,"suffix":""},{"dropping-particle":"","family":"Symes","given":"Andy","non-dropping-particle":"","parse-names":false,"suffix":""},{"dropping-particle":"","family":"Taylor","given":"Joseph","non-dropping-particle":"","parse-names":false,"suffix":""},{"dropping-particle":"","family":"Visconti","given":"Piero","non-dropping-particle":"","parse-names":false,"suffix":""},{"dropping-particle":"","family":"Watson","given":"James E.M.","non-dropping-particle":"","parse-names":false,"suffix":""},{"dropping-particle":"","family":"Wood","given":"Louisa","non-dropping-particle":"","parse-names":false,"suffix":""},{"dropping-particle":"","family":"Burgess","given":"Neil D.","non-dropping-particle":"","parse-names":false,"suffix":""}],"container-title":"Conservation Letters","id":"ITEM-1","issue":"5","issued":{"date-parts":[["2015"]]},"page":"329-337","title":"Shortfalls and Solutions for Meeting National and Global Conservation Area Targets","type":"article-journal","volume":"8"},"uris":["http://www.mendeley.com/documents/?uuid=b3897fe8-85cb-4845-ba4d-04eb141f4bff"]},{"id":"ITEM-2","itemData":{"DOI":"10.1111/conl.12158","ISBN":"1755-263X","ISSN":"1755263X","PMID":"22457717","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 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managed sites and other effective area-based conservation measures.","author":[{"dropping-particle":"","family":"Butchart","given":"Stuart H.M.","non-dropping-particle":"","parse-names":false,"suffix":""},{"dropping-particle":"","family":"Scharlemann","given":"Jörn P.W.","non-dropping-particle":"","parse-names":false,"suffix":""},{"dropping-particle":"","family":"Evans","given":"Mike I.","non-dropping-particle":"","parse-names":false,"suffix":""},{"dropping-particle":"","family":"Quader","given":"Suhel","non-dropping-particle":"","parse-names":false,"suffix":""},{"dropping-particle":"","family":"Aricò","given":"Salvatore","non-dropping-particle":"","parse-names":false,"suffix":""},{"dropping-particle":"","family":"Arinaitwe","given":"Julius","non-dropping-particle":"","parse-names":false,"suffix":""},{"dropping-particle":"","family":"Balman","given":"Mark","non-dropping-particle":"","parse-names":false,"suffix":""},{"dropping-particle":"","family":"Bennun","given":"Leon A.","non-dropping-particle":"","parse-names":false,"suffix":""},{"dropping-particle":"","family":"Bertzky","given":"Bastian","non-dropping-particle":"","parse-names":false,"suffix":""},{"dropping-particle":"","family":"Besançon","given":"Charles","non-dropping-particle":"","parse-names":false,"suffix":""},{"dropping-particle":"","family":"Boucher","given":"Timothy M.","non-dropping-particle":"","parse-names":false,"suffix":""},{"dropping-particle":"","family":"Brooks","given":"Thomas M.","non-dropping-particle":"","parse-names":false,"suffix":""},{"dropping-particle":"","family":"Burfield","given":"Ian J.","non-dropping-particle":"","parse-names":false,"suffix":""},{"dropping-particle":"","family":"Burgess","given":"Neil D.","non-dropping-particle":"","parse-names":false,"suffix":""},{"dropping-particle":"","family":"Chan","given":"Simba","non-dropping-particle":"","parse-names":false,"suffix":""},{"dropping-particle":"","family":"Clay","given":"Rob P.","non-dropping-particle":"","parse-names":false,"suffix":""},{"dropping-particle":"","family":"Crosby","given":"Mike J.","non-dropping-particle":"","parse-names":false,"suffix":""},{"dropping-particle":"","family":"Davidson","given":"Nicholas C.","non-dropping-particle":"","parse-names":false,"suffix":""},{"dropping-particle":"","family":"Silva","given":"Naamal","non-dropping-particle":"de","parse-names":false,"suffix":""},{"dropping-particle":"","family":"Devenish","given":"Christian","non-dropping-particle":"","parse-names":false,"suffix":""},{"dropping-particle":"","family":"Dutson","given":"Guy C.L.","non-dropping-particle":"","parse-names":false,"suffix":""},{"dropping-particle":"","family":"Fernández","given":"David F.Díaz","non-dropping-particle":"","parse-names":false,"suffix":""},{"dropping-particle":"","family":"Fishpool","given":"Lincoln D.C.","non-dropping-particle":"","parse-names":false,"suffix":""},{"dropping-particle":"","family":"Fitzgerald","given":"Claire","non-dropping-particle":"","parse-names":false,"suffix":""},{"dropping-particle":"","family":"Foster","given":"Matt","non-dropping-particle":"","parse-names":false,"suffix":""},{"dropping-particle":"","family":"Heath","given":"Melanie F.","non-dropping-particle":"","parse-names":false,"suffix":""},{"dropping-particle":"","family":"Hockings","given":"Marc","non-dropping-particle":"","parse-names":false,"suffix":""},{"dropping-particle":"","family":"Hoffmann","given":"Michael","non-dropping-particle":"","parse-names":false,"suffix":""},{"dropping-particle":"","family":"Knox","given":"David","non-dropping-particle":"","parse-names":false,"suffix":""},{"dropping-particle":"","family":"Larsen","given":"Frank W.","non-dropping-particle":"","parse-names":false,"suffix":""},{"dropping-particle":"","family":"Lamoreux","given":"John F.","non-dropping-particle":"","parse-names":false,"suffix":""},{"dropping-particle":"","family":"Loucks","given":"Colby","non-dropping-particle":"","parse-names":false,"suffix":""},{"dropping-particle":"","family":"May","given":"Ian","non-dropping-particle":"","parse-names":false,"suffix":""},{"dropping-particle":"","family":"Millett","given":"James","non-dropping-particle":"","parse-names":false,"suffix":""},{"dropping-particle":"","family":"Molloy","given":"Dominic","non-dropping-particle":"","parse-names":false,"suffix":""},{"dropping-particle":"","family":"Morling","given":"Paul","non-dropping-particle":"","parse-names":false,"suffix":""},{"dropping-particle":"","family":"Parr","given":"Mike","non-dropping-particle":"","parse-names":false,"suffix":""},{"dropping-particle":"","family":"Ricketts","given":"Taylor H.","non-dropping-particle":"","parse-names":false,"suffix":""},{"dropping-particle":"","family":"Seddon","given":"Nathalie","non-dropping-particle":"","parse-names":false,"suffix":""},{"dropping-particle":"","family":"Skolnik","given":"Benjamin","non-dropping-particle":"","parse-names":false,"suffix":""},{"dropping-particle":"","family":"Stuart","given":"Simon N.","non-dropping-particle":"","parse-names":false,"suffix":""},{"dropping-particle":"","family":"Upgren","given":"Amy","non-dropping-particle":"","parse-names":false,"suffix":""},{"dropping-particle":"","family":"Woodley","given":"Stephen","non-dropping-particle":"","parse-names":false,"suffix":""},{"dropping-particle":"","family":"Clarke","given":"Martin","non-dropping-particle":"","parse-names":false,"suffix":""},{"dropping-particle":"","family":"Smith","given":"Robert J.","non-dropping-particle":"","parse-names":false,"suffix":""},{"dropping-particle":"","family":"Sykes","given":"Rachel E.","non-dropping-particle":"","parse-names":false,"suffix":""},{"dropping-particle":"","family":"Scharlemann","given":"Jörn P.W.","non-dropping-particle":"","parse-names":false,"suffix":""},{"dropping-particle":"","family":"Harfoot","given":"Mike","non-dropping-particle":"","parse-names":false,"suffix":""},{"dropping-particle":"","family":"Buchanan","given":"Graeme M.","non-dropping-particle":"","parse-names":false,"suffix":""},{"dropping-particle":"","family":"Angulo","given":"Ariadne","non-dropping-particle":"","parse-names":false,"suffix":""},{"dropping-particle":"","family":"Balmford","given":"Andrew","non-dropping-particle":"","parse-names":false,"suffix":""},{"dropping-particle":"","family":"Bertzky","given":"Bastian","non-dropping-particle":"","parse-names":false,"suffix":""},{"dropping-particle":"","family":"Brooks","given":"Thomas M.","non-dropping-particle":"","parse-names":false,"suffix":""},{"dropping-particle":"","family":"Carpenter","given":"Kent E.","non-dropping-particle":"","parse-names":false,"suffix":""},{"dropping-particle":"","family":"Comeros-Raynal","given":"Mia T.","non-dropping-particle":"","parse-names":false,"suffix":""},{"dropping-particle":"","family":"Cornell","given":"John","non-dropping-particle":"","parse-names":false,"suffix":""},{"dropping-particle":"","family":"Ficetola","given":"G. Francesco","non-dropping-particle":"","parse-names":false,"suffix":""},{"dropping-particle":"","family":"Fishpool","given":"Lincoln D.C.","non-dropping-particle":"","parse-names":false,"suffix":""},{"dropping-particle":"","family":"Fuller","given":"Richard A.","non-dropping-particle":"","parse-names":false,"suffix":""},{"dropping-particle":"","family":"Geldmann","given":"Jonas","non-dropping-particle":"","parse-names":false,"suffix":""},{"dropping-particle":"","family":"Harwell","given":"Heather","non-dropping-particle":"","parse-names":false,"suffix":""},{"dropping-particle":"","family":"Hilton-Taylor","given":"Craig","non-dropping-particle":"","parse-names":false,"suffix":""},{"dropping-particle":"","family":"Hoffmann","given":"Michael","non-dropping-particle":"","parse-names":false,"suffix":""},{"dropping-particle":"","family":"Joolia","given":"Ackbar","non-dropping-particle":"","parse-names":false,"suffix":""},{"dropping-particle":"","family":"Joppa","given":"Lucas","non-dropping-particle":"","parse-names":false,"suffix":""},{"dropping-particle":"","family":"Kingston","given":"Naomi","non-dropping-particle":"","parse-names":false,"suffix":""},{"dropping-particle":"","family":"May","given":"Ian","non-dropping-particle":"","parse-names":false,"suffix":""},{"dropping-particle":"","family":"Milam","given":"Amy","non-dropping-particle":"","parse-names":false,"suffix":""},{"dropping-particle":"","family":"Polidoro","given":"Beth","non-dropping-particle":"","parse-names":false,"suffix":""},{"dropping-particle":"","family":"Ralph","given":"Gina","non-dropping-particle":"","parse-names":false,"suffix":""},{"dropping-particle":"","family":"Richman","given":"Nadia","non-dropping-particle":"","parse-names":false,"suffix":""},{"dropping-particle":"","family":"Rondinini","given":"Carlo","non-dropping-particle":"","parse-names":false,"suffix":""},{"dropping-particle":"","family":"Segan","given":"Daniel B.","non-dropping-particle":"","parse-names":false,"suffix":""},{"dropping-particle":"","family":"Skolnik","given":"Benjamin","non-dropping-particle":"","parse-names":false,"suffix":""},{"dropping-particle":"","family":"Spalding","given":"Mark D.","non-dropping-particle":"","parse-names":false,"suffix":""},{"dropping-particle":"","family":"Stuart","given":"Simon N.","non-dropping-particle":"","parse-names":false,"suffix":""},{"dropping-particle":"","family":"Symes","given":"Andy","non-dropping-particle":"","parse-names":false,"suffix":""},{"dropping-particle":"","family":"Taylor","given":"Joseph","non-dropping-particle":"","parse-names":false,"suffix":""},{"dropping-particle":"","family":"Visconti","given":"Piero","non-dropping-particle":"","parse-names":false,"suffix":""},{"dropping-particle":"","family":"Watson","given":"James E.M.","non-dropping-particle":"","parse-names":false,"suffix":""},{"dropping-particle":"","family":"Wood","given":"Louisa","non-dropping-particle":"","parse-names":false,"suffix":""},{"dropping-particle":"","family":"Burgess","given":"Neil D.","non-dropping-particle":"","parse-names":false,"suffix":""}],"container-title":"Conservation Letters","id":"ITEM-2","issue":"3","issued":{"date-parts":[["2012"]]},"page":"329-337","title":"Protecting important sites for biodiversity contributes to meeting global conservation targets","type":"article-journal","volume":"7"},"uris":["http://www.mendeley.com/documents/?uuid=fc086db5-1757-40e5-a025-9bb5e7f66e20"]}],"mendeley":{"formattedCitation":"(Butchart et al., 2012, 2015)","plainTextFormattedCitation":"(Butchart et al., 2012, 2015)","previouslyFormattedCitation":"(Butchart et al., 2012, 2015)"},"properties":{"noteIndex":0},"schema":"https://github.com/citation-style-language/schema/raw/master/csl-citation.json"}</w:instrText>
      </w:r>
      <w:r w:rsidRPr="0008241C">
        <w:rPr>
          <w:sz w:val="22"/>
          <w:szCs w:val="22"/>
        </w:rPr>
        <w:fldChar w:fldCharType="separate"/>
      </w:r>
      <w:r w:rsidRPr="0008241C">
        <w:rPr>
          <w:sz w:val="22"/>
          <w:szCs w:val="22"/>
        </w:rPr>
        <w:t xml:space="preserve">(Butchart </w:t>
      </w:r>
      <w:r w:rsidRPr="0008241C">
        <w:rPr>
          <w:i/>
          <w:sz w:val="22"/>
          <w:szCs w:val="22"/>
        </w:rPr>
        <w:t>et al</w:t>
      </w:r>
      <w:r w:rsidRPr="0008241C">
        <w:rPr>
          <w:sz w:val="22"/>
          <w:szCs w:val="22"/>
        </w:rPr>
        <w:t>., 2012, 2015)</w:t>
      </w:r>
      <w:r w:rsidRPr="0008241C">
        <w:rPr>
          <w:sz w:val="22"/>
          <w:szCs w:val="22"/>
        </w:rPr>
        <w:fldChar w:fldCharType="end"/>
      </w:r>
      <w:r w:rsidRPr="0008241C">
        <w:rPr>
          <w:sz w:val="22"/>
          <w:szCs w:val="22"/>
        </w:rPr>
        <w:t>, as well as policy alignment given that this indicator is used to track progress towards SDG Targets 14.5.1, 15.1.2, 15.4.1 and Aichi Target 11.</w:t>
      </w:r>
    </w:p>
    <w:p w14:paraId="1A1463D3" w14:textId="77777777" w:rsidR="00A01204" w:rsidRPr="0008241C" w:rsidRDefault="00A01204" w:rsidP="00A01204">
      <w:pPr>
        <w:rPr>
          <w:sz w:val="22"/>
          <w:szCs w:val="22"/>
        </w:rPr>
      </w:pPr>
    </w:p>
    <w:p w14:paraId="1B464CE1" w14:textId="0D23C339" w:rsidR="00A01204" w:rsidRPr="0008241C" w:rsidRDefault="00A01204" w:rsidP="00A01204">
      <w:pPr>
        <w:rPr>
          <w:sz w:val="22"/>
          <w:szCs w:val="22"/>
        </w:rPr>
      </w:pPr>
      <w:r w:rsidRPr="0008241C">
        <w:rPr>
          <w:sz w:val="22"/>
          <w:szCs w:val="22"/>
        </w:rPr>
        <w:t xml:space="preserve">The governance of protected areas </w:t>
      </w:r>
      <w:r w:rsidRPr="0008241C">
        <w:rPr>
          <w:noProof/>
          <w:sz w:val="22"/>
          <w:szCs w:val="22"/>
        </w:rPr>
        <w:t>is</w:t>
      </w:r>
      <w:r w:rsidRPr="0008241C">
        <w:rPr>
          <w:sz w:val="22"/>
          <w:szCs w:val="22"/>
        </w:rPr>
        <w:t xml:space="preserve"> framed by the country’s policies and plans (section 6.2.2) and often supported by subregional frameworks and agreements (section 6.2.1) as in the case South East Asia (ASEAN) and South Asia (SAARC). The option for improving governance of protected areas is increasingly using human rights-based instrument because of the need to consider the rights of indigenous people and local communities in the Asia-Pacific region (Figure 6.6). A review of assessments of the </w:t>
      </w:r>
      <w:r w:rsidRPr="0008241C">
        <w:rPr>
          <w:noProof/>
          <w:sz w:val="22"/>
          <w:szCs w:val="22"/>
        </w:rPr>
        <w:t>performance</w:t>
      </w:r>
      <w:r w:rsidRPr="0008241C">
        <w:rPr>
          <w:sz w:val="22"/>
          <w:szCs w:val="22"/>
        </w:rPr>
        <w:t xml:space="preserve"> of protected areas in the Asia-Pacific region, however, indicates that their overall impact on containing human interference on biodiversity is highly variable </w:t>
      </w:r>
      <w:r w:rsidRPr="0008241C">
        <w:rPr>
          <w:sz w:val="22"/>
          <w:szCs w:val="22"/>
        </w:rPr>
        <w:fldChar w:fldCharType="begin" w:fldLock="1"/>
      </w:r>
      <w:r w:rsidRPr="0008241C">
        <w:rPr>
          <w:sz w:val="22"/>
          <w:szCs w:val="22"/>
        </w:rPr>
        <w:instrText>ADDIN CSL_CITATION {"citationItems":[{"id":"ITEM-1","itemData":{"author":[{"dropping-particle":"","family":"Leverington","given":"F","non-dropping-particle":"","parse-names":false,"suffix":""},{"dropping-particle":"","family":"Costa","given":"K L","non-dropping-particle":"","parse-names":false,"suffix":""},{"dropping-particle":"","family":"Courrau","given":"J","non-dropping-particle":"","parse-names":false,"suffix":""},{"dropping-particle":"","family":"Pavese","given":"H","non-dropping-particle":"","parse-names":false,"suffix":""},{"dropping-particle":"","family":"Nolte","given":"C","non-dropping-particle":"","parse-names":false,"suffix":""},{"dropping-particle":"","family":"Marr","given":"M","non-dropping-particle":"","parse-names":false,"suffix":""},{"dropping-particle":"","family":"Coad","given":"L","non-dropping-particle":"","parse-names":false,"suffix":""},{"dropping-particle":"","family":"Burgess","given":"N","non-dropping-particle":"","parse-names":false,"suffix":""},{"dropping-particle":"","family":"Bomhard","given":"B","non-dropping-particle":"","parse-names":false,"suffix":""},{"dropping-particle":"","family":"Hockings","given":"M","non-dropping-particle":"","parse-names":false,"suffix":""}],"id":"ITEM-1","issued":{"date-parts":[["2010"]]},"publisher-place":"Brisbane AUSTRALIA","title":"Management effectiveness evaluation in protected areas – a global study. Second Edition.","type":"report"},"uris":["http://www.mendeley.com/documents/?uuid=af640e36-5196-405e-9946-c17e441718f7"]},{"id":"ITEM-2","itemData":{"DOI":"10.1073/pnas.1011529108","ISBN":"0027-8424","ISSN":"1091-6490","PMID":"21873177","abstract":"Protected areas are the dominant approach to protecting biodiversity and the supply of ecosystem services. Because these protected areas are often placed in regions with widespread poverty and because they can limit agricultural development and exploitation of natural resources, concerns have been raised about their potential to create or reinforce poverty traps. Previous studies suggest that the protected area systems in Costa Rica and Thailand, on average, reduced deforestation and alleviated poverty. We examine these results in more detail by characterizing the heterogeneity of responses to protection conditional on observable characteristics. We find no evidence that protected areas trap historically poorer areas in poverty. In fact, we find that poorer areas at baseline seem to have the greatest levels of poverty reduction as a result of protection. However, we do find that the spatial characteristics associated with the most poverty alleviation are not necessarily the characteristics associated with the most avoided deforestation. We show how an understanding of these spatially heterogeneous responses to protection can be used to generate suitability maps that identify locations in which both environmental and poverty alleviation goals are most likely to be achieved.","author":[{"dropping-particle":"","family":"Ferraro","given":"Paul J","non-dropping-particle":"","parse-names":false,"suffix":""},{"dropping-particle":"","family":"Hanauer","given":"Merlin M","non-dropping-particle":"","parse-names":false,"suffix":""},{"dropping-particle":"","family":"Sims","given":"Katharine R E","non-dropping-particle":"","parse-names":false,"suffix":""}],"container-title":"Proceedings of the National Academy of Sciences of the United States of America","id":"ITEM-2","issue":"34","issued":{"date-parts":[["2011"]]},"page":"13913-13918","title":"Conditions associated with protected area success in conservation and poverty reduction","type":"article-journal","volume":"108"},"uris":["http://www.mendeley.com/documents/?uuid=bcef531b-cdc9-4d9c-8255-c395fa5a5d20"]}],"mendeley":{"formattedCitation":"(Ferraro &lt;i&gt;et al.&lt;/i&gt;, 2011; Leverington &lt;i&gt;et al.&lt;/i&gt;, 2010)","plainTextFormattedCitation":"(Ferraro et al., 2011; Leverington et al., 2010)","previouslyFormattedCitation":"(Ferraro &lt;i&gt;et al.&lt;/i&gt;, 2011; Leverington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Ferraro </w:t>
      </w:r>
      <w:r w:rsidRPr="0008241C">
        <w:rPr>
          <w:i/>
          <w:noProof/>
          <w:sz w:val="22"/>
          <w:szCs w:val="22"/>
        </w:rPr>
        <w:t>et al.</w:t>
      </w:r>
      <w:r w:rsidRPr="0008241C">
        <w:rPr>
          <w:noProof/>
          <w:sz w:val="22"/>
          <w:szCs w:val="22"/>
        </w:rPr>
        <w:t xml:space="preserve">, 2011; Leverington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In addition to the Satoyama Initiative (</w:t>
      </w:r>
      <w:r w:rsidRPr="0008241C">
        <w:rPr>
          <w:sz w:val="22"/>
          <w:szCs w:val="22"/>
        </w:rPr>
        <w:fldChar w:fldCharType="begin"/>
      </w:r>
      <w:r w:rsidRPr="0008241C">
        <w:rPr>
          <w:sz w:val="22"/>
          <w:szCs w:val="22"/>
        </w:rPr>
        <w:instrText xml:space="preserve"> REF _Ref496891099 \h  \* MERGEFORMAT </w:instrText>
      </w:r>
      <w:r w:rsidRPr="0008241C">
        <w:rPr>
          <w:sz w:val="22"/>
          <w:szCs w:val="22"/>
        </w:rPr>
      </w:r>
      <w:r w:rsidRPr="0008241C">
        <w:rPr>
          <w:sz w:val="22"/>
          <w:szCs w:val="22"/>
        </w:rPr>
        <w:fldChar w:fldCharType="separate"/>
      </w:r>
      <w:r w:rsidR="00D74032" w:rsidRPr="00D74032">
        <w:rPr>
          <w:sz w:val="22"/>
          <w:szCs w:val="22"/>
        </w:rPr>
        <w:t>Box 6.7</w:t>
      </w:r>
      <w:r w:rsidRPr="0008241C">
        <w:rPr>
          <w:sz w:val="22"/>
          <w:szCs w:val="22"/>
        </w:rPr>
        <w:fldChar w:fldCharType="end"/>
      </w:r>
      <w:r w:rsidRPr="0008241C">
        <w:rPr>
          <w:sz w:val="22"/>
          <w:szCs w:val="22"/>
        </w:rPr>
        <w:t xml:space="preserve">), positive impact cases include that of protected forests in Thailand, wherein about 15 </w:t>
      </w:r>
      <w:r w:rsidRPr="0008241C">
        <w:rPr>
          <w:noProof/>
          <w:sz w:val="22"/>
          <w:szCs w:val="22"/>
        </w:rPr>
        <w:t xml:space="preserve">per cent </w:t>
      </w:r>
      <w:r w:rsidRPr="0008241C">
        <w:rPr>
          <w:sz w:val="22"/>
          <w:szCs w:val="22"/>
        </w:rPr>
        <w:t xml:space="preserve">of these areas would have been deforested in the absence of protection </w:t>
      </w:r>
      <w:r w:rsidRPr="0008241C">
        <w:rPr>
          <w:sz w:val="22"/>
          <w:szCs w:val="22"/>
        </w:rPr>
        <w:fldChar w:fldCharType="begin" w:fldLock="1"/>
      </w:r>
      <w:r w:rsidRPr="0008241C">
        <w:rPr>
          <w:sz w:val="22"/>
          <w:szCs w:val="22"/>
        </w:rPr>
        <w:instrText>ADDIN CSL_CITATION {"citationItems":[{"id":"ITEM-1","itemData":{"DOI":"10.1073/pnas.1011529108","ISBN":"0027-8424","ISSN":"1091-6490","PMID":"21873177","abstract":"Protected areas are the dominant approach to protecting biodiversity and the supply of ecosystem services. Because these protected areas are often placed in regions with widespread poverty and because they can limit agricultural development and exploitation of natural resources, concerns have been raised about their potential to create or reinforce poverty traps. Previous studies suggest that the protected area systems in Costa Rica and Thailand, on average, reduced deforestation and alleviated poverty. We examine these results in more detail by characterizing the heterogeneity of responses to protection conditional on observable characteristics. We find no evidence that protected areas trap historically poorer areas in poverty. In fact, we find that poorer areas at baseline seem to have the greatest levels of poverty reduction as a result of protection. However, we do find that the spatial characteristics associated with the most poverty alleviation are not necessarily the characteristics associated with the most avoided deforestation. We show how an understanding of these spatially heterogeneous responses to protection can be used to generate suitability maps that identify locations in which both environmental and poverty alleviation goals are most likely to be achieved.","author":[{"dropping-particle":"","family":"Ferraro","given":"Paul J","non-dropping-particle":"","parse-names":false,"suffix":""},{"dropping-particle":"","family":"Hanauer","given":"Merlin M","non-dropping-particle":"","parse-names":false,"suffix":""},{"dropping-particle":"","family":"Sims","given":"Katharine R E","non-dropping-particle":"","parse-names":false,"suffix":""}],"container-title":"Proceedings of the National Academy of Sciences of the United States of America","id":"ITEM-1","issue":"34","issued":{"date-parts":[["2011"]]},"page":"13913-13918","title":"Conditions associated with protected area success in conservation and poverty reduction","type":"article-journal","volume":"108"},"uris":["http://www.mendeley.com/documents/?uuid=bcef531b-cdc9-4d9c-8255-c395fa5a5d20"]}],"mendeley":{"formattedCitation":"(Ferraro &lt;i&gt;et al.&lt;/i&gt;, 2011)","plainTextFormattedCitation":"(Ferraro et al., 2011)","previouslyFormattedCitation":"(Ferraro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Ferraro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w:t>
      </w:r>
    </w:p>
    <w:p w14:paraId="73000231" w14:textId="77777777" w:rsidR="00A01204" w:rsidRPr="0008241C" w:rsidRDefault="00A01204" w:rsidP="00A01204">
      <w:pPr>
        <w:rPr>
          <w:sz w:val="22"/>
          <w:szCs w:val="22"/>
        </w:rPr>
      </w:pPr>
    </w:p>
    <w:p w14:paraId="62610351" w14:textId="77777777" w:rsidR="00A01204" w:rsidRPr="0008241C" w:rsidRDefault="00A01204" w:rsidP="00A01204">
      <w:pPr>
        <w:rPr>
          <w:sz w:val="22"/>
          <w:szCs w:val="22"/>
        </w:rPr>
      </w:pPr>
      <w:r w:rsidRPr="0008241C">
        <w:rPr>
          <w:sz w:val="22"/>
          <w:szCs w:val="22"/>
        </w:rPr>
        <w:t xml:space="preserve">At the same time, </w:t>
      </w:r>
      <w:r w:rsidRPr="0008241C">
        <w:rPr>
          <w:sz w:val="22"/>
          <w:szCs w:val="22"/>
        </w:rPr>
        <w:fldChar w:fldCharType="begin" w:fldLock="1"/>
      </w:r>
      <w:r w:rsidRPr="0008241C">
        <w:rPr>
          <w:sz w:val="22"/>
          <w:szCs w:val="22"/>
        </w:rPr>
        <w:instrText>ADDIN CSL_CITATION {"citationItems":[{"id":"ITEM-1","itemData":{"DOI":"10.1371/journal.pone.0065298","ISBN":"1932-6203","ISSN":"19326203","PMID":"23741486","abstract":"Habitat loss imperils species both locally and globally, so protection of intact habitat is critical for slowing the rate of biodiversity decline. Globally, more than 150,000 protected areas have been designated with a goal of protecting species and ecosystems, but whether they can continue to achieve this goal as human impacts escalate is unknown. Here we show that in South Asia, one of the world's major growth epicentres, the trajectory of habitat conversion rates inside protected areas is indistinguishable from that on unprotected lands, and habitat conversion rates do not decline following gazettement of a protected area. Moreover, a quarter of the land inside South Asia's protected areas is now classified as human modified. If the global community is to make significant progress towards the Convention on Biological Diversity's Aichi Target on protected areas, there is an urgent need both to substantially enhance management of these protected areas and to develop systematic conservation outside the formal protected area system.","author":[{"dropping-particle":"","family":"Clark","given":"Natalie E.","non-dropping-particle":"","parse-names":false,"suffix":""},{"dropping-particle":"","family":"Boakes","given":"Elizabeth H.","non-dropping-particle":"","parse-names":false,"suffix":""},{"dropping-particle":"","family":"McGowan","given":"Philip J K","non-dropping-particle":"","parse-names":false,"suffix":""},{"dropping-particle":"","family":"Mace","given":"Georgina M.","non-dropping-particle":"","parse-names":false,"suffix":""},{"dropping-particle":"","family":"Fuller","given":"Richard A.","non-dropping-particle":"","parse-names":false,"suffix":""}],"container-title":"PLoS ONE","id":"ITEM-1","issued":{"date-parts":[["2013"]]},"title":"Protected Areas in South Asia Have Not Prevented Habitat Loss: A Study Using Historical Models of Land-Use Change","type":"article-journal"},"uris":["http://www.mendeley.com/documents/?uuid=11c7954d-46ac-4c17-b021-c63bf8c49c05"]}],"mendeley":{"formattedCitation":"(Clark &lt;i&gt;et al.&lt;/i&gt;, 2013)","manualFormatting":"Clark, Boakes, McGowan, Mace, &amp; Fuller (2013)","plainTextFormattedCitation":"(Clark et al., 2013)","previouslyFormattedCitation":"(Clark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Clark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 xml:space="preserve"> while assessing the impact of the South Asian protected area network on protecting species and outcomes, conclude that the trajectory of habitat conversion rates inside protected areas remained indistinguishable from those not covered under the protected area system. The assessment further indicates that the gazettement and current management of </w:t>
      </w:r>
      <w:r w:rsidRPr="0008241C">
        <w:rPr>
          <w:noProof/>
          <w:sz w:val="22"/>
          <w:szCs w:val="22"/>
        </w:rPr>
        <w:t xml:space="preserve">these protected areas </w:t>
      </w:r>
      <w:r w:rsidRPr="0008241C">
        <w:rPr>
          <w:sz w:val="22"/>
          <w:szCs w:val="22"/>
        </w:rPr>
        <w:t xml:space="preserve">did not lead to a </w:t>
      </w:r>
      <w:r w:rsidRPr="0008241C">
        <w:rPr>
          <w:noProof/>
          <w:sz w:val="22"/>
          <w:szCs w:val="22"/>
        </w:rPr>
        <w:t>reduction</w:t>
      </w:r>
      <w:r w:rsidRPr="0008241C">
        <w:rPr>
          <w:sz w:val="22"/>
          <w:szCs w:val="22"/>
        </w:rPr>
        <w:t xml:space="preserve"> in human modification of these areas, and therefore called for substantially enhancing management, as well as developing systematic conservation outside formal protected area system (ibid). A national scale analysis of protected area systems in China, one of the most rapidly </w:t>
      </w:r>
      <w:r w:rsidRPr="0008241C">
        <w:rPr>
          <w:noProof/>
          <w:sz w:val="22"/>
          <w:szCs w:val="22"/>
        </w:rPr>
        <w:t>developing</w:t>
      </w:r>
      <w:r w:rsidRPr="0008241C">
        <w:rPr>
          <w:sz w:val="22"/>
          <w:szCs w:val="22"/>
        </w:rPr>
        <w:t xml:space="preserve"> nations </w:t>
      </w:r>
      <w:r w:rsidRPr="0008241C">
        <w:rPr>
          <w:noProof/>
          <w:sz w:val="22"/>
          <w:szCs w:val="22"/>
        </w:rPr>
        <w:t>in</w:t>
      </w:r>
      <w:r w:rsidRPr="0008241C">
        <w:rPr>
          <w:sz w:val="22"/>
          <w:szCs w:val="22"/>
        </w:rPr>
        <w:t xml:space="preserve"> the region, indicates that the protected area system worked </w:t>
      </w:r>
      <w:r w:rsidRPr="0008241C">
        <w:rPr>
          <w:sz w:val="22"/>
          <w:szCs w:val="22"/>
        </w:rPr>
        <w:lastRenderedPageBreak/>
        <w:t xml:space="preserve">moderately well for </w:t>
      </w:r>
      <w:r w:rsidRPr="0008241C">
        <w:rPr>
          <w:noProof/>
          <w:sz w:val="22"/>
          <w:szCs w:val="22"/>
        </w:rPr>
        <w:t>specific</w:t>
      </w:r>
      <w:r w:rsidRPr="0008241C">
        <w:rPr>
          <w:sz w:val="22"/>
          <w:szCs w:val="22"/>
        </w:rPr>
        <w:t xml:space="preserve"> taxa but not for others, not for </w:t>
      </w:r>
      <w:r w:rsidRPr="0008241C">
        <w:rPr>
          <w:noProof/>
          <w:sz w:val="22"/>
          <w:szCs w:val="22"/>
        </w:rPr>
        <w:t>key</w:t>
      </w:r>
      <w:r w:rsidRPr="0008241C">
        <w:rPr>
          <w:sz w:val="22"/>
          <w:szCs w:val="22"/>
        </w:rPr>
        <w:t xml:space="preserve"> regulating services, such as water retention, soil retention, sandstorm prevention and carbon sequestration </w:t>
      </w:r>
      <w:r w:rsidRPr="0008241C">
        <w:rPr>
          <w:sz w:val="22"/>
          <w:szCs w:val="22"/>
        </w:rPr>
        <w:fldChar w:fldCharType="begin" w:fldLock="1"/>
      </w:r>
      <w:r w:rsidRPr="0008241C">
        <w:rPr>
          <w:sz w:val="22"/>
          <w:szCs w:val="22"/>
        </w:rPr>
        <w:instrText>ADDIN CSL_CITATION {"citationItems":[{"id":"ITEM-1","itemData":{"DOI":"10.1073/pnas.1620503114","abstract":"Recent expansion of the scale of human activities poses severe threats to Earth's life-support systems. Increasingly, protected areas (PAs) are expected to serve dual goals: protect biodiversity and secure ecosystem services. We report a nationwide assessment for China, quantifying the provision of threatened species habitat and four key regulating services—water retention, soil retention, sand-storm prevention, and carbon sequestration—in nature reserves (the primary category of PAs in China). We find that China's nature reserves serve moderately well for mammals and birds, but not for other major taxa, nor for these key regulating ecosystem services. China's nature reserves encompass 15.1% of the country's land sur-face. They capture 17.9% and 16.4% of the entire habitat area for threatened mammals and birds, but only 13.1% for plants, 10.0% for amphibians, and 8.5% for reptiles. Nature reserves encompass only 10.2–12.5% of the source areas for the four key regulating services. They are concentrated in western China, whereas much threatened species' habitat and regulating service source areas occur in eastern provinces. Our analysis illuminates a strategy for greatly strengthening PAs, through creating the first comprehensive national park system of China. This would encompass both nature reserves, in which human activities are highly restricted, and a new category of PAs for ecosystem services, in which human activities not impacting key services are permitted. This could close the gap in a politically feasible way. We also propose a new category of PAs globally, for sustaining the provision of ecosystems services and achieving sustain-able development goals. conservation strategy | threatened species representation | ecosystem services | protected areas | sustainable development","author":[{"dropping-particle":"","family":"Xu","given":"Weihua","non-dropping-particle":"","parse-names":false,"suffix":""},{"dropping-particle":"","family":"Xiao","given":"Yi","non-dropping-particle":"","parse-names":false,"suffix":""},{"dropping-particle":"","family":"Zhang","given":"Jingjing","non-dropping-particle":"","parse-names":false,"suffix":""},{"dropping-particle":"","family":"Yang","given":"Wu","non-dropping-particle":"","parse-names":false,"suffix":""},{"dropping-particle":"","family":"Zhang","given":"Lu","non-dropping-particle":"","parse-names":false,"suffix":""},{"dropping-particle":"","family":"Hull","given":"Vanessa","non-dropping-particle":"","parse-names":false,"suffix":""},{"dropping-particle":"","family":"Wang","given":"Zhi","non-dropping-particle":"","parse-names":false,"suffix":""},{"dropping-particle":"","family":"Zheng","given":"Hua","non-dropping-particle":"","parse-names":false,"suffix":""},{"dropping-particle":"","family":"Liu","given":"Jianguo","non-dropping-particle":"","parse-names":false,"suffix":""},{"dropping-particle":"","family":"Polasky","given":"Stephen","non-dropping-particle":"","parse-names":false,"suffix":""},{"dropping-particle":"","family":"Jiang","given":"Ling","non-dropping-particle":"","parse-names":false,"suffix":""},{"dropping-particle":"","family":"Xiao","given":"Yang","non-dropping-particle":"","parse-names":false,"suffix":""},{"dropping-particle":"","family":"Shi","given":"Xuewei","non-dropping-particle":"","parse-names":false,"suffix":""},{"dropping-particle":"","family":"Rao","given":"Enming","non-dropping-particle":"","parse-names":false,"suffix":""},{"dropping-particle":"","family":"Lu","given":"Fei","non-dropping-particle":"","parse-names":false,"suffix":""},{"dropping-particle":"","family":"Wang","given":"Xiaoke","non-dropping-particle":"","parse-names":false,"suffix":""},{"dropping-particle":"","family":"Daily","given":"Gretchen C","non-dropping-particle":"","parse-names":false,"suffix":""},{"dropping-particle":"","family":"Ouyang","given":"Zhiyun","non-dropping-particle":"","parse-names":false,"suffix":""},{"dropping-particle":"","family":"Haddad","given":"Nick M","non-dropping-particle":"","parse-names":false,"suffix":""},{"dropping-particle":"","family":"Lei","given":"Guangchun","non-dropping-particle":"","parse-names":false,"suffix":""}],"container-title":"Proceedings of the National Academy of Sciences","id":"ITEM-1","issue":"7","issued":{"date-parts":[["2017"]]},"page":"1601-1606","title":"Strengthening protected areas for biodiversity and ecosystem services in China","type":"article-journal","volume":"114"},"uris":["http://www.mendeley.com/documents/?uuid=683978ed-66d2-4312-833f-1c1fdb322891"]}],"mendeley":{"formattedCitation":"(Xu &lt;i&gt;et al.&lt;/i&gt;, 2017)","plainTextFormattedCitation":"(Xu et al., 2017)","previouslyFormattedCitation":"(Xu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Xu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016/j.biocon.2010.01.024","ISBN":"0006-3207","ISSN":"00063207","abstract":"Forest degradation in protected areas has been monitored around the world with remote sensing data, but degradation processes undetectable by widely used satellite sensors have been largely overlooked. Increased human pressures and socioeconomic development make forest protection more challenging, particularly for forest ecosystems that lie across national borders because of the differences in national socioeconomic policies and conditions within them. Here with Landsat data, Google Earth images, and field observations, we show that, in two adjacent biosphere reserves across the border of China and North Korea, over one half of primary forest landscapes have been deteriorated by exploitive uses, including seed harvesting and systematic logging. The combined effects of detectable and hidden degradation processes have further damaged forest ecosystems in the core areas in the two biosphere reserves, threatening sustainable biodiversity conservation in the region. It is urgent to develop cross-border collaborative conservation strategies that can help combat both detectable and hidden degradation processes at a regional scale. ?? 2010 Elsevier Ltd. All rights reserved.","author":[{"dropping-particle":"","family":"Tang","given":"Lina","non-dropping-particle":"","parse-names":false,"suffix":""},{"dropping-particle":"","family":"Shao","given":"Guofan","non-dropping-particle":"","parse-names":false,"suffix":""},{"dropping-particle":"","family":"Piao","given":"Zhengji","non-dropping-particle":"","parse-names":false,"suffix":""},{"dropping-particle":"","family":"Dai","given":"Limin","non-dropping-particle":"","parse-names":false,"suffix":""},{"dropping-particle":"","family":"Jenkins","given":"Michael A.","non-dropping-particle":"","parse-names":false,"suffix":""},{"dropping-particle":"","family":"Wang","given":"Shaoxian","non-dropping-particle":"","parse-names":false,"suffix":""},{"dropping-particle":"","family":"Wu","given":"Gang","non-dropping-particle":"","parse-names":false,"suffix":""},{"dropping-particle":"","family":"Wu","given":"Jianguo","non-dropping-particle":"","parse-names":false,"suffix":""},{"dropping-particle":"","family":"Zhao","given":"Jingzhu","non-dropping-particle":"","parse-names":false,"suffix":""}],"container-title":"Biological Conservation","id":"ITEM-1","issued":{"date-parts":[["2010"]]},"title":"Forest degradation deepens around and within protected areas in East Asia","type":"article-journal"},"uris":["http://www.mendeley.com/documents/?uuid=2aeb6dc6-b3dd-4770-8022-20a12dcfa1ed"]}],"mendeley":{"formattedCitation":"(Tang &lt;i&gt;et al.&lt;/i&gt;, 2010)","manualFormatting":"Tang et al. (2010)","plainTextFormattedCitation":"(Tang et al., 2010)","previouslyFormattedCitation":"(Tang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Tang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in their assessment of transboundary protected areas in East Asia indicate continued degradation due to lack of synergistic </w:t>
      </w:r>
      <w:r w:rsidRPr="0008241C">
        <w:rPr>
          <w:noProof/>
          <w:sz w:val="22"/>
          <w:szCs w:val="22"/>
        </w:rPr>
        <w:t>policies</w:t>
      </w:r>
      <w:r w:rsidRPr="0008241C">
        <w:rPr>
          <w:sz w:val="22"/>
          <w:szCs w:val="22"/>
        </w:rPr>
        <w:t xml:space="preserve"> and shifting policy focus.</w:t>
      </w:r>
    </w:p>
    <w:p w14:paraId="3EC91B75" w14:textId="77777777" w:rsidR="00A01204" w:rsidRPr="0008241C" w:rsidRDefault="00A01204" w:rsidP="00A01204">
      <w:pPr>
        <w:rPr>
          <w:sz w:val="22"/>
          <w:szCs w:val="22"/>
        </w:rPr>
      </w:pPr>
    </w:p>
    <w:p w14:paraId="442F39F6" w14:textId="77777777" w:rsidR="00A01204" w:rsidRPr="0008241C" w:rsidRDefault="00A01204" w:rsidP="00A01204">
      <w:pPr>
        <w:rPr>
          <w:sz w:val="22"/>
          <w:szCs w:val="22"/>
        </w:rPr>
      </w:pPr>
      <w:r w:rsidRPr="0008241C">
        <w:rPr>
          <w:sz w:val="22"/>
          <w:szCs w:val="22"/>
        </w:rPr>
        <w:t xml:space="preserve">The detractors of protected areas often critique their establishment and management for three main reasons </w:t>
      </w:r>
      <w:r w:rsidRPr="0008241C">
        <w:rPr>
          <w:sz w:val="22"/>
          <w:szCs w:val="22"/>
        </w:rPr>
        <w:fldChar w:fldCharType="begin" w:fldLock="1"/>
      </w:r>
      <w:r w:rsidRPr="0008241C">
        <w:rPr>
          <w:sz w:val="22"/>
          <w:szCs w:val="22"/>
        </w:rPr>
        <w:instrText>ADDIN CSL_CITATION {"citationItems":[{"id":"ITEM-1","itemData":{"DOI":"10.1111/j.1523-1739.2011.01749.x","ISBN":"1523-1739","ISSN":"08888892","author":[{"dropping-particle":"","family":"Mills","given":"M.","non-dropping-particle":"","parse-names":false,"suffix":""},{"dropping-particle":"","family":"Jupiter","given":"S.D.","non-dropping-particle":"","parse-names":false,"suffix":""},{"dropping-particle":"","family":"Pressey","given":"R.L.","non-dropping-particle":"","parse-names":false,"suffix":""},{"dropping-particle":"","family":"Ban","given":"N.C.","non-dropping-particle":"","parse-names":false,"suffix":""},{"dropping-particle":"","family":"Comley","given":"J","non-dropping-particle":"","parse-names":false,"suffix":""}],"container-title":"Conservation Biology","id":"ITEM-1","issue":"6","issued":{"date-parts":[["2011","12"]]},"page":"1155-1164","publisher":"Blackwell Publishing Inc","title":"Incorporating Effectiveness of Community-Based Management in a National Marine Gap Analysis for Fiji","type":"article-journal","volume":"25"},"uris":["http://www.mendeley.com/documents/?uuid=a48e5e0a-94b9-46db-9f75-7302aadb30cc"]},{"id":"ITEM-2","itemData":{"author":[{"dropping-particle":"","family":"The World Bank","given":"","non-dropping-particle":"","parse-names":false,"suffix":""}],"container-title":"Pacific Islands Discussion Paper","id":"ITEM-2","issued":{"date-parts":[["2000"]]},"number-of-pages":"85pp","publisher-place":"Washington DC, USA","title":"Voices from the village: a comparative study of coastal resource management in the Pacific Islands - Final Report","type":"report","volume":"9"},"uris":["http://www.mendeley.com/documents/?uuid=1e5642b9-3cf7-466b-aa13-f4fd51fd2d27"]},{"id":"ITEM-3","itemData":{"DOI":"10.1111/j.1523-1739.2006.00291.x","ISBN":"doi:10.1111/j.1523.1739.2006.00291.x","author":[{"dropping-particle":"","family":"Wilkie","given":"David S","non-dropping-particle":"","parse-names":false,"suffix":""},{"dropping-particle":"","family":"Morelli","given":"Gilda A","non-dropping-particle":"","parse-names":false,"suffix":""},{"dropping-particle":"","family":"Demmer","given":"Josefien","non-dropping-particle":"","parse-names":false,"suffix":""},{"dropping-particle":"","family":"Starkey","given":"Malcolm","non-dropping-particle":"","parse-names":false,"suffix":""},{"dropping-particle":"","family":"Telfer","given":"Paul","non-dropping-particle":"","parse-names":false,"suffix":""},{"dropping-particle":"","family":"Steil","given":"Matthew","non-dropping-particle":"","parse-names":false,"suffix":""}],"container-title":"Conservation Biology","id":"ITEM-3","issue":"1","issued":{"date-parts":[["2006"]]},"page":"247-249","title":"Parks and people: Assessing the human welfare effects of estiablishing protected areas for biodiversity conservation","type":"article-journal","volume":"20"},"uris":["http://www.mendeley.com/documents/?uuid=3169d891-d94f-4df2-a721-db853a389569"]},{"id":"ITEM-4","itemData":{"DOI":"10.1007/s10668-008-9152-5","ISBN":"1387-585X","ISSN":"1387-585X","abstract":"The underlying reason for the mismanagement of tropical nearshore fisheries is the implementation of policies and programs based on Western models and approaches, coupled with an inability and/or unwillingness to consider non-Western alternatives of empirically proven value. Such attitudes are embedded in donor and development agency behavior, and are demonstrated by the temperate bias in conventional approaches to fisheries education and management, with a corresponding lack of understanding of tropical milieux, and in the persistence of various prejudices. Adaptive Management, The Ecosystem Approach, Local Knowledge, and Protected Areas are discussed from the perspectives of Western models and pre-existing Pacific Island systems as alternative models. Given the parlous condition of the global environment and resources, the best non- Western pre-existing models and Western approaches must be blended to provide sus- tainable solutions","author":[{"dropping-particle":"","family":"Ruddle","given":"Kenneth","non-dropping-particle":"","parse-names":false,"suffix":""},{"dropping-particle":"","family":"Hickey","given":"Francis R.","non-dropping-particle":"","parse-names":false,"suffix":""}],"container-title":"Environment, Development and Sustainability","id":"ITEM-4","issue":"5","issued":{"date-parts":[["2008","10","28"]]},"page":"565-589","title":"Accounting for the mismanagement of tropical nearshore fisheries","type":"article-journal","volume":"10"},"uris":["http://www.mendeley.com/documents/?uuid=5580a8b5-3845-4b0d-b299-e7b70db75b2e"]}],"mendeley":{"formattedCitation":"(Mills &lt;i&gt;et al.&lt;/i&gt;, 2011; Ruddle &amp; Hickey, 2008; The World Bank, 2000; Wilkie &lt;i&gt;et al.&lt;/i&gt;, 2006)","plainTextFormattedCitation":"(Mills et al., 2011; Ruddle &amp; Hickey, 2008; The World Bank, 2000; Wilkie et al., 2006)","previouslyFormattedCitation":"(Mills &lt;i&gt;et al.&lt;/i&gt;, 2011; Ruddle &amp; Hickey, 2008; The World Bank, 2000; Wilkie &lt;i&gt;et al.&lt;/i&gt;, 2006)"},"properties":{"noteIndex":0},"schema":"https://github.com/citation-style-language/schema/raw/master/csl-citation.json"}</w:instrText>
      </w:r>
      <w:r w:rsidRPr="0008241C">
        <w:rPr>
          <w:sz w:val="22"/>
          <w:szCs w:val="22"/>
        </w:rPr>
        <w:fldChar w:fldCharType="separate"/>
      </w:r>
      <w:r w:rsidRPr="0008241C">
        <w:rPr>
          <w:noProof/>
          <w:sz w:val="22"/>
          <w:szCs w:val="22"/>
        </w:rPr>
        <w:t xml:space="preserve">(Mills </w:t>
      </w:r>
      <w:r w:rsidRPr="0008241C">
        <w:rPr>
          <w:i/>
          <w:noProof/>
          <w:sz w:val="22"/>
          <w:szCs w:val="22"/>
        </w:rPr>
        <w:t>et al.</w:t>
      </w:r>
      <w:r w:rsidRPr="0008241C">
        <w:rPr>
          <w:noProof/>
          <w:sz w:val="22"/>
          <w:szCs w:val="22"/>
        </w:rPr>
        <w:t xml:space="preserve">, 2011; Ruddle &amp; Hickey, 2008; The World Bank, 2000; Wilkie </w:t>
      </w:r>
      <w:r w:rsidRPr="0008241C">
        <w:rPr>
          <w:i/>
          <w:noProof/>
          <w:sz w:val="22"/>
          <w:szCs w:val="22"/>
        </w:rPr>
        <w:t>et al.</w:t>
      </w:r>
      <w:r w:rsidRPr="0008241C">
        <w:rPr>
          <w:noProof/>
          <w:sz w:val="22"/>
          <w:szCs w:val="22"/>
        </w:rPr>
        <w:t>, 2006)</w:t>
      </w:r>
      <w:r w:rsidRPr="0008241C">
        <w:rPr>
          <w:sz w:val="22"/>
          <w:szCs w:val="22"/>
        </w:rPr>
        <w:fldChar w:fldCharType="end"/>
      </w:r>
      <w:r w:rsidRPr="0008241C">
        <w:rPr>
          <w:sz w:val="22"/>
          <w:szCs w:val="22"/>
        </w:rPr>
        <w:t xml:space="preserve">. First, they argue that only initiatives related to poverty alleviation will lead to successful biodiversity conservation because only these initiatives address the </w:t>
      </w:r>
      <w:r w:rsidRPr="0008241C">
        <w:rPr>
          <w:noProof/>
          <w:sz w:val="22"/>
          <w:szCs w:val="22"/>
        </w:rPr>
        <w:t>cause</w:t>
      </w:r>
      <w:r w:rsidRPr="0008241C">
        <w:rPr>
          <w:sz w:val="22"/>
          <w:szCs w:val="22"/>
        </w:rPr>
        <w:t xml:space="preserve"> of environmental destruction </w:t>
      </w:r>
      <w:r w:rsidRPr="0008241C">
        <w:rPr>
          <w:sz w:val="22"/>
          <w:szCs w:val="22"/>
        </w:rPr>
        <w:fldChar w:fldCharType="begin" w:fldLock="1"/>
      </w:r>
      <w:r w:rsidRPr="0008241C">
        <w:rPr>
          <w:sz w:val="22"/>
          <w:szCs w:val="22"/>
        </w:rPr>
        <w:instrText>ADDIN CSL_CITATION {"citationItems":[{"id":"ITEM-1","itemData":{"author":[{"dropping-particle":"","family":"Leisher","given":"Craig","non-dropping-particle":"","parse-names":false,"suffix":""},{"dropping-particle":"van","family":"Beukering","given":"Pieter","non-dropping-particle":"","parse-names":false,"suffix":""},{"dropping-particle":"","family":"Scherl","given":"Lea M","non-dropping-particle":"","parse-names":false,"suffix":""}],"container-title":"Report","id":"ITEM-1","issued":{"date-parts":[["2007"]]},"page":"Available on:  http://www.nature.org/initiatives/p","title":"Nature’s Investment Bank: how marine protected areas contribute to poverty reduction ","type":"article-journal","volume":"The Nature"},"uris":["http://www.mendeley.com/documents/?uuid=ce2a398f-4a9c-425f-972a-91541bb0af9e"]},{"id":"ITEM-2","itemData":{"author":[{"dropping-particle":"","family":"UNEP","given":"","non-dropping-particle":"","parse-names":false,"suffix":""}],"container-title":"United Nations Environment Programme-Regional Seas Programme, Nairobi, Kenya. 103 pp.","id":"ITEM-2","issued":{"date-parts":[["2004"]]},"number-of-pages":"103pp","publisher-place":"Nairobi, Kenya","title":"People and reefs: successes and challenges in the management of coral reef marine protected areas.","type":"report"},"uris":["http://www.mendeley.com/documents/?uuid=85fcc219-07d9-43f0-9fd1-07ae0c2ef4cc"]}],"mendeley":{"formattedCitation":"(Leisher &lt;i&gt;et al.&lt;/i&gt;, 2007; UNEP, 2004)","plainTextFormattedCitation":"(Leisher et al., 2007; UNEP, 2004)","previouslyFormattedCitation":"(Leisher &lt;i&gt;et al.&lt;/i&gt;, 2007; UNEP, 2004)"},"properties":{"noteIndex":0},"schema":"https://github.com/citation-style-language/schema/raw/master/csl-citation.json"}</w:instrText>
      </w:r>
      <w:r w:rsidRPr="0008241C">
        <w:rPr>
          <w:sz w:val="22"/>
          <w:szCs w:val="22"/>
        </w:rPr>
        <w:fldChar w:fldCharType="separate"/>
      </w:r>
      <w:r w:rsidRPr="0008241C">
        <w:rPr>
          <w:noProof/>
          <w:sz w:val="22"/>
          <w:szCs w:val="22"/>
        </w:rPr>
        <w:t xml:space="preserve">(Leisher </w:t>
      </w:r>
      <w:r w:rsidRPr="0008241C">
        <w:rPr>
          <w:i/>
          <w:noProof/>
          <w:sz w:val="22"/>
          <w:szCs w:val="22"/>
        </w:rPr>
        <w:t>et al.</w:t>
      </w:r>
      <w:r w:rsidRPr="0008241C">
        <w:rPr>
          <w:noProof/>
          <w:sz w:val="22"/>
          <w:szCs w:val="22"/>
        </w:rPr>
        <w:t>, 2007; UNEP, 2004)</w:t>
      </w:r>
      <w:r w:rsidRPr="0008241C">
        <w:rPr>
          <w:sz w:val="22"/>
          <w:szCs w:val="22"/>
        </w:rPr>
        <w:fldChar w:fldCharType="end"/>
      </w:r>
      <w:r w:rsidRPr="0008241C">
        <w:rPr>
          <w:sz w:val="22"/>
          <w:szCs w:val="22"/>
        </w:rPr>
        <w:t xml:space="preserve">. Second, protected areas take away the property and rights of local people and can be an unjust drag on their present and future welfare </w:t>
      </w:r>
      <w:r w:rsidRPr="0008241C">
        <w:rPr>
          <w:sz w:val="22"/>
          <w:szCs w:val="22"/>
        </w:rPr>
        <w:fldChar w:fldCharType="begin" w:fldLock="1"/>
      </w:r>
      <w:r w:rsidRPr="0008241C">
        <w:rPr>
          <w:sz w:val="22"/>
          <w:szCs w:val="22"/>
        </w:rPr>
        <w:instrText>ADDIN CSL_CITATION {"citationItems":[{"id":"ITEM-1","itemData":{"author":[{"dropping-particle":"","family":"Dixon","given":"J A","non-dropping-particle":"","parse-names":false,"suffix":""}],"container-title":"Oceanus","id":"ITEM-1","issued":{"date-parts":[["1993"]]},"page":"35-40","title":"Economic benefits of marine protected areas","type":"article-journal","volume":"(Fall)"},"uris":["http://www.mendeley.com/documents/?uuid=9965600b-7e85-493f-8b58-3367bf1352b3"]}],"mendeley":{"formattedCitation":"(J. A. Dixon, 1993)","plainTextFormattedCitation":"(J. A. Dixon, 1993)","previouslyFormattedCitation":"(J. A. Dixon, 1993)"},"properties":{"noteIndex":0},"schema":"https://github.com/citation-style-language/schema/raw/master/csl-citation.json"}</w:instrText>
      </w:r>
      <w:r w:rsidRPr="0008241C">
        <w:rPr>
          <w:sz w:val="22"/>
          <w:szCs w:val="22"/>
        </w:rPr>
        <w:fldChar w:fldCharType="separate"/>
      </w:r>
      <w:r w:rsidRPr="0008241C">
        <w:rPr>
          <w:noProof/>
          <w:sz w:val="22"/>
          <w:szCs w:val="22"/>
        </w:rPr>
        <w:t>(Dixon, 1993)</w:t>
      </w:r>
      <w:r w:rsidRPr="0008241C">
        <w:rPr>
          <w:sz w:val="22"/>
          <w:szCs w:val="22"/>
        </w:rPr>
        <w:fldChar w:fldCharType="end"/>
      </w:r>
      <w:r w:rsidRPr="0008241C">
        <w:rPr>
          <w:sz w:val="22"/>
          <w:szCs w:val="22"/>
        </w:rPr>
        <w:t xml:space="preserve">. Third, even if protected areas do generate economic value, the distribution of these benefits is so skewed against poor rural people that the role of such </w:t>
      </w:r>
      <w:r w:rsidRPr="0008241C">
        <w:rPr>
          <w:noProof/>
          <w:sz w:val="22"/>
          <w:szCs w:val="22"/>
        </w:rPr>
        <w:t>areas in</w:t>
      </w:r>
      <w:r w:rsidRPr="0008241C">
        <w:rPr>
          <w:sz w:val="22"/>
          <w:szCs w:val="22"/>
        </w:rPr>
        <w:t xml:space="preserve"> local development is negligible, </w:t>
      </w:r>
      <w:r w:rsidRPr="0008241C">
        <w:rPr>
          <w:noProof/>
          <w:sz w:val="22"/>
          <w:szCs w:val="22"/>
        </w:rPr>
        <w:t>and</w:t>
      </w:r>
      <w:r w:rsidRPr="0008241C">
        <w:rPr>
          <w:sz w:val="22"/>
          <w:szCs w:val="22"/>
        </w:rPr>
        <w:t xml:space="preserve"> they neither justly compensate for lost property and rights nor contribute to poverty alleviation </w:t>
      </w:r>
      <w:r w:rsidRPr="0008241C">
        <w:rPr>
          <w:sz w:val="22"/>
          <w:szCs w:val="22"/>
        </w:rPr>
        <w:fldChar w:fldCharType="begin" w:fldLock="1"/>
      </w:r>
      <w:r w:rsidRPr="0008241C">
        <w:rPr>
          <w:sz w:val="22"/>
          <w:szCs w:val="22"/>
        </w:rPr>
        <w:instrText>ADDIN CSL_CITATION {"citationItems":[{"id":"ITEM-1","itemData":{"author":[{"dropping-particle":"","family":"Garaway","given":"C.","non-dropping-particle":"","parse-names":false,"suffix":""},{"dropping-particle":"","family":"Esteban","given":"N","non-dropping-particle":"","parse-names":false,"suffix":""}],"container-title":"DFID NRSP PROJECT R7976","id":"ITEM-1","issue":"December","issued":{"date-parts":[["2002"]]},"title":"The impact of marine protected areas on poorer communities living in and around them: institutional opportunities and constraints: Appendix 1 – methodology for case study fieldwork.","type":"article-journal"},"uris":["http://www.mendeley.com/documents/?uuid=0ba1df17-8901-47bd-b65e-227e0577111f"]},{"id":"ITEM-2","itemData":{"ISBN":"1885454392","author":[{"dropping-particle":"","family":"Pollnac","given":"R B","non-dropping-particle":"","parse-names":false,"suffix":""},{"dropping-particle":"","family":"Crawford","given":"B","non-dropping-particle":"","parse-names":false,"suffix":""}],"container-title":"Coastal Management Report # 2229. PCAMRD Book Series No. 33","id":"ITEM-2","issued":{"date-parts":[["2000"]]},"title":"Discovering factors that influence the success of community-based marine protected areas in the Visayas, Philippines","type":"report"},"uris":["http://www.mendeley.com/documents/?uuid=04638c86-f10a-4685-9d00-86e8684ab7d0"]},{"id":"ITEM-3","itemData":{"author":[{"dropping-particle":"","family":"WFC","given":"","non-dropping-particle":"","parse-names":false,"suffix":""}],"container-title":"The WorldFish Center - Working Papers","editor":[{"dropping-particle":"","family":"Center","given":"World Fish","non-dropping-particle":"","parse-names":false,"suffix":""}],"id":"ITEM-3","issued":{"date-parts":[["2008"]]},"page":"8 pp","title":"Lessons Learned and best practices in the management of coral reefs","type":"article-journal","volume":"37642"},"uris":["http://www.mendeley.com/documents/?uuid=25798fe1-8ce8-40c7-bca0-2dd8c6d759ca"]}],"mendeley":{"formattedCitation":"(Garaway &amp; Esteban, 2002; Pollnac &amp; Crawford, 2000; WFC, 2008)","plainTextFormattedCitation":"(Garaway &amp; Esteban, 2002; Pollnac &amp; Crawford, 2000; WFC, 2008)","previouslyFormattedCitation":"(Garaway &amp; Esteban, 2002; Pollnac &amp; Crawford, 2000; WFC, 2008)"},"properties":{"noteIndex":0},"schema":"https://github.com/citation-style-language/schema/raw/master/csl-citation.json"}</w:instrText>
      </w:r>
      <w:r w:rsidRPr="0008241C">
        <w:rPr>
          <w:sz w:val="22"/>
          <w:szCs w:val="22"/>
        </w:rPr>
        <w:fldChar w:fldCharType="separate"/>
      </w:r>
      <w:r w:rsidRPr="0008241C">
        <w:rPr>
          <w:noProof/>
          <w:sz w:val="22"/>
          <w:szCs w:val="22"/>
        </w:rPr>
        <w:t>(Garaway &amp; Esteban, 2002; Pollnac &amp; Crawford, 2000; WFC, 2008)</w:t>
      </w:r>
      <w:r w:rsidRPr="0008241C">
        <w:rPr>
          <w:sz w:val="22"/>
          <w:szCs w:val="22"/>
        </w:rPr>
        <w:fldChar w:fldCharType="end"/>
      </w:r>
      <w:r w:rsidRPr="0008241C">
        <w:rPr>
          <w:sz w:val="22"/>
          <w:szCs w:val="22"/>
        </w:rPr>
        <w:t>.</w:t>
      </w:r>
    </w:p>
    <w:p w14:paraId="62CF5FC4" w14:textId="77777777" w:rsidR="00A01204" w:rsidRPr="0008241C" w:rsidRDefault="00A01204" w:rsidP="00A01204">
      <w:pPr>
        <w:rPr>
          <w:sz w:val="22"/>
          <w:szCs w:val="22"/>
        </w:rPr>
      </w:pPr>
    </w:p>
    <w:p w14:paraId="4899D465" w14:textId="3962D967" w:rsidR="00A01204" w:rsidRPr="0008241C" w:rsidRDefault="00A01204" w:rsidP="00A01204">
      <w:pPr>
        <w:rPr>
          <w:sz w:val="22"/>
          <w:szCs w:val="22"/>
        </w:rPr>
      </w:pPr>
      <w:r w:rsidRPr="0008241C">
        <w:rPr>
          <w:sz w:val="22"/>
          <w:szCs w:val="22"/>
        </w:rPr>
        <w:t>An important policy option for securing a positive future for nature and NCP in the Asia-Pacific region is to enhance management effectiveness of protected areas (Figure 6.7). For example, efforts put in by Republic of Korea in completing management effectiveness evaluation of its protected areas in line with WCPA management effectiveness assessment framework are model examples of government support for generating information on the status of</w:t>
      </w:r>
      <w:r w:rsidR="009D5335">
        <w:rPr>
          <w:sz w:val="22"/>
          <w:szCs w:val="22"/>
        </w:rPr>
        <w:t xml:space="preserve"> protected area</w:t>
      </w:r>
      <w:r w:rsidRPr="0008241C">
        <w:rPr>
          <w:sz w:val="22"/>
          <w:szCs w:val="22"/>
        </w:rPr>
        <w:t xml:space="preserve"> management </w:t>
      </w:r>
      <w:r w:rsidRPr="0008241C">
        <w:rPr>
          <w:sz w:val="22"/>
          <w:szCs w:val="22"/>
        </w:rPr>
        <w:fldChar w:fldCharType="begin" w:fldLock="1"/>
      </w:r>
      <w:r w:rsidRPr="0008241C">
        <w:rPr>
          <w:sz w:val="22"/>
          <w:szCs w:val="22"/>
        </w:rPr>
        <w:instrText>ADDIN CSL_CITATION { "citationItems" : [ { "id" : "ITEM-1", "itemData" : { "abstract" : "The first Protected Planet National Technical Series report, completed working closely with the Korea National Park Service (KNPS), focuses on the Republic of Korea and was launched at the World Conservation Congress on 2 September. The Protected Planet National Technical Series is a new concept under the Protected Planet Report initiative which aims to support decisions on protected area expansion at the national scale by assessing progress towards global biodiversity targets, while also aiming to inform implementation of national targets. Therefore, the use of national biodiversity and land use datasets and the direct involvement of national protected area agencies in the inception, development and writing of the report is a fundamental part of the process.", "author" : [ { "dropping-particle" : "", "family" : "UNEP-WCMC", "given" : "", "non-dropping-particle" : "", "parse-names" : false, "suffix" : "" }, { "dropping-particle" : "", "family" : "Korea National Park Service", "given" : "", "non-dropping-particle" : "", "parse-names" : false, "suffix" : "" } ], "container-title" : "UNEP-WCMC: Cambridge, UK.", "id" : "ITEM-1", "issued" : { "date-parts" : [ [ "2016" ] ] }, "number-of-pages" : "64", "title" : "Protected Planet National Technical Series: Republic of Korea", "type" : "report" }, "uris" : [ "http://www.mendeley.com/documents/?uuid=d1eec814-e7c8-4cea-8c1e-96bc9a59f17d" ] } ], "mendeley" : { "formattedCitation" : "(UNEP-WCMC &amp; Korea National Park Service, 2016)", "plainTextFormattedCitation" : "(UNEP-WCMC &amp; Korea National Park Service, 2016)" }, "properties" : { "noteIndex" : 0 }, "schema" : "https://github.com/citation-style-language/schema/raw/master/csl-citation.json" }</w:instrText>
      </w:r>
      <w:r w:rsidRPr="0008241C">
        <w:rPr>
          <w:sz w:val="22"/>
          <w:szCs w:val="22"/>
        </w:rPr>
        <w:fldChar w:fldCharType="separate"/>
      </w:r>
      <w:r w:rsidRPr="0008241C">
        <w:rPr>
          <w:noProof/>
          <w:sz w:val="22"/>
          <w:szCs w:val="22"/>
        </w:rPr>
        <w:t>(UNEP-WCMC &amp; Korea National Park Service, 2016)</w:t>
      </w:r>
      <w:r w:rsidRPr="0008241C">
        <w:rPr>
          <w:sz w:val="22"/>
          <w:szCs w:val="22"/>
        </w:rPr>
        <w:fldChar w:fldCharType="end"/>
      </w:r>
      <w:r w:rsidRPr="0008241C">
        <w:rPr>
          <w:sz w:val="22"/>
          <w:szCs w:val="22"/>
        </w:rPr>
        <w:t xml:space="preserve">. The gazettement of protected areas </w:t>
      </w:r>
      <w:r w:rsidRPr="0008241C">
        <w:rPr>
          <w:noProof/>
          <w:sz w:val="22"/>
          <w:szCs w:val="22"/>
        </w:rPr>
        <w:t>provides</w:t>
      </w:r>
      <w:r w:rsidRPr="0008241C">
        <w:rPr>
          <w:sz w:val="22"/>
          <w:szCs w:val="22"/>
        </w:rPr>
        <w:t xml:space="preserve"> the vital first step in this direction, but these areas can be rendered ineffective due to a lack of capacity and resources, weak political support, poor understanding of social interactions, and the </w:t>
      </w:r>
      <w:r w:rsidRPr="0008241C">
        <w:rPr>
          <w:noProof/>
          <w:sz w:val="22"/>
          <w:szCs w:val="22"/>
        </w:rPr>
        <w:t>absence</w:t>
      </w:r>
      <w:r w:rsidRPr="0008241C">
        <w:rPr>
          <w:sz w:val="22"/>
          <w:szCs w:val="22"/>
        </w:rPr>
        <w:t xml:space="preserve"> of community consultation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Castillo","given":"Gem B","non-dropping-particle":"","parse-names":false,"suffix":""},{"dropping-particle":"","family":"Chan","given":"S","non-dropping-particle":"","parse-names":false,"suffix":""},{"dropping-particle":"","family":"Wenjun","given":"L","non-dropping-particle":"","parse-names":false,"suffix":""},{"dropping-particle":"","family":"Yanbo","given":"L","non-dropping-particle":"","parse-names":false,"suffix":""},{"dropping-particle":"","family":"Fatah","given":"H L","non-dropping-particle":"","parse-names":false,"suffix":""},{"dropping-particle":"","family":"Malivarn","given":"S","non-dropping-particle":"","parse-names":false,"suffix":""},{"dropping-particle":"","family":"Lee","given":"K F","non-dropping-particle":"","parse-names":false,"suffix":""},{"dropping-particle":"","family":"Anda","given":"A D","non-dropping-particle":"","parse-names":false,"suffix":""},{"dropping-particle":"","family":"Laengcharoen","given":"P","non-dropping-particle":"","parse-names":false,"suffix":""},{"dropping-particle":"","family":"Chien","given":"P C","non-dropping-particle":"","parse-names":false,"suffix":""},{"dropping-particle":"","family":"Laplante","given":"B","non-dropping-particle":"","parse-names":false,"suffix":""}],"id":"ITEM-1","issued":{"date-parts":[["2015"]]},"number-of-pages":"53","publisher-place":"Quezon City, Phillipines","title":"Fiscal Gaps and Financing of Southeast Asia's Protected Areas: A Cross-Country Analysis","type":"report"},"uris":["http://www.mendeley.com/documents/?uuid=b48f0863-e2fc-499c-86e5-7bbc93f7ca1c"]}],"mendeley":{"formattedCitation":"(Castillo &lt;i&gt;et al.&lt;/i&gt;, 2015)","manualFormatting":"Castillo et al. (2015)","plainTextFormattedCitation":"(Castillo et al., 2015)","previouslyFormattedCitation":"(Castillo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Castillo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in an analysis of protected area management capacity and financing gaps in South East Asia indicate a staffing gap between 200 per cent and </w:t>
      </w:r>
      <w:r w:rsidRPr="0008241C">
        <w:rPr>
          <w:noProof/>
          <w:sz w:val="22"/>
          <w:szCs w:val="22"/>
        </w:rPr>
        <w:t>more than</w:t>
      </w:r>
      <w:r w:rsidRPr="0008241C">
        <w:rPr>
          <w:sz w:val="22"/>
          <w:szCs w:val="22"/>
        </w:rPr>
        <w:t xml:space="preserve"> 700 per cent. Fiscal gaps at the </w:t>
      </w:r>
      <w:r w:rsidRPr="0008241C">
        <w:rPr>
          <w:noProof/>
          <w:sz w:val="22"/>
          <w:szCs w:val="22"/>
        </w:rPr>
        <w:t>regional</w:t>
      </w:r>
      <w:r w:rsidRPr="0008241C">
        <w:rPr>
          <w:sz w:val="22"/>
          <w:szCs w:val="22"/>
        </w:rPr>
        <w:t xml:space="preserve"> level were assessed to be as high as 900 per cent when compared </w:t>
      </w:r>
      <w:r w:rsidRPr="0008241C">
        <w:rPr>
          <w:noProof/>
          <w:sz w:val="22"/>
          <w:szCs w:val="22"/>
        </w:rPr>
        <w:t>to</w:t>
      </w:r>
      <w:r w:rsidRPr="0008241C">
        <w:rPr>
          <w:sz w:val="22"/>
          <w:szCs w:val="22"/>
        </w:rPr>
        <w:t xml:space="preserve"> benchmarks (ibid). A review of marine protected areas of nine ASEAN member countries indicated that only a few (</w:t>
      </w:r>
      <w:r w:rsidRPr="0008241C">
        <w:rPr>
          <w:noProof/>
          <w:sz w:val="22"/>
          <w:szCs w:val="22"/>
        </w:rPr>
        <w:t>up to</w:t>
      </w:r>
      <w:r w:rsidRPr="0008241C">
        <w:rPr>
          <w:sz w:val="22"/>
          <w:szCs w:val="22"/>
        </w:rPr>
        <w:t xml:space="preserve"> 20 per cent) were being effectively managed, thus reducing their impact on biodiversity and NCP values </w:t>
      </w:r>
      <w:r w:rsidRPr="0008241C">
        <w:rPr>
          <w:sz w:val="22"/>
          <w:szCs w:val="22"/>
        </w:rPr>
        <w:fldChar w:fldCharType="begin" w:fldLock="1"/>
      </w:r>
      <w:r w:rsidRPr="0008241C">
        <w:rPr>
          <w:sz w:val="22"/>
          <w:szCs w:val="22"/>
        </w:rPr>
        <w:instrText>ADDIN CSL_CITATION {"citationItems":[{"id":"ITEM-1","itemData":{"ISBN":"978-971-94164-4-9 971-94164-4-0","author":[{"dropping-particle":"","family":"ASEAN Centre for Biodiversity","given":"","non-dropping-particle":"","parse-names":false,"suffix":""}],"id":"ITEM-1","issued":{"date-parts":[["2010"]]},"title":"ASEAN biodiversity outlook.","type":"book"},"uris":["http://www.mendeley.com/documents/?uuid=1fb228d3-4139-416a-8e80-6889f6f2c6cc"]}],"mendeley":{"formattedCitation":"(ASEAN Centre for Biodiversity, 2010)","plainTextFormattedCitation":"(ASEAN Centre for Biodiversity, 2010)","previouslyFormattedCitation":"(ASEAN Centre for Biodiversity, 2010)"},"properties":{"noteIndex":0},"schema":"https://github.com/citation-style-language/schema/raw/master/csl-citation.json"}</w:instrText>
      </w:r>
      <w:r w:rsidRPr="0008241C">
        <w:rPr>
          <w:sz w:val="22"/>
          <w:szCs w:val="22"/>
        </w:rPr>
        <w:fldChar w:fldCharType="separate"/>
      </w:r>
      <w:r w:rsidRPr="0008241C">
        <w:rPr>
          <w:noProof/>
          <w:sz w:val="22"/>
          <w:szCs w:val="22"/>
        </w:rPr>
        <w:t>(ASEAN Centre for Biodiversity, 2010)</w:t>
      </w:r>
      <w:r w:rsidRPr="0008241C">
        <w:rPr>
          <w:sz w:val="22"/>
          <w:szCs w:val="22"/>
        </w:rPr>
        <w:fldChar w:fldCharType="end"/>
      </w:r>
      <w:r w:rsidRPr="0008241C">
        <w:rPr>
          <w:sz w:val="22"/>
          <w:szCs w:val="22"/>
        </w:rPr>
        <w:t>. Assessing management effectiveness is also an issue at the global level, and more assessments are needed to better understand the contribution of protected areas to biodiversity (UNEP-WCMC &amp; IUCN, 2016).</w:t>
      </w:r>
    </w:p>
    <w:p w14:paraId="5075F9A3" w14:textId="77777777" w:rsidR="00A01204" w:rsidRPr="0008241C" w:rsidRDefault="00A01204" w:rsidP="00A01204">
      <w:pPr>
        <w:rPr>
          <w:sz w:val="22"/>
          <w:szCs w:val="22"/>
        </w:rPr>
      </w:pPr>
    </w:p>
    <w:p w14:paraId="58F6BEFA" w14:textId="77777777" w:rsidR="00A01204" w:rsidRPr="0008241C" w:rsidRDefault="00A01204" w:rsidP="00A01204">
      <w:pPr>
        <w:tabs>
          <w:tab w:val="clear" w:pos="1247"/>
          <w:tab w:val="clear" w:pos="1814"/>
          <w:tab w:val="clear" w:pos="2381"/>
          <w:tab w:val="clear" w:pos="2948"/>
          <w:tab w:val="clear" w:pos="3515"/>
        </w:tabs>
        <w:spacing w:after="160" w:line="259" w:lineRule="auto"/>
        <w:rPr>
          <w:sz w:val="22"/>
          <w:szCs w:val="22"/>
        </w:rPr>
      </w:pPr>
      <w:r w:rsidRPr="0008241C">
        <w:rPr>
          <w:sz w:val="22"/>
          <w:szCs w:val="22"/>
        </w:rPr>
        <w:br w:type="page"/>
      </w:r>
    </w:p>
    <w:p w14:paraId="0D0951B8" w14:textId="77777777" w:rsidR="00A01204" w:rsidRPr="0008241C" w:rsidRDefault="00A01204" w:rsidP="00A01204">
      <w:pPr>
        <w:rPr>
          <w:sz w:val="22"/>
          <w:szCs w:val="22"/>
        </w:rPr>
      </w:pPr>
    </w:p>
    <w:p w14:paraId="3990AB9A" w14:textId="77777777" w:rsidR="00A01204" w:rsidRPr="0008241C" w:rsidRDefault="00A01204" w:rsidP="00A01204">
      <w:pPr>
        <w:rPr>
          <w:sz w:val="22"/>
          <w:szCs w:val="22"/>
        </w:rPr>
      </w:pPr>
      <w:r w:rsidRPr="0008241C">
        <w:rPr>
          <w:noProof/>
          <w:sz w:val="22"/>
          <w:szCs w:val="22"/>
          <w:lang w:val="en-US"/>
        </w:rPr>
        <w:drawing>
          <wp:inline distT="0" distB="0" distL="0" distR="0" wp14:anchorId="3D51F880" wp14:editId="0CB72B82">
            <wp:extent cx="5670645" cy="3461629"/>
            <wp:effectExtent l="0" t="0" r="6350" b="5715"/>
            <wp:docPr id="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752573" cy="3511642"/>
                    </a:xfrm>
                    <a:prstGeom prst="rect">
                      <a:avLst/>
                    </a:prstGeom>
                    <a:noFill/>
                    <a:ln>
                      <a:noFill/>
                    </a:ln>
                    <a:extLst/>
                  </pic:spPr>
                </pic:pic>
              </a:graphicData>
            </a:graphic>
          </wp:inline>
        </w:drawing>
      </w:r>
    </w:p>
    <w:p w14:paraId="7E140FC7" w14:textId="228258B1" w:rsidR="00A01204" w:rsidRPr="0008241C" w:rsidRDefault="00A01204" w:rsidP="00A01204">
      <w:pPr>
        <w:rPr>
          <w:b/>
          <w:sz w:val="22"/>
          <w:szCs w:val="22"/>
        </w:rPr>
      </w:pPr>
      <w:bookmarkStart w:id="1890" w:name="_Toc504087877"/>
      <w:r w:rsidRPr="0008241C">
        <w:rPr>
          <w:b/>
          <w:sz w:val="22"/>
          <w:szCs w:val="22"/>
        </w:rPr>
        <w:t>Figure 6.</w:t>
      </w:r>
      <w:r w:rsidRPr="0008241C">
        <w:rPr>
          <w:b/>
          <w:sz w:val="22"/>
          <w:szCs w:val="22"/>
        </w:rPr>
        <w:fldChar w:fldCharType="begin"/>
      </w:r>
      <w:r w:rsidRPr="0008241C">
        <w:rPr>
          <w:b/>
          <w:sz w:val="22"/>
          <w:szCs w:val="22"/>
        </w:rPr>
        <w:instrText xml:space="preserve"> SEQ Figure \* ARABIC </w:instrText>
      </w:r>
      <w:r w:rsidRPr="0008241C">
        <w:rPr>
          <w:b/>
          <w:sz w:val="22"/>
          <w:szCs w:val="22"/>
        </w:rPr>
        <w:fldChar w:fldCharType="separate"/>
      </w:r>
      <w:r w:rsidR="00D74032">
        <w:rPr>
          <w:b/>
          <w:noProof/>
          <w:sz w:val="22"/>
          <w:szCs w:val="22"/>
        </w:rPr>
        <w:t>7</w:t>
      </w:r>
      <w:r w:rsidRPr="0008241C">
        <w:rPr>
          <w:b/>
          <w:sz w:val="22"/>
          <w:szCs w:val="22"/>
        </w:rPr>
        <w:fldChar w:fldCharType="end"/>
      </w:r>
      <w:r w:rsidRPr="0008241C">
        <w:rPr>
          <w:b/>
          <w:sz w:val="22"/>
          <w:szCs w:val="22"/>
        </w:rPr>
        <w:t xml:space="preserve"> Proportion of protected areas in the Asia-Pacific region assessed for management effectiveness</w:t>
      </w:r>
      <w:bookmarkEnd w:id="1890"/>
      <w:r w:rsidRPr="0008241C">
        <w:rPr>
          <w:b/>
          <w:sz w:val="22"/>
          <w:szCs w:val="22"/>
        </w:rPr>
        <w:t xml:space="preserve"> </w:t>
      </w:r>
    </w:p>
    <w:p w14:paraId="62AE4784" w14:textId="77777777" w:rsidR="00A01204" w:rsidRPr="0008241C" w:rsidRDefault="00A01204" w:rsidP="00A01204">
      <w:pPr>
        <w:rPr>
          <w:rFonts w:eastAsia="MS Mincho"/>
          <w:sz w:val="22"/>
          <w:szCs w:val="22"/>
          <w:lang w:eastAsia="ja-JP"/>
        </w:rPr>
      </w:pPr>
      <w:r w:rsidRPr="0008241C">
        <w:rPr>
          <w:rFonts w:eastAsia="MS Mincho"/>
          <w:sz w:val="22"/>
          <w:szCs w:val="22"/>
          <w:lang w:eastAsia="ja-JP"/>
        </w:rPr>
        <w:t xml:space="preserve">Figure prepared by the IPBES Task Group on Indicators and Knowledge and Data Technical Support Unit. Indicator data source: UNEP-WCMC &amp; IUCN </w:t>
      </w:r>
      <w:r w:rsidRPr="0008241C">
        <w:rPr>
          <w:rFonts w:eastAsia="MS Mincho"/>
          <w:sz w:val="22"/>
          <w:szCs w:val="22"/>
          <w:lang w:eastAsia="ja-JP"/>
        </w:rPr>
        <w:fldChar w:fldCharType="begin" w:fldLock="1"/>
      </w:r>
      <w:r w:rsidRPr="0008241C">
        <w:rPr>
          <w:rFonts w:eastAsia="MS Mincho"/>
          <w:sz w:val="22"/>
          <w:szCs w:val="22"/>
          <w:lang w:eastAsia="ja-JP"/>
        </w:rPr>
        <w:instrText>ADDIN CSL_CITATION {"citationItems":[{"id":"ITEM-1","itemData":{"author":[{"dropping-particle":"","family":"UNEP-WCMC","given":"","non-dropping-particle":"","parse-names":false,"suffix":""},{"dropping-particle":"","family":"IUCN","given":"","non-dropping-particle":"","parse-names":false,"suffix":""}],"id":"ITEM-1","issued":{"date-parts":[["2016"]]},"title":"Protected Planet: The Global Database on Protected Areas Management Effectiveness (GD-PAME) [On-line], [Oct 2016], Cambridge, UK: UNEP-WCMC and IUCN.","type":"article-journal"},"label":"part","suppress-author":1,"uris":["http://www.mendeley.com/documents/?uuid=2a9e7954-62fd-4b62-a2bd-785d9895cdf9"]}],"mendeley":{"formattedCitation":"(2016)","plainTextFormattedCitation":"(2016)","previouslyFormattedCitation":"(2016)"},"properties":{"noteIndex":0},"schema":"https://github.com/citation-style-language/schema/raw/master/csl-citation.json"}</w:instrText>
      </w:r>
      <w:r w:rsidRPr="0008241C">
        <w:rPr>
          <w:rFonts w:eastAsia="MS Mincho"/>
          <w:sz w:val="22"/>
          <w:szCs w:val="22"/>
          <w:lang w:eastAsia="ja-JP"/>
        </w:rPr>
        <w:fldChar w:fldCharType="separate"/>
      </w:r>
      <w:r w:rsidRPr="0008241C">
        <w:rPr>
          <w:rFonts w:eastAsia="MS Mincho"/>
          <w:noProof/>
          <w:sz w:val="22"/>
          <w:szCs w:val="22"/>
          <w:lang w:eastAsia="ja-JP"/>
        </w:rPr>
        <w:t>(2016)</w:t>
      </w:r>
      <w:r w:rsidRPr="0008241C">
        <w:rPr>
          <w:rFonts w:eastAsia="MS Mincho"/>
          <w:sz w:val="22"/>
          <w:szCs w:val="22"/>
          <w:lang w:eastAsia="ja-JP"/>
        </w:rPr>
        <w:fldChar w:fldCharType="end"/>
      </w:r>
    </w:p>
    <w:p w14:paraId="52FA8777" w14:textId="77777777" w:rsidR="00A01204" w:rsidRPr="0008241C" w:rsidRDefault="00A01204" w:rsidP="00A01204">
      <w:pPr>
        <w:rPr>
          <w:rFonts w:eastAsia="MS Mincho"/>
          <w:sz w:val="22"/>
          <w:szCs w:val="22"/>
          <w:lang w:eastAsia="ja-JP"/>
        </w:rPr>
      </w:pPr>
    </w:p>
    <w:p w14:paraId="702BCB60" w14:textId="77777777" w:rsidR="00A01204" w:rsidRPr="0008241C" w:rsidRDefault="00A01204" w:rsidP="00A01204">
      <w:pPr>
        <w:rPr>
          <w:rFonts w:eastAsia="MS Mincho"/>
          <w:sz w:val="22"/>
          <w:szCs w:val="22"/>
          <w:lang w:eastAsia="ja-JP"/>
        </w:rPr>
      </w:pPr>
    </w:p>
    <w:p w14:paraId="5B261856" w14:textId="77777777" w:rsidR="00A01204" w:rsidRPr="0008241C" w:rsidRDefault="00A01204" w:rsidP="00A01204">
      <w:pPr>
        <w:rPr>
          <w:sz w:val="22"/>
          <w:szCs w:val="22"/>
        </w:rPr>
      </w:pPr>
      <w:r w:rsidRPr="0008241C">
        <w:rPr>
          <w:sz w:val="22"/>
          <w:szCs w:val="22"/>
        </w:rPr>
        <w:t xml:space="preserve">Policymakers can enhance the </w:t>
      </w:r>
      <w:r w:rsidRPr="0008241C">
        <w:rPr>
          <w:noProof/>
          <w:sz w:val="22"/>
          <w:szCs w:val="22"/>
        </w:rPr>
        <w:t>effectiveness</w:t>
      </w:r>
      <w:r w:rsidRPr="0008241C">
        <w:rPr>
          <w:sz w:val="22"/>
          <w:szCs w:val="22"/>
        </w:rPr>
        <w:t xml:space="preserve"> of protected areas by creating enabling national frameworks (legislative basis, policy consistency, cooperation </w:t>
      </w:r>
      <w:r w:rsidRPr="0008241C">
        <w:rPr>
          <w:noProof/>
          <w:sz w:val="22"/>
          <w:szCs w:val="22"/>
        </w:rPr>
        <w:t>among</w:t>
      </w:r>
      <w:r w:rsidRPr="0008241C">
        <w:rPr>
          <w:sz w:val="22"/>
          <w:szCs w:val="22"/>
        </w:rPr>
        <w:t xml:space="preserve"> stakeholders) and ensuring adequate financing stability for </w:t>
      </w:r>
      <w:r w:rsidRPr="0008241C">
        <w:rPr>
          <w:noProof/>
          <w:sz w:val="22"/>
          <w:szCs w:val="22"/>
        </w:rPr>
        <w:t>effective</w:t>
      </w:r>
      <w:r w:rsidRPr="0008241C">
        <w:rPr>
          <w:sz w:val="22"/>
          <w:szCs w:val="22"/>
        </w:rPr>
        <w:t xml:space="preserve"> management </w:t>
      </w:r>
      <w:r w:rsidRPr="0008241C">
        <w:rPr>
          <w:sz w:val="22"/>
          <w:szCs w:val="22"/>
        </w:rPr>
        <w:fldChar w:fldCharType="begin" w:fldLock="1"/>
      </w:r>
      <w:r w:rsidRPr="0008241C">
        <w:rPr>
          <w:sz w:val="22"/>
          <w:szCs w:val="22"/>
        </w:rPr>
        <w:instrText>ADDIN CSL_CITATION {"citationItems":[{"id":"ITEM-1","itemData":{"ISBN":"9783981341034","ISSN":"19370695","abstract":"This synthesis has been prepared by Pavan Sukhdev, Heidi Wittmer, Christoph Schröter-Schlaack, Carsten Nesshöver, Joshua Bishop, Patrick ten Brink, Haripriya Gundimeda, Pushpam Kumar and Ben Simmons.","author":[{"dropping-particle":"","family":"TEEB","given":"","non-dropping-particle":"","parse-names":false,"suffix":""}],"container-title":"Environment","id":"ITEM-1","issued":{"date-parts":[["2010"]]},"number-of-pages":"39","title":"The Economics of Ecosystems and Biodiversity: Mainstreaming the economics of Nature: A synthesis of the approach, conclusions and recommendations of TEEB.","type":"book"},"uris":["http://www.mendeley.com/documents/?uuid=f62b620f-aec1-4f6e-a574-5f42a4718270"]}],"mendeley":{"formattedCitation":"(TEEB, 2010)","plainTextFormattedCitation":"(TEEB, 2010)","previouslyFormattedCitation":"(TEEB, 2010)"},"properties":{"noteIndex":0},"schema":"https://github.com/citation-style-language/schema/raw/master/csl-citation.json"}</w:instrText>
      </w:r>
      <w:r w:rsidRPr="0008241C">
        <w:rPr>
          <w:sz w:val="22"/>
          <w:szCs w:val="22"/>
        </w:rPr>
        <w:fldChar w:fldCharType="separate"/>
      </w:r>
      <w:r w:rsidRPr="0008241C">
        <w:rPr>
          <w:noProof/>
          <w:sz w:val="22"/>
          <w:szCs w:val="22"/>
        </w:rPr>
        <w:t>(TEEB, 2010)</w:t>
      </w:r>
      <w:r w:rsidRPr="0008241C">
        <w:rPr>
          <w:sz w:val="22"/>
          <w:szCs w:val="22"/>
        </w:rPr>
        <w:fldChar w:fldCharType="end"/>
      </w:r>
      <w:r w:rsidRPr="0008241C">
        <w:rPr>
          <w:sz w:val="22"/>
          <w:szCs w:val="22"/>
        </w:rPr>
        <w:t xml:space="preserve">. Greater policy coherence, for example, by </w:t>
      </w:r>
      <w:r w:rsidRPr="0008241C">
        <w:rPr>
          <w:noProof/>
          <w:sz w:val="22"/>
          <w:szCs w:val="22"/>
        </w:rPr>
        <w:t>recognising</w:t>
      </w:r>
      <w:r w:rsidRPr="0008241C">
        <w:rPr>
          <w:sz w:val="22"/>
          <w:szCs w:val="22"/>
        </w:rPr>
        <w:t xml:space="preserve"> the </w:t>
      </w:r>
      <w:r w:rsidRPr="0008241C">
        <w:rPr>
          <w:noProof/>
          <w:sz w:val="22"/>
          <w:szCs w:val="22"/>
        </w:rPr>
        <w:t>role</w:t>
      </w:r>
      <w:r w:rsidRPr="0008241C">
        <w:rPr>
          <w:sz w:val="22"/>
          <w:szCs w:val="22"/>
        </w:rPr>
        <w:t xml:space="preserve"> of protected areas in climate change adaptation, or reducing disaster risk can significantly enhance effectiveness, as well as create synergistic conservation-development outcomes </w:t>
      </w:r>
      <w:r w:rsidRPr="0008241C">
        <w:rPr>
          <w:sz w:val="22"/>
          <w:szCs w:val="22"/>
        </w:rPr>
        <w:fldChar w:fldCharType="begin" w:fldLock="1"/>
      </w:r>
      <w:r w:rsidRPr="0008241C">
        <w:rPr>
          <w:sz w:val="22"/>
          <w:szCs w:val="22"/>
        </w:rPr>
        <w:instrText>ADDIN CSL_CITATION {"citationItems":[{"id":"ITEM-1","itemData":{"ISBN":"9783981341034","ISSN":"19370695","abstract":"This synthesis has been prepared by Pavan Sukhdev, Heidi Wittmer, Christoph Schröter-Schlaack, Carsten Nesshöver, Joshua Bishop, Patrick ten Brink, Haripriya Gundimeda, Pushpam Kumar and Ben Simmons.","author":[{"dropping-particle":"","family":"TEEB","given":"","non-dropping-particle":"","parse-names":false,"suffix":""}],"container-title":"Environment","id":"ITEM-1","issued":{"date-parts":[["2010"]]},"number-of-pages":"39","title":"The Economics of Ecosystems and Biodiversity: Mainstreaming the economics of Nature: A synthesis of the approach, conclusions and recommendations of TEEB.","type":"book"},"uris":["http://www.mendeley.com/documents/?uuid=f62b620f-aec1-4f6e-a574-5f42a4718270"]}],"mendeley":{"formattedCitation":"(TEEB, 2010)","plainTextFormattedCitation":"(TEEB, 2010)","previouslyFormattedCitation":"(TEEB, 2010)"},"properties":{"noteIndex":0},"schema":"https://github.com/citation-style-language/schema/raw/master/csl-citation.json"}</w:instrText>
      </w:r>
      <w:r w:rsidRPr="0008241C">
        <w:rPr>
          <w:sz w:val="22"/>
          <w:szCs w:val="22"/>
        </w:rPr>
        <w:fldChar w:fldCharType="separate"/>
      </w:r>
      <w:r w:rsidRPr="0008241C">
        <w:rPr>
          <w:noProof/>
          <w:sz w:val="22"/>
          <w:szCs w:val="22"/>
        </w:rPr>
        <w:t>(TEEB, 2010)</w:t>
      </w:r>
      <w:r w:rsidRPr="0008241C">
        <w:rPr>
          <w:sz w:val="22"/>
          <w:szCs w:val="22"/>
        </w:rPr>
        <w:fldChar w:fldCharType="end"/>
      </w:r>
      <w:r w:rsidRPr="0008241C">
        <w:rPr>
          <w:sz w:val="22"/>
          <w:szCs w:val="22"/>
        </w:rPr>
        <w:t>.</w:t>
      </w:r>
    </w:p>
    <w:p w14:paraId="5F807BD3" w14:textId="77777777" w:rsidR="00A01204" w:rsidRPr="0008241C" w:rsidRDefault="00A01204" w:rsidP="00A01204">
      <w:pPr>
        <w:rPr>
          <w:sz w:val="22"/>
          <w:szCs w:val="22"/>
        </w:rPr>
      </w:pPr>
    </w:p>
    <w:p w14:paraId="5F1B2CA9" w14:textId="77777777" w:rsidR="00A01204" w:rsidRPr="0008241C" w:rsidRDefault="00A01204" w:rsidP="00A01204">
      <w:pPr>
        <w:rPr>
          <w:sz w:val="22"/>
          <w:szCs w:val="22"/>
        </w:rPr>
      </w:pPr>
      <w:r w:rsidRPr="0008241C">
        <w:rPr>
          <w:sz w:val="22"/>
          <w:szCs w:val="22"/>
        </w:rPr>
        <w:t>While the definition of protected areas includes explicit reference to nature and associated ecosystem services, biodiversity conservation remains the dominant design, implementation and management objective. Given the role of protected areas in sustaining NCP, the protection of ecosystem services can</w:t>
      </w:r>
      <w:r w:rsidRPr="0008241C">
        <w:rPr>
          <w:noProof/>
          <w:sz w:val="22"/>
          <w:szCs w:val="22"/>
        </w:rPr>
        <w:t xml:space="preserve"> </w:t>
      </w:r>
      <w:r w:rsidRPr="0008241C">
        <w:rPr>
          <w:sz w:val="22"/>
          <w:szCs w:val="22"/>
        </w:rPr>
        <w:t xml:space="preserve">also be </w:t>
      </w:r>
      <w:r w:rsidRPr="0008241C">
        <w:rPr>
          <w:noProof/>
          <w:sz w:val="22"/>
          <w:szCs w:val="22"/>
        </w:rPr>
        <w:t>integrated into</w:t>
      </w:r>
      <w:r w:rsidRPr="0008241C">
        <w:rPr>
          <w:sz w:val="22"/>
          <w:szCs w:val="22"/>
        </w:rPr>
        <w:t xml:space="preserve"> design principles </w:t>
      </w:r>
      <w:r w:rsidRPr="0008241C">
        <w:rPr>
          <w:sz w:val="22"/>
          <w:szCs w:val="22"/>
        </w:rPr>
        <w:fldChar w:fldCharType="begin" w:fldLock="1"/>
      </w:r>
      <w:r w:rsidRPr="0008241C">
        <w:rPr>
          <w:sz w:val="22"/>
          <w:szCs w:val="22"/>
        </w:rPr>
        <w:instrText>ADDIN CSL_CITATION {"citationItems":[{"id":"ITEM-1","itemData":{"DOI":"10.1073/pnas.1620503114","abstract":"Recent expansion of the scale of human activities poses severe threats to Earth's life-support systems. Increasingly, protected areas (PAs) are expected to serve dual goals: protect biodiversity and secure ecosystem services. We report a nationwide assessment for China, quantifying the provision of threatened species habitat and four key regulating services—water retention, soil retention, sand-storm prevention, and carbon sequestration—in nature reserves (the primary category of PAs in China). We find that China's nature reserves serve moderately well for mammals and birds, but not for other major taxa, nor for these key regulating ecosystem services. China's nature reserves encompass 15.1% of the country's land sur-face. They capture 17.9% and 16.4% of the entire habitat area for threatened mammals and birds, but only 13.1% for plants, 10.0% for amphibians, and 8.5% for reptiles. Nature reserves encompass only 10.2–12.5% of the source areas for the four key regulating services. They are concentrated in western China, whereas much threatened species' habitat and regulating service source areas occur in eastern provinces. Our analysis illuminates a strategy for greatly strengthening PAs, through creating the first comprehensive national park system of China. This would encompass both nature reserves, in which human activities are highly restricted, and a new category of PAs for ecosystem services, in which human activities not impacting key services are permitted. This could close the gap in a politically feasible way. We also propose a new category of PAs globally, for sustaining the provision of ecosystems services and achieving sustain-able development goals. conservation strategy | threatened species representation | ecosystem services | protected areas | sustainable development","author":[{"dropping-particle":"","family":"Xu","given":"Weihua","non-dropping-particle":"","parse-names":false,"suffix":""},{"dropping-particle":"","family":"Xiao","given":"Yi","non-dropping-particle":"","parse-names":false,"suffix":""},{"dropping-particle":"","family":"Zhang","given":"Jingjing","non-dropping-particle":"","parse-names":false,"suffix":""},{"dropping-particle":"","family":"Yang","given":"Wu","non-dropping-particle":"","parse-names":false,"suffix":""},{"dropping-particle":"","family":"Zhang","given":"Lu","non-dropping-particle":"","parse-names":false,"suffix":""},{"dropping-particle":"","family":"Hull","given":"Vanessa","non-dropping-particle":"","parse-names":false,"suffix":""},{"dropping-particle":"","family":"Wang","given":"Zhi","non-dropping-particle":"","parse-names":false,"suffix":""},{"dropping-particle":"","family":"Zheng","given":"Hua","non-dropping-particle":"","parse-names":false,"suffix":""},{"dropping-particle":"","family":"Liu","given":"Jianguo","non-dropping-particle":"","parse-names":false,"suffix":""},{"dropping-particle":"","family":"Polasky","given":"Stephen","non-dropping-particle":"","parse-names":false,"suffix":""},{"dropping-particle":"","family":"Jiang","given":"Ling","non-dropping-particle":"","parse-names":false,"suffix":""},{"dropping-particle":"","family":"Xiao","given":"Yang","non-dropping-particle":"","parse-names":false,"suffix":""},{"dropping-particle":"","family":"Shi","given":"Xuewei","non-dropping-particle":"","parse-names":false,"suffix":""},{"dropping-particle":"","family":"Rao","given":"Enming","non-dropping-particle":"","parse-names":false,"suffix":""},{"dropping-particle":"","family":"Lu","given":"Fei","non-dropping-particle":"","parse-names":false,"suffix":""},{"dropping-particle":"","family":"Wang","given":"Xiaoke","non-dropping-particle":"","parse-names":false,"suffix":""},{"dropping-particle":"","family":"Daily","given":"Gretchen C","non-dropping-particle":"","parse-names":false,"suffix":""},{"dropping-particle":"","family":"Ouyang","given":"Zhiyun","non-dropping-particle":"","parse-names":false,"suffix":""},{"dropping-particle":"","family":"Haddad","given":"Nick M","non-dropping-particle":"","parse-names":false,"suffix":""},{"dropping-particle":"","family":"Lei","given":"Guangchun","non-dropping-particle":"","parse-names":false,"suffix":""}],"container-title":"Proceedings of the National Academy of Sciences","id":"ITEM-1","issue":"7","issued":{"date-parts":[["2017"]]},"page":"1601-1606","title":"Strengthening protected areas for biodiversity and ecosystem services in China","type":"article-journal","volume":"114"},"uris":["http://www.mendeley.com/documents/?uuid=683978ed-66d2-4312-833f-1c1fdb322891"]}],"mendeley":{"formattedCitation":"(Xu &lt;i&gt;et al.&lt;/i&gt;, 2017)","plainTextFormattedCitation":"(Xu et al., 2017)","previouslyFormattedCitation":"(Xu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Xu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Regional trends (see chapter 5) can be used to identify such priorities, such as water scarcity in South Asia, or declining fish production. In Indonesia, flash flooding triggered by deforestation was a </w:t>
      </w:r>
      <w:r w:rsidRPr="0008241C">
        <w:rPr>
          <w:noProof/>
          <w:sz w:val="22"/>
          <w:szCs w:val="22"/>
        </w:rPr>
        <w:t>significant</w:t>
      </w:r>
      <w:r w:rsidRPr="0008241C">
        <w:rPr>
          <w:sz w:val="22"/>
          <w:szCs w:val="22"/>
        </w:rPr>
        <w:t xml:space="preserve"> driver of creation of the 0.1 million hectare Batang Gaddis National Park </w:t>
      </w:r>
      <w:r w:rsidRPr="0008241C">
        <w:rPr>
          <w:sz w:val="22"/>
          <w:szCs w:val="22"/>
        </w:rPr>
        <w:fldChar w:fldCharType="begin" w:fldLock="1"/>
      </w:r>
      <w:r w:rsidRPr="0008241C">
        <w:rPr>
          <w:sz w:val="22"/>
          <w:szCs w:val="22"/>
        </w:rPr>
        <w:instrText>ADDIN CSL_CITATION {"citationItems":[{"id":"ITEM-1","itemData":{"author":[{"dropping-particle":"","family":"Mulongoy","given":"K.J.","non-dropping-particle":"","parse-names":false,"suffix":""},{"dropping-particle":"","family":"Gidda","given":"S.B.","non-dropping-particle":"","parse-names":false,"suffix":""}],"container-title":"Secretariat of the Convention on Biological Diversity","id":"ITEM-1","issued":{"date-parts":[["2008"]]},"page":"30","title":"Ecological, Economic, Cultural and Social Benefits of Protected Areas","type":"article-journal"},"uris":["http://www.mendeley.com/documents/?uuid=23884622-e250-4783-ba1c-e392380ba5c9"]}],"mendeley":{"formattedCitation":"(Mulongoy &amp; Gidda, 2008b)","plainTextFormattedCitation":"(Mulongoy &amp; Gidda, 2008b)","previouslyFormattedCitation":"(Mulongoy &amp; Gidda, 2008b)"},"properties":{"noteIndex":0},"schema":"https://github.com/citation-style-language/schema/raw/master/csl-citation.json"}</w:instrText>
      </w:r>
      <w:r w:rsidRPr="0008241C">
        <w:rPr>
          <w:sz w:val="22"/>
          <w:szCs w:val="22"/>
        </w:rPr>
        <w:fldChar w:fldCharType="separate"/>
      </w:r>
      <w:r w:rsidRPr="0008241C">
        <w:rPr>
          <w:noProof/>
          <w:sz w:val="22"/>
          <w:szCs w:val="22"/>
        </w:rPr>
        <w:t>(Mulongoy &amp; Gidda, 2008b)</w:t>
      </w:r>
      <w:r w:rsidRPr="0008241C">
        <w:rPr>
          <w:sz w:val="22"/>
          <w:szCs w:val="22"/>
        </w:rPr>
        <w:fldChar w:fldCharType="end"/>
      </w:r>
      <w:r w:rsidRPr="0008241C">
        <w:rPr>
          <w:sz w:val="22"/>
          <w:szCs w:val="22"/>
        </w:rPr>
        <w:t xml:space="preserve">. Recognition of multiple values of nature and NCP associated with protected areas, especially in the context of diverse worldviews, can </w:t>
      </w:r>
      <w:r w:rsidRPr="0008241C">
        <w:rPr>
          <w:noProof/>
          <w:sz w:val="22"/>
          <w:szCs w:val="22"/>
        </w:rPr>
        <w:t>significantly</w:t>
      </w:r>
      <w:r w:rsidRPr="0008241C">
        <w:rPr>
          <w:sz w:val="22"/>
          <w:szCs w:val="22"/>
        </w:rPr>
        <w:t xml:space="preserve"> assist in seeking the </w:t>
      </w:r>
      <w:r w:rsidRPr="0008241C">
        <w:rPr>
          <w:noProof/>
          <w:sz w:val="22"/>
          <w:szCs w:val="22"/>
        </w:rPr>
        <w:t>necessary</w:t>
      </w:r>
      <w:r w:rsidRPr="0008241C">
        <w:rPr>
          <w:sz w:val="22"/>
          <w:szCs w:val="22"/>
        </w:rPr>
        <w:t xml:space="preserve"> policy attention to the needs of management effectiveness enhancement. </w:t>
      </w:r>
    </w:p>
    <w:p w14:paraId="308D3586" w14:textId="4327B40D" w:rsidR="00A01204" w:rsidRDefault="00A01204" w:rsidP="00A01204">
      <w:pPr>
        <w:rPr>
          <w:sz w:val="22"/>
          <w:szCs w:val="22"/>
        </w:rPr>
      </w:pPr>
    </w:p>
    <w:p w14:paraId="65334205" w14:textId="77777777" w:rsidR="00930FE2" w:rsidRPr="0008241C" w:rsidRDefault="00930FE2" w:rsidP="00A01204">
      <w:pPr>
        <w:rPr>
          <w:sz w:val="22"/>
          <w:szCs w:val="22"/>
        </w:rPr>
      </w:pPr>
    </w:p>
    <w:p w14:paraId="344B1F4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891" w:name="_Toc504317380"/>
      <w:bookmarkStart w:id="1892" w:name="_Toc504318073"/>
      <w:bookmarkStart w:id="1893" w:name="_Toc504321419"/>
      <w:bookmarkStart w:id="1894" w:name="_Toc524048098"/>
      <w:r w:rsidRPr="0008241C">
        <w:rPr>
          <w:b/>
          <w:sz w:val="22"/>
          <w:szCs w:val="24"/>
        </w:rPr>
        <w:t>6.4.2.2</w:t>
      </w:r>
      <w:r w:rsidRPr="0008241C">
        <w:rPr>
          <w:b/>
          <w:sz w:val="22"/>
          <w:szCs w:val="24"/>
        </w:rPr>
        <w:tab/>
        <w:t>Strengthening transboundary governance for shared natural areas</w:t>
      </w:r>
      <w:bookmarkEnd w:id="1891"/>
      <w:bookmarkEnd w:id="1892"/>
      <w:bookmarkEnd w:id="1893"/>
      <w:bookmarkEnd w:id="1894"/>
      <w:r w:rsidRPr="0008241C">
        <w:rPr>
          <w:b/>
          <w:sz w:val="22"/>
          <w:szCs w:val="24"/>
        </w:rPr>
        <w:t xml:space="preserve"> </w:t>
      </w:r>
    </w:p>
    <w:p w14:paraId="40FB0F0D" w14:textId="77777777" w:rsidR="00A01204" w:rsidRPr="0008241C" w:rsidRDefault="00A01204" w:rsidP="00A01204">
      <w:pPr>
        <w:rPr>
          <w:sz w:val="22"/>
          <w:szCs w:val="22"/>
        </w:rPr>
      </w:pPr>
    </w:p>
    <w:p w14:paraId="7A7D4B06" w14:textId="7619F3A1" w:rsidR="00A01204" w:rsidRPr="0008241C" w:rsidRDefault="00A01204" w:rsidP="00A01204">
      <w:pPr>
        <w:rPr>
          <w:sz w:val="22"/>
          <w:szCs w:val="22"/>
        </w:rPr>
      </w:pPr>
      <w:r w:rsidRPr="0008241C">
        <w:rPr>
          <w:sz w:val="22"/>
          <w:szCs w:val="22"/>
        </w:rPr>
        <w:t xml:space="preserve">The Asia-Pacific region has several shared nature areas and issues, addressing which requires proactive transboundary governance (as against reactive </w:t>
      </w:r>
      <w:r w:rsidRPr="0008241C">
        <w:rPr>
          <w:noProof/>
          <w:sz w:val="22"/>
          <w:szCs w:val="22"/>
        </w:rPr>
        <w:t>governance</w:t>
      </w:r>
      <w:r w:rsidRPr="0008241C">
        <w:rPr>
          <w:sz w:val="22"/>
          <w:szCs w:val="22"/>
        </w:rPr>
        <w:t xml:space="preserve">, see the </w:t>
      </w:r>
      <w:r w:rsidRPr="0008241C">
        <w:rPr>
          <w:noProof/>
          <w:sz w:val="22"/>
          <w:szCs w:val="22"/>
        </w:rPr>
        <w:t>case</w:t>
      </w:r>
      <w:r w:rsidRPr="0008241C">
        <w:rPr>
          <w:sz w:val="22"/>
          <w:szCs w:val="22"/>
        </w:rPr>
        <w:t xml:space="preserve"> of responding to </w:t>
      </w:r>
      <w:r w:rsidRPr="0008241C">
        <w:rPr>
          <w:noProof/>
          <w:sz w:val="22"/>
          <w:szCs w:val="22"/>
        </w:rPr>
        <w:t>South-East</w:t>
      </w:r>
      <w:r w:rsidRPr="0008241C">
        <w:rPr>
          <w:sz w:val="22"/>
          <w:szCs w:val="22"/>
        </w:rPr>
        <w:t xml:space="preserve"> Asian Haze and the Sunderbans in </w:t>
      </w:r>
      <w:r w:rsidRPr="0008241C">
        <w:rPr>
          <w:sz w:val="22"/>
          <w:szCs w:val="22"/>
        </w:rPr>
        <w:fldChar w:fldCharType="begin"/>
      </w:r>
      <w:r w:rsidRPr="0008241C">
        <w:rPr>
          <w:sz w:val="22"/>
          <w:szCs w:val="22"/>
        </w:rPr>
        <w:instrText xml:space="preserve"> REF _Ref496880083 \h  \* MERGEFORMAT </w:instrText>
      </w:r>
      <w:r w:rsidRPr="0008241C">
        <w:rPr>
          <w:sz w:val="22"/>
          <w:szCs w:val="22"/>
        </w:rPr>
      </w:r>
      <w:r w:rsidRPr="0008241C">
        <w:rPr>
          <w:sz w:val="22"/>
          <w:szCs w:val="22"/>
        </w:rPr>
        <w:fldChar w:fldCharType="separate"/>
      </w:r>
      <w:r w:rsidR="00D74032" w:rsidRPr="00D74032">
        <w:rPr>
          <w:sz w:val="22"/>
          <w:szCs w:val="22"/>
        </w:rPr>
        <w:t>Box 6.2</w:t>
      </w:r>
      <w:r w:rsidRPr="0008241C">
        <w:rPr>
          <w:sz w:val="22"/>
          <w:szCs w:val="22"/>
        </w:rPr>
        <w:fldChar w:fldCharType="end"/>
      </w:r>
      <w:r w:rsidRPr="0008241C">
        <w:rPr>
          <w:sz w:val="22"/>
          <w:szCs w:val="22"/>
        </w:rPr>
        <w:t xml:space="preserve"> and </w:t>
      </w:r>
      <w:r w:rsidRPr="0008241C">
        <w:rPr>
          <w:sz w:val="22"/>
          <w:szCs w:val="22"/>
        </w:rPr>
        <w:fldChar w:fldCharType="begin"/>
      </w:r>
      <w:r w:rsidRPr="0008241C">
        <w:rPr>
          <w:sz w:val="22"/>
          <w:szCs w:val="22"/>
        </w:rPr>
        <w:instrText xml:space="preserve"> REF _Ref496880343 \h  \* MERGEFORMAT </w:instrText>
      </w:r>
      <w:r w:rsidRPr="0008241C">
        <w:rPr>
          <w:sz w:val="22"/>
          <w:szCs w:val="22"/>
        </w:rPr>
      </w:r>
      <w:r w:rsidRPr="0008241C">
        <w:rPr>
          <w:sz w:val="22"/>
          <w:szCs w:val="22"/>
        </w:rPr>
        <w:fldChar w:fldCharType="separate"/>
      </w:r>
      <w:r w:rsidR="00D74032" w:rsidRPr="00D74032">
        <w:rPr>
          <w:sz w:val="22"/>
          <w:szCs w:val="22"/>
        </w:rPr>
        <w:t>Box 6.3</w:t>
      </w:r>
      <w:r w:rsidRPr="0008241C">
        <w:rPr>
          <w:sz w:val="22"/>
          <w:szCs w:val="22"/>
        </w:rPr>
        <w:fldChar w:fldCharType="end"/>
      </w:r>
      <w:r w:rsidRPr="0008241C">
        <w:rPr>
          <w:sz w:val="22"/>
          <w:szCs w:val="22"/>
        </w:rPr>
        <w:t xml:space="preserve"> of this chapter, Kailash Sacred Landscape and Rainforest Initiative (Heart of Borneo) in </w:t>
      </w:r>
      <w:r w:rsidRPr="0008241C">
        <w:rPr>
          <w:noProof/>
          <w:sz w:val="22"/>
          <w:szCs w:val="22"/>
        </w:rPr>
        <w:t>chapter</w:t>
      </w:r>
      <w:r w:rsidRPr="0008241C">
        <w:rPr>
          <w:sz w:val="22"/>
          <w:szCs w:val="22"/>
        </w:rPr>
        <w:t xml:space="preserve"> 2). Transboundary governance </w:t>
      </w:r>
      <w:r w:rsidRPr="0008241C">
        <w:rPr>
          <w:noProof/>
          <w:sz w:val="22"/>
          <w:szCs w:val="22"/>
        </w:rPr>
        <w:t>is commonly connected</w:t>
      </w:r>
      <w:r w:rsidRPr="0008241C">
        <w:rPr>
          <w:sz w:val="22"/>
          <w:szCs w:val="22"/>
        </w:rPr>
        <w:t xml:space="preserve"> to the protection of protected areas</w:t>
      </w:r>
      <w:r w:rsidRPr="0008241C">
        <w:rPr>
          <w:noProof/>
          <w:sz w:val="22"/>
          <w:szCs w:val="22"/>
        </w:rPr>
        <w:t>; hence</w:t>
      </w:r>
      <w:r w:rsidRPr="0008241C">
        <w:rPr>
          <w:sz w:val="22"/>
          <w:szCs w:val="22"/>
        </w:rPr>
        <w:t xml:space="preserve"> like the latter option, the former is </w:t>
      </w:r>
      <w:r w:rsidRPr="0008241C">
        <w:rPr>
          <w:sz w:val="22"/>
          <w:szCs w:val="22"/>
        </w:rPr>
        <w:lastRenderedPageBreak/>
        <w:t xml:space="preserve">also widely applied in the region but covering </w:t>
      </w:r>
      <w:r w:rsidRPr="0008241C">
        <w:rPr>
          <w:noProof/>
          <w:sz w:val="22"/>
          <w:szCs w:val="22"/>
        </w:rPr>
        <w:t>fewer</w:t>
      </w:r>
      <w:r w:rsidRPr="0008241C">
        <w:rPr>
          <w:sz w:val="22"/>
          <w:szCs w:val="22"/>
        </w:rPr>
        <w:t xml:space="preserve"> ecosystems and instruments (Figure 6.6). Regional transboundary systems of environmental management form </w:t>
      </w:r>
      <w:r w:rsidRPr="0008241C">
        <w:rPr>
          <w:noProof/>
          <w:sz w:val="22"/>
          <w:szCs w:val="22"/>
        </w:rPr>
        <w:t>an vital</w:t>
      </w:r>
      <w:r w:rsidRPr="0008241C">
        <w:rPr>
          <w:sz w:val="22"/>
          <w:szCs w:val="22"/>
        </w:rPr>
        <w:t xml:space="preserve"> complement </w:t>
      </w:r>
      <w:r w:rsidRPr="0008241C">
        <w:rPr>
          <w:noProof/>
          <w:sz w:val="22"/>
          <w:szCs w:val="22"/>
        </w:rPr>
        <w:t>to</w:t>
      </w:r>
      <w:r w:rsidRPr="0008241C">
        <w:rPr>
          <w:sz w:val="22"/>
          <w:szCs w:val="22"/>
        </w:rPr>
        <w:t xml:space="preserve"> governance efforts at national and global levels. </w:t>
      </w:r>
      <w:r w:rsidRPr="0008241C">
        <w:rPr>
          <w:sz w:val="22"/>
          <w:szCs w:val="22"/>
        </w:rPr>
        <w:fldChar w:fldCharType="begin" w:fldLock="1"/>
      </w:r>
      <w:r w:rsidRPr="0008241C">
        <w:rPr>
          <w:sz w:val="22"/>
          <w:szCs w:val="22"/>
        </w:rPr>
        <w:instrText>ADDIN CSL_CITATION {"citationItems":[{"id":"ITEM-1","itemData":{"ISBN":"9789292577933","author":[{"dropping-particle":"","family":"United Nations","given":"","non-dropping-particle":"","parse-names":false,"suffix":""},{"dropping-particle":"","family":"Asian Development Bank","given":"","non-dropping-particle":"","parse-names":false,"suffix":""},{"dropping-particle":"","family":"United Nations Development Programme","given":"","non-dropping-particle":"","parse-names":false,"suffix":""}],"id":"ITEM-1","issued":{"date-parts":[["2017"]]},"number-of-pages":"83","publisher":"United Nations","publisher-place":"Bangkok, Thailand","title":"Eradicating Poverty and Promoting Prosperity in a Changing Asia-Pacific","type":"book"},"uris":["http://www.mendeley.com/documents/?uuid=6eac13c4-344e-4267-aa46-bca88da7158b"]}],"mendeley":{"formattedCitation":"(United Nations &lt;i&gt;et al.&lt;/i&gt;, 2017)","plainTextFormattedCitation":"(United Nations et al., 2017)","previouslyFormattedCitation":"(United Nations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United Nations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w:t>
      </w:r>
      <w:r w:rsidRPr="0008241C">
        <w:rPr>
          <w:noProof/>
          <w:sz w:val="22"/>
          <w:szCs w:val="22"/>
        </w:rPr>
        <w:t>underline</w:t>
      </w:r>
      <w:r w:rsidRPr="0008241C">
        <w:rPr>
          <w:sz w:val="22"/>
          <w:szCs w:val="22"/>
        </w:rPr>
        <w:t xml:space="preserve"> the need for regional cooperation in the Asia-Pacific region given that many of the SDGs deal with global and </w:t>
      </w:r>
      <w:r w:rsidRPr="0008241C">
        <w:rPr>
          <w:noProof/>
          <w:sz w:val="22"/>
          <w:szCs w:val="22"/>
        </w:rPr>
        <w:t>regional</w:t>
      </w:r>
      <w:r w:rsidRPr="0008241C">
        <w:rPr>
          <w:sz w:val="22"/>
          <w:szCs w:val="22"/>
        </w:rPr>
        <w:t xml:space="preserve"> public goods. Such improvements need to build on trust, crafting institutional frameworks for </w:t>
      </w:r>
      <w:r w:rsidRPr="0008241C">
        <w:rPr>
          <w:noProof/>
          <w:sz w:val="22"/>
          <w:szCs w:val="22"/>
        </w:rPr>
        <w:t>cross-scale</w:t>
      </w:r>
      <w:r w:rsidRPr="0008241C">
        <w:rPr>
          <w:sz w:val="22"/>
          <w:szCs w:val="22"/>
        </w:rPr>
        <w:t xml:space="preserve"> action, inclusive stakeholder engagement, availability of information-</w:t>
      </w:r>
      <w:r w:rsidRPr="0008241C">
        <w:rPr>
          <w:noProof/>
          <w:sz w:val="22"/>
          <w:szCs w:val="22"/>
        </w:rPr>
        <w:t>base</w:t>
      </w:r>
      <w:r w:rsidRPr="0008241C">
        <w:rPr>
          <w:sz w:val="22"/>
          <w:szCs w:val="22"/>
        </w:rPr>
        <w:t xml:space="preserve"> at multiple scales and across sectors and capacity development for integrated </w:t>
      </w:r>
      <w:r w:rsidRPr="0008241C">
        <w:rPr>
          <w:noProof/>
          <w:sz w:val="22"/>
          <w:szCs w:val="22"/>
        </w:rPr>
        <w:t>problem-solving</w:t>
      </w:r>
      <w:r w:rsidRPr="0008241C">
        <w:rPr>
          <w:sz w:val="22"/>
          <w:szCs w:val="22"/>
        </w:rPr>
        <w:t xml:space="preserve">.  </w:t>
      </w:r>
    </w:p>
    <w:p w14:paraId="33B41533" w14:textId="77777777" w:rsidR="00A01204" w:rsidRPr="0008241C" w:rsidRDefault="00A01204" w:rsidP="00A01204">
      <w:pPr>
        <w:rPr>
          <w:sz w:val="22"/>
          <w:szCs w:val="22"/>
        </w:rPr>
      </w:pPr>
    </w:p>
    <w:p w14:paraId="1E9E0E49" w14:textId="77777777" w:rsidR="00A01204" w:rsidRPr="0008241C" w:rsidRDefault="00A01204" w:rsidP="00A01204">
      <w:pPr>
        <w:rPr>
          <w:sz w:val="22"/>
          <w:szCs w:val="22"/>
        </w:rPr>
      </w:pPr>
      <w:r w:rsidRPr="0008241C">
        <w:rPr>
          <w:noProof/>
          <w:sz w:val="22"/>
          <w:szCs w:val="22"/>
        </w:rPr>
        <w:fldChar w:fldCharType="begin" w:fldLock="1"/>
      </w:r>
      <w:r w:rsidRPr="0008241C">
        <w:rPr>
          <w:noProof/>
          <w:sz w:val="22"/>
          <w:szCs w:val="22"/>
        </w:rPr>
        <w:instrText>ADDIN CSL_CITATION {"citationItems":[{"id":"ITEM-1","itemData":{"DOI":"10.1007/978-3-319-44037-8_6","abstract":"Himalayan region is a trans-boundary area with rich biodiversity of global importance, while this region has been subject to great human stress and continues to face multiple threats with the global change. Inadequacy of the institu-tional arrangements and shortcomings of governance practice are challenging the effective conservation of trans-boundary biodiversity in this region. This chapter synthesizes an empirical overview of trans-boundary cooperation in establishing institutions for biodiversity conservation through case study in bordering areas across India, China, Nepal and Bhutan. Based on the hypothesis that trans-boundary biodiversity protection involves understanding tightly coupled interrelationships between natural systems and human society, a theoretic institution framework of sixfold matrix including economic, technical, social, environmental, ethnical/ cultural, and political dimensions was structured to promote the efficient trans-boundary biodiversity conservation in the Himalayan region. It was proposed in this chapter that regional institutions, in close collaboration with national governments of member countries, needed to develop a vision for an integrated approach to insti-tutionalize the trans-boundary biodiversity conservation. Fig. 6.2 Representative key animal and plant species in HKH region (photos taken by Wu Xiaoyu, Ma Ming, and Zhangxiang): (a) snow leopard (Uncia uncia); (b) blue sheep (Pseudois nayaur); (c) Himalayan griffon (Gyps himalayensis); (d) black-necked crane (Grus nigricollis); (e) yellow Chinese poppy (Meconopsis integrifolia); (f) Himalayan rhodiola (Rhodiola himalayensis); (g) Tibetan juniper (Sabina tibetica); (h) Nepali rhododendron (Rhododendron cowanianum) S. Dong et al.","author":[{"dropping-particle":"","family":"Dong","given":"Shikui","non-dropping-particle":"","parse-names":false,"suffix":""},{"dropping-particle":"","family":"Chettri","given":"Nakul","non-dropping-particle":"","parse-names":false,"suffix":""},{"dropping-particle":"","family":"Sharma","given":"Eklabya","non-dropping-particle":"","parse-names":false,"suffix":""},{"dropping-particle":"","family":"Dong","given":"S","non-dropping-particle":"","parse-names":false,"suffix":""},{"dropping-particle":"","family":"Chettri","given":"N","non-dropping-particle":"","parse-names":false,"suffix":""},{"dropping-particle":"","family":"Sharma ICIMOD","given":"Bullet E","non-dropping-particle":"","parse-names":false,"suffix":""}],"chapter-number":"Himalayan ","container-title":"Environmental Sustainability from the Himalayas to the Oceans : Struggles and Innovations in China and India","editor":[{"dropping-particle":"","family":"Dong","given":"S","non-dropping-particle":"","parse-names":false,"suffix":""},{"dropping-particle":"","family":"Bandyopadhyay","given":"Jayanta","non-dropping-particle":"","parse-names":false,"suffix":""},{"dropping-particle":"","family":"Chaturvedi","given":"Sanjay","non-dropping-particle":"","parse-names":false,"suffix":""}],"id":"ITEM-1","issued":{"date-parts":[["2017"]]},"page":"127-129","publisher":"Springer International Publishing","publisher-place":"Switzerland","title":"Himalayan Biodiversity: Trans-boundary Conservation Institution and Governance","type":"chapter"},"uris":["http://www.mendeley.com/documents/?uuid=0f55d148-7e97-4fc5-a23a-322e76550ce7"]}],"mendeley":{"formattedCitation":"(Shikui Dong &lt;i&gt;et al.&lt;/i&gt;, 2017)","manualFormatting":"Shikui Dong et al. (2017)","plainTextFormattedCitation":"(Shikui Dong et al., 2017)","previouslyFormattedCitation":"(Dong &lt;i&gt;et al.&lt;/i&gt;, 2017)"},"properties":{"noteIndex":0},"schema":"https://github.com/citation-style-language/schema/raw/master/csl-citation.json"}</w:instrText>
      </w:r>
      <w:r w:rsidRPr="0008241C">
        <w:rPr>
          <w:noProof/>
          <w:sz w:val="22"/>
          <w:szCs w:val="22"/>
        </w:rPr>
        <w:fldChar w:fldCharType="separate"/>
      </w:r>
      <w:r w:rsidRPr="0008241C">
        <w:rPr>
          <w:noProof/>
          <w:sz w:val="22"/>
          <w:szCs w:val="22"/>
        </w:rPr>
        <w:t xml:space="preserve">Dong </w:t>
      </w:r>
      <w:r w:rsidRPr="0008241C">
        <w:rPr>
          <w:i/>
          <w:noProof/>
          <w:sz w:val="22"/>
          <w:szCs w:val="22"/>
        </w:rPr>
        <w:t>et al</w:t>
      </w:r>
      <w:r w:rsidRPr="0008241C">
        <w:rPr>
          <w:noProof/>
          <w:sz w:val="22"/>
          <w:szCs w:val="22"/>
        </w:rPr>
        <w:t xml:space="preserve">. </w:t>
      </w:r>
      <w:r w:rsidRPr="0008241C">
        <w:rPr>
          <w:noProof/>
          <w:sz w:val="22"/>
          <w:szCs w:val="22"/>
          <w:lang w:eastAsia="ja-JP"/>
        </w:rPr>
        <w:t>(</w:t>
      </w:r>
      <w:r w:rsidRPr="0008241C">
        <w:rPr>
          <w:noProof/>
          <w:sz w:val="22"/>
          <w:szCs w:val="22"/>
        </w:rPr>
        <w:t>2017)</w:t>
      </w:r>
      <w:r w:rsidRPr="0008241C">
        <w:rPr>
          <w:noProof/>
          <w:sz w:val="22"/>
          <w:szCs w:val="22"/>
        </w:rPr>
        <w:fldChar w:fldCharType="end"/>
      </w:r>
      <w:r w:rsidRPr="0008241C">
        <w:rPr>
          <w:noProof/>
          <w:sz w:val="22"/>
          <w:szCs w:val="22"/>
        </w:rPr>
        <w:t>, using Himalayan region as a case study, recommend six dimensions for consideration in setting up of a transboundary governance mechanism: a) technical and environmental (promoting protection of ecosystems, natural habitats, and maintenance of viable species in natural surroundings in nation as well as cross-national setting); social (networking the cooperation between different bodies and promoting equitable sharing of benefits); economic (promoting environmentally sound and sustainable development in areas adjoining the protected areas), ethical and cultural (call recognition for preserving and maintaining ILK) and political (developing transboundary conservation institutions to protect threatened species, populations, and habitats within the cross-nation region).</w:t>
      </w:r>
      <w:r w:rsidRPr="0008241C">
        <w:rPr>
          <w:sz w:val="22"/>
          <w:szCs w:val="22"/>
        </w:rPr>
        <w:t xml:space="preserve"> Improvement of institutional arrangements, enhancement of regional governance practices, encompassing transparency and the provision of information, public involvement, and implementation of accountability mechanisms </w:t>
      </w:r>
      <w:r w:rsidRPr="0008241C">
        <w:rPr>
          <w:noProof/>
          <w:sz w:val="22"/>
          <w:szCs w:val="22"/>
        </w:rPr>
        <w:t>are identified</w:t>
      </w:r>
      <w:r w:rsidRPr="0008241C">
        <w:rPr>
          <w:sz w:val="22"/>
          <w:szCs w:val="22"/>
        </w:rPr>
        <w:t xml:space="preserve"> as essential elements for enhancing </w:t>
      </w:r>
      <w:r w:rsidRPr="0008241C">
        <w:rPr>
          <w:noProof/>
          <w:sz w:val="22"/>
          <w:szCs w:val="22"/>
        </w:rPr>
        <w:t>transboundary</w:t>
      </w:r>
      <w:r w:rsidRPr="0008241C">
        <w:rPr>
          <w:sz w:val="22"/>
          <w:szCs w:val="22"/>
        </w:rPr>
        <w:t xml:space="preserve"> biodiversity conservation. </w:t>
      </w:r>
    </w:p>
    <w:p w14:paraId="3096C84F" w14:textId="77777777" w:rsidR="00A01204" w:rsidRPr="0008241C" w:rsidRDefault="00A01204" w:rsidP="00A01204">
      <w:pPr>
        <w:rPr>
          <w:sz w:val="22"/>
          <w:szCs w:val="22"/>
        </w:rPr>
      </w:pPr>
    </w:p>
    <w:p w14:paraId="238F449C" w14:textId="6805CD1E" w:rsidR="00A01204" w:rsidRPr="0008241C" w:rsidRDefault="00A01204" w:rsidP="00A01204">
      <w:pPr>
        <w:rPr>
          <w:sz w:val="22"/>
          <w:szCs w:val="22"/>
        </w:rPr>
      </w:pPr>
      <w:r w:rsidRPr="0008241C">
        <w:rPr>
          <w:sz w:val="22"/>
          <w:szCs w:val="22"/>
        </w:rPr>
        <w:t xml:space="preserve">Transboundary governance mechanism for water management in Lower Mekong also provide </w:t>
      </w:r>
      <w:r w:rsidRPr="0008241C">
        <w:rPr>
          <w:noProof/>
          <w:sz w:val="22"/>
          <w:szCs w:val="22"/>
        </w:rPr>
        <w:t>deep</w:t>
      </w:r>
      <w:r w:rsidRPr="0008241C">
        <w:rPr>
          <w:sz w:val="22"/>
          <w:szCs w:val="22"/>
        </w:rPr>
        <w:t xml:space="preserve"> insights into policy prerequisites for such </w:t>
      </w:r>
      <w:r w:rsidRPr="0008241C">
        <w:rPr>
          <w:noProof/>
          <w:sz w:val="22"/>
          <w:szCs w:val="22"/>
        </w:rPr>
        <w:t>a mechanism</w:t>
      </w:r>
      <w:r w:rsidRPr="0008241C">
        <w:rPr>
          <w:sz w:val="22"/>
          <w:szCs w:val="22"/>
        </w:rPr>
        <w:t xml:space="preserve">. </w:t>
      </w:r>
      <w:r w:rsidRPr="0008241C">
        <w:rPr>
          <w:noProof/>
          <w:sz w:val="22"/>
          <w:szCs w:val="22"/>
        </w:rPr>
        <w:t xml:space="preserve">The Mekong River Commission enables a framework for transboundary water governance (involving Cambodia, Lao PDR, Thailand and Viet Nam) by recognising that development decisions by sector agencies in the sovereign riparian countries of the Mekong River Basin may have transboundary consequences and that the MRC as an inter‐governmental river basin </w:t>
      </w:r>
      <w:r w:rsidR="00C934E9">
        <w:rPr>
          <w:noProof/>
          <w:sz w:val="22"/>
          <w:szCs w:val="22"/>
        </w:rPr>
        <w:t>organiz</w:t>
      </w:r>
      <w:r w:rsidRPr="0008241C">
        <w:rPr>
          <w:noProof/>
          <w:sz w:val="22"/>
          <w:szCs w:val="22"/>
        </w:rPr>
        <w:t>ation relies on Member Countries’ endorsement of its orientations and initiatives (</w:t>
      </w:r>
      <w:hyperlink r:id="rId232" w:history="1">
        <w:r w:rsidRPr="0008241C">
          <w:rPr>
            <w:noProof/>
            <w:sz w:val="22"/>
            <w:szCs w:val="22"/>
          </w:rPr>
          <w:t>http://www.mrcmekong.org/about-mrc/mandate/</w:t>
        </w:r>
      </w:hyperlink>
      <w:r w:rsidRPr="0008241C">
        <w:rPr>
          <w:noProof/>
          <w:sz w:val="22"/>
          <w:szCs w:val="22"/>
        </w:rPr>
        <w:t xml:space="preserve">; Bao </w:t>
      </w:r>
      <w:r w:rsidRPr="0008241C">
        <w:rPr>
          <w:i/>
          <w:noProof/>
          <w:sz w:val="22"/>
          <w:szCs w:val="22"/>
        </w:rPr>
        <w:t>et al</w:t>
      </w:r>
      <w:r w:rsidRPr="0008241C">
        <w:rPr>
          <w:noProof/>
          <w:sz w:val="22"/>
          <w:szCs w:val="22"/>
        </w:rPr>
        <w:t>., 2017).</w:t>
      </w:r>
      <w:r w:rsidRPr="0008241C">
        <w:rPr>
          <w:sz w:val="22"/>
          <w:szCs w:val="22"/>
        </w:rPr>
        <w:t xml:space="preserve">  </w:t>
      </w:r>
      <w:r w:rsidRPr="0008241C">
        <w:rPr>
          <w:noProof/>
          <w:sz w:val="22"/>
          <w:szCs w:val="22"/>
        </w:rPr>
        <w:t>The role</w:t>
      </w:r>
      <w:r w:rsidRPr="0008241C">
        <w:rPr>
          <w:sz w:val="22"/>
          <w:szCs w:val="22"/>
        </w:rPr>
        <w:t xml:space="preserve"> of trust building between and within participating countries as well as with upper basin countries to enable the </w:t>
      </w:r>
      <w:r w:rsidRPr="0008241C">
        <w:rPr>
          <w:noProof/>
          <w:sz w:val="22"/>
          <w:szCs w:val="22"/>
        </w:rPr>
        <w:t>transformation</w:t>
      </w:r>
      <w:r w:rsidRPr="0008241C">
        <w:rPr>
          <w:sz w:val="22"/>
          <w:szCs w:val="22"/>
        </w:rPr>
        <w:t xml:space="preserve"> of environmental and social risks involved in transboundary water management into </w:t>
      </w:r>
      <w:r w:rsidRPr="0008241C">
        <w:rPr>
          <w:noProof/>
          <w:sz w:val="22"/>
          <w:szCs w:val="22"/>
        </w:rPr>
        <w:t>countries</w:t>
      </w:r>
      <w:r w:rsidRPr="0008241C">
        <w:rPr>
          <w:sz w:val="22"/>
          <w:szCs w:val="22"/>
        </w:rPr>
        <w:t xml:space="preserve"> is highlighted </w:t>
      </w:r>
      <w:r w:rsidRPr="0008241C">
        <w:rPr>
          <w:sz w:val="22"/>
          <w:szCs w:val="22"/>
        </w:rPr>
        <w:fldChar w:fldCharType="begin" w:fldLock="1"/>
      </w:r>
      <w:r w:rsidRPr="0008241C">
        <w:rPr>
          <w:sz w:val="22"/>
          <w:szCs w:val="22"/>
        </w:rPr>
        <w:instrText>ADDIN CSL_CITATION {"citationItems":[{"id":"ITEM-1","itemData":{"DOI":"10.1890/110146","ISBN":"1540-9295","ISSN":"15409295","abstract":"The Mekong River is the longest watercourse in Southeast Asia. Although China has an extensive hydropower program underway on the Upper Mekong, as yet there are no dams on the river’s lower mainstream. However, as many as 12 additional projects, which would generate substantial energy and wealth especially for Cambodia and Laos, are currently in the proposal stage for the Lower Mekong (LM). The cumulative effects of the LM hydropower projects – if built, and together with existing Chinese dams – will transform the Mekong by alter- ing natural flow patterns and disrupting fisheries and other ecosystem services, to the detriment of the millions of people who depend on the river for their livelihoods. Proposals for new dam construction are driven by several factors, including changing human demographics and development needs, energy and food security concerns, economic cooperation, and climate change. We link these social, ecological, economic, and political forces to ongoing regional governance issues and discuss how to improve the quality of Mekong hydropower decision making in a complex, transboundary setting.","author":[{"dropping-particle":"","family":"Grumbine","given":"R. Edward","non-dropping-particle":"","parse-names":false,"suffix":""},{"dropping-particle":"","family":"Dore","given":"John","non-dropping-particle":"","parse-names":false,"suffix":""},{"dropping-particle":"","family":"Xu","given":"Jianchu","non-dropping-particle":"","parse-names":false,"suffix":""}],"container-title":"Frontiers in Ecology and the Environment","id":"ITEM-1","issued":{"date-parts":[["2012"]]},"title":"Mekong hydropower: Drivers of change and governance challenges","type":"article"},"uris":["http://www.mendeley.com/documents/?uuid=be0808b6-4b89-45c1-9cbc-4412ce217cf1"]}],"mendeley":{"formattedCitation":"(Grumbine &lt;i&gt;et al.&lt;/i&gt;, 2012)","plainTextFormattedCitation":"(Grumbine et al., 2012)","previouslyFormattedCitation":"(Grumbine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Grumbine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Improved stakeholder participation, particularly of those who are affected by water resources management decisions, and enhanced capacity for integrated problem solving are also highlighted as critical ingredients </w:t>
      </w:r>
      <w:r w:rsidRPr="0008241C">
        <w:rPr>
          <w:sz w:val="22"/>
          <w:szCs w:val="22"/>
        </w:rPr>
        <w:fldChar w:fldCharType="begin" w:fldLock="1"/>
      </w:r>
      <w:r w:rsidRPr="0008241C">
        <w:rPr>
          <w:sz w:val="22"/>
          <w:szCs w:val="22"/>
        </w:rPr>
        <w:instrText>ADDIN CSL_CITATION {"citationItems":[{"id":"ITEM-1","itemData":{"DOI":"10.1016/j.jhydrol.2012.07.023","ISBN":"0022-1694","ISSN":"00221694","abstract":"In this paper we present a framework for analysing transboundary water governance complexes, illustrated in the Mekong Region. In this region, the sharing of waters between countries adds a critical dimension to decision making about producing food and energy, maintaining vital ecosystems, and sustaining livelihoods. Hydropower, dams, diversions, expanding cities and irrigation schemes are all in the mix. The key elements of the framework are: context, drivers, arenas, tools, decisions and impacts. The use of deliberation, technical and advocacy tools is explored and normative governance improvements are suggested. ?? 2012 Elsevier B.V.","author":[{"dropping-particle":"","family":"Dore","given":"John","non-dropping-particle":"","parse-names":false,"suffix":""},{"dropping-particle":"","family":"Lebel","given":"Louis","non-dropping-particle":"","parse-names":false,"suffix":""},{"dropping-particle":"","family":"Molle","given":"Francois","non-dropping-particle":"","parse-names":false,"suffix":""}],"container-title":"Journal of Hydrology","id":"ITEM-1","issued":{"date-parts":[["2012"]]},"title":"A framework for analysing transboundary water governance complexes, illustrated in the Mekong Region","type":"article-journal"},"uris":["http://www.mendeley.com/documents/?uuid=28f6e85a-5ce9-4dfb-b586-56468933c1e8"]}],"mendeley":{"formattedCitation":"(Dore &lt;i&gt;et al.&lt;/i&gt;, 2012)","plainTextFormattedCitation":"(Dore et al., 2012)","previouslyFormattedCitation":"(Dore &lt;i&gt;et al.&lt;/i&gt;, 2012)"},"properties":{"noteIndex":0},"schema":"https://github.com/citation-style-language/schema/raw/master/csl-citation.json"}</w:instrText>
      </w:r>
      <w:r w:rsidRPr="0008241C">
        <w:rPr>
          <w:sz w:val="22"/>
          <w:szCs w:val="22"/>
        </w:rPr>
        <w:fldChar w:fldCharType="separate"/>
      </w:r>
      <w:r w:rsidRPr="0008241C">
        <w:rPr>
          <w:noProof/>
          <w:sz w:val="22"/>
          <w:szCs w:val="22"/>
        </w:rPr>
        <w:t xml:space="preserve">(Dore </w:t>
      </w:r>
      <w:r w:rsidRPr="0008241C">
        <w:rPr>
          <w:i/>
          <w:noProof/>
          <w:sz w:val="22"/>
          <w:szCs w:val="22"/>
        </w:rPr>
        <w:t>et al.</w:t>
      </w:r>
      <w:r w:rsidRPr="0008241C">
        <w:rPr>
          <w:noProof/>
          <w:sz w:val="22"/>
          <w:szCs w:val="22"/>
        </w:rPr>
        <w:t>, 2012)</w:t>
      </w:r>
      <w:r w:rsidRPr="0008241C">
        <w:rPr>
          <w:sz w:val="22"/>
          <w:szCs w:val="22"/>
        </w:rPr>
        <w:fldChar w:fldCharType="end"/>
      </w:r>
      <w:r w:rsidRPr="0008241C">
        <w:rPr>
          <w:sz w:val="22"/>
          <w:szCs w:val="22"/>
        </w:rPr>
        <w:t xml:space="preserve">. </w:t>
      </w:r>
    </w:p>
    <w:p w14:paraId="4A47DA34" w14:textId="77777777" w:rsidR="00A01204" w:rsidRPr="0008241C" w:rsidRDefault="00A01204" w:rsidP="00A01204">
      <w:pPr>
        <w:rPr>
          <w:sz w:val="22"/>
          <w:szCs w:val="22"/>
        </w:rPr>
      </w:pPr>
    </w:p>
    <w:p w14:paraId="418AEC4F" w14:textId="07C5F20E" w:rsidR="00A01204" w:rsidRPr="0008241C" w:rsidRDefault="00A01204" w:rsidP="00A01204">
      <w:pPr>
        <w:rPr>
          <w:sz w:val="22"/>
          <w:szCs w:val="22"/>
        </w:rPr>
      </w:pPr>
      <w:r w:rsidRPr="0008241C">
        <w:rPr>
          <w:sz w:val="22"/>
          <w:szCs w:val="22"/>
        </w:rPr>
        <w:t xml:space="preserve">In addition to the transboundary governance in the Mekong River (see chapter 2), the Coral Triangle Initiative </w:t>
      </w:r>
      <w:r w:rsidRPr="0008241C">
        <w:rPr>
          <w:noProof/>
          <w:sz w:val="22"/>
          <w:szCs w:val="22"/>
        </w:rPr>
        <w:t>an excellent</w:t>
      </w:r>
      <w:r w:rsidRPr="0008241C">
        <w:rPr>
          <w:sz w:val="22"/>
          <w:szCs w:val="22"/>
        </w:rPr>
        <w:t xml:space="preserve"> example of this option in South East Asia (</w:t>
      </w:r>
      <w:r w:rsidRPr="0008241C">
        <w:rPr>
          <w:sz w:val="22"/>
          <w:szCs w:val="22"/>
        </w:rPr>
        <w:fldChar w:fldCharType="begin"/>
      </w:r>
      <w:r w:rsidRPr="0008241C">
        <w:rPr>
          <w:sz w:val="22"/>
          <w:szCs w:val="22"/>
        </w:rPr>
        <w:instrText xml:space="preserve"> REF _Ref496954148 \h  \* MERGEFORMAT </w:instrText>
      </w:r>
      <w:r w:rsidRPr="0008241C">
        <w:rPr>
          <w:sz w:val="22"/>
          <w:szCs w:val="22"/>
        </w:rPr>
      </w:r>
      <w:r w:rsidRPr="0008241C">
        <w:rPr>
          <w:sz w:val="22"/>
          <w:szCs w:val="22"/>
        </w:rPr>
        <w:fldChar w:fldCharType="separate"/>
      </w:r>
      <w:r w:rsidR="00D74032" w:rsidRPr="00D74032">
        <w:rPr>
          <w:sz w:val="22"/>
          <w:szCs w:val="22"/>
        </w:rPr>
        <w:t>Box 6.19</w:t>
      </w:r>
      <w:r w:rsidRPr="0008241C">
        <w:rPr>
          <w:sz w:val="22"/>
          <w:szCs w:val="22"/>
        </w:rPr>
        <w:fldChar w:fldCharType="end"/>
      </w:r>
      <w:r w:rsidRPr="0008241C">
        <w:rPr>
          <w:sz w:val="22"/>
          <w:szCs w:val="22"/>
        </w:rPr>
        <w:t xml:space="preserve">). </w:t>
      </w:r>
      <w:r w:rsidRPr="0008241C">
        <w:rPr>
          <w:noProof/>
          <w:sz w:val="22"/>
          <w:szCs w:val="22"/>
        </w:rPr>
        <w:t xml:space="preserve">Throughout the various development and implementation stage of the Coral Triangle Initiatives, various formal partners which consist of governmental, inter-governmental, non-governmental agencies/ </w:t>
      </w:r>
      <w:r w:rsidR="00C934E9">
        <w:rPr>
          <w:noProof/>
          <w:sz w:val="22"/>
          <w:szCs w:val="22"/>
        </w:rPr>
        <w:t>organiz</w:t>
      </w:r>
      <w:r w:rsidRPr="0008241C">
        <w:rPr>
          <w:noProof/>
          <w:sz w:val="22"/>
          <w:szCs w:val="22"/>
        </w:rPr>
        <w:t>ations, financial institutions, research institutions,  such as the United States  Agency for International Development, Australian Government, Asian Development Bank, Global Environment Facility, Conservation International, The Nature Conservancy, and World Wide Fund for Nature, and the Coral Triangle Centre provide various forms of support ranging from financial aid, community engagement and empowerment platforms,  conservation programmes.</w:t>
      </w:r>
      <w:r w:rsidRPr="0008241C">
        <w:rPr>
          <w:sz w:val="22"/>
          <w:szCs w:val="22"/>
        </w:rPr>
        <w:t xml:space="preserve">  </w:t>
      </w:r>
      <w:r w:rsidRPr="0008241C">
        <w:rPr>
          <w:noProof/>
          <w:sz w:val="22"/>
          <w:szCs w:val="22"/>
        </w:rPr>
        <w:t>Whilst numerous mechanisms and partnerships are forged at both, regional and national level in the implementation of the Regional and National Plans of Actions and the carrying out of other complementary activities, at the regional level, various platforms have also been established to enable local communities and stakeholders from all six nations and others to collaborate, inspire and be inspired, and build capacity amongst others.</w:t>
      </w:r>
      <w:r w:rsidRPr="0008241C">
        <w:rPr>
          <w:sz w:val="22"/>
          <w:szCs w:val="22"/>
        </w:rPr>
        <w:t xml:space="preserve"> </w:t>
      </w:r>
      <w:r w:rsidRPr="0008241C">
        <w:rPr>
          <w:noProof/>
          <w:sz w:val="22"/>
          <w:szCs w:val="22"/>
        </w:rPr>
        <w:t>Examples of these platforms are the Women’s Leadership Forum (see section 6.2.3.3); the CTICFF Regional Business Forum, which seeks to foster public-private partnerships in identifying innovative business solutions which achieves economic and environmental sustainability (Coral Triangle Initiative Regional Business Forum - WWF); and the Coral Triangle Fishers Forum, which engages local fishers, businesses and other stakeholders to address issues relating to IUU, seafood traceability amongst others (Coral Triangle Fishers Forum II and Coral Triangle Fishers Forum - WWF</w:t>
      </w:r>
      <w:r w:rsidRPr="0008241C" w:rsidDel="002643DB">
        <w:rPr>
          <w:noProof/>
          <w:sz w:val="22"/>
          <w:szCs w:val="22"/>
        </w:rPr>
        <w:t xml:space="preserve"> </w:t>
      </w:r>
      <w:r w:rsidRPr="0008241C">
        <w:rPr>
          <w:noProof/>
          <w:sz w:val="22"/>
          <w:szCs w:val="22"/>
        </w:rPr>
        <w:t>).</w:t>
      </w:r>
      <w:r w:rsidRPr="0008241C">
        <w:rPr>
          <w:sz w:val="22"/>
          <w:szCs w:val="22"/>
        </w:rPr>
        <w:t xml:space="preserve">  Several </w:t>
      </w:r>
      <w:r w:rsidRPr="0008241C">
        <w:rPr>
          <w:noProof/>
          <w:sz w:val="22"/>
          <w:szCs w:val="22"/>
        </w:rPr>
        <w:t>social</w:t>
      </w:r>
      <w:r w:rsidRPr="0008241C">
        <w:rPr>
          <w:sz w:val="22"/>
          <w:szCs w:val="22"/>
        </w:rPr>
        <w:t xml:space="preserve"> instruments in the form of voluntary agreements and MOUs (e.g. with research institutions for </w:t>
      </w:r>
      <w:r w:rsidRPr="0008241C">
        <w:rPr>
          <w:sz w:val="22"/>
          <w:szCs w:val="22"/>
        </w:rPr>
        <w:lastRenderedPageBreak/>
        <w:t xml:space="preserve">the sharing of the </w:t>
      </w:r>
      <w:r w:rsidRPr="0008241C">
        <w:rPr>
          <w:noProof/>
          <w:sz w:val="22"/>
          <w:szCs w:val="22"/>
        </w:rPr>
        <w:t>database</w:t>
      </w:r>
      <w:r w:rsidRPr="0008241C">
        <w:rPr>
          <w:sz w:val="22"/>
          <w:szCs w:val="22"/>
        </w:rPr>
        <w:t>) have also been in place to achieve various differing objectives (Coral Triangle Atlas).</w:t>
      </w:r>
    </w:p>
    <w:p w14:paraId="0998705D"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000F1DCF" w14:textId="77777777" w:rsidTr="00642B4F">
        <w:tc>
          <w:tcPr>
            <w:tcW w:w="9016" w:type="dxa"/>
          </w:tcPr>
          <w:p w14:paraId="381B5536" w14:textId="74D5C304" w:rsidR="00A01204" w:rsidRPr="0008241C" w:rsidRDefault="00A01204" w:rsidP="00A01204">
            <w:pPr>
              <w:rPr>
                <w:rFonts w:ascii="Times New Roman" w:hAnsi="Times New Roman"/>
                <w:b/>
              </w:rPr>
            </w:pPr>
            <w:bookmarkStart w:id="1895" w:name="_Ref496954148"/>
            <w:bookmarkStart w:id="1896" w:name="_Ref496954247"/>
            <w:bookmarkStart w:id="1897" w:name="_Toc504087559"/>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19</w:t>
            </w:r>
            <w:r w:rsidRPr="0008241C">
              <w:fldChar w:fldCharType="end"/>
            </w:r>
            <w:bookmarkEnd w:id="1895"/>
            <w:r w:rsidRPr="0008241C">
              <w:rPr>
                <w:rFonts w:ascii="Times New Roman" w:hAnsi="Times New Roman"/>
                <w:b/>
              </w:rPr>
              <w:t xml:space="preserve"> Coral Triangle Initiative on Coral Reefs, Fisheries and Food security [CTICFF]</w:t>
            </w:r>
            <w:bookmarkEnd w:id="1896"/>
            <w:bookmarkEnd w:id="1897"/>
          </w:p>
          <w:p w14:paraId="0BA0BFA7" w14:textId="77777777" w:rsidR="00A01204" w:rsidRPr="0008241C" w:rsidRDefault="00A01204" w:rsidP="00A01204">
            <w:pPr>
              <w:rPr>
                <w:rFonts w:ascii="Times New Roman" w:hAnsi="Times New Roman"/>
              </w:rPr>
            </w:pPr>
          </w:p>
          <w:p w14:paraId="30E524A3" w14:textId="77777777" w:rsidR="00A01204" w:rsidRPr="0008241C" w:rsidRDefault="00A01204" w:rsidP="00A01204">
            <w:pPr>
              <w:rPr>
                <w:rFonts w:ascii="Times New Roman" w:hAnsi="Times New Roman"/>
              </w:rPr>
            </w:pPr>
            <w:r w:rsidRPr="0008241C">
              <w:rPr>
                <w:rFonts w:ascii="Times New Roman" w:hAnsi="Times New Roman"/>
              </w:rPr>
              <w:t xml:space="preserve">The Coral Triangle region is located along the equator at the confluence of the Western Pacific and Indian Oceans and includes parts of the exclusive economic zone of six countries: Indonesia, Malaysia, Papua New Guinea, the Philippines, the Solomon Islands and Timor-Leste, known as the Coral Triangle 6 (CT6).  This area, although covering only 1.6 per cent of our world’s oceans, represents the global epicentre of marine life abundance and diversity.  It contains 76 per cent of all known coral species, 53 per cent of the world’s coral reefs, the </w:t>
            </w:r>
            <w:r w:rsidRPr="0008241C">
              <w:rPr>
                <w:rFonts w:ascii="Times New Roman" w:hAnsi="Times New Roman"/>
                <w:noProof/>
              </w:rPr>
              <w:t>greatest</w:t>
            </w:r>
            <w:r w:rsidRPr="0008241C">
              <w:rPr>
                <w:rFonts w:ascii="Times New Roman" w:hAnsi="Times New Roman"/>
              </w:rPr>
              <w:t xml:space="preserve"> extent of mangrove forests in the world, as well as spawning and juvenile growth areas for the world’s largest tuna fishery.  The natural resources of the Coral Triangle </w:t>
            </w:r>
            <w:r w:rsidRPr="0008241C">
              <w:rPr>
                <w:rFonts w:ascii="Times New Roman" w:hAnsi="Times New Roman"/>
                <w:noProof/>
              </w:rPr>
              <w:t>is</w:t>
            </w:r>
            <w:r w:rsidRPr="0008241C">
              <w:rPr>
                <w:rFonts w:ascii="Times New Roman" w:hAnsi="Times New Roman"/>
              </w:rPr>
              <w:t xml:space="preserve"> estimated to have an annual value of $2.3 billion and directly contribute towards the well-being of about 120 million CT inhabitants </w:t>
            </w:r>
            <w:r w:rsidRPr="0008241C">
              <w:fldChar w:fldCharType="begin" w:fldLock="1"/>
            </w:r>
            <w:r w:rsidRPr="0008241C">
              <w:rPr>
                <w:rFonts w:ascii="Times New Roman" w:hAnsi="Times New Roman"/>
              </w:rPr>
              <w:instrText>ADDIN CSL_CITATION {"citationItems":[{"id":"ITEM-1","itemData":{"author":[{"dropping-particle":"","family":"Coral Triangle Initiative on Coral Reefs Fisheries and Food Security issuing body","given":"","non-dropping-particle":"","parse-names":false,"suffix":""}],"id":"ITEM-1","issued":{"date-parts":[["2009"]]},"publisher":"Interim Regional CTI Secretariat","publisher-place":"Jakarta","title":"Regional plan of action : Coral Triangle Initiative on Coral Reefs, Fisheries and Food Security (CTI-CFF)","type":"book"},"uris":["http://www.mendeley.com/documents/?uuid=057ad9e3-bb46-4901-abe1-20a09b6a3694"]}],"mendeley":{"formattedCitation":"(Coral Triangle Initiative on Coral Reefs Fisheries and Food Security issuing body, 2009)","plainTextFormattedCitation":"(Coral Triangle Initiative on Coral Reefs Fisheries and Food Security issuing body, 2009)","previouslyFormattedCitation":"(Coral Triangle Initiative on Coral Reefs Fisheries and Food Security issuing body, 2009)"},"properties":{"noteIndex":0},"schema":"https://github.com/citation-style-language/schema/raw/master/csl-citation.json"}</w:instrText>
            </w:r>
            <w:r w:rsidRPr="0008241C">
              <w:fldChar w:fldCharType="separate"/>
            </w:r>
            <w:r w:rsidRPr="0008241C">
              <w:rPr>
                <w:rFonts w:ascii="Times New Roman" w:hAnsi="Times New Roman"/>
                <w:noProof/>
              </w:rPr>
              <w:t>(Coral Triangle Initiative on Coral Reefs Fisheries and Food Security issuing body, 2009)</w:t>
            </w:r>
            <w:r w:rsidRPr="0008241C">
              <w:fldChar w:fldCharType="end"/>
            </w:r>
            <w:r w:rsidRPr="0008241C">
              <w:rPr>
                <w:rFonts w:ascii="Times New Roman" w:hAnsi="Times New Roman"/>
              </w:rPr>
              <w:t xml:space="preserve">. </w:t>
            </w:r>
          </w:p>
          <w:p w14:paraId="61BB592E" w14:textId="77777777" w:rsidR="00A01204" w:rsidRPr="0008241C" w:rsidRDefault="00A01204" w:rsidP="00A01204">
            <w:pPr>
              <w:rPr>
                <w:rFonts w:ascii="Times New Roman" w:hAnsi="Times New Roman"/>
              </w:rPr>
            </w:pPr>
            <w:r w:rsidRPr="0008241C">
              <w:rPr>
                <w:rFonts w:ascii="Times New Roman" w:hAnsi="Times New Roman"/>
              </w:rPr>
              <w:t xml:space="preserve">Unfortunately, this </w:t>
            </w:r>
            <w:r w:rsidRPr="0008241C">
              <w:rPr>
                <w:rFonts w:ascii="Times New Roman" w:hAnsi="Times New Roman"/>
                <w:noProof/>
              </w:rPr>
              <w:t>mega-biodiverse</w:t>
            </w:r>
            <w:r w:rsidRPr="0008241C">
              <w:rPr>
                <w:rFonts w:ascii="Times New Roman" w:hAnsi="Times New Roman"/>
              </w:rPr>
              <w:t xml:space="preserve"> region encounters significant and increasing threats in the face of rapid population growth, the proliferation of international trade, and economic development. Coastal area conversion, unsustainable fishing (including overfishing and illegal fishing), coastal and marine pollution, and degradation of marine and coastal ecosystems continue to add pressure to a region which is additionally vulnerable to climate change </w:t>
            </w:r>
            <w:r w:rsidRPr="0008241C">
              <w:fldChar w:fldCharType="begin" w:fldLock="1"/>
            </w:r>
            <w:r w:rsidRPr="0008241C">
              <w:rPr>
                <w:rFonts w:ascii="Times New Roman" w:hAnsi="Times New Roman"/>
              </w:rPr>
              <w:instrText>ADDIN CSL_CITATION {"citationItems":[{"id":"ITEM-1","itemData":{"author":[{"dropping-particle":"","family":"Coral Triangle Initiative on Coral Reefs Fisheries and Food Security issuing body","given":"","non-dropping-particle":"","parse-names":false,"suffix":""}],"id":"ITEM-1","issued":{"date-parts":[["2009"]]},"publisher":"Interim Regional CTI Secretariat","publisher-place":"Jakarta","title":"Regional plan of action : Coral Triangle Initiative on Coral Reefs, Fisheries and Food Security (CTI-CFF)","type":"book"},"uris":["http://www.mendeley.com/documents/?uuid=057ad9e3-bb46-4901-abe1-20a09b6a3694"]}],"mendeley":{"formattedCitation":"(Coral Triangle Initiative on Coral Reefs Fisheries and Food Security issuing body, 2009)","plainTextFormattedCitation":"(Coral Triangle Initiative on Coral Reefs Fisheries and Food Security issuing body, 2009)","previouslyFormattedCitation":"(Coral Triangle Initiative on Coral Reefs Fisheries and Food Security issuing body, 2009)"},"properties":{"noteIndex":0},"schema":"https://github.com/citation-style-language/schema/raw/master/csl-citation.json"}</w:instrText>
            </w:r>
            <w:r w:rsidRPr="0008241C">
              <w:fldChar w:fldCharType="separate"/>
            </w:r>
            <w:r w:rsidRPr="0008241C">
              <w:rPr>
                <w:rFonts w:ascii="Times New Roman" w:hAnsi="Times New Roman"/>
                <w:noProof/>
              </w:rPr>
              <w:t>(Coral Triangle Initiative on Coral Reefs Fisheries and Food Security issuing body, 2009)</w:t>
            </w:r>
            <w:r w:rsidRPr="0008241C">
              <w:fldChar w:fldCharType="end"/>
            </w:r>
            <w:r w:rsidRPr="0008241C">
              <w:rPr>
                <w:rFonts w:ascii="Times New Roman" w:hAnsi="Times New Roman"/>
              </w:rPr>
              <w:t xml:space="preserve">.  </w:t>
            </w:r>
          </w:p>
          <w:p w14:paraId="6B591CFD" w14:textId="77777777" w:rsidR="00A01204" w:rsidRPr="0008241C" w:rsidRDefault="00A01204" w:rsidP="00A01204">
            <w:pPr>
              <w:rPr>
                <w:rFonts w:ascii="Times New Roman" w:hAnsi="Times New Roman"/>
              </w:rPr>
            </w:pPr>
            <w:r w:rsidRPr="0008241C">
              <w:rPr>
                <w:rFonts w:ascii="Times New Roman" w:hAnsi="Times New Roman"/>
              </w:rPr>
              <w:t xml:space="preserve">In response to these threats, the Governments of the CT6 countries, with the added support from other partners, agreed in 2009 to embark on a new multi-lateral initiative which aims to safeguard the rich biological resources of the region and to ensure the sustainable flows of benefits from coastal and marine resources for current and future generations through transformational actions. This initiative was named the Coral Triangle Initiative on Coral Reefs, Fisheries and Food Security (CTI-CFF).  This initiative focuses on food security through the sustainable management of natural marine resources </w:t>
            </w:r>
            <w:r w:rsidRPr="0008241C">
              <w:rPr>
                <w:rFonts w:ascii="Times New Roman" w:hAnsi="Times New Roman"/>
                <w:noProof/>
              </w:rPr>
              <w:t>while</w:t>
            </w:r>
            <w:r w:rsidRPr="0008241C">
              <w:rPr>
                <w:rFonts w:ascii="Times New Roman" w:hAnsi="Times New Roman"/>
              </w:rPr>
              <w:t xml:space="preserve"> also taking into consideration the impacts of climate change.  The CT6 countries have adopted a 10-year regional plan of action that </w:t>
            </w:r>
            <w:r w:rsidRPr="0008241C">
              <w:rPr>
                <w:rFonts w:ascii="Times New Roman" w:hAnsi="Times New Roman"/>
                <w:noProof/>
              </w:rPr>
              <w:t>is centred</w:t>
            </w:r>
            <w:r w:rsidRPr="0008241C">
              <w:rPr>
                <w:rFonts w:ascii="Times New Roman" w:hAnsi="Times New Roman"/>
              </w:rPr>
              <w:t xml:space="preserve"> on </w:t>
            </w:r>
            <w:r w:rsidRPr="0008241C">
              <w:rPr>
                <w:rFonts w:ascii="Times New Roman" w:hAnsi="Times New Roman"/>
                <w:noProof/>
              </w:rPr>
              <w:t>five</w:t>
            </w:r>
            <w:r w:rsidRPr="0008241C">
              <w:rPr>
                <w:rFonts w:ascii="Times New Roman" w:hAnsi="Times New Roman"/>
              </w:rPr>
              <w:t xml:space="preserve"> goals which relate to: the strengthening of seascapes, the adoption of the ecosystems approach to fisheries management, establishing and implementing </w:t>
            </w:r>
            <w:r w:rsidRPr="0008241C">
              <w:rPr>
                <w:rFonts w:ascii="Times New Roman" w:hAnsi="Times New Roman"/>
                <w:noProof/>
              </w:rPr>
              <w:t>effective</w:t>
            </w:r>
            <w:r w:rsidRPr="0008241C">
              <w:rPr>
                <w:rFonts w:ascii="Times New Roman" w:hAnsi="Times New Roman"/>
              </w:rPr>
              <w:t xml:space="preserve"> marine protected areas, increasing community resilience to climate change, and improving the status of threatened species. This regional plan of action </w:t>
            </w:r>
            <w:r w:rsidRPr="0008241C">
              <w:rPr>
                <w:rFonts w:ascii="Times New Roman" w:hAnsi="Times New Roman"/>
                <w:noProof/>
              </w:rPr>
              <w:t>is then localised</w:t>
            </w:r>
            <w:r w:rsidRPr="0008241C">
              <w:rPr>
                <w:rFonts w:ascii="Times New Roman" w:hAnsi="Times New Roman"/>
              </w:rPr>
              <w:t xml:space="preserve"> by each of the countries and transposed as national plans of </w:t>
            </w:r>
            <w:r w:rsidRPr="0008241C">
              <w:rPr>
                <w:rFonts w:ascii="Times New Roman" w:hAnsi="Times New Roman"/>
                <w:noProof/>
              </w:rPr>
              <w:t>actions</w:t>
            </w:r>
            <w:r w:rsidRPr="0008241C">
              <w:rPr>
                <w:rFonts w:ascii="Times New Roman" w:hAnsi="Times New Roman"/>
              </w:rPr>
              <w:t xml:space="preserve">, with each member state reporting on their progress to the Coral Triangle Regional Secretariat annually.  </w:t>
            </w:r>
            <w:r w:rsidRPr="0008241C">
              <w:rPr>
                <w:rFonts w:ascii="Times New Roman" w:hAnsi="Times New Roman"/>
                <w:noProof/>
              </w:rPr>
              <w:t xml:space="preserve">The implementation of the plans of action is guided by national and regional-level technical working groups for each goal, and facilitated through the governance working groups which oversee the coordination, finance and monitoring and evaluation of the initiative </w:t>
            </w:r>
            <w:r w:rsidRPr="0008241C">
              <w:rPr>
                <w:noProof/>
              </w:rPr>
              <w:fldChar w:fldCharType="begin" w:fldLock="1"/>
            </w:r>
            <w:r w:rsidRPr="0008241C">
              <w:rPr>
                <w:rFonts w:ascii="Times New Roman" w:hAnsi="Times New Roman"/>
                <w:noProof/>
              </w:rPr>
              <w:instrText>ADDIN CSL_CITATION {"citationItems":[{"id":"ITEM-1","itemData":{"id":"ITEM-1","issued":{"date-parts":[["2009"]]},"publisher-place":"Manado, Indonesia","title":"Leaders Declaration on Coral Triangle Initiative on Coral Reefs, Fisheries and food security","type":"article"},"uris":["http://www.mendeley.com/documents/?uuid=f0719f38-c205-4bac-97ee-a16b68789f53","http://www.mendeley.com/documents/?uuid=13a796a7-2388-445f-b2f7-357f14563b33"]},{"id":"ITEM-2","itemData":{"URL":"http://www.coraltriangleinitiative.org/governance-working-groups","accessed":{"date-parts":[["2017","10","20"]]},"author":[{"dropping-particle":"","family":"CTI-CFF","given":"","non-dropping-particle":"","parse-names":false,"suffix":""}],"container-title":"Coral Triangle Initiative On Coral Reefs Fisheries and Food Security","id":"ITEM-2","issued":{"date-parts":[["2017"]]},"title":"Governance Working Groups","type":"webpage"},"uris":["http://www.mendeley.com/documents/?uuid=33c36a9f-3426-4cc7-8b89-324e5e6dbf8e"]},{"id":"ITEM-3","itemData":{"author":[{"dropping-particle":"","family":"CTI-CFF","given":"","non-dropping-particle":"","parse-names":false,"suffix":""}],"id":"ITEM-3","issued":{"date-parts":[["2009"]]},"publisher-place":"Port Moresby, Papua New Guinea, Papua New Guinea","title":"Joint Ministerial Statement on the Coral Triangle Initiative","type":"article"},"uris":["http://www.mendeley.com/documents/?uuid=3625050c-bf66-4b85-a681-f25383c00f2c"]},{"id":"ITEM-4","itemData":{"author":[{"dropping-particle":"","family":"Coral Triangle Initiative on Coral Reefs Fisheries and Food Security issuing body","given":"","non-dropping-particle":"","parse-names":false,"suffix":""}],"id":"ITEM-4","issued":{"date-parts":[["2009"]]},"publisher":"Interim Regional CTI Secretariat","publisher-place":"Jakarta","title":"Regional plan of action : Coral Triangle Initiative on Coral Reefs, Fisheries and Food Security (CTI-CFF)","type":"book"},"uris":["http://www.mendeley.com/documents/?uuid=057ad9e3-bb46-4901-abe1-20a09b6a3694"]}],"mendeley":{"formattedCitation":"(Coral Triangle Initiative on Coral Reefs Fisheries and Food Security issuing body, 2009; CTI-CFF, 2009, 2017a; “Leaders Declaration on Coral Triangle Initiative on Coral Reefs, Fisheries and food security,” 2009)","plainTextFormattedCitation":"(Coral Triangle Initiative on Coral Reefs Fisheries and Food Security issuing body, 2009; CTI-CFF, 2009, 2017a; “Leaders Declaration on Coral Triangle Initiative on Coral Reefs, Fisheries and food security,” 2009)","previouslyFormattedCitation":"(Coral Triangle Initiative on Coral Reefs Fisheries and Food Security issuing body, 2009; CTI-CFF, 2009, 2017a; “Leaders Declaration on Coral Triangle Initiative on Coral Reefs, Fisheries and food security,” 2009)"},"properties":{"noteIndex":0},"schema":"https://github.com/citation-style-language/schema/raw/master/csl-citation.json"}</w:instrText>
            </w:r>
            <w:r w:rsidRPr="0008241C">
              <w:rPr>
                <w:noProof/>
              </w:rPr>
              <w:fldChar w:fldCharType="separate"/>
            </w:r>
            <w:r w:rsidRPr="0008241C">
              <w:rPr>
                <w:rFonts w:ascii="Times New Roman" w:hAnsi="Times New Roman"/>
                <w:noProof/>
              </w:rPr>
              <w:t>(Coral Triangle Initiative on Coral Reefs Fisheries and Food Security issuing body, 2009; CTI-CFF, 2009, 2017a; Leaders Declaration on Coral Triangle Initiative on Coral Reefs, Fisheries and food security, 2009)</w:t>
            </w:r>
            <w:r w:rsidRPr="0008241C">
              <w:rPr>
                <w:noProof/>
              </w:rPr>
              <w:fldChar w:fldCharType="end"/>
            </w:r>
            <w:r w:rsidRPr="0008241C">
              <w:rPr>
                <w:rFonts w:ascii="Times New Roman" w:hAnsi="Times New Roman"/>
                <w:noProof/>
              </w:rPr>
              <w:t>.</w:t>
            </w:r>
          </w:p>
          <w:p w14:paraId="54BA0999" w14:textId="77777777" w:rsidR="00A01204" w:rsidRPr="0008241C" w:rsidRDefault="00A01204" w:rsidP="00A01204">
            <w:pPr>
              <w:rPr>
                <w:rFonts w:ascii="Times New Roman" w:hAnsi="Times New Roman"/>
              </w:rPr>
            </w:pPr>
          </w:p>
        </w:tc>
      </w:tr>
    </w:tbl>
    <w:p w14:paraId="5EF73EE7" w14:textId="77777777" w:rsidR="00A01204" w:rsidRPr="0008241C" w:rsidRDefault="00A01204" w:rsidP="00A01204">
      <w:pPr>
        <w:rPr>
          <w:sz w:val="22"/>
          <w:szCs w:val="22"/>
        </w:rPr>
      </w:pPr>
    </w:p>
    <w:p w14:paraId="4E35004E" w14:textId="77777777" w:rsidR="00A01204" w:rsidRPr="0008241C" w:rsidRDefault="00A01204" w:rsidP="00A01204">
      <w:pPr>
        <w:rPr>
          <w:sz w:val="22"/>
          <w:szCs w:val="22"/>
        </w:rPr>
      </w:pPr>
      <w:r w:rsidRPr="0008241C">
        <w:rPr>
          <w:sz w:val="22"/>
          <w:szCs w:val="22"/>
        </w:rPr>
        <w:t xml:space="preserve">Several </w:t>
      </w:r>
      <w:r w:rsidRPr="0008241C">
        <w:rPr>
          <w:noProof/>
          <w:sz w:val="22"/>
          <w:szCs w:val="22"/>
        </w:rPr>
        <w:t>biodiversity-related</w:t>
      </w:r>
      <w:r w:rsidRPr="0008241C">
        <w:rPr>
          <w:sz w:val="22"/>
          <w:szCs w:val="22"/>
        </w:rPr>
        <w:t xml:space="preserve"> MEAs provide instruments for fostering transboundary cooperation. The Ramsar Convention on Wetlands provides for the </w:t>
      </w:r>
      <w:r w:rsidRPr="0008241C">
        <w:rPr>
          <w:noProof/>
          <w:sz w:val="22"/>
          <w:szCs w:val="22"/>
        </w:rPr>
        <w:t>establishment</w:t>
      </w:r>
      <w:r w:rsidRPr="0008241C">
        <w:rPr>
          <w:sz w:val="22"/>
          <w:szCs w:val="22"/>
        </w:rPr>
        <w:t xml:space="preserve"> of regional initiatives to support the </w:t>
      </w:r>
      <w:r w:rsidRPr="0008241C">
        <w:rPr>
          <w:noProof/>
          <w:sz w:val="22"/>
          <w:szCs w:val="22"/>
        </w:rPr>
        <w:t>implementation</w:t>
      </w:r>
      <w:r w:rsidRPr="0008241C">
        <w:rPr>
          <w:sz w:val="22"/>
          <w:szCs w:val="22"/>
        </w:rPr>
        <w:t xml:space="preserve"> of the Convention and build capacity for wetland management within specific regions and subregions, in response to </w:t>
      </w:r>
      <w:r w:rsidRPr="0008241C">
        <w:rPr>
          <w:noProof/>
          <w:sz w:val="22"/>
          <w:szCs w:val="22"/>
        </w:rPr>
        <w:t>regional</w:t>
      </w:r>
      <w:r w:rsidRPr="0008241C">
        <w:rPr>
          <w:sz w:val="22"/>
          <w:szCs w:val="22"/>
        </w:rPr>
        <w:t xml:space="preserve"> needs (</w:t>
      </w:r>
      <w:hyperlink r:id="rId233" w:history="1">
        <w:r w:rsidRPr="0008241C">
          <w:rPr>
            <w:sz w:val="22"/>
            <w:szCs w:val="22"/>
          </w:rPr>
          <w:t>http://www.ramsar.org/activity/ramsar-regional-initiatives</w:t>
        </w:r>
      </w:hyperlink>
      <w:r w:rsidRPr="0008241C">
        <w:rPr>
          <w:sz w:val="22"/>
          <w:szCs w:val="22"/>
        </w:rPr>
        <w:t>). The Agreement for Conservation of African-Eurasian Migratory Waterbirds (AEWA), developed under the framework of the Convention on Migratory Species (CMS), brings together the States through which migratory animals pass, the Range States, and lays the legal foundation for internationally coordinated conservation measures throughout a migratory range</w:t>
      </w:r>
      <w:r w:rsidRPr="0008241C" w:rsidDel="002A2B12">
        <w:rPr>
          <w:sz w:val="22"/>
          <w:szCs w:val="22"/>
        </w:rPr>
        <w:t xml:space="preserve"> </w:t>
      </w:r>
      <w:r w:rsidRPr="0008241C">
        <w:rPr>
          <w:sz w:val="22"/>
          <w:szCs w:val="22"/>
        </w:rPr>
        <w:t>(</w:t>
      </w:r>
      <w:hyperlink r:id="rId234" w:history="1">
        <w:r w:rsidRPr="0008241C">
          <w:rPr>
            <w:sz w:val="22"/>
            <w:szCs w:val="22"/>
          </w:rPr>
          <w:t>http://www.unep-aewa.org/en/legalinstrument/aewa</w:t>
        </w:r>
      </w:hyperlink>
      <w:r w:rsidRPr="0008241C">
        <w:rPr>
          <w:sz w:val="22"/>
          <w:szCs w:val="22"/>
        </w:rPr>
        <w:t xml:space="preserve">). The convention provides for the development of agreements tailored for specific taxa and geographic regions.  Several CMS agreements already in place are applicable to the Asia-Pacific region. Strengthening agendas related to nature and NCP within the regional bodies as ASEAN and SAARC are also </w:t>
      </w:r>
      <w:r w:rsidRPr="0008241C">
        <w:rPr>
          <w:noProof/>
          <w:sz w:val="22"/>
          <w:szCs w:val="22"/>
        </w:rPr>
        <w:t>important</w:t>
      </w:r>
      <w:r w:rsidRPr="0008241C">
        <w:rPr>
          <w:sz w:val="22"/>
          <w:szCs w:val="22"/>
        </w:rPr>
        <w:t xml:space="preserve"> opportunities for reversing adverse trends in the Asia-Pacific region. </w:t>
      </w:r>
    </w:p>
    <w:p w14:paraId="62599663" w14:textId="77777777" w:rsidR="00A01204" w:rsidRPr="0008241C" w:rsidRDefault="00A01204" w:rsidP="00A01204">
      <w:pPr>
        <w:rPr>
          <w:sz w:val="22"/>
          <w:szCs w:val="22"/>
        </w:rPr>
      </w:pPr>
    </w:p>
    <w:p w14:paraId="21EB3CF1"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898" w:name="_Toc524048099"/>
      <w:bookmarkStart w:id="1899" w:name="_Toc504317381"/>
      <w:bookmarkStart w:id="1900" w:name="_Toc504318074"/>
      <w:bookmarkStart w:id="1901" w:name="_Toc504321420"/>
      <w:r w:rsidRPr="0008241C">
        <w:rPr>
          <w:b/>
          <w:sz w:val="22"/>
          <w:szCs w:val="24"/>
        </w:rPr>
        <w:t>6.4.2.3</w:t>
      </w:r>
      <w:r w:rsidRPr="0008241C">
        <w:rPr>
          <w:b/>
          <w:sz w:val="22"/>
          <w:szCs w:val="24"/>
        </w:rPr>
        <w:tab/>
        <w:t>Mainstreaming of biodiversity-related goals</w:t>
      </w:r>
      <w:bookmarkEnd w:id="1898"/>
      <w:r w:rsidRPr="0008241C" w:rsidDel="00BE7675">
        <w:rPr>
          <w:b/>
          <w:sz w:val="22"/>
          <w:szCs w:val="24"/>
        </w:rPr>
        <w:t xml:space="preserve"> </w:t>
      </w:r>
      <w:bookmarkEnd w:id="1899"/>
      <w:bookmarkEnd w:id="1900"/>
      <w:bookmarkEnd w:id="1901"/>
    </w:p>
    <w:p w14:paraId="588DAF62" w14:textId="77777777" w:rsidR="00A01204" w:rsidRPr="0008241C" w:rsidRDefault="00A01204" w:rsidP="00A01204">
      <w:pPr>
        <w:rPr>
          <w:sz w:val="22"/>
          <w:szCs w:val="22"/>
        </w:rPr>
      </w:pPr>
    </w:p>
    <w:p w14:paraId="4E8E2788" w14:textId="47F4EE04" w:rsidR="00A01204" w:rsidRPr="0008241C" w:rsidRDefault="00A01204" w:rsidP="00A01204">
      <w:pPr>
        <w:rPr>
          <w:sz w:val="22"/>
          <w:szCs w:val="22"/>
        </w:rPr>
      </w:pPr>
      <w:r w:rsidRPr="0008241C">
        <w:rPr>
          <w:sz w:val="22"/>
          <w:szCs w:val="22"/>
        </w:rPr>
        <w:t xml:space="preserve">The analysis of influential drivers of NCP and human well-being interactions in the Asia-Pacific region (Chapter 5, section 5.3.5.1) indicated population growth and demographic change to be the most prominent regional drivers, followed by climate change. </w:t>
      </w:r>
      <w:r w:rsidRPr="0008241C">
        <w:rPr>
          <w:noProof/>
          <w:sz w:val="22"/>
          <w:szCs w:val="22"/>
        </w:rPr>
        <w:t>These are followed by agricultural/cropland expansion</w:t>
      </w:r>
      <w:r w:rsidRPr="0008241C">
        <w:rPr>
          <w:sz w:val="22"/>
          <w:szCs w:val="22"/>
        </w:rPr>
        <w:t xml:space="preserve"> into natural areas and </w:t>
      </w:r>
      <w:r w:rsidR="009D5335">
        <w:rPr>
          <w:noProof/>
          <w:sz w:val="22"/>
          <w:szCs w:val="22"/>
        </w:rPr>
        <w:t>urbaniz</w:t>
      </w:r>
      <w:r w:rsidRPr="0008241C">
        <w:rPr>
          <w:noProof/>
          <w:sz w:val="22"/>
          <w:szCs w:val="22"/>
        </w:rPr>
        <w:t>ation</w:t>
      </w:r>
      <w:r w:rsidRPr="0008241C">
        <w:rPr>
          <w:sz w:val="22"/>
          <w:szCs w:val="22"/>
        </w:rPr>
        <w:t xml:space="preserve">.  Distribution of influential drivers shows subregional variations, such as the </w:t>
      </w:r>
      <w:r w:rsidRPr="0008241C">
        <w:rPr>
          <w:noProof/>
          <w:sz w:val="22"/>
          <w:szCs w:val="22"/>
        </w:rPr>
        <w:t>prominence</w:t>
      </w:r>
      <w:r w:rsidRPr="0008241C">
        <w:rPr>
          <w:sz w:val="22"/>
          <w:szCs w:val="22"/>
        </w:rPr>
        <w:t xml:space="preserve"> of economic drivers (changing lifestyles and consumption patterns) in South and South East Asia, relatively weaker integration of economic and policy drivers in Oceania and North East Asia and the </w:t>
      </w:r>
      <w:r w:rsidRPr="0008241C">
        <w:rPr>
          <w:noProof/>
          <w:sz w:val="22"/>
          <w:szCs w:val="22"/>
        </w:rPr>
        <w:t>predominance</w:t>
      </w:r>
      <w:r w:rsidRPr="0008241C">
        <w:rPr>
          <w:sz w:val="22"/>
          <w:szCs w:val="22"/>
        </w:rPr>
        <w:t xml:space="preserve"> of climate change related drivers in Pacific Islands and Oceania. It is apparent that enhancing management effectiveness of existing protected areas, or designation of additional protected areas is not going to be sufficient policy interventions for ensuring a secure future of nature and NCP in the Asia-Pacific region. </w:t>
      </w:r>
      <w:r w:rsidRPr="0008241C">
        <w:rPr>
          <w:noProof/>
          <w:sz w:val="22"/>
          <w:szCs w:val="22"/>
        </w:rPr>
        <w:t>Important</w:t>
      </w:r>
      <w:r w:rsidRPr="0008241C">
        <w:rPr>
          <w:sz w:val="22"/>
          <w:szCs w:val="22"/>
        </w:rPr>
        <w:t xml:space="preserve"> policy response is mainstreaming of biodiversity into all development actions, while simultaneously integrating development goals in conservation actions.</w:t>
      </w:r>
    </w:p>
    <w:p w14:paraId="3E8F5995" w14:textId="77777777" w:rsidR="00A01204" w:rsidRPr="0008241C" w:rsidRDefault="00A01204" w:rsidP="00A01204">
      <w:pPr>
        <w:rPr>
          <w:sz w:val="22"/>
          <w:szCs w:val="22"/>
        </w:rPr>
      </w:pPr>
    </w:p>
    <w:p w14:paraId="1C6C866B" w14:textId="044FA031" w:rsidR="00A01204" w:rsidRPr="0008241C" w:rsidRDefault="00A01204" w:rsidP="00A01204">
      <w:pPr>
        <w:rPr>
          <w:sz w:val="22"/>
          <w:szCs w:val="22"/>
        </w:rPr>
      </w:pPr>
      <w:r w:rsidRPr="0008241C">
        <w:rPr>
          <w:sz w:val="22"/>
          <w:szCs w:val="22"/>
        </w:rPr>
        <w:t xml:space="preserve">Mainstreaming biodiversity has varied meanings and interpretation. A useful reference is to consider biodiversity mainstreaming as the process of embedding biodiversity considerations into policies and strategies (e.g. NBSAP) and practices of </w:t>
      </w:r>
      <w:r w:rsidRPr="0008241C">
        <w:rPr>
          <w:noProof/>
          <w:sz w:val="22"/>
          <w:szCs w:val="22"/>
        </w:rPr>
        <w:t>critical</w:t>
      </w:r>
      <w:r w:rsidRPr="0008241C">
        <w:rPr>
          <w:sz w:val="22"/>
          <w:szCs w:val="22"/>
        </w:rPr>
        <w:t xml:space="preserve"> public and private actors that impact of </w:t>
      </w:r>
      <w:r w:rsidRPr="0008241C">
        <w:rPr>
          <w:noProof/>
          <w:sz w:val="22"/>
          <w:szCs w:val="22"/>
        </w:rPr>
        <w:t>relying</w:t>
      </w:r>
      <w:r w:rsidRPr="0008241C">
        <w:rPr>
          <w:sz w:val="22"/>
          <w:szCs w:val="22"/>
        </w:rPr>
        <w:t xml:space="preserve"> on biodiversity, so that biodiversity is conserved, and sustainably used, locally and globally </w:t>
      </w:r>
      <w:r w:rsidRPr="0008241C">
        <w:rPr>
          <w:sz w:val="22"/>
          <w:szCs w:val="22"/>
        </w:rPr>
        <w:fldChar w:fldCharType="begin" w:fldLock="1"/>
      </w:r>
      <w:r w:rsidRPr="0008241C">
        <w:rPr>
          <w:sz w:val="22"/>
          <w:szCs w:val="22"/>
        </w:rPr>
        <w:instrText>ADDIN CSL_CITATION {"citationItems":[{"id":"ITEM-1","itemData":{"author":[{"dropping-particle":"","family":"Huntley","given":"B J","non-dropping-particle":"","parse-names":false,"suffix":""},{"dropping-particle":"","family":"Redford","given":"K H","non-dropping-particle":"","parse-names":false,"suffix":""}],"id":"ITEM-1","issued":{"date-parts":[["2014"]]},"number-of-pages":"1-82","publisher-place":"Washington D.C.","title":"Mainstreaming biodiversity in Practice: a STAP advisory document","type":"report"},"uris":["http://www.mendeley.com/documents/?uuid=7fd1c377-692f-4df8-a8fe-9fbd17c551f6"]}],"mendeley":{"formattedCitation":"(Huntley &amp; Redford, 2014)","plainTextFormattedCitation":"(Huntley &amp; Redford, 2014)","previouslyFormattedCitation":"(Huntley &amp; Redford, 2014)"},"properties":{"noteIndex":0},"schema":"https://github.com/citation-style-language/schema/raw/master/csl-citation.json"}</w:instrText>
      </w:r>
      <w:r w:rsidRPr="0008241C">
        <w:rPr>
          <w:sz w:val="22"/>
          <w:szCs w:val="22"/>
        </w:rPr>
        <w:fldChar w:fldCharType="separate"/>
      </w:r>
      <w:r w:rsidRPr="0008241C">
        <w:rPr>
          <w:noProof/>
          <w:sz w:val="22"/>
          <w:szCs w:val="22"/>
        </w:rPr>
        <w:t>(Huntley &amp; Redford, 2014)</w:t>
      </w:r>
      <w:r w:rsidRPr="0008241C">
        <w:rPr>
          <w:sz w:val="22"/>
          <w:szCs w:val="22"/>
        </w:rPr>
        <w:fldChar w:fldCharType="end"/>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manualFormatting":"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 xml:space="preserve">TEEB </w:t>
      </w:r>
      <w:r w:rsidRPr="0008241C">
        <w:rPr>
          <w:noProof/>
          <w:sz w:val="22"/>
          <w:szCs w:val="22"/>
          <w:lang w:eastAsia="ja-JP"/>
        </w:rPr>
        <w:t>(</w:t>
      </w:r>
      <w:r w:rsidRPr="0008241C">
        <w:rPr>
          <w:noProof/>
          <w:sz w:val="22"/>
          <w:szCs w:val="22"/>
        </w:rPr>
        <w:t>2011)</w:t>
      </w:r>
      <w:r w:rsidRPr="0008241C">
        <w:rPr>
          <w:sz w:val="22"/>
          <w:szCs w:val="22"/>
        </w:rPr>
        <w:fldChar w:fldCharType="end"/>
      </w:r>
      <w:r w:rsidRPr="0008241C">
        <w:rPr>
          <w:sz w:val="22"/>
          <w:szCs w:val="22"/>
        </w:rPr>
        <w:t xml:space="preserve"> recommend six major target sectors wherein biodiversity mainstreaming: namely, a) economic, trade and development policies, b) transport, energy and mining activities, c) agriculture, fisheries and forestry practices, d) corporate strategies and operations, e) development policies and planning at local, national and regional levels, and f) public procurement and private consumption. The Global Green Growth Institute (GGGI), which is a treaty-based international and intergovernmental </w:t>
      </w:r>
      <w:r w:rsidR="00C934E9">
        <w:rPr>
          <w:noProof/>
          <w:sz w:val="22"/>
          <w:szCs w:val="22"/>
        </w:rPr>
        <w:t>organiz</w:t>
      </w:r>
      <w:r w:rsidRPr="0008241C">
        <w:rPr>
          <w:noProof/>
          <w:sz w:val="22"/>
          <w:szCs w:val="22"/>
        </w:rPr>
        <w:t>ation</w:t>
      </w:r>
      <w:r w:rsidRPr="0008241C">
        <w:rPr>
          <w:sz w:val="22"/>
          <w:szCs w:val="22"/>
        </w:rPr>
        <w:t>, promotes inclusive and sustainable economic growth by supporting the mainstreaming of sustainable use of natural resources in national policies in several countries in the Asia-Pacific (</w:t>
      </w:r>
      <w:hyperlink r:id="rId235" w:history="1">
        <w:r w:rsidRPr="0008241C">
          <w:rPr>
            <w:sz w:val="22"/>
            <w:szCs w:val="22"/>
          </w:rPr>
          <w:t>http://gggi.org/</w:t>
        </w:r>
      </w:hyperlink>
      <w:r w:rsidRPr="0008241C">
        <w:rPr>
          <w:sz w:val="22"/>
          <w:szCs w:val="22"/>
        </w:rPr>
        <w:t xml:space="preserve">, </w:t>
      </w:r>
      <w:r w:rsidRPr="0008241C">
        <w:rPr>
          <w:sz w:val="22"/>
          <w:szCs w:val="22"/>
        </w:rPr>
        <w:fldChar w:fldCharType="begin"/>
      </w:r>
      <w:r w:rsidRPr="0008241C">
        <w:rPr>
          <w:sz w:val="22"/>
          <w:szCs w:val="22"/>
        </w:rPr>
        <w:instrText xml:space="preserve"> REF _Ref497994977 \h  \* MERGEFORMAT </w:instrText>
      </w:r>
      <w:r w:rsidRPr="0008241C">
        <w:rPr>
          <w:sz w:val="22"/>
          <w:szCs w:val="22"/>
        </w:rPr>
      </w:r>
      <w:r w:rsidRPr="0008241C">
        <w:rPr>
          <w:sz w:val="22"/>
          <w:szCs w:val="22"/>
        </w:rPr>
        <w:fldChar w:fldCharType="separate"/>
      </w:r>
      <w:r w:rsidR="00D74032" w:rsidRPr="00D74032">
        <w:rPr>
          <w:sz w:val="22"/>
          <w:szCs w:val="22"/>
        </w:rPr>
        <w:t>Box 6.20</w:t>
      </w:r>
      <w:r w:rsidRPr="0008241C">
        <w:rPr>
          <w:sz w:val="22"/>
          <w:szCs w:val="22"/>
        </w:rPr>
        <w:fldChar w:fldCharType="end"/>
      </w:r>
      <w:r w:rsidRPr="0008241C">
        <w:rPr>
          <w:sz w:val="22"/>
          <w:szCs w:val="22"/>
        </w:rPr>
        <w:t xml:space="preserve">) </w:t>
      </w:r>
    </w:p>
    <w:p w14:paraId="0A6D6FD2"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4DB3AD18" w14:textId="77777777" w:rsidTr="00642B4F">
        <w:tc>
          <w:tcPr>
            <w:tcW w:w="9016" w:type="dxa"/>
          </w:tcPr>
          <w:p w14:paraId="23678091" w14:textId="2954C134" w:rsidR="00A01204" w:rsidRPr="0008241C" w:rsidRDefault="00A01204" w:rsidP="00A01204">
            <w:pPr>
              <w:rPr>
                <w:rFonts w:ascii="Times New Roman" w:hAnsi="Times New Roman"/>
                <w:b/>
              </w:rPr>
            </w:pPr>
            <w:bookmarkStart w:id="1902" w:name="_Ref497994977"/>
            <w:bookmarkStart w:id="1903" w:name="_Ref497995207"/>
            <w:bookmarkStart w:id="1904" w:name="_Toc504087560"/>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0</w:t>
            </w:r>
            <w:r w:rsidRPr="0008241C">
              <w:fldChar w:fldCharType="end"/>
            </w:r>
            <w:bookmarkEnd w:id="1902"/>
            <w:r w:rsidRPr="0008241C">
              <w:rPr>
                <w:rFonts w:ascii="Times New Roman" w:hAnsi="Times New Roman"/>
                <w:b/>
              </w:rPr>
              <w:t xml:space="preserve"> National Green Growth Roadmap in Asia</w:t>
            </w:r>
            <w:bookmarkEnd w:id="1903"/>
            <w:bookmarkEnd w:id="1904"/>
          </w:p>
          <w:p w14:paraId="54BBF3C5" w14:textId="77777777" w:rsidR="00A01204" w:rsidRPr="0008241C" w:rsidRDefault="00A01204" w:rsidP="00A01204">
            <w:pPr>
              <w:rPr>
                <w:rFonts w:ascii="Times New Roman" w:hAnsi="Times New Roman"/>
              </w:rPr>
            </w:pPr>
          </w:p>
          <w:p w14:paraId="4983B624" w14:textId="77777777" w:rsidR="00A01204" w:rsidRPr="0008241C" w:rsidRDefault="00A01204" w:rsidP="00A01204">
            <w:pPr>
              <w:rPr>
                <w:rFonts w:ascii="Times New Roman" w:hAnsi="Times New Roman"/>
              </w:rPr>
            </w:pPr>
            <w:r w:rsidRPr="0008241C">
              <w:rPr>
                <w:rFonts w:ascii="Times New Roman" w:hAnsi="Times New Roman"/>
              </w:rPr>
              <w:t xml:space="preserve">Green Growth means fostering economic growth and </w:t>
            </w:r>
            <w:r w:rsidRPr="0008241C">
              <w:rPr>
                <w:rFonts w:ascii="Times New Roman" w:hAnsi="Times New Roman"/>
                <w:noProof/>
              </w:rPr>
              <w:t>development</w:t>
            </w:r>
            <w:r w:rsidRPr="0008241C">
              <w:rPr>
                <w:rFonts w:ascii="Times New Roman" w:hAnsi="Times New Roman"/>
              </w:rPr>
              <w:t xml:space="preserve"> while ensuring that natural assets continue to provide the resources and environmental services on which our well-being relies </w:t>
            </w:r>
            <w:r w:rsidRPr="0008241C">
              <w:fldChar w:fldCharType="begin" w:fldLock="1"/>
            </w:r>
            <w:r w:rsidRPr="0008241C">
              <w:rPr>
                <w:rFonts w:ascii="Times New Roman" w:hAnsi="Times New Roman"/>
              </w:rPr>
              <w:instrText>ADDIN CSL_CITATION {"citationItems":[{"id":"ITEM-1","itemData":{"DOI":"10.1787/9789264111318-en","ISBN":"9789264111318","PMID":"733943853","abstract":"Green growth means fostering economic growth and development while ensuring that natural assets continue to provide the resources and environmental services on which our well-being relies. To do this it must catalyse investment and innovation which will underpin sustained growth and give rise to new economic opportunities. A return to “business as usual” would be unwise and ultimately unsustainable, involving risks that could impose human costs and constraints on economic growth and development. It could result in increased water scarcity, resource bottlenecks, air and water pollution, climate change and biodiversity loss which would be irreversible; thus the need for strategies to achieve greener growth.","author":[{"dropping-particle":"","family":"OECD","given":"","non-dropping-particle":"","parse-names":false,"suffix":""}],"container-title":"Oecd 50","id":"ITEM-1","issue":"May 2011","issued":{"date-parts":[["2011"]]},"page":"146","title":"Towards Green Growth","type":"article-journal"},"uris":["http://www.mendeley.com/documents/?uuid=539d75fe-d40d-4ab5-83a9-e59d5b5d4051"]}],"mendeley":{"formattedCitation":"(OECD, 2011)","plainTextFormattedCitation":"(OECD, 2011)","previouslyFormattedCitation":"(OECD, 2011)"},"properties":{"noteIndex":0},"schema":"https://github.com/citation-style-language/schema/raw/master/csl-citation.json"}</w:instrText>
            </w:r>
            <w:r w:rsidRPr="0008241C">
              <w:fldChar w:fldCharType="separate"/>
            </w:r>
            <w:r w:rsidRPr="0008241C">
              <w:rPr>
                <w:rFonts w:ascii="Times New Roman" w:hAnsi="Times New Roman"/>
                <w:noProof/>
              </w:rPr>
              <w:t>(OECD, 2011)</w:t>
            </w:r>
            <w:r w:rsidRPr="0008241C">
              <w:fldChar w:fldCharType="end"/>
            </w:r>
            <w:r w:rsidRPr="0008241C">
              <w:rPr>
                <w:rFonts w:ascii="Times New Roman" w:hAnsi="Times New Roman"/>
              </w:rPr>
              <w:t xml:space="preserve">. The concept of green growth emerged in the Asia-Pacific region to turn resource constraints and the climate crisis into an economic opportunity that generates a double dividend (higher growth with lower environmental impact) by improving the efficiency of resource use and increasing investments in natural capital to drive economic growth. Realising the promise of green growth will require a bold and ambitious transformation of the </w:t>
            </w:r>
            <w:r w:rsidRPr="0008241C">
              <w:rPr>
                <w:rFonts w:ascii="Times New Roman" w:hAnsi="Times New Roman"/>
                <w:noProof/>
              </w:rPr>
              <w:t>economic</w:t>
            </w:r>
            <w:r w:rsidRPr="0008241C">
              <w:rPr>
                <w:rFonts w:ascii="Times New Roman" w:hAnsi="Times New Roman"/>
              </w:rPr>
              <w:t xml:space="preserve"> system. The “visible structure” of the economy, comprising such physical infrastructure as transport, buildings and energy systems, together with the “invisible structure”, which encompasses market prices, governance, regulations and lifestyles, have to be re-oriented to resource efficiency </w:t>
            </w:r>
            <w:r w:rsidRPr="0008241C">
              <w:fldChar w:fldCharType="begin" w:fldLock="1"/>
            </w:r>
            <w:r w:rsidRPr="0008241C">
              <w:rPr>
                <w:rFonts w:ascii="Times New Roman" w:hAnsi="Times New Roman"/>
              </w:rPr>
              <w:instrText>ADDIN CSL_CITATION {"citationItems":[{"id":"ITEM-1","itemData":{"ISBN":"9789746803298","author":[{"dropping-particle":"","family":"UNESCAP","given":"","non-dropping-particle":"","parse-names":false,"suffix":""}],"id":"ITEM-1","issued":{"date-parts":[["2012"]]},"title":"Low Carbon Green Growth Roadmap for Asia and the Pacific: Turning resource constraints and the climate crisis into economic growth opportunities","type":"report"},"uris":["http://www.mendeley.com/documents/?uuid=5aaa66ab-e4f5-4072-87d6-802751e81efa"]}],"mendeley":{"formattedCitation":"(UNESCAP, 2012)","plainTextFormattedCitation":"(UNESCAP, 2012)","previouslyFormattedCitation":"(UNESCAP, 2012)"},"properties":{"noteIndex":0},"schema":"https://github.com/citation-style-language/schema/raw/master/csl-citation.json"}</w:instrText>
            </w:r>
            <w:r w:rsidRPr="0008241C">
              <w:fldChar w:fldCharType="separate"/>
            </w:r>
            <w:r w:rsidRPr="0008241C">
              <w:rPr>
                <w:rFonts w:ascii="Times New Roman" w:hAnsi="Times New Roman"/>
                <w:noProof/>
              </w:rPr>
              <w:t>(UNESCAP, 2012)</w:t>
            </w:r>
            <w:r w:rsidRPr="0008241C">
              <w:fldChar w:fldCharType="end"/>
            </w:r>
            <w:r w:rsidRPr="0008241C">
              <w:rPr>
                <w:rFonts w:ascii="Times New Roman" w:hAnsi="Times New Roman"/>
              </w:rPr>
              <w:t>.</w:t>
            </w:r>
          </w:p>
          <w:p w14:paraId="5CEF5A4B" w14:textId="77777777" w:rsidR="00A01204" w:rsidRPr="0008241C" w:rsidRDefault="00A01204" w:rsidP="00A01204">
            <w:pPr>
              <w:rPr>
                <w:rFonts w:ascii="Times New Roman" w:hAnsi="Times New Roman"/>
              </w:rPr>
            </w:pPr>
            <w:r w:rsidRPr="0008241C">
              <w:rPr>
                <w:rFonts w:ascii="Times New Roman" w:hAnsi="Times New Roman"/>
              </w:rPr>
              <w:t xml:space="preserve">South Korea is the first country in the World to make Green Growth Strategy a national one </w:t>
            </w:r>
            <w:r w:rsidRPr="0008241C">
              <w:fldChar w:fldCharType="begin" w:fldLock="1"/>
            </w:r>
            <w:r w:rsidRPr="0008241C">
              <w:rPr>
                <w:rFonts w:ascii="Times New Roman" w:hAnsi="Times New Roman"/>
              </w:rPr>
              <w:instrText>ADDIN CSL_CITATION {"citationItems":[{"id":"ITEM-1","itemData":{"abstract":"The concept of Green Growth has been recently advocated in different international venues such as OECD, UNEP, World Bank, IEA, and at the G8 and G20 meetings. Within this framework, South Korea is the first country in the World to make Green Growth Strategy a national one. This article aims to outline the key milestones of this strategy, covering its major achievements, which were made within the first four years of policy implementation. The article highlights how the case of South Korea can provide a reference for other countries, which are planning to apply a Green Growth model for their domestic energy and economic policies.","author":[{"dropping-particle":"","family":"Zelenovskaya","given":"Ekaterina","non-dropping-particle":"","parse-names":false,"suffix":""}],"id":"ITEM-1","issued":{"date-parts":[["2012"]]},"page":"1-6","title":"Green Growth Policy in Korea : A case study","type":"article-journal"},"uris":["http://www.mendeley.com/documents/?uuid=91f884a6-36fa-4314-a741-4774b8ffba22"]}],"mendeley":{"formattedCitation":"(Zelenovskaya, 2012)","plainTextFormattedCitation":"(Zelenovskaya, 2012)","previouslyFormattedCitation":"(Zelenovskaya, 2012)"},"properties":{"noteIndex":0},"schema":"https://github.com/citation-style-language/schema/raw/master/csl-citation.json"}</w:instrText>
            </w:r>
            <w:r w:rsidRPr="0008241C">
              <w:fldChar w:fldCharType="separate"/>
            </w:r>
            <w:r w:rsidRPr="0008241C">
              <w:rPr>
                <w:rFonts w:ascii="Times New Roman" w:hAnsi="Times New Roman"/>
                <w:noProof/>
              </w:rPr>
              <w:t>(Zelenovskaya, 2012)</w:t>
            </w:r>
            <w:r w:rsidRPr="0008241C">
              <w:fldChar w:fldCharType="end"/>
            </w:r>
            <w:r w:rsidRPr="0008241C">
              <w:rPr>
                <w:rFonts w:ascii="Times New Roman" w:hAnsi="Times New Roman"/>
              </w:rPr>
              <w:t xml:space="preserve">. On the 60th anniversary of the founding of the Republic of Korea in August 2008, the President proclaimed “Low Carbon/Green Growth” as the nation’s vision to guide development during the next 50 years. </w:t>
            </w:r>
            <w:r w:rsidRPr="0008241C">
              <w:rPr>
                <w:rFonts w:ascii="Times New Roman" w:hAnsi="Times New Roman"/>
                <w:noProof/>
              </w:rPr>
              <w:t>To</w:t>
            </w:r>
            <w:r w:rsidRPr="0008241C">
              <w:rPr>
                <w:rFonts w:ascii="Times New Roman" w:hAnsi="Times New Roman"/>
              </w:rPr>
              <w:t xml:space="preserve"> implement this vision, the government announced in July 2009 the “National Strategy for Green Growth” up to 2050, which includes mitigating climate change, creating new engines for economic growth and improving the quality of life </w:t>
            </w:r>
            <w:r w:rsidRPr="0008241C">
              <w:fldChar w:fldCharType="begin" w:fldLock="1"/>
            </w:r>
            <w:r w:rsidRPr="0008241C">
              <w:rPr>
                <w:rFonts w:ascii="Times New Roman" w:hAnsi="Times New Roman"/>
              </w:rPr>
              <w:instrText>ADDIN CSL_CITATION {"citationItems":[{"id":"ITEM-1","itemData":{"DOI":"10.1787/5kmbhk4gh1ns-en","author":[{"dropping-particle":"","family":"Jones","given":"Randall S","non-dropping-particle":"","parse-names":false,"suffix":""},{"dropping-particle":"","family":"Yoo","given":"Byungseo","non-dropping-particle":"","parse-names":false,"suffix":""}],"container-title":"OECD  Economics Department Working Papers ","id":"ITEM-1","issue":"798","issued":{"date-parts":[["2011"]]},"title":"Korea's Green Growth Strategy MITIGATING CLIMATE CHANGE AND DEVELOPING NEW GROWTH ENGINES","type":"article-journal"},"uris":["http://www.mendeley.com/documents/?uuid=22a10577-ecde-4151-8eb8-ef8819b28388"]}],"mendeley":{"formattedCitation":"(Jones &amp; Yoo, 2011)","plainTextFormattedCitation":"(Jones &amp; Yoo, 2011)","previouslyFormattedCitation":"(Jones &amp; Yoo, 2011)"},"properties":{"noteIndex":0},"schema":"https://github.com/citation-style-language/schema/raw/master/csl-citation.json"}</w:instrText>
            </w:r>
            <w:r w:rsidRPr="0008241C">
              <w:fldChar w:fldCharType="separate"/>
            </w:r>
            <w:r w:rsidRPr="0008241C">
              <w:rPr>
                <w:rFonts w:ascii="Times New Roman" w:hAnsi="Times New Roman"/>
                <w:noProof/>
              </w:rPr>
              <w:t>(Jones &amp; Yoo, 2011)</w:t>
            </w:r>
            <w:r w:rsidRPr="0008241C">
              <w:fldChar w:fldCharType="end"/>
            </w:r>
            <w:r w:rsidRPr="0008241C">
              <w:rPr>
                <w:rFonts w:ascii="Times New Roman" w:hAnsi="Times New Roman"/>
              </w:rPr>
              <w:t>.</w:t>
            </w:r>
          </w:p>
          <w:p w14:paraId="6567D991" w14:textId="77777777" w:rsidR="00A01204" w:rsidRPr="0008241C" w:rsidRDefault="00A01204" w:rsidP="00A01204">
            <w:pPr>
              <w:rPr>
                <w:rFonts w:ascii="Times New Roman" w:hAnsi="Times New Roman"/>
              </w:rPr>
            </w:pPr>
            <w:r w:rsidRPr="0008241C">
              <w:rPr>
                <w:rFonts w:ascii="Times New Roman" w:hAnsi="Times New Roman"/>
              </w:rPr>
              <w:t xml:space="preserve">Cambodia was the first ASEAN country to develop a National Green Growth Roadmap in 2010 </w:t>
            </w:r>
            <w:r w:rsidRPr="0008241C">
              <w:fldChar w:fldCharType="begin" w:fldLock="1"/>
            </w:r>
            <w:r w:rsidRPr="0008241C">
              <w:rPr>
                <w:rFonts w:ascii="Times New Roman" w:hAnsi="Times New Roman"/>
              </w:rPr>
              <w:instrText>ADDIN CSL_CITATION {"citationItems":[{"id":"ITEM-1","itemData":{"author":[{"dropping-particle":"","family":"OECD","given":"","non-dropping-particle":"","parse-names":false,"suffix":""}],"id":"ITEM-1","issued":{"date-parts":[["2014"]]},"title":"Towards Green Growth in Southeast Asia","type":"report"},"uris":["http://www.mendeley.com/documents/?uuid=822c609c-89a6-3f6d-9c68-47b120e8ade3"]}],"mendeley":{"formattedCitation":"(OECD, 2014)","plainTextFormattedCitation":"(OECD, 2014)","previouslyFormattedCitation":"(OECD, 2014)"},"properties":{"noteIndex":0},"schema":"https://github.com/citation-style-language/schema/raw/master/csl-citation.json"}</w:instrText>
            </w:r>
            <w:r w:rsidRPr="0008241C">
              <w:fldChar w:fldCharType="separate"/>
            </w:r>
            <w:r w:rsidRPr="0008241C">
              <w:rPr>
                <w:rFonts w:ascii="Times New Roman" w:hAnsi="Times New Roman"/>
                <w:noProof/>
              </w:rPr>
              <w:t>(OECD, 2014)</w:t>
            </w:r>
            <w:r w:rsidRPr="0008241C">
              <w:fldChar w:fldCharType="end"/>
            </w:r>
            <w:r w:rsidRPr="0008241C">
              <w:rPr>
                <w:rFonts w:ascii="Times New Roman" w:hAnsi="Times New Roman"/>
              </w:rPr>
              <w:t xml:space="preserve">. </w:t>
            </w:r>
            <w:r w:rsidRPr="0008241C">
              <w:rPr>
                <w:rFonts w:ascii="Times New Roman" w:hAnsi="Times New Roman"/>
                <w:noProof/>
              </w:rPr>
              <w:t>The National Green Growth Roadmap is produced by Cambodia</w:t>
            </w:r>
            <w:r w:rsidRPr="0008241C">
              <w:rPr>
                <w:rFonts w:ascii="Times New Roman" w:hAnsi="Times New Roman"/>
              </w:rPr>
              <w:t xml:space="preserve"> for furthering development to benefit the people and conserve and restore the natural capital base to continue economic growth </w:t>
            </w:r>
            <w:r w:rsidRPr="0008241C">
              <w:rPr>
                <w:rFonts w:ascii="Times New Roman" w:hAnsi="Times New Roman"/>
                <w:noProof/>
              </w:rPr>
              <w:t>within limits</w:t>
            </w:r>
            <w:r w:rsidRPr="0008241C">
              <w:rPr>
                <w:rFonts w:ascii="Times New Roman" w:hAnsi="Times New Roman"/>
              </w:rPr>
              <w:t xml:space="preserve"> posed by the environmental carrying capacity. The National Green Growth Roadmap focuses on addressing the following seven goals: access to clean water and sanitation, access to renewable energy, access to information and knowledge, access to means for </w:t>
            </w:r>
            <w:r w:rsidRPr="0008241C">
              <w:rPr>
                <w:rFonts w:ascii="Times New Roman" w:hAnsi="Times New Roman"/>
              </w:rPr>
              <w:lastRenderedPageBreak/>
              <w:t xml:space="preserve">better mobility, access to finance and investments, access to food security (agriculture) and non-chemical products, and access to sustainable </w:t>
            </w:r>
            <w:r w:rsidRPr="0008241C">
              <w:rPr>
                <w:rFonts w:ascii="Times New Roman" w:hAnsi="Times New Roman"/>
                <w:noProof/>
              </w:rPr>
              <w:t>landuse</w:t>
            </w:r>
            <w:r w:rsidRPr="0008241C">
              <w:rPr>
                <w:rFonts w:ascii="Times New Roman" w:hAnsi="Times New Roman"/>
              </w:rPr>
              <w:t xml:space="preserve"> </w:t>
            </w:r>
            <w:r w:rsidRPr="0008241C">
              <w:fldChar w:fldCharType="begin" w:fldLock="1"/>
            </w:r>
            <w:r w:rsidRPr="0008241C">
              <w:rPr>
                <w:rFonts w:ascii="Times New Roman" w:hAnsi="Times New Roman"/>
              </w:rPr>
              <w:instrText>ADDIN CSL_CITATION {"citationItems":[{"id":"ITEM-1","itemData":{"abstract":"The roadmap begins by proposing a number of interventions to aid the mainstreaming of Green Growth concerns into overall development framework of Cambodia. Such interventions will enhance inter-ministerial and multi-stakeholder cooperation. If implemented, the suggested interventions from this Roadmap will, in the short term (2-5 Years), make a major contribution to stimulating the economy, saving and creating jobs, and protecting vulnerable groups and improve environmental sustainability. In summary the proposed stakeholders to: A. Create a National Ministerial Green Growth Council; B. Create a national public awareness and consultation process, amongst others by disseminating educational and information materials; C. Integrate the eco-village/eco-city initiatives into national strategic development plan; D. Develop national strategy for Greening industries: based on resource efficiency and 3R strategies; E. Develop stimulus measures for promotion of sustainable agriculture including index-based insurance schemes and/or micro-financing; F. Develop a scheme for innovative investments (can carry on throughout medium and long terms), and G. Develop measures to strengthen the national environmental industry sector. In the medium‐term (5‐10 years), project ideas focus on sustainable rural development – in line with Cambodia’s decentralization and deconcentration (D&amp;D) strategy; interventions to further sustainable development in sectors of agriculture, energy, forestry and water, waste management, and transportation. For the long term (10‐20 years) the suggested interventions will further promote sustainable and inclusive growth and the achievement of the CMDGs for economic development and social and environmental stability. In addition, it is important that interventions in the long‐term continue to enhance the viability of medium‐term interventions, for instance by implementing regulations and fiscal policy tools to create incentives for green growth. This will create coherence in the development trajectory and contribute to the reduction of Cambodia’s carbon dependency and ecosystem degradation. Greener and smarter development will thus improve health and overall quality of life of the people.","author":[{"dropping-particle":"","family":"Kingdom of Cambodia","given":"","non-dropping-particle":"","parse-names":false,"suffix":""}],"id":"ITEM-1","issue":"March 2010","issued":{"date-parts":[["2010"]]},"page":"57","title":"The National Green Growth Roadmap","type":"article-journal"},"uris":["http://www.mendeley.com/documents/?uuid=5d125aeb-dd48-4f14-b568-c82bf72f7b89"]}],"mendeley":{"formattedCitation":"(Kingdom of Cambodia, 2010)","plainTextFormattedCitation":"(Kingdom of Cambodia, 2010)","previouslyFormattedCitation":"(Kingdom of Cambodia, 2010)"},"properties":{"noteIndex":0},"schema":"https://github.com/citation-style-language/schema/raw/master/csl-citation.json"}</w:instrText>
            </w:r>
            <w:r w:rsidRPr="0008241C">
              <w:fldChar w:fldCharType="separate"/>
            </w:r>
            <w:r w:rsidRPr="0008241C">
              <w:rPr>
                <w:rFonts w:ascii="Times New Roman" w:hAnsi="Times New Roman"/>
                <w:noProof/>
              </w:rPr>
              <w:t>(Kingdom of Cambodia, 2010)</w:t>
            </w:r>
            <w:r w:rsidRPr="0008241C">
              <w:fldChar w:fldCharType="end"/>
            </w:r>
            <w:r w:rsidRPr="0008241C">
              <w:rPr>
                <w:rFonts w:ascii="Times New Roman" w:hAnsi="Times New Roman"/>
              </w:rPr>
              <w:t>.</w:t>
            </w:r>
          </w:p>
          <w:p w14:paraId="5C128636" w14:textId="77777777" w:rsidR="00A01204" w:rsidRPr="0008241C" w:rsidRDefault="00A01204" w:rsidP="00A01204">
            <w:pPr>
              <w:rPr>
                <w:rFonts w:ascii="Times New Roman" w:hAnsi="Times New Roman"/>
              </w:rPr>
            </w:pPr>
          </w:p>
        </w:tc>
      </w:tr>
    </w:tbl>
    <w:p w14:paraId="010445A5" w14:textId="77777777" w:rsidR="00A01204" w:rsidRPr="0008241C" w:rsidRDefault="00A01204" w:rsidP="00A01204">
      <w:pPr>
        <w:rPr>
          <w:sz w:val="22"/>
          <w:szCs w:val="22"/>
        </w:rPr>
      </w:pPr>
    </w:p>
    <w:p w14:paraId="1BF068D7" w14:textId="5D83B9DC" w:rsidR="00A01204" w:rsidRPr="0008241C" w:rsidRDefault="00A01204" w:rsidP="00A01204">
      <w:pPr>
        <w:rPr>
          <w:sz w:val="22"/>
          <w:szCs w:val="22"/>
        </w:rPr>
      </w:pPr>
      <w:r w:rsidRPr="0008241C">
        <w:rPr>
          <w:sz w:val="22"/>
          <w:szCs w:val="22"/>
        </w:rPr>
        <w:t xml:space="preserve">Mainstreaming can </w:t>
      </w:r>
      <w:r w:rsidRPr="0008241C">
        <w:rPr>
          <w:noProof/>
          <w:sz w:val="22"/>
          <w:szCs w:val="22"/>
        </w:rPr>
        <w:t>be applied</w:t>
      </w:r>
      <w:r w:rsidRPr="0008241C">
        <w:rPr>
          <w:sz w:val="22"/>
          <w:szCs w:val="22"/>
        </w:rPr>
        <w:t xml:space="preserve"> in multiple </w:t>
      </w:r>
      <w:r w:rsidRPr="0008241C">
        <w:rPr>
          <w:noProof/>
          <w:sz w:val="22"/>
          <w:szCs w:val="22"/>
        </w:rPr>
        <w:t>settings</w:t>
      </w:r>
      <w:r w:rsidRPr="0008241C">
        <w:rPr>
          <w:sz w:val="22"/>
          <w:szCs w:val="22"/>
        </w:rPr>
        <w:t xml:space="preserve">. Within production landscapes and seascapes wherein natural </w:t>
      </w:r>
      <w:r w:rsidRPr="0008241C">
        <w:rPr>
          <w:noProof/>
          <w:sz w:val="22"/>
          <w:szCs w:val="22"/>
        </w:rPr>
        <w:t>resource-based</w:t>
      </w:r>
      <w:r w:rsidRPr="0008241C">
        <w:rPr>
          <w:sz w:val="22"/>
          <w:szCs w:val="22"/>
        </w:rPr>
        <w:t xml:space="preserve"> industries (such as those related to food and energy production), use of ecosystem approach and </w:t>
      </w:r>
      <w:r w:rsidRPr="0008241C">
        <w:rPr>
          <w:noProof/>
          <w:sz w:val="22"/>
          <w:szCs w:val="22"/>
        </w:rPr>
        <w:t>landscape / seascape</w:t>
      </w:r>
      <w:r w:rsidRPr="0008241C">
        <w:rPr>
          <w:sz w:val="22"/>
          <w:szCs w:val="22"/>
        </w:rPr>
        <w:t xml:space="preserve"> based integrated management approaches can </w:t>
      </w:r>
      <w:r w:rsidRPr="0008241C">
        <w:rPr>
          <w:noProof/>
          <w:sz w:val="22"/>
          <w:szCs w:val="22"/>
        </w:rPr>
        <w:t>be used</w:t>
      </w:r>
      <w:r w:rsidRPr="0008241C">
        <w:rPr>
          <w:sz w:val="22"/>
          <w:szCs w:val="22"/>
        </w:rPr>
        <w:t xml:space="preserve"> as means of achieving the developmental goals while ensuring conservation outcomes </w:t>
      </w:r>
      <w:r w:rsidRPr="0008241C">
        <w:rPr>
          <w:sz w:val="22"/>
          <w:szCs w:val="22"/>
        </w:rPr>
        <w:fldChar w:fldCharType="begin" w:fldLock="1"/>
      </w:r>
      <w:r w:rsidRPr="0008241C">
        <w:rPr>
          <w:sz w:val="22"/>
          <w:szCs w:val="22"/>
        </w:rPr>
        <w:instrText>ADDIN CSL_CITATION {"citationItems":[{"id":"ITEM-1","itemData":{"abstract":"SEPLS are areas with \"dynamic mosaics of habitats and land and sea uses where the harmonious interaction between people and nature maintains biodiversity while providing humans with the goods and services needed for their livelihoods, survival and well-being in a sustainable manner\" (IPSI Secretariat 2015). They can be found in many parts of the world where humans are directly linked with nature through various forms of resource use, including primary industries, subsistence activities, tourism, and cultural uses such as in arts and crafts (UNU-IAS &amp; IGES 2015). These systems have often evolved over time and represent interdependence and reciprocity between humans and nature. However, many SEPLS are suffering loss and degradation, due to anthropogenic and natural drivers, which jeopardize their future sustainability. Despite the increasing number and variety of innovative responses, sustainable management of SEPLS is still far from being sufficiently integrated into mainstream landscape-management practices. Unless effective, innovative activities become regular, ubiquitous, and operated continuously at larger scales, it will be difficult to achieve sustainable development with harmonious human-nature relationships that safeguard ecosystems and biodiversity while increasing human well-being.","author":[{"dropping-particle":"","family":"Subramanian","given":"Suneetha M","non-dropping-particle":"","parse-names":false,"suffix":""},{"dropping-particle":"","family":"Chakraborty","given":"Shamik","non-dropping-particle":"","parse-names":false,"suffix":""},{"dropping-particle":"","family":"Ichikawa","given":"Kaoru","non-dropping-particle":"","parse-names":false,"suffix":""}],"id":"ITEM-1","issued":{"date-parts":[["2017"]]},"number-of-pages":"4","publisher-place":"Tokyo, Japan","title":"Mainstreaming Socio-Ecological Production Landscape Management Approaches. UNU-IAS Policy Brief - No. 8","type":"report"},"uris":["http://www.mendeley.com/documents/?uuid=f6dfc492-660d-325c-9b37-b8e48c1c91a3"]}],"mendeley":{"formattedCitation":"(Subramanian et al., 2017)","plainTextFormattedCitation":"(Subramanian et al., 2017)","previouslyFormattedCitation":"(Subramanian et al., 2017)"},"properties":{"noteIndex":0},"schema":"https://github.com/citation-style-language/schema/raw/master/csl-citation.json"}</w:instrText>
      </w:r>
      <w:r w:rsidRPr="0008241C">
        <w:rPr>
          <w:sz w:val="22"/>
          <w:szCs w:val="22"/>
        </w:rPr>
        <w:fldChar w:fldCharType="separate"/>
      </w:r>
      <w:r w:rsidRPr="0008241C">
        <w:rPr>
          <w:sz w:val="22"/>
          <w:szCs w:val="22"/>
        </w:rPr>
        <w:t xml:space="preserve">(Subramanian </w:t>
      </w:r>
      <w:r w:rsidRPr="0008241C">
        <w:rPr>
          <w:i/>
          <w:sz w:val="22"/>
          <w:szCs w:val="22"/>
        </w:rPr>
        <w:t>et al</w:t>
      </w:r>
      <w:r w:rsidRPr="0008241C">
        <w:rPr>
          <w:sz w:val="22"/>
          <w:szCs w:val="22"/>
        </w:rPr>
        <w:t>., 2017)</w:t>
      </w:r>
      <w:r w:rsidRPr="0008241C">
        <w:rPr>
          <w:sz w:val="22"/>
          <w:szCs w:val="22"/>
        </w:rPr>
        <w:fldChar w:fldCharType="end"/>
      </w:r>
      <w:r w:rsidRPr="0008241C">
        <w:rPr>
          <w:sz w:val="22"/>
          <w:szCs w:val="22"/>
        </w:rPr>
        <w:t xml:space="preserve">. Mainstreaming can also focus on enabling policy environments, production and consumption chains, as well as focus on the </w:t>
      </w:r>
      <w:r w:rsidRPr="0008241C">
        <w:rPr>
          <w:noProof/>
          <w:sz w:val="22"/>
          <w:szCs w:val="22"/>
        </w:rPr>
        <w:t>actions</w:t>
      </w:r>
      <w:r w:rsidRPr="0008241C">
        <w:rPr>
          <w:sz w:val="22"/>
          <w:szCs w:val="22"/>
        </w:rPr>
        <w:t xml:space="preserve"> of specific actors as industries, governments or communities </w:t>
      </w:r>
      <w:r w:rsidRPr="0008241C">
        <w:rPr>
          <w:sz w:val="22"/>
          <w:szCs w:val="22"/>
        </w:rPr>
        <w:fldChar w:fldCharType="begin" w:fldLock="1"/>
      </w:r>
      <w:r w:rsidRPr="0008241C">
        <w:rPr>
          <w:sz w:val="22"/>
          <w:szCs w:val="22"/>
        </w:rPr>
        <w:instrText>ADDIN CSL_CITATION {"citationItems":[{"id":"ITEM-1","itemData":{"author":[{"dropping-particle":"","family":"Redford, Kent","given":"H","non-dropping-particle":"","parse-names":false,"suffix":""}],"id":"ITEM-1","issued":{"date-parts":[["0"]]},"title":"Mainstreaming Biodiversity Conservation: A Framing Paper for the Scientific and Technical Advisory Panel of the Global Environment Facility V. 13 May","type":"report"},"uris":["http://www.mendeley.com/documents/?uuid=f8941b48-9a6b-3b00-9e7c-6ac55cd7918b"]}],"mendeley":{"formattedCitation":"(Redford, Kent, n.d.)","plainTextFormattedCitation":"(Redford, Kent, n.d.)","previouslyFormattedCitation":"(Redford, Kent, n.d.)"},"properties":{"noteIndex":0},"schema":"https://github.com/citation-style-language/schema/raw/master/csl-citation.json"}</w:instrText>
      </w:r>
      <w:r w:rsidRPr="0008241C">
        <w:rPr>
          <w:sz w:val="22"/>
          <w:szCs w:val="22"/>
        </w:rPr>
        <w:fldChar w:fldCharType="separate"/>
      </w:r>
      <w:r w:rsidRPr="0008241C">
        <w:rPr>
          <w:noProof/>
          <w:sz w:val="22"/>
          <w:szCs w:val="22"/>
        </w:rPr>
        <w:t>(Redford, n.d.)</w:t>
      </w:r>
      <w:r w:rsidRPr="0008241C">
        <w:rPr>
          <w:sz w:val="22"/>
          <w:szCs w:val="22"/>
        </w:rPr>
        <w:fldChar w:fldCharType="end"/>
      </w:r>
      <w:r w:rsidRPr="0008241C">
        <w:rPr>
          <w:sz w:val="22"/>
          <w:szCs w:val="22"/>
        </w:rPr>
        <w:t xml:space="preserve">. In Indonesia, Building with Nature, a public-private partnership between leading engineering firms, conservation </w:t>
      </w:r>
      <w:r w:rsidR="00C934E9">
        <w:rPr>
          <w:noProof/>
          <w:sz w:val="22"/>
          <w:szCs w:val="22"/>
        </w:rPr>
        <w:t>organiz</w:t>
      </w:r>
      <w:r w:rsidRPr="0008241C">
        <w:rPr>
          <w:noProof/>
          <w:sz w:val="22"/>
          <w:szCs w:val="22"/>
        </w:rPr>
        <w:t>ations</w:t>
      </w:r>
      <w:r w:rsidRPr="0008241C">
        <w:rPr>
          <w:sz w:val="22"/>
          <w:szCs w:val="22"/>
        </w:rPr>
        <w:t xml:space="preserve"> and local communities is enabling application of hybrid engineering approaches for coastal restoration in Java, thus putting to practice NCP within actions of engineering </w:t>
      </w:r>
      <w:r w:rsidR="00C934E9">
        <w:rPr>
          <w:noProof/>
          <w:sz w:val="22"/>
          <w:szCs w:val="22"/>
        </w:rPr>
        <w:t>organiz</w:t>
      </w:r>
      <w:r w:rsidRPr="0008241C">
        <w:rPr>
          <w:noProof/>
          <w:sz w:val="22"/>
          <w:szCs w:val="22"/>
        </w:rPr>
        <w:t>ations</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URL":"https://www.ecoshape.org/en/","author":[{"dropping-particle":"","family":"EcoShape","given":"","non-dropping-particle":"","parse-names":false,"suffix":""}],"id":"ITEM-1","issued":{"date-parts":[["2017"]]},"title":"Building with Nature","type":"webpage"},"uris":["http://www.mendeley.com/documents/?uuid=1462d6f3-0cdc-4fb7-b422-a5ba05d4402c"]}],"mendeley":{"formattedCitation":"(EcoShape, 2017)","plainTextFormattedCitation":"(EcoShape, 2017)","previouslyFormattedCitation":"(EcoShape, 2017)"},"properties":{"noteIndex":0},"schema":"https://github.com/citation-style-language/schema/raw/master/csl-citation.json"}</w:instrText>
      </w:r>
      <w:r w:rsidRPr="0008241C">
        <w:rPr>
          <w:sz w:val="22"/>
          <w:szCs w:val="22"/>
        </w:rPr>
        <w:fldChar w:fldCharType="separate"/>
      </w:r>
      <w:r w:rsidRPr="0008241C">
        <w:rPr>
          <w:noProof/>
          <w:sz w:val="22"/>
          <w:szCs w:val="22"/>
        </w:rPr>
        <w:t>(EcoShape, 2017)</w:t>
      </w:r>
      <w:r w:rsidRPr="0008241C">
        <w:rPr>
          <w:sz w:val="22"/>
          <w:szCs w:val="22"/>
        </w:rPr>
        <w:fldChar w:fldCharType="end"/>
      </w:r>
      <w:r w:rsidRPr="0008241C">
        <w:rPr>
          <w:sz w:val="22"/>
          <w:szCs w:val="22"/>
        </w:rPr>
        <w:t>. The case of India Business Biodiversity Initiative describes a dialogue driven process aimed at mainstreaming biodiversity within corporate sector practices (</w:t>
      </w:r>
      <w:r w:rsidRPr="0008241C">
        <w:rPr>
          <w:sz w:val="22"/>
          <w:szCs w:val="22"/>
        </w:rPr>
        <w:fldChar w:fldCharType="begin"/>
      </w:r>
      <w:r w:rsidRPr="0008241C">
        <w:rPr>
          <w:sz w:val="22"/>
          <w:szCs w:val="22"/>
        </w:rPr>
        <w:instrText xml:space="preserve"> REF _Ref479832866 \h  \* MERGEFORMAT </w:instrText>
      </w:r>
      <w:r w:rsidRPr="0008241C">
        <w:rPr>
          <w:sz w:val="22"/>
          <w:szCs w:val="22"/>
        </w:rPr>
      </w:r>
      <w:r w:rsidRPr="0008241C">
        <w:rPr>
          <w:sz w:val="22"/>
          <w:szCs w:val="22"/>
        </w:rPr>
        <w:fldChar w:fldCharType="separate"/>
      </w:r>
      <w:r w:rsidR="00D74032" w:rsidRPr="00D74032">
        <w:rPr>
          <w:sz w:val="22"/>
          <w:szCs w:val="22"/>
        </w:rPr>
        <w:t>Box 6.21</w:t>
      </w:r>
      <w:r w:rsidRPr="0008241C">
        <w:rPr>
          <w:sz w:val="22"/>
          <w:szCs w:val="22"/>
        </w:rPr>
        <w:fldChar w:fldCharType="end"/>
      </w:r>
      <w:r w:rsidRPr="0008241C">
        <w:rPr>
          <w:sz w:val="22"/>
          <w:szCs w:val="22"/>
        </w:rPr>
        <w:t xml:space="preserve">). </w:t>
      </w:r>
    </w:p>
    <w:p w14:paraId="70F2C5CA"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05A8BFA9" w14:textId="77777777" w:rsidTr="00642B4F">
        <w:tc>
          <w:tcPr>
            <w:tcW w:w="9016" w:type="dxa"/>
          </w:tcPr>
          <w:p w14:paraId="2C9AB8E1" w14:textId="34D44267" w:rsidR="00A01204" w:rsidRPr="0008241C" w:rsidRDefault="00A01204" w:rsidP="00A01204">
            <w:pPr>
              <w:rPr>
                <w:rFonts w:ascii="Times New Roman" w:hAnsi="Times New Roman"/>
                <w:b/>
              </w:rPr>
            </w:pPr>
            <w:bookmarkStart w:id="1905" w:name="_Ref479832866"/>
            <w:bookmarkStart w:id="1906" w:name="_Ref496952870"/>
            <w:bookmarkStart w:id="1907" w:name="_Toc504087561"/>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1</w:t>
            </w:r>
            <w:r w:rsidRPr="0008241C">
              <w:fldChar w:fldCharType="end"/>
            </w:r>
            <w:bookmarkEnd w:id="1905"/>
            <w:r w:rsidRPr="0008241C">
              <w:rPr>
                <w:rFonts w:ascii="Times New Roman" w:hAnsi="Times New Roman"/>
                <w:b/>
              </w:rPr>
              <w:t xml:space="preserve"> </w:t>
            </w:r>
            <w:r w:rsidRPr="0008241C">
              <w:rPr>
                <w:rFonts w:ascii="Times New Roman" w:hAnsi="Times New Roman"/>
                <w:b/>
                <w:lang w:val="en-AU"/>
              </w:rPr>
              <w:t>India Business and Biodiversity Initiative</w:t>
            </w:r>
            <w:bookmarkEnd w:id="1906"/>
            <w:bookmarkEnd w:id="1907"/>
          </w:p>
          <w:p w14:paraId="46B34D8E" w14:textId="77777777" w:rsidR="00A01204" w:rsidRPr="0008241C" w:rsidRDefault="00A01204" w:rsidP="00A01204">
            <w:pPr>
              <w:rPr>
                <w:rFonts w:ascii="Times New Roman" w:hAnsi="Times New Roman"/>
              </w:rPr>
            </w:pPr>
          </w:p>
          <w:p w14:paraId="67B314CE" w14:textId="77777777" w:rsidR="00A01204" w:rsidRPr="0008241C" w:rsidRDefault="00A01204" w:rsidP="00A01204">
            <w:pPr>
              <w:rPr>
                <w:rFonts w:ascii="Times New Roman" w:hAnsi="Times New Roman"/>
              </w:rPr>
            </w:pPr>
            <w:r w:rsidRPr="0008241C">
              <w:rPr>
                <w:rFonts w:ascii="Times New Roman" w:hAnsi="Times New Roman"/>
              </w:rPr>
              <w:t xml:space="preserve">The India Business and Biodiversity Initiative (IBBI), which </w:t>
            </w:r>
            <w:r w:rsidRPr="0008241C">
              <w:rPr>
                <w:rFonts w:ascii="Times New Roman" w:hAnsi="Times New Roman"/>
                <w:noProof/>
              </w:rPr>
              <w:t>was launched</w:t>
            </w:r>
            <w:r w:rsidRPr="0008241C">
              <w:rPr>
                <w:rFonts w:ascii="Times New Roman" w:hAnsi="Times New Roman"/>
              </w:rPr>
              <w:t xml:space="preserve"> in 2014, is a national platform for businesses and its stakeholders for dialogue, learning and sharing, ultimately leading to mainstreaming biodiversity into business practices. This platform is a collaborative effort of the Ministry of Environment, Forest and Climate Change and the Confederation of Indian Industry. As on January 2016, the Initiative had 15 leading Indian corporates as members, who are progressing towards affirmative actions for conserving biodiversity through changes brought about in their business practices. IBBI also closely liaises with similar global initiatives (i.e. The Natural Capital Coalition) and the finance sector initiative (i.e. The Natural Capital Declaration). The </w:t>
            </w:r>
            <w:r w:rsidRPr="0008241C">
              <w:rPr>
                <w:rFonts w:ascii="Times New Roman" w:hAnsi="Times New Roman"/>
                <w:noProof/>
              </w:rPr>
              <w:t>initiative</w:t>
            </w:r>
            <w:r w:rsidRPr="0008241C">
              <w:rPr>
                <w:rFonts w:ascii="Times New Roman" w:hAnsi="Times New Roman"/>
              </w:rPr>
              <w:t xml:space="preserve"> is one of the </w:t>
            </w:r>
            <w:r w:rsidRPr="0008241C">
              <w:rPr>
                <w:rFonts w:ascii="Times New Roman" w:hAnsi="Times New Roman"/>
                <w:noProof/>
              </w:rPr>
              <w:t>important</w:t>
            </w:r>
            <w:r w:rsidRPr="0008241C">
              <w:rPr>
                <w:rFonts w:ascii="Times New Roman" w:hAnsi="Times New Roman"/>
              </w:rPr>
              <w:t xml:space="preserve"> mechanisms through which the Ministry collaborates with the private sector towards the achievement of the 12 National Biodiversity Targets established under the aegis of the CBD’s Strategic Plan for Biodiversity 2011-2020. (</w:t>
            </w:r>
            <w:hyperlink r:id="rId236" w:history="1">
              <w:r w:rsidRPr="0008241C">
                <w:rPr>
                  <w:rFonts w:ascii="Times New Roman" w:hAnsi="Times New Roman"/>
                </w:rPr>
                <w:t>http://businessbiodiversity.in/</w:t>
              </w:r>
            </w:hyperlink>
            <w:r w:rsidRPr="0008241C">
              <w:rPr>
                <w:rFonts w:ascii="Times New Roman" w:hAnsi="Times New Roman"/>
              </w:rPr>
              <w:t>)</w:t>
            </w:r>
          </w:p>
          <w:p w14:paraId="5C3202F8" w14:textId="77777777" w:rsidR="00A01204" w:rsidRPr="0008241C" w:rsidRDefault="00A01204" w:rsidP="00A01204">
            <w:pPr>
              <w:rPr>
                <w:rFonts w:ascii="Times New Roman" w:hAnsi="Times New Roman"/>
              </w:rPr>
            </w:pPr>
          </w:p>
        </w:tc>
      </w:tr>
    </w:tbl>
    <w:p w14:paraId="35CD6886" w14:textId="77777777" w:rsidR="00A01204" w:rsidRPr="0008241C" w:rsidRDefault="00A01204" w:rsidP="00A01204">
      <w:pPr>
        <w:rPr>
          <w:sz w:val="22"/>
          <w:szCs w:val="22"/>
        </w:rPr>
      </w:pPr>
    </w:p>
    <w:p w14:paraId="242FA403" w14:textId="77777777" w:rsidR="00A01204" w:rsidRPr="0008241C" w:rsidRDefault="00A01204" w:rsidP="00A01204">
      <w:pPr>
        <w:rPr>
          <w:sz w:val="22"/>
          <w:szCs w:val="22"/>
        </w:rPr>
      </w:pPr>
      <w:r w:rsidRPr="0008241C">
        <w:rPr>
          <w:sz w:val="22"/>
          <w:szCs w:val="22"/>
        </w:rPr>
        <w:t xml:space="preserve">At the project level, an example of the </w:t>
      </w:r>
      <w:r w:rsidRPr="0008241C">
        <w:rPr>
          <w:noProof/>
          <w:sz w:val="22"/>
          <w:szCs w:val="22"/>
        </w:rPr>
        <w:t>use</w:t>
      </w:r>
      <w:r w:rsidRPr="0008241C">
        <w:rPr>
          <w:sz w:val="22"/>
          <w:szCs w:val="22"/>
        </w:rPr>
        <w:t xml:space="preserve"> of mainstreaming strategies to influence finance mechanism can </w:t>
      </w:r>
      <w:r w:rsidRPr="0008241C">
        <w:rPr>
          <w:noProof/>
          <w:sz w:val="22"/>
          <w:szCs w:val="22"/>
        </w:rPr>
        <w:t>be seen</w:t>
      </w:r>
      <w:r w:rsidRPr="0008241C">
        <w:rPr>
          <w:sz w:val="22"/>
          <w:szCs w:val="22"/>
        </w:rPr>
        <w:t xml:space="preserve"> </w:t>
      </w:r>
      <w:r w:rsidRPr="0008241C">
        <w:rPr>
          <w:noProof/>
          <w:sz w:val="22"/>
          <w:szCs w:val="22"/>
        </w:rPr>
        <w:t>in</w:t>
      </w:r>
      <w:r w:rsidRPr="0008241C">
        <w:rPr>
          <w:sz w:val="22"/>
          <w:szCs w:val="22"/>
        </w:rPr>
        <w:t xml:space="preserve"> the </w:t>
      </w:r>
      <w:r w:rsidRPr="0008241C">
        <w:rPr>
          <w:noProof/>
          <w:sz w:val="22"/>
          <w:szCs w:val="22"/>
        </w:rPr>
        <w:t>strategies</w:t>
      </w:r>
      <w:r w:rsidRPr="0008241C">
        <w:rPr>
          <w:sz w:val="22"/>
          <w:szCs w:val="22"/>
        </w:rPr>
        <w:t xml:space="preserve"> adopted by Global Environment Facility </w:t>
      </w:r>
      <w:r w:rsidRPr="0008241C">
        <w:rPr>
          <w:sz w:val="22"/>
          <w:szCs w:val="22"/>
        </w:rPr>
        <w:fldChar w:fldCharType="begin" w:fldLock="1"/>
      </w:r>
      <w:r w:rsidRPr="0008241C">
        <w:rPr>
          <w:sz w:val="22"/>
          <w:szCs w:val="22"/>
        </w:rPr>
        <w:instrText>ADDIN CSL_CITATION {"citationItems":[{"id":"ITEM-1","itemData":{"author":[{"dropping-particle":"","family":"Huntley","given":"B J","non-dropping-particle":"","parse-names":false,"suffix":""},{"dropping-particle":"","family":"Redford","given":"K H","non-dropping-particle":"","parse-names":false,"suffix":""}],"id":"ITEM-1","issued":{"date-parts":[["2014"]]},"number-of-pages":"1-82","publisher-place":"Washington D.C.","title":"Mainstreaming biodiversity in Practice: a STAP advisory document","type":"report"},"uris":["http://www.mendeley.com/documents/?uuid=7fd1c377-692f-4df8-a8fe-9fbd17c551f6"]}],"mendeley":{"formattedCitation":"(Huntley &amp; Redford, 2014)","plainTextFormattedCitation":"(Huntley &amp; Redford, 2014)","previouslyFormattedCitation":"(Huntley &amp; Redford, 2014)"},"properties":{"noteIndex":0},"schema":"https://github.com/citation-style-language/schema/raw/master/csl-citation.json"}</w:instrText>
      </w:r>
      <w:r w:rsidRPr="0008241C">
        <w:rPr>
          <w:sz w:val="22"/>
          <w:szCs w:val="22"/>
        </w:rPr>
        <w:fldChar w:fldCharType="separate"/>
      </w:r>
      <w:r w:rsidRPr="0008241C">
        <w:rPr>
          <w:noProof/>
          <w:sz w:val="22"/>
          <w:szCs w:val="22"/>
        </w:rPr>
        <w:t>(Huntley &amp; Redford, 2014)</w:t>
      </w:r>
      <w:r w:rsidRPr="0008241C">
        <w:rPr>
          <w:sz w:val="22"/>
          <w:szCs w:val="22"/>
        </w:rPr>
        <w:fldChar w:fldCharType="end"/>
      </w:r>
      <w:r w:rsidRPr="0008241C">
        <w:rPr>
          <w:sz w:val="22"/>
          <w:szCs w:val="22"/>
        </w:rPr>
        <w:t xml:space="preserve">. </w:t>
      </w:r>
      <w:r w:rsidRPr="0008241C">
        <w:rPr>
          <w:noProof/>
          <w:sz w:val="22"/>
          <w:szCs w:val="22"/>
        </w:rPr>
        <w:t>The GEF-6 strategy includes mainstreaming through four suite of activities: a) developing policy and regulatory frameworks that remove perverse subsidies and provide incentives for biodiversity-friendly land and resource use, b) spatial and land use planning to ensure that approximately situated to maximise production without undermining or degrading biodiversity, c) improving and changing production practices to be more biodiversity-friendly, and d) piloting an array of financial mechanism to incentivise actors to change practices that may degrade biodiversity.</w:t>
      </w:r>
      <w:r w:rsidRPr="0008241C">
        <w:rPr>
          <w:sz w:val="22"/>
          <w:szCs w:val="22"/>
        </w:rPr>
        <w:t xml:space="preserve">  </w:t>
      </w:r>
    </w:p>
    <w:p w14:paraId="52B3DDEE" w14:textId="77777777" w:rsidR="00A01204" w:rsidRPr="0008241C" w:rsidRDefault="00A01204" w:rsidP="00A01204">
      <w:pPr>
        <w:rPr>
          <w:sz w:val="22"/>
          <w:szCs w:val="22"/>
        </w:rPr>
      </w:pPr>
    </w:p>
    <w:p w14:paraId="5955E14E" w14:textId="77777777" w:rsidR="00A01204" w:rsidRPr="0008241C" w:rsidRDefault="00A01204" w:rsidP="00A01204">
      <w:pPr>
        <w:rPr>
          <w:sz w:val="22"/>
          <w:szCs w:val="22"/>
        </w:rPr>
      </w:pPr>
      <w:r w:rsidRPr="0008241C">
        <w:rPr>
          <w:sz w:val="22"/>
          <w:szCs w:val="22"/>
        </w:rPr>
        <w:fldChar w:fldCharType="begin" w:fldLock="1"/>
      </w:r>
      <w:r w:rsidRPr="0008241C">
        <w:rPr>
          <w:sz w:val="22"/>
          <w:szCs w:val="22"/>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a)","manualFormatting":"UNEP-WCMC (2016)","plainTextFormattedCitation":"(UNEP-WCMC, 2016a)","previouslyFormattedCitation":"(UNEP-WCMC, 2016a)"},"properties":{"noteIndex":0},"schema":"https://github.com/citation-style-language/schema/raw/master/csl-citation.json"}</w:instrText>
      </w:r>
      <w:r w:rsidRPr="0008241C">
        <w:rPr>
          <w:sz w:val="22"/>
          <w:szCs w:val="22"/>
        </w:rPr>
        <w:fldChar w:fldCharType="separate"/>
      </w:r>
      <w:r w:rsidRPr="0008241C">
        <w:rPr>
          <w:noProof/>
          <w:sz w:val="22"/>
          <w:szCs w:val="22"/>
        </w:rPr>
        <w:t>UNEP-WCMC (2016)</w:t>
      </w:r>
      <w:r w:rsidRPr="0008241C">
        <w:rPr>
          <w:sz w:val="22"/>
          <w:szCs w:val="22"/>
        </w:rPr>
        <w:fldChar w:fldCharType="end"/>
      </w:r>
      <w:r w:rsidRPr="0008241C">
        <w:rPr>
          <w:sz w:val="22"/>
          <w:szCs w:val="22"/>
        </w:rPr>
        <w:t xml:space="preserve"> in their assessment of progress made under Aichi Target 2 (biodiversity values integrated </w:t>
      </w:r>
      <w:r w:rsidRPr="0008241C">
        <w:rPr>
          <w:noProof/>
          <w:sz w:val="22"/>
          <w:szCs w:val="22"/>
        </w:rPr>
        <w:t>into</w:t>
      </w:r>
      <w:r w:rsidRPr="0008241C">
        <w:rPr>
          <w:sz w:val="22"/>
          <w:szCs w:val="22"/>
        </w:rPr>
        <w:t xml:space="preserve"> national and local development and poverty reduction strategies and planning processes) in the Asia-Pacific region conclude that while some measures have </w:t>
      </w:r>
      <w:r w:rsidRPr="0008241C">
        <w:rPr>
          <w:noProof/>
          <w:sz w:val="22"/>
          <w:szCs w:val="22"/>
        </w:rPr>
        <w:t>been taken</w:t>
      </w:r>
      <w:r w:rsidRPr="0008241C">
        <w:rPr>
          <w:sz w:val="22"/>
          <w:szCs w:val="22"/>
        </w:rPr>
        <w:t xml:space="preserve"> within the </w:t>
      </w:r>
      <w:r w:rsidRPr="0008241C">
        <w:rPr>
          <w:noProof/>
          <w:sz w:val="22"/>
          <w:szCs w:val="22"/>
        </w:rPr>
        <w:t>region</w:t>
      </w:r>
      <w:r w:rsidRPr="0008241C">
        <w:rPr>
          <w:sz w:val="22"/>
          <w:szCs w:val="22"/>
        </w:rPr>
        <w:t xml:space="preserve"> through revision of NBSAPs, use of EIAs, and national accounting frameworks, the efforts need to be substantially upgraded. In most cases, direct connections of nature towards production processes </w:t>
      </w:r>
      <w:r w:rsidRPr="0008241C">
        <w:rPr>
          <w:noProof/>
          <w:sz w:val="22"/>
          <w:szCs w:val="22"/>
        </w:rPr>
        <w:t>are recognised</w:t>
      </w:r>
      <w:r w:rsidRPr="0008241C">
        <w:rPr>
          <w:sz w:val="22"/>
          <w:szCs w:val="22"/>
        </w:rPr>
        <w:t xml:space="preserve">, multiple values of </w:t>
      </w:r>
      <w:r w:rsidRPr="0008241C">
        <w:rPr>
          <w:noProof/>
          <w:sz w:val="22"/>
          <w:szCs w:val="22"/>
        </w:rPr>
        <w:t>nature</w:t>
      </w:r>
      <w:r w:rsidRPr="0008241C">
        <w:rPr>
          <w:sz w:val="22"/>
          <w:szCs w:val="22"/>
        </w:rPr>
        <w:t xml:space="preserve"> remain mostly unaddressed. Placing biodiversity goals within sectoral decision-making within those government agencies not directly related to biodiversity issues, such as the Ministries of Finance, Agriculture, Infrastructure, Planning, Tourism and Education and others remains a challenge, requiring further and intensified efforts.</w:t>
      </w:r>
    </w:p>
    <w:p w14:paraId="4EB1521D" w14:textId="77777777" w:rsidR="00A01204" w:rsidRPr="0008241C" w:rsidRDefault="00A01204" w:rsidP="00A01204">
      <w:pPr>
        <w:rPr>
          <w:sz w:val="22"/>
          <w:szCs w:val="22"/>
        </w:rPr>
      </w:pPr>
    </w:p>
    <w:p w14:paraId="03A80824" w14:textId="2BEB95F0" w:rsidR="00A01204" w:rsidRPr="0008241C" w:rsidRDefault="00A01204" w:rsidP="00A01204">
      <w:pPr>
        <w:rPr>
          <w:sz w:val="22"/>
          <w:szCs w:val="22"/>
        </w:rPr>
      </w:pPr>
      <w:r w:rsidRPr="0008241C">
        <w:rPr>
          <w:noProof/>
          <w:sz w:val="22"/>
          <w:szCs w:val="22"/>
        </w:rPr>
        <w:fldChar w:fldCharType="begin" w:fldLock="1"/>
      </w:r>
      <w:r w:rsidRPr="0008241C">
        <w:rPr>
          <w:noProof/>
          <w:sz w:val="22"/>
          <w:szCs w:val="22"/>
        </w:rPr>
        <w:instrText>ADDIN CSL_CITATION {"citationItems":[{"id":"ITEM-1","itemData":{"author":[{"dropping-particle":"","family":"Huntley","given":"B J","non-dropping-particle":"","parse-names":false,"suffix":""},{"dropping-particle":"","family":"Redford","given":"K H","non-dropping-particle":"","parse-names":false,"suffix":""}],"id":"ITEM-1","issued":{"date-parts":[["2014"]]},"number-of-pages":"1-82","publisher-place":"Washington D.C.","title":"Mainstreaming biodiversity in Practice: a STAP advisory document","type":"report"},"uris":["http://www.mendeley.com/documents/?uuid=7fd1c377-692f-4df8-a8fe-9fbd17c551f6"]}],"mendeley":{"formattedCitation":"(Huntley &amp; Redford, 2014)","manualFormatting":"Huntley &amp; Redford (2014)","plainTextFormattedCitation":"(Huntley &amp; Redford, 2014)","previouslyFormattedCitation":"(Huntley &amp; Redford, 2014)"},"properties":{"noteIndex":0},"schema":"https://github.com/citation-style-language/schema/raw/master/csl-citation.json"}</w:instrText>
      </w:r>
      <w:r w:rsidRPr="0008241C">
        <w:rPr>
          <w:noProof/>
          <w:sz w:val="22"/>
          <w:szCs w:val="22"/>
        </w:rPr>
        <w:fldChar w:fldCharType="separate"/>
      </w:r>
      <w:r w:rsidRPr="0008241C">
        <w:rPr>
          <w:noProof/>
          <w:sz w:val="22"/>
          <w:szCs w:val="22"/>
        </w:rPr>
        <w:t>Huntley &amp; Redford (2014)</w:t>
      </w:r>
      <w:r w:rsidRPr="0008241C">
        <w:rPr>
          <w:noProof/>
          <w:sz w:val="22"/>
          <w:szCs w:val="22"/>
        </w:rPr>
        <w:fldChar w:fldCharType="end"/>
      </w:r>
      <w:r w:rsidRPr="0008241C">
        <w:rPr>
          <w:noProof/>
          <w:sz w:val="22"/>
          <w:szCs w:val="22"/>
        </w:rPr>
        <w:t xml:space="preserve"> summarise some of the key facets of successful mainstreaming projects: a) enabling environment as democratic and accountable governance, </w:t>
      </w:r>
      <w:r w:rsidR="00C934E9">
        <w:rPr>
          <w:noProof/>
          <w:sz w:val="22"/>
          <w:szCs w:val="22"/>
        </w:rPr>
        <w:t>organiz</w:t>
      </w:r>
      <w:r w:rsidRPr="0008241C">
        <w:rPr>
          <w:noProof/>
          <w:sz w:val="22"/>
          <w:szCs w:val="22"/>
        </w:rPr>
        <w:t xml:space="preserve">ational and institutional capacity, information systems, political will and enabling policy frameworks; b) identification and involvement of stakeholders in an iterative and inclusive manner; c) identification and engagement of </w:t>
      </w:r>
      <w:r w:rsidRPr="0008241C">
        <w:rPr>
          <w:noProof/>
          <w:sz w:val="22"/>
          <w:szCs w:val="22"/>
        </w:rPr>
        <w:lastRenderedPageBreak/>
        <w:t>conservation and development sector leaders and champions; d) clear identification of what needs to be mainstreamed and why; e) identification of elements of biodiversity that is critical to development (nature – human well-being linkages as per the Asia-Pacific Regional Assessment); f) making a clear and transparent business case, including assessment of risks and opportunities; g) using existing implementation frameworks wherever possible, and striving for pull as well as push approaches; h) allocating time as mainstreaming can be a long drawn process, and i) learning and adaptation.</w:t>
      </w:r>
      <w:r w:rsidRPr="0008241C">
        <w:rPr>
          <w:sz w:val="22"/>
          <w:szCs w:val="22"/>
        </w:rPr>
        <w:t xml:space="preserve"> </w:t>
      </w:r>
    </w:p>
    <w:p w14:paraId="604D0C3E" w14:textId="77777777" w:rsidR="00A01204" w:rsidRPr="0008241C" w:rsidRDefault="00A01204" w:rsidP="00A01204">
      <w:pPr>
        <w:rPr>
          <w:sz w:val="22"/>
          <w:szCs w:val="22"/>
        </w:rPr>
      </w:pPr>
    </w:p>
    <w:p w14:paraId="06DB8516" w14:textId="77777777" w:rsidR="00A01204" w:rsidRPr="0008241C" w:rsidRDefault="00A01204" w:rsidP="00A01204">
      <w:pPr>
        <w:rPr>
          <w:sz w:val="22"/>
          <w:szCs w:val="22"/>
        </w:rPr>
      </w:pPr>
      <w:r w:rsidRPr="0008241C">
        <w:rPr>
          <w:sz w:val="22"/>
          <w:szCs w:val="22"/>
        </w:rPr>
        <w:t xml:space="preserve">At the policy level, many countries in the Asia-Pacific region have made progress in revising and updating their NBSAPs (Figure 6.8) and developing legal instruments to incorporate the new challenges and meet the obligations under the CBD and other </w:t>
      </w:r>
      <w:r w:rsidRPr="0008241C">
        <w:rPr>
          <w:noProof/>
          <w:sz w:val="22"/>
          <w:szCs w:val="22"/>
        </w:rPr>
        <w:t>biodiversity-related</w:t>
      </w:r>
      <w:r w:rsidRPr="0008241C">
        <w:rPr>
          <w:sz w:val="22"/>
          <w:szCs w:val="22"/>
        </w:rPr>
        <w:t xml:space="preserve"> conventions. However, effective implementation of NBSAPs remains a challenge. The main reason is the limited capacity and knowledge to initiate and implement actions to address these challenges. At the same time, lack of willingness among the policymakers, planners, and field managers to </w:t>
      </w:r>
      <w:r w:rsidRPr="0008241C">
        <w:rPr>
          <w:noProof/>
          <w:sz w:val="22"/>
          <w:szCs w:val="22"/>
        </w:rPr>
        <w:t>utilise</w:t>
      </w:r>
      <w:r w:rsidRPr="0008241C">
        <w:rPr>
          <w:sz w:val="22"/>
          <w:szCs w:val="22"/>
        </w:rPr>
        <w:t xml:space="preserve"> the traditional knowledge available among the indigenous and local communities for managing the biodiversity resources </w:t>
      </w:r>
      <w:r w:rsidRPr="0008241C">
        <w:rPr>
          <w:noProof/>
          <w:sz w:val="22"/>
          <w:szCs w:val="22"/>
        </w:rPr>
        <w:t>sustainably</w:t>
      </w:r>
      <w:r w:rsidRPr="0008241C">
        <w:rPr>
          <w:sz w:val="22"/>
          <w:szCs w:val="22"/>
        </w:rPr>
        <w:t xml:space="preserve"> remains a </w:t>
      </w:r>
      <w:r w:rsidRPr="0008241C">
        <w:rPr>
          <w:noProof/>
          <w:sz w:val="22"/>
          <w:szCs w:val="22"/>
        </w:rPr>
        <w:t>significant</w:t>
      </w:r>
      <w:r w:rsidRPr="0008241C">
        <w:rPr>
          <w:sz w:val="22"/>
          <w:szCs w:val="22"/>
        </w:rPr>
        <w:t xml:space="preserve"> issue. Capacity development needs will have to </w:t>
      </w:r>
      <w:r w:rsidRPr="0008241C">
        <w:rPr>
          <w:noProof/>
          <w:sz w:val="22"/>
          <w:szCs w:val="22"/>
        </w:rPr>
        <w:t>be addressed</w:t>
      </w:r>
      <w:r w:rsidRPr="0008241C">
        <w:rPr>
          <w:sz w:val="22"/>
          <w:szCs w:val="22"/>
        </w:rPr>
        <w:t xml:space="preserve"> at three levels - national, provincial and local. A cadre of biodiversity specialists could be developed at these levels to address BES issues in a coordinated manner. There is also limited knowledge on ecosystem services contribute to national economic growth, employment, and prosperity of the nations, and the risks associated with loss of these services.  Therefore, it is </w:t>
      </w:r>
      <w:r w:rsidRPr="0008241C">
        <w:rPr>
          <w:noProof/>
          <w:sz w:val="22"/>
          <w:szCs w:val="22"/>
        </w:rPr>
        <w:t>important</w:t>
      </w:r>
      <w:r w:rsidRPr="0008241C">
        <w:rPr>
          <w:sz w:val="22"/>
          <w:szCs w:val="22"/>
        </w:rPr>
        <w:t xml:space="preserve"> to assess and understand that how countries and regions can benefit from the </w:t>
      </w:r>
      <w:r w:rsidRPr="0008241C">
        <w:rPr>
          <w:noProof/>
          <w:sz w:val="22"/>
          <w:szCs w:val="22"/>
        </w:rPr>
        <w:t>BES,</w:t>
      </w:r>
      <w:r w:rsidRPr="0008241C">
        <w:rPr>
          <w:sz w:val="22"/>
          <w:szCs w:val="22"/>
        </w:rPr>
        <w:t xml:space="preserve"> and to guide policymaking efforts.  These assessments can also serve as an </w:t>
      </w:r>
      <w:r w:rsidRPr="0008241C">
        <w:rPr>
          <w:noProof/>
          <w:sz w:val="22"/>
          <w:szCs w:val="22"/>
        </w:rPr>
        <w:t>important</w:t>
      </w:r>
      <w:r w:rsidRPr="0008241C">
        <w:rPr>
          <w:sz w:val="22"/>
          <w:szCs w:val="22"/>
        </w:rPr>
        <w:t xml:space="preserve"> vehicle to raise public awareness when policy changes are </w:t>
      </w:r>
      <w:r w:rsidRPr="0008241C">
        <w:rPr>
          <w:noProof/>
          <w:sz w:val="22"/>
          <w:szCs w:val="22"/>
        </w:rPr>
        <w:t>difficult</w:t>
      </w:r>
      <w:r w:rsidRPr="0008241C">
        <w:rPr>
          <w:sz w:val="22"/>
          <w:szCs w:val="22"/>
        </w:rPr>
        <w:t xml:space="preserve"> to make and implement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w:t>
      </w:r>
    </w:p>
    <w:p w14:paraId="2E8D5950" w14:textId="77777777" w:rsidR="00A01204" w:rsidRPr="0008241C" w:rsidRDefault="00A01204" w:rsidP="00A01204">
      <w:pPr>
        <w:rPr>
          <w:sz w:val="22"/>
          <w:szCs w:val="22"/>
        </w:rPr>
      </w:pPr>
    </w:p>
    <w:p w14:paraId="7FA80E00" w14:textId="77777777" w:rsidR="00A01204" w:rsidRPr="0008241C" w:rsidRDefault="00A01204" w:rsidP="00A01204">
      <w:pPr>
        <w:rPr>
          <w:sz w:val="22"/>
          <w:szCs w:val="22"/>
        </w:rPr>
      </w:pPr>
    </w:p>
    <w:p w14:paraId="6D2E2230" w14:textId="77777777" w:rsidR="00A01204" w:rsidRPr="0008241C" w:rsidRDefault="00A01204" w:rsidP="00A01204">
      <w:pPr>
        <w:rPr>
          <w:sz w:val="22"/>
          <w:szCs w:val="22"/>
        </w:rPr>
      </w:pPr>
      <w:r w:rsidRPr="0008241C">
        <w:rPr>
          <w:noProof/>
          <w:sz w:val="22"/>
          <w:szCs w:val="22"/>
        </w:rPr>
        <w:drawing>
          <wp:inline distT="0" distB="0" distL="0" distR="0" wp14:anchorId="6A0CC801" wp14:editId="0761CDE5">
            <wp:extent cx="5719449" cy="2750023"/>
            <wp:effectExtent l="0" t="0" r="0" b="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7" cstate="email">
                      <a:extLst>
                        <a:ext uri="{28A0092B-C50C-407E-A947-70E740481C1C}">
                          <a14:useLocalDpi xmlns:a14="http://schemas.microsoft.com/office/drawing/2010/main"/>
                        </a:ext>
                      </a:extLst>
                    </a:blip>
                    <a:srcRect/>
                    <a:stretch>
                      <a:fillRect/>
                    </a:stretch>
                  </pic:blipFill>
                  <pic:spPr bwMode="auto">
                    <a:xfrm>
                      <a:off x="0" y="0"/>
                      <a:ext cx="5732250" cy="2756178"/>
                    </a:xfrm>
                    <a:prstGeom prst="rect">
                      <a:avLst/>
                    </a:prstGeom>
                    <a:noFill/>
                  </pic:spPr>
                </pic:pic>
              </a:graphicData>
            </a:graphic>
          </wp:inline>
        </w:drawing>
      </w:r>
    </w:p>
    <w:p w14:paraId="1DE285F3" w14:textId="190EA116"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908" w:name="_Toc504087878"/>
      <w:r w:rsidRPr="0008241C">
        <w:rPr>
          <w:b/>
          <w:kern w:val="2"/>
          <w:sz w:val="22"/>
          <w:szCs w:val="22"/>
          <w:lang w:eastAsia="ja-JP"/>
        </w:rPr>
        <w:t>Figure 6.</w:t>
      </w:r>
      <w:r w:rsidRPr="0008241C">
        <w:rPr>
          <w:b/>
          <w:kern w:val="2"/>
          <w:sz w:val="22"/>
          <w:szCs w:val="22"/>
          <w:lang w:eastAsia="ja-JP"/>
        </w:rPr>
        <w:fldChar w:fldCharType="begin"/>
      </w:r>
      <w:r w:rsidRPr="0008241C">
        <w:rPr>
          <w:b/>
          <w:kern w:val="2"/>
          <w:sz w:val="22"/>
          <w:szCs w:val="22"/>
          <w:lang w:eastAsia="ja-JP"/>
        </w:rPr>
        <w:instrText xml:space="preserve"> SEQ Figure \* ARABIC </w:instrText>
      </w:r>
      <w:r w:rsidRPr="0008241C">
        <w:rPr>
          <w:b/>
          <w:kern w:val="2"/>
          <w:sz w:val="22"/>
          <w:szCs w:val="22"/>
          <w:lang w:eastAsia="ja-JP"/>
        </w:rPr>
        <w:fldChar w:fldCharType="separate"/>
      </w:r>
      <w:r w:rsidR="00D74032">
        <w:rPr>
          <w:b/>
          <w:noProof/>
          <w:kern w:val="2"/>
          <w:sz w:val="22"/>
          <w:szCs w:val="22"/>
          <w:lang w:eastAsia="ja-JP"/>
        </w:rPr>
        <w:t>8</w:t>
      </w:r>
      <w:r w:rsidRPr="0008241C">
        <w:rPr>
          <w:b/>
          <w:kern w:val="2"/>
          <w:sz w:val="22"/>
          <w:szCs w:val="22"/>
          <w:lang w:eastAsia="ja-JP"/>
        </w:rPr>
        <w:fldChar w:fldCharType="end"/>
      </w:r>
      <w:r w:rsidRPr="0008241C">
        <w:rPr>
          <w:b/>
          <w:kern w:val="2"/>
          <w:sz w:val="22"/>
          <w:szCs w:val="22"/>
          <w:lang w:eastAsia="ja-JP"/>
        </w:rPr>
        <w:t xml:space="preserve"> Number of Asia-Pacific countries with developed or revised National Biodiversity Strategies and Action Plans by subregion, 2010-2016</w:t>
      </w:r>
      <w:bookmarkEnd w:id="1908"/>
      <w:r w:rsidRPr="0008241C">
        <w:rPr>
          <w:b/>
          <w:kern w:val="2"/>
          <w:sz w:val="22"/>
          <w:szCs w:val="22"/>
          <w:lang w:eastAsia="ja-JP"/>
        </w:rPr>
        <w:t xml:space="preserve"> </w:t>
      </w:r>
    </w:p>
    <w:p w14:paraId="16396E28" w14:textId="77777777" w:rsidR="00A01204" w:rsidRPr="0008241C" w:rsidRDefault="00A01204" w:rsidP="00A01204">
      <w:pPr>
        <w:rPr>
          <w:sz w:val="22"/>
          <w:szCs w:val="22"/>
        </w:rPr>
      </w:pPr>
      <w:r w:rsidRPr="0008241C">
        <w:rPr>
          <w:sz w:val="22"/>
          <w:szCs w:val="22"/>
        </w:rPr>
        <w:t>Figure prepared by the IPBES Task Group on Indicators and Knowledge and Data Technical Support Unit. Indicator data source: CBD Secretariat.</w:t>
      </w:r>
    </w:p>
    <w:p w14:paraId="3443B4D2" w14:textId="77777777" w:rsidR="00A01204" w:rsidRPr="0008241C" w:rsidRDefault="00A01204" w:rsidP="00A01204">
      <w:pPr>
        <w:rPr>
          <w:sz w:val="22"/>
          <w:szCs w:val="22"/>
        </w:rPr>
      </w:pPr>
    </w:p>
    <w:p w14:paraId="247CB049" w14:textId="77777777" w:rsidR="00A01204" w:rsidRPr="0008241C" w:rsidRDefault="00A01204" w:rsidP="00A01204">
      <w:pPr>
        <w:rPr>
          <w:sz w:val="22"/>
          <w:szCs w:val="22"/>
        </w:rPr>
      </w:pPr>
    </w:p>
    <w:p w14:paraId="5E83ABBF" w14:textId="77777777" w:rsidR="00A01204" w:rsidRPr="0008241C" w:rsidRDefault="00A01204" w:rsidP="00A01204">
      <w:pPr>
        <w:rPr>
          <w:sz w:val="22"/>
          <w:szCs w:val="22"/>
        </w:rPr>
      </w:pPr>
      <w:r w:rsidRPr="0008241C">
        <w:rPr>
          <w:sz w:val="22"/>
          <w:szCs w:val="22"/>
        </w:rPr>
        <w:t xml:space="preserve">General capacity on ecosystem services and their economic values needs to </w:t>
      </w:r>
      <w:r w:rsidRPr="0008241C">
        <w:rPr>
          <w:noProof/>
          <w:sz w:val="22"/>
          <w:szCs w:val="22"/>
        </w:rPr>
        <w:t>be built</w:t>
      </w:r>
      <w:r w:rsidRPr="0008241C">
        <w:rPr>
          <w:sz w:val="22"/>
          <w:szCs w:val="22"/>
        </w:rPr>
        <w:t xml:space="preserve"> within the economic planning and financial departments of local, provincial and national governments, to guide coherent policies and decisions for development and well-being that avoid the unknowing trade-offs of high ecosystem service values for lower value </w:t>
      </w:r>
      <w:r w:rsidRPr="0008241C">
        <w:rPr>
          <w:noProof/>
          <w:sz w:val="22"/>
          <w:szCs w:val="22"/>
        </w:rPr>
        <w:t>production</w:t>
      </w:r>
      <w:r w:rsidRPr="0008241C">
        <w:rPr>
          <w:sz w:val="22"/>
          <w:szCs w:val="22"/>
        </w:rPr>
        <w:t xml:space="preserve"> and </w:t>
      </w:r>
      <w:r w:rsidRPr="0008241C">
        <w:rPr>
          <w:noProof/>
          <w:sz w:val="22"/>
          <w:szCs w:val="22"/>
        </w:rPr>
        <w:t>developments</w:t>
      </w:r>
      <w:r w:rsidRPr="0008241C">
        <w:rPr>
          <w:sz w:val="22"/>
          <w:szCs w:val="22"/>
        </w:rPr>
        <w:t xml:space="preserve">.  Additionally, there is a need for capacity building to support relevant departments and policies on ecosystem values from outside government, e.g. through consultancies, academia and think tanks.  Capacity is most likely to develop however if there is an accepted, functional, and supported policy assessment framework that creates a demand for it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 xml:space="preserve">. For example, India’s Biological Diversity Act provides a </w:t>
      </w:r>
      <w:r w:rsidRPr="0008241C">
        <w:rPr>
          <w:noProof/>
          <w:sz w:val="22"/>
          <w:szCs w:val="22"/>
        </w:rPr>
        <w:t>legal</w:t>
      </w:r>
      <w:r w:rsidRPr="0008241C">
        <w:rPr>
          <w:sz w:val="22"/>
          <w:szCs w:val="22"/>
        </w:rPr>
        <w:t xml:space="preserve"> </w:t>
      </w:r>
      <w:r w:rsidRPr="0008241C">
        <w:rPr>
          <w:sz w:val="22"/>
          <w:szCs w:val="22"/>
        </w:rPr>
        <w:lastRenderedPageBreak/>
        <w:t xml:space="preserve">framework for enhancing local capacities through the </w:t>
      </w:r>
      <w:r w:rsidRPr="0008241C">
        <w:rPr>
          <w:noProof/>
          <w:sz w:val="22"/>
          <w:szCs w:val="22"/>
        </w:rPr>
        <w:t>creation</w:t>
      </w:r>
      <w:r w:rsidRPr="0008241C">
        <w:rPr>
          <w:sz w:val="22"/>
          <w:szCs w:val="22"/>
        </w:rPr>
        <w:t xml:space="preserve"> of local Biodiversity Management Committees (BMCs) which are constitutional bodies and </w:t>
      </w:r>
      <w:r w:rsidRPr="0008241C">
        <w:rPr>
          <w:noProof/>
          <w:sz w:val="22"/>
          <w:szCs w:val="22"/>
        </w:rPr>
        <w:t>provide</w:t>
      </w:r>
      <w:r w:rsidRPr="0008241C">
        <w:rPr>
          <w:sz w:val="22"/>
          <w:szCs w:val="22"/>
        </w:rPr>
        <w:t xml:space="preserve"> a </w:t>
      </w:r>
      <w:r w:rsidRPr="0008241C">
        <w:rPr>
          <w:noProof/>
          <w:sz w:val="22"/>
          <w:szCs w:val="22"/>
        </w:rPr>
        <w:t>necessary</w:t>
      </w:r>
      <w:r w:rsidRPr="0008241C">
        <w:rPr>
          <w:sz w:val="22"/>
          <w:szCs w:val="22"/>
        </w:rPr>
        <w:t xml:space="preserve"> institutional mechanism and build capacity of Indigenous and Local Communities (ILCs) for conservation and benefit sharing from BES. These committees </w:t>
      </w:r>
      <w:r w:rsidRPr="0008241C">
        <w:rPr>
          <w:noProof/>
          <w:sz w:val="22"/>
          <w:szCs w:val="22"/>
        </w:rPr>
        <w:t>are supported</w:t>
      </w:r>
      <w:r w:rsidRPr="0008241C">
        <w:rPr>
          <w:sz w:val="22"/>
          <w:szCs w:val="22"/>
        </w:rPr>
        <w:t xml:space="preserve"> through the creation of local biodiversity funds which can receive money through benefit sharing mechanism, donations, hunting fees, and charges levied on the </w:t>
      </w:r>
      <w:r w:rsidRPr="0008241C">
        <w:rPr>
          <w:noProof/>
          <w:sz w:val="22"/>
          <w:szCs w:val="22"/>
        </w:rPr>
        <w:t>usage</w:t>
      </w:r>
      <w:r w:rsidRPr="0008241C">
        <w:rPr>
          <w:sz w:val="22"/>
          <w:szCs w:val="22"/>
        </w:rPr>
        <w:t xml:space="preserve"> of resources by outsiders.</w:t>
      </w:r>
    </w:p>
    <w:p w14:paraId="7C60A64F" w14:textId="77777777" w:rsidR="00A01204" w:rsidRPr="0008241C" w:rsidRDefault="00A01204" w:rsidP="00A01204">
      <w:pPr>
        <w:rPr>
          <w:sz w:val="22"/>
          <w:szCs w:val="22"/>
          <w:shd w:val="clear" w:color="auto" w:fill="F7F7F7"/>
        </w:rPr>
      </w:pPr>
    </w:p>
    <w:p w14:paraId="22D9226E"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09" w:name="_Toc504317382"/>
      <w:bookmarkStart w:id="1910" w:name="_Toc504318075"/>
      <w:bookmarkStart w:id="1911" w:name="_Toc504321421"/>
      <w:bookmarkStart w:id="1912" w:name="_Toc524048100"/>
      <w:r w:rsidRPr="0008241C">
        <w:rPr>
          <w:b/>
          <w:sz w:val="22"/>
          <w:szCs w:val="24"/>
        </w:rPr>
        <w:t>6.4.2.4</w:t>
      </w:r>
      <w:r w:rsidRPr="0008241C">
        <w:rPr>
          <w:b/>
          <w:sz w:val="22"/>
          <w:szCs w:val="24"/>
        </w:rPr>
        <w:tab/>
        <w:t>Co-management and collaborative governance</w:t>
      </w:r>
      <w:bookmarkEnd w:id="1909"/>
      <w:bookmarkEnd w:id="1910"/>
      <w:bookmarkEnd w:id="1911"/>
      <w:bookmarkEnd w:id="1912"/>
    </w:p>
    <w:p w14:paraId="7F0AA801" w14:textId="77777777" w:rsidR="00A01204" w:rsidRPr="0008241C" w:rsidRDefault="00A01204" w:rsidP="00A01204">
      <w:pPr>
        <w:rPr>
          <w:sz w:val="22"/>
          <w:szCs w:val="22"/>
        </w:rPr>
      </w:pPr>
    </w:p>
    <w:p w14:paraId="56DC2A98" w14:textId="77777777" w:rsidR="00A01204" w:rsidRPr="0008241C" w:rsidRDefault="00A01204" w:rsidP="00A01204">
      <w:pPr>
        <w:rPr>
          <w:sz w:val="22"/>
          <w:szCs w:val="22"/>
        </w:rPr>
      </w:pPr>
      <w:r w:rsidRPr="0008241C">
        <w:rPr>
          <w:sz w:val="22"/>
          <w:szCs w:val="22"/>
        </w:rPr>
        <w:t xml:space="preserve">Co-management and adaptive collaborative governance represent </w:t>
      </w:r>
      <w:r w:rsidRPr="0008241C">
        <w:rPr>
          <w:noProof/>
          <w:sz w:val="22"/>
          <w:szCs w:val="22"/>
        </w:rPr>
        <w:t>essential</w:t>
      </w:r>
      <w:r w:rsidRPr="0008241C">
        <w:rPr>
          <w:sz w:val="22"/>
          <w:szCs w:val="22"/>
        </w:rPr>
        <w:t xml:space="preserve"> strands of policymaking in scenarios of </w:t>
      </w:r>
      <w:r w:rsidRPr="0008241C">
        <w:rPr>
          <w:noProof/>
          <w:sz w:val="22"/>
          <w:szCs w:val="22"/>
        </w:rPr>
        <w:t>decentralised</w:t>
      </w:r>
      <w:r w:rsidRPr="0008241C">
        <w:rPr>
          <w:sz w:val="22"/>
          <w:szCs w:val="22"/>
        </w:rPr>
        <w:t xml:space="preserve"> decision-making in the Asia-Pacific region (Chapter 5, section 5.3.1). Most natural resources in the </w:t>
      </w:r>
      <w:r w:rsidRPr="0008241C">
        <w:rPr>
          <w:noProof/>
          <w:sz w:val="22"/>
          <w:szCs w:val="22"/>
        </w:rPr>
        <w:t>region</w:t>
      </w:r>
      <w:r w:rsidRPr="0008241C">
        <w:rPr>
          <w:sz w:val="22"/>
          <w:szCs w:val="22"/>
        </w:rPr>
        <w:t xml:space="preserve"> were formerly </w:t>
      </w:r>
      <w:r w:rsidRPr="0008241C">
        <w:rPr>
          <w:noProof/>
          <w:sz w:val="22"/>
          <w:szCs w:val="22"/>
        </w:rPr>
        <w:t>either locally owned and exploited, or</w:t>
      </w:r>
      <w:r w:rsidRPr="0008241C">
        <w:rPr>
          <w:sz w:val="22"/>
          <w:szCs w:val="22"/>
        </w:rPr>
        <w:t xml:space="preserve"> they enjoyed some form of open access regime with no </w:t>
      </w:r>
      <w:r w:rsidRPr="0008241C">
        <w:rPr>
          <w:noProof/>
          <w:sz w:val="22"/>
          <w:szCs w:val="22"/>
        </w:rPr>
        <w:t>clear</w:t>
      </w:r>
      <w:r w:rsidRPr="0008241C">
        <w:rPr>
          <w:sz w:val="22"/>
          <w:szCs w:val="22"/>
        </w:rPr>
        <w:t xml:space="preserve"> </w:t>
      </w:r>
      <w:r w:rsidRPr="0008241C">
        <w:rPr>
          <w:noProof/>
          <w:sz w:val="22"/>
          <w:szCs w:val="22"/>
        </w:rPr>
        <w:t>form</w:t>
      </w:r>
      <w:r w:rsidRPr="0008241C">
        <w:rPr>
          <w:sz w:val="22"/>
          <w:szCs w:val="22"/>
        </w:rPr>
        <w:t xml:space="preserve"> of ownership or management </w:t>
      </w:r>
      <w:r w:rsidRPr="0008241C">
        <w:rPr>
          <w:sz w:val="22"/>
          <w:szCs w:val="22"/>
        </w:rPr>
        <w:fldChar w:fldCharType="begin" w:fldLock="1"/>
      </w:r>
      <w:r w:rsidRPr="0008241C">
        <w:rPr>
          <w:sz w:val="22"/>
          <w:szCs w:val="22"/>
        </w:rPr>
        <w:instrText>ADDIN CSL_CITATION {"citationItems":[{"id":"ITEM-1","itemData":{"author":[{"dropping-particle":"","family":"Persoon","given":"G A","non-dropping-particle":"","parse-names":false,"suffix":""},{"dropping-particle":"","family":"Est","given":"D M E","non-dropping-particle":"van","parse-names":false,"suffix":""}],"chapter-number":"Co-managem","container-title":"Co-Management of Natural Resources in Asia: A Comparative Perspective","edition":"First","editor":[{"dropping-particle":"","family":"Persoon","given":"G A","non-dropping-particle":"","parse-names":false,"suffix":""},{"dropping-particle":"","family":"Est","given":"D M E","non-dropping-particle":"van","parse-names":false,"suffix":""},{"dropping-particle":"","family":"Sajise","given":"P E","non-dropping-particle":"","parse-names":false,"suffix":""}],"id":"ITEM-1","issued":{"date-parts":[["2003"]]},"page":"1024","publisher":"Nordic Institute of Asian Studies Press","publisher-place":"Oslo, Denmark","title":"Co-management of Natural Resources: The Concept and Aspects of Implementation","type":"chapter"},"uris":["http://www.mendeley.com/documents/?uuid=c311868b-a04c-4fac-83bb-c9f3f2e8cf81"]}],"mendeley":{"formattedCitation":"(Persoon &amp; van Est, 2003)","plainTextFormattedCitation":"(Persoon &amp; van Est, 2003)","previouslyFormattedCitation":"(Persoon &amp; van Est, 2003)"},"properties":{"noteIndex":0},"schema":"https://github.com/citation-style-language/schema/raw/master/csl-citation.json"}</w:instrText>
      </w:r>
      <w:r w:rsidRPr="0008241C">
        <w:rPr>
          <w:sz w:val="22"/>
          <w:szCs w:val="22"/>
        </w:rPr>
        <w:fldChar w:fldCharType="separate"/>
      </w:r>
      <w:r w:rsidRPr="0008241C">
        <w:rPr>
          <w:noProof/>
          <w:sz w:val="22"/>
          <w:szCs w:val="22"/>
        </w:rPr>
        <w:t>(Persoon &amp; van Est, 2003)</w:t>
      </w:r>
      <w:r w:rsidRPr="0008241C">
        <w:rPr>
          <w:sz w:val="22"/>
          <w:szCs w:val="22"/>
        </w:rPr>
        <w:fldChar w:fldCharType="end"/>
      </w:r>
      <w:r w:rsidRPr="0008241C">
        <w:rPr>
          <w:sz w:val="22"/>
          <w:szCs w:val="22"/>
        </w:rPr>
        <w:t xml:space="preserve">. </w:t>
      </w:r>
      <w:r w:rsidRPr="0008241C">
        <w:rPr>
          <w:noProof/>
          <w:sz w:val="22"/>
          <w:szCs w:val="22"/>
        </w:rPr>
        <w:t>Policymaking</w:t>
      </w:r>
      <w:r w:rsidRPr="0008241C">
        <w:rPr>
          <w:sz w:val="22"/>
          <w:szCs w:val="22"/>
        </w:rPr>
        <w:t>, however, has been predominantly structured on ‘</w:t>
      </w:r>
      <w:r w:rsidRPr="0008241C">
        <w:rPr>
          <w:noProof/>
          <w:sz w:val="22"/>
          <w:szCs w:val="22"/>
        </w:rPr>
        <w:t>command-and-control</w:t>
      </w:r>
      <w:r w:rsidRPr="0008241C">
        <w:rPr>
          <w:sz w:val="22"/>
          <w:szCs w:val="22"/>
        </w:rPr>
        <w:t xml:space="preserve">’ arrangements, relying on top-down laws, regulations and sanctions </w:t>
      </w:r>
      <w:r w:rsidRPr="0008241C">
        <w:rPr>
          <w:sz w:val="22"/>
          <w:szCs w:val="22"/>
        </w:rPr>
        <w:fldChar w:fldCharType="begin" w:fldLock="1"/>
      </w:r>
      <w:r w:rsidRPr="0008241C">
        <w:rPr>
          <w:sz w:val="22"/>
          <w:szCs w:val="22"/>
        </w:rPr>
        <w:instrText>ADDIN CSL_CITATION {"citationItems":[{"id":"ITEM-1","itemData":{"ISSN":"16555252","abstract":"This paper identifies inadequate effort to use market-based approaches, among others, as a reason for limited progress in arresting continuing environmental degradation in the Asia and Pacific region. Quoting examples, the paper asserts that markets can be created for ecosystem protection and provision of ecosystem services under innovative regulatory mechanisms; and that use of marketbased approaches can reduce the dependency on unsustainable financing for environmental management. The paper also briefly discusses the role of governments, donors, and other stakeholders in creating the enabling policy and institutional framework for introducing market-based approaches. © 2008 by Asian Development Bank.","author":[{"dropping-particle":"","family":"Gunatilake","given":"Herath","non-dropping-particle":"","parse-names":false,"suffix":""},{"dropping-particle":"","family":"Guzman","given":"Franklin D.","non-dropping-particle":"De","parse-names":false,"suffix":""}],"container-title":"ADB Economics Working Paper Series","id":"ITEM-1","issue":"124","issued":{"date-parts":[["2008"]]},"page":"1-42","title":"Market-based approaches for managing the Asian environment: A review","type":"article-journal","volume":"124"},"uris":["http://www.mendeley.com/documents/?uuid=526ba558-a7ce-4557-bc5f-aafe7dd7fd0b"]}],"mendeley":{"formattedCitation":"(Gunatilake &amp; De Guzman, 2008)","plainTextFormattedCitation":"(Gunatilake &amp; De Guzman, 2008)","previouslyFormattedCitation":"(Gunatilake &amp; De Guzman, 2008)"},"properties":{"noteIndex":0},"schema":"https://github.com/citation-style-language/schema/raw/master/csl-citation.json"}</w:instrText>
      </w:r>
      <w:r w:rsidRPr="0008241C">
        <w:rPr>
          <w:sz w:val="22"/>
          <w:szCs w:val="22"/>
        </w:rPr>
        <w:fldChar w:fldCharType="separate"/>
      </w:r>
      <w:r w:rsidRPr="0008241C">
        <w:rPr>
          <w:noProof/>
          <w:sz w:val="22"/>
          <w:szCs w:val="22"/>
        </w:rPr>
        <w:t>(Gunatilake &amp; De Guzman, 2008)</w:t>
      </w:r>
      <w:r w:rsidRPr="0008241C">
        <w:rPr>
          <w:sz w:val="22"/>
          <w:szCs w:val="22"/>
        </w:rPr>
        <w:fldChar w:fldCharType="end"/>
      </w:r>
      <w:r w:rsidRPr="0008241C">
        <w:rPr>
          <w:sz w:val="22"/>
          <w:szCs w:val="22"/>
        </w:rPr>
        <w:t xml:space="preserve">. Over the past three decades, the use of </w:t>
      </w:r>
      <w:r w:rsidRPr="0008241C">
        <w:rPr>
          <w:noProof/>
          <w:sz w:val="22"/>
          <w:szCs w:val="22"/>
        </w:rPr>
        <w:t>community-based</w:t>
      </w:r>
      <w:r w:rsidRPr="0008241C">
        <w:rPr>
          <w:sz w:val="22"/>
          <w:szCs w:val="22"/>
        </w:rPr>
        <w:t xml:space="preserve"> and collaborative approaches to </w:t>
      </w:r>
      <w:r w:rsidRPr="0008241C">
        <w:rPr>
          <w:noProof/>
          <w:sz w:val="22"/>
          <w:szCs w:val="22"/>
        </w:rPr>
        <w:t>managing</w:t>
      </w:r>
      <w:r w:rsidRPr="0008241C">
        <w:rPr>
          <w:sz w:val="22"/>
          <w:szCs w:val="22"/>
        </w:rPr>
        <w:t xml:space="preserve"> nature has become more prominent (see section 6.2.2.2 and 6.2.3, chapter 2 Box 2.13).  Usually defined as the sharing of responsibilities for managing a specified natural resource between the local community and the state, co-management can include a wide variety of arrangements between the extremes of management by a </w:t>
      </w:r>
      <w:r w:rsidRPr="0008241C">
        <w:rPr>
          <w:noProof/>
          <w:sz w:val="22"/>
          <w:szCs w:val="22"/>
        </w:rPr>
        <w:t>centralised</w:t>
      </w:r>
      <w:r w:rsidRPr="0008241C">
        <w:rPr>
          <w:sz w:val="22"/>
          <w:szCs w:val="22"/>
        </w:rPr>
        <w:t xml:space="preserve"> government on the one hand and strict local management on the other. </w:t>
      </w:r>
      <w:r w:rsidRPr="0008241C">
        <w:rPr>
          <w:sz w:val="22"/>
          <w:szCs w:val="22"/>
        </w:rPr>
        <w:fldChar w:fldCharType="begin" w:fldLock="1"/>
      </w:r>
      <w:r w:rsidRPr="0008241C">
        <w:rPr>
          <w:sz w:val="22"/>
          <w:szCs w:val="22"/>
        </w:rPr>
        <w:instrText>ADDIN CSL_CITATION {"citationItems":[{"id":"ITEM-1","itemData":{"edition":"First","editor":[{"dropping-particle":"","family":"Borrini-Feyerabend","given":"G.","non-dropping-particle":"","parse-names":false,"suffix":""},{"dropping-particle":"","family":"Buchan","given":"D.","non-dropping-particle":"","parse-names":false,"suffix":""}],"id":"ITEM-1","issued":{"date-parts":[["1997"]]},"number-of-pages":"129","publisher":"IUCN","publisher-place":"Gland, Switzerland","title":"Beyond fences : seeking social sustainability in conservation","type":"book"},"uris":["http://www.mendeley.com/documents/?uuid=cf178e94-89d9-4dc3-9438-39a58405277c"]}],"mendeley":{"formattedCitation":"(G. Borrini-Feyerabend &amp; Buchan, 1997)","manualFormatting":"Borrini-Feyerabend &amp; Buchan (1997)","plainTextFormattedCitation":"(G. Borrini-Feyerabend &amp; Buchan, 1997)","previouslyFormattedCitation":"(G. Borrini-Feyerabend &amp; Buchan, 1997)"},"properties":{"noteIndex":0},"schema":"https://github.com/citation-style-language/schema/raw/master/csl-citation.json"}</w:instrText>
      </w:r>
      <w:r w:rsidRPr="0008241C">
        <w:rPr>
          <w:sz w:val="22"/>
          <w:szCs w:val="22"/>
        </w:rPr>
        <w:fldChar w:fldCharType="separate"/>
      </w:r>
      <w:r w:rsidRPr="0008241C">
        <w:rPr>
          <w:noProof/>
          <w:sz w:val="22"/>
          <w:szCs w:val="22"/>
        </w:rPr>
        <w:t>Borrini-Feyerabend &amp; Buchan (1997)</w:t>
      </w:r>
      <w:r w:rsidRPr="0008241C">
        <w:rPr>
          <w:sz w:val="22"/>
          <w:szCs w:val="22"/>
        </w:rPr>
        <w:fldChar w:fldCharType="end"/>
      </w:r>
      <w:r w:rsidRPr="0008241C">
        <w:rPr>
          <w:sz w:val="22"/>
          <w:szCs w:val="22"/>
        </w:rPr>
        <w:t xml:space="preserve"> refer to a continuum of ‘participation in conservation initiatives’ that runs from full control by agencies in charge (i.e. centralised governance) and no interference or contribution from stakeholders to ‘full control by stakeholders and no interference or contribution from the </w:t>
      </w:r>
      <w:r w:rsidRPr="0008241C">
        <w:rPr>
          <w:noProof/>
          <w:sz w:val="22"/>
          <w:szCs w:val="22"/>
        </w:rPr>
        <w:t>agency</w:t>
      </w:r>
      <w:r w:rsidRPr="0008241C">
        <w:rPr>
          <w:sz w:val="22"/>
          <w:szCs w:val="22"/>
        </w:rPr>
        <w:t xml:space="preserve"> in charge’ (i.e. self/private governance). Concrete management styles thus range from ‘actively consulting, seeking consensus, negotiating, sharing authority to transferring authority and responsibility’ to local communities. Several examples can </w:t>
      </w:r>
      <w:r w:rsidRPr="0008241C">
        <w:rPr>
          <w:noProof/>
          <w:sz w:val="22"/>
          <w:szCs w:val="22"/>
        </w:rPr>
        <w:t>be drawn</w:t>
      </w:r>
      <w:r w:rsidRPr="0008241C">
        <w:rPr>
          <w:sz w:val="22"/>
          <w:szCs w:val="22"/>
        </w:rPr>
        <w:t xml:space="preserve"> from agro-forests, inland systems and marine areas in the region (Figure 6.6). </w:t>
      </w:r>
      <w:r w:rsidRPr="0008241C">
        <w:rPr>
          <w:sz w:val="22"/>
          <w:szCs w:val="22"/>
        </w:rPr>
        <w:fldChar w:fldCharType="begin" w:fldLock="1"/>
      </w:r>
      <w:r w:rsidRPr="0008241C">
        <w:rPr>
          <w:sz w:val="22"/>
          <w:szCs w:val="22"/>
        </w:rPr>
        <w:instrText>ADDIN CSL_CITATION {"citationItems":[{"id":"ITEM-1","itemData":{"DOI":"10.1016/j.jembe.2011.07.023","ISBN":"0022-0981","ISSN":"00220981","abstract":"Coral reefs are in dire need of effective governance, yet the science and planning of coral reef protected areas largely stem from wealthy, developed nations, with very different social, economic, and cultural characteristics than the nations in which most coral reefs occur. Much has been written about coral reefs and the use of marine protected areas (MPAs) as a management tool, but emerging trends and recommendations have not been adequately synthesized for the context of developing nations. We found that 60% of studies on MPA design and planning are from North America, Australia, Europe and the Mediterranean. As a result, many recommendations about how best to design, implement and manage coral reef protected areas may need to be adapted to address the needs of other nations. Based on the literature and our experiences, we review three emerging trends in MPA design and management, and relate these to the context of coral reef developing nations. First, MPA design is evolving to merge community (usually bottom-up) and regional (usually top-down) planning approaches. Second, the increasing recognition that social and ecological systems are tightly coupled is leading to planning and management of MPAs that better incorporate the human dimensions of reef systems and their linkages with reef ecology. Finally, there has been a trend toward adaptive management of MPAs and the emergence of related ideas about adaptive planning. These three trends provide crucial and much needed opportunities for improving MPAs and their effectiveness in coral reef nations. ?? 2011.","author":[{"dropping-particle":"","family":"Ban","given":"Natalie C.","non-dropping-particle":"","parse-names":false,"suffix":""},{"dropping-particle":"","family":"Adams","given":"Vanessa M.","non-dropping-particle":"","parse-names":false,"suffix":""},{"dropping-particle":"","family":"Almany","given":"Glenn R.","non-dropping-particle":"","parse-names":false,"suffix":""},{"dropping-particle":"","family":"Ban","given":"Stephen","non-dropping-particle":"","parse-names":false,"suffix":""},{"dropping-particle":"","family":"Cinner","given":"Josh E.","non-dropping-particle":"","parse-names":false,"suffix":""},{"dropping-particle":"","family":"McCook","given":"Laurence J.","non-dropping-particle":"","parse-names":false,"suffix":""},{"dropping-particle":"","family":"Mills","given":"Morena","non-dropping-particle":"","parse-names":false,"suffix":""},{"dropping-particle":"","family":"Pressey","given":"Robert L.","non-dropping-particle":"","parse-names":false,"suffix":""},{"dropping-particle":"","family":"White","given":"Alan","non-dropping-particle":"","parse-names":false,"suffix":""}],"container-title":"Journal of Experimental Marine Biology and Ecology","id":"ITEM-1","issue":"1-2","issued":{"date-parts":[["2011"]]},"page":"21-31","publisher":"Elsevier B.V.","title":"Designing, implementing and managing marine protected areas: Emerging trends and opportunities for coral reef nations","type":"article-journal","volume":"408"},"uris":["http://www.mendeley.com/documents/?uuid=5970fc46-ad9c-4d8a-a58d-30c6f094921a"]}],"mendeley":{"formattedCitation":"(Ban &lt;i&gt;et al.&lt;/i&gt;, 2011)","manualFormatting":"Ban et al., (2011)","plainTextFormattedCitation":"(Ban et al., 2011)","previouslyFormattedCitation":"(Ban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Ban </w:t>
      </w:r>
      <w:r w:rsidRPr="0008241C">
        <w:rPr>
          <w:i/>
          <w:noProof/>
          <w:sz w:val="22"/>
          <w:szCs w:val="22"/>
        </w:rPr>
        <w:t>et al.</w:t>
      </w:r>
      <w:r w:rsidRPr="0008241C">
        <w:rPr>
          <w:noProof/>
          <w:sz w:val="22"/>
          <w:szCs w:val="22"/>
        </w:rPr>
        <w:t>, (2011)</w:t>
      </w:r>
      <w:r w:rsidRPr="0008241C">
        <w:rPr>
          <w:sz w:val="22"/>
          <w:szCs w:val="22"/>
        </w:rPr>
        <w:fldChar w:fldCharType="end"/>
      </w:r>
      <w:r w:rsidRPr="0008241C">
        <w:rPr>
          <w:rFonts w:eastAsia="MS Mincho"/>
          <w:sz w:val="16"/>
          <w:szCs w:val="16"/>
        </w:rPr>
        <w:t>,</w:t>
      </w:r>
      <w:r w:rsidRPr="0008241C">
        <w:rPr>
          <w:sz w:val="22"/>
          <w:szCs w:val="22"/>
        </w:rPr>
        <w:t xml:space="preserve"> on assessing the </w:t>
      </w:r>
      <w:r w:rsidRPr="0008241C">
        <w:rPr>
          <w:noProof/>
          <w:sz w:val="22"/>
          <w:szCs w:val="22"/>
        </w:rPr>
        <w:t>use</w:t>
      </w:r>
      <w:r w:rsidRPr="0008241C">
        <w:rPr>
          <w:sz w:val="22"/>
          <w:szCs w:val="22"/>
        </w:rPr>
        <w:t xml:space="preserve"> of marine protected areas as a management tool for coral reef areas indicate three emerging trends significant for advancing coral reef conservation, namely the </w:t>
      </w:r>
      <w:r w:rsidRPr="0008241C">
        <w:rPr>
          <w:noProof/>
          <w:sz w:val="22"/>
          <w:szCs w:val="22"/>
        </w:rPr>
        <w:t>integration</w:t>
      </w:r>
      <w:r w:rsidRPr="0008241C">
        <w:rPr>
          <w:sz w:val="22"/>
          <w:szCs w:val="22"/>
        </w:rPr>
        <w:t xml:space="preserve"> of community marine protected area initiatives with systematic conservation planning, consideration of tightly coupled social and ecological systems and adaptive management and planning.    </w:t>
      </w:r>
    </w:p>
    <w:p w14:paraId="575AE95A" w14:textId="77777777" w:rsidR="00A01204" w:rsidRPr="0008241C" w:rsidRDefault="00A01204" w:rsidP="00A01204">
      <w:pPr>
        <w:rPr>
          <w:sz w:val="22"/>
          <w:szCs w:val="22"/>
        </w:rPr>
      </w:pPr>
    </w:p>
    <w:p w14:paraId="55B6FD42" w14:textId="77777777" w:rsidR="00A01204" w:rsidRPr="0008241C" w:rsidRDefault="00A01204" w:rsidP="00A01204">
      <w:pPr>
        <w:rPr>
          <w:sz w:val="22"/>
          <w:szCs w:val="22"/>
        </w:rPr>
      </w:pPr>
      <w:r w:rsidRPr="0008241C">
        <w:rPr>
          <w:sz w:val="22"/>
          <w:szCs w:val="22"/>
        </w:rPr>
        <w:t xml:space="preserve">Co-operative management is widely recognised as one of the </w:t>
      </w:r>
      <w:r w:rsidRPr="0008241C">
        <w:rPr>
          <w:noProof/>
          <w:sz w:val="22"/>
          <w:szCs w:val="22"/>
        </w:rPr>
        <w:t>primary</w:t>
      </w:r>
      <w:r w:rsidRPr="0008241C">
        <w:rPr>
          <w:sz w:val="22"/>
          <w:szCs w:val="22"/>
        </w:rPr>
        <w:t xml:space="preserve"> ways to manage small-scale fisheries in the developing countries </w:t>
      </w:r>
      <w:r w:rsidRPr="0008241C">
        <w:rPr>
          <w:sz w:val="22"/>
          <w:szCs w:val="22"/>
        </w:rPr>
        <w:fldChar w:fldCharType="begin" w:fldLock="1"/>
      </w:r>
      <w:r w:rsidRPr="0008241C">
        <w:rPr>
          <w:sz w:val="22"/>
          <w:szCs w:val="22"/>
        </w:rPr>
        <w:instrText>ADDIN CSL_CITATION {"citationItems":[{"id":"ITEM-1","itemData":{"DOI":"10.1016/j.jenvman.2011.03.010","ISBN":"03014797","ISSN":"03014797","PMID":"21531068","abstract":"Co-management is now established as a mainstream approach to small-scale fisheries management across the developing world. A comprehensive review of 204 potential cases reveals a lack of impact assessments of fisheries co-management. This study reports on a meta-analysis of the impact of fisheries co-management in developing countries in 90 sites across 29 case-studies. The top five most frequently measured process indicators are participation, influence, rule compliance, control over resources, and conflict. The top five most frequently measured outcome indicators are access to resources, resource well-being, fishery yield, household well-being, and household income. To deal with the diversity of the 52 indicators measured and the different ways these data are collected and analysed, we apply a coding system to capture change over time. The results of the meta-analysis suggest that, overall fisheries co-management delivers benefits to end-users through improvements in key process and outcome indicators. However, the dataset as a whole is constituted primarily of data from the Philippines. When we exclude this body of work, few generalisations can be made about the impact of fisheries co-management. The lack of comparative data suitable for impact assessment and the difficulties in comparing data and generalising across countries and regions reiterates calls in other fields for more systematic approaches to understanding and evaluating governance frameworks. ?? 2011 Elsevier Ltd.","author":[{"dropping-particle":"","family":"Evans","given":"Louisa","non-dropping-particle":"","parse-names":false,"suffix":""},{"dropping-particle":"","family":"Cherrett","given":"Nia","non-dropping-particle":"","parse-names":false,"suffix":""},{"dropping-particle":"","family":"Pemsl","given":"Diemuth","non-dropping-particle":"","parse-names":false,"suffix":""}],"container-title":"Journal of Environmental Management","id":"ITEM-1","issue":"8","issued":{"date-parts":[["2011"]]},"page":"1938-1949","publisher":"Elsevier Ltd","title":"Assessing the impact of fisheries co-management interventions in developing countries: A meta-analysis","type":"article-journal","volume":"92"},"uris":["http://www.mendeley.com/documents/?uuid=17c41e11-d574-4018-a6e5-8a8ed8e783bc"]}],"mendeley":{"formattedCitation":"(Evans &lt;i&gt;et al.&lt;/i&gt;, 2011)","plainTextFormattedCitation":"(Evans et al., 2011)","previouslyFormattedCitation":"(Evans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Fisheries co-management may involve a variety of collaborative arrangement involving government and other stakeholders </w:t>
      </w:r>
      <w:r w:rsidRPr="0008241C">
        <w:rPr>
          <w:sz w:val="22"/>
          <w:szCs w:val="22"/>
        </w:rPr>
        <w:fldChar w:fldCharType="begin" w:fldLock="1"/>
      </w:r>
      <w:r w:rsidRPr="0008241C">
        <w:rPr>
          <w:sz w:val="22"/>
          <w:szCs w:val="22"/>
        </w:rPr>
        <w:instrText>ADDIN CSL_CITATION {"citationItems":[{"id":"ITEM-1","itemData":{"DOI":"10.1016/0308-597X(96)00028-0","ISBN":"0308-597X","ISSN":"0308597X","abstract":"The paper is based on a review of 22 case studies on fisheries co-management in small-scale, semi-industrial and industrial fisheries in developing and developed countries in Africa, Asia, the Caribbean, Europe, North America and the Pacific. Case studies are classified according to a typology of co-management arrangements. The typology is based on the nature of the decision-making arrangements between governments and users. Decision-making arrangements refer to the roles of governments and user groups, the management tasks and the stages in the management process. Eleven case studies are analysed in detail. The analysis shows that co-management covers a wide variety of collaborative arrangements between governments and users. On the basis of the information from these case studies, a number of observations are made concerning the determinants of the type of co-management regime in place. Determinants include the capabilities and aspirations of user groups, the type of approach, the difficulty of the decision to be taken, the type of management tasks, the stage in the management process, boundaries, types of user groups and political culture and social norms. The paper concludes with the issues that require further research.","author":[{"dropping-particle":"","family":"Sen","given":"Sevaly","non-dropping-particle":"","parse-names":false,"suffix":""},{"dropping-particle":"","family":"Raakjaer Nielsen","given":"Jesper","non-dropping-particle":"","parse-names":false,"suffix":""}],"container-title":"Marine Policy","id":"ITEM-1","issue":"5","issued":{"date-parts":[["1996"]]},"page":"405-418","title":"Fisheries co-management: a comparative analysis","type":"article-journal","volume":"20"},"uris":["http://www.mendeley.com/documents/?uuid=d327c445-0ec1-4523-9689-3ed71b1eb2ac"]}],"mendeley":{"formattedCitation":"(Sen &amp; Raakjaer Nielsen, 1996)","plainTextFormattedCitation":"(Sen &amp; Raakjaer Nielsen, 1996)","previouslyFormattedCitation":"(Sen &amp; Raakjaer Nielsen, 1996)"},"properties":{"noteIndex":0},"schema":"https://github.com/citation-style-language/schema/raw/master/csl-citation.json"}</w:instrText>
      </w:r>
      <w:r w:rsidRPr="0008241C">
        <w:rPr>
          <w:sz w:val="22"/>
          <w:szCs w:val="22"/>
        </w:rPr>
        <w:fldChar w:fldCharType="separate"/>
      </w:r>
      <w:r w:rsidRPr="0008241C">
        <w:rPr>
          <w:noProof/>
          <w:sz w:val="22"/>
          <w:szCs w:val="22"/>
        </w:rPr>
        <w:t>(Sen &amp; Raakjaer Nielsen, 1996)</w:t>
      </w:r>
      <w:r w:rsidRPr="0008241C">
        <w:rPr>
          <w:sz w:val="22"/>
          <w:szCs w:val="22"/>
        </w:rPr>
        <w:fldChar w:fldCharType="end"/>
      </w:r>
      <w:r w:rsidRPr="0008241C">
        <w:rPr>
          <w:sz w:val="22"/>
          <w:szCs w:val="22"/>
        </w:rPr>
        <w:t xml:space="preserve">. After examining 22 case studies from different regions of the </w:t>
      </w:r>
      <w:r w:rsidRPr="0008241C">
        <w:rPr>
          <w:noProof/>
          <w:sz w:val="22"/>
          <w:szCs w:val="22"/>
        </w:rPr>
        <w:t>world,</w:t>
      </w:r>
      <w:r w:rsidRPr="0008241C">
        <w:rPr>
          <w:sz w:val="22"/>
          <w:szCs w:val="22"/>
        </w:rPr>
        <w:t xml:space="preserve"> it </w:t>
      </w:r>
      <w:r w:rsidRPr="0008241C">
        <w:rPr>
          <w:noProof/>
          <w:sz w:val="22"/>
          <w:szCs w:val="22"/>
        </w:rPr>
        <w:t>was identified</w:t>
      </w:r>
      <w:r w:rsidRPr="0008241C">
        <w:rPr>
          <w:sz w:val="22"/>
          <w:szCs w:val="22"/>
        </w:rPr>
        <w:t xml:space="preserve"> that there is a shortage of research work exploring the decision-making and other aspects of</w:t>
      </w:r>
      <w:r w:rsidRPr="0008241C">
        <w:rPr>
          <w:noProof/>
          <w:sz w:val="22"/>
          <w:szCs w:val="22"/>
        </w:rPr>
        <w:t xml:space="preserve"> governance aspect</w:t>
      </w:r>
      <w:r w:rsidRPr="0008241C">
        <w:rPr>
          <w:sz w:val="22"/>
          <w:szCs w:val="22"/>
        </w:rPr>
        <w:t xml:space="preserve"> in fisheries co-management </w:t>
      </w:r>
      <w:r w:rsidRPr="0008241C">
        <w:rPr>
          <w:sz w:val="22"/>
          <w:szCs w:val="22"/>
        </w:rPr>
        <w:fldChar w:fldCharType="begin" w:fldLock="1"/>
      </w:r>
      <w:r w:rsidRPr="0008241C">
        <w:rPr>
          <w:sz w:val="22"/>
          <w:szCs w:val="22"/>
        </w:rPr>
        <w:instrText>ADDIN CSL_CITATION {"citationItems":[{"id":"ITEM-1","itemData":{"DOI":"10.1016/0308-597X(96)00028-0","ISBN":"0308-597X","ISSN":"0308597X","abstract":"The paper is based on a review of 22 case studies on fisheries co-management in small-scale, semi-industrial and industrial fisheries in developing and developed countries in Africa, Asia, the Caribbean, Europe, North America and the Pacific. Case studies are classified according to a typology of co-management arrangements. The typology is based on the nature of the decision-making arrangements between governments and users. Decision-making arrangements refer to the roles of governments and user groups, the management tasks and the stages in the management process. Eleven case studies are analysed in detail. The analysis shows that co-management covers a wide variety of collaborative arrangements between governments and users. On the basis of the information from these case studies, a number of observations are made concerning the determinants of the type of co-management regime in place. Determinants include the capabilities and aspirations of user groups, the type of approach, the difficulty of the decision to be taken, the type of management tasks, the stage in the management process, boundaries, types of user groups and political culture and social norms. The paper concludes with the issues that require further research.","author":[{"dropping-particle":"","family":"Sen","given":"Sevaly","non-dropping-particle":"","parse-names":false,"suffix":""},{"dropping-particle":"","family":"Raakjaer Nielsen","given":"Jesper","non-dropping-particle":"","parse-names":false,"suffix":""}],"container-title":"Marine Policy","id":"ITEM-1","issue":"5","issued":{"date-parts":[["1996"]]},"page":"405-418","title":"Fisheries co-management: a comparative analysis","type":"article-journal","volume":"20"},"uris":["http://www.mendeley.com/documents/?uuid=d327c445-0ec1-4523-9689-3ed71b1eb2ac"]}],"mendeley":{"formattedCitation":"(Sen &amp; Raakjaer Nielsen, 1996)","plainTextFormattedCitation":"(Sen &amp; Raakjaer Nielsen, 1996)","previouslyFormattedCitation":"(Sen &amp; Raakjaer Nielsen, 1996)"},"properties":{"noteIndex":0},"schema":"https://github.com/citation-style-language/schema/raw/master/csl-citation.json"}</w:instrText>
      </w:r>
      <w:r w:rsidRPr="0008241C">
        <w:rPr>
          <w:sz w:val="22"/>
          <w:szCs w:val="22"/>
        </w:rPr>
        <w:fldChar w:fldCharType="separate"/>
      </w:r>
      <w:r w:rsidRPr="0008241C">
        <w:rPr>
          <w:noProof/>
          <w:sz w:val="22"/>
          <w:szCs w:val="22"/>
        </w:rPr>
        <w:t>(Sen &amp; Raakjaer Nielsen, 1996)</w:t>
      </w:r>
      <w:r w:rsidRPr="0008241C">
        <w:rPr>
          <w:sz w:val="22"/>
          <w:szCs w:val="22"/>
        </w:rPr>
        <w:fldChar w:fldCharType="end"/>
      </w:r>
      <w:r w:rsidRPr="0008241C">
        <w:rPr>
          <w:sz w:val="22"/>
          <w:szCs w:val="22"/>
        </w:rPr>
        <w:t xml:space="preserve">. </w:t>
      </w:r>
    </w:p>
    <w:p w14:paraId="681EA577" w14:textId="77777777" w:rsidR="00A01204" w:rsidRPr="0008241C" w:rsidRDefault="00A01204" w:rsidP="00A01204">
      <w:pPr>
        <w:rPr>
          <w:sz w:val="22"/>
          <w:szCs w:val="22"/>
        </w:rPr>
      </w:pPr>
    </w:p>
    <w:p w14:paraId="7ABEB3EC" w14:textId="4BF188EF" w:rsidR="00A01204" w:rsidRPr="0008241C" w:rsidRDefault="00A01204" w:rsidP="00A01204">
      <w:pPr>
        <w:rPr>
          <w:sz w:val="22"/>
          <w:szCs w:val="22"/>
        </w:rPr>
      </w:pPr>
      <w:r w:rsidRPr="0008241C">
        <w:rPr>
          <w:sz w:val="22"/>
          <w:szCs w:val="22"/>
        </w:rPr>
        <w:t xml:space="preserve">A meta-analysis conducted in 2011 on 204 potential case studies show that </w:t>
      </w:r>
      <w:r w:rsidRPr="0008241C">
        <w:rPr>
          <w:noProof/>
          <w:sz w:val="22"/>
          <w:szCs w:val="22"/>
        </w:rPr>
        <w:t>fisheries</w:t>
      </w:r>
      <w:r w:rsidRPr="0008241C">
        <w:rPr>
          <w:sz w:val="22"/>
          <w:szCs w:val="22"/>
        </w:rPr>
        <w:t xml:space="preserve"> co-management yield benefits for communities or end-user. However, the </w:t>
      </w:r>
      <w:r w:rsidRPr="0008241C">
        <w:rPr>
          <w:noProof/>
          <w:sz w:val="22"/>
          <w:szCs w:val="22"/>
        </w:rPr>
        <w:t>research</w:t>
      </w:r>
      <w:r w:rsidRPr="0008241C">
        <w:rPr>
          <w:sz w:val="22"/>
          <w:szCs w:val="22"/>
        </w:rPr>
        <w:t xml:space="preserve"> shows the lack of comparative data for identifying a generalised trend in different regions for the impact of cooperative management of small-scale fisheries </w:t>
      </w:r>
      <w:r w:rsidRPr="0008241C">
        <w:rPr>
          <w:sz w:val="22"/>
          <w:szCs w:val="22"/>
        </w:rPr>
        <w:fldChar w:fldCharType="begin" w:fldLock="1"/>
      </w:r>
      <w:r w:rsidRPr="0008241C">
        <w:rPr>
          <w:sz w:val="22"/>
          <w:szCs w:val="22"/>
        </w:rPr>
        <w:instrText>ADDIN CSL_CITATION {"citationItems":[{"id":"ITEM-1","itemData":{"DOI":"10.1016/j.jenvman.2011.03.010","ISBN":"03014797","ISSN":"03014797","PMID":"21531068","abstract":"Co-management is now established as a mainstream approach to small-scale fisheries management across the developing world. A comprehensive review of 204 potential cases reveals a lack of impact assessments of fisheries co-management. This study reports on a meta-analysis of the impact of fisheries co-management in developing countries in 90 sites across 29 case-studies. The top five most frequently measured process indicators are participation, influence, rule compliance, control over resources, and conflict. The top five most frequently measured outcome indicators are access to resources, resource well-being, fishery yield, household well-being, and household income. To deal with the diversity of the 52 indicators measured and the different ways these data are collected and analysed, we apply a coding system to capture change over time. The results of the meta-analysis suggest that, overall fisheries co-management delivers benefits to end-users through improvements in key process and outcome indicators. However, the dataset as a whole is constituted primarily of data from the Philippines. When we exclude this body of work, few generalisations can be made about the impact of fisheries co-management. The lack of comparative data suitable for impact assessment and the difficulties in comparing data and generalising across countries and regions reiterates calls in other fields for more systematic approaches to understanding and evaluating governance frameworks. ?? 2011 Elsevier Ltd.","author":[{"dropping-particle":"","family":"Evans","given":"Louisa","non-dropping-particle":"","parse-names":false,"suffix":""},{"dropping-particle":"","family":"Cherrett","given":"Nia","non-dropping-particle":"","parse-names":false,"suffix":""},{"dropping-particle":"","family":"Pemsl","given":"Diemuth","non-dropping-particle":"","parse-names":false,"suffix":""}],"container-title":"Journal of Environmental Management","id":"ITEM-1","issue":"8","issued":{"date-parts":[["2011"]]},"page":"1938-1949","publisher":"Elsevier Ltd","title":"Assessing the impact of fisheries co-management interventions in developing countries: A meta-analysis","type":"article-journal","volume":"92"},"uris":["http://www.mendeley.com/documents/?uuid=bdd29387-8602-49b7-8119-ff557eb47d2c"]}],"mendeley":{"formattedCitation":"(Evans &lt;i&gt;et al.&lt;/i&gt;, 2011)","plainTextFormattedCitation":"(Evans et al., 2011)","previouslyFormattedCitation":"(Evans &lt;i&gt;et al.&lt;/i&gt;, 2011)"},"properties":{"noteIndex":0},"schema":"https://github.com/citation-style-language/schema/raw/master/csl-citation.json"}</w:instrText>
      </w:r>
      <w:r w:rsidRPr="0008241C">
        <w:rPr>
          <w:sz w:val="22"/>
          <w:szCs w:val="22"/>
        </w:rPr>
        <w:fldChar w:fldCharType="separate"/>
      </w:r>
      <w:r w:rsidRPr="0008241C">
        <w:rPr>
          <w:noProof/>
          <w:sz w:val="22"/>
          <w:szCs w:val="22"/>
        </w:rPr>
        <w:t xml:space="preserve">(Evans </w:t>
      </w:r>
      <w:r w:rsidRPr="0008241C">
        <w:rPr>
          <w:i/>
          <w:noProof/>
          <w:sz w:val="22"/>
          <w:szCs w:val="22"/>
        </w:rPr>
        <w:t>et al.</w:t>
      </w:r>
      <w:r w:rsidRPr="0008241C">
        <w:rPr>
          <w:noProof/>
          <w:sz w:val="22"/>
          <w:szCs w:val="22"/>
        </w:rPr>
        <w:t>, 2011)</w:t>
      </w:r>
      <w:r w:rsidRPr="0008241C">
        <w:rPr>
          <w:sz w:val="22"/>
          <w:szCs w:val="22"/>
        </w:rPr>
        <w:fldChar w:fldCharType="end"/>
      </w:r>
      <w:r w:rsidRPr="0008241C">
        <w:rPr>
          <w:sz w:val="22"/>
          <w:szCs w:val="22"/>
        </w:rPr>
        <w:t xml:space="preserve">. It has </w:t>
      </w:r>
      <w:r w:rsidRPr="0008241C">
        <w:rPr>
          <w:noProof/>
          <w:sz w:val="22"/>
          <w:szCs w:val="22"/>
        </w:rPr>
        <w:t>been suggested</w:t>
      </w:r>
      <w:r w:rsidRPr="0008241C">
        <w:rPr>
          <w:sz w:val="22"/>
          <w:szCs w:val="22"/>
        </w:rPr>
        <w:t xml:space="preserve"> that the incorporation of some traditional conservation methods may be useful for the success of marine protected areas in the South Pacific </w:t>
      </w:r>
      <w:r w:rsidRPr="0008241C">
        <w:rPr>
          <w:sz w:val="22"/>
          <w:szCs w:val="22"/>
        </w:rPr>
        <w:fldChar w:fldCharType="begin" w:fldLock="1"/>
      </w:r>
      <w:r w:rsidRPr="0008241C">
        <w:rPr>
          <w:sz w:val="22"/>
          <w:szCs w:val="22"/>
        </w:rPr>
        <w:instrText>ADDIN CSL_CITATION {"citationItems":[{"id":"ITEM-1","itemData":{"DOI":"10.1016/S0964-5691(98)00017-9","ISBN":"0964-5691","ISSN":"09645691","abstract":"The biodiversity of the South Pacific region is of global importance. Changes accompanying economic development have undermined the Pacific's traditional social systems, including their capacity for resource management, and the environment has suffered as a result. The South Pacific's social and land/marine tenure systems require local ownership involvements and management. Centralized administration and management systems which began in the colonial period had failed to promote marine resource management. Customary landowners need to be involved from the very beginning in decisions about the future of their resources. The need to establish marine protected areas (MPA) is urgent. Population growth, urbanization and rapid development are causing overharvesting of finite marine resources as well as pollution of the coastal zone. The success of MPA will depend on the customary right holders and their ability to satisfy both their subsistence needs and their aspiration for economic development. This paper proposes the establishment of MPAs in the South Pacific by using a strategy of community based management that has been established in the customary marine tenure system. The use of some traditional conservation method could also be effectively incorporated into MPA systems.","author":[{"dropping-particle":"","family":"Lam","given":"Michelle","non-dropping-particle":"","parse-names":false,"suffix":""}],"container-title":"Ocean and Coastal Management","id":"ITEM-1","issue":"1-2","issued":{"date-parts":[["1998"]]},"page":"97-104","title":"Consideration of customary marine tenure system in the establishment of marine protected areas in the South Pacific","type":"article-journal","volume":"39"},"uris":["http://www.mendeley.com/documents/?uuid=382953bd-0042-434f-8299-34fedf5e22a7"]}],"mendeley":{"formattedCitation":"(Lam, 1998)","plainTextFormattedCitation":"(Lam, 1998)","previouslyFormattedCitation":"(Lam, 1998)"},"properties":{"noteIndex":0},"schema":"https://github.com/citation-style-language/schema/raw/master/csl-citation.json"}</w:instrText>
      </w:r>
      <w:r w:rsidRPr="0008241C">
        <w:rPr>
          <w:sz w:val="22"/>
          <w:szCs w:val="22"/>
        </w:rPr>
        <w:fldChar w:fldCharType="separate"/>
      </w:r>
      <w:r w:rsidRPr="0008241C">
        <w:rPr>
          <w:noProof/>
          <w:sz w:val="22"/>
          <w:szCs w:val="22"/>
        </w:rPr>
        <w:t>(Lam, 1998)</w:t>
      </w:r>
      <w:r w:rsidRPr="0008241C">
        <w:rPr>
          <w:sz w:val="22"/>
          <w:szCs w:val="22"/>
        </w:rPr>
        <w:fldChar w:fldCharType="end"/>
      </w:r>
      <w:r w:rsidRPr="0008241C">
        <w:rPr>
          <w:sz w:val="22"/>
          <w:szCs w:val="22"/>
        </w:rPr>
        <w:t xml:space="preserve">. </w:t>
      </w:r>
      <w:r w:rsidRPr="0008241C">
        <w:rPr>
          <w:noProof/>
          <w:sz w:val="22"/>
          <w:szCs w:val="22"/>
        </w:rPr>
        <w:t>Traditional</w:t>
      </w:r>
      <w:r w:rsidRPr="0008241C">
        <w:rPr>
          <w:sz w:val="22"/>
          <w:szCs w:val="22"/>
        </w:rPr>
        <w:t xml:space="preserve"> or customary owners’ participation and fulfilment of their needs for subsistence and economic development may be a critical issue for the success of marine protected areas in the South Pacific </w:t>
      </w:r>
      <w:r w:rsidRPr="0008241C">
        <w:rPr>
          <w:sz w:val="22"/>
          <w:szCs w:val="22"/>
        </w:rPr>
        <w:fldChar w:fldCharType="begin" w:fldLock="1"/>
      </w:r>
      <w:r w:rsidRPr="0008241C">
        <w:rPr>
          <w:sz w:val="22"/>
          <w:szCs w:val="22"/>
        </w:rPr>
        <w:instrText>ADDIN CSL_CITATION {"citationItems":[{"id":"ITEM-1","itemData":{"DOI":"10.1016/S0964-5691(98)00017-9","ISBN":"0964-5691","ISSN":"09645691","abstract":"The biodiversity of the South Pacific region is of global importance. Changes accompanying economic development have undermined the Pacific's traditional social systems, including their capacity for resource management, and the environment has suffered as a result. The South Pacific's social and land/marine tenure systems require local ownership involvements and management. Centralized administration and management systems which began in the colonial period had failed to promote marine resource management. Customary landowners need to be involved from the very beginning in decisions about the future of their resources. The need to establish marine protected areas (MPA) is urgent. Population growth, urbanization and rapid development are causing overharvesting of finite marine resources as well as pollution of the coastal zone. The success of MPA will depend on the customary right holders and their ability to satisfy both their subsistence needs and their aspiration for economic development. This paper proposes the establishment of MPAs in the South Pacific by using a strategy of community based management that has been established in the customary marine tenure system. The use of some traditional conservation method could also be effectively incorporated into MPA systems.","author":[{"dropping-particle":"","family":"Lam","given":"Michelle","non-dropping-particle":"","parse-names":false,"suffix":""}],"container-title":"Ocean and Coastal Management","id":"ITEM-1","issue":"1-2","issued":{"date-parts":[["1998"]]},"page":"97-104","title":"Consideration of customary marine tenure system in the establishment of marine protected areas in the South Pacific","type":"article-journal","volume":"39"},"uris":["http://www.mendeley.com/documents/?uuid=382953bd-0042-434f-8299-34fedf5e22a7"]}],"mendeley":{"formattedCitation":"(Lam, 1998)","plainTextFormattedCitation":"(Lam, 1998)","previouslyFormattedCitation":"(Lam, 1998)"},"properties":{"noteIndex":0},"schema":"https://github.com/citation-style-language/schema/raw/master/csl-citation.json"}</w:instrText>
      </w:r>
      <w:r w:rsidRPr="0008241C">
        <w:rPr>
          <w:sz w:val="22"/>
          <w:szCs w:val="22"/>
        </w:rPr>
        <w:fldChar w:fldCharType="separate"/>
      </w:r>
      <w:r w:rsidRPr="0008241C">
        <w:rPr>
          <w:noProof/>
          <w:sz w:val="22"/>
          <w:szCs w:val="22"/>
        </w:rPr>
        <w:t>(Lam, 1998)</w:t>
      </w:r>
      <w:r w:rsidRPr="0008241C">
        <w:rPr>
          <w:sz w:val="22"/>
          <w:szCs w:val="22"/>
        </w:rPr>
        <w:fldChar w:fldCharType="end"/>
      </w:r>
      <w:r w:rsidRPr="0008241C">
        <w:rPr>
          <w:sz w:val="22"/>
          <w:szCs w:val="22"/>
        </w:rPr>
        <w:t xml:space="preserve">. Another study on Palau’s protected area network states that the lack of distributive </w:t>
      </w:r>
      <w:r w:rsidRPr="0008241C">
        <w:rPr>
          <w:noProof/>
          <w:sz w:val="22"/>
          <w:szCs w:val="22"/>
        </w:rPr>
        <w:t>decision-making</w:t>
      </w:r>
      <w:r w:rsidRPr="0008241C">
        <w:rPr>
          <w:sz w:val="22"/>
          <w:szCs w:val="22"/>
        </w:rPr>
        <w:t xml:space="preserve"> approach may create uncertainty for long-term sustainability </w:t>
      </w:r>
      <w:r w:rsidRPr="0008241C">
        <w:rPr>
          <w:sz w:val="22"/>
          <w:szCs w:val="22"/>
        </w:rPr>
        <w:fldChar w:fldCharType="begin" w:fldLock="1"/>
      </w:r>
      <w:r w:rsidRPr="0008241C">
        <w:rPr>
          <w:sz w:val="22"/>
          <w:szCs w:val="22"/>
        </w:rPr>
        <w:instrText>ADDIN CSL_CITATION {"citationItems":[{"id":"ITEM-1","itemData":{"DOI":"10.1016/j.envsci.2013.08.001","ISBN":"1462-9011","ISSN":"14629011","abstract":"This paper brings together institutional theories of polycentricity and critical human geography theory on scalar politics to advance understanding of the form and function of nested, polycentric regimes for the governance of large-scale common pool resources. We focus on institutional changes associated with a national marine protected area network in Palau through which national government and NGOs gain influence in local decision-making processes. Influence is gained through an attempt to scale up common-pool resource governance to an ecologically-relevant spatial scale in an effort to protect coral reef resilience and biodiversity across Palau. An institutional approach informed by scalar politics brings into focus potential tradeoffs between organizing governance reform around ecologically versus institutionally relevant scales. Our analysis suggests that prioritization of ecologically-relevant scales in institutional reform resulted in more nested but less polycentric institutional arrangements governing the network. We conclude that less distributed decision-making in the overall nested governance system could threaten the sustainability and resilience of coral reefs in the long-term by constraining institutional innovation and diversity. Results demonstrate the potential for interdisciplinary dialog to advance the research frontier on multi-level governance for large common pool resources. ?? 2013 Elsevier Ltd.","author":[{"dropping-particle":"","family":"Gruby","given":"Rebecca L.","non-dropping-particle":"","parse-names":false,"suffix":""},{"dropping-particle":"","family":"Basurto","given":"Xavier","non-dropping-particle":"","parse-names":false,"suffix":""}],"container-title":"Environmental Science and Policy","id":"ITEM-1","issued":{"date-parts":[["2014"]]},"page":"48-60","publisher":"Elsevier Ltd","title":"Multi-level governance for large marine commons: Politics and polycentricity in Palau's protected area network","type":"article-journal","volume":"36"},"uris":["http://www.mendeley.com/documents/?uuid=4d193a3d-207a-4a44-ae6e-47bac70726f9"]}],"mendeley":{"formattedCitation":"(Gruby &amp; Basurto, 2014)","plainTextFormattedCitation":"(Gruby &amp; Basurto, 2014)","previouslyFormattedCitation":"(Gruby &amp; Basurto, 2014)"},"properties":{"noteIndex":0},"schema":"https://github.com/citation-style-language/schema/raw/master/csl-citation.json"}</w:instrText>
      </w:r>
      <w:r w:rsidRPr="0008241C">
        <w:rPr>
          <w:sz w:val="22"/>
          <w:szCs w:val="22"/>
        </w:rPr>
        <w:fldChar w:fldCharType="separate"/>
      </w:r>
      <w:r w:rsidRPr="0008241C">
        <w:rPr>
          <w:noProof/>
          <w:sz w:val="22"/>
          <w:szCs w:val="22"/>
        </w:rPr>
        <w:t>(Gruby &amp; Basurto, 2014)</w:t>
      </w:r>
      <w:r w:rsidRPr="0008241C">
        <w:rPr>
          <w:sz w:val="22"/>
          <w:szCs w:val="22"/>
        </w:rPr>
        <w:fldChar w:fldCharType="end"/>
      </w:r>
      <w:r w:rsidRPr="0008241C">
        <w:rPr>
          <w:sz w:val="22"/>
          <w:szCs w:val="22"/>
        </w:rPr>
        <w:t xml:space="preserve">. Another study mainly using Solomon Island as an example examines the critical role of customary practices and argues that modern pressures may lead to innovative </w:t>
      </w:r>
      <w:r w:rsidR="00C934E9">
        <w:rPr>
          <w:noProof/>
          <w:sz w:val="22"/>
          <w:szCs w:val="22"/>
        </w:rPr>
        <w:t>organiz</w:t>
      </w:r>
      <w:r w:rsidRPr="0008241C">
        <w:rPr>
          <w:noProof/>
          <w:sz w:val="22"/>
          <w:szCs w:val="22"/>
        </w:rPr>
        <w:t>ational</w:t>
      </w:r>
      <w:r w:rsidRPr="0008241C">
        <w:rPr>
          <w:sz w:val="22"/>
          <w:szCs w:val="22"/>
        </w:rPr>
        <w:t xml:space="preserve"> and political development in respect of customary marine tenure </w:t>
      </w:r>
      <w:r w:rsidRPr="0008241C">
        <w:rPr>
          <w:sz w:val="22"/>
          <w:szCs w:val="22"/>
        </w:rPr>
        <w:fldChar w:fldCharType="begin" w:fldLock="1"/>
      </w:r>
      <w:r w:rsidRPr="0008241C">
        <w:rPr>
          <w:sz w:val="22"/>
          <w:szCs w:val="22"/>
        </w:rPr>
        <w:instrText>ADDIN CSL_CITATION {"citationItems":[{"id":"ITEM-1","itemData":{"DOI":"10.1111/j.1468-2451.2006.00602.x","ISBN":"1468-2451","ISSN":"0020-8701","PMID":"23481430","abstract":"Edvard Hviding is Professor of Social Anthropology at the University of Bergen, Norway. His research on the Solomon Islands has involved more than three years of fieldwork over two decades. Recently he has worked with UNESCO and the Solomon Islands government on the integration of local environmental knowledge into the educational system. His book Reef and rainforest: an environmental encyclopedia of Marovo Lagoon, Solomon Islands was published by UNESCO in 2005 and tested out in school situations in the Marovo Lagoon","author":[{"dropping-particle":"","family":"Hviding","given":"Edvard","non-dropping-particle":"","parse-names":false,"suffix":""}],"container-title":"International Social Science Journal","id":"ITEM-1","issued":{"date-parts":[["2006"]]},"title":"Knowing and managing biodiversity in the Pacific Islands: challenges of environmentalism in Marovo Lagoon","type":"article-journal"},"uris":["http://www.mendeley.com/documents/?uuid=f6a607f0-ad80-33e8-8eb4-08c0253ec210"]}],"mendeley":{"formattedCitation":"(Hviding, 2006)","plainTextFormattedCitation":"(Hviding, 2006)","previouslyFormattedCitation":"(Hviding, 2006)"},"properties":{"noteIndex":0},"schema":"https://github.com/citation-style-language/schema/raw/master/csl-citation.json"}</w:instrText>
      </w:r>
      <w:r w:rsidRPr="0008241C">
        <w:rPr>
          <w:sz w:val="22"/>
          <w:szCs w:val="22"/>
        </w:rPr>
        <w:fldChar w:fldCharType="separate"/>
      </w:r>
      <w:r w:rsidRPr="0008241C">
        <w:rPr>
          <w:noProof/>
          <w:sz w:val="22"/>
          <w:szCs w:val="22"/>
        </w:rPr>
        <w:t>(Hviding, 2006)</w:t>
      </w:r>
      <w:r w:rsidRPr="0008241C">
        <w:rPr>
          <w:sz w:val="22"/>
          <w:szCs w:val="22"/>
        </w:rPr>
        <w:fldChar w:fldCharType="end"/>
      </w:r>
      <w:r w:rsidRPr="0008241C">
        <w:rPr>
          <w:sz w:val="22"/>
          <w:szCs w:val="22"/>
        </w:rPr>
        <w:t xml:space="preserve">. </w:t>
      </w:r>
      <w:r w:rsidRPr="0008241C">
        <w:rPr>
          <w:noProof/>
          <w:sz w:val="22"/>
          <w:szCs w:val="22"/>
        </w:rPr>
        <w:t>The importance</w:t>
      </w:r>
      <w:r w:rsidRPr="0008241C">
        <w:rPr>
          <w:sz w:val="22"/>
          <w:szCs w:val="22"/>
        </w:rPr>
        <w:t xml:space="preserve"> of hybrid management system for marine environmental protection </w:t>
      </w:r>
      <w:r w:rsidRPr="0008241C">
        <w:rPr>
          <w:noProof/>
          <w:sz w:val="22"/>
          <w:szCs w:val="22"/>
        </w:rPr>
        <w:t>has</w:t>
      </w:r>
      <w:r w:rsidRPr="0008241C">
        <w:rPr>
          <w:sz w:val="22"/>
          <w:szCs w:val="22"/>
        </w:rPr>
        <w:t xml:space="preserve"> been highlighted in an</w:t>
      </w:r>
      <w:r w:rsidRPr="0008241C">
        <w:rPr>
          <w:noProof/>
          <w:sz w:val="22"/>
          <w:szCs w:val="22"/>
        </w:rPr>
        <w:t>other study</w:t>
      </w:r>
      <w:r w:rsidRPr="0008241C">
        <w:rPr>
          <w:sz w:val="22"/>
          <w:szCs w:val="22"/>
        </w:rPr>
        <w:t xml:space="preserve"> also </w:t>
      </w:r>
      <w:r w:rsidRPr="0008241C">
        <w:rPr>
          <w:sz w:val="22"/>
          <w:szCs w:val="22"/>
        </w:rPr>
        <w:fldChar w:fldCharType="begin" w:fldLock="1"/>
      </w:r>
      <w:r w:rsidRPr="0008241C">
        <w:rPr>
          <w:sz w:val="22"/>
          <w:szCs w:val="22"/>
        </w:rPr>
        <w:instrText>ADDIN CSL_CITATION {"citationItems":[{"id":"ITEM-1","itemData":{"DOI":"10.1016/j.biocon.2007.08.008","ISBN":"0006-3207","ISSN":"00063207","PMID":"16523506","abstract":"In many parts of the world, there is increasing interest among scientists, managers, and communities in merging long-enduring customary practices such as taboos that limit resource use with contemporary resource management initiatives. Here, we synthesize the literature on the customary management of coral reefs emerging from diverse disciplines including anthropology, common property economics, and ecology. First, we review various customary management strategies and draw parallels with Western fisheries management. Secondly, we examine customary resource management and conservation. We argue that, while resource conservation often appears to be an unintended by-product of other social processes, customary management can, in fact, conserve marine resources. In the third section, we examine the resilience of customary management institutions to socioeconomic transformations. We suggest that in conditions of high population and commercialization of marine resources, property rights may become strengthened but arrangements that rely on self-restraint become weakened. Finally, we examine the commensurability of customary management and conservation. We emphasize that practical and conceptual differences exist between customary management and contemporary conservation which have often led to failed attempts to hybridize these systems. However, when these differences are understood and acknowledged there exists a potential to develop adaptive management systems that are: (1) highly flexible; (2) able to conserve resources, and; (3) able to meet community goals. In each section, we provide research priorities. We conclude by developing six key features of successful hybrid management systems. ?? 2007 Elsevier Ltd. All rights reserved.","author":[{"dropping-particle":"","family":"Cinner","given":"Joshua E.","non-dropping-particle":"","parse-names":false,"suffix":""},{"dropping-particle":"","family":"Aswani","given":"Shankar","non-dropping-particle":"","parse-names":false,"suffix":""}],"container-title":"Biological Conservation","id":"ITEM-1","issue":"3-4","issued":{"date-parts":[["2007"]]},"page":"201-216","title":"Integrating customary management into marine conservation","type":"article-journal","volume":"140"},"uris":["http://www.mendeley.com/documents/?uuid=9c5f1dff-75b0-4e17-8387-7952c65d5506"]}],"mendeley":{"formattedCitation":"(Cinner &amp; Aswani, 2007)","plainTextFormattedCitation":"(Cinner &amp; Aswani, 2007)","previouslyFormattedCitation":"(Cinner &amp; Aswani, 2007)"},"properties":{"noteIndex":0},"schema":"https://github.com/citation-style-language/schema/raw/master/csl-citation.json"}</w:instrText>
      </w:r>
      <w:r w:rsidRPr="0008241C">
        <w:rPr>
          <w:sz w:val="22"/>
          <w:szCs w:val="22"/>
        </w:rPr>
        <w:fldChar w:fldCharType="separate"/>
      </w:r>
      <w:r w:rsidRPr="0008241C">
        <w:rPr>
          <w:noProof/>
          <w:sz w:val="22"/>
          <w:szCs w:val="22"/>
        </w:rPr>
        <w:t>(Cinner &amp; Aswani, 2007)</w:t>
      </w:r>
      <w:r w:rsidRPr="0008241C">
        <w:rPr>
          <w:sz w:val="22"/>
          <w:szCs w:val="22"/>
        </w:rPr>
        <w:fldChar w:fldCharType="end"/>
      </w:r>
      <w:r w:rsidRPr="0008241C">
        <w:rPr>
          <w:sz w:val="22"/>
          <w:szCs w:val="22"/>
        </w:rPr>
        <w:t xml:space="preserve">. </w:t>
      </w:r>
    </w:p>
    <w:p w14:paraId="010961F2" w14:textId="77777777" w:rsidR="00A01204" w:rsidRPr="0008241C" w:rsidRDefault="00A01204" w:rsidP="00A01204">
      <w:pPr>
        <w:rPr>
          <w:sz w:val="22"/>
          <w:szCs w:val="22"/>
        </w:rPr>
      </w:pPr>
    </w:p>
    <w:p w14:paraId="5FFF221B" w14:textId="77777777" w:rsidR="00A01204" w:rsidRPr="0008241C" w:rsidRDefault="00A01204" w:rsidP="00A01204">
      <w:pPr>
        <w:rPr>
          <w:sz w:val="22"/>
          <w:szCs w:val="22"/>
        </w:rPr>
      </w:pPr>
      <w:r w:rsidRPr="0008241C">
        <w:rPr>
          <w:sz w:val="22"/>
          <w:szCs w:val="22"/>
        </w:rPr>
        <w:lastRenderedPageBreak/>
        <w:t xml:space="preserve">A significant recent trend has been the </w:t>
      </w:r>
      <w:r w:rsidRPr="0008241C">
        <w:rPr>
          <w:noProof/>
          <w:sz w:val="22"/>
          <w:szCs w:val="22"/>
        </w:rPr>
        <w:t>establishment</w:t>
      </w:r>
      <w:r w:rsidRPr="0008241C">
        <w:rPr>
          <w:sz w:val="22"/>
          <w:szCs w:val="22"/>
        </w:rPr>
        <w:t xml:space="preserve"> of Locally Managed Marine Areas (LMMAs) in South Pacific involving 500 communities in 15 states and territories </w:t>
      </w:r>
      <w:r w:rsidRPr="0008241C">
        <w:rPr>
          <w:sz w:val="22"/>
          <w:szCs w:val="22"/>
        </w:rPr>
        <w:fldChar w:fldCharType="begin" w:fldLock="1"/>
      </w:r>
      <w:r w:rsidRPr="0008241C">
        <w:rPr>
          <w:sz w:val="22"/>
          <w:szCs w:val="22"/>
        </w:rPr>
        <w:instrText>ADDIN CSL_CITATION {"citationItems":[{"id":"ITEM-1","itemData":{"ISBN":"9789820404021","abstract":"The South Pacific has experienced a remarkable proliferation of Marine Managed Areas (MMAs) in the last decade. These protected areas, implemented by over 500 communities spanning 15 independent countries and territories represent a unique global achievement. The approaches being developed at national levels are built on a unique feature of the region, customary tenure and resource access, and make use of, in most cases, existing community strengths in traditional knowledge and governance, combined with a local awareness of the need for action, resulting in what have been most aptly termed Locally Managed Marine Areas (LMMAs). The main driver in most cases, is a community desire to maintain or improve livelihoods, often related to perceived threats to food security or local economic revenue. In the South Pacific, conservation and sustainable use are often seen as inseparable as part of the surviving concepts of traditional environmental stewardship. The extent of this shift towards Community Based Resource Management in Melanesia and Polynesia is unprecedented on a global scale and is the subject of this report.","author":[{"dropping-particle":"","family":"Govan","given":"Hugh","non-dropping-particle":"","parse-names":false,"suffix":""}],"container-title":"Coral Reef Initiatives for the Pacific","id":"ITEM-1","issue":"April","issued":{"date-parts":[["2009"]]},"number-of-pages":"95pp + 5 annexes","title":"Status and potential of locally-managed marine areas in the South Pacific: meeting nature conservation and sustainable livelihood targets through wide-spread implementation of LMMAs","type":"report"},"uris":["http://www.mendeley.com/documents/?uuid=92a57be3-5509-490b-8d07-7237b2bbd26f"]}],"mendeley":{"formattedCitation":"(Govan, 2009)","plainTextFormattedCitation":"(Govan, 2009)","previouslyFormattedCitation":"(Govan, 2009)"},"properties":{"noteIndex":0},"schema":"https://github.com/citation-style-language/schema/raw/master/csl-citation.json"}</w:instrText>
      </w:r>
      <w:r w:rsidRPr="0008241C">
        <w:rPr>
          <w:sz w:val="22"/>
          <w:szCs w:val="22"/>
        </w:rPr>
        <w:fldChar w:fldCharType="separate"/>
      </w:r>
      <w:r w:rsidRPr="0008241C">
        <w:rPr>
          <w:noProof/>
          <w:sz w:val="22"/>
          <w:szCs w:val="22"/>
        </w:rPr>
        <w:t>(Govan, 2009)</w:t>
      </w:r>
      <w:r w:rsidRPr="0008241C">
        <w:rPr>
          <w:sz w:val="22"/>
          <w:szCs w:val="22"/>
        </w:rPr>
        <w:fldChar w:fldCharType="end"/>
      </w:r>
      <w:r w:rsidRPr="0008241C">
        <w:rPr>
          <w:sz w:val="22"/>
          <w:szCs w:val="22"/>
        </w:rPr>
        <w:t xml:space="preserve">. This study also claims that this </w:t>
      </w:r>
      <w:r w:rsidRPr="0008241C">
        <w:rPr>
          <w:noProof/>
          <w:sz w:val="22"/>
          <w:szCs w:val="22"/>
        </w:rPr>
        <w:t>community-based</w:t>
      </w:r>
      <w:r w:rsidRPr="0008241C">
        <w:rPr>
          <w:sz w:val="22"/>
          <w:szCs w:val="22"/>
        </w:rPr>
        <w:t xml:space="preserve"> management </w:t>
      </w:r>
      <w:r w:rsidRPr="0008241C">
        <w:rPr>
          <w:noProof/>
          <w:sz w:val="22"/>
          <w:szCs w:val="22"/>
        </w:rPr>
        <w:t>approach</w:t>
      </w:r>
      <w:r w:rsidRPr="0008241C">
        <w:rPr>
          <w:sz w:val="22"/>
          <w:szCs w:val="22"/>
        </w:rPr>
        <w:t xml:space="preserve"> </w:t>
      </w:r>
      <w:r w:rsidRPr="0008241C">
        <w:rPr>
          <w:noProof/>
          <w:sz w:val="22"/>
          <w:szCs w:val="22"/>
        </w:rPr>
        <w:t>is</w:t>
      </w:r>
      <w:r w:rsidRPr="0008241C">
        <w:rPr>
          <w:sz w:val="22"/>
          <w:szCs w:val="22"/>
        </w:rPr>
        <w:t xml:space="preserve"> very successful in the wake of the challenging issues the region is facing with respect to food security, biodiversity conservation and climate change. However, ensuring considerable environmental or fisheries benefits from the </w:t>
      </w:r>
      <w:r w:rsidRPr="0008241C">
        <w:rPr>
          <w:noProof/>
          <w:sz w:val="22"/>
          <w:szCs w:val="22"/>
        </w:rPr>
        <w:t>increasing</w:t>
      </w:r>
      <w:r w:rsidRPr="0008241C">
        <w:rPr>
          <w:sz w:val="22"/>
          <w:szCs w:val="22"/>
        </w:rPr>
        <w:t xml:space="preserve"> </w:t>
      </w:r>
      <w:r w:rsidRPr="0008241C">
        <w:rPr>
          <w:noProof/>
          <w:sz w:val="22"/>
          <w:szCs w:val="22"/>
        </w:rPr>
        <w:t>number</w:t>
      </w:r>
      <w:r w:rsidRPr="0008241C">
        <w:rPr>
          <w:sz w:val="22"/>
          <w:szCs w:val="22"/>
        </w:rPr>
        <w:t xml:space="preserve"> of marine protected area or not take zones may involve solving problems </w:t>
      </w:r>
      <w:r w:rsidRPr="0008241C">
        <w:rPr>
          <w:noProof/>
          <w:sz w:val="22"/>
          <w:szCs w:val="22"/>
        </w:rPr>
        <w:t>on the broader</w:t>
      </w:r>
      <w:r w:rsidRPr="0008241C">
        <w:rPr>
          <w:sz w:val="22"/>
          <w:szCs w:val="22"/>
        </w:rPr>
        <w:t xml:space="preserve"> fishing area and watersheds.  Addressing the issues harmonisation of national law, custom, and benefit sharing mechanism is also vital </w:t>
      </w:r>
      <w:r w:rsidRPr="0008241C">
        <w:rPr>
          <w:noProof/>
          <w:sz w:val="22"/>
          <w:szCs w:val="22"/>
        </w:rPr>
        <w:t>for</w:t>
      </w:r>
      <w:r w:rsidRPr="0008241C">
        <w:rPr>
          <w:sz w:val="22"/>
          <w:szCs w:val="22"/>
        </w:rPr>
        <w:t xml:space="preserve"> the </w:t>
      </w:r>
      <w:r w:rsidRPr="0008241C">
        <w:rPr>
          <w:noProof/>
          <w:sz w:val="22"/>
          <w:szCs w:val="22"/>
        </w:rPr>
        <w:t>success</w:t>
      </w:r>
      <w:r w:rsidRPr="0008241C">
        <w:rPr>
          <w:sz w:val="22"/>
          <w:szCs w:val="22"/>
        </w:rPr>
        <w:t xml:space="preserve"> of </w:t>
      </w:r>
      <w:r w:rsidRPr="0008241C">
        <w:rPr>
          <w:noProof/>
          <w:sz w:val="22"/>
          <w:szCs w:val="22"/>
        </w:rPr>
        <w:t>community-based</w:t>
      </w:r>
      <w:r w:rsidRPr="0008241C">
        <w:rPr>
          <w:sz w:val="22"/>
          <w:szCs w:val="22"/>
        </w:rPr>
        <w:t xml:space="preserve"> natural resources management system in the South Pacific </w:t>
      </w:r>
      <w:r w:rsidRPr="0008241C">
        <w:rPr>
          <w:sz w:val="22"/>
          <w:szCs w:val="22"/>
        </w:rPr>
        <w:fldChar w:fldCharType="begin" w:fldLock="1"/>
      </w:r>
      <w:r w:rsidRPr="0008241C">
        <w:rPr>
          <w:sz w:val="22"/>
          <w:szCs w:val="22"/>
        </w:rPr>
        <w:instrText>ADDIN CSL_CITATION {"citationItems":[{"id":"ITEM-1","itemData":{"DOI":"10.1017/S0376892910000354","ISBN":"0376-8929","ISSN":"0376-8929","abstract":"National laws and institutions interact with local governance systems to encourage CBNRM in some cases while creating conflict in others. A case study of Kubulau District (Bua Province, Fiji) illustrates the challenges and successes of implementing traditional community-based natural resource management (CBNRM) within a pluralist legal and institutional context. In 2005, the communities of Kubulau established a network of protected areas, including 17 traditional closures (tabu), three no-take district marine reserves, a legally–declared forest reserve and a proposed forest reserve, managed under an integrated ‘ridge-to-reef’ plan. Marine and terrestrial areas in Kubulau illustrate synergies and discord between national laws and community management rules, and provide examples of management success and conflict. Key components influencing diverse managementoutcomes in Kubulau include (1) the legal status of customary resource tenure, (2) incorporation of local knowledge, traditions and priorities, (3) clearly articulated relationships between local decision- making processes and government regulation, and (4) perceived equity in distribution of management benefits. Legal and institutional reforms are proposed to improve management of natural resources in Fiji.","author":[{"dropping-particle":"","family":"Clarke","given":"P","non-dropping-particle":"","parse-names":false,"suffix":""},{"dropping-particle":"","family":"Jupiter","given":"SD","non-dropping-particle":"","parse-names":false,"suffix":""}],"container-title":"Environmental Conservation","id":"ITEM-1","issue":"1","issued":{"date-parts":[["2010"]]},"page":"98-106","title":"Law, custom and community-based natural resource management in Kubulau District (Fiji)","type":"article-journal","volume":"37"},"uris":["http://www.mendeley.com/documents/?uuid=15ef86ad-f28b-465f-9677-5bc7bc5abae0"]}],"mendeley":{"formattedCitation":"(Clarke &amp; Jupiter, 2010)","plainTextFormattedCitation":"(Clarke &amp; Jupiter, 2010)","previouslyFormattedCitation":"(Clarke &amp; Jupiter, 2010)"},"properties":{"noteIndex":0},"schema":"https://github.com/citation-style-language/schema/raw/master/csl-citation.json"}</w:instrText>
      </w:r>
      <w:r w:rsidRPr="0008241C">
        <w:rPr>
          <w:sz w:val="22"/>
          <w:szCs w:val="22"/>
        </w:rPr>
        <w:fldChar w:fldCharType="separate"/>
      </w:r>
      <w:r w:rsidRPr="0008241C">
        <w:rPr>
          <w:noProof/>
          <w:sz w:val="22"/>
          <w:szCs w:val="22"/>
        </w:rPr>
        <w:t>(Clarke &amp; Jupiter, 2010)</w:t>
      </w:r>
      <w:r w:rsidRPr="0008241C">
        <w:rPr>
          <w:sz w:val="22"/>
          <w:szCs w:val="22"/>
        </w:rPr>
        <w:fldChar w:fldCharType="end"/>
      </w:r>
      <w:r w:rsidRPr="0008241C">
        <w:rPr>
          <w:sz w:val="22"/>
          <w:szCs w:val="22"/>
        </w:rPr>
        <w:t xml:space="preserve">. </w:t>
      </w:r>
      <w:r w:rsidRPr="0008241C">
        <w:rPr>
          <w:noProof/>
          <w:sz w:val="22"/>
          <w:szCs w:val="22"/>
        </w:rPr>
        <w:t>It is</w:t>
      </w:r>
      <w:r w:rsidRPr="0008241C">
        <w:rPr>
          <w:sz w:val="22"/>
          <w:szCs w:val="22"/>
        </w:rPr>
        <w:t xml:space="preserve"> also critical to consider the policy implications of flexibility and heterogeneity of custom and culture as well as socio-political barriers </w:t>
      </w:r>
      <w:r w:rsidRPr="0008241C">
        <w:rPr>
          <w:noProof/>
          <w:sz w:val="22"/>
          <w:szCs w:val="22"/>
        </w:rPr>
        <w:t>to</w:t>
      </w:r>
      <w:r w:rsidRPr="0008241C">
        <w:rPr>
          <w:sz w:val="22"/>
          <w:szCs w:val="22"/>
        </w:rPr>
        <w:t xml:space="preserve"> managing natural resources in the South Pacific Islands countries </w:t>
      </w:r>
      <w:r w:rsidRPr="0008241C">
        <w:rPr>
          <w:sz w:val="22"/>
          <w:szCs w:val="22"/>
        </w:rPr>
        <w:fldChar w:fldCharType="begin" w:fldLock="1"/>
      </w:r>
      <w:r w:rsidRPr="0008241C">
        <w:rPr>
          <w:sz w:val="22"/>
          <w:szCs w:val="22"/>
        </w:rPr>
        <w:instrText>ADDIN CSL_CITATION {"citationItems":[{"id":"ITEM-1","itemData":{"DOI":"10.1111/j.1467-8373.2004.00247.x","ISBN":"1467-8373","ISSN":"1360-7456","abstract":"In this paper we examine the strengths and weaknesses of state-supported Customary Marine Tenure (CMT) systems in two independent Melanesian states (Solomon Islands and Papua New Guinea) in the context of the management of rapidly intensifying commercial and subsistence fisheries. We focus particularly on the proposed use of permanent no-take Marine Protected Areas (MPAs), which are at present strongly favoured by scientists and environmentalists around the world, as the most versatile marine fishery management tool, especially in poor developing countries. We argue that, with some exceptions, typical Melanesian CMT regimes make MPAs difficult to establish, primarily due to issues of scale. We look closely at the ecological rationale for no-take MPAs, for different coral-reef based species, and assess the likelihood that populations of these species are self-replacing on the same scale as CMT territories for most of coastal PNG and Solomon Islands. We argue that with some exceptions (mainly species with short-lived larvae), the dynamics and scale of population replacement processes for most fished species make no-take permanent closures largely incompatible with traditional CMT systems, and therefore unlikely to prove a successful management tool in this socio-political context.","author":[{"dropping-particle":"","family":"Foale","given":"Simon","non-dropping-particle":"","parse-names":false,"suffix":""},{"dropping-particle":"","family":"Manele","given":"Bruno","non-dropping-particle":"","parse-names":false,"suffix":""}],"container-title":"Asia Pacific Viewpoint","id":"ITEM-1","issued":{"date-parts":[["2004"]]},"title":"Social and political barriers to the use of Marine Protected Areas for conservation and fishery management in Melanesia","type":"article-journal"},"uris":["http://www.mendeley.com/documents/?uuid=6238c182-9495-3db9-aeb8-6318bc107fd5"]}],"mendeley":{"formattedCitation":"(Foale &amp; Manele, 2004)","plainTextFormattedCitation":"(Foale &amp; Manele, 2004)","previouslyFormattedCitation":"(Foale &amp; Manele, 2004)"},"properties":{"noteIndex":0},"schema":"https://github.com/citation-style-language/schema/raw/master/csl-citation.json"}</w:instrText>
      </w:r>
      <w:r w:rsidRPr="0008241C">
        <w:rPr>
          <w:sz w:val="22"/>
          <w:szCs w:val="22"/>
        </w:rPr>
        <w:fldChar w:fldCharType="separate"/>
      </w:r>
      <w:r w:rsidRPr="0008241C">
        <w:rPr>
          <w:noProof/>
          <w:sz w:val="22"/>
          <w:szCs w:val="22"/>
        </w:rPr>
        <w:t>(Foale &amp; Manele, 2004)</w:t>
      </w:r>
      <w:r w:rsidRPr="0008241C">
        <w:rPr>
          <w:sz w:val="22"/>
          <w:szCs w:val="22"/>
        </w:rPr>
        <w:fldChar w:fldCharType="end"/>
      </w:r>
      <w:r w:rsidRPr="0008241C">
        <w:rPr>
          <w:sz w:val="22"/>
          <w:szCs w:val="22"/>
        </w:rPr>
        <w:t xml:space="preserve">.  </w:t>
      </w:r>
    </w:p>
    <w:p w14:paraId="59CC518E" w14:textId="77777777" w:rsidR="00A01204" w:rsidRPr="0008241C" w:rsidRDefault="00A01204" w:rsidP="00A01204">
      <w:pPr>
        <w:rPr>
          <w:sz w:val="22"/>
          <w:szCs w:val="22"/>
        </w:rPr>
      </w:pPr>
    </w:p>
    <w:p w14:paraId="0E61A189" w14:textId="20102A70" w:rsidR="00A01204" w:rsidRPr="0008241C" w:rsidRDefault="00A01204" w:rsidP="00A01204">
      <w:pPr>
        <w:rPr>
          <w:sz w:val="22"/>
          <w:szCs w:val="22"/>
          <w:lang w:val="de-DE"/>
        </w:rPr>
      </w:pPr>
      <w:r w:rsidRPr="0008241C">
        <w:rPr>
          <w:sz w:val="22"/>
          <w:szCs w:val="22"/>
        </w:rPr>
        <w:t xml:space="preserve">More recently, there </w:t>
      </w:r>
      <w:r w:rsidRPr="0008241C">
        <w:rPr>
          <w:noProof/>
          <w:sz w:val="22"/>
          <w:szCs w:val="22"/>
        </w:rPr>
        <w:t>is increased</w:t>
      </w:r>
      <w:r w:rsidRPr="0008241C">
        <w:rPr>
          <w:sz w:val="22"/>
          <w:szCs w:val="22"/>
        </w:rPr>
        <w:t xml:space="preserve"> adoption of a </w:t>
      </w:r>
      <w:r w:rsidRPr="0008241C">
        <w:rPr>
          <w:noProof/>
          <w:sz w:val="22"/>
          <w:szCs w:val="22"/>
        </w:rPr>
        <w:t>strategy</w:t>
      </w:r>
      <w:r w:rsidRPr="0008241C">
        <w:rPr>
          <w:sz w:val="22"/>
          <w:szCs w:val="22"/>
        </w:rPr>
        <w:t xml:space="preserve"> for collaborative governance in various aspects of policymaking, which brings public and private stakeholders together to engage in </w:t>
      </w:r>
      <w:r w:rsidRPr="0008241C">
        <w:rPr>
          <w:noProof/>
          <w:sz w:val="22"/>
          <w:szCs w:val="22"/>
        </w:rPr>
        <w:t>consensus-oriented</w:t>
      </w:r>
      <w:r w:rsidRPr="0008241C">
        <w:rPr>
          <w:sz w:val="22"/>
          <w:szCs w:val="22"/>
        </w:rPr>
        <w:t xml:space="preserve"> decision-making </w:t>
      </w:r>
      <w:r w:rsidRPr="0008241C">
        <w:rPr>
          <w:sz w:val="22"/>
          <w:szCs w:val="22"/>
        </w:rPr>
        <w:fldChar w:fldCharType="begin" w:fldLock="1"/>
      </w:r>
      <w:r w:rsidRPr="0008241C">
        <w:rPr>
          <w:sz w:val="22"/>
          <w:szCs w:val="22"/>
        </w:rPr>
        <w:instrText>ADDIN CSL_CITATION {"citationItems":[{"id":"ITEM-1","itemData":{"DOI":"10.1093/jopart/mum032","ISBN":"1053-1858","ISSN":"10531858","PMID":"43211255","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author":[{"dropping-particle":"","family":"Ansell","given":"Chris","non-dropping-particle":"","parse-names":false,"suffix":""},{"dropping-particle":"","family":"Gash","given":"Alison","non-dropping-particle":"","parse-names":false,"suffix":""}],"container-title":"Journal of Public Administration Research and Theory","id":"ITEM-1","issue":"4","issued":{"date-parts":[["2008"]]},"page":"543-571","title":"Collaborative governance in theory and practice","type":"article-journal","volume":"18"},"uris":["http://www.mendeley.com/documents/?uuid=d51f47b7-13e6-4e8d-aab4-549548c74b66"]}],"mendeley":{"formattedCitation":"(Ansell &amp; Gash, 2008)","plainTextFormattedCitation":"(Ansell &amp; Gash, 2008)","previouslyFormattedCitation":"(Ansell &amp; Gash, 2008)"},"properties":{"noteIndex":0},"schema":"https://github.com/citation-style-language/schema/raw/master/csl-citation.json"}</w:instrText>
      </w:r>
      <w:r w:rsidRPr="0008241C">
        <w:rPr>
          <w:sz w:val="22"/>
          <w:szCs w:val="22"/>
        </w:rPr>
        <w:fldChar w:fldCharType="separate"/>
      </w:r>
      <w:r w:rsidRPr="0008241C">
        <w:rPr>
          <w:noProof/>
          <w:sz w:val="22"/>
          <w:szCs w:val="22"/>
        </w:rPr>
        <w:t>(Ansell &amp; Gash, 2008)</w:t>
      </w:r>
      <w:r w:rsidRPr="0008241C">
        <w:rPr>
          <w:sz w:val="22"/>
          <w:szCs w:val="22"/>
        </w:rPr>
        <w:fldChar w:fldCharType="end"/>
      </w:r>
      <w:r w:rsidRPr="0008241C">
        <w:rPr>
          <w:sz w:val="22"/>
          <w:szCs w:val="22"/>
        </w:rPr>
        <w:t xml:space="preserve">. Broad argumentation, Knowledge accumulation, collective learning, inclusive stakeholder participation, well </w:t>
      </w:r>
      <w:r w:rsidR="00C934E9">
        <w:rPr>
          <w:noProof/>
          <w:sz w:val="22"/>
          <w:szCs w:val="22"/>
        </w:rPr>
        <w:t>organiz</w:t>
      </w:r>
      <w:r w:rsidRPr="0008241C">
        <w:rPr>
          <w:noProof/>
          <w:sz w:val="22"/>
          <w:szCs w:val="22"/>
        </w:rPr>
        <w:t>ed</w:t>
      </w:r>
      <w:r w:rsidRPr="0008241C">
        <w:rPr>
          <w:sz w:val="22"/>
          <w:szCs w:val="22"/>
        </w:rPr>
        <w:t xml:space="preserve"> participatory processes, and genuine knowledge sharing are critical ingredients of such approach </w:t>
      </w:r>
      <w:r w:rsidRPr="0008241C">
        <w:rPr>
          <w:sz w:val="22"/>
          <w:szCs w:val="22"/>
        </w:rPr>
        <w:fldChar w:fldCharType="begin" w:fldLock="1"/>
      </w:r>
      <w:r w:rsidRPr="0008241C">
        <w:rPr>
          <w:sz w:val="22"/>
          <w:szCs w:val="22"/>
        </w:rPr>
        <w:instrText>ADDIN CSL_CITATION {"citationItems":[{"id":"ITEM-1","itemData":{"DOI":"10.1016/j.ecoser.2015.05.002","ISBN":"2212-0416","ISSN":"22120416","abstract":"Biodiversity conservation policies justified with science and intrinsic value arguments have produced disappointing outcomes, and the need for conservation is now being additionally justified with the concept of ecosystem services. However, little, if any empirical attention is paid to ways in which different types of ecosystem service decisions are made, to what arguments are effective in turning policy into practice and further into conservation outcomes and, in general, to how ecosystem services are governed. To close this gap, this paper identifies the different modes of governance in policy implementation from biodiversity and environmental conservation literature and incorporates them in a conceptual model of ecosystem services commonly utilised at present, the cascade model. The resulting conceptual framework encompasses: (1) hierarchical governance; (2) scientific-technical governance; (3) adaptive collaborative governance; and; (4) governing strategic behaviour. This comprehensive framework provides a structure for empirical analysis of ecosystem services governance, which takes into account the people and organisations making decisions, and, in particular, the different arguments that are used when implementing policies. The framework will facilitate holistic ecosystem service analyses and support policies in generating conservation and sustainability impact.","author":[{"dropping-particle":"","family":"Primmer","given":"Eeva","non-dropping-particle":"","parse-names":false,"suffix":""},{"dropping-particle":"","family":"Jokinen","given":"Pekka","non-dropping-particle":"","parse-names":false,"suffix":""},{"dropping-particle":"","family":"Blicharska","given":"Malgorzata","non-dropping-particle":"","parse-names":false,"suffix":""},{"dropping-particle":"","family":"Barton","given":"David N.","non-dropping-particle":"","parse-names":false,"suffix":""},{"dropping-particle":"","family":"Bugter","given":"Rob","non-dropping-particle":"","parse-names":false,"suffix":""},{"dropping-particle":"","family":"Potschin","given":"Marion","non-dropping-particle":"","parse-names":false,"suffix":""}],"container-title":"Ecosystem Services","id":"ITEM-1","issued":{"date-parts":[["2015"]]},"title":"Governance of Ecosystem Services: A framework for empirical analysis","type":"article-journal"},"uris":["http://www.mendeley.com/documents/?uuid=7f685e8a-3a0b-42d3-9a72-552f4110c7e9"]}],"mendeley":{"formattedCitation":"(Primmer &lt;i&gt;et al.&lt;/i&gt;, 2015)","plainTextFormattedCitation":"(Primmer et al., 2015)","previouslyFormattedCitation":"(Primmer &lt;i&gt;et al.&lt;/i&gt;, 2015)"},"properties":{"noteIndex":0},"schema":"https://github.com/citation-style-language/schema/raw/master/csl-citation.json"}</w:instrText>
      </w:r>
      <w:r w:rsidRPr="0008241C">
        <w:rPr>
          <w:sz w:val="22"/>
          <w:szCs w:val="22"/>
        </w:rPr>
        <w:fldChar w:fldCharType="separate"/>
      </w:r>
      <w:r w:rsidRPr="0008241C">
        <w:rPr>
          <w:noProof/>
          <w:sz w:val="22"/>
          <w:szCs w:val="22"/>
          <w:lang w:val="de-DE"/>
        </w:rPr>
        <w:t xml:space="preserve">(Primmer </w:t>
      </w:r>
      <w:r w:rsidRPr="0008241C">
        <w:rPr>
          <w:i/>
          <w:noProof/>
          <w:sz w:val="22"/>
          <w:szCs w:val="22"/>
          <w:lang w:val="de-DE"/>
        </w:rPr>
        <w:t>et al.</w:t>
      </w:r>
      <w:r w:rsidRPr="0008241C">
        <w:rPr>
          <w:noProof/>
          <w:sz w:val="22"/>
          <w:szCs w:val="22"/>
          <w:lang w:val="de-DE"/>
        </w:rPr>
        <w:t>, 2015)</w:t>
      </w:r>
      <w:r w:rsidRPr="0008241C">
        <w:rPr>
          <w:sz w:val="22"/>
          <w:szCs w:val="22"/>
        </w:rPr>
        <w:fldChar w:fldCharType="end"/>
      </w:r>
      <w:r w:rsidRPr="0008241C">
        <w:rPr>
          <w:sz w:val="22"/>
          <w:szCs w:val="22"/>
          <w:lang w:val="de-DE"/>
        </w:rPr>
        <w:t xml:space="preserve">.  </w:t>
      </w:r>
      <w:r w:rsidRPr="0008241C">
        <w:rPr>
          <w:noProof/>
          <w:sz w:val="22"/>
          <w:szCs w:val="22"/>
        </w:rPr>
        <w:fldChar w:fldCharType="begin" w:fldLock="1"/>
      </w:r>
      <w:r w:rsidRPr="0008241C">
        <w:rPr>
          <w:noProof/>
          <w:sz w:val="22"/>
          <w:szCs w:val="22"/>
          <w:lang w:val="de-DE"/>
        </w:rPr>
        <w:instrText>ADDIN CSL_CITATION {"citationItems":[{"id":"ITEM-1","itemData":{"abstract":"This paper examines the multi-level collaborative governance system in Hin Nam No National Protected Area in central Lao PDR. The paper assesses the governance and management system’s potential as an exemplar to protected areas practitioners, and discusses how such a system might be initiated and replicated elsewhere in the country and the region. Five building blocks of an experimental collaborative governance model are described. These comprise: (i) a participatory governance assessment; (ii) establishing a multi-level collaborative management and governance structure; (iii) participatory zonation based on traditional knowledge and customary rights; (iv) drafting collaborative governance agreements and (v) involving local people as additional protected area management manpower. The inter-linkages between these building blocks are also described. The first results of the collaborative governance approach are encouraging as the total management effectiveness score increased by 13 per cent in two years. It shows that the collaborative governance model can deliver positive results for the entire protected area system in Lao PDR, which is often referred to as a ‘paper park system’. Further work on adaptive management of the collaborative governance system and sustainable financing of the technical field programmes will be required to sustain this model. Key","author":[{"dropping-particle":"","family":"Koning","given":"Mirjam","non-dropping-particle":"de","parse-names":false,"suffix":""},{"dropping-particle":"","family":"Parr","given":"John W.K.","non-dropping-particle":"","parse-names":false,"suffix":""},{"dropping-particle":"","family":"Sengchanthavong","given":"Sengchanthavong","non-dropping-particle":"","parse-names":false,"suffix":""},{"dropping-particle":"","family":"Phommasane","given":"Souvanhpheng","non-dropping-particle":"","parse-names":false,"suffix":""}],"container-title":"Parks","id":"ITEM-1","issued":{"date-parts":[["2016"]]},"page":"27-40","title":"PARKS-22.2-de-Koning-et-al-10.2305IUCN.CH_.2016.PARKS-22-2MdK.en_","type":"article-journal","volume":"22.2"},"uris":["http://www.mendeley.com/documents/?uuid=cf1a7593-045c-41bb-8939-5a458613d6c0"]}],"mendeley":{"formattedCitation":"(de Koning &lt;i&gt;et al.&lt;/i&gt;, 2016)","manualFormatting":"de Koning, Parr, Sengchanthavong, &amp; Phommasane (2016)","plainTextFormattedCitation":"(de Koning et al., 2016)","previouslyFormattedCitation":"(de Koning &lt;i&gt;et al.&lt;/i&gt;, 2016)"},"properties":{"noteIndex":0},"schema":"https://github.com/citation-style-language/schema/raw/master/csl-citation.json"}</w:instrText>
      </w:r>
      <w:r w:rsidRPr="0008241C">
        <w:rPr>
          <w:noProof/>
          <w:sz w:val="22"/>
          <w:szCs w:val="22"/>
        </w:rPr>
        <w:fldChar w:fldCharType="separate"/>
      </w:r>
      <w:r w:rsidRPr="0008241C">
        <w:rPr>
          <w:noProof/>
          <w:sz w:val="22"/>
          <w:szCs w:val="22"/>
          <w:lang w:val="de-DE"/>
        </w:rPr>
        <w:t>de Koning, Parr, Sengchanthavong, &amp; Phommasane (2016)</w:t>
      </w:r>
      <w:r w:rsidRPr="0008241C">
        <w:rPr>
          <w:sz w:val="22"/>
          <w:szCs w:val="22"/>
        </w:rPr>
        <w:fldChar w:fldCharType="end"/>
      </w:r>
      <w:r w:rsidRPr="0008241C">
        <w:rPr>
          <w:sz w:val="22"/>
          <w:szCs w:val="22"/>
          <w:lang w:val="de-DE"/>
        </w:rPr>
        <w:t xml:space="preserve"> list out five building blocks of collaborative governance: (i) a participatory governance assessment; (ii) establishing a multi-level collaborative management and governance structure; (</w:t>
      </w:r>
      <w:r w:rsidRPr="0008241C">
        <w:rPr>
          <w:noProof/>
          <w:sz w:val="22"/>
          <w:szCs w:val="22"/>
          <w:lang w:val="de-DE"/>
        </w:rPr>
        <w:t>iii</w:t>
      </w:r>
      <w:r w:rsidRPr="0008241C">
        <w:rPr>
          <w:sz w:val="22"/>
          <w:szCs w:val="22"/>
          <w:lang w:val="de-DE"/>
        </w:rPr>
        <w:t xml:space="preserve">) participatory zonation based on traditional knowledge and customary rights; (iv) drafting </w:t>
      </w:r>
      <w:r w:rsidRPr="0008241C">
        <w:rPr>
          <w:noProof/>
          <w:sz w:val="22"/>
          <w:szCs w:val="22"/>
          <w:lang w:val="de-DE"/>
        </w:rPr>
        <w:t>collaborative</w:t>
      </w:r>
      <w:r w:rsidRPr="0008241C">
        <w:rPr>
          <w:sz w:val="22"/>
          <w:szCs w:val="22"/>
          <w:lang w:val="de-DE"/>
        </w:rPr>
        <w:t xml:space="preserve"> governance agreements and (v) involving local people as additional protected area management manpower.</w:t>
      </w:r>
    </w:p>
    <w:p w14:paraId="527EBC4A" w14:textId="77777777" w:rsidR="00A01204" w:rsidRPr="0008241C" w:rsidRDefault="00A01204" w:rsidP="00A01204">
      <w:pPr>
        <w:rPr>
          <w:sz w:val="22"/>
          <w:szCs w:val="22"/>
          <w:lang w:val="de-DE"/>
        </w:rPr>
      </w:pPr>
    </w:p>
    <w:p w14:paraId="630A539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13" w:name="_Toc504317383"/>
      <w:bookmarkStart w:id="1914" w:name="_Toc504318076"/>
      <w:bookmarkStart w:id="1915" w:name="_Toc504321422"/>
      <w:bookmarkStart w:id="1916" w:name="_Toc524048101"/>
      <w:bookmarkStart w:id="1917" w:name="_Toc475921234"/>
      <w:r w:rsidRPr="0008241C">
        <w:rPr>
          <w:b/>
          <w:sz w:val="22"/>
          <w:szCs w:val="24"/>
        </w:rPr>
        <w:t>6.4.2.5</w:t>
      </w:r>
      <w:r w:rsidRPr="0008241C">
        <w:rPr>
          <w:b/>
          <w:sz w:val="22"/>
          <w:szCs w:val="24"/>
        </w:rPr>
        <w:tab/>
        <w:t>Fair and equitable sharing of benefits</w:t>
      </w:r>
      <w:bookmarkEnd w:id="1913"/>
      <w:bookmarkEnd w:id="1914"/>
      <w:bookmarkEnd w:id="1915"/>
      <w:bookmarkEnd w:id="1916"/>
      <w:r w:rsidRPr="0008241C">
        <w:rPr>
          <w:b/>
          <w:sz w:val="22"/>
          <w:szCs w:val="24"/>
        </w:rPr>
        <w:t xml:space="preserve"> </w:t>
      </w:r>
    </w:p>
    <w:p w14:paraId="1E350F70" w14:textId="77777777" w:rsidR="00A01204" w:rsidRPr="0008241C" w:rsidRDefault="00A01204" w:rsidP="00A01204">
      <w:pPr>
        <w:rPr>
          <w:sz w:val="22"/>
          <w:szCs w:val="22"/>
        </w:rPr>
      </w:pPr>
    </w:p>
    <w:p w14:paraId="749DF7C7" w14:textId="77777777" w:rsidR="00A01204" w:rsidRPr="0008241C" w:rsidRDefault="00A01204" w:rsidP="00A01204">
      <w:pPr>
        <w:rPr>
          <w:sz w:val="22"/>
          <w:szCs w:val="22"/>
        </w:rPr>
      </w:pPr>
      <w:r w:rsidRPr="0008241C">
        <w:rPr>
          <w:sz w:val="22"/>
          <w:szCs w:val="22"/>
        </w:rPr>
        <w:t xml:space="preserve">Scenarios of </w:t>
      </w:r>
      <w:r w:rsidRPr="0008241C">
        <w:rPr>
          <w:noProof/>
          <w:sz w:val="22"/>
          <w:szCs w:val="22"/>
        </w:rPr>
        <w:t>decentralised</w:t>
      </w:r>
      <w:r w:rsidRPr="0008241C">
        <w:rPr>
          <w:sz w:val="22"/>
          <w:szCs w:val="22"/>
        </w:rPr>
        <w:t xml:space="preserve"> solutions as well as </w:t>
      </w:r>
      <w:r w:rsidRPr="0008241C">
        <w:rPr>
          <w:noProof/>
          <w:sz w:val="22"/>
          <w:szCs w:val="22"/>
        </w:rPr>
        <w:t>global</w:t>
      </w:r>
      <w:r w:rsidRPr="0008241C">
        <w:rPr>
          <w:sz w:val="22"/>
          <w:szCs w:val="22"/>
        </w:rPr>
        <w:t xml:space="preserve"> technology are highly likely to be linked </w:t>
      </w:r>
      <w:r w:rsidRPr="0008241C">
        <w:rPr>
          <w:noProof/>
          <w:sz w:val="22"/>
          <w:szCs w:val="22"/>
        </w:rPr>
        <w:t>with the</w:t>
      </w:r>
      <w:r w:rsidRPr="0008241C">
        <w:rPr>
          <w:sz w:val="22"/>
          <w:szCs w:val="22"/>
        </w:rPr>
        <w:t xml:space="preserve"> </w:t>
      </w:r>
      <w:r w:rsidRPr="0008241C">
        <w:rPr>
          <w:noProof/>
          <w:sz w:val="22"/>
          <w:szCs w:val="22"/>
        </w:rPr>
        <w:t>use</w:t>
      </w:r>
      <w:r w:rsidRPr="0008241C">
        <w:rPr>
          <w:sz w:val="22"/>
          <w:szCs w:val="22"/>
        </w:rPr>
        <w:t xml:space="preserve"> of genetic resources for </w:t>
      </w:r>
      <w:r w:rsidRPr="0008241C">
        <w:rPr>
          <w:noProof/>
          <w:sz w:val="22"/>
          <w:szCs w:val="22"/>
        </w:rPr>
        <w:t>various</w:t>
      </w:r>
      <w:r w:rsidRPr="0008241C">
        <w:rPr>
          <w:sz w:val="22"/>
          <w:szCs w:val="22"/>
        </w:rPr>
        <w:t xml:space="preserve"> </w:t>
      </w:r>
      <w:r w:rsidRPr="0008241C">
        <w:rPr>
          <w:noProof/>
          <w:sz w:val="22"/>
          <w:szCs w:val="22"/>
        </w:rPr>
        <w:t>uses</w:t>
      </w:r>
      <w:r w:rsidRPr="0008241C">
        <w:rPr>
          <w:sz w:val="22"/>
          <w:szCs w:val="22"/>
        </w:rPr>
        <w:t xml:space="preserve">. Our current understanding of genetic resources owes a great deal ILK, thereby rendering due consideration of customary rights within negotiations </w:t>
      </w:r>
      <w:r w:rsidRPr="0008241C">
        <w:rPr>
          <w:noProof/>
          <w:sz w:val="22"/>
          <w:szCs w:val="22"/>
        </w:rPr>
        <w:t>for the use of</w:t>
      </w:r>
      <w:r w:rsidRPr="0008241C">
        <w:rPr>
          <w:sz w:val="22"/>
          <w:szCs w:val="22"/>
        </w:rPr>
        <w:t xml:space="preserve"> genetic resources as of paramount importance. Securing fair and equitable sharing of </w:t>
      </w:r>
      <w:r w:rsidRPr="0008241C">
        <w:rPr>
          <w:noProof/>
          <w:sz w:val="22"/>
          <w:szCs w:val="22"/>
        </w:rPr>
        <w:t>benefits</w:t>
      </w:r>
      <w:r w:rsidRPr="0008241C">
        <w:rPr>
          <w:sz w:val="22"/>
          <w:szCs w:val="22"/>
        </w:rPr>
        <w:t xml:space="preserve"> a</w:t>
      </w:r>
      <w:r w:rsidRPr="0008241C">
        <w:rPr>
          <w:noProof/>
          <w:sz w:val="22"/>
          <w:szCs w:val="22"/>
        </w:rPr>
        <w:t>rising</w:t>
      </w:r>
      <w:r w:rsidRPr="0008241C">
        <w:rPr>
          <w:sz w:val="22"/>
          <w:szCs w:val="22"/>
        </w:rPr>
        <w:t xml:space="preserve"> from the </w:t>
      </w:r>
      <w:r w:rsidRPr="0008241C">
        <w:rPr>
          <w:noProof/>
          <w:sz w:val="22"/>
          <w:szCs w:val="22"/>
        </w:rPr>
        <w:t>use</w:t>
      </w:r>
      <w:r w:rsidRPr="0008241C">
        <w:rPr>
          <w:sz w:val="22"/>
          <w:szCs w:val="22"/>
        </w:rPr>
        <w:t xml:space="preserve"> of genetic </w:t>
      </w:r>
      <w:r w:rsidRPr="0008241C">
        <w:rPr>
          <w:noProof/>
          <w:sz w:val="22"/>
          <w:szCs w:val="22"/>
        </w:rPr>
        <w:t>resources</w:t>
      </w:r>
      <w:r w:rsidRPr="0008241C">
        <w:rPr>
          <w:sz w:val="22"/>
          <w:szCs w:val="22"/>
        </w:rPr>
        <w:t xml:space="preserve"> </w:t>
      </w:r>
      <w:r w:rsidRPr="0008241C">
        <w:rPr>
          <w:noProof/>
          <w:sz w:val="22"/>
          <w:szCs w:val="22"/>
        </w:rPr>
        <w:t>is, therefore,</w:t>
      </w:r>
      <w:r w:rsidRPr="0008241C">
        <w:rPr>
          <w:sz w:val="22"/>
          <w:szCs w:val="22"/>
        </w:rPr>
        <w:t xml:space="preserve"> </w:t>
      </w:r>
      <w:r w:rsidRPr="0008241C">
        <w:rPr>
          <w:noProof/>
          <w:sz w:val="22"/>
          <w:szCs w:val="22"/>
        </w:rPr>
        <w:t>an important</w:t>
      </w:r>
      <w:r w:rsidRPr="0008241C">
        <w:rPr>
          <w:sz w:val="22"/>
          <w:szCs w:val="22"/>
        </w:rPr>
        <w:t xml:space="preserve"> policy tool for </w:t>
      </w:r>
      <w:r w:rsidRPr="0008241C">
        <w:rPr>
          <w:noProof/>
          <w:sz w:val="22"/>
          <w:szCs w:val="22"/>
        </w:rPr>
        <w:t>securing</w:t>
      </w:r>
      <w:r w:rsidRPr="0008241C">
        <w:rPr>
          <w:sz w:val="22"/>
          <w:szCs w:val="22"/>
        </w:rPr>
        <w:t xml:space="preserve"> nature for the Asia-Pacific region. But the use of ABS as governance option for BES is limited </w:t>
      </w:r>
      <w:r w:rsidRPr="0008241C">
        <w:rPr>
          <w:noProof/>
          <w:sz w:val="22"/>
          <w:szCs w:val="22"/>
        </w:rPr>
        <w:t>regarding</w:t>
      </w:r>
      <w:r w:rsidRPr="0008241C">
        <w:rPr>
          <w:sz w:val="22"/>
          <w:szCs w:val="22"/>
        </w:rPr>
        <w:t xml:space="preserve"> ecosystems and instruments (Figure 6.6). The CBD </w:t>
      </w:r>
      <w:r w:rsidRPr="0008241C">
        <w:rPr>
          <w:noProof/>
          <w:sz w:val="22"/>
          <w:szCs w:val="22"/>
        </w:rPr>
        <w:t>recognises</w:t>
      </w:r>
      <w:r w:rsidRPr="0008241C">
        <w:rPr>
          <w:sz w:val="22"/>
          <w:szCs w:val="22"/>
        </w:rPr>
        <w:t xml:space="preserve"> the sovereign rights of States over natural resources in areas within their jurisdiction. Parties to the </w:t>
      </w:r>
      <w:r w:rsidRPr="0008241C">
        <w:rPr>
          <w:noProof/>
          <w:sz w:val="22"/>
          <w:szCs w:val="22"/>
        </w:rPr>
        <w:t>Convention, therefore,</w:t>
      </w:r>
      <w:r w:rsidRPr="0008241C">
        <w:rPr>
          <w:sz w:val="22"/>
          <w:szCs w:val="22"/>
        </w:rPr>
        <w:t xml:space="preserve"> have the authority to determine access to genetic resources in areas within their jurisdiction. Users of genetic resources can include research institutes, universities and private companies operating in various sectors such as pharmaceuticals, cosmetics, agriculture, horticulture and biotechnology. Benefits derived from genetic resources may include the result of research and development carried out on genetic resources, the transfer of technologies which make use of those resources, participation in biotechnology research activities, or monetary benefits arising from the </w:t>
      </w:r>
      <w:r w:rsidRPr="0008241C">
        <w:rPr>
          <w:noProof/>
          <w:sz w:val="22"/>
          <w:szCs w:val="22"/>
        </w:rPr>
        <w:t>commercialisation</w:t>
      </w:r>
      <w:r w:rsidRPr="0008241C">
        <w:rPr>
          <w:sz w:val="22"/>
          <w:szCs w:val="22"/>
        </w:rPr>
        <w:t xml:space="preserve"> of products based on genetic resources. Several countries in the Asia-Pacific region have developed policies and mechanisms for the implementation of the ABS.</w:t>
      </w:r>
    </w:p>
    <w:p w14:paraId="6B37810E" w14:textId="77777777" w:rsidR="00A01204" w:rsidRPr="0008241C" w:rsidRDefault="00A01204" w:rsidP="00A01204">
      <w:pPr>
        <w:rPr>
          <w:sz w:val="22"/>
          <w:szCs w:val="22"/>
        </w:rPr>
      </w:pPr>
    </w:p>
    <w:p w14:paraId="4B5EE85A" w14:textId="7890671F" w:rsidR="00A01204" w:rsidRPr="0008241C" w:rsidRDefault="00A01204" w:rsidP="00A01204">
      <w:pPr>
        <w:rPr>
          <w:sz w:val="22"/>
          <w:szCs w:val="22"/>
        </w:rPr>
      </w:pPr>
      <w:r w:rsidRPr="0008241C">
        <w:rPr>
          <w:sz w:val="22"/>
          <w:szCs w:val="22"/>
        </w:rPr>
        <w:t xml:space="preserve">The Nagoya Protocol (Access to Genetic Resources and the Fair and Equitable Sharing of Benefits Arising from their </w:t>
      </w:r>
      <w:r w:rsidRPr="0008241C">
        <w:rPr>
          <w:noProof/>
          <w:sz w:val="22"/>
          <w:szCs w:val="22"/>
        </w:rPr>
        <w:t>Utilisation</w:t>
      </w:r>
      <w:r w:rsidRPr="0008241C">
        <w:rPr>
          <w:sz w:val="22"/>
          <w:szCs w:val="22"/>
        </w:rPr>
        <w:t xml:space="preserve">) was established in 2010 to promote sharing of the benefits derived from the </w:t>
      </w:r>
      <w:r w:rsidRPr="0008241C">
        <w:rPr>
          <w:noProof/>
          <w:sz w:val="22"/>
          <w:szCs w:val="22"/>
        </w:rPr>
        <w:t>utilisation</w:t>
      </w:r>
      <w:r w:rsidRPr="0008241C">
        <w:rPr>
          <w:sz w:val="22"/>
          <w:szCs w:val="22"/>
        </w:rPr>
        <w:t xml:space="preserve"> of genetic resources in a fair and equitable way </w:t>
      </w:r>
      <w:r w:rsidRPr="0008241C">
        <w:rPr>
          <w:sz w:val="22"/>
          <w:szCs w:val="22"/>
        </w:rPr>
        <w:fldChar w:fldCharType="begin" w:fldLock="1"/>
      </w:r>
      <w:r w:rsidRPr="0008241C">
        <w:rPr>
          <w:sz w:val="22"/>
          <w:szCs w:val="22"/>
        </w:rPr>
        <w:instrText>ADDIN CSL_CITATION {"citationItems":[{"id":"ITEM-1","itemData":{"abstract":"UNEP/CBD/COP/11/1/Add.2\r\n","author":[{"dropping-particle":"","family":"SCBD","given":"","non-dropping-particle":"","parse-names":false,"suffix":""}],"id":"ITEM-1","issued":{"date-parts":[["2012"]]},"publisher-place":"Hyderabad, India","title":"Draft decisions for the eleventh meeting of the conference of the parties to the convention on biological diversity","type":"report"},"uris":["http://www.mendeley.com/documents/?uuid=ba753761-40a0-4718-a7e7-f597dd0c8b67"]}],"mendeley":{"formattedCitation":"(SCBD, 2012)","plainTextFormattedCitation":"(SCBD, 2012)","previouslyFormattedCitation":"(SCBD, 2012)"},"properties":{"noteIndex":0},"schema":"https://github.com/citation-style-language/schema/raw/master/csl-citation.json"}</w:instrText>
      </w:r>
      <w:r w:rsidRPr="0008241C">
        <w:rPr>
          <w:sz w:val="22"/>
          <w:szCs w:val="22"/>
        </w:rPr>
        <w:fldChar w:fldCharType="separate"/>
      </w:r>
      <w:r w:rsidRPr="0008241C">
        <w:rPr>
          <w:noProof/>
          <w:sz w:val="22"/>
          <w:szCs w:val="22"/>
        </w:rPr>
        <w:t>(SCBD, 2012)</w:t>
      </w:r>
      <w:r w:rsidRPr="0008241C">
        <w:rPr>
          <w:sz w:val="22"/>
          <w:szCs w:val="22"/>
        </w:rPr>
        <w:fldChar w:fldCharType="end"/>
      </w:r>
      <w:r w:rsidRPr="0008241C">
        <w:rPr>
          <w:sz w:val="22"/>
          <w:szCs w:val="22"/>
        </w:rPr>
        <w:t xml:space="preserve">. The first step towards achieving this aim was </w:t>
      </w:r>
      <w:r w:rsidRPr="0008241C">
        <w:rPr>
          <w:noProof/>
          <w:sz w:val="22"/>
          <w:szCs w:val="22"/>
        </w:rPr>
        <w:t>taken</w:t>
      </w:r>
      <w:r w:rsidRPr="0008241C">
        <w:rPr>
          <w:sz w:val="22"/>
          <w:szCs w:val="22"/>
        </w:rPr>
        <w:t xml:space="preserve"> in October 2014, when the Nagoya Protocol came into force with ratification by over 50 countries worldwide, and a growing number since. In the Asia-Pacific region, 27 countries have deposited the instrument of ratification, acceptance, approval or accession (out of 57 parties to the CBD). Although the Philippines is amongst those that recently ratified in September 2015, it is the first country not only in the Asia-Pacific region but in the world to have </w:t>
      </w:r>
      <w:r w:rsidRPr="0008241C">
        <w:rPr>
          <w:noProof/>
          <w:sz w:val="22"/>
          <w:szCs w:val="22"/>
        </w:rPr>
        <w:t>specific</w:t>
      </w:r>
      <w:r w:rsidRPr="0008241C">
        <w:rPr>
          <w:sz w:val="22"/>
          <w:szCs w:val="22"/>
        </w:rPr>
        <w:t xml:space="preserve"> national legislation on Access and Benefit Sharing (ABS) through the Philippine Executive Order 247 in 1995 (</w:t>
      </w:r>
      <w:r w:rsidRPr="0008241C">
        <w:rPr>
          <w:sz w:val="22"/>
          <w:szCs w:val="22"/>
        </w:rPr>
        <w:fldChar w:fldCharType="begin"/>
      </w:r>
      <w:r w:rsidRPr="0008241C">
        <w:rPr>
          <w:sz w:val="22"/>
          <w:szCs w:val="22"/>
        </w:rPr>
        <w:instrText xml:space="preserve"> REF _Ref479833058 \h  \* MERGEFORMAT </w:instrText>
      </w:r>
      <w:r w:rsidRPr="0008241C">
        <w:rPr>
          <w:sz w:val="22"/>
          <w:szCs w:val="22"/>
        </w:rPr>
      </w:r>
      <w:r w:rsidRPr="0008241C">
        <w:rPr>
          <w:sz w:val="22"/>
          <w:szCs w:val="22"/>
        </w:rPr>
        <w:fldChar w:fldCharType="separate"/>
      </w:r>
      <w:r w:rsidR="00D74032" w:rsidRPr="00D74032">
        <w:rPr>
          <w:sz w:val="22"/>
          <w:szCs w:val="22"/>
        </w:rPr>
        <w:t>Box 6.22</w:t>
      </w:r>
      <w:r w:rsidRPr="0008241C">
        <w:rPr>
          <w:sz w:val="22"/>
          <w:szCs w:val="22"/>
        </w:rPr>
        <w:fldChar w:fldCharType="end"/>
      </w:r>
      <w:r w:rsidRPr="0008241C">
        <w:rPr>
          <w:sz w:val="22"/>
          <w:szCs w:val="22"/>
        </w:rPr>
        <w:t xml:space="preserve">). Several countries in the Asia-Pacific region have developed policies and implementing mechanisms for ABS. While countries such as Afghanistan, Bhutan, India and Philippines have national or sub-national legislations (Malaysia), others such as China have set up sectoral legislation. At the regional level, ASEAN formulated a draft Framework Agreement on </w:t>
      </w:r>
      <w:r w:rsidRPr="0008241C">
        <w:rPr>
          <w:sz w:val="22"/>
          <w:szCs w:val="22"/>
        </w:rPr>
        <w:lastRenderedPageBreak/>
        <w:t xml:space="preserve">Access to Biological and Genetic Resources </w:t>
      </w:r>
      <w:r w:rsidRPr="0008241C">
        <w:rPr>
          <w:sz w:val="22"/>
          <w:szCs w:val="22"/>
        </w:rPr>
        <w:fldChar w:fldCharType="begin" w:fldLock="1"/>
      </w:r>
      <w:r w:rsidRPr="0008241C">
        <w:rPr>
          <w:sz w:val="22"/>
          <w:szCs w:val="22"/>
        </w:rPr>
        <w:instrText>ADDIN CSL_CITATION {"citationItems":[{"id":"ITEM-1","itemData":{"abstract":"The Member States of the Association of South East Asian Nations (ASEAN): CONSCIOUS of the fact that the Member States of the Association of South East Asian Nations possess ecosystems considered as among the most diverse in the world in which the ASEAN have a common interest; REALIZING the value of biological and genetic resources in the development of products, compounds and substances that have medicinal, industrial, agricultural and related applications; RECOGNIZING that access to biological and genetic resources are currently unregulated, thus the urgent need to protect ASEAN interests in these biological and genetic resources from biopiracy; NOTING the provisions of the Convention on Biological Diversity on the sovereignty of States over their genetic resources and the need to promote the conservation and sustainable use of these resources as well as the fair and equitable sharing of benefits arising from its utilization; RECALLING the numerous decisions of the Conference of the Parties of the Convention on Biological Diversity promoting and encouraging regional approaches to access and benefit-sharing arrangements; RESPECTING the sovereignty of each Member State over their biological and genetic resources; AWARE of the fundamental principle that the prior informed consent of the Member State and its indigenous peoples and local communities embodying traditional lifestyles would have to be secured before access can take place; ACKNOWLEDGING the need to ensure the uniformity and consistency of access regulations in the ASEAN region by setting minimum requirements for national implementation and maximize opportunities for the conservation and sustainable use of biological and genetic resources. Have agreed as follows: Article 1 -Declaration of Principles The Association of South East Asian Nations (ASEAN) adheres to the following principles with regards to access to biological and genetic resources: That the Member States have sovereignty over biological and genetic resources within their territories in accordance with the provisions of the Convention on Biological Diversity;","author":[{"dropping-particle":"","family":"ASEAN","given":"","non-dropping-particle":"","parse-names":false,"suffix":""}],"id":"ITEM-1","issued":{"date-parts":[["2000"]]},"publisher":"Member States of the Association of South East Asian Nations (ASEAN)","title":"The ASEAN Framework Agreement on Access to Biological and Genetic Resources","type":"article"},"uris":["http://www.mendeley.com/documents/?uuid=019533cc-c1d2-4112-9e44-02ec0453ac15"]}],"mendeley":{"formattedCitation":"(ASEAN, 2000)","plainTextFormattedCitation":"(ASEAN, 2000)","previouslyFormattedCitation":"(ASEAN, 2000)"},"properties":{"noteIndex":0},"schema":"https://github.com/citation-style-language/schema/raw/master/csl-citation.json"}</w:instrText>
      </w:r>
      <w:r w:rsidRPr="0008241C">
        <w:rPr>
          <w:sz w:val="22"/>
          <w:szCs w:val="22"/>
        </w:rPr>
        <w:fldChar w:fldCharType="separate"/>
      </w:r>
      <w:r w:rsidRPr="0008241C">
        <w:rPr>
          <w:noProof/>
          <w:sz w:val="22"/>
          <w:szCs w:val="22"/>
        </w:rPr>
        <w:t>(ASEAN, 2000)</w:t>
      </w:r>
      <w:r w:rsidRPr="0008241C">
        <w:rPr>
          <w:sz w:val="22"/>
          <w:szCs w:val="22"/>
        </w:rPr>
        <w:fldChar w:fldCharType="end"/>
      </w:r>
      <w:r w:rsidRPr="0008241C">
        <w:rPr>
          <w:sz w:val="22"/>
          <w:szCs w:val="22"/>
        </w:rPr>
        <w:t xml:space="preserve">, while similar frameworks have </w:t>
      </w:r>
      <w:r w:rsidRPr="0008241C">
        <w:rPr>
          <w:noProof/>
          <w:sz w:val="22"/>
          <w:szCs w:val="22"/>
        </w:rPr>
        <w:t>been mooted</w:t>
      </w:r>
      <w:r w:rsidRPr="0008241C">
        <w:rPr>
          <w:sz w:val="22"/>
          <w:szCs w:val="22"/>
        </w:rPr>
        <w:t xml:space="preserve"> for other regions, </w:t>
      </w:r>
      <w:r w:rsidRPr="0008241C">
        <w:rPr>
          <w:noProof/>
          <w:sz w:val="22"/>
          <w:szCs w:val="22"/>
        </w:rPr>
        <w:t>e.g.</w:t>
      </w:r>
      <w:r w:rsidRPr="0008241C">
        <w:rPr>
          <w:sz w:val="22"/>
          <w:szCs w:val="22"/>
        </w:rPr>
        <w:t xml:space="preserve"> a regional ABS framework for the Himalayan region </w:t>
      </w:r>
      <w:r w:rsidRPr="0008241C">
        <w:rPr>
          <w:sz w:val="22"/>
          <w:szCs w:val="22"/>
        </w:rPr>
        <w:fldChar w:fldCharType="begin" w:fldLock="1"/>
      </w:r>
      <w:r w:rsidRPr="0008241C">
        <w:rPr>
          <w:sz w:val="22"/>
          <w:szCs w:val="22"/>
        </w:rPr>
        <w:instrText>ADDIN CSL_CITATION {"citationItems":[{"id":"ITEM-1","itemData":{"author":[{"dropping-particle":"","family":"ICIMOD","given":"","non-dropping-particle":"","parse-names":false,"suffix":""}],"id":"ITEM-1","issued":{"date-parts":[["2008"]]},"publisher":"International Centre for Integrated Mountain Development (ICIMOD)","title":"Regional Framework on Access and Benefit Sharing (ABS) in the Himalayan Region","type":"article"},"uris":["http://www.mendeley.com/documents/?uuid=5558c105-e9b0-41c0-ac84-357bb80b86d9"]}],"mendeley":{"formattedCitation":"(ICIMOD, 2008)","plainTextFormattedCitation":"(ICIMOD, 2008)","previouslyFormattedCitation":"(ICIMOD, 2008)"},"properties":{"noteIndex":0},"schema":"https://github.com/citation-style-language/schema/raw/master/csl-citation.json"}</w:instrText>
      </w:r>
      <w:r w:rsidRPr="0008241C">
        <w:rPr>
          <w:sz w:val="22"/>
          <w:szCs w:val="22"/>
        </w:rPr>
        <w:fldChar w:fldCharType="separate"/>
      </w:r>
      <w:r w:rsidRPr="0008241C">
        <w:rPr>
          <w:noProof/>
          <w:sz w:val="22"/>
          <w:szCs w:val="22"/>
        </w:rPr>
        <w:t>(ICIMOD, 2008)</w:t>
      </w:r>
      <w:r w:rsidRPr="0008241C">
        <w:rPr>
          <w:sz w:val="22"/>
          <w:szCs w:val="22"/>
        </w:rPr>
        <w:fldChar w:fldCharType="end"/>
      </w:r>
      <w:r w:rsidRPr="0008241C">
        <w:rPr>
          <w:sz w:val="22"/>
          <w:szCs w:val="22"/>
        </w:rPr>
        <w:t xml:space="preserve">. Many countries in Western Asia have launched regional initiatives, and country policies and regulations are in various stages of development (e.g. Iraq, Qatar, Saudi Arabia and the </w:t>
      </w:r>
      <w:r w:rsidRPr="0008241C">
        <w:rPr>
          <w:noProof/>
          <w:sz w:val="22"/>
          <w:szCs w:val="22"/>
        </w:rPr>
        <w:t>United Arab Emirates</w:t>
      </w:r>
      <w:r w:rsidRPr="0008241C">
        <w:rPr>
          <w:sz w:val="22"/>
          <w:szCs w:val="22"/>
        </w:rPr>
        <w:t xml:space="preserve">). However, there is a need to align these not only with the FAO’s International Treaty on Plant Genetic Resources but also with the ABS provisions of the CBD. In </w:t>
      </w:r>
      <w:r w:rsidRPr="0008241C">
        <w:rPr>
          <w:noProof/>
          <w:sz w:val="22"/>
          <w:szCs w:val="22"/>
        </w:rPr>
        <w:t>Oceania</w:t>
      </w:r>
      <w:r w:rsidRPr="0008241C">
        <w:rPr>
          <w:sz w:val="22"/>
          <w:szCs w:val="22"/>
        </w:rPr>
        <w:t>, while some countries including New Zealand, Papua New Guinea, Solomon Islands and Kiribati are yet to ratify the Nagoya Protocol, others such as Australia and French Polynesia have developed sub-national/national level legislative or regulatory mechanisms.</w:t>
      </w:r>
    </w:p>
    <w:p w14:paraId="13049EB0"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23FC07AA" w14:textId="77777777" w:rsidTr="00642B4F">
        <w:tc>
          <w:tcPr>
            <w:tcW w:w="9224" w:type="dxa"/>
          </w:tcPr>
          <w:p w14:paraId="33487F2F" w14:textId="33FADE6A" w:rsidR="00A01204" w:rsidRPr="0008241C" w:rsidRDefault="00A01204" w:rsidP="00A01204">
            <w:pPr>
              <w:rPr>
                <w:rFonts w:ascii="Times New Roman" w:hAnsi="Times New Roman"/>
                <w:b/>
              </w:rPr>
            </w:pPr>
            <w:bookmarkStart w:id="1918" w:name="_Ref479833058"/>
            <w:bookmarkStart w:id="1919" w:name="_Ref496955246"/>
            <w:bookmarkStart w:id="1920" w:name="_Toc504087562"/>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2</w:t>
            </w:r>
            <w:r w:rsidRPr="0008241C">
              <w:fldChar w:fldCharType="end"/>
            </w:r>
            <w:bookmarkEnd w:id="1918"/>
            <w:r w:rsidRPr="0008241C">
              <w:rPr>
                <w:rFonts w:ascii="Times New Roman" w:hAnsi="Times New Roman"/>
                <w:b/>
                <w:lang w:val="en-AU"/>
              </w:rPr>
              <w:t xml:space="preserve"> Philippine Executive Order (EO) No. 247 - First national ABS legislation in the region</w:t>
            </w:r>
            <w:bookmarkEnd w:id="1919"/>
            <w:bookmarkEnd w:id="1920"/>
          </w:p>
          <w:p w14:paraId="7F43FF38" w14:textId="77777777" w:rsidR="00A01204" w:rsidRPr="0008241C" w:rsidRDefault="00A01204" w:rsidP="00A01204">
            <w:pPr>
              <w:rPr>
                <w:rFonts w:ascii="Times New Roman" w:hAnsi="Times New Roman"/>
              </w:rPr>
            </w:pPr>
          </w:p>
          <w:p w14:paraId="6EA2FCAE" w14:textId="77777777" w:rsidR="00A01204" w:rsidRPr="0008241C" w:rsidRDefault="00A01204" w:rsidP="00A01204">
            <w:pPr>
              <w:rPr>
                <w:rFonts w:ascii="Times New Roman" w:hAnsi="Times New Roman"/>
              </w:rPr>
            </w:pPr>
            <w:r w:rsidRPr="0008241C">
              <w:rPr>
                <w:rFonts w:ascii="Times New Roman" w:hAnsi="Times New Roman"/>
              </w:rPr>
              <w:t xml:space="preserve">The Philippines’ EO No. 247 (1995) was the first national law to provide a regulatory framework for ABS and formulated through bottom-up approach with participation of scientists, NGOs, communities and local governments. Its implementation is supported and improved by other </w:t>
            </w:r>
            <w:r w:rsidRPr="0008241C">
              <w:rPr>
                <w:rFonts w:ascii="Times New Roman" w:hAnsi="Times New Roman"/>
                <w:noProof/>
              </w:rPr>
              <w:t>legislation</w:t>
            </w:r>
            <w:r w:rsidRPr="0008241C">
              <w:rPr>
                <w:rFonts w:ascii="Times New Roman" w:hAnsi="Times New Roman"/>
              </w:rPr>
              <w:t xml:space="preserve"> such as the Indigenous Peoples Rights Act (IPRA, 1998), Traditional and Alternative Medicine Act (TAMA, 1997), Wildlife Resources Conservation and Protection Act (2001). These laws adhere to the local Prior Informed Consent (PIC), which both foreign and </w:t>
            </w:r>
            <w:r w:rsidRPr="0008241C">
              <w:rPr>
                <w:rFonts w:ascii="Times New Roman" w:hAnsi="Times New Roman"/>
                <w:noProof/>
              </w:rPr>
              <w:t>local</w:t>
            </w:r>
            <w:r w:rsidRPr="0008241C">
              <w:rPr>
                <w:rFonts w:ascii="Times New Roman" w:hAnsi="Times New Roman"/>
              </w:rPr>
              <w:t xml:space="preserve"> institutions are required to obtain before collecting and using biodiversity information in areas where local and indigenous. The PIC provides the local and indigenous communities with </w:t>
            </w:r>
            <w:r w:rsidRPr="0008241C">
              <w:rPr>
                <w:rFonts w:ascii="Times New Roman" w:hAnsi="Times New Roman"/>
                <w:noProof/>
              </w:rPr>
              <w:t>the</w:t>
            </w:r>
            <w:r w:rsidRPr="0008241C">
              <w:rPr>
                <w:rFonts w:ascii="Times New Roman" w:hAnsi="Times New Roman"/>
              </w:rPr>
              <w:t xml:space="preserve"> opportunity to decide on the use of their traditional knowledge. Although the EO 247 </w:t>
            </w:r>
            <w:r w:rsidRPr="0008241C">
              <w:rPr>
                <w:rFonts w:ascii="Times New Roman" w:hAnsi="Times New Roman"/>
                <w:noProof/>
              </w:rPr>
              <w:t>is criticised</w:t>
            </w:r>
            <w:r w:rsidRPr="0008241C">
              <w:rPr>
                <w:rFonts w:ascii="Times New Roman" w:hAnsi="Times New Roman"/>
              </w:rPr>
              <w:t xml:space="preserve"> for having </w:t>
            </w:r>
            <w:r w:rsidRPr="0008241C">
              <w:rPr>
                <w:rFonts w:ascii="Times New Roman" w:hAnsi="Times New Roman"/>
                <w:noProof/>
              </w:rPr>
              <w:t>broad</w:t>
            </w:r>
            <w:r w:rsidRPr="0008241C">
              <w:rPr>
                <w:rFonts w:ascii="Times New Roman" w:hAnsi="Times New Roman"/>
              </w:rPr>
              <w:t xml:space="preserve"> regulation scope and the PIC for being time and budget consuming, they remain notable for promoting the rights of local and indigenous communities as well as the objectives of the CBD. The study of </w:t>
            </w:r>
            <w:r w:rsidRPr="0008241C">
              <w:fldChar w:fldCharType="begin" w:fldLock="1"/>
            </w:r>
            <w:r w:rsidRPr="0008241C">
              <w:rPr>
                <w:rFonts w:ascii="Times New Roman" w:hAnsi="Times New Roman"/>
              </w:rPr>
              <w:instrText>ADDIN CSL_CITATION {"citationItems":[{"id":"ITEM-1","itemData":{"author":[{"dropping-particle":"","family":"Swiderska","given":"Krystyna","non-dropping-particle":"","parse-names":false,"suffix":""},{"dropping-particle":"","family":"Dano","given":"Elenita","non-dropping-particle":"","parse-names":false,"suffix":""},{"dropping-particle":"","family":"Dubois","given":"Olivier","non-dropping-particle":"","parse-names":false,"suffix":""}],"id":"ITEM-1","issued":{"date-parts":[["2001"]]},"publisher-place":"London","title":"Developing the Philippines' Executive Order No. 247 on Access to Genetic Resources","type":"report"},"uris":["http://www.mendeley.com/documents/?uuid=5bd882e5-8d4d-3042-8f71-1698f049642b"]}],"mendeley":{"formattedCitation":"(Swiderska &lt;i&gt;et al.&lt;/i&gt;, 2001)","manualFormatting":"Swiderska et al. (2001)","plainTextFormattedCitation":"(Swiderska et al., 2001)","previouslyFormattedCitation":"(Swiderska &lt;i&gt;et al.&lt;/i&gt;, 2001)"},"properties":{"noteIndex":0},"schema":"https://github.com/citation-style-language/schema/raw/master/csl-citation.json"}</w:instrText>
            </w:r>
            <w:r w:rsidRPr="0008241C">
              <w:fldChar w:fldCharType="separate"/>
            </w:r>
            <w:r w:rsidRPr="0008241C">
              <w:rPr>
                <w:rFonts w:ascii="Times New Roman" w:hAnsi="Times New Roman"/>
                <w:noProof/>
              </w:rPr>
              <w:t xml:space="preserve">Swiderska </w:t>
            </w:r>
            <w:r w:rsidRPr="0008241C">
              <w:rPr>
                <w:rFonts w:ascii="Times New Roman" w:hAnsi="Times New Roman"/>
                <w:i/>
                <w:noProof/>
              </w:rPr>
              <w:t>et al</w:t>
            </w:r>
            <w:r w:rsidRPr="0008241C">
              <w:rPr>
                <w:rFonts w:ascii="Times New Roman" w:hAnsi="Times New Roman"/>
                <w:noProof/>
              </w:rPr>
              <w:t>. (2001)</w:t>
            </w:r>
            <w:r w:rsidRPr="0008241C">
              <w:fldChar w:fldCharType="end"/>
            </w:r>
            <w:r w:rsidRPr="0008241C">
              <w:rPr>
                <w:rFonts w:ascii="Times New Roman" w:hAnsi="Times New Roman"/>
              </w:rPr>
              <w:t xml:space="preserve"> on the EO 247 highlighted issues for developing ABS policy including involvement of all key stakeholders to promote fair and equitable partnership, participation of stakeholders in policymaking is an essential condition for policy implementation, consultations need to be carefully planned and include local and indigenous communities, etc. ,   </w:t>
            </w:r>
          </w:p>
          <w:p w14:paraId="7DC48A6E" w14:textId="77777777" w:rsidR="00A01204" w:rsidRPr="0008241C" w:rsidRDefault="00A01204" w:rsidP="00A01204">
            <w:pPr>
              <w:rPr>
                <w:rFonts w:ascii="Times New Roman" w:hAnsi="Times New Roman"/>
              </w:rPr>
            </w:pPr>
            <w:r w:rsidRPr="0008241C">
              <w:rPr>
                <w:rFonts w:ascii="Times New Roman" w:hAnsi="Times New Roman"/>
              </w:rPr>
              <w:t xml:space="preserve">Sources: </w:t>
            </w:r>
            <w:r w:rsidRPr="0008241C">
              <w:fldChar w:fldCharType="begin" w:fldLock="1"/>
            </w:r>
            <w:r w:rsidRPr="0008241C">
              <w:rPr>
                <w:rFonts w:ascii="Times New Roman" w:hAnsi="Times New Roman"/>
              </w:rPr>
              <w:instrText>ADDIN CSL_CITATION {"citationItems":[{"id":"ITEM-1","itemData":{"author":[{"dropping-particle":"","family":"Swiderska","given":"Krystyna","non-dropping-particle":"","parse-names":false,"suffix":""},{"dropping-particle":"","family":"Dano","given":"Elenita","non-dropping-particle":"","parse-names":false,"suffix":""},{"dropping-particle":"","family":"Dubois","given":"Olivier","non-dropping-particle":"","parse-names":false,"suffix":""}],"id":"ITEM-1","issued":{"date-parts":[["2001"]]},"publisher-place":"London","title":"Developing the Philippines' Executive Order No. 247 on Access to Genetic Resources","type":"report"},"uris":["http://www.mendeley.com/documents/?uuid=5bd882e5-8d4d-3042-8f71-1698f049642b"]},{"id":"ITEM-2","itemData":{"author":[{"dropping-particle":"","family":"Smagadi","given":"Aphrodite","non-dropping-particle":"","parse-names":false,"suffix":""}],"container-title":"Law, Environment and Development Journal","id":"ITEM-2","issue":"1","issued":{"date-parts":[["2005"]]},"page":"50","title":"National measures on access to genetic resources and benefit sharing: the case of the Philippines","type":"article-journal","volume":"1"},"uris":["http://www.mendeley.com/documents/?uuid=3c9a10c3-1152-3a6f-96d2-011b1ae74c19"]}],"mendeley":{"formattedCitation":"(Smagadi, 2005; Swiderska &lt;i&gt;et al.&lt;/i&gt;, 2001)","manualFormatting":"Smagadi, 2005; Swiderska et al., 2001;","plainTextFormattedCitation":"(Smagadi, 2005; Swiderska et al., 2001)","previouslyFormattedCitation":"(Smagadi, 2005; Swiderska &lt;i&gt;et al.&lt;/i&gt;, 2001)"},"properties":{"noteIndex":0},"schema":"https://github.com/citation-style-language/schema/raw/master/csl-citation.json"}</w:instrText>
            </w:r>
            <w:r w:rsidRPr="0008241C">
              <w:fldChar w:fldCharType="separate"/>
            </w:r>
            <w:r w:rsidRPr="0008241C">
              <w:rPr>
                <w:rFonts w:ascii="Times New Roman" w:hAnsi="Times New Roman"/>
                <w:noProof/>
              </w:rPr>
              <w:t xml:space="preserve">Smagadi (2005); Swiderska </w:t>
            </w:r>
            <w:r w:rsidRPr="0008241C">
              <w:rPr>
                <w:rFonts w:ascii="Times New Roman" w:hAnsi="Times New Roman"/>
                <w:i/>
                <w:noProof/>
              </w:rPr>
              <w:t>et al</w:t>
            </w:r>
            <w:r w:rsidRPr="0008241C">
              <w:rPr>
                <w:rFonts w:ascii="Times New Roman" w:hAnsi="Times New Roman"/>
                <w:noProof/>
              </w:rPr>
              <w:t>. (2001);</w:t>
            </w:r>
            <w:r w:rsidRPr="0008241C">
              <w:fldChar w:fldCharType="end"/>
            </w:r>
            <w:r w:rsidRPr="0008241C">
              <w:rPr>
                <w:rFonts w:ascii="Times New Roman" w:hAnsi="Times New Roman"/>
              </w:rPr>
              <w:t xml:space="preserve"> </w:t>
            </w:r>
            <w:r w:rsidRPr="0008241C">
              <w:fldChar w:fldCharType="begin" w:fldLock="1"/>
            </w:r>
            <w:r w:rsidRPr="0008241C">
              <w:rPr>
                <w:rFonts w:ascii="Times New Roman" w:hAnsi="Times New Roman"/>
              </w:rPr>
              <w:instrText>ADDIN CSL_CITATION {"citationItems":[{"id":"ITEM-1","itemData":{"author":[{"dropping-particle":"","family":"Andersen","given":"Regine","non-dropping-particle":"","parse-names":false,"suffix":""}],"id":"ITEM-1","issued":{"date-parts":[["2016"]]},"publisher":"Routledge","publisher-place":"New York, USA","title":"Governing Agrobiodiversity: Plant Genetics and Developing Countries","type":"book"},"uris":["http://www.mendeley.com/documents/?uuid=eb191f0e-e171-31d6-b255-03be62a001e8"]}],"mendeley":{"formattedCitation":"(Andersen, 2016)","manualFormatting":"Andersen, 2016","plainTextFormattedCitation":"(Andersen, 2016)","previouslyFormattedCitation":"(Andersen, 2016)"},"properties":{"noteIndex":0},"schema":"https://github.com/citation-style-language/schema/raw/master/csl-citation.json"}</w:instrText>
            </w:r>
            <w:r w:rsidRPr="0008241C">
              <w:fldChar w:fldCharType="separate"/>
            </w:r>
            <w:r w:rsidRPr="0008241C">
              <w:rPr>
                <w:rFonts w:ascii="Times New Roman" w:hAnsi="Times New Roman"/>
              </w:rPr>
              <w:t>Andersen (2016</w:t>
            </w:r>
            <w:r w:rsidRPr="0008241C">
              <w:fldChar w:fldCharType="end"/>
            </w:r>
            <w:r w:rsidRPr="0008241C">
              <w:rPr>
                <w:rFonts w:ascii="Times New Roman" w:hAnsi="Times New Roman"/>
              </w:rPr>
              <w:t>)</w:t>
            </w:r>
          </w:p>
          <w:p w14:paraId="77FF9B76" w14:textId="77777777" w:rsidR="00A01204" w:rsidRPr="0008241C" w:rsidRDefault="00A01204" w:rsidP="00A01204">
            <w:pPr>
              <w:rPr>
                <w:rFonts w:ascii="Times New Roman" w:hAnsi="Times New Roman"/>
              </w:rPr>
            </w:pPr>
          </w:p>
        </w:tc>
      </w:tr>
    </w:tbl>
    <w:p w14:paraId="16BEB9BC" w14:textId="77777777" w:rsidR="00A01204" w:rsidRPr="0008241C" w:rsidRDefault="00A01204" w:rsidP="00A01204">
      <w:pPr>
        <w:rPr>
          <w:sz w:val="22"/>
          <w:szCs w:val="22"/>
        </w:rPr>
      </w:pPr>
    </w:p>
    <w:p w14:paraId="2DE824E2" w14:textId="77777777" w:rsidR="00A01204" w:rsidRPr="0008241C" w:rsidRDefault="00A01204" w:rsidP="00A01204">
      <w:pPr>
        <w:rPr>
          <w:sz w:val="22"/>
          <w:szCs w:val="22"/>
        </w:rPr>
      </w:pPr>
      <w:r w:rsidRPr="0008241C">
        <w:rPr>
          <w:sz w:val="22"/>
          <w:szCs w:val="22"/>
        </w:rPr>
        <w:t xml:space="preserve">While the CBD offers guidance on access and fair and equitable </w:t>
      </w:r>
      <w:r w:rsidRPr="0008241C">
        <w:rPr>
          <w:noProof/>
          <w:sz w:val="22"/>
          <w:szCs w:val="22"/>
        </w:rPr>
        <w:t>benefit-sharing</w:t>
      </w:r>
      <w:r w:rsidRPr="0008241C">
        <w:rPr>
          <w:sz w:val="22"/>
          <w:szCs w:val="22"/>
        </w:rPr>
        <w:t xml:space="preserve">, it is the approach taken by countries to </w:t>
      </w:r>
      <w:r w:rsidRPr="0008241C">
        <w:rPr>
          <w:noProof/>
          <w:sz w:val="22"/>
          <w:szCs w:val="22"/>
        </w:rPr>
        <w:t>adapt</w:t>
      </w:r>
      <w:r w:rsidRPr="0008241C">
        <w:rPr>
          <w:sz w:val="22"/>
          <w:szCs w:val="22"/>
        </w:rPr>
        <w:t xml:space="preserve"> the CBD principles through national policies and legislation that is critical to its </w:t>
      </w:r>
      <w:r w:rsidRPr="0008241C">
        <w:rPr>
          <w:noProof/>
          <w:sz w:val="22"/>
          <w:szCs w:val="22"/>
        </w:rPr>
        <w:t>effective</w:t>
      </w:r>
      <w:r w:rsidRPr="0008241C">
        <w:rPr>
          <w:sz w:val="22"/>
          <w:szCs w:val="22"/>
        </w:rPr>
        <w:t xml:space="preserve"> and context-specific implementation </w:t>
      </w:r>
      <w:r w:rsidRPr="0008241C">
        <w:rPr>
          <w:sz w:val="22"/>
          <w:szCs w:val="22"/>
        </w:rPr>
        <w:fldChar w:fldCharType="begin" w:fldLock="1"/>
      </w:r>
      <w:r w:rsidRPr="0008241C">
        <w:rPr>
          <w:sz w:val="22"/>
          <w:szCs w:val="22"/>
        </w:rPr>
        <w:instrText>ADDIN CSL_CITATION {"citationItems":[{"id":"ITEM-1","itemData":{"abstract":"About the Centre for International Sustainable Development Law (CISDL) The mission of the CISDL is to promote sustainable societies and the protection of ecosystems by advancing the understanding, development and implementation of international sustainable development law. The CISDL is an independent legal research centre that collaborates with the McGill University Faculty of Law and also works with a network of developing countries' faculties of law. The CISDL is engaged in six primary areas of sustainable development law research including: trade, investment and competition law; natural resources law; biodiversity and biosafety law; climate change and vulnerability law; human rights and poverty eradication in sustainable development law; and health and hazards in sustainable development law. As a result of its ongoing legal scholarship and research, the CISDL publishes books, articles, working papers and legal briefs in English, Spanish and French. The CISDL hosts academic workshops, dialogue sessions, legal expert panels, law courses and seminar series and conferences. It provides instructors, lectures and capacity building materials for developing country governments and international organizations in national and international law in the field of sustainable development, and works with countries to develop national laws to implement international treaties in these areas.","author":[{"dropping-particle":"","family":"Cabrera Medaglia","given":"Jorge","non-dropping-particle":"","parse-names":false,"suffix":""},{"dropping-particle":"","family":"Perron-Welch","given":"Frederic","non-dropping-particle":"","parse-names":false,"suffix":""},{"dropping-particle":"","family":"Phillips","given":"Freedom-Kai","non-dropping-particle":"","parse-names":false,"suffix":""}],"edition":"3","id":"ITEM-1","issued":{"date-parts":[["2014"]]},"page":"125","publisher":"Centre for International Sustainable Development Law (CISDL)","publisher-place":"Montreal","title":"Overview of National and Regional Measures on Access and Benefit Sharing: Challenges and Opportunities in Implementing the Nagoya Protocol - Third Edition","type":"article"},"uris":["http://www.mendeley.com/documents/?uuid=31928169-a181-4bfc-981d-1ac0c07df665"]}],"mendeley":{"formattedCitation":"(Cabrera Medaglia &lt;i&gt;et al.&lt;/i&gt;, 2014)","plainTextFormattedCitation":"(Cabrera Medaglia et al., 2014)","previouslyFormattedCitation":"(Cabrera Medaglia &lt;i&gt;et al.&lt;/i&gt;, 2014)"},"properties":{"noteIndex":0},"schema":"https://github.com/citation-style-language/schema/raw/master/csl-citation.json"}</w:instrText>
      </w:r>
      <w:r w:rsidRPr="0008241C">
        <w:rPr>
          <w:sz w:val="22"/>
          <w:szCs w:val="22"/>
        </w:rPr>
        <w:fldChar w:fldCharType="separate"/>
      </w:r>
      <w:r w:rsidRPr="0008241C">
        <w:rPr>
          <w:noProof/>
          <w:sz w:val="22"/>
          <w:szCs w:val="22"/>
        </w:rPr>
        <w:t xml:space="preserve">(Cabrera Medaglia </w:t>
      </w:r>
      <w:r w:rsidRPr="0008241C">
        <w:rPr>
          <w:i/>
          <w:noProof/>
          <w:sz w:val="22"/>
          <w:szCs w:val="22"/>
        </w:rPr>
        <w:t>et al.</w:t>
      </w:r>
      <w:r w:rsidRPr="0008241C">
        <w:rPr>
          <w:noProof/>
          <w:sz w:val="22"/>
          <w:szCs w:val="22"/>
        </w:rPr>
        <w:t>, 2014)</w:t>
      </w:r>
      <w:r w:rsidRPr="0008241C">
        <w:rPr>
          <w:sz w:val="22"/>
          <w:szCs w:val="22"/>
        </w:rPr>
        <w:fldChar w:fldCharType="end"/>
      </w:r>
      <w:r w:rsidRPr="0008241C">
        <w:rPr>
          <w:sz w:val="22"/>
          <w:szCs w:val="22"/>
        </w:rPr>
        <w:t xml:space="preserve">. Indeed, ABS is considered to be amongst the most controversial policy and regulatory issues in international and national contexts ever since the CBD entered into force over two decades ago </w:t>
      </w:r>
      <w:r w:rsidRPr="0008241C">
        <w:rPr>
          <w:sz w:val="22"/>
          <w:szCs w:val="22"/>
        </w:rPr>
        <w:fldChar w:fldCharType="begin" w:fldLock="1"/>
      </w:r>
      <w:r w:rsidRPr="0008241C">
        <w:rPr>
          <w:sz w:val="22"/>
          <w:szCs w:val="22"/>
        </w:rPr>
        <w:instrText>ADDIN CSL_CITATION {"citationItems":[{"id":"ITEM-1","itemData":{"ISSN":"14629011","abstract":"The Subsidiary Body on Scientific, Technical and Technological Advice (SBSTTA) to the Convention on Biological Diversity (CBD) has become the centre of heated debates concerning its function as the science–policy interface of the Convention. Based on explorations of the role, nature, and organisation of scientific advice mechanisms for multilateral environmental agreements in general, we give reasons for SBSTTA's inherently political role in the current governance process of the CBD, and then explore ways to enhance SBSTTA's effectiveness as a science–policy interface, going beyond the usual view that it should merely be “more scientific”. As the quality of SBSTTA's work depends primarily on the processes that guide the discussions during its meetings and on the material on which these discussions are based, we suggest that SBSTTA (a) improves its scientific foundation by systematically strengthening its relations to more scientific institutions outside the formal CBD regime, and (b) focuses on providing for a more substantive political debate to resolve alternative policy choices during its meetings. For this approach to succeed there is a need for a mechanism that provides SBSTTA with timely, salient, legitimate, and credible advice—a role that an International Mechanism of Scientific Expertise on Biodiversity (IMoSEB) could well provide.","author":[{"dropping-particle":"","family":"Koetz","given":"Thomas","non-dropping-particle":"","parse-names":false,"suffix":""},{"dropping-particle":"","family":"Bridgewater","given":"Peter","non-dropping-particle":"","parse-names":false,"suffix":""},{"dropping-particle":"","family":"Hove","given":"Sybille","non-dropping-particle":"van den","parse-names":false,"suffix":""},{"dropping-particle":"","family":"Siebenhüner","given":"Bernd","non-dropping-particle":"","parse-names":false,"suffix":""}],"container-title":"Environmental Science &amp; Policy","id":"ITEM-1","issue":"6","issued":{"date-parts":[["2008","10"]]},"page":"505-516","title":"The role of the Subsidiary Body on Scientific, Technical and Technological Advice to the Convention on Biological Diversity as science–policy interface","type":"article-journal","volume":"11"},"uris":["http://www.mendeley.com/documents/?uuid=b1d50f0d-9291-4dd6-bba3-13f6030df0cd"]}],"mendeley":{"formattedCitation":"(Koetz &lt;i&gt;et al.&lt;/i&gt;, 2008)","plainTextFormattedCitation":"(Koetz et al., 2008)","previouslyFormattedCitation":"(Koetz &lt;i&gt;et al.&lt;/i&gt;, 2008)"},"properties":{"noteIndex":0},"schema":"https://github.com/citation-style-language/schema/raw/master/csl-citation.json"}</w:instrText>
      </w:r>
      <w:r w:rsidRPr="0008241C">
        <w:rPr>
          <w:sz w:val="22"/>
          <w:szCs w:val="22"/>
        </w:rPr>
        <w:fldChar w:fldCharType="separate"/>
      </w:r>
      <w:r w:rsidRPr="0008241C">
        <w:rPr>
          <w:noProof/>
          <w:sz w:val="22"/>
          <w:szCs w:val="22"/>
        </w:rPr>
        <w:t xml:space="preserve">(Koetz </w:t>
      </w:r>
      <w:r w:rsidRPr="0008241C">
        <w:rPr>
          <w:i/>
          <w:noProof/>
          <w:sz w:val="22"/>
          <w:szCs w:val="22"/>
        </w:rPr>
        <w:t>et al.</w:t>
      </w:r>
      <w:r w:rsidRPr="0008241C">
        <w:rPr>
          <w:noProof/>
          <w:sz w:val="22"/>
          <w:szCs w:val="22"/>
        </w:rPr>
        <w:t>, 2008)</w:t>
      </w:r>
      <w:r w:rsidRPr="0008241C">
        <w:rPr>
          <w:sz w:val="22"/>
          <w:szCs w:val="22"/>
        </w:rPr>
        <w:fldChar w:fldCharType="end"/>
      </w:r>
      <w:r w:rsidRPr="0008241C">
        <w:rPr>
          <w:sz w:val="22"/>
          <w:szCs w:val="22"/>
        </w:rPr>
        <w:t xml:space="preserve">. The challenges facing </w:t>
      </w:r>
      <w:r w:rsidRPr="0008241C">
        <w:rPr>
          <w:noProof/>
          <w:sz w:val="22"/>
          <w:szCs w:val="22"/>
        </w:rPr>
        <w:t>operationalisation</w:t>
      </w:r>
      <w:r w:rsidRPr="0008241C">
        <w:rPr>
          <w:sz w:val="22"/>
          <w:szCs w:val="22"/>
        </w:rPr>
        <w:t xml:space="preserve"> of ABS policies and effective implementation relate to both access to genetic resources and </w:t>
      </w:r>
      <w:r w:rsidRPr="0008241C">
        <w:rPr>
          <w:noProof/>
          <w:sz w:val="22"/>
          <w:szCs w:val="22"/>
        </w:rPr>
        <w:t>benefit-sharing</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ISBN":"9781135135478","abstract":"13 Conclusions: an assessment of global governance of genetic resources after the Nagoya ProtocolIndex. This book analyses the status and prospects of the global governance of Access Benefit Sharing (ABS) in the aftermath of 2010's Nagoya Protocol to the Convention on Biological Diversity (CBD). The CBD's initial 1992 framework of global ABS governance established the objective of sharing the benefits arising from the use of genetic resources fairly between countries and communities. Since then, ABS has been a contested issue in international politics - not least due to the failure of effective implementation of the original CBD framework. The Nagoya Protocol therefore aims to improve and enhanc. Cover; Title Page; Copyright Page; Table of Contents; List of figures and tables; List of contributors; Foreword; About COST; Acknowledgements; Abbreviations; 1 Global governance of genetic resources: background and analytical framework; 2 The term 'genetic resources': flexible and dynamic while providing legal certainty?; 3 The negotiations of the Nagoya Protocol: issues, coalitions, and process; 4 The role of non-state actors in the Nagoya Protocol negotiations; 5 The role of the European Union in the Nagoya Protocol negotiations: self-interested bridge building. 6 The role of Switzerland in the Nagoya Protocol negotiations7 Goals, strategies and success of the African Group in the negotiations of the Nagoya Protocol; 8 The Nagoya Protocol and the diffusion of economic instruments for ecosystem services in international environmental governance; 9 Beyond Nagoya: towards a legally functional system of access and benefit sharing; 10 The impact of the Nagoya Protocol on the evolving institutional complex of ABS governance; 11 Balancing ABS and IPR governance in the aquaculture sector; 12 Governance options for ex-situ collections in academic research.","author":[{"dropping-particle":"","family":"Tvedt","given":"M.W.","non-dropping-particle":"","parse-names":false,"suffix":""},{"dropping-particle":"","family":"Schei","given":"P.J.","non-dropping-particle":"","parse-names":false,"suffix":""}],"chapter-number":"2","container-title":"Global Governance of Genetic Resources Access and Benefit Sharing after the Nagoya Protocol","editor":[{"dropping-particle":"","family":"Oberthür","given":"Sebastian.","non-dropping-particle":"","parse-names":false,"suffix":""},{"dropping-particle":"","family":"Rosendal","given":"G. Kristin.","non-dropping-particle":"","parse-names":false,"suffix":""}],"id":"ITEM-1","issued":{"date-parts":[["2014"]]},"page":"282","publisher":"Routledge, Taylor and Francis","publisher-place":"London","title":"The term ‘genetic resources’: flexible and dynamic while providing legal certainty?","type":"chapter"},"uris":["http://www.mendeley.com/documents/?uuid=29cc3023-1804-30aa-b0a0-0c5316e4e212"]}],"mendeley":{"formattedCitation":"(Tvedt &amp; Schei, 2014)","plainTextFormattedCitation":"(Tvedt &amp; Schei, 2014)","previouslyFormattedCitation":"(Tvedt &amp; Schei, 2014)"},"properties":{"noteIndex":0},"schema":"https://github.com/citation-style-language/schema/raw/master/csl-citation.json"}</w:instrText>
      </w:r>
      <w:r w:rsidRPr="0008241C">
        <w:rPr>
          <w:sz w:val="22"/>
          <w:szCs w:val="22"/>
        </w:rPr>
        <w:fldChar w:fldCharType="separate"/>
      </w:r>
      <w:r w:rsidRPr="0008241C">
        <w:rPr>
          <w:noProof/>
          <w:sz w:val="22"/>
          <w:szCs w:val="22"/>
        </w:rPr>
        <w:t>(Tvedt &amp; Schei, 2014)</w:t>
      </w:r>
      <w:r w:rsidRPr="0008241C">
        <w:rPr>
          <w:sz w:val="22"/>
          <w:szCs w:val="22"/>
        </w:rPr>
        <w:fldChar w:fldCharType="end"/>
      </w:r>
      <w:r w:rsidRPr="0008241C">
        <w:rPr>
          <w:sz w:val="22"/>
          <w:szCs w:val="22"/>
        </w:rPr>
        <w:t xml:space="preserve">. Though ABS regulations generally address legal certainty and transparency in requirements for obtaining access, weak institutional arrangements lacking coordination between relevant agencies/stakeholders can pose a </w:t>
      </w:r>
      <w:r w:rsidRPr="0008241C">
        <w:rPr>
          <w:noProof/>
          <w:sz w:val="22"/>
          <w:szCs w:val="22"/>
        </w:rPr>
        <w:t>hindrance</w:t>
      </w:r>
      <w:r w:rsidRPr="0008241C">
        <w:rPr>
          <w:sz w:val="22"/>
          <w:szCs w:val="22"/>
        </w:rPr>
        <w:t xml:space="preserve">. Often procedural steps for obtaining Prior Informed Consent (PIC) and Mutually Agreed Terms (MAT) are not clearly defined, particularly when PIC and MAT are required not only from a single stakeholder (e.g. government agency) but also from local or indigenous communities. </w:t>
      </w:r>
      <w:r w:rsidRPr="0008241C">
        <w:rPr>
          <w:noProof/>
          <w:sz w:val="22"/>
          <w:szCs w:val="22"/>
        </w:rPr>
        <w:t>This</w:t>
      </w:r>
      <w:r w:rsidRPr="0008241C">
        <w:rPr>
          <w:sz w:val="22"/>
          <w:szCs w:val="22"/>
        </w:rPr>
        <w:t xml:space="preserve"> is particularly significant as ABS generally aims to ensure the safeguarding of traditional knowledge associated with genetic resources. For instance, the ASEAN Framework Agreement on ABS states that local communities must be actively involved in the PIC process such that community practices and customary laws are respected </w:t>
      </w:r>
      <w:r w:rsidRPr="0008241C">
        <w:rPr>
          <w:sz w:val="22"/>
          <w:szCs w:val="22"/>
        </w:rPr>
        <w:fldChar w:fldCharType="begin" w:fldLock="1"/>
      </w:r>
      <w:r w:rsidRPr="0008241C">
        <w:rPr>
          <w:sz w:val="22"/>
          <w:szCs w:val="22"/>
        </w:rPr>
        <w:instrText>ADDIN CSL_CITATION {"citationItems":[{"id":"ITEM-1","itemData":{"abstract":"The Member States of the Association of South East Asian Nations (ASEAN): CONSCIOUS of the fact that the Member States of the Association of South East Asian Nations possess ecosystems considered as among the most diverse in the world in which the ASEAN have a common interest; REALIZING the value of biological and genetic resources in the development of products, compounds and substances that have medicinal, industrial, agricultural and related applications; RECOGNIZING that access to biological and genetic resources are currently unregulated, thus the urgent need to protect ASEAN interests in these biological and genetic resources from biopiracy; NOTING the provisions of the Convention on Biological Diversity on the sovereignty of States over their genetic resources and the need to promote the conservation and sustainable use of these resources as well as the fair and equitable sharing of benefits arising from its utilization; RECALLING the numerous decisions of the Conference of the Parties of the Convention on Biological Diversity promoting and encouraging regional approaches to access and benefit-sharing arrangements; RESPECTING the sovereignty of each Member State over their biological and genetic resources; AWARE of the fundamental principle that the prior informed consent of the Member State and its indigenous peoples and local communities embodying traditional lifestyles would have to be secured before access can take place; ACKNOWLEDGING the need to ensure the uniformity and consistency of access regulations in the ASEAN region by setting minimum requirements for national implementation and maximize opportunities for the conservation and sustainable use of biological and genetic resources. Have agreed as follows: Article 1 -Declaration of Principles The Association of South East Asian Nations (ASEAN) adheres to the following principles with regards to access to biological and genetic resources: That the Member States have sovereignty over biological and genetic resources within their territories in accordance with the provisions of the Convention on Biological Diversity;","author":[{"dropping-particle":"","family":"ASEAN","given":"","non-dropping-particle":"","parse-names":false,"suffix":""}],"id":"ITEM-1","issued":{"date-parts":[["2000"]]},"publisher":"Member States of the Association of South East Asian Nations (ASEAN)","title":"The ASEAN Framework Agreement on Access to Biological and Genetic Resources","type":"article"},"uris":["http://www.mendeley.com/documents/?uuid=019533cc-c1d2-4112-9e44-02ec0453ac15"]},{"id":"ITEM-2","itemData":{"author":[{"dropping-particle":"","family":"Foronda","given":"A.C.T.M.","non-dropping-particle":"","parse-names":false,"suffix":""}],"id":"ITEM-2","issued":{"date-parts":[["2013"]]},"title":"An Urgent Need: Institutionalizing Access to Genetic Resources and Benefit Sharing in Southeast Asia","type":"report"},"uris":["http://www.mendeley.com/documents/?uuid=8411025c-6248-4cdb-a202-de35e0e6dbd7"]}],"mendeley":{"formattedCitation":"(ASEAN, 2000; Foronda, 2013)","plainTextFormattedCitation":"(ASEAN, 2000; Foronda, 2013)","previouslyFormattedCitation":"(ASEAN, 2000; Foronda, 2013)"},"properties":{"noteIndex":0},"schema":"https://github.com/citation-style-language/schema/raw/master/csl-citation.json"}</w:instrText>
      </w:r>
      <w:r w:rsidRPr="0008241C">
        <w:rPr>
          <w:sz w:val="22"/>
          <w:szCs w:val="22"/>
        </w:rPr>
        <w:fldChar w:fldCharType="separate"/>
      </w:r>
      <w:r w:rsidRPr="0008241C">
        <w:rPr>
          <w:noProof/>
          <w:sz w:val="22"/>
          <w:szCs w:val="22"/>
        </w:rPr>
        <w:t>(ASEAN, 2000; Foronda, 2013)</w:t>
      </w:r>
      <w:r w:rsidRPr="0008241C">
        <w:rPr>
          <w:sz w:val="22"/>
          <w:szCs w:val="22"/>
        </w:rPr>
        <w:fldChar w:fldCharType="end"/>
      </w:r>
      <w:r w:rsidRPr="0008241C">
        <w:rPr>
          <w:sz w:val="22"/>
          <w:szCs w:val="22"/>
        </w:rPr>
        <w:t>. At the same time, issues of ownership of genetic resources have to be clearly defined. Most ABS regulations require setting up of mechanisms for sharing of monetary as well as non-monetary benefits.</w:t>
      </w:r>
    </w:p>
    <w:p w14:paraId="3DDBC5CC" w14:textId="77777777" w:rsidR="00A01204" w:rsidRPr="0008241C" w:rsidRDefault="00A01204" w:rsidP="00A01204">
      <w:pPr>
        <w:rPr>
          <w:sz w:val="22"/>
          <w:szCs w:val="22"/>
        </w:rPr>
      </w:pPr>
    </w:p>
    <w:p w14:paraId="333FF8D4" w14:textId="77777777" w:rsidR="00A01204" w:rsidRPr="0008241C" w:rsidRDefault="00A01204" w:rsidP="00A01204">
      <w:pPr>
        <w:rPr>
          <w:sz w:val="22"/>
          <w:szCs w:val="22"/>
        </w:rPr>
      </w:pPr>
      <w:r w:rsidRPr="0008241C">
        <w:rPr>
          <w:sz w:val="22"/>
          <w:szCs w:val="22"/>
        </w:rPr>
        <w:t xml:space="preserve">Moreover, though MAT operates </w:t>
      </w:r>
      <w:r w:rsidRPr="0008241C">
        <w:rPr>
          <w:noProof/>
          <w:sz w:val="22"/>
          <w:szCs w:val="22"/>
        </w:rPr>
        <w:t>mainly</w:t>
      </w:r>
      <w:r w:rsidRPr="0008241C">
        <w:rPr>
          <w:sz w:val="22"/>
          <w:szCs w:val="22"/>
        </w:rPr>
        <w:t xml:space="preserve"> via legal contracts to regulate access and exchange and share the benefits and returns, there is a need for </w:t>
      </w:r>
      <w:r w:rsidRPr="0008241C">
        <w:rPr>
          <w:noProof/>
          <w:sz w:val="22"/>
          <w:szCs w:val="22"/>
        </w:rPr>
        <w:t>more explicit</w:t>
      </w:r>
      <w:r w:rsidRPr="0008241C">
        <w:rPr>
          <w:sz w:val="22"/>
          <w:szCs w:val="22"/>
        </w:rPr>
        <w:t xml:space="preserve"> incentives for private players/companies to enter into such </w:t>
      </w:r>
      <w:r w:rsidRPr="0008241C">
        <w:rPr>
          <w:noProof/>
          <w:sz w:val="22"/>
          <w:szCs w:val="22"/>
        </w:rPr>
        <w:t>contracts</w:t>
      </w:r>
      <w:r w:rsidRPr="0008241C">
        <w:rPr>
          <w:sz w:val="22"/>
          <w:szCs w:val="22"/>
        </w:rPr>
        <w:t xml:space="preserve">. Besides the inherent complexity </w:t>
      </w:r>
      <w:r w:rsidRPr="0008241C">
        <w:rPr>
          <w:noProof/>
          <w:sz w:val="22"/>
          <w:szCs w:val="22"/>
        </w:rPr>
        <w:t>of</w:t>
      </w:r>
      <w:r w:rsidRPr="0008241C">
        <w:rPr>
          <w:sz w:val="22"/>
          <w:szCs w:val="22"/>
        </w:rPr>
        <w:t xml:space="preserve"> ABS, contract law for ABS is also not yet </w:t>
      </w:r>
      <w:r w:rsidRPr="0008241C">
        <w:rPr>
          <w:noProof/>
          <w:sz w:val="22"/>
          <w:szCs w:val="22"/>
        </w:rPr>
        <w:t>thoroughly</w:t>
      </w:r>
      <w:r w:rsidRPr="0008241C">
        <w:rPr>
          <w:sz w:val="22"/>
          <w:szCs w:val="22"/>
        </w:rPr>
        <w:t xml:space="preserve"> investigated being a relatively new field </w:t>
      </w:r>
      <w:r w:rsidRPr="0008241C">
        <w:rPr>
          <w:sz w:val="22"/>
          <w:szCs w:val="22"/>
        </w:rPr>
        <w:fldChar w:fldCharType="begin" w:fldLock="1"/>
      </w:r>
      <w:r w:rsidRPr="0008241C">
        <w:rPr>
          <w:sz w:val="22"/>
          <w:szCs w:val="22"/>
        </w:rPr>
        <w:instrText>ADDIN CSL_CITATION {"citationItems":[{"id":"ITEM-1","itemData":{"ISBN":"9781135135478","abstract":"13 Conclusions: an assessment of global governance of genetic resources after the Nagoya ProtocolIndex. This book analyses the status and prospects of the global governance of Access Benefit Sharing (ABS) in the aftermath of 2010's Nagoya Protocol to the Convention on Biological Diversity (CBD). The CBD's initial 1992 framework of global ABS governance established the objective of sharing the benefits arising from the use of genetic resources fairly between countries and communities. Since then, ABS has been a contested issue in international politics - not least due to the failure of effective implementation of the original CBD framework. The Nagoya Protocol therefore aims to improve and enhanc. Cover; Title Page; Copyright Page; Table of Contents; List of figures and tables; List of contributors; Foreword; About COST; Acknowledgements; Abbreviations; 1 Global governance of genetic resources: background and analytical framework; 2 The term 'genetic resources': flexible and dynamic while providing legal certainty?; 3 The negotiations of the Nagoya Protocol: issues, coalitions, and process; 4 The role of non-state actors in the Nagoya Protocol negotiations; 5 The role of the European Union in the Nagoya Protocol negotiations: self-interested bridge building. 6 The role of Switzerland in the Nagoya Protocol negotiations7 Goals, strategies and success of the African Group in the negotiations of the Nagoya Protocol; 8 The Nagoya Protocol and the diffusion of economic instruments for ecosystem services in international environmental governance; 9 Beyond Nagoya: towards a legally functional system of access and benefit sharing; 10 The impact of the Nagoya Protocol on the evolving institutional complex of ABS governance; 11 Balancing ABS and IPR governance in the aquaculture sector; 12 Governance options for ex-situ collections in academic research.","author":[{"dropping-particle":"","family":"Tvedt","given":"M.W.","non-dropping-particle":"","parse-names":false,"suffix":""},{"dropping-particle":"","family":"Schei","given":"P.J.","non-dropping-particle":"","parse-names":false,"suffix":""}],"chapter-number":"2","container-title":"Global Governance of Genetic Resources Access and Benefit Sharing after the Nagoya Protocol","editor":[{"dropping-particle":"","family":"Oberthür","given":"Sebastian.","non-dropping-particle":"","parse-names":false,"suffix":""},{"dropping-particle":"","family":"Rosendal","given":"G. Kristin.","non-dropping-particle":"","parse-names":false,"suffix":""}],"id":"ITEM-1","issued":{"date-parts":[["2014"]]},"page":"282","publisher":"Routledge, Taylor and Francis","publisher-place":"London","title":"The term ‘genetic resources’: flexible and dynamic while providing legal certainty?","type":"chapter"},"uris":["http://www.mendeley.com/documents/?uuid=29cc3023-1804-30aa-b0a0-0c5316e4e212"]}],"mendeley":{"formattedCitation":"(Tvedt &amp; Schei, 2014)","plainTextFormattedCitation":"(Tvedt &amp; Schei, 2014)","previouslyFormattedCitation":"(Tvedt &amp; Schei, 2014)"},"properties":{"noteIndex":0},"schema":"https://github.com/citation-style-language/schema/raw/master/csl-citation.json"}</w:instrText>
      </w:r>
      <w:r w:rsidRPr="0008241C">
        <w:rPr>
          <w:sz w:val="22"/>
          <w:szCs w:val="22"/>
        </w:rPr>
        <w:fldChar w:fldCharType="separate"/>
      </w:r>
      <w:r w:rsidRPr="0008241C">
        <w:rPr>
          <w:noProof/>
          <w:sz w:val="22"/>
          <w:szCs w:val="22"/>
        </w:rPr>
        <w:t>(Tvedt &amp; Schei, 2014)</w:t>
      </w:r>
      <w:r w:rsidRPr="0008241C">
        <w:rPr>
          <w:sz w:val="22"/>
          <w:szCs w:val="22"/>
        </w:rPr>
        <w:fldChar w:fldCharType="end"/>
      </w:r>
      <w:r w:rsidRPr="0008241C">
        <w:rPr>
          <w:sz w:val="22"/>
          <w:szCs w:val="22"/>
        </w:rPr>
        <w:t xml:space="preserve">. Nevertheless, ABS offers significant opportunities for supporting biodiversity conservation while safeguarding traditional </w:t>
      </w:r>
      <w:r w:rsidRPr="0008241C">
        <w:rPr>
          <w:sz w:val="22"/>
          <w:szCs w:val="22"/>
        </w:rPr>
        <w:lastRenderedPageBreak/>
        <w:t xml:space="preserve">knowledge and providing a means for encouraging equity in the </w:t>
      </w:r>
      <w:r w:rsidRPr="0008241C">
        <w:rPr>
          <w:noProof/>
          <w:sz w:val="22"/>
          <w:szCs w:val="22"/>
        </w:rPr>
        <w:t>sharing</w:t>
      </w:r>
      <w:r w:rsidRPr="0008241C">
        <w:rPr>
          <w:sz w:val="22"/>
          <w:szCs w:val="22"/>
        </w:rPr>
        <w:t xml:space="preserve"> of benefits accruing from the </w:t>
      </w:r>
      <w:r w:rsidRPr="0008241C">
        <w:rPr>
          <w:noProof/>
          <w:sz w:val="22"/>
          <w:szCs w:val="22"/>
        </w:rPr>
        <w:t>utilisation</w:t>
      </w:r>
      <w:r w:rsidRPr="0008241C">
        <w:rPr>
          <w:sz w:val="22"/>
          <w:szCs w:val="22"/>
        </w:rPr>
        <w:t xml:space="preserve"> of genetic resources.</w:t>
      </w:r>
    </w:p>
    <w:p w14:paraId="3839AF10" w14:textId="77777777" w:rsidR="00A01204" w:rsidRPr="0008241C" w:rsidRDefault="00A01204" w:rsidP="00A01204">
      <w:pPr>
        <w:rPr>
          <w:sz w:val="22"/>
          <w:szCs w:val="22"/>
        </w:rPr>
      </w:pPr>
    </w:p>
    <w:p w14:paraId="17FDCEAF"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21" w:name="_Toc504317384"/>
      <w:bookmarkStart w:id="1922" w:name="_Toc504318077"/>
      <w:bookmarkStart w:id="1923" w:name="_Toc504321423"/>
      <w:bookmarkStart w:id="1924" w:name="_Toc524048102"/>
      <w:r w:rsidRPr="0008241C">
        <w:rPr>
          <w:b/>
          <w:sz w:val="22"/>
          <w:szCs w:val="24"/>
        </w:rPr>
        <w:t>6.4.2.6</w:t>
      </w:r>
      <w:r w:rsidRPr="0008241C">
        <w:rPr>
          <w:b/>
          <w:sz w:val="22"/>
          <w:szCs w:val="24"/>
        </w:rPr>
        <w:tab/>
        <w:t>Investments in natural capital</w:t>
      </w:r>
      <w:bookmarkEnd w:id="1921"/>
      <w:bookmarkEnd w:id="1922"/>
      <w:bookmarkEnd w:id="1923"/>
      <w:bookmarkEnd w:id="1924"/>
    </w:p>
    <w:p w14:paraId="7EEEC931" w14:textId="77777777" w:rsidR="00A01204" w:rsidRPr="0008241C" w:rsidRDefault="00A01204" w:rsidP="00A01204">
      <w:pPr>
        <w:rPr>
          <w:sz w:val="22"/>
          <w:szCs w:val="22"/>
        </w:rPr>
      </w:pPr>
    </w:p>
    <w:p w14:paraId="29A950CB" w14:textId="121E9848" w:rsidR="00A01204" w:rsidRPr="0008241C" w:rsidRDefault="00A01204" w:rsidP="00A01204">
      <w:pPr>
        <w:rPr>
          <w:sz w:val="22"/>
          <w:szCs w:val="22"/>
        </w:rPr>
      </w:pPr>
      <w:r w:rsidRPr="0008241C">
        <w:rPr>
          <w:sz w:val="22"/>
          <w:szCs w:val="22"/>
        </w:rPr>
        <w:t xml:space="preserve">Investments in ecosystem restoration and sustainable management can benefit multiple policy sectors and help achieve policy goal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 Several initiatives exist to invest in natural capital in the region (Figure 6.6). These apply to urban development (</w:t>
      </w:r>
      <w:r w:rsidRPr="0008241C">
        <w:rPr>
          <w:sz w:val="22"/>
          <w:szCs w:val="22"/>
        </w:rPr>
        <w:fldChar w:fldCharType="begin"/>
      </w:r>
      <w:r w:rsidRPr="0008241C">
        <w:rPr>
          <w:sz w:val="22"/>
          <w:szCs w:val="22"/>
        </w:rPr>
        <w:instrText xml:space="preserve"> REF _Ref497998138 \h  \* MERGEFORMAT </w:instrText>
      </w:r>
      <w:r w:rsidRPr="0008241C">
        <w:rPr>
          <w:sz w:val="22"/>
          <w:szCs w:val="22"/>
        </w:rPr>
      </w:r>
      <w:r w:rsidRPr="0008241C">
        <w:rPr>
          <w:sz w:val="22"/>
          <w:szCs w:val="22"/>
        </w:rPr>
        <w:fldChar w:fldCharType="separate"/>
      </w:r>
      <w:r w:rsidR="00D74032" w:rsidRPr="00D74032">
        <w:rPr>
          <w:sz w:val="22"/>
          <w:szCs w:val="22"/>
        </w:rPr>
        <w:t>Box 6.5</w:t>
      </w:r>
      <w:r w:rsidRPr="0008241C">
        <w:rPr>
          <w:sz w:val="22"/>
          <w:szCs w:val="22"/>
        </w:rPr>
        <w:fldChar w:fldCharType="end"/>
      </w:r>
      <w:r w:rsidRPr="0008241C">
        <w:rPr>
          <w:sz w:val="22"/>
          <w:szCs w:val="22"/>
        </w:rPr>
        <w:t xml:space="preserve">), water purification and </w:t>
      </w:r>
      <w:r w:rsidRPr="0008241C">
        <w:rPr>
          <w:noProof/>
          <w:sz w:val="22"/>
          <w:szCs w:val="22"/>
        </w:rPr>
        <w:t>wastewater</w:t>
      </w:r>
      <w:r w:rsidRPr="0008241C">
        <w:rPr>
          <w:sz w:val="22"/>
          <w:szCs w:val="22"/>
        </w:rPr>
        <w:t xml:space="preserve"> treatment, regional development, transport and tourism as well as protection from natural hazards and for public health. In the light of expected needs for significant investment in adaptation to climate change, investing in restoring degraded ecosystems also has </w:t>
      </w:r>
      <w:r w:rsidRPr="0008241C">
        <w:rPr>
          <w:noProof/>
          <w:sz w:val="22"/>
          <w:szCs w:val="22"/>
        </w:rPr>
        <w:t>significant</w:t>
      </w:r>
      <w:r w:rsidRPr="0008241C">
        <w:rPr>
          <w:sz w:val="22"/>
          <w:szCs w:val="22"/>
        </w:rPr>
        <w:t xml:space="preserve"> potential for many policy sectors, for example, enhancing the productive capacity of agricultural systems under conditions of increased climate fluctuations and unpredictability, and also providing buffering services against extreme weather events </w:t>
      </w:r>
      <w:r w:rsidRPr="0008241C">
        <w:rPr>
          <w:sz w:val="22"/>
          <w:szCs w:val="22"/>
        </w:rPr>
        <w:fldChar w:fldCharType="begin" w:fldLock="1"/>
      </w:r>
      <w:r w:rsidRPr="0008241C">
        <w:rPr>
          <w:sz w:val="22"/>
          <w:szCs w:val="22"/>
        </w:rPr>
        <w:instrText>ADDIN CSL_CITATION {"citationItems":[{"id":"ITEM-1","itemData":{"DOI":"10.1080/21513732.2014.997292","ISBN":"2151-3732","ISSN":"2151-3732","abstract":"Coastal human settlements are becoming increasingly vulnerable to natural disasters such as tsunamis and cyclones. Recent events, including the Indian Ocean Tsunami in 2004 and Typhoon Haiyan in 2013, have brought the issue of coastal protection to the forefront in many countries across the globe. We conducted a review of recent research regarding the extent of coastal protection provided by mangroves that includes observational studies, numerical modeling, and laboratory experiments. We described our findings in a unique outline based on the methodology and event type and concluded that observational studies have not provided conclusive results on the extent of coastal protection provided by mangroves from extreme natural disasters. However, results from several recent numerical and physical models support the mitigating capabilities of mangroves for cyclone storm surges and small tsunamis. Studies on the economic valuation of mangroves have estimated coastal protection to be a major portion of their total value. Further research utilizing robust datasets for multivariate statistical analyses and validation of numerical models is still needed to provide a better assessment of the feasibility of incorporating mangroves into coastal protection plans.","author":[{"dropping-particle":"","family":"Marois","given":"Darryl E","non-dropping-particle":"","parse-names":false,"suffix":""},{"dropping-particle":"","family":"Mitsch","given":"William J","non-dropping-particle":"","parse-names":false,"suffix":""}],"container-title":"International Journal of Biodiversity Science, Ecosystem Services &amp; Management","id":"ITEM-1","issue":"1","issued":{"date-parts":[["2015"]]},"page":"71-83","publisher":"Taylor &amp; Francis","title":"Coastal protection from tsunamis and cyclones provided by mangrove wetlands – a review","type":"article-journal","volume":"11"},"uris":["http://www.mendeley.com/documents/?uuid=42998d32-5e8a-421a-bfa6-9086c5531b92"]}],"mendeley":{"formattedCitation":"(Marois &amp; Mitsch, 2015)","plainTextFormattedCitation":"(Marois &amp; Mitsch, 2015)","previouslyFormattedCitation":"(Marois &amp; Mitsch, 2015)"},"properties":{"noteIndex":0},"schema":"https://github.com/citation-style-language/schema/raw/master/csl-citation.json"}</w:instrText>
      </w:r>
      <w:r w:rsidRPr="0008241C">
        <w:rPr>
          <w:sz w:val="22"/>
          <w:szCs w:val="22"/>
        </w:rPr>
        <w:fldChar w:fldCharType="separate"/>
      </w:r>
      <w:r w:rsidRPr="0008241C">
        <w:rPr>
          <w:noProof/>
          <w:sz w:val="22"/>
          <w:szCs w:val="22"/>
        </w:rPr>
        <w:t>(Marois &amp; Mitsch, 2015)</w:t>
      </w:r>
      <w:r w:rsidRPr="0008241C">
        <w:rPr>
          <w:sz w:val="22"/>
          <w:szCs w:val="22"/>
        </w:rPr>
        <w:fldChar w:fldCharType="end"/>
      </w:r>
      <w:r w:rsidRPr="0008241C">
        <w:rPr>
          <w:sz w:val="22"/>
          <w:szCs w:val="22"/>
        </w:rPr>
        <w:t xml:space="preserve">. Such investments would, however, require expression </w:t>
      </w:r>
      <w:r w:rsidRPr="0008241C">
        <w:rPr>
          <w:noProof/>
          <w:sz w:val="22"/>
          <w:szCs w:val="22"/>
        </w:rPr>
        <w:t>of</w:t>
      </w:r>
      <w:r w:rsidRPr="0008241C">
        <w:rPr>
          <w:sz w:val="22"/>
          <w:szCs w:val="22"/>
        </w:rPr>
        <w:t xml:space="preserve"> multiple values of nature </w:t>
      </w:r>
      <w:r w:rsidRPr="0008241C">
        <w:rPr>
          <w:sz w:val="22"/>
          <w:szCs w:val="22"/>
        </w:rPr>
        <w:fldChar w:fldCharType="begin" w:fldLock="1"/>
      </w:r>
      <w:r w:rsidRPr="0008241C">
        <w:rPr>
          <w:sz w:val="22"/>
          <w:szCs w:val="22"/>
        </w:rPr>
        <w:instrText>ADDIN CSL_CITATION {"citationItems":[{"id":"ITEM-1","itemData":{"DOI":"10.1016/j.cosust.2016.12.006","ISSN":"18773435","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author":[{"dropping-particle":"","family":"Pascual","given":"Unai","non-dropping-particle":"","parse-names":false,"suffix":""},{"dropping-particle":"","family":"Balvanera","given":"Patricia","non-dropping-particle":"","parse-names":false,"suffix":""},{"dropping-particle":"","family":"Díaz","given":"Sandra","non-dropping-particle":"","parse-names":false,"suffix":""},{"dropping-particle":"","family":"Pataki","given":"György","non-dropping-particle":"","parse-names":false,"suffix":""},{"dropping-particle":"","family":"Roth","given":"Eva","non-dropping-particle":"","parse-names":false,"suffix":""},{"dropping-particle":"","family":"Stenseke","given":"Marie","non-dropping-particle":"","parse-names":false,"suffix":""},{"dropping-particle":"","family":"Watson","given":"Robert T","non-dropping-particle":"","parse-names":false,"suffix":""},{"dropping-particle":"","family":"Başak Dessane","given":"Esra","non-dropping-particle":"","parse-names":false,"suffix":""},{"dropping-particle":"","family":"Islar","given":"Mine","non-dropping-particle":"","parse-names":false,"suffix":""},{"dropping-particle":"","family":"Kelemen","given":"Eszter","non-dropping-particle":"","parse-names":false,"suffix":""},{"dropping-particle":"","family":"Maris","given":"Virginie","non-dropping-particle":"","parse-names":false,"suffix":""},{"dropping-particle":"","family":"Quaas","given":"Martin","non-dropping-particle":"","parse-names":false,"suffix":""},{"dropping-particle":"","family":"Subramanian","given":"Suneetha M","non-dropping-particle":"","parse-names":false,"suffix":""},{"dropping-particle":"","family":"Wittmer","given":"Heidi","non-dropping-particle":"","parse-names":false,"suffix":""},{"dropping-particle":"","family":"Adlan","given":"Asia","non-dropping-particle":"","parse-names":false,"suffix":""},{"dropping-particle":"","family":"Ahn","given":"SoEun","non-dropping-particle":"","parse-names":false,"suffix":""},{"dropping-particle":"","family":"Al-Hafedh","given":"Yousef S","non-dropping-particle":"","parse-names":false,"suffix":""},{"dropping-particle":"","family":"Amankwah","given":"Edward","non-dropping-particle":"","parse-names":false,"suffix":""},{"dropping-particle":"","family":"Asah","given":"Stanley T","non-dropping-particle":"","parse-names":false,"suffix":""},{"dropping-particle":"","family":"Berry","given":"Pam","non-dropping-particle":"","parse-names":false,"suffix":""},{"dropping-particle":"","family":"Bilgin","given":"Adem","non-dropping-particle":"","parse-names":false,"suffix":""},{"dropping-particle":"","family":"Breslow","given":"Sara J","non-dropping-particle":"","parse-names":false,"suffix":""},{"dropping-particle":"","family":"Bullock","given":"Craig","non-dropping-particle":"","parse-names":false,"suffix":""},{"dropping-particle":"","family":"Cáceres","given":"Daniel","non-dropping-particle":"","parse-names":false,"suffix":""},{"dropping-particle":"","family":"Daly-Hassen","given":"Hamed","non-dropping-particle":"","parse-names":false,"suffix":""},{"dropping-particle":"","family":"Figueroa","given":"Eugenio","non-dropping-particle":"","parse-names":false,"suffix":""},{"dropping-particle":"","family":"Golden","given":"Christopher D","non-dropping-particle":"","parse-names":false,"suffix":""},{"dropping-particle":"","family":"Gómez-Baggethun","given":"Erik","non-dropping-particle":"","parse-names":false,"suffix":""},{"dropping-particle":"","family":"González-Jiménez","given":"David","non-dropping-particle":"","parse-names":false,"suffix":""},{"dropping-particle":"","family":"Houdet","given":"Joël","non-dropping-particle":"","parse-names":false,"suffix":""},{"dropping-particle":"","family":"Keune","given":"Hans","non-dropping-particle":"","parse-names":false,"suffix":""},{"dropping-particle":"","family":"Kumar","given":"Ritesh","non-dropping-particle":"","parse-names":false,"suffix":""},{"dropping-particle":"","family":"Ma","given":"Keping","non-dropping-particle":"","parse-names":false,"suffix":""},{"dropping-particle":"","family":"May","given":"Peter H","non-dropping-particle":"","parse-names":false,"suffix":""},{"dropping-particle":"","family":"Mead","given":"Aroha","non-dropping-particle":"","parse-names":false,"suffix":""},{"dropping-particle":"","family":"O’Farrell","given":"Patrick","non-dropping-particle":"","parse-names":false,"suffix":""},{"dropping-particle":"","family":"Pandit","given":"Ram","non-dropping-particle":"","parse-names":false,"suffix":""},{"dropping-particle":"","family":"Pengue","given":"Walter","non-dropping-particle":"","parse-names":false,"suffix":""},{"dropping-particle":"","family":"Pichis-Madruga","given":"Ramón","non-dropping-particle":"","parse-names":false,"suffix":""},{"dropping-particle":"","family":"Popa","given":"Florin","non-dropping-particle":"","parse-names":false,"suffix":""},{"dropping-particle":"","family":"Preston","given":"Susan","non-dropping-particle":"","parse-names":false,"suffix":""},{"dropping-particle":"","family":"Pacheco-Balanza","given":"Diego","non-dropping-particle":"","parse-names":false,"suffix":""},{"dropping-particle":"","family":"Saarikoski","given":"Heli","non-dropping-particle":"","parse-names":false,"suffix":""},{"dropping-particle":"","family":"Strassburg","given":"Bernardo B","non-dropping-particle":"","parse-names":false,"suffix":""},{"dropping-particle":"","family":"Belt","given":"Marjan","non-dropping-particle":"van den","parse-names":false,"suffix":""},{"dropping-particle":"","family":"Verma","given":"Madhu","non-dropping-particle":"","parse-names":false,"suffix":""},{"dropping-particle":"","family":"Wickson","given":"Fern","non-dropping-particle":"","parse-names":false,"suffix":""},{"dropping-particle":"","family":"Yagi","given":"Noboyuki","non-dropping-particle":"","parse-names":false,"suffix":""}],"container-title":"Current Opinion in Environmental Sustainability","id":"ITEM-1","issued":{"date-parts":[["2017"]]},"page":"7-16","title":"Valuing nature’s contributions to people: the IPBES approach","type":"article-journal","volume":"26"},"uris":["http://www.mendeley.com/documents/?uuid=87bfb421-41fe-3baf-988d-c4b0f1dca58f"]}],"mendeley":{"formattedCitation":"(Pascual &lt;i&gt;et al.&lt;/i&gt;, 2017)","plainTextFormattedCitation":"(Pascual et al., 2017)","previouslyFormattedCitation":"(Pascual &lt;i&gt;et al.&lt;/i&gt;, 2017)"},"properties":{"noteIndex":0},"schema":"https://github.com/citation-style-language/schema/raw/master/csl-citation.json"}</w:instrText>
      </w:r>
      <w:r w:rsidRPr="0008241C">
        <w:rPr>
          <w:sz w:val="22"/>
          <w:szCs w:val="22"/>
        </w:rPr>
        <w:fldChar w:fldCharType="separate"/>
      </w:r>
      <w:r w:rsidRPr="0008241C">
        <w:rPr>
          <w:noProof/>
          <w:sz w:val="22"/>
          <w:szCs w:val="22"/>
        </w:rPr>
        <w:t xml:space="preserve">(Pascual </w:t>
      </w:r>
      <w:r w:rsidRPr="0008241C">
        <w:rPr>
          <w:i/>
          <w:noProof/>
          <w:sz w:val="22"/>
          <w:szCs w:val="22"/>
        </w:rPr>
        <w:t>et al.</w:t>
      </w:r>
      <w:r w:rsidRPr="0008241C">
        <w:rPr>
          <w:noProof/>
          <w:sz w:val="22"/>
          <w:szCs w:val="22"/>
        </w:rPr>
        <w:t>, 2017)</w:t>
      </w:r>
      <w:r w:rsidRPr="0008241C">
        <w:rPr>
          <w:sz w:val="22"/>
          <w:szCs w:val="22"/>
        </w:rPr>
        <w:fldChar w:fldCharType="end"/>
      </w:r>
      <w:r w:rsidRPr="0008241C">
        <w:rPr>
          <w:sz w:val="22"/>
          <w:szCs w:val="22"/>
        </w:rPr>
        <w:t xml:space="preserve"> and </w:t>
      </w:r>
      <w:r w:rsidRPr="0008241C">
        <w:rPr>
          <w:noProof/>
          <w:sz w:val="22"/>
          <w:szCs w:val="22"/>
        </w:rPr>
        <w:t>embedding</w:t>
      </w:r>
      <w:r w:rsidRPr="0008241C">
        <w:rPr>
          <w:sz w:val="22"/>
          <w:szCs w:val="22"/>
        </w:rPr>
        <w:t xml:space="preserve"> in developmental and landscape scale planning </w:t>
      </w:r>
      <w:r w:rsidRPr="0008241C">
        <w:rPr>
          <w:sz w:val="22"/>
          <w:szCs w:val="22"/>
        </w:rPr>
        <w:fldChar w:fldCharType="begin" w:fldLock="1"/>
      </w:r>
      <w:r w:rsidRPr="0008241C">
        <w:rPr>
          <w:sz w:val="22"/>
          <w:szCs w:val="22"/>
        </w:rPr>
        <w:instrText>ADDIN CSL_CITATION {"citationItems":[{"id":"ITEM-1","itemData":{"DOI":"10.1007/978-3-319-43633-3_12","ISSN":"22136959","abstract":"© Springer International Publishing Switzerland 2016.Appreciation of the interplay between societal development, the changes in ecosystemfunctioning and services, and the creation and transformation of disaster risk is fundamental for the identification of ecosystem-based interventions and options for disaster risk reduction. While the need to integrate ecosystem services and ecosystem management has received increased attention as pathways for reducing disaster risk, little attention has been given to the actual methods and approaches that can enable such integration in practice. This chapter proposes a cluster planning approach for disaster risk reduction planning, building on the understanding of the relationship between landscape-scale drivers of disaster risk and community vulnerability and capacity. Including a cluster scale approach in risk reduction planning, which comprises smaller landscape units of communities facing similar risks, helps bridge administrative and ecological boundaries for reaching effective risk reduction outcomes. In the Mahanadi Delta, a landscape exposed to multiple hazards, applying this approach has helped to delineate three clusters wherein distinct ecosystemsbased options for risk reduction can be applied. Embedding administrative planning units within ecological planning units has enabled a more realistic integration of ecosystem services in the context of disaster risk reduction. The cluster approach will be particularly useful for planners responsible for developing risk reduction plans across administrative and ecological boundaries.","author":[{"dropping-particle":"","family":"Kumar","given":"R.","non-dropping-particle":"","parse-names":false,"suffix":""},{"dropping-particle":"","family":"Kaushik","given":"M.","non-dropping-particle":"","parse-names":false,"suffix":""},{"dropping-particle":"","family":"Kumar","given":"S.","non-dropping-particle":"","parse-names":false,"suffix":""},{"dropping-particle":"","family":"Ambastha","given":"K.","non-dropping-particle":"","parse-names":false,"suffix":""},{"dropping-particle":"","family":"Sircar","given":"I.","non-dropping-particle":"","parse-names":false,"suffix":""},{"dropping-particle":"","family":"Patnaik","given":"P.","non-dropping-particle":"","parse-names":false,"suffix":""},{"dropping-particle":"","family":"Vervest","given":"M.-J.","non-dropping-particle":"","parse-names":false,"suffix":""}],"chapter-number":"Integratin","container-title":"Ecosystem-Based Disaster Risk Reduction and Adaptation in Practice","editor":[{"dropping-particle":"","family":"Renaud","given":"F G","non-dropping-particle":"","parse-names":false,"suffix":""},{"dropping-particle":"","family":"Sudmeier-Rieux","given":"Karen","non-dropping-particle":"","parse-names":false,"suffix":""},{"dropping-particle":"","family":"Estrella","given":"M","non-dropping-particle":"","parse-names":false,"suffix":""},{"dropping-particle":"","family":"Nehren","given":"U","non-dropping-particle":"","parse-names":false,"suffix":""}],"id":"ITEM-1","issued":{"date-parts":[["2016"]]},"page":"271-291","publisher":"Springer International Publishing","publisher-place":"Switzerland","title":"Integrating landscape dimensions in disaster risk reduction: A cluster planning approach","type":"chapter","volume":"42"},"uris":["http://www.mendeley.com/documents/?uuid=f1b6e3bf-17f6-46e3-80f9-641efe929da5"]},{"id":"ITEM-2","itemData":{"author":[{"dropping-particle":"","family":"Pittock","given":"J","non-dropping-particle":"","parse-names":false,"suffix":""},{"dropping-particle":"","family":"Xu","given":"M","non-dropping-particle":"","parse-names":false,"suffix":""}],"container-title":"World Resources Report Case Study","id":"ITEM-2","issue":"1-13","issued":{"date-parts":[["2010"]]},"publisher-place":"Washington DC","title":"Controlling Yangtze River Floods: A new approach","type":"report"},"uris":["http://www.mendeley.com/documents/?uuid=5d3b973e-2712-4e0d-a379-6cf05efd572a"]},{"id":"ITEM-3","itemData":{"DOI":"10.1002/aqc.2638","ISBN":"1052-7613","ISSN":"10990755","abstract":"1. The Strategic Plan for Biodiversity (2011–2020), adopted at the 10th meeting of the Conference of the Parties to the Convention on Biological Diversity, sets 20 Aichi Biodiversity Targets to be met by 2020 to address biodiversity loss and ensure its sustainable and equitable use. Aichi Biodiversity Target 11 describes what an improved conservation network would look like for marine, terrestrial and inland water areas, including freshwater ecosystems. 2. To date, there is no comprehensive assessment of what needs to be achieved to meet Target 11 for freshwater biodiversity. Reports on implementation often fail to consider explicitly freshwater ecosystem processes and habitats, the pressures upon them, and therefore the full range of requirements and actions needed to sustain them. 3. Here the current progress and key gaps for meeting Aichi Target 11 are assessed by exploring the implications of each of its clauses for freshwater biodiversity. 4. Concerted action on Aichi Biodiversity Target 11 for freshwater biodiversity by 2020 is required in a number of areas: a robust baseline is needed for each of the clauses described here at national and global scales; designation of new protected areas or expansion of existing protected areas to cover known areas of importance for biodiversity and ecosystem services, and a representative sample of biodiversity; use of Other Effective Area-Based Conservation Measures (OECMs) in places where designating a protected area is not appropriate; and promoting and implementing better management strategies for fresh water in protected areas that consider its inherent connectivity, contextual vulnerability, and required human and technical capacity. 5. Considering the specific requirements of freshwater systems through Aichi Biodiversity Target 11 has longterm value to the Sustainable Development Goals discussions and global conservation policy agenda into the coming decades.","author":[{"dropping-particle":"","family":"Juffe-Bignoli","given":"Diego","non-dropping-particle":"","parse-names":false,"suffix":""},{"dropping-particle":"","family":"Harrison","given":"Ian","non-dropping-particle":"","parse-names":false,"suffix":""},{"dropping-particle":"","family":"Butchart","given":"Stuart H M","non-dropping-particle":"","parse-names":false,"suffix":""},{"dropping-particle":"","family":"Flitcroft","given":"Rebecca","non-dropping-particle":"","parse-names":false,"suffix":""},{"dropping-particle":"","family":"Hermoso","given":"Virgilio","non-dropping-particle":"","parse-names":false,"suffix":""},{"dropping-particle":"","family":"Jonas","given":"Harry","non-dropping-particle":"","parse-names":false,"suffix":""},{"dropping-particle":"","family":"Lukasiewicz","given":"Anna","non-dropping-particle":"","parse-names":false,"suffix":""},{"dropping-particle":"","family":"Thieme","given":"Michele","non-dropping-particle":"","parse-names":false,"suffix":""},{"dropping-particle":"","family":"Turak","given":"Eren","non-dropping-particle":"","parse-names":false,"suffix":""},{"dropping-particle":"","family":"Bingham","given":"Heather","non-dropping-particle":"","parse-names":false,"suffix":""},{"dropping-particle":"","family":"Dalton","given":"James","non-dropping-particle":"","parse-names":false,"suffix":""},{"dropping-particle":"","family":"Darwall","given":"William","non-dropping-particle":"","parse-names":false,"suffix":""},{"dropping-particle":"","family":"Deguignet","given":"Marine","non-dropping-particle":"","parse-names":false,"suffix":""},{"dropping-particle":"","family":"Dudley","given":"Nigel","non-dropping-particle":"","parse-names":false,"suffix":""},{"dropping-particle":"","family":"Gardner","given":"Royal","non-dropping-particle":"","parse-names":false,"suffix":""},{"dropping-particle":"","family":"Higgins","given":"Jonathan","non-dropping-particle":"","parse-names":false,"suffix":""},{"dropping-particle":"","family":"Kumar","given":"Ritesh","non-dropping-particle":"","parse-names":false,"suffix":""},{"dropping-particle":"","family":"Linke","given":"Simon","non-dropping-particle":"","parse-names":false,"suffix":""},{"dropping-particle":"","family":"Milton","given":"G. Randy","non-dropping-particle":"","parse-names":false,"suffix":""},{"dropping-particle":"","family":"Pittock","given":"Jamie","non-dropping-particle":"","parse-names":false,"suffix":""},{"dropping-particle":"","family":"Smith","given":"Kevin G.","non-dropping-particle":"","parse-names":false,"suffix":""},{"dropping-particle":"","family":"Soesbergen","given":"Arnout","non-dropping-particle":"van","parse-names":false,"suffix":""}],"container-title":"Aquatic Conservation: Marine and Freshwater Ecosystems","id":"ITEM-3","issued":{"date-parts":[["2016"]]},"page":"133-151","title":"Achieving Aichi Biodiversity Target 11 to improve the performance of protected areas and conserve freshwater biodiversity","type":"article-journal","volume":"26"},"uris":["http://www.mendeley.com/documents/?uuid=a0d03d3b-fd55-407f-8354-e5ef760854da"]},{"id":"ITEM-4","itemData":{"abstract":"Pittock, J., Finlayson, M., Arthington, A. H., Roux, D., Matthews, J. H., Biggs, H., Harrison, I., Blom, E., Flitcroft, R., Froend, R., Hermoso, V., Junk, W., Kumar, R., Linke, S., Nel, J., Nunes da Cunha, C., Pattnaik, A., Pollard, S., Rast, W., Thieme, M., Turak, E., Turpie, J., van Niekerk, L., Willems, D. and Viers, J. 2015. Managing freshwater, river, wetland and estuarine protected areas. In: Worboys, G.L. Lockwood, M. Kothari, A. Feary S., &amp;Pulsford. I. (eds). Protected Area Governance and Management pp. 569-608. ANU Press, Canberra.","author":[{"dropping-particle":"","family":"Pittock","given":"Jamie","non-dropping-particle":"","parse-names":false,"suffix":""},{"dropping-particle":"","family":"Finlayson","given":"C Max","non-dropping-particle":"","parse-names":false,"suffix":""},{"dropping-particle":"","family":"Arthington","given":"A H","non-dropping-particle":"","parse-names":false,"suffix":""},{"dropping-particle":"","family":"Roux","given":"D J","non-dropping-particle":"","parse-names":false,"suffix":""},{"dropping-particle":"","family":"Matthews","given":"John H","non-dropping-particle":"","parse-names":false,"suffix":""},{"dropping-particle":"","family":"Biggs","given":"H","non-dropping-particle":"","parse-names":false,"suffix":""},{"dropping-particle":"","family":"Blom","given":"Esther","non-dropping-particle":"","parse-names":false,"suffix":""},{"dropping-particle":"","family":"Flitcroft","given":"Rebecca","non-dropping-particle":"","parse-names":false,"suffix":""},{"dropping-particle":"","family":"Froend","given":"Ray","non-dropping-particle":"","parse-names":false,"suffix":""},{"dropping-particle":"","family":"Harrison","given":"Ian","non-dropping-particle":"","parse-names":false,"suffix":""},{"dropping-particle":"","family":"Hermoso","given":"Virgilio","non-dropping-particle":"","parse-names":false,"suffix":""},{"dropping-particle":"","family":"Junk","given":"Wolfgang","non-dropping-particle":"","parse-names":false,"suffix":""},{"dropping-particle":"","family":"Kumar","given":"Ritesh","non-dropping-particle":"","parse-names":false,"suffix":""},{"dropping-particle":"","family":"Linke","given":"Simon","non-dropping-particle":"","parse-names":false,"suffix":""},{"dropping-particle":"","family":"Nel","given":"Jeanne","non-dropping-particle":"","parse-names":false,"suffix":""},{"dropping-particle":"","family":"Nunes da Cunha","given":"Catia","non-dropping-particle":"","parse-names":false,"suffix":""},{"dropping-particle":"","family":"Pattnaik","given":"Ajit","non-dropping-particle":"","parse-names":false,"suffix":""},{"dropping-particle":"","family":"Pollard","given":"Sharon","non-dropping-particle":"","parse-names":false,"suffix":""},{"dropping-particle":"","family":"Rast","given":"Walter","non-dropping-particle":"","parse-names":false,"suffix":""},{"dropping-particle":"","family":"Thieme","given":"Michele","non-dropping-particle":"","parse-names":false,"suffix":""},{"dropping-particle":"","family":"Turak","given":"E","non-dropping-particle":"","parse-names":false,"suffix":""},{"dropping-particle":"","family":"Turpie","given":"Jane","non-dropping-particle":"","parse-names":false,"suffix":""},{"dropping-particle":"","family":"Niekerk","given":"Lara","non-dropping-particle":"van","parse-names":false,"suffix":""},{"dropping-particle":"","family":"Willems","given":"Daphne","non-dropping-particle":"","parse-names":false,"suffix":""},{"dropping-particle":"","family":"Viers","given":"Joshua","non-dropping-particle":"","parse-names":false,"suffix":""}],"container-title":"Protected Area Governance and Management","id":"ITEM-4","issued":{"date-parts":[["2015"]]},"page":"569-608","title":"Managing freshwater, river, wetland and estuarine protected areas","type":"chapter"},"uris":["http://www.mendeley.com/documents/?uuid=e0cd8cb1-b042-4687-9290-003848a39df9"]}],"mendeley":{"formattedCitation":"(Juffe-Bignoli &lt;i&gt;et al.&lt;/i&gt;, 2016; R. Kumar &lt;i&gt;et al.&lt;/i&gt;, 2016; J Pittock &amp; Xu, 2010; Jamie Pittock &lt;i&gt;et al.&lt;/i&gt;, 2015)","plainTextFormattedCitation":"(Juffe-Bignoli et al., 2016; R. Kumar et al., 2016; J Pittock &amp; Xu, 2010; Jamie Pittock et al., 2015)","previouslyFormattedCitation":"(Juffe-Bignoli &lt;i&gt;et al.&lt;/i&gt;, 2016; R. Kumar &lt;i&gt;et al.&lt;/i&gt;, 2016; J Pittock &amp; Xu, 2010; Jamie Pittock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Juffe-Bignoli </w:t>
      </w:r>
      <w:r w:rsidRPr="0008241C">
        <w:rPr>
          <w:i/>
          <w:noProof/>
          <w:sz w:val="22"/>
          <w:szCs w:val="22"/>
        </w:rPr>
        <w:t>et al.</w:t>
      </w:r>
      <w:r w:rsidRPr="0008241C">
        <w:rPr>
          <w:noProof/>
          <w:sz w:val="22"/>
          <w:szCs w:val="22"/>
        </w:rPr>
        <w:t xml:space="preserve">, 2016; Kumar </w:t>
      </w:r>
      <w:r w:rsidRPr="0008241C">
        <w:rPr>
          <w:i/>
          <w:noProof/>
          <w:sz w:val="22"/>
          <w:szCs w:val="22"/>
        </w:rPr>
        <w:t>et al.</w:t>
      </w:r>
      <w:r w:rsidRPr="0008241C">
        <w:rPr>
          <w:noProof/>
          <w:sz w:val="22"/>
          <w:szCs w:val="22"/>
        </w:rPr>
        <w:t xml:space="preserve">, 2016; Pittock &amp; Xu, 2010; Pittock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It is also pertinent to ensure policy coherence amongst sectoral planning, as lack of recognition of nature and NCP can severely limit development (example, the </w:t>
      </w:r>
      <w:r w:rsidRPr="0008241C">
        <w:rPr>
          <w:noProof/>
          <w:sz w:val="22"/>
          <w:szCs w:val="22"/>
        </w:rPr>
        <w:t>case</w:t>
      </w:r>
      <w:r w:rsidRPr="0008241C">
        <w:rPr>
          <w:sz w:val="22"/>
          <w:szCs w:val="22"/>
        </w:rPr>
        <w:t xml:space="preserve"> of Mahanadi Delta, (</w:t>
      </w:r>
      <w:r w:rsidRPr="0008241C">
        <w:rPr>
          <w:sz w:val="22"/>
          <w:szCs w:val="22"/>
        </w:rPr>
        <w:fldChar w:fldCharType="begin" w:fldLock="1"/>
      </w:r>
      <w:r w:rsidRPr="0008241C">
        <w:rPr>
          <w:sz w:val="22"/>
          <w:szCs w:val="22"/>
        </w:rPr>
        <w:instrText>ADDIN CSL_CITATION {"citationItems":[{"id":"ITEM-1","itemData":{"DOI":"10.1007/978-94-007-6173-5","ISBN":"978-94-007-6173-5","author":[{"dropping-particle":"","family":"Kumar","given":"Ritesh","non-dropping-particle":"","parse-names":false,"suffix":""},{"dropping-particle":"","family":"Patnaik","given":"P.","non-dropping-particle":"","parse-names":false,"suffix":""}],"chapter-number":"Wetlands o","container-title":"The Wetland Book: Distribution, Description and Conservation","editor":[{"dropping-particle":"","family":"Finlayson","given":"C M","non-dropping-particle":"","parse-names":false,"suffix":""},{"dropping-particle":"","family":"Milton","given":"G R","non-dropping-particle":"","parse-names":false,"suffix":""},{"dropping-particle":"","family":"Prentice","given":"R C","non-dropping-particle":"","parse-names":false,"suffix":""},{"dropping-particle":"","family":"Davidson","given":"N C","non-dropping-particle":"","parse-names":false,"suffix":""}],"id":"ITEM-1","issued":{"date-parts":[["2016"]]},"page":"1-14","publisher":"Springer Netherlands","publisher-place":"Netherlands","title":"Wetlands of Mahanadi Delta (India)","type":"chapter"},"uris":["http://www.mendeley.com/documents/?uuid=f2bb26fc-c201-4670-9615-4a035fe34e86"]}],"mendeley":{"formattedCitation":"(Ritesh Kumar &amp; Patnaik, 2016)","manualFormatting":"Ritesh Kumar &amp; Patnaik, 2016)","plainTextFormattedCitation":"(Ritesh Kumar &amp; Patnaik, 2016)","previouslyFormattedCitation":"(Ritesh Kumar &amp; Patnaik, 2016)"},"properties":{"noteIndex":0},"schema":"https://github.com/citation-style-language/schema/raw/master/csl-citation.json"}</w:instrText>
      </w:r>
      <w:r w:rsidRPr="0008241C">
        <w:rPr>
          <w:sz w:val="22"/>
          <w:szCs w:val="22"/>
        </w:rPr>
        <w:fldChar w:fldCharType="separate"/>
      </w:r>
      <w:r w:rsidRPr="0008241C">
        <w:rPr>
          <w:noProof/>
          <w:sz w:val="22"/>
          <w:szCs w:val="22"/>
        </w:rPr>
        <w:t>Kumar &amp; Patnaik, 2016)</w:t>
      </w:r>
      <w:r w:rsidRPr="0008241C">
        <w:rPr>
          <w:sz w:val="22"/>
          <w:szCs w:val="22"/>
        </w:rPr>
        <w:fldChar w:fldCharType="end"/>
      </w:r>
      <w:r w:rsidRPr="0008241C">
        <w:rPr>
          <w:sz w:val="22"/>
          <w:szCs w:val="22"/>
        </w:rPr>
        <w:t xml:space="preserve">). Ecosystem restoration investments in the form of structured programmes are </w:t>
      </w:r>
      <w:r w:rsidRPr="0008241C">
        <w:rPr>
          <w:noProof/>
          <w:sz w:val="22"/>
          <w:szCs w:val="22"/>
        </w:rPr>
        <w:t>being made</w:t>
      </w:r>
      <w:r w:rsidRPr="0008241C">
        <w:rPr>
          <w:sz w:val="22"/>
          <w:szCs w:val="22"/>
        </w:rPr>
        <w:t xml:space="preserve"> in several countries of the Asia-Pacific region  including Green India Initiative (2007-8), UNDP Green Afghanistan Initiative, Philippine Green Building Initiative </w:t>
      </w:r>
      <w:r w:rsidRPr="0008241C">
        <w:rPr>
          <w:noProof/>
          <w:sz w:val="22"/>
          <w:szCs w:val="22"/>
        </w:rPr>
        <w:t>(2008),</w:t>
      </w:r>
      <w:r w:rsidRPr="0008241C">
        <w:rPr>
          <w:sz w:val="22"/>
          <w:szCs w:val="22"/>
        </w:rPr>
        <w:t xml:space="preserve"> Biodiversity Finance Initiative (2012-2018), etc. For example, the Government of India has announced the Greening India Mission (GIM) under the National Climate Change Action Plan during 2010-2020 (</w:t>
      </w:r>
      <w:r w:rsidRPr="0008241C">
        <w:rPr>
          <w:sz w:val="22"/>
          <w:szCs w:val="22"/>
        </w:rPr>
        <w:fldChar w:fldCharType="begin"/>
      </w:r>
      <w:r w:rsidRPr="0008241C">
        <w:rPr>
          <w:sz w:val="22"/>
          <w:szCs w:val="22"/>
        </w:rPr>
        <w:instrText xml:space="preserve"> REF _Ref497997591 \h  \* MERGEFORMAT </w:instrText>
      </w:r>
      <w:r w:rsidRPr="0008241C">
        <w:rPr>
          <w:sz w:val="22"/>
          <w:szCs w:val="22"/>
        </w:rPr>
      </w:r>
      <w:r w:rsidRPr="0008241C">
        <w:rPr>
          <w:sz w:val="22"/>
          <w:szCs w:val="22"/>
        </w:rPr>
        <w:fldChar w:fldCharType="separate"/>
      </w:r>
      <w:r w:rsidR="00D74032" w:rsidRPr="00D74032">
        <w:rPr>
          <w:sz w:val="22"/>
          <w:szCs w:val="22"/>
        </w:rPr>
        <w:t>Box 6.23</w:t>
      </w:r>
      <w:r w:rsidRPr="0008241C">
        <w:rPr>
          <w:sz w:val="22"/>
          <w:szCs w:val="22"/>
        </w:rPr>
        <w:fldChar w:fldCharType="end"/>
      </w:r>
      <w:r w:rsidRPr="0008241C">
        <w:rPr>
          <w:sz w:val="22"/>
          <w:szCs w:val="22"/>
        </w:rPr>
        <w:t xml:space="preserve">). The overall goal of the mission is the protection, restoration and enhancement of India’s forest cover in response to climate change, which will lead to enhanced carbon sinks in sustainably managed forests /other ecosystems, </w:t>
      </w:r>
      <w:r w:rsidRPr="0008241C">
        <w:rPr>
          <w:noProof/>
          <w:sz w:val="22"/>
          <w:szCs w:val="22"/>
        </w:rPr>
        <w:t>adaptation</w:t>
      </w:r>
      <w:r w:rsidRPr="0008241C">
        <w:rPr>
          <w:sz w:val="22"/>
          <w:szCs w:val="22"/>
        </w:rPr>
        <w:t xml:space="preserve"> of vulnerable species/ecosystems to the changing climate and </w:t>
      </w:r>
      <w:r w:rsidRPr="0008241C">
        <w:rPr>
          <w:noProof/>
          <w:sz w:val="22"/>
          <w:szCs w:val="22"/>
        </w:rPr>
        <w:t>enhanced</w:t>
      </w:r>
      <w:r w:rsidRPr="0008241C">
        <w:rPr>
          <w:sz w:val="22"/>
          <w:szCs w:val="22"/>
        </w:rPr>
        <w:t xml:space="preserve"> livelihood opportunities (Bharti, 2015). </w:t>
      </w:r>
    </w:p>
    <w:p w14:paraId="5F8D361D" w14:textId="77777777" w:rsidR="00A01204" w:rsidRPr="0008241C" w:rsidRDefault="00A01204" w:rsidP="00A01204">
      <w:pPr>
        <w:rPr>
          <w:sz w:val="22"/>
          <w:szCs w:val="22"/>
        </w:rPr>
      </w:pPr>
    </w:p>
    <w:p w14:paraId="4761E37B"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670D0305" w14:textId="77777777" w:rsidTr="00642B4F">
        <w:tc>
          <w:tcPr>
            <w:tcW w:w="9016" w:type="dxa"/>
          </w:tcPr>
          <w:p w14:paraId="1160C392" w14:textId="0625A2BF" w:rsidR="00A01204" w:rsidRPr="0008241C" w:rsidRDefault="00A01204" w:rsidP="00A01204">
            <w:pPr>
              <w:rPr>
                <w:rFonts w:ascii="Times New Roman" w:hAnsi="Times New Roman"/>
                <w:b/>
              </w:rPr>
            </w:pPr>
            <w:bookmarkStart w:id="1925" w:name="_Ref497997591"/>
            <w:bookmarkStart w:id="1926" w:name="_Ref496956084"/>
            <w:bookmarkStart w:id="1927" w:name="_Toc504087563"/>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3</w:t>
            </w:r>
            <w:r w:rsidRPr="0008241C">
              <w:fldChar w:fldCharType="end"/>
            </w:r>
            <w:bookmarkEnd w:id="1925"/>
            <w:r w:rsidRPr="0008241C">
              <w:rPr>
                <w:rFonts w:ascii="Times New Roman" w:hAnsi="Times New Roman"/>
                <w:b/>
              </w:rPr>
              <w:t xml:space="preserve">  National Mission for a Green India</w:t>
            </w:r>
            <w:bookmarkEnd w:id="1926"/>
            <w:bookmarkEnd w:id="1927"/>
          </w:p>
          <w:p w14:paraId="483B825E" w14:textId="77777777" w:rsidR="00A01204" w:rsidRPr="0008241C" w:rsidRDefault="00A01204" w:rsidP="00A01204">
            <w:pPr>
              <w:rPr>
                <w:rFonts w:ascii="Times New Roman" w:hAnsi="Times New Roman"/>
                <w:iCs/>
              </w:rPr>
            </w:pPr>
          </w:p>
          <w:p w14:paraId="2E05312F" w14:textId="4BD20A28" w:rsidR="00A01204" w:rsidRPr="0008241C" w:rsidRDefault="00A01204" w:rsidP="00A01204">
            <w:pPr>
              <w:rPr>
                <w:rFonts w:ascii="Times New Roman" w:hAnsi="Times New Roman"/>
                <w:iCs/>
              </w:rPr>
            </w:pPr>
            <w:r w:rsidRPr="0008241C">
              <w:rPr>
                <w:rFonts w:ascii="Times New Roman" w:hAnsi="Times New Roman"/>
                <w:iCs/>
              </w:rPr>
              <w:t xml:space="preserve">The Green India Mission was conceived during 2010 and approved during 2014 with an outlay of about $2.0 billion (National Mission for a Green India-National Consultation, 2010). The objectives of the mission are to improve quality of forest cover on 5 m ha, increase further forest/tree cover on forest &amp; non-forest land on another 5 m ha, improve ecosystem services including biodiversity, hydrological services and carbon sequestration as a result of treatment of 10 m ha. It also envisages an </w:t>
            </w:r>
            <w:r w:rsidRPr="0008241C">
              <w:rPr>
                <w:rFonts w:ascii="Times New Roman" w:hAnsi="Times New Roman"/>
                <w:iCs/>
                <w:noProof/>
              </w:rPr>
              <w:t>increase</w:t>
            </w:r>
            <w:r w:rsidRPr="0008241C">
              <w:rPr>
                <w:rFonts w:ascii="Times New Roman" w:hAnsi="Times New Roman"/>
                <w:iCs/>
              </w:rPr>
              <w:t xml:space="preserve"> in </w:t>
            </w:r>
            <w:r w:rsidRPr="0008241C">
              <w:rPr>
                <w:rFonts w:ascii="Times New Roman" w:hAnsi="Times New Roman"/>
                <w:iCs/>
                <w:noProof/>
              </w:rPr>
              <w:t>the  forest-based</w:t>
            </w:r>
            <w:r w:rsidRPr="0008241C">
              <w:rPr>
                <w:rFonts w:ascii="Times New Roman" w:hAnsi="Times New Roman"/>
                <w:iCs/>
              </w:rPr>
              <w:t xml:space="preserve"> livelihoods income </w:t>
            </w:r>
            <w:r w:rsidRPr="0008241C">
              <w:rPr>
                <w:rFonts w:ascii="Times New Roman" w:hAnsi="Times New Roman"/>
                <w:iCs/>
                <w:noProof/>
              </w:rPr>
              <w:t>of about</w:t>
            </w:r>
            <w:r w:rsidRPr="0008241C">
              <w:rPr>
                <w:rFonts w:ascii="Times New Roman" w:hAnsi="Times New Roman"/>
                <w:iCs/>
              </w:rPr>
              <w:t xml:space="preserve"> 3 m </w:t>
            </w:r>
            <w:r w:rsidRPr="0008241C">
              <w:rPr>
                <w:rFonts w:ascii="Times New Roman" w:hAnsi="Times New Roman"/>
                <w:iCs/>
                <w:noProof/>
              </w:rPr>
              <w:t>forest-dependent</w:t>
            </w:r>
            <w:r w:rsidRPr="0008241C">
              <w:rPr>
                <w:rFonts w:ascii="Times New Roman" w:hAnsi="Times New Roman"/>
                <w:iCs/>
              </w:rPr>
              <w:t xml:space="preserve"> communities and enhanced annual CO2 sequestration by 50 to 60 m ton in 2020 </w:t>
            </w:r>
            <w:r w:rsidRPr="0008241C">
              <w:rPr>
                <w:iCs/>
              </w:rPr>
              <w:fldChar w:fldCharType="begin" w:fldLock="1"/>
            </w:r>
            <w:r w:rsidRPr="0008241C">
              <w:rPr>
                <w:rFonts w:ascii="Times New Roman" w:hAnsi="Times New Roman"/>
                <w:iCs/>
              </w:rPr>
              <w:instrText>ADDIN CSL_CITATION {"citationItems":[{"id":"ITEM-1","itemData":{"author":[{"dropping-particle":"","family":"Ministry of Environment and Forests","given":"Government of India","non-dropping-particle":"","parse-names":false,"suffix":""}],"id":"ITEM-1","issued":{"date-parts":[["2010"]]},"number-of-pages":"37","publisher-place":"New Delhi","title":"National Mission for a Green India (Under The National Action Plan on Climate Change)","type":"report"},"uris":["http://www.mendeley.com/documents/?uuid=6f925231-ecfe-396d-ae32-818e638aa9b9"]}],"mendeley":{"formattedCitation":"(Ministry of Environment and Forests, 2010)","plainTextFormattedCitation":"(Ministry of Environment and Forests, 2010)","previouslyFormattedCitation":"(Ministry of Environment and Forests, 2010)"},"properties":{"noteIndex":0},"schema":"https://github.com/citation-style-language/schema/raw/master/csl-citation.json"}</w:instrText>
            </w:r>
            <w:r w:rsidRPr="0008241C">
              <w:rPr>
                <w:iCs/>
              </w:rPr>
              <w:fldChar w:fldCharType="separate"/>
            </w:r>
            <w:r w:rsidRPr="0008241C">
              <w:rPr>
                <w:rFonts w:ascii="Times New Roman" w:hAnsi="Times New Roman"/>
                <w:iCs/>
              </w:rPr>
              <w:t>(Ministry of Environment and Forests, 2010)</w:t>
            </w:r>
            <w:r w:rsidRPr="0008241C">
              <w:rPr>
                <w:iCs/>
              </w:rPr>
              <w:fldChar w:fldCharType="end"/>
            </w:r>
            <w:r w:rsidRPr="0008241C">
              <w:rPr>
                <w:rFonts w:ascii="Times New Roman" w:hAnsi="Times New Roman"/>
                <w:iCs/>
              </w:rPr>
              <w:t xml:space="preserve">. Contrary to the expectations, there is an apprehension on the stipulated achievements of the objectives for it lacks scientific input. The mitigation potential has been estimated by </w:t>
            </w:r>
            <w:r w:rsidRPr="0008241C">
              <w:rPr>
                <w:rFonts w:ascii="Times New Roman" w:hAnsi="Times New Roman"/>
                <w:iCs/>
                <w:noProof/>
              </w:rPr>
              <w:t>merely</w:t>
            </w:r>
            <w:r w:rsidRPr="0008241C">
              <w:rPr>
                <w:rFonts w:ascii="Times New Roman" w:hAnsi="Times New Roman"/>
                <w:iCs/>
              </w:rPr>
              <w:t xml:space="preserve"> multiplying the </w:t>
            </w:r>
            <w:r w:rsidRPr="0008241C">
              <w:rPr>
                <w:rFonts w:ascii="Times New Roman" w:hAnsi="Times New Roman"/>
                <w:iCs/>
                <w:noProof/>
              </w:rPr>
              <w:t>global</w:t>
            </w:r>
            <w:r w:rsidRPr="0008241C">
              <w:rPr>
                <w:rFonts w:ascii="Times New Roman" w:hAnsi="Times New Roman"/>
                <w:iCs/>
              </w:rPr>
              <w:t xml:space="preserve"> </w:t>
            </w:r>
            <w:r w:rsidRPr="0008241C">
              <w:rPr>
                <w:rFonts w:ascii="Times New Roman" w:hAnsi="Times New Roman"/>
                <w:iCs/>
                <w:noProof/>
              </w:rPr>
              <w:t>default biomass growth rate values</w:t>
            </w:r>
            <w:r w:rsidRPr="0008241C">
              <w:rPr>
                <w:rFonts w:ascii="Times New Roman" w:hAnsi="Times New Roman"/>
                <w:iCs/>
              </w:rPr>
              <w:t xml:space="preserve"> and area. It </w:t>
            </w:r>
            <w:r w:rsidRPr="0008241C">
              <w:rPr>
                <w:rFonts w:ascii="Times New Roman" w:hAnsi="Times New Roman"/>
                <w:iCs/>
                <w:noProof/>
              </w:rPr>
              <w:t>is underestimated</w:t>
            </w:r>
            <w:r w:rsidRPr="0008241C">
              <w:rPr>
                <w:rFonts w:ascii="Times New Roman" w:hAnsi="Times New Roman"/>
                <w:iCs/>
              </w:rPr>
              <w:t xml:space="preserve"> as it does not include all the carbon pools, phasing, differing growth rates, etc. The mitigation potential estimated using the Comprehensive Mitigation Analysis Process model for the GIM for the year 2020 has the potential to offset 6.4 per cent of the projected national greenhouse gas emissions, compared to the GIM estimate of only 1.5 per cent </w:t>
            </w:r>
            <w:r w:rsidRPr="0008241C">
              <w:rPr>
                <w:iCs/>
              </w:rPr>
              <w:fldChar w:fldCharType="begin" w:fldLock="1"/>
            </w:r>
            <w:r w:rsidRPr="0008241C">
              <w:rPr>
                <w:rFonts w:ascii="Times New Roman" w:hAnsi="Times New Roman"/>
                <w:iCs/>
              </w:rPr>
              <w:instrText>ADDIN CSL_CITATION {"citationItems":[{"id":"ITEM-1","itemData":{"author":[{"dropping-particle":"","family":"Ravindranath","given":"N. H.","non-dropping-particle":"","parse-names":false,"suffix":""},{"dropping-particle":"","family":"Murthy","given":"I.K.","non-dropping-particle":"","parse-names":false,"suffix":""}],"container-title":"Current Science","id":"ITEM-1","issue":"4","issued":{"date-parts":[["2010"]]},"page":"390-395","title":"Greening India Mission","type":"article-journal","volume":"99"},"uris":["http://www.mendeley.com/documents/?uuid=d7ffbbe1-22b0-3d79-81e2-9a1fd9f82a19"]}],"mendeley":{"formattedCitation":"(Ravindranath &amp; Murthy, 2010)","plainTextFormattedCitation":"(Ravindranath &amp; Murthy, 2010)","previouslyFormattedCitation":"(Ravindranath &amp; Murthy, 2010)"},"properties":{"noteIndex":0},"schema":"https://github.com/citation-style-language/schema/raw/master/csl-citation.json"}</w:instrText>
            </w:r>
            <w:r w:rsidRPr="0008241C">
              <w:rPr>
                <w:iCs/>
              </w:rPr>
              <w:fldChar w:fldCharType="separate"/>
            </w:r>
            <w:r w:rsidRPr="0008241C">
              <w:rPr>
                <w:rFonts w:ascii="Times New Roman" w:hAnsi="Times New Roman"/>
                <w:iCs/>
              </w:rPr>
              <w:t>(Ravindranath &amp; Murthy, 2010)</w:t>
            </w:r>
            <w:r w:rsidRPr="0008241C">
              <w:rPr>
                <w:iCs/>
              </w:rPr>
              <w:fldChar w:fldCharType="end"/>
            </w:r>
            <w:r w:rsidRPr="0008241C">
              <w:rPr>
                <w:rFonts w:ascii="Times New Roman" w:hAnsi="Times New Roman"/>
                <w:iCs/>
              </w:rPr>
              <w:t xml:space="preserve">. The purpose of </w:t>
            </w:r>
            <w:r w:rsidRPr="0008241C">
              <w:rPr>
                <w:rFonts w:ascii="Times New Roman" w:hAnsi="Times New Roman"/>
                <w:iCs/>
                <w:noProof/>
              </w:rPr>
              <w:t>addres</w:t>
            </w:r>
            <w:r w:rsidRPr="0008241C">
              <w:rPr>
                <w:rFonts w:ascii="Times New Roman" w:hAnsi="Times New Roman"/>
                <w:iCs/>
              </w:rPr>
              <w:t xml:space="preserve">sing climate change under the </w:t>
            </w:r>
            <w:r w:rsidRPr="0008241C">
              <w:rPr>
                <w:rFonts w:ascii="Times New Roman" w:hAnsi="Times New Roman"/>
                <w:iCs/>
                <w:noProof/>
              </w:rPr>
              <w:t>market-friendly</w:t>
            </w:r>
            <w:r w:rsidRPr="0008241C">
              <w:rPr>
                <w:rFonts w:ascii="Times New Roman" w:hAnsi="Times New Roman"/>
                <w:iCs/>
              </w:rPr>
              <w:t xml:space="preserve"> model of Green India Mission has strongly </w:t>
            </w:r>
            <w:r w:rsidRPr="0008241C">
              <w:rPr>
                <w:rFonts w:ascii="Times New Roman" w:hAnsi="Times New Roman"/>
                <w:iCs/>
                <w:noProof/>
              </w:rPr>
              <w:t>been criticised</w:t>
            </w:r>
            <w:r w:rsidRPr="0008241C">
              <w:rPr>
                <w:rFonts w:ascii="Times New Roman" w:hAnsi="Times New Roman"/>
                <w:iCs/>
              </w:rPr>
              <w:t xml:space="preserve"> by India’s forest dwellers movements and struggle </w:t>
            </w:r>
            <w:r w:rsidR="00C934E9">
              <w:rPr>
                <w:rFonts w:ascii="Times New Roman" w:hAnsi="Times New Roman"/>
                <w:iCs/>
                <w:noProof/>
              </w:rPr>
              <w:t>organiz</w:t>
            </w:r>
            <w:r w:rsidRPr="0008241C">
              <w:rPr>
                <w:rFonts w:ascii="Times New Roman" w:hAnsi="Times New Roman"/>
                <w:iCs/>
                <w:noProof/>
              </w:rPr>
              <w:t>ations</w:t>
            </w:r>
            <w:r w:rsidRPr="0008241C">
              <w:rPr>
                <w:rFonts w:ascii="Times New Roman" w:hAnsi="Times New Roman"/>
                <w:iCs/>
              </w:rPr>
              <w:t xml:space="preserve"> like Campaign for Survival and Dignity and National Forum of Forest </w:t>
            </w:r>
            <w:r w:rsidRPr="0008241C">
              <w:rPr>
                <w:rFonts w:ascii="Times New Roman" w:hAnsi="Times New Roman"/>
                <w:iCs/>
                <w:noProof/>
              </w:rPr>
              <w:t>peoples</w:t>
            </w:r>
            <w:r w:rsidRPr="0008241C">
              <w:rPr>
                <w:rFonts w:ascii="Times New Roman" w:hAnsi="Times New Roman"/>
                <w:iCs/>
              </w:rPr>
              <w:t xml:space="preserve"> and Forest Workers. They accused that the Mission “in its current form”, will lead to increased land grabbing and violation of people’s  rights ( Forest Movement Joint Statement made by </w:t>
            </w:r>
            <w:r w:rsidRPr="0008241C">
              <w:rPr>
                <w:iCs/>
              </w:rPr>
              <w:fldChar w:fldCharType="begin" w:fldLock="1"/>
            </w:r>
            <w:r w:rsidRPr="0008241C">
              <w:rPr>
                <w:rFonts w:ascii="Times New Roman" w:hAnsi="Times New Roman"/>
                <w:iCs/>
              </w:rPr>
              <w:instrText>ADDIN CSL_CITATION {"citationItems":[{"id":"ITEM-1","itemData":{"author":[{"dropping-particle":"","family":"NFFPFW","given":"","non-dropping-particle":"","parse-names":false,"suffix":""},{"dropping-particle":"","family":"CSD","given":"","non-dropping-particle":"","parse-names":false,"suffix":""}],"id":"ITEM-1","issued":{"date-parts":[["2010"]]},"publisher":"National Forum of Forest People and Forest Workers (NFFPFW) and Campaign for Survival and Dignity (CSD)","title":"A Formula for More Land and Resource Grabbing: Dangers of the Green India Mission, Joint Statement by Forest Movements in India","type":"article"},"uris":["http://www.mendeley.com/documents/?uuid=0a16801c-2650-42a1-94ce-097a45eab8a9"]}],"mendeley":{"formattedCitation":"(NFFPFW &amp; CSD, 2010)","manualFormatting":"NFFPFW &amp; CSD, 2010","plainTextFormattedCitation":"(NFFPFW &amp; CSD, 2010)","previouslyFormattedCitation":"(NFFPFW &amp; CSD, 2010)"},"properties":{"noteIndex":0},"schema":"https://github.com/citation-style-language/schema/raw/master/csl-citation.json"}</w:instrText>
            </w:r>
            <w:r w:rsidRPr="0008241C">
              <w:rPr>
                <w:iCs/>
              </w:rPr>
              <w:fldChar w:fldCharType="separate"/>
            </w:r>
            <w:r w:rsidRPr="0008241C">
              <w:rPr>
                <w:rFonts w:ascii="Times New Roman" w:hAnsi="Times New Roman"/>
                <w:iCs/>
              </w:rPr>
              <w:t>NFFPFW &amp; CSD, 2010</w:t>
            </w:r>
            <w:r w:rsidRPr="0008241C">
              <w:rPr>
                <w:iCs/>
              </w:rPr>
              <w:fldChar w:fldCharType="end"/>
            </w:r>
            <w:r w:rsidRPr="0008241C">
              <w:rPr>
                <w:rFonts w:ascii="Times New Roman" w:hAnsi="Times New Roman"/>
                <w:iCs/>
              </w:rPr>
              <w:t xml:space="preserve">)  and destroy  bio-diversity rich natural open forests and grassland in pursuit of planting exotic species for REDD credits (India: Pushing “REDD Plus” at the expense of forests and forest dwellers, 2010).  </w:t>
            </w:r>
          </w:p>
          <w:p w14:paraId="183C942B" w14:textId="77777777" w:rsidR="00A01204" w:rsidRPr="0008241C" w:rsidRDefault="00A01204" w:rsidP="00A01204">
            <w:pPr>
              <w:rPr>
                <w:rFonts w:ascii="Times New Roman" w:hAnsi="Times New Roman"/>
              </w:rPr>
            </w:pPr>
          </w:p>
        </w:tc>
      </w:tr>
    </w:tbl>
    <w:p w14:paraId="7939C901" w14:textId="77777777" w:rsidR="00A01204" w:rsidRPr="0008241C" w:rsidRDefault="00A01204" w:rsidP="00A01204">
      <w:pPr>
        <w:rPr>
          <w:sz w:val="22"/>
          <w:szCs w:val="22"/>
        </w:rPr>
      </w:pPr>
    </w:p>
    <w:p w14:paraId="38E124AC" w14:textId="77777777" w:rsidR="00A01204" w:rsidRPr="0008241C" w:rsidRDefault="00A01204" w:rsidP="00A01204">
      <w:pPr>
        <w:rPr>
          <w:sz w:val="22"/>
          <w:szCs w:val="22"/>
        </w:rPr>
      </w:pPr>
      <w:r w:rsidRPr="0008241C">
        <w:rPr>
          <w:sz w:val="22"/>
          <w:szCs w:val="22"/>
        </w:rPr>
        <w:lastRenderedPageBreak/>
        <w:t xml:space="preserve">National forest restoration programs exist in South East, South and Western Asian subregions that can be </w:t>
      </w:r>
      <w:r w:rsidRPr="0008241C">
        <w:rPr>
          <w:noProof/>
          <w:sz w:val="22"/>
          <w:szCs w:val="22"/>
        </w:rPr>
        <w:t>incentivised</w:t>
      </w:r>
      <w:r w:rsidRPr="0008241C">
        <w:rPr>
          <w:sz w:val="22"/>
          <w:szCs w:val="22"/>
        </w:rPr>
        <w:t xml:space="preserve"> by economic drivers but also transparent and </w:t>
      </w:r>
      <w:r w:rsidRPr="0008241C">
        <w:rPr>
          <w:noProof/>
          <w:sz w:val="22"/>
          <w:szCs w:val="22"/>
        </w:rPr>
        <w:t>strong</w:t>
      </w:r>
      <w:r w:rsidRPr="0008241C">
        <w:rPr>
          <w:sz w:val="22"/>
          <w:szCs w:val="22"/>
        </w:rPr>
        <w:t xml:space="preserve"> governance </w:t>
      </w:r>
      <w:r w:rsidRPr="0008241C">
        <w:rPr>
          <w:noProof/>
          <w:sz w:val="22"/>
          <w:szCs w:val="22"/>
        </w:rPr>
        <w:t>is required</w:t>
      </w:r>
      <w:r w:rsidRPr="0008241C">
        <w:rPr>
          <w:sz w:val="22"/>
          <w:szCs w:val="22"/>
        </w:rPr>
        <w:t xml:space="preserve"> for its achievement. Especially in Western Asia, </w:t>
      </w:r>
      <w:r w:rsidRPr="0008241C">
        <w:rPr>
          <w:noProof/>
          <w:sz w:val="22"/>
          <w:szCs w:val="22"/>
        </w:rPr>
        <w:t>national</w:t>
      </w:r>
      <w:r w:rsidRPr="0008241C">
        <w:rPr>
          <w:sz w:val="22"/>
          <w:szCs w:val="22"/>
        </w:rPr>
        <w:t xml:space="preserve"> government financially support afforestation that may halt/ mitigate desertification (Ma, 2008).  Investments through Green Public Procurement can be an indirect promotion of investments in natural capital adopted for the sustainable forest production by Oceania, South East and North East Asia </w:t>
      </w:r>
      <w:r w:rsidRPr="0008241C">
        <w:rPr>
          <w:sz w:val="22"/>
          <w:szCs w:val="22"/>
        </w:rPr>
        <w:fldChar w:fldCharType="begin" w:fldLock="1"/>
      </w:r>
      <w:r w:rsidRPr="0008241C">
        <w:rPr>
          <w:sz w:val="22"/>
          <w:szCs w:val="22"/>
        </w:rPr>
        <w:instrText>ADDIN CSL_CITATION {"citationItems":[{"id":"ITEM-1","itemData":{"DOI":"10.3403/9780580698613","ISBN":"9780580698613","ISSN":"1098-6596","PMID":"25246403","abstract":"Sustainable procurement decisions consider the environmental and social impacts (both positive and negative) from products and services alongside the cost. Considering the environmental and social impacts from procurement aligns with Australian Government obligations to spend public money efficiently, effectively, economically and ethically. As a large procurer (the Australian Government spent over $32 billion in 2010–111 on contracted goods and services), the Australian Government can have a leading role as a model purchaser to encourage good practices by its suppliers by using its purchasing power to achieve environmental and social benefits and, at the same time, reduce its costs. Part 1 of this document will build an understanding of the concept of sustainable procurement, the general principles underpinning it and options for including sustainability in procurement decisions. It describes the benefits sustainable procurement could have for government agencies, suppliers and other sectors of the community. Part 1: • defines sustainable procurement • explains some of the key concepts used in sustainable procurement • explains the benefits of undertaking sustainable procurement • describes the policy context for applying sustainable procurement in Australian Government agencies • provides some options and issues to consider when including sustainability in procurement • provides links to further resources.","author":[{"dropping-particle":"","family":"Australian Government","given":"","non-dropping-particle":"","parse-names":false,"suffix":""}],"id":"ITEM-1","issue":"August","issued":{"date-parts":[["2013"]]},"page":"64","publisher":"Australian Government, Department of Sustainability, Environment, Water, Population and Communities","title":"Sustainable Procurement Guide","type":"article"},"uris":["http://www.mendeley.com/documents/?uuid=c3e87fe2-85b0-4fb4-9142-cff68ed52701"]},{"id":"ITEM-2","itemData":{"ISBN":"9780987139870","author":[{"dropping-particle":"","family":"Zeppel","given":"Heather","non-dropping-particle":"","parse-names":false,"suffix":""}],"container-title":"ACSBD Working Paper No. 8","id":"ITEM-2","issued":{"date-parts":[["2014"]]},"title":"Green Procurement by Local Government : A Review of Sustainability Criteria","type":"article-journal"},"uris":["http://www.mendeley.com/documents/?uuid=7c6726d6-5e61-43a6-81b4-c5719fdae8ff"]},{"id":"ITEM-3","itemData":{"author":[{"dropping-particle":"","family":"MoE","given":"","non-dropping-particle":"","parse-names":false,"suffix":""}],"id":"ITEM-3","issue":"February","issued":{"date-parts":[["2016"]]},"title":"Basic Policy on Promoting Green Purchasing","type":"article-journal"},"uris":["http://www.mendeley.com/documents/?uuid=0677e68d-6674-4e35-b1f3-773ba2e1276c"]},{"id":"ITEM-4","itemData":{"author":[{"dropping-particle":"","family":"ICLEI","given":"","non-dropping-particle":"","parse-names":false,"suffix":""}],"id":"ITEM-4","issued":{"date-parts":[["2016"]]},"title":"Annual Report 2016","type":"article-journal"},"uris":["http://www.mendeley.com/documents/?uuid=c210be03-d8ca-483d-934e-f52fc89e3583"]}],"mendeley":{"formattedCitation":"(Australian Government, 2013; ICLEI, 2016; MoE, 2016; Zeppel, 2014)","plainTextFormattedCitation":"(Australian Government, 2013; ICLEI, 2016; MoE, 2016; Zeppel, 2014)","previouslyFormattedCitation":"(Australian Government, 2013; ICLEI, 2016; MoE, 2016; Zeppel, 2014)"},"properties":{"noteIndex":0},"schema":"https://github.com/citation-style-language/schema/raw/master/csl-citation.json"}</w:instrText>
      </w:r>
      <w:r w:rsidRPr="0008241C">
        <w:rPr>
          <w:sz w:val="22"/>
          <w:szCs w:val="22"/>
        </w:rPr>
        <w:fldChar w:fldCharType="separate"/>
      </w:r>
      <w:r w:rsidRPr="0008241C">
        <w:rPr>
          <w:sz w:val="22"/>
          <w:szCs w:val="22"/>
        </w:rPr>
        <w:t>(Australian Government, 2013; ICLEI, 2016; MoE, 2016; Zeppel, 2014)</w:t>
      </w:r>
      <w:r w:rsidRPr="0008241C">
        <w:rPr>
          <w:sz w:val="22"/>
          <w:szCs w:val="22"/>
        </w:rPr>
        <w:fldChar w:fldCharType="end"/>
      </w:r>
      <w:r w:rsidRPr="0008241C">
        <w:rPr>
          <w:sz w:val="22"/>
          <w:szCs w:val="22"/>
        </w:rPr>
        <w:t xml:space="preserve">. Green Public Procurement tends to have a national system such as Eco-BUY in Australia, Eco-label in Malaysia and Eco-mark in Japan. Each system also plays a role of certification and can regulate consumer </w:t>
      </w:r>
      <w:r w:rsidRPr="0008241C">
        <w:rPr>
          <w:noProof/>
          <w:sz w:val="22"/>
          <w:szCs w:val="22"/>
        </w:rPr>
        <w:t>behavior</w:t>
      </w:r>
      <w:r w:rsidRPr="0008241C">
        <w:rPr>
          <w:sz w:val="22"/>
          <w:szCs w:val="22"/>
        </w:rPr>
        <w:t xml:space="preserve"> under the good governance and policy.</w:t>
      </w:r>
    </w:p>
    <w:p w14:paraId="3048B752" w14:textId="77777777" w:rsidR="00A01204" w:rsidRPr="0008241C" w:rsidRDefault="00A01204" w:rsidP="00A01204">
      <w:pPr>
        <w:rPr>
          <w:sz w:val="22"/>
          <w:szCs w:val="22"/>
        </w:rPr>
      </w:pPr>
    </w:p>
    <w:p w14:paraId="70ADA0A6" w14:textId="77777777" w:rsidR="00A01204" w:rsidRPr="0008241C" w:rsidRDefault="00A01204" w:rsidP="00A01204">
      <w:pPr>
        <w:rPr>
          <w:rFonts w:eastAsia="StoneSans"/>
          <w:sz w:val="22"/>
          <w:szCs w:val="22"/>
        </w:rPr>
      </w:pPr>
      <w:r w:rsidRPr="0008241C">
        <w:rPr>
          <w:rFonts w:eastAsia="StoneSans"/>
          <w:sz w:val="22"/>
          <w:szCs w:val="22"/>
        </w:rPr>
        <w:t xml:space="preserve">The concept of Green Public Procurement has started achieving prominence in the </w:t>
      </w:r>
      <w:r w:rsidRPr="0008241C">
        <w:rPr>
          <w:rFonts w:eastAsia="StoneSans"/>
          <w:noProof/>
          <w:sz w:val="22"/>
          <w:szCs w:val="22"/>
        </w:rPr>
        <w:t>Asia-Pacific</w:t>
      </w:r>
      <w:r w:rsidRPr="0008241C">
        <w:rPr>
          <w:rFonts w:eastAsia="StoneSans"/>
          <w:sz w:val="22"/>
          <w:szCs w:val="22"/>
        </w:rPr>
        <w:t xml:space="preserve"> </w:t>
      </w:r>
      <w:r w:rsidRPr="0008241C">
        <w:rPr>
          <w:rFonts w:eastAsia="StoneSans"/>
          <w:noProof/>
          <w:sz w:val="22"/>
          <w:szCs w:val="22"/>
        </w:rPr>
        <w:t>region particularly</w:t>
      </w:r>
      <w:r w:rsidRPr="0008241C">
        <w:rPr>
          <w:rFonts w:eastAsia="StoneSans"/>
          <w:sz w:val="22"/>
          <w:szCs w:val="22"/>
        </w:rPr>
        <w:t xml:space="preserve"> in Japan, China, New Zealand, South Korea, etc. According to TEEB report for policymakers “A product or service can only qualify as ‘green’ if it goes beyond what is required by law and beyond the performance of products commonly sold in the market. Green Public Procurement helps to green the </w:t>
      </w:r>
      <w:r w:rsidRPr="0008241C">
        <w:rPr>
          <w:rFonts w:eastAsia="StoneSans"/>
          <w:noProof/>
          <w:sz w:val="22"/>
          <w:szCs w:val="22"/>
        </w:rPr>
        <w:t>markets,</w:t>
      </w:r>
      <w:r w:rsidRPr="0008241C">
        <w:rPr>
          <w:rFonts w:eastAsia="StoneSans"/>
          <w:sz w:val="22"/>
          <w:szCs w:val="22"/>
        </w:rPr>
        <w:t xml:space="preserve"> and ecologically innovative products can increase market share and often get a price premium. Beyond public procurement, some governments and international institutions have also intervened to strengthen or promote markets for products which </w:t>
      </w:r>
      <w:r w:rsidRPr="0008241C">
        <w:rPr>
          <w:rFonts w:eastAsia="StoneSans"/>
          <w:noProof/>
          <w:sz w:val="22"/>
          <w:szCs w:val="22"/>
        </w:rPr>
        <w:t>are generally recognised</w:t>
      </w:r>
      <w:r w:rsidRPr="0008241C">
        <w:rPr>
          <w:rFonts w:eastAsia="StoneSans"/>
          <w:sz w:val="22"/>
          <w:szCs w:val="22"/>
        </w:rPr>
        <w:t xml:space="preserve"> as being socially or environmentally superior.</w:t>
      </w:r>
    </w:p>
    <w:p w14:paraId="4FF8F4AB" w14:textId="77777777" w:rsidR="00A01204" w:rsidRPr="0008241C" w:rsidRDefault="00A01204" w:rsidP="00A01204">
      <w:pPr>
        <w:rPr>
          <w:rFonts w:eastAsia="StoneSans"/>
          <w:sz w:val="22"/>
          <w:szCs w:val="22"/>
        </w:rPr>
      </w:pPr>
    </w:p>
    <w:p w14:paraId="1CCF2169" w14:textId="77777777" w:rsidR="00A01204" w:rsidRPr="0008241C" w:rsidRDefault="00A01204" w:rsidP="00A01204">
      <w:pPr>
        <w:rPr>
          <w:rFonts w:eastAsia="StoneSans"/>
          <w:sz w:val="22"/>
          <w:szCs w:val="22"/>
        </w:rPr>
      </w:pPr>
    </w:p>
    <w:p w14:paraId="5141721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28" w:name="_Toc504317385"/>
      <w:bookmarkStart w:id="1929" w:name="_Toc504318078"/>
      <w:bookmarkStart w:id="1930" w:name="_Toc504321424"/>
      <w:bookmarkStart w:id="1931" w:name="_Toc524048103"/>
      <w:r w:rsidRPr="0008241C">
        <w:rPr>
          <w:b/>
          <w:sz w:val="22"/>
          <w:szCs w:val="24"/>
        </w:rPr>
        <w:t>6.4.2.7</w:t>
      </w:r>
      <w:r w:rsidRPr="0008241C">
        <w:rPr>
          <w:b/>
          <w:sz w:val="22"/>
          <w:szCs w:val="24"/>
        </w:rPr>
        <w:tab/>
        <w:t>Environmental regulation, standards and certification</w:t>
      </w:r>
      <w:bookmarkEnd w:id="1928"/>
      <w:bookmarkEnd w:id="1929"/>
      <w:bookmarkEnd w:id="1930"/>
      <w:bookmarkEnd w:id="1931"/>
    </w:p>
    <w:p w14:paraId="56C2B7FE" w14:textId="77777777" w:rsidR="00A01204" w:rsidRPr="0008241C" w:rsidRDefault="00A01204" w:rsidP="00A01204">
      <w:pPr>
        <w:rPr>
          <w:sz w:val="22"/>
          <w:szCs w:val="22"/>
        </w:rPr>
      </w:pPr>
    </w:p>
    <w:p w14:paraId="07196ABC" w14:textId="77777777" w:rsidR="00A01204" w:rsidRPr="0008241C" w:rsidRDefault="00A01204" w:rsidP="00A01204">
      <w:pPr>
        <w:rPr>
          <w:sz w:val="22"/>
          <w:szCs w:val="22"/>
        </w:rPr>
      </w:pPr>
      <w:r w:rsidRPr="0008241C">
        <w:rPr>
          <w:sz w:val="22"/>
          <w:szCs w:val="22"/>
        </w:rPr>
        <w:t xml:space="preserve">Given the </w:t>
      </w:r>
      <w:r w:rsidRPr="0008241C">
        <w:rPr>
          <w:noProof/>
          <w:sz w:val="22"/>
          <w:szCs w:val="22"/>
        </w:rPr>
        <w:t>tremendous,</w:t>
      </w:r>
      <w:r w:rsidRPr="0008241C">
        <w:rPr>
          <w:sz w:val="22"/>
          <w:szCs w:val="22"/>
        </w:rPr>
        <w:t xml:space="preserve"> pressure on nature and NCP in the Asia-Pacific region, classical policy options of environmental regulation, standards and certification are commonly applied to various environmental challenges (Figure 6.6). Such </w:t>
      </w:r>
      <w:r w:rsidRPr="0008241C">
        <w:rPr>
          <w:noProof/>
          <w:sz w:val="22"/>
          <w:szCs w:val="22"/>
        </w:rPr>
        <w:t>solution</w:t>
      </w:r>
      <w:r w:rsidRPr="0008241C">
        <w:rPr>
          <w:sz w:val="22"/>
          <w:szCs w:val="22"/>
        </w:rPr>
        <w:t xml:space="preserve"> </w:t>
      </w:r>
      <w:r w:rsidRPr="0008241C">
        <w:rPr>
          <w:noProof/>
          <w:sz w:val="22"/>
          <w:szCs w:val="22"/>
        </w:rPr>
        <w:t>is built</w:t>
      </w:r>
      <w:r w:rsidRPr="0008241C">
        <w:rPr>
          <w:sz w:val="22"/>
          <w:szCs w:val="22"/>
        </w:rPr>
        <w:t xml:space="preserve"> upon a </w:t>
      </w:r>
      <w:r w:rsidRPr="0008241C">
        <w:rPr>
          <w:noProof/>
          <w:sz w:val="22"/>
          <w:szCs w:val="22"/>
        </w:rPr>
        <w:t>command</w:t>
      </w:r>
      <w:r w:rsidRPr="0008241C">
        <w:rPr>
          <w:sz w:val="22"/>
          <w:szCs w:val="22"/>
        </w:rPr>
        <w:t xml:space="preserve"> and control </w:t>
      </w:r>
      <w:r w:rsidRPr="0008241C">
        <w:rPr>
          <w:noProof/>
          <w:sz w:val="22"/>
          <w:szCs w:val="22"/>
        </w:rPr>
        <w:t>approach, based on state control over resources, and specification of strict standards for resource use. The</w:t>
      </w:r>
      <w:r w:rsidRPr="0008241C">
        <w:rPr>
          <w:sz w:val="22"/>
          <w:szCs w:val="22"/>
        </w:rPr>
        <w:t xml:space="preserve"> regulatory toolkit includes a wide range of prohibitions, restrictions, mandatory requirements, </w:t>
      </w:r>
      <w:r w:rsidRPr="0008241C">
        <w:rPr>
          <w:noProof/>
          <w:sz w:val="22"/>
          <w:szCs w:val="22"/>
        </w:rPr>
        <w:t>standards</w:t>
      </w:r>
      <w:r w:rsidRPr="0008241C">
        <w:rPr>
          <w:sz w:val="22"/>
          <w:szCs w:val="22"/>
        </w:rPr>
        <w:t xml:space="preserve"> and procedures that directly authorise or limit </w:t>
      </w:r>
      <w:r w:rsidRPr="0008241C">
        <w:rPr>
          <w:noProof/>
          <w:sz w:val="22"/>
          <w:szCs w:val="22"/>
        </w:rPr>
        <w:t>certain</w:t>
      </w:r>
      <w:r w:rsidRPr="0008241C">
        <w:rPr>
          <w:sz w:val="22"/>
          <w:szCs w:val="22"/>
        </w:rPr>
        <w:t xml:space="preserve"> actions or impacts. </w:t>
      </w:r>
      <w:r w:rsidRPr="0008241C">
        <w:rPr>
          <w:noProof/>
          <w:sz w:val="22"/>
          <w:szCs w:val="22"/>
        </w:rPr>
        <w:t xml:space="preserve">There are three basic types of regulatory instruments for nature and NCP, namely: (i) Regulation of emissions, which usually involves emissions standards, ambient quality standards and technical performance standards (e.g. air quality management); or management prescriptions for good practice (e.g. in agriculture); (ii) Restrictions on the use of products (e.g. illegally logged timber, activities damaging to endangered species, etc.) or production standards (certification, best practice codes), and (iii) Spatial planning, which involves regulation of land uses that have direct implications for ecosystem services or habitats. In several circumstances, regulation combines incentives-based approaches to gain benefit from regulatory as well as market-based approaches. A common </w:t>
      </w:r>
      <w:r w:rsidRPr="0008241C">
        <w:rPr>
          <w:sz w:val="22"/>
          <w:szCs w:val="22"/>
        </w:rPr>
        <w:t xml:space="preserve">institutional problem for the Asia-Pacific region though stems from limited coordination between developmental and environmental regulation across various </w:t>
      </w:r>
      <w:r w:rsidRPr="0008241C">
        <w:rPr>
          <w:noProof/>
          <w:sz w:val="22"/>
          <w:szCs w:val="22"/>
        </w:rPr>
        <w:t xml:space="preserve">governance </w:t>
      </w:r>
      <w:r w:rsidRPr="0008241C">
        <w:rPr>
          <w:sz w:val="22"/>
          <w:szCs w:val="22"/>
        </w:rPr>
        <w:t xml:space="preserve">scales and sectors. </w:t>
      </w:r>
      <w:r w:rsidRPr="0008241C">
        <w:rPr>
          <w:noProof/>
          <w:sz w:val="22"/>
          <w:szCs w:val="22"/>
        </w:rPr>
        <w:t>This</w:t>
      </w:r>
      <w:r w:rsidRPr="0008241C">
        <w:rPr>
          <w:sz w:val="22"/>
          <w:szCs w:val="22"/>
        </w:rPr>
        <w:t xml:space="preserve"> leads to policy tools, as spatial planning and EIAs </w:t>
      </w:r>
      <w:r w:rsidRPr="0008241C">
        <w:rPr>
          <w:noProof/>
          <w:sz w:val="22"/>
          <w:szCs w:val="22"/>
        </w:rPr>
        <w:t>being compromised</w:t>
      </w:r>
      <w:r w:rsidRPr="0008241C">
        <w:rPr>
          <w:sz w:val="22"/>
          <w:szCs w:val="22"/>
        </w:rPr>
        <w:t xml:space="preserve"> by narrow sectoral interests, corruption and mismanagement.</w:t>
      </w:r>
    </w:p>
    <w:p w14:paraId="75207181" w14:textId="77777777" w:rsidR="00A01204" w:rsidRPr="0008241C" w:rsidRDefault="00A01204" w:rsidP="00A01204">
      <w:pPr>
        <w:rPr>
          <w:sz w:val="22"/>
          <w:szCs w:val="22"/>
        </w:rPr>
      </w:pPr>
    </w:p>
    <w:p w14:paraId="78AF5F71" w14:textId="4B554B6F" w:rsidR="00A01204" w:rsidRPr="0008241C" w:rsidRDefault="00A01204" w:rsidP="00A01204">
      <w:pPr>
        <w:rPr>
          <w:sz w:val="22"/>
          <w:szCs w:val="22"/>
        </w:rPr>
      </w:pPr>
      <w:r w:rsidRPr="0008241C">
        <w:rPr>
          <w:sz w:val="22"/>
          <w:szCs w:val="22"/>
        </w:rPr>
        <w:t xml:space="preserve">An important policy option for reducing adverse impact on nature and NCP in ‘Global technology’ scenario is through use of certification, </w:t>
      </w:r>
      <w:r w:rsidRPr="0008241C">
        <w:rPr>
          <w:noProof/>
          <w:sz w:val="22"/>
          <w:szCs w:val="22"/>
        </w:rPr>
        <w:t>to</w:t>
      </w:r>
      <w:r w:rsidRPr="0008241C">
        <w:rPr>
          <w:sz w:val="22"/>
          <w:szCs w:val="22"/>
        </w:rPr>
        <w:t xml:space="preserve"> ensure that commercial producers adhere to predefined environmental and social welfare production standards </w:t>
      </w:r>
      <w:r w:rsidRPr="0008241C">
        <w:rPr>
          <w:sz w:val="22"/>
          <w:szCs w:val="22"/>
        </w:rPr>
        <w:fldChar w:fldCharType="begin" w:fldLock="1"/>
      </w:r>
      <w:r w:rsidRPr="0008241C">
        <w:rPr>
          <w:sz w:val="22"/>
          <w:szCs w:val="22"/>
        </w:rPr>
        <w:instrText>ADDIN CSL_CITATION {"citationItems":[{"id":"ITEM-1","itemData":{"author":[{"dropping-particle":"","family":"Blackman","given":"A","non-dropping-particle":"","parse-names":false,"suffix":""},{"dropping-particle":"","family":"Rivera","given":"J","non-dropping-particle":"","parse-names":false,"suffix":""}],"id":"ITEM-1","issued":{"date-parts":[["2010"]]},"number-of-pages":"27","publisher-place":"Washington DC","title":"Environmental Certification and the Global Environment Facility. A STAP Advisory Document","type":"report"},"uris":["http://www.mendeley.com/documents/?uuid=91c9dac0-1d35-49b8-b0f6-e250c0a8d504"]}],"mendeley":{"formattedCitation":"(Blackman &amp; Rivera, 2010)","plainTextFormattedCitation":"(Blackman &amp; Rivera, 2010)","previouslyFormattedCitation":"(Blackman &amp; Rivera, 2010)"},"properties":{"noteIndex":0},"schema":"https://github.com/citation-style-language/schema/raw/master/csl-citation.json"}</w:instrText>
      </w:r>
      <w:r w:rsidRPr="0008241C">
        <w:rPr>
          <w:sz w:val="22"/>
          <w:szCs w:val="22"/>
        </w:rPr>
        <w:fldChar w:fldCharType="separate"/>
      </w:r>
      <w:r w:rsidRPr="0008241C">
        <w:rPr>
          <w:noProof/>
          <w:sz w:val="22"/>
          <w:szCs w:val="22"/>
        </w:rPr>
        <w:t>(Blackman &amp; Rivera, 2010)</w:t>
      </w:r>
      <w:r w:rsidRPr="0008241C">
        <w:rPr>
          <w:sz w:val="22"/>
          <w:szCs w:val="22"/>
        </w:rPr>
        <w:fldChar w:fldCharType="end"/>
      </w:r>
      <w:r w:rsidRPr="0008241C">
        <w:rPr>
          <w:sz w:val="22"/>
          <w:szCs w:val="22"/>
        </w:rPr>
        <w:t xml:space="preserve">. Producers and industries </w:t>
      </w:r>
      <w:r w:rsidRPr="0008241C">
        <w:rPr>
          <w:noProof/>
          <w:sz w:val="22"/>
          <w:szCs w:val="22"/>
        </w:rPr>
        <w:t>mainly</w:t>
      </w:r>
      <w:r w:rsidRPr="0008241C">
        <w:rPr>
          <w:sz w:val="22"/>
          <w:szCs w:val="22"/>
        </w:rPr>
        <w:t xml:space="preserve"> in the forest and agriculture sector are increasingly applying Voluntary Sustainability Standards (VSS) on their initiatives or in partnerships with development </w:t>
      </w:r>
      <w:r w:rsidR="00C934E9">
        <w:rPr>
          <w:noProof/>
          <w:sz w:val="22"/>
          <w:szCs w:val="22"/>
        </w:rPr>
        <w:t>organiz</w:t>
      </w:r>
      <w:r w:rsidRPr="0008241C">
        <w:rPr>
          <w:noProof/>
          <w:sz w:val="22"/>
          <w:szCs w:val="22"/>
        </w:rPr>
        <w:t>ations</w:t>
      </w:r>
      <w:r w:rsidRPr="0008241C">
        <w:rPr>
          <w:sz w:val="22"/>
          <w:szCs w:val="22"/>
        </w:rPr>
        <w:t xml:space="preserve">. There are now many VSS schemes that are </w:t>
      </w:r>
      <w:r w:rsidRPr="0008241C">
        <w:rPr>
          <w:noProof/>
          <w:sz w:val="22"/>
          <w:szCs w:val="22"/>
        </w:rPr>
        <w:t>applied</w:t>
      </w:r>
      <w:r w:rsidRPr="0008241C">
        <w:rPr>
          <w:sz w:val="22"/>
          <w:szCs w:val="22"/>
        </w:rPr>
        <w:t xml:space="preserve"> to </w:t>
      </w:r>
      <w:r w:rsidRPr="0008241C">
        <w:rPr>
          <w:noProof/>
          <w:sz w:val="22"/>
          <w:szCs w:val="22"/>
        </w:rPr>
        <w:t>major</w:t>
      </w:r>
      <w:r w:rsidRPr="0008241C">
        <w:rPr>
          <w:sz w:val="22"/>
          <w:szCs w:val="22"/>
        </w:rPr>
        <w:t xml:space="preserve"> export commodities including Fairtrade, Organic, Rainforest Alliance/Sustainable Agriculture Network (RA/SAN), Better Cotton Initiative (BCI), Roundtable on Sustainable Palm Oil (RSPO), Round Table on Responsible Soy (RTRS), Forest Stewardship Council (FSC), and Programme for the Endorsement of Forest Certification (PEFC) (Table 6.4). South East and South Asia have the </w:t>
      </w:r>
      <w:r w:rsidRPr="0008241C">
        <w:rPr>
          <w:noProof/>
          <w:sz w:val="22"/>
          <w:szCs w:val="22"/>
        </w:rPr>
        <w:t>most substantial</w:t>
      </w:r>
      <w:r w:rsidRPr="0008241C">
        <w:rPr>
          <w:sz w:val="22"/>
          <w:szCs w:val="22"/>
        </w:rPr>
        <w:t xml:space="preserve"> number of countries participating in the VSS, while in Western Asia almost nil. Except for Oman and UAE, which </w:t>
      </w:r>
      <w:r w:rsidRPr="0008241C">
        <w:rPr>
          <w:noProof/>
          <w:sz w:val="22"/>
          <w:szCs w:val="22"/>
        </w:rPr>
        <w:t>participate</w:t>
      </w:r>
      <w:r w:rsidRPr="0008241C">
        <w:rPr>
          <w:sz w:val="22"/>
          <w:szCs w:val="22"/>
        </w:rPr>
        <w:t xml:space="preserve"> in PEFC, albeit with </w:t>
      </w:r>
      <w:r w:rsidRPr="0008241C">
        <w:rPr>
          <w:noProof/>
          <w:sz w:val="22"/>
          <w:szCs w:val="22"/>
        </w:rPr>
        <w:t>very</w:t>
      </w:r>
      <w:r w:rsidRPr="0008241C">
        <w:rPr>
          <w:sz w:val="22"/>
          <w:szCs w:val="22"/>
        </w:rPr>
        <w:t xml:space="preserve"> negligible share </w:t>
      </w:r>
      <w:r w:rsidRPr="0008241C">
        <w:rPr>
          <w:sz w:val="22"/>
          <w:szCs w:val="22"/>
        </w:rPr>
        <w:fldChar w:fldCharType="begin" w:fldLock="1"/>
      </w:r>
      <w:r w:rsidRPr="0008241C">
        <w:rPr>
          <w:sz w:val="22"/>
          <w:szCs w:val="22"/>
        </w:rPr>
        <w:instrText>ADDIN CSL_CITATION {"citationItems":[{"id":"ITEM-1","itemData":{"author":[{"dropping-particle":"","family":"Lernoud","given":"Julia","non-dropping-particle":"","parse-names":false,"suffix":""},{"dropping-particle":"","family":"Potts","given":"Jason","non-dropping-particle":"","parse-names":false,"suffix":""},{"dropping-particle":"","family":"Sampson","given":"Gregory","non-dropping-particle":"","parse-names":false,"suffix":""},{"dropping-particle":"","family":"Voora","given":"Vivek","non-dropping-particle":"","parse-names":false,"suffix":""},{"dropping-particle":"","family":"Willer","given":"Helga","non-dropping-particle":"","parse-names":false,"suffix":""},{"dropping-particle":"","family":"Wozniak","given":"Joseph","non-dropping-particle":"","parse-names":false,"suffix":""}],"id":"ITEM-1","issued":{"date-parts":[["2015"]]},"publisher-place":"Geneva","title":"The State of Sustainable Markets – Statistics and Emerging Trends 2015","type":"report"},"uris":["http://www.mendeley.com/documents/?uuid=4161b377-8b15-4d1f-84b9-0c436ce4d7c0"]}],"mendeley":{"formattedCitation":"(Lernoud &lt;i&gt;et al.&lt;/i&gt;, 2015)","plainTextFormattedCitation":"(Lernoud et al., 2015)","previouslyFormattedCitation":"(Lernoud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ernoud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China has a </w:t>
      </w:r>
      <w:r w:rsidRPr="0008241C">
        <w:rPr>
          <w:noProof/>
          <w:sz w:val="22"/>
          <w:szCs w:val="22"/>
        </w:rPr>
        <w:t>significant</w:t>
      </w:r>
      <w:r w:rsidRPr="0008241C">
        <w:rPr>
          <w:sz w:val="22"/>
          <w:szCs w:val="22"/>
        </w:rPr>
        <w:t xml:space="preserve"> </w:t>
      </w:r>
      <w:r w:rsidRPr="0008241C">
        <w:rPr>
          <w:noProof/>
          <w:sz w:val="22"/>
          <w:szCs w:val="22"/>
        </w:rPr>
        <w:t>share</w:t>
      </w:r>
      <w:r w:rsidRPr="0008241C">
        <w:rPr>
          <w:sz w:val="22"/>
          <w:szCs w:val="22"/>
        </w:rPr>
        <w:t xml:space="preserve"> </w:t>
      </w:r>
      <w:r w:rsidRPr="0008241C">
        <w:rPr>
          <w:noProof/>
          <w:sz w:val="22"/>
          <w:szCs w:val="22"/>
        </w:rPr>
        <w:t>to</w:t>
      </w:r>
      <w:r w:rsidRPr="0008241C">
        <w:rPr>
          <w:sz w:val="22"/>
          <w:szCs w:val="22"/>
        </w:rPr>
        <w:t xml:space="preserve"> organic soybean and tea, while India to fairtrade and organic cotton. Among the different types of VSS, organic is the most commonly used in the region. </w:t>
      </w:r>
    </w:p>
    <w:p w14:paraId="7AED5C5F" w14:textId="77777777" w:rsidR="00A01204" w:rsidRPr="0008241C" w:rsidRDefault="00A01204" w:rsidP="00A01204">
      <w:pPr>
        <w:rPr>
          <w:sz w:val="22"/>
          <w:szCs w:val="22"/>
          <w:lang w:eastAsia="ja-JP"/>
        </w:rPr>
      </w:pPr>
    </w:p>
    <w:p w14:paraId="7EFD9F1F" w14:textId="7A5DDFDF" w:rsidR="00A01204" w:rsidRPr="0008241C" w:rsidRDefault="00A01204" w:rsidP="00A01204">
      <w:pPr>
        <w:keepNext/>
        <w:widowControl w:val="0"/>
        <w:tabs>
          <w:tab w:val="clear" w:pos="1247"/>
          <w:tab w:val="clear" w:pos="1814"/>
          <w:tab w:val="clear" w:pos="2381"/>
          <w:tab w:val="clear" w:pos="2948"/>
          <w:tab w:val="clear" w:pos="3515"/>
        </w:tabs>
        <w:rPr>
          <w:b/>
          <w:kern w:val="2"/>
          <w:sz w:val="22"/>
          <w:szCs w:val="22"/>
          <w:lang w:eastAsia="ja-JP"/>
        </w:rPr>
      </w:pPr>
      <w:bookmarkStart w:id="1932" w:name="_Toc504087610"/>
      <w:r w:rsidRPr="0008241C">
        <w:rPr>
          <w:b/>
          <w:kern w:val="2"/>
          <w:sz w:val="22"/>
          <w:szCs w:val="22"/>
          <w:lang w:eastAsia="ja-JP"/>
        </w:rPr>
        <w:lastRenderedPageBreak/>
        <w:t>Table 6.</w:t>
      </w:r>
      <w:r w:rsidRPr="0008241C">
        <w:rPr>
          <w:b/>
          <w:kern w:val="2"/>
          <w:sz w:val="22"/>
          <w:szCs w:val="22"/>
          <w:lang w:eastAsia="ja-JP"/>
        </w:rPr>
        <w:fldChar w:fldCharType="begin"/>
      </w:r>
      <w:r w:rsidRPr="0008241C">
        <w:rPr>
          <w:b/>
          <w:kern w:val="2"/>
          <w:sz w:val="22"/>
          <w:szCs w:val="22"/>
          <w:lang w:eastAsia="ja-JP"/>
        </w:rPr>
        <w:instrText xml:space="preserve"> SEQ Table \* ARABIC </w:instrText>
      </w:r>
      <w:r w:rsidRPr="0008241C">
        <w:rPr>
          <w:b/>
          <w:kern w:val="2"/>
          <w:sz w:val="22"/>
          <w:szCs w:val="22"/>
          <w:lang w:eastAsia="ja-JP"/>
        </w:rPr>
        <w:fldChar w:fldCharType="separate"/>
      </w:r>
      <w:r w:rsidR="00D74032">
        <w:rPr>
          <w:b/>
          <w:noProof/>
          <w:kern w:val="2"/>
          <w:sz w:val="22"/>
          <w:szCs w:val="22"/>
          <w:lang w:eastAsia="ja-JP"/>
        </w:rPr>
        <w:t>4</w:t>
      </w:r>
      <w:r w:rsidRPr="0008241C">
        <w:rPr>
          <w:b/>
          <w:kern w:val="2"/>
          <w:sz w:val="22"/>
          <w:szCs w:val="22"/>
          <w:lang w:eastAsia="ja-JP"/>
        </w:rPr>
        <w:fldChar w:fldCharType="end"/>
      </w:r>
      <w:r w:rsidRPr="0008241C">
        <w:rPr>
          <w:b/>
          <w:kern w:val="2"/>
          <w:sz w:val="22"/>
          <w:szCs w:val="22"/>
          <w:lang w:eastAsia="ja-JP"/>
        </w:rPr>
        <w:t xml:space="preserve"> Share of Asia-Pacific countries in </w:t>
      </w:r>
      <w:r w:rsidRPr="0008241C">
        <w:rPr>
          <w:b/>
          <w:noProof/>
          <w:kern w:val="2"/>
          <w:sz w:val="22"/>
          <w:szCs w:val="22"/>
          <w:lang w:eastAsia="ja-JP"/>
        </w:rPr>
        <w:t>global</w:t>
      </w:r>
      <w:r w:rsidRPr="0008241C">
        <w:rPr>
          <w:b/>
          <w:kern w:val="2"/>
          <w:sz w:val="22"/>
          <w:szCs w:val="22"/>
          <w:lang w:eastAsia="ja-JP"/>
        </w:rPr>
        <w:t xml:space="preserve"> land area under Voluntary Sustainability Standards, by type of commodities and schemes</w:t>
      </w:r>
      <w:bookmarkEnd w:id="1932"/>
    </w:p>
    <w:tbl>
      <w:tblPr>
        <w:tblW w:w="89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61"/>
        <w:gridCol w:w="1134"/>
        <w:gridCol w:w="892"/>
        <w:gridCol w:w="567"/>
        <w:gridCol w:w="1134"/>
        <w:gridCol w:w="646"/>
        <w:gridCol w:w="779"/>
        <w:gridCol w:w="708"/>
        <w:gridCol w:w="1048"/>
        <w:gridCol w:w="653"/>
      </w:tblGrid>
      <w:tr w:rsidR="00A01204" w:rsidRPr="0008241C" w14:paraId="71F40A52" w14:textId="77777777" w:rsidTr="00642B4F">
        <w:trPr>
          <w:trHeight w:val="260"/>
          <w:jc w:val="center"/>
        </w:trPr>
        <w:tc>
          <w:tcPr>
            <w:tcW w:w="1361" w:type="dxa"/>
            <w:vMerge w:val="restart"/>
            <w:shd w:val="clear" w:color="auto" w:fill="auto"/>
            <w:noWrap/>
            <w:hideMark/>
          </w:tcPr>
          <w:p w14:paraId="62CE56C7" w14:textId="77777777" w:rsidR="00A01204" w:rsidRPr="0008241C" w:rsidRDefault="00A01204" w:rsidP="00A01204">
            <w:pPr>
              <w:rPr>
                <w:szCs w:val="24"/>
                <w:lang w:eastAsia="en-GB"/>
              </w:rPr>
            </w:pPr>
            <w:r w:rsidRPr="0008241C">
              <w:rPr>
                <w:szCs w:val="22"/>
                <w:lang w:eastAsia="en-GB"/>
              </w:rPr>
              <w:t>Voluntary Sustainability Standards</w:t>
            </w:r>
          </w:p>
        </w:tc>
        <w:tc>
          <w:tcPr>
            <w:tcW w:w="1134" w:type="dxa"/>
            <w:vMerge w:val="restart"/>
            <w:shd w:val="clear" w:color="auto" w:fill="auto"/>
            <w:noWrap/>
            <w:hideMark/>
          </w:tcPr>
          <w:p w14:paraId="20E40D80" w14:textId="77777777" w:rsidR="00A01204" w:rsidRPr="0008241C" w:rsidRDefault="00A01204" w:rsidP="00A01204">
            <w:pPr>
              <w:rPr>
                <w:szCs w:val="22"/>
                <w:lang w:eastAsia="en-GB"/>
              </w:rPr>
            </w:pPr>
            <w:r w:rsidRPr="0008241C">
              <w:rPr>
                <w:szCs w:val="22"/>
                <w:lang w:eastAsia="en-GB"/>
              </w:rPr>
              <w:t>Global land area (ha)</w:t>
            </w:r>
          </w:p>
        </w:tc>
        <w:tc>
          <w:tcPr>
            <w:tcW w:w="1459" w:type="dxa"/>
            <w:gridSpan w:val="2"/>
            <w:shd w:val="clear" w:color="auto" w:fill="auto"/>
            <w:noWrap/>
            <w:hideMark/>
          </w:tcPr>
          <w:p w14:paraId="67E6AEFB" w14:textId="77777777" w:rsidR="00A01204" w:rsidRPr="0008241C" w:rsidRDefault="00A01204" w:rsidP="00A01204">
            <w:pPr>
              <w:rPr>
                <w:szCs w:val="22"/>
                <w:lang w:eastAsia="en-GB"/>
              </w:rPr>
            </w:pPr>
            <w:r w:rsidRPr="0008241C">
              <w:rPr>
                <w:szCs w:val="22"/>
                <w:lang w:eastAsia="en-GB"/>
              </w:rPr>
              <w:t>Oceania</w:t>
            </w:r>
          </w:p>
        </w:tc>
        <w:tc>
          <w:tcPr>
            <w:tcW w:w="1780" w:type="dxa"/>
            <w:gridSpan w:val="2"/>
            <w:shd w:val="clear" w:color="auto" w:fill="auto"/>
            <w:noWrap/>
            <w:hideMark/>
          </w:tcPr>
          <w:p w14:paraId="17D3B7F7" w14:textId="77777777" w:rsidR="00A01204" w:rsidRPr="0008241C" w:rsidRDefault="00A01204" w:rsidP="00A01204">
            <w:pPr>
              <w:rPr>
                <w:szCs w:val="22"/>
                <w:lang w:eastAsia="en-GB"/>
              </w:rPr>
            </w:pPr>
            <w:r w:rsidRPr="0008241C">
              <w:rPr>
                <w:szCs w:val="22"/>
                <w:lang w:eastAsia="en-GB"/>
              </w:rPr>
              <w:t>South East Asia</w:t>
            </w:r>
          </w:p>
        </w:tc>
        <w:tc>
          <w:tcPr>
            <w:tcW w:w="1487" w:type="dxa"/>
            <w:gridSpan w:val="2"/>
            <w:shd w:val="clear" w:color="auto" w:fill="auto"/>
            <w:noWrap/>
            <w:hideMark/>
          </w:tcPr>
          <w:p w14:paraId="30453DF9" w14:textId="77777777" w:rsidR="00A01204" w:rsidRPr="0008241C" w:rsidRDefault="00A01204" w:rsidP="00A01204">
            <w:pPr>
              <w:rPr>
                <w:szCs w:val="22"/>
                <w:lang w:eastAsia="en-GB"/>
              </w:rPr>
            </w:pPr>
            <w:r w:rsidRPr="0008241C">
              <w:rPr>
                <w:szCs w:val="22"/>
                <w:lang w:eastAsia="en-GB"/>
              </w:rPr>
              <w:t>North East Asia</w:t>
            </w:r>
          </w:p>
        </w:tc>
        <w:tc>
          <w:tcPr>
            <w:tcW w:w="1701" w:type="dxa"/>
            <w:gridSpan w:val="2"/>
            <w:shd w:val="clear" w:color="auto" w:fill="auto"/>
            <w:noWrap/>
            <w:hideMark/>
          </w:tcPr>
          <w:p w14:paraId="6B67389F" w14:textId="77777777" w:rsidR="00A01204" w:rsidRPr="0008241C" w:rsidRDefault="00A01204" w:rsidP="00A01204">
            <w:pPr>
              <w:rPr>
                <w:szCs w:val="22"/>
                <w:lang w:eastAsia="en-GB"/>
              </w:rPr>
            </w:pPr>
            <w:r w:rsidRPr="0008241C">
              <w:rPr>
                <w:szCs w:val="22"/>
                <w:lang w:eastAsia="en-GB"/>
              </w:rPr>
              <w:t>South Asia</w:t>
            </w:r>
          </w:p>
        </w:tc>
      </w:tr>
      <w:tr w:rsidR="00A01204" w:rsidRPr="0008241C" w14:paraId="61ADB215" w14:textId="77777777" w:rsidTr="00642B4F">
        <w:trPr>
          <w:trHeight w:val="520"/>
          <w:jc w:val="center"/>
        </w:trPr>
        <w:tc>
          <w:tcPr>
            <w:tcW w:w="1361" w:type="dxa"/>
            <w:vMerge/>
            <w:shd w:val="clear" w:color="auto" w:fill="auto"/>
            <w:noWrap/>
            <w:hideMark/>
          </w:tcPr>
          <w:p w14:paraId="3A3CCE9F" w14:textId="77777777" w:rsidR="00A01204" w:rsidRPr="0008241C" w:rsidRDefault="00A01204" w:rsidP="00A01204">
            <w:pPr>
              <w:rPr>
                <w:szCs w:val="22"/>
                <w:lang w:eastAsia="en-GB"/>
              </w:rPr>
            </w:pPr>
          </w:p>
        </w:tc>
        <w:tc>
          <w:tcPr>
            <w:tcW w:w="1134" w:type="dxa"/>
            <w:vMerge/>
            <w:shd w:val="clear" w:color="auto" w:fill="auto"/>
          </w:tcPr>
          <w:p w14:paraId="49CF73B7" w14:textId="77777777" w:rsidR="00A01204" w:rsidRPr="0008241C" w:rsidRDefault="00A01204" w:rsidP="00A01204">
            <w:pPr>
              <w:jc w:val="right"/>
              <w:rPr>
                <w:szCs w:val="22"/>
                <w:lang w:eastAsia="en-GB"/>
              </w:rPr>
            </w:pPr>
          </w:p>
        </w:tc>
        <w:tc>
          <w:tcPr>
            <w:tcW w:w="892" w:type="dxa"/>
            <w:shd w:val="clear" w:color="auto" w:fill="auto"/>
            <w:noWrap/>
            <w:hideMark/>
          </w:tcPr>
          <w:p w14:paraId="36971809" w14:textId="77777777" w:rsidR="00A01204" w:rsidRPr="0008241C" w:rsidRDefault="00A01204" w:rsidP="00A01204">
            <w:pPr>
              <w:rPr>
                <w:szCs w:val="22"/>
                <w:lang w:eastAsia="en-GB"/>
              </w:rPr>
            </w:pPr>
            <w:r w:rsidRPr="0008241C">
              <w:rPr>
                <w:szCs w:val="22"/>
                <w:lang w:eastAsia="en-GB"/>
              </w:rPr>
              <w:t>Country</w:t>
            </w:r>
          </w:p>
        </w:tc>
        <w:tc>
          <w:tcPr>
            <w:tcW w:w="567" w:type="dxa"/>
            <w:shd w:val="clear" w:color="auto" w:fill="auto"/>
            <w:noWrap/>
            <w:hideMark/>
          </w:tcPr>
          <w:p w14:paraId="5D81E1F7" w14:textId="77777777" w:rsidR="00A01204" w:rsidRPr="0008241C" w:rsidRDefault="00A01204" w:rsidP="00A01204">
            <w:pPr>
              <w:rPr>
                <w:szCs w:val="22"/>
                <w:lang w:eastAsia="en-GB"/>
              </w:rPr>
            </w:pPr>
            <w:r w:rsidRPr="0008241C">
              <w:rPr>
                <w:szCs w:val="22"/>
                <w:lang w:eastAsia="en-GB"/>
              </w:rPr>
              <w:t>share</w:t>
            </w:r>
          </w:p>
        </w:tc>
        <w:tc>
          <w:tcPr>
            <w:tcW w:w="1134" w:type="dxa"/>
            <w:shd w:val="clear" w:color="auto" w:fill="auto"/>
            <w:noWrap/>
            <w:hideMark/>
          </w:tcPr>
          <w:p w14:paraId="5AC6B29F" w14:textId="77777777" w:rsidR="00A01204" w:rsidRPr="0008241C" w:rsidRDefault="00A01204" w:rsidP="00A01204">
            <w:pPr>
              <w:rPr>
                <w:szCs w:val="22"/>
                <w:lang w:eastAsia="en-GB"/>
              </w:rPr>
            </w:pPr>
            <w:r w:rsidRPr="0008241C">
              <w:rPr>
                <w:szCs w:val="22"/>
                <w:lang w:eastAsia="en-GB"/>
              </w:rPr>
              <w:t>Country</w:t>
            </w:r>
          </w:p>
        </w:tc>
        <w:tc>
          <w:tcPr>
            <w:tcW w:w="646" w:type="dxa"/>
            <w:shd w:val="clear" w:color="auto" w:fill="auto"/>
            <w:noWrap/>
            <w:hideMark/>
          </w:tcPr>
          <w:p w14:paraId="13BF5B33" w14:textId="77777777" w:rsidR="00A01204" w:rsidRPr="0008241C" w:rsidRDefault="00A01204" w:rsidP="00A01204">
            <w:pPr>
              <w:rPr>
                <w:szCs w:val="22"/>
                <w:lang w:eastAsia="en-GB"/>
              </w:rPr>
            </w:pPr>
            <w:r w:rsidRPr="0008241C">
              <w:rPr>
                <w:szCs w:val="22"/>
                <w:lang w:eastAsia="en-GB"/>
              </w:rPr>
              <w:t>share</w:t>
            </w:r>
          </w:p>
        </w:tc>
        <w:tc>
          <w:tcPr>
            <w:tcW w:w="779" w:type="dxa"/>
            <w:shd w:val="clear" w:color="auto" w:fill="auto"/>
            <w:noWrap/>
            <w:hideMark/>
          </w:tcPr>
          <w:p w14:paraId="2F1A7A69" w14:textId="77777777" w:rsidR="00A01204" w:rsidRPr="0008241C" w:rsidRDefault="00A01204" w:rsidP="00A01204">
            <w:pPr>
              <w:rPr>
                <w:szCs w:val="22"/>
                <w:lang w:eastAsia="en-GB"/>
              </w:rPr>
            </w:pPr>
            <w:r w:rsidRPr="0008241C">
              <w:rPr>
                <w:szCs w:val="22"/>
                <w:lang w:eastAsia="en-GB"/>
              </w:rPr>
              <w:t>Country</w:t>
            </w:r>
          </w:p>
        </w:tc>
        <w:tc>
          <w:tcPr>
            <w:tcW w:w="708" w:type="dxa"/>
            <w:shd w:val="clear" w:color="auto" w:fill="auto"/>
            <w:noWrap/>
            <w:hideMark/>
          </w:tcPr>
          <w:p w14:paraId="25D6E18B" w14:textId="77777777" w:rsidR="00A01204" w:rsidRPr="0008241C" w:rsidRDefault="00A01204" w:rsidP="00A01204">
            <w:pPr>
              <w:rPr>
                <w:szCs w:val="22"/>
                <w:lang w:eastAsia="en-GB"/>
              </w:rPr>
            </w:pPr>
            <w:r w:rsidRPr="0008241C">
              <w:rPr>
                <w:szCs w:val="22"/>
                <w:lang w:eastAsia="en-GB"/>
              </w:rPr>
              <w:t>share</w:t>
            </w:r>
          </w:p>
        </w:tc>
        <w:tc>
          <w:tcPr>
            <w:tcW w:w="1048" w:type="dxa"/>
            <w:shd w:val="clear" w:color="auto" w:fill="auto"/>
            <w:noWrap/>
            <w:hideMark/>
          </w:tcPr>
          <w:p w14:paraId="3F974B57" w14:textId="77777777" w:rsidR="00A01204" w:rsidRPr="0008241C" w:rsidRDefault="00A01204" w:rsidP="00A01204">
            <w:pPr>
              <w:rPr>
                <w:szCs w:val="22"/>
                <w:lang w:eastAsia="en-GB"/>
              </w:rPr>
            </w:pPr>
            <w:r w:rsidRPr="0008241C">
              <w:rPr>
                <w:szCs w:val="22"/>
                <w:lang w:eastAsia="en-GB"/>
              </w:rPr>
              <w:t>Country</w:t>
            </w:r>
          </w:p>
        </w:tc>
        <w:tc>
          <w:tcPr>
            <w:tcW w:w="653" w:type="dxa"/>
            <w:shd w:val="clear" w:color="auto" w:fill="auto"/>
            <w:noWrap/>
            <w:hideMark/>
          </w:tcPr>
          <w:p w14:paraId="2A322B23" w14:textId="77777777" w:rsidR="00A01204" w:rsidRPr="0008241C" w:rsidRDefault="00A01204" w:rsidP="00A01204">
            <w:pPr>
              <w:rPr>
                <w:szCs w:val="22"/>
                <w:lang w:eastAsia="en-GB"/>
              </w:rPr>
            </w:pPr>
            <w:r w:rsidRPr="0008241C">
              <w:rPr>
                <w:szCs w:val="22"/>
                <w:lang w:eastAsia="en-GB"/>
              </w:rPr>
              <w:t>share</w:t>
            </w:r>
          </w:p>
        </w:tc>
      </w:tr>
      <w:tr w:rsidR="00A01204" w:rsidRPr="0008241C" w14:paraId="56741505" w14:textId="77777777" w:rsidTr="00642B4F">
        <w:trPr>
          <w:trHeight w:val="260"/>
          <w:jc w:val="center"/>
        </w:trPr>
        <w:tc>
          <w:tcPr>
            <w:tcW w:w="1361" w:type="dxa"/>
            <w:shd w:val="clear" w:color="000000" w:fill="EEECE1"/>
            <w:noWrap/>
            <w:hideMark/>
          </w:tcPr>
          <w:p w14:paraId="5F95BDB2" w14:textId="77777777" w:rsidR="00A01204" w:rsidRPr="0008241C" w:rsidRDefault="00A01204" w:rsidP="00A01204">
            <w:pPr>
              <w:rPr>
                <w:b/>
                <w:bCs/>
                <w:szCs w:val="22"/>
                <w:lang w:eastAsia="en-GB"/>
              </w:rPr>
            </w:pPr>
            <w:r w:rsidRPr="0008241C">
              <w:rPr>
                <w:b/>
                <w:bCs/>
                <w:szCs w:val="22"/>
                <w:lang w:eastAsia="en-GB"/>
              </w:rPr>
              <w:t>Banana</w:t>
            </w:r>
          </w:p>
        </w:tc>
        <w:tc>
          <w:tcPr>
            <w:tcW w:w="1134" w:type="dxa"/>
            <w:shd w:val="clear" w:color="000000" w:fill="EEECE1"/>
            <w:noWrap/>
          </w:tcPr>
          <w:p w14:paraId="0E9B4F5A" w14:textId="77777777" w:rsidR="00A01204" w:rsidRPr="0008241C" w:rsidRDefault="00A01204" w:rsidP="00A01204">
            <w:pPr>
              <w:jc w:val="right"/>
              <w:rPr>
                <w:szCs w:val="22"/>
                <w:lang w:eastAsia="en-GB"/>
              </w:rPr>
            </w:pPr>
          </w:p>
        </w:tc>
        <w:tc>
          <w:tcPr>
            <w:tcW w:w="892" w:type="dxa"/>
            <w:shd w:val="clear" w:color="000000" w:fill="EEECE1"/>
            <w:noWrap/>
          </w:tcPr>
          <w:p w14:paraId="773FE292" w14:textId="77777777" w:rsidR="00A01204" w:rsidRPr="0008241C" w:rsidRDefault="00A01204" w:rsidP="00A01204">
            <w:pPr>
              <w:rPr>
                <w:szCs w:val="22"/>
                <w:lang w:eastAsia="en-GB"/>
              </w:rPr>
            </w:pPr>
          </w:p>
        </w:tc>
        <w:tc>
          <w:tcPr>
            <w:tcW w:w="567" w:type="dxa"/>
            <w:shd w:val="clear" w:color="000000" w:fill="EEECE1"/>
            <w:noWrap/>
          </w:tcPr>
          <w:p w14:paraId="68E3E1B0" w14:textId="77777777" w:rsidR="00A01204" w:rsidRPr="0008241C" w:rsidRDefault="00A01204" w:rsidP="00A01204">
            <w:pPr>
              <w:rPr>
                <w:szCs w:val="22"/>
                <w:lang w:eastAsia="en-GB"/>
              </w:rPr>
            </w:pPr>
          </w:p>
        </w:tc>
        <w:tc>
          <w:tcPr>
            <w:tcW w:w="1134" w:type="dxa"/>
            <w:shd w:val="clear" w:color="000000" w:fill="EEECE1"/>
            <w:noWrap/>
          </w:tcPr>
          <w:p w14:paraId="09561773" w14:textId="77777777" w:rsidR="00A01204" w:rsidRPr="0008241C" w:rsidRDefault="00A01204" w:rsidP="00A01204">
            <w:pPr>
              <w:rPr>
                <w:szCs w:val="22"/>
                <w:lang w:eastAsia="en-GB"/>
              </w:rPr>
            </w:pPr>
          </w:p>
        </w:tc>
        <w:tc>
          <w:tcPr>
            <w:tcW w:w="646" w:type="dxa"/>
            <w:shd w:val="clear" w:color="000000" w:fill="EEECE1"/>
            <w:noWrap/>
          </w:tcPr>
          <w:p w14:paraId="46CE4994" w14:textId="77777777" w:rsidR="00A01204" w:rsidRPr="0008241C" w:rsidRDefault="00A01204" w:rsidP="00A01204">
            <w:pPr>
              <w:rPr>
                <w:szCs w:val="22"/>
                <w:lang w:eastAsia="en-GB"/>
              </w:rPr>
            </w:pPr>
          </w:p>
        </w:tc>
        <w:tc>
          <w:tcPr>
            <w:tcW w:w="779" w:type="dxa"/>
            <w:shd w:val="clear" w:color="000000" w:fill="EEECE1"/>
            <w:noWrap/>
          </w:tcPr>
          <w:p w14:paraId="72E99272" w14:textId="77777777" w:rsidR="00A01204" w:rsidRPr="0008241C" w:rsidRDefault="00A01204" w:rsidP="00A01204">
            <w:pPr>
              <w:rPr>
                <w:szCs w:val="22"/>
                <w:lang w:eastAsia="en-GB"/>
              </w:rPr>
            </w:pPr>
          </w:p>
        </w:tc>
        <w:tc>
          <w:tcPr>
            <w:tcW w:w="708" w:type="dxa"/>
            <w:shd w:val="clear" w:color="000000" w:fill="EEECE1"/>
            <w:noWrap/>
          </w:tcPr>
          <w:p w14:paraId="05A41DE6" w14:textId="77777777" w:rsidR="00A01204" w:rsidRPr="0008241C" w:rsidRDefault="00A01204" w:rsidP="00A01204">
            <w:pPr>
              <w:rPr>
                <w:szCs w:val="22"/>
                <w:lang w:eastAsia="en-GB"/>
              </w:rPr>
            </w:pPr>
          </w:p>
        </w:tc>
        <w:tc>
          <w:tcPr>
            <w:tcW w:w="1048" w:type="dxa"/>
            <w:shd w:val="clear" w:color="000000" w:fill="EEECE1"/>
            <w:noWrap/>
          </w:tcPr>
          <w:p w14:paraId="041BA50C" w14:textId="77777777" w:rsidR="00A01204" w:rsidRPr="0008241C" w:rsidRDefault="00A01204" w:rsidP="00A01204">
            <w:pPr>
              <w:rPr>
                <w:szCs w:val="22"/>
                <w:lang w:eastAsia="en-GB"/>
              </w:rPr>
            </w:pPr>
          </w:p>
        </w:tc>
        <w:tc>
          <w:tcPr>
            <w:tcW w:w="653" w:type="dxa"/>
            <w:shd w:val="clear" w:color="000000" w:fill="EEECE1"/>
            <w:noWrap/>
          </w:tcPr>
          <w:p w14:paraId="33978272" w14:textId="77777777" w:rsidR="00A01204" w:rsidRPr="0008241C" w:rsidRDefault="00A01204" w:rsidP="00A01204">
            <w:pPr>
              <w:rPr>
                <w:szCs w:val="22"/>
                <w:lang w:eastAsia="en-GB"/>
              </w:rPr>
            </w:pPr>
          </w:p>
        </w:tc>
      </w:tr>
      <w:tr w:rsidR="00A01204" w:rsidRPr="0008241C" w14:paraId="7E434914" w14:textId="77777777" w:rsidTr="00642B4F">
        <w:trPr>
          <w:trHeight w:val="260"/>
          <w:jc w:val="center"/>
        </w:trPr>
        <w:tc>
          <w:tcPr>
            <w:tcW w:w="1361" w:type="dxa"/>
            <w:shd w:val="clear" w:color="auto" w:fill="auto"/>
            <w:noWrap/>
            <w:hideMark/>
          </w:tcPr>
          <w:p w14:paraId="3E575734" w14:textId="77777777" w:rsidR="00A01204" w:rsidRPr="0008241C" w:rsidRDefault="00A01204" w:rsidP="00A01204">
            <w:pPr>
              <w:rPr>
                <w:szCs w:val="22"/>
                <w:lang w:eastAsia="en-GB"/>
              </w:rPr>
            </w:pPr>
            <w:r w:rsidRPr="0008241C">
              <w:rPr>
                <w:szCs w:val="22"/>
                <w:lang w:eastAsia="en-GB"/>
              </w:rPr>
              <w:t>Fairtrade</w:t>
            </w:r>
          </w:p>
        </w:tc>
        <w:tc>
          <w:tcPr>
            <w:tcW w:w="1134" w:type="dxa"/>
            <w:shd w:val="clear" w:color="auto" w:fill="auto"/>
            <w:noWrap/>
            <w:hideMark/>
          </w:tcPr>
          <w:p w14:paraId="37B93F6E" w14:textId="77777777" w:rsidR="00A01204" w:rsidRPr="0008241C" w:rsidRDefault="00A01204" w:rsidP="00A01204">
            <w:pPr>
              <w:jc w:val="right"/>
              <w:rPr>
                <w:szCs w:val="22"/>
                <w:lang w:eastAsia="en-GB"/>
              </w:rPr>
            </w:pPr>
            <w:r w:rsidRPr="0008241C">
              <w:rPr>
                <w:szCs w:val="22"/>
                <w:lang w:eastAsia="en-GB"/>
              </w:rPr>
              <w:t xml:space="preserve"> 40,624 </w:t>
            </w:r>
          </w:p>
        </w:tc>
        <w:tc>
          <w:tcPr>
            <w:tcW w:w="892" w:type="dxa"/>
            <w:shd w:val="clear" w:color="auto" w:fill="auto"/>
            <w:noWrap/>
            <w:hideMark/>
          </w:tcPr>
          <w:p w14:paraId="58C33B1F" w14:textId="77777777" w:rsidR="00A01204" w:rsidRPr="0008241C" w:rsidRDefault="00A01204" w:rsidP="00A01204">
            <w:pPr>
              <w:jc w:val="right"/>
              <w:rPr>
                <w:szCs w:val="22"/>
                <w:lang w:eastAsia="en-GB"/>
              </w:rPr>
            </w:pPr>
          </w:p>
        </w:tc>
        <w:tc>
          <w:tcPr>
            <w:tcW w:w="567" w:type="dxa"/>
            <w:shd w:val="clear" w:color="auto" w:fill="auto"/>
            <w:noWrap/>
            <w:hideMark/>
          </w:tcPr>
          <w:p w14:paraId="54BFFE22" w14:textId="77777777" w:rsidR="00A01204" w:rsidRPr="0008241C" w:rsidRDefault="00A01204" w:rsidP="00A01204">
            <w:pPr>
              <w:rPr>
                <w:szCs w:val="22"/>
                <w:lang w:eastAsia="en-GB"/>
              </w:rPr>
            </w:pPr>
          </w:p>
        </w:tc>
        <w:tc>
          <w:tcPr>
            <w:tcW w:w="1134" w:type="dxa"/>
            <w:shd w:val="clear" w:color="auto" w:fill="auto"/>
            <w:noWrap/>
            <w:hideMark/>
          </w:tcPr>
          <w:p w14:paraId="64855171" w14:textId="77777777" w:rsidR="00A01204" w:rsidRPr="0008241C" w:rsidRDefault="00A01204" w:rsidP="00A01204">
            <w:pPr>
              <w:rPr>
                <w:szCs w:val="22"/>
                <w:lang w:eastAsia="en-GB"/>
              </w:rPr>
            </w:pPr>
          </w:p>
        </w:tc>
        <w:tc>
          <w:tcPr>
            <w:tcW w:w="646" w:type="dxa"/>
            <w:shd w:val="clear" w:color="auto" w:fill="auto"/>
            <w:noWrap/>
            <w:hideMark/>
          </w:tcPr>
          <w:p w14:paraId="699235E3" w14:textId="77777777" w:rsidR="00A01204" w:rsidRPr="0008241C" w:rsidRDefault="00A01204" w:rsidP="00A01204">
            <w:pPr>
              <w:rPr>
                <w:szCs w:val="22"/>
                <w:lang w:eastAsia="en-GB"/>
              </w:rPr>
            </w:pPr>
          </w:p>
        </w:tc>
        <w:tc>
          <w:tcPr>
            <w:tcW w:w="779" w:type="dxa"/>
            <w:shd w:val="clear" w:color="auto" w:fill="auto"/>
            <w:noWrap/>
            <w:hideMark/>
          </w:tcPr>
          <w:p w14:paraId="292A3D80" w14:textId="77777777" w:rsidR="00A01204" w:rsidRPr="0008241C" w:rsidRDefault="00A01204" w:rsidP="00A01204">
            <w:pPr>
              <w:rPr>
                <w:szCs w:val="22"/>
                <w:lang w:eastAsia="en-GB"/>
              </w:rPr>
            </w:pPr>
          </w:p>
        </w:tc>
        <w:tc>
          <w:tcPr>
            <w:tcW w:w="708" w:type="dxa"/>
            <w:shd w:val="clear" w:color="auto" w:fill="auto"/>
            <w:noWrap/>
            <w:hideMark/>
          </w:tcPr>
          <w:p w14:paraId="548630E3" w14:textId="77777777" w:rsidR="00A01204" w:rsidRPr="0008241C" w:rsidRDefault="00A01204" w:rsidP="00A01204">
            <w:pPr>
              <w:rPr>
                <w:szCs w:val="22"/>
                <w:lang w:eastAsia="en-GB"/>
              </w:rPr>
            </w:pPr>
          </w:p>
        </w:tc>
        <w:tc>
          <w:tcPr>
            <w:tcW w:w="1048" w:type="dxa"/>
            <w:shd w:val="clear" w:color="auto" w:fill="auto"/>
            <w:noWrap/>
            <w:hideMark/>
          </w:tcPr>
          <w:p w14:paraId="3B0E690E" w14:textId="77777777" w:rsidR="00A01204" w:rsidRPr="0008241C" w:rsidRDefault="00A01204" w:rsidP="00A01204">
            <w:pPr>
              <w:rPr>
                <w:szCs w:val="22"/>
                <w:lang w:eastAsia="en-GB"/>
              </w:rPr>
            </w:pPr>
            <w:r w:rsidRPr="0008241C">
              <w:rPr>
                <w:szCs w:val="22"/>
                <w:lang w:eastAsia="en-GB"/>
              </w:rPr>
              <w:t>Sri Lanka</w:t>
            </w:r>
          </w:p>
        </w:tc>
        <w:tc>
          <w:tcPr>
            <w:tcW w:w="653" w:type="dxa"/>
            <w:shd w:val="clear" w:color="auto" w:fill="auto"/>
            <w:noWrap/>
            <w:hideMark/>
          </w:tcPr>
          <w:p w14:paraId="32E109D7" w14:textId="77777777" w:rsidR="00A01204" w:rsidRPr="0008241C" w:rsidRDefault="00A01204" w:rsidP="00A01204">
            <w:pPr>
              <w:rPr>
                <w:szCs w:val="22"/>
                <w:lang w:eastAsia="en-GB"/>
              </w:rPr>
            </w:pPr>
            <w:r w:rsidRPr="0008241C">
              <w:rPr>
                <w:szCs w:val="22"/>
                <w:lang w:eastAsia="en-GB"/>
              </w:rPr>
              <w:t>2.54</w:t>
            </w:r>
          </w:p>
        </w:tc>
      </w:tr>
      <w:tr w:rsidR="00A01204" w:rsidRPr="0008241C" w14:paraId="52002BD0" w14:textId="77777777" w:rsidTr="00642B4F">
        <w:trPr>
          <w:trHeight w:val="260"/>
          <w:jc w:val="center"/>
        </w:trPr>
        <w:tc>
          <w:tcPr>
            <w:tcW w:w="1361" w:type="dxa"/>
            <w:shd w:val="clear" w:color="auto" w:fill="auto"/>
            <w:noWrap/>
            <w:hideMark/>
          </w:tcPr>
          <w:p w14:paraId="76578B82" w14:textId="77777777" w:rsidR="00A01204" w:rsidRPr="0008241C" w:rsidRDefault="00A01204" w:rsidP="00A01204">
            <w:pPr>
              <w:rPr>
                <w:szCs w:val="22"/>
                <w:lang w:eastAsia="en-GB"/>
              </w:rPr>
            </w:pPr>
            <w:r w:rsidRPr="0008241C">
              <w:rPr>
                <w:szCs w:val="22"/>
                <w:lang w:eastAsia="en-GB"/>
              </w:rPr>
              <w:t xml:space="preserve">Organic </w:t>
            </w:r>
          </w:p>
        </w:tc>
        <w:tc>
          <w:tcPr>
            <w:tcW w:w="1134" w:type="dxa"/>
            <w:shd w:val="clear" w:color="auto" w:fill="auto"/>
            <w:noWrap/>
            <w:hideMark/>
          </w:tcPr>
          <w:p w14:paraId="178FF530" w14:textId="77777777" w:rsidR="00A01204" w:rsidRPr="0008241C" w:rsidRDefault="00A01204" w:rsidP="00A01204">
            <w:pPr>
              <w:jc w:val="right"/>
              <w:rPr>
                <w:szCs w:val="22"/>
                <w:lang w:eastAsia="en-GB"/>
              </w:rPr>
            </w:pPr>
            <w:r w:rsidRPr="0008241C">
              <w:rPr>
                <w:szCs w:val="22"/>
                <w:lang w:eastAsia="en-GB"/>
              </w:rPr>
              <w:t xml:space="preserve">         52,530 </w:t>
            </w:r>
          </w:p>
        </w:tc>
        <w:tc>
          <w:tcPr>
            <w:tcW w:w="892" w:type="dxa"/>
            <w:shd w:val="clear" w:color="auto" w:fill="auto"/>
            <w:noWrap/>
            <w:hideMark/>
          </w:tcPr>
          <w:p w14:paraId="08BDE8C4" w14:textId="77777777" w:rsidR="00A01204" w:rsidRPr="0008241C" w:rsidRDefault="00A01204" w:rsidP="00A01204">
            <w:pPr>
              <w:jc w:val="right"/>
              <w:rPr>
                <w:szCs w:val="22"/>
                <w:lang w:eastAsia="en-GB"/>
              </w:rPr>
            </w:pPr>
          </w:p>
        </w:tc>
        <w:tc>
          <w:tcPr>
            <w:tcW w:w="567" w:type="dxa"/>
            <w:shd w:val="clear" w:color="auto" w:fill="auto"/>
            <w:noWrap/>
            <w:hideMark/>
          </w:tcPr>
          <w:p w14:paraId="78974EC3" w14:textId="77777777" w:rsidR="00A01204" w:rsidRPr="0008241C" w:rsidRDefault="00A01204" w:rsidP="00A01204">
            <w:pPr>
              <w:rPr>
                <w:szCs w:val="22"/>
                <w:lang w:eastAsia="en-GB"/>
              </w:rPr>
            </w:pPr>
          </w:p>
        </w:tc>
        <w:tc>
          <w:tcPr>
            <w:tcW w:w="1134" w:type="dxa"/>
            <w:shd w:val="clear" w:color="auto" w:fill="auto"/>
            <w:noWrap/>
            <w:hideMark/>
          </w:tcPr>
          <w:p w14:paraId="5FB58B72"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52B370F3" w14:textId="77777777" w:rsidR="00A01204" w:rsidRPr="0008241C" w:rsidRDefault="00A01204" w:rsidP="00A01204">
            <w:pPr>
              <w:rPr>
                <w:szCs w:val="22"/>
                <w:lang w:eastAsia="en-GB"/>
              </w:rPr>
            </w:pPr>
            <w:r w:rsidRPr="0008241C">
              <w:rPr>
                <w:szCs w:val="22"/>
                <w:lang w:eastAsia="en-GB"/>
              </w:rPr>
              <w:t>0.06</w:t>
            </w:r>
          </w:p>
        </w:tc>
        <w:tc>
          <w:tcPr>
            <w:tcW w:w="779" w:type="dxa"/>
            <w:shd w:val="clear" w:color="auto" w:fill="auto"/>
            <w:noWrap/>
            <w:hideMark/>
          </w:tcPr>
          <w:p w14:paraId="490100A1" w14:textId="77777777" w:rsidR="00A01204" w:rsidRPr="0008241C" w:rsidRDefault="00A01204" w:rsidP="00A01204">
            <w:pPr>
              <w:rPr>
                <w:szCs w:val="22"/>
                <w:lang w:eastAsia="en-GB"/>
              </w:rPr>
            </w:pPr>
          </w:p>
        </w:tc>
        <w:tc>
          <w:tcPr>
            <w:tcW w:w="708" w:type="dxa"/>
            <w:shd w:val="clear" w:color="auto" w:fill="auto"/>
            <w:noWrap/>
            <w:hideMark/>
          </w:tcPr>
          <w:p w14:paraId="4681FEF9" w14:textId="77777777" w:rsidR="00A01204" w:rsidRPr="0008241C" w:rsidRDefault="00A01204" w:rsidP="00A01204">
            <w:pPr>
              <w:rPr>
                <w:szCs w:val="22"/>
                <w:lang w:eastAsia="en-GB"/>
              </w:rPr>
            </w:pPr>
          </w:p>
        </w:tc>
        <w:tc>
          <w:tcPr>
            <w:tcW w:w="1048" w:type="dxa"/>
            <w:shd w:val="clear" w:color="auto" w:fill="auto"/>
            <w:noWrap/>
            <w:hideMark/>
          </w:tcPr>
          <w:p w14:paraId="041F722C" w14:textId="77777777" w:rsidR="00A01204" w:rsidRPr="0008241C" w:rsidRDefault="00A01204" w:rsidP="00A01204">
            <w:pPr>
              <w:rPr>
                <w:szCs w:val="22"/>
                <w:lang w:eastAsia="en-GB"/>
              </w:rPr>
            </w:pPr>
          </w:p>
        </w:tc>
        <w:tc>
          <w:tcPr>
            <w:tcW w:w="653" w:type="dxa"/>
            <w:shd w:val="clear" w:color="auto" w:fill="auto"/>
            <w:noWrap/>
            <w:hideMark/>
          </w:tcPr>
          <w:p w14:paraId="456BC20C" w14:textId="77777777" w:rsidR="00A01204" w:rsidRPr="0008241C" w:rsidRDefault="00A01204" w:rsidP="00A01204">
            <w:pPr>
              <w:rPr>
                <w:szCs w:val="22"/>
                <w:lang w:eastAsia="en-GB"/>
              </w:rPr>
            </w:pPr>
          </w:p>
        </w:tc>
      </w:tr>
      <w:tr w:rsidR="00A01204" w:rsidRPr="0008241C" w14:paraId="3FA6905C" w14:textId="77777777" w:rsidTr="00642B4F">
        <w:trPr>
          <w:trHeight w:val="260"/>
          <w:jc w:val="center"/>
        </w:trPr>
        <w:tc>
          <w:tcPr>
            <w:tcW w:w="1361" w:type="dxa"/>
            <w:shd w:val="clear" w:color="auto" w:fill="auto"/>
            <w:noWrap/>
            <w:hideMark/>
          </w:tcPr>
          <w:p w14:paraId="6B9DA227" w14:textId="77777777" w:rsidR="00A01204" w:rsidRPr="0008241C" w:rsidRDefault="00A01204" w:rsidP="00A01204">
            <w:pPr>
              <w:rPr>
                <w:szCs w:val="22"/>
                <w:lang w:eastAsia="en-GB"/>
              </w:rPr>
            </w:pPr>
          </w:p>
        </w:tc>
        <w:tc>
          <w:tcPr>
            <w:tcW w:w="1134" w:type="dxa"/>
            <w:shd w:val="clear" w:color="auto" w:fill="auto"/>
            <w:noWrap/>
            <w:hideMark/>
          </w:tcPr>
          <w:p w14:paraId="196298F9" w14:textId="77777777" w:rsidR="00A01204" w:rsidRPr="0008241C" w:rsidRDefault="00A01204" w:rsidP="00A01204">
            <w:pPr>
              <w:rPr>
                <w:szCs w:val="22"/>
                <w:lang w:eastAsia="en-GB"/>
              </w:rPr>
            </w:pPr>
          </w:p>
        </w:tc>
        <w:tc>
          <w:tcPr>
            <w:tcW w:w="892" w:type="dxa"/>
            <w:shd w:val="clear" w:color="auto" w:fill="auto"/>
            <w:noWrap/>
            <w:hideMark/>
          </w:tcPr>
          <w:p w14:paraId="76934406" w14:textId="77777777" w:rsidR="00A01204" w:rsidRPr="0008241C" w:rsidRDefault="00A01204" w:rsidP="00A01204">
            <w:pPr>
              <w:jc w:val="right"/>
              <w:rPr>
                <w:szCs w:val="22"/>
                <w:lang w:eastAsia="en-GB"/>
              </w:rPr>
            </w:pPr>
          </w:p>
        </w:tc>
        <w:tc>
          <w:tcPr>
            <w:tcW w:w="567" w:type="dxa"/>
            <w:shd w:val="clear" w:color="auto" w:fill="auto"/>
            <w:noWrap/>
            <w:hideMark/>
          </w:tcPr>
          <w:p w14:paraId="0AA58388" w14:textId="77777777" w:rsidR="00A01204" w:rsidRPr="0008241C" w:rsidRDefault="00A01204" w:rsidP="00A01204">
            <w:pPr>
              <w:rPr>
                <w:szCs w:val="22"/>
                <w:lang w:eastAsia="en-GB"/>
              </w:rPr>
            </w:pPr>
          </w:p>
        </w:tc>
        <w:tc>
          <w:tcPr>
            <w:tcW w:w="1134" w:type="dxa"/>
            <w:shd w:val="clear" w:color="auto" w:fill="auto"/>
            <w:noWrap/>
            <w:hideMark/>
          </w:tcPr>
          <w:p w14:paraId="0AB3BADF" w14:textId="77777777" w:rsidR="00A01204" w:rsidRPr="0008241C" w:rsidRDefault="00A01204" w:rsidP="00A01204">
            <w:pPr>
              <w:rPr>
                <w:szCs w:val="22"/>
                <w:lang w:eastAsia="en-GB"/>
              </w:rPr>
            </w:pPr>
            <w:r w:rsidRPr="0008241C">
              <w:rPr>
                <w:szCs w:val="22"/>
                <w:lang w:eastAsia="en-GB"/>
              </w:rPr>
              <w:t>Philippines</w:t>
            </w:r>
          </w:p>
        </w:tc>
        <w:tc>
          <w:tcPr>
            <w:tcW w:w="646" w:type="dxa"/>
            <w:shd w:val="clear" w:color="auto" w:fill="auto"/>
            <w:noWrap/>
            <w:hideMark/>
          </w:tcPr>
          <w:p w14:paraId="2C14B4E9" w14:textId="77777777" w:rsidR="00A01204" w:rsidRPr="0008241C" w:rsidRDefault="00A01204" w:rsidP="00A01204">
            <w:pPr>
              <w:rPr>
                <w:szCs w:val="22"/>
                <w:lang w:eastAsia="en-GB"/>
              </w:rPr>
            </w:pPr>
            <w:r w:rsidRPr="0008241C">
              <w:rPr>
                <w:szCs w:val="22"/>
                <w:lang w:eastAsia="en-GB"/>
              </w:rPr>
              <w:t>16.94</w:t>
            </w:r>
          </w:p>
        </w:tc>
        <w:tc>
          <w:tcPr>
            <w:tcW w:w="779" w:type="dxa"/>
            <w:shd w:val="clear" w:color="auto" w:fill="auto"/>
            <w:noWrap/>
            <w:hideMark/>
          </w:tcPr>
          <w:p w14:paraId="316D1574" w14:textId="77777777" w:rsidR="00A01204" w:rsidRPr="0008241C" w:rsidRDefault="00A01204" w:rsidP="00A01204">
            <w:pPr>
              <w:rPr>
                <w:szCs w:val="22"/>
                <w:lang w:eastAsia="en-GB"/>
              </w:rPr>
            </w:pPr>
          </w:p>
        </w:tc>
        <w:tc>
          <w:tcPr>
            <w:tcW w:w="708" w:type="dxa"/>
            <w:shd w:val="clear" w:color="auto" w:fill="auto"/>
            <w:noWrap/>
            <w:hideMark/>
          </w:tcPr>
          <w:p w14:paraId="40DCCF91" w14:textId="77777777" w:rsidR="00A01204" w:rsidRPr="0008241C" w:rsidRDefault="00A01204" w:rsidP="00A01204">
            <w:pPr>
              <w:rPr>
                <w:szCs w:val="22"/>
                <w:lang w:eastAsia="en-GB"/>
              </w:rPr>
            </w:pPr>
          </w:p>
        </w:tc>
        <w:tc>
          <w:tcPr>
            <w:tcW w:w="1048" w:type="dxa"/>
            <w:shd w:val="clear" w:color="auto" w:fill="auto"/>
            <w:noWrap/>
            <w:hideMark/>
          </w:tcPr>
          <w:p w14:paraId="7213D201" w14:textId="77777777" w:rsidR="00A01204" w:rsidRPr="0008241C" w:rsidRDefault="00A01204" w:rsidP="00A01204">
            <w:pPr>
              <w:rPr>
                <w:szCs w:val="22"/>
                <w:lang w:eastAsia="en-GB"/>
              </w:rPr>
            </w:pPr>
          </w:p>
        </w:tc>
        <w:tc>
          <w:tcPr>
            <w:tcW w:w="653" w:type="dxa"/>
            <w:shd w:val="clear" w:color="auto" w:fill="auto"/>
            <w:noWrap/>
            <w:hideMark/>
          </w:tcPr>
          <w:p w14:paraId="7D6C5284" w14:textId="77777777" w:rsidR="00A01204" w:rsidRPr="0008241C" w:rsidRDefault="00A01204" w:rsidP="00A01204">
            <w:pPr>
              <w:rPr>
                <w:szCs w:val="22"/>
                <w:lang w:eastAsia="en-GB"/>
              </w:rPr>
            </w:pPr>
          </w:p>
        </w:tc>
      </w:tr>
      <w:tr w:rsidR="00A01204" w:rsidRPr="0008241C" w14:paraId="35C8C3E7" w14:textId="77777777" w:rsidTr="00642B4F">
        <w:trPr>
          <w:trHeight w:val="260"/>
          <w:jc w:val="center"/>
        </w:trPr>
        <w:tc>
          <w:tcPr>
            <w:tcW w:w="1361" w:type="dxa"/>
            <w:shd w:val="clear" w:color="auto" w:fill="auto"/>
            <w:noWrap/>
            <w:hideMark/>
          </w:tcPr>
          <w:p w14:paraId="73FCDD61" w14:textId="77777777" w:rsidR="00A01204" w:rsidRPr="0008241C" w:rsidRDefault="00A01204" w:rsidP="00A01204">
            <w:pPr>
              <w:rPr>
                <w:szCs w:val="22"/>
                <w:lang w:eastAsia="en-GB"/>
              </w:rPr>
            </w:pPr>
            <w:r w:rsidRPr="0008241C">
              <w:rPr>
                <w:szCs w:val="22"/>
                <w:lang w:eastAsia="en-GB"/>
              </w:rPr>
              <w:t>RA/SAN</w:t>
            </w:r>
          </w:p>
        </w:tc>
        <w:tc>
          <w:tcPr>
            <w:tcW w:w="1134" w:type="dxa"/>
            <w:shd w:val="clear" w:color="auto" w:fill="auto"/>
            <w:noWrap/>
            <w:hideMark/>
          </w:tcPr>
          <w:p w14:paraId="46C5C8C6" w14:textId="77777777" w:rsidR="00A01204" w:rsidRPr="0008241C" w:rsidRDefault="00A01204" w:rsidP="00A01204">
            <w:pPr>
              <w:jc w:val="right"/>
              <w:rPr>
                <w:szCs w:val="22"/>
                <w:lang w:eastAsia="en-GB"/>
              </w:rPr>
            </w:pPr>
            <w:r w:rsidRPr="0008241C">
              <w:rPr>
                <w:szCs w:val="22"/>
                <w:lang w:eastAsia="en-GB"/>
              </w:rPr>
              <w:t xml:space="preserve">       109,660 </w:t>
            </w:r>
          </w:p>
        </w:tc>
        <w:tc>
          <w:tcPr>
            <w:tcW w:w="892" w:type="dxa"/>
            <w:shd w:val="clear" w:color="auto" w:fill="auto"/>
            <w:noWrap/>
            <w:hideMark/>
          </w:tcPr>
          <w:p w14:paraId="2CB43B8F" w14:textId="77777777" w:rsidR="00A01204" w:rsidRPr="0008241C" w:rsidRDefault="00A01204" w:rsidP="00A01204">
            <w:pPr>
              <w:jc w:val="right"/>
              <w:rPr>
                <w:szCs w:val="22"/>
                <w:lang w:eastAsia="en-GB"/>
              </w:rPr>
            </w:pPr>
          </w:p>
        </w:tc>
        <w:tc>
          <w:tcPr>
            <w:tcW w:w="567" w:type="dxa"/>
            <w:shd w:val="clear" w:color="auto" w:fill="auto"/>
            <w:noWrap/>
            <w:hideMark/>
          </w:tcPr>
          <w:p w14:paraId="195D9872" w14:textId="77777777" w:rsidR="00A01204" w:rsidRPr="0008241C" w:rsidRDefault="00A01204" w:rsidP="00A01204">
            <w:pPr>
              <w:rPr>
                <w:szCs w:val="22"/>
                <w:lang w:eastAsia="en-GB"/>
              </w:rPr>
            </w:pPr>
          </w:p>
        </w:tc>
        <w:tc>
          <w:tcPr>
            <w:tcW w:w="1134" w:type="dxa"/>
            <w:shd w:val="clear" w:color="auto" w:fill="auto"/>
            <w:noWrap/>
            <w:hideMark/>
          </w:tcPr>
          <w:p w14:paraId="36AE096F" w14:textId="77777777" w:rsidR="00A01204" w:rsidRPr="0008241C" w:rsidRDefault="00A01204" w:rsidP="00A01204">
            <w:pPr>
              <w:rPr>
                <w:szCs w:val="22"/>
                <w:lang w:eastAsia="en-GB"/>
              </w:rPr>
            </w:pPr>
            <w:r w:rsidRPr="0008241C">
              <w:rPr>
                <w:szCs w:val="22"/>
                <w:lang w:eastAsia="en-GB"/>
              </w:rPr>
              <w:t>Philippines</w:t>
            </w:r>
          </w:p>
        </w:tc>
        <w:tc>
          <w:tcPr>
            <w:tcW w:w="646" w:type="dxa"/>
            <w:shd w:val="clear" w:color="auto" w:fill="auto"/>
            <w:noWrap/>
            <w:hideMark/>
          </w:tcPr>
          <w:p w14:paraId="4DACADC2" w14:textId="77777777" w:rsidR="00A01204" w:rsidRPr="0008241C" w:rsidRDefault="00A01204" w:rsidP="00A01204">
            <w:pPr>
              <w:rPr>
                <w:szCs w:val="22"/>
                <w:lang w:eastAsia="en-GB"/>
              </w:rPr>
            </w:pPr>
            <w:r w:rsidRPr="0008241C">
              <w:rPr>
                <w:szCs w:val="22"/>
                <w:lang w:eastAsia="en-GB"/>
              </w:rPr>
              <w:t>3.34</w:t>
            </w:r>
          </w:p>
        </w:tc>
        <w:tc>
          <w:tcPr>
            <w:tcW w:w="779" w:type="dxa"/>
            <w:shd w:val="clear" w:color="auto" w:fill="auto"/>
            <w:noWrap/>
            <w:hideMark/>
          </w:tcPr>
          <w:p w14:paraId="7492BB6C" w14:textId="77777777" w:rsidR="00A01204" w:rsidRPr="0008241C" w:rsidRDefault="00A01204" w:rsidP="00A01204">
            <w:pPr>
              <w:rPr>
                <w:szCs w:val="22"/>
                <w:lang w:eastAsia="en-GB"/>
              </w:rPr>
            </w:pPr>
          </w:p>
        </w:tc>
        <w:tc>
          <w:tcPr>
            <w:tcW w:w="708" w:type="dxa"/>
            <w:shd w:val="clear" w:color="auto" w:fill="auto"/>
            <w:noWrap/>
            <w:hideMark/>
          </w:tcPr>
          <w:p w14:paraId="3C2D172B" w14:textId="77777777" w:rsidR="00A01204" w:rsidRPr="0008241C" w:rsidRDefault="00A01204" w:rsidP="00A01204">
            <w:pPr>
              <w:rPr>
                <w:szCs w:val="22"/>
                <w:lang w:eastAsia="en-GB"/>
              </w:rPr>
            </w:pPr>
          </w:p>
        </w:tc>
        <w:tc>
          <w:tcPr>
            <w:tcW w:w="1048" w:type="dxa"/>
            <w:shd w:val="clear" w:color="auto" w:fill="auto"/>
            <w:noWrap/>
            <w:hideMark/>
          </w:tcPr>
          <w:p w14:paraId="28DEAD0E" w14:textId="77777777" w:rsidR="00A01204" w:rsidRPr="0008241C" w:rsidRDefault="00A01204" w:rsidP="00A01204">
            <w:pPr>
              <w:rPr>
                <w:szCs w:val="22"/>
                <w:lang w:eastAsia="en-GB"/>
              </w:rPr>
            </w:pPr>
          </w:p>
        </w:tc>
        <w:tc>
          <w:tcPr>
            <w:tcW w:w="653" w:type="dxa"/>
            <w:shd w:val="clear" w:color="auto" w:fill="auto"/>
            <w:noWrap/>
            <w:hideMark/>
          </w:tcPr>
          <w:p w14:paraId="01A1C32A" w14:textId="77777777" w:rsidR="00A01204" w:rsidRPr="0008241C" w:rsidRDefault="00A01204" w:rsidP="00A01204">
            <w:pPr>
              <w:rPr>
                <w:szCs w:val="22"/>
                <w:lang w:eastAsia="en-GB"/>
              </w:rPr>
            </w:pPr>
          </w:p>
        </w:tc>
      </w:tr>
      <w:tr w:rsidR="00A01204" w:rsidRPr="0008241C" w14:paraId="082AB3AD" w14:textId="77777777" w:rsidTr="00642B4F">
        <w:trPr>
          <w:trHeight w:val="260"/>
          <w:jc w:val="center"/>
        </w:trPr>
        <w:tc>
          <w:tcPr>
            <w:tcW w:w="1361" w:type="dxa"/>
            <w:shd w:val="clear" w:color="000000" w:fill="EEECE1"/>
            <w:noWrap/>
            <w:hideMark/>
          </w:tcPr>
          <w:p w14:paraId="72103DBF" w14:textId="77777777" w:rsidR="00A01204" w:rsidRPr="0008241C" w:rsidRDefault="00A01204" w:rsidP="00A01204">
            <w:pPr>
              <w:rPr>
                <w:b/>
                <w:bCs/>
                <w:szCs w:val="22"/>
                <w:lang w:eastAsia="en-GB"/>
              </w:rPr>
            </w:pPr>
            <w:r w:rsidRPr="0008241C">
              <w:rPr>
                <w:b/>
                <w:bCs/>
                <w:szCs w:val="22"/>
                <w:lang w:eastAsia="en-GB"/>
              </w:rPr>
              <w:t>Cocoa</w:t>
            </w:r>
          </w:p>
        </w:tc>
        <w:tc>
          <w:tcPr>
            <w:tcW w:w="1134" w:type="dxa"/>
            <w:shd w:val="clear" w:color="000000" w:fill="EEECE1"/>
            <w:noWrap/>
          </w:tcPr>
          <w:p w14:paraId="741DC2F7" w14:textId="77777777" w:rsidR="00A01204" w:rsidRPr="0008241C" w:rsidRDefault="00A01204" w:rsidP="00A01204">
            <w:pPr>
              <w:jc w:val="right"/>
              <w:rPr>
                <w:szCs w:val="22"/>
                <w:lang w:eastAsia="en-GB"/>
              </w:rPr>
            </w:pPr>
          </w:p>
        </w:tc>
        <w:tc>
          <w:tcPr>
            <w:tcW w:w="892" w:type="dxa"/>
            <w:shd w:val="clear" w:color="000000" w:fill="EEECE1"/>
            <w:noWrap/>
          </w:tcPr>
          <w:p w14:paraId="34CD843A" w14:textId="77777777" w:rsidR="00A01204" w:rsidRPr="0008241C" w:rsidRDefault="00A01204" w:rsidP="00A01204">
            <w:pPr>
              <w:rPr>
                <w:szCs w:val="22"/>
                <w:lang w:eastAsia="en-GB"/>
              </w:rPr>
            </w:pPr>
          </w:p>
        </w:tc>
        <w:tc>
          <w:tcPr>
            <w:tcW w:w="567" w:type="dxa"/>
            <w:shd w:val="clear" w:color="000000" w:fill="EEECE1"/>
            <w:noWrap/>
          </w:tcPr>
          <w:p w14:paraId="4B5680B5" w14:textId="77777777" w:rsidR="00A01204" w:rsidRPr="0008241C" w:rsidRDefault="00A01204" w:rsidP="00A01204">
            <w:pPr>
              <w:rPr>
                <w:szCs w:val="22"/>
                <w:lang w:eastAsia="en-GB"/>
              </w:rPr>
            </w:pPr>
          </w:p>
        </w:tc>
        <w:tc>
          <w:tcPr>
            <w:tcW w:w="1134" w:type="dxa"/>
            <w:shd w:val="clear" w:color="000000" w:fill="EEECE1"/>
            <w:noWrap/>
          </w:tcPr>
          <w:p w14:paraId="50947F36" w14:textId="77777777" w:rsidR="00A01204" w:rsidRPr="0008241C" w:rsidRDefault="00A01204" w:rsidP="00A01204">
            <w:pPr>
              <w:rPr>
                <w:szCs w:val="22"/>
                <w:lang w:eastAsia="en-GB"/>
              </w:rPr>
            </w:pPr>
          </w:p>
        </w:tc>
        <w:tc>
          <w:tcPr>
            <w:tcW w:w="646" w:type="dxa"/>
            <w:shd w:val="clear" w:color="000000" w:fill="EEECE1"/>
            <w:noWrap/>
          </w:tcPr>
          <w:p w14:paraId="6BE12430" w14:textId="77777777" w:rsidR="00A01204" w:rsidRPr="0008241C" w:rsidRDefault="00A01204" w:rsidP="00A01204">
            <w:pPr>
              <w:rPr>
                <w:szCs w:val="22"/>
                <w:lang w:eastAsia="en-GB"/>
              </w:rPr>
            </w:pPr>
          </w:p>
        </w:tc>
        <w:tc>
          <w:tcPr>
            <w:tcW w:w="779" w:type="dxa"/>
            <w:shd w:val="clear" w:color="000000" w:fill="EEECE1"/>
            <w:noWrap/>
          </w:tcPr>
          <w:p w14:paraId="37364305" w14:textId="77777777" w:rsidR="00A01204" w:rsidRPr="0008241C" w:rsidRDefault="00A01204" w:rsidP="00A01204">
            <w:pPr>
              <w:rPr>
                <w:szCs w:val="22"/>
                <w:lang w:eastAsia="en-GB"/>
              </w:rPr>
            </w:pPr>
          </w:p>
        </w:tc>
        <w:tc>
          <w:tcPr>
            <w:tcW w:w="708" w:type="dxa"/>
            <w:shd w:val="clear" w:color="000000" w:fill="EEECE1"/>
            <w:noWrap/>
          </w:tcPr>
          <w:p w14:paraId="37B5DAC7" w14:textId="77777777" w:rsidR="00A01204" w:rsidRPr="0008241C" w:rsidRDefault="00A01204" w:rsidP="00A01204">
            <w:pPr>
              <w:rPr>
                <w:szCs w:val="22"/>
                <w:lang w:eastAsia="en-GB"/>
              </w:rPr>
            </w:pPr>
          </w:p>
        </w:tc>
        <w:tc>
          <w:tcPr>
            <w:tcW w:w="1048" w:type="dxa"/>
            <w:shd w:val="clear" w:color="000000" w:fill="EEECE1"/>
            <w:noWrap/>
          </w:tcPr>
          <w:p w14:paraId="5696D477" w14:textId="77777777" w:rsidR="00A01204" w:rsidRPr="0008241C" w:rsidRDefault="00A01204" w:rsidP="00A01204">
            <w:pPr>
              <w:rPr>
                <w:szCs w:val="22"/>
                <w:lang w:eastAsia="en-GB"/>
              </w:rPr>
            </w:pPr>
          </w:p>
        </w:tc>
        <w:tc>
          <w:tcPr>
            <w:tcW w:w="653" w:type="dxa"/>
            <w:shd w:val="clear" w:color="000000" w:fill="EEECE1"/>
            <w:noWrap/>
          </w:tcPr>
          <w:p w14:paraId="7361C0B4" w14:textId="77777777" w:rsidR="00A01204" w:rsidRPr="0008241C" w:rsidRDefault="00A01204" w:rsidP="00A01204">
            <w:pPr>
              <w:rPr>
                <w:szCs w:val="22"/>
                <w:lang w:eastAsia="en-GB"/>
              </w:rPr>
            </w:pPr>
          </w:p>
        </w:tc>
      </w:tr>
      <w:tr w:rsidR="00A01204" w:rsidRPr="0008241C" w14:paraId="21249668" w14:textId="77777777" w:rsidTr="00642B4F">
        <w:trPr>
          <w:trHeight w:val="260"/>
          <w:jc w:val="center"/>
        </w:trPr>
        <w:tc>
          <w:tcPr>
            <w:tcW w:w="1361" w:type="dxa"/>
            <w:shd w:val="clear" w:color="auto" w:fill="auto"/>
            <w:noWrap/>
            <w:hideMark/>
          </w:tcPr>
          <w:p w14:paraId="693BB81B" w14:textId="77777777" w:rsidR="00A01204" w:rsidRPr="0008241C" w:rsidRDefault="00A01204" w:rsidP="00A01204">
            <w:pPr>
              <w:rPr>
                <w:szCs w:val="22"/>
                <w:lang w:eastAsia="en-GB"/>
              </w:rPr>
            </w:pPr>
            <w:r w:rsidRPr="0008241C">
              <w:rPr>
                <w:szCs w:val="22"/>
                <w:lang w:eastAsia="en-GB"/>
              </w:rPr>
              <w:t>Fairtrade</w:t>
            </w:r>
          </w:p>
        </w:tc>
        <w:tc>
          <w:tcPr>
            <w:tcW w:w="1134" w:type="dxa"/>
            <w:shd w:val="clear" w:color="auto" w:fill="auto"/>
            <w:noWrap/>
            <w:hideMark/>
          </w:tcPr>
          <w:p w14:paraId="3312CFDB" w14:textId="77777777" w:rsidR="00A01204" w:rsidRPr="0008241C" w:rsidRDefault="00A01204" w:rsidP="00A01204">
            <w:pPr>
              <w:jc w:val="right"/>
              <w:rPr>
                <w:szCs w:val="22"/>
                <w:lang w:eastAsia="en-GB"/>
              </w:rPr>
            </w:pPr>
            <w:r w:rsidRPr="0008241C">
              <w:rPr>
                <w:szCs w:val="22"/>
                <w:lang w:eastAsia="en-GB"/>
              </w:rPr>
              <w:t xml:space="preserve">         14,034 </w:t>
            </w:r>
          </w:p>
        </w:tc>
        <w:tc>
          <w:tcPr>
            <w:tcW w:w="892" w:type="dxa"/>
            <w:shd w:val="clear" w:color="auto" w:fill="auto"/>
            <w:noWrap/>
            <w:hideMark/>
          </w:tcPr>
          <w:p w14:paraId="73BCDB8C" w14:textId="77777777" w:rsidR="00A01204" w:rsidRPr="0008241C" w:rsidRDefault="00A01204" w:rsidP="00A01204">
            <w:pPr>
              <w:jc w:val="right"/>
              <w:rPr>
                <w:szCs w:val="22"/>
                <w:lang w:eastAsia="en-GB"/>
              </w:rPr>
            </w:pPr>
          </w:p>
        </w:tc>
        <w:tc>
          <w:tcPr>
            <w:tcW w:w="567" w:type="dxa"/>
            <w:shd w:val="clear" w:color="auto" w:fill="auto"/>
            <w:noWrap/>
            <w:hideMark/>
          </w:tcPr>
          <w:p w14:paraId="2F3F85A4" w14:textId="77777777" w:rsidR="00A01204" w:rsidRPr="0008241C" w:rsidRDefault="00A01204" w:rsidP="00A01204">
            <w:pPr>
              <w:rPr>
                <w:szCs w:val="22"/>
                <w:lang w:eastAsia="en-GB"/>
              </w:rPr>
            </w:pPr>
          </w:p>
        </w:tc>
        <w:tc>
          <w:tcPr>
            <w:tcW w:w="1134" w:type="dxa"/>
            <w:shd w:val="clear" w:color="auto" w:fill="auto"/>
            <w:noWrap/>
            <w:hideMark/>
          </w:tcPr>
          <w:p w14:paraId="32F6C11E" w14:textId="77777777" w:rsidR="00A01204" w:rsidRPr="0008241C" w:rsidRDefault="00A01204" w:rsidP="00A01204">
            <w:pPr>
              <w:rPr>
                <w:szCs w:val="22"/>
                <w:lang w:eastAsia="en-GB"/>
              </w:rPr>
            </w:pPr>
          </w:p>
        </w:tc>
        <w:tc>
          <w:tcPr>
            <w:tcW w:w="646" w:type="dxa"/>
            <w:shd w:val="clear" w:color="auto" w:fill="auto"/>
            <w:noWrap/>
            <w:hideMark/>
          </w:tcPr>
          <w:p w14:paraId="3F5B5BE3" w14:textId="77777777" w:rsidR="00A01204" w:rsidRPr="0008241C" w:rsidRDefault="00A01204" w:rsidP="00A01204">
            <w:pPr>
              <w:rPr>
                <w:szCs w:val="22"/>
                <w:lang w:eastAsia="en-GB"/>
              </w:rPr>
            </w:pPr>
          </w:p>
        </w:tc>
        <w:tc>
          <w:tcPr>
            <w:tcW w:w="779" w:type="dxa"/>
            <w:shd w:val="clear" w:color="auto" w:fill="auto"/>
            <w:noWrap/>
            <w:hideMark/>
          </w:tcPr>
          <w:p w14:paraId="2EE0F1F3" w14:textId="77777777" w:rsidR="00A01204" w:rsidRPr="0008241C" w:rsidRDefault="00A01204" w:rsidP="00A01204">
            <w:pPr>
              <w:rPr>
                <w:szCs w:val="22"/>
                <w:lang w:eastAsia="en-GB"/>
              </w:rPr>
            </w:pPr>
          </w:p>
        </w:tc>
        <w:tc>
          <w:tcPr>
            <w:tcW w:w="708" w:type="dxa"/>
            <w:shd w:val="clear" w:color="auto" w:fill="auto"/>
            <w:noWrap/>
            <w:hideMark/>
          </w:tcPr>
          <w:p w14:paraId="06AED2FE" w14:textId="77777777" w:rsidR="00A01204" w:rsidRPr="0008241C" w:rsidRDefault="00A01204" w:rsidP="00A01204">
            <w:pPr>
              <w:rPr>
                <w:szCs w:val="22"/>
                <w:lang w:eastAsia="en-GB"/>
              </w:rPr>
            </w:pPr>
          </w:p>
        </w:tc>
        <w:tc>
          <w:tcPr>
            <w:tcW w:w="1048" w:type="dxa"/>
            <w:shd w:val="clear" w:color="auto" w:fill="auto"/>
            <w:noWrap/>
            <w:hideMark/>
          </w:tcPr>
          <w:p w14:paraId="7BE11A55"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05BC3AB3" w14:textId="77777777" w:rsidR="00A01204" w:rsidRPr="0008241C" w:rsidRDefault="00A01204" w:rsidP="00A01204">
            <w:pPr>
              <w:rPr>
                <w:szCs w:val="22"/>
                <w:lang w:eastAsia="en-GB"/>
              </w:rPr>
            </w:pPr>
            <w:r w:rsidRPr="0008241C">
              <w:rPr>
                <w:szCs w:val="22"/>
                <w:lang w:eastAsia="en-GB"/>
              </w:rPr>
              <w:t>0.21</w:t>
            </w:r>
          </w:p>
        </w:tc>
      </w:tr>
      <w:tr w:rsidR="00A01204" w:rsidRPr="0008241C" w14:paraId="7A193C43" w14:textId="77777777" w:rsidTr="00642B4F">
        <w:trPr>
          <w:trHeight w:val="260"/>
          <w:jc w:val="center"/>
        </w:trPr>
        <w:tc>
          <w:tcPr>
            <w:tcW w:w="1361" w:type="dxa"/>
            <w:shd w:val="clear" w:color="auto" w:fill="auto"/>
            <w:noWrap/>
            <w:hideMark/>
          </w:tcPr>
          <w:p w14:paraId="13AAE229" w14:textId="77777777" w:rsidR="00A01204" w:rsidRPr="0008241C" w:rsidRDefault="00A01204" w:rsidP="00A01204">
            <w:pPr>
              <w:rPr>
                <w:szCs w:val="22"/>
                <w:lang w:eastAsia="en-GB"/>
              </w:rPr>
            </w:pPr>
            <w:r w:rsidRPr="0008241C">
              <w:rPr>
                <w:szCs w:val="22"/>
                <w:lang w:eastAsia="en-GB"/>
              </w:rPr>
              <w:t xml:space="preserve">Organic </w:t>
            </w:r>
          </w:p>
        </w:tc>
        <w:tc>
          <w:tcPr>
            <w:tcW w:w="1134" w:type="dxa"/>
            <w:shd w:val="clear" w:color="auto" w:fill="auto"/>
            <w:noWrap/>
            <w:hideMark/>
          </w:tcPr>
          <w:p w14:paraId="1DB2F239" w14:textId="77777777" w:rsidR="00A01204" w:rsidRPr="0008241C" w:rsidRDefault="00A01204" w:rsidP="00A01204">
            <w:pPr>
              <w:jc w:val="right"/>
              <w:rPr>
                <w:szCs w:val="22"/>
                <w:lang w:eastAsia="en-GB"/>
              </w:rPr>
            </w:pPr>
            <w:r w:rsidRPr="0008241C">
              <w:rPr>
                <w:szCs w:val="22"/>
                <w:lang w:eastAsia="en-GB"/>
              </w:rPr>
              <w:t>267,760</w:t>
            </w:r>
          </w:p>
        </w:tc>
        <w:tc>
          <w:tcPr>
            <w:tcW w:w="892" w:type="dxa"/>
            <w:shd w:val="clear" w:color="auto" w:fill="auto"/>
            <w:noWrap/>
            <w:hideMark/>
          </w:tcPr>
          <w:p w14:paraId="75033870" w14:textId="77777777" w:rsidR="00A01204" w:rsidRPr="0008241C" w:rsidRDefault="00A01204" w:rsidP="00A01204">
            <w:pPr>
              <w:jc w:val="right"/>
              <w:rPr>
                <w:szCs w:val="22"/>
                <w:lang w:eastAsia="en-GB"/>
              </w:rPr>
            </w:pPr>
          </w:p>
        </w:tc>
        <w:tc>
          <w:tcPr>
            <w:tcW w:w="567" w:type="dxa"/>
            <w:shd w:val="clear" w:color="auto" w:fill="auto"/>
            <w:noWrap/>
            <w:hideMark/>
          </w:tcPr>
          <w:p w14:paraId="179928AF" w14:textId="77777777" w:rsidR="00A01204" w:rsidRPr="0008241C" w:rsidRDefault="00A01204" w:rsidP="00A01204">
            <w:pPr>
              <w:rPr>
                <w:szCs w:val="22"/>
                <w:lang w:eastAsia="en-GB"/>
              </w:rPr>
            </w:pPr>
          </w:p>
        </w:tc>
        <w:tc>
          <w:tcPr>
            <w:tcW w:w="1134" w:type="dxa"/>
            <w:shd w:val="clear" w:color="auto" w:fill="auto"/>
            <w:noWrap/>
            <w:hideMark/>
          </w:tcPr>
          <w:p w14:paraId="69BA8F1F"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35119864" w14:textId="77777777" w:rsidR="00A01204" w:rsidRPr="0008241C" w:rsidRDefault="00A01204" w:rsidP="00A01204">
            <w:pPr>
              <w:rPr>
                <w:szCs w:val="22"/>
                <w:lang w:eastAsia="en-GB"/>
              </w:rPr>
            </w:pPr>
            <w:r w:rsidRPr="0008241C">
              <w:rPr>
                <w:szCs w:val="22"/>
                <w:lang w:eastAsia="en-GB"/>
              </w:rPr>
              <w:t>0.01</w:t>
            </w:r>
          </w:p>
        </w:tc>
        <w:tc>
          <w:tcPr>
            <w:tcW w:w="779" w:type="dxa"/>
            <w:shd w:val="clear" w:color="auto" w:fill="auto"/>
            <w:noWrap/>
            <w:hideMark/>
          </w:tcPr>
          <w:p w14:paraId="7F0FFF07" w14:textId="77777777" w:rsidR="00A01204" w:rsidRPr="0008241C" w:rsidRDefault="00A01204" w:rsidP="00A01204">
            <w:pPr>
              <w:rPr>
                <w:szCs w:val="22"/>
                <w:lang w:eastAsia="en-GB"/>
              </w:rPr>
            </w:pPr>
          </w:p>
        </w:tc>
        <w:tc>
          <w:tcPr>
            <w:tcW w:w="708" w:type="dxa"/>
            <w:shd w:val="clear" w:color="auto" w:fill="auto"/>
            <w:noWrap/>
            <w:hideMark/>
          </w:tcPr>
          <w:p w14:paraId="23B7B36B" w14:textId="77777777" w:rsidR="00A01204" w:rsidRPr="0008241C" w:rsidRDefault="00A01204" w:rsidP="00A01204">
            <w:pPr>
              <w:rPr>
                <w:szCs w:val="22"/>
                <w:lang w:eastAsia="en-GB"/>
              </w:rPr>
            </w:pPr>
          </w:p>
        </w:tc>
        <w:tc>
          <w:tcPr>
            <w:tcW w:w="1048" w:type="dxa"/>
            <w:shd w:val="clear" w:color="auto" w:fill="auto"/>
            <w:noWrap/>
            <w:hideMark/>
          </w:tcPr>
          <w:p w14:paraId="596ADDB8" w14:textId="77777777" w:rsidR="00A01204" w:rsidRPr="0008241C" w:rsidRDefault="00A01204" w:rsidP="00A01204">
            <w:pPr>
              <w:rPr>
                <w:szCs w:val="22"/>
                <w:lang w:eastAsia="en-GB"/>
              </w:rPr>
            </w:pPr>
          </w:p>
        </w:tc>
        <w:tc>
          <w:tcPr>
            <w:tcW w:w="653" w:type="dxa"/>
            <w:shd w:val="clear" w:color="auto" w:fill="auto"/>
            <w:noWrap/>
            <w:hideMark/>
          </w:tcPr>
          <w:p w14:paraId="73C8D17A" w14:textId="77777777" w:rsidR="00A01204" w:rsidRPr="0008241C" w:rsidRDefault="00A01204" w:rsidP="00A01204">
            <w:pPr>
              <w:rPr>
                <w:szCs w:val="22"/>
                <w:lang w:eastAsia="en-GB"/>
              </w:rPr>
            </w:pPr>
          </w:p>
        </w:tc>
      </w:tr>
      <w:tr w:rsidR="00A01204" w:rsidRPr="0008241C" w14:paraId="7CE05DC0" w14:textId="77777777" w:rsidTr="00642B4F">
        <w:trPr>
          <w:trHeight w:val="260"/>
          <w:jc w:val="center"/>
        </w:trPr>
        <w:tc>
          <w:tcPr>
            <w:tcW w:w="1361" w:type="dxa"/>
            <w:shd w:val="clear" w:color="auto" w:fill="auto"/>
            <w:noWrap/>
            <w:hideMark/>
          </w:tcPr>
          <w:p w14:paraId="3529DBCA" w14:textId="77777777" w:rsidR="00A01204" w:rsidRPr="0008241C" w:rsidRDefault="00A01204" w:rsidP="00A01204">
            <w:pPr>
              <w:rPr>
                <w:szCs w:val="22"/>
                <w:lang w:eastAsia="en-GB"/>
              </w:rPr>
            </w:pPr>
          </w:p>
        </w:tc>
        <w:tc>
          <w:tcPr>
            <w:tcW w:w="1134" w:type="dxa"/>
            <w:shd w:val="clear" w:color="auto" w:fill="auto"/>
            <w:noWrap/>
            <w:hideMark/>
          </w:tcPr>
          <w:p w14:paraId="21E19B31" w14:textId="77777777" w:rsidR="00A01204" w:rsidRPr="0008241C" w:rsidRDefault="00A01204" w:rsidP="00A01204">
            <w:pPr>
              <w:rPr>
                <w:szCs w:val="22"/>
                <w:lang w:eastAsia="en-GB"/>
              </w:rPr>
            </w:pPr>
          </w:p>
        </w:tc>
        <w:tc>
          <w:tcPr>
            <w:tcW w:w="892" w:type="dxa"/>
            <w:shd w:val="clear" w:color="auto" w:fill="auto"/>
            <w:noWrap/>
            <w:hideMark/>
          </w:tcPr>
          <w:p w14:paraId="670B733A" w14:textId="77777777" w:rsidR="00A01204" w:rsidRPr="0008241C" w:rsidRDefault="00A01204" w:rsidP="00A01204">
            <w:pPr>
              <w:jc w:val="right"/>
              <w:rPr>
                <w:szCs w:val="22"/>
                <w:lang w:eastAsia="en-GB"/>
              </w:rPr>
            </w:pPr>
          </w:p>
        </w:tc>
        <w:tc>
          <w:tcPr>
            <w:tcW w:w="567" w:type="dxa"/>
            <w:shd w:val="clear" w:color="auto" w:fill="auto"/>
            <w:noWrap/>
            <w:hideMark/>
          </w:tcPr>
          <w:p w14:paraId="3D505C66" w14:textId="77777777" w:rsidR="00A01204" w:rsidRPr="0008241C" w:rsidRDefault="00A01204" w:rsidP="00A01204">
            <w:pPr>
              <w:rPr>
                <w:szCs w:val="22"/>
                <w:lang w:eastAsia="en-GB"/>
              </w:rPr>
            </w:pPr>
          </w:p>
        </w:tc>
        <w:tc>
          <w:tcPr>
            <w:tcW w:w="1134" w:type="dxa"/>
            <w:shd w:val="clear" w:color="auto" w:fill="auto"/>
            <w:noWrap/>
            <w:hideMark/>
          </w:tcPr>
          <w:p w14:paraId="4EF59736"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3EB6CA82" w14:textId="77777777" w:rsidR="00A01204" w:rsidRPr="0008241C" w:rsidRDefault="00A01204" w:rsidP="00A01204">
            <w:pPr>
              <w:rPr>
                <w:szCs w:val="22"/>
                <w:lang w:eastAsia="en-GB"/>
              </w:rPr>
            </w:pPr>
            <w:r w:rsidRPr="0008241C">
              <w:rPr>
                <w:szCs w:val="22"/>
                <w:lang w:eastAsia="en-GB"/>
              </w:rPr>
              <w:t>0.77</w:t>
            </w:r>
          </w:p>
        </w:tc>
        <w:tc>
          <w:tcPr>
            <w:tcW w:w="779" w:type="dxa"/>
            <w:shd w:val="clear" w:color="auto" w:fill="auto"/>
            <w:noWrap/>
            <w:hideMark/>
          </w:tcPr>
          <w:p w14:paraId="0583B98B" w14:textId="77777777" w:rsidR="00A01204" w:rsidRPr="0008241C" w:rsidRDefault="00A01204" w:rsidP="00A01204">
            <w:pPr>
              <w:rPr>
                <w:szCs w:val="22"/>
                <w:lang w:eastAsia="en-GB"/>
              </w:rPr>
            </w:pPr>
          </w:p>
        </w:tc>
        <w:tc>
          <w:tcPr>
            <w:tcW w:w="708" w:type="dxa"/>
            <w:shd w:val="clear" w:color="auto" w:fill="auto"/>
            <w:noWrap/>
            <w:hideMark/>
          </w:tcPr>
          <w:p w14:paraId="2971B495" w14:textId="77777777" w:rsidR="00A01204" w:rsidRPr="0008241C" w:rsidRDefault="00A01204" w:rsidP="00A01204">
            <w:pPr>
              <w:rPr>
                <w:szCs w:val="22"/>
                <w:lang w:eastAsia="en-GB"/>
              </w:rPr>
            </w:pPr>
          </w:p>
        </w:tc>
        <w:tc>
          <w:tcPr>
            <w:tcW w:w="1048" w:type="dxa"/>
            <w:shd w:val="clear" w:color="auto" w:fill="auto"/>
            <w:noWrap/>
            <w:hideMark/>
          </w:tcPr>
          <w:p w14:paraId="0A297C9E" w14:textId="77777777" w:rsidR="00A01204" w:rsidRPr="0008241C" w:rsidRDefault="00A01204" w:rsidP="00A01204">
            <w:pPr>
              <w:rPr>
                <w:szCs w:val="22"/>
                <w:lang w:eastAsia="en-GB"/>
              </w:rPr>
            </w:pPr>
          </w:p>
        </w:tc>
        <w:tc>
          <w:tcPr>
            <w:tcW w:w="653" w:type="dxa"/>
            <w:shd w:val="clear" w:color="auto" w:fill="auto"/>
            <w:noWrap/>
            <w:hideMark/>
          </w:tcPr>
          <w:p w14:paraId="749E6D9F" w14:textId="77777777" w:rsidR="00A01204" w:rsidRPr="0008241C" w:rsidRDefault="00A01204" w:rsidP="00A01204">
            <w:pPr>
              <w:rPr>
                <w:szCs w:val="22"/>
                <w:lang w:eastAsia="en-GB"/>
              </w:rPr>
            </w:pPr>
          </w:p>
        </w:tc>
      </w:tr>
      <w:tr w:rsidR="00A01204" w:rsidRPr="0008241C" w14:paraId="5B19091E" w14:textId="77777777" w:rsidTr="00642B4F">
        <w:trPr>
          <w:trHeight w:val="260"/>
          <w:jc w:val="center"/>
        </w:trPr>
        <w:tc>
          <w:tcPr>
            <w:tcW w:w="1361" w:type="dxa"/>
            <w:shd w:val="clear" w:color="auto" w:fill="auto"/>
            <w:noWrap/>
            <w:hideMark/>
          </w:tcPr>
          <w:p w14:paraId="46798BA8" w14:textId="77777777" w:rsidR="00A01204" w:rsidRPr="0008241C" w:rsidRDefault="00A01204" w:rsidP="00A01204">
            <w:pPr>
              <w:rPr>
                <w:szCs w:val="22"/>
                <w:lang w:eastAsia="en-GB"/>
              </w:rPr>
            </w:pPr>
            <w:r w:rsidRPr="0008241C">
              <w:rPr>
                <w:szCs w:val="22"/>
                <w:lang w:eastAsia="en-GB"/>
              </w:rPr>
              <w:t>RA/SAN</w:t>
            </w:r>
          </w:p>
        </w:tc>
        <w:tc>
          <w:tcPr>
            <w:tcW w:w="1134" w:type="dxa"/>
            <w:shd w:val="clear" w:color="auto" w:fill="auto"/>
            <w:noWrap/>
            <w:hideMark/>
          </w:tcPr>
          <w:p w14:paraId="3FEF7E14" w14:textId="77777777" w:rsidR="00A01204" w:rsidRPr="0008241C" w:rsidRDefault="00A01204" w:rsidP="00A01204">
            <w:pPr>
              <w:jc w:val="right"/>
              <w:rPr>
                <w:szCs w:val="22"/>
                <w:lang w:eastAsia="en-GB"/>
              </w:rPr>
            </w:pPr>
            <w:r w:rsidRPr="0008241C">
              <w:rPr>
                <w:szCs w:val="22"/>
                <w:lang w:eastAsia="en-GB"/>
              </w:rPr>
              <w:t>737,551</w:t>
            </w:r>
          </w:p>
        </w:tc>
        <w:tc>
          <w:tcPr>
            <w:tcW w:w="892" w:type="dxa"/>
            <w:shd w:val="clear" w:color="auto" w:fill="auto"/>
            <w:noWrap/>
            <w:hideMark/>
          </w:tcPr>
          <w:p w14:paraId="61C49B22" w14:textId="77777777" w:rsidR="00A01204" w:rsidRPr="0008241C" w:rsidRDefault="00A01204" w:rsidP="00A01204">
            <w:pPr>
              <w:rPr>
                <w:szCs w:val="22"/>
                <w:lang w:eastAsia="en-GB"/>
              </w:rPr>
            </w:pPr>
            <w:r w:rsidRPr="0008241C">
              <w:rPr>
                <w:szCs w:val="22"/>
                <w:lang w:eastAsia="en-GB"/>
              </w:rPr>
              <w:t>PNG</w:t>
            </w:r>
          </w:p>
        </w:tc>
        <w:tc>
          <w:tcPr>
            <w:tcW w:w="567" w:type="dxa"/>
            <w:shd w:val="clear" w:color="auto" w:fill="auto"/>
            <w:noWrap/>
            <w:hideMark/>
          </w:tcPr>
          <w:p w14:paraId="4E804756" w14:textId="77777777" w:rsidR="00A01204" w:rsidRPr="0008241C" w:rsidRDefault="00A01204" w:rsidP="00A01204">
            <w:pPr>
              <w:rPr>
                <w:szCs w:val="22"/>
                <w:lang w:eastAsia="en-GB"/>
              </w:rPr>
            </w:pPr>
            <w:r w:rsidRPr="0008241C">
              <w:rPr>
                <w:szCs w:val="22"/>
                <w:lang w:eastAsia="en-GB"/>
              </w:rPr>
              <w:t>0.25</w:t>
            </w:r>
          </w:p>
        </w:tc>
        <w:tc>
          <w:tcPr>
            <w:tcW w:w="1134" w:type="dxa"/>
            <w:shd w:val="clear" w:color="auto" w:fill="auto"/>
            <w:noWrap/>
            <w:hideMark/>
          </w:tcPr>
          <w:p w14:paraId="2A3D7BDF"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13C5D462" w14:textId="77777777" w:rsidR="00A01204" w:rsidRPr="0008241C" w:rsidRDefault="00A01204" w:rsidP="00A01204">
            <w:pPr>
              <w:rPr>
                <w:szCs w:val="22"/>
                <w:lang w:eastAsia="en-GB"/>
              </w:rPr>
            </w:pPr>
            <w:r w:rsidRPr="0008241C">
              <w:rPr>
                <w:szCs w:val="22"/>
                <w:lang w:eastAsia="en-GB"/>
              </w:rPr>
              <w:t>6.34</w:t>
            </w:r>
          </w:p>
        </w:tc>
        <w:tc>
          <w:tcPr>
            <w:tcW w:w="779" w:type="dxa"/>
            <w:shd w:val="clear" w:color="auto" w:fill="auto"/>
            <w:noWrap/>
            <w:hideMark/>
          </w:tcPr>
          <w:p w14:paraId="27717A30" w14:textId="77777777" w:rsidR="00A01204" w:rsidRPr="0008241C" w:rsidRDefault="00A01204" w:rsidP="00A01204">
            <w:pPr>
              <w:rPr>
                <w:szCs w:val="22"/>
                <w:lang w:eastAsia="en-GB"/>
              </w:rPr>
            </w:pPr>
          </w:p>
        </w:tc>
        <w:tc>
          <w:tcPr>
            <w:tcW w:w="708" w:type="dxa"/>
            <w:shd w:val="clear" w:color="auto" w:fill="auto"/>
            <w:noWrap/>
            <w:hideMark/>
          </w:tcPr>
          <w:p w14:paraId="47693AF6" w14:textId="77777777" w:rsidR="00A01204" w:rsidRPr="0008241C" w:rsidRDefault="00A01204" w:rsidP="00A01204">
            <w:pPr>
              <w:rPr>
                <w:szCs w:val="22"/>
                <w:lang w:eastAsia="en-GB"/>
              </w:rPr>
            </w:pPr>
          </w:p>
        </w:tc>
        <w:tc>
          <w:tcPr>
            <w:tcW w:w="1048" w:type="dxa"/>
            <w:shd w:val="clear" w:color="auto" w:fill="auto"/>
            <w:noWrap/>
            <w:hideMark/>
          </w:tcPr>
          <w:p w14:paraId="2B07B9B3"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626BC2B2" w14:textId="77777777" w:rsidR="00A01204" w:rsidRPr="0008241C" w:rsidRDefault="00A01204" w:rsidP="00A01204">
            <w:pPr>
              <w:rPr>
                <w:szCs w:val="22"/>
                <w:lang w:eastAsia="en-GB"/>
              </w:rPr>
            </w:pPr>
            <w:r w:rsidRPr="0008241C">
              <w:rPr>
                <w:szCs w:val="22"/>
                <w:lang w:eastAsia="en-GB"/>
              </w:rPr>
              <w:t>0.18</w:t>
            </w:r>
          </w:p>
        </w:tc>
      </w:tr>
      <w:tr w:rsidR="00A01204" w:rsidRPr="0008241C" w14:paraId="34BFB321" w14:textId="77777777" w:rsidTr="00642B4F">
        <w:trPr>
          <w:trHeight w:val="260"/>
          <w:jc w:val="center"/>
        </w:trPr>
        <w:tc>
          <w:tcPr>
            <w:tcW w:w="1361" w:type="dxa"/>
            <w:shd w:val="clear" w:color="auto" w:fill="auto"/>
            <w:noWrap/>
            <w:hideMark/>
          </w:tcPr>
          <w:p w14:paraId="6A7FB7A9" w14:textId="77777777" w:rsidR="00A01204" w:rsidRPr="0008241C" w:rsidRDefault="00A01204" w:rsidP="00A01204">
            <w:pPr>
              <w:rPr>
                <w:szCs w:val="22"/>
                <w:lang w:eastAsia="en-GB"/>
              </w:rPr>
            </w:pPr>
          </w:p>
        </w:tc>
        <w:tc>
          <w:tcPr>
            <w:tcW w:w="1134" w:type="dxa"/>
            <w:shd w:val="clear" w:color="auto" w:fill="auto"/>
            <w:noWrap/>
            <w:hideMark/>
          </w:tcPr>
          <w:p w14:paraId="40B5C096" w14:textId="77777777" w:rsidR="00A01204" w:rsidRPr="0008241C" w:rsidRDefault="00A01204" w:rsidP="00A01204">
            <w:pPr>
              <w:rPr>
                <w:szCs w:val="22"/>
                <w:lang w:eastAsia="en-GB"/>
              </w:rPr>
            </w:pPr>
          </w:p>
        </w:tc>
        <w:tc>
          <w:tcPr>
            <w:tcW w:w="892" w:type="dxa"/>
            <w:shd w:val="clear" w:color="auto" w:fill="auto"/>
            <w:noWrap/>
            <w:hideMark/>
          </w:tcPr>
          <w:p w14:paraId="17AA0D71" w14:textId="77777777" w:rsidR="00A01204" w:rsidRPr="0008241C" w:rsidRDefault="00A01204" w:rsidP="00A01204">
            <w:pPr>
              <w:jc w:val="right"/>
              <w:rPr>
                <w:szCs w:val="22"/>
                <w:lang w:eastAsia="en-GB"/>
              </w:rPr>
            </w:pPr>
          </w:p>
        </w:tc>
        <w:tc>
          <w:tcPr>
            <w:tcW w:w="567" w:type="dxa"/>
            <w:shd w:val="clear" w:color="auto" w:fill="auto"/>
            <w:noWrap/>
            <w:hideMark/>
          </w:tcPr>
          <w:p w14:paraId="71D25E72" w14:textId="77777777" w:rsidR="00A01204" w:rsidRPr="0008241C" w:rsidRDefault="00A01204" w:rsidP="00A01204">
            <w:pPr>
              <w:rPr>
                <w:szCs w:val="22"/>
                <w:lang w:eastAsia="en-GB"/>
              </w:rPr>
            </w:pPr>
          </w:p>
        </w:tc>
        <w:tc>
          <w:tcPr>
            <w:tcW w:w="1134" w:type="dxa"/>
            <w:shd w:val="clear" w:color="auto" w:fill="auto"/>
            <w:noWrap/>
            <w:hideMark/>
          </w:tcPr>
          <w:p w14:paraId="2E7E36AC" w14:textId="77777777" w:rsidR="00A01204" w:rsidRPr="0008241C" w:rsidRDefault="00A01204" w:rsidP="00A01204">
            <w:pPr>
              <w:rPr>
                <w:szCs w:val="22"/>
                <w:lang w:eastAsia="en-GB"/>
              </w:rPr>
            </w:pPr>
            <w:r w:rsidRPr="0008241C">
              <w:rPr>
                <w:szCs w:val="22"/>
                <w:lang w:eastAsia="en-GB"/>
              </w:rPr>
              <w:t>Philippines</w:t>
            </w:r>
          </w:p>
        </w:tc>
        <w:tc>
          <w:tcPr>
            <w:tcW w:w="646" w:type="dxa"/>
            <w:shd w:val="clear" w:color="auto" w:fill="auto"/>
            <w:noWrap/>
            <w:hideMark/>
          </w:tcPr>
          <w:p w14:paraId="3B0436AE" w14:textId="77777777" w:rsidR="00A01204" w:rsidRPr="0008241C" w:rsidRDefault="00A01204" w:rsidP="00A01204">
            <w:pPr>
              <w:rPr>
                <w:szCs w:val="22"/>
                <w:lang w:eastAsia="en-GB"/>
              </w:rPr>
            </w:pPr>
            <w:r w:rsidRPr="0008241C">
              <w:rPr>
                <w:szCs w:val="22"/>
                <w:lang w:eastAsia="en-GB"/>
              </w:rPr>
              <w:t>0.03</w:t>
            </w:r>
          </w:p>
        </w:tc>
        <w:tc>
          <w:tcPr>
            <w:tcW w:w="779" w:type="dxa"/>
            <w:shd w:val="clear" w:color="auto" w:fill="auto"/>
            <w:noWrap/>
            <w:hideMark/>
          </w:tcPr>
          <w:p w14:paraId="2BB29504" w14:textId="77777777" w:rsidR="00A01204" w:rsidRPr="0008241C" w:rsidRDefault="00A01204" w:rsidP="00A01204">
            <w:pPr>
              <w:rPr>
                <w:szCs w:val="22"/>
                <w:lang w:eastAsia="en-GB"/>
              </w:rPr>
            </w:pPr>
          </w:p>
        </w:tc>
        <w:tc>
          <w:tcPr>
            <w:tcW w:w="708" w:type="dxa"/>
            <w:shd w:val="clear" w:color="auto" w:fill="auto"/>
            <w:noWrap/>
            <w:hideMark/>
          </w:tcPr>
          <w:p w14:paraId="7D0B9231" w14:textId="77777777" w:rsidR="00A01204" w:rsidRPr="0008241C" w:rsidRDefault="00A01204" w:rsidP="00A01204">
            <w:pPr>
              <w:rPr>
                <w:szCs w:val="22"/>
                <w:lang w:eastAsia="en-GB"/>
              </w:rPr>
            </w:pPr>
          </w:p>
        </w:tc>
        <w:tc>
          <w:tcPr>
            <w:tcW w:w="1048" w:type="dxa"/>
            <w:shd w:val="clear" w:color="auto" w:fill="auto"/>
            <w:noWrap/>
            <w:hideMark/>
          </w:tcPr>
          <w:p w14:paraId="3FF4568A" w14:textId="77777777" w:rsidR="00A01204" w:rsidRPr="0008241C" w:rsidRDefault="00A01204" w:rsidP="00A01204">
            <w:pPr>
              <w:rPr>
                <w:szCs w:val="22"/>
                <w:lang w:eastAsia="en-GB"/>
              </w:rPr>
            </w:pPr>
          </w:p>
        </w:tc>
        <w:tc>
          <w:tcPr>
            <w:tcW w:w="653" w:type="dxa"/>
            <w:shd w:val="clear" w:color="auto" w:fill="auto"/>
            <w:noWrap/>
            <w:hideMark/>
          </w:tcPr>
          <w:p w14:paraId="1BA8C5F9" w14:textId="77777777" w:rsidR="00A01204" w:rsidRPr="0008241C" w:rsidRDefault="00A01204" w:rsidP="00A01204">
            <w:pPr>
              <w:rPr>
                <w:szCs w:val="22"/>
                <w:lang w:eastAsia="en-GB"/>
              </w:rPr>
            </w:pPr>
          </w:p>
        </w:tc>
      </w:tr>
      <w:tr w:rsidR="00A01204" w:rsidRPr="0008241C" w14:paraId="56E3E9C0" w14:textId="77777777" w:rsidTr="00642B4F">
        <w:trPr>
          <w:trHeight w:val="260"/>
          <w:jc w:val="center"/>
        </w:trPr>
        <w:tc>
          <w:tcPr>
            <w:tcW w:w="1361" w:type="dxa"/>
            <w:shd w:val="clear" w:color="auto" w:fill="auto"/>
            <w:noWrap/>
            <w:hideMark/>
          </w:tcPr>
          <w:p w14:paraId="3947D261" w14:textId="77777777" w:rsidR="00A01204" w:rsidRPr="0008241C" w:rsidRDefault="00A01204" w:rsidP="00A01204">
            <w:pPr>
              <w:rPr>
                <w:szCs w:val="22"/>
                <w:lang w:eastAsia="en-GB"/>
              </w:rPr>
            </w:pPr>
            <w:r w:rsidRPr="0008241C">
              <w:rPr>
                <w:szCs w:val="22"/>
                <w:lang w:eastAsia="en-GB"/>
              </w:rPr>
              <w:t xml:space="preserve">UTZ </w:t>
            </w:r>
          </w:p>
        </w:tc>
        <w:tc>
          <w:tcPr>
            <w:tcW w:w="1134" w:type="dxa"/>
            <w:shd w:val="clear" w:color="auto" w:fill="auto"/>
            <w:noWrap/>
            <w:hideMark/>
          </w:tcPr>
          <w:p w14:paraId="135EA177" w14:textId="77777777" w:rsidR="00A01204" w:rsidRPr="0008241C" w:rsidRDefault="00A01204" w:rsidP="00A01204">
            <w:pPr>
              <w:jc w:val="right"/>
              <w:rPr>
                <w:szCs w:val="22"/>
                <w:lang w:eastAsia="en-GB"/>
              </w:rPr>
            </w:pPr>
            <w:r w:rsidRPr="0008241C">
              <w:rPr>
                <w:szCs w:val="22"/>
                <w:lang w:eastAsia="en-GB"/>
              </w:rPr>
              <w:t>1,530,137</w:t>
            </w:r>
          </w:p>
        </w:tc>
        <w:tc>
          <w:tcPr>
            <w:tcW w:w="892" w:type="dxa"/>
            <w:shd w:val="clear" w:color="auto" w:fill="auto"/>
            <w:noWrap/>
            <w:hideMark/>
          </w:tcPr>
          <w:p w14:paraId="30651DFC" w14:textId="77777777" w:rsidR="00A01204" w:rsidRPr="0008241C" w:rsidRDefault="00A01204" w:rsidP="00A01204">
            <w:pPr>
              <w:jc w:val="right"/>
              <w:rPr>
                <w:szCs w:val="22"/>
                <w:lang w:eastAsia="en-GB"/>
              </w:rPr>
            </w:pPr>
          </w:p>
        </w:tc>
        <w:tc>
          <w:tcPr>
            <w:tcW w:w="567" w:type="dxa"/>
            <w:shd w:val="clear" w:color="auto" w:fill="auto"/>
            <w:noWrap/>
            <w:hideMark/>
          </w:tcPr>
          <w:p w14:paraId="323C1886" w14:textId="77777777" w:rsidR="00A01204" w:rsidRPr="0008241C" w:rsidRDefault="00A01204" w:rsidP="00A01204">
            <w:pPr>
              <w:rPr>
                <w:szCs w:val="22"/>
                <w:lang w:eastAsia="en-GB"/>
              </w:rPr>
            </w:pPr>
          </w:p>
        </w:tc>
        <w:tc>
          <w:tcPr>
            <w:tcW w:w="1134" w:type="dxa"/>
            <w:shd w:val="clear" w:color="auto" w:fill="auto"/>
            <w:noWrap/>
            <w:hideMark/>
          </w:tcPr>
          <w:p w14:paraId="4685AD90"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116041D6" w14:textId="77777777" w:rsidR="00A01204" w:rsidRPr="0008241C" w:rsidRDefault="00A01204" w:rsidP="00A01204">
            <w:pPr>
              <w:rPr>
                <w:szCs w:val="22"/>
                <w:lang w:eastAsia="en-GB"/>
              </w:rPr>
            </w:pPr>
            <w:r w:rsidRPr="0008241C">
              <w:rPr>
                <w:szCs w:val="22"/>
                <w:lang w:eastAsia="en-GB"/>
              </w:rPr>
              <w:t>4.13</w:t>
            </w:r>
          </w:p>
        </w:tc>
        <w:tc>
          <w:tcPr>
            <w:tcW w:w="779" w:type="dxa"/>
            <w:shd w:val="clear" w:color="auto" w:fill="auto"/>
            <w:noWrap/>
            <w:hideMark/>
          </w:tcPr>
          <w:p w14:paraId="34CA5E06" w14:textId="77777777" w:rsidR="00A01204" w:rsidRPr="0008241C" w:rsidRDefault="00A01204" w:rsidP="00A01204">
            <w:pPr>
              <w:rPr>
                <w:szCs w:val="22"/>
                <w:lang w:eastAsia="en-GB"/>
              </w:rPr>
            </w:pPr>
          </w:p>
        </w:tc>
        <w:tc>
          <w:tcPr>
            <w:tcW w:w="708" w:type="dxa"/>
            <w:shd w:val="clear" w:color="auto" w:fill="auto"/>
            <w:noWrap/>
            <w:hideMark/>
          </w:tcPr>
          <w:p w14:paraId="5285D742" w14:textId="77777777" w:rsidR="00A01204" w:rsidRPr="0008241C" w:rsidRDefault="00A01204" w:rsidP="00A01204">
            <w:pPr>
              <w:rPr>
                <w:szCs w:val="22"/>
                <w:lang w:eastAsia="en-GB"/>
              </w:rPr>
            </w:pPr>
          </w:p>
        </w:tc>
        <w:tc>
          <w:tcPr>
            <w:tcW w:w="1048" w:type="dxa"/>
            <w:shd w:val="clear" w:color="auto" w:fill="auto"/>
            <w:noWrap/>
            <w:hideMark/>
          </w:tcPr>
          <w:p w14:paraId="739FD8F6" w14:textId="77777777" w:rsidR="00A01204" w:rsidRPr="0008241C" w:rsidRDefault="00A01204" w:rsidP="00A01204">
            <w:pPr>
              <w:rPr>
                <w:szCs w:val="22"/>
                <w:lang w:eastAsia="en-GB"/>
              </w:rPr>
            </w:pPr>
          </w:p>
        </w:tc>
        <w:tc>
          <w:tcPr>
            <w:tcW w:w="653" w:type="dxa"/>
            <w:shd w:val="clear" w:color="auto" w:fill="auto"/>
            <w:noWrap/>
            <w:hideMark/>
          </w:tcPr>
          <w:p w14:paraId="56535B57" w14:textId="77777777" w:rsidR="00A01204" w:rsidRPr="0008241C" w:rsidRDefault="00A01204" w:rsidP="00A01204">
            <w:pPr>
              <w:rPr>
                <w:szCs w:val="22"/>
                <w:lang w:eastAsia="en-GB"/>
              </w:rPr>
            </w:pPr>
          </w:p>
        </w:tc>
      </w:tr>
      <w:tr w:rsidR="00A01204" w:rsidRPr="0008241C" w14:paraId="4C90612E" w14:textId="77777777" w:rsidTr="00642B4F">
        <w:trPr>
          <w:trHeight w:val="260"/>
          <w:jc w:val="center"/>
        </w:trPr>
        <w:tc>
          <w:tcPr>
            <w:tcW w:w="1361" w:type="dxa"/>
            <w:shd w:val="clear" w:color="auto" w:fill="auto"/>
            <w:noWrap/>
            <w:hideMark/>
          </w:tcPr>
          <w:p w14:paraId="008B6018" w14:textId="77777777" w:rsidR="00A01204" w:rsidRPr="0008241C" w:rsidRDefault="00A01204" w:rsidP="00A01204">
            <w:pPr>
              <w:rPr>
                <w:szCs w:val="22"/>
                <w:lang w:eastAsia="en-GB"/>
              </w:rPr>
            </w:pPr>
          </w:p>
        </w:tc>
        <w:tc>
          <w:tcPr>
            <w:tcW w:w="1134" w:type="dxa"/>
            <w:shd w:val="clear" w:color="auto" w:fill="auto"/>
            <w:noWrap/>
            <w:hideMark/>
          </w:tcPr>
          <w:p w14:paraId="7DF21710" w14:textId="77777777" w:rsidR="00A01204" w:rsidRPr="0008241C" w:rsidRDefault="00A01204" w:rsidP="00A01204">
            <w:pPr>
              <w:rPr>
                <w:szCs w:val="22"/>
                <w:lang w:eastAsia="en-GB"/>
              </w:rPr>
            </w:pPr>
          </w:p>
        </w:tc>
        <w:tc>
          <w:tcPr>
            <w:tcW w:w="892" w:type="dxa"/>
            <w:shd w:val="clear" w:color="auto" w:fill="auto"/>
            <w:noWrap/>
            <w:hideMark/>
          </w:tcPr>
          <w:p w14:paraId="4B6BB04E" w14:textId="77777777" w:rsidR="00A01204" w:rsidRPr="0008241C" w:rsidRDefault="00A01204" w:rsidP="00A01204">
            <w:pPr>
              <w:jc w:val="right"/>
              <w:rPr>
                <w:szCs w:val="22"/>
                <w:lang w:eastAsia="en-GB"/>
              </w:rPr>
            </w:pPr>
          </w:p>
        </w:tc>
        <w:tc>
          <w:tcPr>
            <w:tcW w:w="567" w:type="dxa"/>
            <w:shd w:val="clear" w:color="auto" w:fill="auto"/>
            <w:noWrap/>
            <w:hideMark/>
          </w:tcPr>
          <w:p w14:paraId="7D579080" w14:textId="77777777" w:rsidR="00A01204" w:rsidRPr="0008241C" w:rsidRDefault="00A01204" w:rsidP="00A01204">
            <w:pPr>
              <w:rPr>
                <w:szCs w:val="22"/>
                <w:lang w:eastAsia="en-GB"/>
              </w:rPr>
            </w:pPr>
          </w:p>
        </w:tc>
        <w:tc>
          <w:tcPr>
            <w:tcW w:w="1134" w:type="dxa"/>
            <w:shd w:val="clear" w:color="auto" w:fill="auto"/>
            <w:noWrap/>
            <w:hideMark/>
          </w:tcPr>
          <w:p w14:paraId="234F7B7C"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3B40F6A0" w14:textId="77777777" w:rsidR="00A01204" w:rsidRPr="0008241C" w:rsidRDefault="00A01204" w:rsidP="00A01204">
            <w:pPr>
              <w:rPr>
                <w:szCs w:val="22"/>
                <w:lang w:eastAsia="en-GB"/>
              </w:rPr>
            </w:pPr>
            <w:r w:rsidRPr="0008241C">
              <w:rPr>
                <w:szCs w:val="22"/>
                <w:lang w:eastAsia="en-GB"/>
              </w:rPr>
              <w:t>0.13</w:t>
            </w:r>
          </w:p>
        </w:tc>
        <w:tc>
          <w:tcPr>
            <w:tcW w:w="779" w:type="dxa"/>
            <w:shd w:val="clear" w:color="auto" w:fill="auto"/>
            <w:noWrap/>
            <w:hideMark/>
          </w:tcPr>
          <w:p w14:paraId="464222E7" w14:textId="77777777" w:rsidR="00A01204" w:rsidRPr="0008241C" w:rsidRDefault="00A01204" w:rsidP="00A01204">
            <w:pPr>
              <w:rPr>
                <w:szCs w:val="22"/>
                <w:lang w:eastAsia="en-GB"/>
              </w:rPr>
            </w:pPr>
          </w:p>
        </w:tc>
        <w:tc>
          <w:tcPr>
            <w:tcW w:w="708" w:type="dxa"/>
            <w:shd w:val="clear" w:color="auto" w:fill="auto"/>
            <w:noWrap/>
            <w:hideMark/>
          </w:tcPr>
          <w:p w14:paraId="7241DC65" w14:textId="77777777" w:rsidR="00A01204" w:rsidRPr="0008241C" w:rsidRDefault="00A01204" w:rsidP="00A01204">
            <w:pPr>
              <w:rPr>
                <w:szCs w:val="22"/>
                <w:lang w:eastAsia="en-GB"/>
              </w:rPr>
            </w:pPr>
          </w:p>
        </w:tc>
        <w:tc>
          <w:tcPr>
            <w:tcW w:w="1048" w:type="dxa"/>
            <w:shd w:val="clear" w:color="auto" w:fill="auto"/>
            <w:noWrap/>
            <w:hideMark/>
          </w:tcPr>
          <w:p w14:paraId="63B0FEC8" w14:textId="77777777" w:rsidR="00A01204" w:rsidRPr="0008241C" w:rsidRDefault="00A01204" w:rsidP="00A01204">
            <w:pPr>
              <w:rPr>
                <w:szCs w:val="22"/>
                <w:lang w:eastAsia="en-GB"/>
              </w:rPr>
            </w:pPr>
          </w:p>
        </w:tc>
        <w:tc>
          <w:tcPr>
            <w:tcW w:w="653" w:type="dxa"/>
            <w:shd w:val="clear" w:color="auto" w:fill="auto"/>
            <w:noWrap/>
            <w:hideMark/>
          </w:tcPr>
          <w:p w14:paraId="182B34AC" w14:textId="77777777" w:rsidR="00A01204" w:rsidRPr="0008241C" w:rsidRDefault="00A01204" w:rsidP="00A01204">
            <w:pPr>
              <w:rPr>
                <w:szCs w:val="22"/>
                <w:lang w:eastAsia="en-GB"/>
              </w:rPr>
            </w:pPr>
          </w:p>
        </w:tc>
      </w:tr>
      <w:tr w:rsidR="00A01204" w:rsidRPr="0008241C" w14:paraId="7ECB1F35" w14:textId="77777777" w:rsidTr="00642B4F">
        <w:trPr>
          <w:trHeight w:val="260"/>
          <w:jc w:val="center"/>
        </w:trPr>
        <w:tc>
          <w:tcPr>
            <w:tcW w:w="1361" w:type="dxa"/>
            <w:shd w:val="clear" w:color="000000" w:fill="EEECE1"/>
            <w:noWrap/>
            <w:hideMark/>
          </w:tcPr>
          <w:p w14:paraId="59ED127A" w14:textId="77777777" w:rsidR="00A01204" w:rsidRPr="0008241C" w:rsidRDefault="00A01204" w:rsidP="00A01204">
            <w:pPr>
              <w:rPr>
                <w:b/>
                <w:bCs/>
                <w:szCs w:val="22"/>
                <w:lang w:eastAsia="en-GB"/>
              </w:rPr>
            </w:pPr>
            <w:r w:rsidRPr="0008241C">
              <w:rPr>
                <w:b/>
                <w:bCs/>
                <w:szCs w:val="22"/>
                <w:lang w:eastAsia="en-GB"/>
              </w:rPr>
              <w:t>Coffee</w:t>
            </w:r>
          </w:p>
        </w:tc>
        <w:tc>
          <w:tcPr>
            <w:tcW w:w="1134" w:type="dxa"/>
            <w:shd w:val="clear" w:color="000000" w:fill="EEECE1"/>
            <w:noWrap/>
          </w:tcPr>
          <w:p w14:paraId="76EABA51" w14:textId="77777777" w:rsidR="00A01204" w:rsidRPr="0008241C" w:rsidRDefault="00A01204" w:rsidP="00A01204">
            <w:pPr>
              <w:jc w:val="right"/>
              <w:rPr>
                <w:szCs w:val="22"/>
                <w:lang w:eastAsia="en-GB"/>
              </w:rPr>
            </w:pPr>
          </w:p>
        </w:tc>
        <w:tc>
          <w:tcPr>
            <w:tcW w:w="892" w:type="dxa"/>
            <w:shd w:val="clear" w:color="000000" w:fill="EEECE1"/>
            <w:noWrap/>
          </w:tcPr>
          <w:p w14:paraId="25FABA20" w14:textId="77777777" w:rsidR="00A01204" w:rsidRPr="0008241C" w:rsidRDefault="00A01204" w:rsidP="00A01204">
            <w:pPr>
              <w:rPr>
                <w:szCs w:val="22"/>
                <w:lang w:eastAsia="en-GB"/>
              </w:rPr>
            </w:pPr>
          </w:p>
        </w:tc>
        <w:tc>
          <w:tcPr>
            <w:tcW w:w="567" w:type="dxa"/>
            <w:shd w:val="clear" w:color="000000" w:fill="EEECE1"/>
            <w:noWrap/>
          </w:tcPr>
          <w:p w14:paraId="1EC32B7A" w14:textId="77777777" w:rsidR="00A01204" w:rsidRPr="0008241C" w:rsidRDefault="00A01204" w:rsidP="00A01204">
            <w:pPr>
              <w:rPr>
                <w:szCs w:val="22"/>
                <w:lang w:eastAsia="en-GB"/>
              </w:rPr>
            </w:pPr>
          </w:p>
        </w:tc>
        <w:tc>
          <w:tcPr>
            <w:tcW w:w="1134" w:type="dxa"/>
            <w:shd w:val="clear" w:color="000000" w:fill="EEECE1"/>
            <w:noWrap/>
          </w:tcPr>
          <w:p w14:paraId="4067B698" w14:textId="77777777" w:rsidR="00A01204" w:rsidRPr="0008241C" w:rsidRDefault="00A01204" w:rsidP="00A01204">
            <w:pPr>
              <w:rPr>
                <w:szCs w:val="22"/>
                <w:lang w:eastAsia="en-GB"/>
              </w:rPr>
            </w:pPr>
          </w:p>
        </w:tc>
        <w:tc>
          <w:tcPr>
            <w:tcW w:w="646" w:type="dxa"/>
            <w:shd w:val="clear" w:color="000000" w:fill="EEECE1"/>
            <w:noWrap/>
          </w:tcPr>
          <w:p w14:paraId="65D4C5CD" w14:textId="77777777" w:rsidR="00A01204" w:rsidRPr="0008241C" w:rsidRDefault="00A01204" w:rsidP="00A01204">
            <w:pPr>
              <w:rPr>
                <w:szCs w:val="22"/>
                <w:lang w:eastAsia="en-GB"/>
              </w:rPr>
            </w:pPr>
          </w:p>
        </w:tc>
        <w:tc>
          <w:tcPr>
            <w:tcW w:w="779" w:type="dxa"/>
            <w:shd w:val="clear" w:color="000000" w:fill="EEECE1"/>
            <w:noWrap/>
          </w:tcPr>
          <w:p w14:paraId="2EB5287C" w14:textId="77777777" w:rsidR="00A01204" w:rsidRPr="0008241C" w:rsidRDefault="00A01204" w:rsidP="00A01204">
            <w:pPr>
              <w:rPr>
                <w:szCs w:val="22"/>
                <w:lang w:eastAsia="en-GB"/>
              </w:rPr>
            </w:pPr>
          </w:p>
        </w:tc>
        <w:tc>
          <w:tcPr>
            <w:tcW w:w="708" w:type="dxa"/>
            <w:shd w:val="clear" w:color="000000" w:fill="EEECE1"/>
            <w:noWrap/>
          </w:tcPr>
          <w:p w14:paraId="76DEDCCF" w14:textId="77777777" w:rsidR="00A01204" w:rsidRPr="0008241C" w:rsidRDefault="00A01204" w:rsidP="00A01204">
            <w:pPr>
              <w:rPr>
                <w:szCs w:val="22"/>
                <w:lang w:eastAsia="en-GB"/>
              </w:rPr>
            </w:pPr>
          </w:p>
        </w:tc>
        <w:tc>
          <w:tcPr>
            <w:tcW w:w="1048" w:type="dxa"/>
            <w:shd w:val="clear" w:color="000000" w:fill="EEECE1"/>
            <w:noWrap/>
          </w:tcPr>
          <w:p w14:paraId="5EC9E124" w14:textId="77777777" w:rsidR="00A01204" w:rsidRPr="0008241C" w:rsidRDefault="00A01204" w:rsidP="00A01204">
            <w:pPr>
              <w:rPr>
                <w:szCs w:val="22"/>
                <w:lang w:eastAsia="en-GB"/>
              </w:rPr>
            </w:pPr>
          </w:p>
        </w:tc>
        <w:tc>
          <w:tcPr>
            <w:tcW w:w="653" w:type="dxa"/>
            <w:shd w:val="clear" w:color="000000" w:fill="EEECE1"/>
            <w:noWrap/>
          </w:tcPr>
          <w:p w14:paraId="01CF0A4F" w14:textId="77777777" w:rsidR="00A01204" w:rsidRPr="0008241C" w:rsidRDefault="00A01204" w:rsidP="00A01204">
            <w:pPr>
              <w:rPr>
                <w:szCs w:val="22"/>
                <w:lang w:eastAsia="en-GB"/>
              </w:rPr>
            </w:pPr>
          </w:p>
        </w:tc>
      </w:tr>
      <w:tr w:rsidR="00A01204" w:rsidRPr="0008241C" w14:paraId="1F22964A" w14:textId="77777777" w:rsidTr="00642B4F">
        <w:trPr>
          <w:trHeight w:val="260"/>
          <w:jc w:val="center"/>
        </w:trPr>
        <w:tc>
          <w:tcPr>
            <w:tcW w:w="1361" w:type="dxa"/>
            <w:shd w:val="clear" w:color="auto" w:fill="auto"/>
            <w:noWrap/>
            <w:hideMark/>
          </w:tcPr>
          <w:p w14:paraId="51794265" w14:textId="77777777" w:rsidR="00A01204" w:rsidRPr="0008241C" w:rsidRDefault="00A01204" w:rsidP="00A01204">
            <w:pPr>
              <w:rPr>
                <w:szCs w:val="22"/>
                <w:lang w:eastAsia="en-GB"/>
              </w:rPr>
            </w:pPr>
            <w:r w:rsidRPr="0008241C">
              <w:rPr>
                <w:szCs w:val="22"/>
                <w:lang w:eastAsia="en-GB"/>
              </w:rPr>
              <w:t xml:space="preserve">4C </w:t>
            </w:r>
          </w:p>
        </w:tc>
        <w:tc>
          <w:tcPr>
            <w:tcW w:w="1134" w:type="dxa"/>
            <w:shd w:val="clear" w:color="auto" w:fill="auto"/>
            <w:noWrap/>
            <w:hideMark/>
          </w:tcPr>
          <w:p w14:paraId="33F4FD20" w14:textId="77777777" w:rsidR="00A01204" w:rsidRPr="0008241C" w:rsidRDefault="00A01204" w:rsidP="00A01204">
            <w:pPr>
              <w:jc w:val="right"/>
              <w:rPr>
                <w:szCs w:val="22"/>
                <w:lang w:eastAsia="en-GB"/>
              </w:rPr>
            </w:pPr>
            <w:r w:rsidRPr="0008241C">
              <w:rPr>
                <w:szCs w:val="22"/>
                <w:lang w:eastAsia="en-GB"/>
              </w:rPr>
              <w:t>1,594,405</w:t>
            </w:r>
          </w:p>
        </w:tc>
        <w:tc>
          <w:tcPr>
            <w:tcW w:w="892" w:type="dxa"/>
            <w:shd w:val="clear" w:color="auto" w:fill="auto"/>
            <w:noWrap/>
            <w:hideMark/>
          </w:tcPr>
          <w:p w14:paraId="589F85B2" w14:textId="77777777" w:rsidR="00A01204" w:rsidRPr="0008241C" w:rsidRDefault="00A01204" w:rsidP="00A01204">
            <w:pPr>
              <w:rPr>
                <w:szCs w:val="22"/>
                <w:lang w:eastAsia="en-GB"/>
              </w:rPr>
            </w:pPr>
            <w:r w:rsidRPr="0008241C">
              <w:rPr>
                <w:szCs w:val="22"/>
                <w:lang w:eastAsia="en-GB"/>
              </w:rPr>
              <w:t>PNG</w:t>
            </w:r>
          </w:p>
        </w:tc>
        <w:tc>
          <w:tcPr>
            <w:tcW w:w="567" w:type="dxa"/>
            <w:shd w:val="clear" w:color="auto" w:fill="auto"/>
            <w:noWrap/>
            <w:hideMark/>
          </w:tcPr>
          <w:p w14:paraId="7AD8EC08" w14:textId="77777777" w:rsidR="00A01204" w:rsidRPr="0008241C" w:rsidRDefault="00A01204" w:rsidP="00A01204">
            <w:pPr>
              <w:rPr>
                <w:szCs w:val="22"/>
                <w:lang w:eastAsia="en-GB"/>
              </w:rPr>
            </w:pPr>
            <w:r w:rsidRPr="0008241C">
              <w:rPr>
                <w:szCs w:val="22"/>
                <w:lang w:eastAsia="en-GB"/>
              </w:rPr>
              <w:t>0.50</w:t>
            </w:r>
          </w:p>
        </w:tc>
        <w:tc>
          <w:tcPr>
            <w:tcW w:w="1134" w:type="dxa"/>
            <w:shd w:val="clear" w:color="auto" w:fill="auto"/>
            <w:noWrap/>
            <w:hideMark/>
          </w:tcPr>
          <w:p w14:paraId="6EE3DE19"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36CC5434" w14:textId="77777777" w:rsidR="00A01204" w:rsidRPr="0008241C" w:rsidRDefault="00A01204" w:rsidP="00A01204">
            <w:pPr>
              <w:rPr>
                <w:szCs w:val="22"/>
                <w:lang w:eastAsia="en-GB"/>
              </w:rPr>
            </w:pPr>
            <w:r w:rsidRPr="0008241C">
              <w:rPr>
                <w:szCs w:val="22"/>
                <w:lang w:eastAsia="en-GB"/>
              </w:rPr>
              <w:t>4.60</w:t>
            </w:r>
          </w:p>
        </w:tc>
        <w:tc>
          <w:tcPr>
            <w:tcW w:w="779" w:type="dxa"/>
            <w:shd w:val="clear" w:color="auto" w:fill="auto"/>
            <w:noWrap/>
            <w:hideMark/>
          </w:tcPr>
          <w:p w14:paraId="57C710C0"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0ADA88FE" w14:textId="77777777" w:rsidR="00A01204" w:rsidRPr="0008241C" w:rsidRDefault="00A01204" w:rsidP="00A01204">
            <w:pPr>
              <w:rPr>
                <w:szCs w:val="22"/>
                <w:lang w:eastAsia="en-GB"/>
              </w:rPr>
            </w:pPr>
            <w:r w:rsidRPr="0008241C">
              <w:rPr>
                <w:szCs w:val="22"/>
                <w:lang w:eastAsia="en-GB"/>
              </w:rPr>
              <w:t>1.37</w:t>
            </w:r>
          </w:p>
        </w:tc>
        <w:tc>
          <w:tcPr>
            <w:tcW w:w="1048" w:type="dxa"/>
            <w:shd w:val="clear" w:color="auto" w:fill="auto"/>
            <w:noWrap/>
            <w:hideMark/>
          </w:tcPr>
          <w:p w14:paraId="7CC639AF"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5B9FDE5E" w14:textId="77777777" w:rsidR="00A01204" w:rsidRPr="0008241C" w:rsidRDefault="00A01204" w:rsidP="00A01204">
            <w:pPr>
              <w:rPr>
                <w:szCs w:val="22"/>
                <w:lang w:eastAsia="en-GB"/>
              </w:rPr>
            </w:pPr>
            <w:r w:rsidRPr="0008241C">
              <w:rPr>
                <w:szCs w:val="22"/>
                <w:lang w:eastAsia="en-GB"/>
              </w:rPr>
              <w:t>0.43</w:t>
            </w:r>
          </w:p>
        </w:tc>
      </w:tr>
      <w:tr w:rsidR="00A01204" w:rsidRPr="0008241C" w14:paraId="6DB17D57" w14:textId="77777777" w:rsidTr="00642B4F">
        <w:trPr>
          <w:trHeight w:val="260"/>
          <w:jc w:val="center"/>
        </w:trPr>
        <w:tc>
          <w:tcPr>
            <w:tcW w:w="1361" w:type="dxa"/>
            <w:shd w:val="clear" w:color="auto" w:fill="auto"/>
            <w:noWrap/>
            <w:hideMark/>
          </w:tcPr>
          <w:p w14:paraId="0CEC5C11" w14:textId="77777777" w:rsidR="00A01204" w:rsidRPr="0008241C" w:rsidRDefault="00A01204" w:rsidP="00A01204">
            <w:pPr>
              <w:rPr>
                <w:szCs w:val="22"/>
                <w:lang w:eastAsia="en-GB"/>
              </w:rPr>
            </w:pPr>
          </w:p>
        </w:tc>
        <w:tc>
          <w:tcPr>
            <w:tcW w:w="1134" w:type="dxa"/>
            <w:shd w:val="clear" w:color="auto" w:fill="auto"/>
            <w:noWrap/>
            <w:hideMark/>
          </w:tcPr>
          <w:p w14:paraId="6294C114" w14:textId="77777777" w:rsidR="00A01204" w:rsidRPr="0008241C" w:rsidRDefault="00A01204" w:rsidP="00A01204">
            <w:pPr>
              <w:rPr>
                <w:szCs w:val="22"/>
                <w:lang w:eastAsia="en-GB"/>
              </w:rPr>
            </w:pPr>
          </w:p>
        </w:tc>
        <w:tc>
          <w:tcPr>
            <w:tcW w:w="892" w:type="dxa"/>
            <w:shd w:val="clear" w:color="auto" w:fill="auto"/>
            <w:noWrap/>
            <w:hideMark/>
          </w:tcPr>
          <w:p w14:paraId="7FC01259" w14:textId="77777777" w:rsidR="00A01204" w:rsidRPr="0008241C" w:rsidRDefault="00A01204" w:rsidP="00A01204">
            <w:pPr>
              <w:jc w:val="right"/>
              <w:rPr>
                <w:szCs w:val="22"/>
                <w:lang w:eastAsia="en-GB"/>
              </w:rPr>
            </w:pPr>
          </w:p>
        </w:tc>
        <w:tc>
          <w:tcPr>
            <w:tcW w:w="567" w:type="dxa"/>
            <w:shd w:val="clear" w:color="auto" w:fill="auto"/>
            <w:noWrap/>
            <w:hideMark/>
          </w:tcPr>
          <w:p w14:paraId="068CEABA" w14:textId="77777777" w:rsidR="00A01204" w:rsidRPr="0008241C" w:rsidRDefault="00A01204" w:rsidP="00A01204">
            <w:pPr>
              <w:rPr>
                <w:szCs w:val="22"/>
                <w:lang w:eastAsia="en-GB"/>
              </w:rPr>
            </w:pPr>
          </w:p>
        </w:tc>
        <w:tc>
          <w:tcPr>
            <w:tcW w:w="1134" w:type="dxa"/>
            <w:shd w:val="clear" w:color="auto" w:fill="auto"/>
            <w:noWrap/>
            <w:hideMark/>
          </w:tcPr>
          <w:p w14:paraId="6715A7ED" w14:textId="77777777" w:rsidR="00A01204" w:rsidRPr="0008241C" w:rsidRDefault="00A01204" w:rsidP="00A01204">
            <w:pPr>
              <w:rPr>
                <w:szCs w:val="22"/>
                <w:lang w:eastAsia="en-GB"/>
              </w:rPr>
            </w:pPr>
            <w:r w:rsidRPr="0008241C">
              <w:rPr>
                <w:szCs w:val="22"/>
                <w:lang w:eastAsia="en-GB"/>
              </w:rPr>
              <w:t>Lao P.D.R</w:t>
            </w:r>
          </w:p>
        </w:tc>
        <w:tc>
          <w:tcPr>
            <w:tcW w:w="646" w:type="dxa"/>
            <w:shd w:val="clear" w:color="auto" w:fill="auto"/>
            <w:noWrap/>
            <w:hideMark/>
          </w:tcPr>
          <w:p w14:paraId="44D81E71" w14:textId="77777777" w:rsidR="00A01204" w:rsidRPr="0008241C" w:rsidRDefault="00A01204" w:rsidP="00A01204">
            <w:pPr>
              <w:rPr>
                <w:szCs w:val="22"/>
                <w:lang w:eastAsia="en-GB"/>
              </w:rPr>
            </w:pPr>
            <w:r w:rsidRPr="0008241C">
              <w:rPr>
                <w:szCs w:val="22"/>
                <w:lang w:eastAsia="en-GB"/>
              </w:rPr>
              <w:t>0.09</w:t>
            </w:r>
          </w:p>
        </w:tc>
        <w:tc>
          <w:tcPr>
            <w:tcW w:w="779" w:type="dxa"/>
            <w:shd w:val="clear" w:color="auto" w:fill="auto"/>
            <w:noWrap/>
            <w:hideMark/>
          </w:tcPr>
          <w:p w14:paraId="3214ABBE" w14:textId="77777777" w:rsidR="00A01204" w:rsidRPr="0008241C" w:rsidRDefault="00A01204" w:rsidP="00A01204">
            <w:pPr>
              <w:rPr>
                <w:szCs w:val="22"/>
                <w:lang w:eastAsia="en-GB"/>
              </w:rPr>
            </w:pPr>
          </w:p>
        </w:tc>
        <w:tc>
          <w:tcPr>
            <w:tcW w:w="708" w:type="dxa"/>
            <w:shd w:val="clear" w:color="auto" w:fill="auto"/>
            <w:noWrap/>
            <w:hideMark/>
          </w:tcPr>
          <w:p w14:paraId="5E0D77EE" w14:textId="77777777" w:rsidR="00A01204" w:rsidRPr="0008241C" w:rsidRDefault="00A01204" w:rsidP="00A01204">
            <w:pPr>
              <w:rPr>
                <w:szCs w:val="22"/>
                <w:lang w:eastAsia="en-GB"/>
              </w:rPr>
            </w:pPr>
          </w:p>
        </w:tc>
        <w:tc>
          <w:tcPr>
            <w:tcW w:w="1048" w:type="dxa"/>
            <w:shd w:val="clear" w:color="auto" w:fill="auto"/>
            <w:noWrap/>
            <w:hideMark/>
          </w:tcPr>
          <w:p w14:paraId="45BED27B" w14:textId="77777777" w:rsidR="00A01204" w:rsidRPr="0008241C" w:rsidRDefault="00A01204" w:rsidP="00A01204">
            <w:pPr>
              <w:rPr>
                <w:szCs w:val="22"/>
                <w:lang w:eastAsia="en-GB"/>
              </w:rPr>
            </w:pPr>
          </w:p>
        </w:tc>
        <w:tc>
          <w:tcPr>
            <w:tcW w:w="653" w:type="dxa"/>
            <w:shd w:val="clear" w:color="auto" w:fill="auto"/>
            <w:noWrap/>
            <w:hideMark/>
          </w:tcPr>
          <w:p w14:paraId="449D9D8A" w14:textId="77777777" w:rsidR="00A01204" w:rsidRPr="0008241C" w:rsidRDefault="00A01204" w:rsidP="00A01204">
            <w:pPr>
              <w:rPr>
                <w:szCs w:val="22"/>
                <w:lang w:eastAsia="en-GB"/>
              </w:rPr>
            </w:pPr>
          </w:p>
        </w:tc>
      </w:tr>
      <w:tr w:rsidR="00A01204" w:rsidRPr="0008241C" w14:paraId="65980992" w14:textId="77777777" w:rsidTr="00642B4F">
        <w:trPr>
          <w:trHeight w:val="260"/>
          <w:jc w:val="center"/>
        </w:trPr>
        <w:tc>
          <w:tcPr>
            <w:tcW w:w="1361" w:type="dxa"/>
            <w:shd w:val="clear" w:color="auto" w:fill="auto"/>
            <w:noWrap/>
            <w:hideMark/>
          </w:tcPr>
          <w:p w14:paraId="4D225403" w14:textId="77777777" w:rsidR="00A01204" w:rsidRPr="0008241C" w:rsidRDefault="00A01204" w:rsidP="00A01204">
            <w:pPr>
              <w:rPr>
                <w:szCs w:val="22"/>
                <w:lang w:eastAsia="en-GB"/>
              </w:rPr>
            </w:pPr>
          </w:p>
        </w:tc>
        <w:tc>
          <w:tcPr>
            <w:tcW w:w="1134" w:type="dxa"/>
            <w:shd w:val="clear" w:color="auto" w:fill="auto"/>
            <w:noWrap/>
            <w:hideMark/>
          </w:tcPr>
          <w:p w14:paraId="38FDD606" w14:textId="77777777" w:rsidR="00A01204" w:rsidRPr="0008241C" w:rsidRDefault="00A01204" w:rsidP="00A01204">
            <w:pPr>
              <w:rPr>
                <w:szCs w:val="22"/>
                <w:lang w:eastAsia="en-GB"/>
              </w:rPr>
            </w:pPr>
          </w:p>
        </w:tc>
        <w:tc>
          <w:tcPr>
            <w:tcW w:w="892" w:type="dxa"/>
            <w:shd w:val="clear" w:color="auto" w:fill="auto"/>
            <w:noWrap/>
            <w:hideMark/>
          </w:tcPr>
          <w:p w14:paraId="7D088356" w14:textId="77777777" w:rsidR="00A01204" w:rsidRPr="0008241C" w:rsidRDefault="00A01204" w:rsidP="00A01204">
            <w:pPr>
              <w:jc w:val="right"/>
              <w:rPr>
                <w:szCs w:val="22"/>
                <w:lang w:eastAsia="en-GB"/>
              </w:rPr>
            </w:pPr>
          </w:p>
        </w:tc>
        <w:tc>
          <w:tcPr>
            <w:tcW w:w="567" w:type="dxa"/>
            <w:shd w:val="clear" w:color="auto" w:fill="auto"/>
            <w:noWrap/>
            <w:hideMark/>
          </w:tcPr>
          <w:p w14:paraId="4AA36E4E" w14:textId="77777777" w:rsidR="00A01204" w:rsidRPr="0008241C" w:rsidRDefault="00A01204" w:rsidP="00A01204">
            <w:pPr>
              <w:rPr>
                <w:szCs w:val="22"/>
                <w:lang w:eastAsia="en-GB"/>
              </w:rPr>
            </w:pPr>
          </w:p>
        </w:tc>
        <w:tc>
          <w:tcPr>
            <w:tcW w:w="1134" w:type="dxa"/>
            <w:shd w:val="clear" w:color="auto" w:fill="auto"/>
            <w:noWrap/>
            <w:hideMark/>
          </w:tcPr>
          <w:p w14:paraId="7ACB8E1C" w14:textId="77777777" w:rsidR="00A01204" w:rsidRPr="0008241C" w:rsidRDefault="00A01204" w:rsidP="00A01204">
            <w:pPr>
              <w:rPr>
                <w:szCs w:val="22"/>
                <w:lang w:eastAsia="en-GB"/>
              </w:rPr>
            </w:pPr>
            <w:r w:rsidRPr="0008241C">
              <w:rPr>
                <w:szCs w:val="22"/>
                <w:lang w:eastAsia="en-GB"/>
              </w:rPr>
              <w:t>Philippines</w:t>
            </w:r>
          </w:p>
        </w:tc>
        <w:tc>
          <w:tcPr>
            <w:tcW w:w="646" w:type="dxa"/>
            <w:shd w:val="clear" w:color="auto" w:fill="auto"/>
            <w:noWrap/>
            <w:hideMark/>
          </w:tcPr>
          <w:p w14:paraId="6E17B7F6" w14:textId="77777777" w:rsidR="00A01204" w:rsidRPr="0008241C" w:rsidRDefault="00A01204" w:rsidP="00A01204">
            <w:pPr>
              <w:rPr>
                <w:szCs w:val="22"/>
                <w:lang w:eastAsia="en-GB"/>
              </w:rPr>
            </w:pPr>
            <w:r w:rsidRPr="0008241C">
              <w:rPr>
                <w:szCs w:val="22"/>
                <w:lang w:eastAsia="en-GB"/>
              </w:rPr>
              <w:t>0.93</w:t>
            </w:r>
          </w:p>
        </w:tc>
        <w:tc>
          <w:tcPr>
            <w:tcW w:w="779" w:type="dxa"/>
            <w:shd w:val="clear" w:color="auto" w:fill="auto"/>
            <w:noWrap/>
            <w:hideMark/>
          </w:tcPr>
          <w:p w14:paraId="1EF958DF" w14:textId="77777777" w:rsidR="00A01204" w:rsidRPr="0008241C" w:rsidRDefault="00A01204" w:rsidP="00A01204">
            <w:pPr>
              <w:rPr>
                <w:szCs w:val="22"/>
                <w:lang w:eastAsia="en-GB"/>
              </w:rPr>
            </w:pPr>
          </w:p>
        </w:tc>
        <w:tc>
          <w:tcPr>
            <w:tcW w:w="708" w:type="dxa"/>
            <w:shd w:val="clear" w:color="auto" w:fill="auto"/>
            <w:noWrap/>
            <w:hideMark/>
          </w:tcPr>
          <w:p w14:paraId="5ED32A44" w14:textId="77777777" w:rsidR="00A01204" w:rsidRPr="0008241C" w:rsidRDefault="00A01204" w:rsidP="00A01204">
            <w:pPr>
              <w:rPr>
                <w:szCs w:val="22"/>
                <w:lang w:eastAsia="en-GB"/>
              </w:rPr>
            </w:pPr>
          </w:p>
        </w:tc>
        <w:tc>
          <w:tcPr>
            <w:tcW w:w="1048" w:type="dxa"/>
            <w:shd w:val="clear" w:color="auto" w:fill="auto"/>
            <w:noWrap/>
            <w:hideMark/>
          </w:tcPr>
          <w:p w14:paraId="660968F0" w14:textId="77777777" w:rsidR="00A01204" w:rsidRPr="0008241C" w:rsidRDefault="00A01204" w:rsidP="00A01204">
            <w:pPr>
              <w:rPr>
                <w:szCs w:val="22"/>
                <w:lang w:eastAsia="en-GB"/>
              </w:rPr>
            </w:pPr>
          </w:p>
        </w:tc>
        <w:tc>
          <w:tcPr>
            <w:tcW w:w="653" w:type="dxa"/>
            <w:shd w:val="clear" w:color="auto" w:fill="auto"/>
            <w:noWrap/>
            <w:hideMark/>
          </w:tcPr>
          <w:p w14:paraId="120BB128" w14:textId="77777777" w:rsidR="00A01204" w:rsidRPr="0008241C" w:rsidRDefault="00A01204" w:rsidP="00A01204">
            <w:pPr>
              <w:rPr>
                <w:szCs w:val="22"/>
                <w:lang w:eastAsia="en-GB"/>
              </w:rPr>
            </w:pPr>
          </w:p>
        </w:tc>
      </w:tr>
      <w:tr w:rsidR="00A01204" w:rsidRPr="0008241C" w14:paraId="06DBA1C4" w14:textId="77777777" w:rsidTr="00642B4F">
        <w:trPr>
          <w:trHeight w:val="260"/>
          <w:jc w:val="center"/>
        </w:trPr>
        <w:tc>
          <w:tcPr>
            <w:tcW w:w="1361" w:type="dxa"/>
            <w:shd w:val="clear" w:color="auto" w:fill="auto"/>
            <w:noWrap/>
            <w:hideMark/>
          </w:tcPr>
          <w:p w14:paraId="14B40F2B" w14:textId="77777777" w:rsidR="00A01204" w:rsidRPr="0008241C" w:rsidRDefault="00A01204" w:rsidP="00A01204">
            <w:pPr>
              <w:rPr>
                <w:szCs w:val="22"/>
                <w:lang w:eastAsia="en-GB"/>
              </w:rPr>
            </w:pPr>
          </w:p>
        </w:tc>
        <w:tc>
          <w:tcPr>
            <w:tcW w:w="1134" w:type="dxa"/>
            <w:shd w:val="clear" w:color="auto" w:fill="auto"/>
            <w:noWrap/>
            <w:hideMark/>
          </w:tcPr>
          <w:p w14:paraId="5AB69207" w14:textId="77777777" w:rsidR="00A01204" w:rsidRPr="0008241C" w:rsidRDefault="00A01204" w:rsidP="00A01204">
            <w:pPr>
              <w:rPr>
                <w:szCs w:val="22"/>
                <w:lang w:eastAsia="en-GB"/>
              </w:rPr>
            </w:pPr>
          </w:p>
        </w:tc>
        <w:tc>
          <w:tcPr>
            <w:tcW w:w="892" w:type="dxa"/>
            <w:shd w:val="clear" w:color="auto" w:fill="auto"/>
            <w:noWrap/>
            <w:hideMark/>
          </w:tcPr>
          <w:p w14:paraId="290CF33B" w14:textId="77777777" w:rsidR="00A01204" w:rsidRPr="0008241C" w:rsidRDefault="00A01204" w:rsidP="00A01204">
            <w:pPr>
              <w:jc w:val="right"/>
              <w:rPr>
                <w:szCs w:val="22"/>
                <w:lang w:eastAsia="en-GB"/>
              </w:rPr>
            </w:pPr>
          </w:p>
        </w:tc>
        <w:tc>
          <w:tcPr>
            <w:tcW w:w="567" w:type="dxa"/>
            <w:shd w:val="clear" w:color="auto" w:fill="auto"/>
            <w:noWrap/>
            <w:hideMark/>
          </w:tcPr>
          <w:p w14:paraId="70DBEC5B" w14:textId="77777777" w:rsidR="00A01204" w:rsidRPr="0008241C" w:rsidRDefault="00A01204" w:rsidP="00A01204">
            <w:pPr>
              <w:rPr>
                <w:szCs w:val="22"/>
                <w:lang w:eastAsia="en-GB"/>
              </w:rPr>
            </w:pPr>
          </w:p>
        </w:tc>
        <w:tc>
          <w:tcPr>
            <w:tcW w:w="1134" w:type="dxa"/>
            <w:shd w:val="clear" w:color="auto" w:fill="auto"/>
            <w:noWrap/>
            <w:hideMark/>
          </w:tcPr>
          <w:p w14:paraId="40075BAA"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7554654B" w14:textId="77777777" w:rsidR="00A01204" w:rsidRPr="0008241C" w:rsidRDefault="00A01204" w:rsidP="00A01204">
            <w:pPr>
              <w:rPr>
                <w:szCs w:val="22"/>
                <w:lang w:eastAsia="en-GB"/>
              </w:rPr>
            </w:pPr>
            <w:r w:rsidRPr="0008241C">
              <w:rPr>
                <w:szCs w:val="22"/>
                <w:lang w:eastAsia="en-GB"/>
              </w:rPr>
              <w:t>0.99</w:t>
            </w:r>
          </w:p>
        </w:tc>
        <w:tc>
          <w:tcPr>
            <w:tcW w:w="779" w:type="dxa"/>
            <w:shd w:val="clear" w:color="auto" w:fill="auto"/>
            <w:noWrap/>
            <w:hideMark/>
          </w:tcPr>
          <w:p w14:paraId="41BED499" w14:textId="77777777" w:rsidR="00A01204" w:rsidRPr="0008241C" w:rsidRDefault="00A01204" w:rsidP="00A01204">
            <w:pPr>
              <w:rPr>
                <w:szCs w:val="22"/>
                <w:lang w:eastAsia="en-GB"/>
              </w:rPr>
            </w:pPr>
          </w:p>
        </w:tc>
        <w:tc>
          <w:tcPr>
            <w:tcW w:w="708" w:type="dxa"/>
            <w:shd w:val="clear" w:color="auto" w:fill="auto"/>
            <w:noWrap/>
            <w:hideMark/>
          </w:tcPr>
          <w:p w14:paraId="50EED037" w14:textId="77777777" w:rsidR="00A01204" w:rsidRPr="0008241C" w:rsidRDefault="00A01204" w:rsidP="00A01204">
            <w:pPr>
              <w:rPr>
                <w:szCs w:val="22"/>
                <w:lang w:eastAsia="en-GB"/>
              </w:rPr>
            </w:pPr>
          </w:p>
        </w:tc>
        <w:tc>
          <w:tcPr>
            <w:tcW w:w="1048" w:type="dxa"/>
            <w:shd w:val="clear" w:color="auto" w:fill="auto"/>
            <w:noWrap/>
            <w:hideMark/>
          </w:tcPr>
          <w:p w14:paraId="74B6B7A0" w14:textId="77777777" w:rsidR="00A01204" w:rsidRPr="0008241C" w:rsidRDefault="00A01204" w:rsidP="00A01204">
            <w:pPr>
              <w:rPr>
                <w:szCs w:val="22"/>
                <w:lang w:eastAsia="en-GB"/>
              </w:rPr>
            </w:pPr>
          </w:p>
        </w:tc>
        <w:tc>
          <w:tcPr>
            <w:tcW w:w="653" w:type="dxa"/>
            <w:shd w:val="clear" w:color="auto" w:fill="auto"/>
            <w:noWrap/>
            <w:hideMark/>
          </w:tcPr>
          <w:p w14:paraId="20AF79AD" w14:textId="77777777" w:rsidR="00A01204" w:rsidRPr="0008241C" w:rsidRDefault="00A01204" w:rsidP="00A01204">
            <w:pPr>
              <w:rPr>
                <w:szCs w:val="22"/>
                <w:lang w:eastAsia="en-GB"/>
              </w:rPr>
            </w:pPr>
          </w:p>
        </w:tc>
      </w:tr>
      <w:tr w:rsidR="00A01204" w:rsidRPr="0008241C" w14:paraId="33FA7362" w14:textId="77777777" w:rsidTr="00642B4F">
        <w:trPr>
          <w:trHeight w:val="260"/>
          <w:jc w:val="center"/>
        </w:trPr>
        <w:tc>
          <w:tcPr>
            <w:tcW w:w="1361" w:type="dxa"/>
            <w:shd w:val="clear" w:color="auto" w:fill="auto"/>
            <w:noWrap/>
            <w:hideMark/>
          </w:tcPr>
          <w:p w14:paraId="32D98D5B" w14:textId="77777777" w:rsidR="00A01204" w:rsidRPr="0008241C" w:rsidRDefault="00A01204" w:rsidP="00A01204">
            <w:pPr>
              <w:rPr>
                <w:szCs w:val="22"/>
                <w:lang w:eastAsia="en-GB"/>
              </w:rPr>
            </w:pPr>
          </w:p>
        </w:tc>
        <w:tc>
          <w:tcPr>
            <w:tcW w:w="1134" w:type="dxa"/>
            <w:shd w:val="clear" w:color="auto" w:fill="auto"/>
            <w:noWrap/>
            <w:hideMark/>
          </w:tcPr>
          <w:p w14:paraId="5F10BBE4" w14:textId="77777777" w:rsidR="00A01204" w:rsidRPr="0008241C" w:rsidRDefault="00A01204" w:rsidP="00A01204">
            <w:pPr>
              <w:rPr>
                <w:szCs w:val="22"/>
                <w:lang w:eastAsia="en-GB"/>
              </w:rPr>
            </w:pPr>
          </w:p>
        </w:tc>
        <w:tc>
          <w:tcPr>
            <w:tcW w:w="892" w:type="dxa"/>
            <w:shd w:val="clear" w:color="auto" w:fill="auto"/>
            <w:noWrap/>
            <w:hideMark/>
          </w:tcPr>
          <w:p w14:paraId="2004FFE2" w14:textId="77777777" w:rsidR="00A01204" w:rsidRPr="0008241C" w:rsidRDefault="00A01204" w:rsidP="00A01204">
            <w:pPr>
              <w:jc w:val="right"/>
              <w:rPr>
                <w:szCs w:val="22"/>
                <w:lang w:eastAsia="en-GB"/>
              </w:rPr>
            </w:pPr>
          </w:p>
        </w:tc>
        <w:tc>
          <w:tcPr>
            <w:tcW w:w="567" w:type="dxa"/>
            <w:shd w:val="clear" w:color="auto" w:fill="auto"/>
            <w:noWrap/>
            <w:hideMark/>
          </w:tcPr>
          <w:p w14:paraId="7AD943B6" w14:textId="77777777" w:rsidR="00A01204" w:rsidRPr="0008241C" w:rsidRDefault="00A01204" w:rsidP="00A01204">
            <w:pPr>
              <w:rPr>
                <w:szCs w:val="22"/>
                <w:lang w:eastAsia="en-GB"/>
              </w:rPr>
            </w:pPr>
          </w:p>
        </w:tc>
        <w:tc>
          <w:tcPr>
            <w:tcW w:w="1134" w:type="dxa"/>
            <w:shd w:val="clear" w:color="auto" w:fill="auto"/>
            <w:noWrap/>
            <w:hideMark/>
          </w:tcPr>
          <w:p w14:paraId="7C07894F"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482BA6FE" w14:textId="77777777" w:rsidR="00A01204" w:rsidRPr="0008241C" w:rsidRDefault="00A01204" w:rsidP="00A01204">
            <w:pPr>
              <w:rPr>
                <w:szCs w:val="22"/>
                <w:lang w:eastAsia="en-GB"/>
              </w:rPr>
            </w:pPr>
            <w:r w:rsidRPr="0008241C">
              <w:rPr>
                <w:szCs w:val="22"/>
                <w:lang w:eastAsia="en-GB"/>
              </w:rPr>
              <w:t>10.50</w:t>
            </w:r>
          </w:p>
        </w:tc>
        <w:tc>
          <w:tcPr>
            <w:tcW w:w="779" w:type="dxa"/>
            <w:shd w:val="clear" w:color="auto" w:fill="auto"/>
            <w:noWrap/>
            <w:hideMark/>
          </w:tcPr>
          <w:p w14:paraId="4DB22B86" w14:textId="77777777" w:rsidR="00A01204" w:rsidRPr="0008241C" w:rsidRDefault="00A01204" w:rsidP="00A01204">
            <w:pPr>
              <w:rPr>
                <w:szCs w:val="22"/>
                <w:lang w:eastAsia="en-GB"/>
              </w:rPr>
            </w:pPr>
          </w:p>
        </w:tc>
        <w:tc>
          <w:tcPr>
            <w:tcW w:w="708" w:type="dxa"/>
            <w:shd w:val="clear" w:color="auto" w:fill="auto"/>
            <w:noWrap/>
            <w:hideMark/>
          </w:tcPr>
          <w:p w14:paraId="473C97EF" w14:textId="77777777" w:rsidR="00A01204" w:rsidRPr="0008241C" w:rsidRDefault="00A01204" w:rsidP="00A01204">
            <w:pPr>
              <w:rPr>
                <w:szCs w:val="22"/>
                <w:lang w:eastAsia="en-GB"/>
              </w:rPr>
            </w:pPr>
          </w:p>
        </w:tc>
        <w:tc>
          <w:tcPr>
            <w:tcW w:w="1048" w:type="dxa"/>
            <w:shd w:val="clear" w:color="auto" w:fill="auto"/>
            <w:noWrap/>
            <w:hideMark/>
          </w:tcPr>
          <w:p w14:paraId="7A9D8702" w14:textId="77777777" w:rsidR="00A01204" w:rsidRPr="0008241C" w:rsidRDefault="00A01204" w:rsidP="00A01204">
            <w:pPr>
              <w:rPr>
                <w:szCs w:val="22"/>
                <w:lang w:eastAsia="en-GB"/>
              </w:rPr>
            </w:pPr>
          </w:p>
        </w:tc>
        <w:tc>
          <w:tcPr>
            <w:tcW w:w="653" w:type="dxa"/>
            <w:shd w:val="clear" w:color="auto" w:fill="auto"/>
            <w:noWrap/>
            <w:hideMark/>
          </w:tcPr>
          <w:p w14:paraId="08515A1B" w14:textId="77777777" w:rsidR="00A01204" w:rsidRPr="0008241C" w:rsidRDefault="00A01204" w:rsidP="00A01204">
            <w:pPr>
              <w:rPr>
                <w:szCs w:val="22"/>
                <w:lang w:eastAsia="en-GB"/>
              </w:rPr>
            </w:pPr>
          </w:p>
        </w:tc>
      </w:tr>
      <w:tr w:rsidR="00A01204" w:rsidRPr="0008241C" w14:paraId="63455CAC" w14:textId="77777777" w:rsidTr="00642B4F">
        <w:trPr>
          <w:trHeight w:val="260"/>
          <w:jc w:val="center"/>
        </w:trPr>
        <w:tc>
          <w:tcPr>
            <w:tcW w:w="1361" w:type="dxa"/>
            <w:shd w:val="clear" w:color="auto" w:fill="auto"/>
            <w:noWrap/>
            <w:hideMark/>
          </w:tcPr>
          <w:p w14:paraId="2A294B92" w14:textId="77777777" w:rsidR="00A01204" w:rsidRPr="0008241C" w:rsidRDefault="00A01204" w:rsidP="00A01204">
            <w:pPr>
              <w:rPr>
                <w:szCs w:val="22"/>
                <w:lang w:eastAsia="en-GB"/>
              </w:rPr>
            </w:pPr>
            <w:r w:rsidRPr="0008241C">
              <w:rPr>
                <w:szCs w:val="22"/>
                <w:lang w:eastAsia="en-GB"/>
              </w:rPr>
              <w:t>Fairtrade</w:t>
            </w:r>
          </w:p>
        </w:tc>
        <w:tc>
          <w:tcPr>
            <w:tcW w:w="1134" w:type="dxa"/>
            <w:shd w:val="clear" w:color="auto" w:fill="auto"/>
            <w:noWrap/>
            <w:hideMark/>
          </w:tcPr>
          <w:p w14:paraId="0D44F922" w14:textId="77777777" w:rsidR="00A01204" w:rsidRPr="0008241C" w:rsidRDefault="00A01204" w:rsidP="00A01204">
            <w:pPr>
              <w:jc w:val="right"/>
              <w:rPr>
                <w:szCs w:val="22"/>
                <w:lang w:eastAsia="en-GB"/>
              </w:rPr>
            </w:pPr>
            <w:r w:rsidRPr="0008241C">
              <w:rPr>
                <w:szCs w:val="22"/>
                <w:lang w:eastAsia="en-GB"/>
              </w:rPr>
              <w:t>1,297,206</w:t>
            </w:r>
          </w:p>
        </w:tc>
        <w:tc>
          <w:tcPr>
            <w:tcW w:w="892" w:type="dxa"/>
            <w:shd w:val="clear" w:color="auto" w:fill="auto"/>
            <w:noWrap/>
            <w:hideMark/>
          </w:tcPr>
          <w:p w14:paraId="2A163FB4" w14:textId="77777777" w:rsidR="00A01204" w:rsidRPr="0008241C" w:rsidRDefault="00A01204" w:rsidP="00A01204">
            <w:pPr>
              <w:jc w:val="right"/>
              <w:rPr>
                <w:szCs w:val="22"/>
                <w:lang w:eastAsia="en-GB"/>
              </w:rPr>
            </w:pPr>
          </w:p>
        </w:tc>
        <w:tc>
          <w:tcPr>
            <w:tcW w:w="567" w:type="dxa"/>
            <w:shd w:val="clear" w:color="auto" w:fill="auto"/>
            <w:noWrap/>
            <w:hideMark/>
          </w:tcPr>
          <w:p w14:paraId="3296B8A1" w14:textId="77777777" w:rsidR="00A01204" w:rsidRPr="0008241C" w:rsidRDefault="00A01204" w:rsidP="00A01204">
            <w:pPr>
              <w:rPr>
                <w:szCs w:val="22"/>
                <w:lang w:eastAsia="en-GB"/>
              </w:rPr>
            </w:pPr>
          </w:p>
        </w:tc>
        <w:tc>
          <w:tcPr>
            <w:tcW w:w="1134" w:type="dxa"/>
            <w:shd w:val="clear" w:color="auto" w:fill="auto"/>
            <w:noWrap/>
            <w:hideMark/>
          </w:tcPr>
          <w:p w14:paraId="5B35C2F7"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38856CB3" w14:textId="77777777" w:rsidR="00A01204" w:rsidRPr="0008241C" w:rsidRDefault="00A01204" w:rsidP="00A01204">
            <w:pPr>
              <w:rPr>
                <w:szCs w:val="22"/>
                <w:lang w:eastAsia="en-GB"/>
              </w:rPr>
            </w:pPr>
            <w:r w:rsidRPr="0008241C">
              <w:rPr>
                <w:szCs w:val="22"/>
                <w:lang w:eastAsia="en-GB"/>
              </w:rPr>
              <w:t>2.14</w:t>
            </w:r>
          </w:p>
        </w:tc>
        <w:tc>
          <w:tcPr>
            <w:tcW w:w="779" w:type="dxa"/>
            <w:shd w:val="clear" w:color="auto" w:fill="auto"/>
            <w:noWrap/>
            <w:hideMark/>
          </w:tcPr>
          <w:p w14:paraId="71A7E93D" w14:textId="77777777" w:rsidR="00A01204" w:rsidRPr="0008241C" w:rsidRDefault="00A01204" w:rsidP="00A01204">
            <w:pPr>
              <w:rPr>
                <w:szCs w:val="22"/>
                <w:lang w:eastAsia="en-GB"/>
              </w:rPr>
            </w:pPr>
          </w:p>
        </w:tc>
        <w:tc>
          <w:tcPr>
            <w:tcW w:w="708" w:type="dxa"/>
            <w:shd w:val="clear" w:color="auto" w:fill="auto"/>
            <w:noWrap/>
            <w:hideMark/>
          </w:tcPr>
          <w:p w14:paraId="51ABBDAC" w14:textId="77777777" w:rsidR="00A01204" w:rsidRPr="0008241C" w:rsidRDefault="00A01204" w:rsidP="00A01204">
            <w:pPr>
              <w:rPr>
                <w:szCs w:val="22"/>
                <w:lang w:eastAsia="en-GB"/>
              </w:rPr>
            </w:pPr>
          </w:p>
        </w:tc>
        <w:tc>
          <w:tcPr>
            <w:tcW w:w="1048" w:type="dxa"/>
            <w:shd w:val="clear" w:color="auto" w:fill="auto"/>
            <w:noWrap/>
            <w:hideMark/>
          </w:tcPr>
          <w:p w14:paraId="44985AB5"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23DCA8D3" w14:textId="77777777" w:rsidR="00A01204" w:rsidRPr="0008241C" w:rsidRDefault="00A01204" w:rsidP="00A01204">
            <w:pPr>
              <w:rPr>
                <w:szCs w:val="22"/>
                <w:lang w:eastAsia="en-GB"/>
              </w:rPr>
            </w:pPr>
            <w:r w:rsidRPr="0008241C">
              <w:rPr>
                <w:szCs w:val="22"/>
                <w:lang w:eastAsia="en-GB"/>
              </w:rPr>
              <w:t>0.35</w:t>
            </w:r>
          </w:p>
        </w:tc>
      </w:tr>
      <w:tr w:rsidR="00A01204" w:rsidRPr="0008241C" w14:paraId="674B6FB4" w14:textId="77777777" w:rsidTr="00642B4F">
        <w:trPr>
          <w:trHeight w:val="260"/>
          <w:jc w:val="center"/>
        </w:trPr>
        <w:tc>
          <w:tcPr>
            <w:tcW w:w="1361" w:type="dxa"/>
            <w:shd w:val="clear" w:color="auto" w:fill="auto"/>
            <w:noWrap/>
            <w:hideMark/>
          </w:tcPr>
          <w:p w14:paraId="77013143" w14:textId="77777777" w:rsidR="00A01204" w:rsidRPr="0008241C" w:rsidRDefault="00A01204" w:rsidP="00A01204">
            <w:pPr>
              <w:rPr>
                <w:szCs w:val="22"/>
                <w:lang w:eastAsia="en-GB"/>
              </w:rPr>
            </w:pPr>
          </w:p>
        </w:tc>
        <w:tc>
          <w:tcPr>
            <w:tcW w:w="1134" w:type="dxa"/>
            <w:shd w:val="clear" w:color="auto" w:fill="auto"/>
            <w:noWrap/>
            <w:hideMark/>
          </w:tcPr>
          <w:p w14:paraId="03CBBE12" w14:textId="77777777" w:rsidR="00A01204" w:rsidRPr="0008241C" w:rsidRDefault="00A01204" w:rsidP="00A01204">
            <w:pPr>
              <w:rPr>
                <w:szCs w:val="22"/>
                <w:lang w:eastAsia="en-GB"/>
              </w:rPr>
            </w:pPr>
          </w:p>
        </w:tc>
        <w:tc>
          <w:tcPr>
            <w:tcW w:w="892" w:type="dxa"/>
            <w:shd w:val="clear" w:color="auto" w:fill="auto"/>
            <w:noWrap/>
            <w:hideMark/>
          </w:tcPr>
          <w:p w14:paraId="3A476D37" w14:textId="77777777" w:rsidR="00A01204" w:rsidRPr="0008241C" w:rsidRDefault="00A01204" w:rsidP="00A01204">
            <w:pPr>
              <w:jc w:val="right"/>
              <w:rPr>
                <w:szCs w:val="22"/>
                <w:lang w:eastAsia="en-GB"/>
              </w:rPr>
            </w:pPr>
          </w:p>
        </w:tc>
        <w:tc>
          <w:tcPr>
            <w:tcW w:w="567" w:type="dxa"/>
            <w:shd w:val="clear" w:color="auto" w:fill="auto"/>
            <w:noWrap/>
            <w:hideMark/>
          </w:tcPr>
          <w:p w14:paraId="6135A50E" w14:textId="77777777" w:rsidR="00A01204" w:rsidRPr="0008241C" w:rsidRDefault="00A01204" w:rsidP="00A01204">
            <w:pPr>
              <w:rPr>
                <w:szCs w:val="22"/>
                <w:lang w:eastAsia="en-GB"/>
              </w:rPr>
            </w:pPr>
          </w:p>
        </w:tc>
        <w:tc>
          <w:tcPr>
            <w:tcW w:w="1134" w:type="dxa"/>
            <w:shd w:val="clear" w:color="auto" w:fill="auto"/>
            <w:noWrap/>
            <w:hideMark/>
          </w:tcPr>
          <w:p w14:paraId="6209EE43"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32067AEC" w14:textId="77777777" w:rsidR="00A01204" w:rsidRPr="0008241C" w:rsidRDefault="00A01204" w:rsidP="00A01204">
            <w:pPr>
              <w:rPr>
                <w:szCs w:val="22"/>
                <w:lang w:eastAsia="en-GB"/>
              </w:rPr>
            </w:pPr>
            <w:r w:rsidRPr="0008241C">
              <w:rPr>
                <w:szCs w:val="22"/>
                <w:lang w:eastAsia="en-GB"/>
              </w:rPr>
              <w:t>2.11</w:t>
            </w:r>
          </w:p>
        </w:tc>
        <w:tc>
          <w:tcPr>
            <w:tcW w:w="779" w:type="dxa"/>
            <w:shd w:val="clear" w:color="auto" w:fill="auto"/>
            <w:noWrap/>
            <w:hideMark/>
          </w:tcPr>
          <w:p w14:paraId="3DA68FDE" w14:textId="77777777" w:rsidR="00A01204" w:rsidRPr="0008241C" w:rsidRDefault="00A01204" w:rsidP="00A01204">
            <w:pPr>
              <w:rPr>
                <w:szCs w:val="22"/>
                <w:lang w:eastAsia="en-GB"/>
              </w:rPr>
            </w:pPr>
          </w:p>
        </w:tc>
        <w:tc>
          <w:tcPr>
            <w:tcW w:w="708" w:type="dxa"/>
            <w:shd w:val="clear" w:color="auto" w:fill="auto"/>
            <w:noWrap/>
            <w:hideMark/>
          </w:tcPr>
          <w:p w14:paraId="39EA1336" w14:textId="77777777" w:rsidR="00A01204" w:rsidRPr="0008241C" w:rsidRDefault="00A01204" w:rsidP="00A01204">
            <w:pPr>
              <w:rPr>
                <w:szCs w:val="22"/>
                <w:lang w:eastAsia="en-GB"/>
              </w:rPr>
            </w:pPr>
          </w:p>
        </w:tc>
        <w:tc>
          <w:tcPr>
            <w:tcW w:w="1048" w:type="dxa"/>
            <w:shd w:val="clear" w:color="auto" w:fill="auto"/>
            <w:noWrap/>
            <w:hideMark/>
          </w:tcPr>
          <w:p w14:paraId="63EFD71B" w14:textId="77777777" w:rsidR="00A01204" w:rsidRPr="0008241C" w:rsidRDefault="00A01204" w:rsidP="00A01204">
            <w:pPr>
              <w:rPr>
                <w:szCs w:val="22"/>
                <w:lang w:eastAsia="en-GB"/>
              </w:rPr>
            </w:pPr>
          </w:p>
        </w:tc>
        <w:tc>
          <w:tcPr>
            <w:tcW w:w="653" w:type="dxa"/>
            <w:shd w:val="clear" w:color="auto" w:fill="auto"/>
            <w:noWrap/>
            <w:hideMark/>
          </w:tcPr>
          <w:p w14:paraId="031C1482" w14:textId="77777777" w:rsidR="00A01204" w:rsidRPr="0008241C" w:rsidRDefault="00A01204" w:rsidP="00A01204">
            <w:pPr>
              <w:rPr>
                <w:szCs w:val="22"/>
                <w:lang w:eastAsia="en-GB"/>
              </w:rPr>
            </w:pPr>
          </w:p>
        </w:tc>
      </w:tr>
      <w:tr w:rsidR="00A01204" w:rsidRPr="0008241C" w14:paraId="56469C00" w14:textId="77777777" w:rsidTr="00642B4F">
        <w:trPr>
          <w:trHeight w:val="260"/>
          <w:jc w:val="center"/>
        </w:trPr>
        <w:tc>
          <w:tcPr>
            <w:tcW w:w="1361" w:type="dxa"/>
            <w:shd w:val="clear" w:color="auto" w:fill="auto"/>
            <w:noWrap/>
            <w:hideMark/>
          </w:tcPr>
          <w:p w14:paraId="54093A3D" w14:textId="77777777" w:rsidR="00A01204" w:rsidRPr="0008241C" w:rsidRDefault="00A01204" w:rsidP="00A01204">
            <w:pPr>
              <w:rPr>
                <w:szCs w:val="22"/>
                <w:lang w:eastAsia="en-GB"/>
              </w:rPr>
            </w:pPr>
            <w:r w:rsidRPr="0008241C">
              <w:rPr>
                <w:szCs w:val="22"/>
                <w:lang w:eastAsia="en-GB"/>
              </w:rPr>
              <w:t xml:space="preserve">Organic </w:t>
            </w:r>
          </w:p>
        </w:tc>
        <w:tc>
          <w:tcPr>
            <w:tcW w:w="1134" w:type="dxa"/>
            <w:shd w:val="clear" w:color="auto" w:fill="auto"/>
            <w:noWrap/>
            <w:hideMark/>
          </w:tcPr>
          <w:p w14:paraId="010C0B95" w14:textId="77777777" w:rsidR="00A01204" w:rsidRPr="0008241C" w:rsidRDefault="00A01204" w:rsidP="00A01204">
            <w:pPr>
              <w:jc w:val="right"/>
              <w:rPr>
                <w:szCs w:val="22"/>
                <w:lang w:eastAsia="en-GB"/>
              </w:rPr>
            </w:pPr>
            <w:r w:rsidRPr="0008241C">
              <w:rPr>
                <w:szCs w:val="22"/>
                <w:lang w:eastAsia="en-GB"/>
              </w:rPr>
              <w:t>798,150</w:t>
            </w:r>
          </w:p>
        </w:tc>
        <w:tc>
          <w:tcPr>
            <w:tcW w:w="892" w:type="dxa"/>
            <w:shd w:val="clear" w:color="auto" w:fill="auto"/>
            <w:noWrap/>
            <w:hideMark/>
          </w:tcPr>
          <w:p w14:paraId="4625094D" w14:textId="77777777" w:rsidR="00A01204" w:rsidRPr="0008241C" w:rsidRDefault="00A01204" w:rsidP="00A01204">
            <w:pPr>
              <w:rPr>
                <w:szCs w:val="22"/>
                <w:lang w:eastAsia="en-GB"/>
              </w:rPr>
            </w:pPr>
            <w:r w:rsidRPr="0008241C">
              <w:rPr>
                <w:szCs w:val="22"/>
                <w:lang w:eastAsia="en-GB"/>
              </w:rPr>
              <w:t>PNG</w:t>
            </w:r>
          </w:p>
        </w:tc>
        <w:tc>
          <w:tcPr>
            <w:tcW w:w="567" w:type="dxa"/>
            <w:shd w:val="clear" w:color="auto" w:fill="auto"/>
            <w:noWrap/>
            <w:hideMark/>
          </w:tcPr>
          <w:p w14:paraId="15E2B554" w14:textId="77777777" w:rsidR="00A01204" w:rsidRPr="0008241C" w:rsidRDefault="00A01204" w:rsidP="00A01204">
            <w:pPr>
              <w:rPr>
                <w:szCs w:val="22"/>
                <w:lang w:eastAsia="en-GB"/>
              </w:rPr>
            </w:pPr>
            <w:r w:rsidRPr="0008241C">
              <w:rPr>
                <w:szCs w:val="22"/>
                <w:lang w:eastAsia="en-GB"/>
              </w:rPr>
              <w:t>1.22</w:t>
            </w:r>
          </w:p>
        </w:tc>
        <w:tc>
          <w:tcPr>
            <w:tcW w:w="1134" w:type="dxa"/>
            <w:shd w:val="clear" w:color="auto" w:fill="auto"/>
            <w:noWrap/>
            <w:hideMark/>
          </w:tcPr>
          <w:p w14:paraId="35531B1A"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50438824" w14:textId="77777777" w:rsidR="00A01204" w:rsidRPr="0008241C" w:rsidRDefault="00A01204" w:rsidP="00A01204">
            <w:pPr>
              <w:rPr>
                <w:szCs w:val="22"/>
                <w:lang w:eastAsia="en-GB"/>
              </w:rPr>
            </w:pPr>
            <w:r w:rsidRPr="0008241C">
              <w:rPr>
                <w:szCs w:val="22"/>
                <w:lang w:eastAsia="en-GB"/>
              </w:rPr>
              <w:t>9.31</w:t>
            </w:r>
          </w:p>
        </w:tc>
        <w:tc>
          <w:tcPr>
            <w:tcW w:w="779" w:type="dxa"/>
            <w:shd w:val="clear" w:color="auto" w:fill="auto"/>
            <w:noWrap/>
            <w:hideMark/>
          </w:tcPr>
          <w:p w14:paraId="49CAA2CC" w14:textId="77777777" w:rsidR="00A01204" w:rsidRPr="0008241C" w:rsidRDefault="00A01204" w:rsidP="00A01204">
            <w:pPr>
              <w:rPr>
                <w:szCs w:val="22"/>
                <w:lang w:eastAsia="en-GB"/>
              </w:rPr>
            </w:pPr>
          </w:p>
        </w:tc>
        <w:tc>
          <w:tcPr>
            <w:tcW w:w="708" w:type="dxa"/>
            <w:shd w:val="clear" w:color="auto" w:fill="auto"/>
            <w:noWrap/>
            <w:hideMark/>
          </w:tcPr>
          <w:p w14:paraId="7DD43E27" w14:textId="77777777" w:rsidR="00A01204" w:rsidRPr="0008241C" w:rsidRDefault="00A01204" w:rsidP="00A01204">
            <w:pPr>
              <w:rPr>
                <w:szCs w:val="22"/>
                <w:lang w:eastAsia="en-GB"/>
              </w:rPr>
            </w:pPr>
          </w:p>
        </w:tc>
        <w:tc>
          <w:tcPr>
            <w:tcW w:w="1048" w:type="dxa"/>
            <w:shd w:val="clear" w:color="auto" w:fill="auto"/>
            <w:noWrap/>
            <w:hideMark/>
          </w:tcPr>
          <w:p w14:paraId="52615A66"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7BD5DB2F" w14:textId="77777777" w:rsidR="00A01204" w:rsidRPr="0008241C" w:rsidRDefault="00A01204" w:rsidP="00A01204">
            <w:pPr>
              <w:rPr>
                <w:szCs w:val="22"/>
                <w:lang w:eastAsia="en-GB"/>
              </w:rPr>
            </w:pPr>
            <w:r w:rsidRPr="0008241C">
              <w:rPr>
                <w:szCs w:val="22"/>
                <w:lang w:eastAsia="en-GB"/>
              </w:rPr>
              <w:t>0.25</w:t>
            </w:r>
          </w:p>
        </w:tc>
      </w:tr>
      <w:tr w:rsidR="00A01204" w:rsidRPr="0008241C" w14:paraId="0E71544D" w14:textId="77777777" w:rsidTr="00642B4F">
        <w:trPr>
          <w:trHeight w:val="260"/>
          <w:jc w:val="center"/>
        </w:trPr>
        <w:tc>
          <w:tcPr>
            <w:tcW w:w="1361" w:type="dxa"/>
            <w:shd w:val="clear" w:color="auto" w:fill="auto"/>
            <w:noWrap/>
            <w:hideMark/>
          </w:tcPr>
          <w:p w14:paraId="6DDB84A3" w14:textId="77777777" w:rsidR="00A01204" w:rsidRPr="0008241C" w:rsidRDefault="00A01204" w:rsidP="00A01204">
            <w:pPr>
              <w:rPr>
                <w:szCs w:val="22"/>
                <w:lang w:eastAsia="en-GB"/>
              </w:rPr>
            </w:pPr>
          </w:p>
        </w:tc>
        <w:tc>
          <w:tcPr>
            <w:tcW w:w="1134" w:type="dxa"/>
            <w:shd w:val="clear" w:color="auto" w:fill="auto"/>
            <w:noWrap/>
            <w:hideMark/>
          </w:tcPr>
          <w:p w14:paraId="197C5CD9" w14:textId="77777777" w:rsidR="00A01204" w:rsidRPr="0008241C" w:rsidRDefault="00A01204" w:rsidP="00A01204">
            <w:pPr>
              <w:rPr>
                <w:szCs w:val="22"/>
                <w:lang w:eastAsia="en-GB"/>
              </w:rPr>
            </w:pPr>
          </w:p>
        </w:tc>
        <w:tc>
          <w:tcPr>
            <w:tcW w:w="892" w:type="dxa"/>
            <w:shd w:val="clear" w:color="auto" w:fill="auto"/>
            <w:noWrap/>
            <w:hideMark/>
          </w:tcPr>
          <w:p w14:paraId="5302BF95" w14:textId="77777777" w:rsidR="00A01204" w:rsidRPr="0008241C" w:rsidRDefault="00A01204" w:rsidP="00A01204">
            <w:pPr>
              <w:jc w:val="right"/>
              <w:rPr>
                <w:szCs w:val="22"/>
                <w:lang w:eastAsia="en-GB"/>
              </w:rPr>
            </w:pPr>
          </w:p>
        </w:tc>
        <w:tc>
          <w:tcPr>
            <w:tcW w:w="567" w:type="dxa"/>
            <w:shd w:val="clear" w:color="auto" w:fill="auto"/>
            <w:noWrap/>
            <w:hideMark/>
          </w:tcPr>
          <w:p w14:paraId="2B7C8D4C" w14:textId="77777777" w:rsidR="00A01204" w:rsidRPr="0008241C" w:rsidRDefault="00A01204" w:rsidP="00A01204">
            <w:pPr>
              <w:rPr>
                <w:szCs w:val="22"/>
                <w:lang w:eastAsia="en-GB"/>
              </w:rPr>
            </w:pPr>
          </w:p>
        </w:tc>
        <w:tc>
          <w:tcPr>
            <w:tcW w:w="1134" w:type="dxa"/>
            <w:shd w:val="clear" w:color="auto" w:fill="auto"/>
            <w:noWrap/>
            <w:hideMark/>
          </w:tcPr>
          <w:p w14:paraId="6445721A" w14:textId="77777777" w:rsidR="00A01204" w:rsidRPr="0008241C" w:rsidRDefault="00A01204" w:rsidP="00A01204">
            <w:pPr>
              <w:rPr>
                <w:szCs w:val="22"/>
                <w:lang w:eastAsia="en-GB"/>
              </w:rPr>
            </w:pPr>
            <w:r w:rsidRPr="0008241C">
              <w:rPr>
                <w:szCs w:val="22"/>
                <w:lang w:eastAsia="en-GB"/>
              </w:rPr>
              <w:t>Lao P.D.R</w:t>
            </w:r>
          </w:p>
        </w:tc>
        <w:tc>
          <w:tcPr>
            <w:tcW w:w="646" w:type="dxa"/>
            <w:shd w:val="clear" w:color="auto" w:fill="auto"/>
            <w:noWrap/>
            <w:hideMark/>
          </w:tcPr>
          <w:p w14:paraId="573732F3" w14:textId="77777777" w:rsidR="00A01204" w:rsidRPr="0008241C" w:rsidRDefault="00A01204" w:rsidP="00A01204">
            <w:pPr>
              <w:rPr>
                <w:szCs w:val="22"/>
                <w:lang w:eastAsia="en-GB"/>
              </w:rPr>
            </w:pPr>
            <w:r w:rsidRPr="0008241C">
              <w:rPr>
                <w:szCs w:val="22"/>
                <w:lang w:eastAsia="en-GB"/>
              </w:rPr>
              <w:t>0.03</w:t>
            </w:r>
          </w:p>
        </w:tc>
        <w:tc>
          <w:tcPr>
            <w:tcW w:w="779" w:type="dxa"/>
            <w:shd w:val="clear" w:color="auto" w:fill="auto"/>
            <w:noWrap/>
            <w:hideMark/>
          </w:tcPr>
          <w:p w14:paraId="7BAA7681" w14:textId="77777777" w:rsidR="00A01204" w:rsidRPr="0008241C" w:rsidRDefault="00A01204" w:rsidP="00A01204">
            <w:pPr>
              <w:rPr>
                <w:szCs w:val="22"/>
                <w:lang w:eastAsia="en-GB"/>
              </w:rPr>
            </w:pPr>
          </w:p>
        </w:tc>
        <w:tc>
          <w:tcPr>
            <w:tcW w:w="708" w:type="dxa"/>
            <w:shd w:val="clear" w:color="auto" w:fill="auto"/>
            <w:noWrap/>
            <w:hideMark/>
          </w:tcPr>
          <w:p w14:paraId="55913816" w14:textId="77777777" w:rsidR="00A01204" w:rsidRPr="0008241C" w:rsidRDefault="00A01204" w:rsidP="00A01204">
            <w:pPr>
              <w:rPr>
                <w:szCs w:val="22"/>
                <w:lang w:eastAsia="en-GB"/>
              </w:rPr>
            </w:pPr>
          </w:p>
        </w:tc>
        <w:tc>
          <w:tcPr>
            <w:tcW w:w="1048" w:type="dxa"/>
            <w:shd w:val="clear" w:color="auto" w:fill="auto"/>
            <w:noWrap/>
            <w:hideMark/>
          </w:tcPr>
          <w:p w14:paraId="3F217C55" w14:textId="77777777" w:rsidR="00A01204" w:rsidRPr="0008241C" w:rsidRDefault="00A01204" w:rsidP="00A01204">
            <w:pPr>
              <w:rPr>
                <w:szCs w:val="22"/>
                <w:lang w:eastAsia="en-GB"/>
              </w:rPr>
            </w:pPr>
            <w:r w:rsidRPr="0008241C">
              <w:rPr>
                <w:szCs w:val="22"/>
                <w:lang w:eastAsia="en-GB"/>
              </w:rPr>
              <w:t>Nepal</w:t>
            </w:r>
          </w:p>
        </w:tc>
        <w:tc>
          <w:tcPr>
            <w:tcW w:w="653" w:type="dxa"/>
            <w:shd w:val="clear" w:color="auto" w:fill="auto"/>
            <w:noWrap/>
            <w:hideMark/>
          </w:tcPr>
          <w:p w14:paraId="02ABA8A4" w14:textId="77777777" w:rsidR="00A01204" w:rsidRPr="0008241C" w:rsidRDefault="00A01204" w:rsidP="00A01204">
            <w:pPr>
              <w:rPr>
                <w:szCs w:val="22"/>
                <w:lang w:eastAsia="en-GB"/>
              </w:rPr>
            </w:pPr>
            <w:r w:rsidRPr="0008241C">
              <w:rPr>
                <w:szCs w:val="22"/>
                <w:lang w:eastAsia="en-GB"/>
              </w:rPr>
              <w:t>0.09</w:t>
            </w:r>
          </w:p>
        </w:tc>
      </w:tr>
      <w:tr w:rsidR="00A01204" w:rsidRPr="0008241C" w14:paraId="6B3E5B8C" w14:textId="77777777" w:rsidTr="00642B4F">
        <w:trPr>
          <w:trHeight w:val="260"/>
          <w:jc w:val="center"/>
        </w:trPr>
        <w:tc>
          <w:tcPr>
            <w:tcW w:w="1361" w:type="dxa"/>
            <w:shd w:val="clear" w:color="auto" w:fill="auto"/>
            <w:noWrap/>
            <w:hideMark/>
          </w:tcPr>
          <w:p w14:paraId="2CBBD4B5" w14:textId="77777777" w:rsidR="00A01204" w:rsidRPr="0008241C" w:rsidRDefault="00A01204" w:rsidP="00A01204">
            <w:pPr>
              <w:rPr>
                <w:szCs w:val="22"/>
                <w:lang w:eastAsia="en-GB"/>
              </w:rPr>
            </w:pPr>
          </w:p>
        </w:tc>
        <w:tc>
          <w:tcPr>
            <w:tcW w:w="1134" w:type="dxa"/>
            <w:shd w:val="clear" w:color="auto" w:fill="auto"/>
            <w:noWrap/>
            <w:hideMark/>
          </w:tcPr>
          <w:p w14:paraId="3CDC0037" w14:textId="77777777" w:rsidR="00A01204" w:rsidRPr="0008241C" w:rsidRDefault="00A01204" w:rsidP="00A01204">
            <w:pPr>
              <w:rPr>
                <w:szCs w:val="22"/>
                <w:lang w:eastAsia="en-GB"/>
              </w:rPr>
            </w:pPr>
          </w:p>
        </w:tc>
        <w:tc>
          <w:tcPr>
            <w:tcW w:w="892" w:type="dxa"/>
            <w:shd w:val="clear" w:color="auto" w:fill="auto"/>
            <w:noWrap/>
            <w:hideMark/>
          </w:tcPr>
          <w:p w14:paraId="5F011D5D" w14:textId="77777777" w:rsidR="00A01204" w:rsidRPr="0008241C" w:rsidRDefault="00A01204" w:rsidP="00A01204">
            <w:pPr>
              <w:jc w:val="right"/>
              <w:rPr>
                <w:szCs w:val="22"/>
                <w:lang w:eastAsia="en-GB"/>
              </w:rPr>
            </w:pPr>
          </w:p>
        </w:tc>
        <w:tc>
          <w:tcPr>
            <w:tcW w:w="567" w:type="dxa"/>
            <w:shd w:val="clear" w:color="auto" w:fill="auto"/>
            <w:noWrap/>
            <w:hideMark/>
          </w:tcPr>
          <w:p w14:paraId="48D05B64" w14:textId="77777777" w:rsidR="00A01204" w:rsidRPr="0008241C" w:rsidRDefault="00A01204" w:rsidP="00A01204">
            <w:pPr>
              <w:rPr>
                <w:szCs w:val="22"/>
                <w:lang w:eastAsia="en-GB"/>
              </w:rPr>
            </w:pPr>
          </w:p>
        </w:tc>
        <w:tc>
          <w:tcPr>
            <w:tcW w:w="1134" w:type="dxa"/>
            <w:shd w:val="clear" w:color="auto" w:fill="auto"/>
            <w:noWrap/>
            <w:hideMark/>
          </w:tcPr>
          <w:p w14:paraId="7C4EE6AA" w14:textId="77777777" w:rsidR="00A01204" w:rsidRPr="0008241C" w:rsidRDefault="00A01204" w:rsidP="00A01204">
            <w:pPr>
              <w:rPr>
                <w:szCs w:val="22"/>
                <w:lang w:eastAsia="en-GB"/>
              </w:rPr>
            </w:pPr>
            <w:r w:rsidRPr="0008241C">
              <w:rPr>
                <w:szCs w:val="22"/>
                <w:lang w:eastAsia="en-GB"/>
              </w:rPr>
              <w:t>Myanmar</w:t>
            </w:r>
          </w:p>
        </w:tc>
        <w:tc>
          <w:tcPr>
            <w:tcW w:w="646" w:type="dxa"/>
            <w:shd w:val="clear" w:color="auto" w:fill="auto"/>
            <w:noWrap/>
            <w:hideMark/>
          </w:tcPr>
          <w:p w14:paraId="79F3F1B4" w14:textId="77777777" w:rsidR="00A01204" w:rsidRPr="0008241C" w:rsidRDefault="00A01204" w:rsidP="00A01204">
            <w:pPr>
              <w:rPr>
                <w:szCs w:val="22"/>
                <w:lang w:eastAsia="en-GB"/>
              </w:rPr>
            </w:pPr>
            <w:r w:rsidRPr="0008241C">
              <w:rPr>
                <w:szCs w:val="22"/>
                <w:lang w:eastAsia="en-GB"/>
              </w:rPr>
              <w:t>0.01</w:t>
            </w:r>
          </w:p>
        </w:tc>
        <w:tc>
          <w:tcPr>
            <w:tcW w:w="779" w:type="dxa"/>
            <w:shd w:val="clear" w:color="auto" w:fill="auto"/>
            <w:noWrap/>
            <w:hideMark/>
          </w:tcPr>
          <w:p w14:paraId="1E8C809A" w14:textId="77777777" w:rsidR="00A01204" w:rsidRPr="0008241C" w:rsidRDefault="00A01204" w:rsidP="00A01204">
            <w:pPr>
              <w:rPr>
                <w:szCs w:val="22"/>
                <w:lang w:eastAsia="en-GB"/>
              </w:rPr>
            </w:pPr>
          </w:p>
        </w:tc>
        <w:tc>
          <w:tcPr>
            <w:tcW w:w="708" w:type="dxa"/>
            <w:shd w:val="clear" w:color="auto" w:fill="auto"/>
            <w:noWrap/>
            <w:hideMark/>
          </w:tcPr>
          <w:p w14:paraId="0F2E5151" w14:textId="77777777" w:rsidR="00A01204" w:rsidRPr="0008241C" w:rsidRDefault="00A01204" w:rsidP="00A01204">
            <w:pPr>
              <w:rPr>
                <w:szCs w:val="22"/>
                <w:lang w:eastAsia="en-GB"/>
              </w:rPr>
            </w:pPr>
          </w:p>
        </w:tc>
        <w:tc>
          <w:tcPr>
            <w:tcW w:w="1048" w:type="dxa"/>
            <w:shd w:val="clear" w:color="auto" w:fill="auto"/>
            <w:noWrap/>
            <w:hideMark/>
          </w:tcPr>
          <w:p w14:paraId="7EF23AD5" w14:textId="77777777" w:rsidR="00A01204" w:rsidRPr="0008241C" w:rsidRDefault="00A01204" w:rsidP="00A01204">
            <w:pPr>
              <w:rPr>
                <w:szCs w:val="22"/>
                <w:lang w:eastAsia="en-GB"/>
              </w:rPr>
            </w:pPr>
            <w:r w:rsidRPr="0008241C">
              <w:rPr>
                <w:szCs w:val="22"/>
                <w:lang w:eastAsia="en-GB"/>
              </w:rPr>
              <w:t>Sri Lanka</w:t>
            </w:r>
          </w:p>
        </w:tc>
        <w:tc>
          <w:tcPr>
            <w:tcW w:w="653" w:type="dxa"/>
            <w:shd w:val="clear" w:color="auto" w:fill="auto"/>
            <w:noWrap/>
            <w:hideMark/>
          </w:tcPr>
          <w:p w14:paraId="2DC7F63D" w14:textId="77777777" w:rsidR="00A01204" w:rsidRPr="0008241C" w:rsidRDefault="00A01204" w:rsidP="00A01204">
            <w:pPr>
              <w:rPr>
                <w:szCs w:val="22"/>
                <w:lang w:eastAsia="en-GB"/>
              </w:rPr>
            </w:pPr>
            <w:r w:rsidRPr="0008241C">
              <w:rPr>
                <w:szCs w:val="22"/>
                <w:lang w:eastAsia="en-GB"/>
              </w:rPr>
              <w:t>0.01</w:t>
            </w:r>
          </w:p>
        </w:tc>
      </w:tr>
      <w:tr w:rsidR="00A01204" w:rsidRPr="0008241C" w14:paraId="0560B773" w14:textId="77777777" w:rsidTr="00642B4F">
        <w:trPr>
          <w:trHeight w:val="260"/>
          <w:jc w:val="center"/>
        </w:trPr>
        <w:tc>
          <w:tcPr>
            <w:tcW w:w="1361" w:type="dxa"/>
            <w:shd w:val="clear" w:color="auto" w:fill="auto"/>
            <w:noWrap/>
            <w:hideMark/>
          </w:tcPr>
          <w:p w14:paraId="524AFE72" w14:textId="77777777" w:rsidR="00A01204" w:rsidRPr="0008241C" w:rsidRDefault="00A01204" w:rsidP="00A01204">
            <w:pPr>
              <w:rPr>
                <w:szCs w:val="22"/>
                <w:lang w:eastAsia="en-GB"/>
              </w:rPr>
            </w:pPr>
          </w:p>
        </w:tc>
        <w:tc>
          <w:tcPr>
            <w:tcW w:w="1134" w:type="dxa"/>
            <w:shd w:val="clear" w:color="auto" w:fill="auto"/>
            <w:noWrap/>
            <w:hideMark/>
          </w:tcPr>
          <w:p w14:paraId="22104D88" w14:textId="77777777" w:rsidR="00A01204" w:rsidRPr="0008241C" w:rsidRDefault="00A01204" w:rsidP="00A01204">
            <w:pPr>
              <w:rPr>
                <w:szCs w:val="22"/>
                <w:lang w:eastAsia="en-GB"/>
              </w:rPr>
            </w:pPr>
          </w:p>
        </w:tc>
        <w:tc>
          <w:tcPr>
            <w:tcW w:w="892" w:type="dxa"/>
            <w:shd w:val="clear" w:color="auto" w:fill="auto"/>
            <w:noWrap/>
            <w:hideMark/>
          </w:tcPr>
          <w:p w14:paraId="667B2662" w14:textId="77777777" w:rsidR="00A01204" w:rsidRPr="0008241C" w:rsidRDefault="00A01204" w:rsidP="00A01204">
            <w:pPr>
              <w:jc w:val="right"/>
              <w:rPr>
                <w:szCs w:val="22"/>
                <w:lang w:eastAsia="en-GB"/>
              </w:rPr>
            </w:pPr>
          </w:p>
        </w:tc>
        <w:tc>
          <w:tcPr>
            <w:tcW w:w="567" w:type="dxa"/>
            <w:shd w:val="clear" w:color="auto" w:fill="auto"/>
            <w:noWrap/>
            <w:hideMark/>
          </w:tcPr>
          <w:p w14:paraId="1D7C5E7C" w14:textId="77777777" w:rsidR="00A01204" w:rsidRPr="0008241C" w:rsidRDefault="00A01204" w:rsidP="00A01204">
            <w:pPr>
              <w:rPr>
                <w:szCs w:val="22"/>
                <w:lang w:eastAsia="en-GB"/>
              </w:rPr>
            </w:pPr>
          </w:p>
        </w:tc>
        <w:tc>
          <w:tcPr>
            <w:tcW w:w="1134" w:type="dxa"/>
            <w:shd w:val="clear" w:color="auto" w:fill="auto"/>
            <w:noWrap/>
            <w:hideMark/>
          </w:tcPr>
          <w:p w14:paraId="47418F91"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392D8352" w14:textId="77777777" w:rsidR="00A01204" w:rsidRPr="0008241C" w:rsidRDefault="00A01204" w:rsidP="00A01204">
            <w:pPr>
              <w:rPr>
                <w:szCs w:val="22"/>
                <w:lang w:eastAsia="en-GB"/>
              </w:rPr>
            </w:pPr>
            <w:r w:rsidRPr="0008241C">
              <w:rPr>
                <w:szCs w:val="22"/>
                <w:lang w:eastAsia="en-GB"/>
              </w:rPr>
              <w:t>0.18</w:t>
            </w:r>
          </w:p>
        </w:tc>
        <w:tc>
          <w:tcPr>
            <w:tcW w:w="779" w:type="dxa"/>
            <w:shd w:val="clear" w:color="auto" w:fill="auto"/>
            <w:noWrap/>
            <w:hideMark/>
          </w:tcPr>
          <w:p w14:paraId="2213ABDF" w14:textId="77777777" w:rsidR="00A01204" w:rsidRPr="0008241C" w:rsidRDefault="00A01204" w:rsidP="00A01204">
            <w:pPr>
              <w:rPr>
                <w:szCs w:val="22"/>
                <w:lang w:eastAsia="en-GB"/>
              </w:rPr>
            </w:pPr>
          </w:p>
        </w:tc>
        <w:tc>
          <w:tcPr>
            <w:tcW w:w="708" w:type="dxa"/>
            <w:shd w:val="clear" w:color="auto" w:fill="auto"/>
            <w:noWrap/>
            <w:hideMark/>
          </w:tcPr>
          <w:p w14:paraId="67B53DA3" w14:textId="77777777" w:rsidR="00A01204" w:rsidRPr="0008241C" w:rsidRDefault="00A01204" w:rsidP="00A01204">
            <w:pPr>
              <w:rPr>
                <w:szCs w:val="22"/>
                <w:lang w:eastAsia="en-GB"/>
              </w:rPr>
            </w:pPr>
          </w:p>
        </w:tc>
        <w:tc>
          <w:tcPr>
            <w:tcW w:w="1048" w:type="dxa"/>
            <w:shd w:val="clear" w:color="auto" w:fill="auto"/>
            <w:noWrap/>
            <w:hideMark/>
          </w:tcPr>
          <w:p w14:paraId="2F0A75D3" w14:textId="77777777" w:rsidR="00A01204" w:rsidRPr="0008241C" w:rsidRDefault="00A01204" w:rsidP="00A01204">
            <w:pPr>
              <w:rPr>
                <w:szCs w:val="22"/>
                <w:lang w:eastAsia="en-GB"/>
              </w:rPr>
            </w:pPr>
          </w:p>
        </w:tc>
        <w:tc>
          <w:tcPr>
            <w:tcW w:w="653" w:type="dxa"/>
            <w:shd w:val="clear" w:color="auto" w:fill="auto"/>
            <w:noWrap/>
            <w:hideMark/>
          </w:tcPr>
          <w:p w14:paraId="3F56F0CD" w14:textId="77777777" w:rsidR="00A01204" w:rsidRPr="0008241C" w:rsidRDefault="00A01204" w:rsidP="00A01204">
            <w:pPr>
              <w:rPr>
                <w:szCs w:val="22"/>
                <w:lang w:eastAsia="en-GB"/>
              </w:rPr>
            </w:pPr>
          </w:p>
        </w:tc>
      </w:tr>
      <w:tr w:rsidR="00A01204" w:rsidRPr="0008241C" w14:paraId="4ADE89E9" w14:textId="77777777" w:rsidTr="00642B4F">
        <w:trPr>
          <w:trHeight w:val="260"/>
          <w:jc w:val="center"/>
        </w:trPr>
        <w:tc>
          <w:tcPr>
            <w:tcW w:w="1361" w:type="dxa"/>
            <w:shd w:val="clear" w:color="auto" w:fill="auto"/>
            <w:noWrap/>
            <w:hideMark/>
          </w:tcPr>
          <w:p w14:paraId="6A6A7B7C" w14:textId="77777777" w:rsidR="00A01204" w:rsidRPr="0008241C" w:rsidRDefault="00A01204" w:rsidP="00A01204">
            <w:pPr>
              <w:rPr>
                <w:szCs w:val="22"/>
                <w:lang w:eastAsia="en-GB"/>
              </w:rPr>
            </w:pPr>
          </w:p>
        </w:tc>
        <w:tc>
          <w:tcPr>
            <w:tcW w:w="1134" w:type="dxa"/>
            <w:shd w:val="clear" w:color="auto" w:fill="auto"/>
            <w:noWrap/>
            <w:hideMark/>
          </w:tcPr>
          <w:p w14:paraId="1210338B" w14:textId="77777777" w:rsidR="00A01204" w:rsidRPr="0008241C" w:rsidRDefault="00A01204" w:rsidP="00A01204">
            <w:pPr>
              <w:rPr>
                <w:szCs w:val="22"/>
                <w:lang w:eastAsia="en-GB"/>
              </w:rPr>
            </w:pPr>
          </w:p>
        </w:tc>
        <w:tc>
          <w:tcPr>
            <w:tcW w:w="892" w:type="dxa"/>
            <w:shd w:val="clear" w:color="auto" w:fill="auto"/>
            <w:noWrap/>
            <w:hideMark/>
          </w:tcPr>
          <w:p w14:paraId="129619C4" w14:textId="77777777" w:rsidR="00A01204" w:rsidRPr="0008241C" w:rsidRDefault="00A01204" w:rsidP="00A01204">
            <w:pPr>
              <w:jc w:val="right"/>
              <w:rPr>
                <w:szCs w:val="22"/>
                <w:lang w:eastAsia="en-GB"/>
              </w:rPr>
            </w:pPr>
          </w:p>
        </w:tc>
        <w:tc>
          <w:tcPr>
            <w:tcW w:w="567" w:type="dxa"/>
            <w:shd w:val="clear" w:color="auto" w:fill="auto"/>
            <w:noWrap/>
            <w:hideMark/>
          </w:tcPr>
          <w:p w14:paraId="23672582" w14:textId="77777777" w:rsidR="00A01204" w:rsidRPr="0008241C" w:rsidRDefault="00A01204" w:rsidP="00A01204">
            <w:pPr>
              <w:rPr>
                <w:szCs w:val="22"/>
                <w:lang w:eastAsia="en-GB"/>
              </w:rPr>
            </w:pPr>
          </w:p>
        </w:tc>
        <w:tc>
          <w:tcPr>
            <w:tcW w:w="1134" w:type="dxa"/>
            <w:shd w:val="clear" w:color="auto" w:fill="auto"/>
            <w:noWrap/>
            <w:hideMark/>
          </w:tcPr>
          <w:p w14:paraId="4716B3A2" w14:textId="77777777" w:rsidR="00A01204" w:rsidRPr="0008241C" w:rsidRDefault="00A01204" w:rsidP="00A01204">
            <w:pPr>
              <w:rPr>
                <w:szCs w:val="22"/>
                <w:lang w:eastAsia="en-GB"/>
              </w:rPr>
            </w:pPr>
            <w:r w:rsidRPr="0008241C">
              <w:rPr>
                <w:szCs w:val="22"/>
                <w:lang w:eastAsia="en-GB"/>
              </w:rPr>
              <w:t>Timor-Leste</w:t>
            </w:r>
          </w:p>
        </w:tc>
        <w:tc>
          <w:tcPr>
            <w:tcW w:w="646" w:type="dxa"/>
            <w:shd w:val="clear" w:color="auto" w:fill="auto"/>
            <w:noWrap/>
            <w:hideMark/>
          </w:tcPr>
          <w:p w14:paraId="4CF62BA9" w14:textId="77777777" w:rsidR="00A01204" w:rsidRPr="0008241C" w:rsidRDefault="00A01204" w:rsidP="00A01204">
            <w:pPr>
              <w:rPr>
                <w:szCs w:val="22"/>
                <w:lang w:eastAsia="en-GB"/>
              </w:rPr>
            </w:pPr>
            <w:r w:rsidRPr="0008241C">
              <w:rPr>
                <w:szCs w:val="22"/>
                <w:lang w:eastAsia="en-GB"/>
              </w:rPr>
              <w:t>2.84</w:t>
            </w:r>
          </w:p>
        </w:tc>
        <w:tc>
          <w:tcPr>
            <w:tcW w:w="779" w:type="dxa"/>
            <w:shd w:val="clear" w:color="auto" w:fill="auto"/>
            <w:noWrap/>
            <w:hideMark/>
          </w:tcPr>
          <w:p w14:paraId="1AF5DC1F" w14:textId="77777777" w:rsidR="00A01204" w:rsidRPr="0008241C" w:rsidRDefault="00A01204" w:rsidP="00A01204">
            <w:pPr>
              <w:rPr>
                <w:szCs w:val="22"/>
                <w:lang w:eastAsia="en-GB"/>
              </w:rPr>
            </w:pPr>
          </w:p>
        </w:tc>
        <w:tc>
          <w:tcPr>
            <w:tcW w:w="708" w:type="dxa"/>
            <w:shd w:val="clear" w:color="auto" w:fill="auto"/>
            <w:noWrap/>
            <w:hideMark/>
          </w:tcPr>
          <w:p w14:paraId="650A500D" w14:textId="77777777" w:rsidR="00A01204" w:rsidRPr="0008241C" w:rsidRDefault="00A01204" w:rsidP="00A01204">
            <w:pPr>
              <w:rPr>
                <w:szCs w:val="22"/>
                <w:lang w:eastAsia="en-GB"/>
              </w:rPr>
            </w:pPr>
          </w:p>
        </w:tc>
        <w:tc>
          <w:tcPr>
            <w:tcW w:w="1048" w:type="dxa"/>
            <w:shd w:val="clear" w:color="auto" w:fill="auto"/>
            <w:noWrap/>
            <w:hideMark/>
          </w:tcPr>
          <w:p w14:paraId="57ADE4CD" w14:textId="77777777" w:rsidR="00A01204" w:rsidRPr="0008241C" w:rsidRDefault="00A01204" w:rsidP="00A01204">
            <w:pPr>
              <w:rPr>
                <w:szCs w:val="22"/>
                <w:lang w:eastAsia="en-GB"/>
              </w:rPr>
            </w:pPr>
          </w:p>
        </w:tc>
        <w:tc>
          <w:tcPr>
            <w:tcW w:w="653" w:type="dxa"/>
            <w:shd w:val="clear" w:color="auto" w:fill="auto"/>
            <w:noWrap/>
            <w:hideMark/>
          </w:tcPr>
          <w:p w14:paraId="452F83C2" w14:textId="77777777" w:rsidR="00A01204" w:rsidRPr="0008241C" w:rsidRDefault="00A01204" w:rsidP="00A01204">
            <w:pPr>
              <w:rPr>
                <w:szCs w:val="22"/>
                <w:lang w:eastAsia="en-GB"/>
              </w:rPr>
            </w:pPr>
          </w:p>
        </w:tc>
      </w:tr>
      <w:tr w:rsidR="00A01204" w:rsidRPr="0008241C" w14:paraId="6DA9B4FA" w14:textId="77777777" w:rsidTr="00642B4F">
        <w:trPr>
          <w:trHeight w:val="260"/>
          <w:jc w:val="center"/>
        </w:trPr>
        <w:tc>
          <w:tcPr>
            <w:tcW w:w="1361" w:type="dxa"/>
            <w:shd w:val="clear" w:color="auto" w:fill="auto"/>
            <w:noWrap/>
            <w:hideMark/>
          </w:tcPr>
          <w:p w14:paraId="565D80B7" w14:textId="77777777" w:rsidR="00A01204" w:rsidRPr="0008241C" w:rsidRDefault="00A01204" w:rsidP="00A01204">
            <w:pPr>
              <w:rPr>
                <w:szCs w:val="22"/>
                <w:lang w:eastAsia="en-GB"/>
              </w:rPr>
            </w:pPr>
            <w:r w:rsidRPr="0008241C">
              <w:rPr>
                <w:szCs w:val="22"/>
                <w:lang w:eastAsia="en-GB"/>
              </w:rPr>
              <w:t>RA/SAN</w:t>
            </w:r>
          </w:p>
        </w:tc>
        <w:tc>
          <w:tcPr>
            <w:tcW w:w="1134" w:type="dxa"/>
            <w:shd w:val="clear" w:color="auto" w:fill="auto"/>
            <w:noWrap/>
            <w:hideMark/>
          </w:tcPr>
          <w:p w14:paraId="5C1FDAD9" w14:textId="77777777" w:rsidR="00A01204" w:rsidRPr="0008241C" w:rsidRDefault="00A01204" w:rsidP="00A01204">
            <w:pPr>
              <w:jc w:val="right"/>
              <w:rPr>
                <w:szCs w:val="22"/>
                <w:lang w:eastAsia="en-GB"/>
              </w:rPr>
            </w:pPr>
            <w:r w:rsidRPr="0008241C">
              <w:rPr>
                <w:szCs w:val="22"/>
                <w:lang w:eastAsia="en-GB"/>
              </w:rPr>
              <w:t>405,083</w:t>
            </w:r>
          </w:p>
        </w:tc>
        <w:tc>
          <w:tcPr>
            <w:tcW w:w="892" w:type="dxa"/>
            <w:shd w:val="clear" w:color="auto" w:fill="auto"/>
            <w:noWrap/>
            <w:hideMark/>
          </w:tcPr>
          <w:p w14:paraId="4D1BA606" w14:textId="77777777" w:rsidR="00A01204" w:rsidRPr="0008241C" w:rsidRDefault="00A01204" w:rsidP="00A01204">
            <w:pPr>
              <w:rPr>
                <w:szCs w:val="22"/>
                <w:lang w:eastAsia="en-GB"/>
              </w:rPr>
            </w:pPr>
            <w:r w:rsidRPr="0008241C">
              <w:rPr>
                <w:szCs w:val="22"/>
                <w:lang w:eastAsia="en-GB"/>
              </w:rPr>
              <w:t>PNG</w:t>
            </w:r>
          </w:p>
        </w:tc>
        <w:tc>
          <w:tcPr>
            <w:tcW w:w="567" w:type="dxa"/>
            <w:shd w:val="clear" w:color="auto" w:fill="auto"/>
            <w:noWrap/>
            <w:hideMark/>
          </w:tcPr>
          <w:p w14:paraId="38BD234D" w14:textId="77777777" w:rsidR="00A01204" w:rsidRPr="0008241C" w:rsidRDefault="00A01204" w:rsidP="00A01204">
            <w:pPr>
              <w:rPr>
                <w:szCs w:val="22"/>
                <w:lang w:eastAsia="en-GB"/>
              </w:rPr>
            </w:pPr>
            <w:r w:rsidRPr="0008241C">
              <w:rPr>
                <w:szCs w:val="22"/>
                <w:lang w:eastAsia="en-GB"/>
              </w:rPr>
              <w:t>0.95</w:t>
            </w:r>
          </w:p>
        </w:tc>
        <w:tc>
          <w:tcPr>
            <w:tcW w:w="1134" w:type="dxa"/>
            <w:shd w:val="clear" w:color="auto" w:fill="auto"/>
            <w:noWrap/>
            <w:hideMark/>
          </w:tcPr>
          <w:p w14:paraId="4B0002C2"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5A76B8BF" w14:textId="77777777" w:rsidR="00A01204" w:rsidRPr="0008241C" w:rsidRDefault="00A01204" w:rsidP="00A01204">
            <w:pPr>
              <w:rPr>
                <w:szCs w:val="22"/>
                <w:lang w:eastAsia="en-GB"/>
              </w:rPr>
            </w:pPr>
            <w:r w:rsidRPr="0008241C">
              <w:rPr>
                <w:szCs w:val="22"/>
                <w:lang w:eastAsia="en-GB"/>
              </w:rPr>
              <w:t>4.01</w:t>
            </w:r>
          </w:p>
        </w:tc>
        <w:tc>
          <w:tcPr>
            <w:tcW w:w="779" w:type="dxa"/>
            <w:shd w:val="clear" w:color="auto" w:fill="auto"/>
            <w:noWrap/>
            <w:hideMark/>
          </w:tcPr>
          <w:p w14:paraId="179A6349"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18DFB094" w14:textId="77777777" w:rsidR="00A01204" w:rsidRPr="0008241C" w:rsidRDefault="00A01204" w:rsidP="00A01204">
            <w:pPr>
              <w:rPr>
                <w:szCs w:val="22"/>
                <w:lang w:eastAsia="en-GB"/>
              </w:rPr>
            </w:pPr>
            <w:r w:rsidRPr="0008241C">
              <w:rPr>
                <w:szCs w:val="22"/>
                <w:lang w:eastAsia="en-GB"/>
              </w:rPr>
              <w:t>0.10</w:t>
            </w:r>
          </w:p>
        </w:tc>
        <w:tc>
          <w:tcPr>
            <w:tcW w:w="1048" w:type="dxa"/>
            <w:shd w:val="clear" w:color="auto" w:fill="auto"/>
            <w:noWrap/>
            <w:hideMark/>
          </w:tcPr>
          <w:p w14:paraId="5885D510"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214BA29A" w14:textId="77777777" w:rsidR="00A01204" w:rsidRPr="0008241C" w:rsidRDefault="00A01204" w:rsidP="00A01204">
            <w:pPr>
              <w:rPr>
                <w:szCs w:val="22"/>
                <w:lang w:eastAsia="en-GB"/>
              </w:rPr>
            </w:pPr>
            <w:r w:rsidRPr="0008241C">
              <w:rPr>
                <w:szCs w:val="22"/>
                <w:lang w:eastAsia="en-GB"/>
              </w:rPr>
              <w:t>4.48</w:t>
            </w:r>
          </w:p>
        </w:tc>
      </w:tr>
      <w:tr w:rsidR="00A01204" w:rsidRPr="0008241C" w14:paraId="445DF42E" w14:textId="77777777" w:rsidTr="00642B4F">
        <w:trPr>
          <w:trHeight w:val="260"/>
          <w:jc w:val="center"/>
        </w:trPr>
        <w:tc>
          <w:tcPr>
            <w:tcW w:w="1361" w:type="dxa"/>
            <w:shd w:val="clear" w:color="auto" w:fill="auto"/>
            <w:noWrap/>
            <w:hideMark/>
          </w:tcPr>
          <w:p w14:paraId="2290BC27" w14:textId="77777777" w:rsidR="00A01204" w:rsidRPr="0008241C" w:rsidRDefault="00A01204" w:rsidP="00A01204">
            <w:pPr>
              <w:rPr>
                <w:szCs w:val="22"/>
                <w:lang w:eastAsia="en-GB"/>
              </w:rPr>
            </w:pPr>
          </w:p>
        </w:tc>
        <w:tc>
          <w:tcPr>
            <w:tcW w:w="1134" w:type="dxa"/>
            <w:shd w:val="clear" w:color="auto" w:fill="auto"/>
            <w:noWrap/>
            <w:hideMark/>
          </w:tcPr>
          <w:p w14:paraId="258EFC36" w14:textId="77777777" w:rsidR="00A01204" w:rsidRPr="0008241C" w:rsidRDefault="00A01204" w:rsidP="00A01204">
            <w:pPr>
              <w:rPr>
                <w:szCs w:val="22"/>
                <w:lang w:eastAsia="en-GB"/>
              </w:rPr>
            </w:pPr>
          </w:p>
        </w:tc>
        <w:tc>
          <w:tcPr>
            <w:tcW w:w="892" w:type="dxa"/>
            <w:shd w:val="clear" w:color="auto" w:fill="auto"/>
            <w:noWrap/>
            <w:hideMark/>
          </w:tcPr>
          <w:p w14:paraId="796E6780" w14:textId="77777777" w:rsidR="00A01204" w:rsidRPr="0008241C" w:rsidRDefault="00A01204" w:rsidP="00A01204">
            <w:pPr>
              <w:jc w:val="right"/>
              <w:rPr>
                <w:szCs w:val="22"/>
                <w:lang w:eastAsia="en-GB"/>
              </w:rPr>
            </w:pPr>
          </w:p>
        </w:tc>
        <w:tc>
          <w:tcPr>
            <w:tcW w:w="567" w:type="dxa"/>
            <w:shd w:val="clear" w:color="auto" w:fill="auto"/>
            <w:noWrap/>
            <w:hideMark/>
          </w:tcPr>
          <w:p w14:paraId="1B858912" w14:textId="77777777" w:rsidR="00A01204" w:rsidRPr="0008241C" w:rsidRDefault="00A01204" w:rsidP="00A01204">
            <w:pPr>
              <w:rPr>
                <w:szCs w:val="22"/>
                <w:lang w:eastAsia="en-GB"/>
              </w:rPr>
            </w:pPr>
          </w:p>
        </w:tc>
        <w:tc>
          <w:tcPr>
            <w:tcW w:w="1134" w:type="dxa"/>
            <w:shd w:val="clear" w:color="auto" w:fill="auto"/>
            <w:noWrap/>
            <w:hideMark/>
          </w:tcPr>
          <w:p w14:paraId="6CE83CD8"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24732B59" w14:textId="77777777" w:rsidR="00A01204" w:rsidRPr="0008241C" w:rsidRDefault="00A01204" w:rsidP="00A01204">
            <w:pPr>
              <w:rPr>
                <w:szCs w:val="22"/>
                <w:lang w:eastAsia="en-GB"/>
              </w:rPr>
            </w:pPr>
            <w:r w:rsidRPr="0008241C">
              <w:rPr>
                <w:szCs w:val="22"/>
                <w:lang w:eastAsia="en-GB"/>
              </w:rPr>
              <w:t>0.00</w:t>
            </w:r>
          </w:p>
        </w:tc>
        <w:tc>
          <w:tcPr>
            <w:tcW w:w="779" w:type="dxa"/>
            <w:shd w:val="clear" w:color="auto" w:fill="auto"/>
            <w:noWrap/>
            <w:hideMark/>
          </w:tcPr>
          <w:p w14:paraId="7152B8FD" w14:textId="77777777" w:rsidR="00A01204" w:rsidRPr="0008241C" w:rsidRDefault="00A01204" w:rsidP="00A01204">
            <w:pPr>
              <w:rPr>
                <w:szCs w:val="22"/>
                <w:lang w:eastAsia="en-GB"/>
              </w:rPr>
            </w:pPr>
          </w:p>
        </w:tc>
        <w:tc>
          <w:tcPr>
            <w:tcW w:w="708" w:type="dxa"/>
            <w:shd w:val="clear" w:color="auto" w:fill="auto"/>
            <w:noWrap/>
            <w:hideMark/>
          </w:tcPr>
          <w:p w14:paraId="0D8FC2F1" w14:textId="77777777" w:rsidR="00A01204" w:rsidRPr="0008241C" w:rsidRDefault="00A01204" w:rsidP="00A01204">
            <w:pPr>
              <w:rPr>
                <w:szCs w:val="22"/>
                <w:lang w:eastAsia="en-GB"/>
              </w:rPr>
            </w:pPr>
          </w:p>
        </w:tc>
        <w:tc>
          <w:tcPr>
            <w:tcW w:w="1048" w:type="dxa"/>
            <w:shd w:val="clear" w:color="auto" w:fill="auto"/>
            <w:noWrap/>
            <w:hideMark/>
          </w:tcPr>
          <w:p w14:paraId="5F3642EF" w14:textId="77777777" w:rsidR="00A01204" w:rsidRPr="0008241C" w:rsidRDefault="00A01204" w:rsidP="00A01204">
            <w:pPr>
              <w:rPr>
                <w:szCs w:val="22"/>
                <w:lang w:eastAsia="en-GB"/>
              </w:rPr>
            </w:pPr>
          </w:p>
        </w:tc>
        <w:tc>
          <w:tcPr>
            <w:tcW w:w="653" w:type="dxa"/>
            <w:shd w:val="clear" w:color="auto" w:fill="auto"/>
            <w:noWrap/>
            <w:hideMark/>
          </w:tcPr>
          <w:p w14:paraId="3FB2AB2F" w14:textId="77777777" w:rsidR="00A01204" w:rsidRPr="0008241C" w:rsidRDefault="00A01204" w:rsidP="00A01204">
            <w:pPr>
              <w:rPr>
                <w:szCs w:val="22"/>
                <w:lang w:eastAsia="en-GB"/>
              </w:rPr>
            </w:pPr>
          </w:p>
        </w:tc>
      </w:tr>
      <w:tr w:rsidR="00A01204" w:rsidRPr="0008241C" w14:paraId="582F4764" w14:textId="77777777" w:rsidTr="00642B4F">
        <w:trPr>
          <w:trHeight w:val="260"/>
          <w:jc w:val="center"/>
        </w:trPr>
        <w:tc>
          <w:tcPr>
            <w:tcW w:w="1361" w:type="dxa"/>
            <w:shd w:val="clear" w:color="auto" w:fill="auto"/>
            <w:noWrap/>
            <w:hideMark/>
          </w:tcPr>
          <w:p w14:paraId="636D54D6" w14:textId="77777777" w:rsidR="00A01204" w:rsidRPr="0008241C" w:rsidRDefault="00A01204" w:rsidP="00A01204">
            <w:pPr>
              <w:rPr>
                <w:szCs w:val="22"/>
                <w:lang w:eastAsia="en-GB"/>
              </w:rPr>
            </w:pPr>
          </w:p>
        </w:tc>
        <w:tc>
          <w:tcPr>
            <w:tcW w:w="1134" w:type="dxa"/>
            <w:shd w:val="clear" w:color="auto" w:fill="auto"/>
            <w:noWrap/>
            <w:hideMark/>
          </w:tcPr>
          <w:p w14:paraId="745C848F" w14:textId="77777777" w:rsidR="00A01204" w:rsidRPr="0008241C" w:rsidRDefault="00A01204" w:rsidP="00A01204">
            <w:pPr>
              <w:rPr>
                <w:szCs w:val="22"/>
                <w:lang w:eastAsia="en-GB"/>
              </w:rPr>
            </w:pPr>
          </w:p>
        </w:tc>
        <w:tc>
          <w:tcPr>
            <w:tcW w:w="892" w:type="dxa"/>
            <w:shd w:val="clear" w:color="auto" w:fill="auto"/>
            <w:noWrap/>
            <w:hideMark/>
          </w:tcPr>
          <w:p w14:paraId="1C565498" w14:textId="77777777" w:rsidR="00A01204" w:rsidRPr="0008241C" w:rsidRDefault="00A01204" w:rsidP="00A01204">
            <w:pPr>
              <w:jc w:val="right"/>
              <w:rPr>
                <w:szCs w:val="22"/>
                <w:lang w:eastAsia="en-GB"/>
              </w:rPr>
            </w:pPr>
          </w:p>
        </w:tc>
        <w:tc>
          <w:tcPr>
            <w:tcW w:w="567" w:type="dxa"/>
            <w:shd w:val="clear" w:color="auto" w:fill="auto"/>
            <w:noWrap/>
            <w:hideMark/>
          </w:tcPr>
          <w:p w14:paraId="36F7FB66" w14:textId="77777777" w:rsidR="00A01204" w:rsidRPr="0008241C" w:rsidRDefault="00A01204" w:rsidP="00A01204">
            <w:pPr>
              <w:rPr>
                <w:szCs w:val="22"/>
                <w:lang w:eastAsia="en-GB"/>
              </w:rPr>
            </w:pPr>
          </w:p>
        </w:tc>
        <w:tc>
          <w:tcPr>
            <w:tcW w:w="1134" w:type="dxa"/>
            <w:shd w:val="clear" w:color="auto" w:fill="auto"/>
            <w:noWrap/>
            <w:hideMark/>
          </w:tcPr>
          <w:p w14:paraId="62744A06"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2248BD72" w14:textId="77777777" w:rsidR="00A01204" w:rsidRPr="0008241C" w:rsidRDefault="00A01204" w:rsidP="00A01204">
            <w:pPr>
              <w:rPr>
                <w:szCs w:val="22"/>
                <w:lang w:eastAsia="en-GB"/>
              </w:rPr>
            </w:pPr>
            <w:r w:rsidRPr="0008241C">
              <w:rPr>
                <w:szCs w:val="22"/>
                <w:lang w:eastAsia="en-GB"/>
              </w:rPr>
              <w:t>2.87</w:t>
            </w:r>
          </w:p>
        </w:tc>
        <w:tc>
          <w:tcPr>
            <w:tcW w:w="779" w:type="dxa"/>
            <w:shd w:val="clear" w:color="auto" w:fill="auto"/>
            <w:noWrap/>
            <w:hideMark/>
          </w:tcPr>
          <w:p w14:paraId="5B987C27" w14:textId="77777777" w:rsidR="00A01204" w:rsidRPr="0008241C" w:rsidRDefault="00A01204" w:rsidP="00A01204">
            <w:pPr>
              <w:rPr>
                <w:szCs w:val="22"/>
                <w:lang w:eastAsia="en-GB"/>
              </w:rPr>
            </w:pPr>
          </w:p>
        </w:tc>
        <w:tc>
          <w:tcPr>
            <w:tcW w:w="708" w:type="dxa"/>
            <w:shd w:val="clear" w:color="auto" w:fill="auto"/>
            <w:noWrap/>
            <w:hideMark/>
          </w:tcPr>
          <w:p w14:paraId="03DFD7C9" w14:textId="77777777" w:rsidR="00A01204" w:rsidRPr="0008241C" w:rsidRDefault="00A01204" w:rsidP="00A01204">
            <w:pPr>
              <w:rPr>
                <w:szCs w:val="22"/>
                <w:lang w:eastAsia="en-GB"/>
              </w:rPr>
            </w:pPr>
          </w:p>
        </w:tc>
        <w:tc>
          <w:tcPr>
            <w:tcW w:w="1048" w:type="dxa"/>
            <w:shd w:val="clear" w:color="auto" w:fill="auto"/>
            <w:noWrap/>
            <w:hideMark/>
          </w:tcPr>
          <w:p w14:paraId="3D65F7E9" w14:textId="77777777" w:rsidR="00A01204" w:rsidRPr="0008241C" w:rsidRDefault="00A01204" w:rsidP="00A01204">
            <w:pPr>
              <w:rPr>
                <w:szCs w:val="22"/>
                <w:lang w:eastAsia="en-GB"/>
              </w:rPr>
            </w:pPr>
          </w:p>
        </w:tc>
        <w:tc>
          <w:tcPr>
            <w:tcW w:w="653" w:type="dxa"/>
            <w:shd w:val="clear" w:color="auto" w:fill="auto"/>
            <w:noWrap/>
            <w:hideMark/>
          </w:tcPr>
          <w:p w14:paraId="0BE480D6" w14:textId="77777777" w:rsidR="00A01204" w:rsidRPr="0008241C" w:rsidRDefault="00A01204" w:rsidP="00A01204">
            <w:pPr>
              <w:rPr>
                <w:szCs w:val="22"/>
                <w:lang w:eastAsia="en-GB"/>
              </w:rPr>
            </w:pPr>
          </w:p>
        </w:tc>
      </w:tr>
      <w:tr w:rsidR="00A01204" w:rsidRPr="0008241C" w14:paraId="4228F2A5" w14:textId="77777777" w:rsidTr="00642B4F">
        <w:trPr>
          <w:trHeight w:val="260"/>
          <w:jc w:val="center"/>
        </w:trPr>
        <w:tc>
          <w:tcPr>
            <w:tcW w:w="1361" w:type="dxa"/>
            <w:shd w:val="clear" w:color="auto" w:fill="auto"/>
            <w:noWrap/>
            <w:hideMark/>
          </w:tcPr>
          <w:p w14:paraId="28D2A344" w14:textId="77777777" w:rsidR="00A01204" w:rsidRPr="0008241C" w:rsidRDefault="00A01204" w:rsidP="00A01204">
            <w:pPr>
              <w:rPr>
                <w:szCs w:val="22"/>
                <w:lang w:eastAsia="en-GB"/>
              </w:rPr>
            </w:pPr>
            <w:r w:rsidRPr="0008241C">
              <w:rPr>
                <w:szCs w:val="22"/>
                <w:lang w:eastAsia="en-GB"/>
              </w:rPr>
              <w:t xml:space="preserve">UTZ </w:t>
            </w:r>
          </w:p>
        </w:tc>
        <w:tc>
          <w:tcPr>
            <w:tcW w:w="1134" w:type="dxa"/>
            <w:shd w:val="clear" w:color="auto" w:fill="auto"/>
            <w:noWrap/>
            <w:hideMark/>
          </w:tcPr>
          <w:p w14:paraId="33CE3CAC" w14:textId="77777777" w:rsidR="00A01204" w:rsidRPr="0008241C" w:rsidRDefault="00A01204" w:rsidP="00A01204">
            <w:pPr>
              <w:jc w:val="right"/>
              <w:rPr>
                <w:szCs w:val="22"/>
                <w:lang w:eastAsia="en-GB"/>
              </w:rPr>
            </w:pPr>
            <w:r w:rsidRPr="0008241C">
              <w:rPr>
                <w:szCs w:val="22"/>
                <w:lang w:eastAsia="en-GB"/>
              </w:rPr>
              <w:t>549,030</w:t>
            </w:r>
          </w:p>
        </w:tc>
        <w:tc>
          <w:tcPr>
            <w:tcW w:w="892" w:type="dxa"/>
            <w:shd w:val="clear" w:color="auto" w:fill="auto"/>
            <w:noWrap/>
            <w:hideMark/>
          </w:tcPr>
          <w:p w14:paraId="09FA6B94" w14:textId="77777777" w:rsidR="00A01204" w:rsidRPr="0008241C" w:rsidRDefault="00A01204" w:rsidP="00A01204">
            <w:pPr>
              <w:jc w:val="right"/>
              <w:rPr>
                <w:szCs w:val="22"/>
                <w:lang w:eastAsia="en-GB"/>
              </w:rPr>
            </w:pPr>
          </w:p>
        </w:tc>
        <w:tc>
          <w:tcPr>
            <w:tcW w:w="567" w:type="dxa"/>
            <w:shd w:val="clear" w:color="auto" w:fill="auto"/>
            <w:noWrap/>
            <w:hideMark/>
          </w:tcPr>
          <w:p w14:paraId="66FDBF1E" w14:textId="77777777" w:rsidR="00A01204" w:rsidRPr="0008241C" w:rsidRDefault="00A01204" w:rsidP="00A01204">
            <w:pPr>
              <w:rPr>
                <w:szCs w:val="22"/>
                <w:lang w:eastAsia="en-GB"/>
              </w:rPr>
            </w:pPr>
          </w:p>
        </w:tc>
        <w:tc>
          <w:tcPr>
            <w:tcW w:w="1134" w:type="dxa"/>
            <w:shd w:val="clear" w:color="auto" w:fill="auto"/>
            <w:noWrap/>
            <w:hideMark/>
          </w:tcPr>
          <w:p w14:paraId="2F99BE23"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38200F32" w14:textId="77777777" w:rsidR="00A01204" w:rsidRPr="0008241C" w:rsidRDefault="00A01204" w:rsidP="00A01204">
            <w:pPr>
              <w:rPr>
                <w:szCs w:val="22"/>
                <w:lang w:eastAsia="en-GB"/>
              </w:rPr>
            </w:pPr>
            <w:r w:rsidRPr="0008241C">
              <w:rPr>
                <w:szCs w:val="22"/>
                <w:lang w:eastAsia="en-GB"/>
              </w:rPr>
              <w:t>3.00</w:t>
            </w:r>
          </w:p>
        </w:tc>
        <w:tc>
          <w:tcPr>
            <w:tcW w:w="779" w:type="dxa"/>
            <w:shd w:val="clear" w:color="auto" w:fill="auto"/>
            <w:noWrap/>
            <w:hideMark/>
          </w:tcPr>
          <w:p w14:paraId="40F3B9C5" w14:textId="77777777" w:rsidR="00A01204" w:rsidRPr="0008241C" w:rsidRDefault="00A01204" w:rsidP="00A01204">
            <w:pPr>
              <w:rPr>
                <w:szCs w:val="22"/>
                <w:lang w:eastAsia="en-GB"/>
              </w:rPr>
            </w:pPr>
          </w:p>
        </w:tc>
        <w:tc>
          <w:tcPr>
            <w:tcW w:w="708" w:type="dxa"/>
            <w:shd w:val="clear" w:color="auto" w:fill="auto"/>
            <w:noWrap/>
            <w:hideMark/>
          </w:tcPr>
          <w:p w14:paraId="612A94C7" w14:textId="77777777" w:rsidR="00A01204" w:rsidRPr="0008241C" w:rsidRDefault="00A01204" w:rsidP="00A01204">
            <w:pPr>
              <w:rPr>
                <w:szCs w:val="22"/>
                <w:lang w:eastAsia="en-GB"/>
              </w:rPr>
            </w:pPr>
          </w:p>
        </w:tc>
        <w:tc>
          <w:tcPr>
            <w:tcW w:w="1048" w:type="dxa"/>
            <w:shd w:val="clear" w:color="auto" w:fill="auto"/>
            <w:noWrap/>
            <w:hideMark/>
          </w:tcPr>
          <w:p w14:paraId="399A8ACF"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78CBEBFB" w14:textId="77777777" w:rsidR="00A01204" w:rsidRPr="0008241C" w:rsidRDefault="00A01204" w:rsidP="00A01204">
            <w:pPr>
              <w:rPr>
                <w:szCs w:val="22"/>
                <w:lang w:eastAsia="en-GB"/>
              </w:rPr>
            </w:pPr>
            <w:r w:rsidRPr="0008241C">
              <w:rPr>
                <w:szCs w:val="22"/>
                <w:lang w:eastAsia="en-GB"/>
              </w:rPr>
              <w:t>6.34</w:t>
            </w:r>
          </w:p>
        </w:tc>
      </w:tr>
      <w:tr w:rsidR="00A01204" w:rsidRPr="0008241C" w14:paraId="77E2046B" w14:textId="77777777" w:rsidTr="00642B4F">
        <w:trPr>
          <w:trHeight w:val="260"/>
          <w:jc w:val="center"/>
        </w:trPr>
        <w:tc>
          <w:tcPr>
            <w:tcW w:w="1361" w:type="dxa"/>
            <w:shd w:val="clear" w:color="auto" w:fill="auto"/>
            <w:noWrap/>
          </w:tcPr>
          <w:p w14:paraId="37F18486" w14:textId="77777777" w:rsidR="00A01204" w:rsidRPr="0008241C" w:rsidRDefault="00A01204" w:rsidP="00A01204">
            <w:pPr>
              <w:rPr>
                <w:b/>
                <w:bCs/>
                <w:szCs w:val="22"/>
                <w:lang w:eastAsia="en-GB"/>
              </w:rPr>
            </w:pPr>
          </w:p>
        </w:tc>
        <w:tc>
          <w:tcPr>
            <w:tcW w:w="1134" w:type="dxa"/>
            <w:shd w:val="clear" w:color="auto" w:fill="auto"/>
            <w:noWrap/>
          </w:tcPr>
          <w:p w14:paraId="4775E7B0" w14:textId="77777777" w:rsidR="00A01204" w:rsidRPr="0008241C" w:rsidRDefault="00A01204" w:rsidP="00A01204">
            <w:pPr>
              <w:jc w:val="right"/>
              <w:rPr>
                <w:szCs w:val="22"/>
                <w:lang w:eastAsia="en-GB"/>
              </w:rPr>
            </w:pPr>
          </w:p>
        </w:tc>
        <w:tc>
          <w:tcPr>
            <w:tcW w:w="892" w:type="dxa"/>
            <w:shd w:val="clear" w:color="auto" w:fill="auto"/>
            <w:noWrap/>
          </w:tcPr>
          <w:p w14:paraId="11463111" w14:textId="77777777" w:rsidR="00A01204" w:rsidRPr="0008241C" w:rsidRDefault="00A01204" w:rsidP="00A01204">
            <w:pPr>
              <w:rPr>
                <w:szCs w:val="22"/>
                <w:lang w:eastAsia="en-GB"/>
              </w:rPr>
            </w:pPr>
          </w:p>
        </w:tc>
        <w:tc>
          <w:tcPr>
            <w:tcW w:w="567" w:type="dxa"/>
            <w:shd w:val="clear" w:color="auto" w:fill="auto"/>
            <w:noWrap/>
          </w:tcPr>
          <w:p w14:paraId="4CD522C1" w14:textId="77777777" w:rsidR="00A01204" w:rsidRPr="0008241C" w:rsidRDefault="00A01204" w:rsidP="00A01204">
            <w:pPr>
              <w:rPr>
                <w:szCs w:val="22"/>
                <w:lang w:eastAsia="en-GB"/>
              </w:rPr>
            </w:pPr>
          </w:p>
        </w:tc>
        <w:tc>
          <w:tcPr>
            <w:tcW w:w="1134" w:type="dxa"/>
            <w:shd w:val="clear" w:color="auto" w:fill="auto"/>
            <w:noWrap/>
          </w:tcPr>
          <w:p w14:paraId="27A32E31"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tcPr>
          <w:p w14:paraId="3A2FCCBE" w14:textId="77777777" w:rsidR="00A01204" w:rsidRPr="0008241C" w:rsidRDefault="00A01204" w:rsidP="00A01204">
            <w:pPr>
              <w:rPr>
                <w:szCs w:val="22"/>
                <w:lang w:eastAsia="en-GB"/>
              </w:rPr>
            </w:pPr>
            <w:r w:rsidRPr="0008241C">
              <w:rPr>
                <w:szCs w:val="22"/>
                <w:lang w:eastAsia="en-GB"/>
              </w:rPr>
              <w:t>11.98</w:t>
            </w:r>
          </w:p>
        </w:tc>
        <w:tc>
          <w:tcPr>
            <w:tcW w:w="779" w:type="dxa"/>
            <w:shd w:val="clear" w:color="auto" w:fill="auto"/>
            <w:noWrap/>
          </w:tcPr>
          <w:p w14:paraId="56CE5EAD" w14:textId="77777777" w:rsidR="00A01204" w:rsidRPr="0008241C" w:rsidRDefault="00A01204" w:rsidP="00A01204">
            <w:pPr>
              <w:rPr>
                <w:szCs w:val="22"/>
                <w:lang w:eastAsia="en-GB"/>
              </w:rPr>
            </w:pPr>
          </w:p>
        </w:tc>
        <w:tc>
          <w:tcPr>
            <w:tcW w:w="708" w:type="dxa"/>
            <w:shd w:val="clear" w:color="auto" w:fill="auto"/>
            <w:noWrap/>
          </w:tcPr>
          <w:p w14:paraId="461301E4" w14:textId="77777777" w:rsidR="00A01204" w:rsidRPr="0008241C" w:rsidRDefault="00A01204" w:rsidP="00A01204">
            <w:pPr>
              <w:rPr>
                <w:szCs w:val="22"/>
                <w:lang w:eastAsia="en-GB"/>
              </w:rPr>
            </w:pPr>
          </w:p>
        </w:tc>
        <w:tc>
          <w:tcPr>
            <w:tcW w:w="1048" w:type="dxa"/>
            <w:shd w:val="clear" w:color="auto" w:fill="auto"/>
            <w:noWrap/>
          </w:tcPr>
          <w:p w14:paraId="623C6902" w14:textId="77777777" w:rsidR="00A01204" w:rsidRPr="0008241C" w:rsidRDefault="00A01204" w:rsidP="00A01204">
            <w:pPr>
              <w:rPr>
                <w:szCs w:val="22"/>
                <w:lang w:eastAsia="en-GB"/>
              </w:rPr>
            </w:pPr>
          </w:p>
        </w:tc>
        <w:tc>
          <w:tcPr>
            <w:tcW w:w="653" w:type="dxa"/>
            <w:shd w:val="clear" w:color="auto" w:fill="auto"/>
            <w:noWrap/>
          </w:tcPr>
          <w:p w14:paraId="4295621F" w14:textId="77777777" w:rsidR="00A01204" w:rsidRPr="0008241C" w:rsidRDefault="00A01204" w:rsidP="00A01204">
            <w:pPr>
              <w:rPr>
                <w:szCs w:val="22"/>
                <w:lang w:eastAsia="en-GB"/>
              </w:rPr>
            </w:pPr>
          </w:p>
        </w:tc>
      </w:tr>
      <w:tr w:rsidR="00A01204" w:rsidRPr="0008241C" w14:paraId="725EAF7E" w14:textId="77777777" w:rsidTr="00642B4F">
        <w:trPr>
          <w:trHeight w:val="260"/>
          <w:jc w:val="center"/>
        </w:trPr>
        <w:tc>
          <w:tcPr>
            <w:tcW w:w="1361" w:type="dxa"/>
            <w:shd w:val="clear" w:color="000000" w:fill="EEECE1"/>
            <w:noWrap/>
            <w:hideMark/>
          </w:tcPr>
          <w:p w14:paraId="34D06FD0" w14:textId="77777777" w:rsidR="00A01204" w:rsidRPr="0008241C" w:rsidRDefault="00A01204" w:rsidP="00A01204">
            <w:pPr>
              <w:rPr>
                <w:b/>
                <w:bCs/>
                <w:szCs w:val="22"/>
                <w:lang w:eastAsia="en-GB"/>
              </w:rPr>
            </w:pPr>
            <w:r w:rsidRPr="0008241C">
              <w:rPr>
                <w:b/>
                <w:bCs/>
                <w:szCs w:val="22"/>
                <w:lang w:eastAsia="en-GB"/>
              </w:rPr>
              <w:t>Cotton</w:t>
            </w:r>
          </w:p>
        </w:tc>
        <w:tc>
          <w:tcPr>
            <w:tcW w:w="1134" w:type="dxa"/>
            <w:shd w:val="clear" w:color="000000" w:fill="EEECE1"/>
            <w:noWrap/>
          </w:tcPr>
          <w:p w14:paraId="3B5E4A9E" w14:textId="77777777" w:rsidR="00A01204" w:rsidRPr="0008241C" w:rsidRDefault="00A01204" w:rsidP="00A01204">
            <w:pPr>
              <w:jc w:val="right"/>
              <w:rPr>
                <w:szCs w:val="22"/>
                <w:lang w:eastAsia="en-GB"/>
              </w:rPr>
            </w:pPr>
          </w:p>
        </w:tc>
        <w:tc>
          <w:tcPr>
            <w:tcW w:w="892" w:type="dxa"/>
            <w:shd w:val="clear" w:color="000000" w:fill="EEECE1"/>
            <w:noWrap/>
          </w:tcPr>
          <w:p w14:paraId="2B6150E3" w14:textId="77777777" w:rsidR="00A01204" w:rsidRPr="0008241C" w:rsidRDefault="00A01204" w:rsidP="00A01204">
            <w:pPr>
              <w:rPr>
                <w:szCs w:val="22"/>
                <w:lang w:eastAsia="en-GB"/>
              </w:rPr>
            </w:pPr>
          </w:p>
        </w:tc>
        <w:tc>
          <w:tcPr>
            <w:tcW w:w="567" w:type="dxa"/>
            <w:shd w:val="clear" w:color="000000" w:fill="EEECE1"/>
            <w:noWrap/>
          </w:tcPr>
          <w:p w14:paraId="4F68E4DD" w14:textId="77777777" w:rsidR="00A01204" w:rsidRPr="0008241C" w:rsidRDefault="00A01204" w:rsidP="00A01204">
            <w:pPr>
              <w:rPr>
                <w:szCs w:val="22"/>
                <w:lang w:eastAsia="en-GB"/>
              </w:rPr>
            </w:pPr>
          </w:p>
        </w:tc>
        <w:tc>
          <w:tcPr>
            <w:tcW w:w="1134" w:type="dxa"/>
            <w:shd w:val="clear" w:color="000000" w:fill="EEECE1"/>
            <w:noWrap/>
          </w:tcPr>
          <w:p w14:paraId="0620C84F" w14:textId="77777777" w:rsidR="00A01204" w:rsidRPr="0008241C" w:rsidRDefault="00A01204" w:rsidP="00A01204">
            <w:pPr>
              <w:rPr>
                <w:szCs w:val="22"/>
                <w:lang w:eastAsia="en-GB"/>
              </w:rPr>
            </w:pPr>
          </w:p>
        </w:tc>
        <w:tc>
          <w:tcPr>
            <w:tcW w:w="646" w:type="dxa"/>
            <w:shd w:val="clear" w:color="000000" w:fill="EEECE1"/>
            <w:noWrap/>
          </w:tcPr>
          <w:p w14:paraId="32B11FE5" w14:textId="77777777" w:rsidR="00A01204" w:rsidRPr="0008241C" w:rsidRDefault="00A01204" w:rsidP="00A01204">
            <w:pPr>
              <w:rPr>
                <w:szCs w:val="22"/>
                <w:lang w:eastAsia="en-GB"/>
              </w:rPr>
            </w:pPr>
          </w:p>
        </w:tc>
        <w:tc>
          <w:tcPr>
            <w:tcW w:w="779" w:type="dxa"/>
            <w:shd w:val="clear" w:color="000000" w:fill="EEECE1"/>
            <w:noWrap/>
          </w:tcPr>
          <w:p w14:paraId="50215993" w14:textId="77777777" w:rsidR="00A01204" w:rsidRPr="0008241C" w:rsidRDefault="00A01204" w:rsidP="00A01204">
            <w:pPr>
              <w:rPr>
                <w:szCs w:val="22"/>
                <w:lang w:eastAsia="en-GB"/>
              </w:rPr>
            </w:pPr>
          </w:p>
        </w:tc>
        <w:tc>
          <w:tcPr>
            <w:tcW w:w="708" w:type="dxa"/>
            <w:shd w:val="clear" w:color="000000" w:fill="EEECE1"/>
            <w:noWrap/>
          </w:tcPr>
          <w:p w14:paraId="2A763DE3" w14:textId="77777777" w:rsidR="00A01204" w:rsidRPr="0008241C" w:rsidRDefault="00A01204" w:rsidP="00A01204">
            <w:pPr>
              <w:rPr>
                <w:szCs w:val="22"/>
                <w:lang w:eastAsia="en-GB"/>
              </w:rPr>
            </w:pPr>
          </w:p>
        </w:tc>
        <w:tc>
          <w:tcPr>
            <w:tcW w:w="1048" w:type="dxa"/>
            <w:shd w:val="clear" w:color="000000" w:fill="EEECE1"/>
            <w:noWrap/>
          </w:tcPr>
          <w:p w14:paraId="1530ED02" w14:textId="77777777" w:rsidR="00A01204" w:rsidRPr="0008241C" w:rsidRDefault="00A01204" w:rsidP="00A01204">
            <w:pPr>
              <w:rPr>
                <w:szCs w:val="22"/>
                <w:lang w:eastAsia="en-GB"/>
              </w:rPr>
            </w:pPr>
          </w:p>
        </w:tc>
        <w:tc>
          <w:tcPr>
            <w:tcW w:w="653" w:type="dxa"/>
            <w:shd w:val="clear" w:color="000000" w:fill="EEECE1"/>
            <w:noWrap/>
          </w:tcPr>
          <w:p w14:paraId="11011A68" w14:textId="77777777" w:rsidR="00A01204" w:rsidRPr="0008241C" w:rsidRDefault="00A01204" w:rsidP="00A01204">
            <w:pPr>
              <w:rPr>
                <w:szCs w:val="22"/>
                <w:lang w:eastAsia="en-GB"/>
              </w:rPr>
            </w:pPr>
          </w:p>
        </w:tc>
      </w:tr>
      <w:tr w:rsidR="00A01204" w:rsidRPr="0008241C" w14:paraId="5B94A651" w14:textId="77777777" w:rsidTr="00642B4F">
        <w:trPr>
          <w:trHeight w:val="260"/>
          <w:jc w:val="center"/>
        </w:trPr>
        <w:tc>
          <w:tcPr>
            <w:tcW w:w="1361" w:type="dxa"/>
            <w:shd w:val="clear" w:color="auto" w:fill="auto"/>
            <w:noWrap/>
            <w:hideMark/>
          </w:tcPr>
          <w:p w14:paraId="357F58F4" w14:textId="77777777" w:rsidR="00A01204" w:rsidRPr="0008241C" w:rsidRDefault="00A01204" w:rsidP="00A01204">
            <w:pPr>
              <w:rPr>
                <w:szCs w:val="22"/>
                <w:lang w:eastAsia="en-GB"/>
              </w:rPr>
            </w:pPr>
            <w:r w:rsidRPr="0008241C">
              <w:rPr>
                <w:szCs w:val="22"/>
                <w:lang w:eastAsia="en-GB"/>
              </w:rPr>
              <w:t>BCI</w:t>
            </w:r>
          </w:p>
        </w:tc>
        <w:tc>
          <w:tcPr>
            <w:tcW w:w="1134" w:type="dxa"/>
            <w:shd w:val="clear" w:color="auto" w:fill="auto"/>
            <w:noWrap/>
            <w:hideMark/>
          </w:tcPr>
          <w:p w14:paraId="71845CEF" w14:textId="77777777" w:rsidR="00A01204" w:rsidRPr="0008241C" w:rsidRDefault="00A01204" w:rsidP="00A01204">
            <w:pPr>
              <w:jc w:val="right"/>
              <w:rPr>
                <w:szCs w:val="22"/>
                <w:lang w:eastAsia="en-GB"/>
              </w:rPr>
            </w:pPr>
            <w:r w:rsidRPr="0008241C">
              <w:rPr>
                <w:szCs w:val="22"/>
                <w:lang w:eastAsia="en-GB"/>
              </w:rPr>
              <w:t>2,217,000</w:t>
            </w:r>
          </w:p>
        </w:tc>
        <w:tc>
          <w:tcPr>
            <w:tcW w:w="892" w:type="dxa"/>
            <w:shd w:val="clear" w:color="auto" w:fill="auto"/>
            <w:noWrap/>
            <w:hideMark/>
          </w:tcPr>
          <w:p w14:paraId="7DEE23EC" w14:textId="77777777" w:rsidR="00A01204" w:rsidRPr="0008241C" w:rsidRDefault="00A01204" w:rsidP="00A01204">
            <w:pPr>
              <w:jc w:val="right"/>
              <w:rPr>
                <w:szCs w:val="22"/>
                <w:lang w:eastAsia="en-GB"/>
              </w:rPr>
            </w:pPr>
          </w:p>
        </w:tc>
        <w:tc>
          <w:tcPr>
            <w:tcW w:w="567" w:type="dxa"/>
            <w:shd w:val="clear" w:color="auto" w:fill="auto"/>
            <w:noWrap/>
            <w:hideMark/>
          </w:tcPr>
          <w:p w14:paraId="33E5128A" w14:textId="77777777" w:rsidR="00A01204" w:rsidRPr="0008241C" w:rsidRDefault="00A01204" w:rsidP="00A01204">
            <w:pPr>
              <w:rPr>
                <w:szCs w:val="22"/>
                <w:lang w:eastAsia="en-GB"/>
              </w:rPr>
            </w:pPr>
          </w:p>
        </w:tc>
        <w:tc>
          <w:tcPr>
            <w:tcW w:w="1134" w:type="dxa"/>
            <w:shd w:val="clear" w:color="auto" w:fill="auto"/>
            <w:noWrap/>
            <w:hideMark/>
          </w:tcPr>
          <w:p w14:paraId="76051112" w14:textId="77777777" w:rsidR="00A01204" w:rsidRPr="0008241C" w:rsidRDefault="00A01204" w:rsidP="00A01204">
            <w:pPr>
              <w:rPr>
                <w:szCs w:val="22"/>
                <w:lang w:eastAsia="en-GB"/>
              </w:rPr>
            </w:pPr>
          </w:p>
        </w:tc>
        <w:tc>
          <w:tcPr>
            <w:tcW w:w="646" w:type="dxa"/>
            <w:shd w:val="clear" w:color="auto" w:fill="auto"/>
            <w:noWrap/>
            <w:hideMark/>
          </w:tcPr>
          <w:p w14:paraId="3B6CD0AE" w14:textId="77777777" w:rsidR="00A01204" w:rsidRPr="0008241C" w:rsidRDefault="00A01204" w:rsidP="00A01204">
            <w:pPr>
              <w:rPr>
                <w:szCs w:val="22"/>
                <w:lang w:eastAsia="en-GB"/>
              </w:rPr>
            </w:pPr>
          </w:p>
        </w:tc>
        <w:tc>
          <w:tcPr>
            <w:tcW w:w="779" w:type="dxa"/>
            <w:shd w:val="clear" w:color="auto" w:fill="auto"/>
            <w:noWrap/>
            <w:hideMark/>
          </w:tcPr>
          <w:p w14:paraId="588E87D7"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6EFE1AC5" w14:textId="77777777" w:rsidR="00A01204" w:rsidRPr="0008241C" w:rsidRDefault="00A01204" w:rsidP="00A01204">
            <w:pPr>
              <w:rPr>
                <w:szCs w:val="22"/>
                <w:lang w:eastAsia="en-GB"/>
              </w:rPr>
            </w:pPr>
            <w:r w:rsidRPr="0008241C">
              <w:rPr>
                <w:szCs w:val="22"/>
                <w:lang w:eastAsia="en-GB"/>
              </w:rPr>
              <w:t>11.10</w:t>
            </w:r>
          </w:p>
        </w:tc>
        <w:tc>
          <w:tcPr>
            <w:tcW w:w="1048" w:type="dxa"/>
            <w:shd w:val="clear" w:color="auto" w:fill="auto"/>
            <w:noWrap/>
            <w:hideMark/>
          </w:tcPr>
          <w:p w14:paraId="2555E557" w14:textId="77777777" w:rsidR="00A01204" w:rsidRPr="0008241C" w:rsidRDefault="00A01204" w:rsidP="00A01204">
            <w:pPr>
              <w:rPr>
                <w:szCs w:val="22"/>
                <w:lang w:eastAsia="en-GB"/>
              </w:rPr>
            </w:pPr>
            <w:r w:rsidRPr="0008241C">
              <w:rPr>
                <w:szCs w:val="22"/>
                <w:lang w:eastAsia="en-GB"/>
              </w:rPr>
              <w:t>Pakistan</w:t>
            </w:r>
          </w:p>
        </w:tc>
        <w:tc>
          <w:tcPr>
            <w:tcW w:w="653" w:type="dxa"/>
            <w:shd w:val="clear" w:color="auto" w:fill="auto"/>
            <w:noWrap/>
            <w:hideMark/>
          </w:tcPr>
          <w:p w14:paraId="6B4BF220" w14:textId="77777777" w:rsidR="00A01204" w:rsidRPr="0008241C" w:rsidRDefault="00A01204" w:rsidP="00A01204">
            <w:pPr>
              <w:rPr>
                <w:szCs w:val="22"/>
                <w:lang w:eastAsia="en-GB"/>
              </w:rPr>
            </w:pPr>
            <w:r w:rsidRPr="0008241C">
              <w:rPr>
                <w:szCs w:val="22"/>
                <w:lang w:eastAsia="en-GB"/>
              </w:rPr>
              <w:t>22.46</w:t>
            </w:r>
          </w:p>
        </w:tc>
      </w:tr>
      <w:tr w:rsidR="00A01204" w:rsidRPr="0008241C" w14:paraId="6F3D6238" w14:textId="77777777" w:rsidTr="00642B4F">
        <w:trPr>
          <w:trHeight w:val="260"/>
          <w:jc w:val="center"/>
        </w:trPr>
        <w:tc>
          <w:tcPr>
            <w:tcW w:w="1361" w:type="dxa"/>
            <w:shd w:val="clear" w:color="auto" w:fill="auto"/>
            <w:noWrap/>
            <w:hideMark/>
          </w:tcPr>
          <w:p w14:paraId="70BD5275" w14:textId="77777777" w:rsidR="00A01204" w:rsidRPr="0008241C" w:rsidRDefault="00A01204" w:rsidP="00A01204">
            <w:pPr>
              <w:rPr>
                <w:szCs w:val="22"/>
                <w:lang w:eastAsia="en-GB"/>
              </w:rPr>
            </w:pPr>
            <w:r w:rsidRPr="0008241C">
              <w:rPr>
                <w:szCs w:val="22"/>
                <w:lang w:eastAsia="en-GB"/>
              </w:rPr>
              <w:t>Fairtrade</w:t>
            </w:r>
          </w:p>
        </w:tc>
        <w:tc>
          <w:tcPr>
            <w:tcW w:w="1134" w:type="dxa"/>
            <w:shd w:val="clear" w:color="auto" w:fill="auto"/>
            <w:noWrap/>
            <w:hideMark/>
          </w:tcPr>
          <w:p w14:paraId="2A1134F6" w14:textId="77777777" w:rsidR="00A01204" w:rsidRPr="0008241C" w:rsidRDefault="00A01204" w:rsidP="00A01204">
            <w:pPr>
              <w:jc w:val="right"/>
              <w:rPr>
                <w:szCs w:val="22"/>
                <w:lang w:eastAsia="en-GB"/>
              </w:rPr>
            </w:pPr>
            <w:r w:rsidRPr="0008241C">
              <w:rPr>
                <w:szCs w:val="22"/>
                <w:lang w:eastAsia="en-GB"/>
              </w:rPr>
              <w:t>45,031</w:t>
            </w:r>
          </w:p>
        </w:tc>
        <w:tc>
          <w:tcPr>
            <w:tcW w:w="892" w:type="dxa"/>
            <w:shd w:val="clear" w:color="auto" w:fill="auto"/>
            <w:noWrap/>
            <w:hideMark/>
          </w:tcPr>
          <w:p w14:paraId="71298EEA" w14:textId="77777777" w:rsidR="00A01204" w:rsidRPr="0008241C" w:rsidRDefault="00A01204" w:rsidP="00A01204">
            <w:pPr>
              <w:jc w:val="right"/>
              <w:rPr>
                <w:szCs w:val="22"/>
                <w:lang w:eastAsia="en-GB"/>
              </w:rPr>
            </w:pPr>
          </w:p>
        </w:tc>
        <w:tc>
          <w:tcPr>
            <w:tcW w:w="567" w:type="dxa"/>
            <w:shd w:val="clear" w:color="auto" w:fill="auto"/>
            <w:noWrap/>
            <w:hideMark/>
          </w:tcPr>
          <w:p w14:paraId="625CA722" w14:textId="77777777" w:rsidR="00A01204" w:rsidRPr="0008241C" w:rsidRDefault="00A01204" w:rsidP="00A01204">
            <w:pPr>
              <w:rPr>
                <w:szCs w:val="22"/>
                <w:lang w:eastAsia="en-GB"/>
              </w:rPr>
            </w:pPr>
          </w:p>
        </w:tc>
        <w:tc>
          <w:tcPr>
            <w:tcW w:w="1134" w:type="dxa"/>
            <w:shd w:val="clear" w:color="auto" w:fill="auto"/>
            <w:noWrap/>
            <w:hideMark/>
          </w:tcPr>
          <w:p w14:paraId="1784B492" w14:textId="77777777" w:rsidR="00A01204" w:rsidRPr="0008241C" w:rsidRDefault="00A01204" w:rsidP="00A01204">
            <w:pPr>
              <w:rPr>
                <w:szCs w:val="22"/>
                <w:lang w:eastAsia="en-GB"/>
              </w:rPr>
            </w:pPr>
          </w:p>
        </w:tc>
        <w:tc>
          <w:tcPr>
            <w:tcW w:w="646" w:type="dxa"/>
            <w:shd w:val="clear" w:color="auto" w:fill="auto"/>
            <w:noWrap/>
            <w:hideMark/>
          </w:tcPr>
          <w:p w14:paraId="59100A1F" w14:textId="77777777" w:rsidR="00A01204" w:rsidRPr="0008241C" w:rsidRDefault="00A01204" w:rsidP="00A01204">
            <w:pPr>
              <w:rPr>
                <w:szCs w:val="22"/>
                <w:lang w:eastAsia="en-GB"/>
              </w:rPr>
            </w:pPr>
          </w:p>
        </w:tc>
        <w:tc>
          <w:tcPr>
            <w:tcW w:w="779" w:type="dxa"/>
            <w:shd w:val="clear" w:color="auto" w:fill="auto"/>
            <w:noWrap/>
            <w:hideMark/>
          </w:tcPr>
          <w:p w14:paraId="5761333B" w14:textId="77777777" w:rsidR="00A01204" w:rsidRPr="0008241C" w:rsidRDefault="00A01204" w:rsidP="00A01204">
            <w:pPr>
              <w:rPr>
                <w:szCs w:val="22"/>
                <w:lang w:eastAsia="en-GB"/>
              </w:rPr>
            </w:pPr>
          </w:p>
        </w:tc>
        <w:tc>
          <w:tcPr>
            <w:tcW w:w="708" w:type="dxa"/>
            <w:shd w:val="clear" w:color="auto" w:fill="auto"/>
            <w:noWrap/>
            <w:hideMark/>
          </w:tcPr>
          <w:p w14:paraId="46F754D2" w14:textId="77777777" w:rsidR="00A01204" w:rsidRPr="0008241C" w:rsidRDefault="00A01204" w:rsidP="00A01204">
            <w:pPr>
              <w:rPr>
                <w:szCs w:val="22"/>
                <w:lang w:eastAsia="en-GB"/>
              </w:rPr>
            </w:pPr>
          </w:p>
        </w:tc>
        <w:tc>
          <w:tcPr>
            <w:tcW w:w="1048" w:type="dxa"/>
            <w:shd w:val="clear" w:color="auto" w:fill="auto"/>
            <w:noWrap/>
            <w:hideMark/>
          </w:tcPr>
          <w:p w14:paraId="197DD5D5"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0B81022E" w14:textId="77777777" w:rsidR="00A01204" w:rsidRPr="0008241C" w:rsidRDefault="00A01204" w:rsidP="00A01204">
            <w:pPr>
              <w:rPr>
                <w:szCs w:val="22"/>
                <w:lang w:eastAsia="en-GB"/>
              </w:rPr>
            </w:pPr>
            <w:r w:rsidRPr="0008241C">
              <w:rPr>
                <w:szCs w:val="22"/>
                <w:lang w:eastAsia="en-GB"/>
              </w:rPr>
              <w:t>72.89</w:t>
            </w:r>
          </w:p>
        </w:tc>
      </w:tr>
      <w:tr w:rsidR="00A01204" w:rsidRPr="0008241C" w14:paraId="15136956" w14:textId="77777777" w:rsidTr="00642B4F">
        <w:trPr>
          <w:trHeight w:val="260"/>
          <w:jc w:val="center"/>
        </w:trPr>
        <w:tc>
          <w:tcPr>
            <w:tcW w:w="1361" w:type="dxa"/>
            <w:shd w:val="clear" w:color="auto" w:fill="auto"/>
            <w:noWrap/>
            <w:hideMark/>
          </w:tcPr>
          <w:p w14:paraId="20EDF170" w14:textId="77777777" w:rsidR="00A01204" w:rsidRPr="0008241C" w:rsidRDefault="00A01204" w:rsidP="00A01204">
            <w:pPr>
              <w:rPr>
                <w:szCs w:val="22"/>
                <w:lang w:eastAsia="en-GB"/>
              </w:rPr>
            </w:pPr>
            <w:r w:rsidRPr="0008241C">
              <w:rPr>
                <w:szCs w:val="22"/>
                <w:lang w:eastAsia="en-GB"/>
              </w:rPr>
              <w:t xml:space="preserve">Organic </w:t>
            </w:r>
          </w:p>
        </w:tc>
        <w:tc>
          <w:tcPr>
            <w:tcW w:w="1134" w:type="dxa"/>
            <w:shd w:val="clear" w:color="auto" w:fill="auto"/>
            <w:noWrap/>
            <w:hideMark/>
          </w:tcPr>
          <w:p w14:paraId="63540929" w14:textId="77777777" w:rsidR="00A01204" w:rsidRPr="0008241C" w:rsidRDefault="00A01204" w:rsidP="00A01204">
            <w:pPr>
              <w:jc w:val="right"/>
              <w:rPr>
                <w:szCs w:val="22"/>
                <w:lang w:eastAsia="en-GB"/>
              </w:rPr>
            </w:pPr>
            <w:r w:rsidRPr="0008241C">
              <w:rPr>
                <w:szCs w:val="22"/>
                <w:lang w:eastAsia="en-GB"/>
              </w:rPr>
              <w:t>350,033</w:t>
            </w:r>
          </w:p>
        </w:tc>
        <w:tc>
          <w:tcPr>
            <w:tcW w:w="892" w:type="dxa"/>
            <w:shd w:val="clear" w:color="auto" w:fill="auto"/>
            <w:noWrap/>
            <w:hideMark/>
          </w:tcPr>
          <w:p w14:paraId="29F061EE" w14:textId="77777777" w:rsidR="00A01204" w:rsidRPr="0008241C" w:rsidRDefault="00A01204" w:rsidP="00A01204">
            <w:pPr>
              <w:jc w:val="right"/>
              <w:rPr>
                <w:szCs w:val="22"/>
                <w:lang w:eastAsia="en-GB"/>
              </w:rPr>
            </w:pPr>
          </w:p>
        </w:tc>
        <w:tc>
          <w:tcPr>
            <w:tcW w:w="567" w:type="dxa"/>
            <w:shd w:val="clear" w:color="auto" w:fill="auto"/>
            <w:noWrap/>
            <w:hideMark/>
          </w:tcPr>
          <w:p w14:paraId="05E9C0DB" w14:textId="77777777" w:rsidR="00A01204" w:rsidRPr="0008241C" w:rsidRDefault="00A01204" w:rsidP="00A01204">
            <w:pPr>
              <w:rPr>
                <w:szCs w:val="22"/>
                <w:lang w:eastAsia="en-GB"/>
              </w:rPr>
            </w:pPr>
          </w:p>
        </w:tc>
        <w:tc>
          <w:tcPr>
            <w:tcW w:w="1134" w:type="dxa"/>
            <w:shd w:val="clear" w:color="auto" w:fill="auto"/>
            <w:noWrap/>
            <w:hideMark/>
          </w:tcPr>
          <w:p w14:paraId="7398396B" w14:textId="77777777" w:rsidR="00A01204" w:rsidRPr="0008241C" w:rsidRDefault="00A01204" w:rsidP="00A01204">
            <w:pPr>
              <w:rPr>
                <w:szCs w:val="22"/>
                <w:lang w:eastAsia="en-GB"/>
              </w:rPr>
            </w:pPr>
          </w:p>
        </w:tc>
        <w:tc>
          <w:tcPr>
            <w:tcW w:w="646" w:type="dxa"/>
            <w:shd w:val="clear" w:color="auto" w:fill="auto"/>
            <w:noWrap/>
            <w:hideMark/>
          </w:tcPr>
          <w:p w14:paraId="31DFAFFD" w14:textId="77777777" w:rsidR="00A01204" w:rsidRPr="0008241C" w:rsidRDefault="00A01204" w:rsidP="00A01204">
            <w:pPr>
              <w:rPr>
                <w:szCs w:val="22"/>
                <w:lang w:eastAsia="en-GB"/>
              </w:rPr>
            </w:pPr>
          </w:p>
        </w:tc>
        <w:tc>
          <w:tcPr>
            <w:tcW w:w="779" w:type="dxa"/>
            <w:shd w:val="clear" w:color="auto" w:fill="auto"/>
            <w:noWrap/>
            <w:hideMark/>
          </w:tcPr>
          <w:p w14:paraId="6D6F48F6"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614EED37" w14:textId="77777777" w:rsidR="00A01204" w:rsidRPr="0008241C" w:rsidRDefault="00A01204" w:rsidP="00A01204">
            <w:pPr>
              <w:rPr>
                <w:szCs w:val="22"/>
                <w:lang w:eastAsia="en-GB"/>
              </w:rPr>
            </w:pPr>
            <w:r w:rsidRPr="0008241C">
              <w:rPr>
                <w:szCs w:val="22"/>
                <w:lang w:eastAsia="en-GB"/>
              </w:rPr>
              <w:t>1.93</w:t>
            </w:r>
          </w:p>
        </w:tc>
        <w:tc>
          <w:tcPr>
            <w:tcW w:w="1048" w:type="dxa"/>
            <w:shd w:val="clear" w:color="auto" w:fill="auto"/>
            <w:noWrap/>
            <w:hideMark/>
          </w:tcPr>
          <w:p w14:paraId="2BEF4DE5"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168C07C9" w14:textId="77777777" w:rsidR="00A01204" w:rsidRPr="0008241C" w:rsidRDefault="00A01204" w:rsidP="00A01204">
            <w:pPr>
              <w:rPr>
                <w:szCs w:val="22"/>
                <w:lang w:eastAsia="en-GB"/>
              </w:rPr>
            </w:pPr>
            <w:r w:rsidRPr="0008241C">
              <w:rPr>
                <w:szCs w:val="22"/>
                <w:lang w:eastAsia="en-GB"/>
              </w:rPr>
              <w:t>79.06</w:t>
            </w:r>
          </w:p>
        </w:tc>
      </w:tr>
      <w:tr w:rsidR="00A01204" w:rsidRPr="0008241C" w14:paraId="43A1B4D7" w14:textId="77777777" w:rsidTr="00642B4F">
        <w:trPr>
          <w:trHeight w:val="260"/>
          <w:jc w:val="center"/>
        </w:trPr>
        <w:tc>
          <w:tcPr>
            <w:tcW w:w="1361" w:type="dxa"/>
            <w:shd w:val="clear" w:color="000000" w:fill="EEECE1"/>
            <w:noWrap/>
            <w:hideMark/>
          </w:tcPr>
          <w:p w14:paraId="24BCCE61" w14:textId="77777777" w:rsidR="00A01204" w:rsidRPr="0008241C" w:rsidRDefault="00A01204" w:rsidP="00A01204">
            <w:pPr>
              <w:rPr>
                <w:b/>
                <w:bCs/>
                <w:szCs w:val="22"/>
                <w:lang w:eastAsia="en-GB"/>
              </w:rPr>
            </w:pPr>
            <w:r w:rsidRPr="0008241C">
              <w:rPr>
                <w:b/>
                <w:bCs/>
                <w:szCs w:val="22"/>
                <w:lang w:eastAsia="en-GB"/>
              </w:rPr>
              <w:t>Oil palm</w:t>
            </w:r>
          </w:p>
        </w:tc>
        <w:tc>
          <w:tcPr>
            <w:tcW w:w="1134" w:type="dxa"/>
            <w:shd w:val="clear" w:color="000000" w:fill="EEECE1"/>
            <w:noWrap/>
          </w:tcPr>
          <w:p w14:paraId="7A46134F" w14:textId="77777777" w:rsidR="00A01204" w:rsidRPr="0008241C" w:rsidRDefault="00A01204" w:rsidP="00A01204">
            <w:pPr>
              <w:jc w:val="right"/>
              <w:rPr>
                <w:szCs w:val="22"/>
                <w:lang w:eastAsia="en-GB"/>
              </w:rPr>
            </w:pPr>
          </w:p>
        </w:tc>
        <w:tc>
          <w:tcPr>
            <w:tcW w:w="892" w:type="dxa"/>
            <w:shd w:val="clear" w:color="000000" w:fill="EEECE1"/>
            <w:noWrap/>
          </w:tcPr>
          <w:p w14:paraId="6D5FC71E" w14:textId="77777777" w:rsidR="00A01204" w:rsidRPr="0008241C" w:rsidRDefault="00A01204" w:rsidP="00A01204">
            <w:pPr>
              <w:rPr>
                <w:szCs w:val="22"/>
                <w:lang w:eastAsia="en-GB"/>
              </w:rPr>
            </w:pPr>
          </w:p>
        </w:tc>
        <w:tc>
          <w:tcPr>
            <w:tcW w:w="567" w:type="dxa"/>
            <w:shd w:val="clear" w:color="000000" w:fill="EEECE1"/>
            <w:noWrap/>
          </w:tcPr>
          <w:p w14:paraId="0E66A8D6" w14:textId="77777777" w:rsidR="00A01204" w:rsidRPr="0008241C" w:rsidRDefault="00A01204" w:rsidP="00A01204">
            <w:pPr>
              <w:rPr>
                <w:szCs w:val="22"/>
                <w:lang w:eastAsia="en-GB"/>
              </w:rPr>
            </w:pPr>
          </w:p>
        </w:tc>
        <w:tc>
          <w:tcPr>
            <w:tcW w:w="1134" w:type="dxa"/>
            <w:shd w:val="clear" w:color="000000" w:fill="EEECE1"/>
            <w:noWrap/>
          </w:tcPr>
          <w:p w14:paraId="1367D29E" w14:textId="77777777" w:rsidR="00A01204" w:rsidRPr="0008241C" w:rsidRDefault="00A01204" w:rsidP="00A01204">
            <w:pPr>
              <w:rPr>
                <w:szCs w:val="22"/>
                <w:lang w:eastAsia="en-GB"/>
              </w:rPr>
            </w:pPr>
          </w:p>
        </w:tc>
        <w:tc>
          <w:tcPr>
            <w:tcW w:w="646" w:type="dxa"/>
            <w:shd w:val="clear" w:color="000000" w:fill="EEECE1"/>
            <w:noWrap/>
          </w:tcPr>
          <w:p w14:paraId="1107A5B5" w14:textId="77777777" w:rsidR="00A01204" w:rsidRPr="0008241C" w:rsidRDefault="00A01204" w:rsidP="00A01204">
            <w:pPr>
              <w:rPr>
                <w:szCs w:val="22"/>
                <w:lang w:eastAsia="en-GB"/>
              </w:rPr>
            </w:pPr>
          </w:p>
        </w:tc>
        <w:tc>
          <w:tcPr>
            <w:tcW w:w="779" w:type="dxa"/>
            <w:shd w:val="clear" w:color="000000" w:fill="EEECE1"/>
            <w:noWrap/>
          </w:tcPr>
          <w:p w14:paraId="6D6CCDF8" w14:textId="77777777" w:rsidR="00A01204" w:rsidRPr="0008241C" w:rsidRDefault="00A01204" w:rsidP="00A01204">
            <w:pPr>
              <w:rPr>
                <w:szCs w:val="22"/>
                <w:lang w:eastAsia="en-GB"/>
              </w:rPr>
            </w:pPr>
          </w:p>
        </w:tc>
        <w:tc>
          <w:tcPr>
            <w:tcW w:w="708" w:type="dxa"/>
            <w:shd w:val="clear" w:color="000000" w:fill="EEECE1"/>
            <w:noWrap/>
          </w:tcPr>
          <w:p w14:paraId="02268C4C" w14:textId="77777777" w:rsidR="00A01204" w:rsidRPr="0008241C" w:rsidRDefault="00A01204" w:rsidP="00A01204">
            <w:pPr>
              <w:rPr>
                <w:szCs w:val="22"/>
                <w:lang w:eastAsia="en-GB"/>
              </w:rPr>
            </w:pPr>
          </w:p>
        </w:tc>
        <w:tc>
          <w:tcPr>
            <w:tcW w:w="1048" w:type="dxa"/>
            <w:shd w:val="clear" w:color="000000" w:fill="EEECE1"/>
            <w:noWrap/>
          </w:tcPr>
          <w:p w14:paraId="1BE0F3FD" w14:textId="77777777" w:rsidR="00A01204" w:rsidRPr="0008241C" w:rsidRDefault="00A01204" w:rsidP="00A01204">
            <w:pPr>
              <w:rPr>
                <w:szCs w:val="22"/>
                <w:lang w:eastAsia="en-GB"/>
              </w:rPr>
            </w:pPr>
          </w:p>
        </w:tc>
        <w:tc>
          <w:tcPr>
            <w:tcW w:w="653" w:type="dxa"/>
            <w:shd w:val="clear" w:color="000000" w:fill="EEECE1"/>
            <w:noWrap/>
          </w:tcPr>
          <w:p w14:paraId="1FFCE31E" w14:textId="77777777" w:rsidR="00A01204" w:rsidRPr="0008241C" w:rsidRDefault="00A01204" w:rsidP="00A01204">
            <w:pPr>
              <w:rPr>
                <w:szCs w:val="22"/>
                <w:lang w:eastAsia="en-GB"/>
              </w:rPr>
            </w:pPr>
          </w:p>
        </w:tc>
      </w:tr>
      <w:tr w:rsidR="00A01204" w:rsidRPr="0008241C" w14:paraId="01B3ABEF" w14:textId="77777777" w:rsidTr="00642B4F">
        <w:trPr>
          <w:trHeight w:val="260"/>
          <w:jc w:val="center"/>
        </w:trPr>
        <w:tc>
          <w:tcPr>
            <w:tcW w:w="1361" w:type="dxa"/>
            <w:shd w:val="clear" w:color="auto" w:fill="auto"/>
            <w:noWrap/>
            <w:hideMark/>
          </w:tcPr>
          <w:p w14:paraId="2DA365C3" w14:textId="77777777" w:rsidR="00A01204" w:rsidRPr="0008241C" w:rsidRDefault="00A01204" w:rsidP="00A01204">
            <w:pPr>
              <w:rPr>
                <w:szCs w:val="22"/>
                <w:lang w:eastAsia="en-GB"/>
              </w:rPr>
            </w:pPr>
            <w:r w:rsidRPr="0008241C">
              <w:rPr>
                <w:szCs w:val="22"/>
                <w:lang w:eastAsia="en-GB"/>
              </w:rPr>
              <w:t>RA/SAN</w:t>
            </w:r>
          </w:p>
        </w:tc>
        <w:tc>
          <w:tcPr>
            <w:tcW w:w="1134" w:type="dxa"/>
            <w:shd w:val="clear" w:color="auto" w:fill="auto"/>
            <w:noWrap/>
            <w:hideMark/>
          </w:tcPr>
          <w:p w14:paraId="7083B285" w14:textId="77777777" w:rsidR="00A01204" w:rsidRPr="0008241C" w:rsidRDefault="00A01204" w:rsidP="00A01204">
            <w:pPr>
              <w:jc w:val="right"/>
              <w:rPr>
                <w:szCs w:val="22"/>
                <w:lang w:eastAsia="en-GB"/>
              </w:rPr>
            </w:pPr>
            <w:r w:rsidRPr="0008241C">
              <w:rPr>
                <w:szCs w:val="22"/>
                <w:lang w:eastAsia="en-GB"/>
              </w:rPr>
              <w:t>49,844</w:t>
            </w:r>
          </w:p>
        </w:tc>
        <w:tc>
          <w:tcPr>
            <w:tcW w:w="892" w:type="dxa"/>
            <w:shd w:val="clear" w:color="auto" w:fill="auto"/>
            <w:noWrap/>
            <w:hideMark/>
          </w:tcPr>
          <w:p w14:paraId="07647981" w14:textId="77777777" w:rsidR="00A01204" w:rsidRPr="0008241C" w:rsidRDefault="00A01204" w:rsidP="00A01204">
            <w:pPr>
              <w:jc w:val="right"/>
              <w:rPr>
                <w:szCs w:val="22"/>
                <w:lang w:eastAsia="en-GB"/>
              </w:rPr>
            </w:pPr>
          </w:p>
        </w:tc>
        <w:tc>
          <w:tcPr>
            <w:tcW w:w="567" w:type="dxa"/>
            <w:shd w:val="clear" w:color="auto" w:fill="auto"/>
            <w:noWrap/>
            <w:hideMark/>
          </w:tcPr>
          <w:p w14:paraId="3495ED9B" w14:textId="77777777" w:rsidR="00A01204" w:rsidRPr="0008241C" w:rsidRDefault="00A01204" w:rsidP="00A01204">
            <w:pPr>
              <w:rPr>
                <w:szCs w:val="22"/>
                <w:lang w:eastAsia="en-GB"/>
              </w:rPr>
            </w:pPr>
          </w:p>
        </w:tc>
        <w:tc>
          <w:tcPr>
            <w:tcW w:w="1134" w:type="dxa"/>
            <w:shd w:val="clear" w:color="auto" w:fill="auto"/>
            <w:noWrap/>
            <w:hideMark/>
          </w:tcPr>
          <w:p w14:paraId="76C91F6F"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1CC7D425" w14:textId="77777777" w:rsidR="00A01204" w:rsidRPr="0008241C" w:rsidRDefault="00A01204" w:rsidP="00A01204">
            <w:pPr>
              <w:rPr>
                <w:szCs w:val="22"/>
                <w:lang w:eastAsia="en-GB"/>
              </w:rPr>
            </w:pPr>
            <w:r w:rsidRPr="0008241C">
              <w:rPr>
                <w:szCs w:val="22"/>
                <w:lang w:eastAsia="en-GB"/>
              </w:rPr>
              <w:t>12.12</w:t>
            </w:r>
          </w:p>
        </w:tc>
        <w:tc>
          <w:tcPr>
            <w:tcW w:w="779" w:type="dxa"/>
            <w:shd w:val="clear" w:color="auto" w:fill="auto"/>
            <w:noWrap/>
            <w:hideMark/>
          </w:tcPr>
          <w:p w14:paraId="39225BCB" w14:textId="77777777" w:rsidR="00A01204" w:rsidRPr="0008241C" w:rsidRDefault="00A01204" w:rsidP="00A01204">
            <w:pPr>
              <w:rPr>
                <w:szCs w:val="22"/>
                <w:lang w:eastAsia="en-GB"/>
              </w:rPr>
            </w:pPr>
          </w:p>
        </w:tc>
        <w:tc>
          <w:tcPr>
            <w:tcW w:w="708" w:type="dxa"/>
            <w:shd w:val="clear" w:color="auto" w:fill="auto"/>
            <w:noWrap/>
            <w:hideMark/>
          </w:tcPr>
          <w:p w14:paraId="7628581B" w14:textId="77777777" w:rsidR="00A01204" w:rsidRPr="0008241C" w:rsidRDefault="00A01204" w:rsidP="00A01204">
            <w:pPr>
              <w:rPr>
                <w:szCs w:val="22"/>
                <w:lang w:eastAsia="en-GB"/>
              </w:rPr>
            </w:pPr>
          </w:p>
        </w:tc>
        <w:tc>
          <w:tcPr>
            <w:tcW w:w="1048" w:type="dxa"/>
            <w:shd w:val="clear" w:color="auto" w:fill="auto"/>
            <w:noWrap/>
            <w:hideMark/>
          </w:tcPr>
          <w:p w14:paraId="04C8EA17" w14:textId="77777777" w:rsidR="00A01204" w:rsidRPr="0008241C" w:rsidRDefault="00A01204" w:rsidP="00A01204">
            <w:pPr>
              <w:rPr>
                <w:szCs w:val="22"/>
                <w:lang w:eastAsia="en-GB"/>
              </w:rPr>
            </w:pPr>
          </w:p>
        </w:tc>
        <w:tc>
          <w:tcPr>
            <w:tcW w:w="653" w:type="dxa"/>
            <w:shd w:val="clear" w:color="auto" w:fill="auto"/>
            <w:noWrap/>
            <w:hideMark/>
          </w:tcPr>
          <w:p w14:paraId="2AC92596" w14:textId="77777777" w:rsidR="00A01204" w:rsidRPr="0008241C" w:rsidRDefault="00A01204" w:rsidP="00A01204">
            <w:pPr>
              <w:rPr>
                <w:szCs w:val="22"/>
                <w:lang w:eastAsia="en-GB"/>
              </w:rPr>
            </w:pPr>
          </w:p>
        </w:tc>
      </w:tr>
      <w:tr w:rsidR="00A01204" w:rsidRPr="0008241C" w14:paraId="2AE07D04" w14:textId="77777777" w:rsidTr="00642B4F">
        <w:trPr>
          <w:trHeight w:val="260"/>
          <w:jc w:val="center"/>
        </w:trPr>
        <w:tc>
          <w:tcPr>
            <w:tcW w:w="1361" w:type="dxa"/>
            <w:shd w:val="clear" w:color="auto" w:fill="auto"/>
            <w:noWrap/>
            <w:hideMark/>
          </w:tcPr>
          <w:p w14:paraId="64D7AB64" w14:textId="77777777" w:rsidR="00A01204" w:rsidRPr="0008241C" w:rsidRDefault="00A01204" w:rsidP="00A01204">
            <w:pPr>
              <w:rPr>
                <w:szCs w:val="22"/>
                <w:lang w:eastAsia="en-GB"/>
              </w:rPr>
            </w:pPr>
            <w:r w:rsidRPr="0008241C">
              <w:rPr>
                <w:szCs w:val="22"/>
                <w:lang w:eastAsia="en-GB"/>
              </w:rPr>
              <w:t>RSPO</w:t>
            </w:r>
          </w:p>
        </w:tc>
        <w:tc>
          <w:tcPr>
            <w:tcW w:w="1134" w:type="dxa"/>
            <w:shd w:val="clear" w:color="auto" w:fill="auto"/>
            <w:noWrap/>
            <w:hideMark/>
          </w:tcPr>
          <w:p w14:paraId="40D704AE" w14:textId="77777777" w:rsidR="00A01204" w:rsidRPr="0008241C" w:rsidRDefault="00A01204" w:rsidP="00A01204">
            <w:pPr>
              <w:jc w:val="right"/>
              <w:rPr>
                <w:szCs w:val="22"/>
                <w:lang w:eastAsia="en-GB"/>
              </w:rPr>
            </w:pPr>
            <w:r w:rsidRPr="0008241C">
              <w:rPr>
                <w:szCs w:val="22"/>
                <w:lang w:eastAsia="en-GB"/>
              </w:rPr>
              <w:t>2,774,000</w:t>
            </w:r>
          </w:p>
        </w:tc>
        <w:tc>
          <w:tcPr>
            <w:tcW w:w="892" w:type="dxa"/>
            <w:shd w:val="clear" w:color="auto" w:fill="auto"/>
            <w:noWrap/>
            <w:hideMark/>
          </w:tcPr>
          <w:p w14:paraId="13DB6087" w14:textId="77777777" w:rsidR="00A01204" w:rsidRPr="0008241C" w:rsidRDefault="00A01204" w:rsidP="00A01204">
            <w:pPr>
              <w:rPr>
                <w:szCs w:val="22"/>
                <w:lang w:eastAsia="en-GB"/>
              </w:rPr>
            </w:pPr>
            <w:r w:rsidRPr="0008241C">
              <w:rPr>
                <w:szCs w:val="22"/>
                <w:lang w:eastAsia="en-GB"/>
              </w:rPr>
              <w:t>PNG</w:t>
            </w:r>
          </w:p>
        </w:tc>
        <w:tc>
          <w:tcPr>
            <w:tcW w:w="567" w:type="dxa"/>
            <w:shd w:val="clear" w:color="auto" w:fill="auto"/>
            <w:noWrap/>
            <w:hideMark/>
          </w:tcPr>
          <w:p w14:paraId="6212E24C" w14:textId="77777777" w:rsidR="00A01204" w:rsidRPr="0008241C" w:rsidRDefault="00A01204" w:rsidP="00A01204">
            <w:pPr>
              <w:rPr>
                <w:szCs w:val="22"/>
                <w:lang w:eastAsia="en-GB"/>
              </w:rPr>
            </w:pPr>
            <w:r w:rsidRPr="0008241C">
              <w:rPr>
                <w:szCs w:val="22"/>
                <w:lang w:eastAsia="en-GB"/>
              </w:rPr>
              <w:t>5.17</w:t>
            </w:r>
          </w:p>
        </w:tc>
        <w:tc>
          <w:tcPr>
            <w:tcW w:w="1134" w:type="dxa"/>
            <w:shd w:val="clear" w:color="auto" w:fill="auto"/>
            <w:noWrap/>
            <w:hideMark/>
          </w:tcPr>
          <w:p w14:paraId="098073DA"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1FE91770" w14:textId="77777777" w:rsidR="00A01204" w:rsidRPr="0008241C" w:rsidRDefault="00A01204" w:rsidP="00A01204">
            <w:pPr>
              <w:rPr>
                <w:szCs w:val="22"/>
                <w:lang w:eastAsia="en-GB"/>
              </w:rPr>
            </w:pPr>
            <w:r w:rsidRPr="0008241C">
              <w:rPr>
                <w:szCs w:val="22"/>
                <w:lang w:eastAsia="en-GB"/>
              </w:rPr>
              <w:t>44.23</w:t>
            </w:r>
          </w:p>
        </w:tc>
        <w:tc>
          <w:tcPr>
            <w:tcW w:w="779" w:type="dxa"/>
            <w:shd w:val="clear" w:color="auto" w:fill="auto"/>
            <w:noWrap/>
            <w:hideMark/>
          </w:tcPr>
          <w:p w14:paraId="4C34E1BA" w14:textId="77777777" w:rsidR="00A01204" w:rsidRPr="0008241C" w:rsidRDefault="00A01204" w:rsidP="00A01204">
            <w:pPr>
              <w:rPr>
                <w:szCs w:val="22"/>
                <w:lang w:eastAsia="en-GB"/>
              </w:rPr>
            </w:pPr>
          </w:p>
        </w:tc>
        <w:tc>
          <w:tcPr>
            <w:tcW w:w="708" w:type="dxa"/>
            <w:shd w:val="clear" w:color="auto" w:fill="auto"/>
            <w:noWrap/>
            <w:hideMark/>
          </w:tcPr>
          <w:p w14:paraId="23C485B2" w14:textId="77777777" w:rsidR="00A01204" w:rsidRPr="0008241C" w:rsidRDefault="00A01204" w:rsidP="00A01204">
            <w:pPr>
              <w:rPr>
                <w:szCs w:val="22"/>
                <w:lang w:eastAsia="en-GB"/>
              </w:rPr>
            </w:pPr>
          </w:p>
        </w:tc>
        <w:tc>
          <w:tcPr>
            <w:tcW w:w="1048" w:type="dxa"/>
            <w:shd w:val="clear" w:color="auto" w:fill="auto"/>
            <w:noWrap/>
            <w:hideMark/>
          </w:tcPr>
          <w:p w14:paraId="4549D16F" w14:textId="77777777" w:rsidR="00A01204" w:rsidRPr="0008241C" w:rsidRDefault="00A01204" w:rsidP="00A01204">
            <w:pPr>
              <w:rPr>
                <w:szCs w:val="22"/>
                <w:lang w:eastAsia="en-GB"/>
              </w:rPr>
            </w:pPr>
          </w:p>
        </w:tc>
        <w:tc>
          <w:tcPr>
            <w:tcW w:w="653" w:type="dxa"/>
            <w:shd w:val="clear" w:color="auto" w:fill="auto"/>
            <w:noWrap/>
            <w:hideMark/>
          </w:tcPr>
          <w:p w14:paraId="3BF46C03" w14:textId="77777777" w:rsidR="00A01204" w:rsidRPr="0008241C" w:rsidRDefault="00A01204" w:rsidP="00A01204">
            <w:pPr>
              <w:rPr>
                <w:szCs w:val="22"/>
                <w:lang w:eastAsia="en-GB"/>
              </w:rPr>
            </w:pPr>
          </w:p>
        </w:tc>
      </w:tr>
      <w:tr w:rsidR="00A01204" w:rsidRPr="0008241C" w14:paraId="15817775" w14:textId="77777777" w:rsidTr="00642B4F">
        <w:trPr>
          <w:trHeight w:val="260"/>
          <w:jc w:val="center"/>
        </w:trPr>
        <w:tc>
          <w:tcPr>
            <w:tcW w:w="1361" w:type="dxa"/>
            <w:shd w:val="clear" w:color="auto" w:fill="auto"/>
            <w:noWrap/>
            <w:hideMark/>
          </w:tcPr>
          <w:p w14:paraId="0128D8B3" w14:textId="77777777" w:rsidR="00A01204" w:rsidRPr="0008241C" w:rsidRDefault="00A01204" w:rsidP="00A01204">
            <w:pPr>
              <w:rPr>
                <w:szCs w:val="22"/>
                <w:lang w:eastAsia="en-GB"/>
              </w:rPr>
            </w:pPr>
          </w:p>
        </w:tc>
        <w:tc>
          <w:tcPr>
            <w:tcW w:w="1134" w:type="dxa"/>
            <w:shd w:val="clear" w:color="auto" w:fill="auto"/>
            <w:noWrap/>
            <w:hideMark/>
          </w:tcPr>
          <w:p w14:paraId="170E0121" w14:textId="77777777" w:rsidR="00A01204" w:rsidRPr="0008241C" w:rsidRDefault="00A01204" w:rsidP="00A01204">
            <w:pPr>
              <w:rPr>
                <w:szCs w:val="22"/>
                <w:lang w:eastAsia="en-GB"/>
              </w:rPr>
            </w:pPr>
          </w:p>
        </w:tc>
        <w:tc>
          <w:tcPr>
            <w:tcW w:w="892" w:type="dxa"/>
            <w:shd w:val="clear" w:color="auto" w:fill="auto"/>
            <w:noWrap/>
            <w:hideMark/>
          </w:tcPr>
          <w:p w14:paraId="0F4E0803" w14:textId="77777777" w:rsidR="00A01204" w:rsidRPr="0008241C" w:rsidRDefault="00A01204" w:rsidP="00A01204">
            <w:pPr>
              <w:rPr>
                <w:szCs w:val="22"/>
                <w:lang w:eastAsia="en-GB"/>
              </w:rPr>
            </w:pPr>
            <w:r w:rsidRPr="0008241C">
              <w:rPr>
                <w:szCs w:val="22"/>
                <w:lang w:eastAsia="en-GB"/>
              </w:rPr>
              <w:t>Solomon Islands</w:t>
            </w:r>
          </w:p>
        </w:tc>
        <w:tc>
          <w:tcPr>
            <w:tcW w:w="567" w:type="dxa"/>
            <w:shd w:val="clear" w:color="auto" w:fill="auto"/>
            <w:noWrap/>
            <w:hideMark/>
          </w:tcPr>
          <w:p w14:paraId="3F9622D6" w14:textId="77777777" w:rsidR="00A01204" w:rsidRPr="0008241C" w:rsidRDefault="00A01204" w:rsidP="00A01204">
            <w:pPr>
              <w:rPr>
                <w:szCs w:val="22"/>
                <w:lang w:eastAsia="en-GB"/>
              </w:rPr>
            </w:pPr>
            <w:r w:rsidRPr="0008241C">
              <w:rPr>
                <w:szCs w:val="22"/>
                <w:lang w:eastAsia="en-GB"/>
              </w:rPr>
              <w:t>0.27</w:t>
            </w:r>
          </w:p>
        </w:tc>
        <w:tc>
          <w:tcPr>
            <w:tcW w:w="1134" w:type="dxa"/>
            <w:shd w:val="clear" w:color="auto" w:fill="auto"/>
            <w:noWrap/>
            <w:hideMark/>
          </w:tcPr>
          <w:p w14:paraId="7DC32F5D" w14:textId="77777777" w:rsidR="00A01204" w:rsidRPr="0008241C" w:rsidRDefault="00A01204" w:rsidP="00A01204">
            <w:pPr>
              <w:rPr>
                <w:szCs w:val="22"/>
                <w:lang w:eastAsia="en-GB"/>
              </w:rPr>
            </w:pPr>
            <w:r w:rsidRPr="0008241C">
              <w:rPr>
                <w:szCs w:val="22"/>
                <w:lang w:eastAsia="en-GB"/>
              </w:rPr>
              <w:t>Malaysia</w:t>
            </w:r>
          </w:p>
        </w:tc>
        <w:tc>
          <w:tcPr>
            <w:tcW w:w="646" w:type="dxa"/>
            <w:shd w:val="clear" w:color="auto" w:fill="auto"/>
            <w:noWrap/>
            <w:hideMark/>
          </w:tcPr>
          <w:p w14:paraId="43FCED2F" w14:textId="77777777" w:rsidR="00A01204" w:rsidRPr="0008241C" w:rsidRDefault="00A01204" w:rsidP="00A01204">
            <w:pPr>
              <w:rPr>
                <w:szCs w:val="22"/>
                <w:lang w:eastAsia="en-GB"/>
              </w:rPr>
            </w:pPr>
            <w:r w:rsidRPr="0008241C">
              <w:rPr>
                <w:szCs w:val="22"/>
                <w:lang w:eastAsia="en-GB"/>
              </w:rPr>
              <w:t>42.93</w:t>
            </w:r>
          </w:p>
        </w:tc>
        <w:tc>
          <w:tcPr>
            <w:tcW w:w="779" w:type="dxa"/>
            <w:shd w:val="clear" w:color="auto" w:fill="auto"/>
            <w:noWrap/>
            <w:hideMark/>
          </w:tcPr>
          <w:p w14:paraId="5923FB37" w14:textId="77777777" w:rsidR="00A01204" w:rsidRPr="0008241C" w:rsidRDefault="00A01204" w:rsidP="00A01204">
            <w:pPr>
              <w:rPr>
                <w:szCs w:val="22"/>
                <w:lang w:eastAsia="en-GB"/>
              </w:rPr>
            </w:pPr>
          </w:p>
        </w:tc>
        <w:tc>
          <w:tcPr>
            <w:tcW w:w="708" w:type="dxa"/>
            <w:shd w:val="clear" w:color="auto" w:fill="auto"/>
            <w:noWrap/>
            <w:hideMark/>
          </w:tcPr>
          <w:p w14:paraId="54695056" w14:textId="77777777" w:rsidR="00A01204" w:rsidRPr="0008241C" w:rsidRDefault="00A01204" w:rsidP="00A01204">
            <w:pPr>
              <w:rPr>
                <w:szCs w:val="22"/>
                <w:lang w:eastAsia="en-GB"/>
              </w:rPr>
            </w:pPr>
          </w:p>
        </w:tc>
        <w:tc>
          <w:tcPr>
            <w:tcW w:w="1048" w:type="dxa"/>
            <w:shd w:val="clear" w:color="auto" w:fill="auto"/>
            <w:noWrap/>
            <w:hideMark/>
          </w:tcPr>
          <w:p w14:paraId="673BC789" w14:textId="77777777" w:rsidR="00A01204" w:rsidRPr="0008241C" w:rsidRDefault="00A01204" w:rsidP="00A01204">
            <w:pPr>
              <w:rPr>
                <w:szCs w:val="22"/>
                <w:lang w:eastAsia="en-GB"/>
              </w:rPr>
            </w:pPr>
          </w:p>
        </w:tc>
        <w:tc>
          <w:tcPr>
            <w:tcW w:w="653" w:type="dxa"/>
            <w:shd w:val="clear" w:color="auto" w:fill="auto"/>
            <w:noWrap/>
            <w:hideMark/>
          </w:tcPr>
          <w:p w14:paraId="7B62B9DE" w14:textId="77777777" w:rsidR="00A01204" w:rsidRPr="0008241C" w:rsidRDefault="00A01204" w:rsidP="00A01204">
            <w:pPr>
              <w:rPr>
                <w:szCs w:val="22"/>
                <w:lang w:eastAsia="en-GB"/>
              </w:rPr>
            </w:pPr>
          </w:p>
        </w:tc>
      </w:tr>
      <w:tr w:rsidR="00A01204" w:rsidRPr="0008241C" w14:paraId="38AAD342" w14:textId="77777777" w:rsidTr="00642B4F">
        <w:trPr>
          <w:trHeight w:val="260"/>
          <w:jc w:val="center"/>
        </w:trPr>
        <w:tc>
          <w:tcPr>
            <w:tcW w:w="1361" w:type="dxa"/>
            <w:shd w:val="clear" w:color="auto" w:fill="auto"/>
            <w:noWrap/>
            <w:hideMark/>
          </w:tcPr>
          <w:p w14:paraId="22D07615" w14:textId="77777777" w:rsidR="00A01204" w:rsidRPr="0008241C" w:rsidRDefault="00A01204" w:rsidP="00A01204">
            <w:pPr>
              <w:rPr>
                <w:szCs w:val="22"/>
                <w:lang w:eastAsia="en-GB"/>
              </w:rPr>
            </w:pPr>
          </w:p>
        </w:tc>
        <w:tc>
          <w:tcPr>
            <w:tcW w:w="1134" w:type="dxa"/>
            <w:shd w:val="clear" w:color="auto" w:fill="auto"/>
            <w:noWrap/>
            <w:hideMark/>
          </w:tcPr>
          <w:p w14:paraId="324ECE69" w14:textId="77777777" w:rsidR="00A01204" w:rsidRPr="0008241C" w:rsidRDefault="00A01204" w:rsidP="00A01204">
            <w:pPr>
              <w:rPr>
                <w:szCs w:val="22"/>
                <w:lang w:eastAsia="en-GB"/>
              </w:rPr>
            </w:pPr>
          </w:p>
        </w:tc>
        <w:tc>
          <w:tcPr>
            <w:tcW w:w="892" w:type="dxa"/>
            <w:shd w:val="clear" w:color="auto" w:fill="auto"/>
            <w:noWrap/>
            <w:hideMark/>
          </w:tcPr>
          <w:p w14:paraId="14515043" w14:textId="77777777" w:rsidR="00A01204" w:rsidRPr="0008241C" w:rsidRDefault="00A01204" w:rsidP="00A01204">
            <w:pPr>
              <w:jc w:val="right"/>
              <w:rPr>
                <w:szCs w:val="22"/>
                <w:lang w:eastAsia="en-GB"/>
              </w:rPr>
            </w:pPr>
          </w:p>
        </w:tc>
        <w:tc>
          <w:tcPr>
            <w:tcW w:w="567" w:type="dxa"/>
            <w:shd w:val="clear" w:color="auto" w:fill="auto"/>
            <w:noWrap/>
            <w:hideMark/>
          </w:tcPr>
          <w:p w14:paraId="0E80E413" w14:textId="77777777" w:rsidR="00A01204" w:rsidRPr="0008241C" w:rsidRDefault="00A01204" w:rsidP="00A01204">
            <w:pPr>
              <w:rPr>
                <w:szCs w:val="22"/>
                <w:lang w:eastAsia="en-GB"/>
              </w:rPr>
            </w:pPr>
          </w:p>
        </w:tc>
        <w:tc>
          <w:tcPr>
            <w:tcW w:w="1134" w:type="dxa"/>
            <w:shd w:val="clear" w:color="auto" w:fill="auto"/>
            <w:noWrap/>
            <w:hideMark/>
          </w:tcPr>
          <w:p w14:paraId="01BA5631"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64894C7F" w14:textId="77777777" w:rsidR="00A01204" w:rsidRPr="0008241C" w:rsidRDefault="00A01204" w:rsidP="00A01204">
            <w:pPr>
              <w:rPr>
                <w:szCs w:val="22"/>
                <w:lang w:eastAsia="en-GB"/>
              </w:rPr>
            </w:pPr>
            <w:r w:rsidRPr="0008241C">
              <w:rPr>
                <w:szCs w:val="22"/>
                <w:lang w:eastAsia="en-GB"/>
              </w:rPr>
              <w:t>0.70</w:t>
            </w:r>
          </w:p>
        </w:tc>
        <w:tc>
          <w:tcPr>
            <w:tcW w:w="779" w:type="dxa"/>
            <w:shd w:val="clear" w:color="auto" w:fill="auto"/>
            <w:noWrap/>
            <w:hideMark/>
          </w:tcPr>
          <w:p w14:paraId="024894E9" w14:textId="77777777" w:rsidR="00A01204" w:rsidRPr="0008241C" w:rsidRDefault="00A01204" w:rsidP="00A01204">
            <w:pPr>
              <w:rPr>
                <w:szCs w:val="22"/>
                <w:lang w:eastAsia="en-GB"/>
              </w:rPr>
            </w:pPr>
          </w:p>
        </w:tc>
        <w:tc>
          <w:tcPr>
            <w:tcW w:w="708" w:type="dxa"/>
            <w:shd w:val="clear" w:color="auto" w:fill="auto"/>
            <w:noWrap/>
            <w:hideMark/>
          </w:tcPr>
          <w:p w14:paraId="358560EC" w14:textId="77777777" w:rsidR="00A01204" w:rsidRPr="0008241C" w:rsidRDefault="00A01204" w:rsidP="00A01204">
            <w:pPr>
              <w:rPr>
                <w:szCs w:val="22"/>
                <w:lang w:eastAsia="en-GB"/>
              </w:rPr>
            </w:pPr>
          </w:p>
        </w:tc>
        <w:tc>
          <w:tcPr>
            <w:tcW w:w="1048" w:type="dxa"/>
            <w:shd w:val="clear" w:color="auto" w:fill="auto"/>
            <w:noWrap/>
            <w:hideMark/>
          </w:tcPr>
          <w:p w14:paraId="58E41301" w14:textId="77777777" w:rsidR="00A01204" w:rsidRPr="0008241C" w:rsidRDefault="00A01204" w:rsidP="00A01204">
            <w:pPr>
              <w:rPr>
                <w:szCs w:val="22"/>
                <w:lang w:eastAsia="en-GB"/>
              </w:rPr>
            </w:pPr>
          </w:p>
        </w:tc>
        <w:tc>
          <w:tcPr>
            <w:tcW w:w="653" w:type="dxa"/>
            <w:shd w:val="clear" w:color="auto" w:fill="auto"/>
            <w:noWrap/>
            <w:hideMark/>
          </w:tcPr>
          <w:p w14:paraId="40B9F2F7" w14:textId="77777777" w:rsidR="00A01204" w:rsidRPr="0008241C" w:rsidRDefault="00A01204" w:rsidP="00A01204">
            <w:pPr>
              <w:rPr>
                <w:szCs w:val="22"/>
                <w:lang w:eastAsia="en-GB"/>
              </w:rPr>
            </w:pPr>
          </w:p>
        </w:tc>
      </w:tr>
      <w:tr w:rsidR="00A01204" w:rsidRPr="0008241C" w14:paraId="3708EEF2" w14:textId="77777777" w:rsidTr="00642B4F">
        <w:trPr>
          <w:trHeight w:val="260"/>
          <w:jc w:val="center"/>
        </w:trPr>
        <w:tc>
          <w:tcPr>
            <w:tcW w:w="1361" w:type="dxa"/>
            <w:shd w:val="clear" w:color="000000" w:fill="EEECE1"/>
            <w:noWrap/>
            <w:hideMark/>
          </w:tcPr>
          <w:p w14:paraId="0C77698A" w14:textId="77777777" w:rsidR="00A01204" w:rsidRPr="0008241C" w:rsidRDefault="00A01204" w:rsidP="00A01204">
            <w:pPr>
              <w:rPr>
                <w:b/>
                <w:bCs/>
                <w:szCs w:val="22"/>
                <w:lang w:eastAsia="en-GB"/>
              </w:rPr>
            </w:pPr>
            <w:r w:rsidRPr="0008241C">
              <w:rPr>
                <w:b/>
                <w:bCs/>
                <w:szCs w:val="22"/>
                <w:lang w:eastAsia="en-GB"/>
              </w:rPr>
              <w:t>Soybeans</w:t>
            </w:r>
          </w:p>
        </w:tc>
        <w:tc>
          <w:tcPr>
            <w:tcW w:w="1134" w:type="dxa"/>
            <w:shd w:val="clear" w:color="000000" w:fill="EEECE1"/>
            <w:noWrap/>
          </w:tcPr>
          <w:p w14:paraId="5C188F73" w14:textId="77777777" w:rsidR="00A01204" w:rsidRPr="0008241C" w:rsidRDefault="00A01204" w:rsidP="00A01204">
            <w:pPr>
              <w:jc w:val="right"/>
              <w:rPr>
                <w:szCs w:val="22"/>
                <w:lang w:eastAsia="en-GB"/>
              </w:rPr>
            </w:pPr>
          </w:p>
        </w:tc>
        <w:tc>
          <w:tcPr>
            <w:tcW w:w="892" w:type="dxa"/>
            <w:shd w:val="clear" w:color="000000" w:fill="EEECE1"/>
            <w:noWrap/>
          </w:tcPr>
          <w:p w14:paraId="35441116" w14:textId="77777777" w:rsidR="00A01204" w:rsidRPr="0008241C" w:rsidRDefault="00A01204" w:rsidP="00A01204">
            <w:pPr>
              <w:rPr>
                <w:szCs w:val="22"/>
                <w:lang w:eastAsia="en-GB"/>
              </w:rPr>
            </w:pPr>
          </w:p>
        </w:tc>
        <w:tc>
          <w:tcPr>
            <w:tcW w:w="567" w:type="dxa"/>
            <w:shd w:val="clear" w:color="000000" w:fill="EEECE1"/>
            <w:noWrap/>
          </w:tcPr>
          <w:p w14:paraId="0F503876" w14:textId="77777777" w:rsidR="00A01204" w:rsidRPr="0008241C" w:rsidRDefault="00A01204" w:rsidP="00A01204">
            <w:pPr>
              <w:rPr>
                <w:szCs w:val="22"/>
                <w:lang w:eastAsia="en-GB"/>
              </w:rPr>
            </w:pPr>
          </w:p>
        </w:tc>
        <w:tc>
          <w:tcPr>
            <w:tcW w:w="1134" w:type="dxa"/>
            <w:shd w:val="clear" w:color="000000" w:fill="EEECE1"/>
            <w:noWrap/>
          </w:tcPr>
          <w:p w14:paraId="1392B494" w14:textId="77777777" w:rsidR="00A01204" w:rsidRPr="0008241C" w:rsidRDefault="00A01204" w:rsidP="00A01204">
            <w:pPr>
              <w:rPr>
                <w:szCs w:val="22"/>
                <w:lang w:eastAsia="en-GB"/>
              </w:rPr>
            </w:pPr>
          </w:p>
        </w:tc>
        <w:tc>
          <w:tcPr>
            <w:tcW w:w="646" w:type="dxa"/>
            <w:shd w:val="clear" w:color="000000" w:fill="EEECE1"/>
            <w:noWrap/>
          </w:tcPr>
          <w:p w14:paraId="7E263D98" w14:textId="77777777" w:rsidR="00A01204" w:rsidRPr="0008241C" w:rsidRDefault="00A01204" w:rsidP="00A01204">
            <w:pPr>
              <w:rPr>
                <w:szCs w:val="22"/>
                <w:lang w:eastAsia="en-GB"/>
              </w:rPr>
            </w:pPr>
          </w:p>
        </w:tc>
        <w:tc>
          <w:tcPr>
            <w:tcW w:w="779" w:type="dxa"/>
            <w:shd w:val="clear" w:color="000000" w:fill="EEECE1"/>
            <w:noWrap/>
          </w:tcPr>
          <w:p w14:paraId="1C15FA64" w14:textId="77777777" w:rsidR="00A01204" w:rsidRPr="0008241C" w:rsidRDefault="00A01204" w:rsidP="00A01204">
            <w:pPr>
              <w:rPr>
                <w:szCs w:val="22"/>
                <w:lang w:eastAsia="en-GB"/>
              </w:rPr>
            </w:pPr>
          </w:p>
        </w:tc>
        <w:tc>
          <w:tcPr>
            <w:tcW w:w="708" w:type="dxa"/>
            <w:shd w:val="clear" w:color="000000" w:fill="EEECE1"/>
            <w:noWrap/>
          </w:tcPr>
          <w:p w14:paraId="12337FB6" w14:textId="77777777" w:rsidR="00A01204" w:rsidRPr="0008241C" w:rsidRDefault="00A01204" w:rsidP="00A01204">
            <w:pPr>
              <w:rPr>
                <w:szCs w:val="22"/>
                <w:lang w:eastAsia="en-GB"/>
              </w:rPr>
            </w:pPr>
          </w:p>
        </w:tc>
        <w:tc>
          <w:tcPr>
            <w:tcW w:w="1048" w:type="dxa"/>
            <w:shd w:val="clear" w:color="000000" w:fill="EEECE1"/>
            <w:noWrap/>
          </w:tcPr>
          <w:p w14:paraId="5CB71121" w14:textId="77777777" w:rsidR="00A01204" w:rsidRPr="0008241C" w:rsidRDefault="00A01204" w:rsidP="00A01204">
            <w:pPr>
              <w:rPr>
                <w:szCs w:val="22"/>
                <w:lang w:eastAsia="en-GB"/>
              </w:rPr>
            </w:pPr>
          </w:p>
        </w:tc>
        <w:tc>
          <w:tcPr>
            <w:tcW w:w="653" w:type="dxa"/>
            <w:shd w:val="clear" w:color="000000" w:fill="EEECE1"/>
            <w:noWrap/>
          </w:tcPr>
          <w:p w14:paraId="7618F8AD" w14:textId="77777777" w:rsidR="00A01204" w:rsidRPr="0008241C" w:rsidRDefault="00A01204" w:rsidP="00A01204">
            <w:pPr>
              <w:rPr>
                <w:szCs w:val="22"/>
                <w:lang w:eastAsia="en-GB"/>
              </w:rPr>
            </w:pPr>
          </w:p>
        </w:tc>
      </w:tr>
      <w:tr w:rsidR="00A01204" w:rsidRPr="0008241C" w14:paraId="2BD8CF73" w14:textId="77777777" w:rsidTr="00642B4F">
        <w:trPr>
          <w:trHeight w:val="260"/>
          <w:jc w:val="center"/>
        </w:trPr>
        <w:tc>
          <w:tcPr>
            <w:tcW w:w="1361" w:type="dxa"/>
            <w:shd w:val="clear" w:color="auto" w:fill="auto"/>
            <w:noWrap/>
            <w:hideMark/>
          </w:tcPr>
          <w:p w14:paraId="6CC39B8B" w14:textId="77777777" w:rsidR="00A01204" w:rsidRPr="0008241C" w:rsidRDefault="00A01204" w:rsidP="00A01204">
            <w:pPr>
              <w:rPr>
                <w:szCs w:val="22"/>
                <w:lang w:eastAsia="en-GB"/>
              </w:rPr>
            </w:pPr>
            <w:r w:rsidRPr="0008241C">
              <w:rPr>
                <w:szCs w:val="22"/>
                <w:lang w:eastAsia="en-GB"/>
              </w:rPr>
              <w:t xml:space="preserve">Organic </w:t>
            </w:r>
          </w:p>
        </w:tc>
        <w:tc>
          <w:tcPr>
            <w:tcW w:w="1134" w:type="dxa"/>
            <w:shd w:val="clear" w:color="auto" w:fill="auto"/>
            <w:noWrap/>
            <w:hideMark/>
          </w:tcPr>
          <w:p w14:paraId="27331756" w14:textId="77777777" w:rsidR="00A01204" w:rsidRPr="0008241C" w:rsidRDefault="00A01204" w:rsidP="00A01204">
            <w:pPr>
              <w:jc w:val="right"/>
              <w:rPr>
                <w:szCs w:val="22"/>
                <w:lang w:eastAsia="en-GB"/>
              </w:rPr>
            </w:pPr>
            <w:r w:rsidRPr="0008241C">
              <w:rPr>
                <w:szCs w:val="22"/>
                <w:lang w:eastAsia="en-GB"/>
              </w:rPr>
              <w:t>528,325</w:t>
            </w:r>
          </w:p>
        </w:tc>
        <w:tc>
          <w:tcPr>
            <w:tcW w:w="892" w:type="dxa"/>
            <w:shd w:val="clear" w:color="auto" w:fill="auto"/>
            <w:noWrap/>
            <w:hideMark/>
          </w:tcPr>
          <w:p w14:paraId="6E13112F" w14:textId="77777777" w:rsidR="00A01204" w:rsidRPr="0008241C" w:rsidRDefault="00A01204" w:rsidP="00A01204">
            <w:pPr>
              <w:rPr>
                <w:szCs w:val="22"/>
                <w:lang w:eastAsia="en-GB"/>
              </w:rPr>
            </w:pPr>
            <w:r w:rsidRPr="0008241C">
              <w:rPr>
                <w:szCs w:val="22"/>
                <w:lang w:eastAsia="en-GB"/>
              </w:rPr>
              <w:t>Australia</w:t>
            </w:r>
          </w:p>
        </w:tc>
        <w:tc>
          <w:tcPr>
            <w:tcW w:w="567" w:type="dxa"/>
            <w:shd w:val="clear" w:color="auto" w:fill="auto"/>
            <w:noWrap/>
            <w:hideMark/>
          </w:tcPr>
          <w:p w14:paraId="6C873B32" w14:textId="77777777" w:rsidR="00A01204" w:rsidRPr="0008241C" w:rsidRDefault="00A01204" w:rsidP="00A01204">
            <w:pPr>
              <w:rPr>
                <w:szCs w:val="22"/>
                <w:lang w:eastAsia="en-GB"/>
              </w:rPr>
            </w:pPr>
            <w:r w:rsidRPr="0008241C">
              <w:rPr>
                <w:szCs w:val="22"/>
                <w:lang w:eastAsia="en-GB"/>
              </w:rPr>
              <w:t>0.01</w:t>
            </w:r>
          </w:p>
        </w:tc>
        <w:tc>
          <w:tcPr>
            <w:tcW w:w="1134" w:type="dxa"/>
            <w:shd w:val="clear" w:color="auto" w:fill="auto"/>
            <w:noWrap/>
            <w:hideMark/>
          </w:tcPr>
          <w:p w14:paraId="1AF6E893" w14:textId="77777777" w:rsidR="00A01204" w:rsidRPr="0008241C" w:rsidRDefault="00A01204" w:rsidP="00A01204">
            <w:pPr>
              <w:rPr>
                <w:szCs w:val="22"/>
                <w:lang w:eastAsia="en-GB"/>
              </w:rPr>
            </w:pPr>
          </w:p>
        </w:tc>
        <w:tc>
          <w:tcPr>
            <w:tcW w:w="646" w:type="dxa"/>
            <w:shd w:val="clear" w:color="auto" w:fill="auto"/>
            <w:noWrap/>
            <w:hideMark/>
          </w:tcPr>
          <w:p w14:paraId="0D45092D" w14:textId="77777777" w:rsidR="00A01204" w:rsidRPr="0008241C" w:rsidRDefault="00A01204" w:rsidP="00A01204">
            <w:pPr>
              <w:rPr>
                <w:szCs w:val="22"/>
                <w:lang w:eastAsia="en-GB"/>
              </w:rPr>
            </w:pPr>
          </w:p>
        </w:tc>
        <w:tc>
          <w:tcPr>
            <w:tcW w:w="779" w:type="dxa"/>
            <w:shd w:val="clear" w:color="auto" w:fill="auto"/>
            <w:noWrap/>
            <w:hideMark/>
          </w:tcPr>
          <w:p w14:paraId="2C7DB88C"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6E1DAB59" w14:textId="77777777" w:rsidR="00A01204" w:rsidRPr="0008241C" w:rsidRDefault="00A01204" w:rsidP="00A01204">
            <w:pPr>
              <w:rPr>
                <w:szCs w:val="22"/>
                <w:lang w:eastAsia="en-GB"/>
              </w:rPr>
            </w:pPr>
            <w:r w:rsidRPr="0008241C">
              <w:rPr>
                <w:szCs w:val="22"/>
                <w:lang w:eastAsia="en-GB"/>
              </w:rPr>
              <w:t>47.54</w:t>
            </w:r>
          </w:p>
        </w:tc>
        <w:tc>
          <w:tcPr>
            <w:tcW w:w="1048" w:type="dxa"/>
            <w:shd w:val="clear" w:color="auto" w:fill="auto"/>
            <w:noWrap/>
            <w:hideMark/>
          </w:tcPr>
          <w:p w14:paraId="03436308"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4B3ADA62" w14:textId="77777777" w:rsidR="00A01204" w:rsidRPr="0008241C" w:rsidRDefault="00A01204" w:rsidP="00A01204">
            <w:pPr>
              <w:rPr>
                <w:szCs w:val="22"/>
                <w:lang w:eastAsia="en-GB"/>
              </w:rPr>
            </w:pPr>
            <w:r w:rsidRPr="0008241C">
              <w:rPr>
                <w:szCs w:val="22"/>
                <w:lang w:eastAsia="en-GB"/>
              </w:rPr>
              <w:t>22.15</w:t>
            </w:r>
          </w:p>
        </w:tc>
      </w:tr>
      <w:tr w:rsidR="00A01204" w:rsidRPr="0008241C" w14:paraId="6FDE1E36" w14:textId="77777777" w:rsidTr="00642B4F">
        <w:trPr>
          <w:trHeight w:val="260"/>
          <w:jc w:val="center"/>
        </w:trPr>
        <w:tc>
          <w:tcPr>
            <w:tcW w:w="1361" w:type="dxa"/>
            <w:shd w:val="clear" w:color="auto" w:fill="auto"/>
            <w:noWrap/>
            <w:hideMark/>
          </w:tcPr>
          <w:p w14:paraId="379B4432" w14:textId="77777777" w:rsidR="00A01204" w:rsidRPr="0008241C" w:rsidRDefault="00A01204" w:rsidP="00A01204">
            <w:pPr>
              <w:rPr>
                <w:szCs w:val="22"/>
                <w:lang w:eastAsia="en-GB"/>
              </w:rPr>
            </w:pPr>
          </w:p>
        </w:tc>
        <w:tc>
          <w:tcPr>
            <w:tcW w:w="1134" w:type="dxa"/>
            <w:shd w:val="clear" w:color="auto" w:fill="auto"/>
            <w:noWrap/>
            <w:hideMark/>
          </w:tcPr>
          <w:p w14:paraId="5A940EB3" w14:textId="77777777" w:rsidR="00A01204" w:rsidRPr="0008241C" w:rsidRDefault="00A01204" w:rsidP="00A01204">
            <w:pPr>
              <w:rPr>
                <w:szCs w:val="22"/>
                <w:lang w:eastAsia="en-GB"/>
              </w:rPr>
            </w:pPr>
          </w:p>
        </w:tc>
        <w:tc>
          <w:tcPr>
            <w:tcW w:w="892" w:type="dxa"/>
            <w:shd w:val="clear" w:color="auto" w:fill="auto"/>
            <w:noWrap/>
            <w:hideMark/>
          </w:tcPr>
          <w:p w14:paraId="7D04CF60" w14:textId="77777777" w:rsidR="00A01204" w:rsidRPr="0008241C" w:rsidRDefault="00A01204" w:rsidP="00A01204">
            <w:pPr>
              <w:jc w:val="right"/>
              <w:rPr>
                <w:szCs w:val="22"/>
                <w:lang w:eastAsia="en-GB"/>
              </w:rPr>
            </w:pPr>
          </w:p>
        </w:tc>
        <w:tc>
          <w:tcPr>
            <w:tcW w:w="567" w:type="dxa"/>
            <w:shd w:val="clear" w:color="auto" w:fill="auto"/>
            <w:noWrap/>
            <w:hideMark/>
          </w:tcPr>
          <w:p w14:paraId="3C949AB9" w14:textId="77777777" w:rsidR="00A01204" w:rsidRPr="0008241C" w:rsidRDefault="00A01204" w:rsidP="00A01204">
            <w:pPr>
              <w:rPr>
                <w:szCs w:val="22"/>
                <w:lang w:eastAsia="en-GB"/>
              </w:rPr>
            </w:pPr>
          </w:p>
        </w:tc>
        <w:tc>
          <w:tcPr>
            <w:tcW w:w="1134" w:type="dxa"/>
            <w:shd w:val="clear" w:color="auto" w:fill="auto"/>
            <w:noWrap/>
            <w:hideMark/>
          </w:tcPr>
          <w:p w14:paraId="2C0086FF" w14:textId="77777777" w:rsidR="00A01204" w:rsidRPr="0008241C" w:rsidRDefault="00A01204" w:rsidP="00A01204">
            <w:pPr>
              <w:rPr>
                <w:szCs w:val="22"/>
                <w:lang w:eastAsia="en-GB"/>
              </w:rPr>
            </w:pPr>
          </w:p>
        </w:tc>
        <w:tc>
          <w:tcPr>
            <w:tcW w:w="646" w:type="dxa"/>
            <w:shd w:val="clear" w:color="auto" w:fill="auto"/>
            <w:noWrap/>
            <w:hideMark/>
          </w:tcPr>
          <w:p w14:paraId="2B47ABAC" w14:textId="77777777" w:rsidR="00A01204" w:rsidRPr="0008241C" w:rsidRDefault="00A01204" w:rsidP="00A01204">
            <w:pPr>
              <w:rPr>
                <w:szCs w:val="22"/>
                <w:lang w:eastAsia="en-GB"/>
              </w:rPr>
            </w:pPr>
          </w:p>
        </w:tc>
        <w:tc>
          <w:tcPr>
            <w:tcW w:w="779" w:type="dxa"/>
            <w:shd w:val="clear" w:color="auto" w:fill="auto"/>
            <w:noWrap/>
            <w:hideMark/>
          </w:tcPr>
          <w:p w14:paraId="7791A073" w14:textId="77777777" w:rsidR="00A01204" w:rsidRPr="0008241C" w:rsidRDefault="00A01204" w:rsidP="00A01204">
            <w:pPr>
              <w:rPr>
                <w:szCs w:val="22"/>
                <w:lang w:eastAsia="en-GB"/>
              </w:rPr>
            </w:pPr>
            <w:r w:rsidRPr="0008241C">
              <w:rPr>
                <w:szCs w:val="22"/>
                <w:lang w:eastAsia="en-GB"/>
              </w:rPr>
              <w:t>Japan</w:t>
            </w:r>
          </w:p>
        </w:tc>
        <w:tc>
          <w:tcPr>
            <w:tcW w:w="708" w:type="dxa"/>
            <w:shd w:val="clear" w:color="auto" w:fill="auto"/>
            <w:noWrap/>
            <w:hideMark/>
          </w:tcPr>
          <w:p w14:paraId="28C55A1C" w14:textId="77777777" w:rsidR="00A01204" w:rsidRPr="0008241C" w:rsidRDefault="00A01204" w:rsidP="00A01204">
            <w:pPr>
              <w:rPr>
                <w:szCs w:val="22"/>
                <w:lang w:eastAsia="en-GB"/>
              </w:rPr>
            </w:pPr>
            <w:r w:rsidRPr="0008241C">
              <w:rPr>
                <w:szCs w:val="22"/>
                <w:lang w:eastAsia="en-GB"/>
              </w:rPr>
              <w:t>0.15</w:t>
            </w:r>
          </w:p>
        </w:tc>
        <w:tc>
          <w:tcPr>
            <w:tcW w:w="1048" w:type="dxa"/>
            <w:shd w:val="clear" w:color="auto" w:fill="auto"/>
            <w:noWrap/>
            <w:hideMark/>
          </w:tcPr>
          <w:p w14:paraId="361EA13D" w14:textId="77777777" w:rsidR="00A01204" w:rsidRPr="0008241C" w:rsidRDefault="00A01204" w:rsidP="00A01204">
            <w:pPr>
              <w:rPr>
                <w:szCs w:val="22"/>
                <w:lang w:eastAsia="en-GB"/>
              </w:rPr>
            </w:pPr>
          </w:p>
        </w:tc>
        <w:tc>
          <w:tcPr>
            <w:tcW w:w="653" w:type="dxa"/>
            <w:shd w:val="clear" w:color="auto" w:fill="auto"/>
            <w:noWrap/>
            <w:hideMark/>
          </w:tcPr>
          <w:p w14:paraId="501C7C6C" w14:textId="77777777" w:rsidR="00A01204" w:rsidRPr="0008241C" w:rsidRDefault="00A01204" w:rsidP="00A01204">
            <w:pPr>
              <w:rPr>
                <w:szCs w:val="22"/>
                <w:lang w:eastAsia="en-GB"/>
              </w:rPr>
            </w:pPr>
          </w:p>
        </w:tc>
      </w:tr>
      <w:tr w:rsidR="00A01204" w:rsidRPr="0008241C" w14:paraId="3FA058CE" w14:textId="77777777" w:rsidTr="00642B4F">
        <w:trPr>
          <w:trHeight w:val="260"/>
          <w:jc w:val="center"/>
        </w:trPr>
        <w:tc>
          <w:tcPr>
            <w:tcW w:w="1361" w:type="dxa"/>
            <w:shd w:val="clear" w:color="auto" w:fill="auto"/>
            <w:noWrap/>
            <w:hideMark/>
          </w:tcPr>
          <w:p w14:paraId="3739FBCC" w14:textId="77777777" w:rsidR="00A01204" w:rsidRPr="0008241C" w:rsidRDefault="00A01204" w:rsidP="00A01204">
            <w:pPr>
              <w:rPr>
                <w:szCs w:val="22"/>
                <w:lang w:eastAsia="en-GB"/>
              </w:rPr>
            </w:pPr>
            <w:r w:rsidRPr="0008241C">
              <w:rPr>
                <w:szCs w:val="22"/>
                <w:lang w:eastAsia="en-GB"/>
              </w:rPr>
              <w:t>RTRS</w:t>
            </w:r>
          </w:p>
        </w:tc>
        <w:tc>
          <w:tcPr>
            <w:tcW w:w="1134" w:type="dxa"/>
            <w:shd w:val="clear" w:color="auto" w:fill="auto"/>
            <w:noWrap/>
            <w:hideMark/>
          </w:tcPr>
          <w:p w14:paraId="467D9674" w14:textId="77777777" w:rsidR="00A01204" w:rsidRPr="0008241C" w:rsidRDefault="00A01204" w:rsidP="00A01204">
            <w:pPr>
              <w:jc w:val="right"/>
              <w:rPr>
                <w:szCs w:val="22"/>
                <w:lang w:eastAsia="en-GB"/>
              </w:rPr>
            </w:pPr>
            <w:r w:rsidRPr="0008241C">
              <w:rPr>
                <w:szCs w:val="22"/>
                <w:lang w:eastAsia="en-GB"/>
              </w:rPr>
              <w:t>734,977</w:t>
            </w:r>
          </w:p>
        </w:tc>
        <w:tc>
          <w:tcPr>
            <w:tcW w:w="892" w:type="dxa"/>
            <w:shd w:val="clear" w:color="auto" w:fill="auto"/>
            <w:noWrap/>
            <w:hideMark/>
          </w:tcPr>
          <w:p w14:paraId="5B01B5B5" w14:textId="77777777" w:rsidR="00A01204" w:rsidRPr="0008241C" w:rsidRDefault="00A01204" w:rsidP="00A01204">
            <w:pPr>
              <w:jc w:val="right"/>
              <w:rPr>
                <w:szCs w:val="22"/>
                <w:lang w:eastAsia="en-GB"/>
              </w:rPr>
            </w:pPr>
          </w:p>
        </w:tc>
        <w:tc>
          <w:tcPr>
            <w:tcW w:w="567" w:type="dxa"/>
            <w:shd w:val="clear" w:color="auto" w:fill="auto"/>
            <w:noWrap/>
            <w:hideMark/>
          </w:tcPr>
          <w:p w14:paraId="6BA4CB3A" w14:textId="77777777" w:rsidR="00A01204" w:rsidRPr="0008241C" w:rsidRDefault="00A01204" w:rsidP="00A01204">
            <w:pPr>
              <w:rPr>
                <w:szCs w:val="22"/>
                <w:lang w:eastAsia="en-GB"/>
              </w:rPr>
            </w:pPr>
          </w:p>
        </w:tc>
        <w:tc>
          <w:tcPr>
            <w:tcW w:w="1134" w:type="dxa"/>
            <w:shd w:val="clear" w:color="auto" w:fill="auto"/>
            <w:noWrap/>
            <w:hideMark/>
          </w:tcPr>
          <w:p w14:paraId="2C154E2F" w14:textId="77777777" w:rsidR="00A01204" w:rsidRPr="0008241C" w:rsidRDefault="00A01204" w:rsidP="00A01204">
            <w:pPr>
              <w:rPr>
                <w:szCs w:val="22"/>
                <w:lang w:eastAsia="en-GB"/>
              </w:rPr>
            </w:pPr>
          </w:p>
        </w:tc>
        <w:tc>
          <w:tcPr>
            <w:tcW w:w="646" w:type="dxa"/>
            <w:shd w:val="clear" w:color="auto" w:fill="auto"/>
            <w:noWrap/>
            <w:hideMark/>
          </w:tcPr>
          <w:p w14:paraId="486519F2" w14:textId="77777777" w:rsidR="00A01204" w:rsidRPr="0008241C" w:rsidRDefault="00A01204" w:rsidP="00A01204">
            <w:pPr>
              <w:rPr>
                <w:szCs w:val="22"/>
                <w:lang w:eastAsia="en-GB"/>
              </w:rPr>
            </w:pPr>
          </w:p>
        </w:tc>
        <w:tc>
          <w:tcPr>
            <w:tcW w:w="779" w:type="dxa"/>
            <w:shd w:val="clear" w:color="auto" w:fill="auto"/>
            <w:noWrap/>
            <w:hideMark/>
          </w:tcPr>
          <w:p w14:paraId="69A12D95"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675E90B5" w14:textId="77777777" w:rsidR="00A01204" w:rsidRPr="0008241C" w:rsidRDefault="00A01204" w:rsidP="00A01204">
            <w:pPr>
              <w:rPr>
                <w:szCs w:val="22"/>
                <w:lang w:eastAsia="en-GB"/>
              </w:rPr>
            </w:pPr>
            <w:r w:rsidRPr="0008241C">
              <w:rPr>
                <w:szCs w:val="22"/>
                <w:lang w:eastAsia="en-GB"/>
              </w:rPr>
              <w:t>2.63</w:t>
            </w:r>
          </w:p>
        </w:tc>
        <w:tc>
          <w:tcPr>
            <w:tcW w:w="1048" w:type="dxa"/>
            <w:shd w:val="clear" w:color="auto" w:fill="auto"/>
            <w:noWrap/>
            <w:hideMark/>
          </w:tcPr>
          <w:p w14:paraId="31E258F4"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537B6361" w14:textId="77777777" w:rsidR="00A01204" w:rsidRPr="0008241C" w:rsidRDefault="00A01204" w:rsidP="00A01204">
            <w:pPr>
              <w:rPr>
                <w:szCs w:val="22"/>
                <w:lang w:eastAsia="en-GB"/>
              </w:rPr>
            </w:pPr>
            <w:r w:rsidRPr="0008241C">
              <w:rPr>
                <w:szCs w:val="22"/>
                <w:lang w:eastAsia="en-GB"/>
              </w:rPr>
              <w:t>3.75</w:t>
            </w:r>
          </w:p>
        </w:tc>
      </w:tr>
      <w:tr w:rsidR="00A01204" w:rsidRPr="0008241C" w14:paraId="53751017" w14:textId="77777777" w:rsidTr="00642B4F">
        <w:trPr>
          <w:trHeight w:val="260"/>
          <w:jc w:val="center"/>
        </w:trPr>
        <w:tc>
          <w:tcPr>
            <w:tcW w:w="2495" w:type="dxa"/>
            <w:gridSpan w:val="2"/>
            <w:shd w:val="clear" w:color="000000" w:fill="EEECE1"/>
            <w:noWrap/>
            <w:hideMark/>
          </w:tcPr>
          <w:p w14:paraId="057BA524" w14:textId="77777777" w:rsidR="00A01204" w:rsidRPr="0008241C" w:rsidRDefault="00A01204" w:rsidP="00A01204">
            <w:pPr>
              <w:rPr>
                <w:b/>
                <w:bCs/>
                <w:szCs w:val="22"/>
                <w:lang w:eastAsia="en-GB"/>
              </w:rPr>
            </w:pPr>
            <w:r w:rsidRPr="0008241C">
              <w:rPr>
                <w:b/>
                <w:bCs/>
                <w:szCs w:val="22"/>
                <w:lang w:eastAsia="en-GB"/>
              </w:rPr>
              <w:t>Sugarcane</w:t>
            </w:r>
          </w:p>
        </w:tc>
        <w:tc>
          <w:tcPr>
            <w:tcW w:w="892" w:type="dxa"/>
            <w:shd w:val="clear" w:color="000000" w:fill="EEECE1"/>
            <w:noWrap/>
          </w:tcPr>
          <w:p w14:paraId="737B026F" w14:textId="77777777" w:rsidR="00A01204" w:rsidRPr="0008241C" w:rsidRDefault="00A01204" w:rsidP="00A01204">
            <w:pPr>
              <w:rPr>
                <w:szCs w:val="22"/>
                <w:lang w:eastAsia="en-GB"/>
              </w:rPr>
            </w:pPr>
          </w:p>
        </w:tc>
        <w:tc>
          <w:tcPr>
            <w:tcW w:w="567" w:type="dxa"/>
            <w:shd w:val="clear" w:color="000000" w:fill="EEECE1"/>
            <w:noWrap/>
          </w:tcPr>
          <w:p w14:paraId="51194A8B" w14:textId="77777777" w:rsidR="00A01204" w:rsidRPr="0008241C" w:rsidRDefault="00A01204" w:rsidP="00A01204">
            <w:pPr>
              <w:rPr>
                <w:szCs w:val="22"/>
                <w:lang w:eastAsia="en-GB"/>
              </w:rPr>
            </w:pPr>
          </w:p>
        </w:tc>
        <w:tc>
          <w:tcPr>
            <w:tcW w:w="1134" w:type="dxa"/>
            <w:shd w:val="clear" w:color="000000" w:fill="EEECE1"/>
            <w:noWrap/>
          </w:tcPr>
          <w:p w14:paraId="524D97D4" w14:textId="77777777" w:rsidR="00A01204" w:rsidRPr="0008241C" w:rsidRDefault="00A01204" w:rsidP="00A01204">
            <w:pPr>
              <w:rPr>
                <w:szCs w:val="22"/>
                <w:lang w:eastAsia="en-GB"/>
              </w:rPr>
            </w:pPr>
          </w:p>
        </w:tc>
        <w:tc>
          <w:tcPr>
            <w:tcW w:w="646" w:type="dxa"/>
            <w:shd w:val="clear" w:color="000000" w:fill="EEECE1"/>
            <w:noWrap/>
          </w:tcPr>
          <w:p w14:paraId="05C677FC" w14:textId="77777777" w:rsidR="00A01204" w:rsidRPr="0008241C" w:rsidRDefault="00A01204" w:rsidP="00A01204">
            <w:pPr>
              <w:rPr>
                <w:szCs w:val="22"/>
                <w:lang w:eastAsia="en-GB"/>
              </w:rPr>
            </w:pPr>
          </w:p>
        </w:tc>
        <w:tc>
          <w:tcPr>
            <w:tcW w:w="779" w:type="dxa"/>
            <w:shd w:val="clear" w:color="000000" w:fill="EEECE1"/>
            <w:noWrap/>
          </w:tcPr>
          <w:p w14:paraId="29F5BB77" w14:textId="77777777" w:rsidR="00A01204" w:rsidRPr="0008241C" w:rsidRDefault="00A01204" w:rsidP="00A01204">
            <w:pPr>
              <w:rPr>
                <w:szCs w:val="22"/>
                <w:lang w:eastAsia="en-GB"/>
              </w:rPr>
            </w:pPr>
          </w:p>
        </w:tc>
        <w:tc>
          <w:tcPr>
            <w:tcW w:w="708" w:type="dxa"/>
            <w:shd w:val="clear" w:color="000000" w:fill="EEECE1"/>
            <w:noWrap/>
          </w:tcPr>
          <w:p w14:paraId="5325918E" w14:textId="77777777" w:rsidR="00A01204" w:rsidRPr="0008241C" w:rsidRDefault="00A01204" w:rsidP="00A01204">
            <w:pPr>
              <w:rPr>
                <w:szCs w:val="22"/>
                <w:lang w:eastAsia="en-GB"/>
              </w:rPr>
            </w:pPr>
          </w:p>
        </w:tc>
        <w:tc>
          <w:tcPr>
            <w:tcW w:w="1048" w:type="dxa"/>
            <w:shd w:val="clear" w:color="000000" w:fill="EEECE1"/>
            <w:noWrap/>
          </w:tcPr>
          <w:p w14:paraId="634DDFCE" w14:textId="77777777" w:rsidR="00A01204" w:rsidRPr="0008241C" w:rsidRDefault="00A01204" w:rsidP="00A01204">
            <w:pPr>
              <w:rPr>
                <w:szCs w:val="22"/>
                <w:lang w:eastAsia="en-GB"/>
              </w:rPr>
            </w:pPr>
          </w:p>
        </w:tc>
        <w:tc>
          <w:tcPr>
            <w:tcW w:w="653" w:type="dxa"/>
            <w:shd w:val="clear" w:color="000000" w:fill="EEECE1"/>
            <w:noWrap/>
          </w:tcPr>
          <w:p w14:paraId="3D8FDF44" w14:textId="77777777" w:rsidR="00A01204" w:rsidRPr="0008241C" w:rsidRDefault="00A01204" w:rsidP="00A01204">
            <w:pPr>
              <w:rPr>
                <w:szCs w:val="22"/>
                <w:lang w:eastAsia="en-GB"/>
              </w:rPr>
            </w:pPr>
          </w:p>
        </w:tc>
      </w:tr>
      <w:tr w:rsidR="00A01204" w:rsidRPr="0008241C" w14:paraId="10A1B63B" w14:textId="77777777" w:rsidTr="00642B4F">
        <w:trPr>
          <w:trHeight w:val="260"/>
          <w:jc w:val="center"/>
        </w:trPr>
        <w:tc>
          <w:tcPr>
            <w:tcW w:w="1361" w:type="dxa"/>
            <w:shd w:val="clear" w:color="auto" w:fill="auto"/>
            <w:noWrap/>
            <w:hideMark/>
          </w:tcPr>
          <w:p w14:paraId="4CF71AC5" w14:textId="77777777" w:rsidR="00A01204" w:rsidRPr="0008241C" w:rsidRDefault="00A01204" w:rsidP="00A01204">
            <w:pPr>
              <w:rPr>
                <w:szCs w:val="22"/>
                <w:lang w:eastAsia="en-GB"/>
              </w:rPr>
            </w:pPr>
            <w:r w:rsidRPr="0008241C">
              <w:rPr>
                <w:szCs w:val="22"/>
                <w:lang w:eastAsia="en-GB"/>
              </w:rPr>
              <w:t>Fairtrade</w:t>
            </w:r>
          </w:p>
        </w:tc>
        <w:tc>
          <w:tcPr>
            <w:tcW w:w="1134" w:type="dxa"/>
            <w:shd w:val="clear" w:color="auto" w:fill="auto"/>
            <w:noWrap/>
            <w:hideMark/>
          </w:tcPr>
          <w:p w14:paraId="3ECADE4B" w14:textId="77777777" w:rsidR="00A01204" w:rsidRPr="0008241C" w:rsidRDefault="00A01204" w:rsidP="00A01204">
            <w:pPr>
              <w:jc w:val="right"/>
              <w:rPr>
                <w:szCs w:val="22"/>
                <w:lang w:eastAsia="en-GB"/>
              </w:rPr>
            </w:pPr>
            <w:r w:rsidRPr="0008241C">
              <w:rPr>
                <w:szCs w:val="22"/>
                <w:lang w:eastAsia="en-GB"/>
              </w:rPr>
              <w:t>186,736</w:t>
            </w:r>
          </w:p>
        </w:tc>
        <w:tc>
          <w:tcPr>
            <w:tcW w:w="892" w:type="dxa"/>
            <w:shd w:val="clear" w:color="auto" w:fill="auto"/>
            <w:noWrap/>
            <w:hideMark/>
          </w:tcPr>
          <w:p w14:paraId="07BEBE36" w14:textId="77777777" w:rsidR="00A01204" w:rsidRPr="0008241C" w:rsidRDefault="00A01204" w:rsidP="00A01204">
            <w:pPr>
              <w:rPr>
                <w:szCs w:val="22"/>
                <w:lang w:eastAsia="en-GB"/>
              </w:rPr>
            </w:pPr>
            <w:r w:rsidRPr="0008241C">
              <w:rPr>
                <w:szCs w:val="22"/>
                <w:lang w:eastAsia="en-GB"/>
              </w:rPr>
              <w:t>Fiji</w:t>
            </w:r>
          </w:p>
        </w:tc>
        <w:tc>
          <w:tcPr>
            <w:tcW w:w="567" w:type="dxa"/>
            <w:shd w:val="clear" w:color="auto" w:fill="auto"/>
            <w:noWrap/>
            <w:hideMark/>
          </w:tcPr>
          <w:p w14:paraId="3B93E4BA" w14:textId="77777777" w:rsidR="00A01204" w:rsidRPr="0008241C" w:rsidRDefault="00A01204" w:rsidP="00A01204">
            <w:pPr>
              <w:rPr>
                <w:szCs w:val="22"/>
                <w:lang w:eastAsia="en-GB"/>
              </w:rPr>
            </w:pPr>
            <w:r w:rsidRPr="0008241C">
              <w:rPr>
                <w:szCs w:val="22"/>
                <w:lang w:eastAsia="en-GB"/>
              </w:rPr>
              <w:t>36.83</w:t>
            </w:r>
          </w:p>
        </w:tc>
        <w:tc>
          <w:tcPr>
            <w:tcW w:w="1134" w:type="dxa"/>
            <w:shd w:val="clear" w:color="auto" w:fill="auto"/>
            <w:noWrap/>
            <w:hideMark/>
          </w:tcPr>
          <w:p w14:paraId="33BA7582" w14:textId="77777777" w:rsidR="00A01204" w:rsidRPr="0008241C" w:rsidRDefault="00A01204" w:rsidP="00A01204">
            <w:pPr>
              <w:rPr>
                <w:szCs w:val="22"/>
                <w:lang w:eastAsia="en-GB"/>
              </w:rPr>
            </w:pPr>
          </w:p>
        </w:tc>
        <w:tc>
          <w:tcPr>
            <w:tcW w:w="646" w:type="dxa"/>
            <w:shd w:val="clear" w:color="auto" w:fill="auto"/>
            <w:noWrap/>
            <w:hideMark/>
          </w:tcPr>
          <w:p w14:paraId="133AD013" w14:textId="77777777" w:rsidR="00A01204" w:rsidRPr="0008241C" w:rsidRDefault="00A01204" w:rsidP="00A01204">
            <w:pPr>
              <w:rPr>
                <w:szCs w:val="22"/>
                <w:lang w:eastAsia="en-GB"/>
              </w:rPr>
            </w:pPr>
          </w:p>
        </w:tc>
        <w:tc>
          <w:tcPr>
            <w:tcW w:w="779" w:type="dxa"/>
            <w:shd w:val="clear" w:color="auto" w:fill="auto"/>
            <w:noWrap/>
            <w:hideMark/>
          </w:tcPr>
          <w:p w14:paraId="524D2631" w14:textId="77777777" w:rsidR="00A01204" w:rsidRPr="0008241C" w:rsidRDefault="00A01204" w:rsidP="00A01204">
            <w:pPr>
              <w:rPr>
                <w:szCs w:val="22"/>
                <w:lang w:eastAsia="en-GB"/>
              </w:rPr>
            </w:pPr>
          </w:p>
        </w:tc>
        <w:tc>
          <w:tcPr>
            <w:tcW w:w="708" w:type="dxa"/>
            <w:shd w:val="clear" w:color="auto" w:fill="auto"/>
            <w:noWrap/>
            <w:hideMark/>
          </w:tcPr>
          <w:p w14:paraId="74BF15F7" w14:textId="77777777" w:rsidR="00A01204" w:rsidRPr="0008241C" w:rsidRDefault="00A01204" w:rsidP="00A01204">
            <w:pPr>
              <w:rPr>
                <w:szCs w:val="22"/>
                <w:lang w:eastAsia="en-GB"/>
              </w:rPr>
            </w:pPr>
          </w:p>
        </w:tc>
        <w:tc>
          <w:tcPr>
            <w:tcW w:w="1048" w:type="dxa"/>
            <w:shd w:val="clear" w:color="auto" w:fill="auto"/>
            <w:noWrap/>
            <w:hideMark/>
          </w:tcPr>
          <w:p w14:paraId="61BAA1B6"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4FDA9C0E" w14:textId="77777777" w:rsidR="00A01204" w:rsidRPr="0008241C" w:rsidRDefault="00A01204" w:rsidP="00A01204">
            <w:pPr>
              <w:rPr>
                <w:szCs w:val="22"/>
                <w:lang w:eastAsia="en-GB"/>
              </w:rPr>
            </w:pPr>
            <w:r w:rsidRPr="0008241C">
              <w:rPr>
                <w:szCs w:val="22"/>
                <w:lang w:eastAsia="en-GB"/>
              </w:rPr>
              <w:t>4.19</w:t>
            </w:r>
          </w:p>
        </w:tc>
      </w:tr>
      <w:tr w:rsidR="00A01204" w:rsidRPr="0008241C" w14:paraId="0BA91C47" w14:textId="77777777" w:rsidTr="00642B4F">
        <w:trPr>
          <w:trHeight w:val="260"/>
          <w:jc w:val="center"/>
        </w:trPr>
        <w:tc>
          <w:tcPr>
            <w:tcW w:w="1361" w:type="dxa"/>
            <w:shd w:val="clear" w:color="auto" w:fill="auto"/>
            <w:noWrap/>
            <w:hideMark/>
          </w:tcPr>
          <w:p w14:paraId="26D8B38D" w14:textId="77777777" w:rsidR="00A01204" w:rsidRPr="0008241C" w:rsidRDefault="00A01204" w:rsidP="00A01204">
            <w:pPr>
              <w:rPr>
                <w:szCs w:val="22"/>
                <w:lang w:eastAsia="en-GB"/>
              </w:rPr>
            </w:pPr>
            <w:r w:rsidRPr="0008241C">
              <w:rPr>
                <w:szCs w:val="22"/>
                <w:lang w:eastAsia="en-GB"/>
              </w:rPr>
              <w:lastRenderedPageBreak/>
              <w:t xml:space="preserve">Organic </w:t>
            </w:r>
          </w:p>
        </w:tc>
        <w:tc>
          <w:tcPr>
            <w:tcW w:w="1134" w:type="dxa"/>
            <w:shd w:val="clear" w:color="auto" w:fill="auto"/>
            <w:noWrap/>
            <w:hideMark/>
          </w:tcPr>
          <w:p w14:paraId="626CF1F3" w14:textId="77777777" w:rsidR="00A01204" w:rsidRPr="0008241C" w:rsidRDefault="00A01204" w:rsidP="00A01204">
            <w:pPr>
              <w:jc w:val="right"/>
              <w:rPr>
                <w:szCs w:val="22"/>
                <w:lang w:eastAsia="en-GB"/>
              </w:rPr>
            </w:pPr>
            <w:r w:rsidRPr="0008241C">
              <w:rPr>
                <w:szCs w:val="22"/>
                <w:lang w:eastAsia="en-GB"/>
              </w:rPr>
              <w:t>92,565</w:t>
            </w:r>
          </w:p>
        </w:tc>
        <w:tc>
          <w:tcPr>
            <w:tcW w:w="892" w:type="dxa"/>
            <w:shd w:val="clear" w:color="auto" w:fill="auto"/>
            <w:noWrap/>
            <w:hideMark/>
          </w:tcPr>
          <w:p w14:paraId="088AED4B" w14:textId="77777777" w:rsidR="00A01204" w:rsidRPr="0008241C" w:rsidRDefault="00A01204" w:rsidP="00A01204">
            <w:pPr>
              <w:rPr>
                <w:szCs w:val="22"/>
                <w:lang w:eastAsia="en-GB"/>
              </w:rPr>
            </w:pPr>
            <w:r w:rsidRPr="0008241C">
              <w:rPr>
                <w:szCs w:val="22"/>
                <w:lang w:eastAsia="en-GB"/>
              </w:rPr>
              <w:t>French Polynesia</w:t>
            </w:r>
          </w:p>
        </w:tc>
        <w:tc>
          <w:tcPr>
            <w:tcW w:w="567" w:type="dxa"/>
            <w:shd w:val="clear" w:color="auto" w:fill="auto"/>
            <w:noWrap/>
            <w:hideMark/>
          </w:tcPr>
          <w:p w14:paraId="54BE0CF1" w14:textId="77777777" w:rsidR="00A01204" w:rsidRPr="0008241C" w:rsidRDefault="00A01204" w:rsidP="00A01204">
            <w:pPr>
              <w:rPr>
                <w:szCs w:val="22"/>
                <w:lang w:eastAsia="en-GB"/>
              </w:rPr>
            </w:pPr>
            <w:r w:rsidRPr="0008241C">
              <w:rPr>
                <w:szCs w:val="22"/>
                <w:lang w:eastAsia="en-GB"/>
              </w:rPr>
              <w:t>0.01</w:t>
            </w:r>
          </w:p>
        </w:tc>
        <w:tc>
          <w:tcPr>
            <w:tcW w:w="1134" w:type="dxa"/>
            <w:shd w:val="clear" w:color="auto" w:fill="auto"/>
            <w:noWrap/>
            <w:hideMark/>
          </w:tcPr>
          <w:p w14:paraId="1A036A52" w14:textId="77777777" w:rsidR="00A01204" w:rsidRPr="0008241C" w:rsidRDefault="00A01204" w:rsidP="00A01204">
            <w:pPr>
              <w:rPr>
                <w:szCs w:val="22"/>
                <w:lang w:eastAsia="en-GB"/>
              </w:rPr>
            </w:pPr>
            <w:r w:rsidRPr="0008241C">
              <w:rPr>
                <w:szCs w:val="22"/>
                <w:lang w:eastAsia="en-GB"/>
              </w:rPr>
              <w:t>Philippines</w:t>
            </w:r>
          </w:p>
        </w:tc>
        <w:tc>
          <w:tcPr>
            <w:tcW w:w="646" w:type="dxa"/>
            <w:shd w:val="clear" w:color="auto" w:fill="auto"/>
            <w:noWrap/>
            <w:hideMark/>
          </w:tcPr>
          <w:p w14:paraId="10128D6E" w14:textId="77777777" w:rsidR="00A01204" w:rsidRPr="0008241C" w:rsidRDefault="00A01204" w:rsidP="00A01204">
            <w:pPr>
              <w:rPr>
                <w:szCs w:val="22"/>
                <w:lang w:eastAsia="en-GB"/>
              </w:rPr>
            </w:pPr>
            <w:r w:rsidRPr="0008241C">
              <w:rPr>
                <w:szCs w:val="22"/>
                <w:lang w:eastAsia="en-GB"/>
              </w:rPr>
              <w:t>0.43</w:t>
            </w:r>
          </w:p>
        </w:tc>
        <w:tc>
          <w:tcPr>
            <w:tcW w:w="779" w:type="dxa"/>
            <w:shd w:val="clear" w:color="auto" w:fill="auto"/>
            <w:noWrap/>
            <w:hideMark/>
          </w:tcPr>
          <w:p w14:paraId="32C86CEF"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4E07DA99" w14:textId="77777777" w:rsidR="00A01204" w:rsidRPr="0008241C" w:rsidRDefault="00A01204" w:rsidP="00A01204">
            <w:pPr>
              <w:rPr>
                <w:szCs w:val="22"/>
                <w:lang w:eastAsia="en-GB"/>
              </w:rPr>
            </w:pPr>
            <w:r w:rsidRPr="0008241C">
              <w:rPr>
                <w:szCs w:val="22"/>
                <w:lang w:eastAsia="en-GB"/>
              </w:rPr>
              <w:t>5.46</w:t>
            </w:r>
          </w:p>
        </w:tc>
        <w:tc>
          <w:tcPr>
            <w:tcW w:w="1048" w:type="dxa"/>
            <w:shd w:val="clear" w:color="auto" w:fill="auto"/>
            <w:noWrap/>
            <w:hideMark/>
          </w:tcPr>
          <w:p w14:paraId="1E5A0E41"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7FE191F3" w14:textId="77777777" w:rsidR="00A01204" w:rsidRPr="0008241C" w:rsidRDefault="00A01204" w:rsidP="00A01204">
            <w:pPr>
              <w:rPr>
                <w:szCs w:val="22"/>
                <w:lang w:eastAsia="en-GB"/>
              </w:rPr>
            </w:pPr>
            <w:r w:rsidRPr="0008241C">
              <w:rPr>
                <w:szCs w:val="22"/>
                <w:lang w:eastAsia="en-GB"/>
              </w:rPr>
              <w:t>1.73</w:t>
            </w:r>
          </w:p>
        </w:tc>
      </w:tr>
      <w:tr w:rsidR="00A01204" w:rsidRPr="0008241C" w14:paraId="125B31FB" w14:textId="77777777" w:rsidTr="00642B4F">
        <w:trPr>
          <w:trHeight w:val="260"/>
          <w:jc w:val="center"/>
        </w:trPr>
        <w:tc>
          <w:tcPr>
            <w:tcW w:w="1361" w:type="dxa"/>
            <w:shd w:val="clear" w:color="auto" w:fill="auto"/>
            <w:noWrap/>
            <w:hideMark/>
          </w:tcPr>
          <w:p w14:paraId="71AE9327" w14:textId="77777777" w:rsidR="00A01204" w:rsidRPr="0008241C" w:rsidRDefault="00A01204" w:rsidP="00A01204">
            <w:pPr>
              <w:rPr>
                <w:szCs w:val="22"/>
                <w:lang w:eastAsia="en-GB"/>
              </w:rPr>
            </w:pPr>
          </w:p>
        </w:tc>
        <w:tc>
          <w:tcPr>
            <w:tcW w:w="1134" w:type="dxa"/>
            <w:shd w:val="clear" w:color="auto" w:fill="auto"/>
            <w:noWrap/>
            <w:hideMark/>
          </w:tcPr>
          <w:p w14:paraId="51502452" w14:textId="77777777" w:rsidR="00A01204" w:rsidRPr="0008241C" w:rsidRDefault="00A01204" w:rsidP="00A01204">
            <w:pPr>
              <w:rPr>
                <w:szCs w:val="22"/>
                <w:lang w:eastAsia="en-GB"/>
              </w:rPr>
            </w:pPr>
          </w:p>
        </w:tc>
        <w:tc>
          <w:tcPr>
            <w:tcW w:w="892" w:type="dxa"/>
            <w:shd w:val="clear" w:color="auto" w:fill="auto"/>
            <w:noWrap/>
            <w:hideMark/>
          </w:tcPr>
          <w:p w14:paraId="0A8E4006" w14:textId="77777777" w:rsidR="00A01204" w:rsidRPr="0008241C" w:rsidRDefault="00A01204" w:rsidP="00A01204">
            <w:pPr>
              <w:jc w:val="right"/>
              <w:rPr>
                <w:szCs w:val="22"/>
                <w:lang w:eastAsia="en-GB"/>
              </w:rPr>
            </w:pPr>
          </w:p>
        </w:tc>
        <w:tc>
          <w:tcPr>
            <w:tcW w:w="567" w:type="dxa"/>
            <w:shd w:val="clear" w:color="auto" w:fill="auto"/>
            <w:noWrap/>
            <w:hideMark/>
          </w:tcPr>
          <w:p w14:paraId="0E3ADEAE" w14:textId="77777777" w:rsidR="00A01204" w:rsidRPr="0008241C" w:rsidRDefault="00A01204" w:rsidP="00A01204">
            <w:pPr>
              <w:rPr>
                <w:szCs w:val="22"/>
                <w:lang w:eastAsia="en-GB"/>
              </w:rPr>
            </w:pPr>
          </w:p>
        </w:tc>
        <w:tc>
          <w:tcPr>
            <w:tcW w:w="1134" w:type="dxa"/>
            <w:shd w:val="clear" w:color="auto" w:fill="auto"/>
            <w:noWrap/>
            <w:hideMark/>
          </w:tcPr>
          <w:p w14:paraId="037D6B0B"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7D803073" w14:textId="77777777" w:rsidR="00A01204" w:rsidRPr="0008241C" w:rsidRDefault="00A01204" w:rsidP="00A01204">
            <w:pPr>
              <w:rPr>
                <w:szCs w:val="22"/>
                <w:lang w:eastAsia="en-GB"/>
              </w:rPr>
            </w:pPr>
            <w:r w:rsidRPr="0008241C">
              <w:rPr>
                <w:szCs w:val="22"/>
                <w:lang w:eastAsia="en-GB"/>
              </w:rPr>
              <w:t>6.70</w:t>
            </w:r>
          </w:p>
        </w:tc>
        <w:tc>
          <w:tcPr>
            <w:tcW w:w="779" w:type="dxa"/>
            <w:shd w:val="clear" w:color="auto" w:fill="auto"/>
            <w:noWrap/>
            <w:hideMark/>
          </w:tcPr>
          <w:p w14:paraId="39CFB978" w14:textId="77777777" w:rsidR="00A01204" w:rsidRPr="0008241C" w:rsidRDefault="00A01204" w:rsidP="00A01204">
            <w:pPr>
              <w:rPr>
                <w:szCs w:val="22"/>
                <w:lang w:eastAsia="en-GB"/>
              </w:rPr>
            </w:pPr>
          </w:p>
        </w:tc>
        <w:tc>
          <w:tcPr>
            <w:tcW w:w="708" w:type="dxa"/>
            <w:shd w:val="clear" w:color="auto" w:fill="auto"/>
            <w:noWrap/>
            <w:hideMark/>
          </w:tcPr>
          <w:p w14:paraId="710AF6A6" w14:textId="77777777" w:rsidR="00A01204" w:rsidRPr="0008241C" w:rsidRDefault="00A01204" w:rsidP="00A01204">
            <w:pPr>
              <w:rPr>
                <w:szCs w:val="22"/>
                <w:lang w:eastAsia="en-GB"/>
              </w:rPr>
            </w:pPr>
          </w:p>
        </w:tc>
        <w:tc>
          <w:tcPr>
            <w:tcW w:w="1048" w:type="dxa"/>
            <w:shd w:val="clear" w:color="auto" w:fill="auto"/>
            <w:noWrap/>
            <w:hideMark/>
          </w:tcPr>
          <w:p w14:paraId="4CA53823" w14:textId="77777777" w:rsidR="00A01204" w:rsidRPr="0008241C" w:rsidRDefault="00A01204" w:rsidP="00A01204">
            <w:pPr>
              <w:rPr>
                <w:szCs w:val="22"/>
                <w:lang w:eastAsia="en-GB"/>
              </w:rPr>
            </w:pPr>
          </w:p>
        </w:tc>
        <w:tc>
          <w:tcPr>
            <w:tcW w:w="653" w:type="dxa"/>
            <w:shd w:val="clear" w:color="auto" w:fill="auto"/>
            <w:noWrap/>
            <w:hideMark/>
          </w:tcPr>
          <w:p w14:paraId="79677E0A" w14:textId="77777777" w:rsidR="00A01204" w:rsidRPr="0008241C" w:rsidRDefault="00A01204" w:rsidP="00A01204">
            <w:pPr>
              <w:rPr>
                <w:szCs w:val="22"/>
                <w:lang w:eastAsia="en-GB"/>
              </w:rPr>
            </w:pPr>
          </w:p>
        </w:tc>
      </w:tr>
      <w:tr w:rsidR="00A01204" w:rsidRPr="0008241C" w14:paraId="3854B25E" w14:textId="77777777" w:rsidTr="00642B4F">
        <w:trPr>
          <w:trHeight w:val="260"/>
          <w:jc w:val="center"/>
        </w:trPr>
        <w:tc>
          <w:tcPr>
            <w:tcW w:w="1361" w:type="dxa"/>
            <w:shd w:val="clear" w:color="auto" w:fill="auto"/>
            <w:noWrap/>
            <w:hideMark/>
          </w:tcPr>
          <w:p w14:paraId="4F9936D6" w14:textId="77777777" w:rsidR="00A01204" w:rsidRPr="0008241C" w:rsidRDefault="00A01204" w:rsidP="00A01204">
            <w:pPr>
              <w:rPr>
                <w:szCs w:val="22"/>
                <w:lang w:eastAsia="en-GB"/>
              </w:rPr>
            </w:pPr>
            <w:r w:rsidRPr="0008241C">
              <w:rPr>
                <w:szCs w:val="22"/>
                <w:lang w:eastAsia="en-GB"/>
              </w:rPr>
              <w:t xml:space="preserve">Bonsucro </w:t>
            </w:r>
          </w:p>
        </w:tc>
        <w:tc>
          <w:tcPr>
            <w:tcW w:w="1134" w:type="dxa"/>
            <w:shd w:val="clear" w:color="auto" w:fill="auto"/>
            <w:noWrap/>
            <w:hideMark/>
          </w:tcPr>
          <w:p w14:paraId="43D9829D" w14:textId="77777777" w:rsidR="00A01204" w:rsidRPr="0008241C" w:rsidRDefault="00A01204" w:rsidP="00A01204">
            <w:pPr>
              <w:jc w:val="right"/>
              <w:rPr>
                <w:szCs w:val="22"/>
                <w:lang w:eastAsia="en-GB"/>
              </w:rPr>
            </w:pPr>
            <w:r w:rsidRPr="0008241C">
              <w:rPr>
                <w:szCs w:val="22"/>
                <w:lang w:eastAsia="en-GB"/>
              </w:rPr>
              <w:t>907,207</w:t>
            </w:r>
          </w:p>
        </w:tc>
        <w:tc>
          <w:tcPr>
            <w:tcW w:w="892" w:type="dxa"/>
            <w:shd w:val="clear" w:color="auto" w:fill="auto"/>
            <w:noWrap/>
            <w:hideMark/>
          </w:tcPr>
          <w:p w14:paraId="0A7496D5" w14:textId="77777777" w:rsidR="00A01204" w:rsidRPr="0008241C" w:rsidRDefault="00A01204" w:rsidP="00A01204">
            <w:pPr>
              <w:rPr>
                <w:szCs w:val="22"/>
                <w:lang w:eastAsia="en-GB"/>
              </w:rPr>
            </w:pPr>
            <w:r w:rsidRPr="0008241C">
              <w:rPr>
                <w:szCs w:val="22"/>
                <w:lang w:eastAsia="en-GB"/>
              </w:rPr>
              <w:t>Australia</w:t>
            </w:r>
          </w:p>
        </w:tc>
        <w:tc>
          <w:tcPr>
            <w:tcW w:w="567" w:type="dxa"/>
            <w:shd w:val="clear" w:color="auto" w:fill="auto"/>
            <w:noWrap/>
            <w:hideMark/>
          </w:tcPr>
          <w:p w14:paraId="35CB1C08" w14:textId="77777777" w:rsidR="00A01204" w:rsidRPr="0008241C" w:rsidRDefault="00A01204" w:rsidP="00A01204">
            <w:pPr>
              <w:rPr>
                <w:szCs w:val="22"/>
                <w:lang w:eastAsia="en-GB"/>
              </w:rPr>
            </w:pPr>
            <w:r w:rsidRPr="0008241C">
              <w:rPr>
                <w:szCs w:val="22"/>
                <w:lang w:eastAsia="en-GB"/>
              </w:rPr>
              <w:t>4.85</w:t>
            </w:r>
          </w:p>
        </w:tc>
        <w:tc>
          <w:tcPr>
            <w:tcW w:w="1134" w:type="dxa"/>
            <w:shd w:val="clear" w:color="auto" w:fill="auto"/>
            <w:noWrap/>
            <w:hideMark/>
          </w:tcPr>
          <w:p w14:paraId="4BFF30A7" w14:textId="77777777" w:rsidR="00A01204" w:rsidRPr="0008241C" w:rsidRDefault="00A01204" w:rsidP="00A01204">
            <w:pPr>
              <w:rPr>
                <w:szCs w:val="22"/>
                <w:lang w:eastAsia="en-GB"/>
              </w:rPr>
            </w:pPr>
          </w:p>
        </w:tc>
        <w:tc>
          <w:tcPr>
            <w:tcW w:w="646" w:type="dxa"/>
            <w:shd w:val="clear" w:color="auto" w:fill="auto"/>
            <w:noWrap/>
            <w:hideMark/>
          </w:tcPr>
          <w:p w14:paraId="17FA5707" w14:textId="77777777" w:rsidR="00A01204" w:rsidRPr="0008241C" w:rsidRDefault="00A01204" w:rsidP="00A01204">
            <w:pPr>
              <w:rPr>
                <w:szCs w:val="22"/>
                <w:lang w:eastAsia="en-GB"/>
              </w:rPr>
            </w:pPr>
          </w:p>
        </w:tc>
        <w:tc>
          <w:tcPr>
            <w:tcW w:w="779" w:type="dxa"/>
            <w:shd w:val="clear" w:color="auto" w:fill="auto"/>
            <w:noWrap/>
            <w:hideMark/>
          </w:tcPr>
          <w:p w14:paraId="79E971A5" w14:textId="77777777" w:rsidR="00A01204" w:rsidRPr="0008241C" w:rsidRDefault="00A01204" w:rsidP="00A01204">
            <w:pPr>
              <w:rPr>
                <w:szCs w:val="22"/>
                <w:lang w:eastAsia="en-GB"/>
              </w:rPr>
            </w:pPr>
          </w:p>
        </w:tc>
        <w:tc>
          <w:tcPr>
            <w:tcW w:w="708" w:type="dxa"/>
            <w:shd w:val="clear" w:color="auto" w:fill="auto"/>
            <w:noWrap/>
            <w:hideMark/>
          </w:tcPr>
          <w:p w14:paraId="0BB9B96F" w14:textId="77777777" w:rsidR="00A01204" w:rsidRPr="0008241C" w:rsidRDefault="00A01204" w:rsidP="00A01204">
            <w:pPr>
              <w:rPr>
                <w:szCs w:val="22"/>
                <w:lang w:eastAsia="en-GB"/>
              </w:rPr>
            </w:pPr>
          </w:p>
        </w:tc>
        <w:tc>
          <w:tcPr>
            <w:tcW w:w="1048" w:type="dxa"/>
            <w:shd w:val="clear" w:color="auto" w:fill="auto"/>
            <w:noWrap/>
            <w:hideMark/>
          </w:tcPr>
          <w:p w14:paraId="6F0B9FC7" w14:textId="77777777" w:rsidR="00A01204" w:rsidRPr="0008241C" w:rsidRDefault="00A01204" w:rsidP="00A01204">
            <w:pPr>
              <w:rPr>
                <w:szCs w:val="22"/>
                <w:lang w:eastAsia="en-GB"/>
              </w:rPr>
            </w:pPr>
          </w:p>
        </w:tc>
        <w:tc>
          <w:tcPr>
            <w:tcW w:w="653" w:type="dxa"/>
            <w:shd w:val="clear" w:color="auto" w:fill="auto"/>
            <w:noWrap/>
            <w:hideMark/>
          </w:tcPr>
          <w:p w14:paraId="2BFD87EF" w14:textId="77777777" w:rsidR="00A01204" w:rsidRPr="0008241C" w:rsidRDefault="00A01204" w:rsidP="00A01204">
            <w:pPr>
              <w:rPr>
                <w:szCs w:val="22"/>
                <w:lang w:eastAsia="en-GB"/>
              </w:rPr>
            </w:pPr>
          </w:p>
        </w:tc>
      </w:tr>
      <w:tr w:rsidR="00A01204" w:rsidRPr="0008241C" w14:paraId="51DB8861" w14:textId="77777777" w:rsidTr="00642B4F">
        <w:trPr>
          <w:trHeight w:val="260"/>
          <w:jc w:val="center"/>
        </w:trPr>
        <w:tc>
          <w:tcPr>
            <w:tcW w:w="1361" w:type="dxa"/>
            <w:shd w:val="clear" w:color="000000" w:fill="EEECE1"/>
            <w:noWrap/>
            <w:hideMark/>
          </w:tcPr>
          <w:p w14:paraId="244B921F" w14:textId="77777777" w:rsidR="00A01204" w:rsidRPr="0008241C" w:rsidRDefault="00A01204" w:rsidP="00A01204">
            <w:pPr>
              <w:rPr>
                <w:b/>
                <w:bCs/>
                <w:szCs w:val="22"/>
                <w:lang w:eastAsia="en-GB"/>
              </w:rPr>
            </w:pPr>
            <w:r w:rsidRPr="0008241C">
              <w:rPr>
                <w:b/>
                <w:bCs/>
                <w:szCs w:val="22"/>
                <w:lang w:eastAsia="en-GB"/>
              </w:rPr>
              <w:t>Tea</w:t>
            </w:r>
          </w:p>
        </w:tc>
        <w:tc>
          <w:tcPr>
            <w:tcW w:w="1134" w:type="dxa"/>
            <w:shd w:val="clear" w:color="000000" w:fill="EEECE1"/>
            <w:noWrap/>
          </w:tcPr>
          <w:p w14:paraId="02317E2A" w14:textId="77777777" w:rsidR="00A01204" w:rsidRPr="0008241C" w:rsidRDefault="00A01204" w:rsidP="00A01204">
            <w:pPr>
              <w:jc w:val="right"/>
              <w:rPr>
                <w:szCs w:val="22"/>
                <w:lang w:eastAsia="en-GB"/>
              </w:rPr>
            </w:pPr>
          </w:p>
        </w:tc>
        <w:tc>
          <w:tcPr>
            <w:tcW w:w="892" w:type="dxa"/>
            <w:shd w:val="clear" w:color="000000" w:fill="EEECE1"/>
            <w:noWrap/>
          </w:tcPr>
          <w:p w14:paraId="3FC1CF00" w14:textId="77777777" w:rsidR="00A01204" w:rsidRPr="0008241C" w:rsidRDefault="00A01204" w:rsidP="00A01204">
            <w:pPr>
              <w:rPr>
                <w:szCs w:val="22"/>
                <w:lang w:eastAsia="en-GB"/>
              </w:rPr>
            </w:pPr>
          </w:p>
        </w:tc>
        <w:tc>
          <w:tcPr>
            <w:tcW w:w="567" w:type="dxa"/>
            <w:shd w:val="clear" w:color="000000" w:fill="EEECE1"/>
            <w:noWrap/>
          </w:tcPr>
          <w:p w14:paraId="092F0042" w14:textId="77777777" w:rsidR="00A01204" w:rsidRPr="0008241C" w:rsidRDefault="00A01204" w:rsidP="00A01204">
            <w:pPr>
              <w:rPr>
                <w:szCs w:val="22"/>
                <w:lang w:eastAsia="en-GB"/>
              </w:rPr>
            </w:pPr>
          </w:p>
        </w:tc>
        <w:tc>
          <w:tcPr>
            <w:tcW w:w="1134" w:type="dxa"/>
            <w:shd w:val="clear" w:color="000000" w:fill="EEECE1"/>
            <w:noWrap/>
          </w:tcPr>
          <w:p w14:paraId="6B299281" w14:textId="77777777" w:rsidR="00A01204" w:rsidRPr="0008241C" w:rsidRDefault="00A01204" w:rsidP="00A01204">
            <w:pPr>
              <w:rPr>
                <w:szCs w:val="22"/>
                <w:lang w:eastAsia="en-GB"/>
              </w:rPr>
            </w:pPr>
          </w:p>
        </w:tc>
        <w:tc>
          <w:tcPr>
            <w:tcW w:w="646" w:type="dxa"/>
            <w:shd w:val="clear" w:color="000000" w:fill="EEECE1"/>
            <w:noWrap/>
          </w:tcPr>
          <w:p w14:paraId="34E65759" w14:textId="77777777" w:rsidR="00A01204" w:rsidRPr="0008241C" w:rsidRDefault="00A01204" w:rsidP="00A01204">
            <w:pPr>
              <w:rPr>
                <w:szCs w:val="22"/>
                <w:lang w:eastAsia="en-GB"/>
              </w:rPr>
            </w:pPr>
          </w:p>
        </w:tc>
        <w:tc>
          <w:tcPr>
            <w:tcW w:w="779" w:type="dxa"/>
            <w:shd w:val="clear" w:color="000000" w:fill="EEECE1"/>
            <w:noWrap/>
          </w:tcPr>
          <w:p w14:paraId="03B1CE2C" w14:textId="77777777" w:rsidR="00A01204" w:rsidRPr="0008241C" w:rsidRDefault="00A01204" w:rsidP="00A01204">
            <w:pPr>
              <w:rPr>
                <w:szCs w:val="22"/>
                <w:lang w:eastAsia="en-GB"/>
              </w:rPr>
            </w:pPr>
          </w:p>
        </w:tc>
        <w:tc>
          <w:tcPr>
            <w:tcW w:w="708" w:type="dxa"/>
            <w:shd w:val="clear" w:color="000000" w:fill="EEECE1"/>
            <w:noWrap/>
          </w:tcPr>
          <w:p w14:paraId="573F237B" w14:textId="77777777" w:rsidR="00A01204" w:rsidRPr="0008241C" w:rsidRDefault="00A01204" w:rsidP="00A01204">
            <w:pPr>
              <w:rPr>
                <w:szCs w:val="22"/>
                <w:lang w:eastAsia="en-GB"/>
              </w:rPr>
            </w:pPr>
          </w:p>
        </w:tc>
        <w:tc>
          <w:tcPr>
            <w:tcW w:w="1048" w:type="dxa"/>
            <w:shd w:val="clear" w:color="000000" w:fill="EEECE1"/>
            <w:noWrap/>
          </w:tcPr>
          <w:p w14:paraId="2C411A0C" w14:textId="77777777" w:rsidR="00A01204" w:rsidRPr="0008241C" w:rsidRDefault="00A01204" w:rsidP="00A01204">
            <w:pPr>
              <w:rPr>
                <w:szCs w:val="22"/>
                <w:lang w:eastAsia="en-GB"/>
              </w:rPr>
            </w:pPr>
          </w:p>
        </w:tc>
        <w:tc>
          <w:tcPr>
            <w:tcW w:w="653" w:type="dxa"/>
            <w:shd w:val="clear" w:color="000000" w:fill="EEECE1"/>
            <w:noWrap/>
          </w:tcPr>
          <w:p w14:paraId="58911B92" w14:textId="77777777" w:rsidR="00A01204" w:rsidRPr="0008241C" w:rsidRDefault="00A01204" w:rsidP="00A01204">
            <w:pPr>
              <w:rPr>
                <w:szCs w:val="22"/>
                <w:lang w:eastAsia="en-GB"/>
              </w:rPr>
            </w:pPr>
          </w:p>
        </w:tc>
      </w:tr>
      <w:tr w:rsidR="00A01204" w:rsidRPr="0008241C" w14:paraId="2C2171FE" w14:textId="77777777" w:rsidTr="00642B4F">
        <w:trPr>
          <w:trHeight w:val="260"/>
          <w:jc w:val="center"/>
        </w:trPr>
        <w:tc>
          <w:tcPr>
            <w:tcW w:w="1361" w:type="dxa"/>
            <w:shd w:val="clear" w:color="auto" w:fill="auto"/>
            <w:noWrap/>
            <w:hideMark/>
          </w:tcPr>
          <w:p w14:paraId="6E0BD0FF" w14:textId="77777777" w:rsidR="00A01204" w:rsidRPr="0008241C" w:rsidRDefault="00A01204" w:rsidP="00A01204">
            <w:pPr>
              <w:rPr>
                <w:szCs w:val="22"/>
                <w:lang w:eastAsia="en-GB"/>
              </w:rPr>
            </w:pPr>
            <w:r w:rsidRPr="0008241C">
              <w:rPr>
                <w:szCs w:val="22"/>
                <w:lang w:eastAsia="en-GB"/>
              </w:rPr>
              <w:t>Fairtrade</w:t>
            </w:r>
          </w:p>
        </w:tc>
        <w:tc>
          <w:tcPr>
            <w:tcW w:w="1134" w:type="dxa"/>
            <w:shd w:val="clear" w:color="auto" w:fill="auto"/>
            <w:noWrap/>
            <w:hideMark/>
          </w:tcPr>
          <w:p w14:paraId="565DA5B8" w14:textId="77777777" w:rsidR="00A01204" w:rsidRPr="0008241C" w:rsidRDefault="00A01204" w:rsidP="00A01204">
            <w:pPr>
              <w:jc w:val="right"/>
              <w:rPr>
                <w:szCs w:val="22"/>
                <w:lang w:eastAsia="en-GB"/>
              </w:rPr>
            </w:pPr>
            <w:r w:rsidRPr="0008241C">
              <w:rPr>
                <w:szCs w:val="22"/>
                <w:lang w:eastAsia="en-GB"/>
              </w:rPr>
              <w:t>122,126</w:t>
            </w:r>
          </w:p>
        </w:tc>
        <w:tc>
          <w:tcPr>
            <w:tcW w:w="892" w:type="dxa"/>
            <w:shd w:val="clear" w:color="auto" w:fill="auto"/>
            <w:noWrap/>
            <w:hideMark/>
          </w:tcPr>
          <w:p w14:paraId="61AB7103" w14:textId="77777777" w:rsidR="00A01204" w:rsidRPr="0008241C" w:rsidRDefault="00A01204" w:rsidP="00A01204">
            <w:pPr>
              <w:jc w:val="right"/>
              <w:rPr>
                <w:szCs w:val="22"/>
                <w:lang w:eastAsia="en-GB"/>
              </w:rPr>
            </w:pPr>
          </w:p>
        </w:tc>
        <w:tc>
          <w:tcPr>
            <w:tcW w:w="567" w:type="dxa"/>
            <w:shd w:val="clear" w:color="auto" w:fill="auto"/>
            <w:noWrap/>
            <w:hideMark/>
          </w:tcPr>
          <w:p w14:paraId="091B72E2" w14:textId="77777777" w:rsidR="00A01204" w:rsidRPr="0008241C" w:rsidRDefault="00A01204" w:rsidP="00A01204">
            <w:pPr>
              <w:rPr>
                <w:szCs w:val="22"/>
                <w:lang w:eastAsia="en-GB"/>
              </w:rPr>
            </w:pPr>
          </w:p>
        </w:tc>
        <w:tc>
          <w:tcPr>
            <w:tcW w:w="1134" w:type="dxa"/>
            <w:shd w:val="clear" w:color="auto" w:fill="auto"/>
            <w:noWrap/>
            <w:hideMark/>
          </w:tcPr>
          <w:p w14:paraId="7D130610" w14:textId="77777777" w:rsidR="00A01204" w:rsidRPr="0008241C" w:rsidRDefault="00A01204" w:rsidP="00A01204">
            <w:pPr>
              <w:rPr>
                <w:szCs w:val="22"/>
                <w:lang w:eastAsia="en-GB"/>
              </w:rPr>
            </w:pPr>
          </w:p>
        </w:tc>
        <w:tc>
          <w:tcPr>
            <w:tcW w:w="646" w:type="dxa"/>
            <w:shd w:val="clear" w:color="auto" w:fill="auto"/>
            <w:noWrap/>
            <w:hideMark/>
          </w:tcPr>
          <w:p w14:paraId="5DDC9C55" w14:textId="77777777" w:rsidR="00A01204" w:rsidRPr="0008241C" w:rsidRDefault="00A01204" w:rsidP="00A01204">
            <w:pPr>
              <w:rPr>
                <w:szCs w:val="22"/>
                <w:lang w:eastAsia="en-GB"/>
              </w:rPr>
            </w:pPr>
          </w:p>
        </w:tc>
        <w:tc>
          <w:tcPr>
            <w:tcW w:w="779" w:type="dxa"/>
            <w:shd w:val="clear" w:color="auto" w:fill="auto"/>
            <w:noWrap/>
            <w:hideMark/>
          </w:tcPr>
          <w:p w14:paraId="736640EB"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34D5619F" w14:textId="77777777" w:rsidR="00A01204" w:rsidRPr="0008241C" w:rsidRDefault="00A01204" w:rsidP="00A01204">
            <w:pPr>
              <w:rPr>
                <w:szCs w:val="22"/>
                <w:lang w:eastAsia="en-GB"/>
              </w:rPr>
            </w:pPr>
            <w:r w:rsidRPr="0008241C">
              <w:rPr>
                <w:szCs w:val="22"/>
                <w:lang w:eastAsia="en-GB"/>
              </w:rPr>
              <w:t>1.85</w:t>
            </w:r>
          </w:p>
        </w:tc>
        <w:tc>
          <w:tcPr>
            <w:tcW w:w="1048" w:type="dxa"/>
            <w:shd w:val="clear" w:color="auto" w:fill="auto"/>
            <w:noWrap/>
            <w:hideMark/>
          </w:tcPr>
          <w:p w14:paraId="790EDA1D"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49D28412" w14:textId="77777777" w:rsidR="00A01204" w:rsidRPr="0008241C" w:rsidRDefault="00A01204" w:rsidP="00A01204">
            <w:pPr>
              <w:rPr>
                <w:szCs w:val="22"/>
                <w:lang w:eastAsia="en-GB"/>
              </w:rPr>
            </w:pPr>
            <w:r w:rsidRPr="0008241C">
              <w:rPr>
                <w:szCs w:val="22"/>
                <w:lang w:eastAsia="en-GB"/>
              </w:rPr>
              <w:t>14.62</w:t>
            </w:r>
          </w:p>
        </w:tc>
      </w:tr>
      <w:tr w:rsidR="00A01204" w:rsidRPr="0008241C" w14:paraId="18E50D45" w14:textId="77777777" w:rsidTr="00642B4F">
        <w:trPr>
          <w:trHeight w:val="260"/>
          <w:jc w:val="center"/>
        </w:trPr>
        <w:tc>
          <w:tcPr>
            <w:tcW w:w="1361" w:type="dxa"/>
            <w:shd w:val="clear" w:color="auto" w:fill="auto"/>
            <w:noWrap/>
            <w:hideMark/>
          </w:tcPr>
          <w:p w14:paraId="1A1EF3BE" w14:textId="77777777" w:rsidR="00A01204" w:rsidRPr="0008241C" w:rsidRDefault="00A01204" w:rsidP="00A01204">
            <w:pPr>
              <w:rPr>
                <w:szCs w:val="22"/>
                <w:lang w:eastAsia="en-GB"/>
              </w:rPr>
            </w:pPr>
          </w:p>
        </w:tc>
        <w:tc>
          <w:tcPr>
            <w:tcW w:w="1134" w:type="dxa"/>
            <w:shd w:val="clear" w:color="auto" w:fill="auto"/>
            <w:noWrap/>
            <w:hideMark/>
          </w:tcPr>
          <w:p w14:paraId="30798B07" w14:textId="77777777" w:rsidR="00A01204" w:rsidRPr="0008241C" w:rsidRDefault="00A01204" w:rsidP="00A01204">
            <w:pPr>
              <w:rPr>
                <w:szCs w:val="22"/>
                <w:lang w:eastAsia="en-GB"/>
              </w:rPr>
            </w:pPr>
          </w:p>
        </w:tc>
        <w:tc>
          <w:tcPr>
            <w:tcW w:w="892" w:type="dxa"/>
            <w:shd w:val="clear" w:color="auto" w:fill="auto"/>
            <w:noWrap/>
            <w:hideMark/>
          </w:tcPr>
          <w:p w14:paraId="41D75E90" w14:textId="77777777" w:rsidR="00A01204" w:rsidRPr="0008241C" w:rsidRDefault="00A01204" w:rsidP="00A01204">
            <w:pPr>
              <w:jc w:val="right"/>
              <w:rPr>
                <w:szCs w:val="22"/>
                <w:lang w:eastAsia="en-GB"/>
              </w:rPr>
            </w:pPr>
          </w:p>
        </w:tc>
        <w:tc>
          <w:tcPr>
            <w:tcW w:w="567" w:type="dxa"/>
            <w:shd w:val="clear" w:color="auto" w:fill="auto"/>
            <w:noWrap/>
            <w:hideMark/>
          </w:tcPr>
          <w:p w14:paraId="7E539E0A" w14:textId="77777777" w:rsidR="00A01204" w:rsidRPr="0008241C" w:rsidRDefault="00A01204" w:rsidP="00A01204">
            <w:pPr>
              <w:rPr>
                <w:szCs w:val="22"/>
                <w:lang w:eastAsia="en-GB"/>
              </w:rPr>
            </w:pPr>
          </w:p>
        </w:tc>
        <w:tc>
          <w:tcPr>
            <w:tcW w:w="1134" w:type="dxa"/>
            <w:shd w:val="clear" w:color="auto" w:fill="auto"/>
            <w:noWrap/>
            <w:hideMark/>
          </w:tcPr>
          <w:p w14:paraId="68E2DCC4" w14:textId="77777777" w:rsidR="00A01204" w:rsidRPr="0008241C" w:rsidRDefault="00A01204" w:rsidP="00A01204">
            <w:pPr>
              <w:rPr>
                <w:szCs w:val="22"/>
                <w:lang w:eastAsia="en-GB"/>
              </w:rPr>
            </w:pPr>
          </w:p>
        </w:tc>
        <w:tc>
          <w:tcPr>
            <w:tcW w:w="646" w:type="dxa"/>
            <w:shd w:val="clear" w:color="auto" w:fill="auto"/>
            <w:noWrap/>
            <w:hideMark/>
          </w:tcPr>
          <w:p w14:paraId="623C4436" w14:textId="77777777" w:rsidR="00A01204" w:rsidRPr="0008241C" w:rsidRDefault="00A01204" w:rsidP="00A01204">
            <w:pPr>
              <w:rPr>
                <w:szCs w:val="22"/>
                <w:lang w:eastAsia="en-GB"/>
              </w:rPr>
            </w:pPr>
          </w:p>
        </w:tc>
        <w:tc>
          <w:tcPr>
            <w:tcW w:w="779" w:type="dxa"/>
            <w:shd w:val="clear" w:color="auto" w:fill="auto"/>
            <w:noWrap/>
            <w:hideMark/>
          </w:tcPr>
          <w:p w14:paraId="3D11B2DE" w14:textId="77777777" w:rsidR="00A01204" w:rsidRPr="0008241C" w:rsidRDefault="00A01204" w:rsidP="00A01204">
            <w:pPr>
              <w:rPr>
                <w:szCs w:val="22"/>
                <w:lang w:eastAsia="en-GB"/>
              </w:rPr>
            </w:pPr>
          </w:p>
        </w:tc>
        <w:tc>
          <w:tcPr>
            <w:tcW w:w="708" w:type="dxa"/>
            <w:shd w:val="clear" w:color="auto" w:fill="auto"/>
            <w:noWrap/>
            <w:hideMark/>
          </w:tcPr>
          <w:p w14:paraId="6B07D406" w14:textId="77777777" w:rsidR="00A01204" w:rsidRPr="0008241C" w:rsidRDefault="00A01204" w:rsidP="00A01204">
            <w:pPr>
              <w:rPr>
                <w:szCs w:val="22"/>
                <w:lang w:eastAsia="en-GB"/>
              </w:rPr>
            </w:pPr>
          </w:p>
        </w:tc>
        <w:tc>
          <w:tcPr>
            <w:tcW w:w="1048" w:type="dxa"/>
            <w:shd w:val="clear" w:color="auto" w:fill="auto"/>
            <w:noWrap/>
            <w:hideMark/>
          </w:tcPr>
          <w:p w14:paraId="265DE12B" w14:textId="77777777" w:rsidR="00A01204" w:rsidRPr="0008241C" w:rsidRDefault="00A01204" w:rsidP="00A01204">
            <w:pPr>
              <w:rPr>
                <w:szCs w:val="22"/>
                <w:lang w:eastAsia="en-GB"/>
              </w:rPr>
            </w:pPr>
            <w:r w:rsidRPr="0008241C">
              <w:rPr>
                <w:szCs w:val="22"/>
                <w:lang w:eastAsia="en-GB"/>
              </w:rPr>
              <w:t xml:space="preserve">Sri </w:t>
            </w:r>
            <w:r w:rsidRPr="0008241C">
              <w:rPr>
                <w:noProof/>
                <w:szCs w:val="22"/>
                <w:lang w:eastAsia="en-GB"/>
              </w:rPr>
              <w:t>lanka</w:t>
            </w:r>
          </w:p>
        </w:tc>
        <w:tc>
          <w:tcPr>
            <w:tcW w:w="653" w:type="dxa"/>
            <w:shd w:val="clear" w:color="auto" w:fill="auto"/>
            <w:noWrap/>
            <w:hideMark/>
          </w:tcPr>
          <w:p w14:paraId="7A93F32D" w14:textId="77777777" w:rsidR="00A01204" w:rsidRPr="0008241C" w:rsidRDefault="00A01204" w:rsidP="00A01204">
            <w:pPr>
              <w:rPr>
                <w:szCs w:val="22"/>
                <w:lang w:eastAsia="en-GB"/>
              </w:rPr>
            </w:pPr>
            <w:r w:rsidRPr="0008241C">
              <w:rPr>
                <w:szCs w:val="22"/>
                <w:lang w:eastAsia="en-GB"/>
              </w:rPr>
              <w:t>5.06</w:t>
            </w:r>
          </w:p>
        </w:tc>
      </w:tr>
      <w:tr w:rsidR="00A01204" w:rsidRPr="0008241C" w14:paraId="0412B0C4" w14:textId="77777777" w:rsidTr="00642B4F">
        <w:trPr>
          <w:trHeight w:val="260"/>
          <w:jc w:val="center"/>
        </w:trPr>
        <w:tc>
          <w:tcPr>
            <w:tcW w:w="1361" w:type="dxa"/>
            <w:shd w:val="clear" w:color="auto" w:fill="auto"/>
            <w:noWrap/>
            <w:hideMark/>
          </w:tcPr>
          <w:p w14:paraId="263AD6BA" w14:textId="77777777" w:rsidR="00A01204" w:rsidRPr="0008241C" w:rsidRDefault="00A01204" w:rsidP="00A01204">
            <w:pPr>
              <w:rPr>
                <w:szCs w:val="22"/>
                <w:lang w:eastAsia="en-GB"/>
              </w:rPr>
            </w:pPr>
            <w:r w:rsidRPr="0008241C">
              <w:rPr>
                <w:szCs w:val="22"/>
                <w:lang w:eastAsia="en-GB"/>
              </w:rPr>
              <w:t xml:space="preserve">Organic </w:t>
            </w:r>
          </w:p>
        </w:tc>
        <w:tc>
          <w:tcPr>
            <w:tcW w:w="1134" w:type="dxa"/>
            <w:shd w:val="clear" w:color="auto" w:fill="auto"/>
            <w:noWrap/>
            <w:hideMark/>
          </w:tcPr>
          <w:p w14:paraId="3A4C5C10" w14:textId="77777777" w:rsidR="00A01204" w:rsidRPr="0008241C" w:rsidRDefault="00A01204" w:rsidP="00A01204">
            <w:pPr>
              <w:jc w:val="right"/>
              <w:rPr>
                <w:szCs w:val="22"/>
                <w:lang w:eastAsia="en-GB"/>
              </w:rPr>
            </w:pPr>
            <w:r w:rsidRPr="0008241C">
              <w:rPr>
                <w:szCs w:val="22"/>
                <w:lang w:eastAsia="en-GB"/>
              </w:rPr>
              <w:t>74,815</w:t>
            </w:r>
          </w:p>
        </w:tc>
        <w:tc>
          <w:tcPr>
            <w:tcW w:w="892" w:type="dxa"/>
            <w:shd w:val="clear" w:color="auto" w:fill="auto"/>
            <w:noWrap/>
            <w:hideMark/>
          </w:tcPr>
          <w:p w14:paraId="1E749806" w14:textId="77777777" w:rsidR="00A01204" w:rsidRPr="0008241C" w:rsidRDefault="00A01204" w:rsidP="00A01204">
            <w:pPr>
              <w:jc w:val="right"/>
              <w:rPr>
                <w:szCs w:val="22"/>
                <w:lang w:eastAsia="en-GB"/>
              </w:rPr>
            </w:pPr>
          </w:p>
        </w:tc>
        <w:tc>
          <w:tcPr>
            <w:tcW w:w="567" w:type="dxa"/>
            <w:shd w:val="clear" w:color="auto" w:fill="auto"/>
            <w:noWrap/>
            <w:hideMark/>
          </w:tcPr>
          <w:p w14:paraId="79F8D938" w14:textId="77777777" w:rsidR="00A01204" w:rsidRPr="0008241C" w:rsidRDefault="00A01204" w:rsidP="00A01204">
            <w:pPr>
              <w:rPr>
                <w:szCs w:val="22"/>
                <w:lang w:eastAsia="en-GB"/>
              </w:rPr>
            </w:pPr>
          </w:p>
        </w:tc>
        <w:tc>
          <w:tcPr>
            <w:tcW w:w="1134" w:type="dxa"/>
            <w:shd w:val="clear" w:color="auto" w:fill="auto"/>
            <w:noWrap/>
            <w:hideMark/>
          </w:tcPr>
          <w:p w14:paraId="5AB23EA4"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0319F8D1" w14:textId="77777777" w:rsidR="00A01204" w:rsidRPr="0008241C" w:rsidRDefault="00A01204" w:rsidP="00A01204">
            <w:pPr>
              <w:rPr>
                <w:szCs w:val="22"/>
                <w:lang w:eastAsia="en-GB"/>
              </w:rPr>
            </w:pPr>
            <w:r w:rsidRPr="0008241C">
              <w:rPr>
                <w:szCs w:val="22"/>
                <w:lang w:eastAsia="en-GB"/>
              </w:rPr>
              <w:t>4.48</w:t>
            </w:r>
          </w:p>
        </w:tc>
        <w:tc>
          <w:tcPr>
            <w:tcW w:w="779" w:type="dxa"/>
            <w:shd w:val="clear" w:color="auto" w:fill="auto"/>
            <w:noWrap/>
            <w:hideMark/>
          </w:tcPr>
          <w:p w14:paraId="166B183C"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258D7304" w14:textId="77777777" w:rsidR="00A01204" w:rsidRPr="0008241C" w:rsidRDefault="00A01204" w:rsidP="00A01204">
            <w:pPr>
              <w:rPr>
                <w:szCs w:val="22"/>
                <w:lang w:eastAsia="en-GB"/>
              </w:rPr>
            </w:pPr>
            <w:r w:rsidRPr="0008241C">
              <w:rPr>
                <w:szCs w:val="22"/>
                <w:lang w:eastAsia="en-GB"/>
              </w:rPr>
              <w:t>53.60</w:t>
            </w:r>
          </w:p>
        </w:tc>
        <w:tc>
          <w:tcPr>
            <w:tcW w:w="1048" w:type="dxa"/>
            <w:shd w:val="clear" w:color="auto" w:fill="auto"/>
            <w:noWrap/>
            <w:hideMark/>
          </w:tcPr>
          <w:p w14:paraId="3E823A4B" w14:textId="77777777" w:rsidR="00A01204" w:rsidRPr="0008241C" w:rsidRDefault="00A01204" w:rsidP="00A01204">
            <w:pPr>
              <w:rPr>
                <w:szCs w:val="22"/>
                <w:lang w:eastAsia="en-GB"/>
              </w:rPr>
            </w:pPr>
            <w:r w:rsidRPr="0008241C">
              <w:rPr>
                <w:szCs w:val="22"/>
                <w:lang w:eastAsia="en-GB"/>
              </w:rPr>
              <w:t>Bangladesh</w:t>
            </w:r>
          </w:p>
        </w:tc>
        <w:tc>
          <w:tcPr>
            <w:tcW w:w="653" w:type="dxa"/>
            <w:shd w:val="clear" w:color="auto" w:fill="auto"/>
            <w:noWrap/>
            <w:hideMark/>
          </w:tcPr>
          <w:p w14:paraId="250320EB" w14:textId="77777777" w:rsidR="00A01204" w:rsidRPr="0008241C" w:rsidRDefault="00A01204" w:rsidP="00A01204">
            <w:pPr>
              <w:rPr>
                <w:szCs w:val="22"/>
                <w:lang w:eastAsia="en-GB"/>
              </w:rPr>
            </w:pPr>
            <w:r w:rsidRPr="0008241C">
              <w:rPr>
                <w:szCs w:val="22"/>
                <w:lang w:eastAsia="en-GB"/>
              </w:rPr>
              <w:t>0.67</w:t>
            </w:r>
          </w:p>
        </w:tc>
      </w:tr>
      <w:tr w:rsidR="00A01204" w:rsidRPr="0008241C" w14:paraId="517BB4B2" w14:textId="77777777" w:rsidTr="00642B4F">
        <w:trPr>
          <w:trHeight w:val="260"/>
          <w:jc w:val="center"/>
        </w:trPr>
        <w:tc>
          <w:tcPr>
            <w:tcW w:w="1361" w:type="dxa"/>
            <w:shd w:val="clear" w:color="auto" w:fill="auto"/>
            <w:noWrap/>
            <w:hideMark/>
          </w:tcPr>
          <w:p w14:paraId="5C13F710" w14:textId="77777777" w:rsidR="00A01204" w:rsidRPr="0008241C" w:rsidRDefault="00A01204" w:rsidP="00A01204">
            <w:pPr>
              <w:rPr>
                <w:szCs w:val="22"/>
                <w:lang w:eastAsia="en-GB"/>
              </w:rPr>
            </w:pPr>
          </w:p>
        </w:tc>
        <w:tc>
          <w:tcPr>
            <w:tcW w:w="1134" w:type="dxa"/>
            <w:shd w:val="clear" w:color="auto" w:fill="auto"/>
            <w:noWrap/>
            <w:hideMark/>
          </w:tcPr>
          <w:p w14:paraId="04FA12EF" w14:textId="77777777" w:rsidR="00A01204" w:rsidRPr="0008241C" w:rsidRDefault="00A01204" w:rsidP="00A01204">
            <w:pPr>
              <w:rPr>
                <w:szCs w:val="22"/>
                <w:lang w:eastAsia="en-GB"/>
              </w:rPr>
            </w:pPr>
          </w:p>
        </w:tc>
        <w:tc>
          <w:tcPr>
            <w:tcW w:w="892" w:type="dxa"/>
            <w:shd w:val="clear" w:color="auto" w:fill="auto"/>
            <w:noWrap/>
            <w:hideMark/>
          </w:tcPr>
          <w:p w14:paraId="08B50071" w14:textId="77777777" w:rsidR="00A01204" w:rsidRPr="0008241C" w:rsidRDefault="00A01204" w:rsidP="00A01204">
            <w:pPr>
              <w:jc w:val="right"/>
              <w:rPr>
                <w:szCs w:val="22"/>
                <w:lang w:eastAsia="en-GB"/>
              </w:rPr>
            </w:pPr>
          </w:p>
        </w:tc>
        <w:tc>
          <w:tcPr>
            <w:tcW w:w="567" w:type="dxa"/>
            <w:shd w:val="clear" w:color="auto" w:fill="auto"/>
            <w:noWrap/>
            <w:hideMark/>
          </w:tcPr>
          <w:p w14:paraId="22DEA992" w14:textId="77777777" w:rsidR="00A01204" w:rsidRPr="0008241C" w:rsidRDefault="00A01204" w:rsidP="00A01204">
            <w:pPr>
              <w:rPr>
                <w:szCs w:val="22"/>
                <w:lang w:eastAsia="en-GB"/>
              </w:rPr>
            </w:pPr>
          </w:p>
        </w:tc>
        <w:tc>
          <w:tcPr>
            <w:tcW w:w="1134" w:type="dxa"/>
            <w:shd w:val="clear" w:color="auto" w:fill="auto"/>
            <w:noWrap/>
            <w:hideMark/>
          </w:tcPr>
          <w:p w14:paraId="531C1A8F" w14:textId="77777777" w:rsidR="00A01204" w:rsidRPr="0008241C" w:rsidRDefault="00A01204" w:rsidP="00A01204">
            <w:pPr>
              <w:rPr>
                <w:szCs w:val="22"/>
                <w:lang w:eastAsia="en-GB"/>
              </w:rPr>
            </w:pPr>
            <w:r w:rsidRPr="0008241C">
              <w:rPr>
                <w:szCs w:val="22"/>
                <w:lang w:eastAsia="en-GB"/>
              </w:rPr>
              <w:t>Lao P.D.R</w:t>
            </w:r>
          </w:p>
        </w:tc>
        <w:tc>
          <w:tcPr>
            <w:tcW w:w="646" w:type="dxa"/>
            <w:shd w:val="clear" w:color="auto" w:fill="auto"/>
            <w:noWrap/>
            <w:hideMark/>
          </w:tcPr>
          <w:p w14:paraId="7833B597" w14:textId="77777777" w:rsidR="00A01204" w:rsidRPr="0008241C" w:rsidRDefault="00A01204" w:rsidP="00A01204">
            <w:pPr>
              <w:rPr>
                <w:szCs w:val="22"/>
                <w:lang w:eastAsia="en-GB"/>
              </w:rPr>
            </w:pPr>
            <w:r w:rsidRPr="0008241C">
              <w:rPr>
                <w:szCs w:val="22"/>
                <w:lang w:eastAsia="en-GB"/>
              </w:rPr>
              <w:t>0.33</w:t>
            </w:r>
          </w:p>
        </w:tc>
        <w:tc>
          <w:tcPr>
            <w:tcW w:w="779" w:type="dxa"/>
            <w:shd w:val="clear" w:color="auto" w:fill="auto"/>
            <w:noWrap/>
            <w:hideMark/>
          </w:tcPr>
          <w:p w14:paraId="72CA534B" w14:textId="77777777" w:rsidR="00A01204" w:rsidRPr="0008241C" w:rsidRDefault="00A01204" w:rsidP="00A01204">
            <w:pPr>
              <w:rPr>
                <w:szCs w:val="22"/>
                <w:lang w:eastAsia="en-GB"/>
              </w:rPr>
            </w:pPr>
            <w:r w:rsidRPr="0008241C">
              <w:rPr>
                <w:szCs w:val="22"/>
                <w:lang w:eastAsia="en-GB"/>
              </w:rPr>
              <w:t>Japan</w:t>
            </w:r>
          </w:p>
        </w:tc>
        <w:tc>
          <w:tcPr>
            <w:tcW w:w="708" w:type="dxa"/>
            <w:shd w:val="clear" w:color="auto" w:fill="auto"/>
            <w:noWrap/>
            <w:hideMark/>
          </w:tcPr>
          <w:p w14:paraId="56EA64BF" w14:textId="77777777" w:rsidR="00A01204" w:rsidRPr="0008241C" w:rsidRDefault="00A01204" w:rsidP="00A01204">
            <w:pPr>
              <w:rPr>
                <w:szCs w:val="22"/>
                <w:lang w:eastAsia="en-GB"/>
              </w:rPr>
            </w:pPr>
            <w:r w:rsidRPr="0008241C">
              <w:rPr>
                <w:szCs w:val="22"/>
                <w:lang w:eastAsia="en-GB"/>
              </w:rPr>
              <w:t>2.27</w:t>
            </w:r>
          </w:p>
        </w:tc>
        <w:tc>
          <w:tcPr>
            <w:tcW w:w="1048" w:type="dxa"/>
            <w:shd w:val="clear" w:color="auto" w:fill="auto"/>
            <w:noWrap/>
            <w:hideMark/>
          </w:tcPr>
          <w:p w14:paraId="7927E101"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09EFD99B" w14:textId="77777777" w:rsidR="00A01204" w:rsidRPr="0008241C" w:rsidRDefault="00A01204" w:rsidP="00A01204">
            <w:pPr>
              <w:rPr>
                <w:szCs w:val="22"/>
                <w:lang w:eastAsia="en-GB"/>
              </w:rPr>
            </w:pPr>
            <w:r w:rsidRPr="0008241C">
              <w:rPr>
                <w:szCs w:val="22"/>
                <w:lang w:eastAsia="en-GB"/>
              </w:rPr>
              <w:t>18.91</w:t>
            </w:r>
          </w:p>
        </w:tc>
      </w:tr>
      <w:tr w:rsidR="00A01204" w:rsidRPr="0008241C" w14:paraId="13527521" w14:textId="77777777" w:rsidTr="00642B4F">
        <w:trPr>
          <w:trHeight w:val="260"/>
          <w:jc w:val="center"/>
        </w:trPr>
        <w:tc>
          <w:tcPr>
            <w:tcW w:w="1361" w:type="dxa"/>
            <w:shd w:val="clear" w:color="auto" w:fill="auto"/>
            <w:noWrap/>
            <w:hideMark/>
          </w:tcPr>
          <w:p w14:paraId="11D00302" w14:textId="77777777" w:rsidR="00A01204" w:rsidRPr="0008241C" w:rsidRDefault="00A01204" w:rsidP="00A01204">
            <w:pPr>
              <w:rPr>
                <w:szCs w:val="22"/>
                <w:lang w:eastAsia="en-GB"/>
              </w:rPr>
            </w:pPr>
          </w:p>
        </w:tc>
        <w:tc>
          <w:tcPr>
            <w:tcW w:w="1134" w:type="dxa"/>
            <w:shd w:val="clear" w:color="auto" w:fill="auto"/>
            <w:noWrap/>
            <w:hideMark/>
          </w:tcPr>
          <w:p w14:paraId="74101E3E" w14:textId="77777777" w:rsidR="00A01204" w:rsidRPr="0008241C" w:rsidRDefault="00A01204" w:rsidP="00A01204">
            <w:pPr>
              <w:rPr>
                <w:szCs w:val="22"/>
                <w:lang w:eastAsia="en-GB"/>
              </w:rPr>
            </w:pPr>
          </w:p>
        </w:tc>
        <w:tc>
          <w:tcPr>
            <w:tcW w:w="892" w:type="dxa"/>
            <w:shd w:val="clear" w:color="auto" w:fill="auto"/>
            <w:noWrap/>
            <w:hideMark/>
          </w:tcPr>
          <w:p w14:paraId="29652B68" w14:textId="77777777" w:rsidR="00A01204" w:rsidRPr="0008241C" w:rsidRDefault="00A01204" w:rsidP="00A01204">
            <w:pPr>
              <w:jc w:val="right"/>
              <w:rPr>
                <w:szCs w:val="22"/>
                <w:lang w:eastAsia="en-GB"/>
              </w:rPr>
            </w:pPr>
          </w:p>
        </w:tc>
        <w:tc>
          <w:tcPr>
            <w:tcW w:w="567" w:type="dxa"/>
            <w:shd w:val="clear" w:color="auto" w:fill="auto"/>
            <w:noWrap/>
            <w:hideMark/>
          </w:tcPr>
          <w:p w14:paraId="293F0A6D" w14:textId="77777777" w:rsidR="00A01204" w:rsidRPr="0008241C" w:rsidRDefault="00A01204" w:rsidP="00A01204">
            <w:pPr>
              <w:rPr>
                <w:szCs w:val="22"/>
                <w:lang w:eastAsia="en-GB"/>
              </w:rPr>
            </w:pPr>
          </w:p>
        </w:tc>
        <w:tc>
          <w:tcPr>
            <w:tcW w:w="1134" w:type="dxa"/>
            <w:shd w:val="clear" w:color="auto" w:fill="auto"/>
            <w:noWrap/>
            <w:hideMark/>
          </w:tcPr>
          <w:p w14:paraId="727FC2AC" w14:textId="77777777" w:rsidR="00A01204" w:rsidRPr="0008241C" w:rsidRDefault="00A01204" w:rsidP="00A01204">
            <w:pPr>
              <w:rPr>
                <w:szCs w:val="22"/>
                <w:lang w:eastAsia="en-GB"/>
              </w:rPr>
            </w:pPr>
            <w:r w:rsidRPr="0008241C">
              <w:rPr>
                <w:szCs w:val="22"/>
                <w:lang w:eastAsia="en-GB"/>
              </w:rPr>
              <w:t>Myanmar</w:t>
            </w:r>
          </w:p>
        </w:tc>
        <w:tc>
          <w:tcPr>
            <w:tcW w:w="646" w:type="dxa"/>
            <w:shd w:val="clear" w:color="auto" w:fill="auto"/>
            <w:noWrap/>
            <w:hideMark/>
          </w:tcPr>
          <w:p w14:paraId="2A5C40D7" w14:textId="77777777" w:rsidR="00A01204" w:rsidRPr="0008241C" w:rsidRDefault="00A01204" w:rsidP="00A01204">
            <w:pPr>
              <w:rPr>
                <w:szCs w:val="22"/>
                <w:lang w:eastAsia="en-GB"/>
              </w:rPr>
            </w:pPr>
            <w:r w:rsidRPr="0008241C">
              <w:rPr>
                <w:szCs w:val="22"/>
                <w:lang w:eastAsia="en-GB"/>
              </w:rPr>
              <w:t>5.75</w:t>
            </w:r>
          </w:p>
        </w:tc>
        <w:tc>
          <w:tcPr>
            <w:tcW w:w="779" w:type="dxa"/>
            <w:shd w:val="clear" w:color="auto" w:fill="auto"/>
            <w:noWrap/>
            <w:hideMark/>
          </w:tcPr>
          <w:p w14:paraId="3030316D" w14:textId="77777777" w:rsidR="00A01204" w:rsidRPr="0008241C" w:rsidRDefault="00A01204" w:rsidP="00A01204">
            <w:pPr>
              <w:rPr>
                <w:szCs w:val="22"/>
                <w:lang w:eastAsia="en-GB"/>
              </w:rPr>
            </w:pPr>
          </w:p>
        </w:tc>
        <w:tc>
          <w:tcPr>
            <w:tcW w:w="708" w:type="dxa"/>
            <w:shd w:val="clear" w:color="auto" w:fill="auto"/>
            <w:noWrap/>
            <w:hideMark/>
          </w:tcPr>
          <w:p w14:paraId="43E4FAB7" w14:textId="77777777" w:rsidR="00A01204" w:rsidRPr="0008241C" w:rsidRDefault="00A01204" w:rsidP="00A01204">
            <w:pPr>
              <w:rPr>
                <w:szCs w:val="22"/>
                <w:lang w:eastAsia="en-GB"/>
              </w:rPr>
            </w:pPr>
          </w:p>
        </w:tc>
        <w:tc>
          <w:tcPr>
            <w:tcW w:w="1048" w:type="dxa"/>
            <w:shd w:val="clear" w:color="auto" w:fill="auto"/>
            <w:noWrap/>
            <w:hideMark/>
          </w:tcPr>
          <w:p w14:paraId="42730956" w14:textId="77777777" w:rsidR="00A01204" w:rsidRPr="0008241C" w:rsidRDefault="00A01204" w:rsidP="00A01204">
            <w:pPr>
              <w:rPr>
                <w:szCs w:val="22"/>
                <w:lang w:eastAsia="en-GB"/>
              </w:rPr>
            </w:pPr>
            <w:r w:rsidRPr="0008241C">
              <w:rPr>
                <w:szCs w:val="22"/>
                <w:lang w:eastAsia="en-GB"/>
              </w:rPr>
              <w:t>Iran</w:t>
            </w:r>
          </w:p>
        </w:tc>
        <w:tc>
          <w:tcPr>
            <w:tcW w:w="653" w:type="dxa"/>
            <w:shd w:val="clear" w:color="auto" w:fill="auto"/>
            <w:noWrap/>
            <w:hideMark/>
          </w:tcPr>
          <w:p w14:paraId="5239ED53" w14:textId="77777777" w:rsidR="00A01204" w:rsidRPr="0008241C" w:rsidRDefault="00A01204" w:rsidP="00A01204">
            <w:pPr>
              <w:rPr>
                <w:szCs w:val="22"/>
                <w:lang w:eastAsia="en-GB"/>
              </w:rPr>
            </w:pPr>
            <w:r w:rsidRPr="0008241C">
              <w:rPr>
                <w:szCs w:val="22"/>
                <w:lang w:eastAsia="en-GB"/>
              </w:rPr>
              <w:t>0.03</w:t>
            </w:r>
          </w:p>
        </w:tc>
      </w:tr>
      <w:tr w:rsidR="00A01204" w:rsidRPr="0008241C" w14:paraId="76C925FD" w14:textId="77777777" w:rsidTr="00642B4F">
        <w:trPr>
          <w:trHeight w:val="260"/>
          <w:jc w:val="center"/>
        </w:trPr>
        <w:tc>
          <w:tcPr>
            <w:tcW w:w="1361" w:type="dxa"/>
            <w:shd w:val="clear" w:color="auto" w:fill="auto"/>
            <w:noWrap/>
            <w:hideMark/>
          </w:tcPr>
          <w:p w14:paraId="5D641CA6" w14:textId="77777777" w:rsidR="00A01204" w:rsidRPr="0008241C" w:rsidRDefault="00A01204" w:rsidP="00A01204">
            <w:pPr>
              <w:rPr>
                <w:szCs w:val="22"/>
                <w:lang w:eastAsia="en-GB"/>
              </w:rPr>
            </w:pPr>
          </w:p>
        </w:tc>
        <w:tc>
          <w:tcPr>
            <w:tcW w:w="1134" w:type="dxa"/>
            <w:shd w:val="clear" w:color="auto" w:fill="auto"/>
            <w:noWrap/>
            <w:hideMark/>
          </w:tcPr>
          <w:p w14:paraId="64ABE5D8" w14:textId="77777777" w:rsidR="00A01204" w:rsidRPr="0008241C" w:rsidRDefault="00A01204" w:rsidP="00A01204">
            <w:pPr>
              <w:rPr>
                <w:szCs w:val="22"/>
                <w:lang w:eastAsia="en-GB"/>
              </w:rPr>
            </w:pPr>
          </w:p>
        </w:tc>
        <w:tc>
          <w:tcPr>
            <w:tcW w:w="892" w:type="dxa"/>
            <w:shd w:val="clear" w:color="auto" w:fill="auto"/>
            <w:noWrap/>
            <w:hideMark/>
          </w:tcPr>
          <w:p w14:paraId="319D6BA2" w14:textId="77777777" w:rsidR="00A01204" w:rsidRPr="0008241C" w:rsidRDefault="00A01204" w:rsidP="00A01204">
            <w:pPr>
              <w:jc w:val="right"/>
              <w:rPr>
                <w:szCs w:val="22"/>
                <w:lang w:eastAsia="en-GB"/>
              </w:rPr>
            </w:pPr>
          </w:p>
        </w:tc>
        <w:tc>
          <w:tcPr>
            <w:tcW w:w="567" w:type="dxa"/>
            <w:shd w:val="clear" w:color="auto" w:fill="auto"/>
            <w:noWrap/>
            <w:hideMark/>
          </w:tcPr>
          <w:p w14:paraId="7F36E95C" w14:textId="77777777" w:rsidR="00A01204" w:rsidRPr="0008241C" w:rsidRDefault="00A01204" w:rsidP="00A01204">
            <w:pPr>
              <w:rPr>
                <w:szCs w:val="22"/>
                <w:lang w:eastAsia="en-GB"/>
              </w:rPr>
            </w:pPr>
          </w:p>
        </w:tc>
        <w:tc>
          <w:tcPr>
            <w:tcW w:w="1134" w:type="dxa"/>
            <w:shd w:val="clear" w:color="auto" w:fill="auto"/>
            <w:noWrap/>
            <w:hideMark/>
          </w:tcPr>
          <w:p w14:paraId="78A36182"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2EE0B86E" w14:textId="77777777" w:rsidR="00A01204" w:rsidRPr="0008241C" w:rsidRDefault="00A01204" w:rsidP="00A01204">
            <w:pPr>
              <w:rPr>
                <w:szCs w:val="22"/>
                <w:lang w:eastAsia="en-GB"/>
              </w:rPr>
            </w:pPr>
            <w:r w:rsidRPr="0008241C">
              <w:rPr>
                <w:szCs w:val="22"/>
                <w:lang w:eastAsia="en-GB"/>
              </w:rPr>
              <w:t>0.13</w:t>
            </w:r>
          </w:p>
        </w:tc>
        <w:tc>
          <w:tcPr>
            <w:tcW w:w="779" w:type="dxa"/>
            <w:shd w:val="clear" w:color="auto" w:fill="auto"/>
            <w:noWrap/>
            <w:hideMark/>
          </w:tcPr>
          <w:p w14:paraId="7E1025B4" w14:textId="77777777" w:rsidR="00A01204" w:rsidRPr="0008241C" w:rsidRDefault="00A01204" w:rsidP="00A01204">
            <w:pPr>
              <w:rPr>
                <w:szCs w:val="22"/>
                <w:lang w:eastAsia="en-GB"/>
              </w:rPr>
            </w:pPr>
          </w:p>
        </w:tc>
        <w:tc>
          <w:tcPr>
            <w:tcW w:w="708" w:type="dxa"/>
            <w:shd w:val="clear" w:color="auto" w:fill="auto"/>
            <w:noWrap/>
            <w:hideMark/>
          </w:tcPr>
          <w:p w14:paraId="4C83711C" w14:textId="77777777" w:rsidR="00A01204" w:rsidRPr="0008241C" w:rsidRDefault="00A01204" w:rsidP="00A01204">
            <w:pPr>
              <w:rPr>
                <w:szCs w:val="22"/>
                <w:lang w:eastAsia="en-GB"/>
              </w:rPr>
            </w:pPr>
          </w:p>
        </w:tc>
        <w:tc>
          <w:tcPr>
            <w:tcW w:w="1048" w:type="dxa"/>
            <w:shd w:val="clear" w:color="auto" w:fill="auto"/>
            <w:noWrap/>
            <w:hideMark/>
          </w:tcPr>
          <w:p w14:paraId="69972FC9" w14:textId="77777777" w:rsidR="00A01204" w:rsidRPr="0008241C" w:rsidRDefault="00A01204" w:rsidP="00A01204">
            <w:pPr>
              <w:rPr>
                <w:szCs w:val="22"/>
                <w:lang w:eastAsia="en-GB"/>
              </w:rPr>
            </w:pPr>
            <w:r w:rsidRPr="0008241C">
              <w:rPr>
                <w:szCs w:val="22"/>
                <w:lang w:eastAsia="en-GB"/>
              </w:rPr>
              <w:t>Nepal</w:t>
            </w:r>
          </w:p>
        </w:tc>
        <w:tc>
          <w:tcPr>
            <w:tcW w:w="653" w:type="dxa"/>
            <w:shd w:val="clear" w:color="auto" w:fill="auto"/>
            <w:noWrap/>
            <w:hideMark/>
          </w:tcPr>
          <w:p w14:paraId="68113272" w14:textId="77777777" w:rsidR="00A01204" w:rsidRPr="0008241C" w:rsidRDefault="00A01204" w:rsidP="00A01204">
            <w:pPr>
              <w:rPr>
                <w:szCs w:val="22"/>
                <w:lang w:eastAsia="en-GB"/>
              </w:rPr>
            </w:pPr>
            <w:r w:rsidRPr="0008241C">
              <w:rPr>
                <w:szCs w:val="22"/>
                <w:lang w:eastAsia="en-GB"/>
              </w:rPr>
              <w:t>1.47</w:t>
            </w:r>
          </w:p>
        </w:tc>
      </w:tr>
      <w:tr w:rsidR="00A01204" w:rsidRPr="0008241C" w14:paraId="262BBCAF" w14:textId="77777777" w:rsidTr="00642B4F">
        <w:trPr>
          <w:trHeight w:val="260"/>
          <w:jc w:val="center"/>
        </w:trPr>
        <w:tc>
          <w:tcPr>
            <w:tcW w:w="1361" w:type="dxa"/>
            <w:shd w:val="clear" w:color="auto" w:fill="auto"/>
            <w:noWrap/>
            <w:hideMark/>
          </w:tcPr>
          <w:p w14:paraId="1DC34E4D" w14:textId="77777777" w:rsidR="00A01204" w:rsidRPr="0008241C" w:rsidRDefault="00A01204" w:rsidP="00A01204">
            <w:pPr>
              <w:rPr>
                <w:szCs w:val="22"/>
                <w:lang w:eastAsia="en-GB"/>
              </w:rPr>
            </w:pPr>
          </w:p>
        </w:tc>
        <w:tc>
          <w:tcPr>
            <w:tcW w:w="1134" w:type="dxa"/>
            <w:shd w:val="clear" w:color="auto" w:fill="auto"/>
            <w:noWrap/>
            <w:hideMark/>
          </w:tcPr>
          <w:p w14:paraId="689FAF52" w14:textId="77777777" w:rsidR="00A01204" w:rsidRPr="0008241C" w:rsidRDefault="00A01204" w:rsidP="00A01204">
            <w:pPr>
              <w:rPr>
                <w:szCs w:val="22"/>
                <w:lang w:eastAsia="en-GB"/>
              </w:rPr>
            </w:pPr>
          </w:p>
        </w:tc>
        <w:tc>
          <w:tcPr>
            <w:tcW w:w="892" w:type="dxa"/>
            <w:shd w:val="clear" w:color="auto" w:fill="auto"/>
            <w:noWrap/>
            <w:hideMark/>
          </w:tcPr>
          <w:p w14:paraId="5115C457" w14:textId="77777777" w:rsidR="00A01204" w:rsidRPr="0008241C" w:rsidRDefault="00A01204" w:rsidP="00A01204">
            <w:pPr>
              <w:jc w:val="right"/>
              <w:rPr>
                <w:szCs w:val="22"/>
                <w:lang w:eastAsia="en-GB"/>
              </w:rPr>
            </w:pPr>
          </w:p>
        </w:tc>
        <w:tc>
          <w:tcPr>
            <w:tcW w:w="567" w:type="dxa"/>
            <w:shd w:val="clear" w:color="auto" w:fill="auto"/>
            <w:noWrap/>
            <w:hideMark/>
          </w:tcPr>
          <w:p w14:paraId="4B1A187E" w14:textId="77777777" w:rsidR="00A01204" w:rsidRPr="0008241C" w:rsidRDefault="00A01204" w:rsidP="00A01204">
            <w:pPr>
              <w:rPr>
                <w:szCs w:val="22"/>
                <w:lang w:eastAsia="en-GB"/>
              </w:rPr>
            </w:pPr>
          </w:p>
        </w:tc>
        <w:tc>
          <w:tcPr>
            <w:tcW w:w="1134" w:type="dxa"/>
            <w:shd w:val="clear" w:color="auto" w:fill="auto"/>
            <w:noWrap/>
            <w:hideMark/>
          </w:tcPr>
          <w:p w14:paraId="432A8047"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5087E9DA" w14:textId="77777777" w:rsidR="00A01204" w:rsidRPr="0008241C" w:rsidRDefault="00A01204" w:rsidP="00A01204">
            <w:pPr>
              <w:rPr>
                <w:szCs w:val="22"/>
                <w:lang w:eastAsia="en-GB"/>
              </w:rPr>
            </w:pPr>
            <w:r w:rsidRPr="0008241C">
              <w:rPr>
                <w:szCs w:val="22"/>
                <w:lang w:eastAsia="en-GB"/>
              </w:rPr>
              <w:t>2.54</w:t>
            </w:r>
          </w:p>
        </w:tc>
        <w:tc>
          <w:tcPr>
            <w:tcW w:w="779" w:type="dxa"/>
            <w:shd w:val="clear" w:color="auto" w:fill="auto"/>
            <w:noWrap/>
            <w:hideMark/>
          </w:tcPr>
          <w:p w14:paraId="092323AB" w14:textId="77777777" w:rsidR="00A01204" w:rsidRPr="0008241C" w:rsidRDefault="00A01204" w:rsidP="00A01204">
            <w:pPr>
              <w:rPr>
                <w:szCs w:val="22"/>
                <w:lang w:eastAsia="en-GB"/>
              </w:rPr>
            </w:pPr>
          </w:p>
        </w:tc>
        <w:tc>
          <w:tcPr>
            <w:tcW w:w="708" w:type="dxa"/>
            <w:shd w:val="clear" w:color="auto" w:fill="auto"/>
            <w:noWrap/>
            <w:hideMark/>
          </w:tcPr>
          <w:p w14:paraId="241C17F0" w14:textId="77777777" w:rsidR="00A01204" w:rsidRPr="0008241C" w:rsidRDefault="00A01204" w:rsidP="00A01204">
            <w:pPr>
              <w:rPr>
                <w:szCs w:val="22"/>
                <w:lang w:eastAsia="en-GB"/>
              </w:rPr>
            </w:pPr>
          </w:p>
        </w:tc>
        <w:tc>
          <w:tcPr>
            <w:tcW w:w="1048" w:type="dxa"/>
            <w:shd w:val="clear" w:color="auto" w:fill="auto"/>
            <w:noWrap/>
            <w:hideMark/>
          </w:tcPr>
          <w:p w14:paraId="64CF0A3B" w14:textId="77777777" w:rsidR="00A01204" w:rsidRPr="0008241C" w:rsidRDefault="00A01204" w:rsidP="00A01204">
            <w:pPr>
              <w:rPr>
                <w:szCs w:val="22"/>
                <w:lang w:eastAsia="en-GB"/>
              </w:rPr>
            </w:pPr>
            <w:r w:rsidRPr="0008241C">
              <w:rPr>
                <w:szCs w:val="22"/>
                <w:lang w:eastAsia="en-GB"/>
              </w:rPr>
              <w:t>Sri Lanka</w:t>
            </w:r>
          </w:p>
        </w:tc>
        <w:tc>
          <w:tcPr>
            <w:tcW w:w="653" w:type="dxa"/>
            <w:shd w:val="clear" w:color="auto" w:fill="auto"/>
            <w:noWrap/>
            <w:hideMark/>
          </w:tcPr>
          <w:p w14:paraId="75C8748A" w14:textId="77777777" w:rsidR="00A01204" w:rsidRPr="0008241C" w:rsidRDefault="00A01204" w:rsidP="00A01204">
            <w:pPr>
              <w:rPr>
                <w:szCs w:val="22"/>
                <w:lang w:eastAsia="en-GB"/>
              </w:rPr>
            </w:pPr>
            <w:r w:rsidRPr="0008241C">
              <w:rPr>
                <w:szCs w:val="22"/>
                <w:lang w:eastAsia="en-GB"/>
              </w:rPr>
              <w:t>5.88</w:t>
            </w:r>
          </w:p>
        </w:tc>
      </w:tr>
      <w:tr w:rsidR="00A01204" w:rsidRPr="0008241C" w14:paraId="7C78EFAD" w14:textId="77777777" w:rsidTr="00642B4F">
        <w:trPr>
          <w:trHeight w:val="260"/>
          <w:jc w:val="center"/>
        </w:trPr>
        <w:tc>
          <w:tcPr>
            <w:tcW w:w="1361" w:type="dxa"/>
            <w:shd w:val="clear" w:color="auto" w:fill="auto"/>
            <w:noWrap/>
            <w:hideMark/>
          </w:tcPr>
          <w:p w14:paraId="76F24470" w14:textId="77777777" w:rsidR="00A01204" w:rsidRPr="0008241C" w:rsidRDefault="00A01204" w:rsidP="00A01204">
            <w:pPr>
              <w:rPr>
                <w:szCs w:val="22"/>
                <w:lang w:eastAsia="en-GB"/>
              </w:rPr>
            </w:pPr>
            <w:r w:rsidRPr="0008241C">
              <w:rPr>
                <w:szCs w:val="22"/>
                <w:lang w:eastAsia="en-GB"/>
              </w:rPr>
              <w:t>RA/SAN</w:t>
            </w:r>
          </w:p>
        </w:tc>
        <w:tc>
          <w:tcPr>
            <w:tcW w:w="1134" w:type="dxa"/>
            <w:shd w:val="clear" w:color="auto" w:fill="auto"/>
            <w:noWrap/>
            <w:hideMark/>
          </w:tcPr>
          <w:p w14:paraId="473865BD" w14:textId="77777777" w:rsidR="00A01204" w:rsidRPr="0008241C" w:rsidRDefault="00A01204" w:rsidP="00A01204">
            <w:pPr>
              <w:jc w:val="right"/>
              <w:rPr>
                <w:szCs w:val="22"/>
                <w:lang w:eastAsia="en-GB"/>
              </w:rPr>
            </w:pPr>
            <w:r w:rsidRPr="0008241C">
              <w:rPr>
                <w:szCs w:val="22"/>
                <w:lang w:eastAsia="en-GB"/>
              </w:rPr>
              <w:t>472,499</w:t>
            </w:r>
          </w:p>
        </w:tc>
        <w:tc>
          <w:tcPr>
            <w:tcW w:w="892" w:type="dxa"/>
            <w:shd w:val="clear" w:color="auto" w:fill="auto"/>
            <w:noWrap/>
            <w:hideMark/>
          </w:tcPr>
          <w:p w14:paraId="59A3D09C" w14:textId="77777777" w:rsidR="00A01204" w:rsidRPr="0008241C" w:rsidRDefault="00A01204" w:rsidP="00A01204">
            <w:pPr>
              <w:jc w:val="right"/>
              <w:rPr>
                <w:szCs w:val="22"/>
                <w:lang w:eastAsia="en-GB"/>
              </w:rPr>
            </w:pPr>
          </w:p>
        </w:tc>
        <w:tc>
          <w:tcPr>
            <w:tcW w:w="567" w:type="dxa"/>
            <w:shd w:val="clear" w:color="auto" w:fill="auto"/>
            <w:noWrap/>
            <w:hideMark/>
          </w:tcPr>
          <w:p w14:paraId="7C86DF6A" w14:textId="77777777" w:rsidR="00A01204" w:rsidRPr="0008241C" w:rsidRDefault="00A01204" w:rsidP="00A01204">
            <w:pPr>
              <w:rPr>
                <w:szCs w:val="22"/>
                <w:lang w:eastAsia="en-GB"/>
              </w:rPr>
            </w:pPr>
          </w:p>
        </w:tc>
        <w:tc>
          <w:tcPr>
            <w:tcW w:w="1134" w:type="dxa"/>
            <w:shd w:val="clear" w:color="auto" w:fill="auto"/>
            <w:noWrap/>
            <w:hideMark/>
          </w:tcPr>
          <w:p w14:paraId="5D35D12E"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74A6AC4C" w14:textId="77777777" w:rsidR="00A01204" w:rsidRPr="0008241C" w:rsidRDefault="00A01204" w:rsidP="00A01204">
            <w:pPr>
              <w:rPr>
                <w:szCs w:val="22"/>
                <w:lang w:eastAsia="en-GB"/>
              </w:rPr>
            </w:pPr>
            <w:r w:rsidRPr="0008241C">
              <w:rPr>
                <w:szCs w:val="22"/>
                <w:lang w:eastAsia="en-GB"/>
              </w:rPr>
              <w:t>6.43</w:t>
            </w:r>
          </w:p>
        </w:tc>
        <w:tc>
          <w:tcPr>
            <w:tcW w:w="779" w:type="dxa"/>
            <w:shd w:val="clear" w:color="auto" w:fill="auto"/>
            <w:noWrap/>
            <w:hideMark/>
          </w:tcPr>
          <w:p w14:paraId="392CD09A"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074B7A7E" w14:textId="77777777" w:rsidR="00A01204" w:rsidRPr="0008241C" w:rsidRDefault="00A01204" w:rsidP="00A01204">
            <w:pPr>
              <w:rPr>
                <w:szCs w:val="22"/>
                <w:lang w:eastAsia="en-GB"/>
              </w:rPr>
            </w:pPr>
            <w:r w:rsidRPr="0008241C">
              <w:rPr>
                <w:szCs w:val="22"/>
                <w:lang w:eastAsia="en-GB"/>
              </w:rPr>
              <w:t>1.26</w:t>
            </w:r>
          </w:p>
        </w:tc>
        <w:tc>
          <w:tcPr>
            <w:tcW w:w="1048" w:type="dxa"/>
            <w:shd w:val="clear" w:color="auto" w:fill="auto"/>
            <w:noWrap/>
            <w:hideMark/>
          </w:tcPr>
          <w:p w14:paraId="75A6DF61" w14:textId="77777777" w:rsidR="00A01204" w:rsidRPr="0008241C" w:rsidRDefault="00A01204" w:rsidP="00A01204">
            <w:pPr>
              <w:rPr>
                <w:szCs w:val="22"/>
                <w:lang w:eastAsia="en-GB"/>
              </w:rPr>
            </w:pPr>
            <w:r w:rsidRPr="0008241C">
              <w:rPr>
                <w:szCs w:val="22"/>
                <w:lang w:eastAsia="en-GB"/>
              </w:rPr>
              <w:t>Bangladesh</w:t>
            </w:r>
          </w:p>
        </w:tc>
        <w:tc>
          <w:tcPr>
            <w:tcW w:w="653" w:type="dxa"/>
            <w:shd w:val="clear" w:color="auto" w:fill="auto"/>
            <w:noWrap/>
            <w:hideMark/>
          </w:tcPr>
          <w:p w14:paraId="1DD48181" w14:textId="77777777" w:rsidR="00A01204" w:rsidRPr="0008241C" w:rsidRDefault="00A01204" w:rsidP="00A01204">
            <w:pPr>
              <w:rPr>
                <w:szCs w:val="22"/>
                <w:lang w:eastAsia="en-GB"/>
              </w:rPr>
            </w:pPr>
            <w:r w:rsidRPr="0008241C">
              <w:rPr>
                <w:szCs w:val="22"/>
                <w:lang w:eastAsia="en-GB"/>
              </w:rPr>
              <w:t>0.08</w:t>
            </w:r>
          </w:p>
        </w:tc>
      </w:tr>
      <w:tr w:rsidR="00A01204" w:rsidRPr="0008241C" w14:paraId="05D8BD9A" w14:textId="77777777" w:rsidTr="00642B4F">
        <w:trPr>
          <w:trHeight w:val="260"/>
          <w:jc w:val="center"/>
        </w:trPr>
        <w:tc>
          <w:tcPr>
            <w:tcW w:w="1361" w:type="dxa"/>
            <w:shd w:val="clear" w:color="auto" w:fill="auto"/>
            <w:noWrap/>
            <w:hideMark/>
          </w:tcPr>
          <w:p w14:paraId="468FBA6E" w14:textId="77777777" w:rsidR="00A01204" w:rsidRPr="0008241C" w:rsidRDefault="00A01204" w:rsidP="00A01204">
            <w:pPr>
              <w:rPr>
                <w:szCs w:val="22"/>
                <w:lang w:eastAsia="en-GB"/>
              </w:rPr>
            </w:pPr>
          </w:p>
        </w:tc>
        <w:tc>
          <w:tcPr>
            <w:tcW w:w="1134" w:type="dxa"/>
            <w:shd w:val="clear" w:color="auto" w:fill="auto"/>
            <w:noWrap/>
            <w:hideMark/>
          </w:tcPr>
          <w:p w14:paraId="12EFEE19" w14:textId="77777777" w:rsidR="00A01204" w:rsidRPr="0008241C" w:rsidRDefault="00A01204" w:rsidP="00A01204">
            <w:pPr>
              <w:rPr>
                <w:szCs w:val="22"/>
                <w:lang w:eastAsia="en-GB"/>
              </w:rPr>
            </w:pPr>
          </w:p>
        </w:tc>
        <w:tc>
          <w:tcPr>
            <w:tcW w:w="892" w:type="dxa"/>
            <w:shd w:val="clear" w:color="auto" w:fill="auto"/>
            <w:noWrap/>
            <w:hideMark/>
          </w:tcPr>
          <w:p w14:paraId="198DEA49" w14:textId="77777777" w:rsidR="00A01204" w:rsidRPr="0008241C" w:rsidRDefault="00A01204" w:rsidP="00A01204">
            <w:pPr>
              <w:jc w:val="right"/>
              <w:rPr>
                <w:szCs w:val="22"/>
                <w:lang w:eastAsia="en-GB"/>
              </w:rPr>
            </w:pPr>
          </w:p>
        </w:tc>
        <w:tc>
          <w:tcPr>
            <w:tcW w:w="567" w:type="dxa"/>
            <w:shd w:val="clear" w:color="auto" w:fill="auto"/>
            <w:noWrap/>
            <w:hideMark/>
          </w:tcPr>
          <w:p w14:paraId="7461A4A5" w14:textId="77777777" w:rsidR="00A01204" w:rsidRPr="0008241C" w:rsidRDefault="00A01204" w:rsidP="00A01204">
            <w:pPr>
              <w:rPr>
                <w:szCs w:val="22"/>
                <w:lang w:eastAsia="en-GB"/>
              </w:rPr>
            </w:pPr>
          </w:p>
        </w:tc>
        <w:tc>
          <w:tcPr>
            <w:tcW w:w="1134" w:type="dxa"/>
            <w:shd w:val="clear" w:color="auto" w:fill="auto"/>
            <w:noWrap/>
            <w:hideMark/>
          </w:tcPr>
          <w:p w14:paraId="60F63BA2" w14:textId="77777777" w:rsidR="00A01204" w:rsidRPr="0008241C" w:rsidRDefault="00A01204" w:rsidP="00A01204">
            <w:pPr>
              <w:rPr>
                <w:szCs w:val="22"/>
                <w:lang w:eastAsia="en-GB"/>
              </w:rPr>
            </w:pPr>
          </w:p>
        </w:tc>
        <w:tc>
          <w:tcPr>
            <w:tcW w:w="646" w:type="dxa"/>
            <w:shd w:val="clear" w:color="auto" w:fill="auto"/>
            <w:noWrap/>
            <w:hideMark/>
          </w:tcPr>
          <w:p w14:paraId="615AB30E" w14:textId="77777777" w:rsidR="00A01204" w:rsidRPr="0008241C" w:rsidRDefault="00A01204" w:rsidP="00A01204">
            <w:pPr>
              <w:rPr>
                <w:szCs w:val="22"/>
                <w:lang w:eastAsia="en-GB"/>
              </w:rPr>
            </w:pPr>
          </w:p>
        </w:tc>
        <w:tc>
          <w:tcPr>
            <w:tcW w:w="779" w:type="dxa"/>
            <w:shd w:val="clear" w:color="auto" w:fill="auto"/>
            <w:noWrap/>
            <w:hideMark/>
          </w:tcPr>
          <w:p w14:paraId="6F940DEE" w14:textId="77777777" w:rsidR="00A01204" w:rsidRPr="0008241C" w:rsidRDefault="00A01204" w:rsidP="00A01204">
            <w:pPr>
              <w:rPr>
                <w:szCs w:val="22"/>
                <w:lang w:eastAsia="en-GB"/>
              </w:rPr>
            </w:pPr>
            <w:r w:rsidRPr="0008241C">
              <w:rPr>
                <w:szCs w:val="22"/>
                <w:lang w:eastAsia="en-GB"/>
              </w:rPr>
              <w:t>Japan</w:t>
            </w:r>
          </w:p>
        </w:tc>
        <w:tc>
          <w:tcPr>
            <w:tcW w:w="708" w:type="dxa"/>
            <w:shd w:val="clear" w:color="auto" w:fill="auto"/>
            <w:noWrap/>
            <w:hideMark/>
          </w:tcPr>
          <w:p w14:paraId="1DE7483E" w14:textId="77777777" w:rsidR="00A01204" w:rsidRPr="0008241C" w:rsidRDefault="00A01204" w:rsidP="00A01204">
            <w:pPr>
              <w:rPr>
                <w:szCs w:val="22"/>
                <w:lang w:eastAsia="en-GB"/>
              </w:rPr>
            </w:pPr>
            <w:r w:rsidRPr="0008241C">
              <w:rPr>
                <w:szCs w:val="22"/>
                <w:lang w:eastAsia="en-GB"/>
              </w:rPr>
              <w:t>0.03</w:t>
            </w:r>
          </w:p>
        </w:tc>
        <w:tc>
          <w:tcPr>
            <w:tcW w:w="1048" w:type="dxa"/>
            <w:shd w:val="clear" w:color="auto" w:fill="auto"/>
            <w:noWrap/>
            <w:hideMark/>
          </w:tcPr>
          <w:p w14:paraId="4CCB31D6"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2A43CB3D" w14:textId="77777777" w:rsidR="00A01204" w:rsidRPr="0008241C" w:rsidRDefault="00A01204" w:rsidP="00A01204">
            <w:pPr>
              <w:rPr>
                <w:szCs w:val="22"/>
                <w:lang w:eastAsia="en-GB"/>
              </w:rPr>
            </w:pPr>
            <w:r w:rsidRPr="0008241C">
              <w:rPr>
                <w:szCs w:val="22"/>
                <w:lang w:eastAsia="en-GB"/>
              </w:rPr>
              <w:t>24.22</w:t>
            </w:r>
          </w:p>
        </w:tc>
      </w:tr>
      <w:tr w:rsidR="00A01204" w:rsidRPr="0008241C" w14:paraId="43BE34B4" w14:textId="77777777" w:rsidTr="00642B4F">
        <w:trPr>
          <w:trHeight w:val="260"/>
          <w:jc w:val="center"/>
        </w:trPr>
        <w:tc>
          <w:tcPr>
            <w:tcW w:w="1361" w:type="dxa"/>
            <w:shd w:val="clear" w:color="auto" w:fill="auto"/>
            <w:noWrap/>
            <w:hideMark/>
          </w:tcPr>
          <w:p w14:paraId="66EE79A3" w14:textId="77777777" w:rsidR="00A01204" w:rsidRPr="0008241C" w:rsidRDefault="00A01204" w:rsidP="00A01204">
            <w:pPr>
              <w:rPr>
                <w:szCs w:val="22"/>
                <w:lang w:eastAsia="en-GB"/>
              </w:rPr>
            </w:pPr>
          </w:p>
        </w:tc>
        <w:tc>
          <w:tcPr>
            <w:tcW w:w="1134" w:type="dxa"/>
            <w:shd w:val="clear" w:color="auto" w:fill="auto"/>
            <w:noWrap/>
            <w:hideMark/>
          </w:tcPr>
          <w:p w14:paraId="65BD40FF" w14:textId="77777777" w:rsidR="00A01204" w:rsidRPr="0008241C" w:rsidRDefault="00A01204" w:rsidP="00A01204">
            <w:pPr>
              <w:rPr>
                <w:szCs w:val="22"/>
                <w:lang w:eastAsia="en-GB"/>
              </w:rPr>
            </w:pPr>
          </w:p>
        </w:tc>
        <w:tc>
          <w:tcPr>
            <w:tcW w:w="892" w:type="dxa"/>
            <w:shd w:val="clear" w:color="auto" w:fill="auto"/>
            <w:noWrap/>
            <w:hideMark/>
          </w:tcPr>
          <w:p w14:paraId="28736E39" w14:textId="77777777" w:rsidR="00A01204" w:rsidRPr="0008241C" w:rsidRDefault="00A01204" w:rsidP="00A01204">
            <w:pPr>
              <w:jc w:val="right"/>
              <w:rPr>
                <w:szCs w:val="22"/>
                <w:lang w:eastAsia="en-GB"/>
              </w:rPr>
            </w:pPr>
          </w:p>
        </w:tc>
        <w:tc>
          <w:tcPr>
            <w:tcW w:w="567" w:type="dxa"/>
            <w:shd w:val="clear" w:color="auto" w:fill="auto"/>
            <w:noWrap/>
            <w:hideMark/>
          </w:tcPr>
          <w:p w14:paraId="6F5856A6" w14:textId="77777777" w:rsidR="00A01204" w:rsidRPr="0008241C" w:rsidRDefault="00A01204" w:rsidP="00A01204">
            <w:pPr>
              <w:rPr>
                <w:szCs w:val="22"/>
                <w:lang w:eastAsia="en-GB"/>
              </w:rPr>
            </w:pPr>
          </w:p>
        </w:tc>
        <w:tc>
          <w:tcPr>
            <w:tcW w:w="1134" w:type="dxa"/>
            <w:shd w:val="clear" w:color="auto" w:fill="auto"/>
            <w:noWrap/>
            <w:hideMark/>
          </w:tcPr>
          <w:p w14:paraId="2B010542" w14:textId="77777777" w:rsidR="00A01204" w:rsidRPr="0008241C" w:rsidRDefault="00A01204" w:rsidP="00A01204">
            <w:pPr>
              <w:rPr>
                <w:szCs w:val="22"/>
                <w:lang w:eastAsia="en-GB"/>
              </w:rPr>
            </w:pPr>
          </w:p>
        </w:tc>
        <w:tc>
          <w:tcPr>
            <w:tcW w:w="646" w:type="dxa"/>
            <w:shd w:val="clear" w:color="auto" w:fill="auto"/>
            <w:noWrap/>
            <w:hideMark/>
          </w:tcPr>
          <w:p w14:paraId="61337EA1" w14:textId="77777777" w:rsidR="00A01204" w:rsidRPr="0008241C" w:rsidRDefault="00A01204" w:rsidP="00A01204">
            <w:pPr>
              <w:rPr>
                <w:szCs w:val="22"/>
                <w:lang w:eastAsia="en-GB"/>
              </w:rPr>
            </w:pPr>
          </w:p>
        </w:tc>
        <w:tc>
          <w:tcPr>
            <w:tcW w:w="779" w:type="dxa"/>
            <w:shd w:val="clear" w:color="auto" w:fill="auto"/>
            <w:noWrap/>
            <w:hideMark/>
          </w:tcPr>
          <w:p w14:paraId="0F8DD589" w14:textId="77777777" w:rsidR="00A01204" w:rsidRPr="0008241C" w:rsidRDefault="00A01204" w:rsidP="00A01204">
            <w:pPr>
              <w:rPr>
                <w:szCs w:val="22"/>
                <w:lang w:eastAsia="en-GB"/>
              </w:rPr>
            </w:pPr>
          </w:p>
        </w:tc>
        <w:tc>
          <w:tcPr>
            <w:tcW w:w="708" w:type="dxa"/>
            <w:shd w:val="clear" w:color="auto" w:fill="auto"/>
            <w:noWrap/>
            <w:hideMark/>
          </w:tcPr>
          <w:p w14:paraId="4F45A396" w14:textId="77777777" w:rsidR="00A01204" w:rsidRPr="0008241C" w:rsidRDefault="00A01204" w:rsidP="00A01204">
            <w:pPr>
              <w:rPr>
                <w:szCs w:val="22"/>
                <w:lang w:eastAsia="en-GB"/>
              </w:rPr>
            </w:pPr>
          </w:p>
        </w:tc>
        <w:tc>
          <w:tcPr>
            <w:tcW w:w="1048" w:type="dxa"/>
            <w:shd w:val="clear" w:color="auto" w:fill="auto"/>
            <w:noWrap/>
            <w:hideMark/>
          </w:tcPr>
          <w:p w14:paraId="3DA1A1E3" w14:textId="77777777" w:rsidR="00A01204" w:rsidRPr="0008241C" w:rsidRDefault="00A01204" w:rsidP="00A01204">
            <w:pPr>
              <w:rPr>
                <w:szCs w:val="22"/>
                <w:lang w:eastAsia="en-GB"/>
              </w:rPr>
            </w:pPr>
            <w:r w:rsidRPr="0008241C">
              <w:rPr>
                <w:szCs w:val="22"/>
                <w:lang w:eastAsia="en-GB"/>
              </w:rPr>
              <w:t>Sri Lanka</w:t>
            </w:r>
          </w:p>
        </w:tc>
        <w:tc>
          <w:tcPr>
            <w:tcW w:w="653" w:type="dxa"/>
            <w:shd w:val="clear" w:color="auto" w:fill="auto"/>
            <w:noWrap/>
            <w:hideMark/>
          </w:tcPr>
          <w:p w14:paraId="7CCC469F" w14:textId="77777777" w:rsidR="00A01204" w:rsidRPr="0008241C" w:rsidRDefault="00A01204" w:rsidP="00A01204">
            <w:pPr>
              <w:rPr>
                <w:szCs w:val="22"/>
                <w:lang w:eastAsia="en-GB"/>
              </w:rPr>
            </w:pPr>
            <w:r w:rsidRPr="0008241C">
              <w:rPr>
                <w:szCs w:val="22"/>
                <w:lang w:eastAsia="en-GB"/>
              </w:rPr>
              <w:t>7.27</w:t>
            </w:r>
          </w:p>
        </w:tc>
      </w:tr>
      <w:tr w:rsidR="00A01204" w:rsidRPr="0008241C" w14:paraId="19B995B5" w14:textId="77777777" w:rsidTr="00642B4F">
        <w:trPr>
          <w:trHeight w:val="260"/>
          <w:jc w:val="center"/>
        </w:trPr>
        <w:tc>
          <w:tcPr>
            <w:tcW w:w="1361" w:type="dxa"/>
            <w:shd w:val="clear" w:color="auto" w:fill="auto"/>
            <w:noWrap/>
            <w:hideMark/>
          </w:tcPr>
          <w:p w14:paraId="72F8A971" w14:textId="77777777" w:rsidR="00A01204" w:rsidRPr="0008241C" w:rsidRDefault="00A01204" w:rsidP="00A01204">
            <w:pPr>
              <w:rPr>
                <w:szCs w:val="22"/>
                <w:lang w:eastAsia="en-GB"/>
              </w:rPr>
            </w:pPr>
            <w:r w:rsidRPr="0008241C">
              <w:rPr>
                <w:szCs w:val="22"/>
                <w:lang w:eastAsia="en-GB"/>
              </w:rPr>
              <w:t xml:space="preserve">UTZ </w:t>
            </w:r>
          </w:p>
        </w:tc>
        <w:tc>
          <w:tcPr>
            <w:tcW w:w="1134" w:type="dxa"/>
            <w:shd w:val="clear" w:color="auto" w:fill="auto"/>
            <w:noWrap/>
            <w:hideMark/>
          </w:tcPr>
          <w:p w14:paraId="48893BE7" w14:textId="77777777" w:rsidR="00A01204" w:rsidRPr="0008241C" w:rsidRDefault="00A01204" w:rsidP="00A01204">
            <w:pPr>
              <w:jc w:val="right"/>
              <w:rPr>
                <w:szCs w:val="22"/>
                <w:lang w:eastAsia="en-GB"/>
              </w:rPr>
            </w:pPr>
            <w:r w:rsidRPr="0008241C">
              <w:rPr>
                <w:szCs w:val="22"/>
                <w:lang w:eastAsia="en-GB"/>
              </w:rPr>
              <w:t>47,828</w:t>
            </w:r>
          </w:p>
        </w:tc>
        <w:tc>
          <w:tcPr>
            <w:tcW w:w="892" w:type="dxa"/>
            <w:shd w:val="clear" w:color="auto" w:fill="auto"/>
            <w:noWrap/>
            <w:hideMark/>
          </w:tcPr>
          <w:p w14:paraId="53CBDD77" w14:textId="77777777" w:rsidR="00A01204" w:rsidRPr="0008241C" w:rsidRDefault="00A01204" w:rsidP="00A01204">
            <w:pPr>
              <w:jc w:val="right"/>
              <w:rPr>
                <w:szCs w:val="22"/>
                <w:lang w:eastAsia="en-GB"/>
              </w:rPr>
            </w:pPr>
          </w:p>
        </w:tc>
        <w:tc>
          <w:tcPr>
            <w:tcW w:w="567" w:type="dxa"/>
            <w:shd w:val="clear" w:color="auto" w:fill="auto"/>
            <w:noWrap/>
            <w:hideMark/>
          </w:tcPr>
          <w:p w14:paraId="4EFC022F" w14:textId="77777777" w:rsidR="00A01204" w:rsidRPr="0008241C" w:rsidRDefault="00A01204" w:rsidP="00A01204">
            <w:pPr>
              <w:rPr>
                <w:szCs w:val="22"/>
                <w:lang w:eastAsia="en-GB"/>
              </w:rPr>
            </w:pPr>
          </w:p>
        </w:tc>
        <w:tc>
          <w:tcPr>
            <w:tcW w:w="1134" w:type="dxa"/>
            <w:shd w:val="clear" w:color="auto" w:fill="auto"/>
            <w:noWrap/>
            <w:hideMark/>
          </w:tcPr>
          <w:p w14:paraId="34ECAAC1" w14:textId="77777777" w:rsidR="00A01204" w:rsidRPr="0008241C" w:rsidRDefault="00A01204" w:rsidP="00A01204">
            <w:pPr>
              <w:rPr>
                <w:szCs w:val="22"/>
                <w:lang w:eastAsia="en-GB"/>
              </w:rPr>
            </w:pPr>
          </w:p>
        </w:tc>
        <w:tc>
          <w:tcPr>
            <w:tcW w:w="646" w:type="dxa"/>
            <w:shd w:val="clear" w:color="auto" w:fill="auto"/>
            <w:noWrap/>
            <w:hideMark/>
          </w:tcPr>
          <w:p w14:paraId="765F743E" w14:textId="77777777" w:rsidR="00A01204" w:rsidRPr="0008241C" w:rsidRDefault="00A01204" w:rsidP="00A01204">
            <w:pPr>
              <w:rPr>
                <w:szCs w:val="22"/>
                <w:lang w:eastAsia="en-GB"/>
              </w:rPr>
            </w:pPr>
          </w:p>
        </w:tc>
        <w:tc>
          <w:tcPr>
            <w:tcW w:w="779" w:type="dxa"/>
            <w:shd w:val="clear" w:color="auto" w:fill="auto"/>
            <w:noWrap/>
            <w:hideMark/>
          </w:tcPr>
          <w:p w14:paraId="46FB6F53" w14:textId="77777777" w:rsidR="00A01204" w:rsidRPr="0008241C" w:rsidRDefault="00A01204" w:rsidP="00A01204">
            <w:pPr>
              <w:rPr>
                <w:szCs w:val="22"/>
                <w:lang w:eastAsia="en-GB"/>
              </w:rPr>
            </w:pPr>
          </w:p>
        </w:tc>
        <w:tc>
          <w:tcPr>
            <w:tcW w:w="708" w:type="dxa"/>
            <w:shd w:val="clear" w:color="auto" w:fill="auto"/>
            <w:noWrap/>
            <w:hideMark/>
          </w:tcPr>
          <w:p w14:paraId="36EAA649" w14:textId="77777777" w:rsidR="00A01204" w:rsidRPr="0008241C" w:rsidRDefault="00A01204" w:rsidP="00A01204">
            <w:pPr>
              <w:rPr>
                <w:szCs w:val="22"/>
                <w:lang w:eastAsia="en-GB"/>
              </w:rPr>
            </w:pPr>
          </w:p>
        </w:tc>
        <w:tc>
          <w:tcPr>
            <w:tcW w:w="1048" w:type="dxa"/>
            <w:shd w:val="clear" w:color="auto" w:fill="auto"/>
            <w:noWrap/>
            <w:hideMark/>
          </w:tcPr>
          <w:p w14:paraId="62F9FDE8"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2B8EA0BF" w14:textId="77777777" w:rsidR="00A01204" w:rsidRPr="0008241C" w:rsidRDefault="00A01204" w:rsidP="00A01204">
            <w:pPr>
              <w:rPr>
                <w:szCs w:val="22"/>
                <w:lang w:eastAsia="en-GB"/>
              </w:rPr>
            </w:pPr>
            <w:r w:rsidRPr="0008241C">
              <w:rPr>
                <w:szCs w:val="22"/>
                <w:lang w:eastAsia="en-GB"/>
              </w:rPr>
              <w:t>28.59</w:t>
            </w:r>
          </w:p>
        </w:tc>
      </w:tr>
      <w:tr w:rsidR="00A01204" w:rsidRPr="0008241C" w14:paraId="2E79C46B" w14:textId="77777777" w:rsidTr="00642B4F">
        <w:trPr>
          <w:trHeight w:val="260"/>
          <w:jc w:val="center"/>
        </w:trPr>
        <w:tc>
          <w:tcPr>
            <w:tcW w:w="1361" w:type="dxa"/>
            <w:shd w:val="clear" w:color="000000" w:fill="EEECE1"/>
            <w:noWrap/>
            <w:hideMark/>
          </w:tcPr>
          <w:p w14:paraId="7FB0FDD1" w14:textId="77777777" w:rsidR="00A01204" w:rsidRPr="0008241C" w:rsidRDefault="00A01204" w:rsidP="00A01204">
            <w:pPr>
              <w:rPr>
                <w:b/>
                <w:bCs/>
                <w:szCs w:val="22"/>
                <w:lang w:eastAsia="en-GB"/>
              </w:rPr>
            </w:pPr>
            <w:r w:rsidRPr="0008241C">
              <w:rPr>
                <w:b/>
                <w:bCs/>
                <w:szCs w:val="22"/>
                <w:lang w:eastAsia="en-GB"/>
              </w:rPr>
              <w:t>Forestry</w:t>
            </w:r>
          </w:p>
        </w:tc>
        <w:tc>
          <w:tcPr>
            <w:tcW w:w="1134" w:type="dxa"/>
            <w:shd w:val="clear" w:color="000000" w:fill="EEECE1"/>
            <w:noWrap/>
            <w:hideMark/>
          </w:tcPr>
          <w:p w14:paraId="44063C8D" w14:textId="77777777" w:rsidR="00A01204" w:rsidRPr="0008241C" w:rsidRDefault="00A01204" w:rsidP="00A01204">
            <w:pPr>
              <w:ind w:right="100"/>
              <w:jc w:val="right"/>
              <w:rPr>
                <w:szCs w:val="22"/>
                <w:lang w:eastAsia="en-GB"/>
              </w:rPr>
            </w:pPr>
          </w:p>
        </w:tc>
        <w:tc>
          <w:tcPr>
            <w:tcW w:w="892" w:type="dxa"/>
            <w:shd w:val="clear" w:color="000000" w:fill="EEECE1"/>
            <w:noWrap/>
            <w:hideMark/>
          </w:tcPr>
          <w:p w14:paraId="3E4DD05A" w14:textId="77777777" w:rsidR="00A01204" w:rsidRPr="0008241C" w:rsidRDefault="00A01204" w:rsidP="00A01204">
            <w:pPr>
              <w:rPr>
                <w:szCs w:val="22"/>
                <w:lang w:eastAsia="en-GB"/>
              </w:rPr>
            </w:pPr>
          </w:p>
        </w:tc>
        <w:tc>
          <w:tcPr>
            <w:tcW w:w="567" w:type="dxa"/>
            <w:shd w:val="clear" w:color="000000" w:fill="EEECE1"/>
            <w:noWrap/>
            <w:hideMark/>
          </w:tcPr>
          <w:p w14:paraId="4A3EF273" w14:textId="77777777" w:rsidR="00A01204" w:rsidRPr="0008241C" w:rsidRDefault="00A01204" w:rsidP="00A01204">
            <w:pPr>
              <w:rPr>
                <w:szCs w:val="22"/>
                <w:lang w:eastAsia="en-GB"/>
              </w:rPr>
            </w:pPr>
          </w:p>
        </w:tc>
        <w:tc>
          <w:tcPr>
            <w:tcW w:w="1134" w:type="dxa"/>
            <w:shd w:val="clear" w:color="000000" w:fill="EEECE1"/>
            <w:noWrap/>
            <w:hideMark/>
          </w:tcPr>
          <w:p w14:paraId="6BE7F2E0" w14:textId="77777777" w:rsidR="00A01204" w:rsidRPr="0008241C" w:rsidRDefault="00A01204" w:rsidP="00A01204">
            <w:pPr>
              <w:rPr>
                <w:szCs w:val="22"/>
                <w:lang w:eastAsia="en-GB"/>
              </w:rPr>
            </w:pPr>
          </w:p>
        </w:tc>
        <w:tc>
          <w:tcPr>
            <w:tcW w:w="646" w:type="dxa"/>
            <w:shd w:val="clear" w:color="000000" w:fill="EEECE1"/>
            <w:noWrap/>
            <w:hideMark/>
          </w:tcPr>
          <w:p w14:paraId="3C5D780E" w14:textId="77777777" w:rsidR="00A01204" w:rsidRPr="0008241C" w:rsidRDefault="00A01204" w:rsidP="00A01204">
            <w:pPr>
              <w:rPr>
                <w:szCs w:val="22"/>
                <w:lang w:eastAsia="en-GB"/>
              </w:rPr>
            </w:pPr>
          </w:p>
        </w:tc>
        <w:tc>
          <w:tcPr>
            <w:tcW w:w="779" w:type="dxa"/>
            <w:shd w:val="clear" w:color="000000" w:fill="EEECE1"/>
            <w:noWrap/>
            <w:hideMark/>
          </w:tcPr>
          <w:p w14:paraId="68D39483" w14:textId="77777777" w:rsidR="00A01204" w:rsidRPr="0008241C" w:rsidRDefault="00A01204" w:rsidP="00A01204">
            <w:pPr>
              <w:rPr>
                <w:szCs w:val="22"/>
                <w:lang w:eastAsia="en-GB"/>
              </w:rPr>
            </w:pPr>
          </w:p>
        </w:tc>
        <w:tc>
          <w:tcPr>
            <w:tcW w:w="708" w:type="dxa"/>
            <w:shd w:val="clear" w:color="000000" w:fill="EEECE1"/>
            <w:noWrap/>
            <w:hideMark/>
          </w:tcPr>
          <w:p w14:paraId="17F56738" w14:textId="77777777" w:rsidR="00A01204" w:rsidRPr="0008241C" w:rsidRDefault="00A01204" w:rsidP="00A01204">
            <w:pPr>
              <w:rPr>
                <w:szCs w:val="22"/>
                <w:lang w:eastAsia="en-GB"/>
              </w:rPr>
            </w:pPr>
          </w:p>
        </w:tc>
        <w:tc>
          <w:tcPr>
            <w:tcW w:w="1048" w:type="dxa"/>
            <w:shd w:val="clear" w:color="000000" w:fill="EEECE1"/>
            <w:noWrap/>
            <w:hideMark/>
          </w:tcPr>
          <w:p w14:paraId="3C858BF6" w14:textId="77777777" w:rsidR="00A01204" w:rsidRPr="0008241C" w:rsidRDefault="00A01204" w:rsidP="00A01204">
            <w:pPr>
              <w:rPr>
                <w:szCs w:val="22"/>
                <w:lang w:eastAsia="en-GB"/>
              </w:rPr>
            </w:pPr>
          </w:p>
        </w:tc>
        <w:tc>
          <w:tcPr>
            <w:tcW w:w="653" w:type="dxa"/>
            <w:shd w:val="clear" w:color="000000" w:fill="EEECE1"/>
            <w:noWrap/>
            <w:hideMark/>
          </w:tcPr>
          <w:p w14:paraId="6A57342E" w14:textId="77777777" w:rsidR="00A01204" w:rsidRPr="0008241C" w:rsidRDefault="00A01204" w:rsidP="00A01204">
            <w:pPr>
              <w:rPr>
                <w:szCs w:val="22"/>
                <w:lang w:eastAsia="en-GB"/>
              </w:rPr>
            </w:pPr>
          </w:p>
        </w:tc>
      </w:tr>
      <w:tr w:rsidR="00A01204" w:rsidRPr="0008241C" w14:paraId="4F358C22" w14:textId="77777777" w:rsidTr="00642B4F">
        <w:trPr>
          <w:trHeight w:val="260"/>
          <w:jc w:val="center"/>
        </w:trPr>
        <w:tc>
          <w:tcPr>
            <w:tcW w:w="1361" w:type="dxa"/>
            <w:shd w:val="clear" w:color="auto" w:fill="auto"/>
            <w:noWrap/>
            <w:hideMark/>
          </w:tcPr>
          <w:p w14:paraId="10711271" w14:textId="77777777" w:rsidR="00A01204" w:rsidRPr="0008241C" w:rsidRDefault="00A01204" w:rsidP="00A01204">
            <w:pPr>
              <w:rPr>
                <w:szCs w:val="22"/>
                <w:lang w:eastAsia="en-GB"/>
              </w:rPr>
            </w:pPr>
            <w:r w:rsidRPr="0008241C">
              <w:rPr>
                <w:szCs w:val="22"/>
                <w:lang w:eastAsia="en-GB"/>
              </w:rPr>
              <w:t>FSC</w:t>
            </w:r>
          </w:p>
        </w:tc>
        <w:tc>
          <w:tcPr>
            <w:tcW w:w="1134" w:type="dxa"/>
            <w:shd w:val="clear" w:color="auto" w:fill="auto"/>
            <w:noWrap/>
            <w:hideMark/>
          </w:tcPr>
          <w:p w14:paraId="5CDD3D29" w14:textId="77777777" w:rsidR="00A01204" w:rsidRPr="0008241C" w:rsidRDefault="00A01204" w:rsidP="00A01204">
            <w:pPr>
              <w:jc w:val="right"/>
              <w:rPr>
                <w:szCs w:val="22"/>
                <w:lang w:eastAsia="en-GB"/>
              </w:rPr>
            </w:pPr>
            <w:r w:rsidRPr="0008241C">
              <w:rPr>
                <w:szCs w:val="22"/>
                <w:lang w:eastAsia="en-GB"/>
              </w:rPr>
              <w:t>186,410,374</w:t>
            </w:r>
          </w:p>
        </w:tc>
        <w:tc>
          <w:tcPr>
            <w:tcW w:w="892" w:type="dxa"/>
            <w:shd w:val="clear" w:color="auto" w:fill="auto"/>
            <w:noWrap/>
            <w:hideMark/>
          </w:tcPr>
          <w:p w14:paraId="2E802C01" w14:textId="77777777" w:rsidR="00A01204" w:rsidRPr="0008241C" w:rsidRDefault="00A01204" w:rsidP="00A01204">
            <w:pPr>
              <w:rPr>
                <w:szCs w:val="22"/>
                <w:lang w:eastAsia="en-GB"/>
              </w:rPr>
            </w:pPr>
            <w:r w:rsidRPr="0008241C">
              <w:rPr>
                <w:szCs w:val="22"/>
                <w:lang w:eastAsia="en-GB"/>
              </w:rPr>
              <w:t>Australia</w:t>
            </w:r>
          </w:p>
        </w:tc>
        <w:tc>
          <w:tcPr>
            <w:tcW w:w="567" w:type="dxa"/>
            <w:shd w:val="clear" w:color="auto" w:fill="auto"/>
            <w:noWrap/>
            <w:hideMark/>
          </w:tcPr>
          <w:p w14:paraId="0625019A" w14:textId="77777777" w:rsidR="00A01204" w:rsidRPr="0008241C" w:rsidRDefault="00A01204" w:rsidP="00A01204">
            <w:pPr>
              <w:rPr>
                <w:szCs w:val="22"/>
                <w:lang w:eastAsia="en-GB"/>
              </w:rPr>
            </w:pPr>
            <w:r w:rsidRPr="0008241C">
              <w:rPr>
                <w:szCs w:val="22"/>
                <w:lang w:eastAsia="en-GB"/>
              </w:rPr>
              <w:t>0.68</w:t>
            </w:r>
          </w:p>
        </w:tc>
        <w:tc>
          <w:tcPr>
            <w:tcW w:w="1134" w:type="dxa"/>
            <w:shd w:val="clear" w:color="auto" w:fill="auto"/>
            <w:noWrap/>
            <w:hideMark/>
          </w:tcPr>
          <w:p w14:paraId="54BB1F40"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29AABDD5" w14:textId="77777777" w:rsidR="00A01204" w:rsidRPr="0008241C" w:rsidRDefault="00A01204" w:rsidP="00A01204">
            <w:pPr>
              <w:rPr>
                <w:szCs w:val="22"/>
                <w:lang w:eastAsia="en-GB"/>
              </w:rPr>
            </w:pPr>
            <w:r w:rsidRPr="0008241C">
              <w:rPr>
                <w:szCs w:val="22"/>
                <w:lang w:eastAsia="en-GB"/>
              </w:rPr>
              <w:t>1.17</w:t>
            </w:r>
          </w:p>
        </w:tc>
        <w:tc>
          <w:tcPr>
            <w:tcW w:w="779" w:type="dxa"/>
            <w:shd w:val="clear" w:color="auto" w:fill="auto"/>
            <w:noWrap/>
            <w:hideMark/>
          </w:tcPr>
          <w:p w14:paraId="16415738" w14:textId="77777777" w:rsidR="00A01204" w:rsidRPr="0008241C" w:rsidRDefault="00A01204" w:rsidP="00A01204">
            <w:pPr>
              <w:rPr>
                <w:szCs w:val="22"/>
                <w:lang w:eastAsia="en-GB"/>
              </w:rPr>
            </w:pPr>
            <w:r w:rsidRPr="0008241C">
              <w:rPr>
                <w:szCs w:val="22"/>
                <w:lang w:eastAsia="en-GB"/>
              </w:rPr>
              <w:t>Japan</w:t>
            </w:r>
          </w:p>
        </w:tc>
        <w:tc>
          <w:tcPr>
            <w:tcW w:w="708" w:type="dxa"/>
            <w:shd w:val="clear" w:color="auto" w:fill="auto"/>
            <w:noWrap/>
            <w:hideMark/>
          </w:tcPr>
          <w:p w14:paraId="63BBB3B7" w14:textId="77777777" w:rsidR="00A01204" w:rsidRPr="0008241C" w:rsidRDefault="00A01204" w:rsidP="00A01204">
            <w:pPr>
              <w:rPr>
                <w:szCs w:val="22"/>
                <w:lang w:eastAsia="en-GB"/>
              </w:rPr>
            </w:pPr>
            <w:r w:rsidRPr="0008241C">
              <w:rPr>
                <w:szCs w:val="22"/>
                <w:lang w:eastAsia="en-GB"/>
              </w:rPr>
              <w:t>0.21</w:t>
            </w:r>
          </w:p>
        </w:tc>
        <w:tc>
          <w:tcPr>
            <w:tcW w:w="1048" w:type="dxa"/>
            <w:shd w:val="clear" w:color="auto" w:fill="auto"/>
            <w:noWrap/>
            <w:hideMark/>
          </w:tcPr>
          <w:p w14:paraId="32EA7269" w14:textId="77777777" w:rsidR="00A01204" w:rsidRPr="0008241C" w:rsidRDefault="00A01204" w:rsidP="00A01204">
            <w:pPr>
              <w:rPr>
                <w:szCs w:val="22"/>
                <w:lang w:eastAsia="en-GB"/>
              </w:rPr>
            </w:pPr>
            <w:r w:rsidRPr="0008241C">
              <w:rPr>
                <w:szCs w:val="22"/>
                <w:lang w:eastAsia="en-GB"/>
              </w:rPr>
              <w:t>India</w:t>
            </w:r>
          </w:p>
        </w:tc>
        <w:tc>
          <w:tcPr>
            <w:tcW w:w="653" w:type="dxa"/>
            <w:shd w:val="clear" w:color="auto" w:fill="auto"/>
            <w:noWrap/>
            <w:hideMark/>
          </w:tcPr>
          <w:p w14:paraId="6733F471" w14:textId="77777777" w:rsidR="00A01204" w:rsidRPr="0008241C" w:rsidRDefault="00A01204" w:rsidP="00A01204">
            <w:pPr>
              <w:rPr>
                <w:szCs w:val="22"/>
                <w:lang w:eastAsia="en-GB"/>
              </w:rPr>
            </w:pPr>
            <w:r w:rsidRPr="0008241C">
              <w:rPr>
                <w:szCs w:val="22"/>
                <w:lang w:eastAsia="en-GB"/>
              </w:rPr>
              <w:t>0.40</w:t>
            </w:r>
          </w:p>
        </w:tc>
      </w:tr>
      <w:tr w:rsidR="00A01204" w:rsidRPr="0008241C" w14:paraId="65EED179" w14:textId="77777777" w:rsidTr="00642B4F">
        <w:trPr>
          <w:trHeight w:val="260"/>
          <w:jc w:val="center"/>
        </w:trPr>
        <w:tc>
          <w:tcPr>
            <w:tcW w:w="1361" w:type="dxa"/>
            <w:shd w:val="clear" w:color="auto" w:fill="auto"/>
            <w:noWrap/>
            <w:hideMark/>
          </w:tcPr>
          <w:p w14:paraId="544DE292" w14:textId="77777777" w:rsidR="00A01204" w:rsidRPr="0008241C" w:rsidRDefault="00A01204" w:rsidP="00A01204">
            <w:pPr>
              <w:rPr>
                <w:szCs w:val="22"/>
                <w:lang w:eastAsia="en-GB"/>
              </w:rPr>
            </w:pPr>
          </w:p>
        </w:tc>
        <w:tc>
          <w:tcPr>
            <w:tcW w:w="1134" w:type="dxa"/>
            <w:shd w:val="clear" w:color="auto" w:fill="auto"/>
            <w:noWrap/>
            <w:hideMark/>
          </w:tcPr>
          <w:p w14:paraId="4AF9DC4C" w14:textId="77777777" w:rsidR="00A01204" w:rsidRPr="0008241C" w:rsidRDefault="00A01204" w:rsidP="00A01204">
            <w:pPr>
              <w:rPr>
                <w:szCs w:val="22"/>
                <w:lang w:eastAsia="en-GB"/>
              </w:rPr>
            </w:pPr>
          </w:p>
        </w:tc>
        <w:tc>
          <w:tcPr>
            <w:tcW w:w="892" w:type="dxa"/>
            <w:shd w:val="clear" w:color="auto" w:fill="auto"/>
            <w:noWrap/>
            <w:hideMark/>
          </w:tcPr>
          <w:p w14:paraId="6E85209B" w14:textId="77777777" w:rsidR="00A01204" w:rsidRPr="0008241C" w:rsidRDefault="00A01204" w:rsidP="00A01204">
            <w:pPr>
              <w:rPr>
                <w:szCs w:val="22"/>
                <w:lang w:eastAsia="en-GB"/>
              </w:rPr>
            </w:pPr>
            <w:r w:rsidRPr="0008241C">
              <w:rPr>
                <w:szCs w:val="22"/>
                <w:lang w:eastAsia="en-GB"/>
              </w:rPr>
              <w:t>Fiji</w:t>
            </w:r>
          </w:p>
        </w:tc>
        <w:tc>
          <w:tcPr>
            <w:tcW w:w="567" w:type="dxa"/>
            <w:shd w:val="clear" w:color="auto" w:fill="auto"/>
            <w:noWrap/>
            <w:hideMark/>
          </w:tcPr>
          <w:p w14:paraId="0440C1B7" w14:textId="77777777" w:rsidR="00A01204" w:rsidRPr="0008241C" w:rsidRDefault="00A01204" w:rsidP="00A01204">
            <w:pPr>
              <w:rPr>
                <w:szCs w:val="22"/>
                <w:lang w:eastAsia="en-GB"/>
              </w:rPr>
            </w:pPr>
            <w:r w:rsidRPr="0008241C">
              <w:rPr>
                <w:szCs w:val="22"/>
                <w:lang w:eastAsia="en-GB"/>
              </w:rPr>
              <w:t>0.05</w:t>
            </w:r>
          </w:p>
        </w:tc>
        <w:tc>
          <w:tcPr>
            <w:tcW w:w="1134" w:type="dxa"/>
            <w:shd w:val="clear" w:color="auto" w:fill="auto"/>
            <w:noWrap/>
            <w:hideMark/>
          </w:tcPr>
          <w:p w14:paraId="43543012" w14:textId="77777777" w:rsidR="00A01204" w:rsidRPr="0008241C" w:rsidRDefault="00A01204" w:rsidP="00A01204">
            <w:pPr>
              <w:rPr>
                <w:szCs w:val="22"/>
                <w:lang w:eastAsia="en-GB"/>
              </w:rPr>
            </w:pPr>
            <w:r w:rsidRPr="0008241C">
              <w:rPr>
                <w:szCs w:val="22"/>
                <w:lang w:eastAsia="en-GB"/>
              </w:rPr>
              <w:t>Lao P.D.R</w:t>
            </w:r>
          </w:p>
        </w:tc>
        <w:tc>
          <w:tcPr>
            <w:tcW w:w="646" w:type="dxa"/>
            <w:shd w:val="clear" w:color="auto" w:fill="auto"/>
            <w:noWrap/>
            <w:hideMark/>
          </w:tcPr>
          <w:p w14:paraId="0FC4EAEC" w14:textId="77777777" w:rsidR="00A01204" w:rsidRPr="0008241C" w:rsidRDefault="00A01204" w:rsidP="00A01204">
            <w:pPr>
              <w:rPr>
                <w:szCs w:val="22"/>
                <w:lang w:eastAsia="en-GB"/>
              </w:rPr>
            </w:pPr>
            <w:r w:rsidRPr="0008241C">
              <w:rPr>
                <w:szCs w:val="22"/>
                <w:lang w:eastAsia="en-GB"/>
              </w:rPr>
              <w:t>0.00</w:t>
            </w:r>
          </w:p>
        </w:tc>
        <w:tc>
          <w:tcPr>
            <w:tcW w:w="779" w:type="dxa"/>
            <w:shd w:val="clear" w:color="auto" w:fill="auto"/>
            <w:noWrap/>
            <w:hideMark/>
          </w:tcPr>
          <w:p w14:paraId="1075250C" w14:textId="77777777" w:rsidR="00A01204" w:rsidRPr="0008241C" w:rsidRDefault="00A01204" w:rsidP="00A01204">
            <w:pPr>
              <w:rPr>
                <w:szCs w:val="22"/>
                <w:lang w:eastAsia="en-GB"/>
              </w:rPr>
            </w:pPr>
            <w:r w:rsidRPr="0008241C">
              <w:rPr>
                <w:szCs w:val="22"/>
                <w:lang w:eastAsia="en-GB"/>
              </w:rPr>
              <w:t>Korea</w:t>
            </w:r>
          </w:p>
        </w:tc>
        <w:tc>
          <w:tcPr>
            <w:tcW w:w="708" w:type="dxa"/>
            <w:shd w:val="clear" w:color="auto" w:fill="auto"/>
            <w:noWrap/>
            <w:hideMark/>
          </w:tcPr>
          <w:p w14:paraId="791AF182" w14:textId="77777777" w:rsidR="00A01204" w:rsidRPr="0008241C" w:rsidRDefault="00A01204" w:rsidP="00A01204">
            <w:pPr>
              <w:rPr>
                <w:szCs w:val="22"/>
                <w:lang w:eastAsia="en-GB"/>
              </w:rPr>
            </w:pPr>
            <w:r w:rsidRPr="0008241C">
              <w:rPr>
                <w:szCs w:val="22"/>
                <w:lang w:eastAsia="en-GB"/>
              </w:rPr>
              <w:t>0.21</w:t>
            </w:r>
          </w:p>
        </w:tc>
        <w:tc>
          <w:tcPr>
            <w:tcW w:w="1048" w:type="dxa"/>
            <w:shd w:val="clear" w:color="auto" w:fill="auto"/>
            <w:noWrap/>
            <w:hideMark/>
          </w:tcPr>
          <w:p w14:paraId="19AFF241" w14:textId="77777777" w:rsidR="00A01204" w:rsidRPr="0008241C" w:rsidRDefault="00A01204" w:rsidP="00A01204">
            <w:pPr>
              <w:rPr>
                <w:szCs w:val="22"/>
                <w:lang w:eastAsia="en-GB"/>
              </w:rPr>
            </w:pPr>
            <w:r w:rsidRPr="0008241C">
              <w:rPr>
                <w:szCs w:val="22"/>
                <w:lang w:eastAsia="en-GB"/>
              </w:rPr>
              <w:t>Sri Lanka</w:t>
            </w:r>
          </w:p>
        </w:tc>
        <w:tc>
          <w:tcPr>
            <w:tcW w:w="653" w:type="dxa"/>
            <w:shd w:val="clear" w:color="auto" w:fill="auto"/>
            <w:noWrap/>
            <w:hideMark/>
          </w:tcPr>
          <w:p w14:paraId="0DED5BFE" w14:textId="77777777" w:rsidR="00A01204" w:rsidRPr="0008241C" w:rsidRDefault="00A01204" w:rsidP="00A01204">
            <w:pPr>
              <w:rPr>
                <w:szCs w:val="22"/>
                <w:lang w:eastAsia="en-GB"/>
              </w:rPr>
            </w:pPr>
            <w:r w:rsidRPr="0008241C">
              <w:rPr>
                <w:szCs w:val="22"/>
                <w:lang w:eastAsia="en-GB"/>
              </w:rPr>
              <w:t>0.01</w:t>
            </w:r>
          </w:p>
        </w:tc>
      </w:tr>
      <w:tr w:rsidR="00A01204" w:rsidRPr="0008241C" w14:paraId="6992F2A6" w14:textId="77777777" w:rsidTr="00642B4F">
        <w:trPr>
          <w:trHeight w:val="260"/>
          <w:jc w:val="center"/>
        </w:trPr>
        <w:tc>
          <w:tcPr>
            <w:tcW w:w="1361" w:type="dxa"/>
            <w:shd w:val="clear" w:color="auto" w:fill="auto"/>
            <w:noWrap/>
            <w:hideMark/>
          </w:tcPr>
          <w:p w14:paraId="15E703A0" w14:textId="77777777" w:rsidR="00A01204" w:rsidRPr="0008241C" w:rsidRDefault="00A01204" w:rsidP="00A01204">
            <w:pPr>
              <w:rPr>
                <w:szCs w:val="22"/>
                <w:lang w:eastAsia="en-GB"/>
              </w:rPr>
            </w:pPr>
          </w:p>
        </w:tc>
        <w:tc>
          <w:tcPr>
            <w:tcW w:w="1134" w:type="dxa"/>
            <w:shd w:val="clear" w:color="auto" w:fill="auto"/>
            <w:noWrap/>
            <w:hideMark/>
          </w:tcPr>
          <w:p w14:paraId="5A82BD7B" w14:textId="77777777" w:rsidR="00A01204" w:rsidRPr="0008241C" w:rsidRDefault="00A01204" w:rsidP="00A01204">
            <w:pPr>
              <w:rPr>
                <w:szCs w:val="22"/>
                <w:lang w:eastAsia="en-GB"/>
              </w:rPr>
            </w:pPr>
          </w:p>
        </w:tc>
        <w:tc>
          <w:tcPr>
            <w:tcW w:w="892" w:type="dxa"/>
            <w:shd w:val="clear" w:color="auto" w:fill="auto"/>
            <w:noWrap/>
            <w:hideMark/>
          </w:tcPr>
          <w:p w14:paraId="64AC05E7" w14:textId="77777777" w:rsidR="00A01204" w:rsidRPr="0008241C" w:rsidRDefault="00A01204" w:rsidP="00A01204">
            <w:pPr>
              <w:rPr>
                <w:szCs w:val="22"/>
                <w:lang w:eastAsia="en-GB"/>
              </w:rPr>
            </w:pPr>
            <w:r w:rsidRPr="0008241C">
              <w:rPr>
                <w:szCs w:val="22"/>
                <w:lang w:eastAsia="en-GB"/>
              </w:rPr>
              <w:t>New Zealand</w:t>
            </w:r>
          </w:p>
        </w:tc>
        <w:tc>
          <w:tcPr>
            <w:tcW w:w="567" w:type="dxa"/>
            <w:shd w:val="clear" w:color="auto" w:fill="auto"/>
            <w:noWrap/>
            <w:hideMark/>
          </w:tcPr>
          <w:p w14:paraId="366B502D" w14:textId="77777777" w:rsidR="00A01204" w:rsidRPr="0008241C" w:rsidRDefault="00A01204" w:rsidP="00A01204">
            <w:pPr>
              <w:rPr>
                <w:szCs w:val="22"/>
                <w:lang w:eastAsia="en-GB"/>
              </w:rPr>
            </w:pPr>
            <w:r w:rsidRPr="0008241C">
              <w:rPr>
                <w:szCs w:val="22"/>
                <w:lang w:eastAsia="en-GB"/>
              </w:rPr>
              <w:t>0.68</w:t>
            </w:r>
          </w:p>
        </w:tc>
        <w:tc>
          <w:tcPr>
            <w:tcW w:w="1134" w:type="dxa"/>
            <w:shd w:val="clear" w:color="auto" w:fill="auto"/>
            <w:noWrap/>
            <w:hideMark/>
          </w:tcPr>
          <w:p w14:paraId="4DEF9F58" w14:textId="77777777" w:rsidR="00A01204" w:rsidRPr="0008241C" w:rsidRDefault="00A01204" w:rsidP="00A01204">
            <w:pPr>
              <w:rPr>
                <w:szCs w:val="22"/>
                <w:lang w:eastAsia="en-GB"/>
              </w:rPr>
            </w:pPr>
            <w:r w:rsidRPr="0008241C">
              <w:rPr>
                <w:szCs w:val="22"/>
                <w:lang w:eastAsia="en-GB"/>
              </w:rPr>
              <w:t>Malaysia</w:t>
            </w:r>
          </w:p>
        </w:tc>
        <w:tc>
          <w:tcPr>
            <w:tcW w:w="646" w:type="dxa"/>
            <w:shd w:val="clear" w:color="auto" w:fill="auto"/>
            <w:noWrap/>
            <w:hideMark/>
          </w:tcPr>
          <w:p w14:paraId="7CC0DA5E" w14:textId="77777777" w:rsidR="00A01204" w:rsidRPr="0008241C" w:rsidRDefault="00A01204" w:rsidP="00A01204">
            <w:pPr>
              <w:rPr>
                <w:szCs w:val="22"/>
                <w:lang w:eastAsia="en-GB"/>
              </w:rPr>
            </w:pPr>
            <w:r w:rsidRPr="0008241C">
              <w:rPr>
                <w:szCs w:val="22"/>
                <w:lang w:eastAsia="en-GB"/>
              </w:rPr>
              <w:t>0.36</w:t>
            </w:r>
          </w:p>
        </w:tc>
        <w:tc>
          <w:tcPr>
            <w:tcW w:w="779" w:type="dxa"/>
            <w:shd w:val="clear" w:color="auto" w:fill="auto"/>
            <w:noWrap/>
            <w:hideMark/>
          </w:tcPr>
          <w:p w14:paraId="0D863B77"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71A40CAF" w14:textId="77777777" w:rsidR="00A01204" w:rsidRPr="0008241C" w:rsidRDefault="00A01204" w:rsidP="00A01204">
            <w:pPr>
              <w:rPr>
                <w:szCs w:val="22"/>
                <w:lang w:eastAsia="en-GB"/>
              </w:rPr>
            </w:pPr>
            <w:r w:rsidRPr="0008241C">
              <w:rPr>
                <w:szCs w:val="22"/>
                <w:lang w:eastAsia="en-GB"/>
              </w:rPr>
              <w:t>0.62</w:t>
            </w:r>
          </w:p>
        </w:tc>
        <w:tc>
          <w:tcPr>
            <w:tcW w:w="1048" w:type="dxa"/>
            <w:shd w:val="clear" w:color="auto" w:fill="auto"/>
            <w:noWrap/>
            <w:hideMark/>
          </w:tcPr>
          <w:p w14:paraId="3D878837" w14:textId="77777777" w:rsidR="00A01204" w:rsidRPr="0008241C" w:rsidRDefault="00A01204" w:rsidP="00A01204">
            <w:pPr>
              <w:rPr>
                <w:szCs w:val="22"/>
                <w:lang w:eastAsia="en-GB"/>
              </w:rPr>
            </w:pPr>
          </w:p>
        </w:tc>
        <w:tc>
          <w:tcPr>
            <w:tcW w:w="653" w:type="dxa"/>
            <w:shd w:val="clear" w:color="auto" w:fill="auto"/>
            <w:noWrap/>
            <w:hideMark/>
          </w:tcPr>
          <w:p w14:paraId="13817C87" w14:textId="77777777" w:rsidR="00A01204" w:rsidRPr="0008241C" w:rsidRDefault="00A01204" w:rsidP="00A01204">
            <w:pPr>
              <w:rPr>
                <w:szCs w:val="22"/>
                <w:lang w:eastAsia="en-GB"/>
              </w:rPr>
            </w:pPr>
          </w:p>
        </w:tc>
      </w:tr>
      <w:tr w:rsidR="00A01204" w:rsidRPr="0008241C" w14:paraId="1241FD43" w14:textId="77777777" w:rsidTr="00642B4F">
        <w:trPr>
          <w:trHeight w:val="260"/>
          <w:jc w:val="center"/>
        </w:trPr>
        <w:tc>
          <w:tcPr>
            <w:tcW w:w="1361" w:type="dxa"/>
            <w:shd w:val="clear" w:color="auto" w:fill="auto"/>
            <w:noWrap/>
            <w:hideMark/>
          </w:tcPr>
          <w:p w14:paraId="4573BF91" w14:textId="77777777" w:rsidR="00A01204" w:rsidRPr="0008241C" w:rsidRDefault="00A01204" w:rsidP="00A01204">
            <w:pPr>
              <w:rPr>
                <w:szCs w:val="22"/>
                <w:lang w:eastAsia="en-GB"/>
              </w:rPr>
            </w:pPr>
          </w:p>
        </w:tc>
        <w:tc>
          <w:tcPr>
            <w:tcW w:w="1134" w:type="dxa"/>
            <w:shd w:val="clear" w:color="auto" w:fill="auto"/>
            <w:noWrap/>
            <w:hideMark/>
          </w:tcPr>
          <w:p w14:paraId="048901C9" w14:textId="77777777" w:rsidR="00A01204" w:rsidRPr="0008241C" w:rsidRDefault="00A01204" w:rsidP="00A01204">
            <w:pPr>
              <w:rPr>
                <w:szCs w:val="22"/>
                <w:lang w:eastAsia="en-GB"/>
              </w:rPr>
            </w:pPr>
          </w:p>
        </w:tc>
        <w:tc>
          <w:tcPr>
            <w:tcW w:w="892" w:type="dxa"/>
            <w:shd w:val="clear" w:color="auto" w:fill="auto"/>
            <w:noWrap/>
            <w:hideMark/>
          </w:tcPr>
          <w:p w14:paraId="171622E9" w14:textId="77777777" w:rsidR="00A01204" w:rsidRPr="0008241C" w:rsidRDefault="00A01204" w:rsidP="00A01204">
            <w:pPr>
              <w:rPr>
                <w:szCs w:val="22"/>
                <w:lang w:eastAsia="en-GB"/>
              </w:rPr>
            </w:pPr>
            <w:r w:rsidRPr="0008241C">
              <w:rPr>
                <w:szCs w:val="22"/>
                <w:lang w:eastAsia="en-GB"/>
              </w:rPr>
              <w:t>PNG</w:t>
            </w:r>
          </w:p>
        </w:tc>
        <w:tc>
          <w:tcPr>
            <w:tcW w:w="567" w:type="dxa"/>
            <w:shd w:val="clear" w:color="auto" w:fill="auto"/>
            <w:noWrap/>
            <w:hideMark/>
          </w:tcPr>
          <w:p w14:paraId="47460289" w14:textId="77777777" w:rsidR="00A01204" w:rsidRPr="0008241C" w:rsidRDefault="00A01204" w:rsidP="00A01204">
            <w:pPr>
              <w:rPr>
                <w:szCs w:val="22"/>
                <w:lang w:eastAsia="en-GB"/>
              </w:rPr>
            </w:pPr>
            <w:r w:rsidRPr="0008241C">
              <w:rPr>
                <w:szCs w:val="22"/>
                <w:lang w:eastAsia="en-GB"/>
              </w:rPr>
              <w:t>0.02</w:t>
            </w:r>
          </w:p>
        </w:tc>
        <w:tc>
          <w:tcPr>
            <w:tcW w:w="1134" w:type="dxa"/>
            <w:shd w:val="clear" w:color="auto" w:fill="auto"/>
            <w:noWrap/>
            <w:hideMark/>
          </w:tcPr>
          <w:p w14:paraId="63DC1CF5" w14:textId="77777777" w:rsidR="00A01204" w:rsidRPr="0008241C" w:rsidRDefault="00A01204" w:rsidP="00A01204">
            <w:pPr>
              <w:rPr>
                <w:szCs w:val="22"/>
                <w:lang w:eastAsia="en-GB"/>
              </w:rPr>
            </w:pPr>
            <w:r w:rsidRPr="0008241C">
              <w:rPr>
                <w:szCs w:val="22"/>
                <w:lang w:eastAsia="en-GB"/>
              </w:rPr>
              <w:t>Thailand</w:t>
            </w:r>
          </w:p>
        </w:tc>
        <w:tc>
          <w:tcPr>
            <w:tcW w:w="646" w:type="dxa"/>
            <w:shd w:val="clear" w:color="auto" w:fill="auto"/>
            <w:noWrap/>
            <w:hideMark/>
          </w:tcPr>
          <w:p w14:paraId="0E4FBF05" w14:textId="77777777" w:rsidR="00A01204" w:rsidRPr="0008241C" w:rsidRDefault="00A01204" w:rsidP="00A01204">
            <w:pPr>
              <w:rPr>
                <w:szCs w:val="22"/>
                <w:lang w:eastAsia="en-GB"/>
              </w:rPr>
            </w:pPr>
            <w:r w:rsidRPr="0008241C">
              <w:rPr>
                <w:szCs w:val="22"/>
                <w:lang w:eastAsia="en-GB"/>
              </w:rPr>
              <w:t>0.03</w:t>
            </w:r>
          </w:p>
        </w:tc>
        <w:tc>
          <w:tcPr>
            <w:tcW w:w="779" w:type="dxa"/>
            <w:shd w:val="clear" w:color="auto" w:fill="auto"/>
            <w:noWrap/>
            <w:hideMark/>
          </w:tcPr>
          <w:p w14:paraId="245FD864" w14:textId="77777777" w:rsidR="00A01204" w:rsidRPr="0008241C" w:rsidRDefault="00A01204" w:rsidP="00A01204">
            <w:pPr>
              <w:rPr>
                <w:szCs w:val="22"/>
                <w:lang w:eastAsia="en-GB"/>
              </w:rPr>
            </w:pPr>
          </w:p>
        </w:tc>
        <w:tc>
          <w:tcPr>
            <w:tcW w:w="708" w:type="dxa"/>
            <w:shd w:val="clear" w:color="auto" w:fill="auto"/>
            <w:noWrap/>
            <w:hideMark/>
          </w:tcPr>
          <w:p w14:paraId="0BFD494D" w14:textId="77777777" w:rsidR="00A01204" w:rsidRPr="0008241C" w:rsidRDefault="00A01204" w:rsidP="00A01204">
            <w:pPr>
              <w:rPr>
                <w:szCs w:val="22"/>
                <w:lang w:eastAsia="en-GB"/>
              </w:rPr>
            </w:pPr>
          </w:p>
        </w:tc>
        <w:tc>
          <w:tcPr>
            <w:tcW w:w="1048" w:type="dxa"/>
            <w:shd w:val="clear" w:color="auto" w:fill="auto"/>
            <w:noWrap/>
            <w:hideMark/>
          </w:tcPr>
          <w:p w14:paraId="0EF1C1B4" w14:textId="77777777" w:rsidR="00A01204" w:rsidRPr="0008241C" w:rsidRDefault="00A01204" w:rsidP="00A01204">
            <w:pPr>
              <w:rPr>
                <w:szCs w:val="22"/>
                <w:lang w:eastAsia="en-GB"/>
              </w:rPr>
            </w:pPr>
          </w:p>
        </w:tc>
        <w:tc>
          <w:tcPr>
            <w:tcW w:w="653" w:type="dxa"/>
            <w:shd w:val="clear" w:color="auto" w:fill="auto"/>
            <w:noWrap/>
            <w:hideMark/>
          </w:tcPr>
          <w:p w14:paraId="6BA0C8BD" w14:textId="77777777" w:rsidR="00A01204" w:rsidRPr="0008241C" w:rsidRDefault="00A01204" w:rsidP="00A01204">
            <w:pPr>
              <w:rPr>
                <w:szCs w:val="22"/>
                <w:lang w:eastAsia="en-GB"/>
              </w:rPr>
            </w:pPr>
          </w:p>
        </w:tc>
      </w:tr>
      <w:tr w:rsidR="00A01204" w:rsidRPr="0008241C" w14:paraId="768B49B9" w14:textId="77777777" w:rsidTr="00642B4F">
        <w:trPr>
          <w:trHeight w:val="260"/>
          <w:jc w:val="center"/>
        </w:trPr>
        <w:tc>
          <w:tcPr>
            <w:tcW w:w="1361" w:type="dxa"/>
            <w:shd w:val="clear" w:color="auto" w:fill="auto"/>
            <w:noWrap/>
            <w:hideMark/>
          </w:tcPr>
          <w:p w14:paraId="089DBDE6" w14:textId="77777777" w:rsidR="00A01204" w:rsidRPr="0008241C" w:rsidRDefault="00A01204" w:rsidP="00A01204">
            <w:pPr>
              <w:rPr>
                <w:szCs w:val="22"/>
                <w:lang w:eastAsia="en-GB"/>
              </w:rPr>
            </w:pPr>
          </w:p>
        </w:tc>
        <w:tc>
          <w:tcPr>
            <w:tcW w:w="1134" w:type="dxa"/>
            <w:shd w:val="clear" w:color="auto" w:fill="auto"/>
            <w:noWrap/>
            <w:hideMark/>
          </w:tcPr>
          <w:p w14:paraId="268AC9C4" w14:textId="77777777" w:rsidR="00A01204" w:rsidRPr="0008241C" w:rsidRDefault="00A01204" w:rsidP="00A01204">
            <w:pPr>
              <w:rPr>
                <w:szCs w:val="22"/>
                <w:lang w:eastAsia="en-GB"/>
              </w:rPr>
            </w:pPr>
          </w:p>
        </w:tc>
        <w:tc>
          <w:tcPr>
            <w:tcW w:w="892" w:type="dxa"/>
            <w:shd w:val="clear" w:color="auto" w:fill="auto"/>
            <w:noWrap/>
            <w:hideMark/>
          </w:tcPr>
          <w:p w14:paraId="356B3A4C" w14:textId="77777777" w:rsidR="00A01204" w:rsidRPr="0008241C" w:rsidRDefault="00A01204" w:rsidP="00A01204">
            <w:pPr>
              <w:rPr>
                <w:szCs w:val="22"/>
                <w:lang w:eastAsia="en-GB"/>
              </w:rPr>
            </w:pPr>
            <w:r w:rsidRPr="0008241C">
              <w:rPr>
                <w:szCs w:val="22"/>
                <w:lang w:eastAsia="en-GB"/>
              </w:rPr>
              <w:t>Solomon Islands</w:t>
            </w:r>
          </w:p>
        </w:tc>
        <w:tc>
          <w:tcPr>
            <w:tcW w:w="567" w:type="dxa"/>
            <w:shd w:val="clear" w:color="auto" w:fill="auto"/>
            <w:noWrap/>
            <w:hideMark/>
          </w:tcPr>
          <w:p w14:paraId="6DA84422" w14:textId="77777777" w:rsidR="00A01204" w:rsidRPr="0008241C" w:rsidRDefault="00A01204" w:rsidP="00A01204">
            <w:pPr>
              <w:rPr>
                <w:szCs w:val="22"/>
                <w:lang w:eastAsia="en-GB"/>
              </w:rPr>
            </w:pPr>
            <w:r w:rsidRPr="0008241C">
              <w:rPr>
                <w:szCs w:val="22"/>
                <w:lang w:eastAsia="en-GB"/>
              </w:rPr>
              <w:t>0.02</w:t>
            </w:r>
          </w:p>
        </w:tc>
        <w:tc>
          <w:tcPr>
            <w:tcW w:w="1134" w:type="dxa"/>
            <w:shd w:val="clear" w:color="auto" w:fill="auto"/>
            <w:noWrap/>
            <w:hideMark/>
          </w:tcPr>
          <w:p w14:paraId="6B4AB3FA" w14:textId="77777777" w:rsidR="00A01204" w:rsidRPr="0008241C" w:rsidRDefault="00A01204" w:rsidP="00A01204">
            <w:pPr>
              <w:rPr>
                <w:szCs w:val="22"/>
                <w:lang w:eastAsia="en-GB"/>
              </w:rPr>
            </w:pPr>
            <w:r w:rsidRPr="0008241C">
              <w:rPr>
                <w:szCs w:val="22"/>
                <w:lang w:eastAsia="en-GB"/>
              </w:rPr>
              <w:t>Vietnam</w:t>
            </w:r>
          </w:p>
        </w:tc>
        <w:tc>
          <w:tcPr>
            <w:tcW w:w="646" w:type="dxa"/>
            <w:shd w:val="clear" w:color="auto" w:fill="auto"/>
            <w:noWrap/>
            <w:hideMark/>
          </w:tcPr>
          <w:p w14:paraId="2BE75FC1" w14:textId="77777777" w:rsidR="00A01204" w:rsidRPr="0008241C" w:rsidRDefault="00A01204" w:rsidP="00A01204">
            <w:pPr>
              <w:rPr>
                <w:szCs w:val="22"/>
                <w:lang w:eastAsia="en-GB"/>
              </w:rPr>
            </w:pPr>
            <w:r w:rsidRPr="0008241C">
              <w:rPr>
                <w:szCs w:val="22"/>
                <w:lang w:eastAsia="en-GB"/>
              </w:rPr>
              <w:t>0.09</w:t>
            </w:r>
          </w:p>
        </w:tc>
        <w:tc>
          <w:tcPr>
            <w:tcW w:w="779" w:type="dxa"/>
            <w:shd w:val="clear" w:color="auto" w:fill="auto"/>
            <w:noWrap/>
            <w:hideMark/>
          </w:tcPr>
          <w:p w14:paraId="6651322C" w14:textId="77777777" w:rsidR="00A01204" w:rsidRPr="0008241C" w:rsidRDefault="00A01204" w:rsidP="00A01204">
            <w:pPr>
              <w:rPr>
                <w:szCs w:val="22"/>
                <w:lang w:eastAsia="en-GB"/>
              </w:rPr>
            </w:pPr>
          </w:p>
        </w:tc>
        <w:tc>
          <w:tcPr>
            <w:tcW w:w="708" w:type="dxa"/>
            <w:shd w:val="clear" w:color="auto" w:fill="auto"/>
            <w:noWrap/>
            <w:hideMark/>
          </w:tcPr>
          <w:p w14:paraId="53FEB1A0" w14:textId="77777777" w:rsidR="00A01204" w:rsidRPr="0008241C" w:rsidRDefault="00A01204" w:rsidP="00A01204">
            <w:pPr>
              <w:rPr>
                <w:szCs w:val="22"/>
                <w:lang w:eastAsia="en-GB"/>
              </w:rPr>
            </w:pPr>
          </w:p>
        </w:tc>
        <w:tc>
          <w:tcPr>
            <w:tcW w:w="1048" w:type="dxa"/>
            <w:shd w:val="clear" w:color="auto" w:fill="auto"/>
            <w:noWrap/>
            <w:hideMark/>
          </w:tcPr>
          <w:p w14:paraId="6CF139B0" w14:textId="77777777" w:rsidR="00A01204" w:rsidRPr="0008241C" w:rsidRDefault="00A01204" w:rsidP="00A01204">
            <w:pPr>
              <w:rPr>
                <w:szCs w:val="22"/>
                <w:lang w:eastAsia="en-GB"/>
              </w:rPr>
            </w:pPr>
          </w:p>
        </w:tc>
        <w:tc>
          <w:tcPr>
            <w:tcW w:w="653" w:type="dxa"/>
            <w:shd w:val="clear" w:color="auto" w:fill="auto"/>
            <w:noWrap/>
            <w:hideMark/>
          </w:tcPr>
          <w:p w14:paraId="7D3F0AB9" w14:textId="77777777" w:rsidR="00A01204" w:rsidRPr="0008241C" w:rsidRDefault="00A01204" w:rsidP="00A01204">
            <w:pPr>
              <w:rPr>
                <w:szCs w:val="22"/>
                <w:lang w:eastAsia="en-GB"/>
              </w:rPr>
            </w:pPr>
          </w:p>
        </w:tc>
      </w:tr>
      <w:tr w:rsidR="00A01204" w:rsidRPr="0008241C" w14:paraId="5E19138A" w14:textId="77777777" w:rsidTr="00642B4F">
        <w:trPr>
          <w:trHeight w:val="260"/>
          <w:jc w:val="center"/>
        </w:trPr>
        <w:tc>
          <w:tcPr>
            <w:tcW w:w="1361" w:type="dxa"/>
            <w:shd w:val="clear" w:color="auto" w:fill="auto"/>
            <w:noWrap/>
            <w:hideMark/>
          </w:tcPr>
          <w:p w14:paraId="58983B69" w14:textId="77777777" w:rsidR="00A01204" w:rsidRPr="0008241C" w:rsidRDefault="00A01204" w:rsidP="00A01204">
            <w:pPr>
              <w:rPr>
                <w:szCs w:val="22"/>
                <w:lang w:eastAsia="en-GB"/>
              </w:rPr>
            </w:pPr>
          </w:p>
        </w:tc>
        <w:tc>
          <w:tcPr>
            <w:tcW w:w="1134" w:type="dxa"/>
            <w:shd w:val="clear" w:color="auto" w:fill="auto"/>
            <w:noWrap/>
            <w:hideMark/>
          </w:tcPr>
          <w:p w14:paraId="632C1910" w14:textId="77777777" w:rsidR="00A01204" w:rsidRPr="0008241C" w:rsidRDefault="00A01204" w:rsidP="00A01204">
            <w:pPr>
              <w:rPr>
                <w:szCs w:val="22"/>
                <w:lang w:eastAsia="en-GB"/>
              </w:rPr>
            </w:pPr>
          </w:p>
        </w:tc>
        <w:tc>
          <w:tcPr>
            <w:tcW w:w="892" w:type="dxa"/>
            <w:shd w:val="clear" w:color="auto" w:fill="auto"/>
            <w:noWrap/>
            <w:hideMark/>
          </w:tcPr>
          <w:p w14:paraId="2DCA6690" w14:textId="77777777" w:rsidR="00A01204" w:rsidRPr="0008241C" w:rsidRDefault="00A01204" w:rsidP="00A01204">
            <w:pPr>
              <w:ind w:right="400"/>
              <w:rPr>
                <w:szCs w:val="22"/>
                <w:lang w:eastAsia="en-GB"/>
              </w:rPr>
            </w:pPr>
          </w:p>
        </w:tc>
        <w:tc>
          <w:tcPr>
            <w:tcW w:w="567" w:type="dxa"/>
            <w:shd w:val="clear" w:color="auto" w:fill="auto"/>
            <w:noWrap/>
            <w:hideMark/>
          </w:tcPr>
          <w:p w14:paraId="48CD5D6E" w14:textId="77777777" w:rsidR="00A01204" w:rsidRPr="0008241C" w:rsidRDefault="00A01204" w:rsidP="00A01204">
            <w:pPr>
              <w:rPr>
                <w:szCs w:val="22"/>
                <w:lang w:eastAsia="en-GB"/>
              </w:rPr>
            </w:pPr>
          </w:p>
        </w:tc>
        <w:tc>
          <w:tcPr>
            <w:tcW w:w="1134" w:type="dxa"/>
            <w:shd w:val="clear" w:color="auto" w:fill="auto"/>
            <w:noWrap/>
            <w:hideMark/>
          </w:tcPr>
          <w:p w14:paraId="09862ADE" w14:textId="77777777" w:rsidR="00A01204" w:rsidRPr="0008241C" w:rsidRDefault="00A01204" w:rsidP="00A01204">
            <w:pPr>
              <w:rPr>
                <w:szCs w:val="22"/>
                <w:lang w:eastAsia="en-GB"/>
              </w:rPr>
            </w:pPr>
            <w:r w:rsidRPr="0008241C">
              <w:rPr>
                <w:szCs w:val="22"/>
                <w:lang w:eastAsia="en-GB"/>
              </w:rPr>
              <w:t>Cambodia</w:t>
            </w:r>
          </w:p>
        </w:tc>
        <w:tc>
          <w:tcPr>
            <w:tcW w:w="646" w:type="dxa"/>
            <w:shd w:val="clear" w:color="auto" w:fill="auto"/>
            <w:noWrap/>
            <w:hideMark/>
          </w:tcPr>
          <w:p w14:paraId="7B273B52" w14:textId="77777777" w:rsidR="00A01204" w:rsidRPr="0008241C" w:rsidRDefault="00A01204" w:rsidP="00A01204">
            <w:pPr>
              <w:rPr>
                <w:szCs w:val="22"/>
                <w:lang w:eastAsia="en-GB"/>
              </w:rPr>
            </w:pPr>
            <w:r w:rsidRPr="0008241C">
              <w:rPr>
                <w:szCs w:val="22"/>
                <w:lang w:eastAsia="en-GB"/>
              </w:rPr>
              <w:t>0.01</w:t>
            </w:r>
          </w:p>
        </w:tc>
        <w:tc>
          <w:tcPr>
            <w:tcW w:w="779" w:type="dxa"/>
            <w:shd w:val="clear" w:color="auto" w:fill="auto"/>
            <w:noWrap/>
            <w:hideMark/>
          </w:tcPr>
          <w:p w14:paraId="2B1BAD3B" w14:textId="77777777" w:rsidR="00A01204" w:rsidRPr="0008241C" w:rsidRDefault="00A01204" w:rsidP="00A01204">
            <w:pPr>
              <w:rPr>
                <w:szCs w:val="22"/>
                <w:lang w:eastAsia="en-GB"/>
              </w:rPr>
            </w:pPr>
          </w:p>
        </w:tc>
        <w:tc>
          <w:tcPr>
            <w:tcW w:w="708" w:type="dxa"/>
            <w:shd w:val="clear" w:color="auto" w:fill="auto"/>
            <w:noWrap/>
            <w:hideMark/>
          </w:tcPr>
          <w:p w14:paraId="5FD16E66" w14:textId="77777777" w:rsidR="00A01204" w:rsidRPr="0008241C" w:rsidRDefault="00A01204" w:rsidP="00A01204">
            <w:pPr>
              <w:rPr>
                <w:szCs w:val="22"/>
                <w:lang w:eastAsia="en-GB"/>
              </w:rPr>
            </w:pPr>
          </w:p>
        </w:tc>
        <w:tc>
          <w:tcPr>
            <w:tcW w:w="1048" w:type="dxa"/>
            <w:shd w:val="clear" w:color="auto" w:fill="auto"/>
            <w:noWrap/>
            <w:hideMark/>
          </w:tcPr>
          <w:p w14:paraId="00852137" w14:textId="77777777" w:rsidR="00A01204" w:rsidRPr="0008241C" w:rsidRDefault="00A01204" w:rsidP="00A01204">
            <w:pPr>
              <w:rPr>
                <w:szCs w:val="22"/>
                <w:lang w:eastAsia="en-GB"/>
              </w:rPr>
            </w:pPr>
          </w:p>
        </w:tc>
        <w:tc>
          <w:tcPr>
            <w:tcW w:w="653" w:type="dxa"/>
            <w:shd w:val="clear" w:color="auto" w:fill="auto"/>
            <w:noWrap/>
            <w:hideMark/>
          </w:tcPr>
          <w:p w14:paraId="0E57EC83" w14:textId="77777777" w:rsidR="00A01204" w:rsidRPr="0008241C" w:rsidRDefault="00A01204" w:rsidP="00A01204">
            <w:pPr>
              <w:rPr>
                <w:szCs w:val="22"/>
                <w:lang w:eastAsia="en-GB"/>
              </w:rPr>
            </w:pPr>
          </w:p>
        </w:tc>
      </w:tr>
      <w:tr w:rsidR="00A01204" w:rsidRPr="0008241C" w14:paraId="23EE7E84" w14:textId="77777777" w:rsidTr="00642B4F">
        <w:trPr>
          <w:trHeight w:val="260"/>
          <w:jc w:val="center"/>
        </w:trPr>
        <w:tc>
          <w:tcPr>
            <w:tcW w:w="1361" w:type="dxa"/>
            <w:shd w:val="clear" w:color="auto" w:fill="auto"/>
            <w:noWrap/>
            <w:hideMark/>
          </w:tcPr>
          <w:p w14:paraId="030F7216" w14:textId="77777777" w:rsidR="00A01204" w:rsidRPr="0008241C" w:rsidRDefault="00A01204" w:rsidP="00A01204">
            <w:pPr>
              <w:rPr>
                <w:szCs w:val="22"/>
                <w:lang w:eastAsia="en-GB"/>
              </w:rPr>
            </w:pPr>
            <w:r w:rsidRPr="0008241C">
              <w:rPr>
                <w:szCs w:val="22"/>
                <w:lang w:eastAsia="en-GB"/>
              </w:rPr>
              <w:t>PEFC</w:t>
            </w:r>
          </w:p>
        </w:tc>
        <w:tc>
          <w:tcPr>
            <w:tcW w:w="1134" w:type="dxa"/>
            <w:shd w:val="clear" w:color="auto" w:fill="auto"/>
            <w:noWrap/>
            <w:hideMark/>
          </w:tcPr>
          <w:p w14:paraId="029862CE" w14:textId="77777777" w:rsidR="00A01204" w:rsidRPr="0008241C" w:rsidRDefault="00A01204" w:rsidP="00A01204">
            <w:pPr>
              <w:jc w:val="right"/>
              <w:rPr>
                <w:szCs w:val="22"/>
                <w:lang w:eastAsia="en-GB"/>
              </w:rPr>
            </w:pPr>
            <w:r w:rsidRPr="0008241C">
              <w:rPr>
                <w:szCs w:val="22"/>
                <w:lang w:eastAsia="en-GB"/>
              </w:rPr>
              <w:t>272,062,933</w:t>
            </w:r>
          </w:p>
        </w:tc>
        <w:tc>
          <w:tcPr>
            <w:tcW w:w="892" w:type="dxa"/>
            <w:shd w:val="clear" w:color="auto" w:fill="auto"/>
            <w:noWrap/>
            <w:hideMark/>
          </w:tcPr>
          <w:p w14:paraId="2B131DC8" w14:textId="77777777" w:rsidR="00A01204" w:rsidRPr="0008241C" w:rsidRDefault="00A01204" w:rsidP="00A01204">
            <w:pPr>
              <w:rPr>
                <w:szCs w:val="22"/>
                <w:lang w:eastAsia="en-GB"/>
              </w:rPr>
            </w:pPr>
            <w:r w:rsidRPr="0008241C">
              <w:rPr>
                <w:szCs w:val="22"/>
                <w:lang w:eastAsia="en-GB"/>
              </w:rPr>
              <w:t>Australia</w:t>
            </w:r>
          </w:p>
        </w:tc>
        <w:tc>
          <w:tcPr>
            <w:tcW w:w="567" w:type="dxa"/>
            <w:shd w:val="clear" w:color="auto" w:fill="auto"/>
            <w:noWrap/>
            <w:hideMark/>
          </w:tcPr>
          <w:p w14:paraId="176A3AD3" w14:textId="77777777" w:rsidR="00A01204" w:rsidRPr="0008241C" w:rsidRDefault="00A01204" w:rsidP="00A01204">
            <w:pPr>
              <w:rPr>
                <w:szCs w:val="22"/>
                <w:lang w:eastAsia="en-GB"/>
              </w:rPr>
            </w:pPr>
            <w:r w:rsidRPr="0008241C">
              <w:rPr>
                <w:szCs w:val="22"/>
                <w:lang w:eastAsia="en-GB"/>
              </w:rPr>
              <w:t>3.82</w:t>
            </w:r>
          </w:p>
        </w:tc>
        <w:tc>
          <w:tcPr>
            <w:tcW w:w="1134" w:type="dxa"/>
            <w:shd w:val="clear" w:color="auto" w:fill="auto"/>
            <w:noWrap/>
            <w:hideMark/>
          </w:tcPr>
          <w:p w14:paraId="615F7330" w14:textId="77777777" w:rsidR="00A01204" w:rsidRPr="0008241C" w:rsidRDefault="00A01204" w:rsidP="00A01204">
            <w:pPr>
              <w:rPr>
                <w:szCs w:val="22"/>
                <w:lang w:eastAsia="en-GB"/>
              </w:rPr>
            </w:pPr>
            <w:r w:rsidRPr="0008241C">
              <w:rPr>
                <w:szCs w:val="22"/>
                <w:lang w:eastAsia="en-GB"/>
              </w:rPr>
              <w:t>Indonesia</w:t>
            </w:r>
          </w:p>
        </w:tc>
        <w:tc>
          <w:tcPr>
            <w:tcW w:w="646" w:type="dxa"/>
            <w:shd w:val="clear" w:color="auto" w:fill="auto"/>
            <w:noWrap/>
            <w:hideMark/>
          </w:tcPr>
          <w:p w14:paraId="25D2DDAB" w14:textId="77777777" w:rsidR="00A01204" w:rsidRPr="0008241C" w:rsidRDefault="00A01204" w:rsidP="00A01204">
            <w:pPr>
              <w:rPr>
                <w:szCs w:val="22"/>
                <w:lang w:eastAsia="en-GB"/>
              </w:rPr>
            </w:pPr>
            <w:r w:rsidRPr="0008241C">
              <w:rPr>
                <w:szCs w:val="22"/>
                <w:lang w:eastAsia="en-GB"/>
              </w:rPr>
              <w:t>0.27</w:t>
            </w:r>
          </w:p>
        </w:tc>
        <w:tc>
          <w:tcPr>
            <w:tcW w:w="779" w:type="dxa"/>
            <w:shd w:val="clear" w:color="auto" w:fill="auto"/>
            <w:noWrap/>
            <w:hideMark/>
          </w:tcPr>
          <w:p w14:paraId="258EABCF" w14:textId="77777777" w:rsidR="00A01204" w:rsidRPr="0008241C" w:rsidRDefault="00A01204" w:rsidP="00A01204">
            <w:pPr>
              <w:rPr>
                <w:szCs w:val="22"/>
                <w:lang w:eastAsia="en-GB"/>
              </w:rPr>
            </w:pPr>
            <w:r w:rsidRPr="0008241C">
              <w:rPr>
                <w:szCs w:val="22"/>
                <w:lang w:eastAsia="en-GB"/>
              </w:rPr>
              <w:t>China</w:t>
            </w:r>
          </w:p>
        </w:tc>
        <w:tc>
          <w:tcPr>
            <w:tcW w:w="708" w:type="dxa"/>
            <w:shd w:val="clear" w:color="auto" w:fill="auto"/>
            <w:noWrap/>
            <w:hideMark/>
          </w:tcPr>
          <w:p w14:paraId="6D61F100" w14:textId="77777777" w:rsidR="00A01204" w:rsidRPr="0008241C" w:rsidRDefault="00A01204" w:rsidP="00A01204">
            <w:pPr>
              <w:rPr>
                <w:szCs w:val="22"/>
                <w:lang w:eastAsia="en-GB"/>
              </w:rPr>
            </w:pPr>
            <w:r w:rsidRPr="0008241C">
              <w:rPr>
                <w:szCs w:val="22"/>
                <w:lang w:eastAsia="en-GB"/>
              </w:rPr>
              <w:t>2.07</w:t>
            </w:r>
          </w:p>
        </w:tc>
        <w:tc>
          <w:tcPr>
            <w:tcW w:w="1048" w:type="dxa"/>
            <w:shd w:val="clear" w:color="auto" w:fill="auto"/>
            <w:noWrap/>
            <w:hideMark/>
          </w:tcPr>
          <w:p w14:paraId="61676DCE" w14:textId="77777777" w:rsidR="00A01204" w:rsidRPr="0008241C" w:rsidRDefault="00A01204" w:rsidP="00A01204">
            <w:pPr>
              <w:rPr>
                <w:szCs w:val="22"/>
                <w:lang w:eastAsia="en-GB"/>
              </w:rPr>
            </w:pPr>
          </w:p>
        </w:tc>
        <w:tc>
          <w:tcPr>
            <w:tcW w:w="653" w:type="dxa"/>
            <w:shd w:val="clear" w:color="auto" w:fill="auto"/>
            <w:noWrap/>
            <w:hideMark/>
          </w:tcPr>
          <w:p w14:paraId="57EC6BC0" w14:textId="77777777" w:rsidR="00A01204" w:rsidRPr="0008241C" w:rsidRDefault="00A01204" w:rsidP="00A01204">
            <w:pPr>
              <w:rPr>
                <w:szCs w:val="22"/>
                <w:lang w:eastAsia="en-GB"/>
              </w:rPr>
            </w:pPr>
          </w:p>
        </w:tc>
      </w:tr>
      <w:tr w:rsidR="00A01204" w:rsidRPr="0008241C" w14:paraId="4E9232BA" w14:textId="77777777" w:rsidTr="00642B4F">
        <w:trPr>
          <w:trHeight w:val="260"/>
          <w:jc w:val="center"/>
        </w:trPr>
        <w:tc>
          <w:tcPr>
            <w:tcW w:w="1361" w:type="dxa"/>
            <w:shd w:val="clear" w:color="auto" w:fill="auto"/>
            <w:noWrap/>
            <w:hideMark/>
          </w:tcPr>
          <w:p w14:paraId="0F7858A9" w14:textId="77777777" w:rsidR="00A01204" w:rsidRPr="0008241C" w:rsidRDefault="00A01204" w:rsidP="00A01204">
            <w:pPr>
              <w:rPr>
                <w:szCs w:val="22"/>
                <w:lang w:eastAsia="en-GB"/>
              </w:rPr>
            </w:pPr>
          </w:p>
        </w:tc>
        <w:tc>
          <w:tcPr>
            <w:tcW w:w="1134" w:type="dxa"/>
            <w:shd w:val="clear" w:color="auto" w:fill="auto"/>
            <w:noWrap/>
            <w:hideMark/>
          </w:tcPr>
          <w:p w14:paraId="16EE028B" w14:textId="77777777" w:rsidR="00A01204" w:rsidRPr="0008241C" w:rsidRDefault="00A01204" w:rsidP="00A01204">
            <w:pPr>
              <w:rPr>
                <w:szCs w:val="22"/>
                <w:lang w:eastAsia="en-GB"/>
              </w:rPr>
            </w:pPr>
          </w:p>
        </w:tc>
        <w:tc>
          <w:tcPr>
            <w:tcW w:w="892" w:type="dxa"/>
            <w:shd w:val="clear" w:color="auto" w:fill="auto"/>
            <w:noWrap/>
            <w:hideMark/>
          </w:tcPr>
          <w:p w14:paraId="43E45C59" w14:textId="77777777" w:rsidR="00A01204" w:rsidRPr="0008241C" w:rsidRDefault="00A01204" w:rsidP="00A01204">
            <w:pPr>
              <w:jc w:val="right"/>
              <w:rPr>
                <w:szCs w:val="22"/>
                <w:lang w:eastAsia="en-GB"/>
              </w:rPr>
            </w:pPr>
          </w:p>
        </w:tc>
        <w:tc>
          <w:tcPr>
            <w:tcW w:w="567" w:type="dxa"/>
            <w:shd w:val="clear" w:color="auto" w:fill="auto"/>
            <w:noWrap/>
            <w:hideMark/>
          </w:tcPr>
          <w:p w14:paraId="2AB7919C" w14:textId="77777777" w:rsidR="00A01204" w:rsidRPr="0008241C" w:rsidRDefault="00A01204" w:rsidP="00A01204">
            <w:pPr>
              <w:rPr>
                <w:szCs w:val="22"/>
                <w:lang w:eastAsia="en-GB"/>
              </w:rPr>
            </w:pPr>
          </w:p>
        </w:tc>
        <w:tc>
          <w:tcPr>
            <w:tcW w:w="1134" w:type="dxa"/>
            <w:shd w:val="clear" w:color="auto" w:fill="auto"/>
            <w:noWrap/>
            <w:hideMark/>
          </w:tcPr>
          <w:p w14:paraId="5F59C7E4" w14:textId="77777777" w:rsidR="00A01204" w:rsidRPr="0008241C" w:rsidRDefault="00A01204" w:rsidP="00A01204">
            <w:pPr>
              <w:rPr>
                <w:szCs w:val="22"/>
                <w:lang w:eastAsia="en-GB"/>
              </w:rPr>
            </w:pPr>
            <w:r w:rsidRPr="0008241C">
              <w:rPr>
                <w:szCs w:val="22"/>
                <w:lang w:eastAsia="en-GB"/>
              </w:rPr>
              <w:t>Malaysia</w:t>
            </w:r>
          </w:p>
        </w:tc>
        <w:tc>
          <w:tcPr>
            <w:tcW w:w="646" w:type="dxa"/>
            <w:shd w:val="clear" w:color="auto" w:fill="auto"/>
            <w:noWrap/>
            <w:hideMark/>
          </w:tcPr>
          <w:p w14:paraId="125654D7" w14:textId="77777777" w:rsidR="00A01204" w:rsidRPr="0008241C" w:rsidRDefault="00A01204" w:rsidP="00A01204">
            <w:pPr>
              <w:rPr>
                <w:szCs w:val="22"/>
                <w:lang w:eastAsia="en-GB"/>
              </w:rPr>
            </w:pPr>
            <w:r w:rsidRPr="0008241C">
              <w:rPr>
                <w:szCs w:val="22"/>
                <w:lang w:eastAsia="en-GB"/>
              </w:rPr>
              <w:t>1.71</w:t>
            </w:r>
          </w:p>
        </w:tc>
        <w:tc>
          <w:tcPr>
            <w:tcW w:w="779" w:type="dxa"/>
            <w:shd w:val="clear" w:color="auto" w:fill="auto"/>
            <w:noWrap/>
            <w:hideMark/>
          </w:tcPr>
          <w:p w14:paraId="15017BDF" w14:textId="77777777" w:rsidR="00A01204" w:rsidRPr="0008241C" w:rsidRDefault="00A01204" w:rsidP="00A01204">
            <w:pPr>
              <w:rPr>
                <w:szCs w:val="22"/>
                <w:lang w:eastAsia="en-GB"/>
              </w:rPr>
            </w:pPr>
          </w:p>
        </w:tc>
        <w:tc>
          <w:tcPr>
            <w:tcW w:w="708" w:type="dxa"/>
            <w:shd w:val="clear" w:color="auto" w:fill="auto"/>
            <w:noWrap/>
            <w:hideMark/>
          </w:tcPr>
          <w:p w14:paraId="74F9E397" w14:textId="77777777" w:rsidR="00A01204" w:rsidRPr="0008241C" w:rsidRDefault="00A01204" w:rsidP="00A01204">
            <w:pPr>
              <w:rPr>
                <w:szCs w:val="22"/>
                <w:lang w:eastAsia="en-GB"/>
              </w:rPr>
            </w:pPr>
          </w:p>
        </w:tc>
        <w:tc>
          <w:tcPr>
            <w:tcW w:w="1048" w:type="dxa"/>
            <w:shd w:val="clear" w:color="auto" w:fill="auto"/>
            <w:noWrap/>
            <w:hideMark/>
          </w:tcPr>
          <w:p w14:paraId="319CFFEF" w14:textId="77777777" w:rsidR="00A01204" w:rsidRPr="0008241C" w:rsidRDefault="00A01204" w:rsidP="00A01204">
            <w:pPr>
              <w:rPr>
                <w:szCs w:val="22"/>
                <w:lang w:eastAsia="en-GB"/>
              </w:rPr>
            </w:pPr>
          </w:p>
        </w:tc>
        <w:tc>
          <w:tcPr>
            <w:tcW w:w="653" w:type="dxa"/>
            <w:shd w:val="clear" w:color="auto" w:fill="auto"/>
            <w:noWrap/>
            <w:hideMark/>
          </w:tcPr>
          <w:p w14:paraId="6F1332D6" w14:textId="77777777" w:rsidR="00A01204" w:rsidRPr="0008241C" w:rsidRDefault="00A01204" w:rsidP="00A01204">
            <w:pPr>
              <w:rPr>
                <w:szCs w:val="22"/>
                <w:lang w:eastAsia="en-GB"/>
              </w:rPr>
            </w:pPr>
          </w:p>
        </w:tc>
      </w:tr>
    </w:tbl>
    <w:p w14:paraId="59B0F47E" w14:textId="77777777" w:rsidR="00A01204" w:rsidRPr="0008241C" w:rsidRDefault="00A01204" w:rsidP="00A01204">
      <w:pPr>
        <w:rPr>
          <w:sz w:val="22"/>
          <w:szCs w:val="22"/>
        </w:rPr>
      </w:pPr>
      <w:r w:rsidRPr="0008241C">
        <w:rPr>
          <w:sz w:val="22"/>
          <w:szCs w:val="22"/>
        </w:rPr>
        <w:t xml:space="preserve">Note: Does not include countries with a </w:t>
      </w:r>
      <w:r w:rsidRPr="0008241C">
        <w:rPr>
          <w:noProof/>
          <w:sz w:val="22"/>
          <w:szCs w:val="22"/>
        </w:rPr>
        <w:t>share</w:t>
      </w:r>
      <w:r w:rsidRPr="0008241C">
        <w:rPr>
          <w:sz w:val="22"/>
          <w:szCs w:val="22"/>
        </w:rPr>
        <w:t xml:space="preserve"> of less than 0.005 per cent</w:t>
      </w:r>
    </w:p>
    <w:p w14:paraId="74A06754" w14:textId="77777777" w:rsidR="00A01204" w:rsidRPr="0008241C" w:rsidRDefault="00A01204" w:rsidP="00A01204">
      <w:pPr>
        <w:rPr>
          <w:sz w:val="22"/>
          <w:szCs w:val="22"/>
        </w:rPr>
      </w:pPr>
      <w:r w:rsidRPr="0008241C">
        <w:rPr>
          <w:sz w:val="22"/>
          <w:szCs w:val="22"/>
        </w:rPr>
        <w:t xml:space="preserve">Data source: Lernoud </w:t>
      </w:r>
      <w:r w:rsidRPr="0008241C">
        <w:rPr>
          <w:i/>
          <w:sz w:val="22"/>
          <w:szCs w:val="22"/>
        </w:rPr>
        <w:t>et al</w:t>
      </w:r>
      <w:r w:rsidRPr="0008241C">
        <w:rPr>
          <w:sz w:val="22"/>
          <w:szCs w:val="22"/>
        </w:rPr>
        <w:t>.</w:t>
      </w:r>
      <w:r w:rsidRPr="0008241C">
        <w:rPr>
          <w:i/>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Lernoud","given":"Julia","non-dropping-particle":"","parse-names":false,"suffix":""},{"dropping-particle":"","family":"Potts","given":"Jason","non-dropping-particle":"","parse-names":false,"suffix":""},{"dropping-particle":"","family":"Sampson","given":"Gregory","non-dropping-particle":"","parse-names":false,"suffix":""},{"dropping-particle":"","family":"Garibay","given":"Salvador","non-dropping-particle":"","parse-names":false,"suffix":""},{"dropping-particle":"","family":"Lynch","given":"Matthew","non-dropping-particle":"","parse-names":false,"suffix":""},{"dropping-particle":"","family":"Voora","given":"Vivek","non-dropping-particle":"","parse-names":false,"suffix":""},{"dropping-particle":"","family":"Willer","given":"Helga","non-dropping-particle":"","parse-names":false,"suffix":""},{"dropping-particle":"","family":"Wozniak","given":"Joseph","non-dropping-particle":"","parse-names":false,"suffix":""}],"id":"ITEM-1","issued":{"date-parts":[["2017"]]},"number-of-pages":"196","publisher-place":"Geneva","title":"The State of Sustainable Markets – Statistics and Emerging Trends","type":"report"},"suppress-author":1,"uris":["http://www.mendeley.com/documents/?uuid=7da67c5b-c5b4-38cc-918f-e9381137b61a"]}],"mendeley":{"formattedCitation":"(2017)","plainTextFormattedCitation":"(2017)","previouslyFormattedCitation":"(2017)"},"properties":{"noteIndex":0},"schema":"https://github.com/citation-style-language/schema/raw/master/csl-citation.json"}</w:instrText>
      </w:r>
      <w:r w:rsidRPr="0008241C">
        <w:rPr>
          <w:sz w:val="22"/>
          <w:szCs w:val="22"/>
        </w:rPr>
        <w:fldChar w:fldCharType="separate"/>
      </w:r>
      <w:r w:rsidRPr="0008241C">
        <w:rPr>
          <w:sz w:val="22"/>
          <w:szCs w:val="22"/>
        </w:rPr>
        <w:t>(2017)</w:t>
      </w:r>
      <w:r w:rsidRPr="0008241C">
        <w:rPr>
          <w:sz w:val="22"/>
          <w:szCs w:val="22"/>
        </w:rPr>
        <w:fldChar w:fldCharType="end"/>
      </w:r>
    </w:p>
    <w:p w14:paraId="48A8EE63" w14:textId="77777777" w:rsidR="00A01204" w:rsidRPr="0008241C" w:rsidRDefault="00A01204" w:rsidP="00A01204">
      <w:pPr>
        <w:rPr>
          <w:sz w:val="22"/>
          <w:szCs w:val="22"/>
        </w:rPr>
      </w:pPr>
    </w:p>
    <w:p w14:paraId="13CE22F6" w14:textId="77777777" w:rsidR="00A01204" w:rsidRPr="0008241C" w:rsidRDefault="00A01204" w:rsidP="00A01204">
      <w:pPr>
        <w:rPr>
          <w:sz w:val="22"/>
          <w:szCs w:val="22"/>
        </w:rPr>
      </w:pPr>
      <w:r w:rsidRPr="0008241C">
        <w:rPr>
          <w:sz w:val="22"/>
          <w:szCs w:val="22"/>
        </w:rPr>
        <w:t xml:space="preserve">Growing demand for environmentally certified products further led to the establishment of country initiatives, such as the Indonesian Ecolabelling Institute which developed Forest Certification Systems in Indonesia </w:t>
      </w:r>
      <w:r w:rsidRPr="0008241C">
        <w:rPr>
          <w:sz w:val="22"/>
          <w:szCs w:val="22"/>
        </w:rPr>
        <w:fldChar w:fldCharType="begin" w:fldLock="1"/>
      </w:r>
      <w:r w:rsidRPr="0008241C">
        <w:rPr>
          <w:sz w:val="22"/>
          <w:szCs w:val="22"/>
        </w:rPr>
        <w:instrText>ADDIN CSL_CITATION { "citationItems" : [ { "id" : "ITEM-1", "itemData" : { "DOI" : "ISBN 978-4-88788-053-5", "abstract" : "Forest certification is a voluntary, market-based instrument designed to improve forest management by enabling buyers to identify timber products derived from wellmanaged forests. While small forest enterprises make an important contribution to the forest industry in many countries, they have found forest certification difficult to achieve. There has thus been a recent movement to make certification more accessible to small forest holdings and low/intermittent volume producers. The Forest Stewardship Council (FSC) has launched \u201cgroup certification\u201d and the Indonesian Ecolabelling Institute (LEI) has developed Pengelolaan Hutan Berbasis Masyarakat Lestari (PHBML) specifically to promote community-based forest management. These two programmes can be viewed as part of a range of initiatives that seek to improve forest management by providing opportunities and benefits to local communities.\r\nThis study contributes to independent monitoring and comparative assessment of forest certification schemes. It assesses the credibility of the two certification programmes operating in Indonesia that are suited to community-based forest management \u2013 FSC group certification and PHBML \u2013 using the Forest Certification Assessment Guide (FCAG) developed by the World Wide Fund for Nature (WWF)/World Bank Global Forest Alliance. Having more than one certification programme could encourage competition that leads to improved performance, but it also raises concerns about efficiency and redundancy.\r\nThis assessment has found that both FSC group certification and PHBML meet almost all the FCAG requirements for independent verification for improved forest management. Both programmes share a large degree of similarity in that they:\r\nWere developed through multi-stakeholder processes and according to international frameworks;\r\nAttempt to place a balanced emphasis on the three pillars of sustainability;\r\nHave measurable standards, are performance-based and are applicable to the FMU (forest management unit) level;\r\nProvide for the equitable participation of diverse stakeholders;\r\nHave mechanisms and procedures to control the use of their logos and have chain of custody (CoC) standards; and\r\nRequire a set of contractual arrangements between the owners and the certificate holder.\r\nAs is to be expected of a national standard, in some areas LEI provides more specific guidance to forest managers and auditors than the FSC generic forest management standard, though\r\nForest Certifi cation for\u2026", "author" : [ { "dropping-particle" : "", "family" : "Maryudi", "given" : "Ahmad", "non-dropping-particle" : "", "parse-names" : false, "suffix" : "" }, { "dropping-particle" : "", "family" : "Henry Scheyvens", "given" : "", "non-dropping-particle" : "", "parse-names" : false, "suffix" : "" } ], "id" : "ITEM-1", "issued" : { "date-parts" : [ [ "2009" ] ] }, "number-of-pages" : "56 pages", "publisher-place" : "Hayama", "title" : "Forest Certification for Community-based Forest Management in Indonesia: Does LEI provide a credible option?", "type" : "report" }, "uris" : [ "http://www.mendeley.com/documents/?uuid=fb9dd16b-5ae8-34e6-b366-566148b73465" ] } ], "mendeley" : { "formattedCitation" : "(Maryudi and Henry Scheyvens, 2009)", "plainTextFormattedCitation" : "(Maryudi and Henry Scheyvens, 2009)", "previouslyFormattedCitation" : "(Maryudi and Henry Scheyvens, 2009)" }, "properties" : { "noteIndex" : 0 }, "schema" : "https://github.com/citation-style-language/schema/raw/master/csl-citation.json" }</w:instrText>
      </w:r>
      <w:r w:rsidRPr="0008241C">
        <w:rPr>
          <w:sz w:val="22"/>
          <w:szCs w:val="22"/>
        </w:rPr>
        <w:fldChar w:fldCharType="separate"/>
      </w:r>
      <w:r w:rsidRPr="0008241C">
        <w:rPr>
          <w:noProof/>
          <w:sz w:val="22"/>
          <w:szCs w:val="22"/>
        </w:rPr>
        <w:t>(Maryudi, 2009)</w:t>
      </w:r>
      <w:r w:rsidRPr="0008241C">
        <w:rPr>
          <w:sz w:val="22"/>
          <w:szCs w:val="22"/>
        </w:rPr>
        <w:fldChar w:fldCharType="end"/>
      </w:r>
      <w:r w:rsidRPr="0008241C">
        <w:rPr>
          <w:sz w:val="22"/>
          <w:szCs w:val="22"/>
        </w:rPr>
        <w:t xml:space="preserve">. In Australia and New Zealand, </w:t>
      </w:r>
      <w:r w:rsidRPr="0008241C">
        <w:rPr>
          <w:noProof/>
          <w:sz w:val="22"/>
          <w:szCs w:val="22"/>
        </w:rPr>
        <w:t>eco-labelling</w:t>
      </w:r>
      <w:r w:rsidRPr="0008241C">
        <w:rPr>
          <w:sz w:val="22"/>
          <w:szCs w:val="22"/>
        </w:rPr>
        <w:t xml:space="preserve"> or environmental certificate for seafood have been actively implemented</w:t>
      </w:r>
      <w:r w:rsidRPr="0008241C">
        <w:rPr>
          <w:sz w:val="22"/>
          <w:szCs w:val="22"/>
          <w:lang w:eastAsia="ja-JP"/>
        </w:rPr>
        <w:t xml:space="preserve"> </w:t>
      </w:r>
      <w:r w:rsidRPr="0008241C">
        <w:rPr>
          <w:sz w:val="22"/>
          <w:szCs w:val="22"/>
        </w:rPr>
        <w:fldChar w:fldCharType="begin" w:fldLock="1"/>
      </w:r>
      <w:r w:rsidRPr="0008241C">
        <w:rPr>
          <w:sz w:val="22"/>
          <w:szCs w:val="22"/>
        </w:rPr>
        <w:instrText>ADDIN CSL_CITATION {"citationItems":[{"id":"ITEM-1","itemData":{"DOI":"10.1016/j.marpol.2016.12.016","ISSN":"0308597X","author":[{"dropping-particle":"","family":"Wakamatsu","given":"Mihoko","non-dropping-particle":"","parse-names":false,"suffix":""},{"dropping-particle":"","family":"Wakamatsu","given":"Hiroki","non-dropping-particle":"","parse-names":false,"suffix":""}],"container-title":"Marine Policy","id":"ITEM-1","issue":"December 2016","issued":{"date-parts":[["2017"]]},"page":"97-103","publisher":"Elsevier","title":"The certification of small-scale fisheries","type":"article-journal","volume":"77"},"uris":["http://www.mendeley.com/documents/?uuid=c4101b84-8ec2-45b4-88bd-b285935351d1"]}],"mendeley":{"formattedCitation":"(Wakamatsu &amp; Wakamatsu, 2017)","plainTextFormattedCitation":"(Wakamatsu &amp; Wakamatsu, 2017)","previouslyFormattedCitation":"(Wakamatsu &amp; Wakamatsu, 2017)"},"properties":{"noteIndex":0},"schema":"https://github.com/citation-style-language/schema/raw/master/csl-citation.json"}</w:instrText>
      </w:r>
      <w:r w:rsidRPr="0008241C">
        <w:rPr>
          <w:sz w:val="22"/>
          <w:szCs w:val="22"/>
        </w:rPr>
        <w:fldChar w:fldCharType="separate"/>
      </w:r>
      <w:r w:rsidRPr="0008241C">
        <w:rPr>
          <w:noProof/>
          <w:sz w:val="22"/>
          <w:szCs w:val="22"/>
        </w:rPr>
        <w:t>(Wakamatsu &amp; Wakamatsu, 2017)</w:t>
      </w:r>
      <w:r w:rsidRPr="0008241C">
        <w:rPr>
          <w:sz w:val="22"/>
          <w:szCs w:val="22"/>
        </w:rPr>
        <w:fldChar w:fldCharType="end"/>
      </w:r>
      <w:r w:rsidRPr="0008241C">
        <w:rPr>
          <w:sz w:val="22"/>
          <w:szCs w:val="22"/>
        </w:rPr>
        <w:t xml:space="preserve">. The objectives and scope of certification substantially vary among different certification initiatives, whether it be </w:t>
      </w:r>
      <w:r w:rsidRPr="0008241C">
        <w:rPr>
          <w:noProof/>
          <w:sz w:val="22"/>
          <w:szCs w:val="22"/>
        </w:rPr>
        <w:t>very specific</w:t>
      </w:r>
      <w:r w:rsidRPr="0008241C">
        <w:rPr>
          <w:sz w:val="22"/>
          <w:szCs w:val="22"/>
        </w:rPr>
        <w:t xml:space="preserve"> to conserve forest or agro-forest ecosystems, bird habitats or dolphin populations, or too general to be effective in delivering results for the conservation of BES. It also could be noted that certifications, as a market-based instrument, needs capturing substantial additional payments in the consumer market to cover certification cost and to incentivise environmentally sustainable production, which is, however, so far reported to be marginal and insufficient </w:t>
      </w:r>
      <w:r w:rsidRPr="0008241C">
        <w:rPr>
          <w:sz w:val="22"/>
          <w:szCs w:val="22"/>
        </w:rPr>
        <w:fldChar w:fldCharType="begin" w:fldLock="1"/>
      </w:r>
      <w:r w:rsidRPr="0008241C">
        <w:rPr>
          <w:sz w:val="22"/>
          <w:szCs w:val="22"/>
        </w:rPr>
        <w:instrText>ADDIN CSL_CITATION { "citationItems" : [ { "id" : "ITEM-1", "itemData" : { "DOI" : "10.1016/j.worlddev.2004.07.007", "ISBN" : "0305-750X", "ISSN" : "0305750X", "abstract" : "This paper discusses two well-known market-based social change initiatives, Fair Trade coffee and Forest Stewardship Council certification, which harness market forces to pursue social and environmental objectives. A serious challenge for both is to operate in the conventional market without undermining their original objectives. A global commodity chain analysis approach is combined with insights from economic sociology embeddedness theory to explore the social, cultural and organizational factors shaping the initiatives' governance structures. Both initiatives are seen to move along opposite organizational trajectories, but face similar pressures from conventional market logics, practices and dominant actors. A preliminary framework is proposed for comparative assessment, focusing on distribution of benefits, how conventional market institutions may be questioned, and how internal governance manages diverse stakeholder interests and influence. \u00a9 2004 Elsevier Ltd. All rights reserved.", "author" : [ { "dropping-particle" : "", "family" : "Taylor", "given" : "Peter Leigh", "non-dropping-particle" : "", "parse-names" : false, "suffix" : "" } ], "container-title" : "World Development", "id" : "ITEM-1", "issued" : { "date-parts" : [ [ "2005" ] ] }, "page" : "129-147", "title" : "In the market but not of it: Fair trade coffee and forest stewardship council certification as market-based social change", "type" : "article-journal", "volume" : "33" }, "uris" : [ "http://www.mendeley.com/documents/?uuid=2b406af1-48bf-4819-a277-7f2033c45e34" ] }, { "id" : "ITEM-2", "itemData" : { "ISBN" : "978-4-88788-058-0", "abstract" : "Consumption of agricultural and forest products is one of many factors driving global deforestation, one of the major environmental problems of our time. Consumption patterns are associated with the loss of natural forests in the tropics. This chapter explores the relationships between consumption and demand, production, and policy options for SCP and conserving tropic forests.\r\n\u2022 Sustainable consumption and production is defined in the context of forest products.\r\n\u2022 Voluntary and regulatory actions in consumer economies can support producer countries in their sustainable forest management; these include decisions by end consumers in addition to a policy mix.\r\n\u2022 Actions by consumer economies should be coordinated with efforts to assist forest managers in the tropics to improve forest management practices and the security of supply chains to increase supplies of verified legal and certified sustainable timber.\r\n\u2022 Unilateral action by some consumer countries to promote the consumption of sustainable wood could result in the movement of unsustainable wood supplies to countries that have not taken action. Research is now required to identify options for promoting sustainable consumption in the \u201cnew\u201d wood consumer economies of the Asia-Pacific region.", "author" : [ { "dropping-particle" : "", "family" : "Scheyvens", "given" : "Henry", "non-dropping-particle" : "", "parse-names" : false, "suffix" : "" }, { "dropping-particle" : "", "family" : "Lopez-Casero", "given" : "Federico", "non-dropping-particle" : "", "parse-names" : false, "suffix" : "" }, { "dropping-particle" : "", "family" : "Ibarra Gen\u00e9", "given" : "Enrique", "non-dropping-particle" : "", "parse-names" : false, "suffix" : "" }, { "dropping-particle" : "", "family" : "Hyakumura", "given" : "Kimihiko", "non-dropping-particle" : "", "parse-names" : false, "suffix" : "" } ], "chapter-number" : "8", "container-title" : "Sustainable Consumption and Production in the Asia-Pacific Region: Effective Response in a Resource Constrained World", "id" : "ITEM-2", "issued" : { "date-parts" : [ [ "2010" ] ] }, "page" : "p171-196", "publisher" : "Institute for Global Environmental Strategies", "publisher-place" : "Hayama", "title" : "Conserving Tropical Forests: Reforming the Tropical Forest Products Trade towards Sustainable Consumption and Production", "type" : "chapter", "volume" : "III" }, "uris" : [ "http://www.mendeley.com/documents/?uuid=448375cd-6ad4-304b-ba76-a5cb3a0c6ef4" ] } ], "mendeley" : { "formattedCitation" : "(Taylor, 2005; Scheyvens &lt;i&gt;et al.&lt;/i&gt;, 2010)", "plainTextFormattedCitation" : "(Taylor, 2005; Scheyvens et al., 2010)", "previouslyFormattedCitation" : "(Taylor, 2005; Scheyvens &lt;i&gt;et al.&lt;/i&gt;, 2010)" }, "properties" : { "noteIndex" : 0 }, "schema" : "https://github.com/citation-style-language/schema/raw/master/csl-citation.json" }</w:instrText>
      </w:r>
      <w:r w:rsidRPr="0008241C">
        <w:rPr>
          <w:sz w:val="22"/>
          <w:szCs w:val="22"/>
        </w:rPr>
        <w:fldChar w:fldCharType="separate"/>
      </w:r>
      <w:r w:rsidRPr="0008241C">
        <w:rPr>
          <w:noProof/>
          <w:sz w:val="22"/>
          <w:szCs w:val="22"/>
        </w:rPr>
        <w:t xml:space="preserve">(Taylor, 2005; Scheyvens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 xml:space="preserve">. </w:t>
      </w:r>
      <w:r w:rsidRPr="0008241C">
        <w:rPr>
          <w:noProof/>
          <w:sz w:val="22"/>
          <w:szCs w:val="22"/>
        </w:rPr>
        <w:t>Effective</w:t>
      </w:r>
      <w:r w:rsidRPr="0008241C">
        <w:rPr>
          <w:sz w:val="22"/>
          <w:szCs w:val="22"/>
        </w:rPr>
        <w:t xml:space="preserve"> certification systems require specific and meaningful criteria with </w:t>
      </w:r>
      <w:r w:rsidRPr="0008241C">
        <w:rPr>
          <w:noProof/>
          <w:sz w:val="22"/>
          <w:szCs w:val="22"/>
        </w:rPr>
        <w:t>legitimate</w:t>
      </w:r>
      <w:r w:rsidRPr="0008241C">
        <w:rPr>
          <w:sz w:val="22"/>
          <w:szCs w:val="22"/>
        </w:rPr>
        <w:t xml:space="preserve"> validation mechanism, with markets settling upon broadly accepted industry-wide standards and means of raising consumers’ awareness </w:t>
      </w:r>
      <w:r w:rsidRPr="0008241C">
        <w:rPr>
          <w:sz w:val="22"/>
          <w:szCs w:val="22"/>
        </w:rPr>
        <w:fldChar w:fldCharType="begin" w:fldLock="1"/>
      </w:r>
      <w:r w:rsidRPr="0008241C">
        <w:rPr>
          <w:sz w:val="22"/>
          <w:szCs w:val="22"/>
        </w:rPr>
        <w:instrText>ADDIN CSL_CITATION {"citationItems":[{"id":"ITEM-1","itemData":{"author":[{"dropping-particle":"","family":"Ghazoul","given":"Jaboury","non-dropping-particle":"","parse-names":false,"suffix":""}],"container-title":"Conservation Biology","id":"ITEM-1","issue":"2","issued":{"date-parts":[["2001"]]},"page":"315-317","title":"Barriers to Biodiversity Conservation in Forest Certification","type":"article-journal","volume":"15"},"uris":["http://www.mendeley.com/documents/?uuid=c5f0f5e4-e37f-4777-81e7-bef037dc6a00"]},{"id":"ITEM-2","itemData":{"DOI":"10.1017/S0030605303000346","ISSN":"0030-6053","author":[{"dropping-particle":"","family":"Gullison","given":"R. E.","non-dropping-particle":"","parse-names":false,"suffix":""}],"container-title":"Oryx","id":"ITEM-2","issue":"02","issued":{"date-parts":[["2003","7","2"]]},"language":"English","page":"153-165","publisher":"Cambridge University Press","title":"Does forest certification conserve biodiversity?","type":"article-journal","volume":"37"},"uris":["http://www.mendeley.com/documents/?uuid=213f9160-d971-45ae-a719-f40e335d28a6"]},{"id":"ITEM-3","itemData":{"DOI":"10.1111/j.1523-1739.2010.01448.x","ISSN":"1523-1739","PMID":"20184655","author":[{"dropping-particle":"","family":"Laurance","given":"William F","non-dropping-particle":"","parse-names":false,"suffix":""},{"dropping-particle":"","family":"Koh","given":"Lian P","non-dropping-particle":"","parse-names":false,"suffix":""},{"dropping-particle":"","family":"Butler","given":"Rhett","non-dropping-particle":"","parse-names":false,"suffix":""},{"dropping-particle":"","family":"Sodhi","given":"Navjot S","non-dropping-particle":"","parse-names":false,"suffix":""},{"dropping-particle":"","family":"Bradshaw","given":"Corey J A","non-dropping-particle":"","parse-names":false,"suffix":""},{"dropping-particle":"","family":"Neidel","given":"J David","non-dropping-particle":"","parse-names":false,"suffix":""},{"dropping-particle":"","family":"Consunji","given":"Hazel","non-dropping-particle":"","parse-names":false,"suffix":""},{"dropping-particle":"","family":"Mateo Vega","given":"Javier","non-dropping-particle":"","parse-names":false,"suffix":""}],"container-title":"Conservation biology : the journal of the Society for Conservation Biology","id":"ITEM-3","issue":"2","issued":{"date-parts":[["2010","4"]]},"page":"377-81","title":"Improving the performance of the Roundtable on Sustainable Palm Oil for nature conservation.","type":"article-journal","volume":"24"},"uris":["http://www.mendeley.com/documents/?uuid=fcaed373-ceed-452b-870d-31da5241d443"]},{"id":"ITEM-4","itemData":{"DOI":"10.1016/j.ecolecon.2011.03.012","ISSN":"09218009","abstract":"This article suggests that understanding legitimization processes of private governance initiatives requires a multi-dimensional approach. This suggestion has been operationalized in three aspects that can be used to better understand such processes: legality, moral justifications, and consent/acceptance. These aspects are based on different theoretical traditions and are applied in an analysis of the process of creating legitimacy of the Roundtable on Sustainable Palm Oil (RSPO). This empirical research reveals the characteristics of the legitimization process of the RSPO and shows the value of a multi-dimensional approach. The three perspectives complement each other and deepen our insights in legitimization processes by revealing tensions and trade-offs in the different ways in which non-state market driven governance arrangements can create legitimacy.","author":[{"dropping-particle":"","family":"Schouten","given":"Greetje","non-dropping-particle":"","parse-names":false,"suffix":""},{"dropping-particle":"","family":"Glasbergen","given":"Pieter","non-dropping-particle":"","parse-names":false,"suffix":""}],"container-title":"Ecological Economics","id":"ITEM-4","issue":"11","issued":{"date-parts":[["2011","9"]]},"page":"1891-1899","title":"Creating legitimacy in global private governance: The case of the Roundtable on Sustainable Palm Oil","type":"article-journal","volume":"70"},"uris":["http://www.mendeley.com/documents/?uuid=342160d6-5156-4282-923a-045ed6757ac3"]},{"id":"ITEM-5","itemData":{"DOI":"10.1111/j.1467-2979.2008.00277.x","ISSN":"14672960","author":[{"dropping-particle":"","family":"Ward","given":"Trevor J","non-dropping-particle":"","parse-names":false,"suffix":""}],"container-title":"Fish and Fisheries","id":"ITEM-5","issue":"2","issued":{"date-parts":[["2008","6","28"]]},"page":"169-177","title":"Barriers to biodiversity conservation in marine fishery certification","type":"article-journal","volume":"9"},"uris":["http://www.mendeley.com/documents/?uuid=c7c5e781-4ba8-4cab-a5e9-88a5bff9bf46"]}],"mendeley":{"formattedCitation":"(Ghazoul, 2001; Gullison, 2003; Laurance &lt;i&gt;et al.&lt;/i&gt;, 2010; Schouten &amp; Glasbergen, 2011; Ward, 2008)","plainTextFormattedCitation":"(Ghazoul, 2001; Gullison, 2003; Laurance et al., 2010; Schouten &amp; Glasbergen, 2011; Ward, 2008)","previouslyFormattedCitation":"(Ghazoul, 2001; Gullison, 2003; Laurance &lt;i&gt;et al.&lt;/i&gt;, 2010; Schouten &amp; Glasbergen, 2011; Ward, 2008)"},"properties":{"noteIndex":0},"schema":"https://github.com/citation-style-language/schema/raw/master/csl-citation.json"}</w:instrText>
      </w:r>
      <w:r w:rsidRPr="0008241C">
        <w:rPr>
          <w:sz w:val="22"/>
          <w:szCs w:val="22"/>
        </w:rPr>
        <w:fldChar w:fldCharType="separate"/>
      </w:r>
      <w:r w:rsidRPr="0008241C">
        <w:rPr>
          <w:noProof/>
          <w:sz w:val="22"/>
          <w:szCs w:val="22"/>
        </w:rPr>
        <w:t xml:space="preserve">(Ghazoul, 2001; Gullison, 2003; Laurance </w:t>
      </w:r>
      <w:r w:rsidRPr="0008241C">
        <w:rPr>
          <w:i/>
          <w:noProof/>
          <w:sz w:val="22"/>
          <w:szCs w:val="22"/>
        </w:rPr>
        <w:t>et al.</w:t>
      </w:r>
      <w:r w:rsidRPr="0008241C">
        <w:rPr>
          <w:noProof/>
          <w:sz w:val="22"/>
          <w:szCs w:val="22"/>
        </w:rPr>
        <w:t>, 2010; Schouten &amp; Glasbergen, 2011; Ward, 2008)</w:t>
      </w:r>
      <w:r w:rsidRPr="0008241C">
        <w:rPr>
          <w:sz w:val="22"/>
          <w:szCs w:val="22"/>
        </w:rPr>
        <w:fldChar w:fldCharType="end"/>
      </w:r>
      <w:r w:rsidRPr="0008241C">
        <w:rPr>
          <w:sz w:val="22"/>
          <w:szCs w:val="22"/>
        </w:rPr>
        <w:t>.</w:t>
      </w:r>
    </w:p>
    <w:p w14:paraId="661FE66C" w14:textId="77777777" w:rsidR="00A01204" w:rsidRPr="0008241C" w:rsidRDefault="00A01204" w:rsidP="00A01204">
      <w:pPr>
        <w:rPr>
          <w:sz w:val="22"/>
          <w:szCs w:val="22"/>
        </w:rPr>
      </w:pPr>
    </w:p>
    <w:p w14:paraId="70D799C5" w14:textId="2148ECA2" w:rsidR="00A01204" w:rsidRPr="0008241C" w:rsidRDefault="00A01204" w:rsidP="00A01204">
      <w:pPr>
        <w:rPr>
          <w:sz w:val="22"/>
          <w:szCs w:val="22"/>
        </w:rPr>
      </w:pPr>
      <w:r w:rsidRPr="0008241C">
        <w:rPr>
          <w:noProof/>
          <w:sz w:val="22"/>
          <w:szCs w:val="22"/>
        </w:rPr>
        <w:fldChar w:fldCharType="begin" w:fldLock="1"/>
      </w:r>
      <w:r w:rsidRPr="0008241C">
        <w:rPr>
          <w:noProof/>
          <w:sz w:val="22"/>
          <w:szCs w:val="22"/>
        </w:rPr>
        <w:instrText>ADDIN CSL_CITATION {"citationItems":[{"id":"ITEM-1","itemData":{"author":[{"dropping-particle":"","family":"Blackman","given":"A","non-dropping-particle":"","parse-names":false,"suffix":""},{"dropping-particle":"","family":"Rivera","given":"J","non-dropping-particle":"","parse-names":false,"suffix":""}],"id":"ITEM-1","issued":{"date-parts":[["2010"]]},"number-of-pages":"27","publisher-place":"Washington DC","title":"Environmental Certification and the Global Environment Facility. A STAP Advisory Document","type":"report"},"uris":["http://www.mendeley.com/documents/?uuid=91c9dac0-1d35-49b8-b0f6-e250c0a8d504"]}],"mendeley":{"formattedCitation":"(Blackman &amp; Rivera, 2010)","manualFormatting":"A Blackman &amp; Rivera (2010)","plainTextFormattedCitation":"(Blackman &amp; Rivera, 2010)","previouslyFormattedCitation":"(Blackman &amp; Rivera, 2010)"},"properties":{"noteIndex":0},"schema":"https://github.com/citation-style-language/schema/raw/master/csl-citation.json"}</w:instrText>
      </w:r>
      <w:r w:rsidRPr="0008241C">
        <w:rPr>
          <w:noProof/>
          <w:sz w:val="22"/>
          <w:szCs w:val="22"/>
        </w:rPr>
        <w:fldChar w:fldCharType="separate"/>
      </w:r>
      <w:r w:rsidRPr="0008241C">
        <w:rPr>
          <w:noProof/>
          <w:sz w:val="22"/>
          <w:szCs w:val="22"/>
        </w:rPr>
        <w:t>Blackman &amp; Rivera (2010)</w:t>
      </w:r>
      <w:r w:rsidRPr="0008241C">
        <w:rPr>
          <w:noProof/>
          <w:sz w:val="22"/>
          <w:szCs w:val="22"/>
        </w:rPr>
        <w:fldChar w:fldCharType="end"/>
      </w:r>
      <w:r w:rsidRPr="0008241C">
        <w:rPr>
          <w:noProof/>
          <w:sz w:val="22"/>
          <w:szCs w:val="22"/>
        </w:rPr>
        <w:t xml:space="preserve"> based on an analysis of environmental certification projects in the GEF portfolio, identified four main threats to the effectiveness of eco-certification: i) weak certification standards; ii) noncompliance with certification standards; iii) limited participation, which can stem from supply-side or demand-side factors; and iv) adverse self-selection, whereby actors already engaged in, or intending to engage in, innovative or environmentally friendly practices disproportionally participate in the program.</w:t>
      </w:r>
      <w:r w:rsidRPr="0008241C">
        <w:rPr>
          <w:sz w:val="22"/>
          <w:szCs w:val="22"/>
        </w:rPr>
        <w:t xml:space="preserve"> Monitoring and evaluation can be used to improve policy design, increase the accountability or ownership of the stakeholders and identify promising practices that can be applied subsequently in other country settings. Effective enforcement is critical to provide policies with teeth and demonstrate the gravity of environmental offences. Adequate funding for </w:t>
      </w:r>
      <w:r w:rsidRPr="0008241C">
        <w:rPr>
          <w:sz w:val="22"/>
          <w:szCs w:val="22"/>
        </w:rPr>
        <w:lastRenderedPageBreak/>
        <w:t xml:space="preserve">technical equipment and trained staff is essential to </w:t>
      </w:r>
      <w:r w:rsidRPr="0008241C">
        <w:rPr>
          <w:noProof/>
          <w:sz w:val="22"/>
          <w:szCs w:val="22"/>
        </w:rPr>
        <w:t>realise</w:t>
      </w:r>
      <w:r w:rsidRPr="0008241C">
        <w:rPr>
          <w:sz w:val="22"/>
          <w:szCs w:val="22"/>
        </w:rPr>
        <w:t xml:space="preserve"> policy commitment in tackling biodiversity and ecosystem losses. Public-private partnerships can help reduce many of these weaknesses, as in the case of the GIZ project on VSS for coconut oil in Indonesia and the Philippines (</w:t>
      </w:r>
      <w:r w:rsidRPr="0008241C">
        <w:rPr>
          <w:sz w:val="22"/>
          <w:szCs w:val="22"/>
        </w:rPr>
        <w:fldChar w:fldCharType="begin"/>
      </w:r>
      <w:r w:rsidRPr="0008241C">
        <w:rPr>
          <w:sz w:val="22"/>
          <w:szCs w:val="22"/>
        </w:rPr>
        <w:instrText xml:space="preserve"> REF _Ref496961402 \h  \* MERGEFORMAT </w:instrText>
      </w:r>
      <w:r w:rsidRPr="0008241C">
        <w:rPr>
          <w:sz w:val="22"/>
          <w:szCs w:val="22"/>
        </w:rPr>
      </w:r>
      <w:r w:rsidRPr="0008241C">
        <w:rPr>
          <w:sz w:val="22"/>
          <w:szCs w:val="22"/>
        </w:rPr>
        <w:fldChar w:fldCharType="separate"/>
      </w:r>
      <w:r w:rsidR="00D74032" w:rsidRPr="00D74032">
        <w:rPr>
          <w:sz w:val="22"/>
          <w:szCs w:val="22"/>
        </w:rPr>
        <w:t>Box 6.24</w:t>
      </w:r>
      <w:r w:rsidRPr="0008241C">
        <w:rPr>
          <w:sz w:val="22"/>
          <w:szCs w:val="22"/>
        </w:rPr>
        <w:fldChar w:fldCharType="end"/>
      </w:r>
      <w:r w:rsidRPr="0008241C">
        <w:rPr>
          <w:sz w:val="22"/>
          <w:szCs w:val="22"/>
        </w:rPr>
        <w:t xml:space="preserve">). </w:t>
      </w:r>
    </w:p>
    <w:p w14:paraId="1A3300EC"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56BF4602" w14:textId="77777777" w:rsidTr="00642B4F">
        <w:tc>
          <w:tcPr>
            <w:tcW w:w="9016" w:type="dxa"/>
          </w:tcPr>
          <w:p w14:paraId="31B71602" w14:textId="4BDC6061" w:rsidR="00A01204" w:rsidRPr="0008241C" w:rsidRDefault="00A01204" w:rsidP="00A01204">
            <w:pPr>
              <w:rPr>
                <w:rFonts w:ascii="Times New Roman" w:hAnsi="Times New Roman"/>
                <w:b/>
              </w:rPr>
            </w:pPr>
            <w:bookmarkStart w:id="1933" w:name="_Ref496961402"/>
            <w:bookmarkStart w:id="1934" w:name="_Ref496961464"/>
            <w:bookmarkStart w:id="1935" w:name="_Toc504087564"/>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4</w:t>
            </w:r>
            <w:r w:rsidRPr="0008241C">
              <w:fldChar w:fldCharType="end"/>
            </w:r>
            <w:bookmarkEnd w:id="1933"/>
            <w:r w:rsidRPr="0008241C">
              <w:rPr>
                <w:rFonts w:ascii="Times New Roman" w:hAnsi="Times New Roman"/>
                <w:b/>
              </w:rPr>
              <w:t xml:space="preserve"> Partnerships on VSS programs for coconut oil in South East Asia</w:t>
            </w:r>
            <w:bookmarkEnd w:id="1934"/>
            <w:bookmarkEnd w:id="1935"/>
          </w:p>
          <w:p w14:paraId="57D40E03" w14:textId="77777777" w:rsidR="00A01204" w:rsidRPr="0008241C" w:rsidRDefault="00A01204" w:rsidP="00A01204">
            <w:pPr>
              <w:rPr>
                <w:rFonts w:ascii="Times New Roman" w:hAnsi="Times New Roman"/>
              </w:rPr>
            </w:pPr>
          </w:p>
          <w:p w14:paraId="7D2A6745" w14:textId="6A7395D0" w:rsidR="00A01204" w:rsidRPr="0008241C" w:rsidRDefault="00A01204" w:rsidP="00A01204">
            <w:pPr>
              <w:rPr>
                <w:rFonts w:ascii="Times New Roman" w:hAnsi="Times New Roman"/>
              </w:rPr>
            </w:pPr>
            <w:r w:rsidRPr="0008241C">
              <w:rPr>
                <w:rFonts w:ascii="Times New Roman" w:hAnsi="Times New Roman"/>
              </w:rPr>
              <w:t xml:space="preserve">The GIZ, together with the private-sector stakeholders BASF, Procter &amp; Gamble (P&amp;G), and Cargill, joined forces and formed a development partnership as part of the develoPPP.de programme of the German Federal Ministry for Economic Cooperation and Development (BMZ). The project, “Sustainable Certified Coconut Oil Production (SCNO) – Strengthening smallholder farmer groups and setting up a chain of custody”, in cooperation with national partners, including the Philippine Coconut Authority and the Agricultural Training Institute, aimed a certified sustainable coconut oil supply chain that supports higher incomes and economic self-reliance among smallholder coconut farmers. The project has </w:t>
            </w:r>
            <w:r w:rsidRPr="0008241C">
              <w:rPr>
                <w:rFonts w:ascii="Times New Roman" w:hAnsi="Times New Roman"/>
                <w:noProof/>
              </w:rPr>
              <w:t>been introduced</w:t>
            </w:r>
            <w:r w:rsidRPr="0008241C">
              <w:rPr>
                <w:rFonts w:ascii="Times New Roman" w:hAnsi="Times New Roman"/>
              </w:rPr>
              <w:t xml:space="preserve"> in the Philippines (General Santos in Mindanao, and Southern Leyte) and Indonesia (Amurang, North Sulawesi). The success of the project </w:t>
            </w:r>
            <w:r w:rsidRPr="0008241C">
              <w:rPr>
                <w:rFonts w:ascii="Times New Roman" w:hAnsi="Times New Roman"/>
                <w:noProof/>
              </w:rPr>
              <w:t>was attributed</w:t>
            </w:r>
            <w:r w:rsidRPr="0008241C">
              <w:rPr>
                <w:rFonts w:ascii="Times New Roman" w:hAnsi="Times New Roman"/>
              </w:rPr>
              <w:t xml:space="preserve"> to the expertise of the different partners. For example, in addition to the management of copra collection stations and crushing plants, Cargill assists the farmers to </w:t>
            </w:r>
            <w:r w:rsidR="00C934E9">
              <w:rPr>
                <w:rFonts w:ascii="Times New Roman" w:hAnsi="Times New Roman"/>
                <w:noProof/>
              </w:rPr>
              <w:t>organiz</w:t>
            </w:r>
            <w:r w:rsidRPr="0008241C">
              <w:rPr>
                <w:rFonts w:ascii="Times New Roman" w:hAnsi="Times New Roman"/>
                <w:noProof/>
              </w:rPr>
              <w:t>e</w:t>
            </w:r>
            <w:r w:rsidRPr="0008241C">
              <w:rPr>
                <w:rFonts w:ascii="Times New Roman" w:hAnsi="Times New Roman"/>
              </w:rPr>
              <w:t xml:space="preserve"> themselves as an interest group to secure certification for their </w:t>
            </w:r>
            <w:r w:rsidRPr="0008241C">
              <w:rPr>
                <w:rFonts w:ascii="Times New Roman" w:hAnsi="Times New Roman"/>
                <w:noProof/>
              </w:rPr>
              <w:t>produce</w:t>
            </w:r>
            <w:r w:rsidRPr="0008241C">
              <w:rPr>
                <w:rFonts w:ascii="Times New Roman" w:hAnsi="Times New Roman"/>
              </w:rPr>
              <w:t xml:space="preserve"> according to the Sustainable Agriculture Network (SAN) of the Rainforest Alliance. The BASF and P&amp;G use the certified crude and oil produced by Cargill for the production of their cosmetics, nutrition and health products. The contributions of the GIZ in the partnership are building farmers’ capacity, enhancing uptake of good agricultural practices (GAP), introducing sustainability standards to the farmers, and managing </w:t>
            </w:r>
            <w:r w:rsidRPr="0008241C">
              <w:rPr>
                <w:rFonts w:ascii="Times New Roman" w:hAnsi="Times New Roman"/>
                <w:noProof/>
              </w:rPr>
              <w:t>implementation</w:t>
            </w:r>
            <w:r w:rsidRPr="0008241C">
              <w:rPr>
                <w:rFonts w:ascii="Times New Roman" w:hAnsi="Times New Roman"/>
              </w:rPr>
              <w:t xml:space="preserve"> of the project. All partners participate in providing training to farmer groups on good agricultural practices, sustainability standards and better management practices, with the aim of increasing farm productivity. They provided training materials and training to over 1,000 </w:t>
            </w:r>
            <w:r w:rsidRPr="0008241C">
              <w:rPr>
                <w:rFonts w:ascii="Times New Roman" w:hAnsi="Times New Roman"/>
                <w:noProof/>
              </w:rPr>
              <w:t>farmers,</w:t>
            </w:r>
            <w:r w:rsidRPr="0008241C">
              <w:rPr>
                <w:rFonts w:ascii="Times New Roman" w:hAnsi="Times New Roman"/>
              </w:rPr>
              <w:t xml:space="preserve"> and enabled 300 smallholder farmers to become the first Rainforest Alliance certified coconut producers in the world.</w:t>
            </w:r>
          </w:p>
          <w:p w14:paraId="5EC8CEA1" w14:textId="77777777" w:rsidR="00A01204" w:rsidRPr="0008241C" w:rsidRDefault="00A01204" w:rsidP="00A01204">
            <w:pPr>
              <w:rPr>
                <w:rFonts w:ascii="Times New Roman" w:hAnsi="Times New Roman"/>
              </w:rPr>
            </w:pPr>
          </w:p>
          <w:p w14:paraId="58ABED66" w14:textId="77777777" w:rsidR="00A01204" w:rsidRPr="0008241C" w:rsidRDefault="00A01204" w:rsidP="00A01204">
            <w:pPr>
              <w:rPr>
                <w:rFonts w:ascii="Times New Roman" w:hAnsi="Times New Roman"/>
              </w:rPr>
            </w:pPr>
            <w:r w:rsidRPr="0008241C">
              <w:rPr>
                <w:rFonts w:ascii="Times New Roman" w:hAnsi="Times New Roman"/>
              </w:rPr>
              <w:t>Sources: GIZ (n.d.), Cargill (2017)</w:t>
            </w:r>
          </w:p>
        </w:tc>
      </w:tr>
    </w:tbl>
    <w:p w14:paraId="02EDA069" w14:textId="77777777" w:rsidR="00A01204" w:rsidRPr="0008241C" w:rsidRDefault="00A01204" w:rsidP="00A01204">
      <w:pPr>
        <w:rPr>
          <w:noProof/>
          <w:sz w:val="22"/>
          <w:szCs w:val="22"/>
        </w:rPr>
      </w:pPr>
    </w:p>
    <w:p w14:paraId="712F7BE9" w14:textId="77777777" w:rsidR="00A01204" w:rsidRPr="0008241C" w:rsidRDefault="00A01204" w:rsidP="00A01204">
      <w:pPr>
        <w:rPr>
          <w:noProof/>
          <w:sz w:val="22"/>
          <w:szCs w:val="22"/>
        </w:rPr>
      </w:pPr>
    </w:p>
    <w:p w14:paraId="45B19A7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36" w:name="_Toc504317386"/>
      <w:bookmarkStart w:id="1937" w:name="_Toc504318079"/>
      <w:bookmarkStart w:id="1938" w:name="_Toc504321425"/>
      <w:bookmarkStart w:id="1939" w:name="_Toc524048104"/>
      <w:r w:rsidRPr="0008241C">
        <w:rPr>
          <w:b/>
          <w:sz w:val="22"/>
          <w:szCs w:val="24"/>
        </w:rPr>
        <w:t>6.4.2.8</w:t>
      </w:r>
      <w:r w:rsidRPr="0008241C">
        <w:rPr>
          <w:b/>
          <w:sz w:val="22"/>
          <w:szCs w:val="24"/>
        </w:rPr>
        <w:tab/>
        <w:t>Other relevant governance options</w:t>
      </w:r>
      <w:bookmarkEnd w:id="1936"/>
      <w:bookmarkEnd w:id="1937"/>
      <w:bookmarkEnd w:id="1938"/>
      <w:bookmarkEnd w:id="1939"/>
      <w:r w:rsidRPr="0008241C">
        <w:rPr>
          <w:b/>
          <w:sz w:val="22"/>
          <w:szCs w:val="24"/>
        </w:rPr>
        <w:t xml:space="preserve"> </w:t>
      </w:r>
    </w:p>
    <w:p w14:paraId="497F0179" w14:textId="77777777" w:rsidR="00A01204" w:rsidRPr="0008241C" w:rsidRDefault="00A01204" w:rsidP="00A01204">
      <w:pPr>
        <w:rPr>
          <w:sz w:val="22"/>
          <w:szCs w:val="22"/>
        </w:rPr>
      </w:pPr>
    </w:p>
    <w:p w14:paraId="286854AD" w14:textId="77777777" w:rsidR="00A01204" w:rsidRPr="0008241C" w:rsidRDefault="00A01204" w:rsidP="00A01204">
      <w:pPr>
        <w:rPr>
          <w:sz w:val="22"/>
          <w:szCs w:val="22"/>
        </w:rPr>
      </w:pPr>
      <w:r w:rsidRPr="0008241C">
        <w:rPr>
          <w:sz w:val="22"/>
          <w:szCs w:val="22"/>
        </w:rPr>
        <w:t xml:space="preserve">Other options for BES governance include realigning incentives as well as strengthening indicators and accounting systems, both of which have been used to improve the implementation of the </w:t>
      </w:r>
      <w:r w:rsidRPr="0008241C">
        <w:rPr>
          <w:noProof/>
          <w:sz w:val="22"/>
          <w:szCs w:val="22"/>
        </w:rPr>
        <w:t>above-mentioned options</w:t>
      </w:r>
      <w:r w:rsidRPr="0008241C">
        <w:rPr>
          <w:sz w:val="22"/>
          <w:szCs w:val="22"/>
        </w:rPr>
        <w:t xml:space="preserve">. </w:t>
      </w:r>
    </w:p>
    <w:p w14:paraId="458542E5" w14:textId="77777777" w:rsidR="00A01204" w:rsidRPr="0008241C" w:rsidRDefault="00A01204" w:rsidP="00A01204">
      <w:pPr>
        <w:rPr>
          <w:sz w:val="22"/>
          <w:szCs w:val="22"/>
        </w:rPr>
      </w:pPr>
    </w:p>
    <w:p w14:paraId="2464211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Realigning incentives</w:t>
      </w:r>
    </w:p>
    <w:p w14:paraId="30551C6F" w14:textId="77777777" w:rsidR="00A01204" w:rsidRPr="0008241C" w:rsidRDefault="00A01204" w:rsidP="00A01204">
      <w:pPr>
        <w:rPr>
          <w:sz w:val="22"/>
          <w:szCs w:val="22"/>
        </w:rPr>
      </w:pPr>
    </w:p>
    <w:p w14:paraId="4C309BF3" w14:textId="2DBEF3E0" w:rsidR="00A01204" w:rsidRPr="0008241C" w:rsidRDefault="00A01204" w:rsidP="00A01204">
      <w:pPr>
        <w:rPr>
          <w:sz w:val="22"/>
          <w:szCs w:val="22"/>
        </w:rPr>
      </w:pPr>
      <w:r w:rsidRPr="0008241C">
        <w:rPr>
          <w:sz w:val="22"/>
          <w:szCs w:val="22"/>
        </w:rPr>
        <w:t xml:space="preserve">Measures that provide incentives to conserve biodiversity and sustainable use of its components </w:t>
      </w:r>
      <w:r w:rsidRPr="0008241C">
        <w:rPr>
          <w:noProof/>
          <w:sz w:val="22"/>
          <w:szCs w:val="22"/>
        </w:rPr>
        <w:t>are increasingly recognised</w:t>
      </w:r>
      <w:r w:rsidRPr="0008241C">
        <w:rPr>
          <w:sz w:val="22"/>
          <w:szCs w:val="22"/>
        </w:rPr>
        <w:t xml:space="preserve"> as an </w:t>
      </w:r>
      <w:r w:rsidRPr="0008241C">
        <w:rPr>
          <w:noProof/>
          <w:sz w:val="22"/>
          <w:szCs w:val="22"/>
        </w:rPr>
        <w:t>important</w:t>
      </w:r>
      <w:r w:rsidRPr="0008241C">
        <w:rPr>
          <w:sz w:val="22"/>
          <w:szCs w:val="22"/>
        </w:rPr>
        <w:t xml:space="preserve"> tool for maintaining BES. The CBD identifies the absence of incentive measures as one of the leading causes for the loss of biodiversity and associated ecosystem services. Aichi Biodiversity Target 3 stipulates for reformed incentives, stating that that by 2020, incentives, including subsidies that are harmful to biodiversity are eliminated, phased out or </w:t>
      </w:r>
      <w:r w:rsidRPr="0008241C">
        <w:rPr>
          <w:noProof/>
          <w:sz w:val="22"/>
          <w:szCs w:val="22"/>
          <w:u w:color="28B473"/>
        </w:rPr>
        <w:t>reformed</w:t>
      </w:r>
      <w:r w:rsidRPr="0008241C">
        <w:rPr>
          <w:sz w:val="22"/>
          <w:szCs w:val="22"/>
        </w:rPr>
        <w:t xml:space="preserve"> </w:t>
      </w:r>
      <w:r w:rsidRPr="0008241C">
        <w:rPr>
          <w:noProof/>
          <w:sz w:val="22"/>
          <w:szCs w:val="22"/>
          <w:u w:color="28B473"/>
        </w:rPr>
        <w:t>in order to</w:t>
      </w:r>
      <w:r w:rsidRPr="0008241C">
        <w:rPr>
          <w:sz w:val="22"/>
          <w:szCs w:val="22"/>
        </w:rPr>
        <w:t xml:space="preserve"> </w:t>
      </w:r>
      <w:r w:rsidRPr="0008241C">
        <w:rPr>
          <w:noProof/>
          <w:sz w:val="22"/>
          <w:szCs w:val="22"/>
          <w:u w:color="28B473"/>
        </w:rPr>
        <w:t>minimise</w:t>
      </w:r>
      <w:r w:rsidRPr="0008241C">
        <w:rPr>
          <w:sz w:val="22"/>
          <w:szCs w:val="22"/>
        </w:rPr>
        <w:t xml:space="preserve"> </w:t>
      </w:r>
      <w:r w:rsidRPr="0008241C">
        <w:rPr>
          <w:noProof/>
          <w:sz w:val="22"/>
          <w:szCs w:val="22"/>
          <w:u w:color="28B473"/>
        </w:rPr>
        <w:t>negative</w:t>
      </w:r>
      <w:r w:rsidRPr="0008241C">
        <w:rPr>
          <w:sz w:val="22"/>
          <w:szCs w:val="22"/>
        </w:rPr>
        <w:t xml:space="preserve"> impacts on biodiversity </w:t>
      </w:r>
      <w:r w:rsidRPr="0008241C">
        <w:rPr>
          <w:sz w:val="22"/>
          <w:szCs w:val="22"/>
        </w:rPr>
        <w:fldChar w:fldCharType="begin" w:fldLock="1"/>
      </w:r>
      <w:r w:rsidRPr="0008241C">
        <w:rPr>
          <w:sz w:val="22"/>
          <w:szCs w:val="22"/>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rPr>
          <w:sz w:val="22"/>
          <w:szCs w:val="22"/>
        </w:rPr>
        <w:fldChar w:fldCharType="separate"/>
      </w:r>
      <w:r w:rsidRPr="0008241C">
        <w:rPr>
          <w:noProof/>
          <w:sz w:val="22"/>
          <w:szCs w:val="22"/>
        </w:rPr>
        <w:t>(CBD, 2011)</w:t>
      </w:r>
      <w:r w:rsidRPr="0008241C">
        <w:rPr>
          <w:sz w:val="22"/>
          <w:szCs w:val="22"/>
        </w:rPr>
        <w:fldChar w:fldCharType="end"/>
      </w:r>
      <w:r w:rsidRPr="0008241C">
        <w:rPr>
          <w:sz w:val="22"/>
          <w:szCs w:val="22"/>
        </w:rPr>
        <w:t xml:space="preserve">. </w:t>
      </w:r>
      <w:r w:rsidRPr="0008241C">
        <w:rPr>
          <w:sz w:val="22"/>
          <w:szCs w:val="22"/>
        </w:rPr>
        <w:fldChar w:fldCharType="begin"/>
      </w:r>
      <w:r w:rsidRPr="0008241C">
        <w:rPr>
          <w:sz w:val="22"/>
          <w:szCs w:val="22"/>
        </w:rPr>
        <w:instrText xml:space="preserve"> REF _Ref496999616 \h  \* MERGEFORMAT </w:instrText>
      </w:r>
      <w:r w:rsidRPr="0008241C">
        <w:rPr>
          <w:sz w:val="22"/>
          <w:szCs w:val="22"/>
        </w:rPr>
      </w:r>
      <w:r w:rsidRPr="0008241C">
        <w:rPr>
          <w:sz w:val="22"/>
          <w:szCs w:val="22"/>
        </w:rPr>
        <w:fldChar w:fldCharType="separate"/>
      </w:r>
      <w:r w:rsidR="00D74032" w:rsidRPr="00D74032">
        <w:rPr>
          <w:sz w:val="22"/>
          <w:szCs w:val="22"/>
        </w:rPr>
        <w:t>Box 6.25</w:t>
      </w:r>
      <w:r w:rsidRPr="0008241C">
        <w:rPr>
          <w:sz w:val="22"/>
          <w:szCs w:val="22"/>
        </w:rPr>
        <w:fldChar w:fldCharType="end"/>
      </w:r>
      <w:r w:rsidRPr="0008241C">
        <w:rPr>
          <w:sz w:val="22"/>
          <w:szCs w:val="22"/>
        </w:rPr>
        <w:t xml:space="preserve"> defines the different types of incentive and disincentive measures. Through Target 3, the CBD requires positive incentives for the conservation and sustainable use of biodiversity are developed and applied, consistent and in harmony with the Convention and other relevant international obligations, taking into account national and local socio-economic conditions. By agreeing to this </w:t>
      </w:r>
      <w:r w:rsidRPr="0008241C">
        <w:rPr>
          <w:noProof/>
          <w:sz w:val="22"/>
          <w:szCs w:val="22"/>
          <w:u w:color="28B473"/>
        </w:rPr>
        <w:t>target</w:t>
      </w:r>
      <w:r w:rsidRPr="0008241C">
        <w:rPr>
          <w:sz w:val="22"/>
          <w:szCs w:val="22"/>
        </w:rPr>
        <w:t xml:space="preserve"> Parties have committed to developing and applying positive incentives for safeguarding biodiversity. </w:t>
      </w:r>
    </w:p>
    <w:p w14:paraId="7FDB9A02" w14:textId="77777777" w:rsidR="00A01204" w:rsidRPr="0008241C" w:rsidRDefault="00A01204" w:rsidP="00A01204">
      <w:pPr>
        <w:rPr>
          <w:sz w:val="22"/>
          <w:szCs w:val="22"/>
        </w:rPr>
      </w:pPr>
    </w:p>
    <w:p w14:paraId="26B02BAD" w14:textId="77777777" w:rsidR="00A01204" w:rsidRPr="0008241C" w:rsidRDefault="00A01204" w:rsidP="00A01204">
      <w:pPr>
        <w:rPr>
          <w:sz w:val="22"/>
          <w:szCs w:val="22"/>
        </w:rPr>
      </w:pPr>
    </w:p>
    <w:p w14:paraId="4F884385" w14:textId="77777777" w:rsidR="00A01204" w:rsidRPr="0008241C" w:rsidRDefault="00A01204" w:rsidP="00A01204">
      <w:pPr>
        <w:rPr>
          <w:sz w:val="22"/>
          <w:szCs w:val="22"/>
        </w:rPr>
      </w:pPr>
    </w:p>
    <w:p w14:paraId="39931D95" w14:textId="77777777" w:rsidR="00A01204" w:rsidRPr="0008241C" w:rsidRDefault="00A01204" w:rsidP="00A01204">
      <w:pPr>
        <w:rPr>
          <w:sz w:val="22"/>
          <w:szCs w:val="22"/>
        </w:rPr>
      </w:pPr>
    </w:p>
    <w:p w14:paraId="5BE2B5EB"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727D0942" w14:textId="77777777" w:rsidTr="00642B4F">
        <w:tc>
          <w:tcPr>
            <w:tcW w:w="9016" w:type="dxa"/>
          </w:tcPr>
          <w:p w14:paraId="2369DB94" w14:textId="6A2B2816" w:rsidR="00A01204" w:rsidRPr="0008241C" w:rsidRDefault="00A01204" w:rsidP="00A01204">
            <w:pPr>
              <w:rPr>
                <w:rFonts w:ascii="Times New Roman" w:hAnsi="Times New Roman"/>
                <w:b/>
              </w:rPr>
            </w:pPr>
            <w:bookmarkStart w:id="1940" w:name="_Ref496999616"/>
            <w:bookmarkStart w:id="1941" w:name="_Toc504087565"/>
            <w:r w:rsidRPr="0008241C">
              <w:rPr>
                <w:rFonts w:ascii="Times New Roman" w:hAnsi="Times New Roman"/>
                <w:b/>
              </w:rPr>
              <w:lastRenderedPageBreak/>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5</w:t>
            </w:r>
            <w:r w:rsidRPr="0008241C">
              <w:fldChar w:fldCharType="end"/>
            </w:r>
            <w:bookmarkEnd w:id="1940"/>
            <w:r w:rsidRPr="0008241C">
              <w:rPr>
                <w:rFonts w:ascii="Times New Roman" w:hAnsi="Times New Roman"/>
                <w:b/>
              </w:rPr>
              <w:t xml:space="preserve"> Major types of Incentive and Disincentive Measures</w:t>
            </w:r>
            <w:bookmarkEnd w:id="1941"/>
          </w:p>
          <w:p w14:paraId="2F198320" w14:textId="77777777" w:rsidR="00A01204" w:rsidRPr="0008241C" w:rsidRDefault="00A01204" w:rsidP="00A01204">
            <w:pPr>
              <w:rPr>
                <w:rFonts w:ascii="Times New Roman" w:hAnsi="Times New Roman"/>
              </w:rPr>
            </w:pPr>
          </w:p>
          <w:p w14:paraId="00C82B9C" w14:textId="77777777" w:rsidR="00A01204" w:rsidRPr="0008241C" w:rsidRDefault="00A01204" w:rsidP="007F0414">
            <w:pPr>
              <w:numPr>
                <w:ilvl w:val="0"/>
                <w:numId w:val="30"/>
              </w:numPr>
              <w:rPr>
                <w:rFonts w:ascii="Times New Roman" w:hAnsi="Times New Roman"/>
              </w:rPr>
            </w:pPr>
            <w:r w:rsidRPr="0008241C">
              <w:rPr>
                <w:rFonts w:ascii="Times New Roman" w:hAnsi="Times New Roman"/>
                <w:i/>
              </w:rPr>
              <w:t>Strengthening marketing strategy:</w:t>
            </w:r>
            <w:r w:rsidRPr="0008241C">
              <w:rPr>
                <w:rFonts w:ascii="Times New Roman" w:hAnsi="Times New Roman"/>
              </w:rPr>
              <w:t xml:space="preserve"> trading mechanisms for </w:t>
            </w:r>
            <w:r w:rsidRPr="0008241C">
              <w:rPr>
                <w:rFonts w:ascii="Times New Roman" w:hAnsi="Times New Roman"/>
                <w:noProof/>
                <w:u w:val="thick" w:color="28B473"/>
              </w:rPr>
              <w:t>changing the relative costs and benefits of specific activities and to improve</w:t>
            </w:r>
            <w:r w:rsidRPr="0008241C">
              <w:rPr>
                <w:rFonts w:ascii="Times New Roman" w:hAnsi="Times New Roman"/>
              </w:rPr>
              <w:t xml:space="preserve"> marketing channels for components of biodiversity, thus encouraging conservation and sustainable use of biological diversity. Examples include transferable fishing quotas, biodiversity prospecting, certification and eco-labelling  initiatives; and (see section 6.4.1.7)</w:t>
            </w:r>
          </w:p>
          <w:p w14:paraId="1A3DB001" w14:textId="77777777" w:rsidR="00A01204" w:rsidRPr="0008241C" w:rsidRDefault="00A01204" w:rsidP="007F0414">
            <w:pPr>
              <w:numPr>
                <w:ilvl w:val="0"/>
                <w:numId w:val="30"/>
              </w:numPr>
              <w:rPr>
                <w:rFonts w:ascii="Times New Roman" w:hAnsi="Times New Roman"/>
              </w:rPr>
            </w:pPr>
            <w:r w:rsidRPr="0008241C">
              <w:rPr>
                <w:rFonts w:ascii="Times New Roman" w:hAnsi="Times New Roman"/>
                <w:i/>
              </w:rPr>
              <w:t xml:space="preserve">Positive measures: </w:t>
            </w:r>
            <w:r w:rsidRPr="0008241C">
              <w:rPr>
                <w:rFonts w:ascii="Times New Roman" w:hAnsi="Times New Roman"/>
              </w:rPr>
              <w:t xml:space="preserve">Economic, legal, institutional </w:t>
            </w:r>
            <w:r w:rsidRPr="0008241C">
              <w:rPr>
                <w:rFonts w:ascii="Times New Roman" w:hAnsi="Times New Roman"/>
                <w:noProof/>
                <w:u w:val="thick" w:color="28B473"/>
              </w:rPr>
              <w:t>measures</w:t>
            </w:r>
            <w:r w:rsidRPr="0008241C">
              <w:rPr>
                <w:rFonts w:ascii="Times New Roman" w:hAnsi="Times New Roman"/>
              </w:rPr>
              <w:t xml:space="preserve"> that encourage beneficial activities such as payments for organic farming, agricultural set-aside schemes, public funding or grant-aided land purchases, grants for biodiversity conservation schemes;</w:t>
            </w:r>
          </w:p>
          <w:p w14:paraId="4B95CFE9" w14:textId="77777777" w:rsidR="00A01204" w:rsidRPr="0008241C" w:rsidRDefault="00A01204" w:rsidP="007F0414">
            <w:pPr>
              <w:numPr>
                <w:ilvl w:val="0"/>
                <w:numId w:val="30"/>
              </w:numPr>
              <w:rPr>
                <w:rFonts w:ascii="Times New Roman" w:hAnsi="Times New Roman"/>
              </w:rPr>
            </w:pPr>
            <w:r w:rsidRPr="0008241C">
              <w:rPr>
                <w:rFonts w:ascii="Times New Roman" w:hAnsi="Times New Roman"/>
                <w:i/>
                <w:noProof/>
                <w:u w:val="thick" w:color="28B473"/>
              </w:rPr>
              <w:t>Negative</w:t>
            </w:r>
            <w:r w:rsidRPr="0008241C">
              <w:rPr>
                <w:rFonts w:ascii="Times New Roman" w:hAnsi="Times New Roman"/>
                <w:i/>
              </w:rPr>
              <w:t xml:space="preserve"> incentive measures/disincentives:</w:t>
            </w:r>
            <w:r w:rsidRPr="0008241C">
              <w:rPr>
                <w:rFonts w:ascii="Times New Roman" w:hAnsi="Times New Roman"/>
              </w:rPr>
              <w:t xml:space="preserve"> Mechanisms to discourage harmful or </w:t>
            </w:r>
            <w:r w:rsidRPr="0008241C">
              <w:rPr>
                <w:rFonts w:ascii="Times New Roman" w:hAnsi="Times New Roman"/>
                <w:noProof/>
                <w:u w:val="thick" w:color="E2534F"/>
              </w:rPr>
              <w:t>unsustainable</w:t>
            </w:r>
            <w:r w:rsidRPr="0008241C">
              <w:rPr>
                <w:rFonts w:ascii="Times New Roman" w:hAnsi="Times New Roman"/>
              </w:rPr>
              <w:t xml:space="preserve"> activities such as user fees, pollution taxes, fines, polluter pays  or habitat mitigation schemes; </w:t>
            </w:r>
          </w:p>
          <w:p w14:paraId="4D55EFCE" w14:textId="77777777" w:rsidR="00A01204" w:rsidRPr="0008241C" w:rsidRDefault="00A01204" w:rsidP="007F0414">
            <w:pPr>
              <w:numPr>
                <w:ilvl w:val="0"/>
                <w:numId w:val="30"/>
              </w:numPr>
              <w:rPr>
                <w:rFonts w:ascii="Times New Roman" w:hAnsi="Times New Roman"/>
              </w:rPr>
            </w:pPr>
            <w:r w:rsidRPr="0008241C">
              <w:rPr>
                <w:rFonts w:ascii="Times New Roman" w:hAnsi="Times New Roman"/>
              </w:rPr>
              <w:t xml:space="preserve">Perverse Incentives: Incentives that are harmful </w:t>
            </w:r>
            <w:r w:rsidRPr="0008241C">
              <w:rPr>
                <w:rFonts w:ascii="Times New Roman" w:hAnsi="Times New Roman"/>
                <w:noProof/>
                <w:u w:val="thick" w:color="28B473"/>
              </w:rPr>
              <w:t>for</w:t>
            </w:r>
            <w:r w:rsidRPr="0008241C">
              <w:rPr>
                <w:rFonts w:ascii="Times New Roman" w:hAnsi="Times New Roman"/>
              </w:rPr>
              <w:t xml:space="preserve"> biodiversity (or earlier called under the CBD ‘perverse’ incentives) emanate from policies or practices that induce or accelerate biodiversity loss. These include harmful </w:t>
            </w:r>
            <w:r w:rsidRPr="0008241C">
              <w:rPr>
                <w:rFonts w:ascii="Times New Roman" w:hAnsi="Times New Roman"/>
                <w:noProof/>
                <w:u w:val="thick" w:color="E2534F"/>
              </w:rPr>
              <w:t>subsidies</w:t>
            </w:r>
            <w:r w:rsidRPr="0008241C">
              <w:rPr>
                <w:rFonts w:ascii="Times New Roman" w:hAnsi="Times New Roman"/>
              </w:rPr>
              <w:t xml:space="preserve"> that promote unsustainable farming, forestry or fishing activities. Removing such subsidies helps </w:t>
            </w:r>
            <w:r w:rsidRPr="0008241C">
              <w:rPr>
                <w:rFonts w:ascii="Times New Roman" w:hAnsi="Times New Roman"/>
                <w:noProof/>
                <w:u w:val="thick" w:color="28B473"/>
              </w:rPr>
              <w:t>safeguarding</w:t>
            </w:r>
            <w:r w:rsidRPr="0008241C">
              <w:rPr>
                <w:rFonts w:ascii="Times New Roman" w:hAnsi="Times New Roman"/>
              </w:rPr>
              <w:t xml:space="preserve"> biodiversity.</w:t>
            </w:r>
          </w:p>
          <w:p w14:paraId="74DD7F02" w14:textId="77777777" w:rsidR="00A01204" w:rsidRPr="0008241C" w:rsidRDefault="00A01204" w:rsidP="00A01204">
            <w:pPr>
              <w:rPr>
                <w:rFonts w:ascii="Times New Roman" w:hAnsi="Times New Roman"/>
              </w:rPr>
            </w:pPr>
            <w:r w:rsidRPr="0008241C">
              <w:rPr>
                <w:rFonts w:ascii="Times New Roman" w:hAnsi="Times New Roman"/>
              </w:rPr>
              <w:t xml:space="preserve">Source: </w:t>
            </w:r>
            <w:r w:rsidRPr="0008241C">
              <w:fldChar w:fldCharType="begin" w:fldLock="1"/>
            </w:r>
            <w:r w:rsidRPr="0008241C">
              <w:rPr>
                <w:rFonts w:ascii="Times New Roman" w:hAnsi="Times New Roman"/>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id":"ITEM-2","itemData":{"ISBN":"9264148078","author":[{"dropping-particle":"","family":"OECD","given":"","non-dropping-particle":"","parse-names":false,"suffix":""}],"id":"ITEM-2","issued":{"date-parts":[["1996"]]},"number-of-pages":"155","publisher":"Organisation for Economic Co-operation and Development","publisher-place":"Paris","title":"Saving biological diversity : economic incentives","type":"book"},"uris":["http://www.mendeley.com/documents/?uuid=e4a0bc83-cd4d-3f70-8272-facc2665805c"]}],"mendeley":{"formattedCitation":"(CBD, 2011; OECD, 1996)","plainTextFormattedCitation":"(CBD, 2011; OECD, 1996)","previouslyFormattedCitation":"(CBD, 2011; OECD, 1996)"},"properties":{"noteIndex":0},"schema":"https://github.com/citation-style-language/schema/raw/master/csl-citation.json"}</w:instrText>
            </w:r>
            <w:r w:rsidRPr="0008241C">
              <w:fldChar w:fldCharType="separate"/>
            </w:r>
            <w:r w:rsidRPr="0008241C">
              <w:rPr>
                <w:rFonts w:ascii="Times New Roman" w:hAnsi="Times New Roman"/>
                <w:noProof/>
              </w:rPr>
              <w:t>CBD (2011); OECD (1996)</w:t>
            </w:r>
            <w:r w:rsidRPr="0008241C">
              <w:fldChar w:fldCharType="end"/>
            </w:r>
          </w:p>
          <w:p w14:paraId="705E735F" w14:textId="77777777" w:rsidR="00A01204" w:rsidRPr="0008241C" w:rsidRDefault="00A01204" w:rsidP="00A01204">
            <w:pPr>
              <w:rPr>
                <w:rFonts w:ascii="Times New Roman" w:hAnsi="Times New Roman"/>
              </w:rPr>
            </w:pPr>
          </w:p>
        </w:tc>
      </w:tr>
    </w:tbl>
    <w:p w14:paraId="41D90BA8" w14:textId="77777777" w:rsidR="00A01204" w:rsidRPr="0008241C" w:rsidRDefault="00A01204" w:rsidP="00A01204">
      <w:pPr>
        <w:rPr>
          <w:sz w:val="22"/>
          <w:szCs w:val="22"/>
        </w:rPr>
      </w:pPr>
    </w:p>
    <w:p w14:paraId="3EA10E6A" w14:textId="77777777" w:rsidR="00A01204" w:rsidRPr="0008241C" w:rsidRDefault="00A01204" w:rsidP="00A01204">
      <w:pPr>
        <w:rPr>
          <w:sz w:val="22"/>
          <w:szCs w:val="22"/>
        </w:rPr>
      </w:pPr>
      <w:r w:rsidRPr="0008241C">
        <w:rPr>
          <w:b/>
          <w:sz w:val="22"/>
          <w:szCs w:val="22"/>
        </w:rPr>
        <w:t>Positive measures:</w:t>
      </w:r>
      <w:r w:rsidRPr="0008241C">
        <w:rPr>
          <w:sz w:val="22"/>
          <w:szCs w:val="22"/>
        </w:rPr>
        <w:t xml:space="preserve">  Use of economic instruments for addressing adverse trends in nature and NCP within developing countries, including major parts of the Asia-Pacific region, require the emphasis of the dual goals of poverty alleviation and environmental conservation. </w:t>
      </w:r>
      <w:r w:rsidRPr="0008241C">
        <w:rPr>
          <w:sz w:val="22"/>
          <w:szCs w:val="22"/>
        </w:rPr>
        <w:fldChar w:fldCharType="begin" w:fldLock="1"/>
      </w:r>
      <w:r w:rsidRPr="0008241C">
        <w:rPr>
          <w:sz w:val="22"/>
          <w:szCs w:val="22"/>
        </w:rPr>
        <w:instrText>ADDIN CSL_CITATION {"citationItems":[{"id":"ITEM-1","itemData":{"DOI":"10.1016/j.ecoser.2014.12.012","ISBN":"22120416","ISSN":"22120416","abstract":"Payment for ecosystem services (PES) is commonly defined as a market-based environmental policy instrument to efficiently achieve ecosystem services provision. However, an increasing body of literature shows that this prescriptive conceptualization of PES cannot be easily generalized and implemented in practice, and that the commodification of ecosystem services (ES) is problematic and may lead to unfair situations for relevant PES actors. This paper synthesizes case studies in Indonesia, the Philippines and Nepal to provide empirical observations on emerging PES mechanisms in Asia. Lessons learned show that fairness and efficiency objectives must be achieved simultaneously in designing and implementing a sustainable PES scheme, especially in developing country contexts. Neither fairness nor efficiency is a primary aim but an intermediate 'fairly efficient and efficiently fair' PES may bridge the gap between PES theory and practice to increase sustainable ES provision and improve livelihoods.","author":[{"dropping-particle":"","family":"Leimona","given":"Beria","non-dropping-particle":"","parse-names":false,"suffix":""},{"dropping-particle":"","family":"Noordwijk","given":"Meine","non-dropping-particle":"van","parse-names":false,"suffix":""},{"dropping-particle":"","family":"Groot","given":"Rudolf","non-dropping-particle":"de","parse-names":false,"suffix":""},{"dropping-particle":"","family":"Leemans","given":"Rik","non-dropping-particle":"","parse-names":false,"suffix":""}],"container-title":"Ecosystem Services","id":"ITEM-1","issued":{"date-parts":[["2015"]]},"page":"16-28","title":"Fairly efficient, efficiently fair: Lessons from designing and testing payment schemes for ecosystem services in Asia","type":"article-journal","volume":"12"},"uris":["http://www.mendeley.com/documents/?uuid=fd5c699b-4306-4d99-aa62-a49d3867cad1"]}],"mendeley":{"formattedCitation":"(Leimona &lt;i&gt;et al.&lt;/i&gt;, 2015)","manualFormatting":"Leimona, van Noordwijk, de Groot, &amp; Leemans (2015)","plainTextFormattedCitation":"(Leimona et al., 2015)","previouslyFormattedCitation":"(Leimona &lt;i&gt;et al.&lt;/i&gt;, 2015)"},"properties":{"noteIndex":0},"schema":"https://github.com/citation-style-language/schema/raw/master/csl-citation.json"}</w:instrText>
      </w:r>
      <w:r w:rsidRPr="0008241C">
        <w:rPr>
          <w:sz w:val="22"/>
          <w:szCs w:val="22"/>
        </w:rPr>
        <w:fldChar w:fldCharType="separate"/>
      </w:r>
      <w:r w:rsidRPr="0008241C">
        <w:rPr>
          <w:noProof/>
          <w:sz w:val="22"/>
          <w:szCs w:val="22"/>
        </w:rPr>
        <w:t>Leimona</w:t>
      </w:r>
      <w:r w:rsidRPr="0008241C">
        <w:rPr>
          <w:i/>
          <w:noProof/>
          <w:sz w:val="22"/>
          <w:szCs w:val="22"/>
        </w:rPr>
        <w:t xml:space="preserve"> et al.</w:t>
      </w:r>
      <w:r w:rsidRPr="0008241C">
        <w:rPr>
          <w:noProof/>
          <w:sz w:val="22"/>
          <w:szCs w:val="22"/>
        </w:rPr>
        <w:t xml:space="preserve"> (2015)</w:t>
      </w:r>
      <w:r w:rsidRPr="0008241C">
        <w:rPr>
          <w:sz w:val="22"/>
          <w:szCs w:val="22"/>
        </w:rPr>
        <w:fldChar w:fldCharType="end"/>
      </w:r>
      <w:r w:rsidRPr="0008241C">
        <w:rPr>
          <w:sz w:val="22"/>
          <w:szCs w:val="22"/>
        </w:rPr>
        <w:t xml:space="preserve"> in their analysis of application of PES instruments in Asia highlight shifting perspectives, from legitimating cost-efficient and effective natural resource management to concerns about fairness in the design and benefit distribution of the scheme. Four major insights are drawn in the analyses, which are highly relevant for structuring an effective PES instrument for the Asia-Pacific region: a) co-investment in environmental stewardship as opposed to a strict and prescriptive PES definition; b) a shared understanding of multiple types of ecological knowledge in providing and managing ES to increase the efficiency and fairness of PES schemes; c) anti-poverty PES to adapt to local conditions in designing the types, forms and expected levels of payments; and d) a multidimensional approach to poverty and livelihoods to enable a broader analysis of local perspectives on PES. </w:t>
      </w:r>
    </w:p>
    <w:p w14:paraId="43B2BEF1" w14:textId="77777777" w:rsidR="00A01204" w:rsidRPr="0008241C" w:rsidRDefault="00A01204" w:rsidP="00A01204">
      <w:pPr>
        <w:rPr>
          <w:rFonts w:eastAsia="StoneSans"/>
          <w:sz w:val="22"/>
          <w:szCs w:val="22"/>
        </w:rPr>
      </w:pPr>
    </w:p>
    <w:p w14:paraId="3B53F380" w14:textId="77777777" w:rsidR="00A01204" w:rsidRPr="0008241C" w:rsidRDefault="00A01204" w:rsidP="00A01204">
      <w:pPr>
        <w:rPr>
          <w:rFonts w:eastAsia="StoneSans"/>
          <w:sz w:val="22"/>
          <w:szCs w:val="22"/>
        </w:rPr>
      </w:pPr>
      <w:r w:rsidRPr="0008241C">
        <w:rPr>
          <w:sz w:val="22"/>
          <w:szCs w:val="22"/>
          <w:shd w:val="clear" w:color="auto" w:fill="FFFFFF"/>
        </w:rPr>
        <w:t xml:space="preserve">Businesses, governments, and financial institutions are increasingly adopting a policy of no net loss of biodiversity for development activities. The goal of no net loss is intended to help relieve tension between conservation and development by enabling economic gains to be achieved without concomitant biodiversity losse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111/cobi.12118","ISBN":"08888892 (ISSN)","ISSN":"15231739","PMID":"24033441","abstract":"Businesses, governments, and financial institutions are increasingly adopting a policy of no net loss of biodiversity for development activities. The goal of no net loss is intended to help relieve tension between conservation and development by enabling economic gains to be achieved without concomitant biodiversity losses. biodiversity offsets represent a necessary component of a much broader mitigation strategy for achieving no net loss following prior application of avoidance, minimization, and remediation measures. However, doubts have been raised about the appropriate use of biodiversity offsets. We examined what no net loss means as a desirable conservation outcome and reviewed the conditions that determine whether, and under what circumstances, biodiversity offsets can help achieve such a goal. We propose a conceptual framework to substitute the often ad hoc approaches evident in many biodiversity offset initiatives. The relevance of biodiversity offsets to no net loss rests on 2 fundamental premises. First, offsets are rarely adequate for achieving no net loss of biodiversity alone. Second, some development effects may be too difficult or risky, or even impossible, to offset. To help to deliver no net loss through biodiversity offsets, biodiversity gains must be comparable to losses, be in addition to conservation gains that may have occurred in absence of the offset, and be lasting and protected from risk of failure. Adherence to these conditions requires consideration of the wider landscape context of development and offset activities, timing of offset delivery, measurement of biodiversity, accounting procedures and rule sets used to calculate biodiversity losses and gains and guide offset design, and approaches to managing risk. Adoption of this framework will strengthen the potential for offsets to provide an ecologically defensible mechanism that can help reconcile conservation and development. Balances de Biodiversidad y el Reto de No Obtener Pérdida Neta.","author":[{"dropping-particle":"","family":"Gardner","given":"Toby A.","non-dropping-particle":"","parse-names":false,"suffix":""},{"dropping-particle":"","family":"Hase","given":"Amrei","non-dropping-particle":"Von","parse-names":false,"suffix":""},{"dropping-particle":"","family":"Brownlie","given":"Susie","non-dropping-particle":"","parse-names":false,"suffix":""},{"dropping-particle":"","family":"Ekstrom","given":"Jonathan M M","non-dropping-particle":"","parse-names":false,"suffix":""},{"dropping-particle":"","family":"Pilgrim","given":"John D.","non-dropping-particle":"","parse-names":false,"suffix":""},{"dropping-particle":"","family":"Savy","given":"Conrad E.","non-dropping-particle":"","parse-names":false,"suffix":""},{"dropping-particle":"","family":"Stephens","given":"R. T Theo","non-dropping-particle":"","parse-names":false,"suffix":""},{"dropping-particle":"","family":"Treweek","given":"Jo","non-dropping-particle":"","parse-names":false,"suffix":""},{"dropping-particle":"","family":"Ussher","given":"Graham T.","non-dropping-particle":"","parse-names":false,"suffix":""},{"dropping-particle":"","family":"Ward","given":"Gerri","non-dropping-particle":"","parse-names":false,"suffix":""},{"dropping-particle":"","family":"Kate","given":"Kerry","non-dropping-particle":"Ten","parse-names":false,"suffix":""}],"container-title":"Conservation Biology","id":"ITEM-1","issue":"6","issued":{"date-parts":[["2013"]]},"page":"1254-1264","title":"Biodiversity Offsets and the Challenge of Achieving No Net Loss","type":"article-journal","volume":"27"},"uris":["http://www.mendeley.com/documents/?uuid=7c7d3e8d-9b99-47e9-a142-eb48f4de98cd"]}],"mendeley":{"formattedCitation":"(T. A. Gardner &lt;i&gt;et al.&lt;/i&gt;, 2013)","plainTextFormattedCitation":"(T. A. Gardner et al., 2013)","previouslyFormattedCitation":"(T. A. Gardner &lt;i&gt;et al.&lt;/i&gt;, 2013)"},"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Gardner </w:t>
      </w:r>
      <w:r w:rsidRPr="0008241C">
        <w:rPr>
          <w:i/>
          <w:noProof/>
          <w:sz w:val="22"/>
          <w:szCs w:val="22"/>
          <w:shd w:val="clear" w:color="auto" w:fill="FFFFFF"/>
        </w:rPr>
        <w:t>et al.</w:t>
      </w:r>
      <w:r w:rsidRPr="0008241C">
        <w:rPr>
          <w:noProof/>
          <w:sz w:val="22"/>
          <w:szCs w:val="22"/>
          <w:shd w:val="clear" w:color="auto" w:fill="FFFFFF"/>
        </w:rPr>
        <w:t>, 2013)</w:t>
      </w:r>
      <w:r w:rsidRPr="0008241C">
        <w:rPr>
          <w:sz w:val="22"/>
          <w:szCs w:val="22"/>
          <w:shd w:val="clear" w:color="auto" w:fill="FFFFFF"/>
        </w:rPr>
        <w:fldChar w:fldCharType="end"/>
      </w:r>
      <w:r w:rsidRPr="0008241C">
        <w:rPr>
          <w:sz w:val="22"/>
          <w:szCs w:val="22"/>
          <w:shd w:val="clear" w:color="auto" w:fill="FFFFFF"/>
        </w:rPr>
        <w:t xml:space="preserve">. Biodiversity offsets are receiving increasing interest from business, government, finance, and conservation sectors across the world. Considerable concern about biodiversity offsets remains due to differing interpretations of no net loss and the potential for misuse of offsets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111/j.1755-263X.2009.00061.x","ISBN":"1755-263X","ISSN":"1755263X","abstract":"Regulatory biodiversity trading (or biodiversity \"offsets\") is increasingly promoted as a way to enable both conservation and development while achieving \"no net loss\" or even \"net gain\"in biodiversity, but to date has facilitated development while perpetuating biodiversity loss. Ecologists seeking improved biodiversity outcomes are developing better assessment tools and recommending more rigorous restrictions and enforcement. We explain why such recommendations overlook and cannot correct key causes of failure to protect biodiversity. Viable trading requires simple, measurable, and interchangeable commodities, but the currencies, restrictions, and oversight needed to protect complex, difficult-to-measure, and noninterchangeable resources like biodiversity are costly and intractable. These safeguards compromise trading viability and benefit neither traders nor regulatory officials. Political theory predicts that (1) biodiversity protection interests will fail to counter motivations for officials to resist and relax safeguards to facilitate exchanges and resource development at cost to biodiversity, and (2) trading is more vulnerable than pure administrative mechanisms to institutional dynamics that undermine environmental protection. Delivery of no net loss or net gain through biodiversity trading is thus administratively improbable and technically unrealistic. Their proliferation without credible solutions suggests biodiversity offset programs are successful \"symbolic policies,\"potentially obscuring biodiversity loss and dissipating impetus for action.","author":[{"dropping-particle":"","family":"Walker","given":"S","non-dropping-particle":"","parse-names":false,"suffix":""},{"dropping-particle":"","family":"Brower","given":"a L","non-dropping-particle":"","parse-names":false,"suffix":""},{"dropping-particle":"","family":"Stephens","given":"R T T","non-dropping-particle":"","parse-names":false,"suffix":""},{"dropping-particle":"","family":"Lee","given":"W G","non-dropping-particle":"","parse-names":false,"suffix":""}],"container-title":"Conservation Letters","id":"ITEM-1","issued":{"date-parts":[["2009"]]},"title":"Why bartering biodiversity fails","type":"article-journal"},"uris":["http://www.mendeley.com/documents/?uuid=17745822-9cc5-47f8-a81a-7623f462f1a6"]},{"id":"ITEM-2","itemData":{"DOI":"10.1007/s11273-011-9209-3","ISBN":"0923486115729834","ISSN":"09234861","PMID":"2535231","abstract":"Many jurisdictions in North America use a mitigation sequence to protect wetlands: First, avoid impacts; second, minimize unavoidable impacts; and third, compensate for irreducible impacts through the use of wetland restoration, enhancement, creation, or protection. Despite the continued reliance on this sequence in wetland decision-making, there is broad agreement among scholars, scientists, policymakers, regulators, and the regulated community that the first and most important step in the mitigation sequence, avoidance, is ignored more often than it is implemented. This paper draws on literature published between 1989 and 2010, as well as 33 semi-structured, key-informant interviews carried out in 2009 and 2010 with actors intimately involved with wetland policy in Alberta, Canada, to address key reasons why avoidance as a policy directive is seldom effective. Five key factors emerged from the literature, and were supported by interview data, as being central to the failure of decision-makers to prioritize wetland avoidance and minimization above compensation in the mitigation sequence: (1) a lack of agreement on what constitutes avoidance; (2) current approaches to land-use planning do not identify high-priority wetlands in advance of development; (3) wetlands are economically undervalued; (4) there is a techno-arrogance associated with wetland creation and restoration that results in increased wetland loss, and; (5) compensation requirements are inadequately enforced. Largely untested but proactive ways to re-institute avoidance as a workable option in wetland management include: watershed-based planning; comprehensive economic and social valuation of wetlands; and long-term citizen-based monitoring schemes.","author":[{"dropping-particle":"","family":"Clare","given":"Shari","non-dropping-particle":"","parse-names":false,"suffix":""},{"dropping-particle":"","family":"Krogman","given":"Naomi","non-dropping-particle":"","parse-names":false,"suffix":""},{"dropping-particle":"","family":"Foote","given":"Lee","non-dropping-particle":"","parse-names":false,"suffix":""},{"dropping-particle":"","family":"Lemphers","given":"Nathan","non-dropping-particle":"","parse-names":false,"suffix":""}],"container-title":"Wetlands Ecology and Management","id":"ITEM-2","issued":{"date-parts":[["2011"]]},"title":"Where is the avoidance in the implementation of wetland law and policy?","type":"article-journal"},"uris":["http://www.mendeley.com/documents/?uuid=f3419dae-c49e-480f-a027-f1ed26e7ca65"]}],"mendeley":{"formattedCitation":"(Clare &lt;i&gt;et al.&lt;/i&gt;, 2011; Walker &lt;i&gt;et al.&lt;/i&gt;, 2009)","plainTextFormattedCitation":"(Clare et al., 2011; Walker et al., 2009)","previouslyFormattedCitation":"(Clare &lt;i&gt;et al.&lt;/i&gt;, 2011; Walker &lt;i&gt;et al.&lt;/i&gt;, 2009)"},"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Clare </w:t>
      </w:r>
      <w:r w:rsidRPr="0008241C">
        <w:rPr>
          <w:i/>
          <w:noProof/>
          <w:sz w:val="22"/>
          <w:szCs w:val="22"/>
          <w:shd w:val="clear" w:color="auto" w:fill="FFFFFF"/>
        </w:rPr>
        <w:t>et al.</w:t>
      </w:r>
      <w:r w:rsidRPr="0008241C">
        <w:rPr>
          <w:noProof/>
          <w:sz w:val="22"/>
          <w:szCs w:val="22"/>
          <w:shd w:val="clear" w:color="auto" w:fill="FFFFFF"/>
        </w:rPr>
        <w:t xml:space="preserve">, 2011; Walker </w:t>
      </w:r>
      <w:r w:rsidRPr="0008241C">
        <w:rPr>
          <w:i/>
          <w:noProof/>
          <w:sz w:val="22"/>
          <w:szCs w:val="22"/>
          <w:shd w:val="clear" w:color="auto" w:fill="FFFFFF"/>
        </w:rPr>
        <w:t>et al.</w:t>
      </w:r>
      <w:r w:rsidRPr="0008241C">
        <w:rPr>
          <w:noProof/>
          <w:sz w:val="22"/>
          <w:szCs w:val="22"/>
          <w:shd w:val="clear" w:color="auto" w:fill="FFFFFF"/>
        </w:rPr>
        <w:t>, 2009)</w:t>
      </w:r>
      <w:r w:rsidRPr="0008241C">
        <w:rPr>
          <w:sz w:val="22"/>
          <w:szCs w:val="22"/>
          <w:shd w:val="clear" w:color="auto" w:fill="FFFFFF"/>
        </w:rPr>
        <w:fldChar w:fldCharType="end"/>
      </w:r>
      <w:r w:rsidRPr="0008241C">
        <w:rPr>
          <w:sz w:val="22"/>
          <w:szCs w:val="22"/>
          <w:shd w:val="clear" w:color="auto" w:fill="FFFFFF"/>
        </w:rPr>
        <w:t xml:space="preserve">. There is a lack of clear examples where best practice has, beyond a </w:t>
      </w:r>
      <w:r w:rsidRPr="0008241C">
        <w:rPr>
          <w:noProof/>
          <w:sz w:val="22"/>
          <w:szCs w:val="22"/>
          <w:shd w:val="clear" w:color="auto" w:fill="FFFFFF"/>
        </w:rPr>
        <w:t>reasonable</w:t>
      </w:r>
      <w:r w:rsidRPr="0008241C">
        <w:rPr>
          <w:sz w:val="22"/>
          <w:szCs w:val="22"/>
          <w:shd w:val="clear" w:color="auto" w:fill="FFFFFF"/>
        </w:rPr>
        <w:t xml:space="preserve"> doubt, delivered no-net-loss outcomes. There is also need for a greater recognition that in some situations, and despite every attempt at mitigation, no net loss of biodiversity can be achieved; that is, development will result in irreplaceable loss of biodiversity. Such development projects may be approved by governments because there is a clear and overriding public interest in the project. In such situations, it may be possible to achieve partial compensation for loss of biodiversity, but a claim of no net loss of biodiversity should not be made </w:t>
      </w:r>
      <w:r w:rsidRPr="0008241C">
        <w:rPr>
          <w:sz w:val="22"/>
          <w:szCs w:val="22"/>
          <w:shd w:val="clear" w:color="auto" w:fill="FFFFFF"/>
        </w:rPr>
        <w:fldChar w:fldCharType="begin" w:fldLock="1"/>
      </w:r>
      <w:r w:rsidRPr="0008241C">
        <w:rPr>
          <w:sz w:val="22"/>
          <w:szCs w:val="22"/>
          <w:shd w:val="clear" w:color="auto" w:fill="FFFFFF"/>
        </w:rPr>
        <w:instrText>ADDIN CSL_CITATION {"citationItems":[{"id":"ITEM-1","itemData":{"DOI":"10.1111/conl.12026","ISBN":"1755-263X","ISSN":"1755263X","abstract":"We welcome the attempts of Regnery et al. to apply our global offsetability process to the French context: national adaptation is essential for testing and improving this process. We wholeheartedly agree that conserving common biodiversity is crucial for ecosystem functioning. Unfortunately, the authors misinterpret the purpose of our process.","author":[{"dropping-particle":"","family":"Pilgrim","given":"John D.","non-dropping-particle":"","parse-names":false,"suffix":""},{"dropping-particle":"","family":"Brownlie","given":"Susie","non-dropping-particle":"","parse-names":false,"suffix":""},{"dropping-particle":"","family":"Ekstrom","given":"Jonathan M M","non-dropping-particle":"","parse-names":false,"suffix":""},{"dropping-particle":"","family":"Gardner","given":"Toby A.","non-dropping-particle":"","parse-names":false,"suffix":""},{"dropping-particle":"","family":"Hase","given":"Amrei","non-dropping-particle":"von","parse-names":false,"suffix":""},{"dropping-particle":"","family":"Kate","given":"Kerry","non-dropping-particle":"ten","parse-names":false,"suffix":""},{"dropping-particle":"","family":"Savy","given":"Conrad E.","non-dropping-particle":"","parse-names":false,"suffix":""},{"dropping-particle":"","family":"Theo Stephens","given":"R. T.","non-dropping-particle":"","parse-names":false,"suffix":""},{"dropping-particle":"","family":"Temple","given":"Helen J.","non-dropping-particle":"","parse-names":false,"suffix":""},{"dropping-particle":"","family":"Treweek","given":"Jo","non-dropping-particle":"","parse-names":false,"suffix":""},{"dropping-particle":"","family":"Ussher","given":"Graham T.","non-dropping-particle":"","parse-names":false,"suffix":""}],"container-title":"Conservation Letters","id":"ITEM-1","issued":{"date-parts":[["2013"]]},"title":"Offsetability is highest for common and widespread biodiversity: Response to Regnery et al.","type":"article-journal"},"uris":["http://www.mendeley.com/documents/?uuid=cbc8804f-a5a2-4b7c-8af5-5aaf03568eae"]}],"mendeley":{"formattedCitation":"(Pilgrim &lt;i&gt;et al.&lt;/i&gt;, 2013)","plainTextFormattedCitation":"(Pilgrim et al., 2013)","previouslyFormattedCitation":"(Pilgrim &lt;i&gt;et al.&lt;/i&gt;, 2013)"},"properties":{"noteIndex":0},"schema":"https://github.com/citation-style-language/schema/raw/master/csl-citation.json"}</w:instrText>
      </w:r>
      <w:r w:rsidRPr="0008241C">
        <w:rPr>
          <w:sz w:val="22"/>
          <w:szCs w:val="22"/>
          <w:shd w:val="clear" w:color="auto" w:fill="FFFFFF"/>
        </w:rPr>
        <w:fldChar w:fldCharType="separate"/>
      </w:r>
      <w:r w:rsidRPr="0008241C">
        <w:rPr>
          <w:noProof/>
          <w:sz w:val="22"/>
          <w:szCs w:val="22"/>
          <w:shd w:val="clear" w:color="auto" w:fill="FFFFFF"/>
        </w:rPr>
        <w:t xml:space="preserve">(Pilgrim </w:t>
      </w:r>
      <w:r w:rsidRPr="0008241C">
        <w:rPr>
          <w:i/>
          <w:noProof/>
          <w:sz w:val="22"/>
          <w:szCs w:val="22"/>
          <w:shd w:val="clear" w:color="auto" w:fill="FFFFFF"/>
        </w:rPr>
        <w:t>et al.</w:t>
      </w:r>
      <w:r w:rsidRPr="0008241C">
        <w:rPr>
          <w:noProof/>
          <w:sz w:val="22"/>
          <w:szCs w:val="22"/>
          <w:shd w:val="clear" w:color="auto" w:fill="FFFFFF"/>
        </w:rPr>
        <w:t>, 2013)</w:t>
      </w:r>
      <w:r w:rsidRPr="0008241C">
        <w:rPr>
          <w:sz w:val="22"/>
          <w:szCs w:val="22"/>
          <w:shd w:val="clear" w:color="auto" w:fill="FFFFFF"/>
        </w:rPr>
        <w:fldChar w:fldCharType="end"/>
      </w:r>
      <w:r w:rsidRPr="0008241C">
        <w:rPr>
          <w:sz w:val="22"/>
          <w:szCs w:val="22"/>
          <w:shd w:val="clear" w:color="auto" w:fill="FFFFFF"/>
        </w:rPr>
        <w:t>.</w:t>
      </w:r>
    </w:p>
    <w:p w14:paraId="1EB14813" w14:textId="77777777" w:rsidR="00A01204" w:rsidRPr="0008241C" w:rsidRDefault="00A01204" w:rsidP="00A01204">
      <w:pPr>
        <w:rPr>
          <w:sz w:val="22"/>
          <w:szCs w:val="22"/>
        </w:rPr>
      </w:pPr>
    </w:p>
    <w:p w14:paraId="1226BAD3" w14:textId="77777777" w:rsidR="00A01204" w:rsidRPr="0008241C" w:rsidRDefault="00A01204" w:rsidP="00A01204">
      <w:pPr>
        <w:rPr>
          <w:sz w:val="22"/>
          <w:szCs w:val="22"/>
        </w:rPr>
      </w:pPr>
      <w:r w:rsidRPr="0008241C">
        <w:rPr>
          <w:b/>
          <w:sz w:val="22"/>
          <w:szCs w:val="22"/>
        </w:rPr>
        <w:t>Disincentives measures:</w:t>
      </w:r>
      <w:r w:rsidRPr="0008241C">
        <w:rPr>
          <w:sz w:val="22"/>
          <w:szCs w:val="22"/>
        </w:rPr>
        <w:t xml:space="preserve"> Negative incentive measures, which include users fees, tariffs, fines, polluter pays, habitat restoration schemes, and enforcement of quotas or limits, are mechanisms that penalise or discourage people on unsustainable use of and/or harmful activities which lead to biodiversity loss (Khan 2015). </w:t>
      </w:r>
      <w:r w:rsidRPr="0008241C">
        <w:rPr>
          <w:rFonts w:eastAsia="StoneSans"/>
          <w:sz w:val="22"/>
          <w:szCs w:val="22"/>
        </w:rPr>
        <w:t xml:space="preserve">Economic instruments such as taxes, levies, charges and fees, as well as targeted exemptions from these instruments, are proposed as an important element of the policymaker’s toolkit to complement other measures. The basic rationale for the use of taxes and charges in ecosystem policy is provided by the existence of externalities: impacts on ecosystems, which are side-effects of processes of production and consumption, and which do not enter into the </w:t>
      </w:r>
      <w:r w:rsidRPr="0008241C">
        <w:rPr>
          <w:rFonts w:eastAsia="StoneSans"/>
          <w:sz w:val="22"/>
          <w:szCs w:val="22"/>
        </w:rPr>
        <w:lastRenderedPageBreak/>
        <w:t xml:space="preserve">calculations of those responsible for the processes. </w:t>
      </w:r>
      <w:r w:rsidRPr="0008241C">
        <w:rPr>
          <w:sz w:val="22"/>
          <w:szCs w:val="22"/>
        </w:rPr>
        <w:t>Though looks practicable, these are difficult to implement or enforce, as these require appropriate policy thrust and legal frameworks which is either absent or weak in many countries of the Asia-Pacific region. Furthermore, information on viability and best practices of using negative incentive measures directed towards conservation and sustainable use of biodiversity is limited in the Asia-Pacific region making difficult to assess and discuss here in detail. It is, therefore, important to continue sharing information in experiences and have an in-depth analysis on the design and implementation of disincentive measures.</w:t>
      </w:r>
    </w:p>
    <w:p w14:paraId="72D9F3C9" w14:textId="77777777" w:rsidR="00A01204" w:rsidRPr="0008241C" w:rsidRDefault="00A01204" w:rsidP="00A01204">
      <w:pPr>
        <w:rPr>
          <w:sz w:val="22"/>
          <w:szCs w:val="22"/>
        </w:rPr>
      </w:pPr>
    </w:p>
    <w:p w14:paraId="2E6A5CA2" w14:textId="77777777" w:rsidR="00A01204" w:rsidRPr="0008241C" w:rsidRDefault="00A01204" w:rsidP="00A01204">
      <w:pPr>
        <w:rPr>
          <w:sz w:val="22"/>
          <w:szCs w:val="22"/>
        </w:rPr>
      </w:pPr>
      <w:r w:rsidRPr="0008241C">
        <w:rPr>
          <w:b/>
          <w:sz w:val="22"/>
          <w:szCs w:val="22"/>
        </w:rPr>
        <w:t>Incentives Harmful for Biodiversity:</w:t>
      </w:r>
      <w:r w:rsidRPr="0008241C">
        <w:rPr>
          <w:sz w:val="22"/>
          <w:szCs w:val="22"/>
        </w:rPr>
        <w:t xml:space="preserve"> Incentives that are harmful to biodiversity, which were called ‘perverse’ incentives in the past, emanate from policies or practices that results in biodiversity loss due to the side-effects of policies designed to attain other objectives. Subsidies having harmful effects on biodiversity and ecosystem services are classic example of perverse incentives. Some of these subsidies are considered critical drivers that are harmful to BES, as they negatively impact in two ways – 1) </w:t>
      </w:r>
      <w:r w:rsidRPr="0008241C">
        <w:rPr>
          <w:i/>
          <w:sz w:val="22"/>
          <w:szCs w:val="22"/>
        </w:rPr>
        <w:t>Under-pricing the use of natural resources</w:t>
      </w:r>
      <w:r w:rsidRPr="0008241C">
        <w:rPr>
          <w:sz w:val="22"/>
          <w:szCs w:val="22"/>
        </w:rPr>
        <w:t xml:space="preserve">: The price charged for using natural resources rarely reflects their real value in terms of the ecosystem services that they provide, whereas very low price often leads to over-exploitation. Subsidies can aggravate this problem be reducing the price further, to below extraction or provisioning costs and 2) </w:t>
      </w:r>
      <w:r w:rsidRPr="0008241C">
        <w:rPr>
          <w:i/>
          <w:sz w:val="22"/>
          <w:szCs w:val="22"/>
        </w:rPr>
        <w:t>Increasing production:</w:t>
      </w:r>
      <w:r w:rsidRPr="0008241C">
        <w:rPr>
          <w:sz w:val="22"/>
          <w:szCs w:val="22"/>
        </w:rPr>
        <w:t xml:space="preserve"> Subsidies are often provided to support environmentally sensitive sectors e.g. agriculture, energy production and use, fisheries, heavy industry, and transport. Many subsidies serve to reduce costs or enhance revenues leading to below cost pricing for nature’s inputs and promoting higher use, production and consumption of subsidised resource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Such support measures that reduce costs or enhance revenue for producers provide incentives to produce in larger quantities than in the absence of the subsidy. This leads to increased use of environmentally harmful inputs (e.g. fertilizers and pesticides) and higher production levels, which in turn aggravate the risk of biodiversity loss and damage to ecosystem services </w:t>
      </w:r>
      <w:r w:rsidRPr="0008241C">
        <w:rPr>
          <w:sz w:val="22"/>
          <w:szCs w:val="22"/>
        </w:rPr>
        <w:fldChar w:fldCharType="begin" w:fldLock="1"/>
      </w:r>
      <w:r w:rsidRPr="0008241C">
        <w:rPr>
          <w:sz w:val="22"/>
          <w:szCs w:val="22"/>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rPr>
          <w:sz w:val="22"/>
          <w:szCs w:val="22"/>
        </w:rPr>
        <w:fldChar w:fldCharType="separate"/>
      </w:r>
      <w:r w:rsidRPr="0008241C">
        <w:rPr>
          <w:noProof/>
          <w:sz w:val="22"/>
          <w:szCs w:val="22"/>
        </w:rPr>
        <w:t>(CBD, 2011)</w:t>
      </w:r>
      <w:r w:rsidRPr="0008241C">
        <w:rPr>
          <w:sz w:val="22"/>
          <w:szCs w:val="22"/>
        </w:rPr>
        <w:fldChar w:fldCharType="end"/>
      </w:r>
      <w:r w:rsidRPr="0008241C">
        <w:rPr>
          <w:sz w:val="22"/>
          <w:szCs w:val="22"/>
        </w:rPr>
        <w:t>. This is particularly true for agricultural and fisheries subsidies. Even green subsidies linked with ecosystem benefits may not be well-targeted. Although declining slightly in some sectors, the overall level of subsidies in the Asia-Pacific region remains remarkably high.</w:t>
      </w:r>
    </w:p>
    <w:p w14:paraId="41707B02" w14:textId="77777777" w:rsidR="00A01204" w:rsidRPr="0008241C" w:rsidRDefault="00A01204" w:rsidP="00A01204">
      <w:pPr>
        <w:rPr>
          <w:sz w:val="22"/>
          <w:szCs w:val="22"/>
        </w:rPr>
      </w:pPr>
    </w:p>
    <w:p w14:paraId="132BD27F" w14:textId="77777777" w:rsidR="00A01204" w:rsidRPr="0008241C" w:rsidRDefault="00A01204" w:rsidP="00A01204">
      <w:pPr>
        <w:rPr>
          <w:sz w:val="22"/>
          <w:szCs w:val="22"/>
        </w:rPr>
      </w:pPr>
      <w:r w:rsidRPr="0008241C">
        <w:rPr>
          <w:sz w:val="22"/>
          <w:szCs w:val="22"/>
        </w:rPr>
        <w:t xml:space="preserve">So far, there is limited progress towards achieving Aichi Biodiversity Target 3 globally, especially in terms of non-financial incentives and actions to remove or reforms subsidies that are harmful to biodiversity. If this target is to be achieved more focused approach is needed for the removal of harmful incentives and on developing positive incentives </w:t>
      </w:r>
      <w:r w:rsidRPr="0008241C">
        <w:rPr>
          <w:sz w:val="22"/>
          <w:szCs w:val="22"/>
        </w:rPr>
        <w:fldChar w:fldCharType="begin" w:fldLock="1"/>
      </w:r>
      <w:r w:rsidRPr="0008241C">
        <w:rPr>
          <w:sz w:val="22"/>
          <w:szCs w:val="22"/>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a)","plainTextFormattedCitation":"(UNEP-WCMC, 2016a)","previouslyFormattedCitation":"(UNEP-WCMC, 2016a)"},"properties":{"noteIndex":0},"schema":"https://github.com/citation-style-language/schema/raw/master/csl-citation.json"}</w:instrText>
      </w:r>
      <w:r w:rsidRPr="0008241C">
        <w:rPr>
          <w:sz w:val="22"/>
          <w:szCs w:val="22"/>
        </w:rPr>
        <w:fldChar w:fldCharType="separate"/>
      </w:r>
      <w:r w:rsidRPr="0008241C">
        <w:rPr>
          <w:noProof/>
          <w:sz w:val="22"/>
          <w:szCs w:val="22"/>
        </w:rPr>
        <w:t>(UNEP-WCMC, 2016a)</w:t>
      </w:r>
      <w:r w:rsidRPr="0008241C">
        <w:rPr>
          <w:sz w:val="22"/>
          <w:szCs w:val="22"/>
        </w:rPr>
        <w:fldChar w:fldCharType="end"/>
      </w:r>
      <w:r w:rsidRPr="0008241C">
        <w:rPr>
          <w:sz w:val="22"/>
          <w:szCs w:val="22"/>
        </w:rPr>
        <w:t xml:space="preserve">. It is, therefore, important to analyse the effectiveness of the subsidy and to see whether removal or reform the subsidy have a positive impact on biodiversity. TEEB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manualFormatting":"(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2009)</w:t>
      </w:r>
      <w:r w:rsidRPr="0008241C">
        <w:rPr>
          <w:sz w:val="22"/>
          <w:szCs w:val="22"/>
        </w:rPr>
        <w:fldChar w:fldCharType="end"/>
      </w:r>
      <w:r w:rsidRPr="0008241C">
        <w:rPr>
          <w:sz w:val="22"/>
          <w:szCs w:val="22"/>
        </w:rPr>
        <w:t xml:space="preserve"> provides a checklist for policymakers for subsidy reforms. This checklist could be useful to address the impacts of subsidies on biodiversity. Systematic efforts are needed to phase out or reform subsidies in various countries of the Asia-Pacific region. The subsidy reform or removal can alleviate environmental pressures, increase economic efficiency, and reduce the fiscal burden (TEEB for National and International Policymakers, Chapter 6,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 xml:space="preserve">. Phasing out ineffective subsidies saves funds which can be re-directed to areas including biodiversity with more pressing funding needs.  </w:t>
      </w:r>
    </w:p>
    <w:p w14:paraId="133712A7" w14:textId="77777777" w:rsidR="00A01204" w:rsidRPr="0008241C" w:rsidRDefault="00A01204" w:rsidP="00A01204">
      <w:pPr>
        <w:rPr>
          <w:sz w:val="22"/>
          <w:szCs w:val="22"/>
        </w:rPr>
      </w:pPr>
    </w:p>
    <w:p w14:paraId="42D35334" w14:textId="77777777" w:rsidR="00A01204" w:rsidRPr="0008241C" w:rsidRDefault="00A01204" w:rsidP="00A01204">
      <w:pPr>
        <w:rPr>
          <w:sz w:val="22"/>
          <w:szCs w:val="22"/>
        </w:rPr>
      </w:pPr>
      <w:r w:rsidRPr="0008241C">
        <w:rPr>
          <w:sz w:val="22"/>
          <w:szCs w:val="22"/>
        </w:rPr>
        <w:t xml:space="preserve">Perverse incentives are sometimes also generated under other policies and laws, e.g. the establishment of protected areas without effective enforcement and management. Perverse incentives are created for adjacent land users or owners, who have no possibilities of acquiring legal titles, to use protected resources. Such cases have driven land conversion in number of countries, thus resulting in loss of BES </w:t>
      </w:r>
      <w:r w:rsidRPr="0008241C">
        <w:rPr>
          <w:sz w:val="22"/>
          <w:szCs w:val="22"/>
        </w:rPr>
        <w:fldChar w:fldCharType="begin" w:fldLock="1"/>
      </w:r>
      <w:r w:rsidRPr="0008241C">
        <w:rPr>
          <w:sz w:val="22"/>
          <w:szCs w:val="22"/>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rPr>
          <w:sz w:val="22"/>
          <w:szCs w:val="22"/>
        </w:rPr>
        <w:fldChar w:fldCharType="separate"/>
      </w:r>
      <w:r w:rsidRPr="0008241C">
        <w:rPr>
          <w:noProof/>
          <w:sz w:val="22"/>
          <w:szCs w:val="22"/>
        </w:rPr>
        <w:t>(CBD, 2011)</w:t>
      </w:r>
      <w:r w:rsidRPr="0008241C">
        <w:rPr>
          <w:sz w:val="22"/>
          <w:szCs w:val="22"/>
        </w:rPr>
        <w:fldChar w:fldCharType="end"/>
      </w:r>
      <w:r w:rsidRPr="0008241C">
        <w:rPr>
          <w:sz w:val="22"/>
          <w:szCs w:val="22"/>
        </w:rPr>
        <w:t xml:space="preserve">. Nevertheless, there were also cases wherein forest vegetation has been cleared to own the land through title deed as per the Indian Forest Rights Act 2006 (Bhullar, 2008). Similarly, when policies and/or regulations use pricing instruments, for example licence or user fees, negative impact on biodiversity may occur if fees are set too low or do not increase with inflations, and even if they are set unrealistically too high. This is the case in many countries in the Asia-Pacific region. For example, in Cambodia the royalty for timber harvesting was initially too low which resulted in over-harvesting. When forestry sector reforms raised the royalty to very high levels, it encouraged illicit logging. This indicates that economic measures need to be carefully designed and monitored to produce desired results </w:t>
      </w:r>
      <w:r w:rsidRPr="0008241C">
        <w:rPr>
          <w:sz w:val="22"/>
          <w:szCs w:val="22"/>
        </w:rPr>
        <w:fldChar w:fldCharType="begin" w:fldLock="1"/>
      </w:r>
      <w:r w:rsidRPr="0008241C">
        <w:rPr>
          <w:sz w:val="22"/>
          <w:szCs w:val="22"/>
        </w:rPr>
        <w:instrText>ADDIN CSL_CITATION {"citationItems":[{"id":"ITEM-1","itemData":{"ISBN":"92-9225-304-2","author":[{"dropping-particle":"","family":"CBD","given":"","non-dropping-particle":"","parse-names":false,"suffix":""}],"collection-title":"CBD Technical Series No. 56","id":"ITEM-1","issued":{"date-parts":[["2011"]]},"number-of-pages":"64","publisher-place":"Montreal, Canada","title":"Incentive measures for the conservation and sustainable use of biological diversity: case studies and lessons learned","type":"report"},"uris":["http://www.mendeley.com/documents/?uuid=957c5331-d1e5-30f7-ba2c-044a589402ef"]}],"mendeley":{"formattedCitation":"(CBD, 2011)","plainTextFormattedCitation":"(CBD, 2011)","previouslyFormattedCitation":"(CBD, 2011)"},"properties":{"noteIndex":0},"schema":"https://github.com/citation-style-language/schema/raw/master/csl-citation.json"}</w:instrText>
      </w:r>
      <w:r w:rsidRPr="0008241C">
        <w:rPr>
          <w:sz w:val="22"/>
          <w:szCs w:val="22"/>
        </w:rPr>
        <w:fldChar w:fldCharType="separate"/>
      </w:r>
      <w:r w:rsidRPr="0008241C">
        <w:rPr>
          <w:noProof/>
          <w:sz w:val="22"/>
          <w:szCs w:val="22"/>
        </w:rPr>
        <w:t>(CBD, 2011)</w:t>
      </w:r>
      <w:r w:rsidRPr="0008241C">
        <w:rPr>
          <w:sz w:val="22"/>
          <w:szCs w:val="22"/>
        </w:rPr>
        <w:fldChar w:fldCharType="end"/>
      </w:r>
      <w:r w:rsidRPr="0008241C">
        <w:rPr>
          <w:sz w:val="22"/>
          <w:szCs w:val="22"/>
        </w:rPr>
        <w:t xml:space="preserve">. Therefore, it is important to analyse the implications of new </w:t>
      </w:r>
      <w:r w:rsidRPr="0008241C">
        <w:rPr>
          <w:sz w:val="22"/>
          <w:szCs w:val="22"/>
        </w:rPr>
        <w:lastRenderedPageBreak/>
        <w:t xml:space="preserve">policies and/or laws prior to their implementation to avoid adverse effects on biodiversity and ecosystem services. Gordon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DOI":"10.1111/1365-2664.12398","ISSN":"00218901","author":[{"dropping-particle":"","family":"Gordon","given":"Ascelin","non-dropping-particle":"","parse-names":false,"suffix":""},{"dropping-particle":"","family":"Bull","given":"Joseph W.","non-dropping-particle":"","parse-names":false,"suffix":""},{"dropping-particle":"","family":"Wilcox","given":"Chris","non-dropping-particle":"","parse-names":false,"suffix":""},{"dropping-particle":"","family":"Maron","given":"Martine","non-dropping-particle":"","parse-names":false,"suffix":""}],"container-title":"Journal of Applied Ecology","editor":[{"dropping-particle":"","family":"Banks-Leite","given":"Cristina","non-dropping-particle":"","parse-names":false,"suffix":""}],"id":"ITEM-1","issue":"2","issued":{"date-parts":[["2015","4","1"]]},"page":"532-537","publisher":"Wiley/Blackwell (10.1111)","title":"FORUM: Perverse incentives risk undermining biodiversity offset policies","type":"article-journal","volume":"52"},"suppress-author":1,"uris":["http://www.mendeley.com/documents/?uuid=2b2dfbf0-3a4b-3a76-b14e-83cdb50de3b5"]}],"mendeley":{"formattedCitation":"(2015)","plainTextFormattedCitation":"(2015)","previouslyFormattedCitation":"(2015)"},"properties":{"noteIndex":0},"schema":"https://github.com/citation-style-language/schema/raw/master/csl-citation.json"}</w:instrText>
      </w:r>
      <w:r w:rsidRPr="0008241C">
        <w:rPr>
          <w:sz w:val="22"/>
          <w:szCs w:val="22"/>
        </w:rPr>
        <w:fldChar w:fldCharType="separate"/>
      </w:r>
      <w:r w:rsidRPr="0008241C">
        <w:rPr>
          <w:sz w:val="22"/>
          <w:szCs w:val="22"/>
        </w:rPr>
        <w:t>(2015)</w:t>
      </w:r>
      <w:r w:rsidRPr="0008241C">
        <w:rPr>
          <w:sz w:val="22"/>
          <w:szCs w:val="22"/>
        </w:rPr>
        <w:fldChar w:fldCharType="end"/>
      </w:r>
      <w:r w:rsidRPr="0008241C">
        <w:rPr>
          <w:sz w:val="22"/>
          <w:szCs w:val="22"/>
        </w:rPr>
        <w:t xml:space="preserve"> assessed the perverse incentives risks associated with biodiversity offset policies and identified four perverse incentives that could arise from well-designed policies like biodiversity offsets. These include i) entrenching baseline biodiversity declines, ii) winding back non-offset conservation actions, iii) crowding out of conservation volunteerism, and iv) false public confidence in environmental outcomes due to marketing offset actions as gains.</w:t>
      </w:r>
    </w:p>
    <w:p w14:paraId="402BD71E" w14:textId="77777777" w:rsidR="00A01204" w:rsidRPr="0008241C" w:rsidRDefault="00A01204" w:rsidP="00A01204">
      <w:pPr>
        <w:rPr>
          <w:sz w:val="22"/>
          <w:szCs w:val="22"/>
        </w:rPr>
      </w:pPr>
    </w:p>
    <w:p w14:paraId="6CE882F2" w14:textId="77777777" w:rsidR="00A01204" w:rsidRPr="0008241C" w:rsidRDefault="00A01204" w:rsidP="00A01204">
      <w:pPr>
        <w:rPr>
          <w:sz w:val="22"/>
          <w:szCs w:val="22"/>
        </w:rPr>
      </w:pPr>
      <w:r w:rsidRPr="0008241C">
        <w:rPr>
          <w:sz w:val="22"/>
          <w:szCs w:val="22"/>
        </w:rPr>
        <w:t xml:space="preserve">In order to mitigate effects of such perverse incentives, countries like Cambodia, India, Pakistan and Nepal have developed policies to promote community participation and building local capacities for natural resources management, particularly for managing protected-areas and conserving biodiversity in open landscapes. Moreover, it is important to realise that subsidies could be a useful tool for environment protection, if designed and implemented effective. UNEP </w:t>
      </w:r>
      <w:r w:rsidRPr="0008241C">
        <w:rPr>
          <w:sz w:val="22"/>
          <w:szCs w:val="22"/>
        </w:rPr>
        <w:fldChar w:fldCharType="begin" w:fldLock="1"/>
      </w:r>
      <w:r w:rsidRPr="0008241C">
        <w:rPr>
          <w:sz w:val="22"/>
          <w:szCs w:val="22"/>
        </w:rPr>
        <w:instrText>ADDIN CSL_CITATION {"citationItems":[{"id":"ITEM-1","itemData":{"ISBN":"9789280729443","author":[{"dropping-particle":"","family":"UNEP","given":"","non-dropping-particle":"","parse-names":false,"suffix":""}],"container-title":"United Nations Environment Programme, Division of Technology, Industry and Economics","id":"ITEM-1","issued":{"date-parts":[["2008"]]},"number-of-pages":"36","title":"Reforming Energy Subsidies","type":"book"},"uris":["http://www.mendeley.com/documents/?uuid=cbbd4282-53fe-473a-8078-a72cb3b08604"]}],"mendeley":{"formattedCitation":"(UNEP, 2008)","manualFormatting":"(2008a)","plainTextFormattedCitation":"(UNEP, 2008)","previouslyFormattedCitation":"(UNEP, 2008)"},"properties":{"noteIndex":0},"schema":"https://github.com/citation-style-language/schema/raw/master/csl-citation.json"}</w:instrText>
      </w:r>
      <w:r w:rsidRPr="0008241C">
        <w:rPr>
          <w:sz w:val="22"/>
          <w:szCs w:val="22"/>
        </w:rPr>
        <w:fldChar w:fldCharType="separate"/>
      </w:r>
      <w:r w:rsidRPr="0008241C">
        <w:rPr>
          <w:noProof/>
          <w:sz w:val="22"/>
          <w:szCs w:val="22"/>
        </w:rPr>
        <w:t>(2008a)</w:t>
      </w:r>
      <w:r w:rsidRPr="0008241C">
        <w:rPr>
          <w:sz w:val="22"/>
          <w:szCs w:val="22"/>
        </w:rPr>
        <w:fldChar w:fldCharType="end"/>
      </w:r>
      <w:r w:rsidRPr="0008241C">
        <w:rPr>
          <w:sz w:val="22"/>
          <w:szCs w:val="22"/>
        </w:rPr>
        <w:t xml:space="preserve"> developed minimum criteria that any subsidy should fulfil to prevent it from becoming a perverse incentive in the long-run. The criteria underlines that subsidies should be targeted, efficient, soundly based, practical, transparent, and time-bound. Therefore, any action to reform subsidies or perverse incentives could consider using these criteria, as removing or reforming perverse incentives has the potential to make positive contribution to reducing biodiversity loss.</w:t>
      </w:r>
    </w:p>
    <w:p w14:paraId="2EF47115" w14:textId="77777777" w:rsidR="00A01204" w:rsidRPr="0008241C" w:rsidRDefault="00A01204" w:rsidP="00A01204">
      <w:pPr>
        <w:rPr>
          <w:sz w:val="22"/>
          <w:szCs w:val="22"/>
        </w:rPr>
      </w:pPr>
    </w:p>
    <w:bookmarkEnd w:id="1917"/>
    <w:p w14:paraId="72A2ED25"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 xml:space="preserve">Strengthening indicators and accounting systems </w:t>
      </w:r>
    </w:p>
    <w:p w14:paraId="6F709F52" w14:textId="77777777" w:rsidR="00A01204" w:rsidRPr="0008241C" w:rsidRDefault="00A01204" w:rsidP="00A01204">
      <w:pPr>
        <w:rPr>
          <w:sz w:val="22"/>
          <w:szCs w:val="22"/>
        </w:rPr>
      </w:pPr>
    </w:p>
    <w:p w14:paraId="4E9D08CB" w14:textId="77777777" w:rsidR="00A01204" w:rsidRPr="0008241C" w:rsidRDefault="00A01204" w:rsidP="00A01204">
      <w:pPr>
        <w:rPr>
          <w:sz w:val="22"/>
          <w:szCs w:val="22"/>
        </w:rPr>
      </w:pPr>
      <w:r w:rsidRPr="0008241C">
        <w:rPr>
          <w:sz w:val="22"/>
          <w:szCs w:val="22"/>
        </w:rPr>
        <w:t xml:space="preserve">Scenario assessments presented in Chapter 5 indicates emphatically that regional future for the Asia-Pacific region will evolve under narratives of ‘market forces’ and ‘policy reforms’ (section 5.3.2). Strengthening indicators and accounting systems for changes in nature, NCP and consequences for human well-being acquires prominence in terms of policy options, given the impacts the overall </w:t>
      </w:r>
      <w:r w:rsidRPr="0008241C">
        <w:rPr>
          <w:noProof/>
          <w:sz w:val="22"/>
          <w:szCs w:val="22"/>
        </w:rPr>
        <w:t>decision-making</w:t>
      </w:r>
      <w:r w:rsidRPr="0008241C">
        <w:rPr>
          <w:sz w:val="22"/>
          <w:szCs w:val="22"/>
        </w:rPr>
        <w:t xml:space="preserve"> environment under which the aforementioned scenarios are likely to evolve and function.</w:t>
      </w:r>
    </w:p>
    <w:p w14:paraId="79674542" w14:textId="77777777" w:rsidR="00A01204" w:rsidRPr="0008241C" w:rsidRDefault="00A01204" w:rsidP="00A01204">
      <w:pPr>
        <w:rPr>
          <w:sz w:val="22"/>
          <w:szCs w:val="22"/>
        </w:rPr>
      </w:pPr>
    </w:p>
    <w:p w14:paraId="09D8FC4D" w14:textId="58979302" w:rsidR="00A01204" w:rsidRPr="0008241C" w:rsidRDefault="00A01204" w:rsidP="00A01204">
      <w:pPr>
        <w:rPr>
          <w:sz w:val="22"/>
          <w:szCs w:val="22"/>
        </w:rPr>
      </w:pPr>
      <w:r w:rsidRPr="0008241C">
        <w:rPr>
          <w:sz w:val="22"/>
          <w:szCs w:val="22"/>
        </w:rPr>
        <w:t xml:space="preserve">Use of adjusted income and consumption aggregates, alongside conventional GDP, national income and consumption indicators can serve an important indicator to assess the degree of under-investment in conservation and restoration of nature, or extent of over-use of natural resource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The absence or undervaluation of degradation of nature and NCP in the System of National Accounts (SNA) can underlie policy complacency for effectively addressing adverse changes </w:t>
      </w:r>
      <w:r w:rsidRPr="0008241C">
        <w:rPr>
          <w:sz w:val="22"/>
          <w:szCs w:val="22"/>
        </w:rPr>
        <w:fldChar w:fldCharType="begin" w:fldLock="1"/>
      </w:r>
      <w:r w:rsidRPr="0008241C">
        <w:rPr>
          <w:sz w:val="22"/>
          <w:szCs w:val="22"/>
        </w:rPr>
        <w:instrText>ADDIN CSL_CITATION {"citationItems":[{"id":"ITEM-1","itemData":{"author":[{"dropping-particle":"","family":"Hamilton","given":"Kirk E.","non-dropping-particle":"","parse-names":false,"suffix":""}],"collection-title":"Policy Research working paper; no. WPS 6441","id":"ITEM-1","issued":{"date-parts":[["2013"]]},"number-of-pages":"26","publisher-place":"Washington, DC","title":"Biodiversity and National Accounting","type":"report"},"uris":["http://www.mendeley.com/documents/?uuid=975b99b4-b055-396a-9a88-f9c47f435b49"]}],"mendeley":{"formattedCitation":"(Hamilton, 2013)","plainTextFormattedCitation":"(Hamilton, 2013)","previouslyFormattedCitation":"(Hamilton, 2013)"},"properties":{"noteIndex":0},"schema":"https://github.com/citation-style-language/schema/raw/master/csl-citation.json"}</w:instrText>
      </w:r>
      <w:r w:rsidRPr="0008241C">
        <w:rPr>
          <w:sz w:val="22"/>
          <w:szCs w:val="22"/>
        </w:rPr>
        <w:fldChar w:fldCharType="separate"/>
      </w:r>
      <w:r w:rsidRPr="0008241C">
        <w:rPr>
          <w:sz w:val="22"/>
          <w:szCs w:val="22"/>
        </w:rPr>
        <w:t>(Hamilton, 2013)</w:t>
      </w:r>
      <w:r w:rsidRPr="0008241C">
        <w:rPr>
          <w:sz w:val="22"/>
          <w:szCs w:val="22"/>
        </w:rPr>
        <w:fldChar w:fldCharType="end"/>
      </w:r>
      <w:r w:rsidRPr="0008241C">
        <w:rPr>
          <w:sz w:val="22"/>
          <w:szCs w:val="22"/>
        </w:rPr>
        <w:t xml:space="preserve">. SNA’s historical focus on economic factors of production has limited consideration of the role of nature and NCP in the sustainable development. In February 2012, the UN Statistical Commission (UNSC) approved the System of Environmental and Economic Accounts (SEEA) as an international statistical standard providing method for compiling accounts for </w:t>
      </w:r>
      <w:r w:rsidRPr="0008241C">
        <w:rPr>
          <w:noProof/>
          <w:sz w:val="22"/>
          <w:szCs w:val="22"/>
        </w:rPr>
        <w:t>material,</w:t>
      </w:r>
      <w:r w:rsidRPr="0008241C">
        <w:rPr>
          <w:sz w:val="22"/>
          <w:szCs w:val="22"/>
        </w:rPr>
        <w:t xml:space="preserve"> natural resources, as well as the emission of pollutants like greenhouse gas emissions. Subsystems of the SEEA framework elaborate on specific resources or sectors, </w:t>
      </w:r>
      <w:r w:rsidRPr="0008241C">
        <w:rPr>
          <w:noProof/>
          <w:sz w:val="22"/>
          <w:szCs w:val="22"/>
        </w:rPr>
        <w:t xml:space="preserve">including </w:t>
      </w:r>
      <w:r w:rsidRPr="0008241C">
        <w:rPr>
          <w:sz w:val="22"/>
          <w:szCs w:val="22"/>
        </w:rPr>
        <w:t>Energy, Water, Fisheries, Land and Ecosystems, and Agriculture (</w:t>
      </w:r>
      <w:hyperlink r:id="rId238" w:history="1">
        <w:r w:rsidRPr="0008241C">
          <w:rPr>
            <w:sz w:val="22"/>
            <w:szCs w:val="22"/>
          </w:rPr>
          <w:t>https://unstats.un.org/unsd/envaccounting/seea.asp</w:t>
        </w:r>
      </w:hyperlink>
      <w:r w:rsidRPr="0008241C">
        <w:rPr>
          <w:sz w:val="22"/>
          <w:szCs w:val="22"/>
        </w:rPr>
        <w:t>). Enhanced implementation and reporting on SEAA framework within the Asia-Pacific region is expected to provide a nuanced understanding of trends in nature and NCP in the dominant economic paradigms, thus alerting the policymakers and wider society on consequences of particular consummation and lifestyle trajectories. The fisheries sector provides a good example for strengthening indicators and accounting systems (</w:t>
      </w:r>
      <w:r w:rsidRPr="0008241C">
        <w:rPr>
          <w:sz w:val="22"/>
          <w:szCs w:val="22"/>
        </w:rPr>
        <w:fldChar w:fldCharType="begin"/>
      </w:r>
      <w:r w:rsidRPr="0008241C">
        <w:rPr>
          <w:sz w:val="22"/>
          <w:szCs w:val="22"/>
        </w:rPr>
        <w:instrText xml:space="preserve"> REF _Ref498120948 \h  \* MERGEFORMAT </w:instrText>
      </w:r>
      <w:r w:rsidRPr="0008241C">
        <w:rPr>
          <w:sz w:val="22"/>
          <w:szCs w:val="22"/>
        </w:rPr>
      </w:r>
      <w:r w:rsidRPr="0008241C">
        <w:rPr>
          <w:sz w:val="22"/>
          <w:szCs w:val="22"/>
        </w:rPr>
        <w:fldChar w:fldCharType="separate"/>
      </w:r>
      <w:r w:rsidR="00D74032" w:rsidRPr="00D74032">
        <w:rPr>
          <w:sz w:val="22"/>
          <w:szCs w:val="22"/>
        </w:rPr>
        <w:t>Box 6.26</w:t>
      </w:r>
      <w:r w:rsidRPr="0008241C">
        <w:rPr>
          <w:sz w:val="22"/>
          <w:szCs w:val="22"/>
        </w:rPr>
        <w:fldChar w:fldCharType="end"/>
      </w:r>
      <w:r w:rsidRPr="0008241C">
        <w:rPr>
          <w:sz w:val="22"/>
          <w:szCs w:val="22"/>
        </w:rPr>
        <w:t xml:space="preserve">). Bergamini </w:t>
      </w:r>
      <w:r w:rsidRPr="0008241C">
        <w:rPr>
          <w:i/>
          <w:sz w:val="22"/>
          <w:szCs w:val="22"/>
        </w:rPr>
        <w:t>et al.</w:t>
      </w:r>
      <w:r w:rsidRPr="0008241C">
        <w:rPr>
          <w:sz w:val="22"/>
          <w:szCs w:val="22"/>
        </w:rPr>
        <w:t xml:space="preserve"> </w:t>
      </w:r>
      <w:r w:rsidRPr="0008241C">
        <w:rPr>
          <w:sz w:val="22"/>
          <w:szCs w:val="22"/>
        </w:rPr>
        <w:fldChar w:fldCharType="begin" w:fldLock="1"/>
      </w:r>
      <w:r w:rsidRPr="0008241C">
        <w:rPr>
          <w:sz w:val="22"/>
          <w:szCs w:val="22"/>
        </w:rPr>
        <w:instrText>ADDIN CSL_CITATION {"citationItems":[{"id":"ITEM-1","itemData":{"author":[{"dropping-particle":"","family":"Bergamini","given":"N.","non-dropping-particle":"","parse-names":false,"suffix":""},{"dropping-particle":"","family":"Blasiak","given":"R.","non-dropping-particle":"","parse-names":false,"suffix":""},{"dropping-particle":"","family":"Eyzaguirre","given":"P.","non-dropping-particle":"","parse-names":false,"suffix":""},{"dropping-particle":"","family":"Ichikawa","given":"K.","non-dropping-particle":"","parse-names":false,"suffix":""},{"dropping-particle":"","family":"Mijatovic","given":"D.","non-dropping-particle":"","parse-names":false,"suffix":""},{"dropping-particle":"","family":"Nakao","given":"F.","non-dropping-particle":"","parse-names":false,"suffix":""},{"dropping-particle":"","family":"Subramanian","given":"S.M.","non-dropping-particle":"","parse-names":false,"suffix":""}],"container-title":"UNU-IAS Policy Report","id":"ITEM-1","issued":{"date-parts":[["2013"]]},"publisher":"United Nations University Institute of Advanced Studies (UNU-IAS)","publisher-place":"Tokyo","title":"Indicators of Resilience in Socioecological Production Landscapes (SEPLs)","type":"report"},"suppress-author":1,"uris":["http://www.mendeley.com/documents/?uuid=330c9470-0912-496a-91c3-c6f7dd66f8a5"]}],"mendeley":{"formattedCitation":"(2013)","plainTextFormattedCitation":"(2013)","previouslyFormattedCitation":"(2013)"},"properties":{"noteIndex":0},"schema":"https://github.com/citation-style-language/schema/raw/master/csl-citation.json"}</w:instrText>
      </w:r>
      <w:r w:rsidRPr="0008241C">
        <w:rPr>
          <w:sz w:val="22"/>
          <w:szCs w:val="22"/>
        </w:rPr>
        <w:fldChar w:fldCharType="separate"/>
      </w:r>
      <w:r w:rsidRPr="0008241C">
        <w:rPr>
          <w:sz w:val="22"/>
          <w:szCs w:val="22"/>
        </w:rPr>
        <w:t>(2013)</w:t>
      </w:r>
      <w:r w:rsidRPr="0008241C">
        <w:rPr>
          <w:sz w:val="22"/>
          <w:szCs w:val="22"/>
        </w:rPr>
        <w:fldChar w:fldCharType="end"/>
      </w:r>
      <w:r w:rsidRPr="0008241C">
        <w:rPr>
          <w:sz w:val="22"/>
          <w:szCs w:val="22"/>
        </w:rPr>
        <w:t xml:space="preserve"> discuss indicators relevant to sustainable landscape.</w:t>
      </w:r>
    </w:p>
    <w:p w14:paraId="6453CB3F"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9016"/>
      </w:tblGrid>
      <w:tr w:rsidR="00A01204" w:rsidRPr="0008241C" w14:paraId="1DE4981E" w14:textId="77777777" w:rsidTr="00642B4F">
        <w:tc>
          <w:tcPr>
            <w:tcW w:w="9016" w:type="dxa"/>
          </w:tcPr>
          <w:p w14:paraId="7DA90F58" w14:textId="5A803746" w:rsidR="00A01204" w:rsidRPr="0008241C" w:rsidRDefault="00A01204" w:rsidP="00A01204">
            <w:pPr>
              <w:rPr>
                <w:rFonts w:ascii="Times New Roman" w:hAnsi="Times New Roman"/>
                <w:b/>
              </w:rPr>
            </w:pPr>
            <w:bookmarkStart w:id="1942" w:name="_Ref498120948"/>
            <w:bookmarkStart w:id="1943" w:name="_Toc504087566"/>
            <w:r w:rsidRPr="0008241C">
              <w:rPr>
                <w:rFonts w:ascii="Times New Roman" w:hAnsi="Times New Roman"/>
                <w:b/>
              </w:rPr>
              <w:t>Box 6.</w:t>
            </w:r>
            <w:r w:rsidRPr="0008241C">
              <w:rPr>
                <w:b/>
              </w:rPr>
              <w:fldChar w:fldCharType="begin"/>
            </w:r>
            <w:r w:rsidRPr="0008241C">
              <w:rPr>
                <w:rFonts w:ascii="Times New Roman" w:hAnsi="Times New Roman"/>
                <w:b/>
              </w:rPr>
              <w:instrText xml:space="preserve"> SEQ Box \* ARABIC </w:instrText>
            </w:r>
            <w:r w:rsidRPr="0008241C">
              <w:rPr>
                <w:b/>
              </w:rPr>
              <w:fldChar w:fldCharType="separate"/>
            </w:r>
            <w:r w:rsidR="00D74032">
              <w:rPr>
                <w:rFonts w:ascii="Times New Roman" w:hAnsi="Times New Roman"/>
                <w:b/>
                <w:noProof/>
              </w:rPr>
              <w:t>26</w:t>
            </w:r>
            <w:r w:rsidRPr="0008241C">
              <w:fldChar w:fldCharType="end"/>
            </w:r>
            <w:bookmarkEnd w:id="1942"/>
            <w:r w:rsidRPr="0008241C">
              <w:rPr>
                <w:rFonts w:ascii="Times New Roman" w:hAnsi="Times New Roman"/>
                <w:b/>
              </w:rPr>
              <w:t xml:space="preserve">  Indicators for sustainable fisheries development</w:t>
            </w:r>
            <w:bookmarkEnd w:id="1943"/>
          </w:p>
          <w:p w14:paraId="59BE8C8B" w14:textId="77777777" w:rsidR="00A01204" w:rsidRPr="0008241C" w:rsidRDefault="00A01204" w:rsidP="00A01204">
            <w:pPr>
              <w:rPr>
                <w:rFonts w:ascii="Times New Roman" w:hAnsi="Times New Roman"/>
              </w:rPr>
            </w:pPr>
          </w:p>
          <w:p w14:paraId="7E2287C9" w14:textId="77777777" w:rsidR="00A01204" w:rsidRPr="0008241C" w:rsidRDefault="00A01204" w:rsidP="00A01204">
            <w:pPr>
              <w:rPr>
                <w:rFonts w:ascii="Times New Roman" w:hAnsi="Times New Roman"/>
              </w:rPr>
            </w:pPr>
            <w:r w:rsidRPr="0008241C">
              <w:rPr>
                <w:rFonts w:ascii="Times New Roman" w:hAnsi="Times New Roman"/>
              </w:rPr>
              <w:t xml:space="preserve">Indicators has been utilised by fisheries sector for decades in order to report the stock status and to provide advice for the sustainable fisheries (FAO, 1999). Variety of types of indicators have been suggested and applied. For example, FAO reports the state of world fish stock every 2 year as “State of World Fisheries and Aquaculture: SOFIA”. Also, one of the most famous fisheries indicators is the Maximum Sustainable Catch (MSY), which theoretically means the amount of catch achieved by avoiding overfishing and keeping the resource biomass at the optimum level. CPUE (Catch per unit effort), an indicator of the effectiveness of fish catch, is another example for dealing with overfishing issues. As for the protection of habitats or coastal areas, per cent </w:t>
            </w:r>
            <w:r w:rsidRPr="0008241C">
              <w:rPr>
                <w:rFonts w:ascii="Times New Roman" w:hAnsi="Times New Roman"/>
              </w:rPr>
              <w:lastRenderedPageBreak/>
              <w:t xml:space="preserve">seagrass/mangrove cover, per cent marine protected areas cover, juvenile mortality, etc., are often utilised. For the water quality control, the nutrient load frequency or amount from land, frequency of the occurrences of harmful algal brooms, etc.  are examples of useful indicators. There are many other types of fishery-related indicators such as fishing capacity-related indicators, economic indicators, technological indicators, social indicators, institutional indicators, etc. </w:t>
            </w:r>
            <w:r w:rsidRPr="0008241C">
              <w:fldChar w:fldCharType="begin" w:fldLock="1"/>
            </w:r>
            <w:r w:rsidRPr="0008241C">
              <w:rPr>
                <w:rFonts w:ascii="Times New Roman" w:hAnsi="Times New Roman"/>
              </w:rPr>
              <w:instrText>ADDIN CSL_CITATION {"citationItems":[{"id":"ITEM-1","itemData":{"author":[{"dropping-particle":"","family":"Garcia","given":"S.","non-dropping-particle":"","parse-names":false,"suffix":""}],"container-title":"2nd World Fisheries Congress. Workshop on Fisheries Sustainability Indicators. Brisbane, Australia, August, 1996","id":"ITEM-1","issued":{"date-parts":[["1996"]]},"publisher":"FAO","publisher-place":"Rome, Italy","title":"Indicators for Sustainable Development of Fisheries","type":"paper-conference"},"uris":["http://www.mendeley.com/documents/?uuid=87bb6308-e08b-3d9e-b95d-67d1847d4f3d"]}],"mendeley":{"formattedCitation":"(Garcia, 1996)","plainTextFormattedCitation":"(Garcia, 1996)","previouslyFormattedCitation":"(Garcia, 1996)"},"properties":{"noteIndex":0},"schema":"https://github.com/citation-style-language/schema/raw/master/csl-citation.json"}</w:instrText>
            </w:r>
            <w:r w:rsidRPr="0008241C">
              <w:fldChar w:fldCharType="separate"/>
            </w:r>
            <w:r w:rsidRPr="0008241C">
              <w:rPr>
                <w:rFonts w:ascii="Times New Roman" w:hAnsi="Times New Roman"/>
              </w:rPr>
              <w:t>(Garcia, 1996)</w:t>
            </w:r>
            <w:r w:rsidRPr="0008241C">
              <w:fldChar w:fldCharType="end"/>
            </w:r>
            <w:r w:rsidRPr="0008241C">
              <w:rPr>
                <w:rFonts w:ascii="Times New Roman" w:hAnsi="Times New Roman"/>
              </w:rPr>
              <w:t xml:space="preserve">. One of the most highly developed and science-based example of indicators utilisation for marine ecosystem conservation can be found at the Great Barrier Reef World Heritage Area. In this case, an integrated monitoring framework of indicators covering ecological, social and economic aspects of the area are developed and implemented for understanding the changes in social-ecological systems and getting feedbacks for better management (Hedge </w:t>
            </w:r>
            <w:r w:rsidRPr="0008241C">
              <w:rPr>
                <w:rFonts w:ascii="Times New Roman" w:hAnsi="Times New Roman"/>
                <w:i/>
              </w:rPr>
              <w:t>et al</w:t>
            </w:r>
            <w:r w:rsidRPr="0008241C">
              <w:rPr>
                <w:rFonts w:ascii="Times New Roman" w:hAnsi="Times New Roman"/>
              </w:rPr>
              <w:t>., 2017).</w:t>
            </w:r>
          </w:p>
          <w:p w14:paraId="0DC01B51" w14:textId="77777777" w:rsidR="00A01204" w:rsidRPr="0008241C" w:rsidRDefault="00A01204" w:rsidP="00A01204">
            <w:pPr>
              <w:rPr>
                <w:rFonts w:ascii="Times New Roman" w:hAnsi="Times New Roman"/>
              </w:rPr>
            </w:pPr>
          </w:p>
        </w:tc>
      </w:tr>
    </w:tbl>
    <w:p w14:paraId="65AC7862" w14:textId="77777777" w:rsidR="00A01204" w:rsidRPr="0008241C" w:rsidRDefault="00A01204" w:rsidP="00A01204">
      <w:pPr>
        <w:rPr>
          <w:sz w:val="22"/>
          <w:szCs w:val="22"/>
        </w:rPr>
      </w:pPr>
    </w:p>
    <w:p w14:paraId="24933E5D" w14:textId="0D630FA6" w:rsidR="00A01204" w:rsidRPr="0008241C" w:rsidRDefault="00A01204" w:rsidP="00A01204">
      <w:pPr>
        <w:rPr>
          <w:sz w:val="22"/>
          <w:szCs w:val="22"/>
        </w:rPr>
      </w:pPr>
      <w:r w:rsidRPr="0008241C">
        <w:rPr>
          <w:sz w:val="22"/>
          <w:szCs w:val="22"/>
        </w:rPr>
        <w:t xml:space="preserve">The World Bank led WAVES partnership (Wealth Accounting and Valuation of Ecosystem Services), which has Philippines and Indonesia as member countries </w:t>
      </w:r>
      <w:r w:rsidRPr="0008241C">
        <w:rPr>
          <w:noProof/>
          <w:sz w:val="22"/>
          <w:szCs w:val="22"/>
        </w:rPr>
        <w:t>are a</w:t>
      </w:r>
      <w:r w:rsidRPr="0008241C">
        <w:rPr>
          <w:sz w:val="22"/>
          <w:szCs w:val="22"/>
        </w:rPr>
        <w:t xml:space="preserve"> </w:t>
      </w:r>
      <w:r w:rsidRPr="0008241C">
        <w:rPr>
          <w:noProof/>
          <w:sz w:val="22"/>
          <w:szCs w:val="22"/>
        </w:rPr>
        <w:t>significant</w:t>
      </w:r>
      <w:r w:rsidRPr="0008241C">
        <w:rPr>
          <w:sz w:val="22"/>
          <w:szCs w:val="22"/>
        </w:rPr>
        <w:t xml:space="preserve"> step in this direction. With an estimated one-fifth of Philippines economic wealth coming from its natural resources, the country’s National Statistical Coordination Board was one of the first statistical agencies in the world to implement SEEA. Under the WAVES project, natural capital accounts for select ecosystems (Laguna de Bay and South Palawan) and resources (minerals) has been prepared (https://www.wavespartnership.org/). The Great Barrier Reef is famous for implementing the integrated monitoring framework and using the highly science-based system of indicators (Hedge </w:t>
      </w:r>
      <w:r w:rsidRPr="0008241C">
        <w:rPr>
          <w:i/>
          <w:sz w:val="22"/>
          <w:szCs w:val="22"/>
        </w:rPr>
        <w:t>et al</w:t>
      </w:r>
      <w:r w:rsidRPr="0008241C">
        <w:rPr>
          <w:sz w:val="22"/>
          <w:szCs w:val="22"/>
        </w:rPr>
        <w:t xml:space="preserve">. 2017). Also, the Bay of Bengal Large Ecosystem Project is also tackling with the marine pollution at the regional level. It developed the water quality criteria and a set of indicators to monitor the effectiveness of the governance. Because the coastal countries of the Bay of Bengal are developing countries with limited financial resources, the international </w:t>
      </w:r>
      <w:r w:rsidR="00C934E9">
        <w:rPr>
          <w:sz w:val="22"/>
          <w:szCs w:val="22"/>
        </w:rPr>
        <w:t>organiz</w:t>
      </w:r>
      <w:r w:rsidRPr="0008241C">
        <w:rPr>
          <w:sz w:val="22"/>
          <w:szCs w:val="22"/>
        </w:rPr>
        <w:t xml:space="preserve">ations such as UN FAO or WB have been supporting the project. The International Tropical Timber </w:t>
      </w:r>
      <w:r w:rsidR="00C934E9">
        <w:rPr>
          <w:sz w:val="22"/>
          <w:szCs w:val="22"/>
        </w:rPr>
        <w:t>Organiz</w:t>
      </w:r>
      <w:r w:rsidRPr="0008241C">
        <w:rPr>
          <w:sz w:val="22"/>
          <w:szCs w:val="22"/>
        </w:rPr>
        <w:t xml:space="preserve">ation (ITTO) with 12 Pacific Asian member countries and collaborative initiatives of the Montreal Process and Sustainable Management of Dry Forests in Asia with IUCN have supported the revision of criteria and indicators for sustainable tropical timber production forest including conservation of biodiversity as a criterion </w:t>
      </w:r>
      <w:r w:rsidRPr="0008241C">
        <w:rPr>
          <w:sz w:val="22"/>
          <w:szCs w:val="22"/>
        </w:rPr>
        <w:fldChar w:fldCharType="begin" w:fldLock="1"/>
      </w:r>
      <w:r w:rsidRPr="0008241C">
        <w:rPr>
          <w:sz w:val="22"/>
          <w:szCs w:val="22"/>
        </w:rPr>
        <w:instrText>ADDIN CSL_CITATION {"citationItems":[{"id":"ITEM-1","itemData":{"ISBN":"ISBN 4 902045 20 6","author":[{"dropping-particle":"","family":"ITTO","given":"","non-dropping-particle":"","parse-names":false,"suffix":""}],"id":"ITEM-1","issue":"15","issued":{"date-parts":[["2005"]]},"page":"-","title":"Revised ITTO criteria and indicators for the sustainable management of tropical forests including reporting format. ITTO Policy Development Series No.15","type":"article-journal"},"uris":["http://www.mendeley.com/documents/?uuid=7918efa3-8ec6-4e4d-b172-ef9814bd1664"]}],"mendeley":{"formattedCitation":"(ITTO, 2005)","plainTextFormattedCitation":"(ITTO, 2005)","previouslyFormattedCitation":"(ITTO, 2005)"},"properties":{"noteIndex":0},"schema":"https://github.com/citation-style-language/schema/raw/master/csl-citation.json"}</w:instrText>
      </w:r>
      <w:r w:rsidRPr="0008241C">
        <w:rPr>
          <w:sz w:val="22"/>
          <w:szCs w:val="22"/>
        </w:rPr>
        <w:fldChar w:fldCharType="separate"/>
      </w:r>
      <w:r w:rsidRPr="0008241C">
        <w:rPr>
          <w:noProof/>
          <w:sz w:val="22"/>
          <w:szCs w:val="22"/>
        </w:rPr>
        <w:t>(ITTO, 2005)</w:t>
      </w:r>
      <w:r w:rsidRPr="0008241C">
        <w:rPr>
          <w:sz w:val="22"/>
          <w:szCs w:val="22"/>
        </w:rPr>
        <w:fldChar w:fldCharType="end"/>
      </w:r>
      <w:r w:rsidRPr="0008241C">
        <w:rPr>
          <w:sz w:val="22"/>
          <w:szCs w:val="22"/>
        </w:rPr>
        <w:t xml:space="preserve">. Other governments based </w:t>
      </w:r>
      <w:r w:rsidR="00C934E9">
        <w:rPr>
          <w:sz w:val="22"/>
          <w:szCs w:val="22"/>
        </w:rPr>
        <w:t>organiz</w:t>
      </w:r>
      <w:r w:rsidRPr="0008241C">
        <w:rPr>
          <w:sz w:val="22"/>
          <w:szCs w:val="22"/>
        </w:rPr>
        <w:t xml:space="preserve">ations such as Montreal Process (i.e. including Australia, China, Japan, New Zealand and Republic of Korea in the Asia-Pacific region), the Regional Initiative for the Development and Implementation of National Level Criteria and Indicators for the Sustainable Management of Dry Forests in Asia formed a network to promote conservation of forest, which is also linked with CBD, FAO and other forest related NGOs. </w:t>
      </w:r>
    </w:p>
    <w:p w14:paraId="3FCC4BCE" w14:textId="7A7897D9" w:rsidR="00A01204" w:rsidRDefault="00A01204" w:rsidP="00A01204">
      <w:pPr>
        <w:rPr>
          <w:sz w:val="22"/>
          <w:szCs w:val="22"/>
        </w:rPr>
      </w:pPr>
    </w:p>
    <w:p w14:paraId="7F665E75" w14:textId="77777777" w:rsidR="00930FE2" w:rsidRPr="0008241C" w:rsidRDefault="00930FE2" w:rsidP="00A01204">
      <w:pPr>
        <w:rPr>
          <w:sz w:val="22"/>
          <w:szCs w:val="22"/>
        </w:rPr>
      </w:pPr>
    </w:p>
    <w:p w14:paraId="1B84E565" w14:textId="77777777" w:rsidR="00A01204" w:rsidRPr="0008241C" w:rsidRDefault="00A01204" w:rsidP="00A01204">
      <w:pPr>
        <w:keepNext/>
        <w:tabs>
          <w:tab w:val="clear" w:pos="1247"/>
          <w:tab w:val="left" w:pos="765"/>
        </w:tabs>
        <w:outlineLvl w:val="2"/>
        <w:rPr>
          <w:b/>
          <w:sz w:val="24"/>
          <w:szCs w:val="24"/>
        </w:rPr>
      </w:pPr>
      <w:bookmarkStart w:id="1944" w:name="_Toc504317387"/>
      <w:bookmarkStart w:id="1945" w:name="_Toc504318080"/>
      <w:bookmarkStart w:id="1946" w:name="_Toc504320489"/>
      <w:bookmarkStart w:id="1947" w:name="_Toc504320712"/>
      <w:bookmarkStart w:id="1948" w:name="_Toc504320936"/>
      <w:bookmarkStart w:id="1949" w:name="_Toc504321426"/>
      <w:bookmarkStart w:id="1950" w:name="_Toc524048105"/>
      <w:r w:rsidRPr="0008241C">
        <w:rPr>
          <w:b/>
          <w:sz w:val="24"/>
          <w:szCs w:val="24"/>
        </w:rPr>
        <w:t xml:space="preserve">6.4.3 </w:t>
      </w:r>
      <w:r w:rsidRPr="0008241C">
        <w:rPr>
          <w:b/>
          <w:sz w:val="24"/>
          <w:szCs w:val="24"/>
        </w:rPr>
        <w:tab/>
        <w:t>Linking governance options across scales and sectors</w:t>
      </w:r>
      <w:bookmarkEnd w:id="1944"/>
      <w:bookmarkEnd w:id="1945"/>
      <w:bookmarkEnd w:id="1946"/>
      <w:bookmarkEnd w:id="1947"/>
      <w:bookmarkEnd w:id="1948"/>
      <w:bookmarkEnd w:id="1949"/>
      <w:bookmarkEnd w:id="1950"/>
    </w:p>
    <w:p w14:paraId="54611913" w14:textId="77777777" w:rsidR="00A01204" w:rsidRPr="0008241C" w:rsidRDefault="00A01204" w:rsidP="00A01204">
      <w:pPr>
        <w:rPr>
          <w:sz w:val="22"/>
          <w:szCs w:val="22"/>
        </w:rPr>
      </w:pPr>
    </w:p>
    <w:p w14:paraId="2C0BCF63"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51" w:name="_Toc504317388"/>
      <w:bookmarkStart w:id="1952" w:name="_Toc504318081"/>
      <w:bookmarkStart w:id="1953" w:name="_Toc504321427"/>
      <w:bookmarkStart w:id="1954" w:name="_Toc524048106"/>
      <w:r w:rsidRPr="0008241C">
        <w:rPr>
          <w:b/>
          <w:sz w:val="22"/>
          <w:szCs w:val="24"/>
        </w:rPr>
        <w:t>6.4.3.1</w:t>
      </w:r>
      <w:r w:rsidRPr="0008241C">
        <w:rPr>
          <w:b/>
          <w:sz w:val="22"/>
          <w:szCs w:val="24"/>
        </w:rPr>
        <w:tab/>
        <w:t>Regional and subregional level options</w:t>
      </w:r>
      <w:bookmarkEnd w:id="1951"/>
      <w:bookmarkEnd w:id="1952"/>
      <w:bookmarkEnd w:id="1953"/>
      <w:bookmarkEnd w:id="1954"/>
    </w:p>
    <w:p w14:paraId="5C1FC881" w14:textId="77777777" w:rsidR="00A01204" w:rsidRPr="0008241C" w:rsidRDefault="00A01204" w:rsidP="00A01204">
      <w:pPr>
        <w:rPr>
          <w:sz w:val="22"/>
          <w:szCs w:val="22"/>
        </w:rPr>
      </w:pPr>
    </w:p>
    <w:p w14:paraId="4A5BD7E7" w14:textId="638820CA" w:rsidR="00A01204" w:rsidRPr="0008241C" w:rsidRDefault="00A01204" w:rsidP="00A01204">
      <w:pPr>
        <w:rPr>
          <w:sz w:val="22"/>
          <w:szCs w:val="22"/>
        </w:rPr>
      </w:pPr>
      <w:r w:rsidRPr="0008241C">
        <w:rPr>
          <w:sz w:val="22"/>
          <w:szCs w:val="22"/>
        </w:rPr>
        <w:t xml:space="preserve">At regional and subregional scale, an emphasis on strengthening transboundary governance (6.4.2.4) would embellish the overall efforts at national and local scales for securing nature and NCP in the Asia-Pacific region. Transboundary governance focused not just on shared ecosystem values but also on the transboundary flow of ecosystem services needs to be strengthened for combating challenges such as transboundary pollution (4.6), regional water and climate security (2.3.1.1, 2.3.4.3), securing migration corridors (2.3.4.3) and controlling the spread of invasive species (3.4.5).  Experiences of establishing transboundary conservation areas (such as Kailash landscape, Mekong region, Coral Triangle (for reef ecosystems) and others highlight the critical role of trust building, crafting institutional frameworks for cross-scale action, inclusive stakeholder engagement, availability of information base at multiple scales and across sectors and capacity development for integrated problem-solving mechanisms. Subregional platforms (such as Mangroves for Future (Indian Ocean), Bay of Bengal Inter-governmental </w:t>
      </w:r>
      <w:r w:rsidR="00C934E9">
        <w:rPr>
          <w:sz w:val="22"/>
          <w:szCs w:val="22"/>
        </w:rPr>
        <w:t>Organiz</w:t>
      </w:r>
      <w:r w:rsidRPr="0008241C">
        <w:rPr>
          <w:sz w:val="22"/>
          <w:szCs w:val="22"/>
        </w:rPr>
        <w:t xml:space="preserve">ation (for Bay of Bengal Region), Roundtable on Sustainable Palm Oil (for South East Asia)) have played a significant role in establishing formal and non-formal platforms for collaborative action and sharing of best practices.  Coordinated implementation of multilateral environmental agreements and Conventions can also play an enabling role in strengthening transboundary governance by enhancing policymaking, programming and </w:t>
      </w:r>
      <w:r w:rsidRPr="0008241C">
        <w:rPr>
          <w:sz w:val="22"/>
          <w:szCs w:val="22"/>
        </w:rPr>
        <w:lastRenderedPageBreak/>
        <w:t xml:space="preserve">tracking implementation capabilities within the region. The role of international and national NGOs is also gaining prominence at this scale, in generating the required knowledgebase, building capacity, and promoting soft advocacy with the governments </w:t>
      </w:r>
      <w:r w:rsidRPr="0008241C">
        <w:rPr>
          <w:sz w:val="22"/>
          <w:szCs w:val="22"/>
        </w:rPr>
        <w:fldChar w:fldCharType="begin" w:fldLock="1"/>
      </w:r>
      <w:r w:rsidRPr="0008241C">
        <w:rPr>
          <w:sz w:val="22"/>
          <w:szCs w:val="22"/>
        </w:rPr>
        <w:instrText>ADDIN CSL_CITATION {"citationItems":[{"id":"ITEM-1","itemData":{"DOI":"10.1177/0020715207079530","ISBN":"0020-7152","ISSN":"0020-7152","abstract":"We examine the role of domestic nongovernmental organizations (NGOs) in environmental policy reform in Asia. Standard accounts treat NGOs as critical players in the policy process, responding to local environmental degradation and pressing states for environmental reforms. We argue, by contrast, that environmental policy changes are borne largely of the global environmental regime, and that domestic environmental NGOs in Asia are better seen as products of world society than as independent actors driving policy change. Both qualitative and quantitative analyses support our view. In event-history analyses of policy reform, we fi nd that both ties to world society and linkages to the global environmental regime are stronger predictors of policy adoption rates than domestic environmental NGOs or local degradation. We suggest that the rhetorical centrality of ‘grassroots’ NGOs results not from any direct impact such associations have on political change but rather from their roles in the theater of democracy, which is staged in a post-Second World War liberal world culture that celebrates bottom-up voluntary organizing and participation, even when such associational activity is only loosely connected to domestic political change.","author":[{"dropping-particle":"","family":"Frank","given":"David John","non-dropping-particle":"","parse-names":false,"suffix":""},{"dropping-particle":"","family":"Longhofer","given":"Wesley","non-dropping-particle":"","parse-names":false,"suffix":""},{"dropping-particle":"","family":"Schofer","given":"Evan","non-dropping-particle":"","parse-names":false,"suffix":""}],"container-title":"International Journal of Comparative Sociology","id":"ITEM-1","issue":"4","issued":{"date-parts":[["2007"]]},"page":"275-295","title":"World Society, NGOs and Environmental Policy Reform in Asia","type":"article-journal","volume":"48"},"uris":["http://www.mendeley.com/documents/?uuid=e79dbe1f-47e0-4107-8d68-a79ff3fa2f94"]}],"mendeley":{"formattedCitation":"(Frank &lt;i&gt;et al.&lt;/i&gt;, 2007)","plainTextFormattedCitation":"(Frank et al., 2007)","previouslyFormattedCitation":"(Frank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Frank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w:t>
      </w:r>
    </w:p>
    <w:p w14:paraId="407686FE" w14:textId="77777777" w:rsidR="00A01204" w:rsidRPr="0008241C" w:rsidRDefault="00A01204" w:rsidP="00A01204">
      <w:pPr>
        <w:rPr>
          <w:sz w:val="22"/>
          <w:szCs w:val="22"/>
        </w:rPr>
      </w:pPr>
    </w:p>
    <w:p w14:paraId="1E25A274"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55" w:name="_Toc504317389"/>
      <w:bookmarkStart w:id="1956" w:name="_Toc504318082"/>
      <w:bookmarkStart w:id="1957" w:name="_Toc504321428"/>
      <w:bookmarkStart w:id="1958" w:name="_Toc524048107"/>
      <w:r w:rsidRPr="0008241C">
        <w:rPr>
          <w:b/>
          <w:sz w:val="22"/>
          <w:szCs w:val="24"/>
        </w:rPr>
        <w:t>6.4.3.2</w:t>
      </w:r>
      <w:r w:rsidRPr="0008241C">
        <w:rPr>
          <w:b/>
          <w:sz w:val="22"/>
          <w:szCs w:val="24"/>
        </w:rPr>
        <w:tab/>
        <w:t>National and sub-national options</w:t>
      </w:r>
      <w:bookmarkEnd w:id="1955"/>
      <w:bookmarkEnd w:id="1956"/>
      <w:bookmarkEnd w:id="1957"/>
      <w:bookmarkEnd w:id="1958"/>
    </w:p>
    <w:p w14:paraId="24D6105D" w14:textId="77777777" w:rsidR="00A01204" w:rsidRPr="0008241C" w:rsidRDefault="00A01204" w:rsidP="00A01204">
      <w:pPr>
        <w:rPr>
          <w:sz w:val="22"/>
          <w:szCs w:val="22"/>
          <w:lang w:eastAsia="ja-JP"/>
        </w:rPr>
      </w:pPr>
    </w:p>
    <w:p w14:paraId="433E798E" w14:textId="77777777" w:rsidR="00A01204" w:rsidRPr="0008241C" w:rsidRDefault="00A01204" w:rsidP="00A01204">
      <w:pPr>
        <w:rPr>
          <w:sz w:val="22"/>
          <w:szCs w:val="22"/>
        </w:rPr>
      </w:pPr>
      <w:r w:rsidRPr="0008241C">
        <w:rPr>
          <w:sz w:val="22"/>
          <w:szCs w:val="22"/>
        </w:rPr>
        <w:t>The subregional analysis of direct and indirect drivers of change (section 4.4), scenarios of biodiversity loss along pathways (section 5.3) provide a context in which national and sub-national governance options and priorities can be discerned. Climate change and variability and land use and land cover change emerge as the strongest driver impacting ecosystem services supply in almost all the regions, thus calling for the integration of BES considerations in sectors underlying these two drivers on a priority. Furthermore, assessments also indicate that of the various ecosystems assessed, lowland evergreen forests, alpine ecosystems, limestone karsts, inland wetlands, estuarine and coastal habitats are most threatened (3.2), thus providing a wider ecosystem picture to focus on sectoral integration of conservation measures.</w:t>
      </w:r>
    </w:p>
    <w:p w14:paraId="4ECA1826" w14:textId="77777777" w:rsidR="00A01204" w:rsidRPr="0008241C" w:rsidRDefault="00A01204" w:rsidP="00A01204">
      <w:pPr>
        <w:rPr>
          <w:sz w:val="22"/>
          <w:szCs w:val="22"/>
          <w:lang w:eastAsia="ja-JP"/>
        </w:rPr>
      </w:pPr>
    </w:p>
    <w:p w14:paraId="3A0D424C" w14:textId="77777777" w:rsidR="00A01204" w:rsidRPr="0008241C" w:rsidRDefault="00A01204" w:rsidP="00A01204">
      <w:pPr>
        <w:rPr>
          <w:sz w:val="22"/>
          <w:szCs w:val="22"/>
        </w:rPr>
      </w:pPr>
      <w:r w:rsidRPr="0008241C">
        <w:rPr>
          <w:sz w:val="22"/>
          <w:szCs w:val="22"/>
        </w:rPr>
        <w:t xml:space="preserve">Of the governance options presented in section 6.4.2, mainstreaming BES in development (6.4.4.3), improving governance of protected areas (6.4.2.1), realigning incentives and strengthening indicator and accounting systems (6.4.2.8) require emphasis at the national scale. Additionally, there is a need for providing an enabling governance framework to realise options at local community scale (6.4.4.3 as well as strengthening transboundary governance as discussed in the preceding section. Sectoral integration needs are most prominent for national policymaking for climate change, agriculture, urban development and water management. Integrative approaches such as ecosystem based disaster risk reduction, natural infrastructure, good agriculture-wetland interactions (see further discussion in Section 6.6) can provide sectoral integration opportunities, with the Sustainable Development Goals as an enabling framework for mainstreaming BES in development.    </w:t>
      </w:r>
    </w:p>
    <w:p w14:paraId="29B524F1" w14:textId="77777777" w:rsidR="00A01204" w:rsidRPr="0008241C" w:rsidRDefault="00A01204" w:rsidP="00A01204">
      <w:pPr>
        <w:rPr>
          <w:sz w:val="22"/>
          <w:szCs w:val="22"/>
          <w:lang w:eastAsia="ja-JP"/>
        </w:rPr>
      </w:pPr>
    </w:p>
    <w:p w14:paraId="25570865" w14:textId="685EA268" w:rsidR="00A01204" w:rsidRPr="0008241C" w:rsidRDefault="00A01204" w:rsidP="00A01204">
      <w:pPr>
        <w:rPr>
          <w:sz w:val="22"/>
          <w:szCs w:val="22"/>
        </w:rPr>
      </w:pPr>
      <w:r w:rsidRPr="0008241C">
        <w:rPr>
          <w:sz w:val="22"/>
          <w:szCs w:val="22"/>
        </w:rPr>
        <w:t xml:space="preserve">The formulation, adoption, and implementation of the National Biodiversity Strategy and Action Plans (NBSAPs) in many countries in the region have played a key role in the conservation and sustainable management of biodiversity including mainstreaming biodiversity conservation into various national development processes including national development planning and sectoral development planning and strategies. Many countries have incorporated biodiversity conservation into their national development goals. The future national action plans will need to strengthen implementation of National Biodiversity Targets and promotion of mainstreaming of biodiversity through the involvement of relevant stakeholders. Many countries have started the NBSAP development process, while others are implementing those action plans </w:t>
      </w:r>
      <w:r w:rsidRPr="0008241C">
        <w:rPr>
          <w:sz w:val="22"/>
          <w:szCs w:val="22"/>
          <w:lang w:eastAsia="ja-JP"/>
        </w:rPr>
        <w:fldChar w:fldCharType="begin" w:fldLock="1"/>
      </w:r>
      <w:r w:rsidRPr="0008241C">
        <w:rPr>
          <w:sz w:val="22"/>
          <w:szCs w:val="22"/>
          <w:lang w:eastAsia="ja-JP"/>
        </w:rPr>
        <w:instrText>ADDIN CSL_CITATION {"citationItems":[{"id":"ITEM-1","itemData":{"abstract":"A workshop of the Biodiversity Indicators Partnership (BIP) co-convened by UNEP, UNEP-WCMC, the ASEAN Centre for Biodiversity (ACB) and NatureServe, in conjunction with the Biodiversity Conservation Agency of Viet Nam","author":[{"dropping-particle":"","family":"Misrachi","given":"Murielle","non-dropping-particle":"","parse-names":false,"suffix":""},{"dropping-particle":"","family":"Bubb","given":"Philip","non-dropping-particle":"","parse-names":false,"suffix":""},{"dropping-particle":"","family":"Stanwell-Smith","given":"Damon","non-dropping-particle":"","parse-names":false,"suffix":""}],"id":"ITEM-1","issued":{"date-parts":[["2012"]]},"title":"Southeast Asia Capacity Building Workshop on Indicators as part of NBSAP updating Workshop Report, 25 - 28 March 2012, Green World Hotel, Tam Dao, Viet Nam","type":"report"},"uris":["http://www.mendeley.com/documents/?uuid=3ec94dca-b292-30cf-ab59-652968696532"]}],"mendeley":{"formattedCitation":"(Misrachi &lt;i&gt;et al.&lt;/i&gt;, 2012)","plainTextFormattedCitation":"(Misrachi et al., 2012)","previouslyFormattedCitation":"(Misrachi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israchi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rPr>
        <w:t xml:space="preserve">.  NBSAPs are effective policy documents at the national level for achieving the objectives that pertain to the country’s obligation to CBD. They are dynamic and responsive documents that allow for changes, addendums, additions, and alterations as the needs arise </w:t>
      </w:r>
      <w:r w:rsidRPr="0008241C">
        <w:rPr>
          <w:sz w:val="22"/>
          <w:szCs w:val="22"/>
          <w:lang w:eastAsia="ja-JP"/>
        </w:rPr>
        <w:fldChar w:fldCharType="begin" w:fldLock="1"/>
      </w:r>
      <w:r w:rsidRPr="0008241C">
        <w:rPr>
          <w:sz w:val="22"/>
          <w:szCs w:val="22"/>
          <w:lang w:eastAsia="ja-JP"/>
        </w:rPr>
        <w:instrText>ADDIN CSL_CITATION {"citationItems":[{"id":"ITEM-1","itemData":{"abstract":"A workshop of the Biodiversity Indicators Partnership (BIP) co-convened by UNEP, UNEP-WCMC, the ASEAN Centre for Biodiversity (ACB) and NatureServe, in conjunction with the Biodiversity Conservation Agency of Viet Nam","author":[{"dropping-particle":"","family":"Misrachi","given":"Murielle","non-dropping-particle":"","parse-names":false,"suffix":""},{"dropping-particle":"","family":"Bubb","given":"Philip","non-dropping-particle":"","parse-names":false,"suffix":""},{"dropping-particle":"","family":"Stanwell-Smith","given":"Damon","non-dropping-particle":"","parse-names":false,"suffix":""}],"id":"ITEM-1","issued":{"date-parts":[["2012"]]},"title":"Southeast Asia Capacity Building Workshop on Indicators as part of NBSAP updating Workshop Report, 25 - 28 March 2012, Green World Hotel, Tam Dao, Viet Nam","type":"report"},"uris":["http://www.mendeley.com/documents/?uuid=3ec94dca-b292-30cf-ab59-652968696532"]}],"mendeley":{"formattedCitation":"(Misrachi &lt;i&gt;et al.&lt;/i&gt;, 2012)","plainTextFormattedCitation":"(Misrachi et al., 2012)","previouslyFormattedCitation":"(Misrachi &lt;i&gt;et al.&lt;/i&gt;,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 xml:space="preserve">(Misrachi </w:t>
      </w:r>
      <w:r w:rsidRPr="0008241C">
        <w:rPr>
          <w:i/>
          <w:noProof/>
          <w:sz w:val="22"/>
          <w:szCs w:val="22"/>
          <w:lang w:eastAsia="ja-JP"/>
        </w:rPr>
        <w:t>et al.</w:t>
      </w:r>
      <w:r w:rsidRPr="0008241C">
        <w:rPr>
          <w:noProof/>
          <w:sz w:val="22"/>
          <w:szCs w:val="22"/>
          <w:lang w:eastAsia="ja-JP"/>
        </w:rPr>
        <w:t>, 2012)</w:t>
      </w:r>
      <w:r w:rsidRPr="0008241C">
        <w:rPr>
          <w:sz w:val="22"/>
          <w:szCs w:val="22"/>
          <w:lang w:eastAsia="ja-JP"/>
        </w:rPr>
        <w:fldChar w:fldCharType="end"/>
      </w:r>
      <w:r w:rsidRPr="0008241C">
        <w:rPr>
          <w:sz w:val="22"/>
          <w:szCs w:val="22"/>
        </w:rPr>
        <w:t xml:space="preserve">. Additionally, regional support </w:t>
      </w:r>
      <w:r w:rsidR="00C934E9">
        <w:rPr>
          <w:sz w:val="22"/>
          <w:szCs w:val="22"/>
        </w:rPr>
        <w:t>organiz</w:t>
      </w:r>
      <w:r w:rsidRPr="0008241C">
        <w:rPr>
          <w:sz w:val="22"/>
          <w:szCs w:val="22"/>
        </w:rPr>
        <w:t xml:space="preserve">ations and international institutions are providing technical backstopping to the national governments, especially in implementation. The emphasis on mainstreaming acquires prominence as the review of the implementation of Aichi Targets in the Asia-Pacific region (6.6) indicates that the targets related to the reduction in pressure from vulnerable ecosystems, reduction in habitat loss and improved financing have almost seen no implementation progress.  </w:t>
      </w:r>
    </w:p>
    <w:p w14:paraId="16E9D22D" w14:textId="77777777" w:rsidR="00A01204" w:rsidRPr="0008241C" w:rsidRDefault="00A01204" w:rsidP="00A01204">
      <w:pPr>
        <w:rPr>
          <w:sz w:val="22"/>
          <w:szCs w:val="22"/>
          <w:lang w:eastAsia="ja-JP"/>
        </w:rPr>
      </w:pPr>
    </w:p>
    <w:p w14:paraId="2330C6C4" w14:textId="60326CDF" w:rsidR="00A01204" w:rsidRPr="0008241C" w:rsidRDefault="00A01204" w:rsidP="00A01204">
      <w:pPr>
        <w:rPr>
          <w:sz w:val="22"/>
          <w:szCs w:val="22"/>
        </w:rPr>
      </w:pPr>
      <w:r w:rsidRPr="0008241C">
        <w:rPr>
          <w:sz w:val="22"/>
          <w:szCs w:val="22"/>
        </w:rPr>
        <w:t xml:space="preserve">There is an increasing interest towards integrated planning for inland water, coastal and marine area development and management in the region. In the face of local and global environmental challenges, Integrated Coastal Management (ICM) has received increasing attention as a policy tool to address multiple management issues in the coastal areas. Many countries have undertaken initiatives to address marine pollution at the national level through the Regional Seas Programmes of UNEP, which included the formulation of the action plans and the implementation of the projects. In addition, ADB undertook studies on investments made in the coastal areas of Cambodia, China and Vietnam. Major international </w:t>
      </w:r>
      <w:r w:rsidR="00C934E9">
        <w:rPr>
          <w:sz w:val="22"/>
          <w:szCs w:val="22"/>
        </w:rPr>
        <w:t>organiz</w:t>
      </w:r>
      <w:r w:rsidRPr="0008241C">
        <w:rPr>
          <w:sz w:val="22"/>
          <w:szCs w:val="22"/>
        </w:rPr>
        <w:t xml:space="preserve">ations have issued guidelines on ICM including coastal environmental management and environmentally sound development of coastal tourism. Under the commitments to </w:t>
      </w:r>
      <w:r w:rsidRPr="0008241C">
        <w:rPr>
          <w:sz w:val="22"/>
          <w:szCs w:val="22"/>
        </w:rPr>
        <w:lastRenderedPageBreak/>
        <w:t>the Ramsar Convention, the wise use and integrated management approaches have increasingly received uptake, but need implementation support in countries of Western Asia, South Asia, South East Asia and parts of Oceania. An effective policy and governance support would be crucial in achieving the objectives of integrated management.</w:t>
      </w:r>
    </w:p>
    <w:p w14:paraId="21460C72" w14:textId="77777777" w:rsidR="00A01204" w:rsidRPr="0008241C" w:rsidRDefault="00A01204" w:rsidP="00A01204">
      <w:pPr>
        <w:rPr>
          <w:sz w:val="22"/>
          <w:szCs w:val="22"/>
          <w:lang w:eastAsia="ja-JP"/>
        </w:rPr>
      </w:pPr>
    </w:p>
    <w:p w14:paraId="17583095" w14:textId="77777777" w:rsidR="00A01204" w:rsidRPr="0008241C" w:rsidRDefault="00A01204" w:rsidP="00A01204">
      <w:pPr>
        <w:rPr>
          <w:sz w:val="22"/>
          <w:szCs w:val="22"/>
        </w:rPr>
      </w:pPr>
      <w:r w:rsidRPr="0008241C">
        <w:rPr>
          <w:sz w:val="22"/>
          <w:szCs w:val="22"/>
        </w:rPr>
        <w:t xml:space="preserve">Among other instruments, environmental impact assessment (EIA) has now become a legal requirement for land, sectoral or project development in many countries in the Asia-Pacific region. The EIA has a more crucial role to play in addressing environmental issues surrounding project development </w:t>
      </w:r>
      <w:r w:rsidRPr="0008241C">
        <w:rPr>
          <w:sz w:val="22"/>
          <w:szCs w:val="22"/>
          <w:lang w:eastAsia="ja-JP"/>
        </w:rPr>
        <w:fldChar w:fldCharType="begin" w:fldLock="1"/>
      </w:r>
      <w:r w:rsidRPr="0008241C">
        <w:rPr>
          <w:sz w:val="22"/>
          <w:szCs w:val="22"/>
          <w:lang w:eastAsia="ja-JP"/>
        </w:rPr>
        <w:instrText>ADDIN CSL_CITATION {"citationItems":[{"id":"ITEM-1","itemData":{"abstract":"Environmental Impact Assessment (EIA) can broadly be defined as a study of the effects of a proposed project, plan or program on the environment. The legal, methodological and procedural foundations of EIA were established in 1970 by the enactment of the National Environmental Policy Act (NEPA) in the USA. At the international level, lending banks and bilateral aid agencies have EIA procedures that apply to borrowing and recipient countries. Most developing counties have also embraced and are in the process of formalizing EIA through legislation. The paper highlights the evolution to current status, the legal framework, concepts, processes and principles of EIA and associated studies.","author":[{"dropping-particle":"","family":"Ogola","given":"Pacifica F Achieng","non-dropping-particle":"","parse-names":false,"suffix":""}],"container-title":"Surface Exploration for Geothermal Resources","id":"ITEM-1","issued":{"date-parts":[["2007"]]},"title":"Environmental impact assessment general procedures","type":"paper-conference"},"uris":["http://www.mendeley.com/documents/?uuid=2178345e-20c8-4342-a14a-46912792c1f1"]}],"mendeley":{"formattedCitation":"(Ogola, 2007)","plainTextFormattedCitation":"(Ogola, 2007)","previouslyFormattedCitation":"(Ogola, 200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Ogola, 2007)</w:t>
      </w:r>
      <w:r w:rsidRPr="0008241C">
        <w:rPr>
          <w:sz w:val="22"/>
          <w:szCs w:val="22"/>
          <w:lang w:eastAsia="ja-JP"/>
        </w:rPr>
        <w:fldChar w:fldCharType="end"/>
      </w:r>
      <w:r w:rsidRPr="0008241C">
        <w:rPr>
          <w:sz w:val="22"/>
          <w:szCs w:val="22"/>
        </w:rPr>
        <w:t xml:space="preserve">. The integration of environment and development is the most important tool in achieving sustainable development. The EIA provides a legal modality for integrating environmental concerns into development planning process, taking into account stakeholders and public involvement in the decision-making process. But several developing countries in the region are still at the infancy stage of developing their EIA systems, so there is a need for capacity building to enable them to use this useful project planning tool. Experiences from several countries in the Asia-Pacific region indicate an increasing awareness of Strategic Environmental Assessments, however, integration requires an improved mix of command and control and with social and cultural, economic and financial instruments, and a transparent stakeholder engagement process framed within the cultural contexts of Asian countries </w:t>
      </w:r>
      <w:r w:rsidRPr="0008241C">
        <w:rPr>
          <w:sz w:val="22"/>
          <w:szCs w:val="22"/>
        </w:rPr>
        <w:fldChar w:fldCharType="begin" w:fldLock="1"/>
      </w:r>
      <w:r w:rsidRPr="0008241C">
        <w:rPr>
          <w:sz w:val="22"/>
          <w:szCs w:val="22"/>
        </w:rPr>
        <w:instrText>ADDIN CSL_CITATION {"citationItems":[{"id":"ITEM-1","itemData":{"DOI":"10.1016/J.ENVSCI.2014.03.005","ISSN":"1462-9011","abstract":"This paper provides an overview on the policy trends of strategic environmental assessment (SEA) in Asia. SEA is promoted as a system of incorporating environmental considerations into policies, plans and programmes (PPP). SEA has evolved from an alternative of environmental impact assessments (EIA) to a potential environmental policy integration (EPI) tool in national policy planning. Nevertheless, SEA trends in Asia require a re-examination on its role and effectiveness to avoid SEA implementation in Asia mimicking SEA developments in Europe without customizing its application to local conditions in Asia. Policy trends of SEA in Asia indicate that it is currently an important environmental policy consideration for countries in the region with the formulation of SEA legislations in Hong Kong, China, South Korea, Taiwan, Vietnam and Indonesia. Nevertheless, SEA implementation also has been impeded by challenges in realizing practical SEA public participation especially in countries with traditionally high cultural power distance dynamics such as China, Indonesia and Vietnam. Meanwhile, countries such as Japan and Pakistan have voluntarily implemented SEA elements such as public participation without legislative provisions while countries such as Thailand, Philippines, Bangladesh and Sri Lanka are resisting the adoption of SEA. The primary problem of SEA implementation in Asia has been its limited integration in strategic decision making due to the highly political nature of policy planning framed within the cultural context of Asian countries. Notable progress of SEA implementation in Asia has been the emerging awareness on the need for SEA. Interestingly, SEA prospects in Asia seem to be in the development of international regional cooperation on SEA capacity building. Meanwhile, SEA implementation range from the use of structured policy instruments such as legislative frameworks to non-structured policy instruments such as stakeholder engagement. Consequently, the SEA paradigm analysis suggests that SEA integration in Asia requires a paradigm shift to address the primary strategic gap of over-reliance on structured policy instruments such as legislation. This fundamentally means an adaptation towards a hybrid of structured and non-structured policy instruments to super-stream the benefits of SEA. In conclusion, SEA trends in Asia indicate a sagacious realization that SEA in theory may be a strategic and rationale approach to integrating environmental …","author":[{"dropping-particle":"","family":"Victor","given":"Dennis","non-dropping-particle":"","parse-names":false,"suffix":""},{"dropping-particle":"","family":"Agamuthu","given":"P.","non-dropping-particle":"","parse-names":false,"suffix":""}],"container-title":"Environmental Science &amp; Policy","id":"ITEM-1","issued":{"date-parts":[["2014","8","1"]]},"page":"63-76","publisher":"Elsevier","title":"Policy trends of strategic environmental assessment in Asia","type":"article-journal","volume":"41"},"uris":["http://www.mendeley.com/documents/?uuid=62ac8e3b-c22a-3eee-a56a-fa323159bc1c"]}],"mendeley":{"formattedCitation":"(D. Victor &amp; Agamuthu, 2014)","plainTextFormattedCitation":"(D. Victor &amp; Agamuthu, 2014)","previouslyFormattedCitation":"(D. Victor &amp; Agamuthu, 2014)"},"properties":{"noteIndex":0},"schema":"https://github.com/citation-style-language/schema/raw/master/csl-citation.json"}</w:instrText>
      </w:r>
      <w:r w:rsidRPr="0008241C">
        <w:rPr>
          <w:sz w:val="22"/>
          <w:szCs w:val="22"/>
        </w:rPr>
        <w:fldChar w:fldCharType="separate"/>
      </w:r>
      <w:r w:rsidRPr="0008241C">
        <w:rPr>
          <w:noProof/>
          <w:sz w:val="22"/>
          <w:szCs w:val="22"/>
        </w:rPr>
        <w:t>(Victor &amp; Agamuthu, 2014)</w:t>
      </w:r>
      <w:r w:rsidRPr="0008241C">
        <w:rPr>
          <w:sz w:val="22"/>
          <w:szCs w:val="22"/>
        </w:rPr>
        <w:fldChar w:fldCharType="end"/>
      </w:r>
      <w:r w:rsidRPr="0008241C">
        <w:rPr>
          <w:sz w:val="22"/>
          <w:szCs w:val="22"/>
        </w:rPr>
        <w:t>.</w:t>
      </w:r>
    </w:p>
    <w:p w14:paraId="2D4C7C54" w14:textId="77777777" w:rsidR="00A01204" w:rsidRPr="0008241C" w:rsidRDefault="00A01204" w:rsidP="00A01204">
      <w:pPr>
        <w:rPr>
          <w:sz w:val="22"/>
          <w:szCs w:val="22"/>
          <w:lang w:eastAsia="ja-JP"/>
        </w:rPr>
      </w:pPr>
    </w:p>
    <w:p w14:paraId="6A4A5ED5" w14:textId="77777777" w:rsidR="00A01204" w:rsidRPr="0008241C" w:rsidRDefault="00A01204" w:rsidP="00A01204">
      <w:pPr>
        <w:rPr>
          <w:sz w:val="22"/>
          <w:szCs w:val="22"/>
          <w:lang w:eastAsia="ja-JP"/>
        </w:rPr>
      </w:pPr>
      <w:r w:rsidRPr="0008241C">
        <w:rPr>
          <w:sz w:val="22"/>
          <w:szCs w:val="22"/>
        </w:rPr>
        <w:t xml:space="preserve">One of Asia’s critical challenges is the weak environmental governance because of lack of coordination among the sectors and associated institutions and limited human and financial resources. The existing legal mechanisms and implementation challenges and lack of awareness on the environmental and natural capital issues undermine the regional and global commitments that many countries in the region have made. Recognising the unique role of the judiciary in the environment enforcement chain, the ADB has helped in strengthening judicial institutions and promoting an Asian Judges Network on Environment </w:t>
      </w:r>
      <w:r w:rsidRPr="0008241C">
        <w:rPr>
          <w:sz w:val="22"/>
          <w:szCs w:val="22"/>
          <w:lang w:eastAsia="ja-JP"/>
        </w:rPr>
        <w:fldChar w:fldCharType="begin" w:fldLock="1"/>
      </w:r>
      <w:r w:rsidRPr="0008241C">
        <w:rPr>
          <w:sz w:val="22"/>
          <w:szCs w:val="22"/>
          <w:lang w:eastAsia="ja-JP"/>
        </w:rPr>
        <w:instrText>ADDIN CSL_CITATION {"citationItems":[{"id":"ITEM-1","itemData":{"abstract":"Asia has an amazing wealth of ecological diversity. Asian countries collectively hold 20% of the world's biodiversity, 14% of the world's tropical forests, and 34% of global coral resources and the greatest number of fish and aquaculture in the world. 1 Significant improvements in the standards of living for its people have been seen, with 521 million people being lifted from extreme poverty through industrial and agricultural production. 2 However, environmental changes in the region have been dramatic. These changes have been fueled by growing populations and coupled with rapid economic and industrial development to service the needs of burgeoning populations. Degraded natural resources and threatened ecosystems, natural disasters, water stress and scarcity, air and water pollution, and vulnerability to climate change are pressing challenges faced by the region (footnote 2). Many of the developing member countries (DMCs) of the Asian Development Bank (ADB) have accepted international obligations under new or amended international environmental laws. However, these commitments have not been translated into national legislation. Even if there are national laws, effective implementation and enforcement are still lacking. Central to many of Asia's environmental challenges is weak environmental governance. Institutions dealing with the environment are often weak, lack financial and human resources, and do not coordinate well. Institutions involved in upholding the rule of law (law enforcement officers, prosecutors, and courts at all levels) lack sufficient knowledge on environmental and natural resource problems. Poor management of natural resources and corruption throughout law enforcement systems have a large destructive impact on the region's ecological systems: deforestation caused by illegal logging, illegal wildlife trade, and illegal, unreported, and unregulated fishing all reflect rule of law breakdowns in the context of the environment and natural resources. ADB and Environmental Governance ADB's long-term strategic framework, Strategy 2020, recognizes the environment as a core operational area, and good governance and capacity development as drivers of change. Moreover, ADB has committed to \" strengthen the… legal, regulatory, and enforcement capacities of public institutions on environmental considerations. \" 3 Chief justices and the senior judiciary shape normative interpretations of environmental law. They can also issue precedent-setting deci…","author":[{"dropping-particle":"","family":"Mulqueeny","given":"Kala","non-dropping-particle":"","parse-names":false,"suffix":""},{"dropping-particle":"","family":"Bonifacio","given":"Sherielysse","non-dropping-particle":"","parse-names":false,"suffix":""}],"container-title":"Law and Policy Reform Brief No. 1","id":"ITEM-1","issue":"June 2012","issued":{"date-parts":[["2012"]]},"publisher-place":"Manila, Philippines","title":"Environmental Governance and the Courts in Asia: An Asian Judges Network on the Environment","type":"report"},"uris":["http://www.mendeley.com/documents/?uuid=9c7b0410-694f-4f83-9785-d5744600fbc1"]}],"mendeley":{"formattedCitation":"(Mulqueeny &amp; Bonifacio, 2012)","plainTextFormattedCitation":"(Mulqueeny &amp; Bonifacio, 2012)","previouslyFormattedCitation":"(Mulqueeny &amp; Bonifacio, 2012)"},"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Mulqueeny &amp; Bonifacio, 2012)</w:t>
      </w:r>
      <w:r w:rsidRPr="0008241C">
        <w:rPr>
          <w:sz w:val="22"/>
          <w:szCs w:val="22"/>
          <w:lang w:eastAsia="ja-JP"/>
        </w:rPr>
        <w:fldChar w:fldCharType="end"/>
      </w:r>
      <w:r w:rsidRPr="0008241C">
        <w:rPr>
          <w:sz w:val="22"/>
          <w:szCs w:val="22"/>
        </w:rPr>
        <w:t>. Some countries in the region have set up Environmental Courts and Tribunals (ECTs) to deal consistently and promptly with complex environmental litigation. These specialised courts have been established in Bangladesh, India, Pakistan, Japan, China, the Republic of Korea, Malaysia, Thailand and the Philippines. The ECTs are expected to make fair and transparent decisions in the environmental and natural resource cases and promote a balance between the environment and development. In many countries, court rulings have contributed to enhanced implementation of environmental laws by penalising polluting industries and giving explicit directives to the government.</w:t>
      </w:r>
      <w:r w:rsidRPr="0008241C">
        <w:rPr>
          <w:sz w:val="22"/>
          <w:szCs w:val="22"/>
          <w:lang w:eastAsia="ja-JP"/>
        </w:rPr>
        <w:t xml:space="preserve">     </w:t>
      </w:r>
    </w:p>
    <w:p w14:paraId="4224F3AF" w14:textId="77777777" w:rsidR="00A01204" w:rsidRPr="0008241C" w:rsidRDefault="00A01204" w:rsidP="00A01204">
      <w:pPr>
        <w:rPr>
          <w:sz w:val="22"/>
          <w:szCs w:val="22"/>
          <w:lang w:eastAsia="ja-JP"/>
        </w:rPr>
      </w:pPr>
    </w:p>
    <w:p w14:paraId="1EA56667" w14:textId="33520439" w:rsidR="00A01204" w:rsidRPr="0008241C" w:rsidRDefault="00A01204" w:rsidP="00A01204">
      <w:pPr>
        <w:rPr>
          <w:sz w:val="22"/>
          <w:szCs w:val="22"/>
        </w:rPr>
      </w:pPr>
      <w:r w:rsidRPr="0008241C">
        <w:rPr>
          <w:sz w:val="22"/>
          <w:szCs w:val="22"/>
        </w:rPr>
        <w:t xml:space="preserve">Beyond national governments, the private sector has an increasing role to play at national level, particularly in the areas of sustainable production and consumption. From helping to bridge the financing gap that exists globally, the sector has an immense role to play through creation of standards, efficient production processes, and certification, which is likely to be incrementally more effective in countries of North East Asia and Oceania (aligned with Global Technology pathway) and South East Asia (aligned with consumption change pathway). Likewise, civil society </w:t>
      </w:r>
      <w:r w:rsidR="00C934E9">
        <w:rPr>
          <w:sz w:val="22"/>
          <w:szCs w:val="22"/>
        </w:rPr>
        <w:t>organiz</w:t>
      </w:r>
      <w:r w:rsidRPr="0008241C">
        <w:rPr>
          <w:sz w:val="22"/>
          <w:szCs w:val="22"/>
        </w:rPr>
        <w:t xml:space="preserve">ations can play an important bridge role in communicating the learnings from local level to national scale governance. </w:t>
      </w:r>
    </w:p>
    <w:p w14:paraId="4A56517D" w14:textId="77777777" w:rsidR="00A01204" w:rsidRPr="0008241C" w:rsidRDefault="00A01204" w:rsidP="00A01204">
      <w:pPr>
        <w:rPr>
          <w:sz w:val="22"/>
          <w:szCs w:val="22"/>
        </w:rPr>
      </w:pPr>
    </w:p>
    <w:p w14:paraId="6C80FA9B" w14:textId="77777777" w:rsidR="00A01204" w:rsidRPr="0008241C" w:rsidRDefault="00A01204" w:rsidP="00A01204">
      <w:pPr>
        <w:rPr>
          <w:sz w:val="22"/>
          <w:szCs w:val="22"/>
        </w:rPr>
      </w:pPr>
      <w:r w:rsidRPr="0008241C">
        <w:rPr>
          <w:sz w:val="22"/>
          <w:szCs w:val="22"/>
        </w:rPr>
        <w:t xml:space="preserve">At the national scale, and for all subregions of the Asia-Pacific region, there is a need to strengthen knowledgebase on BES. Increased efforts towards implementing indicators that can assist in reflecting the implication of economic development on BES can assist in improving policymaking and programming. Improved attention to the estimation of inclusive wealth is a positive change in this direction (5.3.3.5). However, efforts are required for enhanced implementation of Green Accounting.  </w:t>
      </w:r>
    </w:p>
    <w:p w14:paraId="2B1AF01D" w14:textId="77777777" w:rsidR="00A01204" w:rsidRPr="0008241C" w:rsidRDefault="00A01204" w:rsidP="00A01204">
      <w:pPr>
        <w:rPr>
          <w:sz w:val="22"/>
          <w:szCs w:val="22"/>
        </w:rPr>
      </w:pPr>
    </w:p>
    <w:p w14:paraId="437A6047"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3"/>
        <w:rPr>
          <w:b/>
          <w:sz w:val="22"/>
          <w:szCs w:val="24"/>
        </w:rPr>
      </w:pPr>
      <w:bookmarkStart w:id="1959" w:name="_Toc504317390"/>
      <w:bookmarkStart w:id="1960" w:name="_Toc504318083"/>
      <w:bookmarkStart w:id="1961" w:name="_Toc504321429"/>
      <w:bookmarkStart w:id="1962" w:name="_Toc524048108"/>
      <w:r w:rsidRPr="0008241C">
        <w:rPr>
          <w:b/>
          <w:sz w:val="22"/>
          <w:szCs w:val="24"/>
        </w:rPr>
        <w:t>6.4.3.3</w:t>
      </w:r>
      <w:r w:rsidRPr="0008241C">
        <w:rPr>
          <w:b/>
          <w:sz w:val="22"/>
          <w:szCs w:val="24"/>
        </w:rPr>
        <w:tab/>
        <w:t>Local level actions</w:t>
      </w:r>
      <w:bookmarkEnd w:id="1959"/>
      <w:bookmarkEnd w:id="1960"/>
      <w:bookmarkEnd w:id="1961"/>
      <w:bookmarkEnd w:id="1962"/>
    </w:p>
    <w:p w14:paraId="48CC522B" w14:textId="77777777" w:rsidR="00A01204" w:rsidRPr="0008241C" w:rsidRDefault="00A01204" w:rsidP="00A01204">
      <w:pPr>
        <w:rPr>
          <w:sz w:val="22"/>
          <w:szCs w:val="22"/>
        </w:rPr>
      </w:pPr>
    </w:p>
    <w:p w14:paraId="6179154F" w14:textId="77777777" w:rsidR="00A01204" w:rsidRPr="0008241C" w:rsidRDefault="00A01204" w:rsidP="00A01204">
      <w:pPr>
        <w:rPr>
          <w:sz w:val="22"/>
          <w:szCs w:val="22"/>
        </w:rPr>
      </w:pPr>
      <w:r w:rsidRPr="0008241C">
        <w:rPr>
          <w:sz w:val="22"/>
          <w:szCs w:val="22"/>
        </w:rPr>
        <w:t xml:space="preserve">Governance options such as co-management and collaborative governance shall bear high relevance for South Asia and Western Asia wherein decentralised solutions are projected to secure the best possible future for biodiversity. While there is evidence of the increased role of local communities in the management of natural resources in the region, particularly forests, challenges related to genuine </w:t>
      </w:r>
      <w:r w:rsidRPr="0008241C">
        <w:rPr>
          <w:sz w:val="22"/>
          <w:szCs w:val="22"/>
        </w:rPr>
        <w:lastRenderedPageBreak/>
        <w:t xml:space="preserve">participation, decentralisation and providing adequate policy support would need to be addressed </w:t>
      </w:r>
      <w:r w:rsidRPr="0008241C">
        <w:rPr>
          <w:sz w:val="22"/>
          <w:szCs w:val="22"/>
        </w:rPr>
        <w:fldChar w:fldCharType="begin" w:fldLock="1"/>
      </w:r>
      <w:r w:rsidRPr="0008241C">
        <w:rPr>
          <w:sz w:val="22"/>
          <w:szCs w:val="22"/>
        </w:rPr>
        <w:instrText>ADDIN CSL_CITATION {"citationItems":[{"id":"ITEM-1","itemData":{"author":[{"dropping-particle":"","family":"Rasul","given":"Golam","non-dropping-particle":"","parse-names":false,"suffix":""},{"dropping-particle":"","family":"Karki","given":"Madhav","non-dropping-particle":"","parse-names":false,"suffix":""}],"id":"ITEM-1","issued":{"date-parts":[["2007"]]},"publisher-place":"Kathmandu, Nepal","title":"Participatory Forest Management in South Asia. A Comparative Analysis of Policies, Institutions and Approaches","type":"report"},"uris":["http://www.mendeley.com/documents/?uuid=c25eb479-40c3-368e-840e-370130f2966f"]}],"mendeley":{"formattedCitation":"(Rasul &amp; Karki, 2007)","plainTextFormattedCitation":"(Rasul &amp; Karki, 2007)","previouslyFormattedCitation":"(Rasul &amp; Karki, 2007)"},"properties":{"noteIndex":0},"schema":"https://github.com/citation-style-language/schema/raw/master/csl-citation.json"}</w:instrText>
      </w:r>
      <w:r w:rsidRPr="0008241C">
        <w:rPr>
          <w:sz w:val="22"/>
          <w:szCs w:val="22"/>
        </w:rPr>
        <w:fldChar w:fldCharType="separate"/>
      </w:r>
      <w:r w:rsidRPr="0008241C">
        <w:rPr>
          <w:noProof/>
          <w:sz w:val="22"/>
          <w:szCs w:val="22"/>
        </w:rPr>
        <w:t>(Rasul &amp; Karki, 2007)</w:t>
      </w:r>
      <w:r w:rsidRPr="0008241C">
        <w:rPr>
          <w:sz w:val="22"/>
          <w:szCs w:val="22"/>
        </w:rPr>
        <w:fldChar w:fldCharType="end"/>
      </w:r>
      <w:r w:rsidRPr="0008241C">
        <w:rPr>
          <w:sz w:val="22"/>
          <w:szCs w:val="22"/>
        </w:rPr>
        <w:t>. Human rights-based approaches can serve as an important part by strengthening shared and community governance models, providing opportunities for duty bearers and right holders to negotiate fair outcomes while also ensuring the protection of the rights of vulnerable communities and groups (also see section 6.4.1.4).</w:t>
      </w:r>
    </w:p>
    <w:p w14:paraId="7D3361CB" w14:textId="77777777" w:rsidR="00A01204" w:rsidRPr="0008241C" w:rsidRDefault="00A01204" w:rsidP="00A01204">
      <w:pPr>
        <w:rPr>
          <w:sz w:val="22"/>
          <w:szCs w:val="22"/>
        </w:rPr>
      </w:pPr>
    </w:p>
    <w:p w14:paraId="373BB0BE" w14:textId="77777777" w:rsidR="00A01204" w:rsidRPr="0008241C" w:rsidRDefault="00A01204" w:rsidP="00A01204">
      <w:pPr>
        <w:rPr>
          <w:sz w:val="22"/>
          <w:szCs w:val="22"/>
        </w:rPr>
      </w:pPr>
      <w:r w:rsidRPr="0008241C">
        <w:rPr>
          <w:sz w:val="22"/>
          <w:szCs w:val="22"/>
        </w:rPr>
        <w:t xml:space="preserve">Local level actions in North East Asia and Oceania, wherein global technology pathway is likely to secure the best future for biodiversity, can benefit from governance options of fair and equitable sharing of benefit, complemented by the use of economic and financial instruments such as Payments for Ecosystem Services. Implementation, however, would need to be based on broader perspective, including consideration of poverty outcomes, and equity and fairness in the distribution of costs and benefits </w:t>
      </w:r>
      <w:r w:rsidRPr="0008241C">
        <w:rPr>
          <w:sz w:val="22"/>
          <w:szCs w:val="22"/>
        </w:rPr>
        <w:fldChar w:fldCharType="begin" w:fldLock="1"/>
      </w:r>
      <w:r w:rsidRPr="0008241C">
        <w:rPr>
          <w:sz w:val="22"/>
          <w:szCs w:val="22"/>
        </w:rPr>
        <w:instrText>ADDIN CSL_CITATION {"citationItems":[{"id":"ITEM-1","itemData":{"DOI":"10.1016/j.ecoser.2014.12.012","ISBN":"22120416","ISSN":"22120416","abstract":"Payment for ecosystem services (PES) is commonly defined as a market-based environmental policy instrument to efficiently achieve ecosystem services provision. However, an increasing body of literature shows that this prescriptive conceptualization of PES cannot be easily generalized and implemented in practice, and that the commodification of ecosystem services (ES) is problematic and may lead to unfair situations for relevant PES actors. This paper synthesizes case studies in Indonesia, the Philippines and Nepal to provide empirical observations on emerging PES mechanisms in Asia. Lessons learned show that fairness and efficiency objectives must be achieved simultaneously in designing and implementing a sustainable PES scheme, especially in developing country contexts. Neither fairness nor efficiency is a primary aim but an intermediate 'fairly efficient and efficiently fair' PES may bridge the gap between PES theory and practice to increase sustainable ES provision and improve livelihoods.","author":[{"dropping-particle":"","family":"Leimona","given":"Beria","non-dropping-particle":"","parse-names":false,"suffix":""},{"dropping-particle":"","family":"Noordwijk","given":"Meine","non-dropping-particle":"van","parse-names":false,"suffix":""},{"dropping-particle":"","family":"Groot","given":"Rudolf","non-dropping-particle":"de","parse-names":false,"suffix":""},{"dropping-particle":"","family":"Leemans","given":"Rik","non-dropping-particle":"","parse-names":false,"suffix":""}],"container-title":"Ecosystem Services","id":"ITEM-1","issued":{"date-parts":[["2015"]]},"page":"16-28","title":"Fairly efficient, efficiently fair: Lessons from designing and testing payment schemes for ecosystem services in Asia","type":"article-journal","volume":"12"},"uris":["http://www.mendeley.com/documents/?uuid=fd5c699b-4306-4d99-aa62-a49d3867cad1"]}],"mendeley":{"formattedCitation":"(Leimona &lt;i&gt;et al.&lt;/i&gt;, 2015)","plainTextFormattedCitation":"(Leimona et al., 2015)","previouslyFormattedCitation":"(Leimona &lt;i&gt;et al.&lt;/i&gt;, 2015)"},"properties":{"noteIndex":0},"schema":"https://github.com/citation-style-language/schema/raw/master/csl-citation.json"}</w:instrText>
      </w:r>
      <w:r w:rsidRPr="0008241C">
        <w:rPr>
          <w:sz w:val="22"/>
          <w:szCs w:val="22"/>
        </w:rPr>
        <w:fldChar w:fldCharType="separate"/>
      </w:r>
      <w:r w:rsidRPr="0008241C">
        <w:rPr>
          <w:noProof/>
          <w:sz w:val="22"/>
          <w:szCs w:val="22"/>
        </w:rPr>
        <w:t xml:space="preserve">(Leimona </w:t>
      </w:r>
      <w:r w:rsidRPr="0008241C">
        <w:rPr>
          <w:i/>
          <w:noProof/>
          <w:sz w:val="22"/>
          <w:szCs w:val="22"/>
        </w:rPr>
        <w:t>et al.</w:t>
      </w:r>
      <w:r w:rsidRPr="0008241C">
        <w:rPr>
          <w:noProof/>
          <w:sz w:val="22"/>
          <w:szCs w:val="22"/>
        </w:rPr>
        <w:t>, 2015)</w:t>
      </w:r>
      <w:r w:rsidRPr="0008241C">
        <w:rPr>
          <w:sz w:val="22"/>
          <w:szCs w:val="22"/>
        </w:rPr>
        <w:fldChar w:fldCharType="end"/>
      </w:r>
      <w:r w:rsidRPr="0008241C">
        <w:rPr>
          <w:sz w:val="22"/>
          <w:szCs w:val="22"/>
        </w:rPr>
        <w:t xml:space="preserve">.  In South East Asia, local level actions related to regulations, standards and certification are likely to complement the preferred pathway of consumption change. Investment into the development of consumer and producer market standards, product certification, sui generis protection systems, and sustainable supply chains bear increased prominence for this region (also see section 6.4.2.7). </w:t>
      </w:r>
    </w:p>
    <w:p w14:paraId="07F83694" w14:textId="77777777" w:rsidR="00A01204" w:rsidRPr="0008241C" w:rsidRDefault="00A01204" w:rsidP="00A01204">
      <w:pPr>
        <w:rPr>
          <w:sz w:val="22"/>
          <w:szCs w:val="22"/>
        </w:rPr>
      </w:pPr>
    </w:p>
    <w:p w14:paraId="58527F2A" w14:textId="77777777" w:rsidR="00A01204" w:rsidRPr="0008241C" w:rsidRDefault="00A01204" w:rsidP="00A01204">
      <w:pPr>
        <w:rPr>
          <w:sz w:val="22"/>
          <w:szCs w:val="22"/>
        </w:rPr>
      </w:pPr>
      <w:r w:rsidRPr="0008241C">
        <w:rPr>
          <w:sz w:val="22"/>
          <w:szCs w:val="22"/>
        </w:rPr>
        <w:t xml:space="preserve">Given the complexity in trends in drivers and their impacts on nature and NCP, the mechanism for learning from local level action to enable cross-sectoral and cross-scale integration in policymaking is crucial </w:t>
      </w:r>
      <w:r w:rsidRPr="0008241C">
        <w:rPr>
          <w:sz w:val="22"/>
          <w:szCs w:val="22"/>
        </w:rPr>
        <w:fldChar w:fldCharType="begin" w:fldLock="1"/>
      </w:r>
      <w:r w:rsidRPr="0008241C">
        <w:rPr>
          <w:sz w:val="22"/>
          <w:szCs w:val="22"/>
        </w:rPr>
        <w:instrText>ADDIN CSL_CITATION {"citationItems":[{"id":"ITEM-1","itemData":{"author":[{"dropping-particle":"","family":"Berkes","given":"Fikret","non-dropping-particle":"","parse-names":false,"suffix":""}],"id":"ITEM-1","issue":"3","issued":{"date-parts":[["2004"]]},"page":"621-630","title":"Rethinking Community-Based Conservation","type":"article-journal","volume":"18"},"uris":["http://www.mendeley.com/documents/?uuid=0e3955d3-447b-4db6-8be4-996054131c17"]}],"mendeley":{"formattedCitation":"(Berkes, 2004)","plainTextFormattedCitation":"(Berkes, 2004)","previouslyFormattedCitation":"(Berkes, 2004)"},"properties":{"noteIndex":0},"schema":"https://github.com/citation-style-language/schema/raw/master/csl-citation.json"}</w:instrText>
      </w:r>
      <w:r w:rsidRPr="0008241C">
        <w:rPr>
          <w:sz w:val="22"/>
          <w:szCs w:val="22"/>
        </w:rPr>
        <w:fldChar w:fldCharType="separate"/>
      </w:r>
      <w:r w:rsidRPr="0008241C">
        <w:rPr>
          <w:noProof/>
          <w:sz w:val="22"/>
          <w:szCs w:val="22"/>
        </w:rPr>
        <w:t>(Berkes, 2004)</w:t>
      </w:r>
      <w:r w:rsidRPr="0008241C">
        <w:rPr>
          <w:sz w:val="22"/>
          <w:szCs w:val="22"/>
        </w:rPr>
        <w:fldChar w:fldCharType="end"/>
      </w:r>
      <w:r w:rsidRPr="0008241C">
        <w:rPr>
          <w:sz w:val="22"/>
          <w:szCs w:val="22"/>
        </w:rPr>
        <w:t xml:space="preserve">. Integration local and traditional knowledge within the learning mechanism would help encapsulate the learnings within policy and governance processes. The role of civil society acquires significance at the local level, by enabling downscaling the global and regional thinking processes, as well as feeding back experiences into national scale governance mechanism </w:t>
      </w:r>
      <w:r w:rsidRPr="0008241C">
        <w:rPr>
          <w:sz w:val="22"/>
          <w:szCs w:val="22"/>
        </w:rPr>
        <w:fldChar w:fldCharType="begin" w:fldLock="1"/>
      </w:r>
      <w:r w:rsidRPr="0008241C">
        <w:rPr>
          <w:sz w:val="22"/>
          <w:szCs w:val="22"/>
        </w:rPr>
        <w:instrText>ADDIN CSL_CITATION {"citationItems":[{"id":"ITEM-1","itemData":{"DOI":"10.1177/0020715207079530","ISBN":"0020-7152","ISSN":"0020-7152","abstract":"We examine the role of domestic nongovernmental organizations (NGOs) in environmental policy reform in Asia. Standard accounts treat NGOs as critical players in the policy process, responding to local environmental degradation and pressing states for environmental reforms. We argue, by contrast, that environmental policy changes are borne largely of the global environmental regime, and that domestic environmental NGOs in Asia are better seen as products of world society than as independent actors driving policy change. Both qualitative and quantitative analyses support our view. In event-history analyses of policy reform, we fi nd that both ties to world society and linkages to the global environmental regime are stronger predictors of policy adoption rates than domestic environmental NGOs or local degradation. We suggest that the rhetorical centrality of ‘grassroots’ NGOs results not from any direct impact such associations have on political change but rather from their roles in the theater of democracy, which is staged in a post-Second World War liberal world culture that celebrates bottom-up voluntary organizing and participation, even when such associational activity is only loosely connected to domestic political change.","author":[{"dropping-particle":"","family":"Frank","given":"David John","non-dropping-particle":"","parse-names":false,"suffix":""},{"dropping-particle":"","family":"Longhofer","given":"Wesley","non-dropping-particle":"","parse-names":false,"suffix":""},{"dropping-particle":"","family":"Schofer","given":"Evan","non-dropping-particle":"","parse-names":false,"suffix":""}],"container-title":"International Journal of Comparative Sociology","id":"ITEM-1","issue":"4","issued":{"date-parts":[["2007"]]},"page":"275-295","title":"World Society, NGOs and Environmental Policy Reform in Asia","type":"article-journal","volume":"48"},"uris":["http://www.mendeley.com/documents/?uuid=e79dbe1f-47e0-4107-8d68-a79ff3fa2f94"]}],"mendeley":{"formattedCitation":"(Frank &lt;i&gt;et al.&lt;/i&gt;, 2007)","plainTextFormattedCitation":"(Frank et al., 2007)","previouslyFormattedCitation":"(Frank &lt;i&gt;et al.&lt;/i&gt;, 2007)"},"properties":{"noteIndex":0},"schema":"https://github.com/citation-style-language/schema/raw/master/csl-citation.json"}</w:instrText>
      </w:r>
      <w:r w:rsidRPr="0008241C">
        <w:rPr>
          <w:sz w:val="22"/>
          <w:szCs w:val="22"/>
        </w:rPr>
        <w:fldChar w:fldCharType="separate"/>
      </w:r>
      <w:r w:rsidRPr="0008241C">
        <w:rPr>
          <w:noProof/>
          <w:sz w:val="22"/>
          <w:szCs w:val="22"/>
        </w:rPr>
        <w:t xml:space="preserve">(Frank </w:t>
      </w:r>
      <w:r w:rsidRPr="0008241C">
        <w:rPr>
          <w:i/>
          <w:noProof/>
          <w:sz w:val="22"/>
          <w:szCs w:val="22"/>
        </w:rPr>
        <w:t>et al.</w:t>
      </w:r>
      <w:r w:rsidRPr="0008241C">
        <w:rPr>
          <w:noProof/>
          <w:sz w:val="22"/>
          <w:szCs w:val="22"/>
        </w:rPr>
        <w:t>, 2007)</w:t>
      </w:r>
      <w:r w:rsidRPr="0008241C">
        <w:rPr>
          <w:sz w:val="22"/>
          <w:szCs w:val="22"/>
        </w:rPr>
        <w:fldChar w:fldCharType="end"/>
      </w:r>
      <w:r w:rsidRPr="0008241C">
        <w:rPr>
          <w:sz w:val="22"/>
          <w:szCs w:val="22"/>
        </w:rPr>
        <w:t>.</w:t>
      </w:r>
    </w:p>
    <w:p w14:paraId="6FE55F52" w14:textId="77777777" w:rsidR="00A01204" w:rsidRPr="0008241C" w:rsidRDefault="00A01204" w:rsidP="00A01204">
      <w:pPr>
        <w:rPr>
          <w:sz w:val="22"/>
          <w:szCs w:val="22"/>
        </w:rPr>
      </w:pPr>
    </w:p>
    <w:p w14:paraId="4D86D0AA" w14:textId="77777777" w:rsidR="00A01204" w:rsidRPr="0008241C" w:rsidRDefault="00A01204" w:rsidP="00A01204">
      <w:pPr>
        <w:keepNext/>
        <w:tabs>
          <w:tab w:val="clear" w:pos="1247"/>
          <w:tab w:val="left" w:pos="765"/>
        </w:tabs>
        <w:outlineLvl w:val="2"/>
        <w:rPr>
          <w:b/>
          <w:sz w:val="24"/>
          <w:szCs w:val="24"/>
        </w:rPr>
      </w:pPr>
      <w:bookmarkStart w:id="1963" w:name="_Toc504317391"/>
      <w:bookmarkStart w:id="1964" w:name="_Toc504318084"/>
      <w:bookmarkStart w:id="1965" w:name="_Toc504320490"/>
      <w:bookmarkStart w:id="1966" w:name="_Toc504320713"/>
      <w:bookmarkStart w:id="1967" w:name="_Toc504320937"/>
      <w:bookmarkStart w:id="1968" w:name="_Toc504321430"/>
      <w:bookmarkStart w:id="1969" w:name="_Toc524048109"/>
      <w:r w:rsidRPr="0008241C">
        <w:rPr>
          <w:b/>
          <w:sz w:val="24"/>
          <w:szCs w:val="24"/>
        </w:rPr>
        <w:t xml:space="preserve">6.4.4 </w:t>
      </w:r>
      <w:r w:rsidRPr="0008241C">
        <w:rPr>
          <w:b/>
          <w:sz w:val="24"/>
          <w:szCs w:val="24"/>
        </w:rPr>
        <w:tab/>
        <w:t>Policy instrument mix</w:t>
      </w:r>
      <w:bookmarkEnd w:id="1963"/>
      <w:bookmarkEnd w:id="1964"/>
      <w:bookmarkEnd w:id="1965"/>
      <w:bookmarkEnd w:id="1966"/>
      <w:bookmarkEnd w:id="1967"/>
      <w:bookmarkEnd w:id="1968"/>
      <w:bookmarkEnd w:id="1969"/>
    </w:p>
    <w:p w14:paraId="47FFD79C" w14:textId="77777777" w:rsidR="00A01204" w:rsidRPr="0008241C" w:rsidRDefault="00A01204" w:rsidP="00A01204">
      <w:pPr>
        <w:rPr>
          <w:sz w:val="22"/>
          <w:szCs w:val="22"/>
        </w:rPr>
      </w:pPr>
    </w:p>
    <w:p w14:paraId="3CFF4AF2" w14:textId="72BC48AB" w:rsidR="00A01204" w:rsidRPr="0008241C" w:rsidRDefault="00A01204" w:rsidP="00A01204">
      <w:pPr>
        <w:rPr>
          <w:sz w:val="22"/>
          <w:szCs w:val="22"/>
        </w:rPr>
      </w:pPr>
      <w:r w:rsidRPr="0008241C">
        <w:rPr>
          <w:sz w:val="22"/>
          <w:szCs w:val="22"/>
        </w:rPr>
        <w:t xml:space="preserve">Single policy instrument reliance may not be rewarding as every instrument has strengths and weaknesses. Therefore, the better strategy is to harness the strength of a policy instrument and offset its weakness by using a complementary policy instrument. A mix of suitable policy instruments is often needed, tailored to specific policy goals.  But combinations of policies may have a </w:t>
      </w:r>
      <w:r w:rsidRPr="0008241C">
        <w:rPr>
          <w:noProof/>
          <w:sz w:val="22"/>
          <w:szCs w:val="22"/>
        </w:rPr>
        <w:t>variety</w:t>
      </w:r>
      <w:r w:rsidRPr="0008241C">
        <w:rPr>
          <w:sz w:val="22"/>
          <w:szCs w:val="22"/>
        </w:rPr>
        <w:t xml:space="preserve"> of effects, not all of which are positive </w:t>
      </w:r>
      <w:r w:rsidRPr="0008241C">
        <w:rPr>
          <w:sz w:val="22"/>
          <w:szCs w:val="22"/>
        </w:rPr>
        <w:fldChar w:fldCharType="begin" w:fldLock="1"/>
      </w:r>
      <w:r w:rsidRPr="0008241C">
        <w:rPr>
          <w:sz w:val="22"/>
          <w:szCs w:val="22"/>
        </w:rPr>
        <w:instrText>ADDIN CSL_CITATION {"citationItems":[{"id":"ITEM-1","itemData":{"DOI":"10.1111/1467-9930.00065","ISBN":"1467-9930","ISSN":"1467-9930","abstract":"One of the most important strategies for protecting the environment is regulation, yet our present regulatory system is often not up to the task. An excessive reliance on “single instrument” approaches is misguided, because all instruments have strengths and weaknesses, and because none are sufficiently flexible and resilient to be able to successfully address all environmental problems in all contexts. Accordingly, a better strategy will seek to harness the strengths of individual mechanisms while compensating for their weaknesses by the use of additional instruments. That is, in the large majority of circumstances, a mix of regulatory instruments is required, tailored to specific policy goals. We cannot assume, however, that all combinations of instruments will be better than a single instrument approach. On the contrary, different combinations of instruments, or the introduction of a new instrument to an existing policy mix, could have a variety of effects, not all of which are positive. This article examines the interactions of different categories of regulatory instruments to determine which combinations are productive, counterproductive, or context specific. The aim is to develop a prescriptive categorization of instrument mixes that will aid policymakers in policy design.","author":[{"dropping-particle":"","family":"Gunningham","given":"Neil","non-dropping-particle":"","parse-names":false,"suffix":""},{"dropping-particle":"","family":"Sinclair","given":"Darren","non-dropping-particle":"","parse-names":false,"suffix":""}],"container-title":"Law &amp; Policy","id":"ITEM-1","issue":"1","issued":{"date-parts":[["1999"]]},"page":"49-76","title":"Regulatory Pluralism: Designing Policy Mixes for Environmental Protection","type":"article-journal","volume":"21"},"uris":["http://www.mendeley.com/documents/?uuid=07ffa028-2955-3cef-8e8c-a9aea2e0b7c1"]}],"mendeley":{"formattedCitation":"(Gunningham &amp; Sinclair, 1999)","plainTextFormattedCitation":"(Gunningham &amp; Sinclair, 1999)","previouslyFormattedCitation":"(Gunningham &amp; Sinclair, 1999)"},"properties":{"noteIndex":0},"schema":"https://github.com/citation-style-language/schema/raw/master/csl-citation.json"}</w:instrText>
      </w:r>
      <w:r w:rsidRPr="0008241C">
        <w:rPr>
          <w:sz w:val="22"/>
          <w:szCs w:val="22"/>
        </w:rPr>
        <w:fldChar w:fldCharType="separate"/>
      </w:r>
      <w:r w:rsidRPr="0008241C">
        <w:rPr>
          <w:noProof/>
          <w:sz w:val="22"/>
          <w:szCs w:val="22"/>
        </w:rPr>
        <w:t>(Gunningham &amp; Sinclair, 1999)</w:t>
      </w:r>
      <w:r w:rsidRPr="0008241C">
        <w:rPr>
          <w:sz w:val="22"/>
          <w:szCs w:val="22"/>
        </w:rPr>
        <w:fldChar w:fldCharType="end"/>
      </w:r>
      <w:r w:rsidRPr="0008241C">
        <w:rPr>
          <w:sz w:val="22"/>
          <w:szCs w:val="22"/>
        </w:rPr>
        <w:t xml:space="preserve">. Therefore, smart policy mixes use a variety of instruments which act together coherently to achieve intended outcomes. In this context, they offer the opportunity to address various ecosystem services and stakeholders at the same time. A mapping of instruments, mixes and mode of governance (Figure 6.9) affirms existing mapping be-tween instruments, policy options and governance modes, which is an opportunity for broad-basing these interlinkages to achieve a sustainable future for nature and NCP in the region. Policy mixes need to take into account all local actors (e.g. how they are impacted, what are their responses) and support as well as </w:t>
      </w:r>
      <w:r w:rsidRPr="0008241C">
        <w:rPr>
          <w:noProof/>
          <w:sz w:val="22"/>
          <w:szCs w:val="22"/>
        </w:rPr>
        <w:t>mobilise</w:t>
      </w:r>
      <w:r w:rsidRPr="0008241C">
        <w:rPr>
          <w:sz w:val="22"/>
          <w:szCs w:val="22"/>
        </w:rPr>
        <w:t xml:space="preserve"> local leaders. This is possible by going beyond silo policymaking, in particular policies to protect BES need to come not just from the ‘environmental’ policymaking processes, but also from other sectoral policies such as fisheries, agriculture, forestry, energy, food and beverages, extractive industries, transport, tourism and health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For example, wildlife poaching and trafficking is the result of a number of issues, including demand for wildlife or wildlife parts; low incomes leading to economic decisions to poach; ineffective border control and customs, enforcement, and penalties; and </w:t>
      </w:r>
      <w:r w:rsidR="00C934E9">
        <w:rPr>
          <w:noProof/>
          <w:sz w:val="22"/>
          <w:szCs w:val="22"/>
        </w:rPr>
        <w:t>organiz</w:t>
      </w:r>
      <w:r w:rsidRPr="0008241C">
        <w:rPr>
          <w:noProof/>
          <w:sz w:val="22"/>
          <w:szCs w:val="22"/>
        </w:rPr>
        <w:t>ed</w:t>
      </w:r>
      <w:r w:rsidRPr="0008241C">
        <w:rPr>
          <w:sz w:val="22"/>
          <w:szCs w:val="22"/>
        </w:rPr>
        <w:t xml:space="preserve"> criminal groups. To effectively address poaching and trafficking, a policy mix would need to address all or a number of these issues, including educating consumers to decrease demand, educating communities where poaching is prevalent and introducing alternative livelihoods, building capacity for border control and customs, tightening enforcement and legislation, increasing penalties for poachers, and international collaboration to track down and prosecute criminal groups </w:t>
      </w:r>
      <w:r w:rsidRPr="0008241C">
        <w:rPr>
          <w:sz w:val="22"/>
          <w:szCs w:val="22"/>
        </w:rPr>
        <w:fldChar w:fldCharType="begin" w:fldLock="1"/>
      </w:r>
      <w:r w:rsidRPr="0008241C">
        <w:rPr>
          <w:sz w:val="22"/>
          <w:szCs w:val="22"/>
        </w:rPr>
        <w:instrText>ADDIN CSL_CITATION {"citationItems":[{"id":"ITEM-1","itemData":{"author":[{"dropping-particle":"","family":"Ariffin","given":"Mariani","non-dropping-particle":"","parse-names":false,"suffix":""}],"id":"ITEM-1","issue":"1","issued":{"date-parts":[["2015"]]},"page":"19-26","title":"Enforcement Against Wildlife Crimes in West Malaysia : the Challenges","type":"article-journal","volume":"10"},"uris":["http://www.mendeley.com/documents/?uuid=3453fb6b-5dd6-352b-b12c-404bdd04d8b4"]},{"id":"ITEM-2","itemData":{"ISBN":"9781858502441","abstract":"Once abundant in the whole of Asia, wild Tiger Panthera tigris populations have dramatically declined during the last hundred years, from around 100 000 individuals to a current estimated population of 3200. The global population of Tigers is distributed in small, fragmented and often isolated landscapes in 13 range countries. In addition to habitat loss and degradation, human encroachment and excessive poaching of key prey species, the illegal trade in Tiger parts is greatly contributing to the rapid decline of Tigers in the wild. As with most illicit activities, the international dynamics of Tiger trade are poorly understood. To aid in addressing this lack of knowledge, this report presents a compilation and analysis of available data on Tiger seizures from 11 of the 13 Tiger range countries over the past 10 years. It is hoped that this will inform debate on interventions to control the trade in Tiger parts and derivatives. In order to understand the relationship between the number of seizures and the levels of trade or enforcement efforts, this report recognizes that it is necessary to measure the efficiency of wildlife law enforcement in those Tiger range countries whose seizure data have been analysed.","author":[{"dropping-particle":"","family":"Verheij","given":"Pauline","non-dropping-particle":"","parse-names":false,"suffix":""},{"dropping-particle":"","family":"Foley","given":"Kaitlyn-Elizabeth","non-dropping-particle":"","parse-names":false,"suffix":""},{"dropping-particle":"","family":"Engel","given":"Katalina","non-dropping-particle":"","parse-names":false,"suffix":""}],"id":"ITEM-2","issued":{"date-parts":[["2010"]]},"publisher":"TRAFFIC International","publisher-place":"Cambridge, UK","title":"Reduced To Skin and Bones : An Analysis of Tiger Seizues from 11 Tiger Range Countries (2000 - 2010)","type":"report"},"uris":["http://www.mendeley.com/documents/?uuid=0818dd22-4152-3dd5-b2a4-1e5647b7a36e"]},{"id":"ITEM-3","itemData":{"DOI":"10.2307/3146867","ISBN":"00237639","ISSN":"00237639","PMID":"9380","abstract":"The tiger (Panthera tigris) is classified as endangered and populations continue to decline. This paper presents a formal economic analysis of the two most imminent threats to the survival of wild tigers: poaching tigers and hunting their prey. A model is developed to examine interactions between tigers and farm households living in and around tiger habitats. The analysis extends the existing literature on tiger demography, incorporating predator-prey interactions and exploring the sensitivity of tiger populations to key economic parameters. The analysis aims to contribute to policy debates on how best to protect one of the world's most endangered wild cats.","author":[{"dropping-particle":"","family":"Damania","given":"R.","non-dropping-particle":"","parse-names":false,"suffix":""},{"dropping-particle":"","family":"Stringer","given":"R.","non-dropping-particle":"","parse-names":false,"suffix":""},{"dropping-particle":"","family":"Karanth","given":"K.U. U","non-dropping-particle":"","parse-names":false,"suffix":""},{"dropping-particle":"","family":"Stith","given":"B.","non-dropping-particle":"","parse-names":false,"suffix":""}],"container-title":"Land Economics","id":"ITEM-3","issued":{"date-parts":[["2003"]]},"page":"1-38","title":"The Economics of Protecting Tiger Populations : Linking Household Behaviour to Poaching and Prey Depletion","type":"article-journal","volume":"79"},"uris":["http://www.mendeley.com/documents/?uuid=6625f59e-8a6d-3812-9ebc-41ef161fefad"]}],"mendeley":{"formattedCitation":"(Ariffin, 2015; R. Damania &lt;i&gt;et al.&lt;/i&gt;, 2003; Verheij &lt;i&gt;et al.&lt;/i&gt;, 2010)","plainTextFormattedCitation":"(Ariffin, 2015; R. Damania et al., 2003; Verheij et al., 2010)","previouslyFormattedCitation":"(Ariffin, 2015; R. Damania &lt;i&gt;et al.&lt;/i&gt;, 2003; Verheij &lt;i&gt;et al.&lt;/i&gt;, 2010)"},"properties":{"noteIndex":0},"schema":"https://github.com/citation-style-language/schema/raw/master/csl-citation.json"}</w:instrText>
      </w:r>
      <w:r w:rsidRPr="0008241C">
        <w:rPr>
          <w:sz w:val="22"/>
          <w:szCs w:val="22"/>
        </w:rPr>
        <w:fldChar w:fldCharType="separate"/>
      </w:r>
      <w:r w:rsidRPr="0008241C">
        <w:rPr>
          <w:noProof/>
          <w:sz w:val="22"/>
          <w:szCs w:val="22"/>
        </w:rPr>
        <w:t xml:space="preserve">(Ariffin, 2015; Damania </w:t>
      </w:r>
      <w:r w:rsidRPr="0008241C">
        <w:rPr>
          <w:i/>
          <w:noProof/>
          <w:sz w:val="22"/>
          <w:szCs w:val="22"/>
        </w:rPr>
        <w:t>et al.</w:t>
      </w:r>
      <w:r w:rsidRPr="0008241C">
        <w:rPr>
          <w:noProof/>
          <w:sz w:val="22"/>
          <w:szCs w:val="22"/>
        </w:rPr>
        <w:t xml:space="preserve">, 2003; Verheij </w:t>
      </w:r>
      <w:r w:rsidRPr="0008241C">
        <w:rPr>
          <w:i/>
          <w:noProof/>
          <w:sz w:val="22"/>
          <w:szCs w:val="22"/>
        </w:rPr>
        <w:t>et al.</w:t>
      </w:r>
      <w:r w:rsidRPr="0008241C">
        <w:rPr>
          <w:noProof/>
          <w:sz w:val="22"/>
          <w:szCs w:val="22"/>
        </w:rPr>
        <w:t>, 2010)</w:t>
      </w:r>
      <w:r w:rsidRPr="0008241C">
        <w:rPr>
          <w:sz w:val="22"/>
          <w:szCs w:val="22"/>
        </w:rPr>
        <w:fldChar w:fldCharType="end"/>
      </w:r>
      <w:r w:rsidRPr="0008241C">
        <w:rPr>
          <w:sz w:val="22"/>
          <w:szCs w:val="22"/>
        </w:rPr>
        <w:t>.</w:t>
      </w:r>
    </w:p>
    <w:p w14:paraId="28EB0680" w14:textId="77777777" w:rsidR="00A01204" w:rsidRPr="0008241C" w:rsidRDefault="00A01204" w:rsidP="00A01204">
      <w:pPr>
        <w:rPr>
          <w:sz w:val="22"/>
          <w:szCs w:val="22"/>
        </w:rPr>
      </w:pPr>
    </w:p>
    <w:p w14:paraId="5B651525" w14:textId="77777777" w:rsidR="00A01204" w:rsidRPr="0008241C" w:rsidRDefault="00A01204" w:rsidP="00A01204">
      <w:pPr>
        <w:rPr>
          <w:sz w:val="22"/>
          <w:szCs w:val="22"/>
        </w:rPr>
      </w:pPr>
      <w:r w:rsidRPr="0008241C">
        <w:rPr>
          <w:noProof/>
          <w:sz w:val="22"/>
          <w:szCs w:val="22"/>
          <w:lang w:val="en-US"/>
        </w:rPr>
        <w:lastRenderedPageBreak/>
        <w:drawing>
          <wp:inline distT="0" distB="0" distL="0" distR="0" wp14:anchorId="4E248383" wp14:editId="69D610B4">
            <wp:extent cx="5737860" cy="4497070"/>
            <wp:effectExtent l="0" t="0" r="0" b="0"/>
            <wp:docPr id="94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61"/>
                    <pic:cNvPicPr>
                      <a:picLocks noChangeAspect="1" noChangeArrowheads="1"/>
                    </pic:cNvPicPr>
                  </pic:nvPicPr>
                  <pic:blipFill rotWithShape="1">
                    <a:blip r:embed="rId239">
                      <a:extLst>
                        <a:ext uri="{28A0092B-C50C-407E-A947-70E740481C1C}">
                          <a14:useLocalDpi xmlns:a14="http://schemas.microsoft.com/office/drawing/2010/main" val="0"/>
                        </a:ext>
                      </a:extLst>
                    </a:blip>
                    <a:srcRect t="1255" b="1"/>
                    <a:stretch/>
                  </pic:blipFill>
                  <pic:spPr bwMode="auto">
                    <a:xfrm>
                      <a:off x="0" y="0"/>
                      <a:ext cx="5737860" cy="4497070"/>
                    </a:xfrm>
                    <a:prstGeom prst="rect">
                      <a:avLst/>
                    </a:prstGeom>
                    <a:noFill/>
                    <a:ln>
                      <a:noFill/>
                    </a:ln>
                    <a:extLst>
                      <a:ext uri="{53640926-AAD7-44D8-BBD7-CCE9431645EC}">
                        <a14:shadowObscured xmlns:a14="http://schemas.microsoft.com/office/drawing/2010/main"/>
                      </a:ext>
                    </a:extLst>
                  </pic:spPr>
                </pic:pic>
              </a:graphicData>
            </a:graphic>
          </wp:inline>
        </w:drawing>
      </w:r>
    </w:p>
    <w:p w14:paraId="4FE91291" w14:textId="5C7224C6"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bookmarkStart w:id="1970" w:name="_Toc504087879"/>
      <w:r w:rsidRPr="0008241C">
        <w:rPr>
          <w:b/>
          <w:kern w:val="2"/>
          <w:sz w:val="22"/>
          <w:szCs w:val="22"/>
          <w:lang w:eastAsia="ja-JP"/>
        </w:rPr>
        <w:t>Figure 6.</w:t>
      </w:r>
      <w:r w:rsidRPr="0008241C">
        <w:rPr>
          <w:b/>
          <w:kern w:val="2"/>
          <w:sz w:val="22"/>
          <w:szCs w:val="22"/>
          <w:lang w:eastAsia="ja-JP"/>
        </w:rPr>
        <w:fldChar w:fldCharType="begin"/>
      </w:r>
      <w:r w:rsidRPr="0008241C">
        <w:rPr>
          <w:b/>
          <w:kern w:val="2"/>
          <w:sz w:val="22"/>
          <w:szCs w:val="22"/>
          <w:lang w:eastAsia="ja-JP"/>
        </w:rPr>
        <w:instrText xml:space="preserve"> SEQ Figure \* ARABIC </w:instrText>
      </w:r>
      <w:r w:rsidRPr="0008241C">
        <w:rPr>
          <w:b/>
          <w:kern w:val="2"/>
          <w:sz w:val="22"/>
          <w:szCs w:val="22"/>
          <w:lang w:eastAsia="ja-JP"/>
        </w:rPr>
        <w:fldChar w:fldCharType="separate"/>
      </w:r>
      <w:r w:rsidR="00D74032">
        <w:rPr>
          <w:b/>
          <w:noProof/>
          <w:kern w:val="2"/>
          <w:sz w:val="22"/>
          <w:szCs w:val="22"/>
          <w:lang w:eastAsia="ja-JP"/>
        </w:rPr>
        <w:t>9</w:t>
      </w:r>
      <w:r w:rsidRPr="0008241C">
        <w:rPr>
          <w:b/>
          <w:kern w:val="2"/>
          <w:sz w:val="22"/>
          <w:szCs w:val="22"/>
          <w:lang w:eastAsia="ja-JP"/>
        </w:rPr>
        <w:fldChar w:fldCharType="end"/>
      </w:r>
      <w:r w:rsidRPr="0008241C">
        <w:rPr>
          <w:b/>
          <w:kern w:val="2"/>
          <w:sz w:val="22"/>
          <w:szCs w:val="22"/>
          <w:lang w:eastAsia="ja-JP"/>
        </w:rPr>
        <w:t xml:space="preserve"> Policy instrument mix and governance modes for the governance options in the Asia-Pacific region</w:t>
      </w:r>
      <w:bookmarkEnd w:id="1970"/>
    </w:p>
    <w:p w14:paraId="3B7A349F" w14:textId="77777777" w:rsidR="00A01204" w:rsidRPr="0008241C" w:rsidRDefault="00A01204" w:rsidP="00A01204">
      <w:pPr>
        <w:rPr>
          <w:sz w:val="22"/>
          <w:szCs w:val="22"/>
        </w:rPr>
      </w:pPr>
      <w:r w:rsidRPr="0008241C">
        <w:rPr>
          <w:sz w:val="22"/>
          <w:szCs w:val="22"/>
        </w:rPr>
        <w:t>Note: Thicker arrows imply more extensive use of instrument and modes in the respective options. Source: authors’ assessment of governance options.</w:t>
      </w:r>
    </w:p>
    <w:p w14:paraId="5A417979" w14:textId="77777777" w:rsidR="00A01204" w:rsidRPr="0008241C" w:rsidRDefault="00A01204" w:rsidP="00A01204">
      <w:pPr>
        <w:rPr>
          <w:sz w:val="22"/>
          <w:szCs w:val="22"/>
        </w:rPr>
      </w:pPr>
    </w:p>
    <w:p w14:paraId="1CDDFC43" w14:textId="77777777" w:rsidR="00A01204" w:rsidRPr="0008241C" w:rsidRDefault="00A01204" w:rsidP="00A01204">
      <w:pPr>
        <w:rPr>
          <w:sz w:val="22"/>
          <w:szCs w:val="22"/>
        </w:rPr>
      </w:pPr>
    </w:p>
    <w:p w14:paraId="0B235FFF" w14:textId="77777777" w:rsidR="00A01204" w:rsidRPr="0008241C" w:rsidRDefault="00A01204" w:rsidP="00A01204">
      <w:pPr>
        <w:rPr>
          <w:sz w:val="22"/>
          <w:szCs w:val="22"/>
        </w:rPr>
      </w:pPr>
      <w:r w:rsidRPr="0008241C">
        <w:rPr>
          <w:sz w:val="22"/>
          <w:szCs w:val="22"/>
        </w:rPr>
        <w:t xml:space="preserve">It is also crucial that policy mixes take into account local populations because certain policy instruments are insensitive to distributional concerns and may in some cases be socially regressive.  Governments need to ensure that appropriate distributional measures are in place as part of the policy mix to counteract thi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family":"Patrick ten Brink","given":"","non-dropping-particle":"","parse-names":false,"suffix":""}],"id":"ITEM-1","issued":{"date-parts":[["2009"]]},"number-of-pages":"429","publisher":"Earthscan","publisher-place":"London and Washington","title":"The Economics of Ecosystems and Biodiversity for National and International Policy Makers","type":"book"},"uris":["http://www.mendeley.com/documents/?uuid=a6f62a90-7d27-3873-87b8-8ee4e902b466"]}],"mendeley":{"formattedCitation":"(TEEB, 2009)","plainTextFormattedCitation":"(TEEB, 2009)","previouslyFormattedCitation":"(TEEB, 2009)"},"properties":{"noteIndex":0},"schema":"https://github.com/citation-style-language/schema/raw/master/csl-citation.json"}</w:instrText>
      </w:r>
      <w:r w:rsidRPr="0008241C">
        <w:rPr>
          <w:sz w:val="22"/>
          <w:szCs w:val="22"/>
        </w:rPr>
        <w:fldChar w:fldCharType="separate"/>
      </w:r>
      <w:r w:rsidRPr="0008241C">
        <w:rPr>
          <w:noProof/>
          <w:sz w:val="22"/>
          <w:szCs w:val="22"/>
        </w:rPr>
        <w:t>(TEEB, 2009)</w:t>
      </w:r>
      <w:r w:rsidRPr="0008241C">
        <w:rPr>
          <w:sz w:val="22"/>
          <w:szCs w:val="22"/>
        </w:rPr>
        <w:fldChar w:fldCharType="end"/>
      </w:r>
      <w:r w:rsidRPr="0008241C">
        <w:rPr>
          <w:sz w:val="22"/>
          <w:szCs w:val="22"/>
        </w:rPr>
        <w:t xml:space="preserve">. One example of this would be the often discussed replacement of income tax with a carbon tax. While the former is considered socially progressive when higher income brackets pay a higher rate of tax, the latter could be socially regressive as it would raise prices on energy and goods for which lower-income households spend a higher percentage of their income. However, introducing policies that support lower-income households, e.g. through transfer payments, together with the change in tax regimes would alleviate or counteract the social regressiveness of a carbon tax policy </w:t>
      </w:r>
      <w:r w:rsidRPr="0008241C">
        <w:rPr>
          <w:sz w:val="22"/>
          <w:szCs w:val="22"/>
        </w:rPr>
        <w:fldChar w:fldCharType="begin" w:fldLock="1"/>
      </w:r>
      <w:r w:rsidRPr="0008241C">
        <w:rPr>
          <w:sz w:val="22"/>
          <w:szCs w:val="22"/>
        </w:rPr>
        <w:instrText>ADDIN CSL_CITATION {"citationItems":[{"id":"ITEM-1","itemData":{"author":[{"dropping-particle":"","family":"Morris","given":"Daniel F","non-dropping-particle":"","parse-names":false,"suffix":""},{"dropping-particle":"","family":"Munnings","given":"Clayton","non-dropping-particle":"","parse-names":false,"suffix":""}],"id":"ITEM-1","issue":"13-03","issued":{"date-parts":[["2013"]]},"publisher-place":"Washington D.C.","title":"Progressing to a Fair Carbon Tax Policy Design Options and Impacts to Households","type":"report"},"uris":["http://www.mendeley.com/documents/?uuid=21e25615-8e94-3ca7-b0a8-f68835ce625e"]},{"id":"ITEM-2","itemData":{"ISBN":"978 1 85935 968 6","author":[{"dropping-particle":"","family":"Preston","given":"Ian","non-dropping-particle":"","parse-names":false,"suffix":""},{"dropping-particle":"","family":"White","given":"Vicki","non-dropping-particle":"","parse-names":false,"suffix":""},{"dropping-particle":"","family":"Browne","given":"James","non-dropping-particle":"","parse-names":false,"suffix":""},{"dropping-particle":"","family":"Dresner","given":"Simon","non-dropping-particle":"","parse-names":false,"suffix":""},{"dropping-particle":"","family":"Ekins","given":"Paul","non-dropping-particle":"","parse-names":false,"suffix":""},{"dropping-particle":"","family":"Hamilton","given":"Ian","non-dropping-particle":"","parse-names":false,"suffix":""}],"id":"ITEM-2","issue":"March 2013","issued":{"date-parts":[["2013"]]},"publisher-place":"York","title":"Designing carbon tax to protect low-income households","type":"report"},"uris":["http://www.mendeley.com/documents/?uuid=daf5b81e-bde4-3c98-886f-310b09b426cc"]}],"mendeley":{"formattedCitation":"(Morris &amp; Munnings, 2013; I. Preston &lt;i&gt;et al.&lt;/i&gt;, 2013)","plainTextFormattedCitation":"(Morris &amp; Munnings, 2013; I. Preston et al., 2013)","previouslyFormattedCitation":"(Morris &amp; Munnings, 2013; I. Preston &lt;i&gt;et al.&lt;/i&gt;, 2013)"},"properties":{"noteIndex":0},"schema":"https://github.com/citation-style-language/schema/raw/master/csl-citation.json"}</w:instrText>
      </w:r>
      <w:r w:rsidRPr="0008241C">
        <w:rPr>
          <w:sz w:val="22"/>
          <w:szCs w:val="22"/>
        </w:rPr>
        <w:fldChar w:fldCharType="separate"/>
      </w:r>
      <w:r w:rsidRPr="0008241C">
        <w:rPr>
          <w:noProof/>
          <w:sz w:val="22"/>
          <w:szCs w:val="22"/>
        </w:rPr>
        <w:t xml:space="preserve">(Morris &amp; Munnings, 2013; Preston </w:t>
      </w:r>
      <w:r w:rsidRPr="0008241C">
        <w:rPr>
          <w:i/>
          <w:noProof/>
          <w:sz w:val="22"/>
          <w:szCs w:val="22"/>
        </w:rPr>
        <w:t>et al.</w:t>
      </w:r>
      <w:r w:rsidRPr="0008241C">
        <w:rPr>
          <w:noProof/>
          <w:sz w:val="22"/>
          <w:szCs w:val="22"/>
        </w:rPr>
        <w:t>, 2013)</w:t>
      </w:r>
      <w:r w:rsidRPr="0008241C">
        <w:rPr>
          <w:sz w:val="22"/>
          <w:szCs w:val="22"/>
        </w:rPr>
        <w:fldChar w:fldCharType="end"/>
      </w:r>
      <w:r w:rsidRPr="0008241C">
        <w:rPr>
          <w:sz w:val="22"/>
          <w:szCs w:val="22"/>
        </w:rPr>
        <w:t>.</w:t>
      </w:r>
    </w:p>
    <w:p w14:paraId="67268251" w14:textId="77777777" w:rsidR="00A01204" w:rsidRPr="0008241C" w:rsidRDefault="00A01204" w:rsidP="00A01204">
      <w:pPr>
        <w:rPr>
          <w:sz w:val="22"/>
          <w:szCs w:val="22"/>
        </w:rPr>
      </w:pPr>
    </w:p>
    <w:p w14:paraId="4B623E9B" w14:textId="77777777" w:rsidR="00A01204" w:rsidRPr="0008241C" w:rsidRDefault="00A01204" w:rsidP="00A01204">
      <w:pPr>
        <w:rPr>
          <w:sz w:val="22"/>
          <w:szCs w:val="22"/>
        </w:rPr>
      </w:pPr>
      <w:r w:rsidRPr="0008241C">
        <w:rPr>
          <w:sz w:val="22"/>
          <w:szCs w:val="22"/>
        </w:rPr>
        <w:t xml:space="preserve">As identified in this assessment, the </w:t>
      </w:r>
      <w:r w:rsidRPr="0008241C">
        <w:rPr>
          <w:noProof/>
          <w:sz w:val="22"/>
          <w:szCs w:val="22"/>
        </w:rPr>
        <w:t>Asia-Pacific</w:t>
      </w:r>
      <w:r w:rsidRPr="0008241C">
        <w:rPr>
          <w:sz w:val="22"/>
          <w:szCs w:val="22"/>
        </w:rPr>
        <w:t xml:space="preserve"> region is facing a number of drivers of change including inter alia climate change, degradation and fragmentation of habitats, the </w:t>
      </w:r>
      <w:r w:rsidRPr="0008241C">
        <w:rPr>
          <w:noProof/>
          <w:sz w:val="22"/>
          <w:szCs w:val="22"/>
        </w:rPr>
        <w:t>introduction</w:t>
      </w:r>
      <w:r w:rsidRPr="0008241C">
        <w:rPr>
          <w:sz w:val="22"/>
          <w:szCs w:val="22"/>
        </w:rPr>
        <w:t xml:space="preserve"> of invasive species, and pollution of soil, air, water, and rapid increase in demand for the commodities with the rapidly growing middle class.  Policy instruments only targeting biodiversity conservation are not enough </w:t>
      </w:r>
      <w:r w:rsidRPr="0008241C">
        <w:rPr>
          <w:noProof/>
          <w:sz w:val="22"/>
          <w:szCs w:val="22"/>
        </w:rPr>
        <w:t>multifarious considering</w:t>
      </w:r>
      <w:r w:rsidRPr="0008241C">
        <w:rPr>
          <w:sz w:val="22"/>
          <w:szCs w:val="22"/>
        </w:rPr>
        <w:t xml:space="preserve"> aspect of direct and indirect drivers. Regional, national and sub-national level policy initiatives are needed to prevent the </w:t>
      </w:r>
      <w:r w:rsidRPr="0008241C">
        <w:rPr>
          <w:noProof/>
          <w:sz w:val="22"/>
          <w:szCs w:val="22"/>
        </w:rPr>
        <w:t>destruction</w:t>
      </w:r>
      <w:r w:rsidRPr="0008241C">
        <w:rPr>
          <w:sz w:val="22"/>
          <w:szCs w:val="22"/>
        </w:rPr>
        <w:t xml:space="preserve"> of biodiversity due to direct and indirect drivers.</w:t>
      </w:r>
    </w:p>
    <w:p w14:paraId="1308B0B4" w14:textId="77777777" w:rsidR="00A01204" w:rsidRPr="0008241C" w:rsidRDefault="00A01204" w:rsidP="00A01204">
      <w:pPr>
        <w:rPr>
          <w:sz w:val="22"/>
          <w:szCs w:val="22"/>
        </w:rPr>
      </w:pPr>
    </w:p>
    <w:p w14:paraId="4F6FAE8C" w14:textId="7F968FA9" w:rsidR="00A01204" w:rsidRPr="0008241C" w:rsidRDefault="00A01204" w:rsidP="00A01204">
      <w:pPr>
        <w:rPr>
          <w:sz w:val="22"/>
          <w:szCs w:val="22"/>
        </w:rPr>
      </w:pPr>
      <w:r w:rsidRPr="0008241C">
        <w:rPr>
          <w:sz w:val="22"/>
          <w:szCs w:val="22"/>
        </w:rPr>
        <w:t xml:space="preserve">In addition to policy instruments discussed above, well-targeted investments in BES, such as the establishment of protected areas and restoration of degraded landscapes, can provide high rates of </w:t>
      </w:r>
      <w:r w:rsidRPr="0008241C">
        <w:rPr>
          <w:sz w:val="22"/>
          <w:szCs w:val="22"/>
        </w:rPr>
        <w:lastRenderedPageBreak/>
        <w:t xml:space="preserve">return and deliver co-benefits (e.g. to livelihoods, tourism and climate change mitigation and adaptation). In particular, to combat vulnerability to climate change impacts, investing in ecosystems that deliver resilience, such as protection from storms, floods and droughts would in many cases be cheaper than investments in grey infrastructure for equivalent service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manualFormatting":"(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Chapter 10). One example of this is the demarcation of 100 hectares of expected reclaimed land as protected area for mangrove forest in Demak, Central Java.  The area had faced severely eroding coastlines and land subsidence, for which the building of seawalls and wave barriers had failed to address. A group of </w:t>
      </w:r>
      <w:r w:rsidR="00C934E9">
        <w:rPr>
          <w:sz w:val="22"/>
          <w:szCs w:val="22"/>
        </w:rPr>
        <w:t>organiz</w:t>
      </w:r>
      <w:r w:rsidRPr="0008241C">
        <w:rPr>
          <w:sz w:val="22"/>
          <w:szCs w:val="22"/>
        </w:rPr>
        <w:t xml:space="preserve">ations led by Wetlands International introduced the concept of “Building with Nature” which involved the use of permeable dams to break waves and trap sedimentation, allowing land reclamation and eventually the recolonisation of the area by mangrove forests for protection against erosion, seawater intrusion, and coastal flooding.  The project also aims to enhance production from sustainable aquaculture for the local community </w:t>
      </w:r>
      <w:r w:rsidRPr="0008241C">
        <w:rPr>
          <w:sz w:val="22"/>
          <w:szCs w:val="22"/>
        </w:rPr>
        <w:fldChar w:fldCharType="begin" w:fldLock="1"/>
      </w:r>
      <w:r w:rsidRPr="0008241C">
        <w:rPr>
          <w:sz w:val="22"/>
          <w:szCs w:val="22"/>
        </w:rPr>
        <w:instrText>ADDIN CSL_CITATION {"citationItems":[{"id":"ITEM-1","itemData":{"author":[{"dropping-particle":"","family":"Tonnejick","given":"Femke","non-dropping-particle":"","parse-names":false,"suffix":""},{"dropping-particle":"","family":"Winterwerp","given":"Han","non-dropping-particle":"","parse-names":false,"suffix":""},{"dropping-particle":"","family":"Weesenbeeck","given":"Bregje","non-dropping-particle":"van","parse-names":false,"suffix":""},{"dropping-particle":"","family":"Bosma","given":"Roel","non-dropping-particle":"","parse-names":false,"suffix":""},{"dropping-particle":"","family":"Noor","given":"Yus Rusila","non-dropping-particle":"","parse-names":false,"suffix":""},{"dropping-particle":"","family":"Wilms","given":"Tom","non-dropping-particle":"","parse-names":false,"suffix":""}],"id":"ITEM-1","issued":{"date-parts":[["2015"]]},"title":"Building with Nature Indonesia Securing Eroding Delta Coastlines: Design and Engineering Plan","type":"report"},"uris":["http://www.mendeley.com/documents/?uuid=6d75013e-83c0-3924-82c6-cd10fa2d1c95"]},{"id":"ITEM-2","itemData":{"author":[{"dropping-particle":"","family":"Wetlands International","given":"","non-dropping-particle":"","parse-names":false,"suffix":""}],"container-title":"Wetlands International","id":"ITEM-2","issued":{"date-parts":[["2015"]]},"page":"6","title":"Building with Nature Indonesia - reaching scale for coastal resilience","type":"article"},"uris":["http://www.mendeley.com/documents/?uuid=6f8de2dd-2123-3c28-9b01-d6108d1aa557"]}],"mendeley":{"formattedCitation":"(Tonnejick &lt;i&gt;et al.&lt;/i&gt;, 2015; Wetlands International, 2015)","plainTextFormattedCitation":"(Tonnejick et al., 2015; Wetlands International, 2015)","previouslyFormattedCitation":"(Tonnejick &lt;i&gt;et al.&lt;/i&gt;, 2015; Wetlands International, 2015)"},"properties":{"noteIndex":0},"schema":"https://github.com/citation-style-language/schema/raw/master/csl-citation.json"}</w:instrText>
      </w:r>
      <w:r w:rsidRPr="0008241C">
        <w:rPr>
          <w:sz w:val="22"/>
          <w:szCs w:val="22"/>
        </w:rPr>
        <w:fldChar w:fldCharType="separate"/>
      </w:r>
      <w:r w:rsidRPr="0008241C">
        <w:rPr>
          <w:noProof/>
          <w:sz w:val="22"/>
          <w:szCs w:val="22"/>
        </w:rPr>
        <w:t xml:space="preserve">(Tonnejick </w:t>
      </w:r>
      <w:r w:rsidRPr="0008241C">
        <w:rPr>
          <w:i/>
          <w:noProof/>
          <w:sz w:val="22"/>
          <w:szCs w:val="22"/>
        </w:rPr>
        <w:t>et al.</w:t>
      </w:r>
      <w:r w:rsidRPr="0008241C">
        <w:rPr>
          <w:noProof/>
          <w:sz w:val="22"/>
          <w:szCs w:val="22"/>
        </w:rPr>
        <w:t>, 2015; Wetlands International, 2015)</w:t>
      </w:r>
      <w:r w:rsidRPr="0008241C">
        <w:rPr>
          <w:sz w:val="22"/>
          <w:szCs w:val="22"/>
        </w:rPr>
        <w:fldChar w:fldCharType="end"/>
      </w:r>
      <w:r w:rsidRPr="0008241C">
        <w:rPr>
          <w:sz w:val="22"/>
          <w:szCs w:val="22"/>
        </w:rPr>
        <w:t>.</w:t>
      </w:r>
    </w:p>
    <w:p w14:paraId="0A8823CE" w14:textId="77777777" w:rsidR="00A01204" w:rsidRPr="0008241C" w:rsidRDefault="00A01204" w:rsidP="00A01204">
      <w:pPr>
        <w:rPr>
          <w:sz w:val="22"/>
          <w:szCs w:val="22"/>
        </w:rPr>
      </w:pPr>
    </w:p>
    <w:p w14:paraId="23D23B61" w14:textId="77777777" w:rsidR="00A01204" w:rsidRPr="0008241C" w:rsidRDefault="00A01204" w:rsidP="00A01204">
      <w:pPr>
        <w:rPr>
          <w:sz w:val="22"/>
          <w:szCs w:val="22"/>
        </w:rPr>
      </w:pPr>
      <w:r w:rsidRPr="0008241C">
        <w:rPr>
          <w:sz w:val="22"/>
          <w:szCs w:val="22"/>
        </w:rPr>
        <w:t xml:space="preserve">The right policy mixes for each nation would depend on each country’s local context.  Governments are encouraged to review their local context through two steps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manualFormatting":"(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Chapter 10):</w:t>
      </w:r>
    </w:p>
    <w:p w14:paraId="533CABCA" w14:textId="77777777" w:rsidR="00A01204" w:rsidRPr="0008241C" w:rsidRDefault="00A01204" w:rsidP="007F0414">
      <w:pPr>
        <w:numPr>
          <w:ilvl w:val="0"/>
          <w:numId w:val="37"/>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 xml:space="preserve">How ecosystem services relate to their economic growth, employment, and prosperity, and the risks associated with their loss; and </w:t>
      </w:r>
    </w:p>
    <w:p w14:paraId="59973D06" w14:textId="77777777" w:rsidR="00A01204" w:rsidRPr="0008241C" w:rsidRDefault="00A01204" w:rsidP="007F0414">
      <w:pPr>
        <w:numPr>
          <w:ilvl w:val="0"/>
          <w:numId w:val="37"/>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 xml:space="preserve">Evaluate current policies to reveal contradictions (e.g. subsidies which incentivise harmful behaviour) and identify potential improvements.   </w:t>
      </w:r>
    </w:p>
    <w:p w14:paraId="1A0CE473" w14:textId="77777777" w:rsidR="00A01204" w:rsidRPr="0008241C" w:rsidRDefault="00A01204" w:rsidP="00A01204">
      <w:pPr>
        <w:rPr>
          <w:sz w:val="22"/>
          <w:szCs w:val="22"/>
        </w:rPr>
      </w:pPr>
    </w:p>
    <w:p w14:paraId="7BA4DE60" w14:textId="77777777" w:rsidR="00A01204" w:rsidRPr="0008241C" w:rsidRDefault="00A01204" w:rsidP="00A01204">
      <w:pPr>
        <w:rPr>
          <w:sz w:val="22"/>
          <w:szCs w:val="22"/>
        </w:rPr>
      </w:pPr>
      <w:r w:rsidRPr="0008241C">
        <w:rPr>
          <w:sz w:val="22"/>
          <w:szCs w:val="22"/>
        </w:rPr>
        <w:t xml:space="preserve">Economic insights from national assessments can help identify which economic instruments are more likely to create cost-effective solutions as well as support the design of policy implementation, e.g. if damage costs are high, this suggests penalties could also be high, and may also suggest a greater allocation of funds for enforcement and monitoring, depending on the local context </w:t>
      </w:r>
      <w:r w:rsidRPr="0008241C">
        <w:rPr>
          <w:sz w:val="22"/>
          <w:szCs w:val="22"/>
        </w:rPr>
        <w:fldChar w:fldCharType="begin" w:fldLock="1"/>
      </w:r>
      <w:r w:rsidRPr="0008241C">
        <w:rPr>
          <w:sz w:val="22"/>
          <w:szCs w:val="22"/>
        </w:rPr>
        <w:instrText>ADDIN CSL_CITATION {"citationItems":[{"id":"ITEM-1","itemData":{"author":[{"dropping-particle":"","family":"TEEB","given":"","non-dropping-particle":"","parse-names":false,"suffix":""}],"editor":[{"dropping-particle":"ten","family":"Brink","given":"Patrick","non-dropping-particle":"","parse-names":false,"suffix":""}],"id":"ITEM-1","issued":{"date-parts":[["2011"]]},"publisher":"Earthscan","publisher-place":"London and Washington","title":"The Economics of Ecosystems and Biodiversity: TEEB for National and International Policy Makers","type":"book"},"uris":["http://www.mendeley.com/documents/?uuid=a7205285-9fe6-3bd8-bc2d-e094de99aa32"]}],"mendeley":{"formattedCitation":"(TEEB, 2011)","plainTextFormattedCitation":"(TEEB, 2011)","previouslyFormattedCitation":"(TEEB, 2011)"},"properties":{"noteIndex":0},"schema":"https://github.com/citation-style-language/schema/raw/master/csl-citation.json"}</w:instrText>
      </w:r>
      <w:r w:rsidRPr="0008241C">
        <w:rPr>
          <w:sz w:val="22"/>
          <w:szCs w:val="22"/>
        </w:rPr>
        <w:fldChar w:fldCharType="separate"/>
      </w:r>
      <w:r w:rsidRPr="0008241C">
        <w:rPr>
          <w:noProof/>
          <w:sz w:val="22"/>
          <w:szCs w:val="22"/>
        </w:rPr>
        <w:t>(TEEB, 2011)</w:t>
      </w:r>
      <w:r w:rsidRPr="0008241C">
        <w:rPr>
          <w:sz w:val="22"/>
          <w:szCs w:val="22"/>
        </w:rPr>
        <w:fldChar w:fldCharType="end"/>
      </w:r>
      <w:r w:rsidRPr="0008241C">
        <w:rPr>
          <w:sz w:val="22"/>
          <w:szCs w:val="22"/>
        </w:rPr>
        <w:t xml:space="preserve">, Chapter 7). Involving local stakeholders can also help with developing effective policies because they often have access to information or expertise not available to the general public. Moreover, they stand to win or lose the most from policy changes.  They can play a central role in setting policy targets and implementing concrete solutions </w:t>
      </w:r>
      <w:r w:rsidRPr="0008241C">
        <w:rPr>
          <w:sz w:val="22"/>
          <w:szCs w:val="22"/>
        </w:rPr>
        <w:fldChar w:fldCharType="begin" w:fldLock="1"/>
      </w:r>
      <w:r w:rsidRPr="0008241C">
        <w:rPr>
          <w:sz w:val="22"/>
          <w:szCs w:val="22"/>
        </w:rPr>
        <w:instrText>ADDIN CSL_CITATION {"citationItems":[{"id":"ITEM-1","itemData":{"ISBN":"9783981341034","ISSN":"19370695","abstract":"This synthesis has been prepared by Pavan Sukhdev, Heidi Wittmer, Christoph Schröter-Schlaack, Carsten Nesshöver, Joshua Bishop, Patrick ten Brink, Haripriya Gundimeda, Pushpam Kumar and Ben Simmons.","author":[{"dropping-particle":"","family":"TEEB","given":"","non-dropping-particle":"","parse-names":false,"suffix":""}],"container-title":"Environment","id":"ITEM-1","issued":{"date-parts":[["2010"]]},"number-of-pages":"39","title":"The Economics of Ecosystems and Biodiversity: Mainstreaming the economics of Nature: A synthesis of the approach, conclusions and recommendations of TEEB.","type":"book"},"uris":["http://www.mendeley.com/documents/?uuid=f62b620f-aec1-4f6e-a574-5f42a4718270"]}],"mendeley":{"formattedCitation":"(TEEB, 2010)","plainTextFormattedCitation":"(TEEB, 2010)","previouslyFormattedCitation":"(TEEB, 2010)"},"properties":{"noteIndex":0},"schema":"https://github.com/citation-style-language/schema/raw/master/csl-citation.json"}</w:instrText>
      </w:r>
      <w:r w:rsidRPr="0008241C">
        <w:rPr>
          <w:sz w:val="22"/>
          <w:szCs w:val="22"/>
        </w:rPr>
        <w:fldChar w:fldCharType="separate"/>
      </w:r>
      <w:r w:rsidRPr="0008241C">
        <w:rPr>
          <w:noProof/>
          <w:sz w:val="22"/>
          <w:szCs w:val="22"/>
        </w:rPr>
        <w:t>(TEEB, 2010)</w:t>
      </w:r>
      <w:r w:rsidRPr="0008241C">
        <w:rPr>
          <w:sz w:val="22"/>
          <w:szCs w:val="22"/>
        </w:rPr>
        <w:fldChar w:fldCharType="end"/>
      </w:r>
      <w:r w:rsidRPr="0008241C">
        <w:rPr>
          <w:sz w:val="22"/>
          <w:szCs w:val="22"/>
        </w:rPr>
        <w:t>.</w:t>
      </w:r>
    </w:p>
    <w:p w14:paraId="7EF3F777" w14:textId="78EC432B" w:rsidR="00A01204" w:rsidRDefault="00A01204" w:rsidP="00A01204">
      <w:pPr>
        <w:rPr>
          <w:sz w:val="22"/>
          <w:szCs w:val="22"/>
        </w:rPr>
      </w:pPr>
    </w:p>
    <w:p w14:paraId="1AD9B498" w14:textId="77777777" w:rsidR="00930FE2" w:rsidRPr="0008241C" w:rsidRDefault="00930FE2" w:rsidP="00A01204">
      <w:pPr>
        <w:rPr>
          <w:sz w:val="22"/>
          <w:szCs w:val="22"/>
        </w:rPr>
      </w:pPr>
    </w:p>
    <w:p w14:paraId="70699454" w14:textId="77777777" w:rsidR="00A01204" w:rsidRPr="0008241C" w:rsidRDefault="00A01204" w:rsidP="00A01204">
      <w:pPr>
        <w:keepNext/>
        <w:keepLines/>
        <w:tabs>
          <w:tab w:val="clear" w:pos="1247"/>
          <w:tab w:val="left" w:pos="700"/>
        </w:tabs>
        <w:spacing w:before="40"/>
        <w:outlineLvl w:val="1"/>
        <w:rPr>
          <w:b/>
          <w:sz w:val="28"/>
          <w:szCs w:val="26"/>
        </w:rPr>
      </w:pPr>
      <w:bookmarkStart w:id="1971" w:name="_Toc504317392"/>
      <w:bookmarkStart w:id="1972" w:name="_Toc504318085"/>
      <w:bookmarkStart w:id="1973" w:name="_Toc504320491"/>
      <w:bookmarkStart w:id="1974" w:name="_Toc504320714"/>
      <w:bookmarkStart w:id="1975" w:name="_Toc504320938"/>
      <w:bookmarkStart w:id="1976" w:name="_Toc504321431"/>
      <w:bookmarkStart w:id="1977" w:name="_Toc524048110"/>
      <w:r w:rsidRPr="0008241C">
        <w:rPr>
          <w:b/>
          <w:sz w:val="28"/>
          <w:szCs w:val="26"/>
        </w:rPr>
        <w:t>6.5</w:t>
      </w:r>
      <w:r w:rsidRPr="0008241C">
        <w:rPr>
          <w:b/>
          <w:sz w:val="28"/>
          <w:szCs w:val="26"/>
        </w:rPr>
        <w:tab/>
        <w:t>Achieving Aichi Biodiversity Targets</w:t>
      </w:r>
      <w:bookmarkEnd w:id="1971"/>
      <w:bookmarkEnd w:id="1972"/>
      <w:bookmarkEnd w:id="1973"/>
      <w:bookmarkEnd w:id="1974"/>
      <w:bookmarkEnd w:id="1975"/>
      <w:bookmarkEnd w:id="1976"/>
      <w:bookmarkEnd w:id="1977"/>
    </w:p>
    <w:p w14:paraId="1D6C3D59" w14:textId="77777777" w:rsidR="00A01204" w:rsidRPr="0008241C" w:rsidRDefault="00A01204" w:rsidP="00A01204">
      <w:pPr>
        <w:rPr>
          <w:sz w:val="22"/>
          <w:szCs w:val="22"/>
        </w:rPr>
      </w:pPr>
    </w:p>
    <w:p w14:paraId="5C7A4949" w14:textId="77777777" w:rsidR="00A01204" w:rsidRPr="0008241C" w:rsidRDefault="00A01204" w:rsidP="00A01204">
      <w:pPr>
        <w:rPr>
          <w:sz w:val="22"/>
          <w:szCs w:val="22"/>
          <w:lang w:eastAsia="ja-JP"/>
        </w:rPr>
      </w:pPr>
      <w:r w:rsidRPr="0008241C">
        <w:rPr>
          <w:sz w:val="22"/>
          <w:szCs w:val="22"/>
          <w:lang w:eastAsia="ja-JP"/>
        </w:rPr>
        <w:t>In 2010 the Strategic Plan for Biodiversity 2011-2020 was agreed upon in the tenth conference of parties of the Convention on Biological Diversity, which stipulates twenty Aichi Biodiversity Targets with a view to achieving its vision for “</w:t>
      </w:r>
      <w:r w:rsidRPr="0008241C">
        <w:rPr>
          <w:i/>
          <w:sz w:val="22"/>
          <w:szCs w:val="22"/>
          <w:lang w:eastAsia="ja-JP"/>
        </w:rPr>
        <w:t>Living in harmony with nature, where, by 2050, biodiversity is valued, conserved, restored and wisely used, maintaining ecosystem services, sustaining a healthy planet and delivering benefits essential for all people</w:t>
      </w:r>
      <w:r w:rsidRPr="0008241C">
        <w:rPr>
          <w:sz w:val="22"/>
          <w:szCs w:val="22"/>
          <w:lang w:eastAsia="ja-JP"/>
        </w:rPr>
        <w:t xml:space="preserve">” (UNEP/CBD/COP/DEC/X/2). The fourth Global Biodiversity Outlook (GBO-4) </w:t>
      </w:r>
      <w:r w:rsidRPr="0008241C">
        <w:rPr>
          <w:sz w:val="22"/>
          <w:szCs w:val="22"/>
          <w:lang w:eastAsia="ja-JP"/>
        </w:rPr>
        <w:fldChar w:fldCharType="begin" w:fldLock="1"/>
      </w:r>
      <w:r w:rsidRPr="0008241C">
        <w:rPr>
          <w:sz w:val="22"/>
          <w:szCs w:val="22"/>
          <w:lang w:eastAsia="ja-JP"/>
        </w:rPr>
        <w:instrText>ADDIN CSL_CITATION {"citationItems":[{"id":"ITEM-1","itemData":{"DOI":"10.1093/aje/kwq338","ISBN":"929225040X","ISSN":"0002-9262","PMID":"24901598","abstract":"Biological diversity, or biodiversity, is the term given to the variety of life on Earth. It is the combination of life forms and their interactions with one another, and with the physical environment that has made Earth habitable for humans. Ecosystems provide the basic necessities of life, offer protection from natural disasters and disease, and are the foundation for human culture. The Millennium Ecosystem Assessment—a scientific undertaking involving over 1300 experts working in 95 countries—recently confirmed the overwhelming contributions made by natural ecosystems to human life and well-being. Yet even as we begin to better understand what is at stake, genes, species and habitats are rapidly being lost. Concern over the loss of biodiversity and the recognition of its important role in supporting human life motivated the creation, in 1992, of the Convention on Biological Diversity, a legally binding global treaty. The Convention encompasses three equally important and complementary objectives: the conservation of biodiversity, the sustainable use of its components, and the fair and equitable sharing of benefits arising out of the utilization of genetic resources. Participation in the Convention is nearly universal, a sign that our global society is well aware of the need to work together to ensure the survival of life on Earth. In 2002, the Conference of the Parties of the Convention adopted a Strategic Plan, with the mission “to achieve, by 2010, a significant reduction of the current rate of biodiversity loss at the global, regional and national level, as a contribution to poverty alleviation and to the benefit of all life on Earth”. Th is 2010 target was subsequently endorsed by the Heads of State and Government at the World Summit on Sustainable Development in Johannesburg, South Africa. Recently, world leaders meeting at the 2005 World Summit of the United Nations reiterated their commitment to meeting the 2010 target. In order to assess progress towards the 2010 Biodiversity Target, the Conference of the Parties has established supporting goals and targets and identified indicators for evaluating biodiversity status and trends. The second edition of the Global Biodiversity Outlook makes use of these indicators and targets to describe current trends in biodiversity and prospects for achieving the 2010 target. Why biodiversity loss is a concern The services provided by healthy, biodiverse ecosystems are the foundation for human well-being. How…","author":[{"dropping-particle":"","family":"SCBD","given":"","non-dropping-particle":"","parse-names":false,"suffix":""}],"id":"ITEM-1","issued":{"date-parts":[["2014"]]},"number-of-pages":"155","publisher":"Secretariat of the Convention on Biological Diversity","publisher-place":"Montréal","title":"Global Biodiversity Outlook 4: A mid-term assessment of progress towards the implementation of the Strategic Plan for Biodiversity 2011-2020","type":"report"},"uris":["http://www.mendeley.com/documents/?uuid=c027ae4c-0cc9-4f4c-ad77-231a0dc65b13"]}],"mendeley":{"formattedCitation":"(SCBD, 2014)","plainTextFormattedCitation":"(SCBD, 2014)","previouslyFormattedCitation":"(SCBD, 2014)"},"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SCBD, 2014)</w:t>
      </w:r>
      <w:r w:rsidRPr="0008241C">
        <w:rPr>
          <w:sz w:val="22"/>
          <w:szCs w:val="22"/>
          <w:lang w:eastAsia="ja-JP"/>
        </w:rPr>
        <w:fldChar w:fldCharType="end"/>
      </w:r>
      <w:r w:rsidRPr="0008241C">
        <w:rPr>
          <w:sz w:val="22"/>
          <w:szCs w:val="22"/>
          <w:lang w:eastAsia="ja-JP"/>
        </w:rPr>
        <w:t xml:space="preserve"> conducted an interim review on the progress towards the Aichi Biodiversity Targets, which</w:t>
      </w:r>
      <w:r w:rsidRPr="0008241C">
        <w:rPr>
          <w:sz w:val="22"/>
          <w:szCs w:val="22"/>
        </w:rPr>
        <w:t xml:space="preserve"> indicated that most of the Aichi Biodiversity Targets are not likely to be met by 2020 under the current trajectories. The regional chapters of GBO-4, i.e.</w:t>
      </w:r>
      <w:r w:rsidRPr="0008241C">
        <w:rPr>
          <w:sz w:val="22"/>
          <w:szCs w:val="22"/>
          <w:lang w:eastAsia="ja-JP"/>
        </w:rPr>
        <w:t xml:space="preserve"> for Asia and the Pacific </w:t>
      </w:r>
      <w:r w:rsidRPr="0008241C">
        <w:rPr>
          <w:sz w:val="22"/>
          <w:szCs w:val="22"/>
          <w:lang w:eastAsia="ja-JP"/>
        </w:rPr>
        <w:fldChar w:fldCharType="begin" w:fldLock="1"/>
      </w:r>
      <w:r w:rsidRPr="0008241C">
        <w:rPr>
          <w:sz w:val="22"/>
          <w:szCs w:val="22"/>
          <w:lang w:eastAsia="ja-JP"/>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a)","plainTextFormattedCitation":"(UNEP-WCMC, 2016a)","previouslyFormattedCitation":"(UNEP-WCMC, 2016a)"},"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P-WCMC, 2016a)</w:t>
      </w:r>
      <w:r w:rsidRPr="0008241C">
        <w:rPr>
          <w:sz w:val="22"/>
          <w:szCs w:val="22"/>
          <w:lang w:eastAsia="ja-JP"/>
        </w:rPr>
        <w:fldChar w:fldCharType="end"/>
      </w:r>
      <w:r w:rsidRPr="0008241C">
        <w:rPr>
          <w:sz w:val="22"/>
          <w:szCs w:val="22"/>
          <w:lang w:eastAsia="ja-JP"/>
        </w:rPr>
        <w:t xml:space="preserve"> and for Western Asia </w:t>
      </w:r>
      <w:r w:rsidRPr="0008241C">
        <w:rPr>
          <w:sz w:val="22"/>
          <w:szCs w:val="22"/>
          <w:lang w:eastAsia="ja-JP"/>
        </w:rPr>
        <w:fldChar w:fldCharType="begin" w:fldLock="1"/>
      </w:r>
      <w:r w:rsidRPr="0008241C">
        <w:rPr>
          <w:sz w:val="22"/>
          <w:szCs w:val="22"/>
          <w:lang w:eastAsia="ja-JP"/>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a)","plainTextFormattedCitation":"(UNEP-WCMC, 2016a)","previouslyFormattedCitation":"(UNEP-WCMC, 2016a)"},"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P-WCMC, 2016a)</w:t>
      </w:r>
      <w:r w:rsidRPr="0008241C">
        <w:rPr>
          <w:sz w:val="22"/>
          <w:szCs w:val="22"/>
          <w:lang w:eastAsia="ja-JP"/>
        </w:rPr>
        <w:fldChar w:fldCharType="end"/>
      </w:r>
      <w:r w:rsidRPr="0008241C">
        <w:rPr>
          <w:sz w:val="22"/>
          <w:szCs w:val="22"/>
          <w:lang w:eastAsia="ja-JP"/>
        </w:rPr>
        <w:t>, identified regionally specific trends and challenges, including declining biodiversity and natural habitats especially in tropical forests, associating with increasing production and consumption, unsustainable harvest of forest and marine resources, as well as with deteriorating eutrophication, alien species invasion and other threats to vulnerable ecosystems. Table 6.5 presents more detailed assessment on the progress towards twenty Targets clustered under five strategic goals, for five subregions in the Asia-Pacific region, referring to the contents of the earlier chapters and sections of the current assessment, datasets on IPBES’s core indicators, as well as to the two GBO-4 regional chapters. Major challenges, ongoing policy responses and future opportunities for each strategic goal are presented below:</w:t>
      </w:r>
    </w:p>
    <w:p w14:paraId="5A5A5A12" w14:textId="30A69851" w:rsidR="00A01204" w:rsidRDefault="00A01204" w:rsidP="00A01204">
      <w:pPr>
        <w:rPr>
          <w:sz w:val="22"/>
          <w:szCs w:val="22"/>
          <w:lang w:eastAsia="ja-JP"/>
        </w:rPr>
      </w:pPr>
    </w:p>
    <w:p w14:paraId="022E265C" w14:textId="77777777" w:rsidR="0030000D" w:rsidRPr="0008241C" w:rsidRDefault="0030000D" w:rsidP="00A01204">
      <w:pPr>
        <w:rPr>
          <w:sz w:val="22"/>
          <w:szCs w:val="22"/>
          <w:lang w:eastAsia="ja-JP"/>
        </w:rPr>
      </w:pPr>
    </w:p>
    <w:p w14:paraId="573E5B99"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lang w:eastAsia="ja-JP"/>
        </w:rPr>
      </w:pPr>
      <w:r w:rsidRPr="0008241C">
        <w:rPr>
          <w:b/>
          <w:sz w:val="22"/>
          <w:szCs w:val="22"/>
          <w:lang w:eastAsia="ja-JP"/>
        </w:rPr>
        <w:lastRenderedPageBreak/>
        <w:t>Strategic goal A: Address the underlying causes of biodiversity loss by mainstreaming biodiversity across government and society</w:t>
      </w:r>
    </w:p>
    <w:p w14:paraId="0E4CEE7A" w14:textId="77777777" w:rsidR="00A01204" w:rsidRPr="0008241C" w:rsidRDefault="00A01204" w:rsidP="00A01204">
      <w:pPr>
        <w:rPr>
          <w:sz w:val="22"/>
          <w:szCs w:val="22"/>
          <w:lang w:eastAsia="ja-JP"/>
        </w:rPr>
      </w:pPr>
      <w:r w:rsidRPr="0008241C">
        <w:rPr>
          <w:sz w:val="22"/>
          <w:szCs w:val="22"/>
          <w:lang w:eastAsia="ja-JP"/>
        </w:rPr>
        <w:t>BES conservation objectives are increasingly integrated into overarching development framework of the countries through formulating and enacting national green growth policies, as well as into sectoral policies such as payments for ecosystem services (PES) in North East Asia and South East Asia, REDD-plus in South East Asia and South Asia, as well as biodiversity offsets in North East Asia, South Asia and Oceania. National initiatives to engage business sector are slowly emerging, such as IBBI in India and JBIB in Japan. Urban planning in the Asia-Pacific region increasingly takes into account NCP provided by urban ecosystems, in some cases with a view to attracting international recognition and business investments. Sustainable consumption and production has become widely promoted through voluntary sustainability standards or national policies, with some successful cases in PEFC and FSC certifications in North East Asia and Oceania, national forest certification in Oceania, North East Asia and South East Asia, as well as green public procurement in North East Asia, South East Asia and Oceania. However, several challenges remain such as continued agriculture subsidies harmful to biodiversity. Ecosystems cannot be kept within safe ecological limits with increasing consumption patterns. Future opportunities include:</w:t>
      </w:r>
    </w:p>
    <w:p w14:paraId="38657565" w14:textId="77777777" w:rsidR="00A01204" w:rsidRPr="0008241C" w:rsidRDefault="00A01204" w:rsidP="007F0414">
      <w:pPr>
        <w:numPr>
          <w:ilvl w:val="0"/>
          <w:numId w:val="38"/>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Realignment of incentives in various means, e.g. through integrating agroforestry in REDD-plus to achieve carbon and rural livelihood benefits;</w:t>
      </w:r>
    </w:p>
    <w:p w14:paraId="27556A93" w14:textId="77777777" w:rsidR="00A01204" w:rsidRPr="0008241C" w:rsidRDefault="00A01204" w:rsidP="007F0414">
      <w:pPr>
        <w:numPr>
          <w:ilvl w:val="0"/>
          <w:numId w:val="38"/>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Clarification of the benefits from ecosystems for justifying PES schemes;</w:t>
      </w:r>
    </w:p>
    <w:p w14:paraId="12E65CCD" w14:textId="77777777" w:rsidR="00A01204" w:rsidRPr="0008241C" w:rsidRDefault="00A01204" w:rsidP="007F0414">
      <w:pPr>
        <w:numPr>
          <w:ilvl w:val="0"/>
          <w:numId w:val="38"/>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Urban planning that integrate urban ecosystems in which nature and NCP are maintained and further enriched;</w:t>
      </w:r>
    </w:p>
    <w:p w14:paraId="2A82DE52" w14:textId="77777777" w:rsidR="00A01204" w:rsidRPr="0008241C" w:rsidRDefault="00A01204" w:rsidP="007F0414">
      <w:pPr>
        <w:numPr>
          <w:ilvl w:val="0"/>
          <w:numId w:val="38"/>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Integrated policies covering positive and negative incentives and engaging all relevant stakeholders; and</w:t>
      </w:r>
    </w:p>
    <w:p w14:paraId="7997ABF4" w14:textId="77777777" w:rsidR="00A01204" w:rsidRPr="0008241C" w:rsidRDefault="00A01204" w:rsidP="007F0414">
      <w:pPr>
        <w:numPr>
          <w:ilvl w:val="0"/>
          <w:numId w:val="38"/>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Partnership among companies and industry associations, civil society and governments to promote sustainable practices.</w:t>
      </w:r>
    </w:p>
    <w:p w14:paraId="4AACAA5F" w14:textId="77777777" w:rsidR="00A01204" w:rsidRPr="0008241C" w:rsidRDefault="00A01204" w:rsidP="00A01204">
      <w:pPr>
        <w:rPr>
          <w:sz w:val="22"/>
          <w:szCs w:val="22"/>
          <w:lang w:eastAsia="ja-JP"/>
        </w:rPr>
      </w:pPr>
    </w:p>
    <w:p w14:paraId="5D10ECBB"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lang w:eastAsia="ja-JP"/>
        </w:rPr>
      </w:pPr>
      <w:r w:rsidRPr="0008241C">
        <w:rPr>
          <w:b/>
          <w:sz w:val="22"/>
          <w:szCs w:val="22"/>
          <w:lang w:eastAsia="ja-JP"/>
        </w:rPr>
        <w:t>Strategic goal B: Reduce the direct pressures on biodiversity and promote sustainable use</w:t>
      </w:r>
    </w:p>
    <w:p w14:paraId="6D56A330" w14:textId="77777777" w:rsidR="00A01204" w:rsidRPr="0008241C" w:rsidRDefault="00A01204" w:rsidP="00A01204">
      <w:pPr>
        <w:rPr>
          <w:sz w:val="22"/>
          <w:szCs w:val="22"/>
          <w:lang w:eastAsia="ja-JP"/>
        </w:rPr>
      </w:pPr>
      <w:r w:rsidRPr="0008241C">
        <w:rPr>
          <w:sz w:val="22"/>
          <w:szCs w:val="22"/>
          <w:lang w:eastAsia="ja-JP"/>
        </w:rPr>
        <w:t>Policy instruments focused on land use and land cover changes (LULCC) have become common, including national forest restoration programmes in South East Asia, South Asia, and Western Asia. Policies in Western Asia place particular emphasis on the benefits of forest protected areas for socio-cultural resilience. Yet, driven by growing regional and global populations and economies, unsustainable practices in agriculture, aquaculture, and forestry continue to deteriorate nature and NCP. Sustainability-certified forestry and agriculture are picking up in the region but insufficient to reverse the trend. Uncontrolled fisheries continue, with 3.36 per cent of total fish catch in the Asia-Pacific region certified by MSC. Subregional conventions are in place in South East Asia, South Asia, Western Asia and Oceania for abating transboundary air pollution and the pollution of transboundary waterbodies, and thereby for safeguarding critical ecosystem services. Overall rate of the spread of invasive alien species shows no sign of slowing, despite the increasing number of countries, particularly in Oceania, that have taken preventive measures. Multiple land and marine based pressures, including eutrophication, continue to deteriorate vulnerable ecosystems including coral reefs. Future opportunities include:</w:t>
      </w:r>
    </w:p>
    <w:p w14:paraId="2FBF5FCD" w14:textId="77777777" w:rsidR="00A01204" w:rsidRPr="0008241C" w:rsidRDefault="00A01204" w:rsidP="007F0414">
      <w:pPr>
        <w:numPr>
          <w:ilvl w:val="0"/>
          <w:numId w:val="39"/>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Strengthening governance and reinforcing economic incentives for putting LULCC policies down to the ground;</w:t>
      </w:r>
    </w:p>
    <w:p w14:paraId="5BCAFC95" w14:textId="77777777" w:rsidR="00A01204" w:rsidRPr="0008241C" w:rsidRDefault="00A01204" w:rsidP="007F0414">
      <w:pPr>
        <w:numPr>
          <w:ilvl w:val="0"/>
          <w:numId w:val="39"/>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Better recognition of the critical importance of sustainable agriculture for maintaining and building natural capital beyond productivity, including social and environmental aspects;</w:t>
      </w:r>
    </w:p>
    <w:p w14:paraId="1548DA6A" w14:textId="77777777" w:rsidR="00A01204" w:rsidRPr="0008241C" w:rsidRDefault="00A01204" w:rsidP="007F0414">
      <w:pPr>
        <w:numPr>
          <w:ilvl w:val="0"/>
          <w:numId w:val="39"/>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Financial conservation incentives, such as those exemplified by, among others, PES in India and payment transfer in China;</w:t>
      </w:r>
    </w:p>
    <w:p w14:paraId="26EFD8C5" w14:textId="77777777" w:rsidR="00A01204" w:rsidRPr="0008241C" w:rsidRDefault="00A01204" w:rsidP="007F0414">
      <w:pPr>
        <w:numPr>
          <w:ilvl w:val="0"/>
          <w:numId w:val="39"/>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Strengthening border control or quarantine measures to prevent the introduction of invasive alien species; and</w:t>
      </w:r>
    </w:p>
    <w:p w14:paraId="5A5BC340" w14:textId="77777777" w:rsidR="00A01204" w:rsidRPr="0008241C" w:rsidRDefault="00A01204" w:rsidP="007F0414">
      <w:pPr>
        <w:numPr>
          <w:ilvl w:val="0"/>
          <w:numId w:val="39"/>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Integrated management of fisheries, coastal zones, and inland watersheds.</w:t>
      </w:r>
    </w:p>
    <w:p w14:paraId="0D5E453F" w14:textId="77777777" w:rsidR="00A01204" w:rsidRPr="0008241C" w:rsidRDefault="00A01204" w:rsidP="00A01204">
      <w:pPr>
        <w:rPr>
          <w:sz w:val="22"/>
          <w:szCs w:val="22"/>
          <w:lang w:eastAsia="ja-JP"/>
        </w:rPr>
      </w:pPr>
    </w:p>
    <w:p w14:paraId="749330F0"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Strategic goal C: Improve the status of biodiversity by safeguarding ecosystems, species and genetic diversity</w:t>
      </w:r>
    </w:p>
    <w:p w14:paraId="4DC96A16" w14:textId="77777777" w:rsidR="00A01204" w:rsidRPr="0008241C" w:rsidRDefault="00A01204" w:rsidP="00A01204">
      <w:pPr>
        <w:rPr>
          <w:sz w:val="22"/>
          <w:szCs w:val="22"/>
          <w:lang w:eastAsia="ja-JP"/>
        </w:rPr>
      </w:pPr>
      <w:r w:rsidRPr="0008241C">
        <w:rPr>
          <w:sz w:val="22"/>
          <w:szCs w:val="22"/>
          <w:lang w:eastAsia="ja-JP"/>
        </w:rPr>
        <w:t xml:space="preserve">Protected area coverage has increased particularly in North East Asia in pace to achieve Target 11, while the effectiveness of protected areas for BES conservation depends on country and local </w:t>
      </w:r>
      <w:r w:rsidRPr="0008241C">
        <w:rPr>
          <w:sz w:val="22"/>
          <w:szCs w:val="22"/>
          <w:lang w:eastAsia="ja-JP"/>
        </w:rPr>
        <w:lastRenderedPageBreak/>
        <w:t>circumstances. Co-management and collaborative governance are recognised effective for protected area management. Policies for co-management and collaborative governance are found in North East Asia, South Asia and Oceania, with some successful cases. UNESCO BIRUP (Biosphere Integrated Rural Urbanisation Programme) in North East Asia emerged as a useful mechanism for land management around protected areas. The Indigenous People's and Community Conserved Territories and Areas (ICCAs) and the recognition of Sacred Natural Sites (SNSs) are upscaling throughout the Asia-Pacific region. Transboundary collaboration among the countries that share important species and areas is accelerating. However, the evidence on the effectiveness of protected areas and other area-based measures, such as those referred to here, to halt rapid biodiversity loss deriving from strong socio-economic drivers in the region are yet piecemeal. The Management Effectiveness Evaluation (MEE) tool, provided by IUCN-WCPA, can help assess protected area management effectiveness, as demonstrated in tiger reserves in India. Genetic diversity of domesticated livestock continues to be eroded, and the wild relatives of domesticated crop species are kept under threat. Future opportunities include:</w:t>
      </w:r>
    </w:p>
    <w:p w14:paraId="42F7B46B" w14:textId="77777777" w:rsidR="00A01204" w:rsidRPr="0008241C" w:rsidRDefault="00A01204" w:rsidP="007F0414">
      <w:pPr>
        <w:numPr>
          <w:ilvl w:val="0"/>
          <w:numId w:val="42"/>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Further strengthening of protected area management and other effective area-based conservation measures</w:t>
      </w:r>
      <w:r w:rsidRPr="0008241C">
        <w:rPr>
          <w:szCs w:val="18"/>
          <w:vertAlign w:val="superscript"/>
          <w:lang w:eastAsia="ja-JP"/>
        </w:rPr>
        <w:footnoteReference w:id="75"/>
      </w:r>
      <w:r w:rsidRPr="0008241C">
        <w:rPr>
          <w:sz w:val="22"/>
          <w:szCs w:val="22"/>
          <w:lang w:eastAsia="ja-JP"/>
        </w:rPr>
        <w:t xml:space="preserve"> through, among others, upscaling and sharing good practices in co-management and collaborative governance across scales and sectors;</w:t>
      </w:r>
    </w:p>
    <w:p w14:paraId="33D15253" w14:textId="77777777" w:rsidR="00A01204" w:rsidRPr="0008241C" w:rsidRDefault="00A01204" w:rsidP="007F0414">
      <w:pPr>
        <w:numPr>
          <w:ilvl w:val="0"/>
          <w:numId w:val="42"/>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Adaptive management of protected areas supported by periodical measurement using, for example, MEE;</w:t>
      </w:r>
    </w:p>
    <w:p w14:paraId="005011BF" w14:textId="77777777" w:rsidR="00A01204" w:rsidRPr="0008241C" w:rsidRDefault="00A01204" w:rsidP="007F0414">
      <w:pPr>
        <w:numPr>
          <w:ilvl w:val="0"/>
          <w:numId w:val="42"/>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Incentivise for local stakeholders by fully taking into account the importance of BES in their specific socio-cultural context; and</w:t>
      </w:r>
    </w:p>
    <w:p w14:paraId="1AC58CD4" w14:textId="77777777" w:rsidR="00A01204" w:rsidRPr="0008241C" w:rsidRDefault="00A01204" w:rsidP="007F0414">
      <w:pPr>
        <w:numPr>
          <w:ilvl w:val="0"/>
          <w:numId w:val="42"/>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Policies, including incentives, to promote the conservation of local varieties of crops and livestock breeds in production systems.</w:t>
      </w:r>
    </w:p>
    <w:p w14:paraId="27B85C96" w14:textId="77777777" w:rsidR="00A01204" w:rsidRPr="0008241C" w:rsidRDefault="00A01204" w:rsidP="00A01204">
      <w:pPr>
        <w:rPr>
          <w:sz w:val="22"/>
          <w:szCs w:val="22"/>
          <w:lang w:eastAsia="ja-JP"/>
        </w:rPr>
      </w:pPr>
    </w:p>
    <w:p w14:paraId="66C4B7D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rPr>
      </w:pPr>
      <w:r w:rsidRPr="0008241C">
        <w:rPr>
          <w:b/>
          <w:sz w:val="22"/>
          <w:szCs w:val="22"/>
        </w:rPr>
        <w:t>Strategic goal D: Enhance the benefits to all from biodiversity and ecosystem services</w:t>
      </w:r>
    </w:p>
    <w:p w14:paraId="23CE7D2B" w14:textId="77777777" w:rsidR="00A01204" w:rsidRPr="0008241C" w:rsidRDefault="00A01204" w:rsidP="00A01204">
      <w:pPr>
        <w:rPr>
          <w:sz w:val="22"/>
          <w:szCs w:val="22"/>
          <w:lang w:eastAsia="ja-JP"/>
        </w:rPr>
      </w:pPr>
      <w:r w:rsidRPr="0008241C">
        <w:rPr>
          <w:sz w:val="22"/>
          <w:szCs w:val="22"/>
          <w:lang w:eastAsia="ja-JP"/>
        </w:rPr>
        <w:t>Efforts have been made to enhance the recognition and to safeguard nature and NCP. Satoyama Initiative is one of such efforts that have captured reciprocal benefits between people and nature rooting in the experiences in various landscapes and seascapes in the region and beyond. Agroecosystems provide several essential services but are not appropriately protected under legal and regulatory framework. The wise use approach of Ramsar Convention is widely taken by countries for wetland protection in the Asia-Pacific region, which highlights the compatibility of human use the conservation of wetlands. In the face of exacerbating natural disaster risks especially in South Asia and South East Asia, the role of sustainable forest management and agroforestry to mitigate flood risks is now well understood. Successful grazing land management cases are found, including the one in Australia through PES scheme. Engagement of landowners is imperative for ecosystem restoration in the Pacific, where community land ownership is predominant. Since its enactment in 2014, several the Asia-Pacific region countries developed national policies and mechanisms for the implementation of the Nagoya Protocol, while challenges remain for other countries in complying with the ABS provisions of CBD. Future opportunities include:</w:t>
      </w:r>
    </w:p>
    <w:p w14:paraId="43A492F8" w14:textId="77777777" w:rsidR="00A01204" w:rsidRPr="0008241C" w:rsidRDefault="00A01204" w:rsidP="007F0414">
      <w:pPr>
        <w:numPr>
          <w:ilvl w:val="0"/>
          <w:numId w:val="40"/>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Incentives for nature-symbiotic agriculture and silviculture, including agroforestry, that generate multiple NCP including flood regulation;</w:t>
      </w:r>
    </w:p>
    <w:p w14:paraId="1BA6FE5A" w14:textId="77777777" w:rsidR="00A01204" w:rsidRPr="0008241C" w:rsidRDefault="00A01204" w:rsidP="007F0414">
      <w:pPr>
        <w:numPr>
          <w:ilvl w:val="0"/>
          <w:numId w:val="40"/>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Promote co-management and shared governance in which tenure and management rights of, and fair and equitable benefit sharing for indigenous people and local communities are ensured;</w:t>
      </w:r>
    </w:p>
    <w:p w14:paraId="70787665" w14:textId="77777777" w:rsidR="00A01204" w:rsidRPr="0008241C" w:rsidRDefault="00A01204" w:rsidP="007F0414">
      <w:pPr>
        <w:numPr>
          <w:ilvl w:val="0"/>
          <w:numId w:val="40"/>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Economically viable restoration activities coupled with employment and income generation;</w:t>
      </w:r>
    </w:p>
    <w:p w14:paraId="5862E744" w14:textId="77777777" w:rsidR="00A01204" w:rsidRPr="0008241C" w:rsidRDefault="00A01204" w:rsidP="007F0414">
      <w:pPr>
        <w:numPr>
          <w:ilvl w:val="0"/>
          <w:numId w:val="40"/>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Stronger leadership and governance to ensure fair and equitable benefit sharing, with regard to the implementation of REDD-plus safeguards and ABS provisions; and</w:t>
      </w:r>
    </w:p>
    <w:p w14:paraId="654F0F2A" w14:textId="77777777" w:rsidR="00A01204" w:rsidRPr="0008241C" w:rsidRDefault="00A01204" w:rsidP="007F0414">
      <w:pPr>
        <w:numPr>
          <w:ilvl w:val="0"/>
          <w:numId w:val="40"/>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Clear incentives for private sector to enter into legal contracts to regulate ABS</w:t>
      </w:r>
    </w:p>
    <w:p w14:paraId="2505BAF1" w14:textId="77777777" w:rsidR="00A01204" w:rsidRPr="0008241C" w:rsidRDefault="00A01204" w:rsidP="00A01204">
      <w:pPr>
        <w:rPr>
          <w:sz w:val="22"/>
          <w:szCs w:val="22"/>
        </w:rPr>
      </w:pPr>
    </w:p>
    <w:p w14:paraId="67E16C9D" w14:textId="77777777" w:rsidR="00A01204" w:rsidRPr="0008241C" w:rsidRDefault="00A01204" w:rsidP="00A01204">
      <w:pPr>
        <w:tabs>
          <w:tab w:val="clear" w:pos="1247"/>
          <w:tab w:val="clear" w:pos="1814"/>
          <w:tab w:val="clear" w:pos="2381"/>
          <w:tab w:val="clear" w:pos="2948"/>
          <w:tab w:val="clear" w:pos="3515"/>
          <w:tab w:val="left" w:pos="851"/>
        </w:tabs>
        <w:autoSpaceDE w:val="0"/>
        <w:autoSpaceDN w:val="0"/>
        <w:adjustRightInd w:val="0"/>
        <w:outlineLvl w:val="4"/>
        <w:rPr>
          <w:b/>
          <w:sz w:val="22"/>
          <w:szCs w:val="22"/>
          <w:lang w:eastAsia="ja-JP"/>
        </w:rPr>
      </w:pPr>
      <w:r w:rsidRPr="0008241C">
        <w:rPr>
          <w:b/>
          <w:sz w:val="22"/>
          <w:szCs w:val="22"/>
          <w:lang w:eastAsia="ja-JP"/>
        </w:rPr>
        <w:t>Strategic goal E: Enhance implementation through participatory planning, knowledge management and capacity building</w:t>
      </w:r>
    </w:p>
    <w:p w14:paraId="4E10C4A9" w14:textId="77777777" w:rsidR="00A01204" w:rsidRPr="0008241C" w:rsidRDefault="00A01204" w:rsidP="00A01204">
      <w:pPr>
        <w:rPr>
          <w:sz w:val="22"/>
          <w:szCs w:val="22"/>
          <w:lang w:eastAsia="ja-JP"/>
        </w:rPr>
      </w:pPr>
      <w:r w:rsidRPr="0008241C">
        <w:rPr>
          <w:sz w:val="22"/>
          <w:szCs w:val="22"/>
          <w:lang w:eastAsia="ja-JP"/>
        </w:rPr>
        <w:lastRenderedPageBreak/>
        <w:t>Increasing number of countries in the Asia-Pacific region have formulated or updated NBSAPs in pace to achieve Target 17, while its effective implementation remains a major challenge. Traditional knowledge is declining. IPLC's aspiration for control over their traditional territories is incorporated in UN Declaration on the Rights of Indigenous People. This, and accumulated body of knowledge on IPLCs as nature custodians, have assisted in upscaling Community Conserved Territories and Areas (ICCAs) and increasing the recognition of sacred natural sites (SNSs) as “other effective area-based conservation measures” throughout the Asia-Pacific region (see section 6.4.1.4). Examples include environmental law component of ADB Coral Triangle Pacific Project; and Indigenous Protected Area (IPA) programme in Australia. REDD-plus Safeguards require respecting IPLC's knowledge and rights. Relevant national legislations are in place in South East Asia. Regional and national initiatives for BES knowledge sharing are growing, such as Asia-Pacific Biodiversity Observation Network (AP-BON), J-BON (Japan) and K-BON (Korea). Now global total investments for the achievement of the Aichi Targets fall short by fivefold, 80 per cent of which come from national budget allocations, ODA and debt-for-nature swap. National investments in BES conservation have become prevalent, including those in afforestation for combatting desertification in Western Asia. Future opportunities include:</w:t>
      </w:r>
    </w:p>
    <w:p w14:paraId="74556A5F" w14:textId="77777777" w:rsidR="00A01204" w:rsidRPr="0008241C" w:rsidRDefault="00A01204" w:rsidP="007F0414">
      <w:pPr>
        <w:numPr>
          <w:ilvl w:val="0"/>
          <w:numId w:val="41"/>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Supporting countries to update and implement NBSAPs in various ways, e.g. reflecting NBSAP in the national and sub-national policies of relevant sectors, as well as facilitating the formulation of Local Biodiversity Strategies and Action Plans (LBSAPs);</w:t>
      </w:r>
    </w:p>
    <w:p w14:paraId="0BDEBCB2" w14:textId="77777777" w:rsidR="00A01204" w:rsidRPr="0008241C" w:rsidRDefault="00A01204" w:rsidP="007F0414">
      <w:pPr>
        <w:numPr>
          <w:ilvl w:val="0"/>
          <w:numId w:val="41"/>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Initiatives to support traditional and local knowledge and to promote customary sustainable use;</w:t>
      </w:r>
    </w:p>
    <w:p w14:paraId="7AF9A7A4" w14:textId="77777777" w:rsidR="00A01204" w:rsidRPr="0008241C" w:rsidRDefault="00A01204" w:rsidP="007F0414">
      <w:pPr>
        <w:numPr>
          <w:ilvl w:val="0"/>
          <w:numId w:val="41"/>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Improving access to and capacity for mobilising data and information to strengthen science underpinning of policymaking and implementation; and</w:t>
      </w:r>
    </w:p>
    <w:p w14:paraId="56A13A82" w14:textId="77777777" w:rsidR="00A01204" w:rsidRPr="0008241C" w:rsidRDefault="00A01204" w:rsidP="007F0414">
      <w:pPr>
        <w:numPr>
          <w:ilvl w:val="0"/>
          <w:numId w:val="41"/>
        </w:numPr>
        <w:tabs>
          <w:tab w:val="clear" w:pos="1247"/>
          <w:tab w:val="clear" w:pos="1814"/>
          <w:tab w:val="clear" w:pos="2381"/>
          <w:tab w:val="clear" w:pos="2948"/>
          <w:tab w:val="clear" w:pos="3515"/>
        </w:tabs>
        <w:suppressAutoHyphens/>
        <w:autoSpaceDN w:val="0"/>
        <w:contextualSpacing/>
        <w:textAlignment w:val="baseline"/>
        <w:rPr>
          <w:sz w:val="22"/>
          <w:szCs w:val="22"/>
          <w:lang w:eastAsia="ja-JP"/>
        </w:rPr>
      </w:pPr>
      <w:r w:rsidRPr="0008241C">
        <w:rPr>
          <w:sz w:val="22"/>
          <w:szCs w:val="22"/>
          <w:lang w:eastAsia="ja-JP"/>
        </w:rPr>
        <w:t>Five new areas can be sought for additional fundraising including, but not limited to, PES, biodiversity offset, green products, public-private partnership, and charities, as well as international finance.</w:t>
      </w:r>
    </w:p>
    <w:p w14:paraId="024E77DB" w14:textId="77777777" w:rsidR="00A01204" w:rsidRPr="0008241C" w:rsidRDefault="00A01204" w:rsidP="00A01204">
      <w:pPr>
        <w:widowControl w:val="0"/>
        <w:tabs>
          <w:tab w:val="clear" w:pos="1247"/>
          <w:tab w:val="clear" w:pos="1814"/>
          <w:tab w:val="clear" w:pos="2381"/>
          <w:tab w:val="clear" w:pos="2948"/>
          <w:tab w:val="clear" w:pos="3515"/>
        </w:tabs>
        <w:spacing w:after="120"/>
        <w:rPr>
          <w:b/>
          <w:kern w:val="2"/>
          <w:sz w:val="22"/>
          <w:szCs w:val="22"/>
          <w:lang w:eastAsia="ja-JP"/>
        </w:rPr>
      </w:pPr>
      <w:bookmarkStart w:id="1978" w:name="_Ref470172322"/>
      <w:r w:rsidRPr="0008241C">
        <w:rPr>
          <w:b/>
          <w:kern w:val="2"/>
          <w:sz w:val="22"/>
          <w:szCs w:val="22"/>
          <w:lang w:eastAsia="ja-JP"/>
        </w:rPr>
        <w:br w:type="page"/>
      </w:r>
    </w:p>
    <w:p w14:paraId="1758ABE2" w14:textId="77777777" w:rsidR="00A01204" w:rsidRPr="0008241C" w:rsidRDefault="00A01204" w:rsidP="00A01204">
      <w:pPr>
        <w:keepNext/>
        <w:widowControl w:val="0"/>
        <w:tabs>
          <w:tab w:val="clear" w:pos="1247"/>
          <w:tab w:val="clear" w:pos="1814"/>
          <w:tab w:val="clear" w:pos="2381"/>
          <w:tab w:val="clear" w:pos="2948"/>
          <w:tab w:val="clear" w:pos="3515"/>
        </w:tabs>
        <w:rPr>
          <w:b/>
          <w:kern w:val="2"/>
          <w:sz w:val="22"/>
          <w:szCs w:val="22"/>
          <w:lang w:eastAsia="ja-JP"/>
        </w:rPr>
      </w:pPr>
      <w:bookmarkStart w:id="1979" w:name="_Toc504087611"/>
      <w:bookmarkEnd w:id="1978"/>
      <w:r w:rsidRPr="0008241C">
        <w:rPr>
          <w:b/>
          <w:kern w:val="2"/>
          <w:sz w:val="22"/>
          <w:szCs w:val="22"/>
          <w:lang w:eastAsia="ja-JP"/>
        </w:rPr>
        <w:lastRenderedPageBreak/>
        <w:t>Table 6.5 Progress and policy options towards achieving the Aichi Biodiversity Targets in the Asia-Pacific subregions</w:t>
      </w:r>
      <w:bookmarkEnd w:id="1979"/>
    </w:p>
    <w:tbl>
      <w:tblPr>
        <w:tblStyle w:val="TableGrid1"/>
        <w:tblW w:w="9072" w:type="dxa"/>
        <w:tblInd w:w="-5" w:type="dxa"/>
        <w:tblLayout w:type="fixed"/>
        <w:tblLook w:val="04A0" w:firstRow="1" w:lastRow="0" w:firstColumn="1" w:lastColumn="0" w:noHBand="0" w:noVBand="1"/>
      </w:tblPr>
      <w:tblGrid>
        <w:gridCol w:w="1417"/>
        <w:gridCol w:w="1134"/>
        <w:gridCol w:w="850"/>
        <w:gridCol w:w="851"/>
        <w:gridCol w:w="851"/>
        <w:gridCol w:w="851"/>
        <w:gridCol w:w="851"/>
        <w:gridCol w:w="2267"/>
      </w:tblGrid>
      <w:tr w:rsidR="00A01204" w:rsidRPr="0008241C" w14:paraId="609D3587" w14:textId="77777777" w:rsidTr="00A01204">
        <w:tc>
          <w:tcPr>
            <w:tcW w:w="2551" w:type="dxa"/>
            <w:gridSpan w:val="2"/>
            <w:shd w:val="clear" w:color="auto" w:fill="A5A5A5"/>
            <w:tcMar>
              <w:left w:w="28" w:type="dxa"/>
              <w:right w:w="28" w:type="dxa"/>
            </w:tcMar>
          </w:tcPr>
          <w:p w14:paraId="3FC6ADBC" w14:textId="77777777" w:rsidR="00A01204" w:rsidRPr="0008241C" w:rsidRDefault="00A01204" w:rsidP="00A01204">
            <w:pPr>
              <w:jc w:val="center"/>
              <w:rPr>
                <w:rFonts w:ascii="Times New Roman" w:hAnsi="Times New Roman"/>
                <w:b/>
                <w:sz w:val="21"/>
                <w:szCs w:val="21"/>
                <w:lang w:eastAsia="ja-JP"/>
              </w:rPr>
            </w:pPr>
            <w:r w:rsidRPr="0008241C">
              <w:rPr>
                <w:rFonts w:ascii="Times New Roman" w:hAnsi="Times New Roman"/>
                <w:b/>
                <w:sz w:val="21"/>
                <w:szCs w:val="21"/>
                <w:lang w:eastAsia="ja-JP"/>
              </w:rPr>
              <w:t>Aichi Biodiversity Targets</w:t>
            </w:r>
          </w:p>
        </w:tc>
        <w:tc>
          <w:tcPr>
            <w:tcW w:w="6521" w:type="dxa"/>
            <w:gridSpan w:val="6"/>
            <w:shd w:val="clear" w:color="auto" w:fill="A5A5A5"/>
            <w:tcMar>
              <w:left w:w="28" w:type="dxa"/>
              <w:right w:w="28" w:type="dxa"/>
            </w:tcMar>
          </w:tcPr>
          <w:p w14:paraId="4403CB5B" w14:textId="77777777" w:rsidR="00A01204" w:rsidRPr="0008241C" w:rsidRDefault="00A01204" w:rsidP="00A01204">
            <w:pPr>
              <w:jc w:val="center"/>
              <w:rPr>
                <w:rFonts w:ascii="Times New Roman" w:hAnsi="Times New Roman"/>
                <w:b/>
                <w:sz w:val="21"/>
                <w:szCs w:val="21"/>
                <w:lang w:eastAsia="ja-JP"/>
              </w:rPr>
            </w:pPr>
            <w:r w:rsidRPr="0008241C">
              <w:rPr>
                <w:rFonts w:ascii="Times New Roman" w:hAnsi="Times New Roman"/>
                <w:b/>
                <w:sz w:val="21"/>
                <w:szCs w:val="21"/>
                <w:lang w:eastAsia="ja-JP"/>
              </w:rPr>
              <w:t>Progress</w:t>
            </w:r>
          </w:p>
        </w:tc>
      </w:tr>
      <w:tr w:rsidR="00A01204" w:rsidRPr="0008241C" w14:paraId="03DC3F93" w14:textId="77777777" w:rsidTr="00A01204">
        <w:tc>
          <w:tcPr>
            <w:tcW w:w="1417" w:type="dxa"/>
            <w:shd w:val="clear" w:color="auto" w:fill="A5A5A5"/>
            <w:tcMar>
              <w:left w:w="28" w:type="dxa"/>
              <w:right w:w="28" w:type="dxa"/>
            </w:tcMar>
          </w:tcPr>
          <w:p w14:paraId="0A1B6339" w14:textId="77777777" w:rsidR="00A01204" w:rsidRPr="0008241C" w:rsidRDefault="00A01204" w:rsidP="00A01204">
            <w:pPr>
              <w:rPr>
                <w:rFonts w:ascii="Times New Roman" w:hAnsi="Times New Roman"/>
                <w:b/>
                <w:sz w:val="21"/>
                <w:szCs w:val="21"/>
                <w:lang w:eastAsia="ja-JP"/>
              </w:rPr>
            </w:pPr>
            <w:r w:rsidRPr="0008241C">
              <w:rPr>
                <w:rFonts w:ascii="Times New Roman" w:hAnsi="Times New Roman"/>
                <w:b/>
                <w:sz w:val="21"/>
                <w:szCs w:val="21"/>
                <w:lang w:eastAsia="ja-JP"/>
              </w:rPr>
              <w:t>Strategic Goal</w:t>
            </w:r>
          </w:p>
        </w:tc>
        <w:tc>
          <w:tcPr>
            <w:tcW w:w="1134" w:type="dxa"/>
            <w:shd w:val="clear" w:color="auto" w:fill="A5A5A5"/>
            <w:tcMar>
              <w:left w:w="28" w:type="dxa"/>
              <w:right w:w="28" w:type="dxa"/>
            </w:tcMar>
          </w:tcPr>
          <w:p w14:paraId="57BA39C1" w14:textId="77777777" w:rsidR="00A01204" w:rsidRPr="0008241C" w:rsidRDefault="00A01204" w:rsidP="00A01204">
            <w:pPr>
              <w:rPr>
                <w:rFonts w:ascii="Times New Roman" w:hAnsi="Times New Roman"/>
                <w:b/>
                <w:sz w:val="21"/>
                <w:szCs w:val="21"/>
                <w:lang w:eastAsia="ja-JP"/>
              </w:rPr>
            </w:pPr>
            <w:r w:rsidRPr="0008241C">
              <w:rPr>
                <w:rFonts w:ascii="Times New Roman" w:hAnsi="Times New Roman"/>
                <w:b/>
                <w:sz w:val="21"/>
                <w:szCs w:val="21"/>
                <w:lang w:eastAsia="ja-JP"/>
              </w:rPr>
              <w:t>Target</w:t>
            </w:r>
          </w:p>
        </w:tc>
        <w:tc>
          <w:tcPr>
            <w:tcW w:w="850" w:type="dxa"/>
            <w:shd w:val="clear" w:color="auto" w:fill="A5A5A5"/>
            <w:tcMar>
              <w:left w:w="28" w:type="dxa"/>
              <w:right w:w="28" w:type="dxa"/>
            </w:tcMar>
          </w:tcPr>
          <w:p w14:paraId="1E4675DC" w14:textId="77777777" w:rsidR="00A01204" w:rsidRPr="0008241C" w:rsidRDefault="00A01204" w:rsidP="00A01204">
            <w:pPr>
              <w:jc w:val="center"/>
              <w:rPr>
                <w:rFonts w:ascii="Times New Roman" w:hAnsi="Times New Roman"/>
                <w:b/>
                <w:sz w:val="18"/>
                <w:szCs w:val="21"/>
                <w:lang w:eastAsia="ja-JP"/>
              </w:rPr>
            </w:pPr>
            <w:r w:rsidRPr="0008241C">
              <w:rPr>
                <w:rFonts w:ascii="Times New Roman" w:hAnsi="Times New Roman"/>
                <w:b/>
                <w:sz w:val="18"/>
                <w:szCs w:val="21"/>
                <w:lang w:eastAsia="ja-JP"/>
              </w:rPr>
              <w:t>Western Asia</w:t>
            </w:r>
          </w:p>
        </w:tc>
        <w:tc>
          <w:tcPr>
            <w:tcW w:w="851" w:type="dxa"/>
            <w:shd w:val="clear" w:color="auto" w:fill="A5A5A5"/>
            <w:tcMar>
              <w:left w:w="28" w:type="dxa"/>
              <w:right w:w="28" w:type="dxa"/>
            </w:tcMar>
          </w:tcPr>
          <w:p w14:paraId="10243D1C" w14:textId="77777777" w:rsidR="00A01204" w:rsidRPr="0008241C" w:rsidRDefault="00A01204" w:rsidP="00A01204">
            <w:pPr>
              <w:jc w:val="center"/>
              <w:rPr>
                <w:rFonts w:ascii="Times New Roman" w:hAnsi="Times New Roman"/>
                <w:b/>
                <w:sz w:val="18"/>
                <w:szCs w:val="21"/>
                <w:lang w:eastAsia="ja-JP"/>
              </w:rPr>
            </w:pPr>
            <w:r w:rsidRPr="0008241C">
              <w:rPr>
                <w:rFonts w:ascii="Times New Roman" w:hAnsi="Times New Roman"/>
                <w:b/>
                <w:sz w:val="18"/>
                <w:szCs w:val="21"/>
                <w:lang w:eastAsia="ja-JP"/>
              </w:rPr>
              <w:t>South Asia</w:t>
            </w:r>
          </w:p>
        </w:tc>
        <w:tc>
          <w:tcPr>
            <w:tcW w:w="851" w:type="dxa"/>
            <w:shd w:val="clear" w:color="auto" w:fill="A5A5A5"/>
            <w:tcMar>
              <w:left w:w="28" w:type="dxa"/>
              <w:right w:w="28" w:type="dxa"/>
            </w:tcMar>
          </w:tcPr>
          <w:p w14:paraId="594919E3" w14:textId="77777777" w:rsidR="00A01204" w:rsidRPr="0008241C" w:rsidRDefault="00A01204" w:rsidP="00A01204">
            <w:pPr>
              <w:jc w:val="center"/>
              <w:rPr>
                <w:rFonts w:ascii="Times New Roman" w:hAnsi="Times New Roman"/>
                <w:b/>
                <w:sz w:val="18"/>
                <w:szCs w:val="21"/>
                <w:lang w:eastAsia="ja-JP"/>
              </w:rPr>
            </w:pPr>
            <w:r w:rsidRPr="0008241C">
              <w:rPr>
                <w:rFonts w:ascii="Times New Roman" w:hAnsi="Times New Roman"/>
                <w:b/>
                <w:sz w:val="18"/>
                <w:szCs w:val="21"/>
                <w:lang w:eastAsia="ja-JP"/>
              </w:rPr>
              <w:t>North East Asia</w:t>
            </w:r>
          </w:p>
        </w:tc>
        <w:tc>
          <w:tcPr>
            <w:tcW w:w="851" w:type="dxa"/>
            <w:shd w:val="clear" w:color="auto" w:fill="A5A5A5"/>
            <w:tcMar>
              <w:left w:w="28" w:type="dxa"/>
              <w:right w:w="28" w:type="dxa"/>
            </w:tcMar>
          </w:tcPr>
          <w:p w14:paraId="6472F493" w14:textId="77777777" w:rsidR="00A01204" w:rsidRPr="0008241C" w:rsidRDefault="00A01204" w:rsidP="00A01204">
            <w:pPr>
              <w:jc w:val="center"/>
              <w:rPr>
                <w:rFonts w:ascii="Times New Roman" w:hAnsi="Times New Roman"/>
                <w:b/>
                <w:sz w:val="18"/>
                <w:szCs w:val="21"/>
                <w:lang w:eastAsia="ja-JP"/>
              </w:rPr>
            </w:pPr>
            <w:r w:rsidRPr="0008241C">
              <w:rPr>
                <w:rFonts w:ascii="Times New Roman" w:hAnsi="Times New Roman"/>
                <w:b/>
                <w:sz w:val="18"/>
                <w:szCs w:val="21"/>
                <w:lang w:eastAsia="ja-JP"/>
              </w:rPr>
              <w:t>South East Asia</w:t>
            </w:r>
          </w:p>
        </w:tc>
        <w:tc>
          <w:tcPr>
            <w:tcW w:w="851" w:type="dxa"/>
            <w:shd w:val="clear" w:color="auto" w:fill="A5A5A5"/>
            <w:tcMar>
              <w:left w:w="28" w:type="dxa"/>
              <w:right w:w="28" w:type="dxa"/>
            </w:tcMar>
          </w:tcPr>
          <w:p w14:paraId="291DA6D0" w14:textId="77777777" w:rsidR="00A01204" w:rsidRPr="0008241C" w:rsidRDefault="00A01204" w:rsidP="00A01204">
            <w:pPr>
              <w:jc w:val="center"/>
              <w:rPr>
                <w:rFonts w:ascii="Times New Roman" w:hAnsi="Times New Roman"/>
                <w:b/>
                <w:sz w:val="18"/>
                <w:szCs w:val="21"/>
                <w:lang w:eastAsia="ja-JP"/>
              </w:rPr>
            </w:pPr>
            <w:r w:rsidRPr="0008241C">
              <w:rPr>
                <w:rFonts w:ascii="Times New Roman" w:hAnsi="Times New Roman"/>
                <w:b/>
                <w:sz w:val="18"/>
                <w:szCs w:val="21"/>
                <w:lang w:eastAsia="ja-JP"/>
              </w:rPr>
              <w:t>Oceania</w:t>
            </w:r>
          </w:p>
        </w:tc>
        <w:tc>
          <w:tcPr>
            <w:tcW w:w="2267" w:type="dxa"/>
            <w:shd w:val="clear" w:color="auto" w:fill="A5A5A5"/>
            <w:tcMar>
              <w:left w:w="28" w:type="dxa"/>
              <w:right w:w="28" w:type="dxa"/>
            </w:tcMar>
          </w:tcPr>
          <w:p w14:paraId="71953341" w14:textId="77777777" w:rsidR="00A01204" w:rsidRPr="0008241C" w:rsidRDefault="00A01204" w:rsidP="00A01204">
            <w:pPr>
              <w:rPr>
                <w:rFonts w:ascii="Times New Roman" w:hAnsi="Times New Roman"/>
                <w:b/>
                <w:sz w:val="21"/>
                <w:szCs w:val="21"/>
                <w:lang w:eastAsia="ja-JP"/>
              </w:rPr>
            </w:pPr>
            <w:r w:rsidRPr="0008241C">
              <w:rPr>
                <w:rFonts w:ascii="Times New Roman" w:hAnsi="Times New Roman"/>
                <w:b/>
                <w:sz w:val="21"/>
                <w:szCs w:val="21"/>
                <w:lang w:eastAsia="ja-JP"/>
              </w:rPr>
              <w:t>Indicator /references</w:t>
            </w:r>
            <w:r w:rsidRPr="0008241C">
              <w:rPr>
                <w:rFonts w:ascii="Times New Roman" w:hAnsi="Times New Roman"/>
                <w:szCs w:val="18"/>
                <w:vertAlign w:val="superscript"/>
              </w:rPr>
              <w:footnoteReference w:id="76"/>
            </w:r>
          </w:p>
        </w:tc>
      </w:tr>
      <w:tr w:rsidR="00A01204" w:rsidRPr="0008241C" w14:paraId="3E88E331" w14:textId="77777777" w:rsidTr="00642B4F">
        <w:tc>
          <w:tcPr>
            <w:tcW w:w="1417" w:type="dxa"/>
            <w:vMerge w:val="restart"/>
            <w:tcMar>
              <w:left w:w="28" w:type="dxa"/>
              <w:right w:w="28" w:type="dxa"/>
            </w:tcMar>
          </w:tcPr>
          <w:p w14:paraId="337FA0BA"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A. Address the underlying causes of biodiversity loss by mainstreaming biodiversity across government and society</w:t>
            </w:r>
          </w:p>
        </w:tc>
        <w:tc>
          <w:tcPr>
            <w:tcW w:w="1134" w:type="dxa"/>
            <w:tcMar>
              <w:left w:w="28" w:type="dxa"/>
              <w:right w:w="28" w:type="dxa"/>
            </w:tcMar>
          </w:tcPr>
          <w:p w14:paraId="4245CD7F"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1. Awareness of biodiversity increased</w:t>
            </w:r>
          </w:p>
        </w:tc>
        <w:tc>
          <w:tcPr>
            <w:tcW w:w="850" w:type="dxa"/>
            <w:tcMar>
              <w:left w:w="28" w:type="dxa"/>
              <w:right w:w="28" w:type="dxa"/>
            </w:tcMar>
            <w:vAlign w:val="center"/>
          </w:tcPr>
          <w:p w14:paraId="0AE95762" w14:textId="77777777" w:rsidR="00A01204" w:rsidRPr="0008241C" w:rsidRDefault="00A01204" w:rsidP="00A01204">
            <w:pPr>
              <w:jc w:val="center"/>
              <w:rPr>
                <w:rFonts w:ascii="Times New Roman" w:hAnsi="Times New Roman"/>
                <w:b/>
                <w:lang w:eastAsia="ja-JP"/>
              </w:rPr>
            </w:pPr>
            <w:r w:rsidRPr="0008241C">
              <w:rPr>
                <w:b/>
                <w:noProof/>
                <w:color w:val="FF3300"/>
                <w:lang w:val="en-US"/>
              </w:rPr>
              <w:drawing>
                <wp:inline distT="0" distB="0" distL="0" distR="0" wp14:anchorId="544BBA9B" wp14:editId="7842B7C1">
                  <wp:extent cx="483589" cy="542925"/>
                  <wp:effectExtent l="0" t="0" r="0" b="0"/>
                  <wp:docPr id="94" name="図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34CA00B3" w14:textId="77777777" w:rsidR="00A01204" w:rsidRPr="0008241C" w:rsidRDefault="00A01204" w:rsidP="00A01204">
            <w:pPr>
              <w:jc w:val="center"/>
              <w:rPr>
                <w:rFonts w:ascii="Times New Roman" w:hAnsi="Times New Roman"/>
                <w:sz w:val="18"/>
                <w:szCs w:val="18"/>
                <w:lang w:eastAsia="ja-JP"/>
              </w:rPr>
            </w:pPr>
            <w:r w:rsidRPr="0008241C">
              <w:rPr>
                <w:b/>
                <w:noProof/>
                <w:color w:val="FF3300"/>
                <w:lang w:val="en-US"/>
              </w:rPr>
              <w:drawing>
                <wp:inline distT="0" distB="0" distL="0" distR="0" wp14:anchorId="32905316" wp14:editId="65D04317">
                  <wp:extent cx="483589" cy="542925"/>
                  <wp:effectExtent l="0" t="0" r="0" b="0"/>
                  <wp:docPr id="95" name="図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4489B269" w14:textId="77777777" w:rsidR="00A01204" w:rsidRPr="0008241C" w:rsidRDefault="00A01204" w:rsidP="00A01204">
            <w:pPr>
              <w:jc w:val="center"/>
              <w:rPr>
                <w:rFonts w:ascii="Times New Roman" w:hAnsi="Times New Roman"/>
                <w:sz w:val="18"/>
                <w:szCs w:val="18"/>
                <w:lang w:eastAsia="ja-JP"/>
              </w:rPr>
            </w:pPr>
            <w:r w:rsidRPr="0008241C">
              <w:rPr>
                <w:b/>
                <w:noProof/>
                <w:color w:val="FF3300"/>
                <w:lang w:val="en-US"/>
              </w:rPr>
              <w:drawing>
                <wp:inline distT="0" distB="0" distL="0" distR="0" wp14:anchorId="01AAA9DE" wp14:editId="0B435B54">
                  <wp:extent cx="483589" cy="542925"/>
                  <wp:effectExtent l="0" t="0" r="0" b="0"/>
                  <wp:docPr id="96" name="図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718E48BF" w14:textId="77777777" w:rsidR="00A01204" w:rsidRPr="0008241C" w:rsidRDefault="00A01204" w:rsidP="00A01204">
            <w:pPr>
              <w:jc w:val="center"/>
              <w:rPr>
                <w:rFonts w:ascii="Times New Roman" w:hAnsi="Times New Roman"/>
                <w:sz w:val="18"/>
                <w:szCs w:val="18"/>
                <w:lang w:eastAsia="ja-JP"/>
              </w:rPr>
            </w:pPr>
            <w:r w:rsidRPr="0008241C">
              <w:rPr>
                <w:b/>
                <w:noProof/>
                <w:color w:val="FF3300"/>
                <w:lang w:val="en-US"/>
              </w:rPr>
              <w:drawing>
                <wp:inline distT="0" distB="0" distL="0" distR="0" wp14:anchorId="32136967" wp14:editId="2DBF749E">
                  <wp:extent cx="483589" cy="542925"/>
                  <wp:effectExtent l="0" t="0" r="0" b="0"/>
                  <wp:docPr id="97" name="図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7A89C916" w14:textId="77777777" w:rsidR="00A01204" w:rsidRPr="0008241C" w:rsidRDefault="00A01204" w:rsidP="00A01204">
            <w:pPr>
              <w:jc w:val="center"/>
              <w:rPr>
                <w:rFonts w:ascii="Times New Roman" w:hAnsi="Times New Roman"/>
                <w:sz w:val="18"/>
                <w:szCs w:val="18"/>
                <w:lang w:eastAsia="ja-JP"/>
              </w:rPr>
            </w:pPr>
            <w:r w:rsidRPr="0008241C">
              <w:rPr>
                <w:b/>
                <w:noProof/>
                <w:color w:val="FF3300"/>
                <w:lang w:val="en-US"/>
              </w:rPr>
              <w:drawing>
                <wp:inline distT="0" distB="0" distL="0" distR="0" wp14:anchorId="24E9A4AF" wp14:editId="325F9026">
                  <wp:extent cx="483589" cy="542925"/>
                  <wp:effectExtent l="0" t="0" r="0" b="0"/>
                  <wp:docPr id="98"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2267" w:type="dxa"/>
            <w:tcMar>
              <w:left w:w="28" w:type="dxa"/>
              <w:right w:w="28" w:type="dxa"/>
            </w:tcMar>
          </w:tcPr>
          <w:p w14:paraId="12F43B05" w14:textId="77777777" w:rsidR="00A01204" w:rsidRPr="0008241C" w:rsidRDefault="00A01204" w:rsidP="00A01204">
            <w:pPr>
              <w:spacing w:line="200" w:lineRule="exact"/>
              <w:rPr>
                <w:rFonts w:ascii="Times New Roman" w:hAnsi="Times New Roman"/>
                <w:b/>
                <w:noProof/>
                <w:color w:val="FF3300"/>
                <w:sz w:val="18"/>
                <w:szCs w:val="18"/>
                <w:lang w:val="en-US" w:eastAsia="ja-JP"/>
              </w:rPr>
            </w:pPr>
            <w:r w:rsidRPr="0008241C">
              <w:rPr>
                <w:rFonts w:ascii="Times New Roman" w:hAnsi="Times New Roman"/>
                <w:sz w:val="18"/>
                <w:szCs w:val="18"/>
                <w:highlight w:val="yellow"/>
                <w:bdr w:val="single" w:sz="4" w:space="0" w:color="auto"/>
                <w:lang w:eastAsia="ja-JP"/>
              </w:rPr>
              <w:t xml:space="preserve"> L </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1","issued":{"date-parts":[["2016"]]},"number-of-pages":"1-103","publisher-place":"Cambridge, UK","title":"The State of Biodiversity in Asia and the Pacific: A mid-term review of progress towards the Aichi Biodiversity Targets","type":"report"},"uris":["http://www.mendeley.com/documents/?uuid=2fc0d38e-9466-4d30-aaf0-d8569bff4b1c"]},{"id":"ITEM-2","itemData":{"ISBN":"9789280735109","author":[{"dropping-particle":"","family":"UNEP-WCMC","given":"","non-dropping-particle":"","parse-names":false,"suffix":""}],"id":"ITEM-2","issued":{"date-parts":[["2016"]]},"publisher-place":"Cambridge, UK","title":"The State of Biodiversity in West Asia: a mid-term reveiw of progress towards the Aichi Biodiversity Targets","type":"report"},"uris":["http://www.mendeley.com/documents/?uuid=4a7c58f2-2591-4683-bc9e-b84461aefd21"]}],"mendeley":{"formattedCitation":"(UNEP-WCMC, 2016a, 2016b)","plainTextFormattedCitation":"(UNEP-WCMC, 2016a, 2016b)","previouslyFormattedCitation":"(UNEP-WCMC, 2016a, 2016b)"},"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a, 2016b)</w:t>
            </w:r>
            <w:r w:rsidRPr="0008241C">
              <w:rPr>
                <w:sz w:val="18"/>
                <w:szCs w:val="18"/>
                <w:lang w:eastAsia="ja-JP"/>
              </w:rPr>
              <w:fldChar w:fldCharType="end"/>
            </w:r>
          </w:p>
        </w:tc>
      </w:tr>
      <w:tr w:rsidR="00A01204" w:rsidRPr="0008241C" w14:paraId="418578AC" w14:textId="77777777" w:rsidTr="00642B4F">
        <w:tc>
          <w:tcPr>
            <w:tcW w:w="1417" w:type="dxa"/>
            <w:vMerge/>
            <w:tcMar>
              <w:left w:w="28" w:type="dxa"/>
              <w:right w:w="28" w:type="dxa"/>
            </w:tcMar>
          </w:tcPr>
          <w:p w14:paraId="2480A75E" w14:textId="77777777" w:rsidR="00A01204" w:rsidRPr="0008241C" w:rsidRDefault="00A01204" w:rsidP="00A01204">
            <w:pPr>
              <w:autoSpaceDE w:val="0"/>
              <w:adjustRightInd w:val="0"/>
              <w:spacing w:line="200" w:lineRule="exact"/>
              <w:rPr>
                <w:rFonts w:ascii="Times New Roman" w:hAnsi="Times New Roman"/>
                <w:sz w:val="18"/>
                <w:szCs w:val="18"/>
              </w:rPr>
            </w:pPr>
          </w:p>
        </w:tc>
        <w:tc>
          <w:tcPr>
            <w:tcW w:w="1134" w:type="dxa"/>
            <w:tcMar>
              <w:left w:w="28" w:type="dxa"/>
              <w:right w:w="28" w:type="dxa"/>
            </w:tcMar>
          </w:tcPr>
          <w:p w14:paraId="76A18F72" w14:textId="77777777" w:rsidR="00A01204" w:rsidRPr="0008241C" w:rsidRDefault="00A01204" w:rsidP="00A01204">
            <w:pPr>
              <w:autoSpaceDE w:val="0"/>
              <w:adjustRightInd w:val="0"/>
              <w:spacing w:line="200" w:lineRule="exact"/>
              <w:rPr>
                <w:rFonts w:ascii="Times New Roman" w:hAnsi="Times New Roman"/>
                <w:sz w:val="18"/>
                <w:szCs w:val="18"/>
              </w:rPr>
            </w:pPr>
            <w:r w:rsidRPr="0008241C">
              <w:rPr>
                <w:rFonts w:ascii="Times New Roman" w:hAnsi="Times New Roman"/>
                <w:sz w:val="18"/>
                <w:szCs w:val="18"/>
              </w:rPr>
              <w:t xml:space="preserve">2. Biodiversity values integrated </w:t>
            </w:r>
          </w:p>
        </w:tc>
        <w:tc>
          <w:tcPr>
            <w:tcW w:w="850" w:type="dxa"/>
            <w:tcMar>
              <w:left w:w="28" w:type="dxa"/>
              <w:right w:w="28" w:type="dxa"/>
            </w:tcMar>
            <w:vAlign w:val="center"/>
          </w:tcPr>
          <w:p w14:paraId="2F090180"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1729D757" wp14:editId="3B36D20D">
                  <wp:extent cx="493850" cy="571500"/>
                  <wp:effectExtent l="0" t="0" r="1905" b="0"/>
                  <wp:docPr id="99" name="図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078B535C"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412509B6" wp14:editId="44F26A20">
                  <wp:extent cx="493850" cy="571500"/>
                  <wp:effectExtent l="0" t="0" r="1905" b="0"/>
                  <wp:docPr id="100" name="図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0709AB52"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22DE33C1" wp14:editId="41743CB1">
                  <wp:extent cx="493850" cy="571500"/>
                  <wp:effectExtent l="0" t="0" r="1905" b="0"/>
                  <wp:docPr id="101" name="図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18FE136D"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23493A61" wp14:editId="4B515A2D">
                  <wp:extent cx="493850" cy="571500"/>
                  <wp:effectExtent l="0" t="0" r="1905" b="0"/>
                  <wp:docPr id="104" name="図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63BFDA2"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0AFD605E" wp14:editId="3566BED4">
                  <wp:extent cx="493850" cy="571500"/>
                  <wp:effectExtent l="0" t="0" r="1905" b="0"/>
                  <wp:docPr id="105" name="図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267E232B" w14:textId="77777777" w:rsidR="00A01204" w:rsidRPr="0008241C" w:rsidRDefault="00A01204" w:rsidP="00A01204">
            <w:pPr>
              <w:spacing w:line="200" w:lineRule="exact"/>
              <w:rPr>
                <w:rFonts w:ascii="Times New Roman" w:hAnsi="Times New Roman"/>
                <w:sz w:val="18"/>
                <w:szCs w:val="18"/>
              </w:rPr>
            </w:pPr>
            <w:r w:rsidRPr="0008241C">
              <w:rPr>
                <w:rFonts w:ascii="Times New Roman" w:hAnsi="Times New Roman"/>
                <w:sz w:val="18"/>
                <w:szCs w:val="18"/>
                <w:highlight w:val="green"/>
                <w:bdr w:val="single" w:sz="4" w:space="0" w:color="auto"/>
              </w:rPr>
              <w:t xml:space="preserve"> C </w:t>
            </w:r>
            <w:r w:rsidRPr="0008241C">
              <w:rPr>
                <w:rFonts w:ascii="Times New Roman" w:hAnsi="Times New Roman"/>
                <w:sz w:val="18"/>
                <w:szCs w:val="18"/>
              </w:rPr>
              <w:t xml:space="preserve"> 6.2.2.1; 6.4.1.3; 6.4.4.3</w:t>
            </w:r>
            <w:r w:rsidRPr="0008241C">
              <w:rPr>
                <w:rFonts w:ascii="Times New Roman" w:hAnsi="Times New Roman"/>
                <w:szCs w:val="18"/>
                <w:vertAlign w:val="superscript"/>
              </w:rPr>
              <w:footnoteReference w:id="77"/>
            </w:r>
            <w:r w:rsidRPr="0008241C">
              <w:rPr>
                <w:rFonts w:ascii="Times New Roman" w:hAnsi="Times New Roman"/>
                <w:sz w:val="18"/>
                <w:szCs w:val="18"/>
              </w:rPr>
              <w:t xml:space="preserve">;  </w:t>
            </w:r>
          </w:p>
          <w:p w14:paraId="5017F100" w14:textId="77777777" w:rsidR="00A01204" w:rsidRPr="0008241C" w:rsidRDefault="00A01204" w:rsidP="00A01204">
            <w:pPr>
              <w:spacing w:line="200" w:lineRule="exact"/>
              <w:rPr>
                <w:rFonts w:ascii="Times New Roman" w:hAnsi="Times New Roman"/>
                <w:b/>
                <w:noProof/>
                <w:color w:val="FF3300"/>
                <w:sz w:val="18"/>
                <w:szCs w:val="18"/>
                <w:lang w:val="en-US"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rPr>
              <w:t xml:space="preserve"> </w:t>
            </w:r>
            <w:r w:rsidRPr="0008241C">
              <w:rPr>
                <w:sz w:val="18"/>
                <w:szCs w:val="18"/>
              </w:rPr>
              <w:fldChar w:fldCharType="begin" w:fldLock="1"/>
            </w:r>
            <w:r w:rsidRPr="0008241C">
              <w:rPr>
                <w:rFonts w:ascii="Times New Roman" w:hAnsi="Times New Roman"/>
                <w:sz w:val="18"/>
                <w:szCs w:val="18"/>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rPr>
              <w:fldChar w:fldCharType="separate"/>
            </w:r>
            <w:r w:rsidRPr="0008241C">
              <w:rPr>
                <w:rFonts w:ascii="Times New Roman" w:hAnsi="Times New Roman"/>
                <w:noProof/>
                <w:sz w:val="18"/>
                <w:szCs w:val="18"/>
              </w:rPr>
              <w:t>(UNEP-WCMC, 2016b, 2016a)</w:t>
            </w:r>
            <w:r w:rsidRPr="0008241C">
              <w:rPr>
                <w:sz w:val="18"/>
                <w:szCs w:val="18"/>
              </w:rPr>
              <w:fldChar w:fldCharType="end"/>
            </w:r>
          </w:p>
        </w:tc>
      </w:tr>
      <w:tr w:rsidR="00A01204" w:rsidRPr="0008241C" w14:paraId="0F5D4D7C" w14:textId="77777777" w:rsidTr="00642B4F">
        <w:tc>
          <w:tcPr>
            <w:tcW w:w="1417" w:type="dxa"/>
            <w:vMerge/>
            <w:tcMar>
              <w:left w:w="28" w:type="dxa"/>
              <w:right w:w="28" w:type="dxa"/>
            </w:tcMar>
          </w:tcPr>
          <w:p w14:paraId="38733900" w14:textId="77777777" w:rsidR="00A01204" w:rsidRPr="0008241C" w:rsidRDefault="00A01204" w:rsidP="00A01204">
            <w:pPr>
              <w:autoSpaceDE w:val="0"/>
              <w:adjustRightInd w:val="0"/>
              <w:spacing w:line="200" w:lineRule="exact"/>
              <w:rPr>
                <w:rFonts w:ascii="Times New Roman" w:hAnsi="Times New Roman"/>
                <w:sz w:val="18"/>
                <w:szCs w:val="18"/>
              </w:rPr>
            </w:pPr>
          </w:p>
        </w:tc>
        <w:tc>
          <w:tcPr>
            <w:tcW w:w="1134" w:type="dxa"/>
            <w:tcMar>
              <w:left w:w="28" w:type="dxa"/>
              <w:right w:w="28" w:type="dxa"/>
            </w:tcMar>
          </w:tcPr>
          <w:p w14:paraId="375E78A9" w14:textId="77777777" w:rsidR="00A01204" w:rsidRPr="0008241C" w:rsidRDefault="00A01204" w:rsidP="00A01204">
            <w:pPr>
              <w:autoSpaceDE w:val="0"/>
              <w:adjustRightInd w:val="0"/>
              <w:spacing w:line="200" w:lineRule="exact"/>
              <w:rPr>
                <w:rFonts w:ascii="Times New Roman" w:hAnsi="Times New Roman"/>
                <w:sz w:val="18"/>
                <w:szCs w:val="18"/>
              </w:rPr>
            </w:pPr>
            <w:r w:rsidRPr="0008241C">
              <w:rPr>
                <w:rFonts w:ascii="Times New Roman" w:hAnsi="Times New Roman"/>
                <w:sz w:val="18"/>
                <w:szCs w:val="18"/>
              </w:rPr>
              <w:t>3. Incentives reformed</w:t>
            </w:r>
          </w:p>
        </w:tc>
        <w:tc>
          <w:tcPr>
            <w:tcW w:w="850" w:type="dxa"/>
            <w:tcMar>
              <w:left w:w="28" w:type="dxa"/>
              <w:right w:w="28" w:type="dxa"/>
            </w:tcMar>
            <w:vAlign w:val="center"/>
          </w:tcPr>
          <w:p w14:paraId="3E47C60F"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41B3AC33" wp14:editId="24E1EA8F">
                  <wp:extent cx="483589" cy="542925"/>
                  <wp:effectExtent l="0" t="0" r="0" b="0"/>
                  <wp:docPr id="106" name="図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6285FF0B"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09F0351D" wp14:editId="5F323FBF">
                  <wp:extent cx="493850" cy="571500"/>
                  <wp:effectExtent l="0" t="0" r="1905" b="0"/>
                  <wp:docPr id="107"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499641C8"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25C474A7" wp14:editId="7CBC0494">
                  <wp:extent cx="493850" cy="571500"/>
                  <wp:effectExtent l="0" t="0" r="1905" b="0"/>
                  <wp:docPr id="108" name="図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4666801"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5408A0C5" wp14:editId="6A0C7AE8">
                  <wp:extent cx="493850" cy="571500"/>
                  <wp:effectExtent l="0" t="0" r="1905" b="0"/>
                  <wp:docPr id="10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07B0B9BF"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7BD41236" wp14:editId="11CB8C18">
                  <wp:extent cx="493850" cy="571500"/>
                  <wp:effectExtent l="0" t="0" r="1905" b="0"/>
                  <wp:docPr id="11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21D27D86"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6.4.1.3; 6.4.2.8; </w:t>
            </w:r>
            <w:r w:rsidRPr="0008241C">
              <w:rPr>
                <w:rFonts w:ascii="Times New Roman" w:hAnsi="Times New Roman"/>
                <w:szCs w:val="18"/>
                <w:vertAlign w:val="superscript"/>
              </w:rPr>
              <w:footnoteReference w:id="78"/>
            </w:r>
            <w:r w:rsidRPr="0008241C">
              <w:rPr>
                <w:rFonts w:ascii="Times New Roman" w:hAnsi="Times New Roman"/>
                <w:sz w:val="18"/>
                <w:szCs w:val="18"/>
                <w:lang w:eastAsia="ja-JP"/>
              </w:rPr>
              <w:t xml:space="preserve">; </w:t>
            </w:r>
          </w:p>
          <w:p w14:paraId="23264CCE"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rPr>
              <w:fldChar w:fldCharType="begin" w:fldLock="1"/>
            </w:r>
            <w:r w:rsidRPr="0008241C">
              <w:rPr>
                <w:rFonts w:ascii="Times New Roman" w:hAnsi="Times New Roman"/>
                <w:sz w:val="18"/>
                <w:szCs w:val="18"/>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rPr>
              <w:fldChar w:fldCharType="separate"/>
            </w:r>
            <w:r w:rsidRPr="0008241C">
              <w:rPr>
                <w:rFonts w:ascii="Times New Roman" w:hAnsi="Times New Roman"/>
                <w:noProof/>
                <w:sz w:val="18"/>
                <w:szCs w:val="18"/>
              </w:rPr>
              <w:t>(UNEP-WCMC, 2016b, 2016a)</w:t>
            </w:r>
            <w:r w:rsidRPr="0008241C">
              <w:rPr>
                <w:sz w:val="18"/>
                <w:szCs w:val="18"/>
              </w:rPr>
              <w:fldChar w:fldCharType="end"/>
            </w:r>
          </w:p>
        </w:tc>
      </w:tr>
      <w:tr w:rsidR="00A01204" w:rsidRPr="0008241C" w14:paraId="4B78794B" w14:textId="77777777" w:rsidTr="00642B4F">
        <w:tc>
          <w:tcPr>
            <w:tcW w:w="1417" w:type="dxa"/>
            <w:vMerge/>
            <w:tcMar>
              <w:left w:w="28" w:type="dxa"/>
              <w:right w:w="28" w:type="dxa"/>
            </w:tcMar>
          </w:tcPr>
          <w:p w14:paraId="09724EF0"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014B0C35"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 xml:space="preserve">4. Sustainable production and consumption </w:t>
            </w:r>
          </w:p>
        </w:tc>
        <w:tc>
          <w:tcPr>
            <w:tcW w:w="850" w:type="dxa"/>
            <w:tcMar>
              <w:left w:w="28" w:type="dxa"/>
              <w:right w:w="28" w:type="dxa"/>
            </w:tcMar>
            <w:vAlign w:val="center"/>
          </w:tcPr>
          <w:p w14:paraId="371FF784"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48CA2C8A" wp14:editId="0F1B9057">
                  <wp:extent cx="493850" cy="571500"/>
                  <wp:effectExtent l="0" t="0" r="1905" b="0"/>
                  <wp:docPr id="111"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0674783" w14:textId="77777777" w:rsidR="00A01204" w:rsidRPr="0008241C" w:rsidRDefault="00A01204" w:rsidP="00A01204">
            <w:pPr>
              <w:jc w:val="center"/>
              <w:rPr>
                <w:rFonts w:ascii="Times New Roman" w:hAnsi="Times New Roman"/>
                <w:b/>
                <w:color w:val="FF3300"/>
                <w:sz w:val="40"/>
                <w:lang w:eastAsia="ja-JP"/>
              </w:rPr>
            </w:pPr>
            <w:r w:rsidRPr="0008241C">
              <w:rPr>
                <w:b/>
                <w:noProof/>
                <w:color w:val="0000FF"/>
                <w:lang w:val="en-US"/>
              </w:rPr>
              <w:drawing>
                <wp:inline distT="0" distB="0" distL="0" distR="0" wp14:anchorId="2F7D03CB" wp14:editId="6A074056">
                  <wp:extent cx="493850" cy="571500"/>
                  <wp:effectExtent l="0" t="0" r="1905" b="0"/>
                  <wp:docPr id="112" name="図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752F599C"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333C08EC" wp14:editId="212F0BDF">
                  <wp:extent cx="493850" cy="571500"/>
                  <wp:effectExtent l="0" t="0" r="1905" b="0"/>
                  <wp:docPr id="113" name="図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348D9A87"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24E71E17" wp14:editId="517A150C">
                  <wp:extent cx="493850" cy="571500"/>
                  <wp:effectExtent l="0" t="0" r="1905" b="0"/>
                  <wp:docPr id="114"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376DF367"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53864C25" wp14:editId="6223F8A9">
                  <wp:extent cx="493850" cy="571500"/>
                  <wp:effectExtent l="0" t="0" r="1905" b="0"/>
                  <wp:docPr id="115" name="図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101F7F67"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 I </w:t>
            </w:r>
            <w:r w:rsidRPr="0008241C">
              <w:rPr>
                <w:rFonts w:ascii="Times New Roman" w:hAnsi="Times New Roman"/>
                <w:sz w:val="18"/>
                <w:szCs w:val="18"/>
                <w:lang w:eastAsia="ja-JP"/>
              </w:rPr>
              <w:t xml:space="preserve"> Ecological Footprint, FSC/PEFC Certified Forest Management Area; </w:t>
            </w:r>
          </w:p>
          <w:p w14:paraId="236742C0" w14:textId="77777777" w:rsidR="00A01204" w:rsidRPr="0008241C" w:rsidRDefault="00A01204" w:rsidP="00A01204">
            <w:pPr>
              <w:spacing w:line="200" w:lineRule="exact"/>
              <w:rPr>
                <w:rFonts w:ascii="Times New Roman" w:hAnsi="Times New Roman"/>
                <w:b/>
                <w:noProof/>
                <w:color w:val="0000FF"/>
                <w:sz w:val="18"/>
                <w:szCs w:val="18"/>
                <w:lang w:val="en-US" w:eastAsia="ja-JP"/>
              </w:rPr>
            </w:pPr>
            <w:r w:rsidRPr="0008241C">
              <w:rPr>
                <w:rFonts w:ascii="Times New Roman" w:hAnsi="Times New Roman"/>
                <w:sz w:val="18"/>
                <w:szCs w:val="18"/>
                <w:highlight w:val="yellow"/>
                <w:bdr w:val="single" w:sz="4" w:space="0" w:color="auto"/>
                <w:lang w:eastAsia="ja-JP"/>
              </w:rPr>
              <w:t xml:space="preserve">L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author":[{"dropping-particle":"","family":"Lernoud","given":"Julia","non-dropping-particle":"","parse-names":false,"suffix":""},{"dropping-particle":"","family":"Potts","given":"Jason","non-dropping-particle":"","parse-names":false,"suffix":""},{"dropping-particle":"","family":"Sampson","given":"Gregory","non-dropping-particle":"","parse-names":false,"suffix":""},{"dropping-particle":"","family":"Voora","given":"Vivek","non-dropping-particle":"","parse-names":false,"suffix":""},{"dropping-particle":"","family":"Willer","given":"Helga","non-dropping-particle":"","parse-names":false,"suffix":""},{"dropping-particle":"","family":"Wozniak","given":"Joseph","non-dropping-particle":"","parse-names":false,"suffix":""}],"id":"ITEM-1","issued":{"date-parts":[["2015"]]},"publisher-place":"Geneva","title":"The State of Sustainable Markets – Statistics and Emerging Trends 2015","type":"report"},"uris":["http://www.mendeley.com/documents/?uuid=4161b377-8b15-4d1f-84b9-0c436ce4d7c0"]}],"mendeley":{"formattedCitation":"(Lernoud &lt;i&gt;et al.&lt;/i&gt;, 2015)","plainTextFormattedCitation":"(Lernoud et al., 2015)","previouslyFormattedCitation":"(Lernoud &lt;i&gt;et al.&lt;/i&gt;, 2015)"},"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 xml:space="preserve">(Lernoud </w:t>
            </w:r>
            <w:r w:rsidRPr="0008241C">
              <w:rPr>
                <w:rFonts w:ascii="Times New Roman" w:hAnsi="Times New Roman"/>
                <w:i/>
                <w:noProof/>
                <w:sz w:val="18"/>
                <w:szCs w:val="18"/>
                <w:lang w:eastAsia="ja-JP"/>
              </w:rPr>
              <w:t>et al.</w:t>
            </w:r>
            <w:r w:rsidRPr="0008241C">
              <w:rPr>
                <w:rFonts w:ascii="Times New Roman" w:hAnsi="Times New Roman"/>
                <w:noProof/>
                <w:sz w:val="18"/>
                <w:szCs w:val="18"/>
                <w:lang w:eastAsia="ja-JP"/>
              </w:rPr>
              <w:t>, 2015)</w:t>
            </w:r>
            <w:r w:rsidRPr="0008241C">
              <w:rPr>
                <w:sz w:val="18"/>
                <w:szCs w:val="18"/>
                <w:lang w:eastAsia="ja-JP"/>
              </w:rPr>
              <w:fldChar w:fldCharType="end"/>
            </w:r>
            <w:r w:rsidRPr="0008241C">
              <w:rPr>
                <w:rFonts w:ascii="Times New Roman" w:hAnsi="Times New Roman"/>
                <w:szCs w:val="18"/>
                <w:vertAlign w:val="superscript"/>
              </w:rPr>
              <w:footnoteReference w:id="79"/>
            </w:r>
          </w:p>
        </w:tc>
      </w:tr>
      <w:tr w:rsidR="00A01204" w:rsidRPr="0008241C" w14:paraId="40BC0167" w14:textId="77777777" w:rsidTr="00642B4F">
        <w:tc>
          <w:tcPr>
            <w:tcW w:w="1417" w:type="dxa"/>
            <w:vMerge w:val="restart"/>
            <w:tcMar>
              <w:left w:w="28" w:type="dxa"/>
              <w:right w:w="28" w:type="dxa"/>
            </w:tcMar>
          </w:tcPr>
          <w:p w14:paraId="67D21F44" w14:textId="77777777" w:rsidR="00A01204" w:rsidRPr="0008241C" w:rsidRDefault="00A01204" w:rsidP="00A01204">
            <w:pPr>
              <w:autoSpaceDE w:val="0"/>
              <w:adjustRightInd w:val="0"/>
              <w:spacing w:line="200" w:lineRule="exact"/>
              <w:rPr>
                <w:rFonts w:ascii="Times New Roman" w:hAnsi="Times New Roman"/>
                <w:sz w:val="18"/>
                <w:szCs w:val="18"/>
              </w:rPr>
            </w:pPr>
            <w:r w:rsidRPr="0008241C">
              <w:rPr>
                <w:rFonts w:ascii="Times New Roman" w:hAnsi="Times New Roman"/>
                <w:sz w:val="18"/>
                <w:szCs w:val="18"/>
                <w:lang w:eastAsia="ja-JP"/>
              </w:rPr>
              <w:t>B. Reduce the direct pressures on biodiversity and promote sustainable use</w:t>
            </w:r>
          </w:p>
        </w:tc>
        <w:tc>
          <w:tcPr>
            <w:tcW w:w="1134" w:type="dxa"/>
            <w:tcMar>
              <w:left w:w="28" w:type="dxa"/>
              <w:right w:w="28" w:type="dxa"/>
            </w:tcMar>
          </w:tcPr>
          <w:p w14:paraId="03065890" w14:textId="77777777" w:rsidR="00A01204" w:rsidRPr="0008241C" w:rsidRDefault="00A01204" w:rsidP="00A01204">
            <w:pPr>
              <w:autoSpaceDE w:val="0"/>
              <w:adjustRightInd w:val="0"/>
              <w:spacing w:line="200" w:lineRule="exact"/>
              <w:rPr>
                <w:rFonts w:ascii="Times New Roman" w:hAnsi="Times New Roman"/>
                <w:sz w:val="18"/>
                <w:szCs w:val="18"/>
              </w:rPr>
            </w:pPr>
            <w:r w:rsidRPr="0008241C">
              <w:rPr>
                <w:rFonts w:ascii="Times New Roman" w:hAnsi="Times New Roman"/>
                <w:sz w:val="18"/>
                <w:szCs w:val="18"/>
              </w:rPr>
              <w:t>5. Habitat loss halved  or reduced</w:t>
            </w:r>
          </w:p>
        </w:tc>
        <w:tc>
          <w:tcPr>
            <w:tcW w:w="850" w:type="dxa"/>
            <w:tcMar>
              <w:left w:w="28" w:type="dxa"/>
              <w:right w:w="28" w:type="dxa"/>
            </w:tcMar>
            <w:vAlign w:val="center"/>
          </w:tcPr>
          <w:p w14:paraId="25802C29"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190767B4" wp14:editId="4C2224FA">
                  <wp:extent cx="483589" cy="542925"/>
                  <wp:effectExtent l="0" t="0" r="0" b="0"/>
                  <wp:docPr id="116" name="図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412ADBF1"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54F17AB0" wp14:editId="4EFC930B">
                  <wp:extent cx="483589" cy="542925"/>
                  <wp:effectExtent l="0" t="0" r="0" b="0"/>
                  <wp:docPr id="117" name="図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24447C20"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4AA1F66B" wp14:editId="42775684">
                  <wp:extent cx="483589" cy="542925"/>
                  <wp:effectExtent l="0" t="0" r="0" b="0"/>
                  <wp:docPr id="118" name="図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725AADB7" w14:textId="77777777" w:rsidR="00A01204" w:rsidRPr="0008241C" w:rsidRDefault="00A01204" w:rsidP="00A01204">
            <w:pPr>
              <w:jc w:val="center"/>
              <w:rPr>
                <w:rFonts w:ascii="Times New Roman" w:hAnsi="Times New Roman"/>
                <w:b/>
                <w:color w:val="0000FF"/>
                <w:sz w:val="18"/>
                <w:szCs w:val="18"/>
                <w:lang w:eastAsia="ja-JP"/>
              </w:rPr>
            </w:pPr>
            <w:r w:rsidRPr="0008241C">
              <w:rPr>
                <w:b/>
                <w:noProof/>
                <w:color w:val="FF0000"/>
                <w:sz w:val="18"/>
                <w:szCs w:val="18"/>
                <w:lang w:val="en-US"/>
              </w:rPr>
              <w:drawing>
                <wp:inline distT="0" distB="0" distL="0" distR="0" wp14:anchorId="773ED227" wp14:editId="401117F5">
                  <wp:extent cx="437444" cy="533400"/>
                  <wp:effectExtent l="0" t="0" r="1270" b="0"/>
                  <wp:docPr id="256" name="図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449843" cy="548519"/>
                          </a:xfrm>
                          <a:prstGeom prst="rect">
                            <a:avLst/>
                          </a:prstGeom>
                          <a:noFill/>
                          <a:ln>
                            <a:noFill/>
                          </a:ln>
                        </pic:spPr>
                      </pic:pic>
                    </a:graphicData>
                  </a:graphic>
                </wp:inline>
              </w:drawing>
            </w:r>
          </w:p>
        </w:tc>
        <w:tc>
          <w:tcPr>
            <w:tcW w:w="851" w:type="dxa"/>
            <w:tcMar>
              <w:left w:w="28" w:type="dxa"/>
              <w:right w:w="28" w:type="dxa"/>
            </w:tcMar>
            <w:vAlign w:val="center"/>
          </w:tcPr>
          <w:p w14:paraId="1BC73A5F"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6AD0DA28" wp14:editId="694E2DA9">
                  <wp:extent cx="483589" cy="542925"/>
                  <wp:effectExtent l="0" t="0" r="0" b="0"/>
                  <wp:docPr id="257" name="図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2267" w:type="dxa"/>
            <w:tcMar>
              <w:left w:w="28" w:type="dxa"/>
              <w:right w:w="28" w:type="dxa"/>
            </w:tcMar>
          </w:tcPr>
          <w:p w14:paraId="45170FC6" w14:textId="77777777" w:rsidR="00A01204" w:rsidRPr="0008241C" w:rsidRDefault="00A01204" w:rsidP="00A01204">
            <w:pPr>
              <w:spacing w:line="200" w:lineRule="exact"/>
              <w:rPr>
                <w:rFonts w:ascii="Times New Roman" w:hAnsi="Times New Roman"/>
                <w:sz w:val="18"/>
                <w:szCs w:val="18"/>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3.2.1.1;</w:t>
            </w:r>
          </w:p>
          <w:p w14:paraId="20C500CA" w14:textId="77777777" w:rsidR="00A01204" w:rsidRPr="0008241C" w:rsidRDefault="00A01204" w:rsidP="00A01204">
            <w:pPr>
              <w:spacing w:line="200" w:lineRule="exact"/>
              <w:rPr>
                <w:rFonts w:ascii="Times New Roman" w:hAnsi="Times New Roman"/>
                <w:b/>
                <w:noProof/>
                <w:color w:val="FF3300"/>
                <w:sz w:val="18"/>
                <w:szCs w:val="18"/>
                <w:lang w:val="en-US"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rPr>
              <w:t xml:space="preserve"> </w:t>
            </w:r>
            <w:r w:rsidRPr="0008241C">
              <w:rPr>
                <w:sz w:val="18"/>
                <w:szCs w:val="18"/>
              </w:rPr>
              <w:fldChar w:fldCharType="begin" w:fldLock="1"/>
            </w:r>
            <w:r w:rsidRPr="0008241C">
              <w:rPr>
                <w:rFonts w:ascii="Times New Roman" w:hAnsi="Times New Roman"/>
                <w:sz w:val="18"/>
                <w:szCs w:val="18"/>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rPr>
              <w:fldChar w:fldCharType="separate"/>
            </w:r>
            <w:r w:rsidRPr="0008241C">
              <w:rPr>
                <w:rFonts w:ascii="Times New Roman" w:hAnsi="Times New Roman"/>
                <w:noProof/>
                <w:sz w:val="18"/>
                <w:szCs w:val="18"/>
              </w:rPr>
              <w:t>(UNEP-WCMC, 2016b, 2016a)</w:t>
            </w:r>
            <w:r w:rsidRPr="0008241C">
              <w:rPr>
                <w:sz w:val="18"/>
                <w:szCs w:val="18"/>
              </w:rPr>
              <w:fldChar w:fldCharType="end"/>
            </w:r>
            <w:r w:rsidRPr="0008241C">
              <w:rPr>
                <w:rFonts w:ascii="Times New Roman" w:hAnsi="Times New Roman"/>
                <w:szCs w:val="18"/>
                <w:vertAlign w:val="superscript"/>
              </w:rPr>
              <w:footnoteReference w:id="80"/>
            </w:r>
          </w:p>
        </w:tc>
      </w:tr>
      <w:tr w:rsidR="00A01204" w:rsidRPr="0008241C" w14:paraId="5272D3C5" w14:textId="77777777" w:rsidTr="00642B4F">
        <w:tc>
          <w:tcPr>
            <w:tcW w:w="1417" w:type="dxa"/>
            <w:vMerge/>
            <w:tcMar>
              <w:left w:w="28" w:type="dxa"/>
              <w:right w:w="28" w:type="dxa"/>
            </w:tcMar>
          </w:tcPr>
          <w:p w14:paraId="078E92DB"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03A48526"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6. Sustainable management of marine living resources</w:t>
            </w:r>
          </w:p>
        </w:tc>
        <w:tc>
          <w:tcPr>
            <w:tcW w:w="850" w:type="dxa"/>
            <w:tcMar>
              <w:left w:w="28" w:type="dxa"/>
              <w:right w:w="28" w:type="dxa"/>
            </w:tcMar>
            <w:vAlign w:val="center"/>
          </w:tcPr>
          <w:p w14:paraId="5994AF03" w14:textId="77777777" w:rsidR="00A01204" w:rsidRPr="0008241C" w:rsidRDefault="00A01204" w:rsidP="00A01204">
            <w:pPr>
              <w:jc w:val="center"/>
              <w:rPr>
                <w:rFonts w:ascii="Times New Roman" w:hAnsi="Times New Roman"/>
                <w:lang w:eastAsia="ja-JP"/>
              </w:rPr>
            </w:pPr>
            <w:r w:rsidRPr="0008241C">
              <w:rPr>
                <w:b/>
                <w:noProof/>
                <w:color w:val="0000FF"/>
                <w:sz w:val="18"/>
                <w:szCs w:val="18"/>
                <w:lang w:val="en-US"/>
              </w:rPr>
              <w:drawing>
                <wp:inline distT="0" distB="0" distL="0" distR="0" wp14:anchorId="773A936B" wp14:editId="1D3666B6">
                  <wp:extent cx="493850" cy="571500"/>
                  <wp:effectExtent l="0" t="0" r="1905" b="0"/>
                  <wp:docPr id="258"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380AE660" w14:textId="77777777" w:rsidR="00A01204" w:rsidRPr="0008241C" w:rsidRDefault="00A01204" w:rsidP="00A01204">
            <w:pPr>
              <w:jc w:val="center"/>
              <w:rPr>
                <w:rFonts w:ascii="Times New Roman" w:hAnsi="Times New Roman"/>
                <w:lang w:eastAsia="ja-JP"/>
              </w:rPr>
            </w:pPr>
            <w:r w:rsidRPr="0008241C">
              <w:rPr>
                <w:b/>
                <w:noProof/>
                <w:color w:val="0000FF"/>
                <w:sz w:val="18"/>
                <w:szCs w:val="18"/>
                <w:lang w:val="en-US"/>
              </w:rPr>
              <w:drawing>
                <wp:inline distT="0" distB="0" distL="0" distR="0" wp14:anchorId="4B0F0AE4" wp14:editId="1B219E34">
                  <wp:extent cx="493850" cy="571500"/>
                  <wp:effectExtent l="0" t="0" r="1905" b="0"/>
                  <wp:docPr id="259"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1534B404" w14:textId="77777777" w:rsidR="00A01204" w:rsidRPr="0008241C" w:rsidRDefault="00A01204" w:rsidP="00A01204">
            <w:pPr>
              <w:jc w:val="center"/>
              <w:rPr>
                <w:rFonts w:ascii="Times New Roman" w:hAnsi="Times New Roman"/>
                <w:lang w:eastAsia="ja-JP"/>
              </w:rPr>
            </w:pPr>
            <w:r w:rsidRPr="0008241C">
              <w:rPr>
                <w:b/>
                <w:noProof/>
                <w:color w:val="0000FF"/>
                <w:sz w:val="18"/>
                <w:szCs w:val="18"/>
                <w:lang w:val="en-US"/>
              </w:rPr>
              <w:drawing>
                <wp:inline distT="0" distB="0" distL="0" distR="0" wp14:anchorId="73BEEE67" wp14:editId="7ECCEA7D">
                  <wp:extent cx="493850" cy="571500"/>
                  <wp:effectExtent l="0" t="0" r="1905" b="0"/>
                  <wp:docPr id="260" name="図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1EAA757"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164CAE08" wp14:editId="16BD1CAF">
                  <wp:extent cx="493850" cy="571500"/>
                  <wp:effectExtent l="0" t="0" r="1905" b="0"/>
                  <wp:docPr id="261" name="図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42227CB0"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70022CC1" wp14:editId="1E7BD762">
                  <wp:extent cx="493850" cy="571500"/>
                  <wp:effectExtent l="0" t="0" r="1905" b="0"/>
                  <wp:docPr id="262" name="図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40163BBD"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MSC Certified Catch; </w:t>
            </w:r>
          </w:p>
          <w:p w14:paraId="2FFE864C" w14:textId="77777777" w:rsidR="00A01204" w:rsidRPr="0008241C" w:rsidRDefault="00A01204" w:rsidP="00A01204">
            <w:pPr>
              <w:spacing w:line="200" w:lineRule="exact"/>
              <w:rPr>
                <w:rFonts w:ascii="Times New Roman" w:hAnsi="Times New Roman"/>
                <w:b/>
                <w:noProof/>
                <w:color w:val="00FF00"/>
                <w:sz w:val="18"/>
                <w:szCs w:val="18"/>
                <w:lang w:val="en-US"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4.6; 6.2.2.1; 6.2.3.1</w:t>
            </w:r>
            <w:r w:rsidRPr="0008241C">
              <w:rPr>
                <w:rFonts w:ascii="Times New Roman" w:hAnsi="Times New Roman"/>
                <w:szCs w:val="18"/>
                <w:vertAlign w:val="superscript"/>
              </w:rPr>
              <w:footnoteReference w:id="81"/>
            </w:r>
            <w:r w:rsidRPr="0008241C">
              <w:rPr>
                <w:rFonts w:ascii="Times New Roman" w:hAnsi="Times New Roman"/>
                <w:sz w:val="18"/>
                <w:szCs w:val="18"/>
                <w:lang w:eastAsia="ja-JP"/>
              </w:rPr>
              <w:t xml:space="preserve"> </w:t>
            </w:r>
          </w:p>
        </w:tc>
      </w:tr>
      <w:tr w:rsidR="00A01204" w:rsidRPr="0008241C" w14:paraId="40BD30E6" w14:textId="77777777" w:rsidTr="00642B4F">
        <w:tc>
          <w:tcPr>
            <w:tcW w:w="1417" w:type="dxa"/>
            <w:vMerge/>
            <w:tcMar>
              <w:left w:w="28" w:type="dxa"/>
              <w:right w:w="28" w:type="dxa"/>
            </w:tcMar>
          </w:tcPr>
          <w:p w14:paraId="1A331552"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34C59BB8" w14:textId="77777777" w:rsidR="00A01204" w:rsidRPr="0008241C" w:rsidRDefault="00A01204" w:rsidP="00A01204">
            <w:pPr>
              <w:autoSpaceDE w:val="0"/>
              <w:adjustRightInd w:val="0"/>
              <w:spacing w:line="200" w:lineRule="exact"/>
              <w:rPr>
                <w:rFonts w:ascii="Times New Roman" w:hAnsi="Times New Roman"/>
                <w:b/>
                <w:sz w:val="18"/>
                <w:szCs w:val="18"/>
                <w:lang w:eastAsia="ja-JP"/>
              </w:rPr>
            </w:pPr>
            <w:r w:rsidRPr="0008241C">
              <w:rPr>
                <w:rFonts w:ascii="Times New Roman" w:hAnsi="Times New Roman"/>
                <w:sz w:val="18"/>
                <w:szCs w:val="18"/>
                <w:lang w:eastAsia="ja-JP"/>
              </w:rPr>
              <w:t>7. Sustainable agriculture, aquaculture and forestry</w:t>
            </w:r>
          </w:p>
        </w:tc>
        <w:tc>
          <w:tcPr>
            <w:tcW w:w="850" w:type="dxa"/>
            <w:tcMar>
              <w:left w:w="28" w:type="dxa"/>
              <w:right w:w="28" w:type="dxa"/>
            </w:tcMar>
            <w:vAlign w:val="center"/>
          </w:tcPr>
          <w:p w14:paraId="1BF3ACC6" w14:textId="77777777" w:rsidR="00A01204" w:rsidRPr="0008241C" w:rsidRDefault="00A01204" w:rsidP="00A01204">
            <w:pPr>
              <w:jc w:val="center"/>
              <w:rPr>
                <w:rFonts w:ascii="Times New Roman" w:hAnsi="Times New Roman"/>
                <w:b/>
                <w:color w:val="FF0000"/>
                <w:sz w:val="40"/>
                <w:lang w:eastAsia="ja-JP"/>
              </w:rPr>
            </w:pPr>
            <w:r w:rsidRPr="0008241C">
              <w:rPr>
                <w:b/>
                <w:noProof/>
                <w:color w:val="0000FF"/>
                <w:lang w:val="en-US"/>
              </w:rPr>
              <w:drawing>
                <wp:inline distT="0" distB="0" distL="0" distR="0" wp14:anchorId="10029A67" wp14:editId="4EEA260D">
                  <wp:extent cx="493850" cy="571500"/>
                  <wp:effectExtent l="0" t="0" r="1905" b="0"/>
                  <wp:docPr id="263" name="図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E37F3FB"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07C2A940" wp14:editId="51E3BEA3">
                  <wp:extent cx="493850" cy="571500"/>
                  <wp:effectExtent l="0" t="0" r="1905" b="0"/>
                  <wp:docPr id="264" name="図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7397CC08" w14:textId="77777777" w:rsidR="00A01204" w:rsidRPr="0008241C" w:rsidRDefault="00A01204" w:rsidP="00A01204">
            <w:pPr>
              <w:jc w:val="center"/>
              <w:rPr>
                <w:rFonts w:ascii="Times New Roman" w:hAnsi="Times New Roman"/>
                <w:b/>
                <w:color w:val="FF0000"/>
                <w:sz w:val="40"/>
                <w:lang w:eastAsia="ja-JP"/>
              </w:rPr>
            </w:pPr>
            <w:r w:rsidRPr="0008241C">
              <w:rPr>
                <w:b/>
                <w:noProof/>
                <w:color w:val="0000FF"/>
                <w:lang w:val="en-US"/>
              </w:rPr>
              <w:drawing>
                <wp:inline distT="0" distB="0" distL="0" distR="0" wp14:anchorId="29154A82" wp14:editId="30D82828">
                  <wp:extent cx="493850" cy="571500"/>
                  <wp:effectExtent l="0" t="0" r="1905" b="0"/>
                  <wp:docPr id="265" name="図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17B45D2"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6F895295" wp14:editId="023205FC">
                  <wp:extent cx="493850" cy="571500"/>
                  <wp:effectExtent l="0" t="0" r="1905" b="0"/>
                  <wp:docPr id="266"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113246F5" w14:textId="77777777" w:rsidR="00A01204" w:rsidRPr="0008241C" w:rsidRDefault="00A01204" w:rsidP="00A01204">
            <w:pPr>
              <w:jc w:val="center"/>
              <w:rPr>
                <w:rFonts w:ascii="Times New Roman" w:hAnsi="Times New Roman"/>
                <w:b/>
                <w:color w:val="FF3300"/>
                <w:sz w:val="18"/>
                <w:szCs w:val="18"/>
                <w:lang w:eastAsia="ja-JP"/>
              </w:rPr>
            </w:pPr>
            <w:r w:rsidRPr="0008241C">
              <w:rPr>
                <w:b/>
                <w:noProof/>
                <w:color w:val="0000FF"/>
                <w:sz w:val="18"/>
                <w:szCs w:val="18"/>
                <w:lang w:val="en-US"/>
              </w:rPr>
              <w:drawing>
                <wp:inline distT="0" distB="0" distL="0" distR="0" wp14:anchorId="541C3EBB" wp14:editId="5A9F6FE4">
                  <wp:extent cx="493850" cy="571500"/>
                  <wp:effectExtent l="0" t="0" r="1905" b="0"/>
                  <wp:docPr id="267" name="図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50D8EB49"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FSC/PEFC Certified Forest Management Area; nitrogen use efficiency</w:t>
            </w:r>
            <w:r w:rsidRPr="0008241C">
              <w:rPr>
                <w:rFonts w:ascii="Times New Roman" w:hAnsi="Times New Roman"/>
                <w:szCs w:val="18"/>
                <w:vertAlign w:val="superscript"/>
              </w:rPr>
              <w:footnoteReference w:id="82"/>
            </w:r>
            <w:r w:rsidRPr="0008241C">
              <w:rPr>
                <w:rFonts w:ascii="Times New Roman" w:hAnsi="Times New Roman"/>
                <w:sz w:val="18"/>
                <w:szCs w:val="18"/>
                <w:lang w:eastAsia="ja-JP"/>
              </w:rPr>
              <w:t xml:space="preserve">; </w:t>
            </w:r>
          </w:p>
          <w:p w14:paraId="2CC737E5" w14:textId="77777777" w:rsidR="00A01204" w:rsidRPr="0008241C" w:rsidRDefault="00A01204" w:rsidP="00A01204">
            <w:pPr>
              <w:spacing w:line="200" w:lineRule="exact"/>
              <w:rPr>
                <w:rFonts w:ascii="Times New Roman" w:hAnsi="Times New Roman"/>
                <w:sz w:val="18"/>
                <w:szCs w:val="18"/>
                <w:lang w:val="de-DE" w:eastAsia="ja-JP"/>
              </w:rPr>
            </w:pPr>
            <w:r w:rsidRPr="0008241C">
              <w:rPr>
                <w:rFonts w:ascii="Times New Roman" w:hAnsi="Times New Roman"/>
                <w:sz w:val="18"/>
                <w:szCs w:val="18"/>
                <w:highlight w:val="green"/>
                <w:bdr w:val="single" w:sz="4" w:space="0" w:color="auto"/>
                <w:lang w:val="de-DE"/>
              </w:rPr>
              <w:t xml:space="preserve">C </w:t>
            </w:r>
            <w:r w:rsidRPr="0008241C">
              <w:rPr>
                <w:rFonts w:ascii="Times New Roman" w:hAnsi="Times New Roman"/>
                <w:sz w:val="18"/>
                <w:szCs w:val="18"/>
                <w:lang w:val="de-DE"/>
              </w:rPr>
              <w:t xml:space="preserve"> </w:t>
            </w:r>
            <w:r w:rsidRPr="0008241C">
              <w:rPr>
                <w:rFonts w:ascii="Times New Roman" w:hAnsi="Times New Roman"/>
                <w:sz w:val="18"/>
                <w:szCs w:val="18"/>
                <w:lang w:val="de-DE" w:eastAsia="ja-JP"/>
              </w:rPr>
              <w:t>4.6; 6.2.2.1;</w:t>
            </w:r>
          </w:p>
          <w:p w14:paraId="71B82700" w14:textId="77777777" w:rsidR="00A01204" w:rsidRPr="0008241C" w:rsidRDefault="00A01204" w:rsidP="00A01204">
            <w:pPr>
              <w:spacing w:line="200" w:lineRule="exact"/>
              <w:rPr>
                <w:rFonts w:ascii="Times New Roman" w:hAnsi="Times New Roman"/>
                <w:b/>
                <w:noProof/>
                <w:color w:val="FF3300"/>
                <w:sz w:val="18"/>
                <w:szCs w:val="18"/>
                <w:lang w:val="de-DE" w:eastAsia="ja-JP"/>
              </w:rPr>
            </w:pPr>
            <w:r w:rsidRPr="0008241C">
              <w:rPr>
                <w:rFonts w:ascii="Times New Roman" w:hAnsi="Times New Roman"/>
                <w:sz w:val="18"/>
                <w:szCs w:val="18"/>
                <w:lang w:val="de-DE" w:eastAsia="ja-JP"/>
              </w:rPr>
              <w:t xml:space="preserve"> </w:t>
            </w:r>
            <w:r w:rsidRPr="0008241C">
              <w:rPr>
                <w:rFonts w:ascii="Times New Roman" w:hAnsi="Times New Roman"/>
                <w:sz w:val="18"/>
                <w:szCs w:val="18"/>
                <w:highlight w:val="yellow"/>
                <w:bdr w:val="single" w:sz="4" w:space="0" w:color="auto"/>
                <w:lang w:val="de-DE" w:eastAsia="ja-JP"/>
              </w:rPr>
              <w:t>L</w:t>
            </w:r>
            <w:r w:rsidRPr="0008241C">
              <w:rPr>
                <w:rFonts w:ascii="Times New Roman" w:hAnsi="Times New Roman"/>
                <w:sz w:val="18"/>
                <w:szCs w:val="18"/>
                <w:lang w:val="de-DE"/>
              </w:rPr>
              <w:t xml:space="preserve"> </w:t>
            </w:r>
            <w:r w:rsidRPr="0008241C">
              <w:rPr>
                <w:sz w:val="18"/>
                <w:szCs w:val="18"/>
                <w:lang w:eastAsia="ja-JP"/>
              </w:rPr>
              <w:fldChar w:fldCharType="begin" w:fldLock="1"/>
            </w:r>
            <w:r w:rsidRPr="0008241C">
              <w:rPr>
                <w:rFonts w:ascii="Times New Roman" w:hAnsi="Times New Roman"/>
                <w:sz w:val="18"/>
                <w:szCs w:val="18"/>
                <w:lang w:val="de-DE" w:eastAsia="ja-JP"/>
              </w:rPr>
              <w:instrText>ADDIN CSL_CITATION {"citationItems":[{"id":"ITEM-1","itemData":{"author":[{"dropping-particle":"","family":"Lernoud","given":"Julia","non-dropping-particle":"","parse-names":false,"suffix":""},{"dropping-particle":"","family":"Potts","given":"Jason","non-dropping-particle":"","parse-names":false,"suffix":""},{"dropping-particle":"","family":"Sampson","given":"Gregory","non-dropping-particle":"","parse-names":false,"suffix":""},{"dropping-particle":"","family":"Voora","given":"Vivek","non-dropping-particle":"","parse-names":false,"suffix":""},{"dropping-particle":"","family":"Willer","given":"Helga","non-dropping-particle":"","parse-names":false,"suffix":""},{"dropping-particle":"","family":"Wozniak","given":"Joseph","non-dropping-particle":"","parse-names":false,"suffix":""}],"id":"ITEM-1","issued":{"date-parts":[["2015"]]},"publisher-place":"Geneva","title":"The State of Sustainable Markets – Statistics and Emerging Trends 2015","type":"report"},"uris":["http://www.mendeley.com/documents/?uuid=4161b377-8b15-4d1f-84b9-0c436ce4d7c0"]}],"mendeley":{"formattedCitation":"(Lernoud &lt;i&gt;et al.&lt;/i&gt;, 2015)","plainTextFormattedCitation":"(Lernoud et al., 2015)","previouslyFormattedCitation":"(Lernoud &lt;i&gt;et al.&lt;/i&gt;, 2015)"},"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val="de-DE" w:eastAsia="ja-JP"/>
              </w:rPr>
              <w:t xml:space="preserve">(Lernoud </w:t>
            </w:r>
            <w:r w:rsidRPr="0008241C">
              <w:rPr>
                <w:rFonts w:ascii="Times New Roman" w:hAnsi="Times New Roman"/>
                <w:i/>
                <w:noProof/>
                <w:sz w:val="18"/>
                <w:szCs w:val="18"/>
                <w:lang w:val="de-DE" w:eastAsia="ja-JP"/>
              </w:rPr>
              <w:t>et al.</w:t>
            </w:r>
            <w:r w:rsidRPr="0008241C">
              <w:rPr>
                <w:rFonts w:ascii="Times New Roman" w:hAnsi="Times New Roman"/>
                <w:noProof/>
                <w:sz w:val="18"/>
                <w:szCs w:val="18"/>
                <w:lang w:val="de-DE" w:eastAsia="ja-JP"/>
              </w:rPr>
              <w:t>, 2015)</w:t>
            </w:r>
            <w:r w:rsidRPr="0008241C">
              <w:rPr>
                <w:sz w:val="18"/>
                <w:szCs w:val="18"/>
                <w:lang w:eastAsia="ja-JP"/>
              </w:rPr>
              <w:fldChar w:fldCharType="end"/>
            </w:r>
          </w:p>
        </w:tc>
      </w:tr>
      <w:tr w:rsidR="00A01204" w:rsidRPr="0008241C" w14:paraId="1AD76F7A" w14:textId="77777777" w:rsidTr="00642B4F">
        <w:tc>
          <w:tcPr>
            <w:tcW w:w="1417" w:type="dxa"/>
            <w:vMerge/>
            <w:tcMar>
              <w:left w:w="28" w:type="dxa"/>
              <w:right w:w="28" w:type="dxa"/>
            </w:tcMar>
          </w:tcPr>
          <w:p w14:paraId="3509B1CF" w14:textId="77777777" w:rsidR="00A01204" w:rsidRPr="0008241C" w:rsidRDefault="00A01204" w:rsidP="00A01204">
            <w:pPr>
              <w:autoSpaceDE w:val="0"/>
              <w:adjustRightInd w:val="0"/>
              <w:spacing w:line="200" w:lineRule="exact"/>
              <w:rPr>
                <w:rFonts w:ascii="Times New Roman" w:hAnsi="Times New Roman"/>
                <w:sz w:val="18"/>
                <w:szCs w:val="18"/>
                <w:lang w:val="de-DE" w:eastAsia="ja-JP"/>
              </w:rPr>
            </w:pPr>
          </w:p>
        </w:tc>
        <w:tc>
          <w:tcPr>
            <w:tcW w:w="1134" w:type="dxa"/>
            <w:tcMar>
              <w:left w:w="28" w:type="dxa"/>
              <w:right w:w="28" w:type="dxa"/>
            </w:tcMar>
          </w:tcPr>
          <w:p w14:paraId="4FF72C43"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 xml:space="preserve">8. Pollution reduced </w:t>
            </w:r>
          </w:p>
        </w:tc>
        <w:tc>
          <w:tcPr>
            <w:tcW w:w="850" w:type="dxa"/>
            <w:tcMar>
              <w:left w:w="28" w:type="dxa"/>
              <w:right w:w="28" w:type="dxa"/>
            </w:tcMar>
            <w:vAlign w:val="center"/>
          </w:tcPr>
          <w:p w14:paraId="5869ECEA"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31945426" wp14:editId="226CF2E0">
                  <wp:extent cx="483589" cy="542925"/>
                  <wp:effectExtent l="0" t="0" r="0" b="0"/>
                  <wp:docPr id="268"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72B2C065" w14:textId="77777777" w:rsidR="00A01204" w:rsidRPr="0008241C" w:rsidRDefault="00A01204" w:rsidP="00A01204">
            <w:pPr>
              <w:jc w:val="center"/>
              <w:rPr>
                <w:rFonts w:ascii="Times New Roman" w:hAnsi="Times New Roman"/>
                <w:lang w:eastAsia="ja-JP"/>
              </w:rPr>
            </w:pPr>
            <w:r w:rsidRPr="0008241C">
              <w:rPr>
                <w:b/>
                <w:noProof/>
                <w:color w:val="FF0000"/>
                <w:sz w:val="40"/>
                <w:lang w:val="en-US"/>
              </w:rPr>
              <w:drawing>
                <wp:inline distT="0" distB="0" distL="0" distR="0" wp14:anchorId="48AE3046" wp14:editId="5D7ED069">
                  <wp:extent cx="437444" cy="533400"/>
                  <wp:effectExtent l="0" t="0" r="1270" b="0"/>
                  <wp:docPr id="269"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449843" cy="548519"/>
                          </a:xfrm>
                          <a:prstGeom prst="rect">
                            <a:avLst/>
                          </a:prstGeom>
                          <a:noFill/>
                          <a:ln>
                            <a:noFill/>
                          </a:ln>
                        </pic:spPr>
                      </pic:pic>
                    </a:graphicData>
                  </a:graphic>
                </wp:inline>
              </w:drawing>
            </w:r>
          </w:p>
        </w:tc>
        <w:tc>
          <w:tcPr>
            <w:tcW w:w="851" w:type="dxa"/>
            <w:tcMar>
              <w:left w:w="28" w:type="dxa"/>
              <w:right w:w="28" w:type="dxa"/>
            </w:tcMar>
            <w:vAlign w:val="center"/>
          </w:tcPr>
          <w:p w14:paraId="4E8BD867" w14:textId="77777777" w:rsidR="00A01204" w:rsidRPr="0008241C" w:rsidRDefault="00A01204" w:rsidP="00A01204">
            <w:pPr>
              <w:jc w:val="center"/>
              <w:rPr>
                <w:rFonts w:ascii="Times New Roman" w:hAnsi="Times New Roman"/>
                <w:lang w:eastAsia="ja-JP"/>
              </w:rPr>
            </w:pPr>
            <w:r w:rsidRPr="0008241C">
              <w:rPr>
                <w:b/>
                <w:noProof/>
                <w:color w:val="FF0000"/>
                <w:sz w:val="40"/>
                <w:lang w:val="en-US"/>
              </w:rPr>
              <w:drawing>
                <wp:inline distT="0" distB="0" distL="0" distR="0" wp14:anchorId="650E23F5" wp14:editId="6A8669B5">
                  <wp:extent cx="437444" cy="533400"/>
                  <wp:effectExtent l="0" t="0" r="1270" b="0"/>
                  <wp:docPr id="270"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449843" cy="548519"/>
                          </a:xfrm>
                          <a:prstGeom prst="rect">
                            <a:avLst/>
                          </a:prstGeom>
                          <a:noFill/>
                          <a:ln>
                            <a:noFill/>
                          </a:ln>
                        </pic:spPr>
                      </pic:pic>
                    </a:graphicData>
                  </a:graphic>
                </wp:inline>
              </w:drawing>
            </w:r>
          </w:p>
        </w:tc>
        <w:tc>
          <w:tcPr>
            <w:tcW w:w="851" w:type="dxa"/>
            <w:tcMar>
              <w:left w:w="28" w:type="dxa"/>
              <w:right w:w="28" w:type="dxa"/>
            </w:tcMar>
            <w:vAlign w:val="center"/>
          </w:tcPr>
          <w:p w14:paraId="65F9CF0B"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419240AF" wp14:editId="22C8640D">
                  <wp:extent cx="493850" cy="571500"/>
                  <wp:effectExtent l="0" t="0" r="1905" b="0"/>
                  <wp:docPr id="271"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3B88BADA"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7CB2FE77" wp14:editId="79D920D3">
                  <wp:extent cx="483589" cy="542925"/>
                  <wp:effectExtent l="0" t="0" r="0" b="0"/>
                  <wp:docPr id="272"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2267" w:type="dxa"/>
            <w:tcMar>
              <w:left w:w="28" w:type="dxa"/>
              <w:right w:w="28" w:type="dxa"/>
            </w:tcMar>
          </w:tcPr>
          <w:p w14:paraId="07751F94"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Nitrogen Deposition Index;</w:t>
            </w:r>
          </w:p>
          <w:p w14:paraId="33493733"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6.2.1</w:t>
            </w:r>
          </w:p>
        </w:tc>
      </w:tr>
      <w:tr w:rsidR="00A01204" w:rsidRPr="0008241C" w14:paraId="44E1E910" w14:textId="77777777" w:rsidTr="00642B4F">
        <w:tc>
          <w:tcPr>
            <w:tcW w:w="1417" w:type="dxa"/>
            <w:vMerge/>
            <w:tcMar>
              <w:left w:w="28" w:type="dxa"/>
              <w:right w:w="28" w:type="dxa"/>
            </w:tcMar>
          </w:tcPr>
          <w:p w14:paraId="55DC6DE4"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0470A41D" w14:textId="77777777" w:rsidR="00A01204" w:rsidRPr="0008241C" w:rsidRDefault="00A01204" w:rsidP="00A01204">
            <w:pPr>
              <w:autoSpaceDE w:val="0"/>
              <w:adjustRightInd w:val="0"/>
              <w:spacing w:line="200" w:lineRule="exact"/>
              <w:rPr>
                <w:rFonts w:ascii="Times New Roman" w:hAnsi="Times New Roman"/>
                <w:b/>
                <w:sz w:val="18"/>
                <w:szCs w:val="18"/>
                <w:lang w:eastAsia="ja-JP"/>
              </w:rPr>
            </w:pPr>
            <w:r w:rsidRPr="0008241C">
              <w:rPr>
                <w:rFonts w:ascii="Times New Roman" w:hAnsi="Times New Roman"/>
                <w:sz w:val="18"/>
                <w:szCs w:val="18"/>
                <w:lang w:eastAsia="ja-JP"/>
              </w:rPr>
              <w:t>9. Invasive alien species prevented and controlled</w:t>
            </w:r>
          </w:p>
        </w:tc>
        <w:tc>
          <w:tcPr>
            <w:tcW w:w="850" w:type="dxa"/>
            <w:tcMar>
              <w:left w:w="28" w:type="dxa"/>
              <w:right w:w="28" w:type="dxa"/>
            </w:tcMar>
            <w:vAlign w:val="center"/>
          </w:tcPr>
          <w:p w14:paraId="7054AFAB"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19CD39C3" wp14:editId="712DB219">
                  <wp:extent cx="483589" cy="542925"/>
                  <wp:effectExtent l="0" t="0" r="0" b="0"/>
                  <wp:docPr id="273" name="図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7BE429BB"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01165522" wp14:editId="50CCAA21">
                  <wp:extent cx="483589" cy="542925"/>
                  <wp:effectExtent l="0" t="0" r="0" b="0"/>
                  <wp:docPr id="274" name="図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7B21D973"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56A79758" wp14:editId="7665EAB9">
                  <wp:extent cx="493850" cy="571500"/>
                  <wp:effectExtent l="0" t="0" r="1905" b="0"/>
                  <wp:docPr id="275" name="図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5CA00DFB"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3EEAC0A8" wp14:editId="4EEDB3D7">
                  <wp:extent cx="483589" cy="542925"/>
                  <wp:effectExtent l="0" t="0" r="0" b="0"/>
                  <wp:docPr id="276" name="図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0345441C"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10190B89" wp14:editId="2BDC44BD">
                  <wp:extent cx="493850" cy="571500"/>
                  <wp:effectExtent l="0" t="0" r="1905" b="0"/>
                  <wp:docPr id="277" name="図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13528532"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 xml:space="preserve">4.1.4; 4.6; 6.2.2.1; </w:t>
            </w:r>
          </w:p>
          <w:p w14:paraId="5FCC8A49"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p>
        </w:tc>
      </w:tr>
      <w:tr w:rsidR="00A01204" w:rsidRPr="0008241C" w14:paraId="7BB6F309" w14:textId="77777777" w:rsidTr="00642B4F">
        <w:tc>
          <w:tcPr>
            <w:tcW w:w="1417" w:type="dxa"/>
            <w:vMerge/>
            <w:tcMar>
              <w:left w:w="28" w:type="dxa"/>
              <w:right w:w="28" w:type="dxa"/>
            </w:tcMar>
          </w:tcPr>
          <w:p w14:paraId="29B6DCC9"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6740D9EB" w14:textId="77777777" w:rsidR="00A01204" w:rsidRPr="0008241C" w:rsidRDefault="00A01204" w:rsidP="00A01204">
            <w:pPr>
              <w:autoSpaceDE w:val="0"/>
              <w:adjustRightInd w:val="0"/>
              <w:spacing w:line="200" w:lineRule="exact"/>
              <w:rPr>
                <w:rFonts w:ascii="Times New Roman" w:hAnsi="Times New Roman"/>
                <w:b/>
                <w:sz w:val="18"/>
                <w:szCs w:val="18"/>
                <w:lang w:eastAsia="ja-JP"/>
              </w:rPr>
            </w:pPr>
            <w:r w:rsidRPr="0008241C">
              <w:rPr>
                <w:rFonts w:ascii="Times New Roman" w:hAnsi="Times New Roman"/>
                <w:sz w:val="18"/>
                <w:szCs w:val="18"/>
                <w:lang w:eastAsia="ja-JP"/>
              </w:rPr>
              <w:t>10. Pressures on vulnerable ecosystems reduced</w:t>
            </w:r>
          </w:p>
        </w:tc>
        <w:tc>
          <w:tcPr>
            <w:tcW w:w="850" w:type="dxa"/>
            <w:tcMar>
              <w:left w:w="28" w:type="dxa"/>
              <w:right w:w="28" w:type="dxa"/>
            </w:tcMar>
            <w:vAlign w:val="center"/>
          </w:tcPr>
          <w:p w14:paraId="3DF4F07A"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3C45C274" wp14:editId="5B41B408">
                  <wp:extent cx="483589" cy="542925"/>
                  <wp:effectExtent l="0" t="0" r="0" b="0"/>
                  <wp:docPr id="278" name="図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78BA4591"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02A47339" wp14:editId="79E4FCCA">
                  <wp:extent cx="483589" cy="542925"/>
                  <wp:effectExtent l="0" t="0" r="0" b="0"/>
                  <wp:docPr id="279" name="図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1D0BD64C"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60C2BC3B" wp14:editId="29BC151A">
                  <wp:extent cx="483589" cy="542925"/>
                  <wp:effectExtent l="0" t="0" r="0" b="0"/>
                  <wp:docPr id="280" name="図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6A28D695"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2F824EFA" wp14:editId="351CA011">
                  <wp:extent cx="483589" cy="542925"/>
                  <wp:effectExtent l="0" t="0" r="0" b="0"/>
                  <wp:docPr id="281"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3BBCFC14" w14:textId="77777777" w:rsidR="00A01204" w:rsidRPr="0008241C" w:rsidRDefault="00A01204" w:rsidP="00A01204">
            <w:pPr>
              <w:jc w:val="center"/>
              <w:rPr>
                <w:rFonts w:ascii="Times New Roman" w:hAnsi="Times New Roman"/>
                <w:sz w:val="18"/>
                <w:szCs w:val="18"/>
                <w:lang w:eastAsia="ja-JP"/>
              </w:rPr>
            </w:pPr>
            <w:r w:rsidRPr="0008241C">
              <w:rPr>
                <w:b/>
                <w:noProof/>
                <w:color w:val="FF3300"/>
                <w:sz w:val="18"/>
                <w:szCs w:val="18"/>
                <w:lang w:val="en-US"/>
              </w:rPr>
              <w:drawing>
                <wp:inline distT="0" distB="0" distL="0" distR="0" wp14:anchorId="26357E73" wp14:editId="6D40C62F">
                  <wp:extent cx="483589" cy="542925"/>
                  <wp:effectExtent l="0" t="0" r="0" b="0"/>
                  <wp:docPr id="282" name="図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2267" w:type="dxa"/>
            <w:tcMar>
              <w:left w:w="28" w:type="dxa"/>
              <w:right w:w="28" w:type="dxa"/>
            </w:tcMar>
          </w:tcPr>
          <w:p w14:paraId="5C1F5EF6"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3.2.3.5; 4.4.8</w:t>
            </w:r>
            <w:r w:rsidRPr="0008241C">
              <w:rPr>
                <w:rFonts w:ascii="Times New Roman" w:hAnsi="Times New Roman"/>
                <w:szCs w:val="18"/>
                <w:vertAlign w:val="superscript"/>
              </w:rPr>
              <w:footnoteReference w:id="83"/>
            </w:r>
            <w:r w:rsidRPr="0008241C">
              <w:rPr>
                <w:rFonts w:ascii="Times New Roman" w:hAnsi="Times New Roman"/>
                <w:sz w:val="18"/>
                <w:szCs w:val="18"/>
                <w:lang w:eastAsia="ja-JP"/>
              </w:rPr>
              <w:t xml:space="preserve">; 4.6; </w:t>
            </w:r>
          </w:p>
          <w:p w14:paraId="3A8AD916"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p>
        </w:tc>
      </w:tr>
      <w:tr w:rsidR="00A01204" w:rsidRPr="0008241C" w14:paraId="604CFA76" w14:textId="77777777" w:rsidTr="00642B4F">
        <w:tc>
          <w:tcPr>
            <w:tcW w:w="1417" w:type="dxa"/>
            <w:vMerge w:val="restart"/>
            <w:tcMar>
              <w:left w:w="28" w:type="dxa"/>
              <w:right w:w="28" w:type="dxa"/>
            </w:tcMar>
          </w:tcPr>
          <w:p w14:paraId="34969C80"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C. Improve the status of biodiversity by safeguarding ecosystems, species and genetic diversity</w:t>
            </w:r>
          </w:p>
        </w:tc>
        <w:tc>
          <w:tcPr>
            <w:tcW w:w="1134" w:type="dxa"/>
            <w:tcMar>
              <w:left w:w="28" w:type="dxa"/>
              <w:right w:w="28" w:type="dxa"/>
            </w:tcMar>
          </w:tcPr>
          <w:p w14:paraId="10FEBAA3" w14:textId="77777777" w:rsidR="00A01204" w:rsidRPr="0008241C" w:rsidRDefault="00A01204" w:rsidP="00A01204">
            <w:pPr>
              <w:autoSpaceDE w:val="0"/>
              <w:adjustRightInd w:val="0"/>
              <w:spacing w:line="200" w:lineRule="exact"/>
              <w:rPr>
                <w:rFonts w:ascii="Times New Roman" w:hAnsi="Times New Roman"/>
                <w:sz w:val="18"/>
                <w:szCs w:val="18"/>
                <w:highlight w:val="cyan"/>
                <w:lang w:eastAsia="ja-JP"/>
              </w:rPr>
            </w:pPr>
            <w:r w:rsidRPr="0008241C">
              <w:rPr>
                <w:rFonts w:ascii="Times New Roman" w:hAnsi="Times New Roman"/>
                <w:sz w:val="18"/>
                <w:szCs w:val="18"/>
                <w:lang w:eastAsia="ja-JP"/>
              </w:rPr>
              <w:t xml:space="preserve">11. Protected areas increased and improved </w:t>
            </w:r>
          </w:p>
        </w:tc>
        <w:tc>
          <w:tcPr>
            <w:tcW w:w="850" w:type="dxa"/>
            <w:tcMar>
              <w:left w:w="28" w:type="dxa"/>
              <w:right w:w="28" w:type="dxa"/>
            </w:tcMar>
            <w:vAlign w:val="center"/>
          </w:tcPr>
          <w:p w14:paraId="174AB46B" w14:textId="77777777" w:rsidR="00A01204" w:rsidRPr="0008241C" w:rsidRDefault="00A01204" w:rsidP="00A01204">
            <w:pPr>
              <w:jc w:val="center"/>
              <w:rPr>
                <w:rFonts w:ascii="Times New Roman" w:hAnsi="Times New Roman"/>
                <w:b/>
                <w:color w:val="0000FF"/>
                <w:sz w:val="40"/>
                <w:lang w:eastAsia="ja-JP"/>
              </w:rPr>
            </w:pPr>
            <w:r w:rsidRPr="0008241C">
              <w:rPr>
                <w:b/>
                <w:noProof/>
                <w:color w:val="0000FF"/>
                <w:lang w:val="en-US"/>
              </w:rPr>
              <w:drawing>
                <wp:inline distT="0" distB="0" distL="0" distR="0" wp14:anchorId="68FFF30E" wp14:editId="3E1C5533">
                  <wp:extent cx="493850" cy="571500"/>
                  <wp:effectExtent l="0" t="0" r="1905" b="0"/>
                  <wp:docPr id="283" name="図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7F81F00"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5FFD5BB1" wp14:editId="15B39129">
                  <wp:extent cx="493850" cy="571500"/>
                  <wp:effectExtent l="0" t="0" r="1905" b="0"/>
                  <wp:docPr id="284" name="図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74CA0A54" w14:textId="77777777" w:rsidR="00A01204" w:rsidRPr="0008241C" w:rsidRDefault="00A01204" w:rsidP="00A01204">
            <w:pPr>
              <w:jc w:val="center"/>
              <w:rPr>
                <w:rFonts w:ascii="Times New Roman" w:hAnsi="Times New Roman"/>
                <w:lang w:eastAsia="ja-JP"/>
              </w:rPr>
            </w:pPr>
            <w:r w:rsidRPr="0008241C">
              <w:rPr>
                <w:b/>
                <w:noProof/>
                <w:color w:val="00FF00"/>
                <w:lang w:val="en-US"/>
              </w:rPr>
              <w:drawing>
                <wp:inline distT="0" distB="0" distL="0" distR="0" wp14:anchorId="24D48F0A" wp14:editId="09802E81">
                  <wp:extent cx="517525" cy="590550"/>
                  <wp:effectExtent l="0" t="0" r="0" b="0"/>
                  <wp:docPr id="285" name="図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851" w:type="dxa"/>
            <w:tcMar>
              <w:left w:w="28" w:type="dxa"/>
              <w:right w:w="28" w:type="dxa"/>
            </w:tcMar>
            <w:vAlign w:val="center"/>
          </w:tcPr>
          <w:p w14:paraId="05FB35BA"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1584C35D" wp14:editId="2147789D">
                  <wp:extent cx="493850" cy="571500"/>
                  <wp:effectExtent l="0" t="0" r="1905" b="0"/>
                  <wp:docPr id="286" name="図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1148C1C4"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4DEAF0DB" wp14:editId="4926E8E2">
                  <wp:extent cx="493850" cy="571500"/>
                  <wp:effectExtent l="0" t="0" r="1905" b="0"/>
                  <wp:docPr id="287"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2F3E4197"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species protection index; protected area surface coverage and KBA coverage;</w:t>
            </w:r>
          </w:p>
          <w:p w14:paraId="0266F8FA"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6.2.1, 6.4.2.1, 6.4.4.2</w:t>
            </w:r>
            <w:r w:rsidRPr="0008241C">
              <w:rPr>
                <w:rFonts w:ascii="Times New Roman" w:hAnsi="Times New Roman"/>
                <w:sz w:val="18"/>
                <w:szCs w:val="18"/>
                <w:lang w:eastAsia="ja-JP"/>
              </w:rPr>
              <w:t>;</w:t>
            </w:r>
          </w:p>
          <w:p w14:paraId="436A4E5C" w14:textId="77777777" w:rsidR="00A01204" w:rsidRPr="0008241C" w:rsidRDefault="00A01204" w:rsidP="00A01204">
            <w:pPr>
              <w:spacing w:line="200" w:lineRule="exact"/>
              <w:rPr>
                <w:rFonts w:ascii="Times New Roman" w:hAnsi="Times New Roman"/>
                <w:b/>
                <w:noProof/>
                <w:color w:val="0000FF"/>
                <w:sz w:val="18"/>
                <w:szCs w:val="18"/>
                <w:lang w:val="en-US" w:eastAsia="ja-JP"/>
              </w:rPr>
            </w:pPr>
            <w:r w:rsidRPr="0008241C">
              <w:rPr>
                <w:rFonts w:ascii="Times New Roman" w:hAnsi="Times New Roman"/>
                <w:sz w:val="18"/>
                <w:szCs w:val="18"/>
                <w:lang w:eastAsia="ja-JP"/>
              </w:rPr>
              <w:t xml:space="preserve"> </w:t>
            </w: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author":[{"dropping-particle":"","family":"Leverington","given":"F","non-dropping-particle":"","parse-names":false,"suffix":""},{"dropping-particle":"","family":"Costa","given":"K L","non-dropping-particle":"","parse-names":false,"suffix":""},{"dropping-particle":"","family":"Courrau","given":"J","non-dropping-particle":"","parse-names":false,"suffix":""},{"dropping-particle":"","family":"Pavese","given":"H","non-dropping-particle":"","parse-names":false,"suffix":""},{"dropping-particle":"","family":"Nolte","given":"C","non-dropping-particle":"","parse-names":false,"suffix":""},{"dropping-particle":"","family":"Marr","given":"M","non-dropping-particle":"","parse-names":false,"suffix":""},{"dropping-particle":"","family":"Coad","given":"L","non-dropping-particle":"","parse-names":false,"suffix":""},{"dropping-particle":"","family":"Burgess","given":"N","non-dropping-particle":"","parse-names":false,"suffix":""},{"dropping-particle":"","family":"Bomhard","given":"B","non-dropping-particle":"","parse-names":false,"suffix":""},{"dropping-particle":"","family":"Hockings","given":"M","non-dropping-particle":"","parse-names":false,"suffix":""}],"id":"ITEM-1","issued":{"date-parts":[["2010"]]},"publisher-place":"Brisbane AUSTRALIA","title":"Management effectiveness evaluation in protected areas – a global study. Second Edition.","type":"report"},"uris":["http://www.mendeley.com/documents/?uuid=af640e36-5196-405e-9946-c17e441718f7"]}],"mendeley":{"formattedCitation":"(Leverington &lt;i&gt;et al.&lt;/i&gt;, 2010)","plainTextFormattedCitation":"(Leverington et al., 2010)","previouslyFormattedCitation":"(Leverington &lt;i&gt;et al.&lt;/i&gt;, 2010)"},"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 xml:space="preserve">(Leverington </w:t>
            </w:r>
            <w:r w:rsidRPr="0008241C">
              <w:rPr>
                <w:rFonts w:ascii="Times New Roman" w:hAnsi="Times New Roman"/>
                <w:i/>
                <w:noProof/>
                <w:sz w:val="18"/>
                <w:szCs w:val="18"/>
                <w:lang w:eastAsia="ja-JP"/>
              </w:rPr>
              <w:t>et al.</w:t>
            </w:r>
            <w:r w:rsidRPr="0008241C">
              <w:rPr>
                <w:rFonts w:ascii="Times New Roman" w:hAnsi="Times New Roman"/>
                <w:noProof/>
                <w:sz w:val="18"/>
                <w:szCs w:val="18"/>
                <w:lang w:eastAsia="ja-JP"/>
              </w:rPr>
              <w:t>, 2010)</w:t>
            </w:r>
            <w:r w:rsidRPr="0008241C">
              <w:rPr>
                <w:sz w:val="18"/>
                <w:szCs w:val="18"/>
                <w:lang w:eastAsia="ja-JP"/>
              </w:rPr>
              <w:fldChar w:fldCharType="end"/>
            </w:r>
          </w:p>
        </w:tc>
      </w:tr>
      <w:tr w:rsidR="00A01204" w:rsidRPr="0008241C" w14:paraId="320B609E" w14:textId="77777777" w:rsidTr="00642B4F">
        <w:tc>
          <w:tcPr>
            <w:tcW w:w="1417" w:type="dxa"/>
            <w:vMerge/>
            <w:tcMar>
              <w:left w:w="28" w:type="dxa"/>
              <w:right w:w="28" w:type="dxa"/>
            </w:tcMar>
          </w:tcPr>
          <w:p w14:paraId="043165F3"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7620D006"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12. Extinction prevented</w:t>
            </w:r>
          </w:p>
        </w:tc>
        <w:tc>
          <w:tcPr>
            <w:tcW w:w="850" w:type="dxa"/>
            <w:tcMar>
              <w:left w:w="28" w:type="dxa"/>
              <w:right w:w="28" w:type="dxa"/>
            </w:tcMar>
            <w:vAlign w:val="center"/>
          </w:tcPr>
          <w:p w14:paraId="63D97196"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74C11272" wp14:editId="2DED9248">
                  <wp:extent cx="493850" cy="571500"/>
                  <wp:effectExtent l="0" t="0" r="1905" b="0"/>
                  <wp:docPr id="288"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7E767A1"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0E11992B" wp14:editId="542DC543">
                  <wp:extent cx="493850" cy="571500"/>
                  <wp:effectExtent l="0" t="0" r="1905" b="0"/>
                  <wp:docPr id="289" name="図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vAlign w:val="center"/>
          </w:tcPr>
          <w:p w14:paraId="737F40AF"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7AF56F7B" wp14:editId="34C2C136">
                  <wp:extent cx="493850" cy="571500"/>
                  <wp:effectExtent l="0" t="0" r="1905" b="0"/>
                  <wp:docPr id="290" name="図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vAlign w:val="center"/>
          </w:tcPr>
          <w:p w14:paraId="73E1786D"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2E7B1474" wp14:editId="42CC65D4">
                  <wp:extent cx="493850" cy="571500"/>
                  <wp:effectExtent l="0" t="0" r="1905" b="0"/>
                  <wp:docPr id="291" name="図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vAlign w:val="center"/>
          </w:tcPr>
          <w:p w14:paraId="2BD5DB5F" w14:textId="77777777" w:rsidR="00A01204" w:rsidRPr="0008241C" w:rsidRDefault="00A01204" w:rsidP="00A01204">
            <w:pPr>
              <w:jc w:val="center"/>
              <w:rPr>
                <w:rFonts w:ascii="Times New Roman" w:hAnsi="Times New Roman"/>
                <w:sz w:val="18"/>
                <w:szCs w:val="18"/>
                <w:lang w:eastAsia="ja-JP"/>
              </w:rPr>
            </w:pPr>
            <w:r w:rsidRPr="0008241C">
              <w:rPr>
                <w:b/>
                <w:noProof/>
                <w:color w:val="0000FF"/>
                <w:sz w:val="18"/>
                <w:szCs w:val="18"/>
                <w:lang w:val="en-US"/>
              </w:rPr>
              <w:drawing>
                <wp:inline distT="0" distB="0" distL="0" distR="0" wp14:anchorId="366B5EFE" wp14:editId="5027FC1B">
                  <wp:extent cx="493850" cy="571500"/>
                  <wp:effectExtent l="0" t="0" r="1905" b="0"/>
                  <wp:docPr id="292" name="図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464D8309"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Red List Index;</w:t>
            </w:r>
          </w:p>
          <w:p w14:paraId="26A8BA9A"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r w:rsidRPr="0008241C">
              <w:rPr>
                <w:rFonts w:ascii="Times New Roman" w:hAnsi="Times New Roman"/>
                <w:szCs w:val="18"/>
                <w:vertAlign w:val="superscript"/>
              </w:rPr>
              <w:footnoteReference w:id="84"/>
            </w:r>
          </w:p>
        </w:tc>
      </w:tr>
      <w:tr w:rsidR="00A01204" w:rsidRPr="0008241C" w14:paraId="23F88741" w14:textId="77777777" w:rsidTr="00642B4F">
        <w:trPr>
          <w:trHeight w:val="699"/>
        </w:trPr>
        <w:tc>
          <w:tcPr>
            <w:tcW w:w="1417" w:type="dxa"/>
            <w:vMerge/>
            <w:tcMar>
              <w:left w:w="28" w:type="dxa"/>
              <w:right w:w="28" w:type="dxa"/>
            </w:tcMar>
          </w:tcPr>
          <w:p w14:paraId="7986497D"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2FBE342D"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 xml:space="preserve">13. Genetic diversity </w:t>
            </w:r>
          </w:p>
          <w:p w14:paraId="2EE46E40"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lang w:eastAsia="ja-JP"/>
              </w:rPr>
              <w:t>maintained</w:t>
            </w:r>
          </w:p>
        </w:tc>
        <w:tc>
          <w:tcPr>
            <w:tcW w:w="4254" w:type="dxa"/>
            <w:gridSpan w:val="5"/>
            <w:tcMar>
              <w:left w:w="28" w:type="dxa"/>
              <w:right w:w="28" w:type="dxa"/>
            </w:tcMar>
            <w:vAlign w:val="center"/>
          </w:tcPr>
          <w:p w14:paraId="0C66672B" w14:textId="77777777" w:rsidR="00A01204" w:rsidRPr="0008241C" w:rsidRDefault="00A01204" w:rsidP="00A01204">
            <w:pPr>
              <w:spacing w:line="240" w:lineRule="exact"/>
              <w:jc w:val="center"/>
              <w:rPr>
                <w:rFonts w:ascii="Times New Roman" w:hAnsi="Times New Roman"/>
                <w:sz w:val="18"/>
                <w:szCs w:val="18"/>
                <w:lang w:eastAsia="ja-JP"/>
              </w:rPr>
            </w:pPr>
            <w:r w:rsidRPr="0008241C">
              <w:rPr>
                <w:rFonts w:ascii="Times New Roman" w:hAnsi="Times New Roman"/>
                <w:sz w:val="18"/>
                <w:szCs w:val="18"/>
                <w:lang w:eastAsia="ja-JP"/>
              </w:rPr>
              <w:t>Insufficient data to assess progress</w:t>
            </w:r>
          </w:p>
        </w:tc>
        <w:tc>
          <w:tcPr>
            <w:tcW w:w="2267" w:type="dxa"/>
            <w:tcMar>
              <w:left w:w="28" w:type="dxa"/>
              <w:right w:w="28" w:type="dxa"/>
            </w:tcMar>
          </w:tcPr>
          <w:p w14:paraId="4F908EE6"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Local breeds at risk of extinction)</w:t>
            </w:r>
            <w:r w:rsidRPr="0008241C">
              <w:rPr>
                <w:rFonts w:ascii="Times New Roman" w:hAnsi="Times New Roman"/>
                <w:szCs w:val="18"/>
                <w:vertAlign w:val="superscript"/>
              </w:rPr>
              <w:footnoteReference w:id="85"/>
            </w:r>
            <w:r w:rsidRPr="0008241C">
              <w:rPr>
                <w:rFonts w:ascii="Times New Roman" w:hAnsi="Times New Roman"/>
                <w:sz w:val="18"/>
                <w:szCs w:val="18"/>
                <w:lang w:eastAsia="ja-JP"/>
              </w:rPr>
              <w:t>;</w:t>
            </w:r>
          </w:p>
          <w:p w14:paraId="77C6E2D2"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p>
        </w:tc>
      </w:tr>
      <w:tr w:rsidR="00A01204" w:rsidRPr="0008241C" w14:paraId="41D96F0A" w14:textId="77777777" w:rsidTr="00642B4F">
        <w:tc>
          <w:tcPr>
            <w:tcW w:w="1417" w:type="dxa"/>
            <w:vMerge w:val="restart"/>
            <w:tcMar>
              <w:left w:w="28" w:type="dxa"/>
              <w:right w:w="28" w:type="dxa"/>
            </w:tcMar>
          </w:tcPr>
          <w:p w14:paraId="106990EC"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D. Enhance the benefits to all from biodiversity and ecosystem services</w:t>
            </w:r>
          </w:p>
        </w:tc>
        <w:tc>
          <w:tcPr>
            <w:tcW w:w="1134" w:type="dxa"/>
            <w:tcMar>
              <w:left w:w="28" w:type="dxa"/>
              <w:right w:w="28" w:type="dxa"/>
            </w:tcMar>
          </w:tcPr>
          <w:p w14:paraId="3CE96C13"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 xml:space="preserve">14. Ecosystems and essential services safeguarded </w:t>
            </w:r>
          </w:p>
        </w:tc>
        <w:tc>
          <w:tcPr>
            <w:tcW w:w="850" w:type="dxa"/>
            <w:tcMar>
              <w:left w:w="28" w:type="dxa"/>
              <w:right w:w="28" w:type="dxa"/>
            </w:tcMar>
            <w:vAlign w:val="center"/>
          </w:tcPr>
          <w:p w14:paraId="61E3F389" w14:textId="77777777" w:rsidR="00A01204" w:rsidRPr="0008241C" w:rsidRDefault="00A01204" w:rsidP="00A01204">
            <w:pPr>
              <w:jc w:val="center"/>
              <w:rPr>
                <w:rFonts w:ascii="Times New Roman" w:hAnsi="Times New Roman"/>
                <w:b/>
                <w:color w:val="FF3300"/>
                <w:sz w:val="40"/>
                <w:lang w:eastAsia="ja-JP"/>
              </w:rPr>
            </w:pPr>
            <w:r w:rsidRPr="0008241C">
              <w:rPr>
                <w:b/>
                <w:noProof/>
                <w:color w:val="FF3300"/>
                <w:lang w:val="en-US"/>
              </w:rPr>
              <w:drawing>
                <wp:inline distT="0" distB="0" distL="0" distR="0" wp14:anchorId="28FF7CBD" wp14:editId="6C612BD5">
                  <wp:extent cx="483589" cy="542925"/>
                  <wp:effectExtent l="0" t="0" r="0" b="0"/>
                  <wp:docPr id="293"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tcMar>
              <w:left w:w="28" w:type="dxa"/>
              <w:right w:w="28" w:type="dxa"/>
            </w:tcMar>
            <w:vAlign w:val="center"/>
          </w:tcPr>
          <w:p w14:paraId="0102B86C" w14:textId="77777777" w:rsidR="00A01204" w:rsidRPr="0008241C" w:rsidRDefault="00A01204" w:rsidP="00A01204">
            <w:pPr>
              <w:jc w:val="center"/>
              <w:rPr>
                <w:rFonts w:ascii="Times New Roman" w:hAnsi="Times New Roman"/>
                <w:b/>
                <w:color w:val="FF3300"/>
                <w:sz w:val="40"/>
                <w:lang w:eastAsia="ja-JP"/>
              </w:rPr>
            </w:pPr>
            <w:r w:rsidRPr="0008241C">
              <w:rPr>
                <w:b/>
                <w:noProof/>
                <w:color w:val="0000FF"/>
                <w:lang w:val="en-US"/>
              </w:rPr>
              <w:drawing>
                <wp:inline distT="0" distB="0" distL="0" distR="0" wp14:anchorId="66DB8E07" wp14:editId="0FE481EE">
                  <wp:extent cx="493850" cy="571500"/>
                  <wp:effectExtent l="0" t="0" r="1905" b="0"/>
                  <wp:docPr id="294" name="図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069BF0E" w14:textId="77777777" w:rsidR="00A01204" w:rsidRPr="0008241C" w:rsidRDefault="00A01204" w:rsidP="00A01204">
            <w:pPr>
              <w:jc w:val="center"/>
              <w:rPr>
                <w:rFonts w:ascii="Times New Roman" w:hAnsi="Times New Roman"/>
                <w:b/>
                <w:color w:val="FF3300"/>
                <w:sz w:val="40"/>
                <w:lang w:eastAsia="ja-JP"/>
              </w:rPr>
            </w:pPr>
            <w:r w:rsidRPr="0008241C">
              <w:rPr>
                <w:b/>
                <w:noProof/>
                <w:color w:val="0000FF"/>
                <w:lang w:val="en-US"/>
              </w:rPr>
              <w:drawing>
                <wp:inline distT="0" distB="0" distL="0" distR="0" wp14:anchorId="4C5943B4" wp14:editId="17872BBB">
                  <wp:extent cx="493850" cy="571500"/>
                  <wp:effectExtent l="0" t="0" r="1905" b="0"/>
                  <wp:docPr id="295"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53D3624A" w14:textId="77777777" w:rsidR="00A01204" w:rsidRPr="0008241C" w:rsidRDefault="00A01204" w:rsidP="00A01204">
            <w:pPr>
              <w:jc w:val="center"/>
              <w:rPr>
                <w:rFonts w:ascii="Times New Roman" w:hAnsi="Times New Roman"/>
                <w:b/>
                <w:color w:val="FF3300"/>
                <w:sz w:val="18"/>
                <w:szCs w:val="18"/>
                <w:lang w:eastAsia="ja-JP"/>
              </w:rPr>
            </w:pPr>
            <w:r w:rsidRPr="0008241C">
              <w:rPr>
                <w:b/>
                <w:noProof/>
                <w:color w:val="0000FF"/>
                <w:lang w:val="en-US"/>
              </w:rPr>
              <w:drawing>
                <wp:inline distT="0" distB="0" distL="0" distR="0" wp14:anchorId="37A56885" wp14:editId="5FA78A02">
                  <wp:extent cx="493850" cy="571500"/>
                  <wp:effectExtent l="0" t="0" r="1905" b="0"/>
                  <wp:docPr id="296" name="図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F6E8CE4" w14:textId="77777777" w:rsidR="00A01204" w:rsidRPr="0008241C" w:rsidRDefault="00A01204" w:rsidP="00A01204">
            <w:pPr>
              <w:jc w:val="center"/>
              <w:rPr>
                <w:rFonts w:ascii="Times New Roman" w:hAnsi="Times New Roman"/>
                <w:b/>
                <w:color w:val="FF3300"/>
                <w:sz w:val="18"/>
                <w:szCs w:val="18"/>
                <w:lang w:eastAsia="ja-JP"/>
              </w:rPr>
            </w:pPr>
            <w:r w:rsidRPr="0008241C">
              <w:rPr>
                <w:b/>
                <w:noProof/>
                <w:color w:val="0000FF"/>
                <w:lang w:val="en-US"/>
              </w:rPr>
              <w:drawing>
                <wp:inline distT="0" distB="0" distL="0" distR="0" wp14:anchorId="39666ACF" wp14:editId="291C593F">
                  <wp:extent cx="493850" cy="571500"/>
                  <wp:effectExtent l="0" t="0" r="1905" b="0"/>
                  <wp:docPr id="297" name="図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7F200920"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2.3.2</w:t>
            </w:r>
            <w:r w:rsidRPr="0008241C">
              <w:rPr>
                <w:rFonts w:ascii="Times New Roman" w:hAnsi="Times New Roman"/>
                <w:szCs w:val="18"/>
                <w:vertAlign w:val="superscript"/>
              </w:rPr>
              <w:footnoteReference w:id="86"/>
            </w:r>
            <w:r w:rsidRPr="0008241C">
              <w:rPr>
                <w:rFonts w:ascii="Times New Roman" w:hAnsi="Times New Roman"/>
                <w:sz w:val="18"/>
                <w:szCs w:val="18"/>
                <w:lang w:eastAsia="ja-JP"/>
              </w:rPr>
              <w:t xml:space="preserve">; 2.3.3.4; 3.2.5.6; 6.2.1; 6.2.2.1; 6.4.2.1; </w:t>
            </w:r>
          </w:p>
          <w:p w14:paraId="0B0B0C09" w14:textId="77777777" w:rsidR="00A01204" w:rsidRPr="0008241C" w:rsidRDefault="00A01204" w:rsidP="00A01204">
            <w:pPr>
              <w:spacing w:line="200" w:lineRule="exact"/>
              <w:rPr>
                <w:rFonts w:ascii="Times New Roman" w:hAnsi="Times New Roman"/>
                <w:b/>
                <w:noProof/>
                <w:color w:val="FF3300"/>
                <w:sz w:val="18"/>
                <w:szCs w:val="18"/>
                <w:lang w:val="en-US"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r w:rsidRPr="0008241C">
              <w:rPr>
                <w:rFonts w:ascii="Times New Roman" w:hAnsi="Times New Roman"/>
                <w:szCs w:val="18"/>
                <w:vertAlign w:val="superscript"/>
              </w:rPr>
              <w:footnoteReference w:id="87"/>
            </w:r>
          </w:p>
        </w:tc>
      </w:tr>
      <w:tr w:rsidR="00A01204" w:rsidRPr="0008241C" w14:paraId="57CA12E5" w14:textId="77777777" w:rsidTr="00642B4F">
        <w:tc>
          <w:tcPr>
            <w:tcW w:w="1417" w:type="dxa"/>
            <w:vMerge/>
            <w:tcMar>
              <w:left w:w="28" w:type="dxa"/>
              <w:right w:w="28" w:type="dxa"/>
            </w:tcMar>
          </w:tcPr>
          <w:p w14:paraId="4D85AE32"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1C788CA8"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15. Ecosystems restored and resilience enhanced</w:t>
            </w:r>
          </w:p>
        </w:tc>
        <w:tc>
          <w:tcPr>
            <w:tcW w:w="850" w:type="dxa"/>
            <w:tcMar>
              <w:left w:w="28" w:type="dxa"/>
              <w:right w:w="28" w:type="dxa"/>
            </w:tcMar>
            <w:vAlign w:val="center"/>
          </w:tcPr>
          <w:p w14:paraId="57B8D05D"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3F989BC1" wp14:editId="5C9C1B18">
                  <wp:extent cx="493850" cy="571500"/>
                  <wp:effectExtent l="0" t="0" r="1905" b="0"/>
                  <wp:docPr id="298"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81E56A0"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6BC85BB5" wp14:editId="00730F7E">
                  <wp:extent cx="493850" cy="571500"/>
                  <wp:effectExtent l="0" t="0" r="1905" b="0"/>
                  <wp:docPr id="299"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6EEE25F8"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5925F511" wp14:editId="20377208">
                  <wp:extent cx="493850" cy="571500"/>
                  <wp:effectExtent l="0" t="0" r="1905" b="0"/>
                  <wp:docPr id="300" name="図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41337FDF" w14:textId="77777777" w:rsidR="00A01204" w:rsidRPr="0008241C" w:rsidRDefault="00A01204" w:rsidP="00A01204">
            <w:pPr>
              <w:spacing w:line="240" w:lineRule="exact"/>
              <w:jc w:val="center"/>
              <w:rPr>
                <w:rFonts w:ascii="Times New Roman" w:hAnsi="Times New Roman"/>
                <w:sz w:val="18"/>
                <w:szCs w:val="18"/>
                <w:lang w:eastAsia="ja-JP"/>
              </w:rPr>
            </w:pPr>
            <w:r w:rsidRPr="0008241C">
              <w:rPr>
                <w:rFonts w:ascii="Times New Roman" w:hAnsi="Times New Roman"/>
                <w:sz w:val="18"/>
                <w:szCs w:val="18"/>
                <w:lang w:eastAsia="ja-JP"/>
              </w:rPr>
              <w:t>Insufficient data to assess progress</w:t>
            </w:r>
          </w:p>
        </w:tc>
        <w:tc>
          <w:tcPr>
            <w:tcW w:w="851" w:type="dxa"/>
            <w:tcMar>
              <w:left w:w="28" w:type="dxa"/>
              <w:right w:w="28" w:type="dxa"/>
            </w:tcMar>
            <w:vAlign w:val="center"/>
          </w:tcPr>
          <w:p w14:paraId="6FBD73B0" w14:textId="77777777" w:rsidR="00A01204" w:rsidRPr="0008241C" w:rsidRDefault="00A01204" w:rsidP="00A01204">
            <w:pPr>
              <w:spacing w:line="240" w:lineRule="exact"/>
              <w:jc w:val="center"/>
              <w:rPr>
                <w:rFonts w:ascii="Times New Roman" w:hAnsi="Times New Roman"/>
                <w:sz w:val="18"/>
                <w:szCs w:val="18"/>
                <w:lang w:eastAsia="ja-JP"/>
              </w:rPr>
            </w:pPr>
            <w:r w:rsidRPr="0008241C">
              <w:rPr>
                <w:rFonts w:ascii="Times New Roman" w:hAnsi="Times New Roman"/>
                <w:sz w:val="18"/>
                <w:szCs w:val="18"/>
                <w:lang w:eastAsia="ja-JP"/>
              </w:rPr>
              <w:t>Insufficient data to assess progress</w:t>
            </w:r>
          </w:p>
        </w:tc>
        <w:tc>
          <w:tcPr>
            <w:tcW w:w="2267" w:type="dxa"/>
            <w:tcMar>
              <w:left w:w="28" w:type="dxa"/>
              <w:right w:w="28" w:type="dxa"/>
            </w:tcMar>
          </w:tcPr>
          <w:p w14:paraId="520C136F"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2.3.2</w:t>
            </w:r>
            <w:r w:rsidRPr="0008241C">
              <w:rPr>
                <w:rFonts w:ascii="Times New Roman" w:hAnsi="Times New Roman"/>
                <w:szCs w:val="18"/>
                <w:vertAlign w:val="superscript"/>
              </w:rPr>
              <w:footnoteReference w:id="88"/>
            </w:r>
            <w:r w:rsidRPr="0008241C">
              <w:rPr>
                <w:rFonts w:ascii="Times New Roman" w:hAnsi="Times New Roman"/>
                <w:sz w:val="18"/>
                <w:szCs w:val="18"/>
                <w:lang w:eastAsia="ja-JP"/>
              </w:rPr>
              <w:t xml:space="preserve">; 6.4.2.6;  </w:t>
            </w:r>
          </w:p>
          <w:p w14:paraId="345263C4"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p>
        </w:tc>
      </w:tr>
      <w:tr w:rsidR="00A01204" w:rsidRPr="0008241C" w14:paraId="1CAD30F6" w14:textId="77777777" w:rsidTr="00642B4F">
        <w:tc>
          <w:tcPr>
            <w:tcW w:w="1417" w:type="dxa"/>
            <w:vMerge/>
            <w:tcMar>
              <w:left w:w="28" w:type="dxa"/>
              <w:right w:w="28" w:type="dxa"/>
            </w:tcMar>
          </w:tcPr>
          <w:p w14:paraId="7E43B9F9"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07427D0C"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16. Nagoya Protocol in force and operational</w:t>
            </w:r>
          </w:p>
        </w:tc>
        <w:tc>
          <w:tcPr>
            <w:tcW w:w="850" w:type="dxa"/>
            <w:tcMar>
              <w:left w:w="28" w:type="dxa"/>
              <w:right w:w="28" w:type="dxa"/>
            </w:tcMar>
            <w:vAlign w:val="center"/>
          </w:tcPr>
          <w:p w14:paraId="1CC3E4F1"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0A1E6E95" wp14:editId="4C84FD28">
                  <wp:extent cx="493850" cy="571500"/>
                  <wp:effectExtent l="0" t="0" r="1905" b="0"/>
                  <wp:docPr id="301" name="図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232B224" w14:textId="77777777" w:rsidR="00A01204" w:rsidRPr="0008241C" w:rsidRDefault="00A01204" w:rsidP="00A01204">
            <w:pPr>
              <w:jc w:val="center"/>
              <w:rPr>
                <w:rFonts w:ascii="Times New Roman" w:hAnsi="Times New Roman"/>
                <w:b/>
                <w:lang w:eastAsia="ja-JP"/>
              </w:rPr>
            </w:pPr>
            <w:r w:rsidRPr="0008241C">
              <w:rPr>
                <w:b/>
                <w:noProof/>
                <w:color w:val="0000FF"/>
                <w:lang w:val="en-US"/>
              </w:rPr>
              <w:drawing>
                <wp:inline distT="0" distB="0" distL="0" distR="0" wp14:anchorId="24F0B5C2" wp14:editId="41799F3B">
                  <wp:extent cx="493850" cy="571500"/>
                  <wp:effectExtent l="0" t="0" r="1905" b="0"/>
                  <wp:docPr id="302" name="図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0DE8D896" w14:textId="77777777" w:rsidR="00A01204" w:rsidRPr="0008241C" w:rsidRDefault="00A01204" w:rsidP="00A01204">
            <w:pPr>
              <w:jc w:val="center"/>
              <w:rPr>
                <w:rFonts w:ascii="Times New Roman" w:hAnsi="Times New Roman"/>
                <w:b/>
                <w:lang w:eastAsia="ja-JP"/>
              </w:rPr>
            </w:pPr>
            <w:r w:rsidRPr="0008241C">
              <w:rPr>
                <w:b/>
                <w:noProof/>
                <w:color w:val="00FF00"/>
                <w:lang w:val="en-US"/>
              </w:rPr>
              <w:drawing>
                <wp:inline distT="0" distB="0" distL="0" distR="0" wp14:anchorId="71DE6668" wp14:editId="7C0BAB06">
                  <wp:extent cx="493395" cy="563015"/>
                  <wp:effectExtent l="0" t="0" r="1905" b="8890"/>
                  <wp:docPr id="303"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01419" cy="572172"/>
                          </a:xfrm>
                          <a:prstGeom prst="rect">
                            <a:avLst/>
                          </a:prstGeom>
                          <a:noFill/>
                          <a:ln>
                            <a:noFill/>
                          </a:ln>
                        </pic:spPr>
                      </pic:pic>
                    </a:graphicData>
                  </a:graphic>
                </wp:inline>
              </w:drawing>
            </w:r>
          </w:p>
        </w:tc>
        <w:tc>
          <w:tcPr>
            <w:tcW w:w="851" w:type="dxa"/>
            <w:tcMar>
              <w:left w:w="28" w:type="dxa"/>
              <w:right w:w="28" w:type="dxa"/>
            </w:tcMar>
            <w:vAlign w:val="center"/>
          </w:tcPr>
          <w:p w14:paraId="38C9AD3D" w14:textId="77777777" w:rsidR="00A01204" w:rsidRPr="0008241C" w:rsidRDefault="00A01204" w:rsidP="00A01204">
            <w:pPr>
              <w:rPr>
                <w:rFonts w:ascii="Times New Roman" w:hAnsi="Times New Roman"/>
                <w:sz w:val="18"/>
                <w:szCs w:val="18"/>
                <w:lang w:eastAsia="ja-JP"/>
              </w:rPr>
            </w:pPr>
            <w:r w:rsidRPr="0008241C">
              <w:rPr>
                <w:b/>
                <w:noProof/>
                <w:color w:val="0000FF"/>
                <w:sz w:val="18"/>
                <w:szCs w:val="18"/>
                <w:lang w:val="en-US"/>
              </w:rPr>
              <w:drawing>
                <wp:inline distT="0" distB="0" distL="0" distR="0" wp14:anchorId="66AD0023" wp14:editId="15EB1B67">
                  <wp:extent cx="493850" cy="571500"/>
                  <wp:effectExtent l="0" t="0" r="1905" b="0"/>
                  <wp:docPr id="304" name="図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C07C039" w14:textId="77777777" w:rsidR="00A01204" w:rsidRPr="0008241C" w:rsidRDefault="00A01204" w:rsidP="00A01204">
            <w:pPr>
              <w:rPr>
                <w:rFonts w:ascii="Times New Roman" w:hAnsi="Times New Roman"/>
                <w:sz w:val="18"/>
                <w:szCs w:val="18"/>
                <w:lang w:eastAsia="ja-JP"/>
              </w:rPr>
            </w:pPr>
            <w:r w:rsidRPr="0008241C">
              <w:rPr>
                <w:b/>
                <w:noProof/>
                <w:color w:val="0000FF"/>
                <w:sz w:val="18"/>
                <w:szCs w:val="18"/>
                <w:lang w:val="en-US"/>
              </w:rPr>
              <w:drawing>
                <wp:inline distT="0" distB="0" distL="0" distR="0" wp14:anchorId="77870C57" wp14:editId="12F16237">
                  <wp:extent cx="493850" cy="571500"/>
                  <wp:effectExtent l="0" t="0" r="1905" b="0"/>
                  <wp:docPr id="305" name="図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406613FD"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6.4.2.5;</w:t>
            </w:r>
          </w:p>
          <w:p w14:paraId="27199D1D"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Parties to the Nagoya Protocol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URL":"https://www.cbd.int/abs/nagoya-protocol/signatories/","accessed":{"date-parts":[["2017","11","12"]]},"author":[{"dropping-particle":"","family":"CBD Secretariat","given":"","non-dropping-particle":"","parse-names":false,"suffix":""}],"id":"ITEM-1","issued":{"date-parts":[["2017"]]},"title":"Parties to the Nagoya Protocol","type":"webpage"},"uris":["http://www.mendeley.com/documents/?uuid=64d53f48-6d9e-3542-8272-5f472e63d44d"]}],"mendeley":{"formattedCitation":"(CBD Secretariat, 2017)","plainTextFormattedCitation":"(CBD Secretariat, 2017)","previouslyFormattedCitation":"(CBD Secretariat, 2017)"},"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CBD Secretariat, 2017)</w:t>
            </w:r>
            <w:r w:rsidRPr="0008241C">
              <w:rPr>
                <w:sz w:val="18"/>
                <w:szCs w:val="18"/>
                <w:lang w:eastAsia="ja-JP"/>
              </w:rPr>
              <w:fldChar w:fldCharType="end"/>
            </w:r>
          </w:p>
        </w:tc>
      </w:tr>
      <w:tr w:rsidR="00A01204" w:rsidRPr="0008241C" w14:paraId="272B715C" w14:textId="77777777" w:rsidTr="00642B4F">
        <w:tc>
          <w:tcPr>
            <w:tcW w:w="1417" w:type="dxa"/>
            <w:vMerge w:val="restart"/>
            <w:tcMar>
              <w:left w:w="28" w:type="dxa"/>
              <w:right w:w="28" w:type="dxa"/>
            </w:tcMar>
          </w:tcPr>
          <w:p w14:paraId="3B3C1586"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E. Enhance implementation through participatory planning, knowledge management and capacity-building</w:t>
            </w:r>
          </w:p>
        </w:tc>
        <w:tc>
          <w:tcPr>
            <w:tcW w:w="1134" w:type="dxa"/>
            <w:tcMar>
              <w:left w:w="28" w:type="dxa"/>
              <w:right w:w="28" w:type="dxa"/>
            </w:tcMar>
          </w:tcPr>
          <w:p w14:paraId="0B128C73"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 xml:space="preserve">17. NBSAPs adopted as policy instruments </w:t>
            </w:r>
          </w:p>
        </w:tc>
        <w:tc>
          <w:tcPr>
            <w:tcW w:w="850" w:type="dxa"/>
            <w:tcMar>
              <w:left w:w="28" w:type="dxa"/>
              <w:right w:w="28" w:type="dxa"/>
            </w:tcMar>
          </w:tcPr>
          <w:p w14:paraId="61A2D84A" w14:textId="77777777" w:rsidR="00A01204" w:rsidRPr="0008241C" w:rsidRDefault="00A01204" w:rsidP="00A01204">
            <w:pPr>
              <w:rPr>
                <w:rFonts w:ascii="Times New Roman" w:hAnsi="Times New Roman"/>
                <w:lang w:eastAsia="ja-JP"/>
              </w:rPr>
            </w:pPr>
            <w:r w:rsidRPr="0008241C">
              <w:rPr>
                <w:b/>
                <w:noProof/>
                <w:color w:val="00FF00"/>
                <w:lang w:val="en-US"/>
              </w:rPr>
              <w:drawing>
                <wp:inline distT="0" distB="0" distL="0" distR="0" wp14:anchorId="51518E27" wp14:editId="40C75485">
                  <wp:extent cx="517525" cy="590550"/>
                  <wp:effectExtent l="0" t="0" r="0" b="0"/>
                  <wp:docPr id="306" name="図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851" w:type="dxa"/>
            <w:tcMar>
              <w:left w:w="28" w:type="dxa"/>
              <w:right w:w="28" w:type="dxa"/>
            </w:tcMar>
            <w:vAlign w:val="center"/>
          </w:tcPr>
          <w:p w14:paraId="3F5077C8" w14:textId="77777777" w:rsidR="00A01204" w:rsidRPr="0008241C" w:rsidRDefault="00A01204" w:rsidP="00A01204">
            <w:pPr>
              <w:jc w:val="center"/>
              <w:rPr>
                <w:rFonts w:ascii="Times New Roman" w:hAnsi="Times New Roman"/>
                <w:b/>
                <w:color w:val="0000FF"/>
                <w:sz w:val="40"/>
                <w:lang w:eastAsia="ja-JP"/>
              </w:rPr>
            </w:pPr>
            <w:r w:rsidRPr="0008241C">
              <w:rPr>
                <w:b/>
                <w:noProof/>
                <w:color w:val="00FF00"/>
                <w:lang w:val="en-US"/>
              </w:rPr>
              <w:drawing>
                <wp:inline distT="0" distB="0" distL="0" distR="0" wp14:anchorId="3A0250CD" wp14:editId="05E2A430">
                  <wp:extent cx="517525" cy="590550"/>
                  <wp:effectExtent l="0" t="0" r="0" b="0"/>
                  <wp:docPr id="307" name="図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851" w:type="dxa"/>
            <w:tcMar>
              <w:left w:w="28" w:type="dxa"/>
              <w:right w:w="28" w:type="dxa"/>
            </w:tcMar>
            <w:vAlign w:val="center"/>
          </w:tcPr>
          <w:p w14:paraId="0D1018E3" w14:textId="77777777" w:rsidR="00A01204" w:rsidRPr="0008241C" w:rsidRDefault="00A01204" w:rsidP="00A01204">
            <w:pPr>
              <w:jc w:val="center"/>
              <w:rPr>
                <w:rFonts w:ascii="Times New Roman" w:hAnsi="Times New Roman"/>
                <w:b/>
                <w:color w:val="0000FF"/>
                <w:sz w:val="40"/>
                <w:lang w:eastAsia="ja-JP"/>
              </w:rPr>
            </w:pPr>
            <w:r w:rsidRPr="0008241C">
              <w:rPr>
                <w:b/>
                <w:noProof/>
                <w:color w:val="00FF00"/>
                <w:lang w:val="en-US"/>
              </w:rPr>
              <w:drawing>
                <wp:inline distT="0" distB="0" distL="0" distR="0" wp14:anchorId="62C18580" wp14:editId="352B64F4">
                  <wp:extent cx="517525" cy="590550"/>
                  <wp:effectExtent l="0" t="0" r="0" b="0"/>
                  <wp:docPr id="308" name="図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851" w:type="dxa"/>
            <w:tcMar>
              <w:left w:w="28" w:type="dxa"/>
              <w:right w:w="28" w:type="dxa"/>
            </w:tcMar>
            <w:vAlign w:val="center"/>
          </w:tcPr>
          <w:p w14:paraId="3D977F27" w14:textId="77777777" w:rsidR="00A01204" w:rsidRPr="0008241C" w:rsidRDefault="00A01204" w:rsidP="00A01204">
            <w:pPr>
              <w:jc w:val="center"/>
              <w:rPr>
                <w:rFonts w:ascii="Times New Roman" w:hAnsi="Times New Roman"/>
                <w:b/>
                <w:color w:val="0000FF"/>
                <w:sz w:val="18"/>
                <w:szCs w:val="18"/>
                <w:lang w:eastAsia="ja-JP"/>
              </w:rPr>
            </w:pPr>
            <w:r w:rsidRPr="0008241C">
              <w:rPr>
                <w:b/>
                <w:noProof/>
                <w:color w:val="00FF00"/>
                <w:sz w:val="18"/>
                <w:szCs w:val="18"/>
                <w:lang w:val="en-US"/>
              </w:rPr>
              <w:drawing>
                <wp:inline distT="0" distB="0" distL="0" distR="0" wp14:anchorId="5CCCBC3B" wp14:editId="355E0A3C">
                  <wp:extent cx="517525" cy="590550"/>
                  <wp:effectExtent l="0" t="0" r="0" b="0"/>
                  <wp:docPr id="309"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851" w:type="dxa"/>
            <w:tcMar>
              <w:left w:w="28" w:type="dxa"/>
              <w:right w:w="28" w:type="dxa"/>
            </w:tcMar>
            <w:vAlign w:val="center"/>
          </w:tcPr>
          <w:p w14:paraId="77F5C7F7" w14:textId="77777777" w:rsidR="00A01204" w:rsidRPr="0008241C" w:rsidRDefault="00A01204" w:rsidP="00A01204">
            <w:pPr>
              <w:jc w:val="center"/>
              <w:rPr>
                <w:rFonts w:ascii="Times New Roman" w:hAnsi="Times New Roman"/>
                <w:b/>
                <w:color w:val="0000FF"/>
                <w:sz w:val="18"/>
                <w:szCs w:val="18"/>
                <w:lang w:eastAsia="ja-JP"/>
              </w:rPr>
            </w:pPr>
            <w:r w:rsidRPr="0008241C">
              <w:rPr>
                <w:b/>
                <w:noProof/>
                <w:color w:val="00FF00"/>
                <w:sz w:val="18"/>
                <w:szCs w:val="18"/>
                <w:lang w:val="en-US"/>
              </w:rPr>
              <w:drawing>
                <wp:inline distT="0" distB="0" distL="0" distR="0" wp14:anchorId="73BB81BA" wp14:editId="7B6CA5EB">
                  <wp:extent cx="517525" cy="590550"/>
                  <wp:effectExtent l="0" t="0" r="0" b="0"/>
                  <wp:docPr id="310"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2267" w:type="dxa"/>
            <w:tcMar>
              <w:left w:w="28" w:type="dxa"/>
              <w:right w:w="28" w:type="dxa"/>
            </w:tcMar>
          </w:tcPr>
          <w:p w14:paraId="2B0555E7"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Countries with NBSAP;</w:t>
            </w:r>
          </w:p>
          <w:p w14:paraId="06BD4C79" w14:textId="77777777" w:rsidR="00A01204" w:rsidRPr="0008241C" w:rsidRDefault="00A01204" w:rsidP="00A01204">
            <w:pPr>
              <w:spacing w:line="200" w:lineRule="exact"/>
              <w:rPr>
                <w:rFonts w:ascii="Times New Roman" w:hAnsi="Times New Roman"/>
                <w:b/>
                <w:noProof/>
                <w:color w:val="0000FF"/>
                <w:sz w:val="18"/>
                <w:szCs w:val="18"/>
                <w:lang w:val="en-US"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r w:rsidRPr="0008241C">
              <w:rPr>
                <w:rFonts w:ascii="Times New Roman" w:hAnsi="Times New Roman"/>
                <w:szCs w:val="18"/>
                <w:vertAlign w:val="superscript"/>
              </w:rPr>
              <w:footnoteReference w:id="89"/>
            </w:r>
          </w:p>
        </w:tc>
      </w:tr>
      <w:tr w:rsidR="00A01204" w:rsidRPr="0008241C" w14:paraId="35D5D55C" w14:textId="77777777" w:rsidTr="00642B4F">
        <w:tc>
          <w:tcPr>
            <w:tcW w:w="1417" w:type="dxa"/>
            <w:vMerge/>
            <w:tcMar>
              <w:left w:w="28" w:type="dxa"/>
              <w:right w:w="28" w:type="dxa"/>
            </w:tcMar>
          </w:tcPr>
          <w:p w14:paraId="48A8A120"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083A2624"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18. Traditional knowledge respected</w:t>
            </w:r>
          </w:p>
        </w:tc>
        <w:tc>
          <w:tcPr>
            <w:tcW w:w="850" w:type="dxa"/>
            <w:tcMar>
              <w:left w:w="28" w:type="dxa"/>
              <w:right w:w="28" w:type="dxa"/>
            </w:tcMar>
            <w:vAlign w:val="center"/>
          </w:tcPr>
          <w:p w14:paraId="39D5DA91"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12261133" wp14:editId="596E897F">
                  <wp:extent cx="493850" cy="571500"/>
                  <wp:effectExtent l="0" t="0" r="1905" b="0"/>
                  <wp:docPr id="311" name="図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5C2EBBF3"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009DC148" wp14:editId="3F0C8919">
                  <wp:extent cx="493850" cy="571500"/>
                  <wp:effectExtent l="0" t="0" r="1905" b="0"/>
                  <wp:docPr id="312" name="図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07ED39DD" w14:textId="77777777" w:rsidR="00A01204" w:rsidRPr="0008241C" w:rsidRDefault="00A01204" w:rsidP="00A01204">
            <w:pPr>
              <w:jc w:val="center"/>
              <w:rPr>
                <w:rFonts w:ascii="Times New Roman" w:hAnsi="Times New Roman"/>
                <w:b/>
                <w:lang w:eastAsia="ja-JP"/>
              </w:rPr>
            </w:pPr>
            <w:r w:rsidRPr="0008241C">
              <w:rPr>
                <w:b/>
                <w:noProof/>
                <w:color w:val="0000FF"/>
                <w:lang w:val="en-US"/>
              </w:rPr>
              <w:drawing>
                <wp:inline distT="0" distB="0" distL="0" distR="0" wp14:anchorId="5EF468C9" wp14:editId="6164D11E">
                  <wp:extent cx="493850" cy="571500"/>
                  <wp:effectExtent l="0" t="0" r="1905" b="0"/>
                  <wp:docPr id="313" name="図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32D18BEF"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73B74D87" wp14:editId="5A2627E1">
                  <wp:extent cx="493850" cy="571500"/>
                  <wp:effectExtent l="0" t="0" r="1905" b="0"/>
                  <wp:docPr id="314" name="図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BF20F97"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04D4DC0D" wp14:editId="750A951E">
                  <wp:extent cx="493850" cy="571500"/>
                  <wp:effectExtent l="0" t="0" r="1905" b="0"/>
                  <wp:docPr id="315"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004CDD70"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w:t>
            </w:r>
            <w:r w:rsidRPr="0008241C">
              <w:rPr>
                <w:rFonts w:ascii="Times New Roman" w:hAnsi="Times New Roman"/>
                <w:sz w:val="18"/>
                <w:szCs w:val="18"/>
                <w:lang w:eastAsia="ja-JP"/>
              </w:rPr>
              <w:t>2.3.2</w:t>
            </w:r>
            <w:r w:rsidRPr="0008241C">
              <w:rPr>
                <w:rFonts w:ascii="Times New Roman" w:hAnsi="Times New Roman"/>
                <w:szCs w:val="18"/>
                <w:vertAlign w:val="superscript"/>
              </w:rPr>
              <w:footnoteReference w:id="90"/>
            </w:r>
            <w:r w:rsidRPr="0008241C">
              <w:rPr>
                <w:rFonts w:ascii="Times New Roman" w:hAnsi="Times New Roman"/>
                <w:sz w:val="18"/>
                <w:szCs w:val="18"/>
                <w:lang w:eastAsia="ja-JP"/>
              </w:rPr>
              <w:t xml:space="preserve"> ; 3.2.5; 6.2.3.2; 6.4.1.4;</w:t>
            </w:r>
          </w:p>
          <w:p w14:paraId="1FD7D367"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p>
        </w:tc>
      </w:tr>
      <w:tr w:rsidR="00A01204" w:rsidRPr="0008241C" w14:paraId="19F6F82C" w14:textId="77777777" w:rsidTr="00642B4F">
        <w:tc>
          <w:tcPr>
            <w:tcW w:w="1417" w:type="dxa"/>
            <w:vMerge/>
            <w:tcMar>
              <w:left w:w="28" w:type="dxa"/>
              <w:right w:w="28" w:type="dxa"/>
            </w:tcMar>
          </w:tcPr>
          <w:p w14:paraId="67670276"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75D6531D"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19. Knowledge improved, shared and applied</w:t>
            </w:r>
          </w:p>
        </w:tc>
        <w:tc>
          <w:tcPr>
            <w:tcW w:w="850" w:type="dxa"/>
            <w:tcMar>
              <w:left w:w="28" w:type="dxa"/>
              <w:right w:w="28" w:type="dxa"/>
            </w:tcMar>
          </w:tcPr>
          <w:p w14:paraId="3A3F6F1B"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32079B28" wp14:editId="68D81FBA">
                  <wp:extent cx="493850" cy="571500"/>
                  <wp:effectExtent l="0" t="0" r="1905" b="0"/>
                  <wp:docPr id="316" name="図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2E96241E"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46460660" wp14:editId="076F689F">
                  <wp:extent cx="493850" cy="571500"/>
                  <wp:effectExtent l="0" t="0" r="1905" b="0"/>
                  <wp:docPr id="317" name="図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vAlign w:val="center"/>
          </w:tcPr>
          <w:p w14:paraId="50F46D69" w14:textId="77777777" w:rsidR="00A01204" w:rsidRPr="0008241C" w:rsidRDefault="00A01204" w:rsidP="00A01204">
            <w:pPr>
              <w:jc w:val="center"/>
              <w:rPr>
                <w:rFonts w:ascii="Times New Roman" w:hAnsi="Times New Roman"/>
                <w:lang w:eastAsia="ja-JP"/>
              </w:rPr>
            </w:pPr>
            <w:r w:rsidRPr="0008241C">
              <w:rPr>
                <w:b/>
                <w:noProof/>
                <w:color w:val="0000FF"/>
                <w:lang w:val="en-US"/>
              </w:rPr>
              <w:drawing>
                <wp:inline distT="0" distB="0" distL="0" distR="0" wp14:anchorId="580D43C6" wp14:editId="0FEDDC9F">
                  <wp:extent cx="493850" cy="571500"/>
                  <wp:effectExtent l="0" t="0" r="1905" b="0"/>
                  <wp:docPr id="318" name="図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tcPr>
          <w:p w14:paraId="4C163F2B"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3335837F" wp14:editId="270280C5">
                  <wp:extent cx="493850" cy="571500"/>
                  <wp:effectExtent l="0" t="0" r="1905" b="0"/>
                  <wp:docPr id="319" name="図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851" w:type="dxa"/>
            <w:tcMar>
              <w:left w:w="28" w:type="dxa"/>
              <w:right w:w="28" w:type="dxa"/>
            </w:tcMar>
          </w:tcPr>
          <w:p w14:paraId="0C822F4A" w14:textId="77777777" w:rsidR="00A01204" w:rsidRPr="0008241C" w:rsidRDefault="00A01204" w:rsidP="00A01204">
            <w:pPr>
              <w:rPr>
                <w:rFonts w:ascii="Times New Roman" w:hAnsi="Times New Roman"/>
                <w:lang w:eastAsia="ja-JP"/>
              </w:rPr>
            </w:pPr>
            <w:r w:rsidRPr="0008241C">
              <w:rPr>
                <w:b/>
                <w:noProof/>
                <w:color w:val="0000FF"/>
                <w:lang w:val="en-US"/>
              </w:rPr>
              <w:drawing>
                <wp:inline distT="0" distB="0" distL="0" distR="0" wp14:anchorId="2612D30B" wp14:editId="3B371FCB">
                  <wp:extent cx="493850" cy="571500"/>
                  <wp:effectExtent l="0" t="0" r="1905" b="0"/>
                  <wp:docPr id="320" name="図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2267" w:type="dxa"/>
            <w:tcMar>
              <w:left w:w="28" w:type="dxa"/>
              <w:right w:w="28" w:type="dxa"/>
            </w:tcMar>
          </w:tcPr>
          <w:p w14:paraId="795CD51D"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cyan"/>
                <w:bdr w:val="single" w:sz="4" w:space="0" w:color="auto"/>
                <w:lang w:eastAsia="ja-JP"/>
              </w:rPr>
              <w:t xml:space="preserve">I </w:t>
            </w:r>
            <w:r w:rsidRPr="0008241C">
              <w:rPr>
                <w:rFonts w:ascii="Times New Roman" w:hAnsi="Times New Roman"/>
                <w:sz w:val="18"/>
                <w:szCs w:val="18"/>
                <w:lang w:eastAsia="ja-JP"/>
              </w:rPr>
              <w:t xml:space="preserve"> species status information index</w:t>
            </w:r>
            <w:r w:rsidRPr="0008241C">
              <w:rPr>
                <w:rFonts w:ascii="Times New Roman" w:hAnsi="Times New Roman"/>
                <w:szCs w:val="18"/>
                <w:vertAlign w:val="superscript"/>
              </w:rPr>
              <w:footnoteReference w:id="91"/>
            </w:r>
            <w:r w:rsidRPr="0008241C">
              <w:rPr>
                <w:rFonts w:ascii="Times New Roman" w:hAnsi="Times New Roman"/>
                <w:sz w:val="18"/>
                <w:szCs w:val="18"/>
                <w:lang w:eastAsia="ja-JP"/>
              </w:rPr>
              <w:t xml:space="preserve">; </w:t>
            </w:r>
          </w:p>
          <w:p w14:paraId="7968B251"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6.2.1; 6.2.2.2;</w:t>
            </w:r>
          </w:p>
          <w:p w14:paraId="408DC623" w14:textId="77777777" w:rsidR="00A01204" w:rsidRPr="0008241C" w:rsidRDefault="00A01204" w:rsidP="00A01204">
            <w:pPr>
              <w:spacing w:line="200" w:lineRule="exact"/>
              <w:rPr>
                <w:rFonts w:ascii="Times New Roman" w:hAnsi="Times New Roman"/>
                <w:b/>
                <w:noProof/>
                <w:color w:val="FF0000"/>
                <w:sz w:val="18"/>
                <w:szCs w:val="18"/>
                <w:lang w:val="en-US"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rFonts w:ascii="Times New Roman" w:hAnsi="Times New Roman"/>
                <w:noProof/>
                <w:sz w:val="18"/>
                <w:szCs w:val="18"/>
                <w:lang w:eastAsia="ja-JP"/>
              </w:rPr>
              <w:t>UNEP-WCMC, 2016a, 2016b)</w:t>
            </w:r>
          </w:p>
        </w:tc>
      </w:tr>
      <w:tr w:rsidR="00A01204" w:rsidRPr="0008241C" w14:paraId="466146CE" w14:textId="77777777" w:rsidTr="00642B4F">
        <w:tc>
          <w:tcPr>
            <w:tcW w:w="1417" w:type="dxa"/>
            <w:vMerge/>
            <w:tcMar>
              <w:left w:w="28" w:type="dxa"/>
              <w:right w:w="28" w:type="dxa"/>
            </w:tcMar>
          </w:tcPr>
          <w:p w14:paraId="329B6017" w14:textId="77777777" w:rsidR="00A01204" w:rsidRPr="0008241C" w:rsidRDefault="00A01204" w:rsidP="00A01204">
            <w:pPr>
              <w:autoSpaceDE w:val="0"/>
              <w:adjustRightInd w:val="0"/>
              <w:spacing w:line="200" w:lineRule="exact"/>
              <w:rPr>
                <w:rFonts w:ascii="Times New Roman" w:hAnsi="Times New Roman"/>
                <w:sz w:val="18"/>
                <w:szCs w:val="18"/>
                <w:lang w:eastAsia="ja-JP"/>
              </w:rPr>
            </w:pPr>
          </w:p>
        </w:tc>
        <w:tc>
          <w:tcPr>
            <w:tcW w:w="1134" w:type="dxa"/>
            <w:tcMar>
              <w:left w:w="28" w:type="dxa"/>
              <w:right w:w="28" w:type="dxa"/>
            </w:tcMar>
          </w:tcPr>
          <w:p w14:paraId="0DC21D5D" w14:textId="77777777" w:rsidR="00A01204" w:rsidRPr="0008241C" w:rsidRDefault="00A01204" w:rsidP="00A01204">
            <w:pPr>
              <w:autoSpaceDE w:val="0"/>
              <w:adjustRightInd w:val="0"/>
              <w:spacing w:line="200" w:lineRule="exact"/>
              <w:rPr>
                <w:rFonts w:ascii="Times New Roman" w:hAnsi="Times New Roman"/>
                <w:sz w:val="18"/>
                <w:szCs w:val="18"/>
                <w:lang w:eastAsia="ja-JP"/>
              </w:rPr>
            </w:pPr>
            <w:r w:rsidRPr="0008241C">
              <w:rPr>
                <w:rFonts w:ascii="Times New Roman" w:hAnsi="Times New Roman"/>
                <w:sz w:val="18"/>
                <w:szCs w:val="18"/>
                <w:lang w:eastAsia="ja-JP"/>
              </w:rPr>
              <w:t>20. Financial resources from all sources increased</w:t>
            </w:r>
          </w:p>
        </w:tc>
        <w:tc>
          <w:tcPr>
            <w:tcW w:w="850" w:type="dxa"/>
            <w:tcMar>
              <w:left w:w="28" w:type="dxa"/>
              <w:right w:w="28" w:type="dxa"/>
            </w:tcMar>
            <w:vAlign w:val="center"/>
          </w:tcPr>
          <w:p w14:paraId="6AED2571" w14:textId="77777777" w:rsidR="00A01204" w:rsidRPr="0008241C" w:rsidRDefault="00A01204" w:rsidP="00A01204">
            <w:pPr>
              <w:jc w:val="center"/>
              <w:rPr>
                <w:rFonts w:ascii="Times New Roman" w:hAnsi="Times New Roman"/>
                <w:lang w:eastAsia="ja-JP"/>
              </w:rPr>
            </w:pPr>
            <w:r w:rsidRPr="0008241C">
              <w:rPr>
                <w:rFonts w:ascii="Times New Roman" w:hAnsi="Times New Roman"/>
                <w:sz w:val="18"/>
                <w:lang w:eastAsia="ja-JP"/>
              </w:rPr>
              <w:t>Insufficient data to assess progress</w:t>
            </w:r>
          </w:p>
        </w:tc>
        <w:tc>
          <w:tcPr>
            <w:tcW w:w="851" w:type="dxa"/>
            <w:tcMar>
              <w:left w:w="28" w:type="dxa"/>
              <w:right w:w="28" w:type="dxa"/>
            </w:tcMar>
            <w:vAlign w:val="center"/>
          </w:tcPr>
          <w:p w14:paraId="26C243C8"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4CCB7D92" wp14:editId="359D272D">
                  <wp:extent cx="483589" cy="542925"/>
                  <wp:effectExtent l="0" t="0" r="0" b="0"/>
                  <wp:docPr id="321" name="図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05AF2082"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68F4BAB8" wp14:editId="0FAC08BA">
                  <wp:extent cx="483589" cy="542925"/>
                  <wp:effectExtent l="0" t="0" r="0" b="0"/>
                  <wp:docPr id="322" name="図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2A7ECE54"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55D77FEA" wp14:editId="475324A0">
                  <wp:extent cx="483589" cy="542925"/>
                  <wp:effectExtent l="0" t="0" r="0" b="0"/>
                  <wp:docPr id="323" name="図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851" w:type="dxa"/>
            <w:vAlign w:val="center"/>
          </w:tcPr>
          <w:p w14:paraId="5DBE41B5" w14:textId="77777777" w:rsidR="00A01204" w:rsidRPr="0008241C" w:rsidRDefault="00A01204" w:rsidP="00A01204">
            <w:pPr>
              <w:jc w:val="center"/>
              <w:rPr>
                <w:rFonts w:ascii="Times New Roman" w:hAnsi="Times New Roman"/>
                <w:lang w:eastAsia="ja-JP"/>
              </w:rPr>
            </w:pPr>
            <w:r w:rsidRPr="0008241C">
              <w:rPr>
                <w:b/>
                <w:noProof/>
                <w:color w:val="FF3300"/>
                <w:lang w:val="en-US"/>
              </w:rPr>
              <w:drawing>
                <wp:inline distT="0" distB="0" distL="0" distR="0" wp14:anchorId="5BB0E830" wp14:editId="2CC86004">
                  <wp:extent cx="483589" cy="542925"/>
                  <wp:effectExtent l="0" t="0" r="0" b="0"/>
                  <wp:docPr id="324" name="図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2267" w:type="dxa"/>
            <w:tcMar>
              <w:left w:w="28" w:type="dxa"/>
              <w:right w:w="28" w:type="dxa"/>
            </w:tcMar>
          </w:tcPr>
          <w:p w14:paraId="66EBAABF" w14:textId="77777777" w:rsidR="00A01204" w:rsidRPr="0008241C" w:rsidRDefault="00A01204" w:rsidP="00A01204">
            <w:pPr>
              <w:spacing w:line="200" w:lineRule="exact"/>
              <w:rPr>
                <w:rFonts w:ascii="Times New Roman" w:hAnsi="Times New Roman"/>
                <w:sz w:val="18"/>
                <w:szCs w:val="18"/>
                <w:highlight w:val="yellow"/>
                <w:lang w:eastAsia="ja-JP"/>
              </w:rPr>
            </w:pPr>
            <w:r w:rsidRPr="0008241C">
              <w:rPr>
                <w:rFonts w:ascii="Times New Roman" w:hAnsi="Times New Roman"/>
                <w:sz w:val="18"/>
                <w:szCs w:val="18"/>
                <w:highlight w:val="green"/>
                <w:bdr w:val="single" w:sz="4" w:space="0" w:color="auto"/>
              </w:rPr>
              <w:t xml:space="preserve">C </w:t>
            </w:r>
            <w:r w:rsidRPr="0008241C">
              <w:rPr>
                <w:rFonts w:ascii="Times New Roman" w:hAnsi="Times New Roman"/>
                <w:sz w:val="18"/>
                <w:szCs w:val="18"/>
              </w:rPr>
              <w:t xml:space="preserve"> 6.2.2.2</w:t>
            </w:r>
            <w:r w:rsidRPr="0008241C">
              <w:rPr>
                <w:rFonts w:ascii="Times New Roman" w:hAnsi="Times New Roman"/>
                <w:sz w:val="18"/>
                <w:szCs w:val="18"/>
                <w:lang w:eastAsia="ja-JP"/>
              </w:rPr>
              <w:t>;</w:t>
            </w:r>
          </w:p>
          <w:p w14:paraId="7A025419" w14:textId="77777777" w:rsidR="00A01204" w:rsidRPr="0008241C" w:rsidRDefault="00A01204" w:rsidP="00A01204">
            <w:pPr>
              <w:spacing w:line="200" w:lineRule="exact"/>
              <w:rPr>
                <w:rFonts w:ascii="Times New Roman" w:hAnsi="Times New Roman"/>
                <w:sz w:val="18"/>
                <w:szCs w:val="18"/>
                <w:lang w:eastAsia="ja-JP"/>
              </w:rPr>
            </w:pPr>
            <w:r w:rsidRPr="0008241C">
              <w:rPr>
                <w:rFonts w:ascii="Times New Roman" w:hAnsi="Times New Roman"/>
                <w:sz w:val="18"/>
                <w:szCs w:val="18"/>
                <w:highlight w:val="yellow"/>
                <w:bdr w:val="single" w:sz="4" w:space="0" w:color="auto"/>
                <w:lang w:eastAsia="ja-JP"/>
              </w:rPr>
              <w:t>L</w:t>
            </w:r>
            <w:r w:rsidRPr="0008241C">
              <w:rPr>
                <w:rFonts w:ascii="Times New Roman" w:hAnsi="Times New Roman"/>
                <w:sz w:val="18"/>
                <w:szCs w:val="18"/>
                <w:lang w:eastAsia="ja-JP"/>
              </w:rPr>
              <w:t xml:space="preserve"> </w:t>
            </w:r>
            <w:r w:rsidRPr="0008241C">
              <w:rPr>
                <w:sz w:val="18"/>
                <w:szCs w:val="18"/>
                <w:lang w:eastAsia="ja-JP"/>
              </w:rPr>
              <w:fldChar w:fldCharType="begin" w:fldLock="1"/>
            </w:r>
            <w:r w:rsidRPr="0008241C">
              <w:rPr>
                <w:rFonts w:ascii="Times New Roman" w:hAnsi="Times New Roman"/>
                <w:sz w:val="18"/>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08241C">
              <w:rPr>
                <w:sz w:val="18"/>
                <w:szCs w:val="18"/>
                <w:lang w:eastAsia="ja-JP"/>
              </w:rPr>
              <w:fldChar w:fldCharType="separate"/>
            </w:r>
            <w:r w:rsidRPr="0008241C">
              <w:rPr>
                <w:rFonts w:ascii="Times New Roman" w:hAnsi="Times New Roman"/>
                <w:noProof/>
                <w:sz w:val="18"/>
                <w:szCs w:val="18"/>
                <w:lang w:eastAsia="ja-JP"/>
              </w:rPr>
              <w:t>(UNEP-WCMC, 2016b, 2016a)</w:t>
            </w:r>
            <w:r w:rsidRPr="0008241C">
              <w:rPr>
                <w:sz w:val="18"/>
                <w:szCs w:val="18"/>
                <w:lang w:eastAsia="ja-JP"/>
              </w:rPr>
              <w:fldChar w:fldCharType="end"/>
            </w:r>
          </w:p>
        </w:tc>
      </w:tr>
    </w:tbl>
    <w:p w14:paraId="1CE63344" w14:textId="77777777" w:rsidR="00A01204" w:rsidRPr="0008241C" w:rsidRDefault="00A01204" w:rsidP="00A01204">
      <w:pPr>
        <w:rPr>
          <w:sz w:val="22"/>
          <w:szCs w:val="22"/>
        </w:rPr>
      </w:pPr>
    </w:p>
    <w:tbl>
      <w:tblPr>
        <w:tblStyle w:val="TableGrid1"/>
        <w:tblW w:w="0" w:type="auto"/>
        <w:tblLook w:val="04A0" w:firstRow="1" w:lastRow="0" w:firstColumn="1" w:lastColumn="0" w:noHBand="0" w:noVBand="1"/>
      </w:tblPr>
      <w:tblGrid>
        <w:gridCol w:w="1260"/>
        <w:gridCol w:w="1260"/>
        <w:gridCol w:w="1260"/>
        <w:gridCol w:w="1260"/>
        <w:gridCol w:w="1260"/>
      </w:tblGrid>
      <w:tr w:rsidR="00A01204" w:rsidRPr="0008241C" w14:paraId="37387917" w14:textId="77777777" w:rsidTr="00642B4F">
        <w:tc>
          <w:tcPr>
            <w:tcW w:w="1260" w:type="dxa"/>
            <w:vAlign w:val="center"/>
          </w:tcPr>
          <w:p w14:paraId="464976CB" w14:textId="77777777" w:rsidR="00A01204" w:rsidRPr="0008241C" w:rsidRDefault="00A01204" w:rsidP="00A01204">
            <w:pPr>
              <w:jc w:val="center"/>
              <w:rPr>
                <w:rFonts w:ascii="Times New Roman" w:hAnsi="Times New Roman"/>
                <w:b/>
                <w:lang w:eastAsia="ja-JP"/>
              </w:rPr>
            </w:pPr>
            <w:r w:rsidRPr="0008241C">
              <w:rPr>
                <w:b/>
                <w:noProof/>
                <w:lang w:val="en-US"/>
              </w:rPr>
              <w:drawing>
                <wp:inline distT="0" distB="0" distL="0" distR="0" wp14:anchorId="1E18467B" wp14:editId="2454AC09">
                  <wp:extent cx="532062" cy="581025"/>
                  <wp:effectExtent l="0" t="0" r="1905" b="0"/>
                  <wp:docPr id="325" name="図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86513" cy="640487"/>
                          </a:xfrm>
                          <a:prstGeom prst="rect">
                            <a:avLst/>
                          </a:prstGeom>
                          <a:noFill/>
                          <a:ln>
                            <a:noFill/>
                          </a:ln>
                        </pic:spPr>
                      </pic:pic>
                    </a:graphicData>
                  </a:graphic>
                </wp:inline>
              </w:drawing>
            </w:r>
          </w:p>
        </w:tc>
        <w:tc>
          <w:tcPr>
            <w:tcW w:w="1260" w:type="dxa"/>
            <w:vAlign w:val="center"/>
          </w:tcPr>
          <w:p w14:paraId="0B5F2157" w14:textId="77777777" w:rsidR="00A01204" w:rsidRPr="0008241C" w:rsidRDefault="00A01204" w:rsidP="00A01204">
            <w:pPr>
              <w:jc w:val="center"/>
              <w:rPr>
                <w:rFonts w:ascii="Times New Roman" w:hAnsi="Times New Roman"/>
                <w:b/>
                <w:lang w:eastAsia="ja-JP"/>
              </w:rPr>
            </w:pPr>
            <w:r w:rsidRPr="0008241C">
              <w:rPr>
                <w:b/>
                <w:noProof/>
                <w:lang w:val="en-US"/>
              </w:rPr>
              <w:drawing>
                <wp:inline distT="0" distB="0" distL="0" distR="0" wp14:anchorId="5F589675" wp14:editId="6490E164">
                  <wp:extent cx="517525" cy="590550"/>
                  <wp:effectExtent l="0" t="0" r="0" b="0"/>
                  <wp:docPr id="326" name="図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24807" cy="598860"/>
                          </a:xfrm>
                          <a:prstGeom prst="rect">
                            <a:avLst/>
                          </a:prstGeom>
                          <a:noFill/>
                          <a:ln>
                            <a:noFill/>
                          </a:ln>
                        </pic:spPr>
                      </pic:pic>
                    </a:graphicData>
                  </a:graphic>
                </wp:inline>
              </w:drawing>
            </w:r>
          </w:p>
        </w:tc>
        <w:tc>
          <w:tcPr>
            <w:tcW w:w="1260" w:type="dxa"/>
            <w:vAlign w:val="center"/>
          </w:tcPr>
          <w:p w14:paraId="5B8EC70B" w14:textId="77777777" w:rsidR="00A01204" w:rsidRPr="0008241C" w:rsidRDefault="00A01204" w:rsidP="00A01204">
            <w:pPr>
              <w:jc w:val="center"/>
              <w:rPr>
                <w:rFonts w:ascii="Times New Roman" w:hAnsi="Times New Roman"/>
                <w:b/>
                <w:lang w:eastAsia="ja-JP"/>
              </w:rPr>
            </w:pPr>
            <w:r w:rsidRPr="0008241C">
              <w:rPr>
                <w:b/>
                <w:noProof/>
                <w:lang w:val="en-US"/>
              </w:rPr>
              <w:drawing>
                <wp:inline distT="0" distB="0" distL="0" distR="0" wp14:anchorId="25239FD5" wp14:editId="62B7746F">
                  <wp:extent cx="493850" cy="571500"/>
                  <wp:effectExtent l="0" t="0" r="1905" b="0"/>
                  <wp:docPr id="327" name="図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507345" cy="587117"/>
                          </a:xfrm>
                          <a:prstGeom prst="rect">
                            <a:avLst/>
                          </a:prstGeom>
                          <a:noFill/>
                          <a:ln>
                            <a:noFill/>
                          </a:ln>
                        </pic:spPr>
                      </pic:pic>
                    </a:graphicData>
                  </a:graphic>
                </wp:inline>
              </w:drawing>
            </w:r>
          </w:p>
        </w:tc>
        <w:tc>
          <w:tcPr>
            <w:tcW w:w="1260" w:type="dxa"/>
            <w:vAlign w:val="center"/>
          </w:tcPr>
          <w:p w14:paraId="0F76D2EE" w14:textId="77777777" w:rsidR="00A01204" w:rsidRPr="0008241C" w:rsidRDefault="00A01204" w:rsidP="00A01204">
            <w:pPr>
              <w:jc w:val="center"/>
              <w:rPr>
                <w:rFonts w:ascii="Times New Roman" w:hAnsi="Times New Roman"/>
                <w:b/>
                <w:lang w:eastAsia="ja-JP"/>
              </w:rPr>
            </w:pPr>
            <w:r w:rsidRPr="0008241C">
              <w:rPr>
                <w:b/>
                <w:noProof/>
                <w:lang w:val="en-US"/>
              </w:rPr>
              <w:drawing>
                <wp:inline distT="0" distB="0" distL="0" distR="0" wp14:anchorId="32FAC029" wp14:editId="58AAA5B5">
                  <wp:extent cx="483589" cy="542925"/>
                  <wp:effectExtent l="0" t="0" r="0" b="0"/>
                  <wp:docPr id="328" name="図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08540" cy="570938"/>
                          </a:xfrm>
                          <a:prstGeom prst="rect">
                            <a:avLst/>
                          </a:prstGeom>
                          <a:noFill/>
                          <a:ln>
                            <a:noFill/>
                          </a:ln>
                        </pic:spPr>
                      </pic:pic>
                    </a:graphicData>
                  </a:graphic>
                </wp:inline>
              </w:drawing>
            </w:r>
          </w:p>
        </w:tc>
        <w:tc>
          <w:tcPr>
            <w:tcW w:w="1260" w:type="dxa"/>
            <w:vAlign w:val="center"/>
          </w:tcPr>
          <w:p w14:paraId="5C86B772" w14:textId="77777777" w:rsidR="00A01204" w:rsidRPr="0008241C" w:rsidRDefault="00A01204" w:rsidP="00A01204">
            <w:pPr>
              <w:jc w:val="center"/>
              <w:rPr>
                <w:rFonts w:ascii="Times New Roman" w:hAnsi="Times New Roman"/>
                <w:b/>
                <w:sz w:val="40"/>
                <w:lang w:eastAsia="ja-JP"/>
              </w:rPr>
            </w:pPr>
            <w:r w:rsidRPr="0008241C">
              <w:rPr>
                <w:b/>
                <w:noProof/>
                <w:sz w:val="40"/>
                <w:lang w:val="en-US"/>
              </w:rPr>
              <w:drawing>
                <wp:inline distT="0" distB="0" distL="0" distR="0" wp14:anchorId="25A3EF2A" wp14:editId="1D1AF301">
                  <wp:extent cx="437444" cy="533400"/>
                  <wp:effectExtent l="0" t="0" r="1270" b="0"/>
                  <wp:docPr id="329" name="図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449843" cy="548519"/>
                          </a:xfrm>
                          <a:prstGeom prst="rect">
                            <a:avLst/>
                          </a:prstGeom>
                          <a:noFill/>
                          <a:ln>
                            <a:noFill/>
                          </a:ln>
                        </pic:spPr>
                      </pic:pic>
                    </a:graphicData>
                  </a:graphic>
                </wp:inline>
              </w:drawing>
            </w:r>
          </w:p>
        </w:tc>
      </w:tr>
      <w:tr w:rsidR="00A01204" w:rsidRPr="0008241C" w14:paraId="187BD72E" w14:textId="77777777" w:rsidTr="00642B4F">
        <w:tc>
          <w:tcPr>
            <w:tcW w:w="1260" w:type="dxa"/>
          </w:tcPr>
          <w:p w14:paraId="0C8A37AF" w14:textId="77777777" w:rsidR="00A01204" w:rsidRPr="0008241C" w:rsidRDefault="00A01204" w:rsidP="00A01204">
            <w:pPr>
              <w:jc w:val="center"/>
              <w:rPr>
                <w:rFonts w:ascii="Times New Roman" w:hAnsi="Times New Roman"/>
                <w:lang w:eastAsia="ja-JP"/>
              </w:rPr>
            </w:pPr>
            <w:r w:rsidRPr="0008241C">
              <w:rPr>
                <w:rFonts w:ascii="Times New Roman" w:hAnsi="Times New Roman"/>
                <w:b/>
                <w:sz w:val="16"/>
                <w:lang w:eastAsia="ja-JP"/>
              </w:rPr>
              <w:t>On track to exceed target</w:t>
            </w:r>
          </w:p>
        </w:tc>
        <w:tc>
          <w:tcPr>
            <w:tcW w:w="1260" w:type="dxa"/>
          </w:tcPr>
          <w:p w14:paraId="2D86DD43" w14:textId="77777777" w:rsidR="00A01204" w:rsidRPr="0008241C" w:rsidRDefault="00A01204" w:rsidP="00A01204">
            <w:pPr>
              <w:jc w:val="center"/>
              <w:rPr>
                <w:rFonts w:ascii="Times New Roman" w:hAnsi="Times New Roman"/>
                <w:lang w:eastAsia="ja-JP"/>
              </w:rPr>
            </w:pPr>
            <w:r w:rsidRPr="0008241C">
              <w:rPr>
                <w:rFonts w:ascii="Times New Roman" w:hAnsi="Times New Roman"/>
                <w:b/>
                <w:sz w:val="16"/>
                <w:lang w:eastAsia="ja-JP"/>
              </w:rPr>
              <w:t>On track to achieve target</w:t>
            </w:r>
          </w:p>
        </w:tc>
        <w:tc>
          <w:tcPr>
            <w:tcW w:w="1260" w:type="dxa"/>
          </w:tcPr>
          <w:p w14:paraId="29E31F05" w14:textId="77777777" w:rsidR="00A01204" w:rsidRPr="0008241C" w:rsidRDefault="00A01204" w:rsidP="00A01204">
            <w:pPr>
              <w:jc w:val="center"/>
              <w:rPr>
                <w:rFonts w:ascii="Times New Roman" w:hAnsi="Times New Roman"/>
                <w:lang w:eastAsia="ja-JP"/>
              </w:rPr>
            </w:pPr>
            <w:r w:rsidRPr="0008241C">
              <w:rPr>
                <w:rFonts w:ascii="Times New Roman" w:hAnsi="Times New Roman"/>
                <w:b/>
                <w:sz w:val="16"/>
                <w:lang w:eastAsia="ja-JP"/>
              </w:rPr>
              <w:t>Progress, but at an insufficient rate</w:t>
            </w:r>
          </w:p>
        </w:tc>
        <w:tc>
          <w:tcPr>
            <w:tcW w:w="1260" w:type="dxa"/>
          </w:tcPr>
          <w:p w14:paraId="0929C7D4" w14:textId="77777777" w:rsidR="00A01204" w:rsidRPr="0008241C" w:rsidRDefault="00A01204" w:rsidP="00A01204">
            <w:pPr>
              <w:jc w:val="center"/>
              <w:rPr>
                <w:rFonts w:ascii="Times New Roman" w:hAnsi="Times New Roman"/>
                <w:lang w:eastAsia="ja-JP"/>
              </w:rPr>
            </w:pPr>
            <w:r w:rsidRPr="0008241C">
              <w:rPr>
                <w:rFonts w:ascii="Times New Roman" w:hAnsi="Times New Roman"/>
                <w:b/>
                <w:sz w:val="16"/>
                <w:lang w:eastAsia="ja-JP"/>
              </w:rPr>
              <w:t>No significant overall progress</w:t>
            </w:r>
          </w:p>
        </w:tc>
        <w:tc>
          <w:tcPr>
            <w:tcW w:w="1260" w:type="dxa"/>
          </w:tcPr>
          <w:p w14:paraId="22E3CEA8" w14:textId="77777777" w:rsidR="00A01204" w:rsidRPr="0008241C" w:rsidRDefault="00A01204" w:rsidP="00A01204">
            <w:pPr>
              <w:jc w:val="center"/>
              <w:rPr>
                <w:rFonts w:ascii="Times New Roman" w:hAnsi="Times New Roman"/>
                <w:b/>
                <w:sz w:val="16"/>
                <w:lang w:eastAsia="ja-JP"/>
              </w:rPr>
            </w:pPr>
            <w:r w:rsidRPr="0008241C">
              <w:rPr>
                <w:rFonts w:ascii="Times New Roman" w:hAnsi="Times New Roman"/>
                <w:b/>
                <w:sz w:val="16"/>
                <w:lang w:eastAsia="ja-JP"/>
              </w:rPr>
              <w:t>Moving away from target</w:t>
            </w:r>
          </w:p>
        </w:tc>
      </w:tr>
    </w:tbl>
    <w:p w14:paraId="61FAB283" w14:textId="77777777" w:rsidR="00A01204" w:rsidRPr="0008241C" w:rsidRDefault="00A01204" w:rsidP="00A01204">
      <w:pPr>
        <w:rPr>
          <w:sz w:val="22"/>
          <w:szCs w:val="22"/>
        </w:rPr>
      </w:pPr>
    </w:p>
    <w:p w14:paraId="699F2B45" w14:textId="77777777" w:rsidR="00A01204" w:rsidRPr="0008241C" w:rsidRDefault="00A01204" w:rsidP="00A01204">
      <w:pPr>
        <w:rPr>
          <w:sz w:val="22"/>
          <w:szCs w:val="22"/>
        </w:rPr>
      </w:pPr>
    </w:p>
    <w:p w14:paraId="1A4BF48C" w14:textId="77777777" w:rsidR="00A01204" w:rsidRPr="0008241C" w:rsidRDefault="00A01204" w:rsidP="00A01204">
      <w:pPr>
        <w:keepNext/>
        <w:keepLines/>
        <w:tabs>
          <w:tab w:val="clear" w:pos="1247"/>
          <w:tab w:val="left" w:pos="700"/>
        </w:tabs>
        <w:spacing w:before="40"/>
        <w:outlineLvl w:val="1"/>
        <w:rPr>
          <w:b/>
          <w:sz w:val="28"/>
          <w:szCs w:val="26"/>
        </w:rPr>
      </w:pPr>
      <w:bookmarkStart w:id="1980" w:name="_Toc504317393"/>
      <w:bookmarkStart w:id="1981" w:name="_Toc504318086"/>
      <w:bookmarkStart w:id="1982" w:name="_Toc504320492"/>
      <w:bookmarkStart w:id="1983" w:name="_Toc504320715"/>
      <w:bookmarkStart w:id="1984" w:name="_Toc504320939"/>
      <w:bookmarkStart w:id="1985" w:name="_Toc504321432"/>
      <w:bookmarkStart w:id="1986" w:name="_Toc524048111"/>
      <w:r w:rsidRPr="0008241C">
        <w:rPr>
          <w:b/>
          <w:sz w:val="28"/>
          <w:szCs w:val="26"/>
        </w:rPr>
        <w:t xml:space="preserve">6.6 </w:t>
      </w:r>
      <w:r w:rsidRPr="0008241C">
        <w:rPr>
          <w:b/>
          <w:sz w:val="28"/>
          <w:szCs w:val="26"/>
        </w:rPr>
        <w:tab/>
        <w:t>Achieving SDGs: synergies and trade-offs</w:t>
      </w:r>
      <w:bookmarkEnd w:id="1980"/>
      <w:bookmarkEnd w:id="1981"/>
      <w:bookmarkEnd w:id="1982"/>
      <w:bookmarkEnd w:id="1983"/>
      <w:bookmarkEnd w:id="1984"/>
      <w:bookmarkEnd w:id="1985"/>
      <w:bookmarkEnd w:id="1986"/>
    </w:p>
    <w:p w14:paraId="6EF169B6" w14:textId="77777777" w:rsidR="00A01204" w:rsidRPr="0008241C" w:rsidRDefault="00A01204" w:rsidP="00A01204">
      <w:pPr>
        <w:rPr>
          <w:sz w:val="22"/>
          <w:szCs w:val="22"/>
        </w:rPr>
      </w:pPr>
    </w:p>
    <w:p w14:paraId="3E715691" w14:textId="77777777" w:rsidR="00A01204" w:rsidRPr="0008241C" w:rsidRDefault="00A01204" w:rsidP="00A01204">
      <w:pPr>
        <w:rPr>
          <w:sz w:val="22"/>
          <w:szCs w:val="22"/>
        </w:rPr>
      </w:pPr>
      <w:r w:rsidRPr="0008241C">
        <w:rPr>
          <w:sz w:val="22"/>
          <w:szCs w:val="22"/>
          <w:lang w:eastAsia="ja-JP"/>
        </w:rPr>
        <w:t xml:space="preserve">The 2030 Global Agenda known as Sustainable Development Goals (SDGs) provides a basic framework for sustainable development, in which 17 </w:t>
      </w:r>
      <w:r w:rsidRPr="0008241C">
        <w:rPr>
          <w:sz w:val="22"/>
          <w:szCs w:val="22"/>
        </w:rPr>
        <w:t xml:space="preserve">goals and 169 targets are provided encompassing social, economic and environmental aspects of sustainable development. Compared to the previous Millennium Development Goals (MDGs), the SDGs has significantly enhanced consideration of environmental concerns into post 2015 development agenda and thereby may provide an effective impetus towards objectives of major biodiversity related conventions such as CITES, CBD, UNFCCC, UNCCD, CMS, and the Ramsar Convention. The key feature of SDGs for their implementation is to follow bottom-up approach, in which countries select their own targets, strategies and reporting mechanisms based on their priorities and capacities. However, it would create new challenges for countries to establish not only their own targets, but also necessary policies and institutional frameworks for achieving those targets </w:t>
      </w:r>
      <w:r w:rsidRPr="0008241C">
        <w:rPr>
          <w:sz w:val="22"/>
          <w:szCs w:val="22"/>
        </w:rPr>
        <w:fldChar w:fldCharType="begin" w:fldLock="1"/>
      </w:r>
      <w:r w:rsidRPr="0008241C">
        <w:rPr>
          <w:sz w:val="22"/>
          <w:szCs w:val="22"/>
        </w:rPr>
        <w:instrText>ADDIN CSL_CITATION {"citationItems":[{"id":"ITEM-1","itemData":{"URL":"http://sd.iisd.org/policy-updates/living-in-harmony-with-nature-to-transform-our-world-the-cbds-contribution-to-sdg-implementation/","author":[{"dropping-particle":"","family":"Jungcurt","given":"S.","non-dropping-particle":"","parse-names":false,"suffix":""}],"container-title":"IISD Policy Update # 13","id":"ITEM-1","issued":{"date-parts":[["2016"]]},"title":"Living with Harmony with Nature to Transform our World: the CBD’s Contribution to SDG implementation","type":"webpage"},"uris":["http://www.mendeley.com/documents/?uuid=139912cf-b1fc-3488-9615-6fde759c7ab6"]}],"mendeley":{"formattedCitation":"(Jungcurt, 2016)","plainTextFormattedCitation":"(Jungcurt, 2016)","previouslyFormattedCitation":"(Jungcurt, 2016)"},"properties":{"noteIndex":0},"schema":"https://github.com/citation-style-language/schema/raw/master/csl-citation.json"}</w:instrText>
      </w:r>
      <w:r w:rsidRPr="0008241C">
        <w:rPr>
          <w:sz w:val="22"/>
          <w:szCs w:val="22"/>
        </w:rPr>
        <w:fldChar w:fldCharType="separate"/>
      </w:r>
      <w:r w:rsidRPr="0008241C">
        <w:rPr>
          <w:noProof/>
          <w:sz w:val="22"/>
          <w:szCs w:val="22"/>
        </w:rPr>
        <w:t>(Jungcurt, 2016)</w:t>
      </w:r>
      <w:r w:rsidRPr="0008241C">
        <w:rPr>
          <w:sz w:val="22"/>
          <w:szCs w:val="22"/>
        </w:rPr>
        <w:fldChar w:fldCharType="end"/>
      </w:r>
      <w:r w:rsidRPr="0008241C">
        <w:rPr>
          <w:sz w:val="22"/>
          <w:szCs w:val="22"/>
        </w:rPr>
        <w:t>.</w:t>
      </w:r>
    </w:p>
    <w:p w14:paraId="1D12BE70" w14:textId="77777777" w:rsidR="00A01204" w:rsidRPr="0008241C" w:rsidRDefault="00A01204" w:rsidP="00A01204">
      <w:pPr>
        <w:rPr>
          <w:sz w:val="22"/>
          <w:szCs w:val="22"/>
        </w:rPr>
      </w:pPr>
    </w:p>
    <w:p w14:paraId="73208648" w14:textId="77777777" w:rsidR="00A01204" w:rsidRPr="0008241C" w:rsidRDefault="00A01204" w:rsidP="00A01204">
      <w:pPr>
        <w:rPr>
          <w:sz w:val="22"/>
          <w:szCs w:val="22"/>
          <w:lang w:eastAsia="ja-JP"/>
        </w:rPr>
      </w:pPr>
      <w:r w:rsidRPr="0008241C">
        <w:rPr>
          <w:sz w:val="22"/>
          <w:szCs w:val="22"/>
        </w:rPr>
        <w:t>In line with the SDG Target 17.14 “</w:t>
      </w:r>
      <w:r w:rsidRPr="0008241C">
        <w:rPr>
          <w:i/>
          <w:sz w:val="22"/>
          <w:szCs w:val="22"/>
        </w:rPr>
        <w:t>Enhance policy coherence for sustainable development</w:t>
      </w:r>
      <w:r w:rsidRPr="0008241C">
        <w:rPr>
          <w:sz w:val="22"/>
          <w:szCs w:val="22"/>
        </w:rPr>
        <w:t>”, and for efficient implementation of SDGs</w:t>
      </w:r>
      <w:r w:rsidRPr="0008241C">
        <w:rPr>
          <w:sz w:val="22"/>
          <w:szCs w:val="22"/>
          <w:lang w:eastAsia="ja-JP"/>
        </w:rPr>
        <w:t xml:space="preserve"> cutting across several sectors</w:t>
      </w:r>
      <w:r w:rsidRPr="0008241C">
        <w:rPr>
          <w:sz w:val="22"/>
          <w:szCs w:val="22"/>
        </w:rPr>
        <w:t>, a number of studies highlighted the need for integrative approach</w:t>
      </w:r>
      <w:r w:rsidRPr="0008241C">
        <w:rPr>
          <w:sz w:val="22"/>
          <w:szCs w:val="22"/>
          <w:lang w:eastAsia="ja-JP"/>
        </w:rPr>
        <w:t>es</w:t>
      </w:r>
      <w:r w:rsidRPr="0008241C">
        <w:rPr>
          <w:sz w:val="22"/>
          <w:szCs w:val="22"/>
        </w:rPr>
        <w:t xml:space="preserve"> to SDGs implementation. De Franco, Torres and Madrid </w:t>
      </w:r>
      <w:r w:rsidRPr="0008241C">
        <w:rPr>
          <w:sz w:val="22"/>
          <w:szCs w:val="22"/>
        </w:rPr>
        <w:fldChar w:fldCharType="begin" w:fldLock="1"/>
      </w:r>
      <w:r w:rsidRPr="0008241C">
        <w:rPr>
          <w:sz w:val="22"/>
          <w:szCs w:val="22"/>
        </w:rPr>
        <w:instrText>ADDIN CSL_CITATION {"citationItems":[{"id":"ITEM-1","itemData":{"author":[{"dropping-particle":"","family":"De-Franco","given":"Marina Rosales Benites","non-dropping-particle":"","parse-names":false,"suffix":""},{"dropping-particle":"","family":"Torres","given":"Dr. Elías Alfonso Valverde","non-dropping-particle":"","parse-names":false,"suffix":""},{"dropping-particle":"","family":"Madrid","given":"Dr. César Jorge Arguedas","non-dropping-particle":"","parse-names":false,"suffix":""}],"id":"ITEM-1","issued":{"date-parts":[["2014"]]},"page":"27","publisher":"UN Department of Economic and Social Affairs","title":"SDGs Post-2015 Biodiversity &amp; Ecosystem Services","type":"article"},"uris":["http://www.mendeley.com/documents/?uuid=59bd63a0-9fa3-4dfe-be61-ffdf5a8b33ef"]}],"mendeley":{"formattedCitation":"(De-Franco &lt;i&gt;et al.&lt;/i&gt;, 2014)","manualFormatting":"(2014)","plainTextFormattedCitation":"(De-Franco et al., 2014)","previouslyFormattedCitation":"(De-Franco &lt;i&gt;et al.&lt;/i&gt;, 2014)"},"properties":{"noteIndex":0},"schema":"https://github.com/citation-style-language/schema/raw/master/csl-citation.json"}</w:instrText>
      </w:r>
      <w:r w:rsidRPr="0008241C">
        <w:rPr>
          <w:sz w:val="22"/>
          <w:szCs w:val="22"/>
        </w:rPr>
        <w:fldChar w:fldCharType="separate"/>
      </w:r>
      <w:r w:rsidRPr="0008241C">
        <w:rPr>
          <w:noProof/>
          <w:sz w:val="22"/>
          <w:szCs w:val="22"/>
        </w:rPr>
        <w:t>(2014)</w:t>
      </w:r>
      <w:r w:rsidRPr="0008241C">
        <w:rPr>
          <w:sz w:val="22"/>
          <w:szCs w:val="22"/>
        </w:rPr>
        <w:fldChar w:fldCharType="end"/>
      </w:r>
      <w:r w:rsidRPr="0008241C">
        <w:rPr>
          <w:sz w:val="22"/>
          <w:szCs w:val="22"/>
        </w:rPr>
        <w:t xml:space="preserve">, based on an analysis on the linkages of SDGs and BES, draw a pyramid diagram where BES-related </w:t>
      </w:r>
      <w:r w:rsidRPr="0008241C">
        <w:rPr>
          <w:sz w:val="22"/>
          <w:szCs w:val="22"/>
          <w:lang w:eastAsia="ja-JP"/>
        </w:rPr>
        <w:t xml:space="preserve">SDGs (14, 15) combined with goal 17 form foundations for other goals such as sustainable consumption and production (Goals 7, 9, 11, 12, 13), inclusive economic growth (Goals 8 and 10) and human dignity (Goals 1, 2, 3, 4, 5, 6, and 16). </w:t>
      </w:r>
      <w:r w:rsidRPr="0008241C">
        <w:rPr>
          <w:noProof/>
          <w:sz w:val="22"/>
          <w:szCs w:val="22"/>
          <w:lang w:eastAsia="ja-JP"/>
        </w:rPr>
        <w:t>Rockström and Sukhdev</w:t>
      </w:r>
      <w:r w:rsidRPr="0008241C">
        <w:rPr>
          <w:sz w:val="22"/>
          <w:szCs w:val="22"/>
          <w:lang w:eastAsia="ja-JP"/>
        </w:rPr>
        <w:t xml:space="preserve"> </w:t>
      </w:r>
      <w:r w:rsidRPr="0008241C">
        <w:rPr>
          <w:sz w:val="22"/>
          <w:szCs w:val="22"/>
          <w:lang w:eastAsia="ja-JP"/>
        </w:rPr>
        <w:fldChar w:fldCharType="begin" w:fldLock="1"/>
      </w:r>
      <w:r w:rsidRPr="0008241C">
        <w:rPr>
          <w:sz w:val="22"/>
          <w:szCs w:val="22"/>
          <w:lang w:eastAsia="ja-JP"/>
        </w:rPr>
        <w:instrText>ADDIN CSL_CITATION {"citationItems":[{"id":"ITEM-1","itemData":{"URL":"http://www.stockholmresilience.org/research/research-news/2016-06-14-how-food-connects-all-the-sdgs.html","accessed":{"date-parts":[["2017","9","15"]]},"author":[{"dropping-particle":"","family":"Johan Rockström","given":"","non-dropping-particle":"","parse-names":false,"suffix":""},{"dropping-particle":"","family":"Pavan Sukhdev","given":"","non-dropping-particle":"","parse-names":false,"suffix":""}],"container-title":"Stockholm Resilience Centre","id":"ITEM-1","issued":{"date-parts":[["2016"]]},"title":"How food connects all the SDGs - Stockholm Resilience Centre","type":"webpage"},"uris":["http://www.mendeley.com/documents/?uuid=2bc7aa57-adb5-3519-af6c-0a39d0c3fbaf"]}],"mendeley":{"formattedCitation":"(Johan Rockström &amp; Pavan Sukhdev, 2016)","manualFormatting":"(2016)","plainTextFormattedCitation":"(Johan Rockström &amp; Pavan Sukhdev, 2016)","previouslyFormattedCitation":"(Johan Rockström &amp; Pavan Sukhdev,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6)</w:t>
      </w:r>
      <w:r w:rsidRPr="0008241C">
        <w:rPr>
          <w:sz w:val="22"/>
          <w:szCs w:val="22"/>
          <w:lang w:eastAsia="ja-JP"/>
        </w:rPr>
        <w:fldChar w:fldCharType="end"/>
      </w:r>
      <w:r w:rsidRPr="0008241C">
        <w:rPr>
          <w:sz w:val="22"/>
          <w:szCs w:val="22"/>
          <w:lang w:eastAsia="ja-JP"/>
        </w:rPr>
        <w:t xml:space="preserve"> proposed “the wedding cake” diagram which illustrated food as central to all other SDGs, and biosphere, including goals 6 (water), 13 (climate), 14 (life below water) and 15 (life on land) constitute the foundation for other goals. UNESCAP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UNESCAP","given":"","non-dropping-particle":"","parse-names":false,"suffix":""}],"id":"ITEM-1","issued":{"date-parts":[["2017"]]},"number-of-pages":"57","publisher-place":"Bangkok","title":"Integrated approaches for Sustainable Development Goals planning: The case of Goal 6 on water and sanitation","type":"report"},"uris":["http://www.mendeley.com/documents/?uuid=6e603306-0e59-38ab-b2c4-c2a63f38656b"]}],"mendeley":{"formattedCitation":"(UNESCAP, 2017)","plainTextFormattedCitation":"(UNESCAP, 2017)","previouslyFormattedCitation":"(UNESCAP,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UNESCAP, 2017)</w:t>
      </w:r>
      <w:r w:rsidRPr="0008241C">
        <w:rPr>
          <w:sz w:val="22"/>
          <w:szCs w:val="22"/>
          <w:lang w:eastAsia="ja-JP"/>
        </w:rPr>
        <w:fldChar w:fldCharType="end"/>
      </w:r>
      <w:r w:rsidRPr="0008241C">
        <w:rPr>
          <w:sz w:val="22"/>
          <w:szCs w:val="22"/>
          <w:lang w:eastAsia="ja-JP"/>
        </w:rPr>
        <w:t xml:space="preserve"> and Zhou and Moinuddin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Zhou","given":"Xin","non-dropping-particle":"","parse-names":false,"suffix":""},{"dropping-particle":"","family":"Moinuddin","given":"Mustafa","non-dropping-particle":"","parse-names":false,"suffix":""}],"id":"ITEM-1","issued":{"date-parts":[["2017"]]},"publisher-place":"Hayama","title":"Sustainable Development Goals Interlinkages and Network Analysis: A practical tool for SDG integration and policy coherence","type":"report"},"uris":["http://www.mendeley.com/documents/?uuid=f11ff9bf-34a6-39e7-9883-7211a479d16a"]}],"mendeley":{"formattedCitation":"(Zhou &amp; Moinuddin, 2017)","manualFormatting":"(2017)","plainTextFormattedCitation":"(Zhou &amp; Moinuddin, 2017)","previouslyFormattedCitation":"(Zhou &amp; Moinuddin, 2017)"},"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7)</w:t>
      </w:r>
      <w:r w:rsidRPr="0008241C">
        <w:rPr>
          <w:sz w:val="22"/>
          <w:szCs w:val="22"/>
          <w:lang w:eastAsia="ja-JP"/>
        </w:rPr>
        <w:fldChar w:fldCharType="end"/>
      </w:r>
      <w:r w:rsidRPr="0008241C">
        <w:rPr>
          <w:sz w:val="22"/>
          <w:szCs w:val="22"/>
          <w:lang w:eastAsia="ja-JP"/>
        </w:rPr>
        <w:t xml:space="preserve"> looked at the SDGs interlinkages centring on water (Goal 6). Niestroy </w:t>
      </w:r>
      <w:r w:rsidRPr="0008241C">
        <w:rPr>
          <w:sz w:val="22"/>
          <w:szCs w:val="22"/>
          <w:lang w:eastAsia="ja-JP"/>
        </w:rPr>
        <w:fldChar w:fldCharType="begin" w:fldLock="1"/>
      </w:r>
      <w:r w:rsidRPr="0008241C">
        <w:rPr>
          <w:sz w:val="22"/>
          <w:szCs w:val="22"/>
          <w:lang w:eastAsia="ja-JP"/>
        </w:rPr>
        <w:instrText>ADDIN CSL_CITATION {"citationItems":[{"id":"ITEM-1","itemData":{"author":[{"dropping-particle":"","family":"Niestroy","given":"Ingeborg","non-dropping-particle":"","parse-names":false,"suffix":""}],"id":"ITEM-1","issued":{"date-parts":[["2016"]]},"publisher-place":"Bonn","title":"How Are We Getting Ready? The 2030 Agenda for Sustainable Development in the EU and its Member States: Analysis and Action So Far","type":"report"},"uris":["http://www.mendeley.com/documents/?uuid=ffb58e74-6c4b-332c-b797-20c722e50df3"]}],"mendeley":{"formattedCitation":"(Niestroy, 2016)","manualFormatting":"(2016)","plainTextFormattedCitation":"(Niestroy, 2016)","previouslyFormattedCitation":"(Niestroy, 2016)"},"properties":{"noteIndex":0},"schema":"https://github.com/citation-style-language/schema/raw/master/csl-citation.json"}</w:instrText>
      </w:r>
      <w:r w:rsidRPr="0008241C">
        <w:rPr>
          <w:sz w:val="22"/>
          <w:szCs w:val="22"/>
          <w:lang w:eastAsia="ja-JP"/>
        </w:rPr>
        <w:fldChar w:fldCharType="separate"/>
      </w:r>
      <w:r w:rsidRPr="0008241C">
        <w:rPr>
          <w:noProof/>
          <w:sz w:val="22"/>
          <w:szCs w:val="22"/>
          <w:lang w:eastAsia="ja-JP"/>
        </w:rPr>
        <w:t>(2016)</w:t>
      </w:r>
      <w:r w:rsidRPr="0008241C">
        <w:rPr>
          <w:sz w:val="22"/>
          <w:szCs w:val="22"/>
          <w:lang w:eastAsia="ja-JP"/>
        </w:rPr>
        <w:fldChar w:fldCharType="end"/>
      </w:r>
      <w:r w:rsidRPr="0008241C">
        <w:rPr>
          <w:sz w:val="22"/>
          <w:szCs w:val="22"/>
          <w:lang w:eastAsia="ja-JP"/>
        </w:rPr>
        <w:t xml:space="preserve"> clustered SDGs into three concentric circles where well-being (SDGs 1, 3, 4, 5, 10) was placed at centre and natural environment (SDGs 13, 14 and 15) in the outer circle. These mostly placed BES-related goals (SDGs 14 and 15) as the basis for, or at peripheral of other sets of goals. Some focused on quantitative network analysis to identify which SDGs and targets are interlinked and how, and others tried to build conceptual model to explain how SDGs can be clustered and interlinked through theoretical works.</w:t>
      </w:r>
    </w:p>
    <w:p w14:paraId="41CC6FD1" w14:textId="77777777" w:rsidR="00A01204" w:rsidRPr="0008241C" w:rsidRDefault="00A01204" w:rsidP="00A01204">
      <w:pPr>
        <w:rPr>
          <w:sz w:val="22"/>
          <w:szCs w:val="22"/>
          <w:lang w:eastAsia="ja-JP"/>
        </w:rPr>
      </w:pPr>
    </w:p>
    <w:p w14:paraId="5AEA81E9" w14:textId="77777777" w:rsidR="00A01204" w:rsidRPr="0008241C" w:rsidRDefault="00A01204" w:rsidP="00A01204">
      <w:pPr>
        <w:rPr>
          <w:sz w:val="22"/>
          <w:szCs w:val="22"/>
          <w:lang w:eastAsia="ja-JP"/>
        </w:rPr>
      </w:pPr>
      <w:r w:rsidRPr="0008241C">
        <w:rPr>
          <w:sz w:val="22"/>
          <w:szCs w:val="22"/>
          <w:lang w:eastAsia="ja-JP"/>
        </w:rPr>
        <w:t xml:space="preserve">Figure 6.10 gives more detailed picture on how BES objectives are interlinked with non-BES SDGs (i.e. other than SDGs 14 and 15) based on the facts found mainly in the Asia-Pacific region. These facts were identified by a review of academic literature and earlier chapters of the current assessment, </w:t>
      </w:r>
      <w:r w:rsidRPr="0008241C">
        <w:rPr>
          <w:sz w:val="22"/>
          <w:szCs w:val="22"/>
          <w:lang w:eastAsia="ja-JP"/>
        </w:rPr>
        <w:lastRenderedPageBreak/>
        <w:t>labelled with NCP (nature’s contributions to people), DD (direct drivers), ID (indirect drivers) and OF (other facts) in accordance with the IPBES Conceptual Framework, and mapped in a spectrum between synergy and trade-off between BES and non-BES SDGs. The scope of the facts presented here includes the possible by-products in an effort to accomplish non-BES goals/targets, e.g. increasing agricultural production causes biodiversity loss. The table demonstrates that synergies are mostly associated with NCP, and trade-offs frequently are with direct and indirect drivers. The table, although far from exhaustive, implies that BES goals can be the best accomplished under SDGs by moving away from right to left of the table, i.e. when the efforts towards non-BES SDGs reinforce NCP and minimise the indirect and direct drivers. On this basis, narratives on the nature of the linkages, as well as the directions towards reinforcing the synergies between BES and non-BES SDGs are presented below:</w:t>
      </w:r>
    </w:p>
    <w:p w14:paraId="7186B171" w14:textId="77777777" w:rsidR="00A01204" w:rsidRPr="0008241C" w:rsidRDefault="00A01204" w:rsidP="00A01204">
      <w:pPr>
        <w:rPr>
          <w:sz w:val="22"/>
          <w:szCs w:val="22"/>
          <w:lang w:eastAsia="ja-JP"/>
        </w:rPr>
      </w:pPr>
    </w:p>
    <w:p w14:paraId="5752282C" w14:textId="77777777" w:rsidR="00A01204" w:rsidRPr="0008241C" w:rsidRDefault="00A01204" w:rsidP="00A01204">
      <w:pPr>
        <w:rPr>
          <w:i/>
          <w:sz w:val="22"/>
          <w:szCs w:val="22"/>
          <w:lang w:eastAsia="ja-JP"/>
        </w:rPr>
      </w:pPr>
      <w:r w:rsidRPr="0008241C">
        <w:rPr>
          <w:b/>
          <w:i/>
          <w:sz w:val="22"/>
          <w:szCs w:val="22"/>
          <w:lang w:eastAsia="ja-JP"/>
        </w:rPr>
        <w:t xml:space="preserve">SDG 1: </w:t>
      </w:r>
      <w:r w:rsidRPr="0008241C">
        <w:rPr>
          <w:i/>
          <w:sz w:val="22"/>
          <w:szCs w:val="22"/>
          <w:lang w:eastAsia="ja-JP"/>
        </w:rPr>
        <w:t>Globally and in the Asia-Pacific region, people’s income level tends to be low in the areas rich in biodiversity, and where people depend more on BES for income and risk insurance (well established). BES continue being overexploited, or poverty continues with protected biodiversity, without conserving BES and ensuring resource access by those dependent on BES. Poverty eradication and BES conservation can be compatible through various intervention options, such as community-based natural resource management, Indigenous Protected Areas (IPA), and community-based ecotourism.</w:t>
      </w:r>
    </w:p>
    <w:p w14:paraId="05DBFE06" w14:textId="77777777" w:rsidR="00A01204" w:rsidRPr="0008241C" w:rsidRDefault="00A01204" w:rsidP="00A01204">
      <w:pPr>
        <w:rPr>
          <w:i/>
          <w:sz w:val="22"/>
          <w:szCs w:val="22"/>
          <w:lang w:eastAsia="ja-JP"/>
        </w:rPr>
      </w:pPr>
    </w:p>
    <w:p w14:paraId="63ACDE15" w14:textId="77777777" w:rsidR="00A01204" w:rsidRPr="0008241C" w:rsidRDefault="00A01204" w:rsidP="00A01204">
      <w:pPr>
        <w:rPr>
          <w:i/>
          <w:sz w:val="22"/>
          <w:szCs w:val="22"/>
          <w:lang w:eastAsia="ja-JP"/>
        </w:rPr>
      </w:pPr>
      <w:r w:rsidRPr="0008241C">
        <w:rPr>
          <w:b/>
          <w:i/>
          <w:sz w:val="22"/>
          <w:szCs w:val="22"/>
          <w:lang w:eastAsia="ja-JP"/>
        </w:rPr>
        <w:t xml:space="preserve">SDG 2: </w:t>
      </w:r>
      <w:r w:rsidRPr="0008241C">
        <w:rPr>
          <w:i/>
          <w:sz w:val="22"/>
          <w:szCs w:val="22"/>
          <w:lang w:eastAsia="ja-JP"/>
        </w:rPr>
        <w:t>In the Asia-Pacific region approximately 481 - 579 million people directly depend on nature for food and livelihoods. Healthy BES underpin sustainable and productive agriculture. Various traditional agriculture landscapes found throughout the Asia-Pacific region provide cradles of many local crop and livestock varieties (well established). Agriculture intensification increases crop yield, but with indiscriminate agrochemical inputs, sacrifices BES beyond food production (well established). Integrated Pest/Nutrient Management (IPM/INM), agroforestry and sustainable pastoralism, among others, can arbitrate the trade-offs. Traditional sustainable agricultural systems practiced by IPLCs in the Asia-Pacific region can be revisited to reinforce reciprocal benefits to nature and agriculture.</w:t>
      </w:r>
    </w:p>
    <w:p w14:paraId="79D0A46A" w14:textId="77777777" w:rsidR="00A01204" w:rsidRPr="0008241C" w:rsidRDefault="00A01204" w:rsidP="00A01204">
      <w:pPr>
        <w:rPr>
          <w:i/>
          <w:sz w:val="22"/>
          <w:szCs w:val="22"/>
          <w:lang w:eastAsia="ja-JP"/>
        </w:rPr>
      </w:pPr>
    </w:p>
    <w:p w14:paraId="54408013" w14:textId="77777777" w:rsidR="00A01204" w:rsidRPr="0008241C" w:rsidRDefault="00A01204" w:rsidP="00A01204">
      <w:pPr>
        <w:rPr>
          <w:i/>
          <w:sz w:val="22"/>
          <w:szCs w:val="22"/>
          <w:lang w:eastAsia="ja-JP"/>
        </w:rPr>
      </w:pPr>
      <w:r w:rsidRPr="0008241C">
        <w:rPr>
          <w:b/>
          <w:i/>
          <w:sz w:val="22"/>
          <w:szCs w:val="22"/>
          <w:lang w:eastAsia="ja-JP"/>
        </w:rPr>
        <w:t xml:space="preserve">SDG 3: </w:t>
      </w:r>
      <w:r w:rsidRPr="0008241C">
        <w:rPr>
          <w:i/>
          <w:sz w:val="22"/>
          <w:szCs w:val="22"/>
          <w:lang w:eastAsia="ja-JP"/>
        </w:rPr>
        <w:t>Healthy BES are essential for human health in diverse aspects, e.g. clean air and water provision, diverse and nutritious dietary sources, pharmaceutical genetic resources, human immunity development, regulation of pests and pathogens, as well as interactions with nature that improve psychological and physical health (well established). “One-Health” approach, an integrative approach to human-animal-ecological health interactions, was introduced to the Asia-Pacific region. ASEAN Agreement on Transboundary Haze Pollution is in force to tackle the connection between forest/land fires and their human health impacts.</w:t>
      </w:r>
    </w:p>
    <w:p w14:paraId="497E459F" w14:textId="77777777" w:rsidR="00A01204" w:rsidRPr="0008241C" w:rsidRDefault="00A01204" w:rsidP="00A01204">
      <w:pPr>
        <w:rPr>
          <w:i/>
          <w:sz w:val="22"/>
          <w:szCs w:val="22"/>
          <w:lang w:eastAsia="ja-JP"/>
        </w:rPr>
      </w:pPr>
    </w:p>
    <w:p w14:paraId="0C41D41C" w14:textId="77777777" w:rsidR="00A01204" w:rsidRPr="0008241C" w:rsidRDefault="00A01204" w:rsidP="00A01204">
      <w:pPr>
        <w:rPr>
          <w:i/>
          <w:sz w:val="22"/>
          <w:szCs w:val="22"/>
          <w:lang w:eastAsia="ja-JP"/>
        </w:rPr>
      </w:pPr>
      <w:r w:rsidRPr="0008241C">
        <w:rPr>
          <w:b/>
          <w:i/>
          <w:sz w:val="22"/>
          <w:szCs w:val="22"/>
          <w:lang w:eastAsia="ja-JP"/>
        </w:rPr>
        <w:t xml:space="preserve">SDG 4: </w:t>
      </w:r>
      <w:r w:rsidRPr="0008241C">
        <w:rPr>
          <w:i/>
          <w:sz w:val="22"/>
          <w:szCs w:val="22"/>
          <w:lang w:eastAsia="ja-JP"/>
        </w:rPr>
        <w:t>Higher education background improves people’s support to BES conservation. BES provide opportunities for humans to acquire knowledge and to develop skills that help human society to prosper (well established). Several natural sites in the Asia-Pacific region are used for education and nature-based tourism. Community schools set up by some indigenous communities in South East Asia help hand down to younger generations the traditional knowledge that is central to sustainable agriculture and landscape management, and also improve education access in remote areas.</w:t>
      </w:r>
    </w:p>
    <w:p w14:paraId="5472E680" w14:textId="77777777" w:rsidR="00A01204" w:rsidRPr="0008241C" w:rsidRDefault="00A01204" w:rsidP="00A01204">
      <w:pPr>
        <w:rPr>
          <w:i/>
          <w:sz w:val="22"/>
          <w:szCs w:val="22"/>
          <w:lang w:eastAsia="ja-JP"/>
        </w:rPr>
      </w:pPr>
    </w:p>
    <w:p w14:paraId="57019C68" w14:textId="77777777" w:rsidR="00A01204" w:rsidRPr="0008241C" w:rsidRDefault="00A01204" w:rsidP="00A01204">
      <w:pPr>
        <w:rPr>
          <w:i/>
          <w:sz w:val="22"/>
          <w:szCs w:val="22"/>
          <w:lang w:eastAsia="ja-JP"/>
        </w:rPr>
      </w:pPr>
      <w:r w:rsidRPr="0008241C">
        <w:rPr>
          <w:b/>
          <w:i/>
          <w:sz w:val="22"/>
          <w:szCs w:val="22"/>
          <w:lang w:eastAsia="ja-JP"/>
        </w:rPr>
        <w:t xml:space="preserve">SDG 5: </w:t>
      </w:r>
      <w:r w:rsidRPr="0008241C">
        <w:rPr>
          <w:i/>
          <w:sz w:val="22"/>
          <w:szCs w:val="22"/>
          <w:lang w:eastAsia="ja-JP"/>
        </w:rPr>
        <w:t>Women and girls play key role to maintain agrobiodiversity that underpin food and livelihood security in South East Asia and Western Asia. Women in Pacific islands have important role to support sustainable fisheries through their engagement in early childhood development when children’s moral and cultural norms are formed (established but incomplete).</w:t>
      </w:r>
    </w:p>
    <w:p w14:paraId="73DA2ECD" w14:textId="77777777" w:rsidR="00A01204" w:rsidRPr="0008241C" w:rsidRDefault="00A01204" w:rsidP="00A01204">
      <w:pPr>
        <w:rPr>
          <w:i/>
          <w:sz w:val="22"/>
          <w:szCs w:val="22"/>
          <w:lang w:eastAsia="ja-JP"/>
        </w:rPr>
      </w:pPr>
    </w:p>
    <w:p w14:paraId="14425354" w14:textId="77777777" w:rsidR="00A01204" w:rsidRPr="0008241C" w:rsidRDefault="00A01204" w:rsidP="00A01204">
      <w:pPr>
        <w:rPr>
          <w:i/>
          <w:sz w:val="22"/>
          <w:szCs w:val="22"/>
          <w:lang w:eastAsia="ja-JP"/>
        </w:rPr>
      </w:pPr>
      <w:r w:rsidRPr="0008241C">
        <w:rPr>
          <w:b/>
          <w:i/>
          <w:sz w:val="22"/>
          <w:szCs w:val="22"/>
          <w:lang w:eastAsia="ja-JP"/>
        </w:rPr>
        <w:t xml:space="preserve">SDG 6: </w:t>
      </w:r>
      <w:r w:rsidRPr="0008241C">
        <w:rPr>
          <w:i/>
          <w:sz w:val="22"/>
          <w:szCs w:val="22"/>
          <w:lang w:eastAsia="ja-JP"/>
        </w:rPr>
        <w:t xml:space="preserve">Water security, a concept that encompass water quantity, quality and functioning water system, in the Asia-Pacific region is supported by a rich mix of different ecosystem types including forests, grasslands, wetlands, cultivated areas and terrestrial waterbodies (well established). Degradation of watershed ecosystems, as well as over-extraction and poor management of surface and ground waters seriously undermine water security (well established). Payments for Ecosystem </w:t>
      </w:r>
      <w:r w:rsidRPr="0008241C">
        <w:rPr>
          <w:i/>
          <w:sz w:val="22"/>
          <w:szCs w:val="22"/>
          <w:lang w:eastAsia="ja-JP"/>
        </w:rPr>
        <w:lastRenderedPageBreak/>
        <w:t xml:space="preserve">Services (PES), is increasingly used for incentivising watershed protection by upstream communities and thus for ensuring downstream water security. </w:t>
      </w:r>
    </w:p>
    <w:p w14:paraId="4F8383DF" w14:textId="77777777" w:rsidR="00A01204" w:rsidRPr="0008241C" w:rsidRDefault="00A01204" w:rsidP="00A01204">
      <w:pPr>
        <w:rPr>
          <w:i/>
          <w:sz w:val="22"/>
          <w:szCs w:val="22"/>
          <w:lang w:eastAsia="ja-JP"/>
        </w:rPr>
      </w:pPr>
    </w:p>
    <w:p w14:paraId="0366F15C" w14:textId="77777777" w:rsidR="00A01204" w:rsidRPr="0008241C" w:rsidRDefault="00A01204" w:rsidP="00A01204">
      <w:pPr>
        <w:rPr>
          <w:i/>
          <w:sz w:val="22"/>
          <w:szCs w:val="22"/>
          <w:lang w:eastAsia="ja-JP"/>
        </w:rPr>
      </w:pPr>
      <w:r w:rsidRPr="0008241C">
        <w:rPr>
          <w:b/>
          <w:i/>
          <w:sz w:val="22"/>
          <w:szCs w:val="22"/>
          <w:lang w:eastAsia="ja-JP"/>
        </w:rPr>
        <w:t xml:space="preserve">SDG 7: </w:t>
      </w:r>
      <w:r w:rsidRPr="0008241C">
        <w:rPr>
          <w:i/>
          <w:sz w:val="22"/>
          <w:szCs w:val="22"/>
          <w:lang w:eastAsia="ja-JP"/>
        </w:rPr>
        <w:t>The heavy reliance of the poor on biomass fuel for household energy consumption, largely due to limited energy access, leads to forest biomass overexploitation. The Asia-Pacific region boasts large untapped potential for hydropower development. Watershed forests prevents soil erosion and downstream sedimentation, and thereby contribute to the longevity of reservoirs and hydropower facility. Biofuel energy is another potential source for increasing power supply (well established). Large scale hydropower development impacts river ecosystems, and expanding biofuel crop production compete for lands with forests and food production (well established).</w:t>
      </w:r>
    </w:p>
    <w:p w14:paraId="1F4606C1" w14:textId="77777777" w:rsidR="00A01204" w:rsidRPr="0008241C" w:rsidRDefault="00A01204" w:rsidP="00A01204">
      <w:pPr>
        <w:rPr>
          <w:i/>
          <w:sz w:val="22"/>
          <w:szCs w:val="22"/>
          <w:lang w:eastAsia="ja-JP"/>
        </w:rPr>
      </w:pPr>
    </w:p>
    <w:p w14:paraId="5C7DD3A8" w14:textId="77777777" w:rsidR="00A01204" w:rsidRPr="0008241C" w:rsidRDefault="00A01204" w:rsidP="00A01204">
      <w:pPr>
        <w:rPr>
          <w:i/>
          <w:sz w:val="22"/>
          <w:szCs w:val="22"/>
          <w:lang w:eastAsia="ja-JP"/>
        </w:rPr>
      </w:pPr>
      <w:r w:rsidRPr="0008241C">
        <w:rPr>
          <w:b/>
          <w:i/>
          <w:sz w:val="22"/>
          <w:szCs w:val="22"/>
          <w:lang w:eastAsia="ja-JP"/>
        </w:rPr>
        <w:t xml:space="preserve">SDG 8: </w:t>
      </w:r>
      <w:r w:rsidRPr="0008241C">
        <w:rPr>
          <w:i/>
          <w:sz w:val="22"/>
          <w:szCs w:val="22"/>
          <w:lang w:eastAsia="ja-JP"/>
        </w:rPr>
        <w:t>Conservation awareness penetrates along globalisation and increased state revenue strengthens BES conservation. Beautiful natural scenery and wildlife attract tourists who bring economic opportunities (well established). Large-scale land investments, e.g. for plantation, mining and tourism, while creating job opportunities, can negatively affect forests and water resources. Increased income changes consumption volumes and patterns, and thereby multiplies pressures on BES (well established). Under this backdrop, countries in the region are taking initiative to integrate NCP into development through green growth policies especially in South East Asia.</w:t>
      </w:r>
    </w:p>
    <w:p w14:paraId="622DC10D" w14:textId="77777777" w:rsidR="00A01204" w:rsidRPr="0008241C" w:rsidRDefault="00A01204" w:rsidP="00A01204">
      <w:pPr>
        <w:rPr>
          <w:i/>
          <w:sz w:val="22"/>
          <w:szCs w:val="22"/>
          <w:lang w:eastAsia="ja-JP"/>
        </w:rPr>
      </w:pPr>
    </w:p>
    <w:p w14:paraId="1053F494" w14:textId="77777777" w:rsidR="00A01204" w:rsidRPr="0008241C" w:rsidRDefault="00A01204" w:rsidP="00A01204">
      <w:pPr>
        <w:rPr>
          <w:i/>
          <w:sz w:val="22"/>
          <w:szCs w:val="22"/>
          <w:lang w:eastAsia="ja-JP"/>
        </w:rPr>
      </w:pPr>
      <w:r w:rsidRPr="0008241C">
        <w:rPr>
          <w:b/>
          <w:i/>
          <w:sz w:val="22"/>
          <w:szCs w:val="22"/>
          <w:lang w:eastAsia="ja-JP"/>
        </w:rPr>
        <w:t xml:space="preserve">SDG 9: </w:t>
      </w:r>
      <w:r w:rsidRPr="0008241C">
        <w:rPr>
          <w:i/>
          <w:sz w:val="22"/>
          <w:szCs w:val="22"/>
          <w:lang w:eastAsia="ja-JP"/>
        </w:rPr>
        <w:t>Infrastructure development can negatively affect BES when poorly planned (well established). “Green infrastructure”, a concept which takes into account the complementarity between the functions of built infrastructure and ecosystem functions for enhanced resilience, was recently introduced to the Asia-Pacific region.</w:t>
      </w:r>
    </w:p>
    <w:p w14:paraId="7FDA97F8" w14:textId="77777777" w:rsidR="00A01204" w:rsidRPr="0008241C" w:rsidRDefault="00A01204" w:rsidP="00A01204">
      <w:pPr>
        <w:rPr>
          <w:i/>
          <w:sz w:val="22"/>
          <w:szCs w:val="22"/>
          <w:lang w:eastAsia="ja-JP"/>
        </w:rPr>
      </w:pPr>
    </w:p>
    <w:p w14:paraId="00050CDE" w14:textId="77777777" w:rsidR="00A01204" w:rsidRPr="0008241C" w:rsidRDefault="00A01204" w:rsidP="00A01204">
      <w:pPr>
        <w:rPr>
          <w:i/>
          <w:sz w:val="22"/>
          <w:szCs w:val="22"/>
          <w:lang w:eastAsia="ja-JP"/>
        </w:rPr>
      </w:pPr>
      <w:r w:rsidRPr="0008241C">
        <w:rPr>
          <w:b/>
          <w:i/>
          <w:sz w:val="22"/>
          <w:szCs w:val="22"/>
          <w:lang w:eastAsia="ja-JP"/>
        </w:rPr>
        <w:t xml:space="preserve">SDG 10: </w:t>
      </w:r>
      <w:r w:rsidRPr="0008241C">
        <w:rPr>
          <w:i/>
          <w:sz w:val="22"/>
          <w:szCs w:val="22"/>
          <w:lang w:eastAsia="ja-JP"/>
        </w:rPr>
        <w:t>Local stakeholders’ participation and fair and equitable benefit sharing are imperative for the success of community-based natural resource management and community-based ecotourism. The Nagoya Protocol represents multilateral legal instrument to ensure equity concerning the use of genetic resources.</w:t>
      </w:r>
    </w:p>
    <w:p w14:paraId="5CCB5938" w14:textId="77777777" w:rsidR="00A01204" w:rsidRPr="0008241C" w:rsidRDefault="00A01204" w:rsidP="00A01204">
      <w:pPr>
        <w:rPr>
          <w:i/>
          <w:sz w:val="22"/>
          <w:szCs w:val="22"/>
          <w:lang w:eastAsia="ja-JP"/>
        </w:rPr>
      </w:pPr>
    </w:p>
    <w:p w14:paraId="002A9882" w14:textId="50D004EA" w:rsidR="00A01204" w:rsidRPr="0008241C" w:rsidRDefault="00A01204" w:rsidP="00A01204">
      <w:pPr>
        <w:rPr>
          <w:i/>
          <w:sz w:val="22"/>
          <w:szCs w:val="22"/>
          <w:lang w:eastAsia="ja-JP"/>
        </w:rPr>
      </w:pPr>
      <w:r w:rsidRPr="0008241C">
        <w:rPr>
          <w:b/>
          <w:i/>
          <w:sz w:val="22"/>
          <w:szCs w:val="22"/>
          <w:lang w:eastAsia="ja-JP"/>
        </w:rPr>
        <w:t xml:space="preserve">SDG 11: </w:t>
      </w:r>
      <w:r w:rsidRPr="0008241C">
        <w:rPr>
          <w:i/>
          <w:sz w:val="22"/>
          <w:szCs w:val="22"/>
          <w:lang w:eastAsia="ja-JP"/>
        </w:rPr>
        <w:t xml:space="preserve">Rapid </w:t>
      </w:r>
      <w:r w:rsidR="009D5335">
        <w:rPr>
          <w:i/>
          <w:sz w:val="22"/>
          <w:szCs w:val="22"/>
          <w:lang w:eastAsia="ja-JP"/>
        </w:rPr>
        <w:t>urbaniz</w:t>
      </w:r>
      <w:r w:rsidRPr="0008241C">
        <w:rPr>
          <w:i/>
          <w:sz w:val="22"/>
          <w:szCs w:val="22"/>
          <w:lang w:eastAsia="ja-JP"/>
        </w:rPr>
        <w:t>ation in the Asia-Pacific region impacts BES through land conversion, hydrological cycle changes, as well as the changes in lifestyles and consumption patterns (well established). Urbanisation however can be a sustainability solution through concentrating industry, trade, transport, health care, education and pollution treatment in relatively small areas (well established). Urban ecosystems are increasingly integrated into urban planning in several the Asia-Pacific countries with explicit recognition of NCP. Cultural and natural heritages in the Asia-Pacific region are increasingly recognised and conserved, with 332 UNESCO World Heritage sites inscribed.</w:t>
      </w:r>
    </w:p>
    <w:p w14:paraId="7D29686C" w14:textId="77777777" w:rsidR="00A01204" w:rsidRPr="0008241C" w:rsidRDefault="00A01204" w:rsidP="00A01204">
      <w:pPr>
        <w:rPr>
          <w:i/>
          <w:sz w:val="22"/>
          <w:szCs w:val="22"/>
          <w:lang w:eastAsia="ja-JP"/>
        </w:rPr>
      </w:pPr>
    </w:p>
    <w:p w14:paraId="3897F617" w14:textId="1C9265BF" w:rsidR="00A01204" w:rsidRPr="0008241C" w:rsidRDefault="00A01204" w:rsidP="00A01204">
      <w:pPr>
        <w:rPr>
          <w:i/>
          <w:sz w:val="22"/>
          <w:szCs w:val="22"/>
          <w:lang w:eastAsia="ja-JP"/>
        </w:rPr>
      </w:pPr>
      <w:r w:rsidRPr="0008241C">
        <w:rPr>
          <w:b/>
          <w:i/>
          <w:sz w:val="22"/>
          <w:szCs w:val="22"/>
          <w:lang w:eastAsia="ja-JP"/>
        </w:rPr>
        <w:t xml:space="preserve">SDG 12: </w:t>
      </w:r>
      <w:r w:rsidRPr="0008241C">
        <w:rPr>
          <w:i/>
          <w:sz w:val="22"/>
          <w:szCs w:val="22"/>
          <w:lang w:eastAsia="ja-JP"/>
        </w:rPr>
        <w:t xml:space="preserve">Increased cash crop production and natural resource extraction, as well as the rapid </w:t>
      </w:r>
      <w:r w:rsidR="009D5335">
        <w:rPr>
          <w:i/>
          <w:sz w:val="22"/>
          <w:szCs w:val="22"/>
          <w:lang w:eastAsia="ja-JP"/>
        </w:rPr>
        <w:t>urbaniz</w:t>
      </w:r>
      <w:r w:rsidRPr="0008241C">
        <w:rPr>
          <w:i/>
          <w:sz w:val="22"/>
          <w:szCs w:val="22"/>
          <w:lang w:eastAsia="ja-JP"/>
        </w:rPr>
        <w:t>ation coinciding with changing food habits, material uses, and leisure preferences, increasingly affect BES in the region (well established). Voluntary sustainability standards (VSS) and green public procurement, among others, have become common instruments.</w:t>
      </w:r>
    </w:p>
    <w:p w14:paraId="38C8A626" w14:textId="77777777" w:rsidR="00A01204" w:rsidRPr="0008241C" w:rsidRDefault="00A01204" w:rsidP="00A01204">
      <w:pPr>
        <w:rPr>
          <w:i/>
          <w:sz w:val="22"/>
          <w:szCs w:val="22"/>
          <w:lang w:eastAsia="ja-JP"/>
        </w:rPr>
      </w:pPr>
    </w:p>
    <w:p w14:paraId="049AD8D3" w14:textId="77777777" w:rsidR="00A01204" w:rsidRPr="0008241C" w:rsidRDefault="00A01204" w:rsidP="00A01204">
      <w:pPr>
        <w:rPr>
          <w:i/>
          <w:sz w:val="22"/>
          <w:szCs w:val="22"/>
          <w:lang w:eastAsia="ja-JP"/>
        </w:rPr>
      </w:pPr>
      <w:r w:rsidRPr="0008241C">
        <w:rPr>
          <w:b/>
          <w:i/>
          <w:sz w:val="22"/>
          <w:szCs w:val="22"/>
          <w:lang w:eastAsia="ja-JP"/>
        </w:rPr>
        <w:t xml:space="preserve">SDG 13: </w:t>
      </w:r>
      <w:r w:rsidRPr="0008241C">
        <w:rPr>
          <w:i/>
          <w:sz w:val="22"/>
          <w:szCs w:val="22"/>
          <w:lang w:eastAsia="ja-JP"/>
        </w:rPr>
        <w:t>Climate change affects BES, and ecosystem functions mitigate climate change and its impacts (well established). The massive expansion of biofuel crop production for renewable energy can significantly undermine BES sustainability and food security (well established). Ecosystem-based mitigation and adaptation measures became increasingly available, including REDD-plus, EbA and Eco-DRR, while their climate and BES outcomes are not yet well documented.</w:t>
      </w:r>
    </w:p>
    <w:p w14:paraId="437CC209" w14:textId="77777777" w:rsidR="00A01204" w:rsidRPr="0008241C" w:rsidRDefault="00A01204" w:rsidP="00A01204">
      <w:pPr>
        <w:rPr>
          <w:i/>
          <w:sz w:val="22"/>
          <w:szCs w:val="22"/>
          <w:lang w:eastAsia="ja-JP"/>
        </w:rPr>
      </w:pPr>
    </w:p>
    <w:p w14:paraId="242CB3A1" w14:textId="77777777" w:rsidR="00A01204" w:rsidRPr="0008241C" w:rsidRDefault="00A01204" w:rsidP="00A01204">
      <w:pPr>
        <w:rPr>
          <w:i/>
          <w:sz w:val="22"/>
          <w:szCs w:val="22"/>
          <w:lang w:eastAsia="ja-JP"/>
        </w:rPr>
      </w:pPr>
      <w:r w:rsidRPr="0008241C">
        <w:rPr>
          <w:b/>
          <w:i/>
          <w:sz w:val="22"/>
          <w:szCs w:val="22"/>
          <w:lang w:eastAsia="ja-JP"/>
        </w:rPr>
        <w:t xml:space="preserve">SDG 16: </w:t>
      </w:r>
      <w:r w:rsidRPr="0008241C">
        <w:rPr>
          <w:i/>
          <w:sz w:val="22"/>
          <w:szCs w:val="22"/>
          <w:lang w:eastAsia="ja-JP"/>
        </w:rPr>
        <w:t>Unclear land tenure, weak governance, corruption, political unrest and local conflicts exacerbate land degradation and resource overexploitation. Competition for scarce resource sometimes triggers conflicts (established but incomplete). Devolution of and enhanced local participation in decision-making improve conservation outcomes in some cases through, for example, community-based natural resource management, co-management, collaborative governance, ICCAs and IPAs, in which local institutions and customary laws play pivotal roles in BES governance. Multi-stakeholder collaboration in conservation movement can assist peace building and stability.</w:t>
      </w:r>
    </w:p>
    <w:p w14:paraId="61F3F197" w14:textId="77777777" w:rsidR="00A01204" w:rsidRPr="0008241C" w:rsidRDefault="00A01204" w:rsidP="00A01204">
      <w:pPr>
        <w:rPr>
          <w:i/>
          <w:sz w:val="22"/>
          <w:szCs w:val="22"/>
          <w:lang w:eastAsia="ja-JP"/>
        </w:rPr>
      </w:pPr>
    </w:p>
    <w:p w14:paraId="66882058" w14:textId="77777777" w:rsidR="00A01204" w:rsidRPr="0008241C" w:rsidRDefault="00A01204" w:rsidP="00A01204">
      <w:pPr>
        <w:rPr>
          <w:i/>
          <w:sz w:val="22"/>
          <w:szCs w:val="22"/>
          <w:lang w:eastAsia="ja-JP"/>
        </w:rPr>
      </w:pPr>
      <w:r w:rsidRPr="0008241C">
        <w:rPr>
          <w:b/>
          <w:i/>
          <w:sz w:val="22"/>
          <w:szCs w:val="22"/>
          <w:lang w:eastAsia="ja-JP"/>
        </w:rPr>
        <w:t xml:space="preserve">SDG 17: </w:t>
      </w:r>
      <w:r w:rsidRPr="0008241C">
        <w:rPr>
          <w:i/>
          <w:sz w:val="22"/>
          <w:szCs w:val="22"/>
          <w:lang w:eastAsia="ja-JP"/>
        </w:rPr>
        <w:t xml:space="preserve">Global partnership, technology and finance, among others, constitute critical enabling environment for acting on BES sustainability: Regional and transboundary collaboration between the countries which share important species, areas or issues became strengthened; Biotechnology is a key contributor to food and environmental security, human health and BES conservation; Information and knowledge sharing platforms have become increasingly available and play key role in raising public awareness on environmental issues; Achievement of the Aichi Biodiversity Targets requires the amount of investment five times more than the current one. </w:t>
      </w:r>
    </w:p>
    <w:p w14:paraId="0F4DBECA" w14:textId="77777777" w:rsidR="00A01204" w:rsidRPr="0008241C" w:rsidRDefault="00A01204" w:rsidP="00A01204">
      <w:pPr>
        <w:rPr>
          <w:sz w:val="22"/>
          <w:szCs w:val="22"/>
          <w:lang w:eastAsia="ja-JP"/>
        </w:rPr>
      </w:pPr>
    </w:p>
    <w:p w14:paraId="349D17A9" w14:textId="31BB1875" w:rsidR="00A01204" w:rsidRPr="0008241C" w:rsidRDefault="00A01204" w:rsidP="00A01204">
      <w:pPr>
        <w:rPr>
          <w:sz w:val="22"/>
          <w:szCs w:val="22"/>
          <w:lang w:eastAsia="ja-JP"/>
        </w:rPr>
      </w:pPr>
      <w:r w:rsidRPr="0008241C">
        <w:rPr>
          <w:sz w:val="22"/>
          <w:szCs w:val="22"/>
          <w:lang w:eastAsia="ja-JP"/>
        </w:rPr>
        <w:t xml:space="preserve">Taking into account the synergistic linkages between BES and non-BES goals as illustrated in Figure 6.10, there are increasing number of initiatives that take ecosystem-based integrative approaches to multiple objectives related to different SDGs. </w:t>
      </w:r>
      <w:r w:rsidRPr="0008241C">
        <w:rPr>
          <w:sz w:val="22"/>
          <w:szCs w:val="22"/>
          <w:lang w:eastAsia="ja-JP"/>
        </w:rPr>
        <w:fldChar w:fldCharType="begin"/>
      </w:r>
      <w:r w:rsidRPr="0008241C">
        <w:rPr>
          <w:sz w:val="22"/>
          <w:szCs w:val="22"/>
          <w:lang w:eastAsia="ja-JP"/>
        </w:rPr>
        <w:instrText xml:space="preserve"> REF _Ref479992699 \h  \* MERGEFORMAT </w:instrText>
      </w:r>
      <w:r w:rsidRPr="0008241C">
        <w:rPr>
          <w:sz w:val="22"/>
          <w:szCs w:val="22"/>
          <w:lang w:eastAsia="ja-JP"/>
        </w:rPr>
      </w:r>
      <w:r w:rsidRPr="0008241C">
        <w:rPr>
          <w:sz w:val="22"/>
          <w:szCs w:val="22"/>
          <w:lang w:eastAsia="ja-JP"/>
        </w:rPr>
        <w:fldChar w:fldCharType="separate"/>
      </w:r>
      <w:r w:rsidR="00D74032" w:rsidRPr="00D74032">
        <w:rPr>
          <w:sz w:val="22"/>
          <w:szCs w:val="22"/>
          <w:lang w:eastAsia="ja-JP"/>
        </w:rPr>
        <w:t>Box 6.27</w:t>
      </w:r>
      <w:r w:rsidRPr="0008241C">
        <w:rPr>
          <w:sz w:val="22"/>
          <w:szCs w:val="22"/>
          <w:lang w:eastAsia="ja-JP"/>
        </w:rPr>
        <w:fldChar w:fldCharType="end"/>
      </w:r>
      <w:r w:rsidRPr="0008241C">
        <w:rPr>
          <w:sz w:val="22"/>
          <w:szCs w:val="22"/>
          <w:lang w:eastAsia="ja-JP"/>
        </w:rPr>
        <w:t xml:space="preserve"> presents a few examples of such initiatives in the Asia-Pacific region. A robust strategy for ecosystem-based integrative approach to multiple SDGs can be established upon the experiences from such examples, with a clear view to addressing specific SDGs, targets, and indicators for reinforcing the integration of BES goals into actions under the SDGs framework.</w:t>
      </w:r>
    </w:p>
    <w:p w14:paraId="09A184CA" w14:textId="77777777" w:rsidR="00A01204" w:rsidRPr="0008241C" w:rsidRDefault="00A01204" w:rsidP="00A01204">
      <w:pPr>
        <w:rPr>
          <w:sz w:val="22"/>
          <w:szCs w:val="22"/>
          <w:lang w:eastAsia="ja-JP"/>
        </w:rPr>
      </w:pPr>
      <w:r w:rsidRPr="0008241C">
        <w:rPr>
          <w:sz w:val="22"/>
          <w:szCs w:val="22"/>
          <w:lang w:eastAsia="ja-JP"/>
        </w:rPr>
        <w:br w:type="page"/>
      </w:r>
    </w:p>
    <w:p w14:paraId="146FFD6C" w14:textId="77777777" w:rsidR="00A01204" w:rsidRPr="0008241C" w:rsidRDefault="00A01204" w:rsidP="00A01204">
      <w:pPr>
        <w:widowControl w:val="0"/>
        <w:tabs>
          <w:tab w:val="clear" w:pos="1247"/>
          <w:tab w:val="clear" w:pos="1814"/>
          <w:tab w:val="clear" w:pos="2381"/>
          <w:tab w:val="clear" w:pos="2948"/>
          <w:tab w:val="clear" w:pos="3515"/>
        </w:tabs>
        <w:rPr>
          <w:b/>
          <w:kern w:val="2"/>
          <w:sz w:val="22"/>
          <w:szCs w:val="22"/>
          <w:lang w:eastAsia="ja-JP"/>
        </w:rPr>
      </w:pPr>
      <w:r w:rsidRPr="0008241C">
        <w:rPr>
          <w:b/>
          <w:kern w:val="2"/>
          <w:sz w:val="22"/>
          <w:szCs w:val="22"/>
          <w:lang w:eastAsia="ja-JP"/>
        </w:rPr>
        <w:lastRenderedPageBreak/>
        <w:t xml:space="preserve">Figure 6.10 Synergies and Trade-offs between BES-related goals and other SDGs </w:t>
      </w:r>
    </w:p>
    <w:p w14:paraId="2759C904" w14:textId="77777777" w:rsidR="00A01204" w:rsidRPr="0008241C" w:rsidRDefault="00A01204" w:rsidP="00A01204">
      <w:pPr>
        <w:rPr>
          <w:sz w:val="22"/>
          <w:szCs w:val="22"/>
        </w:rPr>
      </w:pPr>
      <w:r w:rsidRPr="0008241C">
        <w:rPr>
          <w:noProof/>
          <w:sz w:val="22"/>
          <w:szCs w:val="22"/>
          <w:lang w:val="en-US"/>
        </w:rPr>
        <w:drawing>
          <wp:inline distT="0" distB="0" distL="0" distR="0" wp14:anchorId="2DE9318D" wp14:editId="661EACF0">
            <wp:extent cx="5738495" cy="8408670"/>
            <wp:effectExtent l="0" t="0" r="0" b="0"/>
            <wp:docPr id="9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738495" cy="8408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A815B72" w14:textId="77777777" w:rsidR="00A01204" w:rsidRPr="0008241C" w:rsidRDefault="00A01204" w:rsidP="00A01204">
      <w:pPr>
        <w:rPr>
          <w:sz w:val="22"/>
          <w:szCs w:val="22"/>
        </w:rPr>
      </w:pPr>
    </w:p>
    <w:p w14:paraId="0F9DF8B6" w14:textId="77777777" w:rsidR="00A01204" w:rsidRPr="0008241C" w:rsidRDefault="00A01204" w:rsidP="00A01204">
      <w:pPr>
        <w:rPr>
          <w:sz w:val="22"/>
          <w:szCs w:val="22"/>
        </w:rPr>
      </w:pPr>
      <w:r w:rsidRPr="0008241C">
        <w:rPr>
          <w:noProof/>
          <w:sz w:val="22"/>
          <w:szCs w:val="22"/>
          <w:lang w:val="en-US"/>
        </w:rPr>
        <w:lastRenderedPageBreak/>
        <w:drawing>
          <wp:inline distT="0" distB="0" distL="0" distR="0" wp14:anchorId="41DD4E4D" wp14:editId="6211B504">
            <wp:extent cx="5737860" cy="8594090"/>
            <wp:effectExtent l="0" t="0" r="0" b="0"/>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737860" cy="8594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A5B1EDB" w14:textId="77777777" w:rsidR="00A01204" w:rsidRPr="0008241C" w:rsidRDefault="00A01204" w:rsidP="00A01204">
      <w:pPr>
        <w:rPr>
          <w:sz w:val="22"/>
          <w:szCs w:val="22"/>
        </w:rPr>
      </w:pPr>
    </w:p>
    <w:p w14:paraId="54BB8F00" w14:textId="77777777" w:rsidR="00A01204" w:rsidRPr="0008241C" w:rsidRDefault="00A01204" w:rsidP="00A01204">
      <w:pPr>
        <w:rPr>
          <w:sz w:val="22"/>
          <w:szCs w:val="22"/>
        </w:rPr>
      </w:pPr>
      <w:r w:rsidRPr="0008241C">
        <w:rPr>
          <w:noProof/>
          <w:sz w:val="22"/>
          <w:szCs w:val="22"/>
          <w:lang w:val="en-US"/>
        </w:rPr>
        <w:lastRenderedPageBreak/>
        <w:drawing>
          <wp:inline distT="0" distB="0" distL="0" distR="0" wp14:anchorId="5C5A3A83" wp14:editId="0C838830">
            <wp:extent cx="5738495" cy="8587105"/>
            <wp:effectExtent l="0" t="0" r="0" b="4445"/>
            <wp:docPr id="94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1"/>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38495" cy="8587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A69CBDE" w14:textId="77777777" w:rsidR="00A01204" w:rsidRPr="0008241C" w:rsidRDefault="00A01204" w:rsidP="00A01204">
      <w:pPr>
        <w:rPr>
          <w:sz w:val="22"/>
          <w:szCs w:val="22"/>
        </w:rPr>
      </w:pPr>
      <w:r w:rsidRPr="0008241C">
        <w:rPr>
          <w:noProof/>
          <w:sz w:val="22"/>
          <w:szCs w:val="22"/>
          <w:lang w:val="en-US"/>
        </w:rPr>
        <w:lastRenderedPageBreak/>
        <w:drawing>
          <wp:inline distT="0" distB="0" distL="0" distR="0" wp14:anchorId="2D0C4FB0" wp14:editId="4C59D9E5">
            <wp:extent cx="5738495" cy="3486785"/>
            <wp:effectExtent l="0" t="0" r="0" b="0"/>
            <wp:docPr id="94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738495" cy="3486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7BEC776" w14:textId="77777777" w:rsidR="00A01204" w:rsidRPr="0008241C" w:rsidRDefault="00A01204" w:rsidP="00A01204">
      <w:pPr>
        <w:rPr>
          <w:color w:val="FFFFFF"/>
          <w:sz w:val="22"/>
          <w:szCs w:val="22"/>
        </w:rPr>
      </w:pPr>
      <w:r w:rsidRPr="0008241C">
        <w:rPr>
          <w:color w:val="FFFFFF"/>
          <w:sz w:val="22"/>
          <w:szCs w:val="22"/>
        </w:rPr>
        <w:fldChar w:fldCharType="begin" w:fldLock="1"/>
      </w:r>
      <w:r w:rsidRPr="0008241C">
        <w:rPr>
          <w:color w:val="FFFFFF"/>
          <w:sz w:val="22"/>
          <w:szCs w:val="22"/>
        </w:rPr>
        <w:instrText>ADDIN CSL_CITATION {"citationItems":[{"id":"ITEM-1","itemData":{"author":[{"dropping-particle":"","family":"Kazmierczak","given":"Aleksandra","non-dropping-particle":"","parse-names":false,"suffix":""},{"dropping-particle":"","family":"Carter","given":"Jeremy","non-dropping-particle":"","parse-names":false,"suffix":""}],"id":"ITEM-1","issued":{"date-parts":[["2010"]]},"publisher-place":"Manchester","title":"Adaptation to climate change using green and blue infrastructure: A database of case studies","type":"report"},"uris":["http://www.mendeley.com/documents/?uuid=5a657462-3372-3886-a3ca-25f8bb647afa"]},{"id":"ITEM-2","itemData":{"DOI":"10.1016/J.ECOLIND.2017.07.001","ISSN":"1470-160X","abstract":"In contrast to the ongoing worldwide uncontrolled expansion of urban development resulting in sprawled cities, compact cities have been argued by planners and researchers to be the more sustainable urban form. However, in compact cities, it has been shown that a low proportion of green spaces jeopardizes the sufficient supply of urban ecosystem services. This suggests that there remains a deficiency in clear visions for operationalizing compact and green cities. To remediate this, this paper introduces a systemic conceptual framework for compact and green cities by combining the concepts of smart growth and green infrastructure. The indicator-based, smart- compact-green city framework includes two aspects: 1) smart compact cities (considering the need to limit urban sprawl through smart growth) and 2) smart green cities (reflecting the preservation and (re-)development of urban green infrastructure). The paper suggests that there is the need to balance these two aspects to develop a systemic approach towards smart-compact-green cities. A hierarchical target system grounded on four characters for smart compact and smart green cities is developed. Smart-compact-green cities can be characterized through a 1) smart environment of compact and green cities, 2) smart multifunctionality of compact and green cities (economic, social, environmental), 3) smart government for compact and green cities and 4) smart governance for compact and green cities. The characters comprise twelve factors defined by 39 indicators for smart compact cities and 44 indicators for smart green cities, respectively. The systemic framework can support researchers and practitioners to develop visions of how existing or future cities can approach smart-compact-green cities in mainstreaming the ecology of and for cities by better understanding the complexity of urban systems and providing a basis for a systematic spatial monitoring.","author":[{"dropping-particle":"","family":"Artmann","given":"Martina","non-dropping-particle":"","parse-names":false,"suffix":""},{"dropping-particle":"","family":"Kohler","given":"Manon","non-dropping-particle":"","parse-names":false,"suffix":""},{"dropping-particle":"","family":"Meinel","given":"Gotthard","non-dropping-particle":"","parse-names":false,"suffix":""},{"dropping-particle":"","family":"Gan","given":"Jing","non-dropping-particle":"","parse-names":false,"suffix":""},{"dropping-particle":"","family":"Ioja","given":"Ioan-Cristian","non-dropping-particle":"","parse-names":false,"suffix":""}],"container-title":"Ecological Indicators","id":"ITEM-2","issued":{"date-parts":[["2017","8","1"]]},"publisher":"Elsevier","title":"How smart growth and green infrastructure can mutually support each other — A conceptual framework for compact and green cities","type":"article-journal","volume":"in press"},"uris":["http://www.mendeley.com/documents/?uuid=c3de7cb0-3a93-363f-bb29-101165f553b0"]}],"mendeley":{"formattedCitation":"(Artmann &lt;i&gt;et al.&lt;/i&gt;, 2017; Kazmierczak &amp; Carter, 2010)","plainTextFormattedCitation":"(Artmann et al., 2017; Kazmierczak &amp; Carter, 2010)","previouslyFormattedCitation":"(Artmann &lt;i&gt;et al.&lt;/i&gt;, 2017; Kazmierczak &amp; Carter, 2010)"},"properties":{"noteIndex":0},"schema":"https://github.com/citation-style-language/schema/raw/master/csl-citation.json"}</w:instrText>
      </w:r>
      <w:r w:rsidRPr="0008241C">
        <w:rPr>
          <w:color w:val="FFFFFF"/>
          <w:sz w:val="22"/>
          <w:szCs w:val="22"/>
        </w:rPr>
        <w:fldChar w:fldCharType="separate"/>
      </w:r>
      <w:r w:rsidRPr="0008241C">
        <w:rPr>
          <w:noProof/>
          <w:color w:val="FFFFFF"/>
          <w:sz w:val="22"/>
          <w:szCs w:val="22"/>
        </w:rPr>
        <w:t xml:space="preserve">(Artmann </w:t>
      </w:r>
      <w:r w:rsidRPr="0008241C">
        <w:rPr>
          <w:i/>
          <w:noProof/>
          <w:color w:val="FFFFFF"/>
          <w:sz w:val="22"/>
          <w:szCs w:val="22"/>
        </w:rPr>
        <w:t>et al.</w:t>
      </w:r>
      <w:r w:rsidRPr="0008241C">
        <w:rPr>
          <w:noProof/>
          <w:color w:val="FFFFFF"/>
          <w:sz w:val="22"/>
          <w:szCs w:val="22"/>
        </w:rPr>
        <w:t>, 2017; Kazmierczak &amp; Carter, 2010)</w:t>
      </w:r>
      <w:r w:rsidRPr="0008241C">
        <w:rPr>
          <w:color w:val="FFFFFF"/>
          <w:sz w:val="22"/>
          <w:szCs w:val="22"/>
        </w:rPr>
        <w:fldChar w:fldCharType="end"/>
      </w:r>
    </w:p>
    <w:p w14:paraId="3CF6BC1B" w14:textId="77777777" w:rsidR="00A01204" w:rsidRPr="0008241C" w:rsidRDefault="00A01204" w:rsidP="00A01204">
      <w:pPr>
        <w:rPr>
          <w:sz w:val="22"/>
          <w:szCs w:val="22"/>
        </w:rPr>
      </w:pPr>
      <w:r w:rsidRPr="0008241C">
        <w:rPr>
          <w:sz w:val="22"/>
          <w:szCs w:val="22"/>
        </w:rPr>
        <w:br w:type="page"/>
      </w:r>
    </w:p>
    <w:tbl>
      <w:tblPr>
        <w:tblStyle w:val="TableGrid1"/>
        <w:tblW w:w="0" w:type="auto"/>
        <w:tblLook w:val="04A0" w:firstRow="1" w:lastRow="0" w:firstColumn="1" w:lastColumn="0" w:noHBand="0" w:noVBand="1"/>
      </w:tblPr>
      <w:tblGrid>
        <w:gridCol w:w="9016"/>
      </w:tblGrid>
      <w:tr w:rsidR="00A01204" w:rsidRPr="0008241C" w14:paraId="59BA832E" w14:textId="77777777" w:rsidTr="00642B4F">
        <w:tc>
          <w:tcPr>
            <w:tcW w:w="9016" w:type="dxa"/>
          </w:tcPr>
          <w:p w14:paraId="3A541B6E" w14:textId="239D1DF9" w:rsidR="00A01204" w:rsidRPr="0008241C" w:rsidRDefault="00A01204" w:rsidP="00A01204">
            <w:pPr>
              <w:rPr>
                <w:rFonts w:ascii="Times New Roman" w:hAnsi="Times New Roman"/>
                <w:b/>
                <w:lang w:eastAsia="ja-JP"/>
              </w:rPr>
            </w:pPr>
            <w:bookmarkStart w:id="1987" w:name="_Ref479992699"/>
            <w:bookmarkStart w:id="1988" w:name="_Toc479995717"/>
            <w:bookmarkStart w:id="1989" w:name="_Toc504087567"/>
            <w:r w:rsidRPr="0008241C">
              <w:rPr>
                <w:rFonts w:ascii="Times New Roman" w:hAnsi="Times New Roman"/>
                <w:b/>
                <w:lang w:eastAsia="ja-JP"/>
              </w:rPr>
              <w:lastRenderedPageBreak/>
              <w:t>Box 6.</w:t>
            </w:r>
            <w:r w:rsidRPr="0008241C">
              <w:rPr>
                <w:b/>
                <w:lang w:eastAsia="ja-JP"/>
              </w:rPr>
              <w:fldChar w:fldCharType="begin"/>
            </w:r>
            <w:r w:rsidRPr="0008241C">
              <w:rPr>
                <w:rFonts w:ascii="Times New Roman" w:hAnsi="Times New Roman"/>
                <w:b/>
                <w:lang w:eastAsia="ja-JP"/>
              </w:rPr>
              <w:instrText xml:space="preserve"> SEQ Box \* ARABIC </w:instrText>
            </w:r>
            <w:r w:rsidRPr="0008241C">
              <w:rPr>
                <w:b/>
                <w:lang w:eastAsia="ja-JP"/>
              </w:rPr>
              <w:fldChar w:fldCharType="separate"/>
            </w:r>
            <w:r w:rsidR="00D74032">
              <w:rPr>
                <w:rFonts w:ascii="Times New Roman" w:hAnsi="Times New Roman"/>
                <w:b/>
                <w:noProof/>
                <w:lang w:eastAsia="ja-JP"/>
              </w:rPr>
              <w:t>27</w:t>
            </w:r>
            <w:r w:rsidRPr="0008241C">
              <w:rPr>
                <w:lang w:val="de-DE" w:eastAsia="ja-JP"/>
              </w:rPr>
              <w:fldChar w:fldCharType="end"/>
            </w:r>
            <w:bookmarkEnd w:id="1987"/>
            <w:r w:rsidRPr="0008241C">
              <w:rPr>
                <w:rFonts w:ascii="Times New Roman" w:hAnsi="Times New Roman"/>
                <w:b/>
                <w:lang w:eastAsia="ja-JP"/>
              </w:rPr>
              <w:t xml:space="preserve"> Ecosystem-based integrative approaches in the Asia-Pacific region</w:t>
            </w:r>
            <w:bookmarkEnd w:id="1988"/>
            <w:bookmarkEnd w:id="1989"/>
          </w:p>
          <w:p w14:paraId="47AD1644" w14:textId="77777777" w:rsidR="00A01204" w:rsidRPr="0008241C" w:rsidRDefault="00A01204" w:rsidP="00A01204">
            <w:pPr>
              <w:rPr>
                <w:rFonts w:ascii="Times New Roman" w:hAnsi="Times New Roman"/>
                <w:b/>
                <w:lang w:eastAsia="ja-JP"/>
              </w:rPr>
            </w:pPr>
          </w:p>
          <w:p w14:paraId="563BF73C" w14:textId="77777777" w:rsidR="00A01204" w:rsidRPr="0008241C" w:rsidRDefault="00A01204" w:rsidP="00A01204">
            <w:pPr>
              <w:rPr>
                <w:rFonts w:ascii="Times New Roman" w:hAnsi="Times New Roman"/>
                <w:b/>
                <w:lang w:eastAsia="ja-JP"/>
              </w:rPr>
            </w:pPr>
            <w:r w:rsidRPr="0008241C">
              <w:rPr>
                <w:rFonts w:ascii="Times New Roman" w:hAnsi="Times New Roman"/>
                <w:b/>
                <w:lang w:eastAsia="ja-JP"/>
              </w:rPr>
              <w:t>Tackling land degradation –SDGs 1, 2, 3, 15, and 17</w:t>
            </w:r>
          </w:p>
          <w:p w14:paraId="55888C0B"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 xml:space="preserve">Land degradation, habitat loss, and food security are inter-linked through their impacts on food production as well as on household incomes and food prices. In most regions, the crucial issue is how food security might be affected by land degradation over time, even if cropland is not lost irreversibly to degradation </w:t>
            </w:r>
            <w:r w:rsidRPr="0008241C">
              <w:rPr>
                <w:lang w:eastAsia="ja-JP"/>
              </w:rPr>
              <w:fldChar w:fldCharType="begin" w:fldLock="1"/>
            </w:r>
            <w:r w:rsidRPr="0008241C">
              <w:rPr>
                <w:rFonts w:ascii="Times New Roman" w:hAnsi="Times New Roman"/>
                <w:lang w:eastAsia="ja-JP"/>
              </w:rPr>
              <w:instrText>ADDIN CSL_CITATION {"citationItems":[{"id":"ITEM-1","itemData":{"abstract":", b. . , .","author":[{"dropping-particle":"","family":"Scherr","given":"Sara J","non-dropping-particle":"","parse-names":false,"suffix":""}],"id":"ITEM-1","issued":{"date-parts":[["1999"]]},"number-of-pages":"36","publisher":"United Nations Development Programme and European Commission","publisher-place":"New York","title":"Poverty-Environment interactions in agriculture: Key factors and policy","type":"book"},"uris":["http://www.mendeley.com/documents/?uuid=9d7cbe72-2660-3d93-bdda-bfb2fca411c3"]}],"mendeley":{"formattedCitation":"(Scherr, 1999a)","plainTextFormattedCitation":"(Scherr, 1999a)","previouslyFormattedCitation":"(Scherr, 1999a)"},"properties":{"noteIndex":0},"schema":"https://github.com/citation-style-language/schema/raw/master/csl-citation.json"}</w:instrText>
            </w:r>
            <w:r w:rsidRPr="0008241C">
              <w:rPr>
                <w:lang w:eastAsia="ja-JP"/>
              </w:rPr>
              <w:fldChar w:fldCharType="separate"/>
            </w:r>
            <w:r w:rsidRPr="0008241C">
              <w:rPr>
                <w:rFonts w:ascii="Times New Roman" w:hAnsi="Times New Roman"/>
                <w:noProof/>
                <w:lang w:eastAsia="ja-JP"/>
              </w:rPr>
              <w:t>(Scherr, 1999a)</w:t>
            </w:r>
            <w:r w:rsidRPr="0008241C">
              <w:rPr>
                <w:lang w:val="de-DE" w:eastAsia="ja-JP"/>
              </w:rPr>
              <w:fldChar w:fldCharType="end"/>
            </w:r>
            <w:r w:rsidRPr="0008241C">
              <w:rPr>
                <w:rFonts w:ascii="Times New Roman" w:hAnsi="Times New Roman"/>
                <w:lang w:eastAsia="ja-JP"/>
              </w:rPr>
              <w:t xml:space="preserve">. Based on econometric analysis using new data on soil and climate, it was now confirmed that differences in land quality contribute to significant differences in agricultural productivity, and food security between countries </w:t>
            </w:r>
            <w:r w:rsidRPr="0008241C">
              <w:rPr>
                <w:lang w:eastAsia="ja-JP"/>
              </w:rPr>
              <w:fldChar w:fldCharType="begin" w:fldLock="1"/>
            </w:r>
            <w:r w:rsidRPr="0008241C">
              <w:rPr>
                <w:rFonts w:ascii="Times New Roman" w:hAnsi="Times New Roman"/>
                <w:lang w:eastAsia="ja-JP"/>
              </w:rPr>
              <w:instrText>ADDIN CSL_CITATION {"citationItems":[{"id":"ITEM-1","itemData":{"abstract":".","author":[{"dropping-particle":"","family":"Hamdy","given":"A.","non-dropping-particle":"","parse-names":false,"suffix":""},{"dropping-particle":"","family":"Aly","given":"A.","non-dropping-particle":"","parse-names":false,"suffix":""}],"container-title":"Fifth International Scientific Agricultural Symposium. Agrosym 2014.","id":"ITEM-1","issue":"October 2014","issued":{"date-parts":[["2014"]]},"publisher-place":"Sarajevo","title":"Land degradation, agriculture productivity and food security","type":"paper-conference"},"uris":["http://www.mendeley.com/documents/?uuid=af5edecf-2339-471a-b43a-93c034d0b5f7"]},{"id":"ITEM-2","itemData":{"author":[{"dropping-particle":"","family":"Oldeman, L","given":"R","non-dropping-particle":"","parse-names":false,"suffix":""}],"collection-title":"Working Paper 2000/01","container-title":"Paper presented the International Conference on Managing Natural Resources for Sustainable Agricultural Production in the 21st Century, New Delhi, 14-18 February 2000","id":"ITEM-2","issued":{"date-parts":[["2000"]]},"number-of-pages":"11","publisher-place":"Wageningen, Netherlands","title":"Impact of soil degradation: a global scenario","type":"report"},"uris":["http://www.mendeley.com/documents/?uuid=62721fd7-1ac0-30f2-a359-d39595cb11e9"]},{"id":"ITEM-3","itemData":{"DOI":"0-89629-631-8","author":[{"dropping-particle":"","family":"Scherr","given":"Sara J","non-dropping-particle":"","parse-names":false,"suffix":""}],"collection-title":"Food, Agriculture and the Environment Discussion Papers","id":"ITEM-3","issued":{"date-parts":[["1999"]]},"number":"27","number-of-pages":"71","title":"Soil Degradation: A Threat to Developing-Country Food Security by 2020?","type":"report"},"uris":["http://www.mendeley.com/documents/?uuid=26af643f-3127-3591-86ef-b2d187a9ffcb"]},{"id":"ITEM-4","itemData":{"abstract":"Land quality and land degradation affect agricultural productivity, but quantifying these relation-ships has been difficult. Data are limited, and impacts are sensitive to the choices that farmers make. Summarizing new research by economists, soil scientists, and geographers, this report explores the extent to which land quality and land degradation affect agricultural productivity, how farmers' responses to land degradation are influenced by economic, environmental, and institutional factors, and whether land degradation poses a threat to productivity growth and food security. Results suggest that land degradation does not threaten food security at the global scale, but does pose problems in areas where soils are fragile, property rights are insecure, and farmers have limited access to information and markets.","author":[{"dropping-particle":"","family":"Wiebe","given":"Keith","non-dropping-particle":"","parse-names":false,"suffix":""}],"collection-title":"Agricultural Economic Report No. 823","id":"ITEM-4","issued":{"date-parts":[["2003"]]},"number-of-pages":"64","publisher-place":"Washington","title":"Linking Land Quality, Agricultural Productivity, and Food Security","type":"report"},"uris":["http://www.mendeley.com/documents/?uuid=441b052e-11ff-338d-9198-b4190d45cb78"]}],"mendeley":{"formattedCitation":"(Hamdy &amp; Aly, 2014; Oldeman, L, 2000; Scherr, 1999b; Wiebe, 2003)","plainTextFormattedCitation":"(Hamdy &amp; Aly, 2014; Oldeman, L, 2000; Scherr, 1999b; Wiebe, 2003)","previouslyFormattedCitation":"(Hamdy &amp; Aly, 2014; Oldeman, L, 2000; Scherr, 1999b; Wiebe, 2003)"},"properties":{"noteIndex":0},"schema":"https://github.com/citation-style-language/schema/raw/master/csl-citation.json"}</w:instrText>
            </w:r>
            <w:r w:rsidRPr="0008241C">
              <w:rPr>
                <w:lang w:eastAsia="ja-JP"/>
              </w:rPr>
              <w:fldChar w:fldCharType="separate"/>
            </w:r>
            <w:r w:rsidRPr="0008241C">
              <w:rPr>
                <w:rFonts w:ascii="Times New Roman" w:hAnsi="Times New Roman"/>
                <w:noProof/>
                <w:lang w:eastAsia="ja-JP"/>
              </w:rPr>
              <w:t>(Hamdy &amp; Aly, 2014; Oldeman, 2000; Scherr, 1999b; Wiebe, 2003)</w:t>
            </w:r>
            <w:r w:rsidRPr="0008241C">
              <w:rPr>
                <w:lang w:val="de-DE" w:eastAsia="ja-JP"/>
              </w:rPr>
              <w:fldChar w:fldCharType="end"/>
            </w:r>
            <w:r w:rsidRPr="0008241C">
              <w:rPr>
                <w:rFonts w:ascii="Times New Roman" w:hAnsi="Times New Roman"/>
                <w:lang w:eastAsia="ja-JP"/>
              </w:rPr>
              <w:t xml:space="preserve">. Farmers’ responses to land degradation and its potential impacts on yields may translate into actual effects on agricultural productivity. At the global scale, the significant negative on-site and off-site impacts of land degradation on ecosystem goods and services require a concerted effort by the international community to prevent and control it. Past efforts to address this issue were not very effective mainly because they were based on a sectoral approach that had the unintended effect of fragmentation of policies, institutions, and sustainable management of land resources. Therefore, a holistic and integrated approach to land degradation prevention and control, covering both ecosystem and socioeconomic dimensions, is needed </w:t>
            </w:r>
            <w:r w:rsidRPr="0008241C">
              <w:rPr>
                <w:lang w:eastAsia="ja-JP"/>
              </w:rPr>
              <w:fldChar w:fldCharType="begin" w:fldLock="1"/>
            </w:r>
            <w:r w:rsidRPr="0008241C">
              <w:rPr>
                <w:rFonts w:ascii="Times New Roman" w:hAnsi="Times New Roman"/>
                <w:lang w:eastAsia="ja-JP"/>
              </w:rPr>
              <w:instrText>ADDIN CSL_CITATION {"citationItems":[{"id":"ITEM-1","itemData":{"abstract":".","author":[{"dropping-particle":"","family":"Hamdy","given":"A.","non-dropping-particle":"","parse-names":false,"suffix":""},{"dropping-particle":"","family":"Aly","given":"A.","non-dropping-particle":"","parse-names":false,"suffix":""}],"container-title":"Fifth International Scientific Agricultural Symposium. Agrosym 2014.","id":"ITEM-1","issue":"October 2014","issued":{"date-parts":[["2014"]]},"publisher-place":"Sarajevo","title":"Land degradation, agriculture productivity and food security","type":"paper-conference"},"uris":["http://www.mendeley.com/documents/?uuid=af5edecf-2339-471a-b43a-93c034d0b5f7"]}],"mendeley":{"formattedCitation":"(Hamdy &amp; Aly, 2014)","plainTextFormattedCitation":"(Hamdy &amp; Aly, 2014)","previouslyFormattedCitation":"(Hamdy &amp; Aly, 2014)"},"properties":{"noteIndex":0},"schema":"https://github.com/citation-style-language/schema/raw/master/csl-citation.json"}</w:instrText>
            </w:r>
            <w:r w:rsidRPr="0008241C">
              <w:rPr>
                <w:lang w:eastAsia="ja-JP"/>
              </w:rPr>
              <w:fldChar w:fldCharType="separate"/>
            </w:r>
            <w:r w:rsidRPr="0008241C">
              <w:rPr>
                <w:rFonts w:ascii="Times New Roman" w:hAnsi="Times New Roman"/>
                <w:noProof/>
                <w:lang w:eastAsia="ja-JP"/>
              </w:rPr>
              <w:t>(Hamdy &amp; Aly, 2014)</w:t>
            </w:r>
            <w:r w:rsidRPr="0008241C">
              <w:rPr>
                <w:lang w:val="de-DE" w:eastAsia="ja-JP"/>
              </w:rPr>
              <w:fldChar w:fldCharType="end"/>
            </w:r>
            <w:r w:rsidRPr="0008241C">
              <w:rPr>
                <w:rFonts w:ascii="Times New Roman" w:hAnsi="Times New Roman"/>
                <w:lang w:eastAsia="ja-JP"/>
              </w:rPr>
              <w:t>.</w:t>
            </w:r>
          </w:p>
          <w:p w14:paraId="72715444" w14:textId="77777777" w:rsidR="00A01204" w:rsidRPr="0008241C" w:rsidRDefault="00A01204" w:rsidP="00A01204">
            <w:pPr>
              <w:rPr>
                <w:rFonts w:ascii="Times New Roman" w:hAnsi="Times New Roman"/>
                <w:lang w:eastAsia="ja-JP"/>
              </w:rPr>
            </w:pPr>
          </w:p>
          <w:p w14:paraId="00BA9F7B" w14:textId="77777777" w:rsidR="00A01204" w:rsidRPr="0008241C" w:rsidRDefault="00A01204" w:rsidP="00A01204">
            <w:pPr>
              <w:rPr>
                <w:rFonts w:ascii="Times New Roman" w:hAnsi="Times New Roman"/>
                <w:b/>
                <w:lang w:eastAsia="ja-JP"/>
              </w:rPr>
            </w:pPr>
            <w:r w:rsidRPr="0008241C">
              <w:rPr>
                <w:rFonts w:ascii="Times New Roman" w:hAnsi="Times New Roman"/>
                <w:b/>
                <w:lang w:eastAsia="ja-JP"/>
              </w:rPr>
              <w:t>Ecosystem-based approach to climate change adaptation and disaster risk reduction –SDGs 1, 3, 6, 11, 13, 14 and 15</w:t>
            </w:r>
          </w:p>
          <w:p w14:paraId="1284DF05" w14:textId="77777777" w:rsidR="00A01204" w:rsidRPr="0008241C" w:rsidRDefault="00A01204" w:rsidP="00A01204">
            <w:pPr>
              <w:rPr>
                <w:rFonts w:ascii="Times New Roman" w:hAnsi="Times New Roman"/>
                <w:lang w:eastAsia="ja-JP"/>
              </w:rPr>
            </w:pPr>
            <w:r w:rsidRPr="0008241C">
              <w:rPr>
                <w:rFonts w:ascii="Times New Roman" w:hAnsi="Times New Roman"/>
                <w:lang w:eastAsia="ja-JP"/>
              </w:rPr>
              <w:t xml:space="preserve">In the face of increasing frequency and intensity of natural disasters and extreme climatic events, particularly in the Asia-Pacific region, ecosystem-based adaptation (EbA) and ecosystem-based disaster risk reduction (Eco-DRR) have now gained momentum. The Partnership for Environment and Disaster Risk Reduction (PEDRR) –an international alliance of UN agencies, NGOs, and research institutions promotes implementation and scaling-up of Eco-DRR </w:t>
            </w:r>
            <w:r w:rsidRPr="0008241C">
              <w:rPr>
                <w:rFonts w:ascii="Times New Roman" w:hAnsi="Times New Roman"/>
                <w:lang w:val="en-US" w:eastAsia="ja-JP"/>
              </w:rPr>
              <w:t>in line with the Sendai Framework for Disaster Risk Reduction (http://pedrr.org/about-us/)</w:t>
            </w:r>
            <w:r w:rsidRPr="0008241C">
              <w:rPr>
                <w:rFonts w:ascii="Times New Roman" w:hAnsi="Times New Roman"/>
                <w:lang w:eastAsia="ja-JP"/>
              </w:rPr>
              <w:t xml:space="preserve">. PEDRR recognises the role of healthy ecosystems, such as coral reefs, mangroves, forests and wetlands, to function as natural buffers or protective barriers against natural hazards, as well as to build resilience among local communities by maintaining important livelihood opportunities. An assessment of the state of knowledge on EbA and Eco-DRR was conducted by the CBD Secretariat and compiled in the CBD Technical Series No. 85 </w:t>
            </w:r>
            <w:r w:rsidRPr="0008241C">
              <w:rPr>
                <w:lang w:eastAsia="ja-JP"/>
              </w:rPr>
              <w:fldChar w:fldCharType="begin" w:fldLock="1"/>
            </w:r>
            <w:r w:rsidRPr="0008241C">
              <w:rPr>
                <w:rFonts w:ascii="Times New Roman" w:hAnsi="Times New Roman"/>
                <w:lang w:eastAsia="ja-JP"/>
              </w:rPr>
              <w:instrText>ADDIN CSL_CITATION {"citationItems":[{"id":"ITEM-1","itemData":{"DOI":"10.1080/14888386.2007.9712830","ISBN":"9292252968","ISSN":"1488-8386","author":[{"dropping-particle":"","family":"Lo","given":"Veronica","non-dropping-particle":"","parse-names":false,"suffix":""}],"container-title":"Secretariat of the Convention on Biological Diversity","id":"ITEM-1","issued":{"date-parts":[["2016"]]},"publisher-place":"Montreal","title":"Synthesis report on experiences with ecosystem-based approaches to climate change adaptation and disaster rsk reduction","type":"report","volume":"Technical "},"uris":["http://www.mendeley.com/documents/?uuid=e5b32f67-56cc-430a-b79c-a948edd2b137"]}],"mendeley":{"formattedCitation":"(Lo, 2016)","plainTextFormattedCitation":"(Lo, 2016)","previouslyFormattedCitation":"(Lo, 2016)"},"properties":{"noteIndex":0},"schema":"https://github.com/citation-style-language/schema/raw/master/csl-citation.json"}</w:instrText>
            </w:r>
            <w:r w:rsidRPr="0008241C">
              <w:rPr>
                <w:lang w:eastAsia="ja-JP"/>
              </w:rPr>
              <w:fldChar w:fldCharType="separate"/>
            </w:r>
            <w:r w:rsidRPr="0008241C">
              <w:rPr>
                <w:rFonts w:ascii="Times New Roman" w:hAnsi="Times New Roman"/>
                <w:noProof/>
                <w:lang w:eastAsia="ja-JP"/>
              </w:rPr>
              <w:t>(Lo, 2016)</w:t>
            </w:r>
            <w:r w:rsidRPr="0008241C">
              <w:rPr>
                <w:lang w:val="de-DE" w:eastAsia="ja-JP"/>
              </w:rPr>
              <w:fldChar w:fldCharType="end"/>
            </w:r>
            <w:r w:rsidRPr="0008241C">
              <w:rPr>
                <w:rFonts w:ascii="Times New Roman" w:hAnsi="Times New Roman"/>
                <w:lang w:eastAsia="ja-JP"/>
              </w:rPr>
              <w:t xml:space="preserve">. The report suggests that adoption of EbA and Eco-DRR approach can strengthen synergies between SDG 11, 13, 14 and 15. </w:t>
            </w:r>
          </w:p>
          <w:p w14:paraId="0E6C722D" w14:textId="77777777" w:rsidR="00A01204" w:rsidRPr="0008241C" w:rsidRDefault="00A01204" w:rsidP="00A01204">
            <w:pPr>
              <w:rPr>
                <w:rFonts w:ascii="Times New Roman" w:hAnsi="Times New Roman"/>
                <w:lang w:eastAsia="ja-JP"/>
              </w:rPr>
            </w:pPr>
          </w:p>
          <w:p w14:paraId="7164DF88" w14:textId="77777777" w:rsidR="00A01204" w:rsidRPr="0008241C" w:rsidRDefault="00A01204" w:rsidP="00A01204">
            <w:pPr>
              <w:rPr>
                <w:rFonts w:ascii="Times New Roman" w:hAnsi="Times New Roman"/>
                <w:b/>
                <w:lang w:eastAsia="ja-JP"/>
              </w:rPr>
            </w:pPr>
            <w:r w:rsidRPr="0008241C">
              <w:rPr>
                <w:rFonts w:ascii="Times New Roman" w:hAnsi="Times New Roman"/>
                <w:b/>
                <w:lang w:eastAsia="ja-JP"/>
              </w:rPr>
              <w:t>Satoyama Initiative –SDGs 1, 2, 3, 6, 12, 14, 15</w:t>
            </w:r>
          </w:p>
          <w:p w14:paraId="45E048EC" w14:textId="2B81EC0E" w:rsidR="00A01204" w:rsidRPr="0008241C" w:rsidRDefault="00A01204" w:rsidP="00A01204">
            <w:pPr>
              <w:rPr>
                <w:rFonts w:ascii="Times New Roman" w:hAnsi="Times New Roman"/>
                <w:lang w:val="de-DE" w:eastAsia="ja-JP"/>
              </w:rPr>
            </w:pPr>
            <w:r w:rsidRPr="0008241C">
              <w:rPr>
                <w:rFonts w:ascii="Times New Roman" w:hAnsi="Times New Roman"/>
                <w:lang w:eastAsia="ja-JP"/>
              </w:rPr>
              <w:t xml:space="preserve">Satoyama Initiative aims to enhance understanding and awareness of the importance of socio-ecological production landscapes and seascapes (SEPLS) where “harmonious interaction between people and nature maintain biodiversity while providing humans with the goods and services needed for their livelihoods, survival and well-being in a sustainable manner”. An accumulating body of knowledge from the International Partnership for Satoyama Initiative (IPSI), as well as from its collaborative activities with member </w:t>
            </w:r>
            <w:r w:rsidR="00C934E9">
              <w:rPr>
                <w:rFonts w:ascii="Times New Roman" w:hAnsi="Times New Roman"/>
                <w:lang w:eastAsia="ja-JP"/>
              </w:rPr>
              <w:t>organiz</w:t>
            </w:r>
            <w:r w:rsidRPr="0008241C">
              <w:rPr>
                <w:rFonts w:ascii="Times New Roman" w:hAnsi="Times New Roman"/>
                <w:lang w:eastAsia="ja-JP"/>
              </w:rPr>
              <w:t xml:space="preserve">ations, such as UNDP, GEF and the Ministry of the Environment of Japan, has revealed the crucial importance of an integrative landscape/seascape approach to multiple SDGs including Goals 14 and 15 </w:t>
            </w:r>
            <w:r w:rsidRPr="0008241C">
              <w:rPr>
                <w:lang w:eastAsia="ja-JP"/>
              </w:rPr>
              <w:fldChar w:fldCharType="begin" w:fldLock="1"/>
            </w:r>
            <w:r w:rsidRPr="0008241C">
              <w:rPr>
                <w:rFonts w:ascii="Times New Roman" w:hAnsi="Times New Roman"/>
                <w:lang w:eastAsia="ja-JP"/>
              </w:rPr>
              <w:instrText>ADDIN CSL_CITATION {"citationItems":[{"id":"ITEM-1","itemData":{"author":[{"dropping-particle":"","family":"Mock","given":"Gregory","non-dropping-particle":"","parse-names":false,"suffix":""}],"id":"ITEM-1","issued":{"date-parts":[["2014"]]},"publisher-place":"Now York","title":"COMMUNITIES IN ACTION FOR LANDSCAPE RESILIENCE AND SUSTAINABILITY: The COMDEKS Programme","type":"report"},"uris":["http://www.mendeley.com/documents/?uuid=a9be3601-4924-3c0d-8ebc-5d7a84c9fc95"]},{"id":"ITEM-2","itemData":{"author":[{"dropping-particle":"","family":"Mock","given":"Gregory","non-dropping-particle":"","parse-names":false,"suffix":""},{"dropping-particle":"","family":"Tschentscher","given":"Tamara","non-dropping-particle":"","parse-names":false,"suffix":""}],"id":"ITEM-2","issued":{"date-parts":[["2016"]]},"publisher-place":"New York","title":"A COMMUNITY-BASED APPROACH TO RESILIENT AND SUSTAINABLE LANDSCAPES: Lessons from Phase II of the COMDEKS Programme","type":"report"},"uris":["http://www.mendeley.com/documents/?uuid=837bb441-3097-38f1-b6f5-3ed681ecb3ec"]},{"id":"ITEM-3","itemData":{"ISBN":"978-92-808-4562-4","author":[{"dropping-particle":"","family":"UNU-IAS","given":"","non-dropping-particle":"","parse-names":false,"suffix":""},{"dropping-particle":"","family":"IGES","given":"","non-dropping-particle":"","parse-names":false,"suffix":""}],"id":"ITEM-3","issued":{"date-parts":[["2015"]]},"publisher-place":"Tokyo","title":"Satoyama Initiative Thematic Review vol.1: Enhancing Knowledge for Better Management of Socio-ecological Production Landscapes and Seascapes (SEPLS)","type":"report"},"uris":["http://www.mendeley.com/documents/?uuid=69c4b79e-9465-4dbb-bf64-81222e870fc1"]},{"id":"ITEM-4","itemData":{"ISBN":"978-92-808-4568-6","author":[{"dropping-particle":"","family":"UNU-IAS","given":"","non-dropping-particle":"","parse-names":false,"suffix":""},{"dropping-particle":"","family":"IGES","given":"","non-dropping-particle":"","parse-names":false,"suffix":""}],"id":"ITEM-4","issued":{"date-parts":[["2016"]]},"publisher-place":"Tokyo","title":"Satoyama Initiative Thematic Review vol. 2: Mainstreaming concepts and approaches of socio-ecological production landscapes and seascapes into policy and decision-making","type":"report"},"uris":["http://www.mendeley.com/documents/?uuid=11d2c96e-2286-47a1-947d-11e09e8bfea7"]},{"id":"ITEM-5","itemData":{"author":[{"dropping-particle":"","family":"IGES","given":"","non-dropping-particle":"","parse-names":false,"suffix":""}],"id":"ITEM-5","issued":{"date-parts":[["2016"]]},"publisher-place":"Hayama, Japan","title":"The Satoyama Development Mechanism 2015","type":"report"},"uris":["http://www.mendeley.com/documents/?uuid=2cea8a62-f6b2-4a25-b6ce-c1e46b97349c"]},{"id":"ITEM-6","itemData":{"author":[{"dropping-particle":"","family":"Conservation International Japan","given":"","non-dropping-particle":"","parse-names":false,"suffix":""}],"id":"ITEM-6","issued":{"date-parts":[["2016"]]},"publisher":"Conservation International Japan","publisher-place":"Tokyo","title":"GEF-Satoyama Project Fact Sheet","type":"article"},"uris":["http://www.mendeley.com/documents/?uuid=4beff53a-1b71-40a8-b281-7d560f005e9b"]}],"mendeley":{"formattedCitation":"(Conservation International Japan, 2016; IGES, 2016; Mock, 2014; Mock &amp; Tschentscher, 2016; UNU-IAS &amp; IGES, 2015, 2016)","plainTextFormattedCitation":"(Conservation International Japan, 2016; IGES, 2016; Mock, 2014; Mock &amp; Tschentscher, 2016; UNU-IAS &amp; IGES, 2015, 2016)","previouslyFormattedCitation":"(Conservation International Japan, 2016; IGES, 2016; Mock, 2014; Mock &amp; Tschentscher, 2016; UNU-IAS &amp; IGES, 2015, 2016)"},"properties":{"noteIndex":0},"schema":"https://github.com/citation-style-language/schema/raw/master/csl-citation.json"}</w:instrText>
            </w:r>
            <w:r w:rsidRPr="0008241C">
              <w:rPr>
                <w:lang w:eastAsia="ja-JP"/>
              </w:rPr>
              <w:fldChar w:fldCharType="separate"/>
            </w:r>
            <w:r w:rsidRPr="0008241C">
              <w:rPr>
                <w:rFonts w:ascii="Times New Roman" w:hAnsi="Times New Roman"/>
                <w:noProof/>
                <w:lang w:val="de-DE" w:eastAsia="ja-JP"/>
              </w:rPr>
              <w:t>(Conservation International Japan, 2016; IGES, 2016; Mock, 2014; Mock &amp; Tschentscher, 2016; UNU-IAS &amp; IGES, 2015, 2016)</w:t>
            </w:r>
            <w:r w:rsidRPr="0008241C">
              <w:rPr>
                <w:lang w:val="de-DE" w:eastAsia="ja-JP"/>
              </w:rPr>
              <w:fldChar w:fldCharType="end"/>
            </w:r>
            <w:r w:rsidRPr="0008241C">
              <w:rPr>
                <w:rFonts w:ascii="Times New Roman" w:hAnsi="Times New Roman"/>
                <w:lang w:val="de-DE" w:eastAsia="ja-JP"/>
              </w:rPr>
              <w:t>.</w:t>
            </w:r>
          </w:p>
          <w:p w14:paraId="485A662B" w14:textId="77777777" w:rsidR="00A01204" w:rsidRPr="0008241C" w:rsidRDefault="00A01204" w:rsidP="00A01204">
            <w:pPr>
              <w:rPr>
                <w:rFonts w:ascii="Times New Roman" w:hAnsi="Times New Roman"/>
                <w:lang w:val="de-DE" w:eastAsia="ja-JP"/>
              </w:rPr>
            </w:pPr>
          </w:p>
          <w:p w14:paraId="4F0E50B1" w14:textId="77777777" w:rsidR="00A01204" w:rsidRPr="0008241C" w:rsidRDefault="00A01204" w:rsidP="00A01204">
            <w:pPr>
              <w:rPr>
                <w:rFonts w:ascii="Times New Roman" w:hAnsi="Times New Roman"/>
                <w:b/>
                <w:lang w:eastAsia="ja-JP"/>
              </w:rPr>
            </w:pPr>
            <w:r w:rsidRPr="0008241C">
              <w:rPr>
                <w:rFonts w:ascii="Times New Roman" w:hAnsi="Times New Roman"/>
                <w:b/>
                <w:lang w:eastAsia="ja-JP"/>
              </w:rPr>
              <w:t>“One Health“ approach –SDGs 3 and 15</w:t>
            </w:r>
          </w:p>
          <w:p w14:paraId="733A84AB" w14:textId="77777777" w:rsidR="00A01204" w:rsidRPr="0008241C" w:rsidRDefault="00A01204" w:rsidP="00A01204">
            <w:pPr>
              <w:rPr>
                <w:rFonts w:ascii="Times New Roman" w:hAnsi="Times New Roman"/>
                <w:lang w:val="de-DE" w:eastAsia="ja-JP"/>
              </w:rPr>
            </w:pPr>
            <w:r w:rsidRPr="0008241C">
              <w:rPr>
                <w:rFonts w:ascii="Times New Roman" w:hAnsi="Times New Roman"/>
                <w:lang w:eastAsia="ja-JP"/>
              </w:rPr>
              <w:t>One Health is defined as “</w:t>
            </w:r>
            <w:r w:rsidRPr="0008241C">
              <w:rPr>
                <w:rFonts w:ascii="Times New Roman" w:hAnsi="Times New Roman"/>
                <w:i/>
                <w:lang w:eastAsia="ja-JP"/>
              </w:rPr>
              <w:t>a collaborative, multi-sectoral, and trans-disciplinary approach ... with the goal of achieving optimal health outcomes recognising the interconnection between people, animals, plants, and their shared environment</w:t>
            </w:r>
            <w:r w:rsidRPr="0008241C">
              <w:rPr>
                <w:rFonts w:ascii="Times New Roman" w:hAnsi="Times New Roman"/>
                <w:lang w:eastAsia="ja-JP"/>
              </w:rPr>
              <w:t xml:space="preserve">“ </w:t>
            </w:r>
            <w:r w:rsidRPr="0008241C">
              <w:rPr>
                <w:lang w:val="de-DE" w:eastAsia="ja-JP"/>
              </w:rPr>
              <w:fldChar w:fldCharType="begin" w:fldLock="1"/>
            </w:r>
            <w:r w:rsidRPr="0008241C">
              <w:rPr>
                <w:rFonts w:ascii="Times New Roman" w:hAnsi="Times New Roman"/>
                <w:lang w:eastAsia="ja-JP"/>
              </w:rPr>
              <w:instrText>ADDIN CSL_CITATION {"citationItems":[{"id":"ITEM-1","itemData":{"URL":"https://www.cdc.gov/onehealth/basics/index.html","accessed":{"date-parts":[["2017","9","17"]]},"author":[{"dropping-particle":"","family":"CDC","given":"","non-dropping-particle":"","parse-names":false,"suffix":""}],"container-title":"Centers for Disease Control and Prevention","id":"ITEM-1","issued":{"date-parts":[["2017"]]},"title":"One Health Basics | One Health | CDC","type":"webpage"},"uris":["http://www.mendeley.com/documents/?uuid=9f828112-2a99-3b1c-b41f-84fe7323f0fd"]}],"mendeley":{"formattedCitation":"(CDC, 2017)","plainTextFormattedCitation":"(CDC, 2017)","previouslyFormattedCitation":"(CDC, 2017)"},"properties":{"noteIndex":0},"schema":"https://github.com/citation-style-language/schema/raw/master/csl-citation.json"}</w:instrText>
            </w:r>
            <w:r w:rsidRPr="0008241C">
              <w:rPr>
                <w:lang w:val="de-DE" w:eastAsia="ja-JP"/>
              </w:rPr>
              <w:fldChar w:fldCharType="separate"/>
            </w:r>
            <w:r w:rsidRPr="0008241C">
              <w:rPr>
                <w:rFonts w:ascii="Times New Roman" w:hAnsi="Times New Roman"/>
                <w:noProof/>
                <w:lang w:eastAsia="ja-JP"/>
              </w:rPr>
              <w:t>(CDC, 2017)</w:t>
            </w:r>
            <w:r w:rsidRPr="0008241C">
              <w:rPr>
                <w:lang w:val="de-DE" w:eastAsia="ja-JP"/>
              </w:rPr>
              <w:fldChar w:fldCharType="end"/>
            </w:r>
            <w:r w:rsidRPr="0008241C">
              <w:rPr>
                <w:rFonts w:ascii="Times New Roman" w:hAnsi="Times New Roman"/>
                <w:lang w:eastAsia="ja-JP"/>
              </w:rPr>
              <w:t xml:space="preserve">. Asia, especially South East Asia, is recognised as one of the hotspots for One Health approach taking into account its dense human and domestic animal populations </w:t>
            </w:r>
            <w:r w:rsidRPr="0008241C">
              <w:rPr>
                <w:lang w:val="de-DE" w:eastAsia="ja-JP"/>
              </w:rPr>
              <w:fldChar w:fldCharType="begin" w:fldLock="1"/>
            </w:r>
            <w:r w:rsidRPr="0008241C">
              <w:rPr>
                <w:rFonts w:ascii="Times New Roman" w:hAnsi="Times New Roman"/>
                <w:lang w:eastAsia="ja-JP"/>
              </w:rPr>
              <w:instrText>ADDIN CSL_CITATION {"citationItems":[{"id":"ITEM-1","itemData":{"DOI":"10.1016/j.onehlt.2015.09.001","ISSN":"23527714","abstract":"As Southeast Asia (SEA) is characterized by high human and domestic animal densities, growing intensification of trade, drastic land use changes and biodiversity erosion, this region appears to be a hotspot to study complex dynamics of zoonoses emergence and health issues at the Animal–Human–Environment interface. Zoonotic diseases and environmental health issues can have devastating socioeconomic and wellbeing impacts. Assessing and managing the related risks implies to take into account ecological and social dynamics at play, in link with epidemiological patterns. The implementation of a One Health (OH) approach in this context calls for improved integration among disciplines and improved cross-sectoral collaboration, involving stakeholders at different levels. For sure, such integration is not achieved spontaneously, implies methodological guidelines and has transaction costs. We explore pathways for implementing such collaboration in SEA context, highlighting the main challenges to be faced by researchers and other target groups involved in OH actions. On this basis, we propose a conceptual framework of OH integration. Throughout 3 components (field-based data management, professional training workshops and higher education), we suggest to develop a new culture of networking involving actors from various disciplines, sectors and levels (from the municipality to the Ministries) through a participatory modelling process, fostering synergies and cooperation. This framework could stimulate long-term dialogue process, based on the combination of case studies implementation and capacity building. It aims for implementing both institutional OH dynamics (multi-stakeholders and cross-sectoral) and research approaches promoting systems thinking and involving social sciences to follow-up and strengthen collective action.","author":[{"dropping-particle":"","family":"Binot","given":"Aurelie","non-dropping-particle":"","parse-names":false,"suffix":""},{"dropping-particle":"","family":"Duboz","given":"Raphaël","non-dropping-particle":"","parse-names":false,"suffix":""},{"dropping-particle":"","family":"Promburom","given":"Panomsak","non-dropping-particle":"","parse-names":false,"suffix":""},{"dropping-particle":"","family":"Phimpraphai","given":"Waraphon","non-dropping-particle":"","parse-names":false,"suffix":""},{"dropping-particle":"","family":"Cappelle","given":"Julien","non-dropping-particle":"","parse-names":false,"suffix":""},{"dropping-particle":"","family":"Lajaunie","given":"Claire","non-dropping-particle":"","parse-names":false,"suffix":""},{"dropping-particle":"","family":"Goutard","given":"Flavie Luce","non-dropping-particle":"","parse-names":false,"suffix":""},{"dropping-particle":"","family":"Pinyopummintr","given":"Tanu","non-dropping-particle":"","parse-names":false,"suffix":""},{"dropping-particle":"","family":"Figuié","given":"Muriel","non-dropping-particle":"","parse-names":false,"suffix":""},{"dropping-particle":"","family":"Roger","given":"François Louis","non-dropping-particle":"","parse-names":false,"suffix":""}],"container-title":"One Health","id":"ITEM-1","issued":{"date-parts":[["2015"]]},"page":"44-48","title":"A framework to promote collective action within the One Health community of practice: Using participatory modelling to enable interdisciplinary, cross-sectoral and multi-level integration","type":"article-journal","volume":"1"},"uris":["http://www.mendeley.com/documents/?uuid=b72d5d0a-7588-37ea-bde8-0dea6e0051e7"]}],"mendeley":{"formattedCitation":"(Binot &lt;i&gt;et al.&lt;/i&gt;, 2015)","plainTextFormattedCitation":"(Binot et al., 2015)","previouslyFormattedCitation":"(Binot &lt;i&gt;et al.&lt;/i&gt;, 2015)"},"properties":{"noteIndex":0},"schema":"https://github.com/citation-style-language/schema/raw/master/csl-citation.json"}</w:instrText>
            </w:r>
            <w:r w:rsidRPr="0008241C">
              <w:rPr>
                <w:lang w:val="de-DE" w:eastAsia="ja-JP"/>
              </w:rPr>
              <w:fldChar w:fldCharType="separate"/>
            </w:r>
            <w:r w:rsidRPr="0008241C">
              <w:rPr>
                <w:rFonts w:ascii="Times New Roman" w:hAnsi="Times New Roman"/>
                <w:noProof/>
                <w:lang w:eastAsia="ja-JP"/>
              </w:rPr>
              <w:t xml:space="preserve">(Binot </w:t>
            </w:r>
            <w:r w:rsidRPr="0008241C">
              <w:rPr>
                <w:rFonts w:ascii="Times New Roman" w:hAnsi="Times New Roman"/>
                <w:i/>
                <w:noProof/>
                <w:lang w:eastAsia="ja-JP"/>
              </w:rPr>
              <w:t>et al.</w:t>
            </w:r>
            <w:r w:rsidRPr="0008241C">
              <w:rPr>
                <w:rFonts w:ascii="Times New Roman" w:hAnsi="Times New Roman"/>
                <w:noProof/>
                <w:lang w:eastAsia="ja-JP"/>
              </w:rPr>
              <w:t>, 2015)</w:t>
            </w:r>
            <w:r w:rsidRPr="0008241C">
              <w:rPr>
                <w:lang w:val="de-DE" w:eastAsia="ja-JP"/>
              </w:rPr>
              <w:fldChar w:fldCharType="end"/>
            </w:r>
            <w:r w:rsidRPr="0008241C">
              <w:rPr>
                <w:rFonts w:ascii="Times New Roman" w:hAnsi="Times New Roman"/>
                <w:lang w:eastAsia="ja-JP"/>
              </w:rPr>
              <w:t xml:space="preserve">. ASEAN established a working group on One Health in 2008 in its secretariat and has convened regional meetings such as the meeting of the ASEAN Ministers of Agriculture and Forestry in 2010. The scope is currently limited to animal, human and public health issues and not holistic enough to incorporate socio-ecological processes </w:t>
            </w:r>
            <w:r w:rsidRPr="0008241C">
              <w:rPr>
                <w:rFonts w:ascii="Times New Roman" w:hAnsi="Times New Roman"/>
                <w:lang w:eastAsia="ja-JP"/>
              </w:rPr>
              <w:lastRenderedPageBreak/>
              <w:t xml:space="preserve">that are crucial for addressing zoonotic diseases. More comprehensive view on human-nature interactions is needed for implementing One Health in South East Asia, based on the importance of nature not only for human health but also for other critical ecosystem services to support rural livelihood, security and culture </w:t>
            </w:r>
            <w:r w:rsidRPr="0008241C">
              <w:rPr>
                <w:lang w:val="de-DE" w:eastAsia="ja-JP"/>
              </w:rPr>
              <w:fldChar w:fldCharType="begin" w:fldLock="1"/>
            </w:r>
            <w:r w:rsidRPr="0008241C">
              <w:rPr>
                <w:rFonts w:ascii="Times New Roman" w:hAnsi="Times New Roman"/>
                <w:lang w:eastAsia="ja-JP"/>
              </w:rPr>
              <w:instrText>ADDIN CSL_CITATION {"citationItems":[{"id":"ITEM-1","itemData":{"DOI":"10.1016/j.meegid.2016.02.003","ISSN":"15671348","abstract":"Southeast Asia is an economic, biodiverse, cultural and disease hotspot. Due to rapid socio-economic and environmental changes, the role of biodiversity and ecosystems for human health ought to be examined and communicated to decision-makers and the public. We therefore summarized the lessons and recommendations from an interdisciplinary conference convened in Cambodia in 2014 to advise Southeast Asian societies on current research efforts, future research needs, and to provide suggestions for improved education, training and science–policy interactions. First, we reviewed several examples of the important role of ecosystems as ‘sentinels’ in the sense that potentially harmful developments for human health become first apparent in ecosystem components. Other ecosystem services which also benefit human well-being are briefly summarized. Second, we summarized the recommendations of the conference's roundtable discussions and added recent developments in the science–policy interface. The recommendations were organized along five themes: Ethical and legal considerations; implementation of the One Health approach; education, training, and capacity building; future research priorities; and potential science–policy interactions. While the role of biodiversity for human health needs further research, especially for zoonoses and emerging diseases, many direct and indirect benefits to human health are already apparent, but have yet to filter down to the science–policy interface in order to influence legislation and enforcement. Therefore, efforts to strengthen the interface in Southeast Asia should become a high priority in order to strengthen the health and resilience of Southeast Asian societies.","author":[{"dropping-particle":"","family":"Walther","given":"Bruno Andreas","non-dropping-particle":"","parse-names":false,"suffix":""},{"dropping-particle":"","family":"Boëte","given":"Christophe","non-dropping-particle":"","parse-names":false,"suffix":""},{"dropping-particle":"","family":"Binot","given":"Aurélie","non-dropping-particle":"","parse-names":false,"suffix":""},{"dropping-particle":"","family":"By","given":"Youlet","non-dropping-particle":"","parse-names":false,"suffix":""},{"dropping-particle":"","family":"Cappelle","given":"Julien","non-dropping-particle":"","parse-names":false,"suffix":""},{"dropping-particle":"","family":"Carrique-Mas","given":"Juan","non-dropping-particle":"","parse-names":false,"suffix":""},{"dropping-particle":"","family":"Chou","given":"Monidarin","non-dropping-particle":"","parse-names":false,"suffix":""},{"dropping-particle":"","family":"Furey","given":"Neil","non-dropping-particle":"","parse-names":false,"suffix":""},{"dropping-particle":"","family":"Kim","given":"Sothea","non-dropping-particle":"","parse-names":false,"suffix":""},{"dropping-particle":"","family":"Lajaunie","given":"Claire","non-dropping-particle":"","parse-names":false,"suffix":""},{"dropping-particle":"","family":"Lek","given":"Sovan","non-dropping-particle":"","parse-names":false,"suffix":""},{"dropping-particle":"","family":"Méral","given":"Philippe","non-dropping-particle":"","parse-names":false,"suffix":""},{"dropping-particle":"","family":"Neang","given":"Malyne","non-dropping-particle":"","parse-names":false,"suffix":""},{"dropping-particle":"","family":"Tan","given":"Boon-Huan","non-dropping-particle":"","parse-names":false,"suffix":""},{"dropping-particle":"","family":"Walton","given":"Catherine","non-dropping-particle":"","parse-names":false,"suffix":""},{"dropping-particle":"","family":"Morand","given":"Serge","non-dropping-particle":"","parse-names":false,"suffix":""}],"container-title":"Infection, Genetics and Evolution","id":"ITEM-1","issued":{"date-parts":[["2016"]]},"page":"29-46","title":"Biodiversity and health: Lessons and recommendations from an interdisciplinary conference to advise Southeast Asian research, society and policy","type":"article-journal","volume":"40"},"uris":["http://www.mendeley.com/documents/?uuid=b2f48296-6858-36f5-b492-8cb2ea4e9201"]}],"mendeley":{"formattedCitation":"(Walther &lt;i&gt;et al.&lt;/i&gt;, 2016)","plainTextFormattedCitation":"(Walther et al., 2016)","previouslyFormattedCitation":"(Walther &lt;i&gt;et al.&lt;/i&gt;, 2016)"},"properties":{"noteIndex":0},"schema":"https://github.com/citation-style-language/schema/raw/master/csl-citation.json"}</w:instrText>
            </w:r>
            <w:r w:rsidRPr="0008241C">
              <w:rPr>
                <w:lang w:val="de-DE" w:eastAsia="ja-JP"/>
              </w:rPr>
              <w:fldChar w:fldCharType="separate"/>
            </w:r>
            <w:r w:rsidRPr="0008241C">
              <w:rPr>
                <w:rFonts w:ascii="Times New Roman" w:hAnsi="Times New Roman"/>
                <w:noProof/>
                <w:lang w:val="de-DE" w:eastAsia="ja-JP"/>
              </w:rPr>
              <w:t xml:space="preserve">(Walther </w:t>
            </w:r>
            <w:r w:rsidRPr="0008241C">
              <w:rPr>
                <w:rFonts w:ascii="Times New Roman" w:hAnsi="Times New Roman"/>
                <w:i/>
                <w:noProof/>
                <w:lang w:val="de-DE" w:eastAsia="ja-JP"/>
              </w:rPr>
              <w:t>et al.</w:t>
            </w:r>
            <w:r w:rsidRPr="0008241C">
              <w:rPr>
                <w:rFonts w:ascii="Times New Roman" w:hAnsi="Times New Roman"/>
                <w:noProof/>
                <w:lang w:val="de-DE" w:eastAsia="ja-JP"/>
              </w:rPr>
              <w:t>, 2016)</w:t>
            </w:r>
            <w:r w:rsidRPr="0008241C">
              <w:rPr>
                <w:lang w:val="de-DE" w:eastAsia="ja-JP"/>
              </w:rPr>
              <w:fldChar w:fldCharType="end"/>
            </w:r>
            <w:r w:rsidRPr="0008241C">
              <w:rPr>
                <w:rFonts w:ascii="Times New Roman" w:hAnsi="Times New Roman"/>
                <w:lang w:val="de-DE" w:eastAsia="ja-JP"/>
              </w:rPr>
              <w:t>.</w:t>
            </w:r>
          </w:p>
          <w:p w14:paraId="27008351" w14:textId="77777777" w:rsidR="00A01204" w:rsidRPr="0008241C" w:rsidRDefault="00A01204" w:rsidP="00A01204">
            <w:pPr>
              <w:rPr>
                <w:rFonts w:ascii="Times New Roman" w:hAnsi="Times New Roman"/>
                <w:lang w:val="de-DE" w:eastAsia="ja-JP"/>
              </w:rPr>
            </w:pPr>
          </w:p>
        </w:tc>
      </w:tr>
    </w:tbl>
    <w:p w14:paraId="634763DC" w14:textId="77777777" w:rsidR="00A01204" w:rsidRPr="0008241C" w:rsidRDefault="00A01204" w:rsidP="00A01204">
      <w:pPr>
        <w:rPr>
          <w:sz w:val="22"/>
          <w:szCs w:val="22"/>
        </w:rPr>
      </w:pPr>
    </w:p>
    <w:p w14:paraId="44CEDB31" w14:textId="77777777" w:rsidR="00A01204" w:rsidRPr="0008241C" w:rsidRDefault="00A01204" w:rsidP="00A01204">
      <w:pPr>
        <w:rPr>
          <w:sz w:val="22"/>
          <w:szCs w:val="22"/>
        </w:rPr>
      </w:pPr>
    </w:p>
    <w:p w14:paraId="4EBBD2B2" w14:textId="77777777" w:rsidR="00A01204" w:rsidRPr="0008241C" w:rsidRDefault="00A01204" w:rsidP="00A01204">
      <w:pPr>
        <w:keepNext/>
        <w:keepLines/>
        <w:tabs>
          <w:tab w:val="clear" w:pos="1247"/>
          <w:tab w:val="left" w:pos="700"/>
        </w:tabs>
        <w:spacing w:before="40"/>
        <w:outlineLvl w:val="1"/>
        <w:rPr>
          <w:b/>
          <w:sz w:val="28"/>
          <w:szCs w:val="26"/>
        </w:rPr>
      </w:pPr>
      <w:bookmarkStart w:id="1990" w:name="_Toc504317394"/>
      <w:bookmarkStart w:id="1991" w:name="_Toc504318087"/>
      <w:bookmarkStart w:id="1992" w:name="_Toc504320493"/>
      <w:bookmarkStart w:id="1993" w:name="_Toc504320716"/>
      <w:bookmarkStart w:id="1994" w:name="_Toc504320940"/>
      <w:bookmarkStart w:id="1995" w:name="_Toc504321433"/>
      <w:bookmarkStart w:id="1996" w:name="_Toc524048112"/>
      <w:r w:rsidRPr="0008241C">
        <w:rPr>
          <w:b/>
          <w:sz w:val="28"/>
          <w:szCs w:val="26"/>
        </w:rPr>
        <w:t xml:space="preserve">6.7 </w:t>
      </w:r>
      <w:r w:rsidRPr="0008241C">
        <w:rPr>
          <w:b/>
          <w:sz w:val="28"/>
          <w:szCs w:val="26"/>
        </w:rPr>
        <w:tab/>
        <w:t>Conclusions</w:t>
      </w:r>
      <w:bookmarkEnd w:id="1990"/>
      <w:bookmarkEnd w:id="1991"/>
      <w:bookmarkEnd w:id="1992"/>
      <w:bookmarkEnd w:id="1993"/>
      <w:bookmarkEnd w:id="1994"/>
      <w:bookmarkEnd w:id="1995"/>
      <w:bookmarkEnd w:id="1996"/>
    </w:p>
    <w:p w14:paraId="168EE616" w14:textId="77777777" w:rsidR="00A01204" w:rsidRPr="0008241C" w:rsidRDefault="00A01204" w:rsidP="00A01204">
      <w:pPr>
        <w:rPr>
          <w:sz w:val="22"/>
          <w:szCs w:val="22"/>
        </w:rPr>
      </w:pPr>
    </w:p>
    <w:p w14:paraId="031D914B" w14:textId="77777777" w:rsidR="00A01204" w:rsidRPr="0008241C" w:rsidRDefault="00A01204" w:rsidP="00A01204">
      <w:pPr>
        <w:rPr>
          <w:sz w:val="22"/>
          <w:szCs w:val="22"/>
        </w:rPr>
      </w:pPr>
      <w:r w:rsidRPr="0008241C">
        <w:rPr>
          <w:noProof/>
          <w:sz w:val="22"/>
          <w:szCs w:val="22"/>
        </w:rPr>
        <w:t>Policymaking</w:t>
      </w:r>
      <w:r w:rsidRPr="0008241C">
        <w:rPr>
          <w:sz w:val="22"/>
          <w:szCs w:val="22"/>
        </w:rPr>
        <w:t xml:space="preserve"> for securing a positive future for nature and </w:t>
      </w:r>
      <w:r w:rsidRPr="0008241C">
        <w:rPr>
          <w:noProof/>
          <w:sz w:val="22"/>
          <w:szCs w:val="22"/>
        </w:rPr>
        <w:t>NCP</w:t>
      </w:r>
      <w:r w:rsidRPr="0008241C">
        <w:rPr>
          <w:sz w:val="22"/>
          <w:szCs w:val="22"/>
        </w:rPr>
        <w:t xml:space="preserve"> in the Asia-Pacific region needs to </w:t>
      </w:r>
      <w:r w:rsidRPr="0008241C">
        <w:rPr>
          <w:noProof/>
          <w:sz w:val="22"/>
          <w:szCs w:val="22"/>
        </w:rPr>
        <w:t>be done</w:t>
      </w:r>
      <w:r w:rsidRPr="0008241C">
        <w:rPr>
          <w:sz w:val="22"/>
          <w:szCs w:val="22"/>
        </w:rPr>
        <w:t xml:space="preserve"> within an environment of pressing economic and development policy priorities. The Global Biodiversity Outlook-4 </w:t>
      </w:r>
      <w:r w:rsidRPr="0008241C">
        <w:rPr>
          <w:sz w:val="22"/>
          <w:szCs w:val="22"/>
        </w:rPr>
        <w:fldChar w:fldCharType="begin" w:fldLock="1"/>
      </w:r>
      <w:r w:rsidRPr="0008241C">
        <w:rPr>
          <w:sz w:val="22"/>
          <w:szCs w:val="22"/>
        </w:rPr>
        <w:instrText>ADDIN CSL_CITATION {"citationItems":[{"id":"ITEM-1","itemData":{"DOI":"10.1093/aje/kwq338","ISBN":"929225040X","ISSN":"0002-9262","PMID":"24901598","abstract":"Biological diversity, or biodiversity, is the term given to the variety of life on Earth. It is the combination of life forms and their interactions with one another, and with the physical environment that has made Earth habitable for humans. Ecosystems provide the basic necessities of life, offer protection from natural disasters and disease, and are the foundation for human culture. The Millennium Ecosystem Assessment—a scientific undertaking involving over 1300 experts working in 95 countries—recently confirmed the overwhelming contributions made by natural ecosystems to human life and well-being. Yet even as we begin to better understand what is at stake, genes, species and habitats are rapidly being lost. Concern over the loss of biodiversity and the recognition of its important role in supporting human life motivated the creation, in 1992, of the Convention on Biological Diversity, a legally binding global treaty. The Convention encompasses three equally important and complementary objectives: the conservation of biodiversity, the sustainable use of its components, and the fair and equitable sharing of benefits arising out of the utilization of genetic resources. Participation in the Convention is nearly universal, a sign that our global society is well aware of the need to work together to ensure the survival of life on Earth. In 2002, the Conference of the Parties of the Convention adopted a Strategic Plan, with the mission “to achieve, by 2010, a significant reduction of the current rate of biodiversity loss at the global, regional and national level, as a contribution to poverty alleviation and to the benefit of all life on Earth”. Th is 2010 target was subsequently endorsed by the Heads of State and Government at the World Summit on Sustainable Development in Johannesburg, South Africa. Recently, world leaders meeting at the 2005 World Summit of the United Nations reiterated their commitment to meeting the 2010 target. In order to assess progress towards the 2010 Biodiversity Target, the Conference of the Parties has established supporting goals and targets and identified indicators for evaluating biodiversity status and trends. The second edition of the Global Biodiversity Outlook makes use of these indicators and targets to describe current trends in biodiversity and prospects for achieving the 2010 target. Why biodiversity loss is a concern The services provided by healthy, biodiverse ecosystems are the foundation for human well-being. How…","author":[{"dropping-particle":"","family":"SCBD","given":"","non-dropping-particle":"","parse-names":false,"suffix":""}],"id":"ITEM-1","issued":{"date-parts":[["2014"]]},"number-of-pages":"155","publisher":"Secretariat of the Convention on Biological Diversity","publisher-place":"Montréal","title":"Global Biodiversity Outlook 4: A mid-term assessment of progress towards the implementation of the Strategic Plan for Biodiversity 2011-2020","type":"report"},"uris":["http://www.mendeley.com/documents/?uuid=c027ae4c-0cc9-4f4c-ad77-231a0dc65b13"]}],"mendeley":{"formattedCitation":"(SCBD, 2014)","plainTextFormattedCitation":"(SCBD, 2014)","previouslyFormattedCitation":"(SCBD, 2014)"},"properties":{"noteIndex":0},"schema":"https://github.com/citation-style-language/schema/raw/master/csl-citation.json"}</w:instrText>
      </w:r>
      <w:r w:rsidRPr="0008241C">
        <w:rPr>
          <w:sz w:val="22"/>
          <w:szCs w:val="22"/>
        </w:rPr>
        <w:fldChar w:fldCharType="separate"/>
      </w:r>
      <w:r w:rsidRPr="0008241C">
        <w:rPr>
          <w:noProof/>
          <w:sz w:val="22"/>
          <w:szCs w:val="22"/>
        </w:rPr>
        <w:t>(SCBD, 2014)</w:t>
      </w:r>
      <w:r w:rsidRPr="0008241C">
        <w:rPr>
          <w:sz w:val="22"/>
          <w:szCs w:val="22"/>
        </w:rPr>
        <w:fldChar w:fldCharType="end"/>
      </w:r>
      <w:r w:rsidRPr="0008241C">
        <w:rPr>
          <w:sz w:val="22"/>
          <w:szCs w:val="22"/>
        </w:rPr>
        <w:t xml:space="preserve">, amongst other challenges, specifically highlights the need for mainstreaming biodiversity into sectoral policies and planning processes, especially habitat fragmentation and land degradation (3.3.2) which are considered major contributors </w:t>
      </w:r>
      <w:r w:rsidRPr="0008241C">
        <w:rPr>
          <w:noProof/>
          <w:sz w:val="22"/>
          <w:szCs w:val="22"/>
        </w:rPr>
        <w:t>to</w:t>
      </w:r>
      <w:r w:rsidRPr="0008241C">
        <w:rPr>
          <w:sz w:val="22"/>
          <w:szCs w:val="22"/>
        </w:rPr>
        <w:t xml:space="preserve"> terrestrial biodiversity loss.  Integrating BES aspects into sectoral goals and targets is imperative for the implementation of various </w:t>
      </w:r>
      <w:r w:rsidRPr="0008241C">
        <w:rPr>
          <w:noProof/>
          <w:sz w:val="22"/>
          <w:szCs w:val="22"/>
        </w:rPr>
        <w:t>biodiversity-related</w:t>
      </w:r>
      <w:r w:rsidRPr="0008241C">
        <w:rPr>
          <w:sz w:val="22"/>
          <w:szCs w:val="22"/>
        </w:rPr>
        <w:t xml:space="preserve"> MEAs, and other regional and subregional instruments. Limited capacity in the region for mainstreaming BES into sectoral policy-planning processes, and effective implementation of </w:t>
      </w:r>
      <w:r w:rsidRPr="0008241C">
        <w:rPr>
          <w:noProof/>
          <w:sz w:val="22"/>
          <w:szCs w:val="22"/>
        </w:rPr>
        <w:t>biodiversity-related</w:t>
      </w:r>
      <w:r w:rsidRPr="0008241C">
        <w:rPr>
          <w:sz w:val="22"/>
          <w:szCs w:val="22"/>
        </w:rPr>
        <w:t xml:space="preserve"> MEAs, need urgent attention. </w:t>
      </w:r>
    </w:p>
    <w:p w14:paraId="205B9FAC" w14:textId="77777777" w:rsidR="00A01204" w:rsidRPr="0008241C" w:rsidRDefault="00A01204" w:rsidP="00A01204">
      <w:pPr>
        <w:rPr>
          <w:sz w:val="22"/>
          <w:szCs w:val="22"/>
        </w:rPr>
      </w:pPr>
    </w:p>
    <w:p w14:paraId="76095084" w14:textId="77777777" w:rsidR="00A01204" w:rsidRPr="0008241C" w:rsidRDefault="00A01204" w:rsidP="00A01204">
      <w:pPr>
        <w:rPr>
          <w:bCs/>
          <w:sz w:val="22"/>
          <w:szCs w:val="22"/>
        </w:rPr>
      </w:pPr>
      <w:r w:rsidRPr="0008241C">
        <w:rPr>
          <w:sz w:val="22"/>
          <w:szCs w:val="22"/>
        </w:rPr>
        <w:t xml:space="preserve">The trends of biodiversity loss and intensifying drivers and pressures operate within a backdrop of modifying consumption and production patterns resulting from economic growth and </w:t>
      </w:r>
      <w:r w:rsidRPr="0008241C">
        <w:rPr>
          <w:noProof/>
          <w:sz w:val="22"/>
          <w:szCs w:val="22"/>
        </w:rPr>
        <w:t>globalisation</w:t>
      </w:r>
      <w:r w:rsidRPr="0008241C">
        <w:rPr>
          <w:sz w:val="22"/>
          <w:szCs w:val="22"/>
        </w:rPr>
        <w:t xml:space="preserve"> (</w:t>
      </w:r>
      <w:r w:rsidRPr="0008241C">
        <w:rPr>
          <w:bCs/>
          <w:sz w:val="22"/>
          <w:szCs w:val="22"/>
        </w:rPr>
        <w:t xml:space="preserve">4.1.1; 4.2.2; 4.2.3; 4.4.5). Sustainable solutions to food, water and energy security are emerging in select economies through scientific advances, implementation of new technology, and increased investment in research and development (4.2.4), but need upscaling support through enabling policies and regional exchanges. A mix of economic and financial, cultural and social, and management based instruments are required to promote sustainable production and consumption across the subregions.   </w:t>
      </w:r>
    </w:p>
    <w:p w14:paraId="5E62D049" w14:textId="77777777" w:rsidR="00A01204" w:rsidRPr="0008241C" w:rsidRDefault="00A01204" w:rsidP="00A01204">
      <w:pPr>
        <w:rPr>
          <w:sz w:val="22"/>
          <w:szCs w:val="22"/>
        </w:rPr>
      </w:pPr>
    </w:p>
    <w:p w14:paraId="0FDD75EF" w14:textId="77777777" w:rsidR="00A01204" w:rsidRPr="0008241C" w:rsidRDefault="00A01204" w:rsidP="00A01204">
      <w:pPr>
        <w:rPr>
          <w:sz w:val="22"/>
          <w:szCs w:val="22"/>
        </w:rPr>
      </w:pPr>
      <w:r w:rsidRPr="0008241C">
        <w:rPr>
          <w:sz w:val="22"/>
          <w:szCs w:val="22"/>
        </w:rPr>
        <w:t xml:space="preserve">Designation and management of protected areas </w:t>
      </w:r>
      <w:r w:rsidRPr="0008241C">
        <w:rPr>
          <w:noProof/>
          <w:sz w:val="22"/>
          <w:szCs w:val="22"/>
        </w:rPr>
        <w:t>have</w:t>
      </w:r>
      <w:r w:rsidRPr="0008241C">
        <w:rPr>
          <w:sz w:val="22"/>
          <w:szCs w:val="22"/>
        </w:rPr>
        <w:t xml:space="preserve"> been the cornerstone of biodiversity conservation in the Asia-Pacific region. However, despite an increase in coverage, at least 75 per cent of Key Biodiversity Areas remain unprotected (3.2.6), and the region is not on track on meeting the Aichi Target 11 (6.5). For protected areas to effectively contribute to a secure future for nature and </w:t>
      </w:r>
      <w:r w:rsidRPr="0008241C">
        <w:rPr>
          <w:noProof/>
          <w:sz w:val="22"/>
          <w:szCs w:val="22"/>
        </w:rPr>
        <w:t>NCP</w:t>
      </w:r>
      <w:r w:rsidRPr="0008241C">
        <w:rPr>
          <w:sz w:val="22"/>
          <w:szCs w:val="22"/>
        </w:rPr>
        <w:t xml:space="preserve"> in the Asia-Pacific region, measures for enhanced representativeness of the protected areas network, and improved management effectiveness, specifically addressing capacity and financing gaps are required. Conventional public finance instruments would need to </w:t>
      </w:r>
      <w:r w:rsidRPr="0008241C">
        <w:rPr>
          <w:noProof/>
          <w:sz w:val="22"/>
          <w:szCs w:val="22"/>
        </w:rPr>
        <w:t>be complemented</w:t>
      </w:r>
      <w:r w:rsidRPr="0008241C">
        <w:rPr>
          <w:sz w:val="22"/>
          <w:szCs w:val="22"/>
        </w:rPr>
        <w:t xml:space="preserve"> by financial and economic instruments which diversify funding base while promoting equity in sharing of conservation costs and benefits, keeping local cultural and socio-political contexts in consideration.</w:t>
      </w:r>
    </w:p>
    <w:p w14:paraId="3E021D81" w14:textId="77777777" w:rsidR="00A01204" w:rsidRPr="0008241C" w:rsidRDefault="00A01204" w:rsidP="00A01204">
      <w:pPr>
        <w:tabs>
          <w:tab w:val="clear" w:pos="1247"/>
          <w:tab w:val="clear" w:pos="1814"/>
          <w:tab w:val="clear" w:pos="2381"/>
          <w:tab w:val="clear" w:pos="2948"/>
          <w:tab w:val="clear" w:pos="3515"/>
        </w:tabs>
        <w:jc w:val="both"/>
        <w:rPr>
          <w:rFonts w:eastAsia="Calibri"/>
          <w:sz w:val="22"/>
          <w:szCs w:val="21"/>
          <w:lang w:val="en-AU"/>
        </w:rPr>
      </w:pPr>
    </w:p>
    <w:p w14:paraId="7232A2DF" w14:textId="77777777" w:rsidR="00A01204" w:rsidRPr="0008241C" w:rsidRDefault="00A01204" w:rsidP="00A01204">
      <w:pPr>
        <w:rPr>
          <w:sz w:val="22"/>
          <w:szCs w:val="22"/>
        </w:rPr>
      </w:pPr>
      <w:r w:rsidRPr="0008241C">
        <w:rPr>
          <w:sz w:val="22"/>
          <w:szCs w:val="22"/>
        </w:rPr>
        <w:t xml:space="preserve">The complex interactions between direct and indirect drivers and impacts of nature and NCP indicate that </w:t>
      </w:r>
      <w:r w:rsidRPr="0008241C">
        <w:rPr>
          <w:noProof/>
          <w:sz w:val="22"/>
          <w:szCs w:val="22"/>
        </w:rPr>
        <w:t>policymaking</w:t>
      </w:r>
      <w:r w:rsidRPr="0008241C">
        <w:rPr>
          <w:sz w:val="22"/>
          <w:szCs w:val="22"/>
        </w:rPr>
        <w:t xml:space="preserve"> would need to operate in a dynamic and uncertain environment (4.3, 4.6). For environmental governance to alter these interlinked drivers, adaptive and collaborative governance would need to </w:t>
      </w:r>
      <w:r w:rsidRPr="0008241C">
        <w:rPr>
          <w:noProof/>
          <w:sz w:val="22"/>
          <w:szCs w:val="22"/>
        </w:rPr>
        <w:t>be accorded</w:t>
      </w:r>
      <w:r w:rsidRPr="0008241C">
        <w:rPr>
          <w:sz w:val="22"/>
          <w:szCs w:val="22"/>
        </w:rPr>
        <w:t xml:space="preserve"> primal focus (6.4.2.4). A critical challenge would be to remove policy inertia by </w:t>
      </w:r>
      <w:r w:rsidRPr="0008241C">
        <w:rPr>
          <w:noProof/>
          <w:sz w:val="22"/>
          <w:szCs w:val="22"/>
        </w:rPr>
        <w:t>increasing</w:t>
      </w:r>
      <w:r w:rsidRPr="0008241C">
        <w:rPr>
          <w:sz w:val="22"/>
          <w:szCs w:val="22"/>
        </w:rPr>
        <w:t xml:space="preserve"> responsiveness to learning and feedback mechanisms.   </w:t>
      </w:r>
    </w:p>
    <w:p w14:paraId="1B9F2A05" w14:textId="77777777" w:rsidR="00A01204" w:rsidRPr="0008241C" w:rsidRDefault="00A01204" w:rsidP="00A01204">
      <w:pPr>
        <w:rPr>
          <w:sz w:val="22"/>
          <w:szCs w:val="22"/>
        </w:rPr>
      </w:pPr>
    </w:p>
    <w:p w14:paraId="441BAF99" w14:textId="77777777" w:rsidR="00A01204" w:rsidRPr="0008241C" w:rsidRDefault="00A01204" w:rsidP="00A01204">
      <w:pPr>
        <w:rPr>
          <w:sz w:val="22"/>
          <w:szCs w:val="22"/>
        </w:rPr>
      </w:pPr>
      <w:r w:rsidRPr="0008241C">
        <w:rPr>
          <w:sz w:val="22"/>
          <w:szCs w:val="22"/>
        </w:rPr>
        <w:t xml:space="preserve">Several subregional institutional initiatives have resulted in enhanced opportunities for managing transboundary ecosystems and sustaining the </w:t>
      </w:r>
      <w:r w:rsidRPr="0008241C">
        <w:rPr>
          <w:noProof/>
          <w:sz w:val="22"/>
          <w:szCs w:val="22"/>
        </w:rPr>
        <w:t>flow</w:t>
      </w:r>
      <w:r w:rsidRPr="0008241C">
        <w:rPr>
          <w:sz w:val="22"/>
          <w:szCs w:val="22"/>
        </w:rPr>
        <w:t xml:space="preserve"> of transboundary ecosystem services for human well-being (2.3.4, 2.3.4.1, 2.3.4.2, 2.3.4.3, 2.3.4.4, 2.5.1.2), however their value is not optimally </w:t>
      </w:r>
      <w:r w:rsidRPr="0008241C">
        <w:rPr>
          <w:noProof/>
          <w:sz w:val="22"/>
          <w:szCs w:val="22"/>
        </w:rPr>
        <w:t>utilised</w:t>
      </w:r>
      <w:r w:rsidRPr="0008241C">
        <w:rPr>
          <w:sz w:val="22"/>
          <w:szCs w:val="22"/>
        </w:rPr>
        <w:t xml:space="preserve"> (</w:t>
      </w:r>
      <w:r w:rsidRPr="0008241C">
        <w:rPr>
          <w:i/>
          <w:sz w:val="22"/>
          <w:szCs w:val="22"/>
        </w:rPr>
        <w:t>2.3.4.2)</w:t>
      </w:r>
      <w:r w:rsidRPr="0008241C">
        <w:rPr>
          <w:sz w:val="22"/>
          <w:szCs w:val="22"/>
        </w:rPr>
        <w:t xml:space="preserve">. </w:t>
      </w:r>
      <w:r w:rsidRPr="0008241C">
        <w:rPr>
          <w:noProof/>
          <w:sz w:val="22"/>
          <w:szCs w:val="22"/>
        </w:rPr>
        <w:t>Regional transboundary systems of environmental management is highly likely to form an important complement to governance efforts at national and global levels in the Asia-Pacific region (6.4.2.2), particularly to  address issues of transboundary pollution (4.6), regional water and climate security (2.3.1.1, 2.3.4.3), securing migration corridors (2.3.4.3) and management of invasive species (3.4.5).</w:t>
      </w:r>
      <w:r w:rsidRPr="0008241C">
        <w:rPr>
          <w:sz w:val="22"/>
          <w:szCs w:val="22"/>
        </w:rPr>
        <w:t xml:space="preserve">  Trust building, crafting institutional frameworks for </w:t>
      </w:r>
      <w:r w:rsidRPr="0008241C">
        <w:rPr>
          <w:noProof/>
          <w:sz w:val="22"/>
          <w:szCs w:val="22"/>
        </w:rPr>
        <w:t>cross-scale</w:t>
      </w:r>
      <w:r w:rsidRPr="0008241C">
        <w:rPr>
          <w:sz w:val="22"/>
          <w:szCs w:val="22"/>
        </w:rPr>
        <w:t xml:space="preserve"> action, inclusive stakeholder engagement, availability of information </w:t>
      </w:r>
      <w:r w:rsidRPr="0008241C">
        <w:rPr>
          <w:noProof/>
          <w:sz w:val="22"/>
          <w:szCs w:val="22"/>
        </w:rPr>
        <w:t>base</w:t>
      </w:r>
      <w:r w:rsidRPr="0008241C">
        <w:rPr>
          <w:sz w:val="22"/>
          <w:szCs w:val="22"/>
        </w:rPr>
        <w:t xml:space="preserve"> at multiple scales and across sectors and capacity development for integrated </w:t>
      </w:r>
      <w:r w:rsidRPr="0008241C">
        <w:rPr>
          <w:noProof/>
          <w:sz w:val="22"/>
          <w:szCs w:val="22"/>
        </w:rPr>
        <w:t>problem-solving are some of the critical ingredients of strengthening transboundary action in the Asia-Pacific region</w:t>
      </w:r>
      <w:r w:rsidRPr="0008241C">
        <w:rPr>
          <w:sz w:val="22"/>
          <w:szCs w:val="22"/>
        </w:rPr>
        <w:t xml:space="preserve">. Conventions and </w:t>
      </w:r>
      <w:r w:rsidRPr="0008241C">
        <w:rPr>
          <w:noProof/>
          <w:sz w:val="22"/>
          <w:szCs w:val="22"/>
        </w:rPr>
        <w:t>Biodiversity-related</w:t>
      </w:r>
      <w:r w:rsidRPr="0008241C">
        <w:rPr>
          <w:sz w:val="22"/>
          <w:szCs w:val="22"/>
        </w:rPr>
        <w:t xml:space="preserve"> </w:t>
      </w:r>
      <w:r w:rsidRPr="0008241C">
        <w:rPr>
          <w:sz w:val="22"/>
          <w:szCs w:val="22"/>
        </w:rPr>
        <w:lastRenderedPageBreak/>
        <w:t xml:space="preserve">MEAs can play an enabling role in strengthening transboundary collaboration, provided their implementation </w:t>
      </w:r>
      <w:r w:rsidRPr="0008241C">
        <w:rPr>
          <w:noProof/>
          <w:sz w:val="22"/>
          <w:szCs w:val="22"/>
        </w:rPr>
        <w:t>is enhanced</w:t>
      </w:r>
      <w:r w:rsidRPr="0008241C">
        <w:rPr>
          <w:sz w:val="22"/>
          <w:szCs w:val="22"/>
        </w:rPr>
        <w:t xml:space="preserve"> by building adequate </w:t>
      </w:r>
      <w:r w:rsidRPr="0008241C">
        <w:rPr>
          <w:noProof/>
          <w:sz w:val="22"/>
          <w:szCs w:val="22"/>
        </w:rPr>
        <w:t>policymaking</w:t>
      </w:r>
      <w:r w:rsidRPr="0008241C">
        <w:rPr>
          <w:sz w:val="22"/>
          <w:szCs w:val="22"/>
        </w:rPr>
        <w:t xml:space="preserve">, programming, and implementation tracking capabilities within the region.   </w:t>
      </w:r>
    </w:p>
    <w:p w14:paraId="752C59BE" w14:textId="77777777" w:rsidR="00A01204" w:rsidRPr="0008241C" w:rsidRDefault="00A01204" w:rsidP="00A01204">
      <w:pPr>
        <w:rPr>
          <w:sz w:val="22"/>
          <w:szCs w:val="22"/>
        </w:rPr>
      </w:pPr>
    </w:p>
    <w:p w14:paraId="417BD412" w14:textId="77777777" w:rsidR="00A01204" w:rsidRPr="0008241C" w:rsidRDefault="00A01204" w:rsidP="00A01204">
      <w:pPr>
        <w:rPr>
          <w:sz w:val="22"/>
          <w:szCs w:val="22"/>
        </w:rPr>
      </w:pPr>
      <w:r w:rsidRPr="0008241C">
        <w:rPr>
          <w:sz w:val="22"/>
          <w:szCs w:val="22"/>
        </w:rPr>
        <w:t xml:space="preserve">Assessments have also confirmed limitations in current knowledge of status and trends in biodiversity and NCP (Chapter 3), interactions of BES with human well-being (5.4), drivers and pressures (Chapter 4) and likely scenarios for future (Chapter 5). Available scenarios research trend suggests a </w:t>
      </w:r>
      <w:r w:rsidRPr="0008241C">
        <w:rPr>
          <w:noProof/>
          <w:sz w:val="22"/>
          <w:szCs w:val="22"/>
        </w:rPr>
        <w:t>higher</w:t>
      </w:r>
      <w:r w:rsidRPr="0008241C">
        <w:rPr>
          <w:sz w:val="22"/>
          <w:szCs w:val="22"/>
        </w:rPr>
        <w:t xml:space="preserve"> emphasis on provisioning ecosystem services, as compared with regulating, and supporting ecosystem services (</w:t>
      </w:r>
      <w:r w:rsidRPr="0008241C">
        <w:rPr>
          <w:bCs/>
          <w:sz w:val="22"/>
          <w:szCs w:val="22"/>
        </w:rPr>
        <w:t>Section 5.3.2.2)</w:t>
      </w:r>
      <w:r w:rsidRPr="0008241C">
        <w:rPr>
          <w:sz w:val="22"/>
          <w:szCs w:val="22"/>
        </w:rPr>
        <w:t xml:space="preserve">. Conventional indicators of economic progress (such as GDP and HDI) have indicated increasing trends (Chapter 5) in the backdrop of declining inclusive wealth, declining biodiversity, and consequent human well-being impacts. Effective policymaking for securing biodiversity and </w:t>
      </w:r>
      <w:r w:rsidRPr="0008241C">
        <w:rPr>
          <w:noProof/>
          <w:sz w:val="22"/>
          <w:szCs w:val="22"/>
        </w:rPr>
        <w:t>NCP</w:t>
      </w:r>
      <w:r w:rsidRPr="0008241C">
        <w:rPr>
          <w:sz w:val="22"/>
          <w:szCs w:val="22"/>
        </w:rPr>
        <w:t xml:space="preserve"> in the region would require increased efforts on improved natural capital accounting and reporting, so that the suite of indicators guiding policymaking for economic development are broadened and made more comprehensive.</w:t>
      </w:r>
    </w:p>
    <w:p w14:paraId="46838EBB" w14:textId="77777777" w:rsidR="00A01204" w:rsidRPr="0008241C" w:rsidRDefault="00A01204" w:rsidP="00A01204">
      <w:pPr>
        <w:rPr>
          <w:color w:val="5B9BD5"/>
          <w:sz w:val="22"/>
          <w:szCs w:val="22"/>
        </w:rPr>
      </w:pPr>
    </w:p>
    <w:p w14:paraId="40076DC1" w14:textId="77777777" w:rsidR="00A01204" w:rsidRPr="0008241C" w:rsidRDefault="00A01204" w:rsidP="00A01204">
      <w:pPr>
        <w:rPr>
          <w:sz w:val="22"/>
          <w:szCs w:val="22"/>
        </w:rPr>
      </w:pPr>
      <w:r w:rsidRPr="0008241C">
        <w:rPr>
          <w:sz w:val="22"/>
          <w:szCs w:val="22"/>
        </w:rPr>
        <w:t xml:space="preserve">To sum up, this chapter showed that the emerging governance options (6.4.2) have potential to reverse negative trends and reduce impacts of drivers on BES, which in turn can support the achievement of ABTs and SDGs. However, many institutional challenges still need to be addressed to enhance the policy mix and participatory governance across scales and sectors (6.4.1, 6.4.3). This chapter presented best practices for the different options (Figure 6.6), which can guide decision makers in overcoming these challenges and creating opportunities for better BES governance.   </w:t>
      </w:r>
    </w:p>
    <w:p w14:paraId="780A6C70" w14:textId="77777777" w:rsidR="00A01204" w:rsidRPr="0008241C" w:rsidRDefault="00A01204" w:rsidP="00A01204">
      <w:pPr>
        <w:rPr>
          <w:sz w:val="22"/>
          <w:szCs w:val="22"/>
        </w:rPr>
      </w:pPr>
    </w:p>
    <w:p w14:paraId="42EEF109" w14:textId="77777777" w:rsidR="00A01204" w:rsidRPr="0008241C" w:rsidRDefault="00A01204" w:rsidP="00A01204">
      <w:pPr>
        <w:rPr>
          <w:sz w:val="22"/>
          <w:szCs w:val="22"/>
        </w:rPr>
      </w:pPr>
      <w:r w:rsidRPr="0008241C">
        <w:rPr>
          <w:sz w:val="22"/>
          <w:szCs w:val="22"/>
        </w:rPr>
        <w:br w:type="page"/>
      </w:r>
    </w:p>
    <w:p w14:paraId="63A1B2EB" w14:textId="77777777" w:rsidR="00A01204" w:rsidRPr="0008241C" w:rsidRDefault="00A01204" w:rsidP="00A01204">
      <w:pPr>
        <w:keepNext/>
        <w:keepLines/>
        <w:tabs>
          <w:tab w:val="clear" w:pos="1247"/>
          <w:tab w:val="left" w:pos="700"/>
        </w:tabs>
        <w:spacing w:before="40"/>
        <w:outlineLvl w:val="1"/>
        <w:rPr>
          <w:b/>
          <w:sz w:val="28"/>
          <w:szCs w:val="26"/>
        </w:rPr>
      </w:pPr>
      <w:bookmarkStart w:id="1997" w:name="_Toc504317395"/>
      <w:bookmarkStart w:id="1998" w:name="_Toc504318088"/>
      <w:bookmarkStart w:id="1999" w:name="_Toc504320494"/>
      <w:bookmarkStart w:id="2000" w:name="_Toc504320717"/>
      <w:bookmarkStart w:id="2001" w:name="_Toc504320941"/>
      <w:bookmarkStart w:id="2002" w:name="_Toc504321434"/>
      <w:bookmarkStart w:id="2003" w:name="_Toc524048113"/>
      <w:r w:rsidRPr="0008241C">
        <w:rPr>
          <w:b/>
          <w:sz w:val="28"/>
          <w:szCs w:val="26"/>
        </w:rPr>
        <w:lastRenderedPageBreak/>
        <w:t>References</w:t>
      </w:r>
      <w:bookmarkEnd w:id="1997"/>
      <w:bookmarkEnd w:id="1998"/>
      <w:bookmarkEnd w:id="1999"/>
      <w:bookmarkEnd w:id="2000"/>
      <w:bookmarkEnd w:id="2001"/>
      <w:bookmarkEnd w:id="2002"/>
      <w:bookmarkEnd w:id="2003"/>
    </w:p>
    <w:p w14:paraId="4D59DA9B" w14:textId="77777777" w:rsidR="00A01204" w:rsidRPr="0008241C" w:rsidRDefault="00A01204" w:rsidP="00A01204">
      <w:pPr>
        <w:rPr>
          <w:sz w:val="22"/>
          <w:szCs w:val="22"/>
        </w:rPr>
      </w:pPr>
    </w:p>
    <w:p w14:paraId="0B24421B" w14:textId="77777777" w:rsidR="00A01204" w:rsidRPr="0008241C" w:rsidRDefault="00A01204" w:rsidP="00A01204">
      <w:pPr>
        <w:autoSpaceDE w:val="0"/>
        <w:autoSpaceDN w:val="0"/>
        <w:adjustRightInd w:val="0"/>
        <w:ind w:left="480" w:hanging="480"/>
        <w:rPr>
          <w:noProof/>
          <w:sz w:val="22"/>
          <w:szCs w:val="24"/>
        </w:rPr>
      </w:pPr>
      <w:r w:rsidRPr="0008241C">
        <w:rPr>
          <w:sz w:val="22"/>
          <w:szCs w:val="22"/>
        </w:rPr>
        <w:fldChar w:fldCharType="begin" w:fldLock="1"/>
      </w:r>
      <w:r w:rsidRPr="0008241C">
        <w:rPr>
          <w:sz w:val="22"/>
          <w:szCs w:val="22"/>
        </w:rPr>
        <w:instrText xml:space="preserve">ADDIN Mendeley Bibliography CSL_BIBLIOGRAPHY </w:instrText>
      </w:r>
      <w:r w:rsidRPr="0008241C">
        <w:rPr>
          <w:sz w:val="22"/>
          <w:szCs w:val="22"/>
        </w:rPr>
        <w:fldChar w:fldCharType="separate"/>
      </w:r>
      <w:r w:rsidRPr="0008241C">
        <w:rPr>
          <w:noProof/>
          <w:sz w:val="22"/>
          <w:szCs w:val="24"/>
        </w:rPr>
        <w:t xml:space="preserve">Aalbersberg, B., Tawake, A., &amp; Parras., T. (2005). Village by village: recovering Fiji’s coastal fisheries. In World Resources 2005: the wealth of the poor: managing ecosystems to fight poverty. </w:t>
      </w:r>
      <w:r w:rsidRPr="0008241C">
        <w:rPr>
          <w:i/>
          <w:iCs/>
          <w:noProof/>
          <w:sz w:val="22"/>
          <w:szCs w:val="24"/>
        </w:rPr>
        <w:t>World Resources Institute, Washington D.C. 144-152.</w:t>
      </w:r>
      <w:r w:rsidRPr="0008241C">
        <w:rPr>
          <w:noProof/>
          <w:sz w:val="22"/>
          <w:szCs w:val="24"/>
        </w:rPr>
        <w:t xml:space="preserve"> Retrieved from http://pdf.wri.org/wrr05_lores.pdf</w:t>
      </w:r>
    </w:p>
    <w:p w14:paraId="0908B8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bdullah, A. (2002). </w:t>
      </w:r>
      <w:r w:rsidRPr="0008241C">
        <w:rPr>
          <w:i/>
          <w:iCs/>
          <w:noProof/>
          <w:sz w:val="22"/>
          <w:szCs w:val="24"/>
        </w:rPr>
        <w:t>A Review and Analysis of Legal and Regulatory Aspects of Forest Fires in South East Asia</w:t>
      </w:r>
      <w:r w:rsidRPr="0008241C">
        <w:rPr>
          <w:noProof/>
          <w:sz w:val="22"/>
          <w:szCs w:val="24"/>
        </w:rPr>
        <w:t>. Jakarta, Indonesia: Project FireFight South East Asia.</w:t>
      </w:r>
    </w:p>
    <w:p w14:paraId="2E9958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costa-Michlik, L., Lucht, W., Bondeau, A., &amp; Beringer, T. (2011). Integrated assessment of sustainability trade-offs and pathways for global bioenergy production: Framing a novel hybrid approach. </w:t>
      </w:r>
      <w:r w:rsidRPr="0008241C">
        <w:rPr>
          <w:i/>
          <w:iCs/>
          <w:noProof/>
          <w:sz w:val="22"/>
          <w:szCs w:val="24"/>
        </w:rPr>
        <w:t>Renewable and Sustainable Energy Reviews</w:t>
      </w:r>
      <w:r w:rsidRPr="0008241C">
        <w:rPr>
          <w:noProof/>
          <w:sz w:val="22"/>
          <w:szCs w:val="24"/>
        </w:rPr>
        <w:t xml:space="preserve">, </w:t>
      </w:r>
      <w:r w:rsidRPr="0008241C">
        <w:rPr>
          <w:i/>
          <w:iCs/>
          <w:noProof/>
          <w:sz w:val="22"/>
          <w:szCs w:val="24"/>
        </w:rPr>
        <w:t>15</w:t>
      </w:r>
      <w:r w:rsidRPr="0008241C">
        <w:rPr>
          <w:noProof/>
          <w:sz w:val="22"/>
          <w:szCs w:val="24"/>
        </w:rPr>
        <w:t>(6), 2791–2809. https://doi.org/10.1016/J.RSER.2011.02.011</w:t>
      </w:r>
    </w:p>
    <w:p w14:paraId="4BE95F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costa, L., Magcale-Macandog, D., Kumar, K., Cui, X., Eugenio, E., Macandog, P., Salvacion, A., &amp; Eugenio, J. (2016). The Role of Bioenergy in Enhancing Energy, Food and Ecosystem Sustainability Based on Societal Perceptions and Preferences in Asia. </w:t>
      </w:r>
      <w:r w:rsidRPr="0008241C">
        <w:rPr>
          <w:i/>
          <w:iCs/>
          <w:noProof/>
          <w:sz w:val="22"/>
          <w:szCs w:val="24"/>
        </w:rPr>
        <w:t>Agriculture</w:t>
      </w:r>
      <w:r w:rsidRPr="0008241C">
        <w:rPr>
          <w:noProof/>
          <w:sz w:val="22"/>
          <w:szCs w:val="24"/>
        </w:rPr>
        <w:t xml:space="preserve">, </w:t>
      </w:r>
      <w:r w:rsidRPr="0008241C">
        <w:rPr>
          <w:i/>
          <w:iCs/>
          <w:noProof/>
          <w:sz w:val="22"/>
          <w:szCs w:val="24"/>
        </w:rPr>
        <w:t>6</w:t>
      </w:r>
      <w:r w:rsidRPr="0008241C">
        <w:rPr>
          <w:noProof/>
          <w:sz w:val="22"/>
          <w:szCs w:val="24"/>
        </w:rPr>
        <w:t>(2), 19. https://doi.org/10.3390/agriculture6020019</w:t>
      </w:r>
    </w:p>
    <w:p w14:paraId="52FD6F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hmad, S. S., Sherazi, A., &amp; Shah, M. T. A. (2010). A preliminary study on climate change causing decline in forest cover area in district Chakwal, Pakistan. </w:t>
      </w:r>
      <w:r w:rsidRPr="0008241C">
        <w:rPr>
          <w:i/>
          <w:iCs/>
          <w:noProof/>
          <w:sz w:val="22"/>
          <w:szCs w:val="24"/>
        </w:rPr>
        <w:t>Pakistan Journal of Botany</w:t>
      </w:r>
      <w:r w:rsidRPr="0008241C">
        <w:rPr>
          <w:noProof/>
          <w:sz w:val="22"/>
          <w:szCs w:val="24"/>
        </w:rPr>
        <w:t>.</w:t>
      </w:r>
    </w:p>
    <w:p w14:paraId="5FB6B1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ichi. (1994). 21 Activities for Local and Global Environmental Conservation towards 21 Activities for Local and Global Environmental Conservation towards.</w:t>
      </w:r>
    </w:p>
    <w:p w14:paraId="7EBA39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ichi. (2017). </w:t>
      </w:r>
      <w:r w:rsidRPr="0008241C">
        <w:rPr>
          <w:i/>
          <w:iCs/>
          <w:noProof/>
          <w:sz w:val="22"/>
          <w:szCs w:val="24"/>
        </w:rPr>
        <w:t>Ecological Network</w:t>
      </w:r>
      <w:r w:rsidRPr="0008241C">
        <w:rPr>
          <w:noProof/>
          <w:sz w:val="22"/>
          <w:szCs w:val="24"/>
        </w:rPr>
        <w:t>. Japan. Retrieved from http://www.pref.aichi.jp/kankyo/sizen-ka/shizen/ecologicalnetwork/index.html</w:t>
      </w:r>
    </w:p>
    <w:p w14:paraId="49412E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IPP. (2013). </w:t>
      </w:r>
      <w:r w:rsidRPr="0008241C">
        <w:rPr>
          <w:i/>
          <w:iCs/>
          <w:noProof/>
          <w:sz w:val="22"/>
          <w:szCs w:val="24"/>
        </w:rPr>
        <w:t>Research on the Roles and Contributions of Indigenous Women in Sustainable Forest Management in Mekong Countries/Asia</w:t>
      </w:r>
      <w:r w:rsidRPr="0008241C">
        <w:rPr>
          <w:noProof/>
          <w:sz w:val="22"/>
          <w:szCs w:val="24"/>
        </w:rPr>
        <w:t xml:space="preserve">. </w:t>
      </w:r>
      <w:r w:rsidRPr="0008241C">
        <w:rPr>
          <w:i/>
          <w:iCs/>
          <w:noProof/>
          <w:sz w:val="22"/>
          <w:szCs w:val="24"/>
        </w:rPr>
        <w:t>Brain</w:t>
      </w:r>
      <w:r w:rsidRPr="0008241C">
        <w:rPr>
          <w:noProof/>
          <w:sz w:val="22"/>
          <w:szCs w:val="24"/>
        </w:rPr>
        <w:t xml:space="preserve"> (Vol. 735). Chiang Mai Thailand: Asia Indigenous Peoples Pact (AIPP).</w:t>
      </w:r>
    </w:p>
    <w:p w14:paraId="64A879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Åkerlund, U. (2006). </w:t>
      </w:r>
      <w:r w:rsidRPr="0008241C">
        <w:rPr>
          <w:i/>
          <w:iCs/>
          <w:noProof/>
          <w:sz w:val="22"/>
          <w:szCs w:val="24"/>
        </w:rPr>
        <w:t>Urban and peri-urban forestry and greening in west and Central Asia Experiences, constraints and prospects</w:t>
      </w:r>
      <w:r w:rsidRPr="0008241C">
        <w:rPr>
          <w:noProof/>
          <w:sz w:val="22"/>
          <w:szCs w:val="24"/>
        </w:rPr>
        <w:t xml:space="preserve">. </w:t>
      </w:r>
      <w:r w:rsidRPr="0008241C">
        <w:rPr>
          <w:i/>
          <w:iCs/>
          <w:noProof/>
          <w:sz w:val="22"/>
          <w:szCs w:val="24"/>
        </w:rPr>
        <w:t>FAO Livelihood Support Programme, LSP Working Paper 36</w:t>
      </w:r>
      <w:r w:rsidRPr="0008241C">
        <w:rPr>
          <w:noProof/>
          <w:sz w:val="22"/>
          <w:szCs w:val="24"/>
        </w:rPr>
        <w:t>.</w:t>
      </w:r>
    </w:p>
    <w:p w14:paraId="2E45C3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bert, J. A., Olds, A. D., Albert, S., Cruz-Trinidad, A., &amp; Schwarz, A. M. (2015). Reaping the reef: Provisioning services from coral reefs in Solomon Islands. </w:t>
      </w:r>
      <w:r w:rsidRPr="0008241C">
        <w:rPr>
          <w:i/>
          <w:iCs/>
          <w:noProof/>
          <w:sz w:val="22"/>
          <w:szCs w:val="24"/>
        </w:rPr>
        <w:t>Marine Policy</w:t>
      </w:r>
      <w:r w:rsidRPr="0008241C">
        <w:rPr>
          <w:noProof/>
          <w:sz w:val="22"/>
          <w:szCs w:val="24"/>
        </w:rPr>
        <w:t xml:space="preserve">, </w:t>
      </w:r>
      <w:r w:rsidRPr="0008241C">
        <w:rPr>
          <w:i/>
          <w:iCs/>
          <w:noProof/>
          <w:sz w:val="22"/>
          <w:szCs w:val="24"/>
        </w:rPr>
        <w:t>62</w:t>
      </w:r>
      <w:r w:rsidRPr="0008241C">
        <w:rPr>
          <w:noProof/>
          <w:sz w:val="22"/>
          <w:szCs w:val="24"/>
        </w:rPr>
        <w:t>, 244–251. https://doi.org/10.1016/j.marpol.2015.09.023</w:t>
      </w:r>
    </w:p>
    <w:p w14:paraId="45622F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li, H., Shafi, M. M., Khan, H., Mussawer, S., &amp; Khan, M. (2015). Socio-economic benefits of community based trophy hunting programs. </w:t>
      </w:r>
      <w:r w:rsidRPr="0008241C">
        <w:rPr>
          <w:i/>
          <w:iCs/>
          <w:noProof/>
          <w:sz w:val="22"/>
          <w:szCs w:val="24"/>
        </w:rPr>
        <w:t>Environmental Economics</w:t>
      </w:r>
      <w:r w:rsidRPr="0008241C">
        <w:rPr>
          <w:noProof/>
          <w:sz w:val="22"/>
          <w:szCs w:val="24"/>
        </w:rPr>
        <w:t xml:space="preserve">, </w:t>
      </w:r>
      <w:r w:rsidRPr="0008241C">
        <w:rPr>
          <w:i/>
          <w:iCs/>
          <w:noProof/>
          <w:sz w:val="22"/>
          <w:szCs w:val="24"/>
        </w:rPr>
        <w:t>6</w:t>
      </w:r>
      <w:r w:rsidRPr="0008241C">
        <w:rPr>
          <w:noProof/>
          <w:sz w:val="22"/>
          <w:szCs w:val="24"/>
        </w:rPr>
        <w:t>(1).</w:t>
      </w:r>
    </w:p>
    <w:p w14:paraId="62D362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rlidge, W.N.S., J.W. Bull, P.F.E. Addison, M.J. Burgass, D. Gianuca, T.M. Gorham, C. Jacob, N. Shumway, S.P. Sinclair, J.E.M. Watson,  C. Wilcox, and E.J. Milner-Gulland. (2018). A Global Mitigation Hierarchy for Nature Conservation, BioScience Vol. 68 No. 5. https://academic.oup.com/bioscience</w:t>
      </w:r>
    </w:p>
    <w:p w14:paraId="6267E6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aya, J. (2005). Indigenous peoples’ participatory rights in relation to decisions about natural resource extraction: the more fundamental issue of what rights indigenous peoples have in lands and resources. </w:t>
      </w:r>
      <w:r w:rsidRPr="0008241C">
        <w:rPr>
          <w:i/>
          <w:iCs/>
          <w:noProof/>
          <w:sz w:val="22"/>
          <w:szCs w:val="24"/>
        </w:rPr>
        <w:t>Arizona Journal of International &amp; Comparative Law</w:t>
      </w:r>
      <w:r w:rsidRPr="0008241C">
        <w:rPr>
          <w:noProof/>
          <w:sz w:val="22"/>
          <w:szCs w:val="24"/>
        </w:rPr>
        <w:t xml:space="preserve">, </w:t>
      </w:r>
      <w:r w:rsidRPr="0008241C">
        <w:rPr>
          <w:i/>
          <w:iCs/>
          <w:noProof/>
          <w:sz w:val="22"/>
          <w:szCs w:val="24"/>
        </w:rPr>
        <w:t>22</w:t>
      </w:r>
      <w:r w:rsidRPr="0008241C">
        <w:rPr>
          <w:noProof/>
          <w:sz w:val="22"/>
          <w:szCs w:val="24"/>
        </w:rPr>
        <w:t>(1), 7–17.</w:t>
      </w:r>
    </w:p>
    <w:p w14:paraId="46F524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Andersen, R. (2016). </w:t>
      </w:r>
      <w:r w:rsidRPr="0008241C">
        <w:rPr>
          <w:i/>
          <w:iCs/>
          <w:noProof/>
          <w:sz w:val="22"/>
          <w:szCs w:val="24"/>
          <w:lang w:val="en-US"/>
        </w:rPr>
        <w:t>Governing Agrobiodiversity: Plant Genetics and Developing Countries</w:t>
      </w:r>
      <w:r w:rsidRPr="0008241C">
        <w:rPr>
          <w:noProof/>
          <w:sz w:val="22"/>
          <w:szCs w:val="24"/>
          <w:lang w:val="en-US"/>
        </w:rPr>
        <w:t>. New York, USA: Routledge. Retrieved from https://www.routledge.com/Governing-Agrobiodiversity-Plant-Genetics-and-Developing-Countries/Andersen/p/book/9780754647416</w:t>
      </w:r>
    </w:p>
    <w:p w14:paraId="45752E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gelsen, A., Brockhaus, M., Sunderlin, W. D., &amp; Verchot, L. V. (2012). Analysing REDD+. In </w:t>
      </w:r>
      <w:r w:rsidRPr="0008241C">
        <w:rPr>
          <w:i/>
          <w:iCs/>
          <w:noProof/>
          <w:sz w:val="22"/>
          <w:szCs w:val="24"/>
        </w:rPr>
        <w:t>Analysing REDD+: Challenges and choices</w:t>
      </w:r>
      <w:r w:rsidRPr="0008241C">
        <w:rPr>
          <w:noProof/>
          <w:sz w:val="22"/>
          <w:szCs w:val="24"/>
        </w:rPr>
        <w:t xml:space="preserve"> (pp. 111–127). https://doi.org/10.17528/cifor/003805</w:t>
      </w:r>
    </w:p>
    <w:p w14:paraId="3B8AFF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gulo-Valdés, J. A., &amp; Hatcher, B. G. (2010). A new typology of benefits derived from marine protected areas. </w:t>
      </w:r>
      <w:r w:rsidRPr="0008241C">
        <w:rPr>
          <w:i/>
          <w:iCs/>
          <w:noProof/>
          <w:sz w:val="22"/>
          <w:szCs w:val="24"/>
        </w:rPr>
        <w:t>Marine Policy</w:t>
      </w:r>
      <w:r w:rsidRPr="0008241C">
        <w:rPr>
          <w:noProof/>
          <w:sz w:val="22"/>
          <w:szCs w:val="24"/>
        </w:rPr>
        <w:t xml:space="preserve">, </w:t>
      </w:r>
      <w:r w:rsidRPr="0008241C">
        <w:rPr>
          <w:i/>
          <w:iCs/>
          <w:noProof/>
          <w:sz w:val="22"/>
          <w:szCs w:val="24"/>
        </w:rPr>
        <w:t>34</w:t>
      </w:r>
      <w:r w:rsidRPr="0008241C">
        <w:rPr>
          <w:noProof/>
          <w:sz w:val="22"/>
          <w:szCs w:val="24"/>
        </w:rPr>
        <w:t>(3), 635–644. https://doi.org/10.1016/j.marpol.2009.12.002</w:t>
      </w:r>
    </w:p>
    <w:p w14:paraId="5E6E300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nsell, C., &amp; Gash, A. (2008). Collaborative governance in theory and practice. </w:t>
      </w:r>
      <w:r w:rsidRPr="0008241C">
        <w:rPr>
          <w:i/>
          <w:iCs/>
          <w:noProof/>
          <w:sz w:val="22"/>
          <w:szCs w:val="24"/>
        </w:rPr>
        <w:t>Journal of Public Administration Research and Theory</w:t>
      </w:r>
      <w:r w:rsidRPr="0008241C">
        <w:rPr>
          <w:noProof/>
          <w:sz w:val="22"/>
          <w:szCs w:val="24"/>
        </w:rPr>
        <w:t xml:space="preserve">, </w:t>
      </w:r>
      <w:r w:rsidRPr="0008241C">
        <w:rPr>
          <w:i/>
          <w:iCs/>
          <w:noProof/>
          <w:sz w:val="22"/>
          <w:szCs w:val="24"/>
        </w:rPr>
        <w:t>18</w:t>
      </w:r>
      <w:r w:rsidRPr="0008241C">
        <w:rPr>
          <w:noProof/>
          <w:sz w:val="22"/>
          <w:szCs w:val="24"/>
        </w:rPr>
        <w:t>(4), 543–571. https://doi.org/10.1093/jopart/mum032</w:t>
      </w:r>
    </w:p>
    <w:p w14:paraId="443491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PFNet, &amp; FAO. (2015). </w:t>
      </w:r>
      <w:r w:rsidRPr="0008241C">
        <w:rPr>
          <w:i/>
          <w:iCs/>
          <w:noProof/>
          <w:sz w:val="22"/>
          <w:szCs w:val="24"/>
        </w:rPr>
        <w:t>Assessment of Progress Towards the APEC 2020 Forest Cover Goal</w:t>
      </w:r>
      <w:r w:rsidRPr="0008241C">
        <w:rPr>
          <w:noProof/>
          <w:sz w:val="22"/>
          <w:szCs w:val="24"/>
        </w:rPr>
        <w:t>.</w:t>
      </w:r>
    </w:p>
    <w:p w14:paraId="2FC632C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riffin, M. (2015). Enforcement Against Wildlife Crimes in West Malaysia : the Challenges, </w:t>
      </w:r>
      <w:r w:rsidRPr="0008241C">
        <w:rPr>
          <w:i/>
          <w:iCs/>
          <w:noProof/>
          <w:sz w:val="22"/>
          <w:szCs w:val="24"/>
        </w:rPr>
        <w:t>10</w:t>
      </w:r>
      <w:r w:rsidRPr="0008241C">
        <w:rPr>
          <w:noProof/>
          <w:sz w:val="22"/>
          <w:szCs w:val="24"/>
        </w:rPr>
        <w:t>(1), 19–26.</w:t>
      </w:r>
    </w:p>
    <w:p w14:paraId="6195EE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Artmann, M., Kohler, M., Meinel, G., Gan, J., &amp; Ioja, I.-C. (2017). How smart growth and green infrastructure can mutually support each other — A conceptual framework for compact and green cities. </w:t>
      </w:r>
      <w:r w:rsidRPr="0008241C">
        <w:rPr>
          <w:i/>
          <w:iCs/>
          <w:noProof/>
          <w:sz w:val="22"/>
          <w:szCs w:val="24"/>
        </w:rPr>
        <w:t>Ecological Indicators</w:t>
      </w:r>
      <w:r w:rsidRPr="0008241C">
        <w:rPr>
          <w:noProof/>
          <w:sz w:val="22"/>
          <w:szCs w:val="24"/>
        </w:rPr>
        <w:t xml:space="preserve">, </w:t>
      </w:r>
      <w:r w:rsidRPr="0008241C">
        <w:rPr>
          <w:i/>
          <w:iCs/>
          <w:noProof/>
          <w:sz w:val="22"/>
          <w:szCs w:val="24"/>
        </w:rPr>
        <w:t>in press</w:t>
      </w:r>
      <w:r w:rsidRPr="0008241C">
        <w:rPr>
          <w:noProof/>
          <w:sz w:val="22"/>
          <w:szCs w:val="24"/>
        </w:rPr>
        <w:t>. https://doi.org/10.1016/J.ECOLIND.2017.07.001</w:t>
      </w:r>
    </w:p>
    <w:p w14:paraId="4FF817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ryal, K., &amp; Kerkhoff, E. (2008). </w:t>
      </w:r>
      <w:r w:rsidRPr="0008241C">
        <w:rPr>
          <w:i/>
          <w:iCs/>
          <w:noProof/>
          <w:sz w:val="22"/>
          <w:szCs w:val="24"/>
        </w:rPr>
        <w:t>The right to practice shifting cultivation as a traditional occupation in Nepal: A case study to apply ILO Conventions Nos. 111 (Employment and Occupation) and 169 (Indigenous and Tribal Peoples)</w:t>
      </w:r>
      <w:r w:rsidRPr="0008241C">
        <w:rPr>
          <w:noProof/>
          <w:sz w:val="22"/>
          <w:szCs w:val="24"/>
        </w:rPr>
        <w:t>. Kathmandu. Retrieved from http://www.ilo.org/global/publications/lang--en/index.htm</w:t>
      </w:r>
    </w:p>
    <w:p w14:paraId="7BA0E3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SEAN. (2000). The ASEAN Framework Agreement on Access to Biological and Genetic Resources. Member States of the Association of South East Asian Nations (ASEAN).</w:t>
      </w:r>
    </w:p>
    <w:p w14:paraId="6634D8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EAN Centre for Biodiversity. (2010). </w:t>
      </w:r>
      <w:r w:rsidRPr="0008241C">
        <w:rPr>
          <w:i/>
          <w:iCs/>
          <w:noProof/>
          <w:sz w:val="22"/>
          <w:szCs w:val="24"/>
        </w:rPr>
        <w:t>ASEAN biodiversity outlook.</w:t>
      </w:r>
      <w:r w:rsidRPr="0008241C">
        <w:rPr>
          <w:noProof/>
          <w:sz w:val="22"/>
          <w:szCs w:val="24"/>
        </w:rPr>
        <w:t xml:space="preserve"> Retrieved from http://www.aseanbiodiversity.org/index.php?option=com_phocadownload&amp;view=category&amp;download=2:asean-biodiversity-outlook&amp;id=3:acb-books</w:t>
      </w:r>
    </w:p>
    <w:p w14:paraId="145BC27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sia-Pacific Economic Cooperation. (2007). Sydney APEC Leaders’ Declaration on Climate Change, Energy Security and Clean Development.</w:t>
      </w:r>
    </w:p>
    <w:p w14:paraId="1F3F3E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quith, N. M., Vargas, M. T., &amp; Wunder, S. (2008). Selling two environmental services: In-kind payments for bird habitat and watershed protection in Los Negros, Bolivia. </w:t>
      </w:r>
      <w:r w:rsidRPr="0008241C">
        <w:rPr>
          <w:i/>
          <w:iCs/>
          <w:noProof/>
          <w:sz w:val="22"/>
          <w:szCs w:val="24"/>
        </w:rPr>
        <w:t>Ecological Economics</w:t>
      </w:r>
      <w:r w:rsidRPr="0008241C">
        <w:rPr>
          <w:noProof/>
          <w:sz w:val="22"/>
          <w:szCs w:val="24"/>
        </w:rPr>
        <w:t xml:space="preserve">, </w:t>
      </w:r>
      <w:r w:rsidRPr="0008241C">
        <w:rPr>
          <w:i/>
          <w:iCs/>
          <w:noProof/>
          <w:sz w:val="22"/>
          <w:szCs w:val="24"/>
        </w:rPr>
        <w:t>65</w:t>
      </w:r>
      <w:r w:rsidRPr="0008241C">
        <w:rPr>
          <w:noProof/>
          <w:sz w:val="22"/>
          <w:szCs w:val="24"/>
        </w:rPr>
        <w:t>(4), 675–684. https://doi.org/10.1016/j.ecolecon.2007.12.014</w:t>
      </w:r>
    </w:p>
    <w:p w14:paraId="5840DE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sche, K. Van, Beunen, R., &amp; Duineveld, M. (2014). </w:t>
      </w:r>
      <w:r w:rsidRPr="0008241C">
        <w:rPr>
          <w:i/>
          <w:iCs/>
          <w:noProof/>
          <w:sz w:val="22"/>
          <w:szCs w:val="24"/>
        </w:rPr>
        <w:t>Evolutionary Governance Theory - An Introduction</w:t>
      </w:r>
      <w:r w:rsidRPr="0008241C">
        <w:rPr>
          <w:noProof/>
          <w:sz w:val="22"/>
          <w:szCs w:val="24"/>
        </w:rPr>
        <w:t>. Heidelberg: Springer. Retrieved from http://www.springer.com/us/book/9783319009834</w:t>
      </w:r>
    </w:p>
    <w:p w14:paraId="4BAA56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swani, S., &amp; Hamilton, R. J. (2004). Integrating indigenous ecological knowledge and customary sea tenure with marine and social science for conservation of bumphead parrotfish (Bolbometopon muricatum) in the Roviana Lagoon, Solomon Islands. </w:t>
      </w:r>
      <w:r w:rsidRPr="0008241C">
        <w:rPr>
          <w:i/>
          <w:iCs/>
          <w:noProof/>
          <w:sz w:val="22"/>
          <w:szCs w:val="24"/>
        </w:rPr>
        <w:t>Environmental Conservation</w:t>
      </w:r>
      <w:r w:rsidRPr="0008241C">
        <w:rPr>
          <w:noProof/>
          <w:sz w:val="22"/>
          <w:szCs w:val="24"/>
        </w:rPr>
        <w:t xml:space="preserve">, </w:t>
      </w:r>
      <w:r w:rsidRPr="0008241C">
        <w:rPr>
          <w:i/>
          <w:iCs/>
          <w:noProof/>
          <w:sz w:val="22"/>
          <w:szCs w:val="24"/>
        </w:rPr>
        <w:t>31</w:t>
      </w:r>
      <w:r w:rsidRPr="0008241C">
        <w:rPr>
          <w:noProof/>
          <w:sz w:val="22"/>
          <w:szCs w:val="24"/>
        </w:rPr>
        <w:t>(1), 69–83.</w:t>
      </w:r>
    </w:p>
    <w:p w14:paraId="60CFED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Atmodjo, E., Lamers, M., &amp; Mol, A. (2017). Financing marine conservation tourism: Governing entrance fees in Raja Ampat, Indonesia. </w:t>
      </w:r>
      <w:r w:rsidRPr="0008241C">
        <w:rPr>
          <w:i/>
          <w:iCs/>
          <w:noProof/>
          <w:sz w:val="22"/>
          <w:szCs w:val="24"/>
        </w:rPr>
        <w:t>Marine Policy</w:t>
      </w:r>
      <w:r w:rsidRPr="0008241C">
        <w:rPr>
          <w:noProof/>
          <w:sz w:val="22"/>
          <w:szCs w:val="24"/>
        </w:rPr>
        <w:t xml:space="preserve">, </w:t>
      </w:r>
      <w:r w:rsidRPr="0008241C">
        <w:rPr>
          <w:i/>
          <w:iCs/>
          <w:noProof/>
          <w:sz w:val="22"/>
          <w:szCs w:val="24"/>
        </w:rPr>
        <w:t>78</w:t>
      </w:r>
      <w:r w:rsidRPr="0008241C">
        <w:rPr>
          <w:noProof/>
          <w:sz w:val="22"/>
          <w:szCs w:val="24"/>
        </w:rPr>
        <w:t>(January), 181–188. https://doi.org/10.1016/j.marpol.2017.01.023</w:t>
      </w:r>
    </w:p>
    <w:p w14:paraId="23CEA6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Australian Government. (2013). Sustainable Procurement Guide. Australian Government, Department of Sustainability, Environment, Water, Population and Communities. https://doi.org/10.3403/9780580698613</w:t>
      </w:r>
    </w:p>
    <w:p w14:paraId="49D9DA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ustralian Government. (2014). Carbon Credits (Carbon Farming Initiative) Act 2011, (101).</w:t>
      </w:r>
    </w:p>
    <w:p w14:paraId="45B286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Australian Government. (2017). National Landcare Programme. Retrieved from http://www.nrm.gov.au/national-landcare-programme</w:t>
      </w:r>
    </w:p>
    <w:p w14:paraId="6CE977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ker, A. C., Glynn, P. W., &amp; Riegl, B. (2008). Climate change and coral reef bleaching: An ecological assessment of long-term impacts, recovery trends and future outlook. </w:t>
      </w:r>
      <w:r w:rsidRPr="0008241C">
        <w:rPr>
          <w:i/>
          <w:iCs/>
          <w:noProof/>
          <w:sz w:val="22"/>
          <w:szCs w:val="24"/>
        </w:rPr>
        <w:t>Estuarine, Coastal and Shelf Science</w:t>
      </w:r>
      <w:r w:rsidRPr="0008241C">
        <w:rPr>
          <w:noProof/>
          <w:sz w:val="22"/>
          <w:szCs w:val="24"/>
        </w:rPr>
        <w:t xml:space="preserve">, </w:t>
      </w:r>
      <w:r w:rsidRPr="0008241C">
        <w:rPr>
          <w:i/>
          <w:iCs/>
          <w:noProof/>
          <w:sz w:val="22"/>
          <w:szCs w:val="24"/>
        </w:rPr>
        <w:t>80</w:t>
      </w:r>
      <w:r w:rsidRPr="0008241C">
        <w:rPr>
          <w:noProof/>
          <w:sz w:val="22"/>
          <w:szCs w:val="24"/>
        </w:rPr>
        <w:t>(4), 435–471. https://doi.org/10.1016/j.ecss.2008.09.003</w:t>
      </w:r>
    </w:p>
    <w:p w14:paraId="53ABA8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looni, K., &amp; Inoue, M. (2007). Decentralized Forest Management in South and Southeast Asia. </w:t>
      </w:r>
      <w:r w:rsidRPr="0008241C">
        <w:rPr>
          <w:i/>
          <w:iCs/>
          <w:noProof/>
          <w:sz w:val="22"/>
          <w:szCs w:val="24"/>
        </w:rPr>
        <w:t>Journal of Forestry</w:t>
      </w:r>
      <w:r w:rsidRPr="0008241C">
        <w:rPr>
          <w:noProof/>
          <w:sz w:val="22"/>
          <w:szCs w:val="24"/>
        </w:rPr>
        <w:t xml:space="preserve">, </w:t>
      </w:r>
      <w:r w:rsidRPr="0008241C">
        <w:rPr>
          <w:i/>
          <w:iCs/>
          <w:noProof/>
          <w:sz w:val="22"/>
          <w:szCs w:val="24"/>
        </w:rPr>
        <w:t>105</w:t>
      </w:r>
      <w:r w:rsidRPr="0008241C">
        <w:rPr>
          <w:noProof/>
          <w:sz w:val="22"/>
          <w:szCs w:val="24"/>
        </w:rPr>
        <w:t>(8), 414–420.</w:t>
      </w:r>
    </w:p>
    <w:p w14:paraId="7B6E0C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ao, P.N., B.K. Mitra, T. Kuyama (2017). Integrated Approach for Sustainable Hydropower Development in the Mekong River Basin. Environment and Natural Resources Research, 7(1), pp.60-74.</w:t>
      </w:r>
    </w:p>
    <w:p w14:paraId="47D13E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n, N. C., Adams, V. M., Almany, G. R., Ban, S., Cinner, J. E., McCook, L. J., Mills, M., Pressey, R. L., &amp; White, A. (2011). Designing, implementing and managing marine protected areas: Emerging trends and opportunities for coral reef nations. </w:t>
      </w:r>
      <w:r w:rsidRPr="0008241C">
        <w:rPr>
          <w:i/>
          <w:iCs/>
          <w:noProof/>
          <w:sz w:val="22"/>
          <w:szCs w:val="24"/>
        </w:rPr>
        <w:t>Journal of Experimental Marine Biology and Ecology</w:t>
      </w:r>
      <w:r w:rsidRPr="0008241C">
        <w:rPr>
          <w:noProof/>
          <w:sz w:val="22"/>
          <w:szCs w:val="24"/>
        </w:rPr>
        <w:t xml:space="preserve">, </w:t>
      </w:r>
      <w:r w:rsidRPr="0008241C">
        <w:rPr>
          <w:i/>
          <w:iCs/>
          <w:noProof/>
          <w:sz w:val="22"/>
          <w:szCs w:val="24"/>
        </w:rPr>
        <w:t>408</w:t>
      </w:r>
      <w:r w:rsidRPr="0008241C">
        <w:rPr>
          <w:noProof/>
          <w:sz w:val="22"/>
          <w:szCs w:val="24"/>
        </w:rPr>
        <w:t>(1–2), 21–31. https://doi.org/10.1016/j.jembe.2011.07.023</w:t>
      </w:r>
    </w:p>
    <w:p w14:paraId="416967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nks, S. A., &amp; Docker, B. B. (2014). Delivering environmental flows in the Murray-Darling Basin (Australia)—legal and governance aspects. </w:t>
      </w:r>
      <w:r w:rsidRPr="0008241C">
        <w:rPr>
          <w:i/>
          <w:iCs/>
          <w:noProof/>
          <w:sz w:val="22"/>
          <w:szCs w:val="24"/>
        </w:rPr>
        <w:t>Hydrological Sciences Journal</w:t>
      </w:r>
      <w:r w:rsidRPr="0008241C">
        <w:rPr>
          <w:noProof/>
          <w:sz w:val="22"/>
          <w:szCs w:val="24"/>
        </w:rPr>
        <w:t xml:space="preserve">, </w:t>
      </w:r>
      <w:r w:rsidRPr="0008241C">
        <w:rPr>
          <w:i/>
          <w:iCs/>
          <w:noProof/>
          <w:sz w:val="22"/>
          <w:szCs w:val="24"/>
        </w:rPr>
        <w:t>59</w:t>
      </w:r>
      <w:r w:rsidRPr="0008241C">
        <w:rPr>
          <w:noProof/>
          <w:sz w:val="22"/>
          <w:szCs w:val="24"/>
        </w:rPr>
        <w:t>(3–4), 688–699. https://doi.org/10.1080/02626667.2013.825723</w:t>
      </w:r>
    </w:p>
    <w:p w14:paraId="03B322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aumann, P., &amp; Farrington, J. (2003). Decentralising natural resource management: Lessons from local government reform in India. </w:t>
      </w:r>
      <w:r w:rsidRPr="0008241C">
        <w:rPr>
          <w:i/>
          <w:iCs/>
          <w:noProof/>
          <w:sz w:val="22"/>
          <w:szCs w:val="24"/>
        </w:rPr>
        <w:t>Natural Resource Perspectives</w:t>
      </w:r>
      <w:r w:rsidRPr="0008241C">
        <w:rPr>
          <w:noProof/>
          <w:sz w:val="22"/>
          <w:szCs w:val="24"/>
        </w:rPr>
        <w:t xml:space="preserve">, </w:t>
      </w:r>
      <w:r w:rsidRPr="0008241C">
        <w:rPr>
          <w:i/>
          <w:iCs/>
          <w:noProof/>
          <w:sz w:val="22"/>
          <w:szCs w:val="24"/>
        </w:rPr>
        <w:t>86</w:t>
      </w:r>
      <w:r w:rsidRPr="0008241C">
        <w:rPr>
          <w:noProof/>
          <w:sz w:val="22"/>
          <w:szCs w:val="24"/>
        </w:rPr>
        <w:t>, 1–4.</w:t>
      </w:r>
    </w:p>
    <w:p w14:paraId="0A5206D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eban, A. (2014). Is organic agriculture a viable strategy in contexts of rapid agrarian transition? Evidence from Cambodia. Journal of Agriculture, Food Systems, and Community Development 4: 131-147.</w:t>
      </w:r>
    </w:p>
    <w:p w14:paraId="07DC880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 J. D. D., Johnson JE, Ganachaud AS, Gehrke PC, Hobday AJ, Hoegh-Guldberg O, Le Borgne R, Lehodey P, Lough JM, Pickering T, Pratchett MS, Waycott, M., Johnson, J., Ganachaud, A., </w:t>
      </w:r>
      <w:r w:rsidRPr="0008241C">
        <w:rPr>
          <w:noProof/>
          <w:sz w:val="22"/>
          <w:szCs w:val="24"/>
        </w:rPr>
        <w:lastRenderedPageBreak/>
        <w:t xml:space="preserve">Gehrke, P., Hobday, A., Hoegh-Guldberg, O., Le Borgne, R., Lehodey, P., Lough, J., Pickering, T., &amp; Pratchett, MS, M, W. (2011). </w:t>
      </w:r>
      <w:r w:rsidRPr="0008241C">
        <w:rPr>
          <w:i/>
          <w:iCs/>
          <w:noProof/>
          <w:sz w:val="22"/>
          <w:szCs w:val="24"/>
        </w:rPr>
        <w:t>Vulnerability of tropical Pacific fisheries and aquaculture to climate change.</w:t>
      </w:r>
      <w:r w:rsidRPr="0008241C">
        <w:rPr>
          <w:noProof/>
          <w:sz w:val="22"/>
          <w:szCs w:val="24"/>
        </w:rPr>
        <w:t xml:space="preserve"> </w:t>
      </w:r>
      <w:r w:rsidRPr="0008241C">
        <w:rPr>
          <w:i/>
          <w:iCs/>
          <w:noProof/>
          <w:sz w:val="22"/>
          <w:szCs w:val="24"/>
        </w:rPr>
        <w:t>Secretariat of the Pacific Community, Noumea, New Caledonia.</w:t>
      </w:r>
      <w:r w:rsidRPr="0008241C">
        <w:rPr>
          <w:noProof/>
          <w:sz w:val="22"/>
          <w:szCs w:val="24"/>
        </w:rPr>
        <w:t xml:space="preserve"> Noumea, New Caledonia.: Secretariat of the Pacific Community.</w:t>
      </w:r>
    </w:p>
    <w:p w14:paraId="325A16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 J. D., Kronen, M., Vunisea, A., Nash, W. J., Keeble, G., Demmke, A., Pontifex, S., &amp; Andréfouët, S. (2009). Planning the use of fish for food security in the Pacific. </w:t>
      </w:r>
      <w:r w:rsidRPr="0008241C">
        <w:rPr>
          <w:i/>
          <w:iCs/>
          <w:noProof/>
          <w:sz w:val="22"/>
          <w:szCs w:val="24"/>
        </w:rPr>
        <w:t>Marine Policy</w:t>
      </w:r>
      <w:r w:rsidRPr="0008241C">
        <w:rPr>
          <w:noProof/>
          <w:sz w:val="22"/>
          <w:szCs w:val="24"/>
        </w:rPr>
        <w:t>. https://doi.org/10.1016/j.marpol.2008.04.002</w:t>
      </w:r>
    </w:p>
    <w:p w14:paraId="450DF2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llamy, J. A., &amp; Johnson, A. K. L. (2000). Integrated resource management: Moving from rhetoric to practice in Australian agriculture. </w:t>
      </w:r>
      <w:r w:rsidRPr="0008241C">
        <w:rPr>
          <w:i/>
          <w:iCs/>
          <w:noProof/>
          <w:sz w:val="22"/>
          <w:szCs w:val="24"/>
        </w:rPr>
        <w:t>Environmental Management</w:t>
      </w:r>
      <w:r w:rsidRPr="0008241C">
        <w:rPr>
          <w:noProof/>
          <w:sz w:val="22"/>
          <w:szCs w:val="24"/>
        </w:rPr>
        <w:t>. https://doi.org/10.1007/s002679910021</w:t>
      </w:r>
    </w:p>
    <w:p w14:paraId="431569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nnett, N. J., &amp; Dearden, P. (2014). Why local people do not support conservation: Community perceptions of marine protected area livelihood impacts, governance and management in Thailand. </w:t>
      </w:r>
      <w:r w:rsidRPr="0008241C">
        <w:rPr>
          <w:i/>
          <w:iCs/>
          <w:noProof/>
          <w:sz w:val="22"/>
          <w:szCs w:val="24"/>
        </w:rPr>
        <w:t>Marine Policy</w:t>
      </w:r>
      <w:r w:rsidRPr="0008241C">
        <w:rPr>
          <w:noProof/>
          <w:sz w:val="22"/>
          <w:szCs w:val="24"/>
        </w:rPr>
        <w:t xml:space="preserve">, </w:t>
      </w:r>
      <w:r w:rsidRPr="0008241C">
        <w:rPr>
          <w:i/>
          <w:iCs/>
          <w:noProof/>
          <w:sz w:val="22"/>
          <w:szCs w:val="24"/>
        </w:rPr>
        <w:t>44</w:t>
      </w:r>
      <w:r w:rsidRPr="0008241C">
        <w:rPr>
          <w:noProof/>
          <w:sz w:val="22"/>
          <w:szCs w:val="24"/>
        </w:rPr>
        <w:t>, 107–116. https://doi.org/10.1016/j.marpol.2013.08.017</w:t>
      </w:r>
    </w:p>
    <w:p w14:paraId="277E8663" w14:textId="77777777" w:rsidR="00A01204" w:rsidRPr="0008241C" w:rsidRDefault="00A01204" w:rsidP="00A01204">
      <w:pPr>
        <w:autoSpaceDE w:val="0"/>
        <w:autoSpaceDN w:val="0"/>
        <w:adjustRightInd w:val="0"/>
        <w:ind w:left="480" w:hanging="480"/>
        <w:rPr>
          <w:noProof/>
          <w:sz w:val="22"/>
          <w:szCs w:val="24"/>
          <w:lang w:val="en-US"/>
        </w:rPr>
      </w:pPr>
      <w:r w:rsidRPr="0008241C">
        <w:rPr>
          <w:noProof/>
          <w:sz w:val="22"/>
          <w:szCs w:val="24"/>
          <w:lang w:val="en-US"/>
        </w:rPr>
        <w:t xml:space="preserve">Berg, M. (2009). The Role of Inter- and NonGovernmental Organizaions. In G. M. Kutting (Ed.), </w:t>
      </w:r>
      <w:r w:rsidRPr="0008241C">
        <w:rPr>
          <w:i/>
          <w:iCs/>
          <w:noProof/>
          <w:sz w:val="22"/>
          <w:szCs w:val="24"/>
          <w:lang w:val="en-US"/>
        </w:rPr>
        <w:t>Conventions, Treaties And Other Responses To Global Issues</w:t>
      </w:r>
      <w:r w:rsidRPr="0008241C">
        <w:rPr>
          <w:noProof/>
          <w:sz w:val="22"/>
          <w:szCs w:val="24"/>
          <w:lang w:val="en-US"/>
        </w:rPr>
        <w:t xml:space="preserve"> (Vol. II, pp. 107–130). Oxford, United Kingdom: EOLSS Piblishers/UNESCO.</w:t>
      </w:r>
    </w:p>
    <w:p w14:paraId="3BF640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Bergamini, N., Blasiak, R., Eyzaguirre, P., Ichikawa, K., Mijatovic, D., Nakao, F., &amp; Subramanian, S. M. (2013). </w:t>
      </w:r>
      <w:r w:rsidRPr="0008241C">
        <w:rPr>
          <w:i/>
          <w:iCs/>
          <w:noProof/>
          <w:sz w:val="22"/>
          <w:szCs w:val="24"/>
          <w:lang w:val="en-US"/>
        </w:rPr>
        <w:t>Indicators of Resilience in Socioecological Production Landscapes (SEPLs)</w:t>
      </w:r>
      <w:r w:rsidRPr="0008241C">
        <w:rPr>
          <w:noProof/>
          <w:sz w:val="22"/>
          <w:szCs w:val="24"/>
          <w:lang w:val="en-US"/>
        </w:rPr>
        <w:t xml:space="preserve">. </w:t>
      </w:r>
      <w:r w:rsidRPr="0008241C">
        <w:rPr>
          <w:i/>
          <w:iCs/>
          <w:noProof/>
          <w:sz w:val="22"/>
          <w:szCs w:val="24"/>
          <w:lang w:val="en-US"/>
        </w:rPr>
        <w:t>UNU-IAS Policy Report</w:t>
      </w:r>
      <w:r w:rsidRPr="0008241C">
        <w:rPr>
          <w:noProof/>
          <w:sz w:val="22"/>
          <w:szCs w:val="24"/>
          <w:lang w:val="en-US"/>
        </w:rPr>
        <w:t>. Tokyo: United Nations University Institute of Advanced Studies (UNU-IAS). Retrieved from http://archive.ias.unu.edu/resource_centre/Indicators-of-resilience-in-sepls_ev.pdf</w:t>
      </w:r>
    </w:p>
    <w:p w14:paraId="711E2BA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2004). Rethinking Community-Based Conservation, </w:t>
      </w:r>
      <w:r w:rsidRPr="0008241C">
        <w:rPr>
          <w:i/>
          <w:iCs/>
          <w:noProof/>
          <w:sz w:val="22"/>
          <w:szCs w:val="24"/>
        </w:rPr>
        <w:t>18</w:t>
      </w:r>
      <w:r w:rsidRPr="0008241C">
        <w:rPr>
          <w:noProof/>
          <w:sz w:val="22"/>
          <w:szCs w:val="24"/>
        </w:rPr>
        <w:t>(3), 621–630.</w:t>
      </w:r>
    </w:p>
    <w:p w14:paraId="2D7ECC0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kes, F. (2015). </w:t>
      </w:r>
      <w:r w:rsidRPr="0008241C">
        <w:rPr>
          <w:i/>
          <w:iCs/>
          <w:noProof/>
          <w:sz w:val="22"/>
          <w:szCs w:val="24"/>
        </w:rPr>
        <w:t>Coasts for People: Interdisciplinary Approaches to Coastal and Marine Resource Management</w:t>
      </w:r>
      <w:r w:rsidRPr="0008241C">
        <w:rPr>
          <w:noProof/>
          <w:sz w:val="22"/>
          <w:szCs w:val="24"/>
        </w:rPr>
        <w:t>. Routledge.</w:t>
      </w:r>
    </w:p>
    <w:p w14:paraId="746672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nstein, S. (2011). Legitimacy in intergovernmental and non-state global governance. </w:t>
      </w:r>
      <w:r w:rsidRPr="0008241C">
        <w:rPr>
          <w:i/>
          <w:iCs/>
          <w:noProof/>
          <w:sz w:val="22"/>
          <w:szCs w:val="24"/>
        </w:rPr>
        <w:t>Review of International Political Economy</w:t>
      </w:r>
      <w:r w:rsidRPr="0008241C">
        <w:rPr>
          <w:noProof/>
          <w:sz w:val="22"/>
          <w:szCs w:val="24"/>
        </w:rPr>
        <w:t xml:space="preserve">, </w:t>
      </w:r>
      <w:r w:rsidRPr="0008241C">
        <w:rPr>
          <w:i/>
          <w:iCs/>
          <w:noProof/>
          <w:sz w:val="22"/>
          <w:szCs w:val="24"/>
        </w:rPr>
        <w:t>18</w:t>
      </w:r>
      <w:r w:rsidRPr="0008241C">
        <w:rPr>
          <w:noProof/>
          <w:sz w:val="22"/>
          <w:szCs w:val="24"/>
        </w:rPr>
        <w:t>(1), 17–51. https://doi.org/10.1080/09692290903173087</w:t>
      </w:r>
    </w:p>
    <w:p w14:paraId="19313A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erque, J., &amp; Matsuda, O. (2013). Coastal biodiversity management in Japanese satoumi. </w:t>
      </w:r>
      <w:r w:rsidRPr="0008241C">
        <w:rPr>
          <w:i/>
          <w:iCs/>
          <w:noProof/>
          <w:sz w:val="22"/>
          <w:szCs w:val="24"/>
        </w:rPr>
        <w:t>Marine Policy</w:t>
      </w:r>
      <w:r w:rsidRPr="0008241C">
        <w:rPr>
          <w:noProof/>
          <w:sz w:val="22"/>
          <w:szCs w:val="24"/>
        </w:rPr>
        <w:t xml:space="preserve">, </w:t>
      </w:r>
      <w:r w:rsidRPr="0008241C">
        <w:rPr>
          <w:i/>
          <w:iCs/>
          <w:noProof/>
          <w:sz w:val="22"/>
          <w:szCs w:val="24"/>
        </w:rPr>
        <w:t>39</w:t>
      </w:r>
      <w:r w:rsidRPr="0008241C">
        <w:rPr>
          <w:noProof/>
          <w:sz w:val="22"/>
          <w:szCs w:val="24"/>
        </w:rPr>
        <w:t>(1), 191–200. https://doi.org/10.1016/j.marpol.2012.10.013</w:t>
      </w:r>
    </w:p>
    <w:p w14:paraId="10A116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hatta, L. D., van Oort, B. E. H., Rucevska, I., &amp; Baral, H. (2014). Payment for ecosystem services: possible instrument for managing ecosystem services in Nepal. </w:t>
      </w:r>
      <w:r w:rsidRPr="0008241C">
        <w:rPr>
          <w:i/>
          <w:iCs/>
          <w:noProof/>
          <w:sz w:val="22"/>
          <w:szCs w:val="24"/>
        </w:rPr>
        <w:t>International Journal of Biodiversity Science Ecosystem Services &amp; Management</w:t>
      </w:r>
      <w:r w:rsidRPr="0008241C">
        <w:rPr>
          <w:noProof/>
          <w:sz w:val="22"/>
          <w:szCs w:val="24"/>
        </w:rPr>
        <w:t xml:space="preserve">, </w:t>
      </w:r>
      <w:r w:rsidRPr="0008241C">
        <w:rPr>
          <w:i/>
          <w:iCs/>
          <w:noProof/>
          <w:sz w:val="22"/>
          <w:szCs w:val="24"/>
        </w:rPr>
        <w:t>10</w:t>
      </w:r>
      <w:r w:rsidRPr="0008241C">
        <w:rPr>
          <w:noProof/>
          <w:sz w:val="22"/>
          <w:szCs w:val="24"/>
        </w:rPr>
        <w:t>(4), 289–299. https://doi.org/10.1080/21513732.2014.973908</w:t>
      </w:r>
    </w:p>
    <w:p w14:paraId="0EF8A5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inot, A., Duboz, R., Promburom, P., Phimpraphai, W., Cappelle, J., Lajaunie, C., Goutard, F. L., Pinyopummintr, T., Figuié, M., &amp; Roger, F. L. (2015). A framework to promote collective action within the One Health community of practice: Using participatory modelling to enable interdisciplinary, cross-sectoral and multi-level integration. </w:t>
      </w:r>
      <w:r w:rsidRPr="0008241C">
        <w:rPr>
          <w:i/>
          <w:iCs/>
          <w:noProof/>
          <w:sz w:val="22"/>
          <w:szCs w:val="24"/>
        </w:rPr>
        <w:t>One Health</w:t>
      </w:r>
      <w:r w:rsidRPr="0008241C">
        <w:rPr>
          <w:noProof/>
          <w:sz w:val="22"/>
          <w:szCs w:val="24"/>
        </w:rPr>
        <w:t xml:space="preserve">, </w:t>
      </w:r>
      <w:r w:rsidRPr="0008241C">
        <w:rPr>
          <w:i/>
          <w:iCs/>
          <w:noProof/>
          <w:sz w:val="22"/>
          <w:szCs w:val="24"/>
        </w:rPr>
        <w:t>1</w:t>
      </w:r>
      <w:r w:rsidRPr="0008241C">
        <w:rPr>
          <w:noProof/>
          <w:sz w:val="22"/>
          <w:szCs w:val="24"/>
        </w:rPr>
        <w:t>, 44–48. https://doi.org/10.1016/j.onehlt.2015.09.001</w:t>
      </w:r>
    </w:p>
    <w:p w14:paraId="73F732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issonnette, J., &amp; De Koninck, R. (2015). Large Plantations versus Smallholdings in Southeast Asia: Historical and Contemporary Trends. Retrieved from www.plaas.org.za/bicas</w:t>
      </w:r>
    </w:p>
    <w:p w14:paraId="6D598C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lackman, A., &amp; Rivera, J. (2010). </w:t>
      </w:r>
      <w:r w:rsidRPr="0008241C">
        <w:rPr>
          <w:i/>
          <w:iCs/>
          <w:noProof/>
          <w:sz w:val="22"/>
          <w:szCs w:val="24"/>
        </w:rPr>
        <w:t>Environmental Certification and the Global Environment Facility. A STAP Advisory Document</w:t>
      </w:r>
      <w:r w:rsidRPr="0008241C">
        <w:rPr>
          <w:noProof/>
          <w:sz w:val="22"/>
          <w:szCs w:val="24"/>
        </w:rPr>
        <w:t>. Washington DC.</w:t>
      </w:r>
    </w:p>
    <w:p w14:paraId="1F6949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laser, J. (2010). </w:t>
      </w:r>
      <w:r w:rsidRPr="0008241C">
        <w:rPr>
          <w:i/>
          <w:iCs/>
          <w:noProof/>
          <w:sz w:val="22"/>
          <w:szCs w:val="24"/>
        </w:rPr>
        <w:t>Forest law compliance and governance in tropical countries: A region-by-region assessment of the status of forest law compliance and governance, and recommendations for improvement</w:t>
      </w:r>
      <w:r w:rsidRPr="0008241C">
        <w:rPr>
          <w:noProof/>
          <w:sz w:val="22"/>
          <w:szCs w:val="24"/>
        </w:rPr>
        <w:t>.</w:t>
      </w:r>
    </w:p>
    <w:p w14:paraId="254714F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lasiak, R., Pittman, J., Yagi, N., Sugino, H., Change, E., &amp; Group, G. (2016). Negotiating the use of biodiversity in marine areas beyond national jurisdiction. </w:t>
      </w:r>
      <w:r w:rsidRPr="0008241C">
        <w:rPr>
          <w:i/>
          <w:iCs/>
          <w:noProof/>
          <w:sz w:val="22"/>
          <w:szCs w:val="24"/>
        </w:rPr>
        <w:t>Frontiers in Marine Science</w:t>
      </w:r>
      <w:r w:rsidRPr="0008241C">
        <w:rPr>
          <w:noProof/>
          <w:sz w:val="22"/>
          <w:szCs w:val="24"/>
        </w:rPr>
        <w:t xml:space="preserve">, </w:t>
      </w:r>
      <w:r w:rsidRPr="0008241C">
        <w:rPr>
          <w:i/>
          <w:iCs/>
          <w:noProof/>
          <w:sz w:val="22"/>
          <w:szCs w:val="24"/>
        </w:rPr>
        <w:t>3</w:t>
      </w:r>
      <w:r w:rsidRPr="0008241C">
        <w:rPr>
          <w:noProof/>
          <w:sz w:val="22"/>
          <w:szCs w:val="24"/>
        </w:rPr>
        <w:t>(November), 1–10. https://doi.org/10.3389/fmars.2016.00224</w:t>
      </w:r>
    </w:p>
    <w:p w14:paraId="32FB52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er, B., &amp; Clarke, P. (2012). </w:t>
      </w:r>
      <w:r w:rsidRPr="0008241C">
        <w:rPr>
          <w:i/>
          <w:iCs/>
          <w:noProof/>
          <w:sz w:val="22"/>
          <w:szCs w:val="24"/>
        </w:rPr>
        <w:t>Legal Frameworks for Ecosystem-Based Adaptation to Climate Change in the Pacific Islands</w:t>
      </w:r>
      <w:r w:rsidRPr="0008241C">
        <w:rPr>
          <w:noProof/>
          <w:sz w:val="22"/>
          <w:szCs w:val="24"/>
        </w:rPr>
        <w:t>. Apia, samoa: SPREP.</w:t>
      </w:r>
    </w:p>
    <w:p w14:paraId="6EA034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rini-Feyerabend, G., &amp; Buchan, D. (Eds.). (1997). </w:t>
      </w:r>
      <w:r w:rsidRPr="0008241C">
        <w:rPr>
          <w:i/>
          <w:iCs/>
          <w:noProof/>
          <w:sz w:val="22"/>
          <w:szCs w:val="24"/>
        </w:rPr>
        <w:t>Beyond fences : seeking social sustainability in conservation</w:t>
      </w:r>
      <w:r w:rsidRPr="0008241C">
        <w:rPr>
          <w:noProof/>
          <w:sz w:val="22"/>
          <w:szCs w:val="24"/>
        </w:rPr>
        <w:t xml:space="preserve"> (First). Gland, Switzerland: IUCN.</w:t>
      </w:r>
    </w:p>
    <w:p w14:paraId="1315A6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orrini-Feyerabend, G., &amp; Hill, R. (2015). Governance for the conservation of nature. </w:t>
      </w:r>
      <w:r w:rsidRPr="0008241C">
        <w:rPr>
          <w:i/>
          <w:iCs/>
          <w:noProof/>
          <w:sz w:val="22"/>
          <w:szCs w:val="24"/>
        </w:rPr>
        <w:t>Protected Area Governance and Management</w:t>
      </w:r>
      <w:r w:rsidRPr="0008241C">
        <w:rPr>
          <w:noProof/>
          <w:sz w:val="22"/>
          <w:szCs w:val="24"/>
        </w:rPr>
        <w:t>, 169–206.</w:t>
      </w:r>
    </w:p>
    <w:p w14:paraId="409CF3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Bos, M., Pressey, R. L., &amp; Stoeckl, N. (2015). Ocean &amp; Coastal Management Marine conservation fi nance : The need for and scope of an emerging fi eld. </w:t>
      </w:r>
      <w:r w:rsidRPr="0008241C">
        <w:rPr>
          <w:i/>
          <w:iCs/>
          <w:noProof/>
          <w:sz w:val="22"/>
          <w:szCs w:val="24"/>
        </w:rPr>
        <w:t>Ocean and Coastal Management</w:t>
      </w:r>
      <w:r w:rsidRPr="0008241C">
        <w:rPr>
          <w:noProof/>
          <w:sz w:val="22"/>
          <w:szCs w:val="24"/>
        </w:rPr>
        <w:t xml:space="preserve">, </w:t>
      </w:r>
      <w:r w:rsidRPr="0008241C">
        <w:rPr>
          <w:i/>
          <w:iCs/>
          <w:noProof/>
          <w:sz w:val="22"/>
          <w:szCs w:val="24"/>
        </w:rPr>
        <w:t>114</w:t>
      </w:r>
      <w:r w:rsidRPr="0008241C">
        <w:rPr>
          <w:noProof/>
          <w:sz w:val="22"/>
          <w:szCs w:val="24"/>
        </w:rPr>
        <w:t>, 116–128. https://doi.org/10.1016/j.ocecoaman.2015.06.021</w:t>
      </w:r>
    </w:p>
    <w:p w14:paraId="603AAB1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russaard L., Caron P., Campbell B., Lipper L., Mainka S., Rabbinge R., Babin D., Pulleman M. (2010). Reconciling biodiversity conservation and food security: scientific challenges for a new agriculture. Current Opinion in Environmental Sustainability 2:34–42.</w:t>
      </w:r>
    </w:p>
    <w:p w14:paraId="45C2A8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Brock, A. (2015). Biodiversity Banking: From Theory to Practice in Sabah, Malaysia, E-International relations. https://www.e-ir.info/2015/07/23/biodiversity-banking-from-theory-to-practice-in-sabah-malaysia/</w:t>
      </w:r>
    </w:p>
    <w:p w14:paraId="57C685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ryant, D., Burke, L., Mcmanus, J., &amp; Spalding, M. (2011). </w:t>
      </w:r>
      <w:r w:rsidRPr="0008241C">
        <w:rPr>
          <w:i/>
          <w:iCs/>
          <w:noProof/>
          <w:sz w:val="22"/>
          <w:szCs w:val="24"/>
        </w:rPr>
        <w:t>Reefs at risk: A Map-Based Indicator of Threats to the World’s Coral Reefs</w:t>
      </w:r>
      <w:r w:rsidRPr="0008241C">
        <w:rPr>
          <w:noProof/>
          <w:sz w:val="22"/>
          <w:szCs w:val="24"/>
        </w:rPr>
        <w:t>.</w:t>
      </w:r>
    </w:p>
    <w:p w14:paraId="75EAFBB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ll, J. W., Suttle, K. B., Gordon, A., Singh, N. J., &amp; Milner-Gulland, E. J. (2013). Biodiversity offsets in theory and practice. </w:t>
      </w:r>
      <w:r w:rsidRPr="0008241C">
        <w:rPr>
          <w:i/>
          <w:iCs/>
          <w:noProof/>
          <w:sz w:val="22"/>
          <w:szCs w:val="24"/>
        </w:rPr>
        <w:t>Oryx</w:t>
      </w:r>
      <w:r w:rsidRPr="0008241C">
        <w:rPr>
          <w:noProof/>
          <w:sz w:val="22"/>
          <w:szCs w:val="24"/>
        </w:rPr>
        <w:t xml:space="preserve">, </w:t>
      </w:r>
      <w:r w:rsidRPr="0008241C">
        <w:rPr>
          <w:i/>
          <w:iCs/>
          <w:noProof/>
          <w:sz w:val="22"/>
          <w:szCs w:val="24"/>
        </w:rPr>
        <w:t>47</w:t>
      </w:r>
      <w:r w:rsidRPr="0008241C">
        <w:rPr>
          <w:noProof/>
          <w:sz w:val="22"/>
          <w:szCs w:val="24"/>
        </w:rPr>
        <w:t>(03), 369–380. https://doi.org/10.1017/S003060531200172X</w:t>
      </w:r>
    </w:p>
    <w:p w14:paraId="52C6A9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llinger, C., &amp; Haug, M. (2012). Current Research on South-East Asia In and Out of the Forest: Decentralisation and Recentralisation of Forest Governance in East Kalimantan, Indonesia. </w:t>
      </w:r>
      <w:r w:rsidRPr="0008241C">
        <w:rPr>
          <w:i/>
          <w:iCs/>
          <w:noProof/>
          <w:sz w:val="22"/>
          <w:szCs w:val="24"/>
        </w:rPr>
        <w:t>ASEAS – Austrian Journal of South-East Asian Studies</w:t>
      </w:r>
      <w:r w:rsidRPr="0008241C">
        <w:rPr>
          <w:noProof/>
          <w:sz w:val="22"/>
          <w:szCs w:val="24"/>
        </w:rPr>
        <w:t xml:space="preserve">, </w:t>
      </w:r>
      <w:r w:rsidRPr="0008241C">
        <w:rPr>
          <w:i/>
          <w:iCs/>
          <w:noProof/>
          <w:sz w:val="22"/>
          <w:szCs w:val="24"/>
        </w:rPr>
        <w:t>5</w:t>
      </w:r>
      <w:r w:rsidRPr="0008241C">
        <w:rPr>
          <w:noProof/>
          <w:sz w:val="22"/>
          <w:szCs w:val="24"/>
        </w:rPr>
        <w:t>(2), 243–262. https://doi.org/10.4232/10.ASEAS-5.2-4</w:t>
      </w:r>
    </w:p>
    <w:p w14:paraId="2A5F1C82" w14:textId="77777777" w:rsidR="00A01204" w:rsidRPr="0008241C" w:rsidRDefault="00A01204" w:rsidP="00A01204">
      <w:pPr>
        <w:autoSpaceDE w:val="0"/>
        <w:autoSpaceDN w:val="0"/>
        <w:adjustRightInd w:val="0"/>
        <w:ind w:left="480" w:hanging="480"/>
        <w:rPr>
          <w:noProof/>
          <w:sz w:val="22"/>
          <w:szCs w:val="24"/>
          <w:lang w:val="en-US"/>
        </w:rPr>
      </w:pPr>
      <w:r w:rsidRPr="0008241C">
        <w:rPr>
          <w:noProof/>
          <w:sz w:val="22"/>
          <w:szCs w:val="24"/>
          <w:lang w:val="en-US"/>
        </w:rPr>
        <w:t xml:space="preserve">Butchart, S. H. M., Clarke, M., Smith, R. J., Sykes, R. E., Scharlemann, J. P. W., Harfoot, M., Buchanan, G. M., Angulo, A., Balmford, A., Bertzky, B., Brooks, T. M., Carpenter, K. E., Comeros-Raynal, M. T., Cornell, J., Ficetola, G. F., Fishpool, L. D. C., Fuller, R. A., Geldmann, J., Harwell, H., Hilton-Taylor, C., Hoffmann, M., Joolia, A., Joppa, L., Kingston, N., May, I., Milam, A., Polidoro, B., Ralph, G., Richman, N., Rondinini, C., Segan, D. B., Skolnik, B., Spalding, M. D., Stuart, S. N., Symes, A., Taylor, J., Visconti, P., Watson, J. E. M., Wood, L., &amp; Burgess, N. D. (2015). Shortfalls and Solutions for Meeting National and Global Conservation Area Targets. </w:t>
      </w:r>
      <w:r w:rsidRPr="0008241C">
        <w:rPr>
          <w:i/>
          <w:iCs/>
          <w:noProof/>
          <w:sz w:val="22"/>
          <w:szCs w:val="24"/>
          <w:lang w:val="en-US"/>
        </w:rPr>
        <w:t>Conservation Letters</w:t>
      </w:r>
      <w:r w:rsidRPr="0008241C">
        <w:rPr>
          <w:noProof/>
          <w:sz w:val="22"/>
          <w:szCs w:val="24"/>
          <w:lang w:val="en-US"/>
        </w:rPr>
        <w:t xml:space="preserve">, </w:t>
      </w:r>
      <w:r w:rsidRPr="0008241C">
        <w:rPr>
          <w:i/>
          <w:iCs/>
          <w:noProof/>
          <w:sz w:val="22"/>
          <w:szCs w:val="24"/>
          <w:lang w:val="en-US"/>
        </w:rPr>
        <w:t>8</w:t>
      </w:r>
      <w:r w:rsidRPr="0008241C">
        <w:rPr>
          <w:noProof/>
          <w:sz w:val="22"/>
          <w:szCs w:val="24"/>
          <w:lang w:val="en-US"/>
        </w:rPr>
        <w:t>(5), 329–337. https://doi.org/10.1111/conl.12158</w:t>
      </w:r>
    </w:p>
    <w:p w14:paraId="1DD5738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Butchart, S. H. M., Scharlemann, J. P. W., Evans, M. I., Quader, S., Aricò, S., Arinaitwe, J., Balman, M., Bennun, L. A., Bertzky, B., Besançon, C., Boucher, T. M., Brooks, T. M., Burfield, I. J., Burgess, N. D., Chan, S., Clay, R. P., Crosby, M. J., Davidson, N. C., de Silva, N., Devenish, C., Dutson, G. C. L., Fernández, D. F. D., Fishpool, L. D. C., Fitzgerald, C., Foster, M., Heath, M. F., Hockings, M., Hoffmann, M., Knox, D., Larsen, F. W., Lamoreux, J. F., Loucks, C., May, I., Millett, J., Molloy, D., Morling, P., Parr, M., Ricketts, T. H., Seddon, N., Skolnik, B., Stuart, S. N., Upgren, A., Woodley, S., Clarke, M., Smith, R. J., Sykes, R. E., Scharlemann, J. P. W., Harfoot, M., Buchanan, G. M., Angulo, A., Balmford, A., Bertzky, B., Brooks, T. M., Carpenter, K. E., Comeros-Raynal, M. T., Cornell, J., Ficetola, G. F., Fishpool, L. D. C., Fuller, R. A., Geldmann, J., Harwell, H., Hilton-Taylor, C., Hoffmann, M., Joolia, A., Joppa, L., Kingston, N., May, I., Milam, A., Polidoro, B., Ralph, G., Richman, N., Rondinini, C., Segan, D. B., Skolnik, B., Spalding, M. D., Stuart, S. N., Symes, A., Taylor, J., Visconti, P., Watson, J. E. M., Wood, L., &amp; Burgess, N. D. (2012). Protecting important sites for biodiversity contributes to meeting global conservation targets. </w:t>
      </w:r>
      <w:r w:rsidRPr="0008241C">
        <w:rPr>
          <w:i/>
          <w:iCs/>
          <w:noProof/>
          <w:sz w:val="22"/>
          <w:szCs w:val="24"/>
          <w:lang w:val="en-US"/>
        </w:rPr>
        <w:t>Conservation Letters</w:t>
      </w:r>
      <w:r w:rsidRPr="0008241C">
        <w:rPr>
          <w:noProof/>
          <w:sz w:val="22"/>
          <w:szCs w:val="24"/>
          <w:lang w:val="en-US"/>
        </w:rPr>
        <w:t xml:space="preserve">, </w:t>
      </w:r>
      <w:r w:rsidRPr="0008241C">
        <w:rPr>
          <w:i/>
          <w:iCs/>
          <w:noProof/>
          <w:sz w:val="22"/>
          <w:szCs w:val="24"/>
          <w:lang w:val="en-US"/>
        </w:rPr>
        <w:t>7</w:t>
      </w:r>
      <w:r w:rsidRPr="0008241C">
        <w:rPr>
          <w:noProof/>
          <w:sz w:val="22"/>
          <w:szCs w:val="24"/>
          <w:lang w:val="en-US"/>
        </w:rPr>
        <w:t>(3), 329–337. https://doi.org/10.1111/conl.12158</w:t>
      </w:r>
    </w:p>
    <w:p w14:paraId="20BCF24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Buuveibaatar, B., Strindberg, S., Kaczensky, P., Payne, J., Chimeddorj, B., Naranbaatar, G., Amarsaikhan, S., Dashnyam, B., Munkhzul, T., Purevsuren, T., Hosack, D. A., &amp; Fuller, T. K. (2017). Mongolian Gobi supports the world’s largest populations of khulan Equus hemionus and goitered gazelles Gazella subgutturosa. </w:t>
      </w:r>
      <w:r w:rsidRPr="0008241C">
        <w:rPr>
          <w:i/>
          <w:iCs/>
          <w:noProof/>
          <w:sz w:val="22"/>
          <w:szCs w:val="24"/>
        </w:rPr>
        <w:t>Oryx</w:t>
      </w:r>
      <w:r w:rsidRPr="0008241C">
        <w:rPr>
          <w:noProof/>
          <w:sz w:val="22"/>
          <w:szCs w:val="24"/>
        </w:rPr>
        <w:t xml:space="preserve">, </w:t>
      </w:r>
      <w:r w:rsidRPr="0008241C">
        <w:rPr>
          <w:i/>
          <w:iCs/>
          <w:noProof/>
          <w:sz w:val="22"/>
          <w:szCs w:val="24"/>
        </w:rPr>
        <w:t>51</w:t>
      </w:r>
      <w:r w:rsidRPr="0008241C">
        <w:rPr>
          <w:noProof/>
          <w:sz w:val="22"/>
          <w:szCs w:val="24"/>
        </w:rPr>
        <w:t>(4), 639–647. https://doi.org/10.1017/S0030605316000417</w:t>
      </w:r>
    </w:p>
    <w:p w14:paraId="0BA6920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abrera Medaglia, J., Perron-Welch, F., &amp; Phillips, F.-K. (2014). Overview of National and Regional Measures on Access and Benefit Sharing: Challenges and Opportunities in Implementing the Nagoya Protocol - Third Edition. Montreal: Centre for International Sustainable Development Law (CISDL). Retrieved from www.cisdl.org</w:t>
      </w:r>
    </w:p>
    <w:p w14:paraId="103C54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mpbell, B. M. (2009). Beyond Copenhagen: REDD+, agriculture, adaptation strategies and poverty. </w:t>
      </w:r>
      <w:r w:rsidRPr="0008241C">
        <w:rPr>
          <w:i/>
          <w:iCs/>
          <w:noProof/>
          <w:sz w:val="22"/>
          <w:szCs w:val="24"/>
        </w:rPr>
        <w:t>Global Environmental Change</w:t>
      </w:r>
      <w:r w:rsidRPr="0008241C">
        <w:rPr>
          <w:noProof/>
          <w:sz w:val="22"/>
          <w:szCs w:val="24"/>
        </w:rPr>
        <w:t xml:space="preserve">, </w:t>
      </w:r>
      <w:r w:rsidRPr="0008241C">
        <w:rPr>
          <w:i/>
          <w:iCs/>
          <w:noProof/>
          <w:sz w:val="22"/>
          <w:szCs w:val="24"/>
        </w:rPr>
        <w:t>19</w:t>
      </w:r>
      <w:r w:rsidRPr="0008241C">
        <w:rPr>
          <w:noProof/>
          <w:sz w:val="22"/>
          <w:szCs w:val="24"/>
        </w:rPr>
        <w:t>(4), 397–399. https://doi.org/10.1016/j.gloenvcha.2009.07.010</w:t>
      </w:r>
    </w:p>
    <w:p w14:paraId="75783E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mpese, J., Sunderland, T., Greiber, T., &amp; Oviedo, G. (2009). </w:t>
      </w:r>
      <w:r w:rsidRPr="0008241C">
        <w:rPr>
          <w:i/>
          <w:iCs/>
          <w:noProof/>
          <w:sz w:val="22"/>
          <w:szCs w:val="24"/>
        </w:rPr>
        <w:t>Rights-based approaches</w:t>
      </w:r>
      <w:r w:rsidRPr="0008241C">
        <w:rPr>
          <w:noProof/>
          <w:sz w:val="22"/>
          <w:szCs w:val="24"/>
        </w:rPr>
        <w:t>. IUCN and CIFOR.</w:t>
      </w:r>
    </w:p>
    <w:p w14:paraId="210D9FA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Cargill. (2017). BASF, Cargill, P&amp;G and GIZ collaborate to drive production of sustainable certified coconut oil in the Philippines and Indonesia, https://www.cargill.com/2017/basf-cargill-pg-giz-collaborate-sustainable-coconut-oil</w:t>
      </w:r>
    </w:p>
    <w:p w14:paraId="22B397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rnus, J.-M., Parrotta, J., Brockerhoff, E., Arbez, M., Jactel, H., Kremer, A., Lamb, D., O’Hara, K., &amp; Walters, B. (2006). Planted forests and biodiversity. </w:t>
      </w:r>
      <w:r w:rsidRPr="0008241C">
        <w:rPr>
          <w:i/>
          <w:iCs/>
          <w:noProof/>
          <w:sz w:val="22"/>
          <w:szCs w:val="24"/>
        </w:rPr>
        <w:t>Journal of Forestry</w:t>
      </w:r>
      <w:r w:rsidRPr="0008241C">
        <w:rPr>
          <w:noProof/>
          <w:sz w:val="22"/>
          <w:szCs w:val="24"/>
        </w:rPr>
        <w:t xml:space="preserve">, </w:t>
      </w:r>
      <w:r w:rsidRPr="0008241C">
        <w:rPr>
          <w:i/>
          <w:iCs/>
          <w:noProof/>
          <w:sz w:val="22"/>
          <w:szCs w:val="24"/>
        </w:rPr>
        <w:t>104</w:t>
      </w:r>
      <w:r w:rsidRPr="0008241C">
        <w:rPr>
          <w:noProof/>
          <w:sz w:val="22"/>
          <w:szCs w:val="24"/>
        </w:rPr>
        <w:t>(2), 65–77.</w:t>
      </w:r>
    </w:p>
    <w:p w14:paraId="5EB59F9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astillo, G. B., Chan, S., Wenjun, L., Yanbo, L., Fatah, H. L., Malivarn, S., Lee, K. F., Anda, A. D., Laengcharoen, P., Chien, P. C., &amp; Laplante, B. (2015). </w:t>
      </w:r>
      <w:r w:rsidRPr="0008241C">
        <w:rPr>
          <w:i/>
          <w:iCs/>
          <w:noProof/>
          <w:sz w:val="22"/>
          <w:szCs w:val="24"/>
        </w:rPr>
        <w:t>Fiscal Gaps and Financing of Southeast Asia’s Protected Areas: A Cross-Country Analysis</w:t>
      </w:r>
      <w:r w:rsidRPr="0008241C">
        <w:rPr>
          <w:noProof/>
          <w:sz w:val="22"/>
          <w:szCs w:val="24"/>
        </w:rPr>
        <w:t>. Quezon City, Phillipines. Retrieved from http://www.eepsea.org/pub/rr/2015-RR13Castilloetal.pdf</w:t>
      </w:r>
    </w:p>
    <w:p w14:paraId="78B838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BD. (2011). </w:t>
      </w:r>
      <w:r w:rsidRPr="0008241C">
        <w:rPr>
          <w:i/>
          <w:iCs/>
          <w:noProof/>
          <w:sz w:val="22"/>
          <w:szCs w:val="24"/>
        </w:rPr>
        <w:t>Incentive measures for the conservation and sustainable use of biological diversity: case studies and lessons learned</w:t>
      </w:r>
      <w:r w:rsidRPr="0008241C">
        <w:rPr>
          <w:noProof/>
          <w:sz w:val="22"/>
          <w:szCs w:val="24"/>
        </w:rPr>
        <w:t xml:space="preserve"> (CBD Technical Series No. 56). Montreal, Canada. Retrieved from https://www.cbd.int/doc/publications/cbd-ts-56-en.pdf</w:t>
      </w:r>
    </w:p>
    <w:p w14:paraId="4E6030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BD. (2013). </w:t>
      </w:r>
      <w:r w:rsidRPr="0008241C">
        <w:rPr>
          <w:i/>
          <w:iCs/>
          <w:noProof/>
          <w:sz w:val="22"/>
          <w:szCs w:val="24"/>
        </w:rPr>
        <w:t>Resourcing the Aichi Biodiversity Targets: A First Assessment of the Resources Required for Implementing the Strategic Plan for Biodiversity 2011-2020. Report of the High-Level Panel on Global Assessment of Resources for Implementing the Strategic Plan fo</w:t>
      </w:r>
      <w:r w:rsidRPr="0008241C">
        <w:rPr>
          <w:noProof/>
          <w:sz w:val="22"/>
          <w:szCs w:val="24"/>
        </w:rPr>
        <w:t xml:space="preserve">. </w:t>
      </w:r>
      <w:r w:rsidRPr="0008241C">
        <w:rPr>
          <w:i/>
          <w:iCs/>
          <w:noProof/>
          <w:sz w:val="22"/>
          <w:szCs w:val="24"/>
        </w:rPr>
        <w:t>Scientific American</w:t>
      </w:r>
      <w:r w:rsidRPr="0008241C">
        <w:rPr>
          <w:noProof/>
          <w:sz w:val="22"/>
          <w:szCs w:val="24"/>
        </w:rPr>
        <w:t xml:space="preserve"> (Vol. 307). https://doi.org/10.1038/scientificamerican1012-41</w:t>
      </w:r>
    </w:p>
    <w:p w14:paraId="5B2347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BD Secretariat. (2017). Parties to the Nagoya Protocol. Retrieved November 12, 2017, from https://www.cbd.int/abs/nagoya-protocol/signatories/</w:t>
      </w:r>
    </w:p>
    <w:p w14:paraId="736FF2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CAFS. (2017). </w:t>
      </w:r>
      <w:r w:rsidRPr="0008241C">
        <w:rPr>
          <w:i/>
          <w:iCs/>
          <w:noProof/>
          <w:sz w:val="22"/>
          <w:szCs w:val="24"/>
        </w:rPr>
        <w:t>Climate Change, Agriculture and Food Security</w:t>
      </w:r>
      <w:r w:rsidRPr="0008241C">
        <w:rPr>
          <w:noProof/>
          <w:sz w:val="22"/>
          <w:szCs w:val="24"/>
        </w:rPr>
        <w:t>.</w:t>
      </w:r>
    </w:p>
    <w:p w14:paraId="28A4E9B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CB, &amp; VCS. (2015). MONITORING &amp; IMPLEMENTATION REPORT.</w:t>
      </w:r>
    </w:p>
    <w:p w14:paraId="59A6A5A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CBA. (2013). </w:t>
      </w:r>
      <w:r w:rsidRPr="0008241C">
        <w:rPr>
          <w:i/>
          <w:iCs/>
          <w:noProof/>
          <w:sz w:val="22"/>
          <w:szCs w:val="24"/>
        </w:rPr>
        <w:t>Climate , Community &amp; Biodiversity Standards. Third Edition</w:t>
      </w:r>
      <w:r w:rsidRPr="0008241C">
        <w:rPr>
          <w:noProof/>
          <w:sz w:val="22"/>
          <w:szCs w:val="24"/>
        </w:rPr>
        <w:t>. Arlington, VA, USA. Retrieved from https://s3.amazonaws.com/CCBA/Third_Edition/CCB_Standards_Third_Edition_December_2013.pdf</w:t>
      </w:r>
    </w:p>
    <w:p w14:paraId="692D32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DC. (2017). One Health Basics | One Health | CDC. Retrieved September 17, 2017, from https://www.cdc.gov/onehealth/basics/index.html</w:t>
      </w:r>
    </w:p>
    <w:p w14:paraId="06002BF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entre for Forestry Planning and Statistics (CFPS). (2009). </w:t>
      </w:r>
      <w:r w:rsidRPr="0008241C">
        <w:rPr>
          <w:i/>
          <w:iCs/>
          <w:noProof/>
          <w:sz w:val="22"/>
          <w:szCs w:val="24"/>
        </w:rPr>
        <w:t>Indonesia forestry outlook study</w:t>
      </w:r>
      <w:r w:rsidRPr="0008241C">
        <w:rPr>
          <w:noProof/>
          <w:sz w:val="22"/>
          <w:szCs w:val="24"/>
        </w:rPr>
        <w:t xml:space="preserve"> (Asia-Pacific Forestry Sector Outlook Study II, Working Paper No. APFSOS II/WP/2009/13). Bangkok.</w:t>
      </w:r>
    </w:p>
    <w:p w14:paraId="4FA287A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entre for Standardization and Environment. (2013). </w:t>
      </w:r>
      <w:r w:rsidRPr="0008241C">
        <w:rPr>
          <w:i/>
          <w:iCs/>
          <w:noProof/>
          <w:sz w:val="22"/>
          <w:szCs w:val="24"/>
        </w:rPr>
        <w:t>Principles, Criteria and Indicators for a System for Providing Information on REDD+ Safeguards Implementation in Indonesia</w:t>
      </w:r>
      <w:r w:rsidRPr="0008241C">
        <w:rPr>
          <w:noProof/>
          <w:sz w:val="22"/>
          <w:szCs w:val="24"/>
        </w:rPr>
        <w:t>.</w:t>
      </w:r>
    </w:p>
    <w:p w14:paraId="293A05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udhry, P., Bagra, K., &amp; Singh, B. (2011). Urban Greenery Status of Some Indian Cities: AShort Communication. </w:t>
      </w:r>
      <w:r w:rsidRPr="0008241C">
        <w:rPr>
          <w:i/>
          <w:iCs/>
          <w:noProof/>
          <w:sz w:val="22"/>
          <w:szCs w:val="24"/>
        </w:rPr>
        <w:t>International Journal of Environmental Science and Development</w:t>
      </w:r>
      <w:r w:rsidRPr="0008241C">
        <w:rPr>
          <w:noProof/>
          <w:sz w:val="22"/>
          <w:szCs w:val="24"/>
        </w:rPr>
        <w:t xml:space="preserve">, </w:t>
      </w:r>
      <w:r w:rsidRPr="0008241C">
        <w:rPr>
          <w:i/>
          <w:iCs/>
          <w:noProof/>
          <w:sz w:val="22"/>
          <w:szCs w:val="24"/>
        </w:rPr>
        <w:t>2</w:t>
      </w:r>
      <w:r w:rsidRPr="0008241C">
        <w:rPr>
          <w:noProof/>
          <w:sz w:val="22"/>
          <w:szCs w:val="24"/>
        </w:rPr>
        <w:t>(2), 98–101. https://doi.org/10.7763/IJESD.2011.V2.104</w:t>
      </w:r>
    </w:p>
    <w:p w14:paraId="31F0F8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van, S. P. (2013). Role of Joint Forest Management Committees in the Conservation of Forest and Environment. </w:t>
      </w:r>
      <w:r w:rsidRPr="0008241C">
        <w:rPr>
          <w:i/>
          <w:iCs/>
          <w:noProof/>
          <w:sz w:val="22"/>
          <w:szCs w:val="24"/>
        </w:rPr>
        <w:t>Indian Streams Research Journal</w:t>
      </w:r>
      <w:r w:rsidRPr="0008241C">
        <w:rPr>
          <w:noProof/>
          <w:sz w:val="22"/>
          <w:szCs w:val="24"/>
        </w:rPr>
        <w:t xml:space="preserve">, </w:t>
      </w:r>
      <w:r w:rsidRPr="0008241C">
        <w:rPr>
          <w:i/>
          <w:iCs/>
          <w:noProof/>
          <w:sz w:val="22"/>
          <w:szCs w:val="24"/>
        </w:rPr>
        <w:t>3</w:t>
      </w:r>
      <w:r w:rsidRPr="0008241C">
        <w:rPr>
          <w:noProof/>
          <w:sz w:val="22"/>
          <w:szCs w:val="24"/>
        </w:rPr>
        <w:t>(6), 1–5.</w:t>
      </w:r>
    </w:p>
    <w:p w14:paraId="048A93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azdon, R. L. (2008). Beyond Deforestation: Restoring Forests and Ecosystem Services on Degraded Lands. </w:t>
      </w:r>
      <w:r w:rsidRPr="0008241C">
        <w:rPr>
          <w:i/>
          <w:iCs/>
          <w:noProof/>
          <w:sz w:val="22"/>
          <w:szCs w:val="24"/>
        </w:rPr>
        <w:t>Science</w:t>
      </w:r>
      <w:r w:rsidRPr="0008241C">
        <w:rPr>
          <w:noProof/>
          <w:sz w:val="22"/>
          <w:szCs w:val="24"/>
        </w:rPr>
        <w:t xml:space="preserve">, </w:t>
      </w:r>
      <w:r w:rsidRPr="0008241C">
        <w:rPr>
          <w:i/>
          <w:iCs/>
          <w:noProof/>
          <w:sz w:val="22"/>
          <w:szCs w:val="24"/>
        </w:rPr>
        <w:t>320</w:t>
      </w:r>
      <w:r w:rsidRPr="0008241C">
        <w:rPr>
          <w:noProof/>
          <w:sz w:val="22"/>
          <w:szCs w:val="24"/>
        </w:rPr>
        <w:t>(5882), 1458–1460. https://doi.org/10.1126/science.1155365</w:t>
      </w:r>
    </w:p>
    <w:p w14:paraId="534D96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in, S.-C. (2008). Biodiversity conservation in Singapore. </w:t>
      </w:r>
      <w:r w:rsidRPr="0008241C">
        <w:rPr>
          <w:i/>
          <w:iCs/>
          <w:noProof/>
          <w:sz w:val="22"/>
          <w:szCs w:val="24"/>
        </w:rPr>
        <w:t>BGJournal</w:t>
      </w:r>
      <w:r w:rsidRPr="0008241C">
        <w:rPr>
          <w:noProof/>
          <w:sz w:val="22"/>
          <w:szCs w:val="24"/>
        </w:rPr>
        <w:t xml:space="preserve">, </w:t>
      </w:r>
      <w:r w:rsidRPr="0008241C">
        <w:rPr>
          <w:i/>
          <w:iCs/>
          <w:noProof/>
          <w:sz w:val="22"/>
          <w:szCs w:val="24"/>
        </w:rPr>
        <w:t>5</w:t>
      </w:r>
      <w:r w:rsidRPr="0008241C">
        <w:rPr>
          <w:noProof/>
          <w:sz w:val="22"/>
          <w:szCs w:val="24"/>
        </w:rPr>
        <w:t>(2). Retrieved from https://www.bgci.org/resources/article/0585/</w:t>
      </w:r>
    </w:p>
    <w:p w14:paraId="6299230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isholm, R. A., Wijedasa, L. S., &amp; Swinfield, T. (2016). The need for long-term remedies for Indonesia’s forest fires. </w:t>
      </w:r>
      <w:r w:rsidRPr="0008241C">
        <w:rPr>
          <w:i/>
          <w:iCs/>
          <w:noProof/>
          <w:sz w:val="22"/>
          <w:szCs w:val="24"/>
        </w:rPr>
        <w:t>Conservation Biology</w:t>
      </w:r>
      <w:r w:rsidRPr="0008241C">
        <w:rPr>
          <w:noProof/>
          <w:sz w:val="22"/>
          <w:szCs w:val="24"/>
        </w:rPr>
        <w:t xml:space="preserve">, </w:t>
      </w:r>
      <w:r w:rsidRPr="0008241C">
        <w:rPr>
          <w:i/>
          <w:iCs/>
          <w:noProof/>
          <w:sz w:val="22"/>
          <w:szCs w:val="24"/>
        </w:rPr>
        <w:t>30</w:t>
      </w:r>
      <w:r w:rsidRPr="0008241C">
        <w:rPr>
          <w:noProof/>
          <w:sz w:val="22"/>
          <w:szCs w:val="24"/>
        </w:rPr>
        <w:t>(1), 5–6. https://doi.org/10.1111/cobi.12662</w:t>
      </w:r>
    </w:p>
    <w:p w14:paraId="27E1199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ristie, P., Campbell, L. M., &amp; Armada, N. (2014). Stewardship in tropical small-scale fisheries: Community and national perspectives. In R. and C. Garcia (Ed.), </w:t>
      </w:r>
      <w:r w:rsidRPr="0008241C">
        <w:rPr>
          <w:i/>
          <w:iCs/>
          <w:noProof/>
          <w:sz w:val="22"/>
          <w:szCs w:val="24"/>
        </w:rPr>
        <w:t>Governance of Marine Fisheries and Biodiversity Conservation</w:t>
      </w:r>
      <w:r w:rsidRPr="0008241C">
        <w:rPr>
          <w:noProof/>
          <w:sz w:val="22"/>
          <w:szCs w:val="24"/>
        </w:rPr>
        <w:t xml:space="preserve"> (pp. 333–345). Willey Blackwell.</w:t>
      </w:r>
    </w:p>
    <w:p w14:paraId="019F4D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uenpagdee, R., Fraga, J., &amp; Euan, J. (2000). Importance of marine protected areas and their benefits: the local community’s perspectives. </w:t>
      </w:r>
      <w:r w:rsidRPr="0008241C">
        <w:rPr>
          <w:i/>
          <w:iCs/>
          <w:noProof/>
          <w:sz w:val="22"/>
          <w:szCs w:val="24"/>
        </w:rPr>
        <w:t>World Fish Report</w:t>
      </w:r>
      <w:r w:rsidRPr="0008241C">
        <w:rPr>
          <w:noProof/>
          <w:sz w:val="22"/>
          <w:szCs w:val="24"/>
        </w:rPr>
        <w:t>.</w:t>
      </w:r>
    </w:p>
    <w:p w14:paraId="5776E3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hunmei, W., &amp; Zhaolan, L. (2010). Environmental policies in China over the past 10 years: Progress, problems and prospects. </w:t>
      </w:r>
      <w:r w:rsidRPr="0008241C">
        <w:rPr>
          <w:i/>
          <w:iCs/>
          <w:noProof/>
          <w:sz w:val="22"/>
          <w:szCs w:val="24"/>
        </w:rPr>
        <w:t>Procedia Environmental Sciences</w:t>
      </w:r>
      <w:r w:rsidRPr="0008241C">
        <w:rPr>
          <w:noProof/>
          <w:sz w:val="22"/>
          <w:szCs w:val="24"/>
        </w:rPr>
        <w:t xml:space="preserve">, </w:t>
      </w:r>
      <w:r w:rsidRPr="0008241C">
        <w:rPr>
          <w:i/>
          <w:iCs/>
          <w:noProof/>
          <w:sz w:val="22"/>
          <w:szCs w:val="24"/>
        </w:rPr>
        <w:t>2</w:t>
      </w:r>
      <w:r w:rsidRPr="0008241C">
        <w:rPr>
          <w:noProof/>
          <w:sz w:val="22"/>
          <w:szCs w:val="24"/>
        </w:rPr>
        <w:t>(5), 1701–1712. https://doi.org/10.1016/j.proenv.2010.10.181</w:t>
      </w:r>
    </w:p>
    <w:p w14:paraId="06F4C9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inner, J. E., &amp; Aswani, S. (2007). Integrating customary management into marine conservation. </w:t>
      </w:r>
      <w:r w:rsidRPr="0008241C">
        <w:rPr>
          <w:i/>
          <w:iCs/>
          <w:noProof/>
          <w:sz w:val="22"/>
          <w:szCs w:val="24"/>
        </w:rPr>
        <w:t>Biological Conservation</w:t>
      </w:r>
      <w:r w:rsidRPr="0008241C">
        <w:rPr>
          <w:noProof/>
          <w:sz w:val="22"/>
          <w:szCs w:val="24"/>
        </w:rPr>
        <w:t xml:space="preserve">, </w:t>
      </w:r>
      <w:r w:rsidRPr="0008241C">
        <w:rPr>
          <w:i/>
          <w:iCs/>
          <w:noProof/>
          <w:sz w:val="22"/>
          <w:szCs w:val="24"/>
        </w:rPr>
        <w:t>140</w:t>
      </w:r>
      <w:r w:rsidRPr="0008241C">
        <w:rPr>
          <w:noProof/>
          <w:sz w:val="22"/>
          <w:szCs w:val="24"/>
        </w:rPr>
        <w:t>(3–4), 201–216. https://doi.org/10.1016/j.biocon.2007.08.008</w:t>
      </w:r>
    </w:p>
    <w:p w14:paraId="77F073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ity of Sydney. (2017). </w:t>
      </w:r>
      <w:r w:rsidRPr="0008241C">
        <w:rPr>
          <w:i/>
          <w:iCs/>
          <w:noProof/>
          <w:sz w:val="22"/>
          <w:szCs w:val="24"/>
        </w:rPr>
        <w:t>Environmental Action 2016 – 2021: Strategy and Action Plan</w:t>
      </w:r>
      <w:r w:rsidRPr="0008241C">
        <w:rPr>
          <w:noProof/>
          <w:sz w:val="22"/>
          <w:szCs w:val="24"/>
        </w:rPr>
        <w:t>.</w:t>
      </w:r>
    </w:p>
    <w:p w14:paraId="5E7CB4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Clare, S., Krogman, N., Foote, L., &amp; Lemphers, N. (2011). Where is the avoidance in the implementation of wetland law and policy? </w:t>
      </w:r>
      <w:r w:rsidRPr="0008241C">
        <w:rPr>
          <w:i/>
          <w:iCs/>
          <w:noProof/>
          <w:sz w:val="22"/>
          <w:szCs w:val="24"/>
        </w:rPr>
        <w:t>Wetlands Ecology and Management</w:t>
      </w:r>
      <w:r w:rsidRPr="0008241C">
        <w:rPr>
          <w:noProof/>
          <w:sz w:val="22"/>
          <w:szCs w:val="24"/>
        </w:rPr>
        <w:t>. https://doi.org/10.1007/s11273-011-9209-3</w:t>
      </w:r>
    </w:p>
    <w:p w14:paraId="712600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rk, N. E., Boakes, E. H., McGowan, P. J. K., Mace, G. M., &amp; Fuller, R. A. (2013). Protected Areas in South Asia Have Not Prevented Habitat Loss: A Study Using Historical Models of Land-Use Change. </w:t>
      </w:r>
      <w:r w:rsidRPr="0008241C">
        <w:rPr>
          <w:i/>
          <w:iCs/>
          <w:noProof/>
          <w:sz w:val="22"/>
          <w:szCs w:val="24"/>
        </w:rPr>
        <w:t>PLoS ONE</w:t>
      </w:r>
      <w:r w:rsidRPr="0008241C">
        <w:rPr>
          <w:noProof/>
          <w:sz w:val="22"/>
          <w:szCs w:val="24"/>
        </w:rPr>
        <w:t>. https://doi.org/10.1371/journal.pone.0065298</w:t>
      </w:r>
    </w:p>
    <w:p w14:paraId="59EA17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arke, P., &amp; Jupiter, S. (2010). Law, custom and community-based natural resource management in Kubulau District (Fiji). </w:t>
      </w:r>
      <w:r w:rsidRPr="0008241C">
        <w:rPr>
          <w:i/>
          <w:iCs/>
          <w:noProof/>
          <w:sz w:val="22"/>
          <w:szCs w:val="24"/>
        </w:rPr>
        <w:t>Environmental Conservation</w:t>
      </w:r>
      <w:r w:rsidRPr="0008241C">
        <w:rPr>
          <w:noProof/>
          <w:sz w:val="22"/>
          <w:szCs w:val="24"/>
        </w:rPr>
        <w:t xml:space="preserve">, </w:t>
      </w:r>
      <w:r w:rsidRPr="0008241C">
        <w:rPr>
          <w:i/>
          <w:iCs/>
          <w:noProof/>
          <w:sz w:val="22"/>
          <w:szCs w:val="24"/>
        </w:rPr>
        <w:t>37</w:t>
      </w:r>
      <w:r w:rsidRPr="0008241C">
        <w:rPr>
          <w:noProof/>
          <w:sz w:val="22"/>
          <w:szCs w:val="24"/>
        </w:rPr>
        <w:t>(1), 98–106. https://doi.org/10.1017/S0376892910000354</w:t>
      </w:r>
    </w:p>
    <w:p w14:paraId="049D304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ements, C., Bonito, V., Grober-Dunsmore, R., &amp; Sobey, M. (2012). Effects of small, Fijian community-based marine protected areas on exploited reef fishes. </w:t>
      </w:r>
      <w:r w:rsidRPr="0008241C">
        <w:rPr>
          <w:i/>
          <w:iCs/>
          <w:noProof/>
          <w:sz w:val="22"/>
          <w:szCs w:val="24"/>
        </w:rPr>
        <w:t>Marine Ecology Progress Series</w:t>
      </w:r>
      <w:r w:rsidRPr="0008241C">
        <w:rPr>
          <w:noProof/>
          <w:sz w:val="22"/>
          <w:szCs w:val="24"/>
        </w:rPr>
        <w:t xml:space="preserve">, </w:t>
      </w:r>
      <w:r w:rsidRPr="0008241C">
        <w:rPr>
          <w:i/>
          <w:iCs/>
          <w:noProof/>
          <w:sz w:val="22"/>
          <w:szCs w:val="24"/>
        </w:rPr>
        <w:t>449</w:t>
      </w:r>
      <w:r w:rsidRPr="0008241C">
        <w:rPr>
          <w:noProof/>
          <w:sz w:val="22"/>
          <w:szCs w:val="24"/>
        </w:rPr>
        <w:t>, 233–243. https://doi.org/10.3354/meps09554</w:t>
      </w:r>
    </w:p>
    <w:p w14:paraId="1D5221B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lifton, J., &amp; Majors, C. (2012). Culture, Conservation, and Conflict: Perspectives on Marine Protection Among the Bajau of Southeast Asia. </w:t>
      </w:r>
      <w:r w:rsidRPr="0008241C">
        <w:rPr>
          <w:i/>
          <w:iCs/>
          <w:noProof/>
          <w:sz w:val="22"/>
          <w:szCs w:val="24"/>
        </w:rPr>
        <w:t>Society &amp; Natural Resources: An International Journal</w:t>
      </w:r>
      <w:r w:rsidRPr="0008241C">
        <w:rPr>
          <w:noProof/>
          <w:sz w:val="22"/>
          <w:szCs w:val="24"/>
        </w:rPr>
        <w:t xml:space="preserve">, </w:t>
      </w:r>
      <w:r w:rsidRPr="0008241C">
        <w:rPr>
          <w:i/>
          <w:iCs/>
          <w:noProof/>
          <w:sz w:val="22"/>
          <w:szCs w:val="24"/>
        </w:rPr>
        <w:t>25</w:t>
      </w:r>
      <w:r w:rsidRPr="0008241C">
        <w:rPr>
          <w:noProof/>
          <w:sz w:val="22"/>
          <w:szCs w:val="24"/>
        </w:rPr>
        <w:t>(7), 716–725. https://doi.org/10.1080/08941920.2011.618487</w:t>
      </w:r>
    </w:p>
    <w:p w14:paraId="72E3F7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lfer, C. J. P. (2011). Marginalized Forest Peoples’ Perceptions of the Legitimacy of Governance: An Exploration. </w:t>
      </w:r>
      <w:r w:rsidRPr="0008241C">
        <w:rPr>
          <w:i/>
          <w:iCs/>
          <w:noProof/>
          <w:sz w:val="22"/>
          <w:szCs w:val="24"/>
        </w:rPr>
        <w:t>World Development</w:t>
      </w:r>
      <w:r w:rsidRPr="0008241C">
        <w:rPr>
          <w:noProof/>
          <w:sz w:val="22"/>
          <w:szCs w:val="24"/>
        </w:rPr>
        <w:t xml:space="preserve">, </w:t>
      </w:r>
      <w:r w:rsidRPr="0008241C">
        <w:rPr>
          <w:i/>
          <w:iCs/>
          <w:noProof/>
          <w:sz w:val="22"/>
          <w:szCs w:val="24"/>
        </w:rPr>
        <w:t>39</w:t>
      </w:r>
      <w:r w:rsidRPr="0008241C">
        <w:rPr>
          <w:noProof/>
          <w:sz w:val="22"/>
          <w:szCs w:val="24"/>
        </w:rPr>
        <w:t>(12), 2147–2164. https://doi.org/10.1016/j.worlddev.2011.04.012</w:t>
      </w:r>
    </w:p>
    <w:p w14:paraId="2EA035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onservation International Japan. (2016). GEF-Satoyama Project Fact Sheet. Tokyo: Conservation International Japan. Retrieved from http://gef-satoyama.net/wp/wp-content/uploads/2016/07/GEF-Satoyama-Project-factsheet-2Ed-1.pdf</w:t>
      </w:r>
    </w:p>
    <w:p w14:paraId="53212CB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onvention_on_Wetland. (2008). Ramsar COP10 DR 31, page 2.</w:t>
      </w:r>
    </w:p>
    <w:p w14:paraId="3ABC2F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al Triangle Initiative on Coral Reefs Fisheries and Food Security issuing body. (2009). </w:t>
      </w:r>
      <w:r w:rsidRPr="0008241C">
        <w:rPr>
          <w:i/>
          <w:iCs/>
          <w:noProof/>
          <w:sz w:val="22"/>
          <w:szCs w:val="24"/>
        </w:rPr>
        <w:t>Regional plan of action : Coral Triangle Initiative on Coral Reefs, Fisheries and Food Security (CTI-CFF)</w:t>
      </w:r>
      <w:r w:rsidRPr="0008241C">
        <w:rPr>
          <w:noProof/>
          <w:sz w:val="22"/>
          <w:szCs w:val="24"/>
        </w:rPr>
        <w:t>. Jakarta: Interim Regional CTI Secretariat. Retrieved from https://nla.gov.au/nla.cat-vn7045714</w:t>
      </w:r>
    </w:p>
    <w:p w14:paraId="60738F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rmier, R., Kelble, C. R., Anderson, M. R., Allen, J. I., Grehan, A., &amp; Gregersen, Ó. (2016). Moving from ecosystem-based policy objectives to operational implementation of ecosystem-based management measures. </w:t>
      </w:r>
      <w:r w:rsidRPr="0008241C">
        <w:rPr>
          <w:i/>
          <w:iCs/>
          <w:noProof/>
          <w:sz w:val="22"/>
          <w:szCs w:val="24"/>
        </w:rPr>
        <w:t>ICES Journal of Marine Science: Journal Du Conseil</w:t>
      </w:r>
      <w:r w:rsidRPr="0008241C">
        <w:rPr>
          <w:noProof/>
          <w:sz w:val="22"/>
          <w:szCs w:val="24"/>
        </w:rPr>
        <w:t xml:space="preserve">, </w:t>
      </w:r>
      <w:r w:rsidRPr="0008241C">
        <w:rPr>
          <w:i/>
          <w:iCs/>
          <w:noProof/>
          <w:sz w:val="22"/>
          <w:szCs w:val="24"/>
        </w:rPr>
        <w:t>74</w:t>
      </w:r>
      <w:r w:rsidRPr="0008241C">
        <w:rPr>
          <w:noProof/>
          <w:sz w:val="22"/>
          <w:szCs w:val="24"/>
        </w:rPr>
        <w:t>, fsw181. https://doi.org/10.1093/icesjms/fsw181</w:t>
      </w:r>
    </w:p>
    <w:p w14:paraId="4C6688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ouzens, E., &amp; Honkonen, T. (Eds.). (2011). </w:t>
      </w:r>
      <w:r w:rsidRPr="0008241C">
        <w:rPr>
          <w:i/>
          <w:iCs/>
          <w:noProof/>
          <w:sz w:val="22"/>
          <w:szCs w:val="24"/>
        </w:rPr>
        <w:t>International Environmental Lawmaking and Diplomacy Review 2010</w:t>
      </w:r>
      <w:r w:rsidRPr="0008241C">
        <w:rPr>
          <w:noProof/>
          <w:sz w:val="22"/>
          <w:szCs w:val="24"/>
        </w:rPr>
        <w:t>. Joensuu, Finland: Department of Law, University of Eastern Finland.</w:t>
      </w:r>
    </w:p>
    <w:p w14:paraId="148C1F4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raik, W., Palmer, D., &amp; Sheldrake, R. (2016). Is Australia’s national biosecurity system and the underpinning Intergovernmental Agreement on Biosecurity fit for the future?</w:t>
      </w:r>
    </w:p>
    <w:p w14:paraId="5E97C4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redite Suisse, WWF, &amp; McKinsey &amp; Company. (2014). </w:t>
      </w:r>
      <w:r w:rsidRPr="0008241C">
        <w:rPr>
          <w:i/>
          <w:iCs/>
          <w:noProof/>
          <w:sz w:val="22"/>
          <w:szCs w:val="24"/>
        </w:rPr>
        <w:t>Conservation Finance: Moving beyond donor funding toward an investor-driven approach</w:t>
      </w:r>
      <w:r w:rsidRPr="0008241C">
        <w:rPr>
          <w:noProof/>
          <w:sz w:val="22"/>
          <w:szCs w:val="24"/>
        </w:rPr>
        <w:t>.</w:t>
      </w:r>
    </w:p>
    <w:p w14:paraId="7F65AB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TI-CFF. (2009). Joint Ministerial Statement on the Coral Triangle Initiative. Port Moresby, Papua New Guinea, Papua New Guinea. Retrieved from http://coraltriangleinitiative.org/sites/default/files/resources/SOM 1 Ministerial Statement.doc</w:t>
      </w:r>
    </w:p>
    <w:p w14:paraId="7A652B8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TI-CFF. (2017a). Governance Working Groups. Retrieved October 20, 2017, from http://www.coraltriangleinitiative.org/governance-working-groups</w:t>
      </w:r>
    </w:p>
    <w:p w14:paraId="164495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CTI-CFF. (2017b). Turning the Tide in Marine Conservation – The Women Leaders Forum of the Coral Triangle Initiative on Coral Reefs, Fisheries and Food Security. Retrieved January 16, 2018, from http://www.coraltriangleinitiative.org/news/turning-tide-marine-conservation-–-women-leaders-forum-coral-triangle-initiative-coral-reefs-fi</w:t>
      </w:r>
    </w:p>
    <w:p w14:paraId="601F31D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Curran, L. M. (2004). Lowland Forest Loss in Protected Areas of Indonesian Borneo. </w:t>
      </w:r>
      <w:r w:rsidRPr="0008241C">
        <w:rPr>
          <w:i/>
          <w:iCs/>
          <w:noProof/>
          <w:sz w:val="22"/>
          <w:szCs w:val="24"/>
        </w:rPr>
        <w:t>Science</w:t>
      </w:r>
      <w:r w:rsidRPr="0008241C">
        <w:rPr>
          <w:noProof/>
          <w:sz w:val="22"/>
          <w:szCs w:val="24"/>
        </w:rPr>
        <w:t xml:space="preserve">, </w:t>
      </w:r>
      <w:r w:rsidRPr="0008241C">
        <w:rPr>
          <w:i/>
          <w:iCs/>
          <w:noProof/>
          <w:sz w:val="22"/>
          <w:szCs w:val="24"/>
        </w:rPr>
        <w:t>303</w:t>
      </w:r>
      <w:r w:rsidRPr="0008241C">
        <w:rPr>
          <w:noProof/>
          <w:sz w:val="22"/>
          <w:szCs w:val="24"/>
        </w:rPr>
        <w:t>(5660), 1000–1003. https://doi.org/10.1126/science.1091714</w:t>
      </w:r>
    </w:p>
    <w:p w14:paraId="27C7BA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FF. (2013). </w:t>
      </w:r>
      <w:r w:rsidRPr="0008241C">
        <w:rPr>
          <w:i/>
          <w:iCs/>
          <w:noProof/>
          <w:sz w:val="22"/>
          <w:szCs w:val="24"/>
        </w:rPr>
        <w:t>National Food Plan Our food future</w:t>
      </w:r>
      <w:r w:rsidRPr="0008241C">
        <w:rPr>
          <w:noProof/>
          <w:sz w:val="22"/>
          <w:szCs w:val="24"/>
        </w:rPr>
        <w:t>. Retrieved from http://www.agriculture.gov.au/ag-farm-food/food/publications/national_food_plan/white-paper?wasRedirectedByModule=true</w:t>
      </w:r>
    </w:p>
    <w:p w14:paraId="34431A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mania, R., &amp; Hatch, J. (2005). Protecting Eden: markets or government? </w:t>
      </w:r>
      <w:r w:rsidRPr="0008241C">
        <w:rPr>
          <w:i/>
          <w:iCs/>
          <w:noProof/>
          <w:sz w:val="22"/>
          <w:szCs w:val="24"/>
        </w:rPr>
        <w:t>Ecological Economics</w:t>
      </w:r>
      <w:r w:rsidRPr="0008241C">
        <w:rPr>
          <w:noProof/>
          <w:sz w:val="22"/>
          <w:szCs w:val="24"/>
        </w:rPr>
        <w:t xml:space="preserve">, </w:t>
      </w:r>
      <w:r w:rsidRPr="0008241C">
        <w:rPr>
          <w:i/>
          <w:iCs/>
          <w:noProof/>
          <w:sz w:val="22"/>
          <w:szCs w:val="24"/>
        </w:rPr>
        <w:t>53</w:t>
      </w:r>
      <w:r w:rsidRPr="0008241C">
        <w:rPr>
          <w:noProof/>
          <w:sz w:val="22"/>
          <w:szCs w:val="24"/>
        </w:rPr>
        <w:t>(3), 339–351. https://doi.org/10.1016/j.ecolecon.2004.09.015</w:t>
      </w:r>
    </w:p>
    <w:p w14:paraId="0D68FE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mania, R., Stringer, R., Karanth, K. U. U., &amp; Stith, B. (2003). The Economics of Protecting Tiger Populations : Linking Household Behaviour to Poaching and Prey Depletion. </w:t>
      </w:r>
      <w:r w:rsidRPr="0008241C">
        <w:rPr>
          <w:i/>
          <w:iCs/>
          <w:noProof/>
          <w:sz w:val="22"/>
          <w:szCs w:val="24"/>
        </w:rPr>
        <w:t>Land Economics</w:t>
      </w:r>
      <w:r w:rsidRPr="0008241C">
        <w:rPr>
          <w:noProof/>
          <w:sz w:val="22"/>
          <w:szCs w:val="24"/>
        </w:rPr>
        <w:t xml:space="preserve">, </w:t>
      </w:r>
      <w:r w:rsidRPr="0008241C">
        <w:rPr>
          <w:i/>
          <w:iCs/>
          <w:noProof/>
          <w:sz w:val="22"/>
          <w:szCs w:val="24"/>
        </w:rPr>
        <w:t>79</w:t>
      </w:r>
      <w:r w:rsidRPr="0008241C">
        <w:rPr>
          <w:noProof/>
          <w:sz w:val="22"/>
          <w:szCs w:val="24"/>
        </w:rPr>
        <w:t>, 1–38. https://doi.org/10.2307/3146867</w:t>
      </w:r>
    </w:p>
    <w:p w14:paraId="0FF273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DANIDA. (2007). </w:t>
      </w:r>
      <w:r w:rsidRPr="0008241C">
        <w:rPr>
          <w:i/>
          <w:iCs/>
          <w:noProof/>
          <w:sz w:val="22"/>
          <w:szCs w:val="24"/>
        </w:rPr>
        <w:t>Community-Based Natural Resource Management</w:t>
      </w:r>
      <w:r w:rsidRPr="0008241C">
        <w:rPr>
          <w:noProof/>
          <w:sz w:val="22"/>
          <w:szCs w:val="24"/>
        </w:rPr>
        <w:t xml:space="preserve">. </w:t>
      </w:r>
      <w:r w:rsidRPr="0008241C">
        <w:rPr>
          <w:i/>
          <w:iCs/>
          <w:noProof/>
          <w:sz w:val="22"/>
          <w:szCs w:val="24"/>
        </w:rPr>
        <w:t>Technical Advisory Service</w:t>
      </w:r>
      <w:r w:rsidRPr="0008241C">
        <w:rPr>
          <w:noProof/>
          <w:sz w:val="22"/>
          <w:szCs w:val="24"/>
        </w:rPr>
        <w:t>. Retrieved from http://www.netpublikationer.dk/um/8283/pdf/Technical_note_marts_2007-Community-Base.pdf</w:t>
      </w:r>
    </w:p>
    <w:p w14:paraId="63394C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dson, N. C. (2014). How much wetland has the world lost? Long-term and recent trends in global wetland area. </w:t>
      </w:r>
      <w:r w:rsidRPr="0008241C">
        <w:rPr>
          <w:i/>
          <w:iCs/>
          <w:noProof/>
          <w:sz w:val="22"/>
          <w:szCs w:val="24"/>
        </w:rPr>
        <w:t>Marine and Freshwater Research</w:t>
      </w:r>
      <w:r w:rsidRPr="0008241C">
        <w:rPr>
          <w:noProof/>
          <w:sz w:val="22"/>
          <w:szCs w:val="24"/>
        </w:rPr>
        <w:t xml:space="preserve">, </w:t>
      </w:r>
      <w:r w:rsidRPr="0008241C">
        <w:rPr>
          <w:i/>
          <w:iCs/>
          <w:noProof/>
          <w:sz w:val="22"/>
          <w:szCs w:val="24"/>
        </w:rPr>
        <w:t>65</w:t>
      </w:r>
      <w:r w:rsidRPr="0008241C">
        <w:rPr>
          <w:noProof/>
          <w:sz w:val="22"/>
          <w:szCs w:val="24"/>
        </w:rPr>
        <w:t>(10), 934–941. https://doi.org/10.1071/MF14173</w:t>
      </w:r>
    </w:p>
    <w:p w14:paraId="284545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avies, K. (2015). Ancient and new Legal landscapes: Customary law and climate change, a Vanuatu case study. </w:t>
      </w:r>
      <w:r w:rsidRPr="0008241C">
        <w:rPr>
          <w:i/>
          <w:iCs/>
          <w:noProof/>
          <w:sz w:val="22"/>
          <w:szCs w:val="24"/>
        </w:rPr>
        <w:t>Asia Pacific Journal of Environmental Law</w:t>
      </w:r>
      <w:r w:rsidRPr="0008241C">
        <w:rPr>
          <w:noProof/>
          <w:sz w:val="22"/>
          <w:szCs w:val="24"/>
        </w:rPr>
        <w:t xml:space="preserve">, </w:t>
      </w:r>
      <w:r w:rsidRPr="0008241C">
        <w:rPr>
          <w:i/>
          <w:iCs/>
          <w:noProof/>
          <w:sz w:val="22"/>
          <w:szCs w:val="24"/>
        </w:rPr>
        <w:t>18</w:t>
      </w:r>
      <w:r w:rsidRPr="0008241C">
        <w:rPr>
          <w:noProof/>
          <w:sz w:val="22"/>
          <w:szCs w:val="24"/>
        </w:rPr>
        <w:t>(2013), 43–67.</w:t>
      </w:r>
    </w:p>
    <w:p w14:paraId="049362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De-Franco, M. R. B., Torres, D. E. A. V., &amp; Madrid, D. C. J. A. (2014). SDGs Post-2015 Biodiversity &amp; Ecosystem Services. UN Department of Economic and Social Affairs. Retrieved from http://biodiversitysd.blogspot.jp/2015/08/sdgs-post-2015-biodiversity-ecosystem.html</w:t>
      </w:r>
    </w:p>
    <w:p w14:paraId="2530D5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 Koning, M., Parr, J. W. K., Sengchanthavong, S., &amp; Phommasane, S. (2016). PARKS-22.2-de-Koning-et-al-10.2305IUCN.CH_.2016.PARKS-22-2MdK.en_. </w:t>
      </w:r>
      <w:r w:rsidRPr="0008241C">
        <w:rPr>
          <w:i/>
          <w:iCs/>
          <w:noProof/>
          <w:sz w:val="22"/>
          <w:szCs w:val="24"/>
        </w:rPr>
        <w:t>Parks</w:t>
      </w:r>
      <w:r w:rsidRPr="0008241C">
        <w:rPr>
          <w:noProof/>
          <w:sz w:val="22"/>
          <w:szCs w:val="24"/>
        </w:rPr>
        <w:t xml:space="preserve">, </w:t>
      </w:r>
      <w:r w:rsidRPr="0008241C">
        <w:rPr>
          <w:i/>
          <w:iCs/>
          <w:noProof/>
          <w:sz w:val="22"/>
          <w:szCs w:val="24"/>
        </w:rPr>
        <w:t>22.2</w:t>
      </w:r>
      <w:r w:rsidRPr="0008241C">
        <w:rPr>
          <w:noProof/>
          <w:sz w:val="22"/>
          <w:szCs w:val="24"/>
        </w:rPr>
        <w:t>, 27–40.</w:t>
      </w:r>
    </w:p>
    <w:p w14:paraId="5D8937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acon, R. T. (2012). Fishery management by harvester cooperatives. </w:t>
      </w:r>
      <w:r w:rsidRPr="0008241C">
        <w:rPr>
          <w:i/>
          <w:iCs/>
          <w:noProof/>
          <w:sz w:val="22"/>
          <w:szCs w:val="24"/>
        </w:rPr>
        <w:t>Review of Environmental Economics and Policy</w:t>
      </w:r>
      <w:r w:rsidRPr="0008241C">
        <w:rPr>
          <w:noProof/>
          <w:sz w:val="22"/>
          <w:szCs w:val="24"/>
        </w:rPr>
        <w:t xml:space="preserve">, </w:t>
      </w:r>
      <w:r w:rsidRPr="0008241C">
        <w:rPr>
          <w:i/>
          <w:iCs/>
          <w:noProof/>
          <w:sz w:val="22"/>
          <w:szCs w:val="24"/>
        </w:rPr>
        <w:t>6</w:t>
      </w:r>
      <w:r w:rsidRPr="0008241C">
        <w:rPr>
          <w:noProof/>
          <w:sz w:val="22"/>
          <w:szCs w:val="24"/>
        </w:rPr>
        <w:t>(2), 258–277.</w:t>
      </w:r>
    </w:p>
    <w:p w14:paraId="74224C5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epartment of Tourism Art &amp; Culture. (2013). </w:t>
      </w:r>
      <w:r w:rsidRPr="0008241C">
        <w:rPr>
          <w:i/>
          <w:iCs/>
          <w:noProof/>
          <w:sz w:val="22"/>
          <w:szCs w:val="24"/>
        </w:rPr>
        <w:t>World Heritage</w:t>
      </w:r>
      <w:r w:rsidRPr="0008241C">
        <w:rPr>
          <w:noProof/>
          <w:sz w:val="22"/>
          <w:szCs w:val="24"/>
        </w:rPr>
        <w:t>. India. Retrieved from http://es.calameo.com/read/00332997247675cccaf1e</w:t>
      </w:r>
    </w:p>
    <w:p w14:paraId="62D86E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íaz, S., Demissew, S., Carabias, J., Joly, C., Lonsdale, M., Ash, N., Larigauderie, A., Adhikari, J. R., Arico, S., Báldi, A., Bartuska, A., Baste, I. A., Bilgin, A., Brondizio, E., Chan, K. M., Figueroa, V. E., Duraiappah, A., Fischer, M., Hill, R., Koetz, T., Leadley, P., Lyver, P., Mace, G. M., Martin-Lopez, B., Okumura, M., Pacheco, D., Pascual, U., Pérez, E. S., Reyers, B., Roth, E., Saito, O., Scholes, R. J.,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14</w:t>
      </w:r>
      <w:r w:rsidRPr="0008241C">
        <w:rPr>
          <w:noProof/>
          <w:sz w:val="22"/>
          <w:szCs w:val="24"/>
        </w:rPr>
        <w:t>, 1–16. Retrieved from http://www.sciencedirect.com/science/article/pii/S187734351400116X</w:t>
      </w:r>
    </w:p>
    <w:p w14:paraId="24044E2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cks, B. L. V, Viana, B., Bommarco, R., Brosi, B., Arizmendi, C., Cunningham, S. A., Galetto, L., Hill, R., Lopes, V., Pires, C., &amp; Taki, H. (2016). What governments can do to safeguard pollination services. </w:t>
      </w:r>
      <w:r w:rsidRPr="0008241C">
        <w:rPr>
          <w:i/>
          <w:iCs/>
          <w:noProof/>
          <w:sz w:val="22"/>
          <w:szCs w:val="24"/>
        </w:rPr>
        <w:t>Science</w:t>
      </w:r>
      <w:r w:rsidRPr="0008241C">
        <w:rPr>
          <w:noProof/>
          <w:sz w:val="22"/>
          <w:szCs w:val="24"/>
        </w:rPr>
        <w:t xml:space="preserve">, </w:t>
      </w:r>
      <w:r w:rsidRPr="0008241C">
        <w:rPr>
          <w:i/>
          <w:iCs/>
          <w:noProof/>
          <w:sz w:val="22"/>
          <w:szCs w:val="24"/>
        </w:rPr>
        <w:t>354</w:t>
      </w:r>
      <w:r w:rsidRPr="0008241C">
        <w:rPr>
          <w:noProof/>
          <w:sz w:val="22"/>
          <w:szCs w:val="24"/>
        </w:rPr>
        <w:t>(6315).</w:t>
      </w:r>
    </w:p>
    <w:p w14:paraId="543835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xon, J. A. (1993). Economic benefits of marine protected areas. </w:t>
      </w:r>
      <w:r w:rsidRPr="0008241C">
        <w:rPr>
          <w:i/>
          <w:iCs/>
          <w:noProof/>
          <w:sz w:val="22"/>
          <w:szCs w:val="24"/>
        </w:rPr>
        <w:t>Oceanus</w:t>
      </w:r>
      <w:r w:rsidRPr="0008241C">
        <w:rPr>
          <w:noProof/>
          <w:sz w:val="22"/>
          <w:szCs w:val="24"/>
        </w:rPr>
        <w:t xml:space="preserve">, </w:t>
      </w:r>
      <w:r w:rsidRPr="0008241C">
        <w:rPr>
          <w:i/>
          <w:iCs/>
          <w:noProof/>
          <w:sz w:val="22"/>
          <w:szCs w:val="24"/>
        </w:rPr>
        <w:t>(Fall)</w:t>
      </w:r>
      <w:r w:rsidRPr="0008241C">
        <w:rPr>
          <w:noProof/>
          <w:sz w:val="22"/>
          <w:szCs w:val="24"/>
        </w:rPr>
        <w:t>, 35–40.</w:t>
      </w:r>
    </w:p>
    <w:p w14:paraId="0B5B9E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ixon, M. J. R., Loh, J., Davidson, N. C., Beltrame, C., Freeman, R., &amp; Walpole, M. (2016). Tracking global change in ecosystem area: The Wetland Extent Trends index. </w:t>
      </w:r>
      <w:r w:rsidRPr="0008241C">
        <w:rPr>
          <w:i/>
          <w:iCs/>
          <w:noProof/>
          <w:sz w:val="22"/>
          <w:szCs w:val="24"/>
        </w:rPr>
        <w:t>Biological Conservation</w:t>
      </w:r>
      <w:r w:rsidRPr="0008241C">
        <w:rPr>
          <w:noProof/>
          <w:sz w:val="22"/>
          <w:szCs w:val="24"/>
        </w:rPr>
        <w:t xml:space="preserve">, </w:t>
      </w:r>
      <w:r w:rsidRPr="0008241C">
        <w:rPr>
          <w:i/>
          <w:iCs/>
          <w:noProof/>
          <w:sz w:val="22"/>
          <w:szCs w:val="24"/>
        </w:rPr>
        <w:t>193</w:t>
      </w:r>
      <w:r w:rsidRPr="0008241C">
        <w:rPr>
          <w:noProof/>
          <w:sz w:val="22"/>
          <w:szCs w:val="24"/>
        </w:rPr>
        <w:t>, 27–35. https://doi.org/10.1016/j.biocon.2015.10.023</w:t>
      </w:r>
    </w:p>
    <w:p w14:paraId="54E1B7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DoF. (2017). </w:t>
      </w:r>
      <w:r w:rsidRPr="0008241C">
        <w:rPr>
          <w:i/>
          <w:iCs/>
          <w:noProof/>
          <w:sz w:val="22"/>
          <w:szCs w:val="24"/>
          <w:lang w:val="en-US"/>
        </w:rPr>
        <w:t>Silviculture for Forest Management. Proceedings of the First National Silviculture Workshop, Kathmandu, Nepal, 19-21 February 2017</w:t>
      </w:r>
      <w:r w:rsidRPr="0008241C">
        <w:rPr>
          <w:noProof/>
          <w:sz w:val="22"/>
          <w:szCs w:val="24"/>
          <w:lang w:val="en-US"/>
        </w:rPr>
        <w:t>. Retrieved from https://ifro.ku.dk/english/research/projects/projects_development/scifor/newsbxjune2014/conferences/Proceedings_SilviWS_2017.pdf</w:t>
      </w:r>
    </w:p>
    <w:p w14:paraId="723712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ong, S., Chettri, N., Sharma, E., Dong, S., Chettri, N., &amp; Sharma ICIMOD, B. E. (2017). Himalayan Biodiversity: Trans-boundary Conservation Institution and Governance. In S. Dong, J. Bandyopadhyay, &amp; S. Chaturvedi (Eds.), </w:t>
      </w:r>
      <w:r w:rsidRPr="0008241C">
        <w:rPr>
          <w:i/>
          <w:iCs/>
          <w:noProof/>
          <w:sz w:val="22"/>
          <w:szCs w:val="24"/>
        </w:rPr>
        <w:t>Environmental Sustainability from the Himalayas to the Oceans : Struggles and Innovations in China and India</w:t>
      </w:r>
      <w:r w:rsidRPr="0008241C">
        <w:rPr>
          <w:noProof/>
          <w:sz w:val="22"/>
          <w:szCs w:val="24"/>
        </w:rPr>
        <w:t xml:space="preserve"> (pp. 127–129). Switzerland: Springer International Publishing. https://doi.org/10.1007/978-3-319-44037-8_6</w:t>
      </w:r>
    </w:p>
    <w:p w14:paraId="45CFC6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ore, J., Lebel, L., &amp; Molle, F. (2012). A framework for analysing transboundary water governance complexes, illustrated in the Mekong Region. </w:t>
      </w:r>
      <w:r w:rsidRPr="0008241C">
        <w:rPr>
          <w:i/>
          <w:iCs/>
          <w:noProof/>
          <w:sz w:val="22"/>
          <w:szCs w:val="24"/>
        </w:rPr>
        <w:t>Journal of Hydrology</w:t>
      </w:r>
      <w:r w:rsidRPr="0008241C">
        <w:rPr>
          <w:noProof/>
          <w:sz w:val="22"/>
          <w:szCs w:val="24"/>
        </w:rPr>
        <w:t>. https://doi.org/10.1016/j.jhydrol.2012.07.023</w:t>
      </w:r>
    </w:p>
    <w:p w14:paraId="4EF837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rew, J. A. (2005). Use of traditional ecological knowledge in marine conservation. </w:t>
      </w:r>
      <w:r w:rsidRPr="0008241C">
        <w:rPr>
          <w:i/>
          <w:iCs/>
          <w:noProof/>
          <w:sz w:val="22"/>
          <w:szCs w:val="24"/>
        </w:rPr>
        <w:t>Conservation Biology</w:t>
      </w:r>
      <w:r w:rsidRPr="0008241C">
        <w:rPr>
          <w:noProof/>
          <w:sz w:val="22"/>
          <w:szCs w:val="24"/>
        </w:rPr>
        <w:t xml:space="preserve">, </w:t>
      </w:r>
      <w:r w:rsidRPr="0008241C">
        <w:rPr>
          <w:i/>
          <w:iCs/>
          <w:noProof/>
          <w:sz w:val="22"/>
          <w:szCs w:val="24"/>
        </w:rPr>
        <w:t>19</w:t>
      </w:r>
      <w:r w:rsidRPr="0008241C">
        <w:rPr>
          <w:noProof/>
          <w:sz w:val="22"/>
          <w:szCs w:val="24"/>
        </w:rPr>
        <w:t>(4), 1286–1293. https://doi.org/10.1111/j.1523-1739.2005.00158.x</w:t>
      </w:r>
    </w:p>
    <w:p w14:paraId="2388DCF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Dulay, M. P. (2015). Indigenous Agroforestry Systems of Ifugao , Philippines, </w:t>
      </w:r>
      <w:r w:rsidRPr="0008241C">
        <w:rPr>
          <w:i/>
          <w:iCs/>
          <w:noProof/>
          <w:sz w:val="22"/>
          <w:szCs w:val="24"/>
        </w:rPr>
        <w:t>5</w:t>
      </w:r>
      <w:r w:rsidRPr="0008241C">
        <w:rPr>
          <w:noProof/>
          <w:sz w:val="22"/>
          <w:szCs w:val="24"/>
        </w:rPr>
        <w:t>(1), 45–51. https://doi.org/10.5923/j.re.20150501.04</w:t>
      </w:r>
    </w:p>
    <w:p w14:paraId="549109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Dung, N. T., &amp; Webb, E. L. (2008). Incentives of the forest land allocation process: implications for forest management in Nam Dong district, Central Vietnam. In G. Webb, E.L. and Shivakoti (Ed.), </w:t>
      </w:r>
      <w:r w:rsidRPr="0008241C">
        <w:rPr>
          <w:i/>
          <w:iCs/>
          <w:noProof/>
          <w:sz w:val="22"/>
          <w:szCs w:val="24"/>
        </w:rPr>
        <w:t>Decentralization, Forests and Rural Communities: Policy Outcomes in South and Southeast Asia.</w:t>
      </w:r>
      <w:r w:rsidRPr="0008241C">
        <w:rPr>
          <w:noProof/>
          <w:sz w:val="22"/>
          <w:szCs w:val="24"/>
        </w:rPr>
        <w:t xml:space="preserve"> (pp. 269–291). SAGE Publications.</w:t>
      </w:r>
    </w:p>
    <w:p w14:paraId="5B1EC3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agles, P. F. J., Bowman, M. E., &amp; Tao, T. C.-H. (2001). </w:t>
      </w:r>
      <w:r w:rsidRPr="0008241C">
        <w:rPr>
          <w:i/>
          <w:iCs/>
          <w:noProof/>
          <w:sz w:val="22"/>
          <w:szCs w:val="24"/>
        </w:rPr>
        <w:t>Guidelines for Tourism in Parks and Protected Areas of East Asia IUCN – The World Conservation Union</w:t>
      </w:r>
      <w:r w:rsidRPr="0008241C">
        <w:rPr>
          <w:noProof/>
          <w:sz w:val="22"/>
          <w:szCs w:val="24"/>
        </w:rPr>
        <w:t>.</w:t>
      </w:r>
    </w:p>
    <w:p w14:paraId="464137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beling, J., &amp; Yasue, M. (2008). Generating carbon finance through avoided deforestation and its potential to create climatic, conservation and human development benefits. </w:t>
      </w:r>
      <w:r w:rsidRPr="0008241C">
        <w:rPr>
          <w:i/>
          <w:iCs/>
          <w:noProof/>
          <w:sz w:val="22"/>
          <w:szCs w:val="24"/>
        </w:rPr>
        <w:t>Philosophical Transactions of the Royal Society B: Biological Sciences</w:t>
      </w:r>
      <w:r w:rsidRPr="0008241C">
        <w:rPr>
          <w:noProof/>
          <w:sz w:val="22"/>
          <w:szCs w:val="24"/>
        </w:rPr>
        <w:t xml:space="preserve">, </w:t>
      </w:r>
      <w:r w:rsidRPr="0008241C">
        <w:rPr>
          <w:i/>
          <w:iCs/>
          <w:noProof/>
          <w:sz w:val="22"/>
          <w:szCs w:val="24"/>
        </w:rPr>
        <w:t>363</w:t>
      </w:r>
      <w:r w:rsidRPr="0008241C">
        <w:rPr>
          <w:noProof/>
          <w:sz w:val="22"/>
          <w:szCs w:val="24"/>
        </w:rPr>
        <w:t>(1498), 1917–1924. https://doi.org/10.1098/rstb.2007.0029</w:t>
      </w:r>
    </w:p>
    <w:p w14:paraId="4EEA53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EcoShape. (2017). Building with Nature. Retrieved from https://www.ecoshape.org/en/</w:t>
      </w:r>
    </w:p>
    <w:p w14:paraId="0E84E0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cosystem Marketplace. (2013). </w:t>
      </w:r>
      <w:r w:rsidRPr="0008241C">
        <w:rPr>
          <w:i/>
          <w:iCs/>
          <w:noProof/>
          <w:sz w:val="22"/>
          <w:szCs w:val="24"/>
        </w:rPr>
        <w:t>Maneuvering the Mosaic: State of the Voluntary Carbon Markets 2013</w:t>
      </w:r>
      <w:r w:rsidRPr="0008241C">
        <w:rPr>
          <w:noProof/>
          <w:sz w:val="22"/>
          <w:szCs w:val="24"/>
        </w:rPr>
        <w:t>.</w:t>
      </w:r>
    </w:p>
    <w:p w14:paraId="1A9427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Edwards, K., Scheyvens, H., Stephenson, J., &amp; Fujisaki, T. (2014). Community based forest biomass monitoring: A manual for training local level facilitators. Hayama: IGES. https://pub.iges.or.jp/pub/community-based-forest-biomass-monitoring-0</w:t>
      </w:r>
    </w:p>
    <w:p w14:paraId="40B24B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Emerton, L. (2000). Using Economic Incentives for Biodiversity Conservation. IUCN – The World Conservation Union. Retrieved from https://portals.iucn.org/library/efiles/edocs/PDF-2000-002.pdf</w:t>
      </w:r>
    </w:p>
    <w:p w14:paraId="12FA7B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Engel, S., Pagiola, S., &amp; Wunder, S. (2008). Designing Payments for Environmental Services in Theory and Practice: An Overview of the Issues. https://doi.org/10.1016/j.ecolecon.2008.03.011</w:t>
      </w:r>
    </w:p>
    <w:p w14:paraId="2E685C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Evans, L., Cherrett, N., &amp; Pemsl, D. (2011). Assessing the impact of fisheries co-management interventions in developing countries: A meta-analysis. </w:t>
      </w:r>
      <w:r w:rsidRPr="0008241C">
        <w:rPr>
          <w:i/>
          <w:iCs/>
          <w:noProof/>
          <w:sz w:val="22"/>
          <w:szCs w:val="24"/>
        </w:rPr>
        <w:t>Journal of Environmental Management</w:t>
      </w:r>
      <w:r w:rsidRPr="0008241C">
        <w:rPr>
          <w:noProof/>
          <w:sz w:val="22"/>
          <w:szCs w:val="24"/>
        </w:rPr>
        <w:t xml:space="preserve">, </w:t>
      </w:r>
      <w:r w:rsidRPr="0008241C">
        <w:rPr>
          <w:i/>
          <w:iCs/>
          <w:noProof/>
          <w:sz w:val="22"/>
          <w:szCs w:val="24"/>
        </w:rPr>
        <w:t>92</w:t>
      </w:r>
      <w:r w:rsidRPr="0008241C">
        <w:rPr>
          <w:noProof/>
          <w:sz w:val="22"/>
          <w:szCs w:val="24"/>
        </w:rPr>
        <w:t>(8), 1938–1949. https://doi.org/10.1016/j.jenvman.2011.03.010</w:t>
      </w:r>
    </w:p>
    <w:p w14:paraId="749EE5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binyi, M. (2016). Sustainable seafood consumption in China. </w:t>
      </w:r>
      <w:r w:rsidRPr="0008241C">
        <w:rPr>
          <w:i/>
          <w:iCs/>
          <w:noProof/>
          <w:sz w:val="22"/>
          <w:szCs w:val="24"/>
        </w:rPr>
        <w:t>Marine Policy</w:t>
      </w:r>
      <w:r w:rsidRPr="0008241C">
        <w:rPr>
          <w:noProof/>
          <w:sz w:val="22"/>
          <w:szCs w:val="24"/>
        </w:rPr>
        <w:t xml:space="preserve">, </w:t>
      </w:r>
      <w:r w:rsidRPr="0008241C">
        <w:rPr>
          <w:i/>
          <w:iCs/>
          <w:noProof/>
          <w:sz w:val="22"/>
          <w:szCs w:val="24"/>
        </w:rPr>
        <w:t>74</w:t>
      </w:r>
      <w:r w:rsidRPr="0008241C">
        <w:rPr>
          <w:noProof/>
          <w:sz w:val="22"/>
          <w:szCs w:val="24"/>
        </w:rPr>
        <w:t>(June), 85–87. https://doi.org/10.1016/j.marpol.2016.09.020</w:t>
      </w:r>
    </w:p>
    <w:p w14:paraId="0EC667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03). </w:t>
      </w:r>
      <w:r w:rsidRPr="0008241C">
        <w:rPr>
          <w:i/>
          <w:iCs/>
          <w:noProof/>
          <w:sz w:val="22"/>
          <w:szCs w:val="24"/>
        </w:rPr>
        <w:t>Fisheries Management 2: The Ecosystem Approach to Fisheries</w:t>
      </w:r>
      <w:r w:rsidRPr="0008241C">
        <w:rPr>
          <w:noProof/>
          <w:sz w:val="22"/>
          <w:szCs w:val="24"/>
        </w:rPr>
        <w:t xml:space="preserve"> (FAO Technical Guidelines for Responsible Fisheries 4</w:t>
      </w:r>
      <w:r w:rsidRPr="0008241C">
        <w:rPr>
          <w:rFonts w:eastAsia="MS Mincho"/>
          <w:noProof/>
          <w:sz w:val="22"/>
          <w:szCs w:val="24"/>
        </w:rPr>
        <w:t>‐</w:t>
      </w:r>
      <w:r w:rsidRPr="0008241C">
        <w:rPr>
          <w:noProof/>
          <w:sz w:val="22"/>
          <w:szCs w:val="24"/>
        </w:rPr>
        <w:t>Suppl.2). Rome. Retrieved from file:///C:/Users/okayasu/AppData/Local/Mendeley Ltd./Mendeley Desktop/Downloaded/FAO - 2003 - Fisheries Management 2 The Ecosystem Approach to Fisheries.pdf</w:t>
      </w:r>
    </w:p>
    <w:p w14:paraId="6C8F17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0). </w:t>
      </w:r>
      <w:r w:rsidRPr="0008241C">
        <w:rPr>
          <w:i/>
          <w:iCs/>
          <w:noProof/>
          <w:sz w:val="22"/>
          <w:szCs w:val="24"/>
        </w:rPr>
        <w:t>Forestry policies, legislation and institutions in Asia and the Pacific Trends and emerging needs for 2020</w:t>
      </w:r>
      <w:r w:rsidRPr="0008241C">
        <w:rPr>
          <w:noProof/>
          <w:sz w:val="22"/>
          <w:szCs w:val="24"/>
        </w:rPr>
        <w:t xml:space="preserve"> (Working Paper Series No. APFSOS II/WP/2010/34). Bangkok, Thailand.</w:t>
      </w:r>
    </w:p>
    <w:p w14:paraId="48822F8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FAO. (2013). ISPM 15: Regulation of wood packaging material in international trade, (2009), 1–20. Retrieved from https://www.ippc.int/sites/default/files/documents/20131115/ispm_15_2009_en_2013-11-15_2013111509:00--504.61 KB.pdf</w:t>
      </w:r>
    </w:p>
    <w:p w14:paraId="4566F9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5a). </w:t>
      </w:r>
      <w:r w:rsidRPr="0008241C">
        <w:rPr>
          <w:i/>
          <w:iCs/>
          <w:noProof/>
          <w:sz w:val="22"/>
          <w:szCs w:val="24"/>
        </w:rPr>
        <w:t>Regional Overview of Food Insecurity. Asia and the Pacific. Towards a Food Secure Asia and the Pacific</w:t>
      </w:r>
      <w:r w:rsidRPr="0008241C">
        <w:rPr>
          <w:noProof/>
          <w:sz w:val="22"/>
          <w:szCs w:val="24"/>
        </w:rPr>
        <w:t>. Bangkok, Thailand. Retrieved from http://www.fao.org/3/a-i4624e.pdf</w:t>
      </w:r>
    </w:p>
    <w:p w14:paraId="1A79F1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5b). </w:t>
      </w:r>
      <w:r w:rsidRPr="0008241C">
        <w:rPr>
          <w:i/>
          <w:iCs/>
          <w:noProof/>
          <w:sz w:val="22"/>
          <w:szCs w:val="24"/>
        </w:rPr>
        <w:t>Voluntary Guidelines for Securing Sustainable Small-Scale Fisheries in the Context of Food Security and Poverty Eradication</w:t>
      </w:r>
      <w:r w:rsidRPr="0008241C">
        <w:rPr>
          <w:noProof/>
          <w:sz w:val="22"/>
          <w:szCs w:val="24"/>
        </w:rPr>
        <w:t>. Rome. Retrieved from http://www.fao.org/3/a-i4356e.pdf</w:t>
      </w:r>
    </w:p>
    <w:p w14:paraId="53263D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6). </w:t>
      </w:r>
      <w:r w:rsidRPr="0008241C">
        <w:rPr>
          <w:i/>
          <w:iCs/>
          <w:noProof/>
          <w:sz w:val="22"/>
          <w:szCs w:val="24"/>
        </w:rPr>
        <w:t>The State of World Fisheries and Aquaculture 2016. Contributing to food security and nutrition for all</w:t>
      </w:r>
      <w:r w:rsidRPr="0008241C">
        <w:rPr>
          <w:noProof/>
          <w:sz w:val="22"/>
          <w:szCs w:val="24"/>
        </w:rPr>
        <w:t>. Rome. Retrieved from http://www.fao.org/3/a-i5555e.pdf</w:t>
      </w:r>
    </w:p>
    <w:p w14:paraId="7D1689F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O. (2017). </w:t>
      </w:r>
      <w:r w:rsidRPr="0008241C">
        <w:rPr>
          <w:i/>
          <w:iCs/>
          <w:noProof/>
          <w:sz w:val="22"/>
          <w:szCs w:val="24"/>
        </w:rPr>
        <w:t>The future of food and agriculture – Trends and challenges</w:t>
      </w:r>
      <w:r w:rsidRPr="0008241C">
        <w:rPr>
          <w:noProof/>
          <w:sz w:val="22"/>
          <w:szCs w:val="24"/>
        </w:rPr>
        <w:t>. Rome.</w:t>
      </w:r>
    </w:p>
    <w:p w14:paraId="64B707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arrier, D. (2003). Emerging Patterns in Environmental Legislation in Pacific Island Countries. </w:t>
      </w:r>
      <w:r w:rsidRPr="0008241C">
        <w:rPr>
          <w:i/>
          <w:iCs/>
          <w:noProof/>
          <w:sz w:val="22"/>
          <w:szCs w:val="24"/>
        </w:rPr>
        <w:t>Journal of South Pacific Law</w:t>
      </w:r>
      <w:r w:rsidRPr="0008241C">
        <w:rPr>
          <w:noProof/>
          <w:sz w:val="22"/>
          <w:szCs w:val="24"/>
        </w:rPr>
        <w:t xml:space="preserve">, </w:t>
      </w:r>
      <w:r w:rsidRPr="0008241C">
        <w:rPr>
          <w:i/>
          <w:iCs/>
          <w:noProof/>
          <w:sz w:val="22"/>
          <w:szCs w:val="24"/>
        </w:rPr>
        <w:t>7</w:t>
      </w:r>
      <w:r w:rsidRPr="0008241C">
        <w:rPr>
          <w:noProof/>
          <w:sz w:val="22"/>
          <w:szCs w:val="24"/>
        </w:rPr>
        <w:t>(1).</w:t>
      </w:r>
    </w:p>
    <w:p w14:paraId="5CB797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erraro, P. J., Hanauer, M. M., Miteva, D. a, Canavire-Bacarreza, G. J., Pattanayak, S. K., &amp; Sims, K. R. E. (2013). More strictly protected areas are not necessarily more protective: evidence from Bolivia, Costa Rica, Indonesia, and Thailand. </w:t>
      </w:r>
      <w:r w:rsidRPr="0008241C">
        <w:rPr>
          <w:i/>
          <w:iCs/>
          <w:noProof/>
          <w:sz w:val="22"/>
          <w:szCs w:val="24"/>
        </w:rPr>
        <w:t>Environmental Research Letters</w:t>
      </w:r>
      <w:r w:rsidRPr="0008241C">
        <w:rPr>
          <w:noProof/>
          <w:sz w:val="22"/>
          <w:szCs w:val="24"/>
        </w:rPr>
        <w:t xml:space="preserve">, </w:t>
      </w:r>
      <w:r w:rsidRPr="0008241C">
        <w:rPr>
          <w:i/>
          <w:iCs/>
          <w:noProof/>
          <w:sz w:val="22"/>
          <w:szCs w:val="24"/>
        </w:rPr>
        <w:t>8</w:t>
      </w:r>
      <w:r w:rsidRPr="0008241C">
        <w:rPr>
          <w:noProof/>
          <w:sz w:val="22"/>
          <w:szCs w:val="24"/>
        </w:rPr>
        <w:t>(2), 025011. https://doi.org/10.1088/1748-9326/8/2/025011</w:t>
      </w:r>
    </w:p>
    <w:p w14:paraId="0A441D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erraro, P. J., Hanauer, M. M., &amp; Sims, K. R. E. (2011). Conditions associated with protected area success in conservation and poverty reduction. </w:t>
      </w:r>
      <w:r w:rsidRPr="0008241C">
        <w:rPr>
          <w:i/>
          <w:iCs/>
          <w:noProof/>
          <w:sz w:val="22"/>
          <w:szCs w:val="24"/>
        </w:rPr>
        <w:t>Proceedings of the National Academy of Sciences of the United States of America</w:t>
      </w:r>
      <w:r w:rsidRPr="0008241C">
        <w:rPr>
          <w:noProof/>
          <w:sz w:val="22"/>
          <w:szCs w:val="24"/>
        </w:rPr>
        <w:t xml:space="preserve">, </w:t>
      </w:r>
      <w:r w:rsidRPr="0008241C">
        <w:rPr>
          <w:i/>
          <w:iCs/>
          <w:noProof/>
          <w:sz w:val="22"/>
          <w:szCs w:val="24"/>
        </w:rPr>
        <w:t>108</w:t>
      </w:r>
      <w:r w:rsidRPr="0008241C">
        <w:rPr>
          <w:noProof/>
          <w:sz w:val="22"/>
          <w:szCs w:val="24"/>
        </w:rPr>
        <w:t>(34), 13913–13918. https://doi.org/10.1073/pnas.1011529108</w:t>
      </w:r>
    </w:p>
    <w:p w14:paraId="721B3F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Ferse, S. C. a., Máñez Costa, M., Máñez, K. S., Adhuri, D. S., &amp; Glaser, M. (2010). Allies, not aliens: increasing the role of local communities in marine protected area implementation. </w:t>
      </w:r>
      <w:r w:rsidRPr="0008241C">
        <w:rPr>
          <w:i/>
          <w:iCs/>
          <w:noProof/>
          <w:sz w:val="22"/>
          <w:szCs w:val="24"/>
        </w:rPr>
        <w:t>Environmental Conservation</w:t>
      </w:r>
      <w:r w:rsidRPr="0008241C">
        <w:rPr>
          <w:noProof/>
          <w:sz w:val="22"/>
          <w:szCs w:val="24"/>
        </w:rPr>
        <w:t xml:space="preserve">, </w:t>
      </w:r>
      <w:r w:rsidRPr="0008241C">
        <w:rPr>
          <w:i/>
          <w:iCs/>
          <w:noProof/>
          <w:sz w:val="22"/>
          <w:szCs w:val="24"/>
        </w:rPr>
        <w:t>37</w:t>
      </w:r>
      <w:r w:rsidRPr="0008241C">
        <w:rPr>
          <w:noProof/>
          <w:sz w:val="22"/>
          <w:szCs w:val="24"/>
        </w:rPr>
        <w:t>(Laffoley 2008), 23–34. https://doi.org/10.1017/S0376892910000172</w:t>
      </w:r>
    </w:p>
    <w:p w14:paraId="1A6CAC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itzherbert, E. B., Struebig, M. J., Morel, A., Danielsen, F., Brühl, C. A., Donald, P. F., &amp; Phalan, B. (2008). How will oil palm expansion affect biodiversity? </w:t>
      </w:r>
      <w:r w:rsidRPr="0008241C">
        <w:rPr>
          <w:i/>
          <w:iCs/>
          <w:noProof/>
          <w:sz w:val="22"/>
          <w:szCs w:val="24"/>
        </w:rPr>
        <w:t>Trends in Ecology and Evolution</w:t>
      </w:r>
      <w:r w:rsidRPr="0008241C">
        <w:rPr>
          <w:noProof/>
          <w:sz w:val="22"/>
          <w:szCs w:val="24"/>
        </w:rPr>
        <w:t xml:space="preserve">, </w:t>
      </w:r>
      <w:r w:rsidRPr="0008241C">
        <w:rPr>
          <w:i/>
          <w:iCs/>
          <w:noProof/>
          <w:sz w:val="22"/>
          <w:szCs w:val="24"/>
        </w:rPr>
        <w:t>23</w:t>
      </w:r>
      <w:r w:rsidRPr="0008241C">
        <w:rPr>
          <w:noProof/>
          <w:sz w:val="22"/>
          <w:szCs w:val="24"/>
        </w:rPr>
        <w:t>(10), 538–545. https://doi.org/10.1016/j.tree.2008.06.012</w:t>
      </w:r>
    </w:p>
    <w:p w14:paraId="562216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ale, S., &amp; Manele, B. (2004). Social and political barriers to the use of Marine Protected Areas for conservation and fishery management in Melanesia. </w:t>
      </w:r>
      <w:r w:rsidRPr="0008241C">
        <w:rPr>
          <w:i/>
          <w:iCs/>
          <w:noProof/>
          <w:sz w:val="22"/>
          <w:szCs w:val="24"/>
        </w:rPr>
        <w:t>Asia Pacific Viewpoint</w:t>
      </w:r>
      <w:r w:rsidRPr="0008241C">
        <w:rPr>
          <w:noProof/>
          <w:sz w:val="22"/>
          <w:szCs w:val="24"/>
        </w:rPr>
        <w:t>. https://doi.org/10.1111/j.1467-8373.2004.00247.x</w:t>
      </w:r>
    </w:p>
    <w:p w14:paraId="74CB8C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rd, J., &amp; Martinez, D. (2000). Traditional ecological knowledge, ecosystem science, and environmental management. </w:t>
      </w:r>
      <w:r w:rsidRPr="0008241C">
        <w:rPr>
          <w:i/>
          <w:iCs/>
          <w:noProof/>
          <w:sz w:val="22"/>
          <w:szCs w:val="24"/>
        </w:rPr>
        <w:t>Ecological Applications</w:t>
      </w:r>
      <w:r w:rsidRPr="0008241C">
        <w:rPr>
          <w:noProof/>
          <w:sz w:val="22"/>
          <w:szCs w:val="24"/>
        </w:rPr>
        <w:t xml:space="preserve">, </w:t>
      </w:r>
      <w:r w:rsidRPr="0008241C">
        <w:rPr>
          <w:i/>
          <w:iCs/>
          <w:noProof/>
          <w:sz w:val="22"/>
          <w:szCs w:val="24"/>
        </w:rPr>
        <w:t>10</w:t>
      </w:r>
      <w:r w:rsidRPr="0008241C">
        <w:rPr>
          <w:noProof/>
          <w:sz w:val="22"/>
          <w:szCs w:val="24"/>
        </w:rPr>
        <w:t>(5), 1249–1250. https://doi.org/10.1017/CBO9781107415324.004</w:t>
      </w:r>
    </w:p>
    <w:p w14:paraId="3FDE204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rest Trends, &amp; The Katoomba Group. (2010). </w:t>
      </w:r>
      <w:r w:rsidRPr="0008241C">
        <w:rPr>
          <w:i/>
          <w:iCs/>
          <w:noProof/>
          <w:sz w:val="22"/>
          <w:szCs w:val="24"/>
        </w:rPr>
        <w:t>Payments for Ecosystem Services: Getting Started in Marine and Coastal Ecosystems A Primer Payments for Ecosystem Services: Getting Started in Marine and Coastal Ecosystems: A Primer</w:t>
      </w:r>
      <w:r w:rsidRPr="0008241C">
        <w:rPr>
          <w:noProof/>
          <w:sz w:val="22"/>
          <w:szCs w:val="24"/>
        </w:rPr>
        <w:t>. Retrieved from http://www.forest-trends.org/documents/files/doc_2374.pdf</w:t>
      </w:r>
    </w:p>
    <w:p w14:paraId="478820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oronda, A. C. T. M. (2013). </w:t>
      </w:r>
      <w:r w:rsidRPr="0008241C">
        <w:rPr>
          <w:i/>
          <w:iCs/>
          <w:noProof/>
          <w:sz w:val="22"/>
          <w:szCs w:val="24"/>
        </w:rPr>
        <w:t>An Urgent Need: Institutionalizing Access to Genetic Resources and Benefit Sharing in Southeast Asia</w:t>
      </w:r>
      <w:r w:rsidRPr="0008241C">
        <w:rPr>
          <w:noProof/>
          <w:sz w:val="22"/>
          <w:szCs w:val="24"/>
        </w:rPr>
        <w:t>. Retrieved from http://www.aseanbiodiversity.org/index.php?option=com_phocadownload&amp;view=category&amp;id=5&amp;Itemid=117&amp;current=110</w:t>
      </w:r>
    </w:p>
    <w:p w14:paraId="4C5496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Frank, D. J., Longhofer, W., &amp; Schofer, E. (2007). World Society, NGOs and Environmental Policy Reform in Asia. </w:t>
      </w:r>
      <w:r w:rsidRPr="0008241C">
        <w:rPr>
          <w:i/>
          <w:iCs/>
          <w:noProof/>
          <w:sz w:val="22"/>
          <w:szCs w:val="24"/>
        </w:rPr>
        <w:t>International Journal of Comparative Sociology</w:t>
      </w:r>
      <w:r w:rsidRPr="0008241C">
        <w:rPr>
          <w:noProof/>
          <w:sz w:val="22"/>
          <w:szCs w:val="24"/>
        </w:rPr>
        <w:t xml:space="preserve">, </w:t>
      </w:r>
      <w:r w:rsidRPr="0008241C">
        <w:rPr>
          <w:i/>
          <w:iCs/>
          <w:noProof/>
          <w:sz w:val="22"/>
          <w:szCs w:val="24"/>
        </w:rPr>
        <w:t>48</w:t>
      </w:r>
      <w:r w:rsidRPr="0008241C">
        <w:rPr>
          <w:noProof/>
          <w:sz w:val="22"/>
          <w:szCs w:val="24"/>
        </w:rPr>
        <w:t>(4), 275–295. https://doi.org/10.1177/0020715207079530</w:t>
      </w:r>
    </w:p>
    <w:p w14:paraId="641A28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away, C., &amp; Esteban, N. (2002). The impact of marine protected areas on poorer communities living in and around them: institutional opportunities and constraints: Appendix 1 – methodology for case study fieldwork. </w:t>
      </w:r>
      <w:r w:rsidRPr="0008241C">
        <w:rPr>
          <w:i/>
          <w:iCs/>
          <w:noProof/>
          <w:sz w:val="22"/>
          <w:szCs w:val="24"/>
        </w:rPr>
        <w:t>DFID NRSP PROJECT R7976</w:t>
      </w:r>
      <w:r w:rsidRPr="0008241C">
        <w:rPr>
          <w:noProof/>
          <w:sz w:val="22"/>
          <w:szCs w:val="24"/>
        </w:rPr>
        <w:t>, (December).</w:t>
      </w:r>
    </w:p>
    <w:p w14:paraId="5A8D12D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Garcia, S. (1996). Indicators for Sustainable Development of Fisheries. In </w:t>
      </w:r>
      <w:r w:rsidRPr="0008241C">
        <w:rPr>
          <w:i/>
          <w:iCs/>
          <w:noProof/>
          <w:sz w:val="22"/>
          <w:szCs w:val="24"/>
          <w:lang w:val="en-US"/>
        </w:rPr>
        <w:t>2nd World Fisheries Congress. Workshop on Fisheries Sustainability Indicators. Brisbane, Australia, August, 1996</w:t>
      </w:r>
      <w:r w:rsidRPr="0008241C">
        <w:rPr>
          <w:noProof/>
          <w:sz w:val="22"/>
          <w:szCs w:val="24"/>
          <w:lang w:val="en-US"/>
        </w:rPr>
        <w:t>. Rome, Italy: FAO. Retrieved from http://www.fao.org/docrep/W4745E/w4745e0f.htm</w:t>
      </w:r>
    </w:p>
    <w:p w14:paraId="7117D1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cia, S. M., Rice, J., &amp; Charles, A. (2014). </w:t>
      </w:r>
      <w:r w:rsidRPr="0008241C">
        <w:rPr>
          <w:i/>
          <w:iCs/>
          <w:noProof/>
          <w:sz w:val="22"/>
          <w:szCs w:val="24"/>
        </w:rPr>
        <w:t>Governance of Marine Fisheries and Biodiversity Conservation: Interaction and Co-evolution</w:t>
      </w:r>
      <w:r w:rsidRPr="0008241C">
        <w:rPr>
          <w:noProof/>
          <w:sz w:val="22"/>
          <w:szCs w:val="24"/>
        </w:rPr>
        <w:t xml:space="preserve">. </w:t>
      </w:r>
      <w:r w:rsidRPr="0008241C">
        <w:rPr>
          <w:i/>
          <w:iCs/>
          <w:noProof/>
          <w:sz w:val="22"/>
          <w:szCs w:val="24"/>
        </w:rPr>
        <w:t>Governance of Marine Fisheries and Biodiversity Conservation: Interaction and Co-evolution</w:t>
      </w:r>
      <w:r w:rsidRPr="0008241C">
        <w:rPr>
          <w:noProof/>
          <w:sz w:val="22"/>
          <w:szCs w:val="24"/>
        </w:rPr>
        <w:t xml:space="preserve"> (Vol. 9781118392). Wiley Blackwell.</w:t>
      </w:r>
    </w:p>
    <w:p w14:paraId="39CC820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dner, R.C., Barchiesi, S., Beltrame, C., Finlayson, C.M., Galewski, T., Harrison, I., Paganini, M., Perennou, C., Pritchard, D.E., Rosenqvist, A., and Walpole, M. 2015. (2015). State of the World ’ s Wetlands and their Services to People : A compilation of recent analyses. </w:t>
      </w:r>
      <w:r w:rsidRPr="0008241C">
        <w:rPr>
          <w:i/>
          <w:iCs/>
          <w:noProof/>
          <w:sz w:val="22"/>
          <w:szCs w:val="24"/>
        </w:rPr>
        <w:t>Ramsar Briefing Note</w:t>
      </w:r>
      <w:r w:rsidRPr="0008241C">
        <w:rPr>
          <w:noProof/>
          <w:sz w:val="22"/>
          <w:szCs w:val="24"/>
        </w:rPr>
        <w:t xml:space="preserve">, </w:t>
      </w:r>
      <w:r w:rsidRPr="0008241C">
        <w:rPr>
          <w:i/>
          <w:iCs/>
          <w:noProof/>
          <w:sz w:val="22"/>
          <w:szCs w:val="24"/>
        </w:rPr>
        <w:t>no. 7</w:t>
      </w:r>
      <w:r w:rsidRPr="0008241C">
        <w:rPr>
          <w:noProof/>
          <w:sz w:val="22"/>
          <w:szCs w:val="24"/>
        </w:rPr>
        <w:t>(June), 1–20. https://doi.org/10.2139/ssrn.2589447</w:t>
      </w:r>
    </w:p>
    <w:p w14:paraId="75A503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dner, C. J., Nicoll, M. E., Mbohoahy, T., Oleson, K. L. L., Ratsifandrihamanana, A. N., Ratsirarson, J., René de Roland, L. A., Virah-Sawmy, M., Zafindrasilivonona, B., &amp; Davies, Z. G. (2013). Protected areas for conservation and poverty alleviation: Experiences from Madagascar. </w:t>
      </w:r>
      <w:r w:rsidRPr="0008241C">
        <w:rPr>
          <w:i/>
          <w:iCs/>
          <w:noProof/>
          <w:sz w:val="22"/>
          <w:szCs w:val="24"/>
        </w:rPr>
        <w:t>Journal of Applied Ecology</w:t>
      </w:r>
      <w:r w:rsidRPr="0008241C">
        <w:rPr>
          <w:noProof/>
          <w:sz w:val="22"/>
          <w:szCs w:val="24"/>
        </w:rPr>
        <w:t xml:space="preserve">, </w:t>
      </w:r>
      <w:r w:rsidRPr="0008241C">
        <w:rPr>
          <w:i/>
          <w:iCs/>
          <w:noProof/>
          <w:sz w:val="22"/>
          <w:szCs w:val="24"/>
        </w:rPr>
        <w:t>50</w:t>
      </w:r>
      <w:r w:rsidRPr="0008241C">
        <w:rPr>
          <w:noProof/>
          <w:sz w:val="22"/>
          <w:szCs w:val="24"/>
        </w:rPr>
        <w:t>(6), 1289–1294. https://doi.org/10.1111/1365-2664.12164</w:t>
      </w:r>
    </w:p>
    <w:p w14:paraId="567CD3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dner, T. A., Von Hase, A., Brownlie, S., Ekstrom, J. M. M., Pilgrim, J. D., Savy, C. E., Stephens, R. T. T., Treweek, J., Ussher, G. T., Ward, G., &amp; Ten Kate, K. (2013). Biodiversity Offsets and the Challenge of Achieving No Net Loss. </w:t>
      </w:r>
      <w:r w:rsidRPr="0008241C">
        <w:rPr>
          <w:i/>
          <w:iCs/>
          <w:noProof/>
          <w:sz w:val="22"/>
          <w:szCs w:val="24"/>
        </w:rPr>
        <w:t>Conservation Biology</w:t>
      </w:r>
      <w:r w:rsidRPr="0008241C">
        <w:rPr>
          <w:noProof/>
          <w:sz w:val="22"/>
          <w:szCs w:val="24"/>
        </w:rPr>
        <w:t xml:space="preserve">, </w:t>
      </w:r>
      <w:r w:rsidRPr="0008241C">
        <w:rPr>
          <w:i/>
          <w:iCs/>
          <w:noProof/>
          <w:sz w:val="22"/>
          <w:szCs w:val="24"/>
        </w:rPr>
        <w:t>27</w:t>
      </w:r>
      <w:r w:rsidRPr="0008241C">
        <w:rPr>
          <w:noProof/>
          <w:sz w:val="22"/>
          <w:szCs w:val="24"/>
        </w:rPr>
        <w:t>(6), 1254–1264. https://doi.org/10.1111/cobi.12118</w:t>
      </w:r>
    </w:p>
    <w:p w14:paraId="0DC8D6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rnett, T., Appleby, M. C., Balmford, A., Bateman, I. J., Benton, T. G., Bloomer, P., Burlingame, B., Dawkins, M., Dolan, L., Fraser, D., Herrero, M., Hoffmann, I., Smith, P., Thornton, P. K., Toulmin, C., Vermeulen, S. J., &amp; Godfray, H. C. J. (2013). Sustainable Intensification in Agriculture: Premises and Policies. </w:t>
      </w:r>
      <w:r w:rsidRPr="0008241C">
        <w:rPr>
          <w:i/>
          <w:iCs/>
          <w:noProof/>
          <w:sz w:val="22"/>
          <w:szCs w:val="24"/>
        </w:rPr>
        <w:t>Science</w:t>
      </w:r>
      <w:r w:rsidRPr="0008241C">
        <w:rPr>
          <w:noProof/>
          <w:sz w:val="22"/>
          <w:szCs w:val="24"/>
        </w:rPr>
        <w:t xml:space="preserve">, </w:t>
      </w:r>
      <w:r w:rsidRPr="0008241C">
        <w:rPr>
          <w:i/>
          <w:iCs/>
          <w:noProof/>
          <w:sz w:val="22"/>
          <w:szCs w:val="24"/>
        </w:rPr>
        <w:t>341</w:t>
      </w:r>
      <w:r w:rsidRPr="0008241C">
        <w:rPr>
          <w:noProof/>
          <w:sz w:val="22"/>
          <w:szCs w:val="24"/>
        </w:rPr>
        <w:t>(6141), 33–34. https://doi.org/10.1126/science.1234485</w:t>
      </w:r>
    </w:p>
    <w:p w14:paraId="6CD59E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autam, A. P., &amp; Shivakoti, G. P. (2008). Evolution, Impacts and Challenges of Community-based Forestry in Nepal. In G. Webb, E.L. and Shivakoti (Ed.), </w:t>
      </w:r>
      <w:r w:rsidRPr="0008241C">
        <w:rPr>
          <w:i/>
          <w:iCs/>
          <w:noProof/>
          <w:sz w:val="22"/>
          <w:szCs w:val="24"/>
        </w:rPr>
        <w:t>Decentralization, Forests and Rural Communities: Policy Outcomes in Southeast Asia</w:t>
      </w:r>
      <w:r w:rsidRPr="0008241C">
        <w:rPr>
          <w:noProof/>
          <w:sz w:val="22"/>
          <w:szCs w:val="24"/>
        </w:rPr>
        <w:t xml:space="preserve"> (pp. 150–176). SAGE Publications.</w:t>
      </w:r>
    </w:p>
    <w:p w14:paraId="5A3195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lastRenderedPageBreak/>
        <w:t xml:space="preserve">GCF. (2015). </w:t>
      </w:r>
      <w:r w:rsidRPr="0008241C">
        <w:rPr>
          <w:i/>
          <w:iCs/>
          <w:noProof/>
          <w:sz w:val="22"/>
          <w:szCs w:val="24"/>
          <w:lang w:val="en-US"/>
        </w:rPr>
        <w:t>Environmental and Social Safeguards at the Green Climate Fund</w:t>
      </w:r>
      <w:r w:rsidRPr="0008241C">
        <w:rPr>
          <w:noProof/>
          <w:sz w:val="22"/>
          <w:szCs w:val="24"/>
          <w:lang w:val="en-US"/>
        </w:rPr>
        <w:t xml:space="preserve">. </w:t>
      </w:r>
      <w:r w:rsidRPr="0008241C">
        <w:rPr>
          <w:i/>
          <w:iCs/>
          <w:noProof/>
          <w:sz w:val="22"/>
          <w:szCs w:val="24"/>
          <w:lang w:val="en-US"/>
        </w:rPr>
        <w:t>Green Climate Fund Handbook</w:t>
      </w:r>
      <w:r w:rsidRPr="0008241C">
        <w:rPr>
          <w:noProof/>
          <w:sz w:val="22"/>
          <w:szCs w:val="24"/>
          <w:lang w:val="en-US"/>
        </w:rPr>
        <w:t>.</w:t>
      </w:r>
    </w:p>
    <w:p w14:paraId="3B3A20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hring, T. (2006). </w:t>
      </w:r>
      <w:r w:rsidRPr="0008241C">
        <w:rPr>
          <w:i/>
          <w:iCs/>
          <w:noProof/>
          <w:sz w:val="22"/>
          <w:szCs w:val="24"/>
        </w:rPr>
        <w:t>Institutional interaction in global environmental governance: Synergy and conflict among international and EU policies</w:t>
      </w:r>
      <w:r w:rsidRPr="0008241C">
        <w:rPr>
          <w:noProof/>
          <w:sz w:val="22"/>
          <w:szCs w:val="24"/>
        </w:rPr>
        <w:t>. Retrieved from https://books.google.co.jp/books?hl=ja&amp;lr=&amp;id=JqYRtzFcZHUC&amp;oi=fnd&amp;pg=PR7&amp;dq=institutional+interaction+in+global+environmental+governance&amp;ots=X8RDt2T4_w&amp;sig=5cKdbRgQeE0VxynY_avvkoW5U4o</w:t>
      </w:r>
    </w:p>
    <w:p w14:paraId="3FFE24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hring, T., &amp; Oberthür, S. (2008). Interplay: Exploring Institutional Interaction. In O. Young, L. A. King, &amp; H. Schroeder (Eds.), </w:t>
      </w:r>
      <w:r w:rsidRPr="0008241C">
        <w:rPr>
          <w:i/>
          <w:iCs/>
          <w:noProof/>
          <w:sz w:val="22"/>
          <w:szCs w:val="24"/>
        </w:rPr>
        <w:t>Institutions and Environmental Change: Principal Findings, Applications, and Research Frontiers</w:t>
      </w:r>
      <w:r w:rsidRPr="0008241C">
        <w:rPr>
          <w:noProof/>
          <w:sz w:val="22"/>
          <w:szCs w:val="24"/>
        </w:rPr>
        <w:t xml:space="preserve"> (pp. 187–223). Massachusets: Cambridge University Press.</w:t>
      </w:r>
    </w:p>
    <w:p w14:paraId="13CAECF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ell, F. R., &amp; Roberts., C. M. (2003). The Fishery Effects of Marine Reserves and Fishery Closures. </w:t>
      </w:r>
      <w:r w:rsidRPr="0008241C">
        <w:rPr>
          <w:i/>
          <w:iCs/>
          <w:noProof/>
          <w:sz w:val="22"/>
          <w:szCs w:val="24"/>
        </w:rPr>
        <w:t>WWF-US, 1250 24th Street, NW, Washington, DC 20037, USA.</w:t>
      </w:r>
    </w:p>
    <w:p w14:paraId="6AF259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hazoul, J. (2001). Barriers to Biodiversity Conservation in Forest Certification. </w:t>
      </w:r>
      <w:r w:rsidRPr="0008241C">
        <w:rPr>
          <w:i/>
          <w:iCs/>
          <w:noProof/>
          <w:sz w:val="22"/>
          <w:szCs w:val="24"/>
        </w:rPr>
        <w:t>Conservation Biology</w:t>
      </w:r>
      <w:r w:rsidRPr="0008241C">
        <w:rPr>
          <w:noProof/>
          <w:sz w:val="22"/>
          <w:szCs w:val="24"/>
        </w:rPr>
        <w:t xml:space="preserve">, </w:t>
      </w:r>
      <w:r w:rsidRPr="0008241C">
        <w:rPr>
          <w:i/>
          <w:iCs/>
          <w:noProof/>
          <w:sz w:val="22"/>
          <w:szCs w:val="24"/>
        </w:rPr>
        <w:t>15</w:t>
      </w:r>
      <w:r w:rsidRPr="0008241C">
        <w:rPr>
          <w:noProof/>
          <w:sz w:val="22"/>
          <w:szCs w:val="24"/>
        </w:rPr>
        <w:t>(2), 315–317. Retrieved from http://www.jstor.org/stable/2641828?seq=1#page_scan_tab_contents</w:t>
      </w:r>
    </w:p>
    <w:p w14:paraId="6E4D9D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llett, R. (2009). Fisheries in the economies of the Pacific island countries and territories. </w:t>
      </w:r>
      <w:r w:rsidRPr="0008241C">
        <w:rPr>
          <w:i/>
          <w:iCs/>
          <w:noProof/>
          <w:sz w:val="22"/>
          <w:szCs w:val="24"/>
        </w:rPr>
        <w:t>Mandaluyong City, Philippines: Asian Development Bank.</w:t>
      </w:r>
      <w:r w:rsidRPr="0008241C">
        <w:rPr>
          <w:noProof/>
          <w:sz w:val="22"/>
          <w:szCs w:val="24"/>
        </w:rPr>
        <w:t>, 521 pp.</w:t>
      </w:r>
    </w:p>
    <w:p w14:paraId="3297C1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illigan, B. (2006). </w:t>
      </w:r>
      <w:r w:rsidRPr="0008241C">
        <w:rPr>
          <w:i/>
          <w:iCs/>
          <w:noProof/>
          <w:sz w:val="22"/>
          <w:szCs w:val="24"/>
        </w:rPr>
        <w:t>The Indigenous Protected Areas Programme 2006 Evaluation</w:t>
      </w:r>
      <w:r w:rsidRPr="0008241C">
        <w:rPr>
          <w:noProof/>
          <w:sz w:val="22"/>
          <w:szCs w:val="24"/>
        </w:rPr>
        <w:t>. Canberra. Retrieved from https://www.environment.gov.au/indigenous/publications/pubs/ipap-evaluation.pdf</w:t>
      </w:r>
    </w:p>
    <w:p w14:paraId="02DCA1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IZ (n.d.).  Sustainable certified coconut oil, https://www.giz.de/en/worldwide/54556.html</w:t>
      </w:r>
    </w:p>
    <w:p w14:paraId="652B32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laser, M., Breckwoldt, A., Deswandi, R., Radjawali, I., Baitoningsih, W., &amp; Ferse, S. C. A. (2015). Of exploited reefs and fishers - A holistic view on participatory coastal and marine management in an Indonesian archipelago. </w:t>
      </w:r>
      <w:r w:rsidRPr="0008241C">
        <w:rPr>
          <w:i/>
          <w:iCs/>
          <w:noProof/>
          <w:sz w:val="22"/>
          <w:szCs w:val="24"/>
        </w:rPr>
        <w:t>Ocean and Coastal Management</w:t>
      </w:r>
      <w:r w:rsidRPr="0008241C">
        <w:rPr>
          <w:noProof/>
          <w:sz w:val="22"/>
          <w:szCs w:val="24"/>
        </w:rPr>
        <w:t xml:space="preserve">, </w:t>
      </w:r>
      <w:r w:rsidRPr="0008241C">
        <w:rPr>
          <w:i/>
          <w:iCs/>
          <w:noProof/>
          <w:sz w:val="22"/>
          <w:szCs w:val="24"/>
        </w:rPr>
        <w:t>116</w:t>
      </w:r>
      <w:r w:rsidRPr="0008241C">
        <w:rPr>
          <w:noProof/>
          <w:sz w:val="22"/>
          <w:szCs w:val="24"/>
        </w:rPr>
        <w:t>, 193–213. https://doi.org/10.1016/j.ocecoaman.2015.07.022</w:t>
      </w:r>
    </w:p>
    <w:p w14:paraId="453AD53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öcke, K. (2013). Protection and Realization of Indigenous Peoples’ Land Rights at the National and International Level. </w:t>
      </w:r>
      <w:r w:rsidRPr="0008241C">
        <w:rPr>
          <w:i/>
          <w:iCs/>
          <w:noProof/>
          <w:sz w:val="22"/>
          <w:szCs w:val="24"/>
        </w:rPr>
        <w:t>Goettingen Journal of International Law</w:t>
      </w:r>
      <w:r w:rsidRPr="0008241C">
        <w:rPr>
          <w:noProof/>
          <w:sz w:val="22"/>
          <w:szCs w:val="24"/>
        </w:rPr>
        <w:t xml:space="preserve">, </w:t>
      </w:r>
      <w:r w:rsidRPr="0008241C">
        <w:rPr>
          <w:i/>
          <w:iCs/>
          <w:noProof/>
          <w:sz w:val="22"/>
          <w:szCs w:val="24"/>
        </w:rPr>
        <w:t>1</w:t>
      </w:r>
      <w:r w:rsidRPr="0008241C">
        <w:rPr>
          <w:noProof/>
          <w:sz w:val="22"/>
          <w:szCs w:val="24"/>
        </w:rPr>
        <w:t>(5), 87–154. https://doi.org/10.3249/1868-1581-5-1-goecke</w:t>
      </w:r>
    </w:p>
    <w:p w14:paraId="7D12B0B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ka, K. (2010). Biosecurity measures to prevent the incursion of invasive alien species into Japan and to mitigate their impact. </w:t>
      </w:r>
      <w:r w:rsidRPr="0008241C">
        <w:rPr>
          <w:i/>
          <w:iCs/>
          <w:noProof/>
          <w:sz w:val="22"/>
          <w:szCs w:val="24"/>
        </w:rPr>
        <w:t>Rev. Sci. Tech. Off. Int. Epiz</w:t>
      </w:r>
      <w:r w:rsidRPr="0008241C">
        <w:rPr>
          <w:noProof/>
          <w:sz w:val="22"/>
          <w:szCs w:val="24"/>
        </w:rPr>
        <w:t xml:space="preserve">, </w:t>
      </w:r>
      <w:r w:rsidRPr="0008241C">
        <w:rPr>
          <w:i/>
          <w:iCs/>
          <w:noProof/>
          <w:sz w:val="22"/>
          <w:szCs w:val="24"/>
        </w:rPr>
        <w:t>29</w:t>
      </w:r>
      <w:r w:rsidRPr="0008241C">
        <w:rPr>
          <w:noProof/>
          <w:sz w:val="22"/>
          <w:szCs w:val="24"/>
        </w:rPr>
        <w:t>(2), 299–310.</w:t>
      </w:r>
    </w:p>
    <w:p w14:paraId="511241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ka, K., Okabe, K., &amp; Takano, A. (2013). Recent cases of invasive alien mites and ticks in Japan: Why is a regulatory framework needed? </w:t>
      </w:r>
      <w:r w:rsidRPr="0008241C">
        <w:rPr>
          <w:i/>
          <w:iCs/>
          <w:noProof/>
          <w:sz w:val="22"/>
          <w:szCs w:val="24"/>
        </w:rPr>
        <w:t>Experimental and Applied Acarology</w:t>
      </w:r>
      <w:r w:rsidRPr="0008241C">
        <w:rPr>
          <w:noProof/>
          <w:sz w:val="22"/>
          <w:szCs w:val="24"/>
        </w:rPr>
        <w:t xml:space="preserve">, </w:t>
      </w:r>
      <w:r w:rsidRPr="0008241C">
        <w:rPr>
          <w:i/>
          <w:iCs/>
          <w:noProof/>
          <w:sz w:val="22"/>
          <w:szCs w:val="24"/>
        </w:rPr>
        <w:t>59</w:t>
      </w:r>
      <w:r w:rsidRPr="0008241C">
        <w:rPr>
          <w:noProof/>
          <w:sz w:val="22"/>
          <w:szCs w:val="24"/>
        </w:rPr>
        <w:t>(1–2), 245–261. https://doi.org/10.1007/s10493-012-9609-y</w:t>
      </w:r>
    </w:p>
    <w:p w14:paraId="446706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Gordon, A., Bull, J. W., Wilcox, C., &amp; Maron, M. (2015). FORUM: Perverse incentives risk undermining biodiversity offset policies. </w:t>
      </w:r>
      <w:r w:rsidRPr="0008241C">
        <w:rPr>
          <w:i/>
          <w:iCs/>
          <w:noProof/>
          <w:sz w:val="22"/>
          <w:szCs w:val="24"/>
          <w:lang w:val="en-US"/>
        </w:rPr>
        <w:t>Journal of Applied Ecology</w:t>
      </w:r>
      <w:r w:rsidRPr="0008241C">
        <w:rPr>
          <w:noProof/>
          <w:sz w:val="22"/>
          <w:szCs w:val="24"/>
          <w:lang w:val="en-US"/>
        </w:rPr>
        <w:t xml:space="preserve">, </w:t>
      </w:r>
      <w:r w:rsidRPr="0008241C">
        <w:rPr>
          <w:i/>
          <w:iCs/>
          <w:noProof/>
          <w:sz w:val="22"/>
          <w:szCs w:val="24"/>
          <w:lang w:val="en-US"/>
        </w:rPr>
        <w:t>52</w:t>
      </w:r>
      <w:r w:rsidRPr="0008241C">
        <w:rPr>
          <w:noProof/>
          <w:sz w:val="22"/>
          <w:szCs w:val="24"/>
          <w:lang w:val="en-US"/>
        </w:rPr>
        <w:t>(2), 532–537. https://doi.org/10.1111/1365-2664.12398</w:t>
      </w:r>
    </w:p>
    <w:p w14:paraId="3F655E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re, T., Ozdemiroglu, E., Eadson, W., Gianferrara, E., &amp; Phang, Z. (2013). </w:t>
      </w:r>
      <w:r w:rsidRPr="0008241C">
        <w:rPr>
          <w:i/>
          <w:iCs/>
          <w:noProof/>
          <w:sz w:val="22"/>
          <w:szCs w:val="24"/>
        </w:rPr>
        <w:t>Green Infrastructure’s contribution to economic growth: a review</w:t>
      </w:r>
      <w:r w:rsidRPr="0008241C">
        <w:rPr>
          <w:noProof/>
          <w:sz w:val="22"/>
          <w:szCs w:val="24"/>
        </w:rPr>
        <w:t>. https://doi.org/10.5367/te.2013.0211</w:t>
      </w:r>
    </w:p>
    <w:p w14:paraId="2EF909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an, H. (2009). </w:t>
      </w:r>
      <w:r w:rsidRPr="0008241C">
        <w:rPr>
          <w:i/>
          <w:iCs/>
          <w:noProof/>
          <w:sz w:val="22"/>
          <w:szCs w:val="24"/>
        </w:rPr>
        <w:t>Status and potential of locally-managed marine areas in the South Pacific: meeting nature conservation and sustainable livelihood targets through wide-spread implementation of LMMAs</w:t>
      </w:r>
      <w:r w:rsidRPr="0008241C">
        <w:rPr>
          <w:noProof/>
          <w:sz w:val="22"/>
          <w:szCs w:val="24"/>
        </w:rPr>
        <w:t xml:space="preserve">. </w:t>
      </w:r>
      <w:r w:rsidRPr="0008241C">
        <w:rPr>
          <w:i/>
          <w:iCs/>
          <w:noProof/>
          <w:sz w:val="22"/>
          <w:szCs w:val="24"/>
        </w:rPr>
        <w:t>Coral Reef Initiatives for the Pacific</w:t>
      </w:r>
      <w:r w:rsidRPr="0008241C">
        <w:rPr>
          <w:noProof/>
          <w:sz w:val="22"/>
          <w:szCs w:val="24"/>
        </w:rPr>
        <w:t>.</w:t>
      </w:r>
    </w:p>
    <w:p w14:paraId="22EAFFA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an, H. (2015). </w:t>
      </w:r>
      <w:r w:rsidRPr="0008241C">
        <w:rPr>
          <w:i/>
          <w:iCs/>
          <w:noProof/>
          <w:sz w:val="22"/>
          <w:szCs w:val="24"/>
        </w:rPr>
        <w:t>Area-Based Management Tools for Coastal Resources in Fiji, Kiribati, Solomon Islands, Tonga And Vanuatu. Volume 1: Status, capacity and prospects for collaborative resource management. Volume 2: Country reports</w:t>
      </w:r>
      <w:r w:rsidRPr="0008241C">
        <w:rPr>
          <w:noProof/>
          <w:sz w:val="22"/>
          <w:szCs w:val="24"/>
        </w:rPr>
        <w:t xml:space="preserve">. </w:t>
      </w:r>
      <w:r w:rsidRPr="0008241C">
        <w:rPr>
          <w:i/>
          <w:iCs/>
          <w:noProof/>
          <w:sz w:val="22"/>
          <w:szCs w:val="24"/>
        </w:rPr>
        <w:t>Report for the Marine and Coastal Biodiversity Management in Pacific Island Countries (MACBIO) project</w:t>
      </w:r>
      <w:r w:rsidRPr="0008241C">
        <w:rPr>
          <w:noProof/>
          <w:sz w:val="22"/>
          <w:szCs w:val="24"/>
        </w:rPr>
        <w:t>. Suva, Fiji Islands.</w:t>
      </w:r>
    </w:p>
    <w:p w14:paraId="2C5D67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an, H., Tawake, A., &amp; Tabunakawai, K. (2006). Community-based marine resource management in the South Pacific. </w:t>
      </w:r>
      <w:r w:rsidRPr="0008241C">
        <w:rPr>
          <w:i/>
          <w:iCs/>
          <w:noProof/>
          <w:sz w:val="22"/>
          <w:szCs w:val="24"/>
        </w:rPr>
        <w:t>Parks</w:t>
      </w:r>
      <w:r w:rsidRPr="0008241C">
        <w:rPr>
          <w:noProof/>
          <w:sz w:val="22"/>
          <w:szCs w:val="24"/>
        </w:rPr>
        <w:t xml:space="preserve">, </w:t>
      </w:r>
      <w:r w:rsidRPr="0008241C">
        <w:rPr>
          <w:i/>
          <w:iCs/>
          <w:noProof/>
          <w:sz w:val="22"/>
          <w:szCs w:val="24"/>
        </w:rPr>
        <w:t>16</w:t>
      </w:r>
      <w:r w:rsidRPr="0008241C">
        <w:rPr>
          <w:noProof/>
          <w:sz w:val="22"/>
          <w:szCs w:val="24"/>
        </w:rPr>
        <w:t>(1), 63–67.</w:t>
      </w:r>
    </w:p>
    <w:p w14:paraId="166ACD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ernment of Dubai. (2013). </w:t>
      </w:r>
      <w:r w:rsidRPr="0008241C">
        <w:rPr>
          <w:i/>
          <w:iCs/>
          <w:noProof/>
          <w:sz w:val="22"/>
          <w:szCs w:val="24"/>
        </w:rPr>
        <w:t>Green Building Regulations &amp; Specifications</w:t>
      </w:r>
      <w:r w:rsidRPr="0008241C">
        <w:rPr>
          <w:noProof/>
          <w:sz w:val="22"/>
          <w:szCs w:val="24"/>
        </w:rPr>
        <w:t xml:space="preserve">. </w:t>
      </w:r>
      <w:r w:rsidRPr="0008241C">
        <w:rPr>
          <w:i/>
          <w:iCs/>
          <w:noProof/>
          <w:sz w:val="22"/>
          <w:szCs w:val="24"/>
        </w:rPr>
        <w:t>Government of Dubai</w:t>
      </w:r>
      <w:r w:rsidRPr="0008241C">
        <w:rPr>
          <w:noProof/>
          <w:sz w:val="22"/>
          <w:szCs w:val="24"/>
        </w:rPr>
        <w:t>.</w:t>
      </w:r>
    </w:p>
    <w:p w14:paraId="1A5195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Government of Dubai, &amp; Dubai Municipality. Al Sa’fat- Dubai Green Building Evaluation System, Version 1. § (2016).</w:t>
      </w:r>
    </w:p>
    <w:p w14:paraId="46E7DD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overnment of Indonesia. (2012). REDD+ national strategy. </w:t>
      </w:r>
      <w:r w:rsidRPr="0008241C">
        <w:rPr>
          <w:i/>
          <w:iCs/>
          <w:noProof/>
          <w:sz w:val="22"/>
          <w:szCs w:val="24"/>
        </w:rPr>
        <w:t>Indonesian REDD+ Task Force</w:t>
      </w:r>
      <w:r w:rsidRPr="0008241C">
        <w:rPr>
          <w:noProof/>
          <w:sz w:val="22"/>
          <w:szCs w:val="24"/>
        </w:rPr>
        <w:t>, (June), 4–44.</w:t>
      </w:r>
    </w:p>
    <w:p w14:paraId="48378D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Grogan, P., Lalnunmawia, F., &amp; Tripathi, S. K. (2012). Shifting cultivation in steeply sloped regions: A review of management options and research priorities for Mizoram state, Northeast India. </w:t>
      </w:r>
      <w:r w:rsidRPr="0008241C">
        <w:rPr>
          <w:i/>
          <w:iCs/>
          <w:noProof/>
          <w:sz w:val="22"/>
          <w:szCs w:val="24"/>
        </w:rPr>
        <w:t>Agroforestry Systems</w:t>
      </w:r>
      <w:r w:rsidRPr="0008241C">
        <w:rPr>
          <w:noProof/>
          <w:sz w:val="22"/>
          <w:szCs w:val="24"/>
        </w:rPr>
        <w:t>. https://doi.org/10.1007/s10457-011-9469-1</w:t>
      </w:r>
    </w:p>
    <w:p w14:paraId="163E36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uby, R. L., &amp; Basurto, X. (2014). Multi-level governance for large marine commons: Politics and polycentricity in Palau’s protected area network. </w:t>
      </w:r>
      <w:r w:rsidRPr="0008241C">
        <w:rPr>
          <w:i/>
          <w:iCs/>
          <w:noProof/>
          <w:sz w:val="22"/>
          <w:szCs w:val="24"/>
        </w:rPr>
        <w:t>Environmental Science and Policy</w:t>
      </w:r>
      <w:r w:rsidRPr="0008241C">
        <w:rPr>
          <w:noProof/>
          <w:sz w:val="22"/>
          <w:szCs w:val="24"/>
        </w:rPr>
        <w:t xml:space="preserve">, </w:t>
      </w:r>
      <w:r w:rsidRPr="0008241C">
        <w:rPr>
          <w:i/>
          <w:iCs/>
          <w:noProof/>
          <w:sz w:val="22"/>
          <w:szCs w:val="24"/>
        </w:rPr>
        <w:t>36</w:t>
      </w:r>
      <w:r w:rsidRPr="0008241C">
        <w:rPr>
          <w:noProof/>
          <w:sz w:val="22"/>
          <w:szCs w:val="24"/>
        </w:rPr>
        <w:t>, 48–60. https://doi.org/10.1016/j.envsci.2013.08.001</w:t>
      </w:r>
    </w:p>
    <w:p w14:paraId="6BB937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rumbine, R. E., Dore, J., &amp; Xu, J. (2012). Mekong hydropower: Drivers of change and governance challenges. </w:t>
      </w:r>
      <w:r w:rsidRPr="0008241C">
        <w:rPr>
          <w:i/>
          <w:iCs/>
          <w:noProof/>
          <w:sz w:val="22"/>
          <w:szCs w:val="24"/>
        </w:rPr>
        <w:t>Frontiers in Ecology and the Environment</w:t>
      </w:r>
      <w:r w:rsidRPr="0008241C">
        <w:rPr>
          <w:noProof/>
          <w:sz w:val="22"/>
          <w:szCs w:val="24"/>
        </w:rPr>
        <w:t>. https://doi.org/10.1890/110146</w:t>
      </w:r>
    </w:p>
    <w:p w14:paraId="3B9210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llison, R. E. (2003). Does forest certification conserve biodiversity? </w:t>
      </w:r>
      <w:r w:rsidRPr="0008241C">
        <w:rPr>
          <w:i/>
          <w:iCs/>
          <w:noProof/>
          <w:sz w:val="22"/>
          <w:szCs w:val="24"/>
        </w:rPr>
        <w:t>Oryx</w:t>
      </w:r>
      <w:r w:rsidRPr="0008241C">
        <w:rPr>
          <w:noProof/>
          <w:sz w:val="22"/>
          <w:szCs w:val="24"/>
        </w:rPr>
        <w:t xml:space="preserve">, </w:t>
      </w:r>
      <w:r w:rsidRPr="0008241C">
        <w:rPr>
          <w:i/>
          <w:iCs/>
          <w:noProof/>
          <w:sz w:val="22"/>
          <w:szCs w:val="24"/>
        </w:rPr>
        <w:t>37</w:t>
      </w:r>
      <w:r w:rsidRPr="0008241C">
        <w:rPr>
          <w:noProof/>
          <w:sz w:val="22"/>
          <w:szCs w:val="24"/>
        </w:rPr>
        <w:t>(02), 153–165. https://doi.org/10.1017/S0030605303000346</w:t>
      </w:r>
    </w:p>
    <w:p w14:paraId="6D7E76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natilake, H., &amp; De Guzman, F. D. (2008). Market-based approaches for managing the Asian environment: A review. </w:t>
      </w:r>
      <w:r w:rsidRPr="0008241C">
        <w:rPr>
          <w:i/>
          <w:iCs/>
          <w:noProof/>
          <w:sz w:val="22"/>
          <w:szCs w:val="24"/>
        </w:rPr>
        <w:t>ADB Economics Working Paper Series</w:t>
      </w:r>
      <w:r w:rsidRPr="0008241C">
        <w:rPr>
          <w:noProof/>
          <w:sz w:val="22"/>
          <w:szCs w:val="24"/>
        </w:rPr>
        <w:t xml:space="preserve">, </w:t>
      </w:r>
      <w:r w:rsidRPr="0008241C">
        <w:rPr>
          <w:i/>
          <w:iCs/>
          <w:noProof/>
          <w:sz w:val="22"/>
          <w:szCs w:val="24"/>
        </w:rPr>
        <w:t>124</w:t>
      </w:r>
      <w:r w:rsidRPr="0008241C">
        <w:rPr>
          <w:noProof/>
          <w:sz w:val="22"/>
          <w:szCs w:val="24"/>
        </w:rPr>
        <w:t>(124), 1–42.</w:t>
      </w:r>
    </w:p>
    <w:p w14:paraId="278954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nningham, N., &amp; Sinclair, D. (1999). Regulatory Pluralism: Designing Policy Mixes for Environmental Protection. </w:t>
      </w:r>
      <w:r w:rsidRPr="0008241C">
        <w:rPr>
          <w:i/>
          <w:iCs/>
          <w:noProof/>
          <w:sz w:val="22"/>
          <w:szCs w:val="24"/>
        </w:rPr>
        <w:t>Law &amp; Policy</w:t>
      </w:r>
      <w:r w:rsidRPr="0008241C">
        <w:rPr>
          <w:noProof/>
          <w:sz w:val="22"/>
          <w:szCs w:val="24"/>
        </w:rPr>
        <w:t xml:space="preserve">, </w:t>
      </w:r>
      <w:r w:rsidRPr="0008241C">
        <w:rPr>
          <w:i/>
          <w:iCs/>
          <w:noProof/>
          <w:sz w:val="22"/>
          <w:szCs w:val="24"/>
        </w:rPr>
        <w:t>21</w:t>
      </w:r>
      <w:r w:rsidRPr="0008241C">
        <w:rPr>
          <w:noProof/>
          <w:sz w:val="22"/>
          <w:szCs w:val="24"/>
        </w:rPr>
        <w:t>(1), 49–76. https://doi.org/10.1111/1467-9930.00065</w:t>
      </w:r>
    </w:p>
    <w:p w14:paraId="5A7002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tiérrez, N. L., Hilborn, R., &amp; Defeo, O. (2011). Leadership, social capital and incentives promote successful fisheries. </w:t>
      </w:r>
      <w:r w:rsidRPr="0008241C">
        <w:rPr>
          <w:i/>
          <w:iCs/>
          <w:noProof/>
          <w:sz w:val="22"/>
          <w:szCs w:val="24"/>
        </w:rPr>
        <w:t>Nature</w:t>
      </w:r>
      <w:r w:rsidRPr="0008241C">
        <w:rPr>
          <w:noProof/>
          <w:sz w:val="22"/>
          <w:szCs w:val="24"/>
        </w:rPr>
        <w:t xml:space="preserve">, </w:t>
      </w:r>
      <w:r w:rsidRPr="0008241C">
        <w:rPr>
          <w:i/>
          <w:iCs/>
          <w:noProof/>
          <w:sz w:val="22"/>
          <w:szCs w:val="24"/>
        </w:rPr>
        <w:t>470</w:t>
      </w:r>
      <w:r w:rsidRPr="0008241C">
        <w:rPr>
          <w:noProof/>
          <w:sz w:val="22"/>
          <w:szCs w:val="24"/>
        </w:rPr>
        <w:t>(7334), 386–389. https://doi.org/10.1038/nature09689</w:t>
      </w:r>
    </w:p>
    <w:p w14:paraId="160C22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Guzman, A. B. de. (2004). A Fishery in Transition: Impact of a Community Marine Reserve on a Coastal Fishery in Northern Mindanao, Philippines. </w:t>
      </w:r>
      <w:r w:rsidRPr="0008241C">
        <w:rPr>
          <w:i/>
          <w:iCs/>
          <w:noProof/>
          <w:sz w:val="22"/>
          <w:szCs w:val="24"/>
        </w:rPr>
        <w:t>EEPSEA Research Report 2004-RR6</w:t>
      </w:r>
      <w:r w:rsidRPr="0008241C">
        <w:rPr>
          <w:noProof/>
          <w:sz w:val="22"/>
          <w:szCs w:val="24"/>
        </w:rPr>
        <w:t>.</w:t>
      </w:r>
    </w:p>
    <w:p w14:paraId="6A8E271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aaland, C., &amp; Konijnendijk Van Den Bosch, C. (2015). Challenges and strategies for urban green - space planning in cities undergoing densification : a review 2 3, 1–39. https://doi.org/10.1016/j.ufug.2015.07.009</w:t>
      </w:r>
    </w:p>
    <w:p w14:paraId="6A7F769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ase, D., Frantzeskaki, N., &amp; Elmqvist, T. (2014). Ecosystem services in urban landscapes: Practical applications and governance implications. </w:t>
      </w:r>
      <w:r w:rsidRPr="0008241C">
        <w:rPr>
          <w:i/>
          <w:iCs/>
          <w:noProof/>
          <w:sz w:val="22"/>
          <w:szCs w:val="24"/>
        </w:rPr>
        <w:t>Ambio</w:t>
      </w:r>
      <w:r w:rsidRPr="0008241C">
        <w:rPr>
          <w:noProof/>
          <w:sz w:val="22"/>
          <w:szCs w:val="24"/>
        </w:rPr>
        <w:t xml:space="preserve">, </w:t>
      </w:r>
      <w:r w:rsidRPr="0008241C">
        <w:rPr>
          <w:i/>
          <w:iCs/>
          <w:noProof/>
          <w:sz w:val="22"/>
          <w:szCs w:val="24"/>
        </w:rPr>
        <w:t>43</w:t>
      </w:r>
      <w:r w:rsidRPr="0008241C">
        <w:rPr>
          <w:noProof/>
          <w:sz w:val="22"/>
          <w:szCs w:val="24"/>
        </w:rPr>
        <w:t>(4), 407–412. https://doi.org/10.1007/s13280-014-0503-1</w:t>
      </w:r>
    </w:p>
    <w:p w14:paraId="36F6B1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mdy, A., &amp; Aly, A. (2014). Land degradation, agriculture productivity and food security. In </w:t>
      </w:r>
      <w:r w:rsidRPr="0008241C">
        <w:rPr>
          <w:i/>
          <w:iCs/>
          <w:noProof/>
          <w:sz w:val="22"/>
          <w:szCs w:val="24"/>
        </w:rPr>
        <w:t>Fifth International Scientific Agricultural Symposium. Agrosym 2014.</w:t>
      </w:r>
      <w:r w:rsidRPr="0008241C">
        <w:rPr>
          <w:noProof/>
          <w:sz w:val="22"/>
          <w:szCs w:val="24"/>
        </w:rPr>
        <w:t xml:space="preserve"> Sarajevo.</w:t>
      </w:r>
    </w:p>
    <w:p w14:paraId="3116226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Hamilton, K. E. (2013). </w:t>
      </w:r>
      <w:r w:rsidRPr="0008241C">
        <w:rPr>
          <w:i/>
          <w:iCs/>
          <w:noProof/>
          <w:sz w:val="22"/>
          <w:szCs w:val="24"/>
          <w:lang w:val="en-US"/>
        </w:rPr>
        <w:t>Biodiversity and National Accounting</w:t>
      </w:r>
      <w:r w:rsidRPr="0008241C">
        <w:rPr>
          <w:noProof/>
          <w:sz w:val="22"/>
          <w:szCs w:val="24"/>
          <w:lang w:val="en-US"/>
        </w:rPr>
        <w:t xml:space="preserve"> (Policy Research working paper; no. WPS 6441). Washington, DC. Retrieved from http://documents.worldbank.org/curated/en/972551468181726417/Biodiversity-and-national-accounting</w:t>
      </w:r>
    </w:p>
    <w:p w14:paraId="3932A2C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andayani, A. P. (2010). Oil Palm, Biodiversity and Indonesian Law Wildlife Conservation Society -Indonesia Program Oil Palm, Biodiversity and Indonesian Law.</w:t>
      </w:r>
    </w:p>
    <w:p w14:paraId="669CAD6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rgreaves-Allen, V. (2004). </w:t>
      </w:r>
      <w:r w:rsidRPr="0008241C">
        <w:rPr>
          <w:i/>
          <w:iCs/>
          <w:noProof/>
          <w:sz w:val="22"/>
          <w:szCs w:val="24"/>
        </w:rPr>
        <w:t>Estimating the Total Economic Value of Coral Reefs for Residents of Sampela, a Bajau Community in Wakatobi Marine National, Sulawesi: A Case Study</w:t>
      </w:r>
      <w:r w:rsidRPr="0008241C">
        <w:rPr>
          <w:noProof/>
          <w:sz w:val="22"/>
          <w:szCs w:val="24"/>
        </w:rPr>
        <w:t>. London.</w:t>
      </w:r>
    </w:p>
    <w:p w14:paraId="23B5FA5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shim, M., Ito, S., Numata, S., Hosaka, T., Hossain, M. S., Misbari, S., Yahya, N. N., &amp; Ahmad, S. (2017). Using fisher knowledge, mapping population, habitat suitability and risk for the conservation of dugongs in Johor Straits of Malaysia. </w:t>
      </w:r>
      <w:r w:rsidRPr="0008241C">
        <w:rPr>
          <w:i/>
          <w:iCs/>
          <w:noProof/>
          <w:sz w:val="22"/>
          <w:szCs w:val="24"/>
        </w:rPr>
        <w:t>Marine Policy</w:t>
      </w:r>
      <w:r w:rsidRPr="0008241C">
        <w:rPr>
          <w:noProof/>
          <w:sz w:val="22"/>
          <w:szCs w:val="24"/>
        </w:rPr>
        <w:t xml:space="preserve">, </w:t>
      </w:r>
      <w:r w:rsidRPr="0008241C">
        <w:rPr>
          <w:i/>
          <w:iCs/>
          <w:noProof/>
          <w:sz w:val="22"/>
          <w:szCs w:val="24"/>
        </w:rPr>
        <w:t>78</w:t>
      </w:r>
      <w:r w:rsidRPr="0008241C">
        <w:rPr>
          <w:noProof/>
          <w:sz w:val="22"/>
          <w:szCs w:val="24"/>
        </w:rPr>
        <w:t>(July 2016), 18–25. https://doi.org/10.1016/j.marpol.2017.01.002</w:t>
      </w:r>
    </w:p>
    <w:p w14:paraId="17521A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ayashi, K. (2010). </w:t>
      </w:r>
      <w:r w:rsidRPr="0008241C">
        <w:rPr>
          <w:i/>
          <w:iCs/>
          <w:noProof/>
          <w:sz w:val="22"/>
          <w:szCs w:val="24"/>
        </w:rPr>
        <w:t>Economic Incentives for Green Initiatives in Nagoya city , Japan</w:t>
      </w:r>
      <w:r w:rsidRPr="0008241C">
        <w:rPr>
          <w:noProof/>
          <w:sz w:val="22"/>
          <w:szCs w:val="24"/>
        </w:rPr>
        <w:t>.</w:t>
      </w:r>
    </w:p>
    <w:p w14:paraId="43D619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Hedge, P., Molloy, F., Sweatman, H., Hayes, K. R., Dambacher, J. M., Chandler, J., Bax, N., Gooch, M., Anthony, K., &amp; Elliot, B. (2017). An integrated monitoring framework for the Great Barrier Reef World Heritage Area. </w:t>
      </w:r>
      <w:r w:rsidRPr="0008241C">
        <w:rPr>
          <w:i/>
          <w:iCs/>
          <w:noProof/>
          <w:sz w:val="22"/>
          <w:szCs w:val="24"/>
          <w:lang w:val="en-US"/>
        </w:rPr>
        <w:t>Marine Policy</w:t>
      </w:r>
      <w:r w:rsidRPr="0008241C">
        <w:rPr>
          <w:noProof/>
          <w:sz w:val="22"/>
          <w:szCs w:val="24"/>
          <w:lang w:val="en-US"/>
        </w:rPr>
        <w:t xml:space="preserve">, </w:t>
      </w:r>
      <w:r w:rsidRPr="0008241C">
        <w:rPr>
          <w:i/>
          <w:iCs/>
          <w:noProof/>
          <w:sz w:val="22"/>
          <w:szCs w:val="24"/>
          <w:lang w:val="en-US"/>
        </w:rPr>
        <w:t>77</w:t>
      </w:r>
      <w:r w:rsidRPr="0008241C">
        <w:rPr>
          <w:noProof/>
          <w:sz w:val="22"/>
          <w:szCs w:val="24"/>
          <w:lang w:val="en-US"/>
        </w:rPr>
        <w:t>, 90–96. https://doi.org/10.1016/j.marpol.2016.12.014</w:t>
      </w:r>
    </w:p>
    <w:p w14:paraId="0797FF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eilmann, D. (2015). After Indonesia’s Ratification: The ASEAN Agreement on Transboundary Haze Pollution and Its Effectiveness as a Regional Environmental Governance Tool. </w:t>
      </w:r>
      <w:r w:rsidRPr="0008241C">
        <w:rPr>
          <w:i/>
          <w:iCs/>
          <w:noProof/>
          <w:sz w:val="22"/>
          <w:szCs w:val="24"/>
        </w:rPr>
        <w:t>Journal of Current Southeast Asian Affairs</w:t>
      </w:r>
      <w:r w:rsidRPr="0008241C">
        <w:rPr>
          <w:noProof/>
          <w:sz w:val="22"/>
          <w:szCs w:val="24"/>
        </w:rPr>
        <w:t>, 95–121.</w:t>
      </w:r>
    </w:p>
    <w:p w14:paraId="6D3818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dgson, G. M. (1997). Economics, Environmental Policy, and the Transcendence of Utilitarianism. In </w:t>
      </w:r>
      <w:r w:rsidRPr="0008241C">
        <w:rPr>
          <w:i/>
          <w:iCs/>
          <w:noProof/>
          <w:sz w:val="22"/>
          <w:szCs w:val="24"/>
        </w:rPr>
        <w:t>Valuing nature? Economics, Ethics, and Environment</w:t>
      </w:r>
      <w:r w:rsidRPr="0008241C">
        <w:rPr>
          <w:noProof/>
          <w:sz w:val="22"/>
          <w:szCs w:val="24"/>
        </w:rPr>
        <w:t xml:space="preserve"> (pp. 48–63). London: Routledge.</w:t>
      </w:r>
    </w:p>
    <w:p w14:paraId="1C1AE24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ekstra, J. M., Boucher, T. M., Ricketts, T. H., &amp; Roberts, C. (2004). Confronting a biome crisis: global disparities of habitat loss and protection. </w:t>
      </w:r>
      <w:r w:rsidRPr="0008241C">
        <w:rPr>
          <w:i/>
          <w:iCs/>
          <w:noProof/>
          <w:sz w:val="22"/>
          <w:szCs w:val="24"/>
        </w:rPr>
        <w:t>Ecology Letters</w:t>
      </w:r>
      <w:r w:rsidRPr="0008241C">
        <w:rPr>
          <w:noProof/>
          <w:sz w:val="22"/>
          <w:szCs w:val="24"/>
        </w:rPr>
        <w:t xml:space="preserve">, </w:t>
      </w:r>
      <w:r w:rsidRPr="0008241C">
        <w:rPr>
          <w:i/>
          <w:iCs/>
          <w:noProof/>
          <w:sz w:val="22"/>
          <w:szCs w:val="24"/>
        </w:rPr>
        <w:t>8</w:t>
      </w:r>
      <w:r w:rsidRPr="0008241C">
        <w:rPr>
          <w:noProof/>
          <w:sz w:val="22"/>
          <w:szCs w:val="24"/>
        </w:rPr>
        <w:t>(1), 23–29. https://doi.org/10.1111/j.1461-0248.2004.00686.x</w:t>
      </w:r>
    </w:p>
    <w:p w14:paraId="4E67BE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olling, C. S. (1986). The Resilience of Terrestrial ecosystems. </w:t>
      </w:r>
      <w:r w:rsidRPr="0008241C">
        <w:rPr>
          <w:i/>
          <w:iCs/>
          <w:noProof/>
          <w:sz w:val="22"/>
          <w:szCs w:val="24"/>
        </w:rPr>
        <w:t>Sustainable of Terrestrial Ecosystems</w:t>
      </w:r>
      <w:r w:rsidRPr="0008241C">
        <w:rPr>
          <w:noProof/>
          <w:sz w:val="22"/>
          <w:szCs w:val="24"/>
        </w:rPr>
        <w:t>.</w:t>
      </w:r>
    </w:p>
    <w:p w14:paraId="7CFC30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Hoq, M. E. (2007). An analysis of fisheries exploitation and management practices in Sundarbans mangrove ecosystem, Bangladesh. </w:t>
      </w:r>
      <w:r w:rsidRPr="0008241C">
        <w:rPr>
          <w:i/>
          <w:iCs/>
          <w:noProof/>
          <w:sz w:val="22"/>
          <w:szCs w:val="24"/>
        </w:rPr>
        <w:t>Ocean and Coastal Management</w:t>
      </w:r>
      <w:r w:rsidRPr="0008241C">
        <w:rPr>
          <w:noProof/>
          <w:sz w:val="22"/>
          <w:szCs w:val="24"/>
        </w:rPr>
        <w:t xml:space="preserve">, </w:t>
      </w:r>
      <w:r w:rsidRPr="0008241C">
        <w:rPr>
          <w:i/>
          <w:iCs/>
          <w:noProof/>
          <w:sz w:val="22"/>
          <w:szCs w:val="24"/>
        </w:rPr>
        <w:t>50</w:t>
      </w:r>
      <w:r w:rsidRPr="0008241C">
        <w:rPr>
          <w:noProof/>
          <w:sz w:val="22"/>
          <w:szCs w:val="24"/>
        </w:rPr>
        <w:t>(5–6), 411–427. https://doi.org/10.1016/j.ocecoaman.2006.11.001</w:t>
      </w:r>
    </w:p>
    <w:p w14:paraId="71E8A4A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Hossain, S. T. (2012). Organic farming in populated area: Bangladesh - an example of case study, 105–113.</w:t>
      </w:r>
    </w:p>
    <w:p w14:paraId="05016A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 N.-T. A. (2012). Integrated Oceans Policymaking: An Ongoing Process or a Forgotten Concept? </w:t>
      </w:r>
      <w:r w:rsidRPr="0008241C">
        <w:rPr>
          <w:i/>
          <w:iCs/>
          <w:noProof/>
          <w:sz w:val="22"/>
          <w:szCs w:val="24"/>
        </w:rPr>
        <w:t>Coastal Management</w:t>
      </w:r>
      <w:r w:rsidRPr="0008241C">
        <w:rPr>
          <w:noProof/>
          <w:sz w:val="22"/>
          <w:szCs w:val="24"/>
        </w:rPr>
        <w:t xml:space="preserve">, </w:t>
      </w:r>
      <w:r w:rsidRPr="0008241C">
        <w:rPr>
          <w:i/>
          <w:iCs/>
          <w:noProof/>
          <w:sz w:val="22"/>
          <w:szCs w:val="24"/>
        </w:rPr>
        <w:t>40</w:t>
      </w:r>
      <w:r w:rsidRPr="0008241C">
        <w:rPr>
          <w:noProof/>
          <w:sz w:val="22"/>
          <w:szCs w:val="24"/>
        </w:rPr>
        <w:t>(2), 107–118. https://doi.org/10.1080/08920753.2012.652506</w:t>
      </w:r>
    </w:p>
    <w:p w14:paraId="225E42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 S., Niu, Z., Chen, Y., Li, L., &amp; Zhang, H. (2017). Global wetlands: Potential distribution, wetland loss, and status. </w:t>
      </w:r>
      <w:r w:rsidRPr="0008241C">
        <w:rPr>
          <w:i/>
          <w:iCs/>
          <w:noProof/>
          <w:sz w:val="22"/>
          <w:szCs w:val="24"/>
        </w:rPr>
        <w:t>Science of the Total Environment</w:t>
      </w:r>
      <w:r w:rsidRPr="0008241C">
        <w:rPr>
          <w:noProof/>
          <w:sz w:val="22"/>
          <w:szCs w:val="24"/>
        </w:rPr>
        <w:t xml:space="preserve">, </w:t>
      </w:r>
      <w:r w:rsidRPr="0008241C">
        <w:rPr>
          <w:i/>
          <w:iCs/>
          <w:noProof/>
          <w:sz w:val="22"/>
          <w:szCs w:val="24"/>
        </w:rPr>
        <w:t>586</w:t>
      </w:r>
      <w:r w:rsidRPr="0008241C">
        <w:rPr>
          <w:noProof/>
          <w:sz w:val="22"/>
          <w:szCs w:val="24"/>
        </w:rPr>
        <w:t>, 319–327. https://doi.org/10.1016/j.scitotenv.2017.02.001</w:t>
      </w:r>
    </w:p>
    <w:p w14:paraId="152273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ghes, S., Yau, A., Max, L., Petrovic, N., Davenport, F., Marshall, M., McClanahan, T. R., Allison, E. H., &amp; Cinner, J. E. (2012). A framework to assess national level vulnerability from the perspective of food security: The case of coral reef fisheries. </w:t>
      </w:r>
      <w:r w:rsidRPr="0008241C">
        <w:rPr>
          <w:i/>
          <w:iCs/>
          <w:noProof/>
          <w:sz w:val="22"/>
          <w:szCs w:val="24"/>
        </w:rPr>
        <w:t>Environmental Science and Policy</w:t>
      </w:r>
      <w:r w:rsidRPr="0008241C">
        <w:rPr>
          <w:noProof/>
          <w:sz w:val="22"/>
          <w:szCs w:val="24"/>
        </w:rPr>
        <w:t xml:space="preserve">, </w:t>
      </w:r>
      <w:r w:rsidRPr="0008241C">
        <w:rPr>
          <w:i/>
          <w:iCs/>
          <w:noProof/>
          <w:sz w:val="22"/>
          <w:szCs w:val="24"/>
        </w:rPr>
        <w:t>23</w:t>
      </w:r>
      <w:r w:rsidRPr="0008241C">
        <w:rPr>
          <w:noProof/>
          <w:sz w:val="22"/>
          <w:szCs w:val="24"/>
        </w:rPr>
        <w:t>, 95–108. https://doi.org/10.1016/j.envsci.2012.07.012</w:t>
      </w:r>
    </w:p>
    <w:p w14:paraId="65B480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nnam, P., Brodnig, G., Khawar, H., &amp; Khan, M. M. (2003). </w:t>
      </w:r>
      <w:r w:rsidRPr="0008241C">
        <w:rPr>
          <w:i/>
          <w:iCs/>
          <w:noProof/>
          <w:sz w:val="22"/>
          <w:szCs w:val="24"/>
        </w:rPr>
        <w:t>Mid-term Evaluation Report on Mountain Areas Conservancy Project, Pakistan</w:t>
      </w:r>
      <w:r w:rsidRPr="0008241C">
        <w:rPr>
          <w:noProof/>
          <w:sz w:val="22"/>
          <w:szCs w:val="24"/>
        </w:rPr>
        <w:t>.</w:t>
      </w:r>
    </w:p>
    <w:p w14:paraId="58C04F9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ntley, B. J., &amp; Redford, K. H. (2014). </w:t>
      </w:r>
      <w:r w:rsidRPr="0008241C">
        <w:rPr>
          <w:i/>
          <w:iCs/>
          <w:noProof/>
          <w:sz w:val="22"/>
          <w:szCs w:val="24"/>
        </w:rPr>
        <w:t>Mainstreaming biodiversity in Practice: a STAP advisory document</w:t>
      </w:r>
      <w:r w:rsidRPr="0008241C">
        <w:rPr>
          <w:noProof/>
          <w:sz w:val="22"/>
          <w:szCs w:val="24"/>
        </w:rPr>
        <w:t>. Washington D.C.</w:t>
      </w:r>
    </w:p>
    <w:p w14:paraId="64BA1B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uppes, G., &amp; Simonis, U. E. (2009). Enviromental Policy Instruments. In J. J. Boersema &amp; L. Reijnders (Eds.), </w:t>
      </w:r>
      <w:r w:rsidRPr="0008241C">
        <w:rPr>
          <w:i/>
          <w:iCs/>
          <w:noProof/>
          <w:sz w:val="22"/>
          <w:szCs w:val="24"/>
        </w:rPr>
        <w:t>Principles of Environmental Sciences</w:t>
      </w:r>
      <w:r w:rsidRPr="0008241C">
        <w:rPr>
          <w:noProof/>
          <w:sz w:val="22"/>
          <w:szCs w:val="24"/>
        </w:rPr>
        <w:t xml:space="preserve"> (p. 241). Springer.</w:t>
      </w:r>
    </w:p>
    <w:p w14:paraId="52B4B7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Hussain, M. G., &amp; Hoq, M. E. (Eds.). (2010). </w:t>
      </w:r>
      <w:r w:rsidRPr="0008241C">
        <w:rPr>
          <w:i/>
          <w:iCs/>
          <w:noProof/>
          <w:sz w:val="22"/>
          <w:szCs w:val="24"/>
          <w:lang w:val="en-US"/>
        </w:rPr>
        <w:t>Sustainable Management of Fisheries Resources of the Bay of Bengal - Compilation of national and regional workshop reports</w:t>
      </w:r>
      <w:r w:rsidRPr="0008241C">
        <w:rPr>
          <w:noProof/>
          <w:sz w:val="22"/>
          <w:szCs w:val="24"/>
          <w:lang w:val="en-US"/>
        </w:rPr>
        <w:t xml:space="preserve"> (SBOBLMEP P). Support to Sustainable Management of the BOBLME Project, Bangladesh Fisheries Research Institute. Retrieved from http://www.boblme.org/documentRepository/BOB Bangladesh Report.pdf</w:t>
      </w:r>
    </w:p>
    <w:p w14:paraId="79E316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Hviding, E. (2006). Knowing and managing biodiversity in the Pacific Islands: challenges of environmentalism in Marovo Lagoon. </w:t>
      </w:r>
      <w:r w:rsidRPr="0008241C">
        <w:rPr>
          <w:i/>
          <w:iCs/>
          <w:noProof/>
          <w:sz w:val="22"/>
          <w:szCs w:val="24"/>
        </w:rPr>
        <w:t>International Social Science Journal</w:t>
      </w:r>
      <w:r w:rsidRPr="0008241C">
        <w:rPr>
          <w:noProof/>
          <w:sz w:val="22"/>
          <w:szCs w:val="24"/>
        </w:rPr>
        <w:t>. https://doi.org/10.1111/j.1468-2451.2006.00602.x</w:t>
      </w:r>
    </w:p>
    <w:p w14:paraId="17E41E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brahim, R. (2016). </w:t>
      </w:r>
      <w:r w:rsidRPr="0008241C">
        <w:rPr>
          <w:i/>
          <w:iCs/>
          <w:noProof/>
          <w:sz w:val="22"/>
          <w:szCs w:val="24"/>
        </w:rPr>
        <w:t>Towards a sustainable landscape of urban parks in Kuala Lumpur , Malaysia : A study from a management perspective</w:t>
      </w:r>
      <w:r w:rsidRPr="0008241C">
        <w:rPr>
          <w:noProof/>
          <w:sz w:val="22"/>
          <w:szCs w:val="24"/>
        </w:rPr>
        <w:t>. University of Sheffield.</w:t>
      </w:r>
    </w:p>
    <w:p w14:paraId="2567466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CIMOD. (2008). Regional Framework on Access and Benefit Sharing (ABS) in the Himalayan Region. International Centre for Integrated Mountain Development (ICIMOD).</w:t>
      </w:r>
    </w:p>
    <w:p w14:paraId="06046F8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ICLEI. (2016). Annual Report 2016.</w:t>
      </w:r>
    </w:p>
    <w:p w14:paraId="73384C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dajati, H., Pamungkas, A., &amp; Vely Kukinul, S. (2016). The Level of Participation in Mangrove Ecotourism Development, Wonorejo Surabaya. </w:t>
      </w:r>
      <w:r w:rsidRPr="0008241C">
        <w:rPr>
          <w:i/>
          <w:iCs/>
          <w:noProof/>
          <w:sz w:val="22"/>
          <w:szCs w:val="24"/>
        </w:rPr>
        <w:t>Procedia - Social and Behavioral Sciences</w:t>
      </w:r>
      <w:r w:rsidRPr="0008241C">
        <w:rPr>
          <w:noProof/>
          <w:sz w:val="22"/>
          <w:szCs w:val="24"/>
        </w:rPr>
        <w:t xml:space="preserve">, </w:t>
      </w:r>
      <w:r w:rsidRPr="0008241C">
        <w:rPr>
          <w:i/>
          <w:iCs/>
          <w:noProof/>
          <w:sz w:val="22"/>
          <w:szCs w:val="24"/>
        </w:rPr>
        <w:t>227</w:t>
      </w:r>
      <w:r w:rsidRPr="0008241C">
        <w:rPr>
          <w:noProof/>
          <w:sz w:val="22"/>
          <w:szCs w:val="24"/>
        </w:rPr>
        <w:t>(November 2015), 515–520. https://doi.org/10.1016/j.sbspro.2016.06.109</w:t>
      </w:r>
    </w:p>
    <w:p w14:paraId="51D850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FAD. (2004). </w:t>
      </w:r>
      <w:r w:rsidRPr="0008241C">
        <w:rPr>
          <w:i/>
          <w:iCs/>
          <w:noProof/>
          <w:sz w:val="22"/>
          <w:szCs w:val="24"/>
        </w:rPr>
        <w:t>Enhancing the Role of Indigenous Women in Sustainable Development</w:t>
      </w:r>
      <w:r w:rsidRPr="0008241C">
        <w:rPr>
          <w:noProof/>
          <w:sz w:val="22"/>
          <w:szCs w:val="24"/>
        </w:rPr>
        <w:t xml:space="preserve">. </w:t>
      </w:r>
      <w:r w:rsidRPr="0008241C">
        <w:rPr>
          <w:i/>
          <w:iCs/>
          <w:noProof/>
          <w:sz w:val="22"/>
          <w:szCs w:val="24"/>
        </w:rPr>
        <w:t>Third Session of the Permanent Forum on Indigenous Issues</w:t>
      </w:r>
      <w:r w:rsidRPr="0008241C">
        <w:rPr>
          <w:noProof/>
          <w:sz w:val="22"/>
          <w:szCs w:val="24"/>
        </w:rPr>
        <w:t>.</w:t>
      </w:r>
    </w:p>
    <w:p w14:paraId="728E8D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FAD. (2006). </w:t>
      </w:r>
      <w:r w:rsidRPr="0008241C">
        <w:rPr>
          <w:i/>
          <w:iCs/>
          <w:noProof/>
          <w:sz w:val="22"/>
          <w:szCs w:val="24"/>
        </w:rPr>
        <w:t>Community-based natural resource management How knowledge is managed , disseminated and used</w:t>
      </w:r>
      <w:r w:rsidRPr="0008241C">
        <w:rPr>
          <w:noProof/>
          <w:sz w:val="22"/>
          <w:szCs w:val="24"/>
        </w:rPr>
        <w:t>. Retrieved from https://www.ifad.org/documents/10180/91e476ea-679a-46f0-9e0f-5240e0bf1acb</w:t>
      </w:r>
    </w:p>
    <w:p w14:paraId="61E45D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GES. (2016). </w:t>
      </w:r>
      <w:r w:rsidRPr="0008241C">
        <w:rPr>
          <w:i/>
          <w:iCs/>
          <w:noProof/>
          <w:sz w:val="22"/>
          <w:szCs w:val="24"/>
        </w:rPr>
        <w:t>The Satoyama Development Mechanism 2015</w:t>
      </w:r>
      <w:r w:rsidRPr="0008241C">
        <w:rPr>
          <w:noProof/>
          <w:sz w:val="22"/>
          <w:szCs w:val="24"/>
        </w:rPr>
        <w:t>. Hayama, Japan. Retrieved from https://pub.iges.or.jp/system/files/publication_documents/pub/newsletter/5530/SDM2015_web_0704.pdf</w:t>
      </w:r>
    </w:p>
    <w:p w14:paraId="10E1F7C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IED, n.d. Programme for the Endorsement of Forest Certification (PEFC), https://shapingsustainablemarkets.iied.org/programme-endorsement-forest-certification-pefc</w:t>
      </w:r>
    </w:p>
    <w:p w14:paraId="47EBF9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nstitute for Global Environmental Strategies. (2008). </w:t>
      </w:r>
      <w:r w:rsidRPr="0008241C">
        <w:rPr>
          <w:i/>
          <w:iCs/>
          <w:noProof/>
          <w:sz w:val="22"/>
          <w:szCs w:val="24"/>
        </w:rPr>
        <w:t>Climate change policies in the Asia-Pacific: Re-uniting climate change and sustainable development</w:t>
      </w:r>
      <w:r w:rsidRPr="0008241C">
        <w:rPr>
          <w:noProof/>
          <w:sz w:val="22"/>
          <w:szCs w:val="24"/>
        </w:rPr>
        <w:t>. Kanagawa, Japan: Institute for Global Environmental Strategies.</w:t>
      </w:r>
    </w:p>
    <w:p w14:paraId="42D3F8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nternational Fund for Agricultural Development (2005) Organic Agriculture and Poverty Reduction in Asia: China and India focus. 134p.</w:t>
      </w:r>
    </w:p>
    <w:p w14:paraId="58E548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nternational Plant Protection Convention. (2017). Adapted international standards for phytosanitary measures. Retrieved from https://www.ippc.int/core-activities/standards-setting/ispms</w:t>
      </w:r>
    </w:p>
    <w:p w14:paraId="6F274B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International Social Work. (2014). Global Agenda for Social Work and Social Development: First report - promoting social and economic equalities. </w:t>
      </w:r>
      <w:r w:rsidRPr="0008241C">
        <w:rPr>
          <w:i/>
          <w:iCs/>
          <w:noProof/>
          <w:sz w:val="22"/>
          <w:szCs w:val="24"/>
        </w:rPr>
        <w:t>International Social Work</w:t>
      </w:r>
      <w:r w:rsidRPr="0008241C">
        <w:rPr>
          <w:noProof/>
          <w:sz w:val="22"/>
          <w:szCs w:val="24"/>
        </w:rPr>
        <w:t xml:space="preserve">, </w:t>
      </w:r>
      <w:r w:rsidRPr="0008241C">
        <w:rPr>
          <w:i/>
          <w:iCs/>
          <w:noProof/>
          <w:sz w:val="22"/>
          <w:szCs w:val="24"/>
        </w:rPr>
        <w:t>57</w:t>
      </w:r>
      <w:r w:rsidRPr="0008241C">
        <w:rPr>
          <w:noProof/>
          <w:sz w:val="22"/>
          <w:szCs w:val="24"/>
        </w:rPr>
        <w:t>(4 Suppl), 3–16. https://doi.org/10.1177/0020872814534139</w:t>
      </w:r>
    </w:p>
    <w:p w14:paraId="518EE5D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OC. (2007). </w:t>
      </w:r>
      <w:r w:rsidRPr="0008241C">
        <w:rPr>
          <w:i/>
          <w:iCs/>
          <w:noProof/>
          <w:sz w:val="22"/>
          <w:szCs w:val="24"/>
        </w:rPr>
        <w:t>National Ocean Policy. The Basic Texts from: Australia, Brazil, Canada, China, Colombia, Japan, Norway, Portugal, Russian Federation, United States of America</w:t>
      </w:r>
      <w:r w:rsidRPr="0008241C">
        <w:rPr>
          <w:noProof/>
          <w:sz w:val="22"/>
          <w:szCs w:val="24"/>
        </w:rPr>
        <w:t>. Paris: UNESCO.</w:t>
      </w:r>
    </w:p>
    <w:p w14:paraId="721459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PSI (International Partnership for the Satoyama Initiative). (2010). Satoyama Initiative. Retrieved from http://satoyama-initiative.org/about/</w:t>
      </w:r>
    </w:p>
    <w:p w14:paraId="11C2E8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slam, M. S. N., &amp; Gnauck, A. (2009). Threats to the Sundarbans Mangrove Wetland Ecosystems from Transboundary Water Allocation in the Ganges Basin: A Preliminary Problem Analysis. </w:t>
      </w:r>
      <w:r w:rsidRPr="0008241C">
        <w:rPr>
          <w:i/>
          <w:iCs/>
          <w:noProof/>
          <w:sz w:val="22"/>
          <w:szCs w:val="24"/>
        </w:rPr>
        <w:t>International Journal of Ecological Economics and Statistics</w:t>
      </w:r>
      <w:r w:rsidRPr="0008241C">
        <w:rPr>
          <w:noProof/>
          <w:sz w:val="22"/>
          <w:szCs w:val="24"/>
        </w:rPr>
        <w:t xml:space="preserve">, </w:t>
      </w:r>
      <w:r w:rsidRPr="0008241C">
        <w:rPr>
          <w:i/>
          <w:iCs/>
          <w:noProof/>
          <w:sz w:val="22"/>
          <w:szCs w:val="24"/>
        </w:rPr>
        <w:t>13</w:t>
      </w:r>
      <w:r w:rsidRPr="0008241C">
        <w:rPr>
          <w:noProof/>
          <w:sz w:val="22"/>
          <w:szCs w:val="24"/>
        </w:rPr>
        <w:t>, 64–78. Retrieved from http://ceser.in/ceserp/index.php/ijees/issue/archive%5Cnhttp://search.ebscohost.com/login.aspx?direct=true&amp;db=eoh&amp;AN=1047867&amp;lang=fr&amp;site=ehost-live</w:t>
      </w:r>
    </w:p>
    <w:p w14:paraId="7D5585C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TTO. (2005). Revised ITTO criteria and indicators for the sustainable management of tropical forests including reporting format. ITTO Policy Development Series No.15, (15).</w:t>
      </w:r>
    </w:p>
    <w:p w14:paraId="54FA97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CN-WAME. (2007). </w:t>
      </w:r>
      <w:r w:rsidRPr="0008241C">
        <w:rPr>
          <w:i/>
          <w:iCs/>
          <w:noProof/>
          <w:sz w:val="22"/>
          <w:szCs w:val="24"/>
        </w:rPr>
        <w:t>Conservation Efforts in West Asia - Annual Report 2007</w:t>
      </w:r>
      <w:r w:rsidRPr="0008241C">
        <w:rPr>
          <w:noProof/>
          <w:sz w:val="22"/>
          <w:szCs w:val="24"/>
        </w:rPr>
        <w:t>. Retrieved from http://cmsdata.iucn.org/downloads/iucn_annual_report_4web.pdf</w:t>
      </w:r>
    </w:p>
    <w:p w14:paraId="2C9AE8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2014). IUCN – Marriott Partnership in Thailand, (March), 0–1.</w:t>
      </w:r>
    </w:p>
    <w:p w14:paraId="4DD17A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CN. (2015). </w:t>
      </w:r>
      <w:r w:rsidRPr="0008241C">
        <w:rPr>
          <w:i/>
          <w:iCs/>
          <w:noProof/>
          <w:sz w:val="22"/>
          <w:szCs w:val="24"/>
        </w:rPr>
        <w:t>Annual Report 2009 At a glance</w:t>
      </w:r>
      <w:r w:rsidRPr="0008241C">
        <w:rPr>
          <w:noProof/>
          <w:sz w:val="22"/>
          <w:szCs w:val="24"/>
        </w:rPr>
        <w:t>.</w:t>
      </w:r>
    </w:p>
    <w:p w14:paraId="785EE3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2017). Draft Guidelines for Recognizing and Reporting Other Effective Area-Based Conservation Measures (OECMs). IUCN-World Commission on Protected Areas Task Force on Other Effective Area-based Conservation Measures. Retrieved from https://www.iucn.org/sites/dev/files/content/documents/guidelines_on_oecms_-_consultation_draft_incorporating_vancouver_inputs_-_april_2017.docx</w:t>
      </w:r>
    </w:p>
    <w:p w14:paraId="6B44D8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IUCN SSC. (2012). IUCN SSC Guiding Principles on Trophy Hunting as a Tool for Creating Conservation Incentives. Gland: IUCN.</w:t>
      </w:r>
    </w:p>
    <w:p w14:paraId="4B2320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UFRO. (2012). </w:t>
      </w:r>
      <w:r w:rsidRPr="0008241C">
        <w:rPr>
          <w:i/>
          <w:iCs/>
          <w:noProof/>
          <w:sz w:val="22"/>
          <w:szCs w:val="24"/>
        </w:rPr>
        <w:t>Understanding relationships between biodiversity, carbon, forests and people: the key to achieving REDD+ objectives. A global assessment report prepared by the Global Forest Expert Panel on Biodiversity, Forest Management and REDD+</w:t>
      </w:r>
      <w:r w:rsidRPr="0008241C">
        <w:rPr>
          <w:noProof/>
          <w:sz w:val="22"/>
          <w:szCs w:val="24"/>
        </w:rPr>
        <w:t xml:space="preserve">. (J. a Parrotta, C. Wildburger, &amp; S. Mansourian, Eds.), </w:t>
      </w:r>
      <w:r w:rsidRPr="0008241C">
        <w:rPr>
          <w:i/>
          <w:iCs/>
          <w:noProof/>
          <w:sz w:val="22"/>
          <w:szCs w:val="24"/>
        </w:rPr>
        <w:t>IUFRO World Series</w:t>
      </w:r>
      <w:r w:rsidRPr="0008241C">
        <w:rPr>
          <w:noProof/>
          <w:sz w:val="22"/>
          <w:szCs w:val="24"/>
        </w:rPr>
        <w:t xml:space="preserve"> (Vol. 31). https://doi.org/1016-3263</w:t>
      </w:r>
    </w:p>
    <w:p w14:paraId="1D9765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Iwasaki, S. (2014). Driving forces of the long-enduring institutional mechanism of Padu system in Negombo Lagoon, Sri Lanka. </w:t>
      </w:r>
      <w:r w:rsidRPr="0008241C">
        <w:rPr>
          <w:i/>
          <w:iCs/>
          <w:noProof/>
          <w:sz w:val="22"/>
          <w:szCs w:val="24"/>
        </w:rPr>
        <w:t>Marine Policy</w:t>
      </w:r>
      <w:r w:rsidRPr="0008241C">
        <w:rPr>
          <w:noProof/>
          <w:sz w:val="22"/>
          <w:szCs w:val="24"/>
        </w:rPr>
        <w:t xml:space="preserve">, </w:t>
      </w:r>
      <w:r w:rsidRPr="0008241C">
        <w:rPr>
          <w:i/>
          <w:iCs/>
          <w:noProof/>
          <w:sz w:val="22"/>
          <w:szCs w:val="24"/>
        </w:rPr>
        <w:t>50</w:t>
      </w:r>
      <w:r w:rsidRPr="0008241C">
        <w:rPr>
          <w:noProof/>
          <w:sz w:val="22"/>
          <w:szCs w:val="24"/>
        </w:rPr>
        <w:t>, 190–196. https://doi.org/10.1016/j.marpol.2014.05.020</w:t>
      </w:r>
    </w:p>
    <w:p w14:paraId="540E53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nečka, J. E., Munkhtsog, B., Jackson, R. M., Naranbaatar, G., Mallon, D. P., &amp; Murphy, W. J. (2011). Comparison of noninvasive genetic and camera-trapping techniques for surveying snow leopards. </w:t>
      </w:r>
      <w:r w:rsidRPr="0008241C">
        <w:rPr>
          <w:i/>
          <w:iCs/>
          <w:noProof/>
          <w:sz w:val="22"/>
          <w:szCs w:val="24"/>
        </w:rPr>
        <w:t>Journal of Mammalogy</w:t>
      </w:r>
      <w:r w:rsidRPr="0008241C">
        <w:rPr>
          <w:noProof/>
          <w:sz w:val="22"/>
          <w:szCs w:val="24"/>
        </w:rPr>
        <w:t xml:space="preserve">, </w:t>
      </w:r>
      <w:r w:rsidRPr="0008241C">
        <w:rPr>
          <w:i/>
          <w:iCs/>
          <w:noProof/>
          <w:sz w:val="22"/>
          <w:szCs w:val="24"/>
        </w:rPr>
        <w:t>92</w:t>
      </w:r>
      <w:r w:rsidRPr="0008241C">
        <w:rPr>
          <w:noProof/>
          <w:sz w:val="22"/>
          <w:szCs w:val="24"/>
        </w:rPr>
        <w:t>(4), 771–783. https://doi.org/10.1644/10-MAMM-A-036.1</w:t>
      </w:r>
    </w:p>
    <w:p w14:paraId="44AF43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ay, M., M, M., &amp; A, B. (2003). Biosecurity, a biodiversity policy dilemma for New Zealand. </w:t>
      </w:r>
      <w:r w:rsidRPr="0008241C">
        <w:rPr>
          <w:i/>
          <w:iCs/>
          <w:noProof/>
          <w:sz w:val="22"/>
          <w:szCs w:val="24"/>
        </w:rPr>
        <w:t>Land Use Policy</w:t>
      </w:r>
      <w:r w:rsidRPr="0008241C">
        <w:rPr>
          <w:noProof/>
          <w:sz w:val="22"/>
          <w:szCs w:val="24"/>
        </w:rPr>
        <w:t xml:space="preserve">, </w:t>
      </w:r>
      <w:r w:rsidRPr="0008241C">
        <w:rPr>
          <w:i/>
          <w:iCs/>
          <w:noProof/>
          <w:sz w:val="22"/>
          <w:szCs w:val="24"/>
        </w:rPr>
        <w:t>64</w:t>
      </w:r>
      <w:r w:rsidRPr="0008241C">
        <w:rPr>
          <w:noProof/>
          <w:sz w:val="22"/>
          <w:szCs w:val="24"/>
        </w:rPr>
        <w:t>(7), 121–129.</w:t>
      </w:r>
    </w:p>
    <w:p w14:paraId="12BC02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enkins, A. P., Jenkins, C. L., &amp; Reynolds., J. B. (2007). Successes and challenges of managing coral reefs in Papua New Guinea through locally managed marine areas. . </w:t>
      </w:r>
      <w:r w:rsidRPr="0008241C">
        <w:rPr>
          <w:i/>
          <w:iCs/>
          <w:noProof/>
          <w:sz w:val="22"/>
          <w:szCs w:val="24"/>
        </w:rPr>
        <w:t>Alternate Visions LLC. 7 Pp.</w:t>
      </w:r>
      <w:r w:rsidRPr="0008241C">
        <w:rPr>
          <w:noProof/>
          <w:sz w:val="22"/>
          <w:szCs w:val="24"/>
        </w:rPr>
        <w:t xml:space="preserve">, </w:t>
      </w:r>
      <w:r w:rsidRPr="0008241C">
        <w:rPr>
          <w:i/>
          <w:iCs/>
          <w:noProof/>
          <w:sz w:val="22"/>
          <w:szCs w:val="24"/>
        </w:rPr>
        <w:t>Accessed 1</w:t>
      </w:r>
      <w:r w:rsidRPr="0008241C">
        <w:rPr>
          <w:noProof/>
          <w:sz w:val="22"/>
          <w:szCs w:val="24"/>
        </w:rPr>
        <w:t>.</w:t>
      </w:r>
    </w:p>
    <w:p w14:paraId="51C617C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entoft, S. (1989). Fisheries co-management: delegating government responsibility to fishermen’s organizations. </w:t>
      </w:r>
      <w:r w:rsidRPr="0008241C">
        <w:rPr>
          <w:i/>
          <w:iCs/>
          <w:noProof/>
          <w:sz w:val="22"/>
          <w:szCs w:val="24"/>
        </w:rPr>
        <w:t>Marine Policy</w:t>
      </w:r>
      <w:r w:rsidRPr="0008241C">
        <w:rPr>
          <w:noProof/>
          <w:sz w:val="22"/>
          <w:szCs w:val="24"/>
        </w:rPr>
        <w:t xml:space="preserve">, </w:t>
      </w:r>
      <w:r w:rsidRPr="0008241C">
        <w:rPr>
          <w:i/>
          <w:iCs/>
          <w:noProof/>
          <w:sz w:val="22"/>
          <w:szCs w:val="24"/>
        </w:rPr>
        <w:t>13</w:t>
      </w:r>
      <w:r w:rsidRPr="0008241C">
        <w:rPr>
          <w:noProof/>
          <w:sz w:val="22"/>
          <w:szCs w:val="24"/>
        </w:rPr>
        <w:t>, 137–154.</w:t>
      </w:r>
    </w:p>
    <w:p w14:paraId="378AD1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Johan Rockström, &amp; Pavan Sukhdev. (2016). How food connects all the SDGs - Stockholm Resilience Centre. Retrieved September 15, 2017, from http://www.stockholmresilience.org/research/research-news/2016-06-14-how-food-connects-all-the-sdgs.html</w:t>
      </w:r>
    </w:p>
    <w:p w14:paraId="639BF13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hannes, R. E. (1984). Marine conservation in relation to traditional life-styles of tropical artisanal fishermen. </w:t>
      </w:r>
      <w:r w:rsidRPr="0008241C">
        <w:rPr>
          <w:i/>
          <w:iCs/>
          <w:noProof/>
          <w:sz w:val="22"/>
          <w:szCs w:val="24"/>
        </w:rPr>
        <w:t>The Environmentalist</w:t>
      </w:r>
      <w:r w:rsidRPr="0008241C">
        <w:rPr>
          <w:noProof/>
          <w:sz w:val="22"/>
          <w:szCs w:val="24"/>
        </w:rPr>
        <w:t xml:space="preserve">, </w:t>
      </w:r>
      <w:r w:rsidRPr="0008241C">
        <w:rPr>
          <w:i/>
          <w:iCs/>
          <w:noProof/>
          <w:sz w:val="22"/>
          <w:szCs w:val="24"/>
        </w:rPr>
        <w:t>4</w:t>
      </w:r>
      <w:r w:rsidRPr="0008241C">
        <w:rPr>
          <w:noProof/>
          <w:sz w:val="22"/>
          <w:szCs w:val="24"/>
        </w:rPr>
        <w:t xml:space="preserve">, </w:t>
      </w:r>
      <w:r w:rsidRPr="0008241C">
        <w:rPr>
          <w:i/>
          <w:iCs/>
          <w:noProof/>
          <w:sz w:val="22"/>
          <w:szCs w:val="24"/>
        </w:rPr>
        <w:t>Supplem</w:t>
      </w:r>
      <w:r w:rsidRPr="0008241C">
        <w:rPr>
          <w:noProof/>
          <w:sz w:val="22"/>
          <w:szCs w:val="24"/>
        </w:rPr>
        <w:t>(7), 30–48. Retrieved from http://www.sciencedirect.com/science/article/B7P6N-4F20033-4Y/2/f5f30f5ffa2804c6bf0bbc4172a001cd</w:t>
      </w:r>
    </w:p>
    <w:p w14:paraId="708254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hannes, R. E. (1998). The case for data-less marine resource management: Examples from tropical nearshore finfisheries. </w:t>
      </w:r>
      <w:r w:rsidRPr="0008241C">
        <w:rPr>
          <w:i/>
          <w:iCs/>
          <w:noProof/>
          <w:sz w:val="22"/>
          <w:szCs w:val="24"/>
        </w:rPr>
        <w:t>Trends in Ecology and Evolution</w:t>
      </w:r>
      <w:r w:rsidRPr="0008241C">
        <w:rPr>
          <w:noProof/>
          <w:sz w:val="22"/>
          <w:szCs w:val="24"/>
        </w:rPr>
        <w:t xml:space="preserve">, </w:t>
      </w:r>
      <w:r w:rsidRPr="0008241C">
        <w:rPr>
          <w:i/>
          <w:iCs/>
          <w:noProof/>
          <w:sz w:val="22"/>
          <w:szCs w:val="24"/>
        </w:rPr>
        <w:t>13</w:t>
      </w:r>
      <w:r w:rsidRPr="0008241C">
        <w:rPr>
          <w:noProof/>
          <w:sz w:val="22"/>
          <w:szCs w:val="24"/>
        </w:rPr>
        <w:t>(6), 243–246. https://doi.org/10.1016/S0169-5347(98)01384-6</w:t>
      </w:r>
    </w:p>
    <w:p w14:paraId="52F18EB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Johannes, R. E. (2002). the Renaissance of Community-Based Marine Resource Management in Oceania. </w:t>
      </w:r>
      <w:r w:rsidRPr="0008241C">
        <w:rPr>
          <w:i/>
          <w:iCs/>
          <w:noProof/>
          <w:sz w:val="22"/>
          <w:szCs w:val="24"/>
        </w:rPr>
        <w:t>Annual Review of Ecology and Systematics</w:t>
      </w:r>
      <w:r w:rsidRPr="0008241C">
        <w:rPr>
          <w:noProof/>
          <w:sz w:val="22"/>
          <w:szCs w:val="24"/>
        </w:rPr>
        <w:t xml:space="preserve">, </w:t>
      </w:r>
      <w:r w:rsidRPr="0008241C">
        <w:rPr>
          <w:i/>
          <w:iCs/>
          <w:noProof/>
          <w:sz w:val="22"/>
          <w:szCs w:val="24"/>
        </w:rPr>
        <w:t>33</w:t>
      </w:r>
      <w:r w:rsidRPr="0008241C">
        <w:rPr>
          <w:noProof/>
          <w:sz w:val="22"/>
          <w:szCs w:val="24"/>
        </w:rPr>
        <w:t>(1), 317–340. https://doi.org/10.1146/annurev.ecolsys.33.010802.150524</w:t>
      </w:r>
    </w:p>
    <w:p w14:paraId="17FBF9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hannes, R. E., &amp; Hickey, F. R. (2004). </w:t>
      </w:r>
      <w:r w:rsidRPr="0008241C">
        <w:rPr>
          <w:i/>
          <w:iCs/>
          <w:noProof/>
          <w:sz w:val="22"/>
          <w:szCs w:val="24"/>
        </w:rPr>
        <w:t>Evolution of village-based marine resource management in Vanuatu</w:t>
      </w:r>
      <w:r w:rsidRPr="0008241C">
        <w:rPr>
          <w:noProof/>
          <w:sz w:val="22"/>
          <w:szCs w:val="24"/>
        </w:rPr>
        <w:t xml:space="preserve">. </w:t>
      </w:r>
      <w:r w:rsidRPr="0008241C">
        <w:rPr>
          <w:i/>
          <w:iCs/>
          <w:noProof/>
          <w:sz w:val="22"/>
          <w:szCs w:val="24"/>
        </w:rPr>
        <w:t>Coastal region and small island papers 15, UNESCO,</w:t>
      </w:r>
      <w:r w:rsidRPr="0008241C">
        <w:rPr>
          <w:noProof/>
          <w:sz w:val="22"/>
          <w:szCs w:val="24"/>
        </w:rPr>
        <w:t>. Paris.</w:t>
      </w:r>
    </w:p>
    <w:p w14:paraId="389D0F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John-O. (2007). Reducing Carbon Emissions from Deforestation in the Ulu Masen Ecosystem, Aceh, Indonesia ~ A Triple-Benefit Project Design Note for CCBA Audit ~.</w:t>
      </w:r>
    </w:p>
    <w:p w14:paraId="7C5796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ones, R. S., &amp; Yoo, B. (2011). Korea’s Green Growth Strategy MITIGATING CLIMATE CHANGE AND DEVELOPING NEW GROWTH ENGINES. </w:t>
      </w:r>
      <w:r w:rsidRPr="0008241C">
        <w:rPr>
          <w:i/>
          <w:iCs/>
          <w:noProof/>
          <w:sz w:val="22"/>
          <w:szCs w:val="24"/>
        </w:rPr>
        <w:t xml:space="preserve">OECD  Economics Department Working Papers </w:t>
      </w:r>
      <w:r w:rsidRPr="0008241C">
        <w:rPr>
          <w:noProof/>
          <w:sz w:val="22"/>
          <w:szCs w:val="24"/>
        </w:rPr>
        <w:t>, (798). https://doi.org/10.1787/5kmbhk4gh1ns-en</w:t>
      </w:r>
    </w:p>
    <w:p w14:paraId="472EF3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Juffe-Bignoli, D., Burgess, N. D., Bingham, H., Belle, E. M. S., de Lima, M. G., Deguignet, M., Bertzky, B., Milam,  a N., Martinez-Lopez, J., Lewis, E., Eassom, A., Wicander, S., Geldmann, J., van Soesbergen, A., Arnell,  a P., O’Connor, B., Park, S., Shi, Y. N., Danks, F. S., MacSharry, B., &amp; Kingston, N. (2014). </w:t>
      </w:r>
      <w:r w:rsidRPr="0008241C">
        <w:rPr>
          <w:i/>
          <w:iCs/>
          <w:noProof/>
          <w:sz w:val="22"/>
          <w:szCs w:val="24"/>
          <w:lang w:val="en-US"/>
        </w:rPr>
        <w:t>Protected Planet Report 2014</w:t>
      </w:r>
      <w:r w:rsidRPr="0008241C">
        <w:rPr>
          <w:noProof/>
          <w:sz w:val="22"/>
          <w:szCs w:val="24"/>
          <w:lang w:val="en-US"/>
        </w:rPr>
        <w:t xml:space="preserve">. </w:t>
      </w:r>
      <w:r w:rsidRPr="0008241C">
        <w:rPr>
          <w:i/>
          <w:iCs/>
          <w:noProof/>
          <w:sz w:val="22"/>
          <w:szCs w:val="24"/>
          <w:lang w:val="en-US"/>
        </w:rPr>
        <w:t>Protected Planet Report</w:t>
      </w:r>
      <w:r w:rsidRPr="0008241C">
        <w:rPr>
          <w:noProof/>
          <w:sz w:val="22"/>
          <w:szCs w:val="24"/>
          <w:lang w:val="en-US"/>
        </w:rPr>
        <w:t>. Cambridge, UK: UNEP-WCMC. https://doi.org/DEW/1233/CA</w:t>
      </w:r>
    </w:p>
    <w:p w14:paraId="6F35C25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ffe-Bignoli, D., Harrison, I., Butchart, S. H. M., Flitcroft, R., Hermoso, V., Jonas, H., Lukasiewicz, A., Thieme, M., Turak, E., Bingham, H., Dalton, J., Darwall, W., Deguignet, M., Dudley, N., Gardner, R., Higgins, J., Kumar, R., Linke, S., Milton, G. R., Pittock, J., Smith, K. G., &amp; van Soesbergen, A. (2016). Achieving Aichi Biodiversity Target 11 to improve the performance of protected areas and conserve freshwater biodiversity. </w:t>
      </w:r>
      <w:r w:rsidRPr="0008241C">
        <w:rPr>
          <w:i/>
          <w:iCs/>
          <w:noProof/>
          <w:sz w:val="22"/>
          <w:szCs w:val="24"/>
        </w:rPr>
        <w:t>Aquatic Conservation: Marine and Freshwater Ecosystems</w:t>
      </w:r>
      <w:r w:rsidRPr="0008241C">
        <w:rPr>
          <w:noProof/>
          <w:sz w:val="22"/>
          <w:szCs w:val="24"/>
        </w:rPr>
        <w:t xml:space="preserve">, </w:t>
      </w:r>
      <w:r w:rsidRPr="0008241C">
        <w:rPr>
          <w:i/>
          <w:iCs/>
          <w:noProof/>
          <w:sz w:val="22"/>
          <w:szCs w:val="24"/>
        </w:rPr>
        <w:t>26</w:t>
      </w:r>
      <w:r w:rsidRPr="0008241C">
        <w:rPr>
          <w:noProof/>
          <w:sz w:val="22"/>
          <w:szCs w:val="24"/>
        </w:rPr>
        <w:t>, 133–151. https://doi.org/10.1002/aqc.2638</w:t>
      </w:r>
    </w:p>
    <w:p w14:paraId="7C6CC4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Jungcurt, S. (2016). Living with Harmony with Nature to Transform our World: the CBD’s Contribution to SDG implementation. Retrieved from http://sd.iisd.org/policy-updates/living-in-harmony-with-nature-to-transform-our-world-the-cbds-contribution-to-sdg-implementation/</w:t>
      </w:r>
    </w:p>
    <w:p w14:paraId="73B058B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Jupp, T., Fitzsimons, J., Carr, B., &amp; See, P. (2015). New partnerships for managing large desert landscapes: Experiences from the Martu Living Deserts Project. </w:t>
      </w:r>
      <w:r w:rsidRPr="0008241C">
        <w:rPr>
          <w:i/>
          <w:iCs/>
          <w:noProof/>
          <w:sz w:val="22"/>
          <w:szCs w:val="24"/>
        </w:rPr>
        <w:t>Rangeland Journal</w:t>
      </w:r>
      <w:r w:rsidRPr="0008241C">
        <w:rPr>
          <w:noProof/>
          <w:sz w:val="22"/>
          <w:szCs w:val="24"/>
        </w:rPr>
        <w:t xml:space="preserve">, </w:t>
      </w:r>
      <w:r w:rsidRPr="0008241C">
        <w:rPr>
          <w:i/>
          <w:iCs/>
          <w:noProof/>
          <w:sz w:val="22"/>
          <w:szCs w:val="24"/>
        </w:rPr>
        <w:t>37</w:t>
      </w:r>
      <w:r w:rsidRPr="0008241C">
        <w:rPr>
          <w:noProof/>
          <w:sz w:val="22"/>
          <w:szCs w:val="24"/>
        </w:rPr>
        <w:t>(6), 571–582. https://doi.org/10.1071/RJ15047</w:t>
      </w:r>
    </w:p>
    <w:p w14:paraId="4F47F2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czensky, P., Enkhsaikhan, N., Ganbaatar, O., &amp; Walzer, C. (2008). The Great Gobi B Strictly Protected Area in Mongolia - refuge or sink for wolves Canis lupus in the Gobi? </w:t>
      </w:r>
      <w:r w:rsidRPr="0008241C">
        <w:rPr>
          <w:i/>
          <w:iCs/>
          <w:noProof/>
          <w:sz w:val="22"/>
          <w:szCs w:val="24"/>
        </w:rPr>
        <w:t>Wildlife Biology</w:t>
      </w:r>
      <w:r w:rsidRPr="0008241C">
        <w:rPr>
          <w:noProof/>
          <w:sz w:val="22"/>
          <w:szCs w:val="24"/>
        </w:rPr>
        <w:t xml:space="preserve">, </w:t>
      </w:r>
      <w:r w:rsidRPr="0008241C">
        <w:rPr>
          <w:i/>
          <w:iCs/>
          <w:noProof/>
          <w:sz w:val="22"/>
          <w:szCs w:val="24"/>
        </w:rPr>
        <w:t>14</w:t>
      </w:r>
      <w:r w:rsidRPr="0008241C">
        <w:rPr>
          <w:noProof/>
          <w:sz w:val="22"/>
          <w:szCs w:val="24"/>
        </w:rPr>
        <w:t>(4), 444–456. https://doi.org/10.2981/0909-6396-14.4.444</w:t>
      </w:r>
    </w:p>
    <w:p w14:paraId="163A23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czensky, P., Ganbaatar, O., Von Wehrden, H., &amp; Walzer, C. (2008). Resource selection by sympatric wild equids in the Mongolian Gobi. </w:t>
      </w:r>
      <w:r w:rsidRPr="0008241C">
        <w:rPr>
          <w:i/>
          <w:iCs/>
          <w:noProof/>
          <w:sz w:val="22"/>
          <w:szCs w:val="24"/>
        </w:rPr>
        <w:t>Journal of Applied Ecology</w:t>
      </w:r>
      <w:r w:rsidRPr="0008241C">
        <w:rPr>
          <w:noProof/>
          <w:sz w:val="22"/>
          <w:szCs w:val="24"/>
        </w:rPr>
        <w:t xml:space="preserve">, </w:t>
      </w:r>
      <w:r w:rsidRPr="0008241C">
        <w:rPr>
          <w:i/>
          <w:iCs/>
          <w:noProof/>
          <w:sz w:val="22"/>
          <w:szCs w:val="24"/>
        </w:rPr>
        <w:t>45</w:t>
      </w:r>
      <w:r w:rsidRPr="0008241C">
        <w:rPr>
          <w:noProof/>
          <w:sz w:val="22"/>
          <w:szCs w:val="24"/>
        </w:rPr>
        <w:t>, 1762–1769. https://doi.org/10.1111/j.1365-2664.2007.0@@@@.x</w:t>
      </w:r>
    </w:p>
    <w:p w14:paraId="4F7FF35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kakhel, S. (2012). Environmental Challenges in South Asia. </w:t>
      </w:r>
      <w:r w:rsidRPr="0008241C">
        <w:rPr>
          <w:i/>
          <w:iCs/>
          <w:noProof/>
          <w:sz w:val="22"/>
          <w:szCs w:val="24"/>
        </w:rPr>
        <w:t>ISAS Insights</w:t>
      </w:r>
      <w:r w:rsidRPr="0008241C">
        <w:rPr>
          <w:noProof/>
          <w:sz w:val="22"/>
          <w:szCs w:val="24"/>
        </w:rPr>
        <w:t>, (189), 1–10. Retrieved from https://www.files.ethz.ch/isn/154116/ISAS_Insight_189_-_Environmental_Challenges_in_South_Asia_19102012221512.pdf</w:t>
      </w:r>
    </w:p>
    <w:p w14:paraId="7AA720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im, M. S. (2008a). Future of the Haze Agreement– Is the Glass Half Empty or Half Full?’. </w:t>
      </w:r>
      <w:r w:rsidRPr="0008241C">
        <w:rPr>
          <w:i/>
          <w:iCs/>
          <w:noProof/>
          <w:sz w:val="22"/>
          <w:szCs w:val="24"/>
        </w:rPr>
        <w:t>Environmental Policy and Law</w:t>
      </w:r>
      <w:r w:rsidRPr="0008241C">
        <w:rPr>
          <w:noProof/>
          <w:sz w:val="22"/>
          <w:szCs w:val="24"/>
        </w:rPr>
        <w:t>.</w:t>
      </w:r>
    </w:p>
    <w:p w14:paraId="789E79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im, M. S. (2008b). UNCLOS and Regional Action for Protection of the Marine Environment: Perspectives of the South Asian Seas Regio. </w:t>
      </w:r>
      <w:r w:rsidRPr="0008241C">
        <w:rPr>
          <w:i/>
          <w:iCs/>
          <w:noProof/>
          <w:sz w:val="22"/>
          <w:szCs w:val="24"/>
        </w:rPr>
        <w:t>Bangladesh Institute of International and Strategic Studies Journal</w:t>
      </w:r>
      <w:r w:rsidRPr="0008241C">
        <w:rPr>
          <w:noProof/>
          <w:sz w:val="22"/>
          <w:szCs w:val="24"/>
        </w:rPr>
        <w:t xml:space="preserve">, </w:t>
      </w:r>
      <w:r w:rsidRPr="0008241C">
        <w:rPr>
          <w:i/>
          <w:iCs/>
          <w:noProof/>
          <w:sz w:val="22"/>
          <w:szCs w:val="24"/>
        </w:rPr>
        <w:t>29</w:t>
      </w:r>
      <w:r w:rsidRPr="0008241C">
        <w:rPr>
          <w:noProof/>
          <w:sz w:val="22"/>
          <w:szCs w:val="24"/>
        </w:rPr>
        <w:t>, 415–430.</w:t>
      </w:r>
    </w:p>
    <w:p w14:paraId="72B7449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im, M. S. (2009). Implementation of the MARPOL Convention in Bangladesh. </w:t>
      </w:r>
      <w:r w:rsidRPr="0008241C">
        <w:rPr>
          <w:i/>
          <w:iCs/>
          <w:noProof/>
          <w:sz w:val="22"/>
          <w:szCs w:val="24"/>
        </w:rPr>
        <w:t>Macquarie Journal of International and Comparative Environmental Law</w:t>
      </w:r>
      <w:r w:rsidRPr="0008241C">
        <w:rPr>
          <w:noProof/>
          <w:sz w:val="22"/>
          <w:szCs w:val="24"/>
        </w:rPr>
        <w:t xml:space="preserve">, </w:t>
      </w:r>
      <w:r w:rsidRPr="0008241C">
        <w:rPr>
          <w:i/>
          <w:iCs/>
          <w:noProof/>
          <w:sz w:val="22"/>
          <w:szCs w:val="24"/>
        </w:rPr>
        <w:t>5</w:t>
      </w:r>
      <w:r w:rsidRPr="0008241C">
        <w:rPr>
          <w:noProof/>
          <w:sz w:val="22"/>
          <w:szCs w:val="24"/>
        </w:rPr>
        <w:t>.</w:t>
      </w:r>
    </w:p>
    <w:p w14:paraId="7BCF658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im, M. S. (2017). The Biodiversity Act, 2017: A Concise Overview. In A. Al Faruque &amp; Chowdhury M Jashim Ali (Eds.), </w:t>
      </w:r>
      <w:r w:rsidRPr="0008241C">
        <w:rPr>
          <w:i/>
          <w:iCs/>
          <w:noProof/>
          <w:sz w:val="22"/>
          <w:szCs w:val="24"/>
        </w:rPr>
        <w:t>New Dimensions of Law: Analysis of Selected Laws of Bangladesh</w:t>
      </w:r>
      <w:r w:rsidRPr="0008241C">
        <w:rPr>
          <w:noProof/>
          <w:sz w:val="22"/>
          <w:szCs w:val="24"/>
        </w:rPr>
        <w:t xml:space="preserve"> (pp. 95–102). Chittagong: University of Chittagong.</w:t>
      </w:r>
    </w:p>
    <w:p w14:paraId="5E7755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rmebäck, V. N., Wairore, J. N., Jirström, M., &amp; Nyberg, G. (2015). Assessing gender roles in a changing landscape: diversified agro-pastoralism in drylands of West Pokot, Kenya. </w:t>
      </w:r>
      <w:r w:rsidRPr="0008241C">
        <w:rPr>
          <w:i/>
          <w:iCs/>
          <w:noProof/>
          <w:sz w:val="22"/>
          <w:szCs w:val="24"/>
        </w:rPr>
        <w:t>Pastoralism</w:t>
      </w:r>
      <w:r w:rsidRPr="0008241C">
        <w:rPr>
          <w:noProof/>
          <w:sz w:val="22"/>
          <w:szCs w:val="24"/>
        </w:rPr>
        <w:t xml:space="preserve">, </w:t>
      </w:r>
      <w:r w:rsidRPr="0008241C">
        <w:rPr>
          <w:i/>
          <w:iCs/>
          <w:noProof/>
          <w:sz w:val="22"/>
          <w:szCs w:val="24"/>
        </w:rPr>
        <w:t>5</w:t>
      </w:r>
      <w:r w:rsidRPr="0008241C">
        <w:rPr>
          <w:noProof/>
          <w:sz w:val="22"/>
          <w:szCs w:val="24"/>
        </w:rPr>
        <w:t>(1), 21. https://doi.org/10.1186/s13570-015-0039-4</w:t>
      </w:r>
    </w:p>
    <w:p w14:paraId="232148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ato, K., &amp; Takahashi, W. (2000). </w:t>
      </w:r>
      <w:r w:rsidRPr="0008241C">
        <w:rPr>
          <w:i/>
          <w:iCs/>
          <w:noProof/>
          <w:sz w:val="22"/>
          <w:szCs w:val="24"/>
        </w:rPr>
        <w:t>An Overview of Regional/Subregional Environmental Cooperation In Asiaand the Pacific</w:t>
      </w:r>
      <w:r w:rsidRPr="0008241C">
        <w:rPr>
          <w:noProof/>
          <w:sz w:val="22"/>
          <w:szCs w:val="24"/>
        </w:rPr>
        <w:t>. Retrieved from https://pub.iges.or.jp/system/files/publication_documents/pub/discussionpaper/923/overview_asia_pacific.pdf</w:t>
      </w:r>
    </w:p>
    <w:p w14:paraId="4EE8D3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Kazmierczak, A., &amp; Carter, J. (2010). </w:t>
      </w:r>
      <w:r w:rsidRPr="0008241C">
        <w:rPr>
          <w:i/>
          <w:iCs/>
          <w:noProof/>
          <w:sz w:val="22"/>
          <w:szCs w:val="24"/>
        </w:rPr>
        <w:t>Adaptation to climate change using green and blue infrastructure: A database of case studies</w:t>
      </w:r>
      <w:r w:rsidRPr="0008241C">
        <w:rPr>
          <w:noProof/>
          <w:sz w:val="22"/>
          <w:szCs w:val="24"/>
        </w:rPr>
        <w:t>. Manchester. Retrieved from http://orca.cf.ac.uk/64906/1/Database_Final_no_hyperlinks.pdf</w:t>
      </w:r>
    </w:p>
    <w:p w14:paraId="54FD98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erkhoff, E, E., &amp; Sharma, E. (2006). </w:t>
      </w:r>
      <w:r w:rsidRPr="0008241C">
        <w:rPr>
          <w:i/>
          <w:iCs/>
          <w:noProof/>
          <w:sz w:val="22"/>
          <w:szCs w:val="24"/>
        </w:rPr>
        <w:t>Debating shifting cultivation in the eastern Himalayas: Farmer’s innovations as lessons for policy</w:t>
      </w:r>
      <w:r w:rsidRPr="0008241C">
        <w:rPr>
          <w:noProof/>
          <w:sz w:val="22"/>
          <w:szCs w:val="24"/>
        </w:rPr>
        <w:t>. (A. K. T. A. Beatrice Murray, Dharma R. Maharjan, Ed.). Kathmandu, Nepal. Retrieved from http://lib.icimod.org/record/7409/files/attachment_19.pdf</w:t>
      </w:r>
    </w:p>
    <w:p w14:paraId="1FC55E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jtewachakul, N., Shivakoti, G. P., &amp; Webb, E. L. (2008). Evolution of Community-based Management and Forest Health in Northern Thailand: Case Study of Nahai and Huai-muang Villages in Sopsai Watershed, Thawangpa District, Nan Province. In G. Webb, E.L. and Shivakoti (Ed.), </w:t>
      </w:r>
      <w:r w:rsidRPr="0008241C">
        <w:rPr>
          <w:i/>
          <w:iCs/>
          <w:noProof/>
          <w:sz w:val="22"/>
          <w:szCs w:val="24"/>
        </w:rPr>
        <w:t>Decentralization, Forests and Rural Communities: Policy Outcomes in Southeast Asia</w:t>
      </w:r>
      <w:r w:rsidRPr="0008241C">
        <w:rPr>
          <w:noProof/>
          <w:sz w:val="22"/>
          <w:szCs w:val="24"/>
        </w:rPr>
        <w:t xml:space="preserve"> (pp. 232–268). SAGE Publications.</w:t>
      </w:r>
    </w:p>
    <w:p w14:paraId="71D5C2F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m, C.-G., &amp; Lim, S. S. (2015). An Evaluation of the Environmentally Friendly Direct Payment Program in Korea*. </w:t>
      </w:r>
      <w:r w:rsidRPr="0008241C">
        <w:rPr>
          <w:i/>
          <w:iCs/>
          <w:noProof/>
          <w:sz w:val="22"/>
          <w:szCs w:val="24"/>
        </w:rPr>
        <w:t>Journal of International Economic Studies</w:t>
      </w:r>
      <w:r w:rsidRPr="0008241C">
        <w:rPr>
          <w:noProof/>
          <w:sz w:val="22"/>
          <w:szCs w:val="24"/>
        </w:rPr>
        <w:t>, (29), 3–22.</w:t>
      </w:r>
    </w:p>
    <w:p w14:paraId="30A566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nch, J., Anderson, P., Richards, E., Talouli, A., Vieux, C., Peteru, C., &amp; Suaesi, T. (2010). </w:t>
      </w:r>
      <w:r w:rsidRPr="0008241C">
        <w:rPr>
          <w:i/>
          <w:iCs/>
          <w:noProof/>
          <w:sz w:val="22"/>
          <w:szCs w:val="24"/>
        </w:rPr>
        <w:t>Outlook Report on the State of the Marine Biodiversity in the Pacific Islands Region Outlook Report on the State of the Marine Biodiversity in the Pacific Islands Region SPREP Library/IRC Cataloguing-in-Publication Data</w:t>
      </w:r>
      <w:r w:rsidRPr="0008241C">
        <w:rPr>
          <w:noProof/>
          <w:sz w:val="22"/>
          <w:szCs w:val="24"/>
        </w:rPr>
        <w:t xml:space="preserve">. </w:t>
      </w:r>
      <w:r w:rsidRPr="0008241C">
        <w:rPr>
          <w:i/>
          <w:iCs/>
          <w:noProof/>
          <w:sz w:val="22"/>
          <w:szCs w:val="24"/>
        </w:rPr>
        <w:t>SPREP</w:t>
      </w:r>
      <w:r w:rsidRPr="0008241C">
        <w:rPr>
          <w:noProof/>
          <w:sz w:val="22"/>
          <w:szCs w:val="24"/>
        </w:rPr>
        <w:t>. Retrieved from https://wedocs.unep.org/rest/bitstreams/16345/retrieve</w:t>
      </w:r>
    </w:p>
    <w:p w14:paraId="5464D39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Kingdom of Cambodia. (2010). The National Green Growth Roadmap, (March 2010), 57.</w:t>
      </w:r>
    </w:p>
    <w:p w14:paraId="3B16D0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ssinger, G., Patterson, C., &amp; Neufeldt, H. (2013). </w:t>
      </w:r>
      <w:r w:rsidRPr="0008241C">
        <w:rPr>
          <w:i/>
          <w:iCs/>
          <w:noProof/>
          <w:sz w:val="22"/>
          <w:szCs w:val="24"/>
        </w:rPr>
        <w:t>Payments for ecosystem services schemes: project-level insights on benefits for ecosystems and the rural poor</w:t>
      </w:r>
      <w:r w:rsidRPr="0008241C">
        <w:rPr>
          <w:noProof/>
          <w:sz w:val="22"/>
          <w:szCs w:val="24"/>
        </w:rPr>
        <w:t xml:space="preserve"> (ICRAF Working Paper No. 172). Nairobi, Kenya. Retrieved from http://dx.doi.org/10.5716/WP13001.PDF</w:t>
      </w:r>
    </w:p>
    <w:p w14:paraId="75386E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ittinger, J. N. (2013). Human Dimensions of Small-Scale and Traditional Fisheries in the Asia-Pacific Region. </w:t>
      </w:r>
      <w:r w:rsidRPr="0008241C">
        <w:rPr>
          <w:i/>
          <w:iCs/>
          <w:noProof/>
          <w:sz w:val="22"/>
          <w:szCs w:val="24"/>
        </w:rPr>
        <w:t>Pacific Science</w:t>
      </w:r>
      <w:r w:rsidRPr="0008241C">
        <w:rPr>
          <w:noProof/>
          <w:sz w:val="22"/>
          <w:szCs w:val="24"/>
        </w:rPr>
        <w:t xml:space="preserve">, </w:t>
      </w:r>
      <w:r w:rsidRPr="0008241C">
        <w:rPr>
          <w:i/>
          <w:iCs/>
          <w:noProof/>
          <w:sz w:val="22"/>
          <w:szCs w:val="24"/>
        </w:rPr>
        <w:t>67</w:t>
      </w:r>
      <w:r w:rsidRPr="0008241C">
        <w:rPr>
          <w:noProof/>
          <w:sz w:val="22"/>
          <w:szCs w:val="24"/>
        </w:rPr>
        <w:t>(3), 315–325. https://doi.org/10.2984/67.3.1</w:t>
      </w:r>
    </w:p>
    <w:p w14:paraId="10EFF3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nowlton, N. (2001). The future of coral reef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98</w:t>
      </w:r>
      <w:r w:rsidRPr="0008241C">
        <w:rPr>
          <w:noProof/>
          <w:sz w:val="22"/>
          <w:szCs w:val="24"/>
        </w:rPr>
        <w:t>(10), 5419–5425. https://doi.org/10.1073/pnas.091092998</w:t>
      </w:r>
    </w:p>
    <w:p w14:paraId="6051FB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nuth, L. (2006). </w:t>
      </w:r>
      <w:r w:rsidRPr="0008241C">
        <w:rPr>
          <w:i/>
          <w:iCs/>
          <w:noProof/>
          <w:sz w:val="22"/>
          <w:szCs w:val="24"/>
        </w:rPr>
        <w:t>Greening cities for improving urban livelihoods: Legal, policy and institutional aspects of urban and peri-urban forestry in West and Central Asia</w:t>
      </w:r>
      <w:r w:rsidRPr="0008241C">
        <w:rPr>
          <w:noProof/>
          <w:sz w:val="22"/>
          <w:szCs w:val="24"/>
        </w:rPr>
        <w:t xml:space="preserve">. </w:t>
      </w:r>
      <w:r w:rsidRPr="0008241C">
        <w:rPr>
          <w:i/>
          <w:iCs/>
          <w:noProof/>
          <w:sz w:val="22"/>
          <w:szCs w:val="24"/>
        </w:rPr>
        <w:t>FAO Livelihood Support Programme, LSP Working Paper 37</w:t>
      </w:r>
      <w:r w:rsidRPr="0008241C">
        <w:rPr>
          <w:noProof/>
          <w:sz w:val="22"/>
          <w:szCs w:val="24"/>
        </w:rPr>
        <w:t>. Retrieved from http://www.fao.org/forestry/15803-084381c53bd202e5c270652af25bbe368.pdf</w:t>
      </w:r>
    </w:p>
    <w:p w14:paraId="443A1A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czberski, G., &amp; Curry, G. N. (2005). Making a living: Land pressures and changing livelihood strategies among oil palm settlers in Papua New Guinea. </w:t>
      </w:r>
      <w:r w:rsidRPr="0008241C">
        <w:rPr>
          <w:i/>
          <w:iCs/>
          <w:noProof/>
          <w:sz w:val="22"/>
          <w:szCs w:val="24"/>
        </w:rPr>
        <w:t>Agricultural Systems</w:t>
      </w:r>
      <w:r w:rsidRPr="0008241C">
        <w:rPr>
          <w:noProof/>
          <w:sz w:val="22"/>
          <w:szCs w:val="24"/>
        </w:rPr>
        <w:t xml:space="preserve">, </w:t>
      </w:r>
      <w:r w:rsidRPr="0008241C">
        <w:rPr>
          <w:i/>
          <w:iCs/>
          <w:noProof/>
          <w:sz w:val="22"/>
          <w:szCs w:val="24"/>
        </w:rPr>
        <w:t>85</w:t>
      </w:r>
      <w:r w:rsidRPr="0008241C">
        <w:rPr>
          <w:noProof/>
          <w:sz w:val="22"/>
          <w:szCs w:val="24"/>
        </w:rPr>
        <w:t>(3 SPEC. ISS.), 324–339. https://doi.org/10.1016/j.agsy.2005.06.014</w:t>
      </w:r>
    </w:p>
    <w:p w14:paraId="041E0A1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etz, T., Bridgewater, P., van den Hove, S., &amp; Siebenhüner, B. (2008). The role of the Subsidiary Body on Scientific, Technical and Technological Advice to the Convention on Biological Diversity as science–policy interface. </w:t>
      </w:r>
      <w:r w:rsidRPr="0008241C">
        <w:rPr>
          <w:i/>
          <w:iCs/>
          <w:noProof/>
          <w:sz w:val="22"/>
          <w:szCs w:val="24"/>
        </w:rPr>
        <w:t>Environmental Science &amp; Policy</w:t>
      </w:r>
      <w:r w:rsidRPr="0008241C">
        <w:rPr>
          <w:noProof/>
          <w:sz w:val="22"/>
          <w:szCs w:val="24"/>
        </w:rPr>
        <w:t xml:space="preserve">, </w:t>
      </w:r>
      <w:r w:rsidRPr="0008241C">
        <w:rPr>
          <w:i/>
          <w:iCs/>
          <w:noProof/>
          <w:sz w:val="22"/>
          <w:szCs w:val="24"/>
        </w:rPr>
        <w:t>11</w:t>
      </w:r>
      <w:r w:rsidRPr="0008241C">
        <w:rPr>
          <w:noProof/>
          <w:sz w:val="22"/>
          <w:szCs w:val="24"/>
        </w:rPr>
        <w:t>(6), 505–516. Retrieved from http://www.sciencedirect.com/science/article/pii/S1462901108000464</w:t>
      </w:r>
    </w:p>
    <w:p w14:paraId="0F759A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 K.-L., &amp; Karim, M. S. (2012). South East Asian Environmental Legal Governance. In S. </w:t>
      </w:r>
      <w:r w:rsidRPr="0008241C">
        <w:rPr>
          <w:i/>
          <w:noProof/>
          <w:sz w:val="22"/>
          <w:szCs w:val="24"/>
        </w:rPr>
        <w:t>et al</w:t>
      </w:r>
      <w:r w:rsidRPr="0008241C">
        <w:rPr>
          <w:noProof/>
          <w:sz w:val="22"/>
          <w:szCs w:val="24"/>
        </w:rPr>
        <w:t xml:space="preserve">. Alam (Ed.), </w:t>
      </w:r>
      <w:r w:rsidRPr="0008241C">
        <w:rPr>
          <w:i/>
          <w:iCs/>
          <w:noProof/>
          <w:sz w:val="22"/>
          <w:szCs w:val="24"/>
        </w:rPr>
        <w:t>Routledge Handbook of International Environmental Law</w:t>
      </w:r>
      <w:r w:rsidRPr="0008241C">
        <w:rPr>
          <w:noProof/>
          <w:sz w:val="22"/>
          <w:szCs w:val="24"/>
        </w:rPr>
        <w:t xml:space="preserve"> (pp. 461–478).</w:t>
      </w:r>
    </w:p>
    <w:p w14:paraId="2DA3B71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 K.-L., &amp; Karim, M. S. (2017). The role of ASEAN in shaping regional environmental protection. In P. Hirsch (Ed.), </w:t>
      </w:r>
      <w:r w:rsidRPr="0008241C">
        <w:rPr>
          <w:i/>
          <w:iCs/>
          <w:noProof/>
          <w:sz w:val="22"/>
          <w:szCs w:val="24"/>
        </w:rPr>
        <w:t>Routledge Handbook of the Environment in Southeast Asia</w:t>
      </w:r>
      <w:r w:rsidRPr="0008241C">
        <w:rPr>
          <w:noProof/>
          <w:sz w:val="22"/>
          <w:szCs w:val="24"/>
        </w:rPr>
        <w:t xml:space="preserve"> (pp. 315–333). New York: Routledge. Retrieved from https://eprints.qut.edu.au/60314/</w:t>
      </w:r>
    </w:p>
    <w:p w14:paraId="7CB2F8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h, L. P., &amp; Wilcove, D. S. (2008). Is oil palm agriculture really destroying tropical biodiversity? </w:t>
      </w:r>
      <w:r w:rsidRPr="0008241C">
        <w:rPr>
          <w:i/>
          <w:iCs/>
          <w:noProof/>
          <w:sz w:val="22"/>
          <w:szCs w:val="24"/>
        </w:rPr>
        <w:t>Conservation Letters</w:t>
      </w:r>
      <w:r w:rsidRPr="0008241C">
        <w:rPr>
          <w:noProof/>
          <w:sz w:val="22"/>
          <w:szCs w:val="24"/>
        </w:rPr>
        <w:t xml:space="preserve">, </w:t>
      </w:r>
      <w:r w:rsidRPr="0008241C">
        <w:rPr>
          <w:i/>
          <w:iCs/>
          <w:noProof/>
          <w:sz w:val="22"/>
          <w:szCs w:val="24"/>
        </w:rPr>
        <w:t>1</w:t>
      </w:r>
      <w:r w:rsidRPr="0008241C">
        <w:rPr>
          <w:noProof/>
          <w:sz w:val="22"/>
          <w:szCs w:val="24"/>
        </w:rPr>
        <w:t>(2), 60–64. https://doi.org/10.1111/j.1755-263X.2008.00011.x</w:t>
      </w:r>
    </w:p>
    <w:p w14:paraId="79041E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ok, M. T. J., Tyler, S., Prins, A. G., Pintér, L., Baumüller, H., Bernstein, J., Tsioumani, E., Venema, H. D., &amp; Grosshans, R. (2010). Prospects for mainstreaming ecosystem goods and services in international policies. </w:t>
      </w:r>
      <w:r w:rsidRPr="0008241C">
        <w:rPr>
          <w:i/>
          <w:iCs/>
          <w:noProof/>
          <w:sz w:val="22"/>
          <w:szCs w:val="24"/>
        </w:rPr>
        <w:t>Biodiversity</w:t>
      </w:r>
      <w:r w:rsidRPr="0008241C">
        <w:rPr>
          <w:noProof/>
          <w:sz w:val="22"/>
          <w:szCs w:val="24"/>
        </w:rPr>
        <w:t xml:space="preserve">, </w:t>
      </w:r>
      <w:r w:rsidRPr="0008241C">
        <w:rPr>
          <w:i/>
          <w:iCs/>
          <w:noProof/>
          <w:sz w:val="22"/>
          <w:szCs w:val="24"/>
        </w:rPr>
        <w:t>11</w:t>
      </w:r>
      <w:r w:rsidRPr="0008241C">
        <w:rPr>
          <w:noProof/>
          <w:sz w:val="22"/>
          <w:szCs w:val="24"/>
        </w:rPr>
        <w:t>(1–2), 49–54. https://doi.org/10.1080/14888386.2010.9712647</w:t>
      </w:r>
    </w:p>
    <w:p w14:paraId="2E2120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rishnamurthy, R. R., DasGupta, R., Chatterjee, R., &amp; Shaw, R. (2014). Managing the Indian coast in the face of disasters &amp; climate change: a review and analysis of India’s coastal zone management policies. </w:t>
      </w:r>
      <w:r w:rsidRPr="0008241C">
        <w:rPr>
          <w:i/>
          <w:iCs/>
          <w:noProof/>
          <w:sz w:val="22"/>
          <w:szCs w:val="24"/>
        </w:rPr>
        <w:t>Journal of Coastal Conservation</w:t>
      </w:r>
      <w:r w:rsidRPr="0008241C">
        <w:rPr>
          <w:noProof/>
          <w:sz w:val="22"/>
          <w:szCs w:val="24"/>
        </w:rPr>
        <w:t xml:space="preserve">, </w:t>
      </w:r>
      <w:r w:rsidRPr="0008241C">
        <w:rPr>
          <w:i/>
          <w:iCs/>
          <w:noProof/>
          <w:sz w:val="22"/>
          <w:szCs w:val="24"/>
        </w:rPr>
        <w:t>18</w:t>
      </w:r>
      <w:r w:rsidRPr="0008241C">
        <w:rPr>
          <w:noProof/>
          <w:sz w:val="22"/>
          <w:szCs w:val="24"/>
        </w:rPr>
        <w:t>(6), 657–672. https://doi.org/10.1007/s11852-014-0339-7</w:t>
      </w:r>
    </w:p>
    <w:p w14:paraId="47DD914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Kronen, M., Magron, F., McArdle, B., &amp; Vunisea, A. (2010). Reef finfishing pressure risk model for Pacific Island countries and territories. </w:t>
      </w:r>
      <w:r w:rsidRPr="0008241C">
        <w:rPr>
          <w:i/>
          <w:iCs/>
          <w:noProof/>
          <w:sz w:val="22"/>
          <w:szCs w:val="24"/>
        </w:rPr>
        <w:t>Fisheries Research</w:t>
      </w:r>
      <w:r w:rsidRPr="0008241C">
        <w:rPr>
          <w:noProof/>
          <w:sz w:val="22"/>
          <w:szCs w:val="24"/>
        </w:rPr>
        <w:t xml:space="preserve">, </w:t>
      </w:r>
      <w:r w:rsidRPr="0008241C">
        <w:rPr>
          <w:i/>
          <w:iCs/>
          <w:noProof/>
          <w:sz w:val="22"/>
          <w:szCs w:val="24"/>
        </w:rPr>
        <w:t>101</w:t>
      </w:r>
      <w:r w:rsidRPr="0008241C">
        <w:rPr>
          <w:noProof/>
          <w:sz w:val="22"/>
          <w:szCs w:val="24"/>
        </w:rPr>
        <w:t>(1–2), 1–10. https://doi.org/10.1016/j.fishres.2009.08.011</w:t>
      </w:r>
    </w:p>
    <w:p w14:paraId="1A1C47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mar, R., Kaushik, M., Kumar, S., Ambastha, K., Sircar, I., Patnaik, P., &amp; Vervest, M.-J. (2016). Integrating landscape dimensions in disaster risk reduction: A cluster planning approach. In F. G. Renaud, K. Sudmeier-Rieux, M. Estrella, &amp; U. Nehren (Eds.), </w:t>
      </w:r>
      <w:r w:rsidRPr="0008241C">
        <w:rPr>
          <w:i/>
          <w:iCs/>
          <w:noProof/>
          <w:sz w:val="22"/>
          <w:szCs w:val="24"/>
        </w:rPr>
        <w:t>Ecosystem-Based Disaster Risk Reduction and Adaptation in Practice</w:t>
      </w:r>
      <w:r w:rsidRPr="0008241C">
        <w:rPr>
          <w:noProof/>
          <w:sz w:val="22"/>
          <w:szCs w:val="24"/>
        </w:rPr>
        <w:t xml:space="preserve"> (Vol. 42, pp. 271–291). Switzerland: Springer International Publishing. https://doi.org/10.1007/978-3-319-43633-3_12</w:t>
      </w:r>
    </w:p>
    <w:p w14:paraId="49ED4EF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Kumar, R., &amp; Patnaik, P. (2016). Wetlands of Mahanadi Delta (India). In C. M. Finlayson, G. R. Milton, R. C. Prentice, &amp; N. C. Davidson (Eds.), </w:t>
      </w:r>
      <w:r w:rsidRPr="0008241C">
        <w:rPr>
          <w:i/>
          <w:iCs/>
          <w:noProof/>
          <w:sz w:val="22"/>
          <w:szCs w:val="24"/>
        </w:rPr>
        <w:t>The Wetland Book: Distribution, Description and Conservation</w:t>
      </w:r>
      <w:r w:rsidRPr="0008241C">
        <w:rPr>
          <w:noProof/>
          <w:sz w:val="22"/>
          <w:szCs w:val="24"/>
        </w:rPr>
        <w:t xml:space="preserve"> (pp. 1–14). Netherlands: Springer Netherlands. https://doi.org/10.1007/978-94-007-6173-5</w:t>
      </w:r>
    </w:p>
    <w:p w14:paraId="2FFADA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m, M. (1998). Consideration of customary marine tenure system in the establishment of marine protected areas in the South Pacific. </w:t>
      </w:r>
      <w:r w:rsidRPr="0008241C">
        <w:rPr>
          <w:i/>
          <w:iCs/>
          <w:noProof/>
          <w:sz w:val="22"/>
          <w:szCs w:val="24"/>
        </w:rPr>
        <w:t>Ocean and Coastal Management</w:t>
      </w:r>
      <w:r w:rsidRPr="0008241C">
        <w:rPr>
          <w:noProof/>
          <w:sz w:val="22"/>
          <w:szCs w:val="24"/>
        </w:rPr>
        <w:t xml:space="preserve">, </w:t>
      </w:r>
      <w:r w:rsidRPr="0008241C">
        <w:rPr>
          <w:i/>
          <w:iCs/>
          <w:noProof/>
          <w:sz w:val="22"/>
          <w:szCs w:val="24"/>
        </w:rPr>
        <w:t>39</w:t>
      </w:r>
      <w:r w:rsidRPr="0008241C">
        <w:rPr>
          <w:noProof/>
          <w:sz w:val="22"/>
          <w:szCs w:val="24"/>
        </w:rPr>
        <w:t>(1–2), 97–104. https://doi.org/10.1016/S0964-5691(98)00017-9</w:t>
      </w:r>
    </w:p>
    <w:p w14:paraId="459C73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mbeck, R. J. (1999). Landscape planning for biodiversity conservation in agricultural regions: a case study from the wheatbelt of Western Australia. </w:t>
      </w:r>
      <w:r w:rsidRPr="0008241C">
        <w:rPr>
          <w:i/>
          <w:iCs/>
          <w:noProof/>
          <w:sz w:val="22"/>
          <w:szCs w:val="24"/>
        </w:rPr>
        <w:t>Biodiversity Technical Papper</w:t>
      </w:r>
      <w:r w:rsidRPr="0008241C">
        <w:rPr>
          <w:noProof/>
          <w:sz w:val="22"/>
          <w:szCs w:val="24"/>
        </w:rPr>
        <w:t xml:space="preserve">, </w:t>
      </w:r>
      <w:r w:rsidRPr="0008241C">
        <w:rPr>
          <w:i/>
          <w:iCs/>
          <w:noProof/>
          <w:sz w:val="22"/>
          <w:szCs w:val="24"/>
        </w:rPr>
        <w:t>No. 2</w:t>
      </w:r>
      <w:r w:rsidRPr="0008241C">
        <w:rPr>
          <w:noProof/>
          <w:sz w:val="22"/>
          <w:szCs w:val="24"/>
        </w:rPr>
        <w:t>, 1–96 i–x.</w:t>
      </w:r>
    </w:p>
    <w:p w14:paraId="1E07048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ngley, A., Wright, A., Hurry, G., Hampton, J., Aqorua, T., &amp; Rodwell, L. (2009). Slow steps towards management of the world’s largest tuna fishery. </w:t>
      </w:r>
      <w:r w:rsidRPr="0008241C">
        <w:rPr>
          <w:i/>
          <w:iCs/>
          <w:noProof/>
          <w:sz w:val="22"/>
          <w:szCs w:val="24"/>
        </w:rPr>
        <w:t>Marine Policy</w:t>
      </w:r>
      <w:r w:rsidRPr="0008241C">
        <w:rPr>
          <w:noProof/>
          <w:sz w:val="22"/>
          <w:szCs w:val="24"/>
        </w:rPr>
        <w:t xml:space="preserve">, </w:t>
      </w:r>
      <w:r w:rsidRPr="0008241C">
        <w:rPr>
          <w:i/>
          <w:iCs/>
          <w:noProof/>
          <w:sz w:val="22"/>
          <w:szCs w:val="24"/>
        </w:rPr>
        <w:t>33</w:t>
      </w:r>
      <w:r w:rsidRPr="0008241C">
        <w:rPr>
          <w:noProof/>
          <w:sz w:val="22"/>
          <w:szCs w:val="24"/>
        </w:rPr>
        <w:t>, 271–279. https://doi.org/10.1016/j.marpol.2008.07.009</w:t>
      </w:r>
    </w:p>
    <w:p w14:paraId="0E44CC5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rson, A. M., &amp; Ribot, J. C. (2004). Democratic Decentralisation through a Natural Resource Lens: An Introduction. </w:t>
      </w:r>
      <w:r w:rsidRPr="0008241C">
        <w:rPr>
          <w:i/>
          <w:iCs/>
          <w:noProof/>
          <w:sz w:val="22"/>
          <w:szCs w:val="24"/>
        </w:rPr>
        <w:t>European Journal of Development Research</w:t>
      </w:r>
      <w:r w:rsidRPr="0008241C">
        <w:rPr>
          <w:noProof/>
          <w:sz w:val="22"/>
          <w:szCs w:val="24"/>
        </w:rPr>
        <w:t xml:space="preserve">, </w:t>
      </w:r>
      <w:r w:rsidRPr="0008241C">
        <w:rPr>
          <w:i/>
          <w:iCs/>
          <w:noProof/>
          <w:sz w:val="22"/>
          <w:szCs w:val="24"/>
        </w:rPr>
        <w:t>16</w:t>
      </w:r>
      <w:r w:rsidRPr="0008241C">
        <w:rPr>
          <w:noProof/>
          <w:sz w:val="22"/>
          <w:szCs w:val="24"/>
        </w:rPr>
        <w:t>(1), 1–25. https://doi.org/10.1080/09578810410001688707</w:t>
      </w:r>
    </w:p>
    <w:p w14:paraId="0060DD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aurance, W. F., Koh, L. P., Butler, R., Sodhi, N. S., Bradshaw, C. J. A., Neidel, J. D., Consunji, H., &amp; Mateo Vega, J. (2010). Improving the performance of the Roundtable on Sustainable Palm Oil for nature conservation. </w:t>
      </w:r>
      <w:r w:rsidRPr="0008241C">
        <w:rPr>
          <w:i/>
          <w:iCs/>
          <w:noProof/>
          <w:sz w:val="22"/>
          <w:szCs w:val="24"/>
        </w:rPr>
        <w:t>Conservation Biology : The Journal of the Society for Conservation Biology</w:t>
      </w:r>
      <w:r w:rsidRPr="0008241C">
        <w:rPr>
          <w:noProof/>
          <w:sz w:val="22"/>
          <w:szCs w:val="24"/>
        </w:rPr>
        <w:t xml:space="preserve">, </w:t>
      </w:r>
      <w:r w:rsidRPr="0008241C">
        <w:rPr>
          <w:i/>
          <w:iCs/>
          <w:noProof/>
          <w:sz w:val="22"/>
          <w:szCs w:val="24"/>
        </w:rPr>
        <w:t>24</w:t>
      </w:r>
      <w:r w:rsidRPr="0008241C">
        <w:rPr>
          <w:noProof/>
          <w:sz w:val="22"/>
          <w:szCs w:val="24"/>
        </w:rPr>
        <w:t>(2), 377–381. https://doi.org/10.1111/j.1523-1739.2010.01448.x</w:t>
      </w:r>
    </w:p>
    <w:p w14:paraId="1F112B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Leaders Declaration on Coral Triangle Initiative on Coral Reefs, Fisheries and food security. (2009). Manado, Indonesia. Retrieved from http://coraltriangleinitiative.org/sites/default/files/resources/Leader Declaration coral triangle initiative_0.pdf</w:t>
      </w:r>
    </w:p>
    <w:p w14:paraId="70BB39D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e, J. Y., &amp; Anderson, C. D. (2013). The Restored Cheonggyecheon and the Quality of Life in Seoul. </w:t>
      </w:r>
      <w:r w:rsidRPr="0008241C">
        <w:rPr>
          <w:i/>
          <w:iCs/>
          <w:noProof/>
          <w:sz w:val="22"/>
          <w:szCs w:val="24"/>
        </w:rPr>
        <w:t>Journal of Urban Technology</w:t>
      </w:r>
      <w:r w:rsidRPr="0008241C">
        <w:rPr>
          <w:noProof/>
          <w:sz w:val="22"/>
          <w:szCs w:val="24"/>
        </w:rPr>
        <w:t xml:space="preserve">, </w:t>
      </w:r>
      <w:r w:rsidRPr="0008241C">
        <w:rPr>
          <w:i/>
          <w:iCs/>
          <w:noProof/>
          <w:sz w:val="22"/>
          <w:szCs w:val="24"/>
        </w:rPr>
        <w:t>20</w:t>
      </w:r>
      <w:r w:rsidRPr="0008241C">
        <w:rPr>
          <w:noProof/>
          <w:sz w:val="22"/>
          <w:szCs w:val="24"/>
        </w:rPr>
        <w:t>(4), 3–22. https://doi.org/10.1080/10630732.2013.855511</w:t>
      </w:r>
    </w:p>
    <w:p w14:paraId="59A75F3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imona, B., van Noordwijk, M., de Groot, R., &amp; Leemans, R. (2015). Fairly efficient, efficiently fair: Lessons from designing and testing payment schemes for ecosystem services in Asia. </w:t>
      </w:r>
      <w:r w:rsidRPr="0008241C">
        <w:rPr>
          <w:i/>
          <w:iCs/>
          <w:noProof/>
          <w:sz w:val="22"/>
          <w:szCs w:val="24"/>
        </w:rPr>
        <w:t>Ecosystem Services</w:t>
      </w:r>
      <w:r w:rsidRPr="0008241C">
        <w:rPr>
          <w:noProof/>
          <w:sz w:val="22"/>
          <w:szCs w:val="24"/>
        </w:rPr>
        <w:t xml:space="preserve">, </w:t>
      </w:r>
      <w:r w:rsidRPr="0008241C">
        <w:rPr>
          <w:i/>
          <w:iCs/>
          <w:noProof/>
          <w:sz w:val="22"/>
          <w:szCs w:val="24"/>
        </w:rPr>
        <w:t>12</w:t>
      </w:r>
      <w:r w:rsidRPr="0008241C">
        <w:rPr>
          <w:noProof/>
          <w:sz w:val="22"/>
          <w:szCs w:val="24"/>
        </w:rPr>
        <w:t>, 16–28. https://doi.org/10.1016/j.ecoser.2014.12.012</w:t>
      </w:r>
    </w:p>
    <w:p w14:paraId="04FBFC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isher, C., Beukering, P. van, &amp; Scherl, L. M. (2007). Nature’s Investment Bank: how marine protected areas contribute to poverty reduction . </w:t>
      </w:r>
      <w:r w:rsidRPr="0008241C">
        <w:rPr>
          <w:i/>
          <w:iCs/>
          <w:noProof/>
          <w:sz w:val="22"/>
          <w:szCs w:val="24"/>
        </w:rPr>
        <w:t>Report</w:t>
      </w:r>
      <w:r w:rsidRPr="0008241C">
        <w:rPr>
          <w:noProof/>
          <w:sz w:val="22"/>
          <w:szCs w:val="24"/>
        </w:rPr>
        <w:t xml:space="preserve">, </w:t>
      </w:r>
      <w:r w:rsidRPr="0008241C">
        <w:rPr>
          <w:i/>
          <w:iCs/>
          <w:noProof/>
          <w:sz w:val="22"/>
          <w:szCs w:val="24"/>
        </w:rPr>
        <w:t>The Nature</w:t>
      </w:r>
      <w:r w:rsidRPr="0008241C">
        <w:rPr>
          <w:noProof/>
          <w:sz w:val="22"/>
          <w:szCs w:val="24"/>
        </w:rPr>
        <w:t>, Available on:  http://www.nature.org/initiatives/p.</w:t>
      </w:r>
    </w:p>
    <w:p w14:paraId="5220CC9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rnoud, J., Potts, J., Sampson, G., Voora, V., Willer, H., &amp; Wozniak, J. (2015). </w:t>
      </w:r>
      <w:r w:rsidRPr="0008241C">
        <w:rPr>
          <w:i/>
          <w:iCs/>
          <w:noProof/>
          <w:sz w:val="22"/>
          <w:szCs w:val="24"/>
        </w:rPr>
        <w:t>The State of Sustainable Markets – Statistics and Emerging Trends 2015</w:t>
      </w:r>
      <w:r w:rsidRPr="0008241C">
        <w:rPr>
          <w:noProof/>
          <w:sz w:val="22"/>
          <w:szCs w:val="24"/>
        </w:rPr>
        <w:t>. Geneva. Retrieved from http://www.intracen.org/uploadedFiles/intracenorg/Content/Publications/2014_2015_365 - The State of Sustainable Markets_Low-res.pdf</w:t>
      </w:r>
    </w:p>
    <w:p w14:paraId="4F5534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Lernoud, J., Potts, J., Sampson, G., Garibay, S., Lynch, M., Voora, V., Willer, H., &amp; Wozniak, J. (2017). </w:t>
      </w:r>
      <w:r w:rsidRPr="0008241C">
        <w:rPr>
          <w:i/>
          <w:iCs/>
          <w:noProof/>
          <w:sz w:val="22"/>
          <w:szCs w:val="24"/>
          <w:lang w:val="en-US"/>
        </w:rPr>
        <w:t>The State of Sustainable Markets – Statistics and Emerging Trends</w:t>
      </w:r>
      <w:r w:rsidRPr="0008241C">
        <w:rPr>
          <w:noProof/>
          <w:sz w:val="22"/>
          <w:szCs w:val="24"/>
          <w:lang w:val="en-US"/>
        </w:rPr>
        <w:t>. Geneva. Retrieved from http://www.intracen.org/uploadedFiles/intracenorg/Content/Publications/State-of-Sustainable-Market-2017_web.pdf</w:t>
      </w:r>
    </w:p>
    <w:p w14:paraId="12C1E6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everington, F., Costa, K. L., Courrau, J., Pavese, H., Nolte, C., Marr, M., Coad, L., Burgess, N., Bomhard, B., &amp; Hockings, M. (2010). </w:t>
      </w:r>
      <w:r w:rsidRPr="0008241C">
        <w:rPr>
          <w:i/>
          <w:iCs/>
          <w:noProof/>
          <w:sz w:val="22"/>
          <w:szCs w:val="24"/>
        </w:rPr>
        <w:t>Management effectiveness evaluation in protected areas – a global study. Second Edition.</w:t>
      </w:r>
      <w:r w:rsidRPr="0008241C">
        <w:rPr>
          <w:noProof/>
          <w:sz w:val="22"/>
          <w:szCs w:val="24"/>
        </w:rPr>
        <w:t xml:space="preserve"> Brisbane AUSTRALIA. Retrieved from http://old.unep-wcmc.org/medialibrary/2011/04/05/307dd818/Leverington et al. 2010.pdf</w:t>
      </w:r>
    </w:p>
    <w:p w14:paraId="33ABC4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Lim, T. W. (2013). Malaysia: Illegalities in Forest Clearance for Large-scale Commercial Plantations, 1–42. Retrieved from http://www.forest-trends.org/publication_details.php?publicationID=4195</w:t>
      </w:r>
    </w:p>
    <w:p w14:paraId="5F9692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Lo, V. (2016). </w:t>
      </w:r>
      <w:r w:rsidRPr="0008241C">
        <w:rPr>
          <w:i/>
          <w:iCs/>
          <w:noProof/>
          <w:sz w:val="22"/>
          <w:szCs w:val="24"/>
        </w:rPr>
        <w:t>Synthesis report on experiences with ecosystem-based approaches to climate change adaptation and disaster rsk reduction</w:t>
      </w:r>
      <w:r w:rsidRPr="0008241C">
        <w:rPr>
          <w:noProof/>
          <w:sz w:val="22"/>
          <w:szCs w:val="24"/>
        </w:rPr>
        <w:t xml:space="preserve">. </w:t>
      </w:r>
      <w:r w:rsidRPr="0008241C">
        <w:rPr>
          <w:i/>
          <w:iCs/>
          <w:noProof/>
          <w:sz w:val="22"/>
          <w:szCs w:val="24"/>
        </w:rPr>
        <w:t>Secretariat of the Convention on Biological Diversity</w:t>
      </w:r>
      <w:r w:rsidRPr="0008241C">
        <w:rPr>
          <w:noProof/>
          <w:sz w:val="22"/>
          <w:szCs w:val="24"/>
        </w:rPr>
        <w:t xml:space="preserve"> (Vol. Technical). Montreal. https://doi.org/10.1080/14888386.2007.9712830</w:t>
      </w:r>
    </w:p>
    <w:p w14:paraId="2E84812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Lubchenco, J., Cerny-Chipman, E. B., Reimer, J. N., &amp; Levin, S. A. (2016). The right incentives enable ocean sustainability successes and provide hope for the future. </w:t>
      </w:r>
      <w:r w:rsidRPr="0008241C">
        <w:rPr>
          <w:i/>
          <w:iCs/>
          <w:noProof/>
          <w:sz w:val="22"/>
          <w:szCs w:val="24"/>
        </w:rPr>
        <w:t>Proceedings of the National Academy of Sciences of the United States of America</w:t>
      </w:r>
      <w:r w:rsidRPr="0008241C">
        <w:rPr>
          <w:noProof/>
          <w:sz w:val="22"/>
          <w:szCs w:val="24"/>
        </w:rPr>
        <w:t>, 201604982. https://doi.org/10.1073/pnas.1604982113</w:t>
      </w:r>
    </w:p>
    <w:p w14:paraId="2C5BC4B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 (2008). The status and trends of forests and forestry in West Asia.</w:t>
      </w:r>
    </w:p>
    <w:p w14:paraId="579714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cfadyen, S., Tylianakis, J. M., Letourneau, D. K., Benton, T. G., Tittonell, P., Perring, M. P., G??mez-Creutzberg, C., B??ldi, A., Holland, J. M., Broadhurst, L., Okabe, K., Renwick, A. R., Gemmill-Herren, B., &amp; Smith, H. G. (2015). The role of food retailers in improving resilience in global food supply. </w:t>
      </w:r>
      <w:r w:rsidRPr="0008241C">
        <w:rPr>
          <w:i/>
          <w:iCs/>
          <w:noProof/>
          <w:sz w:val="22"/>
          <w:szCs w:val="24"/>
        </w:rPr>
        <w:t>Global Food Security</w:t>
      </w:r>
      <w:r w:rsidRPr="0008241C">
        <w:rPr>
          <w:noProof/>
          <w:sz w:val="22"/>
          <w:szCs w:val="24"/>
        </w:rPr>
        <w:t>. https://doi.org/10.1016/j.gfs.2016.01.001</w:t>
      </w:r>
    </w:p>
    <w:p w14:paraId="5A00E3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ck, R. N., Simberloff, D., Mark Lonsdale, W., Evans, H., Clout, M., &amp; Bazzaz, F. A. (2000). BIOTIC INVASIONS: CAUSES, EPIDEMIOLOGY, GLOBAL CONSEQUENCES, AND CONTROL. </w:t>
      </w:r>
      <w:r w:rsidRPr="0008241C">
        <w:rPr>
          <w:i/>
          <w:iCs/>
          <w:noProof/>
          <w:sz w:val="22"/>
          <w:szCs w:val="24"/>
        </w:rPr>
        <w:t>Ecological Applications</w:t>
      </w:r>
      <w:r w:rsidRPr="0008241C">
        <w:rPr>
          <w:noProof/>
          <w:sz w:val="22"/>
          <w:szCs w:val="24"/>
        </w:rPr>
        <w:t>. https://doi.org/10.1890/1051-0761(2000)010[0689:BICEGC]2.0.CO;2</w:t>
      </w:r>
    </w:p>
    <w:p w14:paraId="6F1338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ckay, K. T. (2001). Managing Fisheries for Biodiversity : Case Studies of Community Approaches to Fish Reserves among the Small Island States of the Pacific. </w:t>
      </w:r>
      <w:r w:rsidRPr="0008241C">
        <w:rPr>
          <w:i/>
          <w:iCs/>
          <w:noProof/>
          <w:sz w:val="22"/>
          <w:szCs w:val="24"/>
        </w:rPr>
        <w:t>Heritage</w:t>
      </w:r>
      <w:r w:rsidRPr="0008241C">
        <w:rPr>
          <w:noProof/>
          <w:sz w:val="22"/>
          <w:szCs w:val="24"/>
        </w:rPr>
        <w:t>, 1–46.</w:t>
      </w:r>
    </w:p>
    <w:p w14:paraId="4F5910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ckinnon, J. (2002). Status of Biodiversity in Asia. In J. Carew-Reid (Ed.), </w:t>
      </w:r>
      <w:r w:rsidRPr="0008241C">
        <w:rPr>
          <w:i/>
          <w:iCs/>
          <w:noProof/>
          <w:sz w:val="22"/>
          <w:szCs w:val="24"/>
        </w:rPr>
        <w:t>Biodiversity Planning in Asia</w:t>
      </w:r>
      <w:r w:rsidRPr="0008241C">
        <w:rPr>
          <w:noProof/>
          <w:sz w:val="22"/>
          <w:szCs w:val="24"/>
        </w:rPr>
        <w:t xml:space="preserve"> (p. 49</w:t>
      </w:r>
      <w:r w:rsidRPr="0008241C">
        <w:rPr>
          <w:rFonts w:eastAsia="MS Mincho"/>
          <w:noProof/>
          <w:sz w:val="22"/>
          <w:szCs w:val="24"/>
        </w:rPr>
        <w:t>‐</w:t>
      </w:r>
      <w:r w:rsidRPr="0008241C">
        <w:rPr>
          <w:noProof/>
          <w:sz w:val="22"/>
          <w:szCs w:val="24"/>
        </w:rPr>
        <w:t>72). Gland, Switzerland and Cambridge, UK: IUCN. Retrieved from http://icem.com.au/portfolio-items/biodiversity-planning-in-asia-3/</w:t>
      </w:r>
    </w:p>
    <w:p w14:paraId="26EA35C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eda, &amp; Yoshida. (2009). Maeda &amp; Yoshida 2009 Responses of birds in rice fields to winter.</w:t>
      </w:r>
    </w:p>
    <w:p w14:paraId="021DCE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FF. (2007). MAFF (2007) Current situation and problems on organic farming.</w:t>
      </w:r>
    </w:p>
    <w:p w14:paraId="4C7BD86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FF. (2009). Plant protection act. Retrieved from http://www.japaneselawtranslation.go.jp/law/detail/?id=25&amp;vm=04&amp;re=01</w:t>
      </w:r>
    </w:p>
    <w:p w14:paraId="462B01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FF. (2011a). Amendment of enforcement regulations regard-ing revisions of imported plant inspection.</w:t>
      </w:r>
    </w:p>
    <w:p w14:paraId="7AEE20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FF. (2011b). </w:t>
      </w:r>
      <w:r w:rsidRPr="0008241C">
        <w:rPr>
          <w:rFonts w:eastAsia="MS Mincho"/>
          <w:noProof/>
          <w:sz w:val="22"/>
          <w:szCs w:val="24"/>
        </w:rPr>
        <w:t>自然再生事業実施計画の作成状況</w:t>
      </w:r>
      <w:r w:rsidRPr="0008241C">
        <w:rPr>
          <w:noProof/>
          <w:sz w:val="22"/>
          <w:szCs w:val="24"/>
        </w:rPr>
        <w:t xml:space="preserve"> </w:t>
      </w:r>
      <w:r w:rsidRPr="0008241C">
        <w:rPr>
          <w:rFonts w:eastAsia="MS Mincho"/>
          <w:noProof/>
          <w:sz w:val="22"/>
          <w:szCs w:val="24"/>
        </w:rPr>
        <w:t>平成</w:t>
      </w:r>
      <w:r w:rsidRPr="0008241C">
        <w:rPr>
          <w:noProof/>
          <w:sz w:val="22"/>
          <w:szCs w:val="24"/>
        </w:rPr>
        <w:t>28</w:t>
      </w:r>
      <w:r w:rsidRPr="0008241C">
        <w:rPr>
          <w:rFonts w:eastAsia="MS Mincho"/>
          <w:noProof/>
          <w:sz w:val="22"/>
          <w:szCs w:val="24"/>
        </w:rPr>
        <w:t>年</w:t>
      </w:r>
      <w:r w:rsidRPr="0008241C">
        <w:rPr>
          <w:noProof/>
          <w:sz w:val="22"/>
          <w:szCs w:val="24"/>
        </w:rPr>
        <w:t>3</w:t>
      </w:r>
      <w:r w:rsidRPr="0008241C">
        <w:rPr>
          <w:rFonts w:eastAsia="MS Mincho"/>
          <w:noProof/>
          <w:sz w:val="22"/>
          <w:szCs w:val="24"/>
        </w:rPr>
        <w:t>月</w:t>
      </w:r>
      <w:r w:rsidRPr="0008241C">
        <w:rPr>
          <w:noProof/>
          <w:sz w:val="22"/>
          <w:szCs w:val="24"/>
        </w:rPr>
        <w:t xml:space="preserve"> </w:t>
      </w:r>
      <w:r w:rsidRPr="0008241C">
        <w:rPr>
          <w:rFonts w:eastAsia="MS Mincho"/>
          <w:noProof/>
          <w:sz w:val="22"/>
          <w:szCs w:val="24"/>
        </w:rPr>
        <w:t>実施計画名</w:t>
      </w:r>
      <w:r w:rsidRPr="0008241C">
        <w:rPr>
          <w:noProof/>
          <w:sz w:val="22"/>
          <w:szCs w:val="24"/>
        </w:rPr>
        <w:t xml:space="preserve"> </w:t>
      </w:r>
      <w:r w:rsidRPr="0008241C">
        <w:rPr>
          <w:rFonts w:eastAsia="MS Mincho"/>
          <w:noProof/>
          <w:sz w:val="22"/>
          <w:szCs w:val="24"/>
        </w:rPr>
        <w:t>実施主体</w:t>
      </w:r>
      <w:r w:rsidRPr="0008241C">
        <w:rPr>
          <w:noProof/>
          <w:sz w:val="22"/>
          <w:szCs w:val="24"/>
        </w:rPr>
        <w:t xml:space="preserve"> </w:t>
      </w:r>
      <w:r w:rsidRPr="0008241C">
        <w:rPr>
          <w:rFonts w:eastAsia="MS Mincho"/>
          <w:noProof/>
          <w:sz w:val="22"/>
          <w:szCs w:val="24"/>
        </w:rPr>
        <w:t>協議会名</w:t>
      </w:r>
      <w:r w:rsidRPr="0008241C">
        <w:rPr>
          <w:noProof/>
          <w:sz w:val="22"/>
          <w:szCs w:val="24"/>
        </w:rPr>
        <w:t xml:space="preserve"> </w:t>
      </w:r>
      <w:r w:rsidRPr="0008241C">
        <w:rPr>
          <w:rFonts w:eastAsia="MS Mincho"/>
          <w:noProof/>
          <w:sz w:val="22"/>
          <w:szCs w:val="24"/>
        </w:rPr>
        <w:t>作成日</w:t>
      </w:r>
      <w:r w:rsidRPr="0008241C">
        <w:rPr>
          <w:noProof/>
          <w:sz w:val="22"/>
          <w:szCs w:val="24"/>
        </w:rPr>
        <w:t>.</w:t>
      </w:r>
    </w:p>
    <w:p w14:paraId="1C629A5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kagon, J. E., Jonas, H., &amp; Roe, D. (2014). </w:t>
      </w:r>
      <w:r w:rsidRPr="0008241C">
        <w:rPr>
          <w:i/>
          <w:iCs/>
          <w:noProof/>
          <w:sz w:val="22"/>
          <w:szCs w:val="24"/>
        </w:rPr>
        <w:t>Human Rights Standards for Conservation PART I Which standards apply to which conservation actors?</w:t>
      </w:r>
      <w:r w:rsidRPr="0008241C">
        <w:rPr>
          <w:noProof/>
          <w:sz w:val="22"/>
          <w:szCs w:val="24"/>
        </w:rPr>
        <w:t xml:space="preserve"> Retrieved from www.iied.org%5Cnwww.facebook.com/theIIED%5Cnwww.iied.org/pubs%5Cnhttp://pubs.iied.org/14631IIED</w:t>
      </w:r>
    </w:p>
    <w:p w14:paraId="0DC881A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kino, M., &amp; Matsuda, H. (2011). Ecosystem-based management in the Asia-Pacific region. In R. Ommar, R. Perry, K. Cochrane, &amp; P. Cury (Eds.), </w:t>
      </w:r>
      <w:r w:rsidRPr="0008241C">
        <w:rPr>
          <w:i/>
          <w:iCs/>
          <w:noProof/>
          <w:sz w:val="22"/>
          <w:szCs w:val="24"/>
        </w:rPr>
        <w:t>World Fisheries: A Social-Ecological Analysis</w:t>
      </w:r>
      <w:r w:rsidRPr="0008241C">
        <w:rPr>
          <w:noProof/>
          <w:sz w:val="22"/>
          <w:szCs w:val="24"/>
        </w:rPr>
        <w:t xml:space="preserve"> (pp. 322–333). Wiley-Blackwells.</w:t>
      </w:r>
    </w:p>
    <w:p w14:paraId="6021DE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layang, Ben, S., Hahn, T., Kumar, P., Authors, L., Maharaj, S., Bohensky, E., Domingos, T., Filer, C., Authors, C., Agard, J. B. R., Dong, S., Espaldon, M. V., Gokhale, Y., Hefny, M., Lundberg, J., Patwardhan, A., Ramirez, E. C., Talukdar, B., Tomich, T., Moles, R., &amp; Plesnik, J. (2005). Responses to Ecosystem Change and to Their Impacts on Human Well-Being. </w:t>
      </w:r>
      <w:r w:rsidRPr="0008241C">
        <w:rPr>
          <w:i/>
          <w:iCs/>
          <w:noProof/>
          <w:sz w:val="22"/>
          <w:szCs w:val="24"/>
        </w:rPr>
        <w:t>Focus</w:t>
      </w:r>
      <w:r w:rsidRPr="0008241C">
        <w:rPr>
          <w:noProof/>
          <w:sz w:val="22"/>
          <w:szCs w:val="24"/>
        </w:rPr>
        <w:t xml:space="preserve">, </w:t>
      </w:r>
      <w:r w:rsidRPr="0008241C">
        <w:rPr>
          <w:i/>
          <w:iCs/>
          <w:noProof/>
          <w:sz w:val="22"/>
          <w:szCs w:val="24"/>
        </w:rPr>
        <w:t>4</w:t>
      </w:r>
      <w:r w:rsidRPr="0008241C">
        <w:rPr>
          <w:noProof/>
          <w:sz w:val="22"/>
          <w:szCs w:val="24"/>
        </w:rPr>
        <w:t>, 203–226.</w:t>
      </w:r>
    </w:p>
    <w:p w14:paraId="0E70D6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laysia: Prime Minister’s Department. (2015). </w:t>
      </w:r>
      <w:r w:rsidRPr="0008241C">
        <w:rPr>
          <w:i/>
          <w:iCs/>
          <w:noProof/>
          <w:sz w:val="22"/>
          <w:szCs w:val="24"/>
        </w:rPr>
        <w:t>Eleventh Malaysia Plan: 2016-2020 - Anchoring Growth on People</w:t>
      </w:r>
      <w:r w:rsidRPr="0008241C">
        <w:rPr>
          <w:noProof/>
          <w:sz w:val="22"/>
          <w:szCs w:val="24"/>
        </w:rPr>
        <w:t>. Putrajaya, Malaysia: Economic Planning Unit, Malaysia.</w:t>
      </w:r>
    </w:p>
    <w:p w14:paraId="19D368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noa, P. E., &amp; Veitayaki, J. (2009). Regional ocean governance in the pacific revisited. </w:t>
      </w:r>
      <w:r w:rsidRPr="0008241C">
        <w:rPr>
          <w:i/>
          <w:iCs/>
          <w:noProof/>
          <w:sz w:val="22"/>
          <w:szCs w:val="24"/>
        </w:rPr>
        <w:t>Ocean Yearbook Online</w:t>
      </w:r>
      <w:r w:rsidRPr="0008241C">
        <w:rPr>
          <w:noProof/>
          <w:sz w:val="22"/>
          <w:szCs w:val="24"/>
        </w:rPr>
        <w:t xml:space="preserve">, </w:t>
      </w:r>
      <w:r w:rsidRPr="0008241C">
        <w:rPr>
          <w:i/>
          <w:iCs/>
          <w:noProof/>
          <w:sz w:val="22"/>
          <w:szCs w:val="24"/>
        </w:rPr>
        <w:t>23</w:t>
      </w:r>
      <w:r w:rsidRPr="0008241C">
        <w:rPr>
          <w:noProof/>
          <w:sz w:val="22"/>
          <w:szCs w:val="24"/>
        </w:rPr>
        <w:t>, 503–520.</w:t>
      </w:r>
    </w:p>
    <w:p w14:paraId="5E67B4B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ois, D. E., &amp; Mitsch, W. J. (2015). Coastal protection from tsunamis and cyclones provided by mangrove wetlands – a review. </w:t>
      </w:r>
      <w:r w:rsidRPr="0008241C">
        <w:rPr>
          <w:i/>
          <w:iCs/>
          <w:noProof/>
          <w:sz w:val="22"/>
          <w:szCs w:val="24"/>
        </w:rPr>
        <w:t>International Journal of Biodiversity Science, Ecosystem Services &amp; Management</w:t>
      </w:r>
      <w:r w:rsidRPr="0008241C">
        <w:rPr>
          <w:noProof/>
          <w:sz w:val="22"/>
          <w:szCs w:val="24"/>
        </w:rPr>
        <w:t xml:space="preserve">, </w:t>
      </w:r>
      <w:r w:rsidRPr="0008241C">
        <w:rPr>
          <w:i/>
          <w:iCs/>
          <w:noProof/>
          <w:sz w:val="22"/>
          <w:szCs w:val="24"/>
        </w:rPr>
        <w:t>11</w:t>
      </w:r>
      <w:r w:rsidRPr="0008241C">
        <w:rPr>
          <w:noProof/>
          <w:sz w:val="22"/>
          <w:szCs w:val="24"/>
        </w:rPr>
        <w:t>(1), 71–83. https://doi.org/10.1080/21513732.2014.997292</w:t>
      </w:r>
    </w:p>
    <w:p w14:paraId="4B8CDE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schke, M., &amp; Wilkings, A. (2014). Is certification a viable option for small producer fish farmers in the global south? Insights from Vietnam. </w:t>
      </w:r>
      <w:r w:rsidRPr="0008241C">
        <w:rPr>
          <w:i/>
          <w:iCs/>
          <w:noProof/>
          <w:sz w:val="22"/>
          <w:szCs w:val="24"/>
        </w:rPr>
        <w:t>Marine Policy</w:t>
      </w:r>
      <w:r w:rsidRPr="0008241C">
        <w:rPr>
          <w:noProof/>
          <w:sz w:val="22"/>
          <w:szCs w:val="24"/>
        </w:rPr>
        <w:t xml:space="preserve">, </w:t>
      </w:r>
      <w:r w:rsidRPr="0008241C">
        <w:rPr>
          <w:i/>
          <w:iCs/>
          <w:noProof/>
          <w:sz w:val="22"/>
          <w:szCs w:val="24"/>
        </w:rPr>
        <w:t>50</w:t>
      </w:r>
      <w:r w:rsidRPr="0008241C">
        <w:rPr>
          <w:noProof/>
          <w:sz w:val="22"/>
          <w:szCs w:val="24"/>
        </w:rPr>
        <w:t>, 197–206. https://doi.org/10.1016/j.marpol.2014.06.010</w:t>
      </w:r>
    </w:p>
    <w:p w14:paraId="764263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aryudi, 2009. Forest Certification For Community-Based Forest Management In Indonesia: Does Lei Provide A Credible Option? Institute for Global Environmental Strategies (IGES) Forest </w:t>
      </w:r>
      <w:r w:rsidRPr="0008241C">
        <w:rPr>
          <w:noProof/>
          <w:sz w:val="22"/>
          <w:szCs w:val="24"/>
        </w:rPr>
        <w:lastRenderedPageBreak/>
        <w:t>Conservation, Livelihoods, and Rights Project. https://pub.iges.or.jp/pub/forest-certification-community-based-forest</w:t>
      </w:r>
    </w:p>
    <w:p w14:paraId="6BE91F0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thur, V. (n.d.). Establishing Indigenous Community Conserved Areas In The Philippines. Retrieved January 16, 2018, from http://nbsapforum.net/#read-best-practice/803</w:t>
      </w:r>
    </w:p>
    <w:p w14:paraId="6958FC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atson, P. A., Parton, W. J., Power, A. G., &amp; Swift, M. J. (1997). Agricultural Intensification and Ecosystem Properties.</w:t>
      </w:r>
    </w:p>
    <w:p w14:paraId="15E279A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Clanahan, T. R., Marnane, M. J., Cinner, J. E., &amp; Kiene, W. E. (2006). A Comparison of Marine Protected Areas and Alternative Approaches to Coral-Reef Management. </w:t>
      </w:r>
      <w:r w:rsidRPr="0008241C">
        <w:rPr>
          <w:i/>
          <w:iCs/>
          <w:noProof/>
          <w:sz w:val="22"/>
          <w:szCs w:val="24"/>
        </w:rPr>
        <w:t>Current Biology</w:t>
      </w:r>
      <w:r w:rsidRPr="0008241C">
        <w:rPr>
          <w:noProof/>
          <w:sz w:val="22"/>
          <w:szCs w:val="24"/>
        </w:rPr>
        <w:t xml:space="preserve">, </w:t>
      </w:r>
      <w:r w:rsidRPr="0008241C">
        <w:rPr>
          <w:i/>
          <w:iCs/>
          <w:noProof/>
          <w:sz w:val="22"/>
          <w:szCs w:val="24"/>
        </w:rPr>
        <w:t>16</w:t>
      </w:r>
      <w:r w:rsidRPr="0008241C">
        <w:rPr>
          <w:noProof/>
          <w:sz w:val="22"/>
          <w:szCs w:val="24"/>
        </w:rPr>
        <w:t>(14), 1408–1413. https://doi.org/10.1016/j.cub.2006.05.062</w:t>
      </w:r>
    </w:p>
    <w:p w14:paraId="2C61B8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McDermott, C. L., Coad, L., Helfgott, A., &amp; Schroeder, H. (2012). Operationalizing social safeguards in REDD+: Actors, interests and ideas. </w:t>
      </w:r>
      <w:r w:rsidRPr="0008241C">
        <w:rPr>
          <w:i/>
          <w:iCs/>
          <w:noProof/>
          <w:sz w:val="22"/>
          <w:szCs w:val="24"/>
          <w:lang w:val="en-US"/>
        </w:rPr>
        <w:t>Environmental Science and Policy</w:t>
      </w:r>
      <w:r w:rsidRPr="0008241C">
        <w:rPr>
          <w:noProof/>
          <w:sz w:val="22"/>
          <w:szCs w:val="24"/>
          <w:lang w:val="en-US"/>
        </w:rPr>
        <w:t xml:space="preserve">, </w:t>
      </w:r>
      <w:r w:rsidRPr="0008241C">
        <w:rPr>
          <w:i/>
          <w:iCs/>
          <w:noProof/>
          <w:sz w:val="22"/>
          <w:szCs w:val="24"/>
          <w:lang w:val="en-US"/>
        </w:rPr>
        <w:t>21</w:t>
      </w:r>
      <w:r w:rsidRPr="0008241C">
        <w:rPr>
          <w:noProof/>
          <w:sz w:val="22"/>
          <w:szCs w:val="24"/>
          <w:lang w:val="en-US"/>
        </w:rPr>
        <w:t>, 63–72. https://doi.org/10.1016/j.envsci.2012.02.007</w:t>
      </w:r>
    </w:p>
    <w:p w14:paraId="3BEA80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Leod, E., Szuster, B., &amp; Salm, R. (2009). Sasi and Marine Conservation in Raja Ampat, Indonesia. </w:t>
      </w:r>
      <w:r w:rsidRPr="0008241C">
        <w:rPr>
          <w:i/>
          <w:iCs/>
          <w:noProof/>
          <w:sz w:val="22"/>
          <w:szCs w:val="24"/>
        </w:rPr>
        <w:t>Coastal Management</w:t>
      </w:r>
      <w:r w:rsidRPr="0008241C">
        <w:rPr>
          <w:noProof/>
          <w:sz w:val="22"/>
          <w:szCs w:val="24"/>
        </w:rPr>
        <w:t xml:space="preserve">, </w:t>
      </w:r>
      <w:r w:rsidRPr="0008241C">
        <w:rPr>
          <w:i/>
          <w:iCs/>
          <w:noProof/>
          <w:sz w:val="22"/>
          <w:szCs w:val="24"/>
        </w:rPr>
        <w:t>37</w:t>
      </w:r>
      <w:r w:rsidRPr="0008241C">
        <w:rPr>
          <w:noProof/>
          <w:sz w:val="22"/>
          <w:szCs w:val="24"/>
        </w:rPr>
        <w:t>(6), 656–676. https://doi.org/10.1080/08920750903244143</w:t>
      </w:r>
    </w:p>
    <w:p w14:paraId="2E4542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Murdo, J. M., &amp; Gardner, J. (2009). </w:t>
      </w:r>
      <w:r w:rsidRPr="0008241C">
        <w:rPr>
          <w:i/>
          <w:iCs/>
          <w:noProof/>
          <w:sz w:val="22"/>
          <w:szCs w:val="24"/>
        </w:rPr>
        <w:t>Traditional Pacific Land Rights and International Law : Tensions and Evolution</w:t>
      </w:r>
      <w:r w:rsidRPr="0008241C">
        <w:rPr>
          <w:noProof/>
          <w:sz w:val="22"/>
          <w:szCs w:val="24"/>
        </w:rPr>
        <w:t>.</w:t>
      </w:r>
    </w:p>
    <w:p w14:paraId="321418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Neely, J. A. (2003). Biodiversity in arid regions: values and perceptions. </w:t>
      </w:r>
      <w:r w:rsidRPr="0008241C">
        <w:rPr>
          <w:i/>
          <w:iCs/>
          <w:noProof/>
          <w:sz w:val="22"/>
          <w:szCs w:val="24"/>
        </w:rPr>
        <w:t>Journal of Arid Environments</w:t>
      </w:r>
      <w:r w:rsidRPr="0008241C">
        <w:rPr>
          <w:noProof/>
          <w:sz w:val="22"/>
          <w:szCs w:val="24"/>
        </w:rPr>
        <w:t xml:space="preserve">, </w:t>
      </w:r>
      <w:r w:rsidRPr="0008241C">
        <w:rPr>
          <w:i/>
          <w:iCs/>
          <w:noProof/>
          <w:sz w:val="22"/>
          <w:szCs w:val="24"/>
        </w:rPr>
        <w:t>54</w:t>
      </w:r>
      <w:r w:rsidRPr="0008241C">
        <w:rPr>
          <w:noProof/>
          <w:sz w:val="22"/>
          <w:szCs w:val="24"/>
        </w:rPr>
        <w:t>(1), 61–70. https://doi.org/10.1006/JARE.2001.0890</w:t>
      </w:r>
    </w:p>
    <w:p w14:paraId="47F3A9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cNeely, J. A., Mooney, H. A., &amp; Neville, L. E. (2001). Global Strategy on Invasive Alien Species. </w:t>
      </w:r>
      <w:r w:rsidRPr="0008241C">
        <w:rPr>
          <w:i/>
          <w:iCs/>
          <w:noProof/>
          <w:sz w:val="22"/>
          <w:szCs w:val="24"/>
        </w:rPr>
        <w:t>IUCN Gland, Switzerland and Cambridge,UK</w:t>
      </w:r>
      <w:r w:rsidRPr="0008241C">
        <w:rPr>
          <w:noProof/>
          <w:sz w:val="22"/>
          <w:szCs w:val="24"/>
        </w:rPr>
        <w:t>, 50.</w:t>
      </w:r>
    </w:p>
    <w:p w14:paraId="69B26B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llennium Ecosystem Assessment. (2005). </w:t>
      </w:r>
      <w:r w:rsidRPr="0008241C">
        <w:rPr>
          <w:i/>
          <w:iCs/>
          <w:noProof/>
          <w:sz w:val="22"/>
          <w:szCs w:val="24"/>
        </w:rPr>
        <w:t>Ecosystems and Human Well-being: Synthesis</w:t>
      </w:r>
      <w:r w:rsidRPr="0008241C">
        <w:rPr>
          <w:noProof/>
          <w:sz w:val="22"/>
          <w:szCs w:val="24"/>
        </w:rPr>
        <w:t>. Washington, DC: Island Press.</w:t>
      </w:r>
    </w:p>
    <w:p w14:paraId="7CDC85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lls, M., Jupiter, S. D., Pressey, R. L., Ban, N. C., &amp; Comley, J. (2011). Incorporating Effectiveness of Community-Based Management in a National Marine Gap Analysis for Fiji. </w:t>
      </w:r>
      <w:r w:rsidRPr="0008241C">
        <w:rPr>
          <w:i/>
          <w:iCs/>
          <w:noProof/>
          <w:sz w:val="22"/>
          <w:szCs w:val="24"/>
        </w:rPr>
        <w:t>Conservation Biology</w:t>
      </w:r>
      <w:r w:rsidRPr="0008241C">
        <w:rPr>
          <w:noProof/>
          <w:sz w:val="22"/>
          <w:szCs w:val="24"/>
        </w:rPr>
        <w:t xml:space="preserve">, </w:t>
      </w:r>
      <w:r w:rsidRPr="0008241C">
        <w:rPr>
          <w:i/>
          <w:iCs/>
          <w:noProof/>
          <w:sz w:val="22"/>
          <w:szCs w:val="24"/>
        </w:rPr>
        <w:t>25</w:t>
      </w:r>
      <w:r w:rsidRPr="0008241C">
        <w:rPr>
          <w:noProof/>
          <w:sz w:val="22"/>
          <w:szCs w:val="24"/>
        </w:rPr>
        <w:t>(6), 1155–1164. https://doi.org/10.1111/j.1523-1739.2011.01749.x</w:t>
      </w:r>
    </w:p>
    <w:p w14:paraId="33080B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Ministry of Environment and Forests, Government of India. (2010). </w:t>
      </w:r>
      <w:r w:rsidRPr="0008241C">
        <w:rPr>
          <w:i/>
          <w:iCs/>
          <w:noProof/>
          <w:sz w:val="22"/>
          <w:szCs w:val="24"/>
          <w:lang w:val="en-US"/>
        </w:rPr>
        <w:t>National Mission for a Green India (Under The National Action Plan on Climate Change)</w:t>
      </w:r>
      <w:r w:rsidRPr="0008241C">
        <w:rPr>
          <w:noProof/>
          <w:sz w:val="22"/>
          <w:szCs w:val="24"/>
          <w:lang w:val="en-US"/>
        </w:rPr>
        <w:t>. New Delhi. Retrieved from www.moef.gov.in/sites/default/files/GIM_Mission  Document-1.pdf</w:t>
      </w:r>
    </w:p>
    <w:p w14:paraId="56C08BE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istry of Environment and Water, U. A. E. (2014). </w:t>
      </w:r>
      <w:dir w:val="rtl">
        <w:r w:rsidRPr="0008241C">
          <w:rPr>
            <w:noProof/>
            <w:sz w:val="22"/>
            <w:szCs w:val="24"/>
          </w:rPr>
          <w:t>البيولوجي</w:t>
        </w:r>
        <w:r w:rsidRPr="0008241C">
          <w:rPr>
            <w:noProof/>
            <w:sz w:val="22"/>
            <w:szCs w:val="24"/>
          </w:rPr>
          <w:t xml:space="preserve">‬ </w:t>
        </w:r>
        <w:dir w:val="rtl">
          <w:r w:rsidRPr="0008241C">
            <w:rPr>
              <w:noProof/>
              <w:sz w:val="22"/>
              <w:szCs w:val="24"/>
            </w:rPr>
            <w:t>للتنوع</w:t>
          </w:r>
          <w:r w:rsidRPr="0008241C">
            <w:rPr>
              <w:noProof/>
              <w:sz w:val="22"/>
              <w:szCs w:val="24"/>
            </w:rPr>
            <w:t xml:space="preserve">‬ </w:t>
          </w:r>
          <w:dir w:val="rtl">
            <w:r w:rsidRPr="0008241C">
              <w:rPr>
                <w:noProof/>
                <w:sz w:val="22"/>
                <w:szCs w:val="24"/>
              </w:rPr>
              <w:t>الوطنية</w:t>
            </w:r>
            <w:r w:rsidRPr="0008241C">
              <w:rPr>
                <w:noProof/>
                <w:sz w:val="22"/>
                <w:szCs w:val="24"/>
              </w:rPr>
              <w:t xml:space="preserve">‬ </w:t>
            </w:r>
            <w:dir w:val="rtl">
              <w:r w:rsidRPr="0008241C">
                <w:rPr>
                  <w:noProof/>
                  <w:sz w:val="22"/>
                  <w:szCs w:val="24"/>
                </w:rPr>
                <w:t>االستراتجية</w:t>
              </w:r>
              <w:r w:rsidRPr="0008241C">
                <w:rPr>
                  <w:noProof/>
                  <w:sz w:val="22"/>
                  <w:szCs w:val="24"/>
                </w:rPr>
                <w:t>‬ (National Biodiversity Strategy and Action Plan, UAE ). Retrieved from https://www.cbd.int/doc/world/ae/ae-nbsap-01-ar.pdf</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Pr="0008241C">
                <w:rPr>
                  <w:sz w:val="22"/>
                  <w:szCs w:val="22"/>
                </w:rPr>
                <w:t>‬</w:t>
              </w:r>
              <w:r w:rsidR="0005760A">
                <w:t>‬</w:t>
              </w:r>
              <w:r w:rsidR="0005760A">
                <w:t>‬</w:t>
              </w:r>
              <w:r w:rsidR="0005760A">
                <w:t>‬</w:t>
              </w:r>
              <w:r w:rsidR="0005760A">
                <w:t>‬</w:t>
              </w:r>
            </w:dir>
          </w:dir>
        </w:dir>
      </w:dir>
    </w:p>
    <w:p w14:paraId="33C3F0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nistry of Environment Government of Japan, ICRI, &amp; WWF. (2015). </w:t>
      </w:r>
      <w:r w:rsidRPr="0008241C">
        <w:rPr>
          <w:i/>
          <w:iCs/>
          <w:noProof/>
          <w:sz w:val="22"/>
          <w:szCs w:val="24"/>
        </w:rPr>
        <w:t>Case studies: from Ridge to Reef: Implementing coral reef conservation and management through a community-based approach emphasizing land-sea connectivity</w:t>
      </w:r>
      <w:r w:rsidRPr="0008241C">
        <w:rPr>
          <w:noProof/>
          <w:sz w:val="22"/>
          <w:szCs w:val="24"/>
        </w:rPr>
        <w:t>.</w:t>
      </w:r>
    </w:p>
    <w:p w14:paraId="7EDE6DA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srachi, M., Bubb, P., &amp; Stanwell-Smith, D. (2012). </w:t>
      </w:r>
      <w:r w:rsidRPr="0008241C">
        <w:rPr>
          <w:i/>
          <w:iCs/>
          <w:noProof/>
          <w:sz w:val="22"/>
          <w:szCs w:val="24"/>
        </w:rPr>
        <w:t>Southeast Asia Capacity Building Workshop on Indicators as part of NBSAP updating Workshop Report, 25 - 28 March 2012, Green World Hotel, Tam Dao, Viet Nam</w:t>
      </w:r>
      <w:r w:rsidRPr="0008241C">
        <w:rPr>
          <w:noProof/>
          <w:sz w:val="22"/>
          <w:szCs w:val="24"/>
        </w:rPr>
        <w:t>. Retrieved from https://www.cbd.int/doc/meetings/ind/wsind-nbsap-sasia-01/official/wsind-nbsap-sasia-01-report-en.pdf</w:t>
      </w:r>
    </w:p>
    <w:p w14:paraId="3621B4E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teva, D. A., Pattanayak, S. K., &amp; Ferraro, P. J. (2012). Evaluation of biodiversity policy instruments: What works and what doesn’t? </w:t>
      </w:r>
      <w:r w:rsidRPr="0008241C">
        <w:rPr>
          <w:i/>
          <w:iCs/>
          <w:noProof/>
          <w:sz w:val="22"/>
          <w:szCs w:val="24"/>
        </w:rPr>
        <w:t>Oxford Review of Economic Policy</w:t>
      </w:r>
      <w:r w:rsidRPr="0008241C">
        <w:rPr>
          <w:noProof/>
          <w:sz w:val="22"/>
          <w:szCs w:val="24"/>
        </w:rPr>
        <w:t xml:space="preserve">, </w:t>
      </w:r>
      <w:r w:rsidRPr="0008241C">
        <w:rPr>
          <w:i/>
          <w:iCs/>
          <w:noProof/>
          <w:sz w:val="22"/>
          <w:szCs w:val="24"/>
        </w:rPr>
        <w:t>28</w:t>
      </w:r>
      <w:r w:rsidRPr="0008241C">
        <w:rPr>
          <w:noProof/>
          <w:sz w:val="22"/>
          <w:szCs w:val="24"/>
        </w:rPr>
        <w:t>(1), 69–92. https://doi.org/10.1093/oxrep/grs009</w:t>
      </w:r>
    </w:p>
    <w:p w14:paraId="4626BB5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yamoto, M., Mohd Parid, M., Noor Aini, Z., Michinaka, T. (2014). Proximate and underlying causes of forest cover change in Peninsular Malaysia. </w:t>
      </w:r>
      <w:r w:rsidRPr="0008241C">
        <w:rPr>
          <w:i/>
          <w:iCs/>
          <w:noProof/>
          <w:sz w:val="22"/>
          <w:szCs w:val="24"/>
        </w:rPr>
        <w:t>Forest Policy and Economics</w:t>
      </w:r>
      <w:r w:rsidRPr="0008241C">
        <w:rPr>
          <w:noProof/>
          <w:sz w:val="22"/>
          <w:szCs w:val="24"/>
        </w:rPr>
        <w:t xml:space="preserve">, </w:t>
      </w:r>
      <w:r w:rsidRPr="0008241C">
        <w:rPr>
          <w:i/>
          <w:iCs/>
          <w:noProof/>
          <w:sz w:val="22"/>
          <w:szCs w:val="24"/>
        </w:rPr>
        <w:t>44</w:t>
      </w:r>
      <w:r w:rsidRPr="0008241C">
        <w:rPr>
          <w:noProof/>
          <w:sz w:val="22"/>
          <w:szCs w:val="24"/>
        </w:rPr>
        <w:t>, 18–25. https://doi.org/10.1016/j.forpol.2014.05.007</w:t>
      </w:r>
    </w:p>
    <w:p w14:paraId="56EDF1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yazaki, M. (2011). Feasibility of a biodiversity banking scheme in Japan. Bulletin of the Faculty of management. </w:t>
      </w:r>
      <w:r w:rsidRPr="0008241C">
        <w:rPr>
          <w:i/>
          <w:iCs/>
          <w:noProof/>
          <w:sz w:val="22"/>
          <w:szCs w:val="24"/>
        </w:rPr>
        <w:t>Journal of Atomi University</w:t>
      </w:r>
      <w:r w:rsidRPr="0008241C">
        <w:rPr>
          <w:noProof/>
          <w:sz w:val="22"/>
          <w:szCs w:val="24"/>
        </w:rPr>
        <w:t xml:space="preserve">, </w:t>
      </w:r>
      <w:r w:rsidRPr="0008241C">
        <w:rPr>
          <w:i/>
          <w:iCs/>
          <w:noProof/>
          <w:sz w:val="22"/>
          <w:szCs w:val="24"/>
        </w:rPr>
        <w:t>11</w:t>
      </w:r>
      <w:r w:rsidRPr="0008241C">
        <w:rPr>
          <w:noProof/>
          <w:sz w:val="22"/>
          <w:szCs w:val="24"/>
        </w:rPr>
        <w:t>, 19–42.</w:t>
      </w:r>
    </w:p>
    <w:p w14:paraId="014C9BF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iyazawa, N. (2013). Customary law and community- based natural resource management in post-conflict Timor-Leste.</w:t>
      </w:r>
    </w:p>
    <w:p w14:paraId="7306F37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izuta, D. D., &amp; Vlachopoulou, E. I. (2017). Satoumi concept illustrated by sustainable bottom-up initiatives of Japanese Fisheries Cooperative Associations. </w:t>
      </w:r>
      <w:r w:rsidRPr="0008241C">
        <w:rPr>
          <w:i/>
          <w:iCs/>
          <w:noProof/>
          <w:sz w:val="22"/>
          <w:szCs w:val="24"/>
        </w:rPr>
        <w:t>Marine Policy</w:t>
      </w:r>
      <w:r w:rsidRPr="0008241C">
        <w:rPr>
          <w:noProof/>
          <w:sz w:val="22"/>
          <w:szCs w:val="24"/>
        </w:rPr>
        <w:t xml:space="preserve">, </w:t>
      </w:r>
      <w:r w:rsidRPr="0008241C">
        <w:rPr>
          <w:i/>
          <w:iCs/>
          <w:noProof/>
          <w:sz w:val="22"/>
          <w:szCs w:val="24"/>
        </w:rPr>
        <w:t>78</w:t>
      </w:r>
      <w:r w:rsidRPr="0008241C">
        <w:rPr>
          <w:noProof/>
          <w:sz w:val="22"/>
          <w:szCs w:val="24"/>
        </w:rPr>
        <w:t>(July 2016), 143–149. https://doi.org/10.1016/j.marpol.2017.01.020</w:t>
      </w:r>
    </w:p>
    <w:p w14:paraId="6CB62B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MoE. (2016). Basic Policy on Promoting Green Purchasing, (February).</w:t>
      </w:r>
    </w:p>
    <w:p w14:paraId="23A2CC0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ck, G. (2014). </w:t>
      </w:r>
      <w:r w:rsidRPr="0008241C">
        <w:rPr>
          <w:i/>
          <w:iCs/>
          <w:noProof/>
          <w:sz w:val="22"/>
          <w:szCs w:val="24"/>
        </w:rPr>
        <w:t>COMMUNITIES IN ACTION FOR LANDSCAPE RESILIENCE AND SUSTAINABILITY: The COMDEKS Programme</w:t>
      </w:r>
      <w:r w:rsidRPr="0008241C">
        <w:rPr>
          <w:noProof/>
          <w:sz w:val="22"/>
          <w:szCs w:val="24"/>
        </w:rPr>
        <w:t xml:space="preserve">. Now York. Retrieved from </w:t>
      </w:r>
      <w:r w:rsidRPr="0008241C">
        <w:rPr>
          <w:noProof/>
          <w:sz w:val="22"/>
          <w:szCs w:val="24"/>
        </w:rPr>
        <w:lastRenderedPageBreak/>
        <w:t>https://comdeksproject.files.wordpress.com/2014/10/communities-in-action-comdeks-web-v2.pdf</w:t>
      </w:r>
    </w:p>
    <w:p w14:paraId="377A771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ck, G., &amp; Tschentscher, T. (2016). </w:t>
      </w:r>
      <w:r w:rsidRPr="0008241C">
        <w:rPr>
          <w:i/>
          <w:iCs/>
          <w:noProof/>
          <w:sz w:val="22"/>
          <w:szCs w:val="24"/>
        </w:rPr>
        <w:t>A COMMUNITY-BASED APPROACH TO RESILIENT AND SUSTAINABLE LANDSCAPES: Lessons from Phase II of the COMDEKS Programme</w:t>
      </w:r>
      <w:r w:rsidRPr="0008241C">
        <w:rPr>
          <w:noProof/>
          <w:sz w:val="22"/>
          <w:szCs w:val="24"/>
        </w:rPr>
        <w:t>. New York. Retrieved from https://comdeksproject.files.wordpress.com/2016/11/comdeks-ii-case-study-publication-web-version-final.pdf</w:t>
      </w:r>
    </w:p>
    <w:p w14:paraId="7038B1C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OE. (2002). Law for the Promotion of Nature Restoration.</w:t>
      </w:r>
    </w:p>
    <w:p w14:paraId="4A0937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E. (2004). Invasive Alien Species Act. </w:t>
      </w:r>
      <w:r w:rsidRPr="0008241C">
        <w:rPr>
          <w:i/>
          <w:iCs/>
          <w:noProof/>
          <w:sz w:val="22"/>
          <w:szCs w:val="24"/>
        </w:rPr>
        <w:t>Nature Conservation Bureau, The Ministry of the Environment Government of Japan</w:t>
      </w:r>
      <w:r w:rsidRPr="0008241C">
        <w:rPr>
          <w:noProof/>
          <w:sz w:val="22"/>
          <w:szCs w:val="24"/>
        </w:rPr>
        <w:t xml:space="preserve">, </w:t>
      </w:r>
      <w:r w:rsidRPr="0008241C">
        <w:rPr>
          <w:i/>
          <w:iCs/>
          <w:noProof/>
          <w:sz w:val="22"/>
          <w:szCs w:val="24"/>
        </w:rPr>
        <w:t>78</w:t>
      </w:r>
      <w:r w:rsidRPr="0008241C">
        <w:rPr>
          <w:noProof/>
          <w:sz w:val="22"/>
          <w:szCs w:val="24"/>
        </w:rPr>
        <w:t>(78), 1–15. Retrieved from http://www.env.go.jp/nature/intro/</w:t>
      </w:r>
    </w:p>
    <w:p w14:paraId="5EA1F3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EFCC, G. of I. (1988). National Forest Policy Government of India Ministry of Environment, Forests and climate change. </w:t>
      </w:r>
      <w:r w:rsidRPr="0008241C">
        <w:rPr>
          <w:i/>
          <w:iCs/>
          <w:noProof/>
          <w:sz w:val="22"/>
          <w:szCs w:val="24"/>
        </w:rPr>
        <w:t>Development</w:t>
      </w:r>
      <w:r w:rsidRPr="0008241C">
        <w:rPr>
          <w:noProof/>
          <w:sz w:val="22"/>
          <w:szCs w:val="24"/>
        </w:rPr>
        <w:t>, 34–36.</w:t>
      </w:r>
    </w:p>
    <w:p w14:paraId="060747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oller, H., MacLeod, C., Haggerty, J., Rosin, C., Blackwell, G., Perley, C., Meadows, S., Weller, F., &amp; Gradwohl, M. (2008). Intensification of New Zealand agriculture Implications for biodiversity.</w:t>
      </w:r>
    </w:p>
    <w:p w14:paraId="604DBB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Momse, J. H. (1996). Women farmers: Environmental managers of the world. Retrieved from http://archive.unu.edu/unupress/unupbooks/uu03pe/uu03pe07.htm</w:t>
      </w:r>
    </w:p>
    <w:p w14:paraId="212CA4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rris, D. F., &amp; Munnings, C. (2013). </w:t>
      </w:r>
      <w:r w:rsidRPr="0008241C">
        <w:rPr>
          <w:i/>
          <w:iCs/>
          <w:noProof/>
          <w:sz w:val="22"/>
          <w:szCs w:val="24"/>
        </w:rPr>
        <w:t>Progressing to a Fair Carbon Tax Policy Design Options and Impacts to Households</w:t>
      </w:r>
      <w:r w:rsidRPr="0008241C">
        <w:rPr>
          <w:noProof/>
          <w:sz w:val="22"/>
          <w:szCs w:val="24"/>
        </w:rPr>
        <w:t>. Washington D.C.</w:t>
      </w:r>
    </w:p>
    <w:p w14:paraId="48B5DB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oser, C., Norton, A., Conway, T., Ferguson, C., &amp; Vizard, P. (2001). </w:t>
      </w:r>
      <w:r w:rsidRPr="0008241C">
        <w:rPr>
          <w:i/>
          <w:iCs/>
          <w:noProof/>
          <w:sz w:val="22"/>
          <w:szCs w:val="24"/>
        </w:rPr>
        <w:t>To claim our rights: Livelihood security, human rights and sustainable development</w:t>
      </w:r>
      <w:r w:rsidRPr="0008241C">
        <w:rPr>
          <w:noProof/>
          <w:sz w:val="22"/>
          <w:szCs w:val="24"/>
        </w:rPr>
        <w:t>. London, UK: Overseas Development Institute.</w:t>
      </w:r>
    </w:p>
    <w:p w14:paraId="039FBF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kul, S. A., Herbohn, J., Rashid, A. Z. M. M., &amp; Uddin, M. B. (2014). Comparing the effectiveness of forest law enforcement and economic incentives to prevent illegal logging in Bangladesh. </w:t>
      </w:r>
      <w:r w:rsidRPr="0008241C">
        <w:rPr>
          <w:i/>
          <w:iCs/>
          <w:noProof/>
          <w:sz w:val="22"/>
          <w:szCs w:val="24"/>
        </w:rPr>
        <w:t>International Forestry Review</w:t>
      </w:r>
      <w:r w:rsidRPr="0008241C">
        <w:rPr>
          <w:noProof/>
          <w:sz w:val="22"/>
          <w:szCs w:val="24"/>
        </w:rPr>
        <w:t xml:space="preserve">, </w:t>
      </w:r>
      <w:r w:rsidRPr="0008241C">
        <w:rPr>
          <w:i/>
          <w:iCs/>
          <w:noProof/>
          <w:sz w:val="22"/>
          <w:szCs w:val="24"/>
        </w:rPr>
        <w:t>16</w:t>
      </w:r>
      <w:r w:rsidRPr="0008241C">
        <w:rPr>
          <w:noProof/>
          <w:sz w:val="22"/>
          <w:szCs w:val="24"/>
        </w:rPr>
        <w:t>(3), 363–375. https://doi.org/10.1505/146554814812572485</w:t>
      </w:r>
    </w:p>
    <w:p w14:paraId="2294DB6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ller, S. (2003). Towards Decolonisation of Australia’s Protected Area Management: the Nantawarrina Indigenous Protected Area Experience. </w:t>
      </w:r>
      <w:r w:rsidRPr="0008241C">
        <w:rPr>
          <w:i/>
          <w:iCs/>
          <w:noProof/>
          <w:sz w:val="22"/>
          <w:szCs w:val="24"/>
        </w:rPr>
        <w:t>Australian Geographical Studies</w:t>
      </w:r>
      <w:r w:rsidRPr="0008241C">
        <w:rPr>
          <w:noProof/>
          <w:sz w:val="22"/>
          <w:szCs w:val="24"/>
        </w:rPr>
        <w:t xml:space="preserve">, </w:t>
      </w:r>
      <w:r w:rsidRPr="0008241C">
        <w:rPr>
          <w:i/>
          <w:iCs/>
          <w:noProof/>
          <w:sz w:val="22"/>
          <w:szCs w:val="24"/>
        </w:rPr>
        <w:t>41</w:t>
      </w:r>
      <w:r w:rsidRPr="0008241C">
        <w:rPr>
          <w:noProof/>
          <w:sz w:val="22"/>
          <w:szCs w:val="24"/>
        </w:rPr>
        <w:t>(1), 29–43.</w:t>
      </w:r>
    </w:p>
    <w:p w14:paraId="43B0A7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longoy, K. J., &amp; Gidda, S. B. (2008a). </w:t>
      </w:r>
      <w:r w:rsidRPr="0008241C">
        <w:rPr>
          <w:i/>
          <w:iCs/>
          <w:noProof/>
          <w:sz w:val="22"/>
          <w:szCs w:val="24"/>
        </w:rPr>
        <w:t>Ecological, Economic, Cultural and Social Benefits of Protected Areas</w:t>
      </w:r>
      <w:r w:rsidRPr="0008241C">
        <w:rPr>
          <w:noProof/>
          <w:sz w:val="22"/>
          <w:szCs w:val="24"/>
        </w:rPr>
        <w:t xml:space="preserve">. </w:t>
      </w:r>
      <w:r w:rsidRPr="0008241C">
        <w:rPr>
          <w:i/>
          <w:iCs/>
          <w:noProof/>
          <w:sz w:val="22"/>
          <w:szCs w:val="24"/>
        </w:rPr>
        <w:t>Secretariat of the Convention on Biological Diversity</w:t>
      </w:r>
      <w:r w:rsidRPr="0008241C">
        <w:rPr>
          <w:noProof/>
          <w:sz w:val="22"/>
          <w:szCs w:val="24"/>
        </w:rPr>
        <w:t>. Montreal, Canada. Retrieved from https://www.cbd.int/doc/publications/cbd-value-nature-en.pdf</w:t>
      </w:r>
    </w:p>
    <w:p w14:paraId="6B179B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longoy, K. J., &amp; Gidda, S. B. (2008b). Ecological, Economic, Cultural and Social Benefits of Protected Areas. </w:t>
      </w:r>
      <w:r w:rsidRPr="0008241C">
        <w:rPr>
          <w:i/>
          <w:iCs/>
          <w:noProof/>
          <w:sz w:val="22"/>
          <w:szCs w:val="24"/>
        </w:rPr>
        <w:t>Secretariat of the Convention on Biological Diversity</w:t>
      </w:r>
      <w:r w:rsidRPr="0008241C">
        <w:rPr>
          <w:noProof/>
          <w:sz w:val="22"/>
          <w:szCs w:val="24"/>
        </w:rPr>
        <w:t>, 30. Retrieved from https://www.cbd.int/doc/publications/cbd-value-nature-en.pdf</w:t>
      </w:r>
    </w:p>
    <w:p w14:paraId="03B9D1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lqueeny, K., &amp; Bonifacio, S. (2010). </w:t>
      </w:r>
      <w:r w:rsidRPr="0008241C">
        <w:rPr>
          <w:i/>
          <w:iCs/>
          <w:noProof/>
          <w:sz w:val="22"/>
          <w:szCs w:val="24"/>
        </w:rPr>
        <w:t>Asian Judges: Green Courts and Tribunals, and Environmental Justice</w:t>
      </w:r>
      <w:r w:rsidRPr="0008241C">
        <w:rPr>
          <w:noProof/>
          <w:sz w:val="22"/>
          <w:szCs w:val="24"/>
        </w:rPr>
        <w:t xml:space="preserve"> (Vol. Law and Po). Manila, Philippines: Asian Development Bank. Retrieved from https://www.adb.org/sites/default/files/publication/27654/2010-brief-01-asian-judges.pdf</w:t>
      </w:r>
    </w:p>
    <w:p w14:paraId="0AA1DC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lqueeny, K., &amp; Bonifacio, S. (2012). </w:t>
      </w:r>
      <w:r w:rsidRPr="0008241C">
        <w:rPr>
          <w:i/>
          <w:iCs/>
          <w:noProof/>
          <w:sz w:val="22"/>
          <w:szCs w:val="24"/>
        </w:rPr>
        <w:t>Environmental Governance and the Courts in Asia: An Asian Judges Network on the Environment</w:t>
      </w:r>
      <w:r w:rsidRPr="0008241C">
        <w:rPr>
          <w:noProof/>
          <w:sz w:val="22"/>
          <w:szCs w:val="24"/>
        </w:rPr>
        <w:t xml:space="preserve">. </w:t>
      </w:r>
      <w:r w:rsidRPr="0008241C">
        <w:rPr>
          <w:i/>
          <w:iCs/>
          <w:noProof/>
          <w:sz w:val="22"/>
          <w:szCs w:val="24"/>
        </w:rPr>
        <w:t>Law and Policy Reform Brief No. 1</w:t>
      </w:r>
      <w:r w:rsidRPr="0008241C">
        <w:rPr>
          <w:noProof/>
          <w:sz w:val="22"/>
          <w:szCs w:val="24"/>
        </w:rPr>
        <w:t>. Manila, Philippines.</w:t>
      </w:r>
    </w:p>
    <w:p w14:paraId="7E90A8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Murshed-e-Jahan, K., Belton, B., &amp; Viswanathan, K. K. (2014). Communication strategies for managing coastal fisheries conflicts in Bangladesh. </w:t>
      </w:r>
      <w:r w:rsidRPr="0008241C">
        <w:rPr>
          <w:i/>
          <w:iCs/>
          <w:noProof/>
          <w:sz w:val="22"/>
          <w:szCs w:val="24"/>
        </w:rPr>
        <w:t>Ocean and Coastal Management</w:t>
      </w:r>
      <w:r w:rsidRPr="0008241C">
        <w:rPr>
          <w:noProof/>
          <w:sz w:val="22"/>
          <w:szCs w:val="24"/>
        </w:rPr>
        <w:t xml:space="preserve">, </w:t>
      </w:r>
      <w:r w:rsidRPr="0008241C">
        <w:rPr>
          <w:i/>
          <w:iCs/>
          <w:noProof/>
          <w:sz w:val="22"/>
          <w:szCs w:val="24"/>
        </w:rPr>
        <w:t>92</w:t>
      </w:r>
      <w:r w:rsidRPr="0008241C">
        <w:rPr>
          <w:noProof/>
          <w:sz w:val="22"/>
          <w:szCs w:val="24"/>
        </w:rPr>
        <w:t>, 65–73. https://doi.org/10.1016/j.ocecoaman.2014.01.003</w:t>
      </w:r>
    </w:p>
    <w:p w14:paraId="0EA189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gendra, H., Karmacharya, M., &amp; Karna, B. (2008). Disentangling a Complex Web: Forests, People and Decentralization in Nepal. In G. Webb, E.L. and Shivakoti (Ed.), </w:t>
      </w:r>
      <w:r w:rsidRPr="0008241C">
        <w:rPr>
          <w:i/>
          <w:iCs/>
          <w:noProof/>
          <w:sz w:val="22"/>
          <w:szCs w:val="24"/>
        </w:rPr>
        <w:t>Decentralization, Forests and Rural Communities: Policy Outcomes in Southeast Asia</w:t>
      </w:r>
      <w:r w:rsidRPr="0008241C">
        <w:rPr>
          <w:noProof/>
          <w:sz w:val="22"/>
          <w:szCs w:val="24"/>
        </w:rPr>
        <w:t xml:space="preserve"> (pp. 209–231). SAGE Publications.</w:t>
      </w:r>
    </w:p>
    <w:p w14:paraId="6620B2F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gle, J. C. (2009). The effectiveness of biodiversity law. </w:t>
      </w:r>
      <w:r w:rsidRPr="0008241C">
        <w:rPr>
          <w:i/>
          <w:iCs/>
          <w:noProof/>
          <w:sz w:val="22"/>
          <w:szCs w:val="24"/>
        </w:rPr>
        <w:t>Journal of Land Use and Environmental Law</w:t>
      </w:r>
      <w:r w:rsidRPr="0008241C">
        <w:rPr>
          <w:noProof/>
          <w:sz w:val="22"/>
          <w:szCs w:val="24"/>
        </w:rPr>
        <w:t>, 1–40.</w:t>
      </w:r>
    </w:p>
    <w:p w14:paraId="0F7FA9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suchon, N. (2009). Coastal management and community management in Malaysia, Vietnam, Cambodia and Thailand, with a case study of Thai fisheries management. </w:t>
      </w:r>
      <w:r w:rsidRPr="0008241C">
        <w:rPr>
          <w:i/>
          <w:iCs/>
          <w:noProof/>
          <w:sz w:val="22"/>
          <w:szCs w:val="24"/>
        </w:rPr>
        <w:t>Fisheries Management</w:t>
      </w:r>
      <w:r w:rsidRPr="0008241C">
        <w:rPr>
          <w:noProof/>
          <w:sz w:val="22"/>
          <w:szCs w:val="24"/>
        </w:rPr>
        <w:t>, 91.</w:t>
      </w:r>
    </w:p>
    <w:p w14:paraId="2F89A9D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ational Native Title Tribunal. (2007). </w:t>
      </w:r>
      <w:r w:rsidRPr="0008241C">
        <w:rPr>
          <w:i/>
          <w:iCs/>
          <w:noProof/>
          <w:sz w:val="22"/>
          <w:szCs w:val="24"/>
        </w:rPr>
        <w:t>The Gunditjmara People’s native title determinations</w:t>
      </w:r>
      <w:r w:rsidRPr="0008241C">
        <w:rPr>
          <w:noProof/>
          <w:sz w:val="22"/>
          <w:szCs w:val="24"/>
        </w:rPr>
        <w:t xml:space="preserve"> (Vol. 1993).</w:t>
      </w:r>
    </w:p>
    <w:p w14:paraId="4F467BE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ational Native Title Tribunal. (2018). Native Title Determinations. Retrieved March 26, 2018, from http://www.nntt.gov.au/assistance/Geospatial/Pages/Maps.aspx</w:t>
      </w:r>
    </w:p>
    <w:p w14:paraId="5E0CD12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National Parks Board Singapore. (2017). Nature Ways.</w:t>
      </w:r>
    </w:p>
    <w:p w14:paraId="2CC04C1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ative Women’s Association of Canada. (2014). Aboriginal Women and Aboriginal Traditional Knowledge ( ATK ): Input and Insight on Aboriginal Traditional Knowledge.</w:t>
      </w:r>
    </w:p>
    <w:p w14:paraId="6832D0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epal, I. (2013). Payment for Ecosystem Services in Nepal: Prospect, Practice and Process.</w:t>
      </w:r>
    </w:p>
    <w:p w14:paraId="0077FA7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NFFPFW, &amp; CSD. (2010). A Formula for More Land and Resource Grabbing: Dangers of the Green India Mission, Joint Statement by Forest Movements in India. National Forum of Forest People and Forest Workers (NFFPFW) and Campaign for Survival and Dignity (CSD).</w:t>
      </w:r>
    </w:p>
    <w:p w14:paraId="15D116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colai, S., Bhatkal, T., Hoy, C., &amp; Aedy, T. (2016). </w:t>
      </w:r>
      <w:r w:rsidRPr="0008241C">
        <w:rPr>
          <w:i/>
          <w:iCs/>
          <w:noProof/>
          <w:sz w:val="22"/>
          <w:szCs w:val="24"/>
        </w:rPr>
        <w:t>The SDGs in Asia and the Pacific</w:t>
      </w:r>
      <w:r w:rsidRPr="0008241C">
        <w:rPr>
          <w:noProof/>
          <w:sz w:val="22"/>
          <w:szCs w:val="24"/>
        </w:rPr>
        <w:t>. London.</w:t>
      </w:r>
    </w:p>
    <w:p w14:paraId="114C9FD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estroy, I. (2016). </w:t>
      </w:r>
      <w:r w:rsidRPr="0008241C">
        <w:rPr>
          <w:i/>
          <w:iCs/>
          <w:noProof/>
          <w:sz w:val="22"/>
          <w:szCs w:val="24"/>
        </w:rPr>
        <w:t>How Are We Getting Ready? The 2030 Agenda for Sustainable Development in the EU and its Member States: Analysis and Action So Far</w:t>
      </w:r>
      <w:r w:rsidRPr="0008241C">
        <w:rPr>
          <w:noProof/>
          <w:sz w:val="22"/>
          <w:szCs w:val="24"/>
        </w:rPr>
        <w:t>. Bonn. Retrieved from https://www.die-gdi.de/uploads/media/DP_9.2016.pdf</w:t>
      </w:r>
    </w:p>
    <w:p w14:paraId="439D5B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ikkei. (2017, September 6). Japan to keep urban farmland green with new incentives. </w:t>
      </w:r>
      <w:r w:rsidRPr="0008241C">
        <w:rPr>
          <w:i/>
          <w:iCs/>
          <w:noProof/>
          <w:sz w:val="22"/>
          <w:szCs w:val="24"/>
        </w:rPr>
        <w:t>Nikkei Asian Review</w:t>
      </w:r>
      <w:r w:rsidRPr="0008241C">
        <w:rPr>
          <w:noProof/>
          <w:sz w:val="22"/>
          <w:szCs w:val="24"/>
        </w:rPr>
        <w:t>. Retrieved from https://asia.nikkei.com/Politics-Economy/Policy-Politics/Japan-to-keep-urban-farmland-green-with-new-incentives</w:t>
      </w:r>
    </w:p>
    <w:p w14:paraId="06DC80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Nomura, H, Yabe, M., Nishio, T., Izumi, M., Hirai, K., Kurokawa, T.(2012) Framework for improvement of farmland biodiversity in Japan. Journal of Environmental Planning and Management, 56: 743-758</w:t>
      </w:r>
    </w:p>
    <w:p w14:paraId="543E92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orth, D. C. (1990). </w:t>
      </w:r>
      <w:r w:rsidRPr="0008241C">
        <w:rPr>
          <w:i/>
          <w:iCs/>
          <w:noProof/>
          <w:sz w:val="22"/>
          <w:szCs w:val="24"/>
        </w:rPr>
        <w:t>Institutions, Institutional Change and Economic Performance</w:t>
      </w:r>
      <w:r w:rsidRPr="0008241C">
        <w:rPr>
          <w:noProof/>
          <w:sz w:val="22"/>
          <w:szCs w:val="24"/>
        </w:rPr>
        <w:t>. Cambridge: Cambridge University Press.</w:t>
      </w:r>
    </w:p>
    <w:p w14:paraId="7F9569A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orth, D. C. (1997). The contribution of the new institional economics to an understanding of the transition problem. </w:t>
      </w:r>
      <w:r w:rsidRPr="0008241C">
        <w:rPr>
          <w:i/>
          <w:iCs/>
          <w:noProof/>
          <w:sz w:val="22"/>
          <w:szCs w:val="24"/>
        </w:rPr>
        <w:t>WIDER Annual Lectures 1</w:t>
      </w:r>
      <w:r w:rsidRPr="0008241C">
        <w:rPr>
          <w:noProof/>
          <w:sz w:val="22"/>
          <w:szCs w:val="24"/>
        </w:rPr>
        <w:t>, 1–29.</w:t>
      </w:r>
    </w:p>
    <w:p w14:paraId="2203E49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Novak Colwell, J. M., &amp; Axelrod, M. (2017). Socio-economic impacts of a closed fishing season on resource-dependent stakeholders in Tamil Nadu, India: Differences in income and expenditure effects by occupational group. </w:t>
      </w:r>
      <w:r w:rsidRPr="0008241C">
        <w:rPr>
          <w:i/>
          <w:iCs/>
          <w:noProof/>
          <w:sz w:val="22"/>
          <w:szCs w:val="24"/>
        </w:rPr>
        <w:t>Marine Policy</w:t>
      </w:r>
      <w:r w:rsidRPr="0008241C">
        <w:rPr>
          <w:noProof/>
          <w:sz w:val="22"/>
          <w:szCs w:val="24"/>
        </w:rPr>
        <w:t xml:space="preserve">, </w:t>
      </w:r>
      <w:r w:rsidRPr="0008241C">
        <w:rPr>
          <w:i/>
          <w:iCs/>
          <w:noProof/>
          <w:sz w:val="22"/>
          <w:szCs w:val="24"/>
        </w:rPr>
        <w:t>77</w:t>
      </w:r>
      <w:r w:rsidRPr="0008241C">
        <w:rPr>
          <w:noProof/>
          <w:sz w:val="22"/>
          <w:szCs w:val="24"/>
        </w:rPr>
        <w:t>(October 2016), 182–190. https://doi.org/10.1016/j.marpol.2016.10.026</w:t>
      </w:r>
    </w:p>
    <w:p w14:paraId="0A647CE6" w14:textId="4EB1B850"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Connor, D. (1994). </w:t>
      </w:r>
      <w:r w:rsidRPr="0008241C">
        <w:rPr>
          <w:i/>
          <w:iCs/>
          <w:noProof/>
          <w:sz w:val="22"/>
          <w:szCs w:val="24"/>
        </w:rPr>
        <w:t>Managing the environment with rapid industrialisation : lessons from the East Asian experience</w:t>
      </w:r>
      <w:r w:rsidRPr="0008241C">
        <w:rPr>
          <w:noProof/>
          <w:sz w:val="22"/>
          <w:szCs w:val="24"/>
        </w:rPr>
        <w:t xml:space="preserve">. Paris: Development Centre of the </w:t>
      </w:r>
      <w:r w:rsidR="00C934E9">
        <w:rPr>
          <w:noProof/>
          <w:sz w:val="22"/>
          <w:szCs w:val="24"/>
        </w:rPr>
        <w:t>Organiz</w:t>
      </w:r>
      <w:r w:rsidRPr="0008241C">
        <w:rPr>
          <w:noProof/>
          <w:sz w:val="22"/>
          <w:szCs w:val="24"/>
        </w:rPr>
        <w:t>ation for Economic Co-operation and Development.</w:t>
      </w:r>
    </w:p>
    <w:p w14:paraId="4C183E73" w14:textId="6BB36A8F"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ECD. (1996). </w:t>
      </w:r>
      <w:r w:rsidRPr="0008241C">
        <w:rPr>
          <w:i/>
          <w:iCs/>
          <w:noProof/>
          <w:sz w:val="22"/>
          <w:szCs w:val="24"/>
        </w:rPr>
        <w:t>Saving biological diversity : economic incentives</w:t>
      </w:r>
      <w:r w:rsidRPr="0008241C">
        <w:rPr>
          <w:noProof/>
          <w:sz w:val="22"/>
          <w:szCs w:val="24"/>
        </w:rPr>
        <w:t xml:space="preserve">. Paris: </w:t>
      </w:r>
      <w:r w:rsidR="00C934E9">
        <w:rPr>
          <w:noProof/>
          <w:sz w:val="22"/>
          <w:szCs w:val="24"/>
        </w:rPr>
        <w:t>Organiz</w:t>
      </w:r>
      <w:r w:rsidRPr="0008241C">
        <w:rPr>
          <w:noProof/>
          <w:sz w:val="22"/>
          <w:szCs w:val="24"/>
        </w:rPr>
        <w:t>ation for Economic Co-operation and Development. Retrieved from https://books.google.co.in/books/about/Saving_Biological_Diversity.html?id=RQ1ap-hCNu8C</w:t>
      </w:r>
    </w:p>
    <w:p w14:paraId="592092C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OECD. (2008). Sustainable Manufacturing and Eco-Innovation, Dsti/Ind(2008)16/Rev1, 1–33.</w:t>
      </w:r>
    </w:p>
    <w:p w14:paraId="51AB9D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ECD. (2011). Towards Green Growth. </w:t>
      </w:r>
      <w:r w:rsidRPr="0008241C">
        <w:rPr>
          <w:i/>
          <w:iCs/>
          <w:noProof/>
          <w:sz w:val="22"/>
          <w:szCs w:val="24"/>
        </w:rPr>
        <w:t>Oecd 50</w:t>
      </w:r>
      <w:r w:rsidRPr="0008241C">
        <w:rPr>
          <w:noProof/>
          <w:sz w:val="22"/>
          <w:szCs w:val="24"/>
        </w:rPr>
        <w:t>, (May 2011), 146. https://doi.org/10.1787/9789264111318-en</w:t>
      </w:r>
    </w:p>
    <w:p w14:paraId="3FBF92D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ECD. (2013). Biodiversity Offsets - Effective desgin and implementation. </w:t>
      </w:r>
      <w:r w:rsidRPr="0008241C">
        <w:rPr>
          <w:i/>
          <w:iCs/>
          <w:noProof/>
          <w:sz w:val="22"/>
          <w:szCs w:val="24"/>
        </w:rPr>
        <w:t>Scaling Up Finance Mechanisms For Biodiversity</w:t>
      </w:r>
      <w:r w:rsidRPr="0008241C">
        <w:rPr>
          <w:noProof/>
          <w:sz w:val="22"/>
          <w:szCs w:val="24"/>
        </w:rPr>
        <w:t>, (October), 8.</w:t>
      </w:r>
    </w:p>
    <w:p w14:paraId="3370BD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ECD. (2014). </w:t>
      </w:r>
      <w:r w:rsidRPr="0008241C">
        <w:rPr>
          <w:i/>
          <w:iCs/>
          <w:noProof/>
          <w:sz w:val="22"/>
          <w:szCs w:val="24"/>
        </w:rPr>
        <w:t>Towards Green Growth in Southeast Asia</w:t>
      </w:r>
      <w:r w:rsidRPr="0008241C">
        <w:rPr>
          <w:noProof/>
          <w:sz w:val="22"/>
          <w:szCs w:val="24"/>
        </w:rPr>
        <w:t>.</w:t>
      </w:r>
    </w:p>
    <w:p w14:paraId="072CA72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ECD. (2015). Development Co-operation Report 2015 Making Partnerships Effective Coalitions for Action Partnerships are powerful drivers of development Post </w:t>
      </w:r>
      <w:r w:rsidRPr="0008241C">
        <w:rPr>
          <w:rFonts w:eastAsia="MS Mincho"/>
          <w:noProof/>
          <w:sz w:val="22"/>
          <w:szCs w:val="24"/>
        </w:rPr>
        <w:t>‑</w:t>
      </w:r>
      <w:r w:rsidRPr="0008241C">
        <w:rPr>
          <w:noProof/>
          <w:sz w:val="22"/>
          <w:szCs w:val="24"/>
        </w:rPr>
        <w:t xml:space="preserve"> 2015 partnerships will bring new and evolving roles A policy framework for post </w:t>
      </w:r>
      <w:r w:rsidRPr="0008241C">
        <w:rPr>
          <w:rFonts w:eastAsia="MS Mincho"/>
          <w:noProof/>
          <w:sz w:val="22"/>
          <w:szCs w:val="24"/>
        </w:rPr>
        <w:t>‑</w:t>
      </w:r>
      <w:r w:rsidRPr="0008241C">
        <w:rPr>
          <w:noProof/>
          <w:sz w:val="22"/>
          <w:szCs w:val="24"/>
        </w:rPr>
        <w:t xml:space="preserve"> 2015 partnerships.</w:t>
      </w:r>
    </w:p>
    <w:p w14:paraId="571537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gola, P. F. A. (2007). Environmental impact assessment general procedures. In </w:t>
      </w:r>
      <w:r w:rsidRPr="0008241C">
        <w:rPr>
          <w:i/>
          <w:iCs/>
          <w:noProof/>
          <w:sz w:val="22"/>
          <w:szCs w:val="24"/>
        </w:rPr>
        <w:t>Surface Exploration for Geothermal Resources</w:t>
      </w:r>
      <w:r w:rsidRPr="0008241C">
        <w:rPr>
          <w:noProof/>
          <w:sz w:val="22"/>
          <w:szCs w:val="24"/>
        </w:rPr>
        <w:t>.</w:t>
      </w:r>
    </w:p>
    <w:p w14:paraId="63F8087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ldeman, L, R. (2000). </w:t>
      </w:r>
      <w:r w:rsidRPr="0008241C">
        <w:rPr>
          <w:i/>
          <w:iCs/>
          <w:noProof/>
          <w:sz w:val="22"/>
          <w:szCs w:val="24"/>
        </w:rPr>
        <w:t>Impact of soil degradation: a global scenario</w:t>
      </w:r>
      <w:r w:rsidRPr="0008241C">
        <w:rPr>
          <w:noProof/>
          <w:sz w:val="22"/>
          <w:szCs w:val="24"/>
        </w:rPr>
        <w:t xml:space="preserve"> (Working Paper 2000/01). </w:t>
      </w:r>
      <w:r w:rsidRPr="0008241C">
        <w:rPr>
          <w:i/>
          <w:iCs/>
          <w:noProof/>
          <w:sz w:val="22"/>
          <w:szCs w:val="24"/>
        </w:rPr>
        <w:t>Paper presented the International Conference on Managing Natural Resources for Sustainable Agricultural Production in the 21st Century, New Delhi, 14-18 February 2000</w:t>
      </w:r>
      <w:r w:rsidRPr="0008241C">
        <w:rPr>
          <w:noProof/>
          <w:sz w:val="22"/>
          <w:szCs w:val="24"/>
        </w:rPr>
        <w:t>. Wageningen, Netherlands. Retrieved from http://isric.org/isric/webdocs/docs/ISRIC_Report_2000_01.pdf</w:t>
      </w:r>
    </w:p>
    <w:p w14:paraId="3D68FE7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ttaviani, D., &amp; Scialabba, N. . (2011). </w:t>
      </w:r>
      <w:r w:rsidRPr="0008241C">
        <w:rPr>
          <w:i/>
          <w:iCs/>
          <w:noProof/>
          <w:sz w:val="22"/>
          <w:szCs w:val="24"/>
        </w:rPr>
        <w:t>Payments for Ecosystem Services and Food Security</w:t>
      </w:r>
      <w:r w:rsidRPr="0008241C">
        <w:rPr>
          <w:noProof/>
          <w:sz w:val="22"/>
          <w:szCs w:val="24"/>
        </w:rPr>
        <w:t>. Rome, Italy. Retrieved from http://www.fao.org/docrep/014/i2100e/i2100e.PDF</w:t>
      </w:r>
    </w:p>
    <w:p w14:paraId="7FF606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Oviedo, G., &amp; Fincke, A. (2009). </w:t>
      </w:r>
      <w:r w:rsidRPr="0008241C">
        <w:rPr>
          <w:i/>
          <w:iCs/>
          <w:noProof/>
          <w:sz w:val="22"/>
          <w:szCs w:val="24"/>
        </w:rPr>
        <w:t>Indigeneous Peoples and Climate Change</w:t>
      </w:r>
      <w:r w:rsidRPr="0008241C">
        <w:rPr>
          <w:noProof/>
          <w:sz w:val="22"/>
          <w:szCs w:val="24"/>
        </w:rPr>
        <w:t>.</w:t>
      </w:r>
    </w:p>
    <w:p w14:paraId="1C69E0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Pagiola, S. (2007). Guidelines for “ Pro-Poor ” Payments for Environmental Services, (April), 1–2.</w:t>
      </w:r>
    </w:p>
    <w:p w14:paraId="24DF11E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Palm Oil Health. (2017). Malaysian Sustainable Palm Oil certification to be mandatory by 2019. Retrieved October 19, 2017, from http://www.palmoilhealth.org/faq/malaysian-sustainable-palm-oil-certification-mandatory-2019/</w:t>
      </w:r>
    </w:p>
    <w:p w14:paraId="1CBF2F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Palmer. (2015). Ruminations on the problems with the Resource Management Act Sir Geoffrey Palmer QC Keynote address to the Local Government, (November), 1–25. Retrieved from https://www.planning.org.nz/Attachment?Action=Download&amp;Attachment_id=3538</w:t>
      </w:r>
    </w:p>
    <w:p w14:paraId="6D97A83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rk, M. S., &amp; Youn, Y.-C. (2013). Development of urban forest policy-making toward governance in the Republic of Korea. </w:t>
      </w:r>
      <w:r w:rsidRPr="0008241C">
        <w:rPr>
          <w:i/>
          <w:iCs/>
          <w:noProof/>
          <w:sz w:val="22"/>
          <w:szCs w:val="24"/>
        </w:rPr>
        <w:t>Urban Forestry &amp; Urban Greening</w:t>
      </w:r>
      <w:r w:rsidRPr="0008241C">
        <w:rPr>
          <w:noProof/>
          <w:sz w:val="22"/>
          <w:szCs w:val="24"/>
        </w:rPr>
        <w:t xml:space="preserve">, </w:t>
      </w:r>
      <w:r w:rsidRPr="0008241C">
        <w:rPr>
          <w:i/>
          <w:iCs/>
          <w:noProof/>
          <w:sz w:val="22"/>
          <w:szCs w:val="24"/>
        </w:rPr>
        <w:t>12</w:t>
      </w:r>
      <w:r w:rsidRPr="0008241C">
        <w:rPr>
          <w:noProof/>
          <w:sz w:val="22"/>
          <w:szCs w:val="24"/>
        </w:rPr>
        <w:t>(3), 273–281. https://doi.org/10.1016/j.ufug.2013.04.004</w:t>
      </w:r>
    </w:p>
    <w:p w14:paraId="6E1E6E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Parker, C., Cranford, M., Oakes, N., &amp; Leggett, M. (2012). The Little Biodiversity Finance Book: a guide to proactive investment in natural capital (PINC), 197.</w:t>
      </w:r>
    </w:p>
    <w:p w14:paraId="207D2B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al, N. (2011). </w:t>
      </w:r>
      <w:r w:rsidRPr="0008241C">
        <w:rPr>
          <w:i/>
          <w:iCs/>
          <w:noProof/>
          <w:sz w:val="22"/>
          <w:szCs w:val="24"/>
        </w:rPr>
        <w:t>Cost-Benefit analysis of community-based marine protected areas: 5 case studies in Vanuatu, South Pacific.</w:t>
      </w:r>
      <w:r w:rsidRPr="0008241C">
        <w:rPr>
          <w:noProof/>
          <w:sz w:val="22"/>
          <w:szCs w:val="24"/>
        </w:rPr>
        <w:t xml:space="preserve"> Moorea, French Polynesia.</w:t>
      </w:r>
    </w:p>
    <w:p w14:paraId="7CFB74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al, N. (2013). </w:t>
      </w:r>
      <w:r w:rsidRPr="0008241C">
        <w:rPr>
          <w:i/>
          <w:iCs/>
          <w:noProof/>
          <w:sz w:val="22"/>
          <w:szCs w:val="24"/>
        </w:rPr>
        <w:t>Coral Reef Ecosystem Services Economic Valuation Experiences From The South Pacific</w:t>
      </w:r>
      <w:r w:rsidRPr="0008241C">
        <w:rPr>
          <w:noProof/>
          <w:sz w:val="22"/>
          <w:szCs w:val="24"/>
        </w:rPr>
        <w:t>.</w:t>
      </w:r>
    </w:p>
    <w:p w14:paraId="55B6A3E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al, N. (2014). </w:t>
      </w:r>
      <w:r w:rsidRPr="0008241C">
        <w:rPr>
          <w:i/>
          <w:iCs/>
          <w:noProof/>
          <w:sz w:val="22"/>
          <w:szCs w:val="24"/>
        </w:rPr>
        <w:t>Analysis of economic benefits of mangrove ecosystems. Case studies in vanuatu: Eratap and Crab Bay</w:t>
      </w:r>
      <w:r w:rsidRPr="0008241C">
        <w:rPr>
          <w:noProof/>
          <w:sz w:val="22"/>
          <w:szCs w:val="24"/>
        </w:rPr>
        <w:t>.</w:t>
      </w:r>
    </w:p>
    <w:p w14:paraId="5ABB87B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al, N., Brander, L., Crossman, N., &amp; Dang, T. (2014). </w:t>
      </w:r>
      <w:r w:rsidRPr="0008241C">
        <w:rPr>
          <w:i/>
          <w:iCs/>
          <w:noProof/>
          <w:sz w:val="22"/>
          <w:szCs w:val="24"/>
        </w:rPr>
        <w:t>Regional research to inform the high level panel on global assessment of resources for implementing the strategic plan for biodiversity 2011-2020. Final report for Australasia and Pacific region. CBD technical report</w:t>
      </w:r>
      <w:r w:rsidRPr="0008241C">
        <w:rPr>
          <w:noProof/>
          <w:sz w:val="22"/>
          <w:szCs w:val="24"/>
        </w:rPr>
        <w:t>.</w:t>
      </w:r>
    </w:p>
    <w:p w14:paraId="6753A3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scual, U., Balvanera, P., Dí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08241C">
        <w:rPr>
          <w:i/>
          <w:iCs/>
          <w:noProof/>
          <w:sz w:val="22"/>
          <w:szCs w:val="24"/>
        </w:rPr>
        <w:t>Current Opinion in Environmental Sustainability</w:t>
      </w:r>
      <w:r w:rsidRPr="0008241C">
        <w:rPr>
          <w:noProof/>
          <w:sz w:val="22"/>
          <w:szCs w:val="24"/>
        </w:rPr>
        <w:t xml:space="preserve">, </w:t>
      </w:r>
      <w:r w:rsidRPr="0008241C">
        <w:rPr>
          <w:i/>
          <w:iCs/>
          <w:noProof/>
          <w:sz w:val="22"/>
          <w:szCs w:val="24"/>
        </w:rPr>
        <w:t>26</w:t>
      </w:r>
      <w:r w:rsidRPr="0008241C">
        <w:rPr>
          <w:noProof/>
          <w:sz w:val="22"/>
          <w:szCs w:val="24"/>
        </w:rPr>
        <w:t>, 7–16. https://doi.org/10.1016/j.cosust.2016.12.006</w:t>
      </w:r>
    </w:p>
    <w:p w14:paraId="0EB8E0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attnaik, A. K., &amp; Kumar, R. (2016). Lake Chilika (India): Ecological Restoration and Adaptive Management for Conservation and Wise Use. In C. M. Finlayson, G. R. Milton, R. C. Prentice, &amp; N. C. Davidson (Eds.), </w:t>
      </w:r>
      <w:r w:rsidRPr="0008241C">
        <w:rPr>
          <w:i/>
          <w:iCs/>
          <w:noProof/>
          <w:sz w:val="22"/>
          <w:szCs w:val="24"/>
        </w:rPr>
        <w:t>The Wetland Book: Distribution, Description and Conservation</w:t>
      </w:r>
      <w:r w:rsidRPr="0008241C">
        <w:rPr>
          <w:noProof/>
          <w:sz w:val="22"/>
          <w:szCs w:val="24"/>
        </w:rPr>
        <w:t xml:space="preserve"> (pp. 1–14). Springer Netherlands. https://doi.org/10.1007/978-94-007-6173-5</w:t>
      </w:r>
    </w:p>
    <w:p w14:paraId="658B809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BL Netherlands Environmental Assessment Agency. (2012). </w:t>
      </w:r>
      <w:r w:rsidRPr="0008241C">
        <w:rPr>
          <w:i/>
          <w:iCs/>
          <w:noProof/>
          <w:sz w:val="22"/>
          <w:szCs w:val="24"/>
        </w:rPr>
        <w:t>Roads from Rio+20 Pathways to achieve global sustainability goals by 2050</w:t>
      </w:r>
      <w:r w:rsidRPr="0008241C">
        <w:rPr>
          <w:noProof/>
          <w:sz w:val="22"/>
          <w:szCs w:val="24"/>
        </w:rPr>
        <w:t>. The Hague.</w:t>
      </w:r>
    </w:p>
    <w:p w14:paraId="33D165B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BL Netherlands Environmental Assessment Agency. (2014). </w:t>
      </w:r>
      <w:r w:rsidRPr="0008241C">
        <w:rPr>
          <w:i/>
          <w:iCs/>
          <w:noProof/>
          <w:sz w:val="22"/>
          <w:szCs w:val="24"/>
        </w:rPr>
        <w:t>Integrated Assessment of Global Environmental Change with IMAGE</w:t>
      </w:r>
      <w:r w:rsidRPr="0008241C">
        <w:rPr>
          <w:noProof/>
          <w:sz w:val="22"/>
          <w:szCs w:val="24"/>
        </w:rPr>
        <w:t>. The Hague.</w:t>
      </w:r>
    </w:p>
    <w:p w14:paraId="033717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ersoon, G. A., &amp; van Est, D. M. E. (2003). Co-management of Natural Resources: The Concept and Aspects of Implementation. In G. A. Persoon, D. M. E. van Est, &amp; P. E. Sajise (Eds.), </w:t>
      </w:r>
      <w:r w:rsidRPr="0008241C">
        <w:rPr>
          <w:i/>
          <w:iCs/>
          <w:noProof/>
          <w:sz w:val="22"/>
          <w:szCs w:val="24"/>
        </w:rPr>
        <w:t>Co-Management of Natural Resources in Asia: A Comparative Perspective</w:t>
      </w:r>
      <w:r w:rsidRPr="0008241C">
        <w:rPr>
          <w:noProof/>
          <w:sz w:val="22"/>
          <w:szCs w:val="24"/>
        </w:rPr>
        <w:t xml:space="preserve"> (First, p. 1024). Oslo, Denmark: Nordic Institute of Asian Studies Press.</w:t>
      </w:r>
    </w:p>
    <w:p w14:paraId="7393787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helps, J., Webb, E. L., &amp; Agrawal, A. (2010). Does REDD+ Threaten to Recentralize Forest Governance? </w:t>
      </w:r>
      <w:r w:rsidRPr="0008241C">
        <w:rPr>
          <w:i/>
          <w:iCs/>
          <w:noProof/>
          <w:sz w:val="22"/>
          <w:szCs w:val="24"/>
        </w:rPr>
        <w:t>Science</w:t>
      </w:r>
      <w:r w:rsidRPr="0008241C">
        <w:rPr>
          <w:noProof/>
          <w:sz w:val="22"/>
          <w:szCs w:val="24"/>
        </w:rPr>
        <w:t xml:space="preserve">, </w:t>
      </w:r>
      <w:r w:rsidRPr="0008241C">
        <w:rPr>
          <w:i/>
          <w:iCs/>
          <w:noProof/>
          <w:sz w:val="22"/>
          <w:szCs w:val="24"/>
        </w:rPr>
        <w:t>328</w:t>
      </w:r>
      <w:r w:rsidRPr="0008241C">
        <w:rPr>
          <w:noProof/>
          <w:sz w:val="22"/>
          <w:szCs w:val="24"/>
        </w:rPr>
        <w:t>(5976), 312–313. https://doi.org/10.1126/science.1187774</w:t>
      </w:r>
    </w:p>
    <w:p w14:paraId="7B8292A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lgrim, J. D., Brownlie, S., Ekstrom, J. M. M., Gardner, T. A., von Hase, A., ten Kate, K., Savy, C. E., Theo Stephens, R. T., Temple, H. J., Treweek, J., &amp; Ussher, G. T. (2013). Offsetability is highest for common and widespread biodiversity: Response to Regnery </w:t>
      </w:r>
      <w:r w:rsidRPr="0008241C">
        <w:rPr>
          <w:i/>
          <w:noProof/>
          <w:sz w:val="22"/>
          <w:szCs w:val="24"/>
        </w:rPr>
        <w:t>et al</w:t>
      </w:r>
      <w:r w:rsidRPr="0008241C">
        <w:rPr>
          <w:noProof/>
          <w:sz w:val="22"/>
          <w:szCs w:val="24"/>
        </w:rPr>
        <w:t xml:space="preserve">. </w:t>
      </w:r>
      <w:r w:rsidRPr="0008241C">
        <w:rPr>
          <w:i/>
          <w:iCs/>
          <w:noProof/>
          <w:sz w:val="22"/>
          <w:szCs w:val="24"/>
        </w:rPr>
        <w:t>Conservation Letters</w:t>
      </w:r>
      <w:r w:rsidRPr="0008241C">
        <w:rPr>
          <w:noProof/>
          <w:sz w:val="22"/>
          <w:szCs w:val="24"/>
        </w:rPr>
        <w:t>. https://doi.org/10.1111/conl.12026</w:t>
      </w:r>
    </w:p>
    <w:p w14:paraId="5B400A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ngali, P. L. (2001). Environmental consequences of agricultural commercialization in Asia. </w:t>
      </w:r>
      <w:r w:rsidRPr="0008241C">
        <w:rPr>
          <w:i/>
          <w:iCs/>
          <w:noProof/>
          <w:sz w:val="22"/>
          <w:szCs w:val="24"/>
        </w:rPr>
        <w:t>Environment and Development Economics</w:t>
      </w:r>
      <w:r w:rsidRPr="0008241C">
        <w:rPr>
          <w:noProof/>
          <w:sz w:val="22"/>
          <w:szCs w:val="24"/>
        </w:rPr>
        <w:t xml:space="preserve">, </w:t>
      </w:r>
      <w:r w:rsidRPr="0008241C">
        <w:rPr>
          <w:i/>
          <w:iCs/>
          <w:noProof/>
          <w:sz w:val="22"/>
          <w:szCs w:val="24"/>
        </w:rPr>
        <w:t>6</w:t>
      </w:r>
      <w:r w:rsidRPr="0008241C">
        <w:rPr>
          <w:noProof/>
          <w:sz w:val="22"/>
          <w:szCs w:val="24"/>
        </w:rPr>
        <w:t>, 483–502.</w:t>
      </w:r>
    </w:p>
    <w:p w14:paraId="42CD526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ttock, J., Finlayson, C. M., Arthington, A. H., Roux, D. J., Matthews, J. H., Biggs, H., Blom, E., Flitcroft, R., Froend, R., Harrison, I., Hermoso, V., Junk, W., Kumar, R., Linke, S., Nel, J., Nunes da Cunha, C., Pattnaik, A., Pollard, S., Rast, W., Thieme, M., Turak, E., Turpie, J., van Niekerk, L., Willems, D., &amp; Viers, J. (2015). Managing freshwater, river, wetland and estuarine protected areas. In </w:t>
      </w:r>
      <w:r w:rsidRPr="0008241C">
        <w:rPr>
          <w:i/>
          <w:iCs/>
          <w:noProof/>
          <w:sz w:val="22"/>
          <w:szCs w:val="24"/>
        </w:rPr>
        <w:t>Protected Area Governance and Management</w:t>
      </w:r>
      <w:r w:rsidRPr="0008241C">
        <w:rPr>
          <w:noProof/>
          <w:sz w:val="22"/>
          <w:szCs w:val="24"/>
        </w:rPr>
        <w:t xml:space="preserve"> (pp. 569–608).</w:t>
      </w:r>
    </w:p>
    <w:p w14:paraId="59E0466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ittock, J., &amp; Xu, M. (2010). </w:t>
      </w:r>
      <w:r w:rsidRPr="0008241C">
        <w:rPr>
          <w:i/>
          <w:iCs/>
          <w:noProof/>
          <w:sz w:val="22"/>
          <w:szCs w:val="24"/>
        </w:rPr>
        <w:t>Controlling Yangtze River Floods: A new approach</w:t>
      </w:r>
      <w:r w:rsidRPr="0008241C">
        <w:rPr>
          <w:noProof/>
          <w:sz w:val="22"/>
          <w:szCs w:val="24"/>
        </w:rPr>
        <w:t xml:space="preserve">. </w:t>
      </w:r>
      <w:r w:rsidRPr="0008241C">
        <w:rPr>
          <w:i/>
          <w:iCs/>
          <w:noProof/>
          <w:sz w:val="22"/>
          <w:szCs w:val="24"/>
        </w:rPr>
        <w:t>World Resources Report Case Study</w:t>
      </w:r>
      <w:r w:rsidRPr="0008241C">
        <w:rPr>
          <w:noProof/>
          <w:sz w:val="22"/>
          <w:szCs w:val="24"/>
        </w:rPr>
        <w:t>. Washington DC. Retrieved from http://www.researchgate.net/publication/258844942_World_Resources_Report_Case_Study._Controlling_Yangtze_River_floods_A_new_approach/file/60b7d52b1b5356a7a2.pdf</w:t>
      </w:r>
    </w:p>
    <w:p w14:paraId="0BF92A8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Polidoro, B. A., Elfes, C. T., Sanciangco, J. C., Pippard, H., &amp; Carpenter, K. E. (2011). Conservation Status of Marine Biodiversity in Oceania: An Analysis of Marine Species on the IUCN Red List of Threatened Species. </w:t>
      </w:r>
      <w:r w:rsidRPr="0008241C">
        <w:rPr>
          <w:i/>
          <w:iCs/>
          <w:noProof/>
          <w:sz w:val="22"/>
          <w:szCs w:val="24"/>
        </w:rPr>
        <w:t>Journal of Marine Biology</w:t>
      </w:r>
      <w:r w:rsidRPr="0008241C">
        <w:rPr>
          <w:noProof/>
          <w:sz w:val="22"/>
          <w:szCs w:val="24"/>
        </w:rPr>
        <w:t xml:space="preserve">, </w:t>
      </w:r>
      <w:r w:rsidRPr="0008241C">
        <w:rPr>
          <w:i/>
          <w:iCs/>
          <w:noProof/>
          <w:sz w:val="22"/>
          <w:szCs w:val="24"/>
        </w:rPr>
        <w:t>2011</w:t>
      </w:r>
      <w:r w:rsidRPr="0008241C">
        <w:rPr>
          <w:noProof/>
          <w:sz w:val="22"/>
          <w:szCs w:val="24"/>
        </w:rPr>
        <w:t>, 1–14. https://doi.org/10.1155/2011/247030</w:t>
      </w:r>
    </w:p>
    <w:p w14:paraId="70E1E38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llnac, R. B., &amp; Crawford, B. (2000). </w:t>
      </w:r>
      <w:r w:rsidRPr="0008241C">
        <w:rPr>
          <w:i/>
          <w:iCs/>
          <w:noProof/>
          <w:sz w:val="22"/>
          <w:szCs w:val="24"/>
        </w:rPr>
        <w:t>Discovering factors that influence the success of community-based marine protected areas in the Visayas, Philippines</w:t>
      </w:r>
      <w:r w:rsidRPr="0008241C">
        <w:rPr>
          <w:noProof/>
          <w:sz w:val="22"/>
          <w:szCs w:val="24"/>
        </w:rPr>
        <w:t xml:space="preserve">. </w:t>
      </w:r>
      <w:r w:rsidRPr="0008241C">
        <w:rPr>
          <w:i/>
          <w:iCs/>
          <w:noProof/>
          <w:sz w:val="22"/>
          <w:szCs w:val="24"/>
        </w:rPr>
        <w:t>Coastal Management Report # 2229. PCAMRD Book Series No. 33</w:t>
      </w:r>
      <w:r w:rsidRPr="0008241C">
        <w:rPr>
          <w:noProof/>
          <w:sz w:val="22"/>
          <w:szCs w:val="24"/>
        </w:rPr>
        <w:t>.</w:t>
      </w:r>
    </w:p>
    <w:p w14:paraId="24E25B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meroy, R., Parks, J., Courtney, K., &amp; Mattich, N. (2016). Improving marine fisheries management in Southeast Asia: Results of a regional fisheries stakeholder analysis. </w:t>
      </w:r>
      <w:r w:rsidRPr="0008241C">
        <w:rPr>
          <w:i/>
          <w:iCs/>
          <w:noProof/>
          <w:sz w:val="22"/>
          <w:szCs w:val="24"/>
        </w:rPr>
        <w:t>Marine Policy</w:t>
      </w:r>
      <w:r w:rsidRPr="0008241C">
        <w:rPr>
          <w:noProof/>
          <w:sz w:val="22"/>
          <w:szCs w:val="24"/>
        </w:rPr>
        <w:t xml:space="preserve">, </w:t>
      </w:r>
      <w:r w:rsidRPr="0008241C">
        <w:rPr>
          <w:i/>
          <w:iCs/>
          <w:noProof/>
          <w:sz w:val="22"/>
          <w:szCs w:val="24"/>
        </w:rPr>
        <w:t>65</w:t>
      </w:r>
      <w:r w:rsidRPr="0008241C">
        <w:rPr>
          <w:noProof/>
          <w:sz w:val="22"/>
          <w:szCs w:val="24"/>
        </w:rPr>
        <w:t>, 20–29. https://doi.org/10.1016/j.marpol.2015.12.002</w:t>
      </w:r>
    </w:p>
    <w:p w14:paraId="1ACB032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meroy, R. S., &amp; Berkes, F. (1997). Two to tango: The role of government in fisheries co-management. </w:t>
      </w:r>
      <w:r w:rsidRPr="0008241C">
        <w:rPr>
          <w:i/>
          <w:iCs/>
          <w:noProof/>
          <w:sz w:val="22"/>
          <w:szCs w:val="24"/>
        </w:rPr>
        <w:t>Marine Policy</w:t>
      </w:r>
      <w:r w:rsidRPr="0008241C">
        <w:rPr>
          <w:noProof/>
          <w:sz w:val="22"/>
          <w:szCs w:val="24"/>
        </w:rPr>
        <w:t xml:space="preserve">, </w:t>
      </w:r>
      <w:r w:rsidRPr="0008241C">
        <w:rPr>
          <w:i/>
          <w:iCs/>
          <w:noProof/>
          <w:sz w:val="22"/>
          <w:szCs w:val="24"/>
        </w:rPr>
        <w:t>21</w:t>
      </w:r>
      <w:r w:rsidRPr="0008241C">
        <w:rPr>
          <w:noProof/>
          <w:sz w:val="22"/>
          <w:szCs w:val="24"/>
        </w:rPr>
        <w:t>, 465–480.</w:t>
      </w:r>
    </w:p>
    <w:p w14:paraId="79456A7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otts, J., Lynch, M., Wilkings, A., Huppé, G., Cunningham, M., &amp; Voora, V. (2014). </w:t>
      </w:r>
      <w:r w:rsidRPr="0008241C">
        <w:rPr>
          <w:i/>
          <w:iCs/>
          <w:noProof/>
          <w:sz w:val="22"/>
          <w:szCs w:val="24"/>
        </w:rPr>
        <w:t>The State of Sustainability Initiatives Review 2014</w:t>
      </w:r>
      <w:r w:rsidRPr="0008241C">
        <w:rPr>
          <w:noProof/>
          <w:sz w:val="22"/>
          <w:szCs w:val="24"/>
        </w:rPr>
        <w:t>. Retrieved from http://www.iisd.org/publications/state-sustainability-initiatives-review-2014-standards-and-green-economy</w:t>
      </w:r>
    </w:p>
    <w:p w14:paraId="7712ACB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akash, S., Thangappan, T., Kumar, A., Raghavan, R., Rhyne, A., Tlusty, M. F., &amp; Subramoniam, T. (2017). Marine aquarium trade in India : Challenges and opportunities for conservation and policy. </w:t>
      </w:r>
      <w:r w:rsidRPr="0008241C">
        <w:rPr>
          <w:i/>
          <w:iCs/>
          <w:noProof/>
          <w:sz w:val="22"/>
          <w:szCs w:val="24"/>
        </w:rPr>
        <w:t>Marine Policy</w:t>
      </w:r>
      <w:r w:rsidRPr="0008241C">
        <w:rPr>
          <w:noProof/>
          <w:sz w:val="22"/>
          <w:szCs w:val="24"/>
        </w:rPr>
        <w:t xml:space="preserve">, </w:t>
      </w:r>
      <w:r w:rsidRPr="0008241C">
        <w:rPr>
          <w:i/>
          <w:iCs/>
          <w:noProof/>
          <w:sz w:val="22"/>
          <w:szCs w:val="24"/>
        </w:rPr>
        <w:t>77</w:t>
      </w:r>
      <w:r w:rsidRPr="0008241C">
        <w:rPr>
          <w:noProof/>
          <w:sz w:val="22"/>
          <w:szCs w:val="24"/>
        </w:rPr>
        <w:t>(August 2016), 120–129. https://doi.org/10.1016/j.marpol.2016.12.020</w:t>
      </w:r>
    </w:p>
    <w:p w14:paraId="22783B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eston, B. J., &amp; Hanson, C. (2013). The globalisation and harmonisation of environmental law: An Australian perspective. </w:t>
      </w:r>
      <w:r w:rsidRPr="0008241C">
        <w:rPr>
          <w:i/>
          <w:iCs/>
          <w:noProof/>
          <w:sz w:val="22"/>
          <w:szCs w:val="24"/>
        </w:rPr>
        <w:t>Asia Pacific Journal of Environmental Law</w:t>
      </w:r>
      <w:r w:rsidRPr="0008241C">
        <w:rPr>
          <w:noProof/>
          <w:sz w:val="22"/>
          <w:szCs w:val="24"/>
        </w:rPr>
        <w:t>.</w:t>
      </w:r>
    </w:p>
    <w:p w14:paraId="799EBD8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eston, I., White, V., Browne, J., Dresner, S., Ekins, P., &amp; Hamilton, I. (2013). </w:t>
      </w:r>
      <w:r w:rsidRPr="0008241C">
        <w:rPr>
          <w:i/>
          <w:iCs/>
          <w:noProof/>
          <w:sz w:val="22"/>
          <w:szCs w:val="24"/>
        </w:rPr>
        <w:t>Designing carbon tax to protect low-income households</w:t>
      </w:r>
      <w:r w:rsidRPr="0008241C">
        <w:rPr>
          <w:noProof/>
          <w:sz w:val="22"/>
          <w:szCs w:val="24"/>
        </w:rPr>
        <w:t>. York. Retrieved from https://www.jrf.org.uk/report/designing-carbon-taxation-protect-low-income-households</w:t>
      </w:r>
    </w:p>
    <w:p w14:paraId="59DA794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Pretty, L.N., Noble A.D., Bossio D., Dixon J., Hine R.E., Penningdevris F.W.T., Morison J.I.L. (2006). Resource-conserving agriculture increases yields in developing countries. Environmental Science &amp; Technology 40: 1114-1119.</w:t>
      </w:r>
    </w:p>
    <w:p w14:paraId="2D6B755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Primmer, E., Jokinen, P., Blicharska, M., Barton, D. N., Bugter, R., &amp; Potschin, M. (2015). Governance of Ecosystem Services: A framework for empirical analysis. </w:t>
      </w:r>
      <w:r w:rsidRPr="0008241C">
        <w:rPr>
          <w:i/>
          <w:iCs/>
          <w:noProof/>
          <w:sz w:val="22"/>
          <w:szCs w:val="24"/>
        </w:rPr>
        <w:t>Ecosystem Services</w:t>
      </w:r>
      <w:r w:rsidRPr="0008241C">
        <w:rPr>
          <w:noProof/>
          <w:sz w:val="22"/>
          <w:szCs w:val="24"/>
        </w:rPr>
        <w:t>. https://doi.org/10.1016/j.ecoser.2015.05.002</w:t>
      </w:r>
    </w:p>
    <w:p w14:paraId="0E80FDD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haa, A. K., Zaman, S., Sengupta, K., Bhattacharya, S. B., Raha, S., Banerjee, K., &amp; Mitra, A. (2014). Climate Change and Sustainable Livelihood Programmes: A case study from the Indian Sundarbans. </w:t>
      </w:r>
      <w:r w:rsidRPr="0008241C">
        <w:rPr>
          <w:i/>
          <w:iCs/>
          <w:noProof/>
          <w:sz w:val="22"/>
          <w:szCs w:val="24"/>
        </w:rPr>
        <w:t>The Journal of Ecology (Photon)</w:t>
      </w:r>
      <w:r w:rsidRPr="0008241C">
        <w:rPr>
          <w:noProof/>
          <w:sz w:val="22"/>
          <w:szCs w:val="24"/>
        </w:rPr>
        <w:t xml:space="preserve">, </w:t>
      </w:r>
      <w:r w:rsidRPr="0008241C">
        <w:rPr>
          <w:i/>
          <w:iCs/>
          <w:noProof/>
          <w:sz w:val="22"/>
          <w:szCs w:val="24"/>
        </w:rPr>
        <w:t>113</w:t>
      </w:r>
      <w:r w:rsidRPr="0008241C">
        <w:rPr>
          <w:noProof/>
          <w:sz w:val="22"/>
          <w:szCs w:val="24"/>
        </w:rPr>
        <w:t>, 297–304.</w:t>
      </w:r>
    </w:p>
    <w:p w14:paraId="05980C2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hman, M., Hossain, Y., Ahamed, F., B.R. Subba, F., Abdallah, E. M., &amp; Ohtomi, J. (2012). Biodiversity in the Padma Distributary of the Ganges River , Northwestern Bangladesh : Recommendations for Conservation. </w:t>
      </w:r>
      <w:r w:rsidRPr="0008241C">
        <w:rPr>
          <w:i/>
          <w:iCs/>
          <w:noProof/>
          <w:sz w:val="22"/>
          <w:szCs w:val="24"/>
        </w:rPr>
        <w:t>World Journal of Zoology</w:t>
      </w:r>
      <w:r w:rsidRPr="0008241C">
        <w:rPr>
          <w:noProof/>
          <w:sz w:val="22"/>
          <w:szCs w:val="24"/>
        </w:rPr>
        <w:t xml:space="preserve">, </w:t>
      </w:r>
      <w:r w:rsidRPr="0008241C">
        <w:rPr>
          <w:i/>
          <w:iCs/>
          <w:noProof/>
          <w:sz w:val="22"/>
          <w:szCs w:val="24"/>
        </w:rPr>
        <w:t>7</w:t>
      </w:r>
      <w:r w:rsidRPr="0008241C">
        <w:rPr>
          <w:noProof/>
          <w:sz w:val="22"/>
          <w:szCs w:val="24"/>
        </w:rPr>
        <w:t>, 328–337. https://doi.org/10.5829/idosi.wjz.2012.7.4.6634</w:t>
      </w:r>
    </w:p>
    <w:p w14:paraId="351650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krishnan, P. S. (1992). </w:t>
      </w:r>
      <w:r w:rsidRPr="0008241C">
        <w:rPr>
          <w:i/>
          <w:iCs/>
          <w:noProof/>
          <w:sz w:val="22"/>
          <w:szCs w:val="24"/>
        </w:rPr>
        <w:t>Shifting agriculture and sustainable development : an interdisciplinary study from north-eastern India</w:t>
      </w:r>
      <w:r w:rsidRPr="0008241C">
        <w:rPr>
          <w:noProof/>
          <w:sz w:val="22"/>
          <w:szCs w:val="24"/>
        </w:rPr>
        <w:t>. UNESCO.</w:t>
      </w:r>
    </w:p>
    <w:p w14:paraId="340A5C3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krishnan, P. S., Rao, K. S., Chandrashekara, U. M., Chhetri, N., Gupta, H. K., Patnaik, S., Saxena, K. G., &amp; Sharma, E. (2012). South Asia. In J. A. Parrotta &amp; R. L. Trosper (Eds.), </w:t>
      </w:r>
      <w:r w:rsidRPr="0008241C">
        <w:rPr>
          <w:i/>
          <w:iCs/>
          <w:noProof/>
          <w:sz w:val="22"/>
          <w:szCs w:val="24"/>
        </w:rPr>
        <w:t>Traditional Forest-Related Knowledge: Sustaining Communities, Ecosystems and Biocultural Diversity</w:t>
      </w:r>
      <w:r w:rsidRPr="0008241C">
        <w:rPr>
          <w:noProof/>
          <w:sz w:val="22"/>
          <w:szCs w:val="24"/>
        </w:rPr>
        <w:t xml:space="preserve"> (pp. 315–356). Springer Netherlands. https://doi.org/10.1007/978-94-007-2144-9_9</w:t>
      </w:r>
    </w:p>
    <w:p w14:paraId="0C81759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n, T. R. S. (1996). Impact of shifting cultivation on diurnal squirrels and primates in Mizoram, northeast India: A preliminary study. </w:t>
      </w:r>
      <w:r w:rsidRPr="0008241C">
        <w:rPr>
          <w:i/>
          <w:iCs/>
          <w:noProof/>
          <w:sz w:val="22"/>
          <w:szCs w:val="24"/>
        </w:rPr>
        <w:t>Current Science</w:t>
      </w:r>
      <w:r w:rsidRPr="0008241C">
        <w:rPr>
          <w:noProof/>
          <w:sz w:val="22"/>
          <w:szCs w:val="24"/>
        </w:rPr>
        <w:t xml:space="preserve">, </w:t>
      </w:r>
      <w:r w:rsidRPr="0008241C">
        <w:rPr>
          <w:i/>
          <w:iCs/>
          <w:noProof/>
          <w:sz w:val="22"/>
          <w:szCs w:val="24"/>
        </w:rPr>
        <w:t>70</w:t>
      </w:r>
      <w:r w:rsidRPr="0008241C">
        <w:rPr>
          <w:noProof/>
          <w:sz w:val="22"/>
          <w:szCs w:val="24"/>
        </w:rPr>
        <w:t>(8), 747–750.</w:t>
      </w:r>
    </w:p>
    <w:p w14:paraId="5D89DFA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an, T. R. S. (2001). Effect of slash-and-burn shifting cultivation on rainforest birds in Mizoram, Northeast India. </w:t>
      </w:r>
      <w:r w:rsidRPr="0008241C">
        <w:rPr>
          <w:i/>
          <w:iCs/>
          <w:noProof/>
          <w:sz w:val="22"/>
          <w:szCs w:val="24"/>
        </w:rPr>
        <w:t>Conservation Biology</w:t>
      </w:r>
      <w:r w:rsidRPr="0008241C">
        <w:rPr>
          <w:noProof/>
          <w:sz w:val="22"/>
          <w:szCs w:val="24"/>
        </w:rPr>
        <w:t xml:space="preserve">, </w:t>
      </w:r>
      <w:r w:rsidRPr="0008241C">
        <w:rPr>
          <w:i/>
          <w:iCs/>
          <w:noProof/>
          <w:sz w:val="22"/>
          <w:szCs w:val="24"/>
        </w:rPr>
        <w:t>15</w:t>
      </w:r>
      <w:r w:rsidRPr="0008241C">
        <w:rPr>
          <w:noProof/>
          <w:sz w:val="22"/>
          <w:szCs w:val="24"/>
        </w:rPr>
        <w:t>(3), 685–698. https://doi.org/10.1046/j.1523-1739.2001.015003685.x</w:t>
      </w:r>
    </w:p>
    <w:p w14:paraId="0D54E3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msar Convention Secretariat. (2016). </w:t>
      </w:r>
      <w:r w:rsidRPr="0008241C">
        <w:rPr>
          <w:i/>
          <w:iCs/>
          <w:noProof/>
          <w:sz w:val="22"/>
          <w:szCs w:val="24"/>
        </w:rPr>
        <w:t>An Introduction to the Convention on Wetlands (previously The Ramsar Convention Manual).</w:t>
      </w:r>
      <w:r w:rsidRPr="0008241C">
        <w:rPr>
          <w:noProof/>
          <w:sz w:val="22"/>
          <w:szCs w:val="24"/>
        </w:rPr>
        <w:t xml:space="preserve"> (5th ed.). Gland, Switzerland: Ramsar Convention Secretariat.</w:t>
      </w:r>
    </w:p>
    <w:p w14:paraId="0CB8DD0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nganathan, J., &amp; Lucas, N. (2008). </w:t>
      </w:r>
      <w:r w:rsidRPr="0008241C">
        <w:rPr>
          <w:i/>
          <w:iCs/>
          <w:noProof/>
          <w:sz w:val="22"/>
          <w:szCs w:val="24"/>
        </w:rPr>
        <w:t>A Guide for Decision Makers</w:t>
      </w:r>
      <w:r w:rsidRPr="0008241C">
        <w:rPr>
          <w:noProof/>
          <w:sz w:val="22"/>
          <w:szCs w:val="24"/>
        </w:rPr>
        <w:t xml:space="preserve">. </w:t>
      </w:r>
      <w:r w:rsidRPr="0008241C">
        <w:rPr>
          <w:i/>
          <w:iCs/>
          <w:noProof/>
          <w:sz w:val="22"/>
          <w:szCs w:val="24"/>
        </w:rPr>
        <w:t>Control</w:t>
      </w:r>
      <w:r w:rsidRPr="0008241C">
        <w:rPr>
          <w:noProof/>
          <w:sz w:val="22"/>
          <w:szCs w:val="24"/>
        </w:rPr>
        <w:t xml:space="preserve"> (Vol. 2). https://doi.org/10.1371/journal.pone.0024378</w:t>
      </w:r>
    </w:p>
    <w:p w14:paraId="2B043E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nsom, J. I., Kaczensky, P., Lubow, B. C., Ganbaatar, O., &amp; Altansukh, N. (2012). A collaborative approach for estimating terrestrial wildlife abundance. </w:t>
      </w:r>
      <w:r w:rsidRPr="0008241C">
        <w:rPr>
          <w:i/>
          <w:iCs/>
          <w:noProof/>
          <w:sz w:val="22"/>
          <w:szCs w:val="24"/>
        </w:rPr>
        <w:t>Biological Conservation</w:t>
      </w:r>
      <w:r w:rsidRPr="0008241C">
        <w:rPr>
          <w:noProof/>
          <w:sz w:val="22"/>
          <w:szCs w:val="24"/>
        </w:rPr>
        <w:t>. https://doi.org/10.1016/j.biocon.2012.05.006</w:t>
      </w:r>
    </w:p>
    <w:p w14:paraId="5CED99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Rasool, G., &amp; Karki, M. (2007). Participatory forest management in South Asia: a comparative analysis of policies, institutions and approaches.</w:t>
      </w:r>
    </w:p>
    <w:p w14:paraId="2226BA3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asul, G., &amp; Karki, M. (2007). </w:t>
      </w:r>
      <w:r w:rsidRPr="0008241C">
        <w:rPr>
          <w:i/>
          <w:iCs/>
          <w:noProof/>
          <w:sz w:val="22"/>
          <w:szCs w:val="24"/>
        </w:rPr>
        <w:t>Participatory Forest Management in South Asia. A Comparative Analysis of Policies, Institutions and Approaches</w:t>
      </w:r>
      <w:r w:rsidRPr="0008241C">
        <w:rPr>
          <w:noProof/>
          <w:sz w:val="22"/>
          <w:szCs w:val="24"/>
        </w:rPr>
        <w:t>. Kathmandu, Nepal.</w:t>
      </w:r>
    </w:p>
    <w:p w14:paraId="42C1927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Ravindranath, N. H., &amp; Murthy, I. K. (2010). Greening India Mission. </w:t>
      </w:r>
      <w:r w:rsidRPr="0008241C">
        <w:rPr>
          <w:i/>
          <w:iCs/>
          <w:noProof/>
          <w:sz w:val="22"/>
          <w:szCs w:val="24"/>
          <w:lang w:val="en-US"/>
        </w:rPr>
        <w:t>Current Science</w:t>
      </w:r>
      <w:r w:rsidRPr="0008241C">
        <w:rPr>
          <w:noProof/>
          <w:sz w:val="22"/>
          <w:szCs w:val="24"/>
          <w:lang w:val="en-US"/>
        </w:rPr>
        <w:t xml:space="preserve">, </w:t>
      </w:r>
      <w:r w:rsidRPr="0008241C">
        <w:rPr>
          <w:i/>
          <w:iCs/>
          <w:noProof/>
          <w:sz w:val="22"/>
          <w:szCs w:val="24"/>
          <w:lang w:val="en-US"/>
        </w:rPr>
        <w:t>99</w:t>
      </w:r>
      <w:r w:rsidRPr="0008241C">
        <w:rPr>
          <w:noProof/>
          <w:sz w:val="22"/>
          <w:szCs w:val="24"/>
          <w:lang w:val="en-US"/>
        </w:rPr>
        <w:t>(4), 390–395. Retrieved from http://www.currentscience.ac.in/Downloads/article_id_099_04_0444_0449_0.pdf</w:t>
      </w:r>
    </w:p>
    <w:p w14:paraId="171D91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avishankar, T., Gnanappazham, L., Ramasubramanian, R., Sridhar, D., Navamuniyammal, M., &amp; Selvam, V. (2004). Atlas of Mangrove Wetlands of India: Part 2 - Andhra Pradesh, 151p.</w:t>
      </w:r>
    </w:p>
    <w:p w14:paraId="6453E4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eading, R. P., Bedunah, D. J., &amp; Amgalanbaatar, S. (2006). Conserving Biodiversity on Mongolian Rangelands: Implications for Protected Area Development and Pastoral Uses. Retrieved from https://www.fs.fed.us/rm/pubs/rmrs_p039/rmrs_p039_001_017.pdf</w:t>
      </w:r>
    </w:p>
    <w:p w14:paraId="016CA8C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ading, R. P., Mix, H. M., Lhagvasuren, B., Feh, C., Kane, D. P., Dulamtseren, S., &amp; Enkhbold, S. (2001). Status and distribution of khulan (Equus hemionus) in Mongolia. </w:t>
      </w:r>
      <w:r w:rsidRPr="0008241C">
        <w:rPr>
          <w:i/>
          <w:iCs/>
          <w:noProof/>
          <w:sz w:val="22"/>
          <w:szCs w:val="24"/>
        </w:rPr>
        <w:t>Journal of Zoology</w:t>
      </w:r>
      <w:r w:rsidRPr="0008241C">
        <w:rPr>
          <w:noProof/>
          <w:sz w:val="22"/>
          <w:szCs w:val="24"/>
        </w:rPr>
        <w:t xml:space="preserve">, </w:t>
      </w:r>
      <w:r w:rsidRPr="0008241C">
        <w:rPr>
          <w:i/>
          <w:iCs/>
          <w:noProof/>
          <w:sz w:val="22"/>
          <w:szCs w:val="24"/>
        </w:rPr>
        <w:t>254</w:t>
      </w:r>
      <w:r w:rsidRPr="0008241C">
        <w:rPr>
          <w:noProof/>
          <w:sz w:val="22"/>
          <w:szCs w:val="24"/>
        </w:rPr>
        <w:t>, 381–389.</w:t>
      </w:r>
    </w:p>
    <w:p w14:paraId="4094218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edford, Kent, H. (n.d.). </w:t>
      </w:r>
      <w:r w:rsidRPr="0008241C">
        <w:rPr>
          <w:i/>
          <w:iCs/>
          <w:noProof/>
          <w:sz w:val="22"/>
          <w:szCs w:val="24"/>
        </w:rPr>
        <w:t>Mainstreaming Biodiversity Conservation: A Framing Paper for the Scientific and Technical Advisory Panel of the Global Environment Facility V. 13 May</w:t>
      </w:r>
      <w:r w:rsidRPr="0008241C">
        <w:rPr>
          <w:noProof/>
          <w:sz w:val="22"/>
          <w:szCs w:val="24"/>
        </w:rPr>
        <w:t>. Retrieved from http://www.stapgef.org/stap/wp-content/uploads/2013/09/Mainstreaming-Biodiversity-at-GEF-V.-May-13.pdf</w:t>
      </w:r>
    </w:p>
    <w:p w14:paraId="0DD711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ey, D., &amp; Swan, S. R. (2014). A country-led safeguards approach: guidelines fir national REDD+ programmes, (SNV), 63.</w:t>
      </w:r>
    </w:p>
    <w:p w14:paraId="0EBC096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bot, J. C. (2002). </w:t>
      </w:r>
      <w:r w:rsidRPr="0008241C">
        <w:rPr>
          <w:i/>
          <w:iCs/>
          <w:noProof/>
          <w:sz w:val="22"/>
          <w:szCs w:val="24"/>
        </w:rPr>
        <w:t>Democratic Decentralization of Natural Resources Democratic Decentralization of Natural Resources Institutionalizing Popular Participation Institutionalizing Popular Participation</w:t>
      </w:r>
      <w:r w:rsidRPr="0008241C">
        <w:rPr>
          <w:noProof/>
          <w:sz w:val="22"/>
          <w:szCs w:val="24"/>
        </w:rPr>
        <w:t>. Washington, DC. Retrieved from pdf.wri.org/ddnr_full_revised.pdf</w:t>
      </w:r>
    </w:p>
    <w:p w14:paraId="5EC1848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ights and Resources Initiative. (2015). Who Owns the World’s Land? A global baseline of formally recognized indigenous and community land rights., (September), 56. Retrieved from http://www.rightsandresources.org/wp-content/uploads/GlobalBaseline_web.pdf</w:t>
      </w:r>
    </w:p>
    <w:p w14:paraId="41059C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ist, L., Feintrenie, L., &amp; Levang, P. (2010). The livelihood impacts of oil palm: Smallholders in Indonesia. </w:t>
      </w:r>
      <w:r w:rsidRPr="0008241C">
        <w:rPr>
          <w:i/>
          <w:iCs/>
          <w:noProof/>
          <w:sz w:val="22"/>
          <w:szCs w:val="24"/>
        </w:rPr>
        <w:t>Biodiversity and Conservation</w:t>
      </w:r>
      <w:r w:rsidRPr="0008241C">
        <w:rPr>
          <w:noProof/>
          <w:sz w:val="22"/>
          <w:szCs w:val="24"/>
        </w:rPr>
        <w:t>. https://doi.org/10.1007/s10531-010-9815-z</w:t>
      </w:r>
    </w:p>
    <w:p w14:paraId="0F5032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berts, C. M., &amp; Hawkins, J. P. (2000). </w:t>
      </w:r>
      <w:r w:rsidRPr="0008241C">
        <w:rPr>
          <w:i/>
          <w:iCs/>
          <w:noProof/>
          <w:sz w:val="22"/>
          <w:szCs w:val="24"/>
        </w:rPr>
        <w:t>Fully-protected marine reserves: a guide.</w:t>
      </w:r>
    </w:p>
    <w:p w14:paraId="12BDD8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binson, J. G. (2012). Common and Conflicting Interests in the Engagements between Conservation Organizations and Corporations. </w:t>
      </w:r>
      <w:r w:rsidRPr="0008241C">
        <w:rPr>
          <w:i/>
          <w:iCs/>
          <w:noProof/>
          <w:sz w:val="22"/>
          <w:szCs w:val="24"/>
        </w:rPr>
        <w:t>Conservation Biology</w:t>
      </w:r>
      <w:r w:rsidRPr="0008241C">
        <w:rPr>
          <w:noProof/>
          <w:sz w:val="22"/>
          <w:szCs w:val="24"/>
        </w:rPr>
        <w:t xml:space="preserve">, </w:t>
      </w:r>
      <w:r w:rsidRPr="0008241C">
        <w:rPr>
          <w:i/>
          <w:iCs/>
          <w:noProof/>
          <w:sz w:val="22"/>
          <w:szCs w:val="24"/>
        </w:rPr>
        <w:t>26</w:t>
      </w:r>
      <w:r w:rsidRPr="0008241C">
        <w:rPr>
          <w:noProof/>
          <w:sz w:val="22"/>
          <w:szCs w:val="24"/>
        </w:rPr>
        <w:t>(6), 967–977. https://doi.org/10.1111/j.1523-1739.2012.01914.x</w:t>
      </w:r>
    </w:p>
    <w:p w14:paraId="1828A2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chette, J., Billé, R., Molenaar, E. J., Drankier, P., &amp; Chabason, L. (2015). Regional oceans governance mechanisms: A review. </w:t>
      </w:r>
      <w:r w:rsidRPr="0008241C">
        <w:rPr>
          <w:i/>
          <w:iCs/>
          <w:noProof/>
          <w:sz w:val="22"/>
          <w:szCs w:val="24"/>
        </w:rPr>
        <w:t>Marine Policy</w:t>
      </w:r>
      <w:r w:rsidRPr="0008241C">
        <w:rPr>
          <w:noProof/>
          <w:sz w:val="22"/>
          <w:szCs w:val="24"/>
        </w:rPr>
        <w:t xml:space="preserve">, </w:t>
      </w:r>
      <w:r w:rsidRPr="0008241C">
        <w:rPr>
          <w:i/>
          <w:iCs/>
          <w:noProof/>
          <w:sz w:val="22"/>
          <w:szCs w:val="24"/>
        </w:rPr>
        <w:t>60</w:t>
      </w:r>
      <w:r w:rsidRPr="0008241C">
        <w:rPr>
          <w:noProof/>
          <w:sz w:val="22"/>
          <w:szCs w:val="24"/>
        </w:rPr>
        <w:t>, 9–19. https://doi.org/10.1016/j.marpol.2015.05.012</w:t>
      </w:r>
    </w:p>
    <w:p w14:paraId="69F326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cliffe, S., Peabody, S., Samoilys, M., &amp; Hawkins, J. P. (2014). Towards a network of locally managed marine areas (LMMAs) in the Western Indian Ocean. </w:t>
      </w:r>
      <w:r w:rsidRPr="0008241C">
        <w:rPr>
          <w:i/>
          <w:iCs/>
          <w:noProof/>
          <w:sz w:val="22"/>
          <w:szCs w:val="24"/>
        </w:rPr>
        <w:t>PLoS ONE</w:t>
      </w:r>
      <w:r w:rsidRPr="0008241C">
        <w:rPr>
          <w:noProof/>
          <w:sz w:val="22"/>
          <w:szCs w:val="24"/>
        </w:rPr>
        <w:t xml:space="preserve">, </w:t>
      </w:r>
      <w:r w:rsidRPr="0008241C">
        <w:rPr>
          <w:i/>
          <w:iCs/>
          <w:noProof/>
          <w:sz w:val="22"/>
          <w:szCs w:val="24"/>
        </w:rPr>
        <w:t>9</w:t>
      </w:r>
      <w:r w:rsidRPr="0008241C">
        <w:rPr>
          <w:noProof/>
          <w:sz w:val="22"/>
          <w:szCs w:val="24"/>
        </w:rPr>
        <w:t>(7). https://doi.org/10.1371/journal.pone.0103000</w:t>
      </w:r>
    </w:p>
    <w:p w14:paraId="300FF89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e, M. (2013). </w:t>
      </w:r>
      <w:r w:rsidRPr="0008241C">
        <w:rPr>
          <w:i/>
          <w:iCs/>
          <w:noProof/>
          <w:sz w:val="22"/>
          <w:szCs w:val="24"/>
        </w:rPr>
        <w:t>Maritime governance and policy-making</w:t>
      </w:r>
      <w:r w:rsidRPr="0008241C">
        <w:rPr>
          <w:noProof/>
          <w:sz w:val="22"/>
          <w:szCs w:val="24"/>
        </w:rPr>
        <w:t xml:space="preserve">. </w:t>
      </w:r>
      <w:r w:rsidRPr="0008241C">
        <w:rPr>
          <w:i/>
          <w:iCs/>
          <w:noProof/>
          <w:sz w:val="22"/>
          <w:szCs w:val="24"/>
        </w:rPr>
        <w:t>Maritime Governance and Policy-Making</w:t>
      </w:r>
      <w:r w:rsidRPr="0008241C">
        <w:rPr>
          <w:noProof/>
          <w:sz w:val="22"/>
          <w:szCs w:val="24"/>
        </w:rPr>
        <w:t xml:space="preserve"> (Vol. 9781447141). London: Springer-Verlag. https://doi.org/10.1007/978-1-4471-4153-2</w:t>
      </w:r>
    </w:p>
    <w:p w14:paraId="6FC166D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ogers, T.S. &amp; Morrison J. (2010). Agriculture for Growth: learning from experience in the Pacific</w:t>
      </w:r>
    </w:p>
    <w:p w14:paraId="69923A3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Romero, C., E.O. Sills, M.R. Guariguata, P.O. Cerutti, G. Lescuyer and F.E. Putz, 2017. Evaluation of the impacts of Forest Stewardship Council (FSC) certification of natural forest management in the tropics: a rigorous approach to assessment of a complex conservation intervention, International Forestry Review Vol.19(S2), pp. 36-49.</w:t>
      </w:r>
    </w:p>
    <w:p w14:paraId="29D0252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ROPME. (2013). </w:t>
      </w:r>
      <w:r w:rsidRPr="0008241C">
        <w:rPr>
          <w:i/>
          <w:iCs/>
          <w:noProof/>
          <w:sz w:val="22"/>
          <w:szCs w:val="24"/>
          <w:lang w:val="en-US"/>
        </w:rPr>
        <w:t>State of the Marine Environment Report - 2013 ROPME/GC-16/1-ii</w:t>
      </w:r>
      <w:r w:rsidRPr="0008241C">
        <w:rPr>
          <w:noProof/>
          <w:sz w:val="22"/>
          <w:szCs w:val="24"/>
          <w:lang w:val="en-US"/>
        </w:rPr>
        <w:t>. Kuwait. Retrieved from www.ropme.org</w:t>
      </w:r>
    </w:p>
    <w:p w14:paraId="312EF6F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sander, M. N. (2008). </w:t>
      </w:r>
      <w:r w:rsidRPr="0008241C">
        <w:rPr>
          <w:i/>
          <w:iCs/>
          <w:noProof/>
          <w:sz w:val="22"/>
          <w:szCs w:val="24"/>
        </w:rPr>
        <w:t>Illegal Logging: Current Issues and Opportunities for Sida/SENSA Engagement in Southeast Asia Illegal Logging: Current Issues and Opportunities for Sida/ SENSA Engagement in Southeast Asia</w:t>
      </w:r>
      <w:r w:rsidRPr="0008241C">
        <w:rPr>
          <w:noProof/>
          <w:sz w:val="22"/>
          <w:szCs w:val="24"/>
        </w:rPr>
        <w:t>. Bangkok. Retrieved from http//www.recoftc.org</w:t>
      </w:r>
    </w:p>
    <w:p w14:paraId="71C5C78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oy, R. D. (2005). Traditional customary laws and indigenous peoples in Asia. </w:t>
      </w:r>
      <w:r w:rsidRPr="0008241C">
        <w:rPr>
          <w:i/>
          <w:iCs/>
          <w:noProof/>
          <w:sz w:val="22"/>
          <w:szCs w:val="24"/>
        </w:rPr>
        <w:t>Report / Minority Rights Group International (MRG</w:t>
      </w:r>
      <w:r w:rsidRPr="0008241C">
        <w:rPr>
          <w:noProof/>
          <w:sz w:val="22"/>
          <w:szCs w:val="24"/>
        </w:rPr>
        <w:t>.</w:t>
      </w:r>
    </w:p>
    <w:p w14:paraId="4B84B0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ddle, K. (1994). </w:t>
      </w:r>
      <w:r w:rsidRPr="0008241C">
        <w:rPr>
          <w:i/>
          <w:iCs/>
          <w:noProof/>
          <w:sz w:val="22"/>
          <w:szCs w:val="24"/>
        </w:rPr>
        <w:t>A guide to the literature on traditional community-based fishery management in the Asia-Pacific tropics</w:t>
      </w:r>
      <w:r w:rsidRPr="0008241C">
        <w:rPr>
          <w:noProof/>
          <w:sz w:val="22"/>
          <w:szCs w:val="24"/>
        </w:rPr>
        <w:t xml:space="preserve">. </w:t>
      </w:r>
      <w:r w:rsidRPr="0008241C">
        <w:rPr>
          <w:i/>
          <w:iCs/>
          <w:noProof/>
          <w:sz w:val="22"/>
          <w:szCs w:val="24"/>
        </w:rPr>
        <w:t>FAO Fisheries Circular</w:t>
      </w:r>
      <w:r w:rsidRPr="0008241C">
        <w:rPr>
          <w:noProof/>
          <w:sz w:val="22"/>
          <w:szCs w:val="24"/>
        </w:rPr>
        <w:t xml:space="preserve"> (Vol. 869). Rome.</w:t>
      </w:r>
    </w:p>
    <w:p w14:paraId="3C65C8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Ruddle, K. (1997). Traditional Marine Resources Management Systems in the Asia-Pacific Region: Design Principles and Policy Options. </w:t>
      </w:r>
      <w:r w:rsidRPr="0008241C">
        <w:rPr>
          <w:i/>
          <w:iCs/>
          <w:noProof/>
          <w:sz w:val="22"/>
          <w:szCs w:val="24"/>
        </w:rPr>
        <w:t>Workshop on Integrated Reef Resources Management in the Maldives - Bay of Bengal Programme</w:t>
      </w:r>
      <w:r w:rsidRPr="0008241C">
        <w:rPr>
          <w:noProof/>
          <w:sz w:val="22"/>
          <w:szCs w:val="24"/>
        </w:rPr>
        <w:t>, 1–7. Retrieved from http://www.fao.org/docrep/X5623E/x5623e0w.htm#paper 13: traditional marine resources management systems in the asia pacific re</w:t>
      </w:r>
    </w:p>
    <w:p w14:paraId="27C66F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Ruddle, K., &amp; Hickey, F. R. (2008). Accounting for the mismanagement of tropical nearshore fisheries. </w:t>
      </w:r>
      <w:r w:rsidRPr="0008241C">
        <w:rPr>
          <w:i/>
          <w:iCs/>
          <w:noProof/>
          <w:sz w:val="22"/>
          <w:szCs w:val="24"/>
        </w:rPr>
        <w:t>Environment, Development and Sustainability</w:t>
      </w:r>
      <w:r w:rsidRPr="0008241C">
        <w:rPr>
          <w:noProof/>
          <w:sz w:val="22"/>
          <w:szCs w:val="24"/>
        </w:rPr>
        <w:t xml:space="preserve">, </w:t>
      </w:r>
      <w:r w:rsidRPr="0008241C">
        <w:rPr>
          <w:i/>
          <w:iCs/>
          <w:noProof/>
          <w:sz w:val="22"/>
          <w:szCs w:val="24"/>
        </w:rPr>
        <w:t>10</w:t>
      </w:r>
      <w:r w:rsidRPr="0008241C">
        <w:rPr>
          <w:noProof/>
          <w:sz w:val="22"/>
          <w:szCs w:val="24"/>
        </w:rPr>
        <w:t>(5), 565–589. https://doi.org/10.1007/s10668-008-9152-5</w:t>
      </w:r>
    </w:p>
    <w:p w14:paraId="02C207F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hani, M., Zainon, N. A., Wan Mahiyuddin, W. R., Latif, M. T., Hod, R., Khan, M. F., Tahir, N. M., &amp; Chan, C. C. (2014). A case-crossover analysis of forest fire haze events and mortality in Malaysia. </w:t>
      </w:r>
      <w:r w:rsidRPr="0008241C">
        <w:rPr>
          <w:i/>
          <w:iCs/>
          <w:noProof/>
          <w:sz w:val="22"/>
          <w:szCs w:val="24"/>
        </w:rPr>
        <w:t>Atmospheric Environment</w:t>
      </w:r>
      <w:r w:rsidRPr="0008241C">
        <w:rPr>
          <w:noProof/>
          <w:sz w:val="22"/>
          <w:szCs w:val="24"/>
        </w:rPr>
        <w:t xml:space="preserve">, </w:t>
      </w:r>
      <w:r w:rsidRPr="0008241C">
        <w:rPr>
          <w:i/>
          <w:iCs/>
          <w:noProof/>
          <w:sz w:val="22"/>
          <w:szCs w:val="24"/>
        </w:rPr>
        <w:t>96</w:t>
      </w:r>
      <w:r w:rsidRPr="0008241C">
        <w:rPr>
          <w:noProof/>
          <w:sz w:val="22"/>
          <w:szCs w:val="24"/>
        </w:rPr>
        <w:t>, 257–265. https://doi.org/10.1016/j.atmosenv.2014.07.043</w:t>
      </w:r>
    </w:p>
    <w:p w14:paraId="68B828C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hota, A. (2006). Overview of the Global Market for Organic Food &amp;amp; Drink. In H. Willer &amp; M. Yussefi (Eds.), </w:t>
      </w:r>
      <w:r w:rsidRPr="0008241C">
        <w:rPr>
          <w:i/>
          <w:iCs/>
          <w:noProof/>
          <w:sz w:val="22"/>
          <w:szCs w:val="24"/>
        </w:rPr>
        <w:t>The World of Organic Agriculture. Statistics and Emerging Trends 2006</w:t>
      </w:r>
      <w:r w:rsidRPr="0008241C">
        <w:rPr>
          <w:noProof/>
          <w:sz w:val="22"/>
          <w:szCs w:val="24"/>
        </w:rPr>
        <w:t xml:space="preserve"> (pp. 69–73). International Federation of Organic Agriculture Movements (IFOAM), Bonn, Germany and Research Institute of Organic Agriculture FiBL, Frick, Switzerland.</w:t>
      </w:r>
    </w:p>
    <w:p w14:paraId="7C0248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lazar, R.C. (2005). Social and institutional opportunities and constraints of organic agriculture in the Philippines. Conference on International Agricultural Research for Development 5p.  </w:t>
      </w:r>
    </w:p>
    <w:p w14:paraId="7EAE878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alcedo-La Viña, C., &amp; Morarji, M. (2016). Making Women’S Voices Count in Community Decision-Making on Land Investments, (July), 1–32.</w:t>
      </w:r>
    </w:p>
    <w:p w14:paraId="089332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whney, P., &amp; Perkins, M. A. . (2015). </w:t>
      </w:r>
      <w:r w:rsidRPr="0008241C">
        <w:rPr>
          <w:i/>
          <w:iCs/>
          <w:noProof/>
          <w:sz w:val="22"/>
          <w:szCs w:val="24"/>
        </w:rPr>
        <w:t>Emerging Climate Change Adaptation Issues in the Asia-Pacific Region</w:t>
      </w:r>
      <w:r w:rsidRPr="0008241C">
        <w:rPr>
          <w:noProof/>
          <w:sz w:val="22"/>
          <w:szCs w:val="24"/>
        </w:rPr>
        <w:t>.</w:t>
      </w:r>
    </w:p>
    <w:p w14:paraId="11FC594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ayer, J., Sunderland, T., Ghazoul, J., Pfund, J.-L., Sheil, D., Meijaard, E., Venter, M., Boedhihartono, A. K., Day, M., Garcia, C., van Oosten, C., &amp; Buck, L. E. (2013). Ten principles for a landscape approach to reconciling agriculture, conservation, and other competing land uses.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0</w:t>
      </w:r>
      <w:r w:rsidRPr="0008241C">
        <w:rPr>
          <w:noProof/>
          <w:sz w:val="22"/>
          <w:szCs w:val="24"/>
        </w:rPr>
        <w:t>(21), 8349–8356. https://doi.org/10.1073/pnas.1210595110</w:t>
      </w:r>
    </w:p>
    <w:p w14:paraId="18F90AC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BD. (2012). </w:t>
      </w:r>
      <w:r w:rsidRPr="0008241C">
        <w:rPr>
          <w:i/>
          <w:iCs/>
          <w:noProof/>
          <w:sz w:val="22"/>
          <w:szCs w:val="24"/>
        </w:rPr>
        <w:t>Draft decisions for the eleventh meeting of the conference of the parties to the convention on biological diversity</w:t>
      </w:r>
      <w:r w:rsidRPr="0008241C">
        <w:rPr>
          <w:noProof/>
          <w:sz w:val="22"/>
          <w:szCs w:val="24"/>
        </w:rPr>
        <w:t>. Hyderabad, India. Retrieved from https://www.cbd.int/doc/meetings/cop/cop-11/official/cop-11-01-add2-en.pdf?</w:t>
      </w:r>
    </w:p>
    <w:p w14:paraId="25201B7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BD. (2014). </w:t>
      </w:r>
      <w:r w:rsidRPr="0008241C">
        <w:rPr>
          <w:i/>
          <w:iCs/>
          <w:noProof/>
          <w:sz w:val="22"/>
          <w:szCs w:val="24"/>
        </w:rPr>
        <w:t>Global Biodiversity Outlook 4: A mid-term assessment of progress towards the implementation of the Strategic Plan for Biodiversity 2011-2020</w:t>
      </w:r>
      <w:r w:rsidRPr="0008241C">
        <w:rPr>
          <w:noProof/>
          <w:sz w:val="22"/>
          <w:szCs w:val="24"/>
        </w:rPr>
        <w:t>. Montréal: Secretariat of the Convention on Biological Diversity. https://doi.org/10.1093/aje/kwq338</w:t>
      </w:r>
    </w:p>
    <w:p w14:paraId="5BC95D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err, S. J. (1999a). </w:t>
      </w:r>
      <w:r w:rsidRPr="0008241C">
        <w:rPr>
          <w:i/>
          <w:iCs/>
          <w:noProof/>
          <w:sz w:val="22"/>
          <w:szCs w:val="24"/>
        </w:rPr>
        <w:t>Poverty-Environment interactions in agriculture: Key factors and policy</w:t>
      </w:r>
      <w:r w:rsidRPr="0008241C">
        <w:rPr>
          <w:noProof/>
          <w:sz w:val="22"/>
          <w:szCs w:val="24"/>
        </w:rPr>
        <w:t>. New York: United Nations Development Programme and European Commission.</w:t>
      </w:r>
    </w:p>
    <w:p w14:paraId="571B5B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err, S. J. (1999b). </w:t>
      </w:r>
      <w:r w:rsidRPr="0008241C">
        <w:rPr>
          <w:i/>
          <w:iCs/>
          <w:noProof/>
          <w:sz w:val="22"/>
          <w:szCs w:val="24"/>
        </w:rPr>
        <w:t>Soil Degradation: A Threat to Developing-Country Food Security by 2020?</w:t>
      </w:r>
      <w:r w:rsidRPr="0008241C">
        <w:rPr>
          <w:noProof/>
          <w:sz w:val="22"/>
          <w:szCs w:val="24"/>
        </w:rPr>
        <w:t xml:space="preserve"> (Food, Agriculture and the Environment Discussion Papers No. 27). https://doi.org/0-89629-631-8</w:t>
      </w:r>
    </w:p>
    <w:p w14:paraId="4FA4BDD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cheyvens, H., Lopez-Casero, F., Gene, E. I., &amp; Hyakumura, K. (2010). Conserving tropical forests: Reforming the tropical forest products trade towards sustainable consumption and production. In IGES (ed.), Sustainable consumption and production in the Asia-Pacific region: Effective responses in a resource constrained world. Hayama: IGES. https://pub.iges.or.jp/pub/conserving-tropical-forests-reforming-tropical</w:t>
      </w:r>
    </w:p>
    <w:p w14:paraId="7E13E58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eyvens, H. (2011). </w:t>
      </w:r>
      <w:r w:rsidRPr="0008241C">
        <w:rPr>
          <w:i/>
          <w:iCs/>
          <w:noProof/>
          <w:sz w:val="22"/>
          <w:szCs w:val="24"/>
        </w:rPr>
        <w:t>Critical Review of Selected Forest Regulatory Initiatives: Applying a Rights Perspective</w:t>
      </w:r>
      <w:r w:rsidRPr="0008241C">
        <w:rPr>
          <w:noProof/>
          <w:sz w:val="22"/>
          <w:szCs w:val="24"/>
        </w:rPr>
        <w:t>.</w:t>
      </w:r>
    </w:p>
    <w:p w14:paraId="5C585E2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cheyvens, H., &amp; Lopez-Casero, F. (2013). Managing forests as a renewable asset for present and future generations: Verifying legal compliance in forestry in Papua New Guinea.</w:t>
      </w:r>
    </w:p>
    <w:p w14:paraId="451FF0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chneider, S. H., &amp; Root, T. L. (1996). Ecological implications of climate change will include surprises. </w:t>
      </w:r>
      <w:r w:rsidRPr="0008241C">
        <w:rPr>
          <w:i/>
          <w:iCs/>
          <w:noProof/>
          <w:sz w:val="22"/>
          <w:szCs w:val="24"/>
        </w:rPr>
        <w:t>Biodiversity and Conservation</w:t>
      </w:r>
      <w:r w:rsidRPr="0008241C">
        <w:rPr>
          <w:noProof/>
          <w:sz w:val="22"/>
          <w:szCs w:val="24"/>
        </w:rPr>
        <w:t xml:space="preserve">, </w:t>
      </w:r>
      <w:r w:rsidRPr="0008241C">
        <w:rPr>
          <w:i/>
          <w:iCs/>
          <w:noProof/>
          <w:sz w:val="22"/>
          <w:szCs w:val="24"/>
        </w:rPr>
        <w:t>5</w:t>
      </w:r>
      <w:r w:rsidRPr="0008241C">
        <w:rPr>
          <w:noProof/>
          <w:sz w:val="22"/>
          <w:szCs w:val="24"/>
        </w:rPr>
        <w:t>(9), 1109–1119. https://doi.org/10.1007/BF00052720</w:t>
      </w:r>
    </w:p>
    <w:p w14:paraId="756AA53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chrier-Uijl, A.P., M. Silvius, F. Parish, K.H. Lim, S. Rosediana, and G. Anshari. (2013).  Environmental and social impacts of oil palm cultivation on tropical peat – a scientific review,  Reports from the Technical Panels of the 2nd Greenhouse Gas Working Group of the Roundtable on Sustainable Palm Oil (RSPO).</w:t>
      </w:r>
    </w:p>
    <w:p w14:paraId="1751F9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Schouten, G., &amp; Glasbergen, P. (2011). Creating legitimacy in global private governance: The case of the Roundtable on Sustainable Palm Oil. </w:t>
      </w:r>
      <w:r w:rsidRPr="0008241C">
        <w:rPr>
          <w:i/>
          <w:iCs/>
          <w:noProof/>
          <w:sz w:val="22"/>
          <w:szCs w:val="24"/>
        </w:rPr>
        <w:t>Ecological Economics</w:t>
      </w:r>
      <w:r w:rsidRPr="0008241C">
        <w:rPr>
          <w:noProof/>
          <w:sz w:val="22"/>
          <w:szCs w:val="24"/>
        </w:rPr>
        <w:t xml:space="preserve">, </w:t>
      </w:r>
      <w:r w:rsidRPr="0008241C">
        <w:rPr>
          <w:i/>
          <w:iCs/>
          <w:noProof/>
          <w:sz w:val="22"/>
          <w:szCs w:val="24"/>
        </w:rPr>
        <w:t>70</w:t>
      </w:r>
      <w:r w:rsidRPr="0008241C">
        <w:rPr>
          <w:noProof/>
          <w:sz w:val="22"/>
          <w:szCs w:val="24"/>
        </w:rPr>
        <w:t>(11), 1891–1899. https://doi.org/10.1016/j.ecolecon.2011.03.012</w:t>
      </w:r>
    </w:p>
    <w:p w14:paraId="3EE2D2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Schultz, L., Folke, C., Österblom, H., &amp; Olsson, P. (2015). Adaptive governance, ecosystem management, and natural capital. </w:t>
      </w:r>
      <w:r w:rsidRPr="0008241C">
        <w:rPr>
          <w:i/>
          <w:iCs/>
          <w:noProof/>
          <w:sz w:val="22"/>
          <w:szCs w:val="24"/>
          <w:lang w:val="en-US"/>
        </w:rPr>
        <w:t>Proceedings of the National Academy of Sciences of the United States of America</w:t>
      </w:r>
      <w:r w:rsidRPr="0008241C">
        <w:rPr>
          <w:noProof/>
          <w:sz w:val="22"/>
          <w:szCs w:val="24"/>
          <w:lang w:val="en-US"/>
        </w:rPr>
        <w:t xml:space="preserve">, </w:t>
      </w:r>
      <w:r w:rsidRPr="0008241C">
        <w:rPr>
          <w:i/>
          <w:iCs/>
          <w:noProof/>
          <w:sz w:val="22"/>
          <w:szCs w:val="24"/>
          <w:lang w:val="en-US"/>
        </w:rPr>
        <w:t>112</w:t>
      </w:r>
      <w:r w:rsidRPr="0008241C">
        <w:rPr>
          <w:noProof/>
          <w:sz w:val="22"/>
          <w:szCs w:val="24"/>
          <w:lang w:val="en-US"/>
        </w:rPr>
        <w:t>(24), 7369–7374. https://doi.org/10.1073/pnas.1406493112</w:t>
      </w:r>
    </w:p>
    <w:p w14:paraId="1EADD03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cretariat of the Convention on Biological Diversity. (2010). </w:t>
      </w:r>
      <w:r w:rsidRPr="0008241C">
        <w:rPr>
          <w:i/>
          <w:iCs/>
          <w:noProof/>
          <w:sz w:val="22"/>
          <w:szCs w:val="24"/>
        </w:rPr>
        <w:t>Global Biodiversity Outlook 3</w:t>
      </w:r>
      <w:r w:rsidRPr="0008241C">
        <w:rPr>
          <w:noProof/>
          <w:sz w:val="22"/>
          <w:szCs w:val="24"/>
        </w:rPr>
        <w:t>. Montreal, Canada.</w:t>
      </w:r>
    </w:p>
    <w:p w14:paraId="0D19CD4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en, S., &amp; Raakjaer Nielsen, J. (1996). Fisheries co-management: a comparative analysis. </w:t>
      </w:r>
      <w:r w:rsidRPr="0008241C">
        <w:rPr>
          <w:i/>
          <w:iCs/>
          <w:noProof/>
          <w:sz w:val="22"/>
          <w:szCs w:val="24"/>
        </w:rPr>
        <w:t>Marine Policy</w:t>
      </w:r>
      <w:r w:rsidRPr="0008241C">
        <w:rPr>
          <w:noProof/>
          <w:sz w:val="22"/>
          <w:szCs w:val="24"/>
        </w:rPr>
        <w:t xml:space="preserve">, </w:t>
      </w:r>
      <w:r w:rsidRPr="0008241C">
        <w:rPr>
          <w:i/>
          <w:iCs/>
          <w:noProof/>
          <w:sz w:val="22"/>
          <w:szCs w:val="24"/>
        </w:rPr>
        <w:t>20</w:t>
      </w:r>
      <w:r w:rsidRPr="0008241C">
        <w:rPr>
          <w:noProof/>
          <w:sz w:val="22"/>
          <w:szCs w:val="24"/>
        </w:rPr>
        <w:t>(5), 405–418. https://doi.org/10.1016/0308-597X(96)00028-0</w:t>
      </w:r>
    </w:p>
    <w:p w14:paraId="31E534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hackleton, D. M. (2001). A Review of Community-Based Trophy Hunting Programs in Pakistan. IUCN/SSC Caprinae Specialist Group.</w:t>
      </w:r>
    </w:p>
    <w:p w14:paraId="41142C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ackleton, S., Campbell, B., Wollenberg, E., &amp; Edmunds, D. (2002). Devolution and community-based natural resource management: Creating space for local people to participate and benefit? </w:t>
      </w:r>
      <w:r w:rsidRPr="0008241C">
        <w:rPr>
          <w:i/>
          <w:iCs/>
          <w:noProof/>
          <w:sz w:val="22"/>
          <w:szCs w:val="24"/>
        </w:rPr>
        <w:t>Natural Resource Perspectives</w:t>
      </w:r>
      <w:r w:rsidRPr="0008241C">
        <w:rPr>
          <w:noProof/>
          <w:sz w:val="22"/>
          <w:szCs w:val="24"/>
        </w:rPr>
        <w:t xml:space="preserve">, </w:t>
      </w:r>
      <w:r w:rsidRPr="0008241C">
        <w:rPr>
          <w:i/>
          <w:iCs/>
          <w:noProof/>
          <w:sz w:val="22"/>
          <w:szCs w:val="24"/>
        </w:rPr>
        <w:t>76</w:t>
      </w:r>
      <w:r w:rsidRPr="0008241C">
        <w:rPr>
          <w:noProof/>
          <w:sz w:val="22"/>
          <w:szCs w:val="24"/>
        </w:rPr>
        <w:t>, 1–6.</w:t>
      </w:r>
    </w:p>
    <w:p w14:paraId="3DEC381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einkman, M., McKinley, J., Adaro, C., Bandyopadhyay, S., &amp; Panda, A. (2015). </w:t>
      </w:r>
      <w:r w:rsidRPr="0008241C">
        <w:rPr>
          <w:i/>
          <w:iCs/>
          <w:noProof/>
          <w:sz w:val="22"/>
          <w:szCs w:val="24"/>
        </w:rPr>
        <w:t>Climate-Smart Agriculture (CSA) Technologies in Asia CCAFS Workshop Report</w:t>
      </w:r>
      <w:r w:rsidRPr="0008241C">
        <w:rPr>
          <w:noProof/>
          <w:sz w:val="22"/>
          <w:szCs w:val="24"/>
        </w:rPr>
        <w:t>. Copenhagen, Denmark. Retrieved from https//cgspace.cgiar.org/rest/bitstreams/59980/retrieve</w:t>
      </w:r>
    </w:p>
    <w:p w14:paraId="2A3073A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eldon, R. D., Kamp, J., Koshkin, M. A., Urazaliev, R. S., Iskakov, T. K., Field, R. H., Salemgareev, A. R., Khrokov, V. V., Zhuly, V. A., Sklyarenko, S. L., &amp; Donald, P. F. (2013). Breeding ecology of the globally threatened Sociable Lapwing Vanellus gregarius and the demographic drivers of recent declines. </w:t>
      </w:r>
      <w:r w:rsidRPr="0008241C">
        <w:rPr>
          <w:i/>
          <w:iCs/>
          <w:noProof/>
          <w:sz w:val="22"/>
          <w:szCs w:val="24"/>
        </w:rPr>
        <w:t>Journal of Ornithology</w:t>
      </w:r>
      <w:r w:rsidRPr="0008241C">
        <w:rPr>
          <w:noProof/>
          <w:sz w:val="22"/>
          <w:szCs w:val="24"/>
        </w:rPr>
        <w:t xml:space="preserve">, </w:t>
      </w:r>
      <w:r w:rsidRPr="0008241C">
        <w:rPr>
          <w:i/>
          <w:iCs/>
          <w:noProof/>
          <w:sz w:val="22"/>
          <w:szCs w:val="24"/>
        </w:rPr>
        <w:t>154</w:t>
      </w:r>
      <w:r w:rsidRPr="0008241C">
        <w:rPr>
          <w:noProof/>
          <w:sz w:val="22"/>
          <w:szCs w:val="24"/>
        </w:rPr>
        <w:t>(2), 501–516. https://doi.org/10.1007/s10336-012-0921-4</w:t>
      </w:r>
    </w:p>
    <w:p w14:paraId="1FD137A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eppard, C., Al-Husiani, M., Al-Jamali, F., Al-Yamani, F., Baldwin, R., Bishop, J., Benzoni, F., Dutrieux, E., Dulvy, N. K., Durvasula, S. R. V., Jones, D. A., Loughland, R., Medio, D., Nithyanandan, M., Pilling, G. M., Polikarpov, I., Price, A. R. G., Purkis, S., Riegl, B., Saburova, M., Namin, K. S., Taylor, O., Wilson, S., &amp; Zainal, K. (2010). The Gulf: a young sea in decline. </w:t>
      </w:r>
      <w:r w:rsidRPr="0008241C">
        <w:rPr>
          <w:i/>
          <w:iCs/>
          <w:noProof/>
          <w:sz w:val="22"/>
          <w:szCs w:val="24"/>
        </w:rPr>
        <w:t>Marine Pollution Bulletin</w:t>
      </w:r>
      <w:r w:rsidRPr="0008241C">
        <w:rPr>
          <w:noProof/>
          <w:sz w:val="22"/>
          <w:szCs w:val="24"/>
        </w:rPr>
        <w:t xml:space="preserve">, </w:t>
      </w:r>
      <w:r w:rsidRPr="0008241C">
        <w:rPr>
          <w:i/>
          <w:iCs/>
          <w:noProof/>
          <w:sz w:val="22"/>
          <w:szCs w:val="24"/>
        </w:rPr>
        <w:t>60</w:t>
      </w:r>
      <w:r w:rsidRPr="0008241C">
        <w:rPr>
          <w:noProof/>
          <w:sz w:val="22"/>
          <w:szCs w:val="24"/>
        </w:rPr>
        <w:t>(1), 13–38. https://doi.org/10.1016/j.marpolbul.2009.10.017</w:t>
      </w:r>
    </w:p>
    <w:p w14:paraId="385058F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epsle, K. A., &amp; Weingast, B. R. (1981). Structure-induced equilibrium and legislative choice. </w:t>
      </w:r>
      <w:r w:rsidRPr="0008241C">
        <w:rPr>
          <w:i/>
          <w:iCs/>
          <w:noProof/>
          <w:sz w:val="22"/>
          <w:szCs w:val="24"/>
        </w:rPr>
        <w:t>Public Choice</w:t>
      </w:r>
      <w:r w:rsidRPr="0008241C">
        <w:rPr>
          <w:noProof/>
          <w:sz w:val="22"/>
          <w:szCs w:val="24"/>
        </w:rPr>
        <w:t xml:space="preserve">, </w:t>
      </w:r>
      <w:r w:rsidRPr="0008241C">
        <w:rPr>
          <w:i/>
          <w:iCs/>
          <w:noProof/>
          <w:sz w:val="22"/>
          <w:szCs w:val="24"/>
        </w:rPr>
        <w:t>37</w:t>
      </w:r>
      <w:r w:rsidRPr="0008241C">
        <w:rPr>
          <w:noProof/>
          <w:sz w:val="22"/>
          <w:szCs w:val="24"/>
        </w:rPr>
        <w:t>(3), 503–519. https://doi.org/10.1007/BF00133748</w:t>
      </w:r>
    </w:p>
    <w:p w14:paraId="7D727D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Sherman, K. (2014). Adaptive management institutions at the regional level: The case of Large Marine Ecosystems. </w:t>
      </w:r>
      <w:r w:rsidRPr="0008241C">
        <w:rPr>
          <w:i/>
          <w:iCs/>
          <w:noProof/>
          <w:sz w:val="22"/>
          <w:szCs w:val="24"/>
          <w:lang w:val="en-US"/>
        </w:rPr>
        <w:t>Ocean &amp; Coastal Management</w:t>
      </w:r>
      <w:r w:rsidRPr="0008241C">
        <w:rPr>
          <w:noProof/>
          <w:sz w:val="22"/>
          <w:szCs w:val="24"/>
          <w:lang w:val="en-US"/>
        </w:rPr>
        <w:t xml:space="preserve">, </w:t>
      </w:r>
      <w:r w:rsidRPr="0008241C">
        <w:rPr>
          <w:i/>
          <w:iCs/>
          <w:noProof/>
          <w:sz w:val="22"/>
          <w:szCs w:val="24"/>
          <w:lang w:val="en-US"/>
        </w:rPr>
        <w:t>90</w:t>
      </w:r>
      <w:r w:rsidRPr="0008241C">
        <w:rPr>
          <w:noProof/>
          <w:sz w:val="22"/>
          <w:szCs w:val="24"/>
          <w:lang w:val="en-US"/>
        </w:rPr>
        <w:t>, 38–49. https://doi.org/10.1016/J.OCECOAMAN.2013.06.008</w:t>
      </w:r>
    </w:p>
    <w:p w14:paraId="2C3952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hibao, P. (2015). Why palm oil expanded, and what keeps it growing. Retrieved from https://news.mongabay.com/2015/03/why-palm-oil-expanded-and-what-keeps-it-growing/</w:t>
      </w:r>
    </w:p>
    <w:p w14:paraId="2E1B53F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ine, C., Williams, N., &amp; Gündling, L. (2000). </w:t>
      </w:r>
      <w:r w:rsidRPr="0008241C">
        <w:rPr>
          <w:i/>
          <w:iCs/>
          <w:noProof/>
          <w:sz w:val="22"/>
          <w:szCs w:val="24"/>
        </w:rPr>
        <w:t>A Guide to Designing Legal and Institutional Frameworks on Alien Invasive Species</w:t>
      </w:r>
      <w:r w:rsidRPr="0008241C">
        <w:rPr>
          <w:noProof/>
          <w:sz w:val="22"/>
          <w:szCs w:val="24"/>
        </w:rPr>
        <w:t xml:space="preserve">. </w:t>
      </w:r>
      <w:r w:rsidRPr="0008241C">
        <w:rPr>
          <w:i/>
          <w:iCs/>
          <w:noProof/>
          <w:sz w:val="22"/>
          <w:szCs w:val="24"/>
        </w:rPr>
        <w:t>Environmental Policy and Law Paper No. 40</w:t>
      </w:r>
      <w:r w:rsidRPr="0008241C">
        <w:rPr>
          <w:noProof/>
          <w:sz w:val="22"/>
          <w:szCs w:val="24"/>
        </w:rPr>
        <w:t>. Retrieved from http://www.issg.org/pdf/publications/GISP/Guidelines_Toolkits_BestPractice/Shine_etal_2000_EN.pdf</w:t>
      </w:r>
    </w:p>
    <w:p w14:paraId="69722C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hivakoti, G. P., &amp; Ostrom, E. (2008). Facilitating Decentralized Policies for Sustainable Governance and Management of Forest Resources in Asia. In G. Webb, E.L. and Shivakoti (Ed.), </w:t>
      </w:r>
      <w:r w:rsidRPr="0008241C">
        <w:rPr>
          <w:i/>
          <w:iCs/>
          <w:noProof/>
          <w:sz w:val="22"/>
          <w:szCs w:val="24"/>
        </w:rPr>
        <w:t>Decentralization, Forests and Rural Communities: Policy Outcomes in Southeast Asia</w:t>
      </w:r>
      <w:r w:rsidRPr="0008241C">
        <w:rPr>
          <w:noProof/>
          <w:sz w:val="22"/>
          <w:szCs w:val="24"/>
        </w:rPr>
        <w:t xml:space="preserve"> (pp. 292–310). SAGE Publications.</w:t>
      </w:r>
    </w:p>
    <w:p w14:paraId="5C31C7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magadi, A. (2005). National measures on access to genetic resources and benefit sharing: the case of the Philippines. </w:t>
      </w:r>
      <w:r w:rsidRPr="0008241C">
        <w:rPr>
          <w:i/>
          <w:iCs/>
          <w:noProof/>
          <w:sz w:val="22"/>
          <w:szCs w:val="24"/>
        </w:rPr>
        <w:t>Law, Environment and Development Journal</w:t>
      </w:r>
      <w:r w:rsidRPr="0008241C">
        <w:rPr>
          <w:noProof/>
          <w:sz w:val="22"/>
          <w:szCs w:val="24"/>
        </w:rPr>
        <w:t xml:space="preserve">, </w:t>
      </w:r>
      <w:r w:rsidRPr="0008241C">
        <w:rPr>
          <w:i/>
          <w:iCs/>
          <w:noProof/>
          <w:sz w:val="22"/>
          <w:szCs w:val="24"/>
        </w:rPr>
        <w:t>1</w:t>
      </w:r>
      <w:r w:rsidRPr="0008241C">
        <w:rPr>
          <w:noProof/>
          <w:sz w:val="22"/>
          <w:szCs w:val="24"/>
        </w:rPr>
        <w:t>(1), 50. Retrieved from http://www.lead-journal.org/content/05050.pdf</w:t>
      </w:r>
    </w:p>
    <w:p w14:paraId="7CB4DB1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myth, D. (2007). Dhimurru Indigenous Protected Area: sole management with partners. In T. Bauman &amp; D. Smyth (Eds.), </w:t>
      </w:r>
      <w:r w:rsidRPr="0008241C">
        <w:rPr>
          <w:i/>
          <w:iCs/>
          <w:noProof/>
          <w:sz w:val="22"/>
          <w:szCs w:val="24"/>
        </w:rPr>
        <w:t>Indigenous Partnerships in Protected Area Management in Australia: Three case studies</w:t>
      </w:r>
      <w:r w:rsidRPr="0008241C">
        <w:rPr>
          <w:noProof/>
          <w:sz w:val="22"/>
          <w:szCs w:val="24"/>
        </w:rPr>
        <w:t xml:space="preserve"> (pp. 100–126). Canberra: Australian Institute of Aboriginal and Torres Strait Islander Studies. Retrieved from http://www.australiancollaboration.com.au/pdf/Reports/Indigenous-Partnerships.pdf</w:t>
      </w:r>
    </w:p>
    <w:p w14:paraId="4145746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myth, D. (2009). Just Add Water? Taking Indigenous Protected Areas into Sea Country. In D. Smyth &amp; G. Ward (Eds.), </w:t>
      </w:r>
      <w:r w:rsidRPr="0008241C">
        <w:rPr>
          <w:i/>
          <w:iCs/>
          <w:noProof/>
          <w:sz w:val="22"/>
          <w:szCs w:val="24"/>
        </w:rPr>
        <w:t>Indigenous Governance and Management of Protected Areas in Australia</w:t>
      </w:r>
      <w:r w:rsidRPr="0008241C">
        <w:rPr>
          <w:noProof/>
          <w:sz w:val="22"/>
          <w:szCs w:val="24"/>
        </w:rPr>
        <w:t xml:space="preserve"> (pp. 95–110). Canberra: Australian Institute of Aboriginal and Torres Strait Islander Studies. </w:t>
      </w:r>
      <w:r w:rsidRPr="0008241C">
        <w:rPr>
          <w:noProof/>
          <w:sz w:val="22"/>
          <w:szCs w:val="24"/>
        </w:rPr>
        <w:lastRenderedPageBreak/>
        <w:t>Retrieved from https://aiatsis.gov.au/sites/default/files/products/report_research_outputs/2008-protecting-country-ch8-smyth.pdf</w:t>
      </w:r>
    </w:p>
    <w:p w14:paraId="208F105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odhi, N. S., Brooks, T. M., Koh, L. P., Acciaioli, G., Erb, M., Tan, A. K., Curran, L. M., Brosius, P., Lee, T. M., Patlis, J. M., Gumal, M., Lee, R. J. (2006) Biodiversity and human livelihood crises in the Malay Archipelago. Conservation Biology 20: 1811–1813.</w:t>
      </w:r>
    </w:p>
    <w:p w14:paraId="2B72EF0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manathan, E., Prabhakar, R., &amp; Singh, B. (2009). Decentralization for cost-effective conservation. </w:t>
      </w:r>
      <w:r w:rsidRPr="0008241C">
        <w:rPr>
          <w:i/>
          <w:iCs/>
          <w:noProof/>
          <w:sz w:val="22"/>
          <w:szCs w:val="24"/>
        </w:rPr>
        <w:t>PNAS</w:t>
      </w:r>
      <w:r w:rsidRPr="0008241C">
        <w:rPr>
          <w:noProof/>
          <w:sz w:val="22"/>
          <w:szCs w:val="24"/>
        </w:rPr>
        <w:t xml:space="preserve">, </w:t>
      </w:r>
      <w:r w:rsidRPr="0008241C">
        <w:rPr>
          <w:i/>
          <w:iCs/>
          <w:noProof/>
          <w:sz w:val="22"/>
          <w:szCs w:val="24"/>
        </w:rPr>
        <w:t>106</w:t>
      </w:r>
      <w:r w:rsidRPr="0008241C">
        <w:rPr>
          <w:noProof/>
          <w:sz w:val="22"/>
          <w:szCs w:val="24"/>
        </w:rPr>
        <w:t>(11), 4143–4147.</w:t>
      </w:r>
    </w:p>
    <w:p w14:paraId="734827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outheast Asian Fisheries Development Center (SEAFDEC). (2006). </w:t>
      </w:r>
      <w:r w:rsidRPr="0008241C">
        <w:rPr>
          <w:i/>
          <w:iCs/>
          <w:noProof/>
          <w:sz w:val="22"/>
          <w:szCs w:val="24"/>
        </w:rPr>
        <w:t>Regional Guidelines for Responsible Fisheries in Southeast Asia, Supplementary Guidelines on Co-management using Group User Rights, Fishery Statistics, Indicators and Fisheries Refugia</w:t>
      </w:r>
      <w:r w:rsidRPr="0008241C">
        <w:rPr>
          <w:noProof/>
          <w:sz w:val="22"/>
          <w:szCs w:val="24"/>
        </w:rPr>
        <w:t>. Bangkok. Retrieved from http://www.unepscs.org/Refugia_Training/Fisheries Refugia Concept/11-ASEAN-SEAFDEC-Regional-Guidelines-on-the-Use-of-Fisheries-Refugia.pdf</w:t>
      </w:r>
    </w:p>
    <w:p w14:paraId="3217727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PREP. (1999). </w:t>
      </w:r>
      <w:r w:rsidRPr="0008241C">
        <w:rPr>
          <w:i/>
          <w:iCs/>
          <w:noProof/>
          <w:sz w:val="22"/>
          <w:szCs w:val="24"/>
        </w:rPr>
        <w:t>Coastal Management Profiles: A Directory of Pacific Island Governments and non-Government Agencies with Coastal Management Related Responsibilities</w:t>
      </w:r>
      <w:r w:rsidRPr="0008241C">
        <w:rPr>
          <w:noProof/>
          <w:sz w:val="22"/>
          <w:szCs w:val="24"/>
        </w:rPr>
        <w:t xml:space="preserve">. </w:t>
      </w:r>
      <w:r w:rsidRPr="0008241C">
        <w:rPr>
          <w:i/>
          <w:iCs/>
          <w:noProof/>
          <w:sz w:val="22"/>
          <w:szCs w:val="24"/>
        </w:rPr>
        <w:t>Environment</w:t>
      </w:r>
      <w:r w:rsidRPr="0008241C">
        <w:rPr>
          <w:noProof/>
          <w:sz w:val="22"/>
          <w:szCs w:val="24"/>
        </w:rPr>
        <w:t>. Apia, Samoa: South Pacific Regional Environment Programme.</w:t>
      </w:r>
    </w:p>
    <w:p w14:paraId="488EDE0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pringer, J., Campese, J., &amp; Painter, M. (2011). Conservation and Human Rights : Key Issues and Contexts., (October), 45.</w:t>
      </w:r>
    </w:p>
    <w:p w14:paraId="2BE87F1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quires, D. (2014). Biodiversity Conservation in Asia. </w:t>
      </w:r>
      <w:r w:rsidRPr="0008241C">
        <w:rPr>
          <w:i/>
          <w:iCs/>
          <w:noProof/>
          <w:sz w:val="22"/>
          <w:szCs w:val="24"/>
        </w:rPr>
        <w:t>Asia &amp; the Pacific Policy Studies</w:t>
      </w:r>
      <w:r w:rsidRPr="0008241C">
        <w:rPr>
          <w:noProof/>
          <w:sz w:val="22"/>
          <w:szCs w:val="24"/>
        </w:rPr>
        <w:t xml:space="preserve">, </w:t>
      </w:r>
      <w:r w:rsidRPr="0008241C">
        <w:rPr>
          <w:i/>
          <w:iCs/>
          <w:noProof/>
          <w:sz w:val="22"/>
          <w:szCs w:val="24"/>
        </w:rPr>
        <w:t>1</w:t>
      </w:r>
      <w:r w:rsidRPr="0008241C">
        <w:rPr>
          <w:noProof/>
          <w:sz w:val="22"/>
          <w:szCs w:val="24"/>
        </w:rPr>
        <w:t>(1), 144–159. https://doi.org/10.1002/app5.13</w:t>
      </w:r>
    </w:p>
    <w:p w14:paraId="116194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oker, G. (1998). Governance as theory: five propositions. </w:t>
      </w:r>
      <w:r w:rsidRPr="0008241C">
        <w:rPr>
          <w:i/>
          <w:iCs/>
          <w:noProof/>
          <w:sz w:val="22"/>
          <w:szCs w:val="24"/>
        </w:rPr>
        <w:t>International Social Science Journal</w:t>
      </w:r>
      <w:r w:rsidRPr="0008241C">
        <w:rPr>
          <w:noProof/>
          <w:sz w:val="22"/>
          <w:szCs w:val="24"/>
        </w:rPr>
        <w:t xml:space="preserve">, </w:t>
      </w:r>
      <w:r w:rsidRPr="0008241C">
        <w:rPr>
          <w:i/>
          <w:iCs/>
          <w:noProof/>
          <w:sz w:val="22"/>
          <w:szCs w:val="24"/>
        </w:rPr>
        <w:t>50</w:t>
      </w:r>
      <w:r w:rsidRPr="0008241C">
        <w:rPr>
          <w:noProof/>
          <w:sz w:val="22"/>
          <w:szCs w:val="24"/>
        </w:rPr>
        <w:t>(155), 17–28. https://doi.org/10.1111/1468-2451.00106</w:t>
      </w:r>
    </w:p>
    <w:p w14:paraId="677DE92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trelein, L. M., &amp; Weir, J. K. (2009). Conservation and human right in the context of native title in Australia. In </w:t>
      </w:r>
      <w:r w:rsidRPr="0008241C">
        <w:rPr>
          <w:i/>
          <w:iCs/>
          <w:noProof/>
          <w:sz w:val="22"/>
          <w:szCs w:val="24"/>
        </w:rPr>
        <w:t>Rights-based approaches : exploring issues and opportunities for conservation</w:t>
      </w:r>
      <w:r w:rsidRPr="0008241C">
        <w:rPr>
          <w:noProof/>
          <w:sz w:val="22"/>
          <w:szCs w:val="24"/>
        </w:rPr>
        <w:t xml:space="preserve"> (p. 305). Center for International Forestry Research. Retrieved from https://books.google.co.jp/books?hl=ja&amp;lr=lang_ja%7Clang_en&amp;id=bZyj6fP9UBEC&amp;oi=fnd&amp;pg=PA123&amp;dq=Strelein+Weir+2009+Gunditjmara&amp;ots=MuB4g1Z3NE&amp;sig=1UVw7wr_kXUVTOadBTVGy_n6LgI#v=onepage&amp;q=Strelein Weir 2009 Gunditjmara&amp;f=false</w:t>
      </w:r>
    </w:p>
    <w:p w14:paraId="6467159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Subramanian, S. M., Chakraborty, S., &amp; Ichikawa, K. (2017). </w:t>
      </w:r>
      <w:r w:rsidRPr="0008241C">
        <w:rPr>
          <w:i/>
          <w:iCs/>
          <w:noProof/>
          <w:sz w:val="22"/>
          <w:szCs w:val="24"/>
          <w:lang w:val="en-US"/>
        </w:rPr>
        <w:t>Mainstreaming Socio-Ecological Production Landscape Management Approaches. UNU-IAS Policy Brief - No. 8</w:t>
      </w:r>
      <w:r w:rsidRPr="0008241C">
        <w:rPr>
          <w:noProof/>
          <w:sz w:val="22"/>
          <w:szCs w:val="24"/>
          <w:lang w:val="en-US"/>
        </w:rPr>
        <w:t>. Tokyo, Japan. Retrieved from https://collections.unu.edu/eserv/UNU:6026/UNUIAS_PB_8.pdf</w:t>
      </w:r>
    </w:p>
    <w:p w14:paraId="61B5706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Sunchindah, A. (2015). Transboundary Haze Pollution Problem in Southeast Asia : Reframing ASEAN ’ s Response. Retrieved from http://www.eria.org/ERIA-DP-2015-82.pdf</w:t>
      </w:r>
    </w:p>
    <w:p w14:paraId="08A5A14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tton, A. M., &amp; Rudd, M. A. (2015). The effect of leadership and other contextual conditions on the ecological and socio-economic success of small-scale fisheries in Southeast Asia. </w:t>
      </w:r>
      <w:r w:rsidRPr="0008241C">
        <w:rPr>
          <w:i/>
          <w:iCs/>
          <w:noProof/>
          <w:sz w:val="22"/>
          <w:szCs w:val="24"/>
        </w:rPr>
        <w:t>Ocean &amp; Coastal Management</w:t>
      </w:r>
      <w:r w:rsidRPr="0008241C">
        <w:rPr>
          <w:noProof/>
          <w:sz w:val="22"/>
          <w:szCs w:val="24"/>
        </w:rPr>
        <w:t xml:space="preserve">, </w:t>
      </w:r>
      <w:r w:rsidRPr="0008241C">
        <w:rPr>
          <w:i/>
          <w:iCs/>
          <w:noProof/>
          <w:sz w:val="22"/>
          <w:szCs w:val="24"/>
        </w:rPr>
        <w:t>114</w:t>
      </w:r>
      <w:r w:rsidRPr="0008241C">
        <w:rPr>
          <w:noProof/>
          <w:sz w:val="22"/>
          <w:szCs w:val="24"/>
        </w:rPr>
        <w:t>, 102–115. https://doi.org/10.1016/j.ocecoaman.2015.06.009</w:t>
      </w:r>
    </w:p>
    <w:p w14:paraId="5529827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uwarno, A., Hein, L., &amp; Sumarga, E. (2015). Governance, Decentralisation and Deforestation: The Case of Central Kalimantan Province, Indonesia. </w:t>
      </w:r>
      <w:r w:rsidRPr="0008241C">
        <w:rPr>
          <w:i/>
          <w:iCs/>
          <w:noProof/>
          <w:sz w:val="22"/>
          <w:szCs w:val="24"/>
        </w:rPr>
        <w:t>Quarterly Journal of International Agriculture</w:t>
      </w:r>
      <w:r w:rsidRPr="0008241C">
        <w:rPr>
          <w:noProof/>
          <w:sz w:val="22"/>
          <w:szCs w:val="24"/>
        </w:rPr>
        <w:t xml:space="preserve">, </w:t>
      </w:r>
      <w:r w:rsidRPr="0008241C">
        <w:rPr>
          <w:i/>
          <w:iCs/>
          <w:noProof/>
          <w:sz w:val="22"/>
          <w:szCs w:val="24"/>
        </w:rPr>
        <w:t>54</w:t>
      </w:r>
      <w:r w:rsidRPr="0008241C">
        <w:rPr>
          <w:noProof/>
          <w:sz w:val="22"/>
          <w:szCs w:val="24"/>
        </w:rPr>
        <w:t>(1), 77–100.</w:t>
      </w:r>
    </w:p>
    <w:p w14:paraId="347F600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widerska, K., Dano, E., &amp; Dubois, O. (2001). </w:t>
      </w:r>
      <w:r w:rsidRPr="0008241C">
        <w:rPr>
          <w:i/>
          <w:iCs/>
          <w:noProof/>
          <w:sz w:val="22"/>
          <w:szCs w:val="24"/>
        </w:rPr>
        <w:t>Developing the Philippines’ Executive Order No. 247 on Access to Genetic Resources</w:t>
      </w:r>
      <w:r w:rsidRPr="0008241C">
        <w:rPr>
          <w:noProof/>
          <w:sz w:val="22"/>
          <w:szCs w:val="24"/>
        </w:rPr>
        <w:t>. London. Retrieved from https://www.cbd.int/financial/bensharing/philippines-order.pdf</w:t>
      </w:r>
    </w:p>
    <w:p w14:paraId="1594DBD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Swiderska, K., Roe, D., Siegele, L., &amp; Grieg-Gran, M. (2008). The Governance of Nature and the Nature of Governance. </w:t>
      </w:r>
      <w:r w:rsidRPr="0008241C">
        <w:rPr>
          <w:i/>
          <w:iCs/>
          <w:noProof/>
          <w:sz w:val="22"/>
          <w:szCs w:val="24"/>
        </w:rPr>
        <w:t>Policy That Works for Biodiversity and Livelihoods</w:t>
      </w:r>
      <w:r w:rsidRPr="0008241C">
        <w:rPr>
          <w:noProof/>
          <w:sz w:val="22"/>
          <w:szCs w:val="24"/>
        </w:rPr>
        <w:t>, (the Swedish International Biodiversity Program funded by Sida), 1–173. https://doi.org/10.1017/S0014479709991049</w:t>
      </w:r>
    </w:p>
    <w:p w14:paraId="0AC2B0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cconi, L., &amp; Bennett, J. (1997). Protected area assessment and establishment in Vanuatu: a socioeconomic apporach. </w:t>
      </w:r>
      <w:r w:rsidRPr="0008241C">
        <w:rPr>
          <w:i/>
          <w:iCs/>
          <w:noProof/>
          <w:sz w:val="22"/>
          <w:szCs w:val="24"/>
        </w:rPr>
        <w:t>ACIAR Monograph N</w:t>
      </w:r>
      <w:r w:rsidRPr="0008241C">
        <w:rPr>
          <w:i/>
          <w:iCs/>
          <w:noProof/>
          <w:sz w:val="22"/>
          <w:szCs w:val="24"/>
          <w:vertAlign w:val="superscript"/>
        </w:rPr>
        <w:t>o</w:t>
      </w:r>
      <w:r w:rsidRPr="0008241C">
        <w:rPr>
          <w:i/>
          <w:iCs/>
          <w:noProof/>
          <w:sz w:val="22"/>
          <w:szCs w:val="24"/>
        </w:rPr>
        <w:t>38 - 180pp.</w:t>
      </w:r>
    </w:p>
    <w:p w14:paraId="69F55A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kahashi, W. (2000). </w:t>
      </w:r>
      <w:r w:rsidRPr="0008241C">
        <w:rPr>
          <w:i/>
          <w:iCs/>
          <w:noProof/>
          <w:sz w:val="22"/>
          <w:szCs w:val="24"/>
        </w:rPr>
        <w:t>Environmental cooperation in Northeast Asia</w:t>
      </w:r>
      <w:r w:rsidRPr="0008241C">
        <w:rPr>
          <w:noProof/>
          <w:sz w:val="22"/>
          <w:szCs w:val="24"/>
        </w:rPr>
        <w:t>. Retrieved from https://pub.iges.or.jp/system/files/publication_documents/pub/discussionpaper/924/neasia.pdf</w:t>
      </w:r>
    </w:p>
    <w:p w14:paraId="04AECA5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n, A. K.-J. (2004). Environmental laws and institutions in Southeast Asia: A review of recent developments. </w:t>
      </w:r>
      <w:r w:rsidRPr="0008241C">
        <w:rPr>
          <w:i/>
          <w:iCs/>
          <w:noProof/>
          <w:sz w:val="22"/>
          <w:szCs w:val="24"/>
        </w:rPr>
        <w:t>Sybil</w:t>
      </w:r>
      <w:r w:rsidRPr="0008241C">
        <w:rPr>
          <w:noProof/>
          <w:sz w:val="22"/>
          <w:szCs w:val="24"/>
        </w:rPr>
        <w:t xml:space="preserve">, </w:t>
      </w:r>
      <w:r w:rsidRPr="0008241C">
        <w:rPr>
          <w:i/>
          <w:iCs/>
          <w:noProof/>
          <w:sz w:val="22"/>
          <w:szCs w:val="24"/>
        </w:rPr>
        <w:t>8</w:t>
      </w:r>
      <w:r w:rsidRPr="0008241C">
        <w:rPr>
          <w:noProof/>
          <w:sz w:val="22"/>
          <w:szCs w:val="24"/>
        </w:rPr>
        <w:t>(2004), 177. Retrieved from http://heinonlinebackup.com/hol-cgi-bin/get_pdf.cgi?handle=hein.journals/singa8&amp;section=15</w:t>
      </w:r>
    </w:p>
    <w:p w14:paraId="4095FA1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n, P. Y., Wang, J., &amp; Sia, A. (2013). Perspectives on five decades of the urban greening of Singapore. </w:t>
      </w:r>
      <w:r w:rsidRPr="0008241C">
        <w:rPr>
          <w:i/>
          <w:iCs/>
          <w:noProof/>
          <w:sz w:val="22"/>
          <w:szCs w:val="24"/>
        </w:rPr>
        <w:t>Cities</w:t>
      </w:r>
      <w:r w:rsidRPr="0008241C">
        <w:rPr>
          <w:noProof/>
          <w:sz w:val="22"/>
          <w:szCs w:val="24"/>
        </w:rPr>
        <w:t xml:space="preserve">, </w:t>
      </w:r>
      <w:r w:rsidRPr="0008241C">
        <w:rPr>
          <w:i/>
          <w:iCs/>
          <w:noProof/>
          <w:sz w:val="22"/>
          <w:szCs w:val="24"/>
        </w:rPr>
        <w:t>32</w:t>
      </w:r>
      <w:r w:rsidRPr="0008241C">
        <w:rPr>
          <w:noProof/>
          <w:sz w:val="22"/>
          <w:szCs w:val="24"/>
        </w:rPr>
        <w:t>, 24–32. https://doi.org/10.1016/j.cities.2013.02.001</w:t>
      </w:r>
    </w:p>
    <w:p w14:paraId="54A860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Tang, L., Shao, G., Piao, Z., Dai, L., Jenkins, M. A., Wang, S., Wu, G., Wu, J., &amp; Zhao, J. (2010). Forest degradation deepens around and within protected areas in East Asia. </w:t>
      </w:r>
      <w:r w:rsidRPr="0008241C">
        <w:rPr>
          <w:i/>
          <w:iCs/>
          <w:noProof/>
          <w:sz w:val="22"/>
          <w:szCs w:val="24"/>
        </w:rPr>
        <w:t>Biological Conservation</w:t>
      </w:r>
      <w:r w:rsidRPr="0008241C">
        <w:rPr>
          <w:noProof/>
          <w:sz w:val="22"/>
          <w:szCs w:val="24"/>
        </w:rPr>
        <w:t>. https://doi.org/10.1016/j.biocon.2010.01.024</w:t>
      </w:r>
    </w:p>
    <w:p w14:paraId="5A8283C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rte, S. (2009). The Convention for the Conservation and Management of Highly Migratory Fish Stocks in the Western and Central Pacific Ocean: Implementation Challenges from a Historical Perspective. In </w:t>
      </w:r>
      <w:r w:rsidRPr="0008241C">
        <w:rPr>
          <w:i/>
          <w:iCs/>
          <w:noProof/>
          <w:sz w:val="22"/>
          <w:szCs w:val="24"/>
        </w:rPr>
        <w:t>Navigating Pacific Fisheries: Legal and Policy Trends in the Implementation of International Fisheries Instruments in the Western and Central Pacific Region</w:t>
      </w:r>
      <w:r w:rsidRPr="0008241C">
        <w:rPr>
          <w:noProof/>
          <w:sz w:val="22"/>
          <w:szCs w:val="24"/>
        </w:rPr>
        <w:t xml:space="preserve"> (pp. 204–220).</w:t>
      </w:r>
    </w:p>
    <w:p w14:paraId="5C05FFB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wake, A., &amp; Aalbersberg, W. G. L. (2002). </w:t>
      </w:r>
      <w:r w:rsidRPr="0008241C">
        <w:rPr>
          <w:i/>
          <w:iCs/>
          <w:noProof/>
          <w:sz w:val="22"/>
          <w:szCs w:val="24"/>
        </w:rPr>
        <w:t>Community-Based Refugia Management in Fiji</w:t>
      </w:r>
      <w:r w:rsidRPr="0008241C">
        <w:rPr>
          <w:noProof/>
          <w:sz w:val="22"/>
          <w:szCs w:val="24"/>
        </w:rPr>
        <w:t xml:space="preserve">. </w:t>
      </w:r>
      <w:r w:rsidRPr="0008241C">
        <w:rPr>
          <w:i/>
          <w:iCs/>
          <w:noProof/>
          <w:sz w:val="22"/>
          <w:szCs w:val="24"/>
        </w:rPr>
        <w:t>Coastal Protection For and By the People of the Indo-Pacific: Learning from 13 Case Studies</w:t>
      </w:r>
      <w:r w:rsidRPr="0008241C">
        <w:rPr>
          <w:noProof/>
          <w:sz w:val="22"/>
          <w:szCs w:val="24"/>
        </w:rPr>
        <w:t>. Suva, Fiji.</w:t>
      </w:r>
    </w:p>
    <w:p w14:paraId="6D2F356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aylor, P. L. (2005). In the market but not of it: Fair trade coffee and forest stewardship council certification as market-based social change. </w:t>
      </w:r>
      <w:r w:rsidRPr="0008241C">
        <w:rPr>
          <w:i/>
          <w:iCs/>
          <w:noProof/>
          <w:sz w:val="22"/>
          <w:szCs w:val="24"/>
        </w:rPr>
        <w:t>World Development</w:t>
      </w:r>
      <w:r w:rsidRPr="0008241C">
        <w:rPr>
          <w:noProof/>
          <w:sz w:val="22"/>
          <w:szCs w:val="24"/>
        </w:rPr>
        <w:t xml:space="preserve">, </w:t>
      </w:r>
      <w:r w:rsidRPr="0008241C">
        <w:rPr>
          <w:i/>
          <w:iCs/>
          <w:noProof/>
          <w:sz w:val="22"/>
          <w:szCs w:val="24"/>
        </w:rPr>
        <w:t>33</w:t>
      </w:r>
      <w:r w:rsidRPr="0008241C">
        <w:rPr>
          <w:noProof/>
          <w:sz w:val="22"/>
          <w:szCs w:val="24"/>
        </w:rPr>
        <w:t>, 129–147. https://doi.org/10.1016/j.worlddev.2004.07.007</w:t>
      </w:r>
    </w:p>
    <w:p w14:paraId="472116F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chera, E. J. (2015). Enhancing legal frameworks for biodiversity conservation in the Pacific. </w:t>
      </w:r>
      <w:r w:rsidRPr="0008241C">
        <w:rPr>
          <w:i/>
          <w:iCs/>
          <w:noProof/>
          <w:sz w:val="22"/>
          <w:szCs w:val="24"/>
        </w:rPr>
        <w:t>Pacific Conservation Biology</w:t>
      </w:r>
      <w:r w:rsidRPr="0008241C">
        <w:rPr>
          <w:noProof/>
          <w:sz w:val="22"/>
          <w:szCs w:val="24"/>
        </w:rPr>
        <w:t xml:space="preserve">, </w:t>
      </w:r>
      <w:r w:rsidRPr="0008241C">
        <w:rPr>
          <w:i/>
          <w:iCs/>
          <w:noProof/>
          <w:sz w:val="22"/>
          <w:szCs w:val="24"/>
        </w:rPr>
        <w:t>21</w:t>
      </w:r>
      <w:r w:rsidRPr="0008241C">
        <w:rPr>
          <w:noProof/>
          <w:sz w:val="22"/>
          <w:szCs w:val="24"/>
        </w:rPr>
        <w:t>(1), 87–96. https://doi.org/10.1071/PC14906</w:t>
      </w:r>
    </w:p>
    <w:p w14:paraId="5B7B24D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EB. (2009). </w:t>
      </w:r>
      <w:r w:rsidRPr="0008241C">
        <w:rPr>
          <w:i/>
          <w:iCs/>
          <w:noProof/>
          <w:sz w:val="22"/>
          <w:szCs w:val="24"/>
        </w:rPr>
        <w:t>The Economics of Ecosystems and Biodiversity for National and International Policy Makers</w:t>
      </w:r>
      <w:r w:rsidRPr="0008241C">
        <w:rPr>
          <w:noProof/>
          <w:sz w:val="22"/>
          <w:szCs w:val="24"/>
        </w:rPr>
        <w:t>. (Patrick ten Brink, Ed.). London and Washington: Earthscan.</w:t>
      </w:r>
    </w:p>
    <w:p w14:paraId="1E41833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EB. (2010). </w:t>
      </w:r>
      <w:r w:rsidRPr="0008241C">
        <w:rPr>
          <w:i/>
          <w:iCs/>
          <w:noProof/>
          <w:sz w:val="22"/>
          <w:szCs w:val="24"/>
        </w:rPr>
        <w:t>The Economics of Ecosystems and Biodiversity: Mainstreaming the economics of Nature: A synthesis of the approach, conclusions and recommendations of TEEB.</w:t>
      </w:r>
      <w:r w:rsidRPr="0008241C">
        <w:rPr>
          <w:noProof/>
          <w:sz w:val="22"/>
          <w:szCs w:val="24"/>
        </w:rPr>
        <w:t xml:space="preserve"> </w:t>
      </w:r>
      <w:r w:rsidRPr="0008241C">
        <w:rPr>
          <w:i/>
          <w:iCs/>
          <w:noProof/>
          <w:sz w:val="22"/>
          <w:szCs w:val="24"/>
        </w:rPr>
        <w:t>Environment</w:t>
      </w:r>
      <w:r w:rsidRPr="0008241C">
        <w:rPr>
          <w:noProof/>
          <w:sz w:val="22"/>
          <w:szCs w:val="24"/>
        </w:rPr>
        <w:t>. Retrieved from http://www.iges.or.jp/jp/news/topic/pdf/1103teeb/teeb_synthesis_j.pdf</w:t>
      </w:r>
    </w:p>
    <w:p w14:paraId="525445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EB. (2011). </w:t>
      </w:r>
      <w:r w:rsidRPr="0008241C">
        <w:rPr>
          <w:i/>
          <w:iCs/>
          <w:noProof/>
          <w:sz w:val="22"/>
          <w:szCs w:val="24"/>
        </w:rPr>
        <w:t>The Economics of Ecosystems and Biodiversity: TEEB for National and International Policy Makers</w:t>
      </w:r>
      <w:r w:rsidRPr="0008241C">
        <w:rPr>
          <w:noProof/>
          <w:sz w:val="22"/>
          <w:szCs w:val="24"/>
        </w:rPr>
        <w:t>. (P. ten Brink, Ed.). London and Washington: Earthscan.</w:t>
      </w:r>
    </w:p>
    <w:p w14:paraId="05FDFBC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eh, L. C. L. S. L., Teh, L. C. L. S. L., Ben Starkhouse, Sumaila, U. R., Starkhouse, B., &amp; Rashid Sumaila, U. (2009). An overview of socio-economic and ecological perspectives of Fiji’s inshore reef fisheries. </w:t>
      </w:r>
      <w:r w:rsidRPr="0008241C">
        <w:rPr>
          <w:i/>
          <w:iCs/>
          <w:noProof/>
          <w:sz w:val="22"/>
          <w:szCs w:val="24"/>
        </w:rPr>
        <w:t>Marine Policy</w:t>
      </w:r>
      <w:r w:rsidRPr="0008241C">
        <w:rPr>
          <w:noProof/>
          <w:sz w:val="22"/>
          <w:szCs w:val="24"/>
        </w:rPr>
        <w:t xml:space="preserve">, </w:t>
      </w:r>
      <w:r w:rsidRPr="0008241C">
        <w:rPr>
          <w:i/>
          <w:iCs/>
          <w:noProof/>
          <w:sz w:val="22"/>
          <w:szCs w:val="24"/>
        </w:rPr>
        <w:t>33</w:t>
      </w:r>
      <w:r w:rsidRPr="0008241C">
        <w:rPr>
          <w:noProof/>
          <w:sz w:val="22"/>
          <w:szCs w:val="24"/>
        </w:rPr>
        <w:t>(5), 807–817. https://doi.org/10.1016/j.marpol.2009.03.001</w:t>
      </w:r>
    </w:p>
    <w:p w14:paraId="7BB015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Termmahawong, W. (2014). Oil palm production in Thailand -with a special focus on small scale producers.</w:t>
      </w:r>
    </w:p>
    <w:p w14:paraId="2D400DA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The Star Online. (2017). MSPO certification mandatory by 2019 - Nation | The Star Online. Retrieved from https://www.thestar.com.my/news/nation/2017/02/25/mspo-certification-mandatory-by-2019-govt-aims-for-sustainable-oil-palm-industry/</w:t>
      </w:r>
    </w:p>
    <w:p w14:paraId="0D59309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e World Bank. (2000). </w:t>
      </w:r>
      <w:r w:rsidRPr="0008241C">
        <w:rPr>
          <w:i/>
          <w:iCs/>
          <w:noProof/>
          <w:sz w:val="22"/>
          <w:szCs w:val="24"/>
        </w:rPr>
        <w:t>Voices from the village: a comparative study of coastal resource management in the Pacific Islands - Final Report</w:t>
      </w:r>
      <w:r w:rsidRPr="0008241C">
        <w:rPr>
          <w:noProof/>
          <w:sz w:val="22"/>
          <w:szCs w:val="24"/>
        </w:rPr>
        <w:t xml:space="preserve">. </w:t>
      </w:r>
      <w:r w:rsidRPr="0008241C">
        <w:rPr>
          <w:i/>
          <w:iCs/>
          <w:noProof/>
          <w:sz w:val="22"/>
          <w:szCs w:val="24"/>
        </w:rPr>
        <w:t>Pacific Islands Discussion Paper</w:t>
      </w:r>
      <w:r w:rsidRPr="0008241C">
        <w:rPr>
          <w:noProof/>
          <w:sz w:val="22"/>
          <w:szCs w:val="24"/>
        </w:rPr>
        <w:t xml:space="preserve"> (Vol. 9). Washington DC, USA.</w:t>
      </w:r>
    </w:p>
    <w:p w14:paraId="31A8DD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e World Bank. (2016). </w:t>
      </w:r>
      <w:r w:rsidRPr="0008241C">
        <w:rPr>
          <w:i/>
          <w:iCs/>
          <w:noProof/>
          <w:sz w:val="22"/>
          <w:szCs w:val="24"/>
        </w:rPr>
        <w:t>The Cost of Fire: An Economic Analysis of Indonesia’s 2015 Fire Crisis</w:t>
      </w:r>
      <w:r w:rsidRPr="0008241C">
        <w:rPr>
          <w:noProof/>
          <w:sz w:val="22"/>
          <w:szCs w:val="24"/>
        </w:rPr>
        <w:t>. Jakarta, Indonesia.</w:t>
      </w:r>
    </w:p>
    <w:p w14:paraId="3639F18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hompson, I. D., Okabe, K., Tylianakis, J. M., Kumar, P., Brockerhoff, G., Schellhorn, N. A., Parrotta, J. A., &amp; Nasi, R. (2011). Forest Biodiversity and the Delivery of Ecosystem Goods and Services: Translating Science into Policy. </w:t>
      </w:r>
      <w:r w:rsidRPr="0008241C">
        <w:rPr>
          <w:i/>
          <w:iCs/>
          <w:noProof/>
          <w:sz w:val="22"/>
          <w:szCs w:val="24"/>
        </w:rPr>
        <w:t>Articles 972 BioScience</w:t>
      </w:r>
      <w:r w:rsidRPr="0008241C">
        <w:rPr>
          <w:noProof/>
          <w:sz w:val="22"/>
          <w:szCs w:val="24"/>
        </w:rPr>
        <w:t xml:space="preserve">, </w:t>
      </w:r>
      <w:r w:rsidRPr="0008241C">
        <w:rPr>
          <w:i/>
          <w:iCs/>
          <w:noProof/>
          <w:sz w:val="22"/>
          <w:szCs w:val="24"/>
        </w:rPr>
        <w:t>61</w:t>
      </w:r>
      <w:r w:rsidRPr="0008241C">
        <w:rPr>
          <w:noProof/>
          <w:sz w:val="22"/>
          <w:szCs w:val="24"/>
        </w:rPr>
        <w:t>(12). https://doi.org/10.1525/bio.2011.61.12.7</w:t>
      </w:r>
    </w:p>
    <w:p w14:paraId="67F363E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ilman, D., Gassman, Matson, Naylor, &amp; Polasky. (2002). Agricultural sustainability and intensive production practices. </w:t>
      </w:r>
      <w:r w:rsidRPr="0008241C">
        <w:rPr>
          <w:i/>
          <w:iCs/>
          <w:noProof/>
          <w:sz w:val="22"/>
          <w:szCs w:val="24"/>
        </w:rPr>
        <w:t>Nature</w:t>
      </w:r>
      <w:r w:rsidRPr="0008241C">
        <w:rPr>
          <w:noProof/>
          <w:sz w:val="22"/>
          <w:szCs w:val="24"/>
        </w:rPr>
        <w:t xml:space="preserve">, </w:t>
      </w:r>
      <w:r w:rsidRPr="0008241C">
        <w:rPr>
          <w:i/>
          <w:iCs/>
          <w:noProof/>
          <w:sz w:val="22"/>
          <w:szCs w:val="24"/>
        </w:rPr>
        <w:t>418</w:t>
      </w:r>
      <w:r w:rsidRPr="0008241C">
        <w:rPr>
          <w:noProof/>
          <w:sz w:val="22"/>
          <w:szCs w:val="24"/>
        </w:rPr>
        <w:t>, 671–677. Retrieved from https://www.nature.com/articles/nature01014</w:t>
      </w:r>
    </w:p>
    <w:p w14:paraId="7F4CF7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nnejick, F., Winterwerp, H., van Weesenbeeck, B., Bosma, R., Noor, Y. R., &amp; Wilms, T. (2015). </w:t>
      </w:r>
      <w:r w:rsidRPr="0008241C">
        <w:rPr>
          <w:i/>
          <w:iCs/>
          <w:noProof/>
          <w:sz w:val="22"/>
          <w:szCs w:val="24"/>
        </w:rPr>
        <w:t>Building with Nature Indonesia Securing Eroding Delta Coastlines: Design and Engineering Plan</w:t>
      </w:r>
      <w:r w:rsidRPr="0008241C">
        <w:rPr>
          <w:noProof/>
          <w:sz w:val="22"/>
          <w:szCs w:val="24"/>
        </w:rPr>
        <w:t>.</w:t>
      </w:r>
    </w:p>
    <w:p w14:paraId="46C86DB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ownsend, R., Shotton, R., &amp; Uchida, H. (2008). </w:t>
      </w:r>
      <w:r w:rsidRPr="0008241C">
        <w:rPr>
          <w:i/>
          <w:iCs/>
          <w:noProof/>
          <w:sz w:val="22"/>
          <w:szCs w:val="24"/>
        </w:rPr>
        <w:t>Case studies in fisheries self-governance</w:t>
      </w:r>
      <w:r w:rsidRPr="0008241C">
        <w:rPr>
          <w:noProof/>
          <w:sz w:val="22"/>
          <w:szCs w:val="24"/>
        </w:rPr>
        <w:t xml:space="preserve">. </w:t>
      </w:r>
      <w:r w:rsidRPr="0008241C">
        <w:rPr>
          <w:i/>
          <w:iCs/>
          <w:noProof/>
          <w:sz w:val="22"/>
          <w:szCs w:val="24"/>
        </w:rPr>
        <w:t>FAO. Fisheries Technical Paper</w:t>
      </w:r>
      <w:r w:rsidRPr="0008241C">
        <w:rPr>
          <w:noProof/>
          <w:sz w:val="22"/>
          <w:szCs w:val="24"/>
        </w:rPr>
        <w:t>. Retrieved from http://www.fao.org/documents/card/en/c/231f629d-848a-5b52-8bcd-67ab287c1a61/</w:t>
      </w:r>
    </w:p>
    <w:p w14:paraId="1226DD7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ran, N. Van, Rodriguez, U.-P., Chan, C. Y., Phillips, M. J., Mohan, C. V., Henriksson, P. J. G., Koeshendrajana, S., Suri, S., &amp; Hall, S. (2017). Indonesian Aquaculture Futures – Part 1: An analysis of fish supply and demand in Indonesia to 2030 and role of aquaculture using the AsiaFish Model. </w:t>
      </w:r>
      <w:r w:rsidRPr="0008241C">
        <w:rPr>
          <w:i/>
          <w:iCs/>
          <w:noProof/>
          <w:sz w:val="22"/>
          <w:szCs w:val="24"/>
        </w:rPr>
        <w:t>Marine Policy</w:t>
      </w:r>
      <w:r w:rsidRPr="0008241C">
        <w:rPr>
          <w:noProof/>
          <w:sz w:val="22"/>
          <w:szCs w:val="24"/>
        </w:rPr>
        <w:t xml:space="preserve">, </w:t>
      </w:r>
      <w:r w:rsidRPr="0008241C">
        <w:rPr>
          <w:i/>
          <w:iCs/>
          <w:noProof/>
          <w:sz w:val="22"/>
          <w:szCs w:val="24"/>
        </w:rPr>
        <w:t>79</w:t>
      </w:r>
      <w:r w:rsidRPr="0008241C">
        <w:rPr>
          <w:noProof/>
          <w:sz w:val="22"/>
          <w:szCs w:val="24"/>
        </w:rPr>
        <w:t>(November 2016), 25–32. https://doi.org/10.1016/j.marpol.2017.02.002</w:t>
      </w:r>
    </w:p>
    <w:p w14:paraId="780B67C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Tripathi, A. (2014). The invasive potential of parasitic monogenoids (platyhelminthes) via the aquarium fish trade: an appraisal with special reference to India. </w:t>
      </w:r>
      <w:r w:rsidRPr="0008241C">
        <w:rPr>
          <w:i/>
          <w:iCs/>
          <w:noProof/>
          <w:sz w:val="22"/>
          <w:szCs w:val="24"/>
        </w:rPr>
        <w:t>Reviews in Aquaculture</w:t>
      </w:r>
      <w:r w:rsidRPr="0008241C">
        <w:rPr>
          <w:noProof/>
          <w:sz w:val="22"/>
          <w:szCs w:val="24"/>
        </w:rPr>
        <w:t xml:space="preserve">, </w:t>
      </w:r>
      <w:r w:rsidRPr="0008241C">
        <w:rPr>
          <w:i/>
          <w:iCs/>
          <w:noProof/>
          <w:sz w:val="22"/>
          <w:szCs w:val="24"/>
        </w:rPr>
        <w:t>6</w:t>
      </w:r>
      <w:r w:rsidRPr="0008241C">
        <w:rPr>
          <w:noProof/>
          <w:sz w:val="22"/>
          <w:szCs w:val="24"/>
        </w:rPr>
        <w:t>(3), 147–161. https://doi.org/10.1111/raq.12035</w:t>
      </w:r>
    </w:p>
    <w:p w14:paraId="68997B6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scharntke, T., Clough, Y., Wanger, T. C., Jackson, L., Motzke, I., Perfecto, I., Vandermeer, J., &amp; Whitbread, A. (2012). Global food security, biodiversity conservation and the future of agricultural intensification. </w:t>
      </w:r>
      <w:r w:rsidRPr="0008241C">
        <w:rPr>
          <w:i/>
          <w:iCs/>
          <w:noProof/>
          <w:sz w:val="22"/>
          <w:szCs w:val="24"/>
        </w:rPr>
        <w:t>Biological Conservation</w:t>
      </w:r>
      <w:r w:rsidRPr="0008241C">
        <w:rPr>
          <w:noProof/>
          <w:sz w:val="22"/>
          <w:szCs w:val="24"/>
        </w:rPr>
        <w:t>. https://doi.org/10.1016/j.biocon.2012.01.068</w:t>
      </w:r>
    </w:p>
    <w:p w14:paraId="631F58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umendemberel, O., Proctor, M., Reynolds, H., Boulanger, J., Luvsamjamba, A., Tserenbataa, T., Batmunkh, M., Craighead, D., Yanjin, N., &amp; Paetkau, D. (2015). Gobi bear abundance and inter-oases movements, Gobi Desert, Mongolia. </w:t>
      </w:r>
      <w:r w:rsidRPr="0008241C">
        <w:rPr>
          <w:i/>
          <w:iCs/>
          <w:noProof/>
          <w:sz w:val="22"/>
          <w:szCs w:val="24"/>
        </w:rPr>
        <w:t>Ursus</w:t>
      </w:r>
      <w:r w:rsidRPr="0008241C">
        <w:rPr>
          <w:noProof/>
          <w:sz w:val="22"/>
          <w:szCs w:val="24"/>
        </w:rPr>
        <w:t xml:space="preserve">, </w:t>
      </w:r>
      <w:r w:rsidRPr="0008241C">
        <w:rPr>
          <w:i/>
          <w:iCs/>
          <w:noProof/>
          <w:sz w:val="22"/>
          <w:szCs w:val="24"/>
        </w:rPr>
        <w:t>26</w:t>
      </w:r>
      <w:r w:rsidRPr="0008241C">
        <w:rPr>
          <w:noProof/>
          <w:sz w:val="22"/>
          <w:szCs w:val="24"/>
        </w:rPr>
        <w:t>(2), 129–142. https://doi.org/10.2192/URSUS-D-15-00001.1</w:t>
      </w:r>
    </w:p>
    <w:p w14:paraId="4482222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vedt, M. W., &amp; Schei, P. J. (2014). The term ‘genetic resources’: flexible and dynamic while providing legal certainty? In S. Oberthür &amp; G. K. Rosendal (Eds.), </w:t>
      </w:r>
      <w:r w:rsidRPr="0008241C">
        <w:rPr>
          <w:i/>
          <w:iCs/>
          <w:noProof/>
          <w:sz w:val="22"/>
          <w:szCs w:val="24"/>
        </w:rPr>
        <w:t>Global Governance of Genetic Resources Access and Benefit Sharing after the Nagoya Protocol</w:t>
      </w:r>
      <w:r w:rsidRPr="0008241C">
        <w:rPr>
          <w:noProof/>
          <w:sz w:val="22"/>
          <w:szCs w:val="24"/>
        </w:rPr>
        <w:t xml:space="preserve"> (p. 282). London: Routledge, Taylor and Francis.</w:t>
      </w:r>
    </w:p>
    <w:p w14:paraId="4F64D8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Tyler, S. (2006). </w:t>
      </w:r>
      <w:r w:rsidRPr="0008241C">
        <w:rPr>
          <w:i/>
          <w:iCs/>
          <w:noProof/>
          <w:sz w:val="22"/>
          <w:szCs w:val="24"/>
        </w:rPr>
        <w:t>Communities, Livelihoods, and Natural Resources: Action Research and Policy Change in Asia</w:t>
      </w:r>
      <w:r w:rsidRPr="0008241C">
        <w:rPr>
          <w:noProof/>
          <w:sz w:val="22"/>
          <w:szCs w:val="24"/>
        </w:rPr>
        <w:t>.  Ottawa: International Development Research Centre.</w:t>
      </w:r>
    </w:p>
    <w:p w14:paraId="6AD0D35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 (2007). Indigenous Peoples - Lands, Territories and Natural Resources. Retrieved from http://www.un.org/esa/socdev/unpfii/documents/6_session_factsheet1.pdf</w:t>
      </w:r>
    </w:p>
    <w:p w14:paraId="6849DFA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 (2010). Gender and Indigenous Peoples ’ Environment. Retrieved from http://www.un.org/esa/socdev/unpfii/documents/BriefingNote1_GREY.pdf</w:t>
      </w:r>
    </w:p>
    <w:p w14:paraId="75167C3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DP. (n.d.). Gender Development Index (GDI) | Human Development Reports. Retrieved January 16, 2018, from http://hdr.undp.org/en/content/gender-development-index-gdi</w:t>
      </w:r>
    </w:p>
    <w:p w14:paraId="7AA7FC5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SACEP. (2002). </w:t>
      </w:r>
      <w:r w:rsidRPr="0008241C">
        <w:rPr>
          <w:i/>
          <w:iCs/>
          <w:noProof/>
          <w:sz w:val="22"/>
          <w:szCs w:val="24"/>
        </w:rPr>
        <w:t>Handbook on National Environmental Legislation and Institutions in South Asia</w:t>
      </w:r>
      <w:r w:rsidRPr="0008241C">
        <w:rPr>
          <w:noProof/>
          <w:sz w:val="22"/>
          <w:szCs w:val="24"/>
        </w:rPr>
        <w:t>. (R. Hasan, Ed.).</w:t>
      </w:r>
    </w:p>
    <w:p w14:paraId="1988251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WCMC. (2016a). </w:t>
      </w:r>
      <w:r w:rsidRPr="0008241C">
        <w:rPr>
          <w:i/>
          <w:iCs/>
          <w:noProof/>
          <w:sz w:val="22"/>
          <w:szCs w:val="24"/>
        </w:rPr>
        <w:t>The State of Biodiversity in Asia and the Pacific: A mid-term review of progress towards the Aichi Biodiversity Targets</w:t>
      </w:r>
      <w:r w:rsidRPr="0008241C">
        <w:rPr>
          <w:noProof/>
          <w:sz w:val="22"/>
          <w:szCs w:val="24"/>
        </w:rPr>
        <w:t xml:space="preserve">. </w:t>
      </w:r>
      <w:r w:rsidRPr="0008241C">
        <w:rPr>
          <w:i/>
          <w:iCs/>
          <w:noProof/>
          <w:sz w:val="22"/>
          <w:szCs w:val="24"/>
        </w:rPr>
        <w:t>Report</w:t>
      </w:r>
      <w:r w:rsidRPr="0008241C">
        <w:rPr>
          <w:noProof/>
          <w:sz w:val="22"/>
          <w:szCs w:val="24"/>
        </w:rPr>
        <w:t>. Cambridge, UK. Retrieved from https://www.cbd.int/gbo/gbo4/outlook-asiapacific-en.pdf</w:t>
      </w:r>
    </w:p>
    <w:p w14:paraId="1704BA7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WCMC. (2016b). </w:t>
      </w:r>
      <w:r w:rsidRPr="0008241C">
        <w:rPr>
          <w:i/>
          <w:iCs/>
          <w:noProof/>
          <w:sz w:val="22"/>
          <w:szCs w:val="24"/>
        </w:rPr>
        <w:t>The State of Biodiversity in West Asia: a mid-term reveiw of progress towards the Aichi Biodiversity Targets</w:t>
      </w:r>
      <w:r w:rsidRPr="0008241C">
        <w:rPr>
          <w:noProof/>
          <w:sz w:val="22"/>
          <w:szCs w:val="24"/>
        </w:rPr>
        <w:t>. Cambridge, UK.</w:t>
      </w:r>
    </w:p>
    <w:p w14:paraId="2B71C3B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WCMC &amp; IUCN. (2016). Protected Planet: The Global Database on Protected Areas Management Effectiveness (GD-PAME) [On-line], [Oct 2016], Cambridge, UK: UNEP-WCMC and IUCN. Retrieved from www.protectedplanet.net. </w:t>
      </w:r>
    </w:p>
    <w:p w14:paraId="466E199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UNEP-WCMC, &amp; IUCN. (2017). Protected Planet: The World Database on Protected Areas (WDPA) [On-line] [Oct 2017]. Retrieved from www.protectedplanet.net</w:t>
      </w:r>
    </w:p>
    <w:p w14:paraId="08D7EAE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WCMC and Korea National Park Service (2016). Protected Planet National Technical Series: Republic of Korea. UNEP-WCMC: Cambridge, UK.</w:t>
      </w:r>
    </w:p>
    <w:p w14:paraId="5E5C6DB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04). </w:t>
      </w:r>
      <w:r w:rsidRPr="0008241C">
        <w:rPr>
          <w:i/>
          <w:iCs/>
          <w:noProof/>
          <w:sz w:val="22"/>
          <w:szCs w:val="24"/>
        </w:rPr>
        <w:t>People and reefs: successes and challenges in the management of coral reef marine protected areas.</w:t>
      </w:r>
      <w:r w:rsidRPr="0008241C">
        <w:rPr>
          <w:noProof/>
          <w:sz w:val="22"/>
          <w:szCs w:val="24"/>
        </w:rPr>
        <w:t xml:space="preserve"> </w:t>
      </w:r>
      <w:r w:rsidRPr="0008241C">
        <w:rPr>
          <w:i/>
          <w:iCs/>
          <w:noProof/>
          <w:sz w:val="22"/>
          <w:szCs w:val="24"/>
        </w:rPr>
        <w:t>United Nations Environment Programme-Regional Seas Programme, Nairobi, Kenya. 103 pp.</w:t>
      </w:r>
      <w:r w:rsidRPr="0008241C">
        <w:rPr>
          <w:noProof/>
          <w:sz w:val="22"/>
          <w:szCs w:val="24"/>
        </w:rPr>
        <w:t xml:space="preserve"> Nairobi, Kenya.</w:t>
      </w:r>
    </w:p>
    <w:p w14:paraId="1AEA341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08). </w:t>
      </w:r>
      <w:r w:rsidRPr="0008241C">
        <w:rPr>
          <w:i/>
          <w:iCs/>
          <w:noProof/>
          <w:sz w:val="22"/>
          <w:szCs w:val="24"/>
        </w:rPr>
        <w:t>Reforming Energy Subsidies</w:t>
      </w:r>
      <w:r w:rsidRPr="0008241C">
        <w:rPr>
          <w:noProof/>
          <w:sz w:val="22"/>
          <w:szCs w:val="24"/>
        </w:rPr>
        <w:t xml:space="preserve">. </w:t>
      </w:r>
      <w:r w:rsidRPr="0008241C">
        <w:rPr>
          <w:i/>
          <w:iCs/>
          <w:noProof/>
          <w:sz w:val="22"/>
          <w:szCs w:val="24"/>
        </w:rPr>
        <w:t>United Nations Environment Programme, Division of Technology, Industry and Economics</w:t>
      </w:r>
      <w:r w:rsidRPr="0008241C">
        <w:rPr>
          <w:noProof/>
          <w:sz w:val="22"/>
          <w:szCs w:val="24"/>
        </w:rPr>
        <w:t>. Retrieved from http://www.unep.org/pdf/pressreleases/reforming_energy_subsidies.pdf</w:t>
      </w:r>
    </w:p>
    <w:p w14:paraId="25DC2C3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0). </w:t>
      </w:r>
      <w:r w:rsidRPr="0008241C">
        <w:rPr>
          <w:i/>
          <w:iCs/>
          <w:noProof/>
          <w:sz w:val="22"/>
          <w:szCs w:val="24"/>
        </w:rPr>
        <w:t>State of Biodiversity in Asia and the Pacific</w:t>
      </w:r>
      <w:r w:rsidRPr="0008241C">
        <w:rPr>
          <w:noProof/>
          <w:sz w:val="22"/>
          <w:szCs w:val="24"/>
        </w:rPr>
        <w:t>. Bangkok. Retrieved from http://www.unep.org/delc/Portals/119/regional brief for Asia and Pacific.pdf</w:t>
      </w:r>
    </w:p>
    <w:p w14:paraId="0A98409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2). </w:t>
      </w:r>
      <w:r w:rsidRPr="0008241C">
        <w:rPr>
          <w:i/>
          <w:iCs/>
          <w:noProof/>
          <w:sz w:val="22"/>
          <w:szCs w:val="24"/>
        </w:rPr>
        <w:t>Global Environment Outlook 5: Environment for the future we want</w:t>
      </w:r>
      <w:r w:rsidRPr="0008241C">
        <w:rPr>
          <w:noProof/>
          <w:sz w:val="22"/>
          <w:szCs w:val="24"/>
        </w:rPr>
        <w:t>. Nairobi. Retrieved from http://www.unep.org/geo/geo5.asp</w:t>
      </w:r>
    </w:p>
    <w:p w14:paraId="0DF2FD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P. (2014a). </w:t>
      </w:r>
      <w:r w:rsidRPr="0008241C">
        <w:rPr>
          <w:i/>
          <w:iCs/>
          <w:noProof/>
          <w:sz w:val="22"/>
          <w:szCs w:val="24"/>
        </w:rPr>
        <w:t>South Asia Environment Outlook 2014</w:t>
      </w:r>
      <w:r w:rsidRPr="0008241C">
        <w:rPr>
          <w:noProof/>
          <w:sz w:val="22"/>
          <w:szCs w:val="24"/>
        </w:rPr>
        <w:t>. UNEP, SAARC and DA. Retrieved from http://www.roap.unep.org/pub/index.cfm</w:t>
      </w:r>
    </w:p>
    <w:p w14:paraId="3DF51CF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P. (2014b). UNEP signs Landmark Agreement with League of Arab States to Strengthen Partnership on Environment and Sustainable Development. Retrieved from http://web.unep.org/newscentre/unep-signs-landmark-agreement-league-arab-states-strengthen-partnership-environment-and-sustainable</w:t>
      </w:r>
    </w:p>
    <w:p w14:paraId="7F65831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UNEP. (2016). </w:t>
      </w:r>
      <w:r w:rsidRPr="0008241C">
        <w:rPr>
          <w:i/>
          <w:iCs/>
          <w:noProof/>
          <w:sz w:val="22"/>
          <w:szCs w:val="24"/>
        </w:rPr>
        <w:t>GEO-6 Regional Assessment for Asia and the Pacific</w:t>
      </w:r>
      <w:r w:rsidRPr="0008241C">
        <w:rPr>
          <w:noProof/>
          <w:sz w:val="22"/>
          <w:szCs w:val="24"/>
        </w:rPr>
        <w:t>. Nairobi, Kenya: United Nations Environment Programme. Retrieved from http://web.unep.org/geo-6-global-environment-outlook-regional-assessment-asia-and-pacific</w:t>
      </w:r>
    </w:p>
    <w:p w14:paraId="746365F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ESCAP. (n.d.). MAJOR GROUPS (pp. 302–315).</w:t>
      </w:r>
    </w:p>
    <w:p w14:paraId="244AC52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12). </w:t>
      </w:r>
      <w:r w:rsidRPr="0008241C">
        <w:rPr>
          <w:i/>
          <w:iCs/>
          <w:noProof/>
          <w:sz w:val="22"/>
          <w:szCs w:val="24"/>
        </w:rPr>
        <w:t>Low Carbon Green Growth Roadmap for Asia and the Pacific: Turning resource constraints and the climate crisis into economic growth opportunities</w:t>
      </w:r>
      <w:r w:rsidRPr="0008241C">
        <w:rPr>
          <w:noProof/>
          <w:sz w:val="22"/>
          <w:szCs w:val="24"/>
        </w:rPr>
        <w:t>.</w:t>
      </w:r>
    </w:p>
    <w:p w14:paraId="637AA46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ESCAP. (2017). </w:t>
      </w:r>
      <w:r w:rsidRPr="0008241C">
        <w:rPr>
          <w:i/>
          <w:iCs/>
          <w:noProof/>
          <w:sz w:val="22"/>
          <w:szCs w:val="24"/>
        </w:rPr>
        <w:t>Integrated approaches for Sustainable Development Goals planning: The case of Goal 6 on water and sanitation</w:t>
      </w:r>
      <w:r w:rsidRPr="0008241C">
        <w:rPr>
          <w:noProof/>
          <w:sz w:val="22"/>
          <w:szCs w:val="24"/>
        </w:rPr>
        <w:t>. Bangkok. Retrieved from http://www.unescap.org/sites/default/files/publications/Integrated Approaches for SDG Planning_0.pdf</w:t>
      </w:r>
    </w:p>
    <w:p w14:paraId="73024D4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FCCC. (2011). Report of the Conference of the Parties on its sixteenth session, held in Cancun from 29 November to 10 December 2010. </w:t>
      </w:r>
      <w:r w:rsidRPr="0008241C">
        <w:rPr>
          <w:i/>
          <w:iCs/>
          <w:noProof/>
          <w:sz w:val="22"/>
          <w:szCs w:val="24"/>
        </w:rPr>
        <w:t>Decision 1/CP.16</w:t>
      </w:r>
      <w:r w:rsidRPr="0008241C">
        <w:rPr>
          <w:noProof/>
          <w:sz w:val="22"/>
          <w:szCs w:val="24"/>
        </w:rPr>
        <w:t>, (March), 1–31. Retrieved from http://unfccc.int/resource/docs/2010/cop16/eng/07a01.pdf</w:t>
      </w:r>
    </w:p>
    <w:p w14:paraId="3A5B5D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FCCC. (2015). </w:t>
      </w:r>
      <w:r w:rsidRPr="0008241C">
        <w:rPr>
          <w:i/>
          <w:iCs/>
          <w:noProof/>
          <w:sz w:val="22"/>
          <w:szCs w:val="24"/>
        </w:rPr>
        <w:t>ADOPTION OF THE PARIS AGREEMENT Proposal by the President</w:t>
      </w:r>
      <w:r w:rsidRPr="0008241C">
        <w:rPr>
          <w:noProof/>
          <w:sz w:val="22"/>
          <w:szCs w:val="24"/>
        </w:rPr>
        <w:t>. Paris.</w:t>
      </w:r>
    </w:p>
    <w:p w14:paraId="5E17624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Asian Development Bank, &amp; United Nations Development Programme. (2017). </w:t>
      </w:r>
      <w:r w:rsidRPr="0008241C">
        <w:rPr>
          <w:i/>
          <w:iCs/>
          <w:noProof/>
          <w:sz w:val="22"/>
          <w:szCs w:val="24"/>
        </w:rPr>
        <w:t>Eradicating Poverty and Promoting Prosperity in a Changing Asia-Pacific</w:t>
      </w:r>
      <w:r w:rsidRPr="0008241C">
        <w:rPr>
          <w:noProof/>
          <w:sz w:val="22"/>
          <w:szCs w:val="24"/>
        </w:rPr>
        <w:t>. Bangkok, Thailand: United Nations.</w:t>
      </w:r>
    </w:p>
    <w:p w14:paraId="42235CE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ited Nations Development Programme. (2012). The Future We Want: Biodiversity and Ecosystems - Driving Sustainable Development. Biodiversity and Ecosystems Global Framework 2012-2020, 80. Retrieved from http://www.undp.org/content/dam/undp/library/Environment and Energy/biodiversity/UNDP-Biodiversity-and-Ecosystems-Global-Framework-2012-2020.pdf</w:t>
      </w:r>
    </w:p>
    <w:p w14:paraId="61AFA21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ited Nations University Institute of Advanced Studies Operating Unit Ishikawa/Kanazawa. (2011). </w:t>
      </w:r>
      <w:r w:rsidRPr="0008241C">
        <w:rPr>
          <w:i/>
          <w:iCs/>
          <w:noProof/>
          <w:sz w:val="22"/>
          <w:szCs w:val="24"/>
        </w:rPr>
        <w:t>Biological and Cultural Diversity in Coastal Communities, Exploring the Potential of Satoumi for Implementing the Ecosystem Approach in the Japanese Archipelago.</w:t>
      </w:r>
      <w:r w:rsidRPr="0008241C">
        <w:rPr>
          <w:noProof/>
          <w:sz w:val="22"/>
          <w:szCs w:val="24"/>
        </w:rPr>
        <w:t xml:space="preserve"> </w:t>
      </w:r>
      <w:r w:rsidRPr="0008241C">
        <w:rPr>
          <w:i/>
          <w:iCs/>
          <w:noProof/>
          <w:sz w:val="22"/>
          <w:szCs w:val="24"/>
        </w:rPr>
        <w:t>CBD Technical Series</w:t>
      </w:r>
      <w:r w:rsidRPr="0008241C">
        <w:rPr>
          <w:noProof/>
          <w:sz w:val="22"/>
          <w:szCs w:val="24"/>
        </w:rPr>
        <w:t>. Retrieved from https://www.cbd.int/doc/publications/cbd-ts-61-en.pdf</w:t>
      </w:r>
    </w:p>
    <w:p w14:paraId="29EB4C7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UNREDD. (2010). Background: International Framework for REDD+ Implementation.</w:t>
      </w:r>
    </w:p>
    <w:p w14:paraId="42E041F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U-IAS, &amp; IGES. (2015). </w:t>
      </w:r>
      <w:r w:rsidRPr="0008241C">
        <w:rPr>
          <w:i/>
          <w:iCs/>
          <w:noProof/>
          <w:sz w:val="22"/>
          <w:szCs w:val="24"/>
        </w:rPr>
        <w:t>Satoyama Initiative Thematic Review vol.1: Enhancing Knowledge for Better Management of Socio-ecological Production Landscapes and Seascapes (SEPLS)</w:t>
      </w:r>
      <w:r w:rsidRPr="0008241C">
        <w:rPr>
          <w:noProof/>
          <w:sz w:val="22"/>
          <w:szCs w:val="24"/>
        </w:rPr>
        <w:t>. Tokyo. Retrieved from http://satoyama-initiative.org/wp-content/uploads/2015/12/SITR-v1-web.pdf.pdf</w:t>
      </w:r>
    </w:p>
    <w:p w14:paraId="304FCCC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NU-IAS, &amp; IGES. (2016). </w:t>
      </w:r>
      <w:r w:rsidRPr="0008241C">
        <w:rPr>
          <w:i/>
          <w:iCs/>
          <w:noProof/>
          <w:sz w:val="22"/>
          <w:szCs w:val="24"/>
        </w:rPr>
        <w:t>Satoyama Initiative Thematic Review vol. 2: Mainstreaming concepts and approaches of socio-ecological production landscapes and seascapes into policy and decision-making</w:t>
      </w:r>
      <w:r w:rsidRPr="0008241C">
        <w:rPr>
          <w:noProof/>
          <w:sz w:val="22"/>
          <w:szCs w:val="24"/>
        </w:rPr>
        <w:t>. Tokyo. Retrieved from http://satoyama-initiative.org/wp-content/uploads/2016/11/SITR-vol2-web-version.pdf</w:t>
      </w:r>
    </w:p>
    <w:p w14:paraId="006F56D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Upadhyay, V. P. (1995). An ecological analysis of Himalayan Forest Ecosystems. In R.C.Mohanty (Ed.), </w:t>
      </w:r>
      <w:r w:rsidRPr="0008241C">
        <w:rPr>
          <w:i/>
          <w:iCs/>
          <w:noProof/>
          <w:sz w:val="22"/>
          <w:szCs w:val="24"/>
        </w:rPr>
        <w:t>Environment, change and Management</w:t>
      </w:r>
      <w:r w:rsidRPr="0008241C">
        <w:rPr>
          <w:noProof/>
          <w:sz w:val="22"/>
          <w:szCs w:val="24"/>
        </w:rPr>
        <w:t xml:space="preserve"> (pp. 62–69). New Delhi: Kamla Raj Publishers. Retrieved from http://www.vpupadhyay.org/papers/RC Mohanty ED.pdf</w:t>
      </w:r>
    </w:p>
    <w:p w14:paraId="4A63559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 Beukering, P., Brander, L., Tompkins, E., &amp; McKenzie, E. (2007). </w:t>
      </w:r>
      <w:r w:rsidRPr="0008241C">
        <w:rPr>
          <w:i/>
          <w:iCs/>
          <w:noProof/>
          <w:sz w:val="22"/>
          <w:szCs w:val="24"/>
        </w:rPr>
        <w:t>Valuing the Environment in Small Islands - An Environmental Economics Toolkit</w:t>
      </w:r>
      <w:r w:rsidRPr="0008241C">
        <w:rPr>
          <w:noProof/>
          <w:sz w:val="22"/>
          <w:szCs w:val="24"/>
        </w:rPr>
        <w:t>. Retrieved from http://www.jncc.gov.uk/page-4065</w:t>
      </w:r>
    </w:p>
    <w:p w14:paraId="5FD65EE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nclay, F. (2004). Social principles for agriculture extension to assist in the promotion of natural resource management. </w:t>
      </w:r>
      <w:r w:rsidRPr="0008241C">
        <w:rPr>
          <w:i/>
          <w:iCs/>
          <w:noProof/>
          <w:sz w:val="22"/>
          <w:szCs w:val="24"/>
        </w:rPr>
        <w:t>Australian Journal of Experimental Agriculture</w:t>
      </w:r>
      <w:r w:rsidRPr="0008241C">
        <w:rPr>
          <w:noProof/>
          <w:sz w:val="22"/>
          <w:szCs w:val="24"/>
        </w:rPr>
        <w:t xml:space="preserve">, </w:t>
      </w:r>
      <w:r w:rsidRPr="0008241C">
        <w:rPr>
          <w:i/>
          <w:iCs/>
          <w:noProof/>
          <w:sz w:val="22"/>
          <w:szCs w:val="24"/>
        </w:rPr>
        <w:t>44</w:t>
      </w:r>
      <w:r w:rsidRPr="0008241C">
        <w:rPr>
          <w:noProof/>
          <w:sz w:val="22"/>
          <w:szCs w:val="24"/>
        </w:rPr>
        <w:t>, 213–222.</w:t>
      </w:r>
    </w:p>
    <w:p w14:paraId="3E030D2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rkkey, H. (2014). Regional cooperation, patronage and the ASEAN Agreement on transboundary haze pollution. </w:t>
      </w:r>
      <w:r w:rsidRPr="0008241C">
        <w:rPr>
          <w:i/>
          <w:iCs/>
          <w:noProof/>
          <w:sz w:val="22"/>
          <w:szCs w:val="24"/>
        </w:rPr>
        <w:t>International Environmental Agreements: Politics, Law and Economics</w:t>
      </w:r>
      <w:r w:rsidRPr="0008241C">
        <w:rPr>
          <w:noProof/>
          <w:sz w:val="22"/>
          <w:szCs w:val="24"/>
        </w:rPr>
        <w:t xml:space="preserve">, </w:t>
      </w:r>
      <w:r w:rsidRPr="0008241C">
        <w:rPr>
          <w:i/>
          <w:iCs/>
          <w:noProof/>
          <w:sz w:val="22"/>
          <w:szCs w:val="24"/>
        </w:rPr>
        <w:t>14</w:t>
      </w:r>
      <w:r w:rsidRPr="0008241C">
        <w:rPr>
          <w:noProof/>
          <w:sz w:val="22"/>
          <w:szCs w:val="24"/>
        </w:rPr>
        <w:t>, 65–81. https://doi.org/10.1007/s10784-013-9217-2</w:t>
      </w:r>
    </w:p>
    <w:p w14:paraId="161C26C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rkkey, H. M. (2012). The Asean Way and Haze Mitigation Efforts. </w:t>
      </w:r>
      <w:r w:rsidRPr="0008241C">
        <w:rPr>
          <w:i/>
          <w:iCs/>
          <w:noProof/>
          <w:sz w:val="22"/>
          <w:szCs w:val="24"/>
        </w:rPr>
        <w:t>Journal of International Studies</w:t>
      </w:r>
      <w:r w:rsidRPr="0008241C">
        <w:rPr>
          <w:noProof/>
          <w:sz w:val="22"/>
          <w:szCs w:val="24"/>
        </w:rPr>
        <w:t xml:space="preserve">, </w:t>
      </w:r>
      <w:r w:rsidRPr="0008241C">
        <w:rPr>
          <w:i/>
          <w:iCs/>
          <w:noProof/>
          <w:sz w:val="22"/>
          <w:szCs w:val="24"/>
        </w:rPr>
        <w:t>8</w:t>
      </w:r>
      <w:r w:rsidRPr="0008241C">
        <w:rPr>
          <w:noProof/>
          <w:sz w:val="22"/>
          <w:szCs w:val="24"/>
        </w:rPr>
        <w:t>, 77–97. Retrieved from http://jis.uum.edu.my</w:t>
      </w:r>
    </w:p>
    <w:p w14:paraId="5107533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tn, A. (2015). Markets in environmental governance. From theory to practice. </w:t>
      </w:r>
      <w:r w:rsidRPr="0008241C">
        <w:rPr>
          <w:i/>
          <w:iCs/>
          <w:noProof/>
          <w:sz w:val="22"/>
          <w:szCs w:val="24"/>
        </w:rPr>
        <w:t>Ecological Economics</w:t>
      </w:r>
      <w:r w:rsidRPr="0008241C">
        <w:rPr>
          <w:noProof/>
          <w:sz w:val="22"/>
          <w:szCs w:val="24"/>
        </w:rPr>
        <w:t xml:space="preserve">, </w:t>
      </w:r>
      <w:r w:rsidRPr="0008241C">
        <w:rPr>
          <w:i/>
          <w:iCs/>
          <w:noProof/>
          <w:sz w:val="22"/>
          <w:szCs w:val="24"/>
        </w:rPr>
        <w:t>117</w:t>
      </w:r>
      <w:r w:rsidRPr="0008241C">
        <w:rPr>
          <w:noProof/>
          <w:sz w:val="22"/>
          <w:szCs w:val="24"/>
        </w:rPr>
        <w:t>, 225–233. https://doi.org/10.1016/j.ecolecon.2014.07.017</w:t>
      </w:r>
    </w:p>
    <w:p w14:paraId="2110390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az, J., &amp; Agama, A. L. (2013). Seeking synergy between community and state-based governance for biodiversity conservation: The role of Indigenous and Community-Conserved Areas in Sabah, Malaysian Borneo. </w:t>
      </w:r>
      <w:r w:rsidRPr="0008241C">
        <w:rPr>
          <w:i/>
          <w:iCs/>
          <w:noProof/>
          <w:sz w:val="22"/>
          <w:szCs w:val="24"/>
        </w:rPr>
        <w:t>Asia Pacific Viewpoint</w:t>
      </w:r>
      <w:r w:rsidRPr="0008241C">
        <w:rPr>
          <w:noProof/>
          <w:sz w:val="22"/>
          <w:szCs w:val="24"/>
        </w:rPr>
        <w:t xml:space="preserve">, </w:t>
      </w:r>
      <w:r w:rsidRPr="0008241C">
        <w:rPr>
          <w:i/>
          <w:iCs/>
          <w:noProof/>
          <w:sz w:val="22"/>
          <w:szCs w:val="24"/>
        </w:rPr>
        <w:t>54</w:t>
      </w:r>
      <w:r w:rsidRPr="0008241C">
        <w:rPr>
          <w:noProof/>
          <w:sz w:val="22"/>
          <w:szCs w:val="24"/>
        </w:rPr>
        <w:t>(2), 141–157. https://doi.org/10.1111/apv.12015</w:t>
      </w:r>
    </w:p>
    <w:p w14:paraId="066979E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itayaki, J. (2000). Fisheries resource-use culture in Fiji and its implications. In A. (ed. ). 2000. Hooper (Ed.), </w:t>
      </w:r>
      <w:r w:rsidRPr="0008241C">
        <w:rPr>
          <w:i/>
          <w:iCs/>
          <w:noProof/>
          <w:sz w:val="22"/>
          <w:szCs w:val="24"/>
        </w:rPr>
        <w:t>Culture and sustainable development in the Pacific.</w:t>
      </w:r>
      <w:r w:rsidRPr="0008241C">
        <w:rPr>
          <w:noProof/>
          <w:sz w:val="22"/>
          <w:szCs w:val="24"/>
        </w:rPr>
        <w:t xml:space="preserve"> (pp. 116–130). Canberra, Australia: The Australian National University EPress and Asia Pacific Press.</w:t>
      </w:r>
    </w:p>
    <w:p w14:paraId="1777102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Velasquez, J., Yashiro, M., Yoshimura, S., &amp; Ono, I. (2005). </w:t>
      </w:r>
      <w:r w:rsidRPr="0008241C">
        <w:rPr>
          <w:i/>
          <w:iCs/>
          <w:noProof/>
          <w:sz w:val="22"/>
          <w:szCs w:val="24"/>
        </w:rPr>
        <w:t>Innovative communities: People-centred approaches to environmental management in the Asia-Pacific region</w:t>
      </w:r>
      <w:r w:rsidRPr="0008241C">
        <w:rPr>
          <w:noProof/>
          <w:sz w:val="22"/>
          <w:szCs w:val="24"/>
        </w:rPr>
        <w:t>. Tokyo: United Nations University Press.</w:t>
      </w:r>
    </w:p>
    <w:p w14:paraId="4DB466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Vella, K. (2016). Communiqué G7 Toyama Environment Ministers’ Meeting, European Commission. https://ec.europa.eu/commission/commissioners/2014-2019/vella/blog/communique-g7-toyama-environment-ministers-meeting_en</w:t>
      </w:r>
    </w:p>
    <w:p w14:paraId="1CBD4EB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heij, P., Foley, K.-E., &amp; Engel, K. (2010). </w:t>
      </w:r>
      <w:r w:rsidRPr="0008241C">
        <w:rPr>
          <w:i/>
          <w:iCs/>
          <w:noProof/>
          <w:sz w:val="22"/>
          <w:szCs w:val="24"/>
        </w:rPr>
        <w:t>Reduced To Skin and Bones : An Analysis of Tiger Seizues from 11 Tiger Range Countries (2000 - 2010)</w:t>
      </w:r>
      <w:r w:rsidRPr="0008241C">
        <w:rPr>
          <w:noProof/>
          <w:sz w:val="22"/>
          <w:szCs w:val="24"/>
        </w:rPr>
        <w:t>. Cambridge, UK: TRAFFIC International.</w:t>
      </w:r>
    </w:p>
    <w:p w14:paraId="258235A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ermeulen, S., &amp; Sheil, D. (2007). Partnerships for tropical conservation. </w:t>
      </w:r>
      <w:r w:rsidRPr="0008241C">
        <w:rPr>
          <w:i/>
          <w:iCs/>
          <w:noProof/>
          <w:sz w:val="22"/>
          <w:szCs w:val="24"/>
        </w:rPr>
        <w:t>Oryx</w:t>
      </w:r>
      <w:r w:rsidRPr="0008241C">
        <w:rPr>
          <w:noProof/>
          <w:sz w:val="22"/>
          <w:szCs w:val="24"/>
        </w:rPr>
        <w:t xml:space="preserve">, </w:t>
      </w:r>
      <w:r w:rsidRPr="0008241C">
        <w:rPr>
          <w:i/>
          <w:iCs/>
          <w:noProof/>
          <w:sz w:val="22"/>
          <w:szCs w:val="24"/>
        </w:rPr>
        <w:t>41</w:t>
      </w:r>
      <w:r w:rsidRPr="0008241C">
        <w:rPr>
          <w:noProof/>
          <w:sz w:val="22"/>
          <w:szCs w:val="24"/>
        </w:rPr>
        <w:t>(04). https://doi.org/10.1017/S0030605307001056</w:t>
      </w:r>
    </w:p>
    <w:p w14:paraId="0F4FFED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ictor, D., &amp; Agamuthu, P. (2014). Policy trends of strategic environmental assessment in Asia. </w:t>
      </w:r>
      <w:r w:rsidRPr="0008241C">
        <w:rPr>
          <w:i/>
          <w:iCs/>
          <w:noProof/>
          <w:sz w:val="22"/>
          <w:szCs w:val="24"/>
        </w:rPr>
        <w:t>Environmental Science &amp; Policy</w:t>
      </w:r>
      <w:r w:rsidRPr="0008241C">
        <w:rPr>
          <w:noProof/>
          <w:sz w:val="22"/>
          <w:szCs w:val="24"/>
        </w:rPr>
        <w:t xml:space="preserve">, </w:t>
      </w:r>
      <w:r w:rsidRPr="0008241C">
        <w:rPr>
          <w:i/>
          <w:iCs/>
          <w:noProof/>
          <w:sz w:val="22"/>
          <w:szCs w:val="24"/>
        </w:rPr>
        <w:t>41</w:t>
      </w:r>
      <w:r w:rsidRPr="0008241C">
        <w:rPr>
          <w:noProof/>
          <w:sz w:val="22"/>
          <w:szCs w:val="24"/>
        </w:rPr>
        <w:t>, 63–76. https://doi.org/10.1016/J.ENVSCI.2014.03.005</w:t>
      </w:r>
    </w:p>
    <w:p w14:paraId="0AF11F8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ictor, D. G., Raustiala, K., &amp; Skolnikoff, E. B. (Eds.). (2008). </w:t>
      </w:r>
      <w:r w:rsidRPr="0008241C">
        <w:rPr>
          <w:i/>
          <w:iCs/>
          <w:noProof/>
          <w:sz w:val="22"/>
          <w:szCs w:val="24"/>
        </w:rPr>
        <w:t>The Implementation and effectiveness of International Environmental Commitments: Theory and Practice</w:t>
      </w:r>
      <w:r w:rsidRPr="0008241C">
        <w:rPr>
          <w:noProof/>
          <w:sz w:val="22"/>
          <w:szCs w:val="24"/>
        </w:rPr>
        <w:t>. Cambridge, MA: The MIT Press.</w:t>
      </w:r>
    </w:p>
    <w:p w14:paraId="5F54580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ince, J., Brierley, E., Stevenson, S., &amp; Dunstan, P. (2017). Ocean governance in the South Pacific region: Progress and plans for action. </w:t>
      </w:r>
      <w:r w:rsidRPr="0008241C">
        <w:rPr>
          <w:i/>
          <w:iCs/>
          <w:noProof/>
          <w:sz w:val="22"/>
          <w:szCs w:val="24"/>
        </w:rPr>
        <w:t>Marine Policy</w:t>
      </w:r>
      <w:r w:rsidRPr="0008241C">
        <w:rPr>
          <w:noProof/>
          <w:sz w:val="22"/>
          <w:szCs w:val="24"/>
        </w:rPr>
        <w:t xml:space="preserve">, </w:t>
      </w:r>
      <w:r w:rsidRPr="0008241C">
        <w:rPr>
          <w:i/>
          <w:iCs/>
          <w:noProof/>
          <w:sz w:val="22"/>
          <w:szCs w:val="24"/>
        </w:rPr>
        <w:t>79</w:t>
      </w:r>
      <w:r w:rsidRPr="0008241C">
        <w:rPr>
          <w:noProof/>
          <w:sz w:val="22"/>
          <w:szCs w:val="24"/>
        </w:rPr>
        <w:t>(December 2016), 40–45. https://doi.org/10.1016/j.marpol.2017.02.007</w:t>
      </w:r>
    </w:p>
    <w:p w14:paraId="41C3309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Virk, A. T. (1999). </w:t>
      </w:r>
      <w:r w:rsidRPr="0008241C">
        <w:rPr>
          <w:i/>
          <w:iCs/>
          <w:noProof/>
          <w:sz w:val="22"/>
          <w:szCs w:val="24"/>
        </w:rPr>
        <w:t>Integrating wildlife conservation with community-based development in Northern Areas Pakistan</w:t>
      </w:r>
      <w:r w:rsidRPr="0008241C">
        <w:rPr>
          <w:noProof/>
          <w:sz w:val="22"/>
          <w:szCs w:val="24"/>
        </w:rPr>
        <w:t>. University of Montana.</w:t>
      </w:r>
    </w:p>
    <w:p w14:paraId="782C9F7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i, O. K. (2006). Organic Farming in Asia. In H. Willer &amp; M. Yussefi (Eds.), </w:t>
      </w:r>
      <w:r w:rsidRPr="0008241C">
        <w:rPr>
          <w:i/>
          <w:iCs/>
          <w:noProof/>
          <w:sz w:val="22"/>
          <w:szCs w:val="24"/>
        </w:rPr>
        <w:t>The World of Organic Agriculture. Statistics and Emerging Trends 2006</w:t>
      </w:r>
      <w:r w:rsidRPr="0008241C">
        <w:rPr>
          <w:noProof/>
          <w:sz w:val="22"/>
          <w:szCs w:val="24"/>
        </w:rPr>
        <w:t xml:space="preserve"> (pp. 108–117). International Federation of Organic Agriculture Movements (IFOAM), Bonn, Germany and Research Institute of Organic Agriculture FiBL, Frick, Switzerland.</w:t>
      </w:r>
    </w:p>
    <w:p w14:paraId="62EFA84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kamatsu, M., &amp; Wakamatsu, H. (2017). The certification of small-scale fisheries. </w:t>
      </w:r>
      <w:r w:rsidRPr="0008241C">
        <w:rPr>
          <w:i/>
          <w:iCs/>
          <w:noProof/>
          <w:sz w:val="22"/>
          <w:szCs w:val="24"/>
        </w:rPr>
        <w:t>Marine Policy</w:t>
      </w:r>
      <w:r w:rsidRPr="0008241C">
        <w:rPr>
          <w:noProof/>
          <w:sz w:val="22"/>
          <w:szCs w:val="24"/>
        </w:rPr>
        <w:t xml:space="preserve">, </w:t>
      </w:r>
      <w:r w:rsidRPr="0008241C">
        <w:rPr>
          <w:i/>
          <w:iCs/>
          <w:noProof/>
          <w:sz w:val="22"/>
          <w:szCs w:val="24"/>
        </w:rPr>
        <w:t>77</w:t>
      </w:r>
      <w:r w:rsidRPr="0008241C">
        <w:rPr>
          <w:noProof/>
          <w:sz w:val="22"/>
          <w:szCs w:val="24"/>
        </w:rPr>
        <w:t>(December 2016), 97–103. https://doi.org/10.1016/j.marpol.2016.12.016</w:t>
      </w:r>
    </w:p>
    <w:p w14:paraId="1F1756E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lker, S., Brower,  a L., Stephens, R. T. T., &amp; Lee, W. G. (2009). Why bartering biodiversity fails. </w:t>
      </w:r>
      <w:r w:rsidRPr="0008241C">
        <w:rPr>
          <w:i/>
          <w:iCs/>
          <w:noProof/>
          <w:sz w:val="22"/>
          <w:szCs w:val="24"/>
        </w:rPr>
        <w:t>Conservation Letters</w:t>
      </w:r>
      <w:r w:rsidRPr="0008241C">
        <w:rPr>
          <w:noProof/>
          <w:sz w:val="22"/>
          <w:szCs w:val="24"/>
        </w:rPr>
        <w:t>. https://doi.org/10.1111/j.1755-263X.2009.00061.x</w:t>
      </w:r>
    </w:p>
    <w:p w14:paraId="5D6CBA3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lther, B. A., Boëte, C., Binot, A., By, Y., Cappelle, J., Carrique-Mas, J., Chou, M., Furey, N., Kim, S., Lajaunie, C., Lek, S., Méral, P., Neang, M., Tan, B.-H., Walton, C., &amp; Morand, S. (2016). Biodiversity and health: Lessons and recommendations from an interdisciplinary conference to advise Southeast Asian research, society and policy. </w:t>
      </w:r>
      <w:r w:rsidRPr="0008241C">
        <w:rPr>
          <w:i/>
          <w:iCs/>
          <w:noProof/>
          <w:sz w:val="22"/>
          <w:szCs w:val="24"/>
        </w:rPr>
        <w:t>Infection, Genetics and Evolution</w:t>
      </w:r>
      <w:r w:rsidRPr="0008241C">
        <w:rPr>
          <w:noProof/>
          <w:sz w:val="22"/>
          <w:szCs w:val="24"/>
        </w:rPr>
        <w:t xml:space="preserve">, </w:t>
      </w:r>
      <w:r w:rsidRPr="0008241C">
        <w:rPr>
          <w:i/>
          <w:iCs/>
          <w:noProof/>
          <w:sz w:val="22"/>
          <w:szCs w:val="24"/>
        </w:rPr>
        <w:t>40</w:t>
      </w:r>
      <w:r w:rsidRPr="0008241C">
        <w:rPr>
          <w:noProof/>
          <w:sz w:val="22"/>
          <w:szCs w:val="24"/>
        </w:rPr>
        <w:t>, 29–46. https://doi.org/10.1016/j.meegid.2016.02.003</w:t>
      </w:r>
    </w:p>
    <w:p w14:paraId="2F30F74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alzer, C., &amp; Kaczensky, P. (2005). Wild camel training and collaring mission for the Great Gobi, a strictly protected area in Mongolia, (December), 1–32.</w:t>
      </w:r>
    </w:p>
    <w:p w14:paraId="048BE93E"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rd, T. J. (2008). Barriers to biodiversity conservation in marine fishery certification. </w:t>
      </w:r>
      <w:r w:rsidRPr="0008241C">
        <w:rPr>
          <w:i/>
          <w:iCs/>
          <w:noProof/>
          <w:sz w:val="22"/>
          <w:szCs w:val="24"/>
        </w:rPr>
        <w:t>Fish and Fisheries</w:t>
      </w:r>
      <w:r w:rsidRPr="0008241C">
        <w:rPr>
          <w:noProof/>
          <w:sz w:val="22"/>
          <w:szCs w:val="24"/>
        </w:rPr>
        <w:t xml:space="preserve">, </w:t>
      </w:r>
      <w:r w:rsidRPr="0008241C">
        <w:rPr>
          <w:i/>
          <w:iCs/>
          <w:noProof/>
          <w:sz w:val="22"/>
          <w:szCs w:val="24"/>
        </w:rPr>
        <w:t>9</w:t>
      </w:r>
      <w:r w:rsidRPr="0008241C">
        <w:rPr>
          <w:noProof/>
          <w:sz w:val="22"/>
          <w:szCs w:val="24"/>
        </w:rPr>
        <w:t>(2), 169–177. https://doi.org/10.1111/j.1467-2979.2008.00277.x</w:t>
      </w:r>
    </w:p>
    <w:p w14:paraId="067F9FB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ashitani, I. (2004). Invasive alien species problems in Japan: an introductory ecological essay. </w:t>
      </w:r>
      <w:r w:rsidRPr="0008241C">
        <w:rPr>
          <w:i/>
          <w:iCs/>
          <w:noProof/>
          <w:sz w:val="22"/>
          <w:szCs w:val="24"/>
        </w:rPr>
        <w:t>Global Environmental Research</w:t>
      </w:r>
      <w:r w:rsidRPr="0008241C">
        <w:rPr>
          <w:noProof/>
          <w:sz w:val="22"/>
          <w:szCs w:val="24"/>
        </w:rPr>
        <w:t xml:space="preserve">, </w:t>
      </w:r>
      <w:r w:rsidRPr="0008241C">
        <w:rPr>
          <w:i/>
          <w:iCs/>
          <w:noProof/>
          <w:sz w:val="22"/>
          <w:szCs w:val="24"/>
        </w:rPr>
        <w:t>8</w:t>
      </w:r>
      <w:r w:rsidRPr="0008241C">
        <w:rPr>
          <w:noProof/>
          <w:sz w:val="22"/>
          <w:szCs w:val="24"/>
        </w:rPr>
        <w:t>(1), 1–12. https://doi.org/citeulike-article-id:7474085</w:t>
      </w:r>
    </w:p>
    <w:p w14:paraId="691E8E5C"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bb, E. L. (2008). Forest policy as a change context in Asia. In </w:t>
      </w:r>
      <w:r w:rsidRPr="0008241C">
        <w:rPr>
          <w:i/>
          <w:iCs/>
          <w:noProof/>
          <w:sz w:val="22"/>
          <w:szCs w:val="24"/>
        </w:rPr>
        <w:t>Decentralization, Forests and Rural Communities: Policy Outcomes in Southeast Asia</w:t>
      </w:r>
      <w:r w:rsidRPr="0008241C">
        <w:rPr>
          <w:noProof/>
          <w:sz w:val="22"/>
          <w:szCs w:val="24"/>
        </w:rPr>
        <w:t xml:space="preserve"> (pp. 21–43). SAGE Publications.</w:t>
      </w:r>
    </w:p>
    <w:p w14:paraId="544854AF"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bb, E. L., &amp; Dorji, L. (2008). The Evolution of Forest-Related Institutions in Bhutan: Adaptations of Local People to the Rising State. In G. Webb, E.L. and Shivakoti (Ed.), </w:t>
      </w:r>
      <w:r w:rsidRPr="0008241C">
        <w:rPr>
          <w:i/>
          <w:iCs/>
          <w:noProof/>
          <w:sz w:val="22"/>
          <w:szCs w:val="24"/>
        </w:rPr>
        <w:t>Decentralization, Forests and Rural Communities: Policy Outcomes in Southeast Asia</w:t>
      </w:r>
      <w:r w:rsidRPr="0008241C">
        <w:rPr>
          <w:noProof/>
          <w:sz w:val="22"/>
          <w:szCs w:val="24"/>
        </w:rPr>
        <w:t xml:space="preserve"> (pp. 68–92). SAGE Publications.</w:t>
      </w:r>
    </w:p>
    <w:p w14:paraId="75E5A1A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escott, C. G. (2001). E</w:t>
      </w:r>
      <w:r w:rsidRPr="0008241C">
        <w:rPr>
          <w:rFonts w:eastAsia="MS Mincho"/>
          <w:noProof/>
          <w:sz w:val="22"/>
          <w:szCs w:val="24"/>
        </w:rPr>
        <w:t>‐</w:t>
      </w:r>
      <w:r w:rsidRPr="0008241C">
        <w:rPr>
          <w:noProof/>
          <w:sz w:val="22"/>
          <w:szCs w:val="24"/>
        </w:rPr>
        <w:t>Government in the Asia</w:t>
      </w:r>
      <w:r w:rsidRPr="0008241C">
        <w:rPr>
          <w:rFonts w:eastAsia="MS Mincho"/>
          <w:noProof/>
          <w:sz w:val="22"/>
          <w:szCs w:val="24"/>
        </w:rPr>
        <w:t>‐</w:t>
      </w:r>
      <w:r w:rsidRPr="0008241C">
        <w:rPr>
          <w:noProof/>
          <w:sz w:val="22"/>
          <w:szCs w:val="24"/>
        </w:rPr>
        <w:t xml:space="preserve">pacific region. </w:t>
      </w:r>
      <w:r w:rsidRPr="0008241C">
        <w:rPr>
          <w:i/>
          <w:iCs/>
          <w:noProof/>
          <w:sz w:val="22"/>
          <w:szCs w:val="24"/>
        </w:rPr>
        <w:t>Asian Journal of Political Science</w:t>
      </w:r>
      <w:r w:rsidRPr="0008241C">
        <w:rPr>
          <w:noProof/>
          <w:sz w:val="22"/>
          <w:szCs w:val="24"/>
        </w:rPr>
        <w:t xml:space="preserve">, </w:t>
      </w:r>
      <w:r w:rsidRPr="0008241C">
        <w:rPr>
          <w:i/>
          <w:iCs/>
          <w:noProof/>
          <w:sz w:val="22"/>
          <w:szCs w:val="24"/>
        </w:rPr>
        <w:t>9</w:t>
      </w:r>
      <w:r w:rsidRPr="0008241C">
        <w:rPr>
          <w:noProof/>
          <w:sz w:val="22"/>
          <w:szCs w:val="24"/>
        </w:rPr>
        <w:t>(2), 1–24. https://doi.org/10.1080/02185370108434189</w:t>
      </w:r>
    </w:p>
    <w:p w14:paraId="05785D7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stphal, M., Hughes, G., &amp; Brömmelhörster, J. (2013). </w:t>
      </w:r>
      <w:r w:rsidRPr="0008241C">
        <w:rPr>
          <w:i/>
          <w:iCs/>
          <w:noProof/>
          <w:sz w:val="22"/>
          <w:szCs w:val="24"/>
        </w:rPr>
        <w:t>Economics of Climate Change in East Asia</w:t>
      </w:r>
      <w:r w:rsidRPr="0008241C">
        <w:rPr>
          <w:noProof/>
          <w:sz w:val="22"/>
          <w:szCs w:val="24"/>
        </w:rPr>
        <w:t>.</w:t>
      </w:r>
    </w:p>
    <w:p w14:paraId="75A65C3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etlands International. (2015). Building with Nature Indonesia - reaching scale for coastal resilience. </w:t>
      </w:r>
      <w:r w:rsidRPr="0008241C">
        <w:rPr>
          <w:i/>
          <w:iCs/>
          <w:noProof/>
          <w:sz w:val="22"/>
          <w:szCs w:val="24"/>
        </w:rPr>
        <w:t>Wetlands International</w:t>
      </w:r>
      <w:r w:rsidRPr="0008241C">
        <w:rPr>
          <w:noProof/>
          <w:sz w:val="22"/>
          <w:szCs w:val="24"/>
        </w:rPr>
        <w:t>. Retrieved from http://www.wetlands.org/WatchRead/Currentpublications/tabid/56/mod/1570/articleType/ArticleView/articleId/3698/Building-with-Nature-in-Indonesia.aspx</w:t>
      </w:r>
    </w:p>
    <w:p w14:paraId="0A2BCC53"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FC. (2008). Lessons Learned and best practices in the management of coral reefs. </w:t>
      </w:r>
      <w:r w:rsidRPr="0008241C">
        <w:rPr>
          <w:i/>
          <w:iCs/>
          <w:noProof/>
          <w:sz w:val="22"/>
          <w:szCs w:val="24"/>
        </w:rPr>
        <w:t>The WorldFish Center - Working Papers</w:t>
      </w:r>
      <w:r w:rsidRPr="0008241C">
        <w:rPr>
          <w:noProof/>
          <w:sz w:val="22"/>
          <w:szCs w:val="24"/>
        </w:rPr>
        <w:t xml:space="preserve">, </w:t>
      </w:r>
      <w:r w:rsidRPr="0008241C">
        <w:rPr>
          <w:i/>
          <w:iCs/>
          <w:noProof/>
          <w:sz w:val="22"/>
          <w:szCs w:val="24"/>
        </w:rPr>
        <w:t>37642</w:t>
      </w:r>
      <w:r w:rsidRPr="0008241C">
        <w:rPr>
          <w:noProof/>
          <w:sz w:val="22"/>
          <w:szCs w:val="24"/>
        </w:rPr>
        <w:t>, 8 pp. Retrieved from http://ideas.repec.org/b/wfi/wfbook/37642.html</w:t>
      </w:r>
    </w:p>
    <w:p w14:paraId="4D4A3DD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 xml:space="preserve">Wiebe, K. (2003). </w:t>
      </w:r>
      <w:r w:rsidRPr="0008241C">
        <w:rPr>
          <w:i/>
          <w:iCs/>
          <w:noProof/>
          <w:sz w:val="22"/>
          <w:szCs w:val="24"/>
        </w:rPr>
        <w:t>Linking Land Quality, Agricultural Productivity, and Food Security</w:t>
      </w:r>
      <w:r w:rsidRPr="0008241C">
        <w:rPr>
          <w:noProof/>
          <w:sz w:val="22"/>
          <w:szCs w:val="24"/>
        </w:rPr>
        <w:t xml:space="preserve"> (Agricultural Economic Report No. 823). Washington. Retrieved from http://www.ers.usda.gov/media/522187/aer823_1_.pdf</w:t>
      </w:r>
    </w:p>
    <w:p w14:paraId="3432D844"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ilkie, D. S., Morelli, G. A., Demmer, J., Starkey, M., Telfer, P., &amp; Steil, M. (2006). Parks and people: Assessing the human welfare effects of estiablishing protected areas for biodiversity conservation. </w:t>
      </w:r>
      <w:r w:rsidRPr="0008241C">
        <w:rPr>
          <w:i/>
          <w:iCs/>
          <w:noProof/>
          <w:sz w:val="22"/>
          <w:szCs w:val="24"/>
        </w:rPr>
        <w:t>Conservation Biology</w:t>
      </w:r>
      <w:r w:rsidRPr="0008241C">
        <w:rPr>
          <w:noProof/>
          <w:sz w:val="22"/>
          <w:szCs w:val="24"/>
        </w:rPr>
        <w:t xml:space="preserve">, </w:t>
      </w:r>
      <w:r w:rsidRPr="0008241C">
        <w:rPr>
          <w:i/>
          <w:iCs/>
          <w:noProof/>
          <w:sz w:val="22"/>
          <w:szCs w:val="24"/>
        </w:rPr>
        <w:t>20</w:t>
      </w:r>
      <w:r w:rsidRPr="0008241C">
        <w:rPr>
          <w:noProof/>
          <w:sz w:val="22"/>
          <w:szCs w:val="24"/>
        </w:rPr>
        <w:t>(1), 247–249. https://doi.org/10.1111/j.1523-1739.2006.00291.x</w:t>
      </w:r>
    </w:p>
    <w:p w14:paraId="1D9F71E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ng, P. P. (2009). Rethinking post-tsunami integrated coastal management for Asia-Pacific. </w:t>
      </w:r>
      <w:r w:rsidRPr="0008241C">
        <w:rPr>
          <w:i/>
          <w:iCs/>
          <w:noProof/>
          <w:sz w:val="22"/>
          <w:szCs w:val="24"/>
        </w:rPr>
        <w:t>Ocean and Coastal Management</w:t>
      </w:r>
      <w:r w:rsidRPr="0008241C">
        <w:rPr>
          <w:noProof/>
          <w:sz w:val="22"/>
          <w:szCs w:val="24"/>
        </w:rPr>
        <w:t xml:space="preserve">, </w:t>
      </w:r>
      <w:r w:rsidRPr="0008241C">
        <w:rPr>
          <w:i/>
          <w:iCs/>
          <w:noProof/>
          <w:sz w:val="22"/>
          <w:szCs w:val="24"/>
        </w:rPr>
        <w:t>52</w:t>
      </w:r>
      <w:r w:rsidRPr="0008241C">
        <w:rPr>
          <w:noProof/>
          <w:sz w:val="22"/>
          <w:szCs w:val="24"/>
        </w:rPr>
        <w:t>(7), 405–410. https://doi.org/10.1016/j.ocecoaman.2009.04.013</w:t>
      </w:r>
    </w:p>
    <w:p w14:paraId="08E1BCE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od, A. L., Butler, J. R. A., Sheaves, M., &amp; Wani, J. (2013). Sport fisheries: Opportunities and challenges for diversifying coastal livelihoods in the Pacific. </w:t>
      </w:r>
      <w:r w:rsidRPr="0008241C">
        <w:rPr>
          <w:i/>
          <w:iCs/>
          <w:noProof/>
          <w:sz w:val="22"/>
          <w:szCs w:val="24"/>
        </w:rPr>
        <w:t>Marine Policy</w:t>
      </w:r>
      <w:r w:rsidRPr="0008241C">
        <w:rPr>
          <w:noProof/>
          <w:sz w:val="22"/>
          <w:szCs w:val="24"/>
        </w:rPr>
        <w:t xml:space="preserve">, </w:t>
      </w:r>
      <w:r w:rsidRPr="0008241C">
        <w:rPr>
          <w:i/>
          <w:iCs/>
          <w:noProof/>
          <w:sz w:val="22"/>
          <w:szCs w:val="24"/>
        </w:rPr>
        <w:t>42</w:t>
      </w:r>
      <w:r w:rsidRPr="0008241C">
        <w:rPr>
          <w:noProof/>
          <w:sz w:val="22"/>
          <w:szCs w:val="24"/>
        </w:rPr>
        <w:t>, 305–314. https://doi.org/10.1016/j.marpol.2013.03.005</w:t>
      </w:r>
    </w:p>
    <w:p w14:paraId="5717D74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World Bank. (n.d.). Indicator data - Women, Business and the Law. Retrieved January 16, 2018, from http://wbl.worldbank.org/data/exploretopics/accessing-institutions</w:t>
      </w:r>
    </w:p>
    <w:p w14:paraId="48AAD34D"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Resources Institute. (2008). </w:t>
      </w:r>
      <w:r w:rsidRPr="0008241C">
        <w:rPr>
          <w:i/>
          <w:iCs/>
          <w:noProof/>
          <w:sz w:val="22"/>
          <w:szCs w:val="24"/>
        </w:rPr>
        <w:t>World Resources: Roots of Resilience - Growing the Wealth of the Poor</w:t>
      </w:r>
      <w:r w:rsidRPr="0008241C">
        <w:rPr>
          <w:noProof/>
          <w:sz w:val="22"/>
          <w:szCs w:val="24"/>
        </w:rPr>
        <w:t xml:space="preserve">. </w:t>
      </w:r>
      <w:r w:rsidRPr="0008241C">
        <w:rPr>
          <w:i/>
          <w:iCs/>
          <w:noProof/>
          <w:sz w:val="22"/>
          <w:szCs w:val="24"/>
        </w:rPr>
        <w:t>Washington, DC</w:t>
      </w:r>
      <w:r w:rsidRPr="0008241C">
        <w:rPr>
          <w:noProof/>
          <w:sz w:val="22"/>
          <w:szCs w:val="24"/>
        </w:rPr>
        <w:t>. https://doi.org/ISBN 978-1-56973-600-5</w:t>
      </w:r>
    </w:p>
    <w:p w14:paraId="5C790B43" w14:textId="2B5F98A4"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orld Trade </w:t>
      </w:r>
      <w:r w:rsidR="00C934E9">
        <w:rPr>
          <w:noProof/>
          <w:sz w:val="22"/>
          <w:szCs w:val="24"/>
        </w:rPr>
        <w:t>Organiz</w:t>
      </w:r>
      <w:r w:rsidRPr="0008241C">
        <w:rPr>
          <w:noProof/>
          <w:sz w:val="22"/>
          <w:szCs w:val="24"/>
        </w:rPr>
        <w:t>ation. (2011a). Dispute settlement: dispute ds367. Retrieved from https://www.wto.org/english/tratop_e/dispu_e/cases_e/ds367_e.htm</w:t>
      </w:r>
    </w:p>
    <w:p w14:paraId="2AB1DE76" w14:textId="0E12F817" w:rsidR="00A01204" w:rsidRPr="0008241C" w:rsidRDefault="00A01204" w:rsidP="00A01204">
      <w:pPr>
        <w:autoSpaceDE w:val="0"/>
        <w:autoSpaceDN w:val="0"/>
        <w:adjustRightInd w:val="0"/>
        <w:ind w:left="480" w:hanging="480"/>
        <w:rPr>
          <w:noProof/>
          <w:sz w:val="22"/>
          <w:szCs w:val="24"/>
        </w:rPr>
      </w:pPr>
      <w:r w:rsidRPr="0008241C">
        <w:rPr>
          <w:sz w:val="22"/>
          <w:szCs w:val="22"/>
        </w:rPr>
        <w:t xml:space="preserve">World Trade </w:t>
      </w:r>
      <w:r w:rsidR="00C934E9">
        <w:rPr>
          <w:sz w:val="22"/>
          <w:szCs w:val="22"/>
        </w:rPr>
        <w:t>Organiz</w:t>
      </w:r>
      <w:r w:rsidRPr="0008241C">
        <w:rPr>
          <w:sz w:val="22"/>
          <w:szCs w:val="22"/>
        </w:rPr>
        <w:t xml:space="preserve">ation. </w:t>
      </w:r>
      <w:r w:rsidRPr="0008241C">
        <w:rPr>
          <w:noProof/>
          <w:sz w:val="22"/>
          <w:szCs w:val="24"/>
        </w:rPr>
        <w:t>(2011b). Asia-Pacific case stories: A snapshot of Aid for Trade on the ground. 40p.</w:t>
      </w:r>
    </w:p>
    <w:p w14:paraId="04B01589"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right, A., Stacey, N., &amp; Holland, P. (2006). The cooperative framework for ocean and coastal management in the Pacific Islands: Effectiveness, constraints and future direction. </w:t>
      </w:r>
      <w:r w:rsidRPr="0008241C">
        <w:rPr>
          <w:i/>
          <w:iCs/>
          <w:noProof/>
          <w:sz w:val="22"/>
          <w:szCs w:val="24"/>
        </w:rPr>
        <w:t>Ocean and Coastal Management</w:t>
      </w:r>
      <w:r w:rsidRPr="0008241C">
        <w:rPr>
          <w:noProof/>
          <w:sz w:val="22"/>
          <w:szCs w:val="24"/>
        </w:rPr>
        <w:t xml:space="preserve">, </w:t>
      </w:r>
      <w:r w:rsidRPr="0008241C">
        <w:rPr>
          <w:i/>
          <w:iCs/>
          <w:noProof/>
          <w:sz w:val="22"/>
          <w:szCs w:val="24"/>
        </w:rPr>
        <w:t>49</w:t>
      </w:r>
      <w:r w:rsidRPr="0008241C">
        <w:rPr>
          <w:noProof/>
          <w:sz w:val="22"/>
          <w:szCs w:val="24"/>
        </w:rPr>
        <w:t>(9–10), 739–763. https://doi.org/10.1016/j.ocecoaman.2006.06.013</w:t>
      </w:r>
    </w:p>
    <w:p w14:paraId="7236D2E0"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under, S. (2005). Payments for environmental services: some nuts and bolts. </w:t>
      </w:r>
      <w:r w:rsidRPr="0008241C">
        <w:rPr>
          <w:i/>
          <w:iCs/>
          <w:noProof/>
          <w:sz w:val="22"/>
          <w:szCs w:val="24"/>
        </w:rPr>
        <w:t>CIFOR Occasional Paper No. 42</w:t>
      </w:r>
      <w:r w:rsidRPr="0008241C">
        <w:rPr>
          <w:noProof/>
          <w:sz w:val="22"/>
          <w:szCs w:val="24"/>
        </w:rPr>
        <w:t>, (42), 24p. Retrieved from http://www.cifor.cgiar.org/Knowledge/Publications/Detail?pid=1760</w:t>
      </w:r>
    </w:p>
    <w:p w14:paraId="3C44DEB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WF-Indonesia. (2012). </w:t>
      </w:r>
      <w:r w:rsidRPr="0008241C">
        <w:rPr>
          <w:i/>
          <w:iCs/>
          <w:noProof/>
          <w:sz w:val="22"/>
          <w:szCs w:val="24"/>
        </w:rPr>
        <w:t>Rewetting of Tropical Peat Swamp Forest in Sebangau National Park , Central Kalimantan , Indonesia</w:t>
      </w:r>
      <w:r w:rsidRPr="0008241C">
        <w:rPr>
          <w:noProof/>
          <w:sz w:val="22"/>
          <w:szCs w:val="24"/>
        </w:rPr>
        <w:t>.</w:t>
      </w:r>
    </w:p>
    <w:p w14:paraId="3921491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Wynen, E., &amp; Mason, S. (2006). Organic Farming in Australia/Oceania. In H. Willer &amp; M. Yussefi (Eds.), </w:t>
      </w:r>
      <w:r w:rsidRPr="0008241C">
        <w:rPr>
          <w:i/>
          <w:iCs/>
          <w:noProof/>
          <w:sz w:val="22"/>
          <w:szCs w:val="24"/>
        </w:rPr>
        <w:t>The World of Organic Agriculture. Statistics and Emerging Trends 2006</w:t>
      </w:r>
      <w:r w:rsidRPr="0008241C">
        <w:rPr>
          <w:noProof/>
          <w:sz w:val="22"/>
          <w:szCs w:val="24"/>
        </w:rPr>
        <w:t xml:space="preserve"> (pp. 118–129). International Federation of Organic Agriculture Movements (IFOAM), Bonn, Germany and Research Institute of Organic Agriculture FiBL, Frick, Switzerland.</w:t>
      </w:r>
    </w:p>
    <w:p w14:paraId="4CFD775B"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Xu, W., Xiao, Y., Zhang, J., Yang, W., Zhang, L., Hull, V., Wang, Z., Zheng, H., Liu, J., Polasky, S., Jiang, L., Xiao, Y., Shi, X., Rao, E., Lu, F., Wang, X., Daily, G. C., Ouyang, Z., Haddad, N. M., &amp; Lei, G. (2017). Strengthening protected areas for biodiversity and ecosystem services in China. </w:t>
      </w:r>
      <w:r w:rsidRPr="0008241C">
        <w:rPr>
          <w:i/>
          <w:iCs/>
          <w:noProof/>
          <w:sz w:val="22"/>
          <w:szCs w:val="24"/>
        </w:rPr>
        <w:t>Proceedings of the National Academy of Sciences</w:t>
      </w:r>
      <w:r w:rsidRPr="0008241C">
        <w:rPr>
          <w:noProof/>
          <w:sz w:val="22"/>
          <w:szCs w:val="24"/>
        </w:rPr>
        <w:t xml:space="preserve">, </w:t>
      </w:r>
      <w:r w:rsidRPr="0008241C">
        <w:rPr>
          <w:i/>
          <w:iCs/>
          <w:noProof/>
          <w:sz w:val="22"/>
          <w:szCs w:val="24"/>
        </w:rPr>
        <w:t>114</w:t>
      </w:r>
      <w:r w:rsidRPr="0008241C">
        <w:rPr>
          <w:noProof/>
          <w:sz w:val="22"/>
          <w:szCs w:val="24"/>
        </w:rPr>
        <w:t>(7), 1601–1606. https://doi.org/10.1073/pnas.1620503114</w:t>
      </w:r>
    </w:p>
    <w:p w14:paraId="32D8B7E6"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nagi, T. (2013). </w:t>
      </w:r>
      <w:r w:rsidRPr="0008241C">
        <w:rPr>
          <w:i/>
          <w:iCs/>
          <w:noProof/>
          <w:sz w:val="22"/>
          <w:szCs w:val="24"/>
        </w:rPr>
        <w:t>Japanese Commons in the Coastal Seas: How the Satoumi Concept Harmonizes Human Activity in Coastal Seas with High Productivity and Diversity</w:t>
      </w:r>
      <w:r w:rsidRPr="0008241C">
        <w:rPr>
          <w:noProof/>
          <w:sz w:val="22"/>
          <w:szCs w:val="24"/>
        </w:rPr>
        <w:t>. Tokyo: Springer Japan. https://doi.org/10.1007/978-4-431-54100-4</w:t>
      </w:r>
    </w:p>
    <w:p w14:paraId="3F13C43A"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ng, J., Huang, C., Zhang, Z., &amp; Wang, L. (2014). The temporal trend of urban green coverage in major Chinese cities between 1990 and 2010. </w:t>
      </w:r>
      <w:r w:rsidRPr="0008241C">
        <w:rPr>
          <w:i/>
          <w:iCs/>
          <w:noProof/>
          <w:sz w:val="22"/>
          <w:szCs w:val="24"/>
        </w:rPr>
        <w:t>Urban Forestry and Urban Greening</w:t>
      </w:r>
      <w:r w:rsidRPr="0008241C">
        <w:rPr>
          <w:noProof/>
          <w:sz w:val="22"/>
          <w:szCs w:val="24"/>
        </w:rPr>
        <w:t xml:space="preserve">, </w:t>
      </w:r>
      <w:r w:rsidRPr="0008241C">
        <w:rPr>
          <w:i/>
          <w:iCs/>
          <w:noProof/>
          <w:sz w:val="22"/>
          <w:szCs w:val="24"/>
        </w:rPr>
        <w:t>13</w:t>
      </w:r>
      <w:r w:rsidRPr="0008241C">
        <w:rPr>
          <w:noProof/>
          <w:sz w:val="22"/>
          <w:szCs w:val="24"/>
        </w:rPr>
        <w:t>(1), 19–27. https://doi.org/10.1016/j.ufug.2013.10.002</w:t>
      </w:r>
    </w:p>
    <w:p w14:paraId="745BBE7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asmi, Y., Broadhead, J., Enters, T., &amp; Genge, C. (2010). </w:t>
      </w:r>
      <w:r w:rsidRPr="0008241C">
        <w:rPr>
          <w:i/>
          <w:iCs/>
          <w:noProof/>
          <w:sz w:val="22"/>
          <w:szCs w:val="24"/>
        </w:rPr>
        <w:t>Forestry policies, legislation and institutions in Asia and the Pacific - Trends and emerging needs for 2020</w:t>
      </w:r>
      <w:r w:rsidRPr="0008241C">
        <w:rPr>
          <w:noProof/>
          <w:sz w:val="22"/>
          <w:szCs w:val="24"/>
        </w:rPr>
        <w:t>. Food and Agriculture Organization (FAO). Retrieved from http://www.fao.org/docrep/013/i1722e/i1722e00.pdf</w:t>
      </w:r>
    </w:p>
    <w:p w14:paraId="7EA68317"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onariza and Shivakoti, G. P. (2008). Decentralization Policy and Revitalization of Local Institutions for Protected Area Co-management in West Sumatra, Indonesia. In G. Webb, E.L. and Shivakoti (Ed.), </w:t>
      </w:r>
      <w:r w:rsidRPr="0008241C">
        <w:rPr>
          <w:i/>
          <w:iCs/>
          <w:noProof/>
          <w:sz w:val="22"/>
          <w:szCs w:val="24"/>
        </w:rPr>
        <w:t>Decentralization, Forests and Rural Communities: Policy Outcomes in Southeast Asia</w:t>
      </w:r>
      <w:r w:rsidRPr="0008241C">
        <w:rPr>
          <w:noProof/>
          <w:sz w:val="22"/>
          <w:szCs w:val="24"/>
        </w:rPr>
        <w:t xml:space="preserve"> (pp. 128–149). SAGE Publications.</w:t>
      </w:r>
    </w:p>
    <w:p w14:paraId="54FFFB78"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oung, O. R. (2005). Why is There No Unified Theory of Environmental Governance? In P. Dauvergne (Ed.), </w:t>
      </w:r>
      <w:r w:rsidRPr="0008241C">
        <w:rPr>
          <w:i/>
          <w:iCs/>
          <w:noProof/>
          <w:sz w:val="22"/>
          <w:szCs w:val="24"/>
        </w:rPr>
        <w:t>Handbook of Global Environmental Politics</w:t>
      </w:r>
      <w:r w:rsidRPr="0008241C">
        <w:rPr>
          <w:noProof/>
          <w:sz w:val="22"/>
          <w:szCs w:val="24"/>
        </w:rPr>
        <w:t xml:space="preserve"> (pp. 170–184). Cheltenham, UK: Edward Elgar Publishing.</w:t>
      </w:r>
    </w:p>
    <w:p w14:paraId="7B5F1D0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Young, O. R., &amp; Underdal, A. (Eds.). (2004). </w:t>
      </w:r>
      <w:r w:rsidRPr="0008241C">
        <w:rPr>
          <w:i/>
          <w:iCs/>
          <w:noProof/>
          <w:sz w:val="22"/>
          <w:szCs w:val="24"/>
        </w:rPr>
        <w:t>Regime Consequences: Methodological Challenges and Research Strategies</w:t>
      </w:r>
      <w:r w:rsidRPr="0008241C">
        <w:rPr>
          <w:noProof/>
          <w:sz w:val="22"/>
          <w:szCs w:val="24"/>
        </w:rPr>
        <w:t>. Dordrecht, The Netherlands: Kluwer Academic Publishers.</w:t>
      </w:r>
    </w:p>
    <w:p w14:paraId="0AE8BD9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lastRenderedPageBreak/>
        <w:t>Yu, W. (2016). University of Copenhagen Agricultural and agri-environment policy and sustainable agricultural development in.</w:t>
      </w:r>
    </w:p>
    <w:p w14:paraId="1DBDA751"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 xml:space="preserve">Zanella, M. A., Schleyer, C., &amp; Speelman, S. (2014). Why do farmers join Payments for Ecosystem Services (PES) schemes? An Assessment of PES water scheme participation in Brazil. </w:t>
      </w:r>
      <w:r w:rsidRPr="0008241C">
        <w:rPr>
          <w:i/>
          <w:iCs/>
          <w:noProof/>
          <w:sz w:val="22"/>
          <w:szCs w:val="24"/>
        </w:rPr>
        <w:t>Ecological Economics</w:t>
      </w:r>
      <w:r w:rsidRPr="0008241C">
        <w:rPr>
          <w:noProof/>
          <w:sz w:val="22"/>
          <w:szCs w:val="24"/>
        </w:rPr>
        <w:t xml:space="preserve">, </w:t>
      </w:r>
      <w:r w:rsidRPr="0008241C">
        <w:rPr>
          <w:i/>
          <w:iCs/>
          <w:noProof/>
          <w:sz w:val="22"/>
          <w:szCs w:val="24"/>
        </w:rPr>
        <w:t>105</w:t>
      </w:r>
      <w:r w:rsidRPr="0008241C">
        <w:rPr>
          <w:noProof/>
          <w:sz w:val="22"/>
          <w:szCs w:val="24"/>
        </w:rPr>
        <w:t>, 166–176. https://doi.org/10.1016/j.ecolecon.2014.06.004</w:t>
      </w:r>
    </w:p>
    <w:p w14:paraId="0FC88C05"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rPr>
        <w:t>Zelenovskaya, E. (2012). Green Growth Policy in Korea : A case study, 1–6.</w:t>
      </w:r>
    </w:p>
    <w:p w14:paraId="1BB05B22" w14:textId="77777777" w:rsidR="00A01204" w:rsidRPr="0008241C" w:rsidRDefault="00A01204" w:rsidP="00A01204">
      <w:pPr>
        <w:autoSpaceDE w:val="0"/>
        <w:autoSpaceDN w:val="0"/>
        <w:adjustRightInd w:val="0"/>
        <w:ind w:left="480" w:hanging="480"/>
        <w:rPr>
          <w:noProof/>
          <w:sz w:val="22"/>
          <w:szCs w:val="24"/>
        </w:rPr>
      </w:pPr>
      <w:r w:rsidRPr="0008241C">
        <w:rPr>
          <w:noProof/>
          <w:sz w:val="22"/>
          <w:szCs w:val="24"/>
          <w:lang w:val="en-US"/>
        </w:rPr>
        <w:t xml:space="preserve">Zeppel, H. (2014). Green Procurement by Local Government : A Review of Sustainability Criteria. </w:t>
      </w:r>
      <w:r w:rsidRPr="0008241C">
        <w:rPr>
          <w:i/>
          <w:iCs/>
          <w:noProof/>
          <w:sz w:val="22"/>
          <w:szCs w:val="24"/>
          <w:lang w:val="en-US"/>
        </w:rPr>
        <w:t>ACSBD Working Paper No. 8</w:t>
      </w:r>
      <w:r w:rsidRPr="0008241C">
        <w:rPr>
          <w:noProof/>
          <w:sz w:val="22"/>
          <w:szCs w:val="24"/>
          <w:lang w:val="en-US"/>
        </w:rPr>
        <w:t>. Retrieved from https://eprints.usq.edu.au/25109/1/GPLocalGov-ACSBD WP 8 (Zeppel, 2014).pdf</w:t>
      </w:r>
    </w:p>
    <w:p w14:paraId="57A4ED7C" w14:textId="77777777" w:rsidR="00A01204" w:rsidRPr="0008241C" w:rsidRDefault="00A01204" w:rsidP="00A01204">
      <w:pPr>
        <w:autoSpaceDE w:val="0"/>
        <w:autoSpaceDN w:val="0"/>
        <w:adjustRightInd w:val="0"/>
        <w:ind w:left="480" w:hanging="480"/>
        <w:rPr>
          <w:noProof/>
          <w:sz w:val="22"/>
          <w:szCs w:val="22"/>
        </w:rPr>
      </w:pPr>
      <w:r w:rsidRPr="0008241C">
        <w:rPr>
          <w:noProof/>
          <w:sz w:val="22"/>
          <w:szCs w:val="24"/>
        </w:rPr>
        <w:t xml:space="preserve">Zhou, X., &amp; Moinuddin, M. (2017). </w:t>
      </w:r>
      <w:r w:rsidRPr="0008241C">
        <w:rPr>
          <w:i/>
          <w:iCs/>
          <w:noProof/>
          <w:sz w:val="22"/>
          <w:szCs w:val="24"/>
        </w:rPr>
        <w:t>Sustainable Development Goals Interlinkages and Network Analysis: A practical tool for SDG integration and policy coherence</w:t>
      </w:r>
      <w:r w:rsidRPr="0008241C">
        <w:rPr>
          <w:noProof/>
          <w:sz w:val="22"/>
          <w:szCs w:val="24"/>
        </w:rPr>
        <w:t>. Hayama. Retrieved from http://www.iges.or.jp</w:t>
      </w:r>
    </w:p>
    <w:p w14:paraId="6D37887C" w14:textId="77777777" w:rsidR="00A01204" w:rsidRPr="0008241C" w:rsidRDefault="00A01204" w:rsidP="00A01204">
      <w:pPr>
        <w:autoSpaceDE w:val="0"/>
        <w:adjustRightInd w:val="0"/>
        <w:ind w:left="480" w:hanging="480"/>
        <w:rPr>
          <w:sz w:val="22"/>
          <w:szCs w:val="22"/>
        </w:rPr>
      </w:pPr>
      <w:r w:rsidRPr="0008241C">
        <w:rPr>
          <w:sz w:val="22"/>
          <w:szCs w:val="22"/>
        </w:rPr>
        <w:fldChar w:fldCharType="end"/>
      </w:r>
    </w:p>
    <w:p w14:paraId="067BE01B" w14:textId="77777777" w:rsidR="00A01204" w:rsidRPr="0008241C" w:rsidRDefault="00A01204" w:rsidP="00A01204">
      <w:pPr>
        <w:rPr>
          <w:sz w:val="22"/>
          <w:szCs w:val="22"/>
        </w:rPr>
      </w:pPr>
    </w:p>
    <w:p w14:paraId="59512461" w14:textId="77777777" w:rsidR="00A01204" w:rsidRPr="0008241C" w:rsidRDefault="00A01204" w:rsidP="00A01204">
      <w:pPr>
        <w:rPr>
          <w:sz w:val="22"/>
          <w:szCs w:val="22"/>
        </w:rPr>
      </w:pPr>
    </w:p>
    <w:p w14:paraId="18ED7C66" w14:textId="77777777" w:rsidR="00A01204" w:rsidRPr="0008241C" w:rsidRDefault="00A01204" w:rsidP="00A01204">
      <w:pPr>
        <w:rPr>
          <w:sz w:val="22"/>
          <w:szCs w:val="22"/>
        </w:rPr>
      </w:pPr>
    </w:p>
    <w:p w14:paraId="69CA22C1" w14:textId="77777777" w:rsidR="00A01204" w:rsidRPr="0008241C" w:rsidRDefault="00A01204" w:rsidP="00A01204">
      <w:pPr>
        <w:rPr>
          <w:sz w:val="22"/>
          <w:szCs w:val="22"/>
        </w:rPr>
      </w:pPr>
    </w:p>
    <w:p w14:paraId="79F14803" w14:textId="77777777" w:rsidR="00243240" w:rsidRPr="0008241C" w:rsidRDefault="00243240" w:rsidP="00A01204">
      <w:pPr>
        <w:rPr>
          <w:sz w:val="22"/>
          <w:szCs w:val="22"/>
        </w:rPr>
        <w:sectPr w:rsidR="00243240" w:rsidRPr="0008241C" w:rsidSect="00A01204">
          <w:pgSz w:w="11906" w:h="16838" w:code="9"/>
          <w:pgMar w:top="1440" w:right="1440" w:bottom="1440" w:left="1440" w:header="709" w:footer="709" w:gutter="0"/>
          <w:cols w:space="539"/>
          <w:titlePg/>
          <w:docGrid w:linePitch="360"/>
        </w:sectPr>
      </w:pPr>
    </w:p>
    <w:p w14:paraId="0F6E7DBD" w14:textId="77777777" w:rsidR="00243240" w:rsidRPr="0008241C" w:rsidRDefault="00243240" w:rsidP="00243240">
      <w:pPr>
        <w:keepNext/>
        <w:keepLines/>
        <w:outlineLvl w:val="0"/>
        <w:rPr>
          <w:rFonts w:eastAsia="MS Mincho"/>
          <w:b/>
          <w:sz w:val="32"/>
          <w:szCs w:val="32"/>
          <w:lang w:eastAsia="ja-JP"/>
        </w:rPr>
      </w:pPr>
      <w:bookmarkStart w:id="2004" w:name="_Toc503305777"/>
      <w:bookmarkStart w:id="2005" w:name="_Toc504172587"/>
      <w:bookmarkStart w:id="2006" w:name="_Toc504317397"/>
      <w:bookmarkStart w:id="2007" w:name="_Toc504318090"/>
      <w:bookmarkStart w:id="2008" w:name="_Toc504320496"/>
      <w:bookmarkStart w:id="2009" w:name="_Toc504320719"/>
      <w:bookmarkStart w:id="2010" w:name="_Toc504320943"/>
      <w:bookmarkStart w:id="2011" w:name="_Toc504321436"/>
      <w:r w:rsidRPr="0008241C">
        <w:rPr>
          <w:rFonts w:eastAsia="MS Mincho"/>
          <w:b/>
          <w:sz w:val="32"/>
          <w:szCs w:val="32"/>
          <w:lang w:eastAsia="ja-JP"/>
        </w:rPr>
        <w:lastRenderedPageBreak/>
        <w:t>Appendix 1. Glossary</w:t>
      </w:r>
      <w:bookmarkEnd w:id="2004"/>
      <w:bookmarkEnd w:id="2005"/>
      <w:bookmarkEnd w:id="2006"/>
      <w:bookmarkEnd w:id="2007"/>
      <w:bookmarkEnd w:id="2008"/>
      <w:bookmarkEnd w:id="2009"/>
      <w:bookmarkEnd w:id="2010"/>
      <w:bookmarkEnd w:id="2011"/>
    </w:p>
    <w:p w14:paraId="1CDA7416" w14:textId="77777777" w:rsidR="00243240" w:rsidRPr="0008241C" w:rsidRDefault="00243240" w:rsidP="00243240">
      <w:pPr>
        <w:rPr>
          <w:rFonts w:eastAsia="MS Mincho"/>
          <w:sz w:val="22"/>
          <w:szCs w:val="22"/>
          <w:lang w:eastAsia="ja-JP"/>
        </w:rPr>
      </w:pPr>
    </w:p>
    <w:p w14:paraId="03A4265B" w14:textId="77777777" w:rsidR="00243240" w:rsidRPr="0008241C" w:rsidRDefault="00243240" w:rsidP="00243240">
      <w:pPr>
        <w:rPr>
          <w:rFonts w:eastAsia="MS Mincho"/>
          <w:b/>
          <w:sz w:val="22"/>
          <w:szCs w:val="22"/>
          <w:lang w:val="en-US" w:eastAsia="ja-JP"/>
        </w:rPr>
      </w:pPr>
      <w:r w:rsidRPr="0008241C">
        <w:rPr>
          <w:rFonts w:eastAsia="MS Mincho"/>
          <w:b/>
          <w:sz w:val="22"/>
          <w:szCs w:val="22"/>
          <w:lang w:eastAsia="ja-JP"/>
        </w:rPr>
        <w:t>Abundance (ecological)</w:t>
      </w:r>
      <w:r w:rsidRPr="0008241C">
        <w:rPr>
          <w:rFonts w:eastAsia="MS Mincho"/>
          <w:b/>
          <w:sz w:val="22"/>
          <w:szCs w:val="22"/>
          <w:lang w:eastAsia="ja-JP"/>
        </w:rPr>
        <w:tab/>
      </w:r>
    </w:p>
    <w:p w14:paraId="4B602F4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size of a population of a particular life form in a given area.</w:t>
      </w:r>
    </w:p>
    <w:p w14:paraId="4402EAE2" w14:textId="77777777" w:rsidR="00243240" w:rsidRPr="0008241C" w:rsidRDefault="00243240" w:rsidP="00243240">
      <w:pPr>
        <w:rPr>
          <w:rFonts w:eastAsia="MS Mincho"/>
          <w:sz w:val="22"/>
          <w:szCs w:val="22"/>
          <w:lang w:eastAsia="ja-JP"/>
        </w:rPr>
      </w:pPr>
    </w:p>
    <w:p w14:paraId="3EF9BCB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cceptance</w:t>
      </w:r>
      <w:r w:rsidRPr="0008241C">
        <w:rPr>
          <w:rFonts w:eastAsia="MS Mincho"/>
          <w:sz w:val="22"/>
          <w:szCs w:val="22"/>
          <w:lang w:eastAsia="ja-JP"/>
        </w:rPr>
        <w:tab/>
      </w:r>
    </w:p>
    <w:p w14:paraId="0DC97F7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cceptance of the Platform’s outputs at a session of the Plenary signifies that the material has not been subjected to line-by-line discussion and agreement, but nevertheless presents a comprehensive and balanced view of the subject matter.</w:t>
      </w:r>
    </w:p>
    <w:p w14:paraId="062AC60E" w14:textId="77777777" w:rsidR="00243240" w:rsidRPr="0008241C" w:rsidRDefault="00243240" w:rsidP="00243240">
      <w:pPr>
        <w:rPr>
          <w:rFonts w:eastAsia="MS Mincho"/>
          <w:sz w:val="22"/>
          <w:szCs w:val="22"/>
          <w:lang w:eastAsia="ja-JP"/>
        </w:rPr>
      </w:pPr>
    </w:p>
    <w:p w14:paraId="31FCBCD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cidification</w:t>
      </w:r>
      <w:r w:rsidRPr="0008241C">
        <w:rPr>
          <w:rFonts w:eastAsia="MS Mincho"/>
          <w:sz w:val="22"/>
          <w:szCs w:val="22"/>
          <w:lang w:eastAsia="ja-JP"/>
        </w:rPr>
        <w:tab/>
      </w:r>
    </w:p>
    <w:p w14:paraId="47E4341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Ongoing decrease in pH away from neutral value of 7. Often used in reference to oceans, freshwater or soils, in response to uptake of carbon dioxide from the atmosphere.</w:t>
      </w:r>
    </w:p>
    <w:p w14:paraId="18AFC0A9" w14:textId="77777777" w:rsidR="00243240" w:rsidRPr="0008241C" w:rsidRDefault="00243240" w:rsidP="00243240">
      <w:pPr>
        <w:rPr>
          <w:rFonts w:eastAsia="MS Mincho"/>
          <w:sz w:val="22"/>
          <w:szCs w:val="22"/>
          <w:lang w:eastAsia="ja-JP"/>
        </w:rPr>
      </w:pPr>
    </w:p>
    <w:p w14:paraId="297EC67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daptation</w:t>
      </w:r>
      <w:r w:rsidRPr="0008241C">
        <w:rPr>
          <w:rFonts w:eastAsia="MS Mincho"/>
          <w:sz w:val="22"/>
          <w:szCs w:val="22"/>
          <w:lang w:eastAsia="ja-JP"/>
        </w:rPr>
        <w:tab/>
      </w:r>
    </w:p>
    <w:p w14:paraId="7F91CB5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djustment in natural or human systems to a new or changing environment, whether through genetic or behavioural change.</w:t>
      </w:r>
    </w:p>
    <w:p w14:paraId="17324383" w14:textId="77777777" w:rsidR="00243240" w:rsidRPr="0008241C" w:rsidRDefault="00243240" w:rsidP="00243240">
      <w:pPr>
        <w:rPr>
          <w:rFonts w:eastAsia="MS Mincho"/>
          <w:sz w:val="22"/>
          <w:szCs w:val="22"/>
          <w:lang w:eastAsia="ja-JP"/>
        </w:rPr>
      </w:pPr>
    </w:p>
    <w:p w14:paraId="7E54C4F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daptation response</w:t>
      </w:r>
      <w:r w:rsidRPr="0008241C">
        <w:rPr>
          <w:rFonts w:eastAsia="MS Mincho"/>
          <w:sz w:val="22"/>
          <w:szCs w:val="22"/>
          <w:lang w:eastAsia="ja-JP"/>
        </w:rPr>
        <w:tab/>
      </w:r>
    </w:p>
    <w:p w14:paraId="15142EE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Responsive outcome from adaptations, either antropogenic (such as adaptations to environmental change) or natural (such as species adaptations, possibly arising from selective pressures).</w:t>
      </w:r>
    </w:p>
    <w:p w14:paraId="42588712" w14:textId="77777777" w:rsidR="00243240" w:rsidRPr="0008241C" w:rsidRDefault="00243240" w:rsidP="00243240">
      <w:pPr>
        <w:rPr>
          <w:rFonts w:eastAsia="MS Mincho"/>
          <w:sz w:val="22"/>
          <w:szCs w:val="22"/>
          <w:lang w:eastAsia="ja-JP"/>
        </w:rPr>
      </w:pPr>
    </w:p>
    <w:p w14:paraId="5942A2F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daptive capacity</w:t>
      </w:r>
      <w:r w:rsidRPr="0008241C">
        <w:rPr>
          <w:rFonts w:eastAsia="MS Mincho"/>
          <w:sz w:val="22"/>
          <w:szCs w:val="22"/>
          <w:lang w:eastAsia="ja-JP"/>
        </w:rPr>
        <w:tab/>
      </w:r>
    </w:p>
    <w:p w14:paraId="6C73C1D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general ability of institutions, systems, and individuals to adjust to potential damage, to take advantage of opportunities, or to cope with the consequences.</w:t>
      </w:r>
    </w:p>
    <w:p w14:paraId="2FE12217" w14:textId="77777777" w:rsidR="00243240" w:rsidRPr="0008241C" w:rsidRDefault="00243240" w:rsidP="00243240">
      <w:pPr>
        <w:rPr>
          <w:rFonts w:eastAsia="MS Mincho"/>
          <w:sz w:val="22"/>
          <w:szCs w:val="22"/>
          <w:lang w:eastAsia="ja-JP"/>
        </w:rPr>
      </w:pPr>
    </w:p>
    <w:p w14:paraId="6AE587E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daptive co-management</w:t>
      </w:r>
      <w:r w:rsidRPr="0008241C">
        <w:rPr>
          <w:rFonts w:eastAsia="MS Mincho"/>
          <w:sz w:val="22"/>
          <w:szCs w:val="22"/>
          <w:lang w:eastAsia="ja-JP"/>
        </w:rPr>
        <w:tab/>
      </w:r>
    </w:p>
    <w:p w14:paraId="029C521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n extension of Co-management. A means of sustaining socio-ecological systems by building their resilience and adaptive capacity and establishing sustainable pathways as well as providing a novel institutional arrangement to generate adaptive responses. </w:t>
      </w:r>
    </w:p>
    <w:p w14:paraId="4205D874" w14:textId="77777777" w:rsidR="00243240" w:rsidRPr="0008241C" w:rsidRDefault="00243240" w:rsidP="00243240">
      <w:pPr>
        <w:rPr>
          <w:rFonts w:eastAsia="MS Mincho"/>
          <w:sz w:val="22"/>
          <w:szCs w:val="22"/>
          <w:lang w:eastAsia="ja-JP"/>
        </w:rPr>
      </w:pPr>
    </w:p>
    <w:p w14:paraId="754DB86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daptive management</w:t>
      </w:r>
      <w:r w:rsidRPr="0008241C">
        <w:rPr>
          <w:rFonts w:eastAsia="MS Mincho"/>
          <w:sz w:val="22"/>
          <w:szCs w:val="22"/>
          <w:lang w:eastAsia="ja-JP"/>
        </w:rPr>
        <w:tab/>
      </w:r>
    </w:p>
    <w:p w14:paraId="41A8253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ystematic process for continually improving management policies and practices by learning from the outcomes of previously employed policies and practices. In active adaptive management, management is treated as a deliberate experiment for purposes of learning.</w:t>
      </w:r>
    </w:p>
    <w:p w14:paraId="6AA90BCB" w14:textId="77777777" w:rsidR="00243240" w:rsidRPr="0008241C" w:rsidRDefault="00243240" w:rsidP="00243240">
      <w:pPr>
        <w:rPr>
          <w:rFonts w:eastAsia="MS Mincho"/>
          <w:sz w:val="22"/>
          <w:szCs w:val="22"/>
          <w:lang w:eastAsia="ja-JP"/>
        </w:rPr>
      </w:pPr>
    </w:p>
    <w:p w14:paraId="72364FE6"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Adoption</w:t>
      </w:r>
      <w:r w:rsidRPr="0008241C">
        <w:rPr>
          <w:rFonts w:eastAsia="MS Mincho"/>
          <w:b/>
          <w:sz w:val="22"/>
          <w:szCs w:val="22"/>
          <w:lang w:eastAsia="ja-JP"/>
        </w:rPr>
        <w:tab/>
      </w:r>
    </w:p>
    <w:p w14:paraId="28A40CA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doption of an IPBES report is a process of section-by-section (and not line-by-line) endorsement, as described in section 3.9, at a session of the Plenary.</w:t>
      </w:r>
    </w:p>
    <w:p w14:paraId="38859A37" w14:textId="77777777" w:rsidR="00243240" w:rsidRPr="0008241C" w:rsidRDefault="00243240" w:rsidP="00243240">
      <w:pPr>
        <w:rPr>
          <w:rFonts w:eastAsia="MS Mincho"/>
          <w:sz w:val="22"/>
          <w:szCs w:val="22"/>
          <w:lang w:eastAsia="ja-JP"/>
        </w:rPr>
      </w:pPr>
    </w:p>
    <w:p w14:paraId="7879F10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icultural extension</w:t>
      </w:r>
      <w:r w:rsidRPr="0008241C">
        <w:rPr>
          <w:rFonts w:eastAsia="MS Mincho"/>
          <w:sz w:val="22"/>
          <w:szCs w:val="22"/>
          <w:lang w:eastAsia="ja-JP"/>
        </w:rPr>
        <w:tab/>
      </w:r>
    </w:p>
    <w:p w14:paraId="792019C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ervice whereby knowledge about agricultural practices, technologies, tools, and innovations is conveyed to farmers and rural people.</w:t>
      </w:r>
    </w:p>
    <w:p w14:paraId="5F896305" w14:textId="77777777" w:rsidR="00243240" w:rsidRPr="0008241C" w:rsidRDefault="00243240" w:rsidP="00243240">
      <w:pPr>
        <w:rPr>
          <w:rFonts w:eastAsia="MS Mincho"/>
          <w:sz w:val="22"/>
          <w:szCs w:val="22"/>
          <w:lang w:eastAsia="ja-JP"/>
        </w:rPr>
      </w:pPr>
    </w:p>
    <w:p w14:paraId="34A8A98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icultural intensification</w:t>
      </w:r>
      <w:r w:rsidRPr="0008241C">
        <w:rPr>
          <w:rFonts w:eastAsia="MS Mincho"/>
          <w:sz w:val="22"/>
          <w:szCs w:val="22"/>
          <w:lang w:eastAsia="ja-JP"/>
        </w:rPr>
        <w:tab/>
      </w:r>
    </w:p>
    <w:p w14:paraId="457CA3C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increase in agricultural production per unit of inputs (which may be labour, land, time, fertilizer, seed, feed or cash).</w:t>
      </w:r>
    </w:p>
    <w:p w14:paraId="59A37C7B" w14:textId="77777777" w:rsidR="00243240" w:rsidRPr="0008241C" w:rsidRDefault="00243240" w:rsidP="00243240">
      <w:pPr>
        <w:rPr>
          <w:rFonts w:eastAsia="MS Mincho"/>
          <w:sz w:val="22"/>
          <w:szCs w:val="22"/>
          <w:lang w:eastAsia="ja-JP"/>
        </w:rPr>
      </w:pPr>
    </w:p>
    <w:p w14:paraId="6FEB523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icultural production landscapes</w:t>
      </w:r>
      <w:r w:rsidRPr="0008241C">
        <w:rPr>
          <w:rFonts w:eastAsia="MS Mincho"/>
          <w:sz w:val="22"/>
          <w:szCs w:val="22"/>
          <w:lang w:eastAsia="ja-JP"/>
        </w:rPr>
        <w:tab/>
      </w:r>
    </w:p>
    <w:p w14:paraId="31BD4E5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Agro ecological zones".</w:t>
      </w:r>
    </w:p>
    <w:p w14:paraId="4674058D" w14:textId="77777777" w:rsidR="00243240" w:rsidRPr="0008241C" w:rsidRDefault="00243240" w:rsidP="00243240">
      <w:pPr>
        <w:rPr>
          <w:rFonts w:eastAsia="MS Mincho"/>
          <w:sz w:val="22"/>
          <w:szCs w:val="22"/>
          <w:lang w:eastAsia="ja-JP"/>
        </w:rPr>
      </w:pPr>
    </w:p>
    <w:p w14:paraId="6C05BBC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obiodiversity</w:t>
      </w:r>
      <w:r w:rsidRPr="0008241C">
        <w:rPr>
          <w:rFonts w:eastAsia="MS Mincho"/>
          <w:sz w:val="22"/>
          <w:szCs w:val="22"/>
          <w:lang w:eastAsia="ja-JP"/>
        </w:rPr>
        <w:tab/>
      </w:r>
    </w:p>
    <w:p w14:paraId="33028F8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result of natural selection processes and the careful selection and inventive developments of farmers, herders and fishers over millennia. A vital sub-set of biodiversity.</w:t>
      </w:r>
    </w:p>
    <w:p w14:paraId="0449D33E" w14:textId="77777777" w:rsidR="00243240" w:rsidRPr="0008241C" w:rsidRDefault="00243240" w:rsidP="00243240">
      <w:pPr>
        <w:rPr>
          <w:rFonts w:eastAsia="MS Mincho"/>
          <w:sz w:val="22"/>
          <w:szCs w:val="22"/>
          <w:lang w:eastAsia="ja-JP"/>
        </w:rPr>
      </w:pPr>
    </w:p>
    <w:p w14:paraId="1F399BC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o-chemicals</w:t>
      </w:r>
      <w:r w:rsidRPr="0008241C">
        <w:rPr>
          <w:rFonts w:eastAsia="MS Mincho"/>
          <w:sz w:val="22"/>
          <w:szCs w:val="22"/>
          <w:lang w:eastAsia="ja-JP"/>
        </w:rPr>
        <w:tab/>
      </w:r>
    </w:p>
    <w:p w14:paraId="001A329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agrochemical or agrichemical, a contraction of agricultural chemical, is a chemical product used in agriculture. In most cases, agrichemical refers to pesticides including insecticides, herbicides, fungicides and nematicides. It may also include synthetic fertilizers, hormones and other chemical growth agents, and concentrated stores of raw animal manure.</w:t>
      </w:r>
    </w:p>
    <w:p w14:paraId="08133953" w14:textId="77777777" w:rsidR="00243240" w:rsidRPr="0008241C" w:rsidRDefault="00243240" w:rsidP="00243240">
      <w:pPr>
        <w:rPr>
          <w:rFonts w:eastAsia="MS Mincho"/>
          <w:sz w:val="22"/>
          <w:szCs w:val="22"/>
          <w:lang w:eastAsia="ja-JP"/>
        </w:rPr>
      </w:pPr>
    </w:p>
    <w:p w14:paraId="648AEBA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o-deforestation</w:t>
      </w:r>
      <w:r w:rsidRPr="0008241C">
        <w:rPr>
          <w:rFonts w:eastAsia="MS Mincho"/>
          <w:sz w:val="22"/>
          <w:szCs w:val="22"/>
          <w:lang w:eastAsia="ja-JP"/>
        </w:rPr>
        <w:tab/>
      </w:r>
    </w:p>
    <w:p w14:paraId="407F97B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removal of trees or de-emphasis on the planting and/or protection of trees in the context of existing agroecosystems.</w:t>
      </w:r>
    </w:p>
    <w:p w14:paraId="79EB1BAB" w14:textId="77777777" w:rsidR="00243240" w:rsidRPr="0008241C" w:rsidRDefault="00243240" w:rsidP="00243240">
      <w:pPr>
        <w:rPr>
          <w:rFonts w:eastAsia="MS Mincho"/>
          <w:sz w:val="22"/>
          <w:szCs w:val="22"/>
          <w:lang w:eastAsia="ja-JP"/>
        </w:rPr>
      </w:pPr>
    </w:p>
    <w:p w14:paraId="4B915C1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o-ecosystem</w:t>
      </w:r>
      <w:r w:rsidRPr="0008241C">
        <w:rPr>
          <w:rFonts w:eastAsia="MS Mincho"/>
          <w:sz w:val="22"/>
          <w:szCs w:val="22"/>
          <w:lang w:eastAsia="ja-JP"/>
        </w:rPr>
        <w:tab/>
      </w:r>
    </w:p>
    <w:p w14:paraId="2285D63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human activity system that provides specific services and possesses certain characteristics such as defined biodiversity, a determined ecological succession and food webs and nutrient cycles.</w:t>
      </w:r>
    </w:p>
    <w:p w14:paraId="0377ADE3" w14:textId="77777777" w:rsidR="00243240" w:rsidRPr="0008241C" w:rsidRDefault="00243240" w:rsidP="00243240">
      <w:pPr>
        <w:rPr>
          <w:rFonts w:eastAsia="MS Mincho"/>
          <w:sz w:val="22"/>
          <w:szCs w:val="22"/>
          <w:lang w:eastAsia="ja-JP"/>
        </w:rPr>
      </w:pPr>
    </w:p>
    <w:p w14:paraId="21568FE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groforestry</w:t>
      </w:r>
      <w:r w:rsidRPr="0008241C">
        <w:rPr>
          <w:rFonts w:eastAsia="MS Mincho"/>
          <w:sz w:val="22"/>
          <w:szCs w:val="22"/>
          <w:lang w:eastAsia="ja-JP"/>
        </w:rPr>
        <w:tab/>
      </w:r>
    </w:p>
    <w:p w14:paraId="10DB010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Rural and urban agricultural land use systems in which trees or tree-like perennial and forests are deliberately planted or protected along with agricultural crops and/or animals and associated wild species.</w:t>
      </w:r>
    </w:p>
    <w:p w14:paraId="3CC37CA1" w14:textId="77777777" w:rsidR="00243240" w:rsidRPr="0008241C" w:rsidRDefault="00243240" w:rsidP="00243240">
      <w:pPr>
        <w:rPr>
          <w:rFonts w:eastAsia="MS Mincho"/>
          <w:sz w:val="22"/>
          <w:szCs w:val="22"/>
          <w:lang w:eastAsia="ja-JP"/>
        </w:rPr>
      </w:pPr>
    </w:p>
    <w:p w14:paraId="3290F57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ichi (Biodiversity) Targets</w:t>
      </w:r>
      <w:r w:rsidRPr="0008241C">
        <w:rPr>
          <w:rFonts w:eastAsia="MS Mincho"/>
          <w:sz w:val="22"/>
          <w:szCs w:val="22"/>
          <w:lang w:eastAsia="ja-JP"/>
        </w:rPr>
        <w:tab/>
      </w:r>
    </w:p>
    <w:p w14:paraId="7E25D34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20 targets set by the Conference of the Parties to the Convention for Biological Diversity (CBD) at its tenth meeting, under the Strategic Plan for Biodiversity 2011-2020.</w:t>
      </w:r>
    </w:p>
    <w:p w14:paraId="0C27776E" w14:textId="77777777" w:rsidR="00243240" w:rsidRPr="0008241C" w:rsidRDefault="00243240" w:rsidP="00243240">
      <w:pPr>
        <w:rPr>
          <w:rFonts w:eastAsia="MS Mincho"/>
          <w:sz w:val="22"/>
          <w:szCs w:val="22"/>
          <w:lang w:eastAsia="ja-JP"/>
        </w:rPr>
      </w:pPr>
    </w:p>
    <w:p w14:paraId="611D7D9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lternative futures</w:t>
      </w:r>
      <w:r w:rsidRPr="0008241C">
        <w:rPr>
          <w:rFonts w:eastAsia="MS Mincho"/>
          <w:b/>
          <w:sz w:val="22"/>
          <w:szCs w:val="22"/>
          <w:lang w:eastAsia="ja-JP"/>
        </w:rPr>
        <w:tab/>
      </w:r>
    </w:p>
    <w:p w14:paraId="4368FB4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Plausible future pathways either arising from or forming scenario assessments, often presented as narratives that explore or articulate possibilities. </w:t>
      </w:r>
    </w:p>
    <w:p w14:paraId="2D7BB2D3" w14:textId="77777777" w:rsidR="00243240" w:rsidRPr="0008241C" w:rsidRDefault="00243240" w:rsidP="00243240">
      <w:pPr>
        <w:rPr>
          <w:rFonts w:eastAsia="MS Mincho"/>
          <w:sz w:val="22"/>
          <w:szCs w:val="22"/>
          <w:lang w:eastAsia="ja-JP"/>
        </w:rPr>
      </w:pPr>
    </w:p>
    <w:p w14:paraId="7D8803B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lternative trajectories</w:t>
      </w:r>
      <w:r w:rsidRPr="0008241C">
        <w:rPr>
          <w:rFonts w:eastAsia="MS Mincho"/>
          <w:sz w:val="22"/>
          <w:szCs w:val="22"/>
          <w:lang w:eastAsia="ja-JP"/>
        </w:rPr>
        <w:tab/>
      </w:r>
    </w:p>
    <w:p w14:paraId="6602A29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Variable pathways or routes leading to plausible Alternative Futures.</w:t>
      </w:r>
    </w:p>
    <w:p w14:paraId="0E24A6D2" w14:textId="77777777" w:rsidR="00243240" w:rsidRPr="0008241C" w:rsidRDefault="00243240" w:rsidP="00243240">
      <w:pPr>
        <w:rPr>
          <w:rFonts w:eastAsia="MS Mincho"/>
          <w:sz w:val="22"/>
          <w:szCs w:val="22"/>
          <w:lang w:eastAsia="ja-JP"/>
        </w:rPr>
      </w:pPr>
    </w:p>
    <w:p w14:paraId="2F20749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meliorative policy arrangements</w:t>
      </w:r>
      <w:r w:rsidRPr="0008241C">
        <w:rPr>
          <w:rFonts w:eastAsia="MS Mincho"/>
          <w:sz w:val="22"/>
          <w:szCs w:val="22"/>
          <w:lang w:eastAsia="ja-JP"/>
        </w:rPr>
        <w:tab/>
      </w:r>
    </w:p>
    <w:p w14:paraId="0B25CEC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olicy combinations that act to improve condistions or situations.</w:t>
      </w:r>
    </w:p>
    <w:p w14:paraId="447B514F" w14:textId="77777777" w:rsidR="00243240" w:rsidRPr="0008241C" w:rsidRDefault="00243240" w:rsidP="00243240">
      <w:pPr>
        <w:rPr>
          <w:rFonts w:eastAsia="MS Mincho"/>
          <w:sz w:val="22"/>
          <w:szCs w:val="22"/>
          <w:lang w:eastAsia="ja-JP"/>
        </w:rPr>
      </w:pPr>
    </w:p>
    <w:p w14:paraId="49EB1E7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nimism</w:t>
      </w:r>
      <w:r w:rsidRPr="0008241C">
        <w:rPr>
          <w:rFonts w:eastAsia="MS Mincho"/>
          <w:sz w:val="22"/>
          <w:szCs w:val="22"/>
          <w:lang w:eastAsia="ja-JP"/>
        </w:rPr>
        <w:tab/>
      </w:r>
    </w:p>
    <w:p w14:paraId="5BFB874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attribution of a soul to plants, inanimate objects, and natural phenomena.</w:t>
      </w:r>
    </w:p>
    <w:p w14:paraId="5B8096E9" w14:textId="77777777" w:rsidR="00243240" w:rsidRPr="0008241C" w:rsidRDefault="00243240" w:rsidP="00243240">
      <w:pPr>
        <w:rPr>
          <w:rFonts w:eastAsia="MS Mincho"/>
          <w:sz w:val="22"/>
          <w:szCs w:val="22"/>
          <w:lang w:eastAsia="ja-JP"/>
        </w:rPr>
      </w:pPr>
    </w:p>
    <w:p w14:paraId="6F2A61B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nnual</w:t>
      </w:r>
      <w:r w:rsidRPr="0008241C">
        <w:rPr>
          <w:rFonts w:eastAsia="MS Mincho"/>
          <w:sz w:val="22"/>
          <w:szCs w:val="22"/>
          <w:lang w:eastAsia="ja-JP"/>
        </w:rPr>
        <w:tab/>
      </w:r>
    </w:p>
    <w:p w14:paraId="47F40AC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 Botany, refers to plants that grow from seed to maturity, reproduction and death in one year. Related terms are biennial (plants that take two years to complete their life cycles), and perennial (plants that take several many years to complete their life cycles).</w:t>
      </w:r>
    </w:p>
    <w:p w14:paraId="784EC8B6" w14:textId="77777777" w:rsidR="00243240" w:rsidRPr="0008241C" w:rsidRDefault="00243240" w:rsidP="00243240">
      <w:pPr>
        <w:rPr>
          <w:rFonts w:eastAsia="MS Mincho"/>
          <w:sz w:val="22"/>
          <w:szCs w:val="22"/>
          <w:lang w:eastAsia="ja-JP"/>
        </w:rPr>
      </w:pPr>
    </w:p>
    <w:p w14:paraId="0176EC7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nthropogenic assets</w:t>
      </w:r>
      <w:r w:rsidRPr="0008241C">
        <w:rPr>
          <w:rFonts w:eastAsia="MS Mincho"/>
          <w:sz w:val="22"/>
          <w:szCs w:val="22"/>
          <w:lang w:eastAsia="ja-JP"/>
        </w:rPr>
        <w:tab/>
      </w:r>
    </w:p>
    <w:p w14:paraId="4A59B4D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Built-up infrastructure, health facilities, or knowledge - including indigenous and local knowledge systems and technical or scientific knowledge - as well as formal and non-formal education, technology (both physical objects and procedures), and financial assets. Anthropogenic assets have been highlighted to emphasize that a good quality of life is achieved by a co-production of benefits between nature and people.</w:t>
      </w:r>
    </w:p>
    <w:p w14:paraId="6E7B9DBB" w14:textId="77777777" w:rsidR="00243240" w:rsidRPr="0008241C" w:rsidRDefault="00243240" w:rsidP="00243240">
      <w:pPr>
        <w:rPr>
          <w:rFonts w:eastAsia="MS Mincho"/>
          <w:sz w:val="22"/>
          <w:szCs w:val="22"/>
          <w:lang w:eastAsia="ja-JP"/>
        </w:rPr>
      </w:pPr>
    </w:p>
    <w:p w14:paraId="175EFD6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nthropogenic pressure</w:t>
      </w:r>
      <w:r w:rsidRPr="0008241C">
        <w:rPr>
          <w:rFonts w:eastAsia="MS Mincho"/>
          <w:sz w:val="22"/>
          <w:szCs w:val="22"/>
          <w:lang w:eastAsia="ja-JP"/>
        </w:rPr>
        <w:tab/>
      </w:r>
    </w:p>
    <w:p w14:paraId="322B423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aused or influenced by humans.</w:t>
      </w:r>
    </w:p>
    <w:p w14:paraId="4096FE02" w14:textId="77777777" w:rsidR="00243240" w:rsidRPr="0008241C" w:rsidRDefault="00243240" w:rsidP="00243240">
      <w:pPr>
        <w:rPr>
          <w:rFonts w:eastAsia="MS Mincho"/>
          <w:sz w:val="22"/>
          <w:szCs w:val="22"/>
          <w:lang w:eastAsia="ja-JP"/>
        </w:rPr>
      </w:pPr>
    </w:p>
    <w:p w14:paraId="7B9B730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photic zone</w:t>
      </w:r>
      <w:r w:rsidRPr="0008241C">
        <w:rPr>
          <w:rFonts w:eastAsia="MS Mincho"/>
          <w:sz w:val="22"/>
          <w:szCs w:val="22"/>
          <w:lang w:eastAsia="ja-JP"/>
        </w:rPr>
        <w:tab/>
      </w:r>
    </w:p>
    <w:p w14:paraId="1597FD3A" w14:textId="6F3E90A3" w:rsidR="00243240" w:rsidRPr="0008241C" w:rsidRDefault="00243240" w:rsidP="00243240">
      <w:pPr>
        <w:rPr>
          <w:rFonts w:eastAsia="MS Mincho"/>
          <w:sz w:val="22"/>
          <w:szCs w:val="22"/>
          <w:lang w:eastAsia="ja-JP"/>
        </w:rPr>
      </w:pPr>
      <w:r w:rsidRPr="0008241C">
        <w:rPr>
          <w:rFonts w:eastAsia="MS Mincho"/>
          <w:sz w:val="22"/>
          <w:szCs w:val="22"/>
          <w:lang w:eastAsia="ja-JP"/>
        </w:rPr>
        <w:t>Aphotic zone is the portion of a lake or ocean where there is little or no sunlight. It is formally defined as the depths beyond which less than 1</w:t>
      </w:r>
      <w:r w:rsidR="00C934E9">
        <w:rPr>
          <w:rFonts w:eastAsia="MS Mincho"/>
          <w:sz w:val="22"/>
          <w:szCs w:val="22"/>
          <w:lang w:eastAsia="ja-JP"/>
        </w:rPr>
        <w:t xml:space="preserve"> per cent</w:t>
      </w:r>
      <w:r w:rsidRPr="0008241C">
        <w:rPr>
          <w:rFonts w:eastAsia="MS Mincho"/>
          <w:sz w:val="22"/>
          <w:szCs w:val="22"/>
          <w:lang w:eastAsia="ja-JP"/>
        </w:rPr>
        <w:t xml:space="preserve"> of sunlight penetrates.</w:t>
      </w:r>
    </w:p>
    <w:p w14:paraId="02DA6A53" w14:textId="77777777" w:rsidR="00243240" w:rsidRPr="0008241C" w:rsidRDefault="00243240" w:rsidP="00243240">
      <w:pPr>
        <w:rPr>
          <w:rFonts w:eastAsia="MS Mincho"/>
          <w:sz w:val="22"/>
          <w:szCs w:val="22"/>
          <w:lang w:eastAsia="ja-JP"/>
        </w:rPr>
      </w:pPr>
    </w:p>
    <w:p w14:paraId="102D93E0"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Approval</w:t>
      </w:r>
      <w:r w:rsidRPr="0008241C">
        <w:rPr>
          <w:rFonts w:eastAsia="MS Mincho"/>
          <w:b/>
          <w:sz w:val="22"/>
          <w:szCs w:val="22"/>
          <w:lang w:eastAsia="ja-JP"/>
        </w:rPr>
        <w:tab/>
      </w:r>
    </w:p>
    <w:p w14:paraId="3F8EA1D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pproval of the Platform’s outputs signifies that the material has been subject to detailed, line-by-line discussion and agreement by consensus at a session of the Plenary.</w:t>
      </w:r>
    </w:p>
    <w:p w14:paraId="5DE28433" w14:textId="77777777" w:rsidR="00243240" w:rsidRPr="0008241C" w:rsidRDefault="00243240" w:rsidP="00243240">
      <w:pPr>
        <w:rPr>
          <w:rFonts w:eastAsia="MS Mincho"/>
          <w:sz w:val="22"/>
          <w:szCs w:val="22"/>
          <w:lang w:eastAsia="ja-JP"/>
        </w:rPr>
      </w:pPr>
    </w:p>
    <w:p w14:paraId="55F677F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quaculture</w:t>
      </w:r>
      <w:r w:rsidRPr="0008241C">
        <w:rPr>
          <w:rFonts w:eastAsia="MS Mincho"/>
          <w:sz w:val="22"/>
          <w:szCs w:val="22"/>
          <w:lang w:eastAsia="ja-JP"/>
        </w:rPr>
        <w:tab/>
      </w:r>
    </w:p>
    <w:p w14:paraId="6B65E81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farming of aquatic organisms, including fish, molluscs, crustaceans and aquatic plants, involving interventions such as regular stocking, feeding, protection from predators, to enhance production. (In contrast, aquatic organisms which are exploitable by the public as a common property resource, are classed as fisheries, not aquaculture).</w:t>
      </w:r>
    </w:p>
    <w:p w14:paraId="3F86C47B" w14:textId="77777777" w:rsidR="00243240" w:rsidRPr="0008241C" w:rsidRDefault="00243240" w:rsidP="00243240">
      <w:pPr>
        <w:rPr>
          <w:rFonts w:eastAsia="MS Mincho"/>
          <w:sz w:val="22"/>
          <w:szCs w:val="22"/>
          <w:lang w:eastAsia="ja-JP"/>
        </w:rPr>
      </w:pPr>
    </w:p>
    <w:p w14:paraId="302C66A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rchetypes</w:t>
      </w:r>
      <w:r w:rsidRPr="0008241C">
        <w:rPr>
          <w:rFonts w:eastAsia="MS Mincho"/>
          <w:sz w:val="22"/>
          <w:szCs w:val="22"/>
          <w:lang w:eastAsia="ja-JP"/>
        </w:rPr>
        <w:tab/>
      </w:r>
    </w:p>
    <w:p w14:paraId="326A981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 the context of scenarios, an over-arching scenario that embodies common characteristics of a number of more specific scenarios.</w:t>
      </w:r>
    </w:p>
    <w:p w14:paraId="3E5A7803" w14:textId="77777777" w:rsidR="00243240" w:rsidRPr="0008241C" w:rsidRDefault="00243240" w:rsidP="00243240">
      <w:pPr>
        <w:rPr>
          <w:rFonts w:eastAsia="MS Mincho"/>
          <w:sz w:val="22"/>
          <w:szCs w:val="22"/>
          <w:lang w:eastAsia="ja-JP"/>
        </w:rPr>
      </w:pPr>
    </w:p>
    <w:p w14:paraId="2FBADF0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rid ecosystems</w:t>
      </w:r>
      <w:r w:rsidRPr="0008241C">
        <w:rPr>
          <w:rFonts w:eastAsia="MS Mincho"/>
          <w:sz w:val="22"/>
          <w:szCs w:val="22"/>
          <w:lang w:eastAsia="ja-JP"/>
        </w:rPr>
        <w:tab/>
      </w:r>
    </w:p>
    <w:p w14:paraId="2F0A3A5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ose in which water availability severely constrains ecological activity.</w:t>
      </w:r>
    </w:p>
    <w:p w14:paraId="366D5461" w14:textId="77777777" w:rsidR="00243240" w:rsidRPr="0008241C" w:rsidRDefault="00243240" w:rsidP="00243240">
      <w:pPr>
        <w:rPr>
          <w:rFonts w:eastAsia="MS Mincho"/>
          <w:sz w:val="22"/>
          <w:szCs w:val="22"/>
          <w:lang w:eastAsia="ja-JP"/>
        </w:rPr>
      </w:pPr>
    </w:p>
    <w:p w14:paraId="1B4AE43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rid regions</w:t>
      </w:r>
      <w:r w:rsidRPr="0008241C">
        <w:rPr>
          <w:rFonts w:eastAsia="MS Mincho"/>
          <w:sz w:val="22"/>
          <w:szCs w:val="22"/>
          <w:lang w:eastAsia="ja-JP"/>
        </w:rPr>
        <w:tab/>
      </w:r>
    </w:p>
    <w:p w14:paraId="232280D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region is arid when it is characterized by a severe lack of available water, to the extent of hindering or preventing the growth and development of plant and animal life. Environments subject to arid climates tend to lack vegetation and are called xeric or desertic.</w:t>
      </w:r>
    </w:p>
    <w:p w14:paraId="7DB607BA" w14:textId="77777777" w:rsidR="00243240" w:rsidRPr="0008241C" w:rsidRDefault="00243240" w:rsidP="00243240">
      <w:pPr>
        <w:rPr>
          <w:rFonts w:eastAsia="MS Mincho"/>
          <w:sz w:val="22"/>
          <w:szCs w:val="22"/>
          <w:lang w:eastAsia="ja-JP"/>
        </w:rPr>
      </w:pPr>
    </w:p>
    <w:p w14:paraId="4B53774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sia-Pacific region</w:t>
      </w:r>
      <w:r w:rsidRPr="0008241C">
        <w:rPr>
          <w:rFonts w:eastAsia="MS Mincho"/>
          <w:sz w:val="22"/>
          <w:szCs w:val="22"/>
          <w:lang w:eastAsia="ja-JP"/>
        </w:rPr>
        <w:tab/>
      </w:r>
    </w:p>
    <w:p w14:paraId="5C140A2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One of 4 regions defined in the IPBES framework and includes 62 countries or territories from five subregions, namely Oceania (American Samoa*, Australia, Commonwealth of the Northern Mariana Islands*, Cook Islands, Fiji, French Polynesia*, Guam*, Hawai’i*, Kiribati, Marshall Islands, Federated States of Micronesia, Nauru, New Caledonia*, New Zealand, Niue*, Palau, Papua New Guinea, Pitcairn Island*, Samoa, Solomon Islands, *Tokelau, Tonga, Tuvalu, Vanuatu, Wallis and Futuna, and oceanic and sub-Antarctic islands in the Pacific and Indian Oceans*), South-East Asia (Brunei Darussalam, Cambodia, Indonesia, Lao People’s Democratic Republic, Malaysia, Myanmar, Philippines, Singapore, Thailand, Timor-Leste, and Viet Nam), North-East Asia (China, Democratic People’s Republic of Korea, Japan, Mongolia, and Republic of Korea), South Asia (Afghanistan, Bangladesh, Bhutan, India, Iran (Islamic Republic of), Maldives, Nepal, Pakistan and Sri Lanka), Western Asia (Bahrain, Iraq, Jordan, Lebanon, Kuwait, Oman, Palestine (State of), Qatar, Saudi Arabia, Syrian Arab Republic, United Arab Emirates, and Yemen). *Overseas territory.</w:t>
      </w:r>
    </w:p>
    <w:p w14:paraId="07D663D2" w14:textId="77777777" w:rsidR="00243240" w:rsidRPr="0008241C" w:rsidRDefault="00243240" w:rsidP="00243240">
      <w:pPr>
        <w:rPr>
          <w:rFonts w:eastAsia="MS Mincho"/>
          <w:sz w:val="22"/>
          <w:szCs w:val="22"/>
          <w:lang w:eastAsia="ja-JP"/>
        </w:rPr>
      </w:pPr>
    </w:p>
    <w:p w14:paraId="46C0271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Assessment reports</w:t>
      </w:r>
      <w:r w:rsidRPr="0008241C">
        <w:rPr>
          <w:rFonts w:eastAsia="MS Mincho"/>
          <w:sz w:val="22"/>
          <w:szCs w:val="22"/>
          <w:lang w:eastAsia="ja-JP"/>
        </w:rPr>
        <w:tab/>
      </w:r>
    </w:p>
    <w:p w14:paraId="54A9436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ssessment reports are published outputs of scientific, technical and socioeconomic issues that take into account different approaches, visions and knowledge systems, including global assessments of biodiversity and ecosystem services with a defined geographical scope, and thematic or methodological assessments based on the standard or the fast-track approach. They are to be composed of two or more sections including a summary for policymakers, an optional technical summary and individual chapters and their executive summaries. Assessments are the major output of IPBES, and they contain syntheses of findings on topics that have been selected by the IPBES Plenary.</w:t>
      </w:r>
    </w:p>
    <w:p w14:paraId="7C8A8A6B" w14:textId="77777777" w:rsidR="00243240" w:rsidRPr="0008241C" w:rsidRDefault="00243240" w:rsidP="00243240">
      <w:pPr>
        <w:rPr>
          <w:rFonts w:eastAsia="MS Mincho"/>
          <w:sz w:val="22"/>
          <w:szCs w:val="22"/>
          <w:lang w:eastAsia="ja-JP"/>
        </w:rPr>
      </w:pPr>
    </w:p>
    <w:p w14:paraId="69ED353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ack-casting</w:t>
      </w:r>
      <w:r w:rsidRPr="0008241C">
        <w:rPr>
          <w:rFonts w:eastAsia="MS Mincho"/>
          <w:sz w:val="22"/>
          <w:szCs w:val="22"/>
          <w:lang w:eastAsia="ja-JP"/>
        </w:rPr>
        <w:tab/>
      </w:r>
    </w:p>
    <w:p w14:paraId="4C1E584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analytical technique used to search for target-seeking scenarios that fulfil a predefined goal, or set of goals.</w:t>
      </w:r>
    </w:p>
    <w:p w14:paraId="432CFCC6" w14:textId="77777777" w:rsidR="00243240" w:rsidRPr="0008241C" w:rsidRDefault="00243240" w:rsidP="00243240">
      <w:pPr>
        <w:rPr>
          <w:rFonts w:eastAsia="MS Mincho"/>
          <w:sz w:val="22"/>
          <w:szCs w:val="22"/>
          <w:lang w:eastAsia="ja-JP"/>
        </w:rPr>
      </w:pPr>
    </w:p>
    <w:p w14:paraId="2FEA0A2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allast water</w:t>
      </w:r>
      <w:r w:rsidRPr="0008241C">
        <w:rPr>
          <w:rFonts w:eastAsia="MS Mincho"/>
          <w:sz w:val="22"/>
          <w:szCs w:val="22"/>
          <w:lang w:eastAsia="ja-JP"/>
        </w:rPr>
        <w:tab/>
      </w:r>
    </w:p>
    <w:p w14:paraId="4093516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Ballast water is water carried in ships' ballast tanks to improve stability, balance and trim. It is taken up or discharged when cargo is unloaded or loaded, or when a ship needs extra stability in foul </w:t>
      </w:r>
      <w:r w:rsidRPr="0008241C">
        <w:rPr>
          <w:rFonts w:eastAsia="MS Mincho"/>
          <w:sz w:val="22"/>
          <w:szCs w:val="22"/>
          <w:lang w:eastAsia="ja-JP"/>
        </w:rPr>
        <w:lastRenderedPageBreak/>
        <w:t>weather. When ships take on ballast water, plants and animals that live in the ocean are also picked up.</w:t>
      </w:r>
    </w:p>
    <w:p w14:paraId="6EA7C0B3" w14:textId="77777777" w:rsidR="00243240" w:rsidRPr="0008241C" w:rsidRDefault="00243240" w:rsidP="00243240">
      <w:pPr>
        <w:rPr>
          <w:rFonts w:eastAsia="MS Mincho"/>
          <w:sz w:val="22"/>
          <w:szCs w:val="22"/>
          <w:lang w:eastAsia="ja-JP"/>
        </w:rPr>
      </w:pPr>
    </w:p>
    <w:p w14:paraId="349887C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aseline</w:t>
      </w:r>
      <w:r w:rsidRPr="0008241C">
        <w:rPr>
          <w:rFonts w:eastAsia="MS Mincho"/>
          <w:sz w:val="22"/>
          <w:szCs w:val="22"/>
          <w:lang w:eastAsia="ja-JP"/>
        </w:rPr>
        <w:tab/>
      </w:r>
    </w:p>
    <w:p w14:paraId="5A9D440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minimum or starting point with which to compare other information (e.g. for comparisons between past and present or before and after an intervention).</w:t>
      </w:r>
    </w:p>
    <w:p w14:paraId="5E482BAB" w14:textId="77777777" w:rsidR="00243240" w:rsidRPr="0008241C" w:rsidRDefault="00243240" w:rsidP="00243240">
      <w:pPr>
        <w:rPr>
          <w:rFonts w:eastAsia="MS Mincho"/>
          <w:sz w:val="22"/>
          <w:szCs w:val="22"/>
          <w:lang w:eastAsia="ja-JP"/>
        </w:rPr>
      </w:pPr>
    </w:p>
    <w:p w14:paraId="11C0188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enefit sharing</w:t>
      </w:r>
      <w:r w:rsidRPr="0008241C">
        <w:rPr>
          <w:rFonts w:eastAsia="MS Mincho"/>
          <w:sz w:val="22"/>
          <w:szCs w:val="22"/>
          <w:lang w:eastAsia="ja-JP"/>
        </w:rPr>
        <w:tab/>
      </w:r>
    </w:p>
    <w:p w14:paraId="117927D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Distribution of benefits between stakeholders.</w:t>
      </w:r>
    </w:p>
    <w:p w14:paraId="6FF948AD" w14:textId="77777777" w:rsidR="00243240" w:rsidRPr="0008241C" w:rsidRDefault="00243240" w:rsidP="00243240">
      <w:pPr>
        <w:rPr>
          <w:rFonts w:eastAsia="MS Mincho"/>
          <w:sz w:val="22"/>
          <w:szCs w:val="22"/>
          <w:lang w:eastAsia="ja-JP"/>
        </w:rPr>
      </w:pPr>
    </w:p>
    <w:p w14:paraId="4966073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enefits</w:t>
      </w:r>
      <w:r w:rsidRPr="0008241C">
        <w:rPr>
          <w:rFonts w:eastAsia="MS Mincho"/>
          <w:sz w:val="22"/>
          <w:szCs w:val="22"/>
          <w:lang w:eastAsia="ja-JP"/>
        </w:rPr>
        <w:tab/>
      </w:r>
    </w:p>
    <w:p w14:paraId="6A2E9D7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dvantage that contributes to well-being from the fulfilment of needs and wants.</w:t>
      </w:r>
    </w:p>
    <w:p w14:paraId="195BE70D" w14:textId="77777777" w:rsidR="00243240" w:rsidRPr="0008241C" w:rsidRDefault="00243240" w:rsidP="00243240">
      <w:pPr>
        <w:rPr>
          <w:rFonts w:eastAsia="MS Mincho"/>
          <w:sz w:val="22"/>
          <w:szCs w:val="22"/>
          <w:lang w:eastAsia="ja-JP"/>
        </w:rPr>
      </w:pPr>
    </w:p>
    <w:p w14:paraId="75BBAB1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enthic</w:t>
      </w:r>
      <w:r w:rsidRPr="0008241C">
        <w:rPr>
          <w:rFonts w:eastAsia="MS Mincho"/>
          <w:sz w:val="22"/>
          <w:szCs w:val="22"/>
          <w:lang w:eastAsia="ja-JP"/>
        </w:rPr>
        <w:tab/>
      </w:r>
    </w:p>
    <w:p w14:paraId="3BA0B67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Occurring at the bottom of a body of water; related to benthos.</w:t>
      </w:r>
    </w:p>
    <w:p w14:paraId="1F845317" w14:textId="77777777" w:rsidR="00243240" w:rsidRPr="0008241C" w:rsidRDefault="00243240" w:rsidP="00243240">
      <w:pPr>
        <w:rPr>
          <w:rFonts w:eastAsia="MS Mincho"/>
          <w:sz w:val="22"/>
          <w:szCs w:val="22"/>
          <w:lang w:eastAsia="ja-JP"/>
        </w:rPr>
      </w:pPr>
    </w:p>
    <w:p w14:paraId="32744FC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enthos</w:t>
      </w:r>
      <w:r w:rsidRPr="0008241C">
        <w:rPr>
          <w:rFonts w:eastAsia="MS Mincho"/>
          <w:sz w:val="22"/>
          <w:szCs w:val="22"/>
          <w:lang w:eastAsia="ja-JP"/>
        </w:rPr>
        <w:tab/>
      </w:r>
    </w:p>
    <w:p w14:paraId="3324740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group of organisms, other invertebrates, that live in or on the bottom in aquatic habitats.</w:t>
      </w:r>
    </w:p>
    <w:p w14:paraId="188342DA" w14:textId="77777777" w:rsidR="00243240" w:rsidRPr="0008241C" w:rsidRDefault="00243240" w:rsidP="00243240">
      <w:pPr>
        <w:rPr>
          <w:rFonts w:eastAsia="MS Mincho"/>
          <w:sz w:val="22"/>
          <w:szCs w:val="22"/>
          <w:lang w:eastAsia="ja-JP"/>
        </w:rPr>
      </w:pPr>
    </w:p>
    <w:p w14:paraId="7EA85BAA"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Biocapacity</w:t>
      </w:r>
    </w:p>
    <w:p w14:paraId="1BD18AF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definition that follows is for the purpose of this assessment only: "Biocapacity" has a variety of definitions, but is defined by the Global Footprint Network the as "the ecosystems’ capacity to produce biological materials used by people and to absorb waste material generated by humans, under current management schemes and extraction technologies". The 'biocapacity' indicator used in this report is based on the Global Footprint Network unless otherwise specified.</w:t>
      </w:r>
    </w:p>
    <w:p w14:paraId="50CDB3B2" w14:textId="77777777" w:rsidR="00243240" w:rsidRPr="0008241C" w:rsidRDefault="00243240" w:rsidP="00243240">
      <w:pPr>
        <w:rPr>
          <w:rFonts w:eastAsia="MS Mincho"/>
          <w:sz w:val="22"/>
          <w:szCs w:val="22"/>
          <w:lang w:eastAsia="ja-JP"/>
        </w:rPr>
      </w:pPr>
    </w:p>
    <w:p w14:paraId="7E739EC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cultural diversity</w:t>
      </w:r>
      <w:r w:rsidRPr="0008241C">
        <w:rPr>
          <w:rFonts w:eastAsia="MS Mincho"/>
          <w:sz w:val="22"/>
          <w:szCs w:val="22"/>
          <w:lang w:eastAsia="ja-JP"/>
        </w:rPr>
        <w:tab/>
      </w:r>
    </w:p>
    <w:p w14:paraId="34A061A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diversity exhibited collectively by natural and cultural systems. It incorporates three concepts: firstly, that the diversity of life includes human cultures and languages; secondly, that links exist between biodiversity and human cultural diversity; and finally, that these links have developed over time through mutual adaptation and possibly co-evolution between humans, plants and animals.</w:t>
      </w:r>
    </w:p>
    <w:p w14:paraId="07CF70FB" w14:textId="77777777" w:rsidR="00243240" w:rsidRPr="0008241C" w:rsidRDefault="00243240" w:rsidP="00243240">
      <w:pPr>
        <w:rPr>
          <w:rFonts w:eastAsia="MS Mincho"/>
          <w:sz w:val="22"/>
          <w:szCs w:val="22"/>
          <w:lang w:eastAsia="ja-JP"/>
        </w:rPr>
      </w:pPr>
    </w:p>
    <w:p w14:paraId="3C2E05D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diversity</w:t>
      </w:r>
      <w:r w:rsidRPr="0008241C">
        <w:rPr>
          <w:rFonts w:eastAsia="MS Mincho"/>
          <w:sz w:val="22"/>
          <w:szCs w:val="22"/>
          <w:lang w:eastAsia="ja-JP"/>
        </w:rPr>
        <w:tab/>
      </w:r>
    </w:p>
    <w:p w14:paraId="4CA27C2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variability among living organisms from all sources including, terrestrial, marine and other aquatic ecosystems and the ecological complexes of which they are part; this includes diversity within species, between species and of ecosystems.</w:t>
      </w:r>
    </w:p>
    <w:p w14:paraId="10816106" w14:textId="77777777" w:rsidR="00243240" w:rsidRPr="0008241C" w:rsidRDefault="00243240" w:rsidP="00243240">
      <w:pPr>
        <w:rPr>
          <w:rFonts w:eastAsia="MS Mincho"/>
          <w:sz w:val="22"/>
          <w:szCs w:val="22"/>
          <w:lang w:eastAsia="ja-JP"/>
        </w:rPr>
      </w:pPr>
    </w:p>
    <w:p w14:paraId="4E73E4E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diversity hotspot</w:t>
      </w:r>
      <w:r w:rsidRPr="0008241C">
        <w:rPr>
          <w:rFonts w:eastAsia="MS Mincho"/>
          <w:sz w:val="22"/>
          <w:szCs w:val="22"/>
          <w:lang w:eastAsia="ja-JP"/>
        </w:rPr>
        <w:tab/>
      </w:r>
    </w:p>
    <w:p w14:paraId="4F20E42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generic term for an area high in such biodiversity attributes as species richness or endemism.  It may also be used in assessments as a precise term applied to geographic areas defined according to two criteria: (i) containing at least 1,500 species of the world's 300,000 vascular plant species as endemics, and (ii) having lost 70 per cent of its primary vegetation.</w:t>
      </w:r>
    </w:p>
    <w:p w14:paraId="3BDCB602" w14:textId="77777777" w:rsidR="00243240" w:rsidRPr="0008241C" w:rsidRDefault="00243240" w:rsidP="00243240">
      <w:pPr>
        <w:rPr>
          <w:rFonts w:eastAsia="MS Mincho"/>
          <w:sz w:val="22"/>
          <w:szCs w:val="22"/>
          <w:lang w:eastAsia="ja-JP"/>
        </w:rPr>
      </w:pPr>
    </w:p>
    <w:p w14:paraId="1D3F336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diversity loss</w:t>
      </w:r>
      <w:r w:rsidRPr="0008241C">
        <w:rPr>
          <w:rFonts w:eastAsia="MS Mincho"/>
          <w:sz w:val="22"/>
          <w:szCs w:val="22"/>
          <w:lang w:eastAsia="ja-JP"/>
        </w:rPr>
        <w:tab/>
      </w:r>
    </w:p>
    <w:p w14:paraId="1CA3FDF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reduction of any aspect of biological diversity (i.e. diversity at the genetic, species and ecosystem levels) is lost in a particular area through death (including extinction), destruction or manual removal; it can refer to many scales, from global extinctions to population extinctions, resulting in decreased total diversity at the same scale.</w:t>
      </w:r>
    </w:p>
    <w:p w14:paraId="5A52B6C2" w14:textId="77777777" w:rsidR="00243240" w:rsidRPr="0008241C" w:rsidRDefault="00243240" w:rsidP="00243240">
      <w:pPr>
        <w:rPr>
          <w:rFonts w:eastAsia="MS Mincho"/>
          <w:sz w:val="22"/>
          <w:szCs w:val="22"/>
          <w:lang w:eastAsia="ja-JP"/>
        </w:rPr>
      </w:pPr>
    </w:p>
    <w:p w14:paraId="323A1C0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diversity offset</w:t>
      </w:r>
      <w:r w:rsidRPr="0008241C">
        <w:rPr>
          <w:rFonts w:eastAsia="MS Mincho"/>
          <w:b/>
          <w:sz w:val="22"/>
          <w:szCs w:val="22"/>
          <w:lang w:eastAsia="ja-JP"/>
        </w:rPr>
        <w:tab/>
      </w:r>
    </w:p>
    <w:p w14:paraId="7A50F89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 biodiversity offset is a tool proposed by developers and planners for compensating for the loss of biodiversity in one place by biodiversity gains in another. </w:t>
      </w:r>
    </w:p>
    <w:p w14:paraId="0F5D11AC" w14:textId="77777777" w:rsidR="00243240" w:rsidRPr="0008241C" w:rsidRDefault="00243240" w:rsidP="00243240">
      <w:pPr>
        <w:rPr>
          <w:rFonts w:eastAsia="MS Mincho"/>
          <w:b/>
          <w:sz w:val="22"/>
          <w:szCs w:val="22"/>
          <w:lang w:eastAsia="ja-JP"/>
        </w:rPr>
      </w:pPr>
    </w:p>
    <w:p w14:paraId="007BA71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fuel</w:t>
      </w:r>
      <w:r w:rsidRPr="0008241C">
        <w:rPr>
          <w:rFonts w:eastAsia="MS Mincho"/>
          <w:sz w:val="22"/>
          <w:szCs w:val="22"/>
          <w:lang w:eastAsia="ja-JP"/>
        </w:rPr>
        <w:tab/>
      </w:r>
    </w:p>
    <w:p w14:paraId="22C6BCC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Fuel made from biomass.</w:t>
      </w:r>
    </w:p>
    <w:p w14:paraId="3D4515CE" w14:textId="77777777" w:rsidR="00243240" w:rsidRPr="0008241C" w:rsidRDefault="00243240" w:rsidP="00243240">
      <w:pPr>
        <w:rPr>
          <w:rFonts w:eastAsia="MS Mincho"/>
          <w:sz w:val="22"/>
          <w:szCs w:val="22"/>
          <w:lang w:eastAsia="ja-JP"/>
        </w:rPr>
      </w:pPr>
    </w:p>
    <w:p w14:paraId="1E625A5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mass</w:t>
      </w:r>
      <w:r w:rsidRPr="0008241C">
        <w:rPr>
          <w:rFonts w:eastAsia="MS Mincho"/>
          <w:sz w:val="22"/>
          <w:szCs w:val="22"/>
          <w:lang w:eastAsia="ja-JP"/>
        </w:rPr>
        <w:tab/>
      </w:r>
    </w:p>
    <w:p w14:paraId="3E2F826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mass of non-fossilized and biodegradable organic material originating from plants, animals and micro-organisms in a given area or volume.</w:t>
      </w:r>
    </w:p>
    <w:p w14:paraId="3FA9C2D7" w14:textId="77777777" w:rsidR="00243240" w:rsidRPr="0008241C" w:rsidRDefault="00243240" w:rsidP="00243240">
      <w:pPr>
        <w:rPr>
          <w:rFonts w:eastAsia="MS Mincho"/>
          <w:sz w:val="22"/>
          <w:szCs w:val="22"/>
          <w:lang w:eastAsia="ja-JP"/>
        </w:rPr>
      </w:pPr>
    </w:p>
    <w:p w14:paraId="6EA498C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me</w:t>
      </w:r>
      <w:r w:rsidRPr="0008241C">
        <w:rPr>
          <w:rFonts w:eastAsia="MS Mincho"/>
          <w:sz w:val="22"/>
          <w:szCs w:val="22"/>
          <w:lang w:eastAsia="ja-JP"/>
        </w:rPr>
        <w:tab/>
      </w:r>
    </w:p>
    <w:p w14:paraId="3B851E7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Biomes are global-scale zones, generally defined by the type of plant life that they support in response to average rainfall and temperature patterns. For example, tundra, coral reefs or savannas. </w:t>
      </w:r>
    </w:p>
    <w:p w14:paraId="7CEED342" w14:textId="77777777" w:rsidR="00243240" w:rsidRPr="0008241C" w:rsidRDefault="00243240" w:rsidP="00243240">
      <w:pPr>
        <w:rPr>
          <w:rFonts w:eastAsia="MS Mincho"/>
          <w:sz w:val="22"/>
          <w:szCs w:val="22"/>
          <w:lang w:eastAsia="ja-JP"/>
        </w:rPr>
      </w:pPr>
    </w:p>
    <w:p w14:paraId="712B79D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physical system</w:t>
      </w:r>
      <w:r w:rsidRPr="0008241C">
        <w:rPr>
          <w:rFonts w:eastAsia="MS Mincho"/>
          <w:sz w:val="22"/>
          <w:szCs w:val="22"/>
          <w:lang w:eastAsia="ja-JP"/>
        </w:rPr>
        <w:tab/>
      </w:r>
    </w:p>
    <w:p w14:paraId="2BEF334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assemblage of interacting biological and physical processes.</w:t>
      </w:r>
    </w:p>
    <w:p w14:paraId="128E3D53" w14:textId="77777777" w:rsidR="00243240" w:rsidRPr="0008241C" w:rsidRDefault="00243240" w:rsidP="00243240">
      <w:pPr>
        <w:rPr>
          <w:rFonts w:eastAsia="MS Mincho"/>
          <w:sz w:val="22"/>
          <w:szCs w:val="22"/>
          <w:lang w:eastAsia="ja-JP"/>
        </w:rPr>
      </w:pPr>
    </w:p>
    <w:p w14:paraId="75D3648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sphere</w:t>
      </w:r>
      <w:r w:rsidRPr="0008241C">
        <w:rPr>
          <w:rFonts w:eastAsia="MS Mincho"/>
          <w:sz w:val="22"/>
          <w:szCs w:val="22"/>
          <w:lang w:eastAsia="ja-JP"/>
        </w:rPr>
        <w:tab/>
      </w:r>
    </w:p>
    <w:p w14:paraId="49C484E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sum of all the ecosystems of the world. It is both the collection of organisms living on the Earth and the space that they occupy on part of the Earth’s crust (the lithosphere), in the oceans (the hydrosphere) and in the atmosphere. The biosphere is all the planet’s ecosystems.</w:t>
      </w:r>
    </w:p>
    <w:p w14:paraId="132B877C" w14:textId="77777777" w:rsidR="00243240" w:rsidRPr="0008241C" w:rsidRDefault="00243240" w:rsidP="00243240">
      <w:pPr>
        <w:rPr>
          <w:rFonts w:eastAsia="MS Mincho"/>
          <w:sz w:val="22"/>
          <w:szCs w:val="22"/>
          <w:lang w:eastAsia="ja-JP"/>
        </w:rPr>
      </w:pPr>
    </w:p>
    <w:p w14:paraId="07F9534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iota</w:t>
      </w:r>
      <w:r w:rsidRPr="0008241C">
        <w:rPr>
          <w:rFonts w:eastAsia="MS Mincho"/>
          <w:sz w:val="22"/>
          <w:szCs w:val="22"/>
          <w:lang w:eastAsia="ja-JP"/>
        </w:rPr>
        <w:tab/>
      </w:r>
    </w:p>
    <w:p w14:paraId="02FD6DB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ll living organisms of an area; the flora and fauna considered as a unit.</w:t>
      </w:r>
    </w:p>
    <w:p w14:paraId="4F67D16A" w14:textId="77777777" w:rsidR="00243240" w:rsidRPr="0008241C" w:rsidRDefault="00243240" w:rsidP="00243240">
      <w:pPr>
        <w:rPr>
          <w:rFonts w:eastAsia="MS Mincho"/>
          <w:sz w:val="22"/>
          <w:szCs w:val="22"/>
          <w:lang w:eastAsia="ja-JP"/>
        </w:rPr>
      </w:pPr>
    </w:p>
    <w:p w14:paraId="5CD99C9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lack carbon</w:t>
      </w:r>
      <w:r w:rsidRPr="0008241C">
        <w:rPr>
          <w:rFonts w:eastAsia="MS Mincho"/>
          <w:sz w:val="22"/>
          <w:szCs w:val="22"/>
          <w:lang w:eastAsia="ja-JP"/>
        </w:rPr>
        <w:tab/>
      </w:r>
    </w:p>
    <w:p w14:paraId="2359F9F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Black carbon is a carbonaceous aerosol. It is produced both naturally and by human activities as a result of the incomplete combustion of fossil fuels, biofuels, and biomass. Primary sources include emissions from diesel engines, cook stoves, wood burning and forest fires. Black carbon particles strongly absorb sunlight and give soot its black color. Thus, black carbon has emerged as a major contributor to global climate change, possibly second only to CO2 as the main driver of change.</w:t>
      </w:r>
    </w:p>
    <w:p w14:paraId="4DD85FA3" w14:textId="77777777" w:rsidR="00243240" w:rsidRPr="0008241C" w:rsidRDefault="00243240" w:rsidP="00243240">
      <w:pPr>
        <w:rPr>
          <w:rFonts w:eastAsia="MS Mincho"/>
          <w:sz w:val="22"/>
          <w:szCs w:val="22"/>
          <w:lang w:eastAsia="ja-JP"/>
        </w:rPr>
      </w:pPr>
    </w:p>
    <w:p w14:paraId="00D9CC4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ottom-up</w:t>
      </w:r>
      <w:r w:rsidRPr="0008241C">
        <w:rPr>
          <w:rFonts w:eastAsia="MS Mincho"/>
          <w:sz w:val="22"/>
          <w:szCs w:val="22"/>
          <w:lang w:eastAsia="ja-JP"/>
        </w:rPr>
        <w:tab/>
      </w:r>
    </w:p>
    <w:p w14:paraId="3E7F88E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ystems driven by basic or lower-order processes.</w:t>
      </w:r>
    </w:p>
    <w:p w14:paraId="3DB2F096" w14:textId="77777777" w:rsidR="00243240" w:rsidRPr="0008241C" w:rsidRDefault="00243240" w:rsidP="00243240">
      <w:pPr>
        <w:rPr>
          <w:rFonts w:eastAsia="MS Mincho"/>
          <w:sz w:val="22"/>
          <w:szCs w:val="22"/>
          <w:lang w:eastAsia="ja-JP"/>
        </w:rPr>
      </w:pPr>
    </w:p>
    <w:p w14:paraId="14C48F6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rackish water</w:t>
      </w:r>
      <w:r w:rsidRPr="0008241C">
        <w:rPr>
          <w:rFonts w:eastAsia="MS Mincho"/>
          <w:sz w:val="22"/>
          <w:szCs w:val="22"/>
          <w:lang w:eastAsia="ja-JP"/>
        </w:rPr>
        <w:tab/>
      </w:r>
    </w:p>
    <w:p w14:paraId="53BEEF6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Water that has more salinity than fresh water, but not as much as seawater. It may result from mixing of seawater with fresh water, as in estuaries, or it may occur in brackish fossil aquifers. Technically, brackish water contains between 0.5 and 30 grams of salt per litre—more often expressed as 0.5 to 30 parts per thousand (‰), which is a specific gravity of between 1.005 and 1.010. Thus, brackish covers a range of salinity regimes and is not considered a precisely defined condition. </w:t>
      </w:r>
    </w:p>
    <w:p w14:paraId="5EF36C6E" w14:textId="77777777" w:rsidR="00243240" w:rsidRPr="0008241C" w:rsidRDefault="00243240" w:rsidP="00243240">
      <w:pPr>
        <w:rPr>
          <w:rFonts w:eastAsia="MS Mincho"/>
          <w:sz w:val="22"/>
          <w:szCs w:val="22"/>
          <w:lang w:eastAsia="ja-JP"/>
        </w:rPr>
      </w:pPr>
    </w:p>
    <w:p w14:paraId="3B93974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ushmeat</w:t>
      </w:r>
      <w:r w:rsidRPr="0008241C">
        <w:rPr>
          <w:rFonts w:eastAsia="MS Mincho"/>
          <w:sz w:val="22"/>
          <w:szCs w:val="22"/>
          <w:lang w:eastAsia="ja-JP"/>
        </w:rPr>
        <w:tab/>
      </w:r>
    </w:p>
    <w:p w14:paraId="281F0DB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eat for human consumption derived from wild animals.</w:t>
      </w:r>
    </w:p>
    <w:p w14:paraId="4A5D91D9" w14:textId="77777777" w:rsidR="00243240" w:rsidRPr="0008241C" w:rsidRDefault="00243240" w:rsidP="00243240">
      <w:pPr>
        <w:rPr>
          <w:rFonts w:eastAsia="MS Mincho"/>
          <w:sz w:val="22"/>
          <w:szCs w:val="22"/>
          <w:lang w:eastAsia="ja-JP"/>
        </w:rPr>
      </w:pPr>
    </w:p>
    <w:p w14:paraId="02B11B6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ushmeat hunting</w:t>
      </w:r>
      <w:r w:rsidRPr="0008241C">
        <w:rPr>
          <w:rFonts w:eastAsia="MS Mincho"/>
          <w:sz w:val="22"/>
          <w:szCs w:val="22"/>
          <w:lang w:eastAsia="ja-JP"/>
        </w:rPr>
        <w:tab/>
      </w:r>
    </w:p>
    <w:p w14:paraId="5F753BF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Bushmeat (or wild meat) hunting is a form of subsistence hunting that entails the harvesting of wild animals for food and for non-food purposes, including for medicinal use. </w:t>
      </w:r>
    </w:p>
    <w:p w14:paraId="2F8B8FF7" w14:textId="77777777" w:rsidR="00243240" w:rsidRPr="0008241C" w:rsidRDefault="00243240" w:rsidP="00243240">
      <w:pPr>
        <w:rPr>
          <w:rFonts w:eastAsia="MS Mincho"/>
          <w:sz w:val="22"/>
          <w:szCs w:val="22"/>
          <w:lang w:eastAsia="ja-JP"/>
        </w:rPr>
      </w:pPr>
    </w:p>
    <w:p w14:paraId="181EB78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usiness-As-Usual (BAU)</w:t>
      </w:r>
      <w:r w:rsidRPr="0008241C">
        <w:rPr>
          <w:rFonts w:eastAsia="MS Mincho"/>
          <w:sz w:val="22"/>
          <w:szCs w:val="22"/>
          <w:lang w:eastAsia="ja-JP"/>
        </w:rPr>
        <w:tab/>
      </w:r>
    </w:p>
    <w:p w14:paraId="6D742DE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PCC term case assumes that future developments follow those of the past and no changes in policies will take place.</w:t>
      </w:r>
    </w:p>
    <w:p w14:paraId="1D11F207" w14:textId="77777777" w:rsidR="00243240" w:rsidRPr="0008241C" w:rsidRDefault="00243240" w:rsidP="00243240">
      <w:pPr>
        <w:rPr>
          <w:rFonts w:eastAsia="MS Mincho"/>
          <w:sz w:val="22"/>
          <w:szCs w:val="22"/>
          <w:lang w:eastAsia="ja-JP"/>
        </w:rPr>
      </w:pPr>
    </w:p>
    <w:p w14:paraId="547EBAC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Bycatch</w:t>
      </w:r>
      <w:r w:rsidRPr="0008241C">
        <w:rPr>
          <w:rFonts w:eastAsia="MS Mincho"/>
          <w:sz w:val="22"/>
          <w:szCs w:val="22"/>
          <w:lang w:eastAsia="ja-JP"/>
        </w:rPr>
        <w:tab/>
      </w:r>
    </w:p>
    <w:p w14:paraId="1CD1368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ommercially undesirable species caught during a fishing process.</w:t>
      </w:r>
    </w:p>
    <w:p w14:paraId="2125634F" w14:textId="77777777" w:rsidR="00243240" w:rsidRPr="0008241C" w:rsidRDefault="00243240" w:rsidP="00243240">
      <w:pPr>
        <w:rPr>
          <w:rFonts w:eastAsia="MS Mincho"/>
          <w:sz w:val="22"/>
          <w:szCs w:val="22"/>
          <w:lang w:eastAsia="ja-JP"/>
        </w:rPr>
      </w:pPr>
    </w:p>
    <w:p w14:paraId="325FA31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libration (of models)</w:t>
      </w:r>
      <w:r w:rsidRPr="0008241C">
        <w:rPr>
          <w:rFonts w:eastAsia="MS Mincho"/>
          <w:sz w:val="22"/>
          <w:szCs w:val="22"/>
          <w:lang w:eastAsia="ja-JP"/>
        </w:rPr>
        <w:tab/>
      </w:r>
    </w:p>
    <w:p w14:paraId="1A01927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use of observations, or in some cases a reference model, during model development to ensure that the model output compares favourably with the properties of the system being modelled.</w:t>
      </w:r>
    </w:p>
    <w:p w14:paraId="495B92AD" w14:textId="77777777" w:rsidR="00243240" w:rsidRPr="0008241C" w:rsidRDefault="00243240" w:rsidP="00243240">
      <w:pPr>
        <w:rPr>
          <w:rFonts w:eastAsia="MS Mincho"/>
          <w:sz w:val="22"/>
          <w:szCs w:val="22"/>
          <w:lang w:eastAsia="ja-JP"/>
        </w:rPr>
      </w:pPr>
    </w:p>
    <w:p w14:paraId="5916D55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Capacity-building (or development)</w:t>
      </w:r>
      <w:r w:rsidRPr="0008241C">
        <w:rPr>
          <w:rFonts w:eastAsia="MS Mincho"/>
          <w:sz w:val="22"/>
          <w:szCs w:val="22"/>
          <w:lang w:eastAsia="ja-JP"/>
        </w:rPr>
        <w:tab/>
      </w:r>
    </w:p>
    <w:p w14:paraId="5C02F99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Defined by the United Nations Development Programme as “the process through which individuals, organizations and societies obtain, strengthen and maintain their capabilities to set and achieve their own development objectives over time”. IPBES promotes and facilitates capacity-building, to improve the capacity of countries to make informed policy decisions on biodiversity and ecosystem-services.</w:t>
      </w:r>
    </w:p>
    <w:p w14:paraId="792DFC47" w14:textId="77777777" w:rsidR="00243240" w:rsidRPr="0008241C" w:rsidRDefault="00243240" w:rsidP="00243240">
      <w:pPr>
        <w:rPr>
          <w:rFonts w:eastAsia="MS Mincho"/>
          <w:sz w:val="22"/>
          <w:szCs w:val="22"/>
          <w:lang w:eastAsia="ja-JP"/>
        </w:rPr>
      </w:pPr>
    </w:p>
    <w:p w14:paraId="74343B9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rbon cycle</w:t>
      </w:r>
      <w:r w:rsidRPr="0008241C">
        <w:rPr>
          <w:rFonts w:eastAsia="MS Mincho"/>
          <w:sz w:val="22"/>
          <w:szCs w:val="22"/>
          <w:lang w:eastAsia="ja-JP"/>
        </w:rPr>
        <w:tab/>
      </w:r>
    </w:p>
    <w:p w14:paraId="12DFA76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arbon cycle is the process by which carbon is exchanged among the ecosystems of the Earth.</w:t>
      </w:r>
    </w:p>
    <w:p w14:paraId="29265BF6" w14:textId="77777777" w:rsidR="00243240" w:rsidRPr="0008241C" w:rsidRDefault="00243240" w:rsidP="00243240">
      <w:pPr>
        <w:rPr>
          <w:rFonts w:eastAsia="MS Mincho"/>
          <w:sz w:val="22"/>
          <w:szCs w:val="22"/>
          <w:lang w:eastAsia="ja-JP"/>
        </w:rPr>
      </w:pPr>
    </w:p>
    <w:p w14:paraId="3FA2A6A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rbon offset</w:t>
      </w:r>
      <w:r w:rsidRPr="0008241C">
        <w:rPr>
          <w:rFonts w:eastAsia="MS Mincho"/>
          <w:sz w:val="22"/>
          <w:szCs w:val="22"/>
          <w:lang w:eastAsia="ja-JP"/>
        </w:rPr>
        <w:tab/>
      </w:r>
    </w:p>
    <w:p w14:paraId="5DE0875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mpensation for carbon dioxide emissions resulting from industrial or other human activity; a quantifiable amount of such compensation as a tradable commodity.</w:t>
      </w:r>
    </w:p>
    <w:p w14:paraId="09B62986" w14:textId="77777777" w:rsidR="00243240" w:rsidRPr="0008241C" w:rsidRDefault="00243240" w:rsidP="00243240">
      <w:pPr>
        <w:rPr>
          <w:rFonts w:eastAsia="MS Mincho"/>
          <w:sz w:val="22"/>
          <w:szCs w:val="22"/>
          <w:lang w:eastAsia="ja-JP"/>
        </w:rPr>
      </w:pPr>
    </w:p>
    <w:p w14:paraId="2C639D4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rbon sequestration</w:t>
      </w:r>
      <w:r w:rsidRPr="0008241C">
        <w:rPr>
          <w:rFonts w:eastAsia="MS Mincho"/>
          <w:sz w:val="22"/>
          <w:szCs w:val="22"/>
          <w:lang w:eastAsia="ja-JP"/>
        </w:rPr>
        <w:tab/>
      </w:r>
    </w:p>
    <w:p w14:paraId="049544A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method of reducing greenhouse gases by injecting carbon dioxide produced in other kinds of industrial processes into deep underground wells or beds of underground materials so that it does not enter the atmosphere. Transfer of atmospheric CO</w:t>
      </w:r>
      <w:r w:rsidRPr="0008241C">
        <w:rPr>
          <w:rFonts w:eastAsia="MS Mincho"/>
          <w:sz w:val="22"/>
          <w:szCs w:val="22"/>
          <w:vertAlign w:val="superscript"/>
          <w:lang w:eastAsia="ja-JP"/>
        </w:rPr>
        <w:t>2</w:t>
      </w:r>
      <w:r w:rsidRPr="0008241C">
        <w:rPr>
          <w:rFonts w:eastAsia="MS Mincho"/>
          <w:sz w:val="22"/>
          <w:szCs w:val="22"/>
          <w:lang w:eastAsia="ja-JP"/>
        </w:rPr>
        <w:t xml:space="preserve"> into long-lived pools and storing it securely so it is not immediately reemitted. </w:t>
      </w:r>
    </w:p>
    <w:p w14:paraId="6D765875" w14:textId="77777777" w:rsidR="00243240" w:rsidRPr="0008241C" w:rsidRDefault="00243240" w:rsidP="00243240">
      <w:pPr>
        <w:rPr>
          <w:rFonts w:eastAsia="MS Mincho"/>
          <w:sz w:val="22"/>
          <w:szCs w:val="22"/>
          <w:lang w:eastAsia="ja-JP"/>
        </w:rPr>
      </w:pPr>
    </w:p>
    <w:p w14:paraId="702C726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rbon storage</w:t>
      </w:r>
      <w:r w:rsidRPr="0008241C">
        <w:rPr>
          <w:rFonts w:eastAsia="MS Mincho"/>
          <w:sz w:val="22"/>
          <w:szCs w:val="22"/>
          <w:lang w:eastAsia="ja-JP"/>
        </w:rPr>
        <w:tab/>
      </w:r>
    </w:p>
    <w:p w14:paraId="742D6A2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technological process of capturing waste carbon dioxide from industry or power generation, and storing it so that it will not enter the atmosphere.</w:t>
      </w:r>
    </w:p>
    <w:p w14:paraId="0D4D3AF3" w14:textId="77777777" w:rsidR="00243240" w:rsidRPr="0008241C" w:rsidRDefault="00243240" w:rsidP="00243240">
      <w:pPr>
        <w:rPr>
          <w:rFonts w:eastAsia="MS Mincho"/>
          <w:sz w:val="22"/>
          <w:szCs w:val="22"/>
          <w:lang w:eastAsia="ja-JP"/>
        </w:rPr>
      </w:pPr>
    </w:p>
    <w:p w14:paraId="66DB305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rbon taxes</w:t>
      </w:r>
      <w:r w:rsidRPr="0008241C">
        <w:rPr>
          <w:rFonts w:eastAsia="MS Mincho"/>
          <w:sz w:val="22"/>
          <w:szCs w:val="22"/>
          <w:lang w:eastAsia="ja-JP"/>
        </w:rPr>
        <w:tab/>
      </w:r>
    </w:p>
    <w:p w14:paraId="01DACFC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mpulsory contribution to state revenue, levied by the governments on business profits, or added to the cost of goods, services, and transactions in proportion to the consequential amounts of carbon released into the atmosphere.</w:t>
      </w:r>
    </w:p>
    <w:p w14:paraId="4260D789" w14:textId="77777777" w:rsidR="00243240" w:rsidRPr="0008241C" w:rsidRDefault="00243240" w:rsidP="00243240">
      <w:pPr>
        <w:rPr>
          <w:rFonts w:eastAsia="MS Mincho"/>
          <w:sz w:val="22"/>
          <w:szCs w:val="22"/>
          <w:lang w:eastAsia="ja-JP"/>
        </w:rPr>
      </w:pPr>
    </w:p>
    <w:p w14:paraId="183973F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arrying capacity</w:t>
      </w:r>
      <w:r w:rsidRPr="0008241C">
        <w:rPr>
          <w:rFonts w:eastAsia="MS Mincho"/>
          <w:sz w:val="22"/>
          <w:szCs w:val="22"/>
          <w:lang w:eastAsia="ja-JP"/>
        </w:rPr>
        <w:tab/>
      </w:r>
    </w:p>
    <w:p w14:paraId="6F23C43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upper limit of habitats, ecosystems, landscapes, waterscapes or seascapes or any other appropriate geographic unit to provide tangible and intangible goods and services (including aesthetics and spiritual services) in a sustained way without altering its bio-geo-chemical characteristics, ecosystem functions and endangering its own resilience to climate change, natural and anthropogenic perturbations. </w:t>
      </w:r>
    </w:p>
    <w:p w14:paraId="4A2B763B" w14:textId="77777777" w:rsidR="00243240" w:rsidRPr="0008241C" w:rsidRDefault="00243240" w:rsidP="00243240">
      <w:pPr>
        <w:rPr>
          <w:rFonts w:eastAsia="MS Mincho"/>
          <w:sz w:val="22"/>
          <w:szCs w:val="22"/>
          <w:lang w:eastAsia="ja-JP"/>
        </w:rPr>
      </w:pPr>
    </w:p>
    <w:p w14:paraId="00637FD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ertainty</w:t>
      </w:r>
      <w:r w:rsidRPr="0008241C">
        <w:rPr>
          <w:rFonts w:eastAsia="MS Mincho"/>
          <w:b/>
          <w:sz w:val="22"/>
          <w:szCs w:val="22"/>
          <w:lang w:eastAsia="ja-JP"/>
        </w:rPr>
        <w:tab/>
      </w:r>
    </w:p>
    <w:p w14:paraId="042C1CB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 the context of IPBES, the summary terms to describe the state of knowledge are the following:</w:t>
      </w:r>
    </w:p>
    <w:p w14:paraId="2B57835C" w14:textId="77777777" w:rsidR="00243240" w:rsidRPr="0008241C" w:rsidRDefault="00243240" w:rsidP="00243240">
      <w:pPr>
        <w:widowControl w:val="0"/>
        <w:tabs>
          <w:tab w:val="clear" w:pos="1247"/>
          <w:tab w:val="clear" w:pos="1814"/>
          <w:tab w:val="clear" w:pos="2381"/>
          <w:tab w:val="clear" w:pos="2948"/>
          <w:tab w:val="clear" w:pos="3515"/>
        </w:tabs>
        <w:autoSpaceDE w:val="0"/>
        <w:autoSpaceDN w:val="0"/>
        <w:ind w:leftChars="100" w:left="484" w:rightChars="100" w:right="200" w:hanging="284"/>
        <w:rPr>
          <w:sz w:val="22"/>
          <w:szCs w:val="22"/>
          <w:lang w:eastAsia="ja-JP"/>
        </w:rPr>
      </w:pPr>
      <w:r w:rsidRPr="0008241C">
        <w:rPr>
          <w:sz w:val="22"/>
          <w:szCs w:val="22"/>
          <w:lang w:eastAsia="ja-JP"/>
        </w:rPr>
        <w:t>Well established (Certainty term (q.v.)): comprehensive meta-analysis or other synthesis or multiple independent studies that agree.</w:t>
      </w:r>
    </w:p>
    <w:p w14:paraId="57573C92" w14:textId="77777777" w:rsidR="00243240" w:rsidRPr="0008241C" w:rsidRDefault="00243240" w:rsidP="00243240">
      <w:pPr>
        <w:widowControl w:val="0"/>
        <w:tabs>
          <w:tab w:val="clear" w:pos="1247"/>
          <w:tab w:val="clear" w:pos="1814"/>
          <w:tab w:val="clear" w:pos="2381"/>
          <w:tab w:val="clear" w:pos="2948"/>
          <w:tab w:val="clear" w:pos="3515"/>
        </w:tabs>
        <w:autoSpaceDE w:val="0"/>
        <w:autoSpaceDN w:val="0"/>
        <w:ind w:leftChars="100" w:left="484" w:rightChars="100" w:right="200" w:hanging="284"/>
        <w:rPr>
          <w:sz w:val="22"/>
          <w:szCs w:val="22"/>
          <w:lang w:eastAsia="ja-JP"/>
        </w:rPr>
      </w:pPr>
      <w:r w:rsidRPr="0008241C">
        <w:rPr>
          <w:sz w:val="22"/>
          <w:szCs w:val="22"/>
          <w:lang w:eastAsia="ja-JP"/>
        </w:rPr>
        <w:t>Established but incomplete (Certainty term (q.v.)): general agreement although only a limited number of studies exist but no comprehensive synthesis and, or the studies that exist imprecisely address the question.</w:t>
      </w:r>
    </w:p>
    <w:p w14:paraId="48BB8006" w14:textId="77777777" w:rsidR="00243240" w:rsidRPr="0008241C" w:rsidRDefault="00243240" w:rsidP="00243240">
      <w:pPr>
        <w:widowControl w:val="0"/>
        <w:tabs>
          <w:tab w:val="clear" w:pos="1247"/>
          <w:tab w:val="clear" w:pos="1814"/>
          <w:tab w:val="clear" w:pos="2381"/>
          <w:tab w:val="clear" w:pos="2948"/>
          <w:tab w:val="clear" w:pos="3515"/>
        </w:tabs>
        <w:autoSpaceDE w:val="0"/>
        <w:autoSpaceDN w:val="0"/>
        <w:ind w:leftChars="100" w:left="484" w:rightChars="100" w:right="200" w:hanging="284"/>
        <w:rPr>
          <w:sz w:val="22"/>
          <w:szCs w:val="22"/>
          <w:lang w:eastAsia="ja-JP"/>
        </w:rPr>
      </w:pPr>
      <w:r w:rsidRPr="0008241C">
        <w:rPr>
          <w:sz w:val="22"/>
          <w:szCs w:val="22"/>
          <w:lang w:eastAsia="ja-JP"/>
        </w:rPr>
        <w:t>Unresolved (Certainty term (q.v.)):  multiple independent studies exist but conclusions do not agree.</w:t>
      </w:r>
    </w:p>
    <w:p w14:paraId="5C2B3334" w14:textId="77777777" w:rsidR="00243240" w:rsidRPr="0008241C" w:rsidRDefault="00243240" w:rsidP="00243240">
      <w:pPr>
        <w:widowControl w:val="0"/>
        <w:tabs>
          <w:tab w:val="clear" w:pos="1247"/>
          <w:tab w:val="clear" w:pos="1814"/>
          <w:tab w:val="clear" w:pos="2381"/>
          <w:tab w:val="clear" w:pos="2948"/>
          <w:tab w:val="clear" w:pos="3515"/>
        </w:tabs>
        <w:autoSpaceDE w:val="0"/>
        <w:autoSpaceDN w:val="0"/>
        <w:ind w:leftChars="100" w:left="484" w:rightChars="100" w:right="200" w:hanging="284"/>
        <w:rPr>
          <w:sz w:val="22"/>
          <w:szCs w:val="22"/>
          <w:lang w:eastAsia="ja-JP"/>
        </w:rPr>
      </w:pPr>
      <w:r w:rsidRPr="0008241C">
        <w:rPr>
          <w:sz w:val="22"/>
          <w:szCs w:val="22"/>
          <w:lang w:eastAsia="ja-JP"/>
        </w:rPr>
        <w:t>Inconclusive (Certainty term (q.v.)): limited evidence, recognising major knowledge gaps</w:t>
      </w:r>
    </w:p>
    <w:p w14:paraId="0058479B" w14:textId="77777777" w:rsidR="00243240" w:rsidRPr="0008241C" w:rsidRDefault="00243240" w:rsidP="00243240">
      <w:pPr>
        <w:rPr>
          <w:rFonts w:eastAsia="MS Mincho"/>
          <w:sz w:val="22"/>
          <w:szCs w:val="22"/>
          <w:lang w:eastAsia="ja-JP"/>
        </w:rPr>
      </w:pPr>
    </w:p>
    <w:p w14:paraId="55BFC67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hemosynthetic ecosystem</w:t>
      </w:r>
      <w:r w:rsidRPr="0008241C">
        <w:rPr>
          <w:rFonts w:eastAsia="MS Mincho"/>
          <w:sz w:val="22"/>
          <w:szCs w:val="22"/>
          <w:lang w:eastAsia="ja-JP"/>
        </w:rPr>
        <w:tab/>
      </w:r>
    </w:p>
    <w:p w14:paraId="392ED10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Ecosystems including hot vents, cold seeps, mud volcanoes and sulphidic brine pools are highly fractured and diverse deep-water habitats shaped by dynamic, small- and large-scale geological processes, which vary substantially in time and space. </w:t>
      </w:r>
    </w:p>
    <w:p w14:paraId="5415C811" w14:textId="77777777" w:rsidR="00243240" w:rsidRPr="0008241C" w:rsidRDefault="00243240" w:rsidP="00243240">
      <w:pPr>
        <w:rPr>
          <w:rFonts w:eastAsia="MS Mincho"/>
          <w:sz w:val="22"/>
          <w:szCs w:val="22"/>
          <w:lang w:eastAsia="ja-JP"/>
        </w:rPr>
      </w:pPr>
    </w:p>
    <w:p w14:paraId="62A91BC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limate change</w:t>
      </w:r>
      <w:r w:rsidRPr="0008241C">
        <w:rPr>
          <w:rFonts w:eastAsia="MS Mincho"/>
          <w:sz w:val="22"/>
          <w:szCs w:val="22"/>
          <w:lang w:eastAsia="ja-JP"/>
        </w:rPr>
        <w:tab/>
      </w:r>
    </w:p>
    <w:p w14:paraId="0C9C695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Climate change is a change in the statistical distribution of weather patterns when that change lasts for an extended period of time (i.e., decades to millions of years). Climate change may refer to a change </w:t>
      </w:r>
      <w:r w:rsidRPr="0008241C">
        <w:rPr>
          <w:rFonts w:eastAsia="MS Mincho"/>
          <w:sz w:val="22"/>
          <w:szCs w:val="22"/>
          <w:lang w:eastAsia="ja-JP"/>
        </w:rPr>
        <w:lastRenderedPageBreak/>
        <w:t>in average weather conditions, or in the time variation of weather within the context of longer-term average conditions. Climate change is caused by factors such as biotic processes, variations in solar radiation received by Earth, plate tectonics, and volcanic eruptions. Certain human activities have been identified as primary causes of ongoing climate change, often referred to as global warming.</w:t>
      </w:r>
    </w:p>
    <w:p w14:paraId="67819DE5" w14:textId="77777777" w:rsidR="00243240" w:rsidRPr="0008241C" w:rsidRDefault="00243240" w:rsidP="00243240">
      <w:pPr>
        <w:rPr>
          <w:rFonts w:eastAsia="MS Mincho"/>
          <w:sz w:val="22"/>
          <w:szCs w:val="22"/>
          <w:lang w:eastAsia="ja-JP"/>
        </w:rPr>
      </w:pPr>
    </w:p>
    <w:p w14:paraId="729346F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limate Smart Agriculture (CSA)</w:t>
      </w:r>
      <w:r w:rsidRPr="0008241C">
        <w:rPr>
          <w:rFonts w:eastAsia="MS Mincho"/>
          <w:sz w:val="22"/>
          <w:szCs w:val="22"/>
          <w:lang w:eastAsia="ja-JP"/>
        </w:rPr>
        <w:tab/>
      </w:r>
    </w:p>
    <w:p w14:paraId="171727D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griculture that sustainably increases productivity, resilience (adaptation), reduces/removes GHGs (mitigation), and enhances achievement of national food security and development goals. </w:t>
      </w:r>
    </w:p>
    <w:p w14:paraId="6E60F591" w14:textId="77777777" w:rsidR="00243240" w:rsidRPr="0008241C" w:rsidRDefault="00243240" w:rsidP="00243240">
      <w:pPr>
        <w:rPr>
          <w:rFonts w:eastAsia="MS Mincho"/>
          <w:sz w:val="22"/>
          <w:szCs w:val="22"/>
          <w:lang w:eastAsia="ja-JP"/>
        </w:rPr>
      </w:pPr>
    </w:p>
    <w:p w14:paraId="18B9A2E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astal squeeze</w:t>
      </w:r>
      <w:r w:rsidRPr="0008241C">
        <w:rPr>
          <w:rFonts w:eastAsia="MS Mincho"/>
          <w:sz w:val="22"/>
          <w:szCs w:val="22"/>
          <w:lang w:eastAsia="ja-JP"/>
        </w:rPr>
        <w:tab/>
      </w:r>
    </w:p>
    <w:p w14:paraId="24AC43A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t refers to intertidal habitat loss which arises due to the high water mark being fixed by a defense, and the low water mark migrating landwards in response to sea level rise.</w:t>
      </w:r>
    </w:p>
    <w:p w14:paraId="7FAB2FAE" w14:textId="77777777" w:rsidR="00243240" w:rsidRPr="0008241C" w:rsidRDefault="00243240" w:rsidP="00243240">
      <w:pPr>
        <w:rPr>
          <w:rFonts w:eastAsia="MS Mincho"/>
          <w:sz w:val="22"/>
          <w:szCs w:val="22"/>
          <w:lang w:eastAsia="ja-JP"/>
        </w:rPr>
      </w:pPr>
    </w:p>
    <w:p w14:paraId="65512F4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benefit strategies</w:t>
      </w:r>
      <w:r w:rsidRPr="0008241C">
        <w:rPr>
          <w:rFonts w:eastAsia="MS Mincho"/>
          <w:sz w:val="22"/>
          <w:szCs w:val="22"/>
          <w:lang w:eastAsia="ja-JP"/>
        </w:rPr>
        <w:tab/>
      </w:r>
    </w:p>
    <w:p w14:paraId="768EB2F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ractices in response to problems that provide added benefits, above and beyond the direct benefits. They are referred to as "multiple benefits" or "synergies".</w:t>
      </w:r>
    </w:p>
    <w:p w14:paraId="5B75A711" w14:textId="77777777" w:rsidR="00243240" w:rsidRPr="0008241C" w:rsidRDefault="00243240" w:rsidP="00243240">
      <w:pPr>
        <w:rPr>
          <w:rFonts w:eastAsia="MS Mincho"/>
          <w:sz w:val="22"/>
          <w:szCs w:val="22"/>
          <w:lang w:eastAsia="ja-JP"/>
        </w:rPr>
      </w:pPr>
    </w:p>
    <w:p w14:paraId="4B972D7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ld seep</w:t>
      </w:r>
      <w:r w:rsidRPr="0008241C">
        <w:rPr>
          <w:rFonts w:eastAsia="MS Mincho"/>
          <w:sz w:val="22"/>
          <w:szCs w:val="22"/>
          <w:lang w:eastAsia="ja-JP"/>
        </w:rPr>
        <w:tab/>
      </w:r>
    </w:p>
    <w:p w14:paraId="01B8E6F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rea of the seafloor where gases and fluids are released without incurring a significant temperature rise in the surrounding environment.</w:t>
      </w:r>
    </w:p>
    <w:p w14:paraId="2D820B78" w14:textId="77777777" w:rsidR="00243240" w:rsidRPr="0008241C" w:rsidRDefault="00243240" w:rsidP="00243240">
      <w:pPr>
        <w:rPr>
          <w:rFonts w:eastAsia="MS Mincho"/>
          <w:sz w:val="22"/>
          <w:szCs w:val="22"/>
          <w:lang w:eastAsia="ja-JP"/>
        </w:rPr>
      </w:pPr>
    </w:p>
    <w:p w14:paraId="70FEBDBB" w14:textId="77777777" w:rsidR="00243240" w:rsidRPr="0008241C" w:rsidRDefault="00243240" w:rsidP="00243240">
      <w:pPr>
        <w:rPr>
          <w:rFonts w:eastAsia="MS Mincho"/>
          <w:b/>
          <w:sz w:val="22"/>
          <w:szCs w:val="22"/>
          <w:lang w:eastAsia="ja-JP"/>
        </w:rPr>
      </w:pPr>
    </w:p>
    <w:p w14:paraId="77C1962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llaborative governance</w:t>
      </w:r>
      <w:r w:rsidRPr="0008241C">
        <w:rPr>
          <w:rFonts w:eastAsia="MS Mincho"/>
          <w:sz w:val="22"/>
          <w:szCs w:val="22"/>
          <w:lang w:eastAsia="ja-JP"/>
        </w:rPr>
        <w:tab/>
      </w:r>
    </w:p>
    <w:p w14:paraId="58AB6E9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Governing arrangement where one or more public agencies directly engage non-state stakeholders in a collective decision-making process that is formal, consensus-oriented, and deliberative and that aims to make or implement public policy or manage public programs or assets.</w:t>
      </w:r>
    </w:p>
    <w:p w14:paraId="43BEE894" w14:textId="77777777" w:rsidR="00243240" w:rsidRPr="0008241C" w:rsidRDefault="00243240" w:rsidP="00243240">
      <w:pPr>
        <w:rPr>
          <w:rFonts w:eastAsia="MS Mincho"/>
          <w:sz w:val="22"/>
          <w:szCs w:val="22"/>
          <w:lang w:eastAsia="ja-JP"/>
        </w:rPr>
      </w:pPr>
    </w:p>
    <w:p w14:paraId="0DED5F6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management</w:t>
      </w:r>
      <w:r w:rsidRPr="0008241C">
        <w:rPr>
          <w:rFonts w:eastAsia="MS Mincho"/>
          <w:sz w:val="22"/>
          <w:szCs w:val="22"/>
          <w:lang w:eastAsia="ja-JP"/>
        </w:rPr>
        <w:tab/>
      </w:r>
    </w:p>
    <w:p w14:paraId="667243B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Process of management in which government shares power with resource users, with each given specific rights and responsibilities relating to information and decision-making. </w:t>
      </w:r>
    </w:p>
    <w:p w14:paraId="489BC381" w14:textId="77777777" w:rsidR="00243240" w:rsidRPr="0008241C" w:rsidRDefault="00243240" w:rsidP="00243240">
      <w:pPr>
        <w:rPr>
          <w:rFonts w:eastAsia="MS Mincho"/>
          <w:sz w:val="22"/>
          <w:szCs w:val="22"/>
          <w:lang w:eastAsia="ja-JP"/>
        </w:rPr>
      </w:pPr>
    </w:p>
    <w:p w14:paraId="1AA7FC6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mmunity-based forest management</w:t>
      </w:r>
      <w:r w:rsidRPr="0008241C">
        <w:rPr>
          <w:rFonts w:eastAsia="MS Mincho"/>
          <w:sz w:val="22"/>
          <w:szCs w:val="22"/>
          <w:lang w:eastAsia="ja-JP"/>
        </w:rPr>
        <w:tab/>
      </w:r>
    </w:p>
    <w:p w14:paraId="398B2C1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Community Based Natural Resource Management".</w:t>
      </w:r>
    </w:p>
    <w:p w14:paraId="2B27A0C3" w14:textId="77777777" w:rsidR="00243240" w:rsidRPr="0008241C" w:rsidRDefault="00243240" w:rsidP="00243240">
      <w:pPr>
        <w:rPr>
          <w:rFonts w:eastAsia="MS Mincho"/>
          <w:sz w:val="22"/>
          <w:szCs w:val="22"/>
          <w:lang w:eastAsia="ja-JP"/>
        </w:rPr>
      </w:pPr>
    </w:p>
    <w:p w14:paraId="2A4F1EF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 xml:space="preserve">Community-based natural resource management </w:t>
      </w:r>
    </w:p>
    <w:p w14:paraId="386410E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ommunity-based natural resource management: an approach to natural resource management that involves the full participation of indigenous peoples’ and local communities and resource users in decision-making activities, and the incorporation of local institutions, customary practices, and knowledge systems in management, regulatory, and enforcement processes. Under this approach, community-based monitoring and information systems are initiatives by indigenous peoples and local community organizations to monitor their community’s well-being and the state of their territories and natural resources, applying a mix of traditional knowledge and innovative tools and approaches.</w:t>
      </w:r>
    </w:p>
    <w:p w14:paraId="71E9043E" w14:textId="77777777" w:rsidR="00243240" w:rsidRPr="0008241C" w:rsidRDefault="00243240" w:rsidP="00243240">
      <w:pPr>
        <w:rPr>
          <w:rFonts w:eastAsia="MS Mincho"/>
          <w:sz w:val="22"/>
          <w:szCs w:val="22"/>
          <w:lang w:eastAsia="ja-JP"/>
        </w:rPr>
      </w:pPr>
    </w:p>
    <w:p w14:paraId="1354C3A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nceptual Framework</w:t>
      </w:r>
      <w:r w:rsidRPr="0008241C">
        <w:rPr>
          <w:rFonts w:eastAsia="MS Mincho"/>
          <w:sz w:val="22"/>
          <w:szCs w:val="22"/>
          <w:lang w:eastAsia="ja-JP"/>
        </w:rPr>
        <w:tab/>
      </w:r>
    </w:p>
    <w:p w14:paraId="35E36EC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latform’s conceptual framework is a tool for building shared understanding across disciplines, knowledge systems and stakeholders of the interplay between biodiversity and ecosystem drivers, and of the role they play in building a good quality of life (link to CF diagram).</w:t>
      </w:r>
    </w:p>
    <w:p w14:paraId="711DCB91" w14:textId="77777777" w:rsidR="00243240" w:rsidRPr="0008241C" w:rsidRDefault="00243240" w:rsidP="00243240">
      <w:pPr>
        <w:rPr>
          <w:rFonts w:eastAsia="MS Mincho"/>
          <w:b/>
          <w:sz w:val="22"/>
          <w:szCs w:val="22"/>
          <w:lang w:eastAsia="ja-JP"/>
        </w:rPr>
      </w:pPr>
    </w:p>
    <w:p w14:paraId="1F175C8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ntingent Valuation</w:t>
      </w:r>
      <w:r w:rsidRPr="0008241C">
        <w:rPr>
          <w:rFonts w:eastAsia="MS Mincho"/>
          <w:sz w:val="22"/>
          <w:szCs w:val="22"/>
          <w:lang w:eastAsia="ja-JP"/>
        </w:rPr>
        <w:tab/>
      </w:r>
    </w:p>
    <w:p w14:paraId="5E44B12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contingent valuation method is used to estimate economic values for all kinds of ecosystem and environmental services. It can be used to estimate both use and non-use values. </w:t>
      </w:r>
    </w:p>
    <w:p w14:paraId="0C4E1645" w14:textId="77777777" w:rsidR="00243240" w:rsidRPr="0008241C" w:rsidRDefault="00243240" w:rsidP="00243240">
      <w:pPr>
        <w:rPr>
          <w:rFonts w:eastAsia="MS Mincho"/>
          <w:sz w:val="22"/>
          <w:szCs w:val="22"/>
          <w:lang w:eastAsia="ja-JP"/>
        </w:rPr>
      </w:pPr>
    </w:p>
    <w:p w14:paraId="2AB8FF6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nvention on International Trade in Endangered Species of Wild Fauna and Flora (CITES)</w:t>
      </w:r>
      <w:r w:rsidRPr="0008241C">
        <w:rPr>
          <w:rFonts w:eastAsia="MS Mincho"/>
          <w:sz w:val="22"/>
          <w:szCs w:val="22"/>
          <w:lang w:eastAsia="ja-JP"/>
        </w:rPr>
        <w:tab/>
      </w:r>
    </w:p>
    <w:p w14:paraId="162ADDF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 xml:space="preserve">Convention on International Trade in Endangered Species of Wild Fauna and Flora (CITES) is an international agreement between governments. Its aim is to ensure that international trade in specimens of wild animals and plants does not threaten their survival. </w:t>
      </w:r>
    </w:p>
    <w:p w14:paraId="05916A5B" w14:textId="77777777" w:rsidR="00243240" w:rsidRPr="0008241C" w:rsidRDefault="00243240" w:rsidP="00243240">
      <w:pPr>
        <w:rPr>
          <w:rFonts w:eastAsia="MS Mincho"/>
          <w:sz w:val="22"/>
          <w:szCs w:val="22"/>
          <w:lang w:eastAsia="ja-JP"/>
        </w:rPr>
      </w:pPr>
    </w:p>
    <w:p w14:paraId="36A9C59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production</w:t>
      </w:r>
      <w:r w:rsidRPr="0008241C">
        <w:rPr>
          <w:rFonts w:eastAsia="MS Mincho"/>
          <w:sz w:val="22"/>
          <w:szCs w:val="22"/>
          <w:lang w:eastAsia="ja-JP"/>
        </w:rPr>
        <w:tab/>
      </w:r>
    </w:p>
    <w:p w14:paraId="2A0D922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ssentially a relationship between service provider and service user that draws on the knowledge, ability and resources of both to develop solutions to issues that are claimed to be successful, sustainable and cost-effective, changing the balance of power from the professional towards the service user. The approach is used in work with both individuals and communities.</w:t>
      </w:r>
    </w:p>
    <w:p w14:paraId="65AD0F1A" w14:textId="77777777" w:rsidR="00243240" w:rsidRPr="0008241C" w:rsidRDefault="00243240" w:rsidP="00243240">
      <w:pPr>
        <w:rPr>
          <w:rFonts w:eastAsia="MS Mincho"/>
          <w:sz w:val="22"/>
          <w:szCs w:val="22"/>
          <w:lang w:eastAsia="ja-JP"/>
        </w:rPr>
      </w:pPr>
    </w:p>
    <w:p w14:paraId="3B293AF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ral Triangle</w:t>
      </w:r>
      <w:r w:rsidRPr="0008241C">
        <w:rPr>
          <w:rFonts w:eastAsia="MS Mincho"/>
          <w:sz w:val="22"/>
          <w:szCs w:val="22"/>
          <w:lang w:eastAsia="ja-JP"/>
        </w:rPr>
        <w:tab/>
      </w:r>
    </w:p>
    <w:p w14:paraId="37C85D3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Geographical term for a roughly triangular area of tropical ocean that includes the coastal waters of Malaysia, Indonesia, Timor-Leste, Philippines, Papua New Guinea and Solomon Islands and is recognised as the global centre of coral reef and marine biodiversity and a global conservation priority.</w:t>
      </w:r>
    </w:p>
    <w:p w14:paraId="1CABE882" w14:textId="77777777" w:rsidR="00243240" w:rsidRPr="0008241C" w:rsidRDefault="00243240" w:rsidP="00243240">
      <w:pPr>
        <w:rPr>
          <w:rFonts w:eastAsia="MS Mincho"/>
          <w:sz w:val="22"/>
          <w:szCs w:val="22"/>
          <w:lang w:eastAsia="ja-JP"/>
        </w:rPr>
      </w:pPr>
    </w:p>
    <w:p w14:paraId="0A03968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rridors</w:t>
      </w:r>
      <w:r w:rsidRPr="0008241C">
        <w:rPr>
          <w:rFonts w:eastAsia="MS Mincho"/>
          <w:sz w:val="22"/>
          <w:szCs w:val="22"/>
          <w:lang w:eastAsia="ja-JP"/>
        </w:rPr>
        <w:tab/>
      </w:r>
    </w:p>
    <w:p w14:paraId="46B3521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geographically defined area which allows species to move between landscapes, ecosystems and habitats, natural or modified, and ensures the maintenance of biodiversity and ecological and evolutionary processes.</w:t>
      </w:r>
    </w:p>
    <w:p w14:paraId="68616FBB" w14:textId="77777777" w:rsidR="00243240" w:rsidRPr="0008241C" w:rsidRDefault="00243240" w:rsidP="00243240">
      <w:pPr>
        <w:rPr>
          <w:rFonts w:eastAsia="MS Mincho"/>
          <w:sz w:val="22"/>
          <w:szCs w:val="22"/>
          <w:lang w:eastAsia="ja-JP"/>
        </w:rPr>
      </w:pPr>
    </w:p>
    <w:p w14:paraId="7D08534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oupled social-ecological systems (CSES)</w:t>
      </w:r>
      <w:r w:rsidRPr="0008241C">
        <w:rPr>
          <w:rFonts w:eastAsia="MS Mincho"/>
          <w:sz w:val="22"/>
          <w:szCs w:val="22"/>
          <w:lang w:eastAsia="ja-JP"/>
        </w:rPr>
        <w:tab/>
      </w:r>
    </w:p>
    <w:p w14:paraId="43702F7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ocial-ecological systems are complex, integrated systems in which humans are part of nature.</w:t>
      </w:r>
    </w:p>
    <w:p w14:paraId="41DA1CE2" w14:textId="77777777" w:rsidR="00243240" w:rsidRPr="0008241C" w:rsidRDefault="00243240" w:rsidP="00243240">
      <w:pPr>
        <w:rPr>
          <w:rFonts w:eastAsia="MS Mincho"/>
          <w:sz w:val="22"/>
          <w:szCs w:val="22"/>
          <w:lang w:eastAsia="ja-JP"/>
        </w:rPr>
      </w:pPr>
    </w:p>
    <w:p w14:paraId="6792E17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rop intensification</w:t>
      </w:r>
      <w:r w:rsidRPr="0008241C">
        <w:rPr>
          <w:rFonts w:eastAsia="MS Mincho"/>
          <w:sz w:val="22"/>
          <w:szCs w:val="22"/>
          <w:lang w:eastAsia="ja-JP"/>
        </w:rPr>
        <w:tab/>
      </w:r>
    </w:p>
    <w:p w14:paraId="08E08A7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creasing yields, area of extent and/or environmental impacts of agricultural production.</w:t>
      </w:r>
    </w:p>
    <w:p w14:paraId="292DCBB5" w14:textId="77777777" w:rsidR="00243240" w:rsidRPr="0008241C" w:rsidRDefault="00243240" w:rsidP="00243240">
      <w:pPr>
        <w:rPr>
          <w:rFonts w:eastAsia="MS Mincho"/>
          <w:sz w:val="22"/>
          <w:szCs w:val="22"/>
          <w:lang w:eastAsia="ja-JP"/>
        </w:rPr>
      </w:pPr>
    </w:p>
    <w:p w14:paraId="5CECA09D"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Cropland</w:t>
      </w:r>
      <w:r w:rsidRPr="0008241C">
        <w:rPr>
          <w:rFonts w:eastAsia="MS Mincho"/>
          <w:b/>
          <w:sz w:val="22"/>
          <w:szCs w:val="22"/>
          <w:lang w:eastAsia="ja-JP"/>
        </w:rPr>
        <w:tab/>
      </w:r>
    </w:p>
    <w:p w14:paraId="7CDA9A4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land cover/use category that includes areas used for the production of crops for harvest.</w:t>
      </w:r>
    </w:p>
    <w:p w14:paraId="695D5734" w14:textId="77777777" w:rsidR="00243240" w:rsidRPr="0008241C" w:rsidRDefault="00243240" w:rsidP="00243240">
      <w:pPr>
        <w:rPr>
          <w:rFonts w:eastAsia="MS Mincho"/>
          <w:sz w:val="22"/>
          <w:szCs w:val="22"/>
          <w:lang w:eastAsia="ja-JP"/>
        </w:rPr>
      </w:pPr>
    </w:p>
    <w:p w14:paraId="3CE755C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ross-scale Analysis</w:t>
      </w:r>
      <w:r w:rsidRPr="0008241C">
        <w:rPr>
          <w:rFonts w:eastAsia="MS Mincho"/>
          <w:sz w:val="22"/>
          <w:szCs w:val="22"/>
          <w:lang w:eastAsia="ja-JP"/>
        </w:rPr>
        <w:tab/>
      </w:r>
    </w:p>
    <w:p w14:paraId="11D1D49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ross-scale effects are the result of spatial and/or temporal processes interacting with other processes at another scale. These interactions create emergent effects that can be difficult to predict.</w:t>
      </w:r>
    </w:p>
    <w:p w14:paraId="39D5418E" w14:textId="77777777" w:rsidR="00243240" w:rsidRPr="0008241C" w:rsidRDefault="00243240" w:rsidP="00243240">
      <w:pPr>
        <w:rPr>
          <w:rFonts w:eastAsia="MS Mincho"/>
          <w:sz w:val="22"/>
          <w:szCs w:val="22"/>
          <w:lang w:eastAsia="ja-JP"/>
        </w:rPr>
      </w:pPr>
    </w:p>
    <w:p w14:paraId="4540ADD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ross-sectoral</w:t>
      </w:r>
      <w:r w:rsidRPr="0008241C">
        <w:rPr>
          <w:rFonts w:eastAsia="MS Mincho"/>
          <w:sz w:val="22"/>
          <w:szCs w:val="22"/>
          <w:lang w:eastAsia="ja-JP"/>
        </w:rPr>
        <w:tab/>
      </w:r>
    </w:p>
    <w:p w14:paraId="5D5AE9D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Relating to, or affecting, more than one sector (distinct part of society, or of a nation's economy).</w:t>
      </w:r>
    </w:p>
    <w:p w14:paraId="03CA1FA0" w14:textId="77777777" w:rsidR="00243240" w:rsidRPr="0008241C" w:rsidRDefault="00243240" w:rsidP="00243240">
      <w:pPr>
        <w:rPr>
          <w:rFonts w:eastAsia="MS Mincho"/>
          <w:sz w:val="22"/>
          <w:szCs w:val="22"/>
          <w:lang w:eastAsia="ja-JP"/>
        </w:rPr>
      </w:pPr>
    </w:p>
    <w:p w14:paraId="7C2BDEE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ryosphere</w:t>
      </w:r>
      <w:r w:rsidRPr="0008241C">
        <w:rPr>
          <w:rFonts w:eastAsia="MS Mincho"/>
          <w:sz w:val="22"/>
          <w:szCs w:val="22"/>
          <w:lang w:eastAsia="ja-JP"/>
        </w:rPr>
        <w:tab/>
      </w:r>
    </w:p>
    <w:p w14:paraId="3A13B42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ryosphere is those portions of Earth's surface where water is in solid form, including sea ice, lake ice, river ice, snow cover, glaciers, ice caps, ice sheets, and frozen ground (which includes permafrost).</w:t>
      </w:r>
    </w:p>
    <w:p w14:paraId="20F289BE" w14:textId="77777777" w:rsidR="00243240" w:rsidRPr="0008241C" w:rsidRDefault="00243240" w:rsidP="00243240">
      <w:pPr>
        <w:rPr>
          <w:rFonts w:eastAsia="MS Mincho"/>
          <w:sz w:val="22"/>
          <w:szCs w:val="22"/>
          <w:lang w:eastAsia="ja-JP"/>
        </w:rPr>
      </w:pPr>
    </w:p>
    <w:p w14:paraId="139B0E8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ultural ecosystem services</w:t>
      </w:r>
      <w:r w:rsidRPr="0008241C">
        <w:rPr>
          <w:rFonts w:eastAsia="MS Mincho"/>
          <w:sz w:val="22"/>
          <w:szCs w:val="22"/>
          <w:lang w:eastAsia="ja-JP"/>
        </w:rPr>
        <w:tab/>
      </w:r>
    </w:p>
    <w:p w14:paraId="3E87FB2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Millennium Ecosystem Assessment defined cultural ecosystem services as “the nonmaterial benefits people obtain from ecosystems through spiritual enrichment, cognitive development, reflection, recreation, and aesthetic experiences”. Cultural ecosystem services have been included in many other typologies of ecosystem services and referred to variously as cultural services, life-fulfilling functions, information functions, amenities and fulfillment, cultural and amenity services, or socio-cultural fulfillment.</w:t>
      </w:r>
    </w:p>
    <w:p w14:paraId="01B9BE11" w14:textId="77777777" w:rsidR="00243240" w:rsidRPr="0008241C" w:rsidRDefault="00243240" w:rsidP="00243240">
      <w:pPr>
        <w:rPr>
          <w:rFonts w:eastAsia="MS Mincho"/>
          <w:sz w:val="22"/>
          <w:szCs w:val="22"/>
          <w:lang w:eastAsia="ja-JP"/>
        </w:rPr>
      </w:pPr>
    </w:p>
    <w:p w14:paraId="4DBD319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Customary law</w:t>
      </w:r>
      <w:r w:rsidRPr="0008241C">
        <w:rPr>
          <w:rFonts w:eastAsia="MS Mincho"/>
          <w:sz w:val="22"/>
          <w:szCs w:val="22"/>
          <w:lang w:eastAsia="ja-JP"/>
        </w:rPr>
        <w:tab/>
      </w:r>
    </w:p>
    <w:p w14:paraId="6E238C0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ustomary law forms part of forms part of international and domestic law and stems from the customary norms of a particular group of peoples</w:t>
      </w:r>
    </w:p>
    <w:p w14:paraId="64BEC44C" w14:textId="77777777" w:rsidR="00243240" w:rsidRPr="0008241C" w:rsidRDefault="00243240" w:rsidP="00243240">
      <w:pPr>
        <w:rPr>
          <w:rFonts w:eastAsia="MS Mincho"/>
          <w:sz w:val="22"/>
          <w:szCs w:val="22"/>
          <w:lang w:eastAsia="ja-JP"/>
        </w:rPr>
      </w:pPr>
    </w:p>
    <w:p w14:paraId="057D91D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aoism</w:t>
      </w:r>
      <w:r w:rsidRPr="0008241C">
        <w:rPr>
          <w:rFonts w:eastAsia="MS Mincho"/>
          <w:sz w:val="22"/>
          <w:szCs w:val="22"/>
          <w:lang w:eastAsia="ja-JP"/>
        </w:rPr>
        <w:tab/>
      </w:r>
    </w:p>
    <w:p w14:paraId="3D4FE29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A Chinese philosophy based on the writings of Lao-tzu, advocating humility and religious piety.</w:t>
      </w:r>
    </w:p>
    <w:p w14:paraId="3CB437EF" w14:textId="77777777" w:rsidR="00243240" w:rsidRPr="0008241C" w:rsidRDefault="00243240" w:rsidP="00243240">
      <w:pPr>
        <w:rPr>
          <w:rFonts w:eastAsia="MS Mincho"/>
          <w:sz w:val="22"/>
          <w:szCs w:val="22"/>
          <w:lang w:eastAsia="ja-JP"/>
        </w:rPr>
      </w:pPr>
    </w:p>
    <w:p w14:paraId="68D2A27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ecision-making framework</w:t>
      </w:r>
      <w:r w:rsidRPr="0008241C">
        <w:rPr>
          <w:rFonts w:eastAsia="MS Mincho"/>
          <w:sz w:val="22"/>
          <w:szCs w:val="22"/>
          <w:lang w:eastAsia="ja-JP"/>
        </w:rPr>
        <w:tab/>
      </w:r>
    </w:p>
    <w:p w14:paraId="73AEA1F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ystem for logical interpretation of evidence leading to decision options that can be objectively evaluated.</w:t>
      </w:r>
    </w:p>
    <w:p w14:paraId="0D89580E" w14:textId="77777777" w:rsidR="00243240" w:rsidRPr="0008241C" w:rsidRDefault="00243240" w:rsidP="00243240">
      <w:pPr>
        <w:rPr>
          <w:rFonts w:eastAsia="MS Mincho"/>
          <w:sz w:val="22"/>
          <w:szCs w:val="22"/>
          <w:lang w:eastAsia="ja-JP"/>
        </w:rPr>
      </w:pPr>
    </w:p>
    <w:p w14:paraId="6903CF5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ecomposition</w:t>
      </w:r>
      <w:r w:rsidRPr="0008241C">
        <w:rPr>
          <w:rFonts w:eastAsia="MS Mincho"/>
          <w:sz w:val="22"/>
          <w:szCs w:val="22"/>
          <w:lang w:eastAsia="ja-JP"/>
        </w:rPr>
        <w:tab/>
      </w:r>
    </w:p>
    <w:p w14:paraId="5236875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Breakdown of complex organic substances into simpler molecules or ions by physical, chemical and/or biological processes.</w:t>
      </w:r>
    </w:p>
    <w:p w14:paraId="10F3C232" w14:textId="77777777" w:rsidR="00243240" w:rsidRPr="0008241C" w:rsidRDefault="00243240" w:rsidP="00243240">
      <w:pPr>
        <w:rPr>
          <w:rFonts w:eastAsia="MS Mincho"/>
          <w:sz w:val="22"/>
          <w:szCs w:val="22"/>
          <w:lang w:eastAsia="ja-JP"/>
        </w:rPr>
      </w:pPr>
    </w:p>
    <w:p w14:paraId="726DAF9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eforestation</w:t>
      </w:r>
      <w:r w:rsidRPr="0008241C">
        <w:rPr>
          <w:rFonts w:eastAsia="MS Mincho"/>
          <w:sz w:val="22"/>
          <w:szCs w:val="22"/>
          <w:lang w:eastAsia="ja-JP"/>
        </w:rPr>
        <w:tab/>
      </w:r>
    </w:p>
    <w:p w14:paraId="74F6DD6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Human-induced conversion of forested land to nonforested land. Deforestation can be permanent, when this change is definitive, or temporary when this change is part of a cycle that includes natural or assisted regeneration.</w:t>
      </w:r>
    </w:p>
    <w:p w14:paraId="3D9850EC" w14:textId="77777777" w:rsidR="00243240" w:rsidRPr="0008241C" w:rsidRDefault="00243240" w:rsidP="00243240">
      <w:pPr>
        <w:rPr>
          <w:rFonts w:eastAsia="MS Mincho"/>
          <w:sz w:val="22"/>
          <w:szCs w:val="22"/>
          <w:lang w:eastAsia="ja-JP"/>
        </w:rPr>
      </w:pPr>
    </w:p>
    <w:p w14:paraId="1765308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egraded land</w:t>
      </w:r>
      <w:r w:rsidRPr="0008241C">
        <w:rPr>
          <w:rFonts w:eastAsia="MS Mincho"/>
          <w:sz w:val="22"/>
          <w:szCs w:val="22"/>
          <w:lang w:eastAsia="ja-JP"/>
        </w:rPr>
        <w:tab/>
      </w:r>
    </w:p>
    <w:p w14:paraId="20024BE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Land in a state that results from persistent decline or loss of biodiversity and ecosystem functions and services that cannot fully recover unaided.</w:t>
      </w:r>
    </w:p>
    <w:p w14:paraId="1326DFF8" w14:textId="77777777" w:rsidR="00243240" w:rsidRPr="0008241C" w:rsidRDefault="00243240" w:rsidP="00243240">
      <w:pPr>
        <w:rPr>
          <w:rFonts w:eastAsia="MS Mincho"/>
          <w:sz w:val="22"/>
          <w:szCs w:val="22"/>
          <w:lang w:eastAsia="ja-JP"/>
        </w:rPr>
      </w:pPr>
    </w:p>
    <w:p w14:paraId="556AFB0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esertification</w:t>
      </w:r>
      <w:r w:rsidRPr="0008241C">
        <w:rPr>
          <w:rFonts w:eastAsia="MS Mincho"/>
          <w:sz w:val="22"/>
          <w:szCs w:val="22"/>
          <w:lang w:eastAsia="ja-JP"/>
        </w:rPr>
        <w:tab/>
      </w:r>
    </w:p>
    <w:p w14:paraId="042CC51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Desertification” means land degradation in arid, semi-arid and dry sub-humid areas resulting from various factors, including climatic variations and human activities. Desertification does not refer to the natural expansion of existing deserts.</w:t>
      </w:r>
    </w:p>
    <w:p w14:paraId="4490ACE9" w14:textId="77777777" w:rsidR="00243240" w:rsidRPr="0008241C" w:rsidRDefault="00243240" w:rsidP="00243240">
      <w:pPr>
        <w:rPr>
          <w:rFonts w:eastAsia="MS Mincho"/>
          <w:sz w:val="22"/>
          <w:szCs w:val="22"/>
          <w:lang w:eastAsia="ja-JP"/>
        </w:rPr>
      </w:pPr>
    </w:p>
    <w:p w14:paraId="7D46460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evelopment pathways</w:t>
      </w:r>
      <w:r w:rsidRPr="0008241C">
        <w:rPr>
          <w:rFonts w:eastAsia="MS Mincho"/>
          <w:sz w:val="22"/>
          <w:szCs w:val="22"/>
          <w:lang w:eastAsia="ja-JP"/>
        </w:rPr>
        <w:tab/>
      </w:r>
    </w:p>
    <w:p w14:paraId="0BF95D2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lausible future options either arising from or forming scenario assessments, often presented as narratives that explore or articulate possibilities for human economic development.</w:t>
      </w:r>
    </w:p>
    <w:p w14:paraId="78775624" w14:textId="77777777" w:rsidR="00243240" w:rsidRPr="0008241C" w:rsidRDefault="00243240" w:rsidP="00243240">
      <w:pPr>
        <w:rPr>
          <w:rFonts w:eastAsia="MS Mincho"/>
          <w:sz w:val="22"/>
          <w:szCs w:val="22"/>
          <w:lang w:eastAsia="ja-JP"/>
        </w:rPr>
      </w:pPr>
    </w:p>
    <w:p w14:paraId="15308D0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irect driver</w:t>
      </w:r>
      <w:r w:rsidRPr="0008241C">
        <w:rPr>
          <w:rFonts w:eastAsia="MS Mincho"/>
          <w:sz w:val="22"/>
          <w:szCs w:val="22"/>
          <w:lang w:eastAsia="ja-JP"/>
        </w:rPr>
        <w:tab/>
      </w:r>
    </w:p>
    <w:p w14:paraId="029F196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driver".</w:t>
      </w:r>
    </w:p>
    <w:p w14:paraId="2C9DCE9F" w14:textId="77777777" w:rsidR="00243240" w:rsidRPr="0008241C" w:rsidRDefault="00243240" w:rsidP="00243240">
      <w:pPr>
        <w:rPr>
          <w:rFonts w:eastAsia="MS Mincho"/>
          <w:sz w:val="22"/>
          <w:szCs w:val="22"/>
          <w:lang w:eastAsia="ja-JP"/>
        </w:rPr>
      </w:pPr>
    </w:p>
    <w:p w14:paraId="3D0C739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ownscaling</w:t>
      </w:r>
      <w:r w:rsidRPr="0008241C">
        <w:rPr>
          <w:rFonts w:eastAsia="MS Mincho"/>
          <w:sz w:val="22"/>
          <w:szCs w:val="22"/>
          <w:lang w:eastAsia="ja-JP"/>
        </w:rPr>
        <w:tab/>
      </w:r>
    </w:p>
    <w:p w14:paraId="21BA6F4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transformation of information from coarser to finer spatial scales through statistical modelling or spatially nested linkage of structural models.</w:t>
      </w:r>
    </w:p>
    <w:p w14:paraId="084C867D" w14:textId="77777777" w:rsidR="00243240" w:rsidRPr="0008241C" w:rsidRDefault="00243240" w:rsidP="00243240">
      <w:pPr>
        <w:rPr>
          <w:rFonts w:eastAsia="MS Mincho"/>
          <w:sz w:val="22"/>
          <w:szCs w:val="22"/>
          <w:lang w:eastAsia="ja-JP"/>
        </w:rPr>
      </w:pPr>
    </w:p>
    <w:p w14:paraId="7AD00EA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river</w:t>
      </w:r>
      <w:r w:rsidRPr="0008241C">
        <w:rPr>
          <w:rFonts w:eastAsia="MS Mincho"/>
          <w:sz w:val="22"/>
          <w:szCs w:val="22"/>
          <w:lang w:eastAsia="ja-JP"/>
        </w:rPr>
        <w:tab/>
      </w:r>
    </w:p>
    <w:p w14:paraId="1ACEDAB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In the context of IPBES, drivers of change are all the factors that, directly or indirectly, cause changes in nature, anthropogenic assets, nature’s contributions to people and a good quality of life. </w:t>
      </w:r>
    </w:p>
    <w:p w14:paraId="0CA93AE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Direct drivers of change can be both natural and anthropogenic. Direct drivers have direct physical (mechanical, chemical, noise, light etc.) and psychological (disturbance etc.) impacts on nature and its functioning, and on people and their interaction. Direct drivers unequivocally influence biodiversity and ecosystem processes. They are also referred to as ‘pressures’. Direct drivers include, inter alia, climate change, pollution, land use change, invasive alien species and zoonoses, including their effects across regions. </w:t>
      </w:r>
    </w:p>
    <w:p w14:paraId="53449D8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direct drivers are drivers that operate diffusely by altering and influencing direct drivers as well as other indirect drivers (also referred to as ‘underlying causes’). Interactions between indirect and direct drivers create different chains of relationship, attribution, and impacts, which may vary according to type, intensity, duration, and distance. These relationships can also lead to different types of spill-over effects. Global indirect drivers include economic, demographic, governance, technological and cultural ones, among others. Special attention is given, among indirect drivers, to the role of institutions (both formal and informal) and impacts of the patterns of production, supply and consumption on nature, nature’s contributions to people and good quality of life.</w:t>
      </w:r>
    </w:p>
    <w:p w14:paraId="0A5B60EB" w14:textId="77777777" w:rsidR="00243240" w:rsidRPr="0008241C" w:rsidRDefault="00243240" w:rsidP="00243240">
      <w:pPr>
        <w:rPr>
          <w:rFonts w:eastAsia="MS Mincho"/>
          <w:sz w:val="22"/>
          <w:szCs w:val="22"/>
          <w:lang w:eastAsia="ja-JP"/>
        </w:rPr>
      </w:pPr>
    </w:p>
    <w:p w14:paraId="6EA1BEE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Drylands</w:t>
      </w:r>
      <w:r w:rsidRPr="0008241C">
        <w:rPr>
          <w:rFonts w:eastAsia="MS Mincho"/>
          <w:b/>
          <w:sz w:val="22"/>
          <w:szCs w:val="22"/>
          <w:lang w:eastAsia="ja-JP"/>
        </w:rPr>
        <w:tab/>
      </w:r>
    </w:p>
    <w:p w14:paraId="4E26AD1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Drylands comprise arid, semi-arid and dry sub-humid areas. The term excludes hyper-arid areas, also known as deserts. Drylands are characterised by water scarcity and cover approximately 40 per cent of the world's terrain.</w:t>
      </w:r>
    </w:p>
    <w:p w14:paraId="3CCA41B6" w14:textId="77777777" w:rsidR="00243240" w:rsidRPr="0008241C" w:rsidRDefault="00243240" w:rsidP="00243240">
      <w:pPr>
        <w:rPr>
          <w:rFonts w:eastAsia="MS Mincho"/>
          <w:sz w:val="22"/>
          <w:szCs w:val="22"/>
          <w:lang w:eastAsia="ja-JP"/>
        </w:rPr>
      </w:pPr>
    </w:p>
    <w:p w14:paraId="3647C97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Communalism</w:t>
      </w:r>
      <w:r w:rsidRPr="0008241C">
        <w:rPr>
          <w:rFonts w:eastAsia="MS Mincho"/>
          <w:sz w:val="22"/>
          <w:szCs w:val="22"/>
          <w:lang w:eastAsia="ja-JP"/>
        </w:rPr>
        <w:tab/>
      </w:r>
    </w:p>
    <w:p w14:paraId="7B08DF1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horthand for "ecological communalism", an environmental philosophy based on simple living, self-sufficiency, sustainability, and local economies.</w:t>
      </w:r>
    </w:p>
    <w:p w14:paraId="1E62DDFB" w14:textId="77777777" w:rsidR="00243240" w:rsidRPr="0008241C" w:rsidRDefault="00243240" w:rsidP="00243240">
      <w:pPr>
        <w:rPr>
          <w:rFonts w:eastAsia="MS Mincho"/>
          <w:sz w:val="22"/>
          <w:szCs w:val="22"/>
          <w:lang w:eastAsia="ja-JP"/>
        </w:rPr>
      </w:pPr>
    </w:p>
    <w:p w14:paraId="51EAA63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logical destruction</w:t>
      </w:r>
      <w:r w:rsidRPr="0008241C">
        <w:rPr>
          <w:rFonts w:eastAsia="MS Mincho"/>
          <w:sz w:val="22"/>
          <w:szCs w:val="22"/>
          <w:lang w:eastAsia="ja-JP"/>
        </w:rPr>
        <w:tab/>
      </w:r>
    </w:p>
    <w:p w14:paraId="31F8A45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Ecosystem degradation".</w:t>
      </w:r>
    </w:p>
    <w:p w14:paraId="2AC57533" w14:textId="77777777" w:rsidR="00243240" w:rsidRPr="0008241C" w:rsidRDefault="00243240" w:rsidP="00243240">
      <w:pPr>
        <w:rPr>
          <w:rFonts w:eastAsia="MS Mincho"/>
          <w:sz w:val="22"/>
          <w:szCs w:val="22"/>
          <w:lang w:eastAsia="ja-JP"/>
        </w:rPr>
      </w:pPr>
    </w:p>
    <w:p w14:paraId="742DE5F6"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Ecological Footprint</w:t>
      </w:r>
    </w:p>
    <w:p w14:paraId="1FDC16A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cological footprint has a variety of definitions, but is defined by the Global Footprint Network the as "a measure of how much area of biologically productive land and water an individual, population or activity requires to produce all the resources it consumes and to absorb the waste it generates, using prevailing technology and resource management practices. The ecological footprint indicator used in this report is based on the Global Footprint Network unless otherwise specified.</w:t>
      </w:r>
    </w:p>
    <w:p w14:paraId="595E3AD1" w14:textId="77777777" w:rsidR="00243240" w:rsidRPr="0008241C" w:rsidRDefault="00243240" w:rsidP="00243240">
      <w:pPr>
        <w:rPr>
          <w:rFonts w:eastAsia="MS Mincho"/>
          <w:sz w:val="22"/>
          <w:szCs w:val="22"/>
          <w:lang w:eastAsia="ja-JP"/>
        </w:rPr>
      </w:pPr>
    </w:p>
    <w:p w14:paraId="0F03539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logical infrastructure</w:t>
      </w:r>
      <w:r w:rsidRPr="0008241C">
        <w:rPr>
          <w:rFonts w:eastAsia="MS Mincho"/>
          <w:sz w:val="22"/>
          <w:szCs w:val="22"/>
          <w:lang w:eastAsia="ja-JP"/>
        </w:rPr>
        <w:tab/>
      </w:r>
    </w:p>
    <w:p w14:paraId="0DA9D43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Ecological infrastructure refers to the natural or semi-natural structural elements of ecosystems and landscapes that are important in delivering ecosystem services. It is similar to 'green infrastructure', or ‘green and blue infrastructure’ a term sometimes applied in a more urban context. The ecological infrastructure needed to support pollinators and improve pollination services includes patches of semi-natural habitats, including hedgerows, grassland and forest, distributed throughout productive agricultural landscapes, providing nesting and floral resources. Larger areas of natural habitat are also ecological infrastructure, although these do not directly support agricultural pollination in areas more than a few kilometers away from pollinator-dependent crops. </w:t>
      </w:r>
    </w:p>
    <w:p w14:paraId="47401DF3" w14:textId="77777777" w:rsidR="00243240" w:rsidRPr="0008241C" w:rsidRDefault="00243240" w:rsidP="00243240">
      <w:pPr>
        <w:rPr>
          <w:rFonts w:eastAsia="MS Mincho"/>
          <w:sz w:val="22"/>
          <w:szCs w:val="22"/>
          <w:lang w:eastAsia="ja-JP"/>
        </w:rPr>
      </w:pPr>
    </w:p>
    <w:p w14:paraId="01C9BB7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logical processes</w:t>
      </w:r>
      <w:r w:rsidRPr="0008241C">
        <w:rPr>
          <w:rFonts w:eastAsia="MS Mincho"/>
          <w:sz w:val="22"/>
          <w:szCs w:val="22"/>
          <w:lang w:eastAsia="ja-JP"/>
        </w:rPr>
        <w:tab/>
      </w:r>
    </w:p>
    <w:p w14:paraId="3328681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hysical and biological actions or events that link organisms and their environment.</w:t>
      </w:r>
    </w:p>
    <w:p w14:paraId="302E213C" w14:textId="77777777" w:rsidR="00243240" w:rsidRPr="0008241C" w:rsidRDefault="00243240" w:rsidP="00243240">
      <w:pPr>
        <w:rPr>
          <w:rFonts w:eastAsia="MS Mincho"/>
          <w:sz w:val="22"/>
          <w:szCs w:val="22"/>
          <w:lang w:eastAsia="ja-JP"/>
        </w:rPr>
      </w:pPr>
    </w:p>
    <w:p w14:paraId="74BDD45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nomic and financial instruments</w:t>
      </w:r>
      <w:r w:rsidRPr="0008241C">
        <w:rPr>
          <w:rFonts w:eastAsia="MS Mincho"/>
          <w:sz w:val="22"/>
          <w:szCs w:val="22"/>
          <w:lang w:eastAsia="ja-JP"/>
        </w:rPr>
        <w:tab/>
      </w:r>
    </w:p>
    <w:p w14:paraId="3187C36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conomic and financial instruments can be used to change people’s behavior towards desired policy objectives. Instruments typically encompass a wide range of designs and implementation approaches. They include traditional fiscal instruments, including for example subsidies, taxes, charges and fiscal transfers. Additionally, instruments such as tradable pollution permits or tradable land development rights rely on the creation of new markets. Further instruments represent conditional and voluntary incentive schemes such as payments for ecosystem services. All these can in principle be used to correct for policy or/and market failures and reinstate full-cost pricing. They aim at reflecting social costs or benefits of the conservation and use of biodiversity and ecosystem services of a public good nature (“getting the price right”). Financial instruments, in contrast, are often extra-budgetary and can be financed from domestic sources or foreign aid, external borrowing, debt for nature swaps, etc. It should be noted that economic instruments do not necessarily imply that commodification of environmental functions is promoted. Generally, they are meant to change behavior of individuals (e.g., consumers and producers) and public actors (e.g., local and regional governments).</w:t>
      </w:r>
    </w:p>
    <w:p w14:paraId="40603071" w14:textId="77777777" w:rsidR="00243240" w:rsidRPr="0008241C" w:rsidRDefault="00243240" w:rsidP="00243240">
      <w:pPr>
        <w:rPr>
          <w:rFonts w:eastAsia="MS Mincho"/>
          <w:sz w:val="22"/>
          <w:szCs w:val="22"/>
          <w:lang w:eastAsia="ja-JP"/>
        </w:rPr>
      </w:pPr>
    </w:p>
    <w:p w14:paraId="452F39B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region</w:t>
      </w:r>
      <w:r w:rsidRPr="0008241C">
        <w:rPr>
          <w:rFonts w:eastAsia="MS Mincho"/>
          <w:sz w:val="22"/>
          <w:szCs w:val="22"/>
          <w:lang w:eastAsia="ja-JP"/>
        </w:rPr>
        <w:tab/>
      </w:r>
    </w:p>
    <w:p w14:paraId="3FC5F31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large area of land or water that contains a geographically distinct assemblage of natural communities that:</w:t>
      </w:r>
    </w:p>
    <w:p w14:paraId="280B18B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hare a large majority of their species and ecological dynamics;</w:t>
      </w:r>
    </w:p>
    <w:p w14:paraId="4CBEEA4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b) Share similar environmental conditions, and;</w:t>
      </w:r>
    </w:p>
    <w:p w14:paraId="532EBDE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 Interact ecologically in ways that are critical for their long-term persistence. In contrast to biomes, an ecoregion is generally geographically specific, at a much finer scale. For example, the “East African Montane Forest” eco-region of Kenya (WWF eco-region classification) is a geographically specific and coherent example of the globally occurring “tropical and subtropical forest” biome.</w:t>
      </w:r>
    </w:p>
    <w:p w14:paraId="4337F00E" w14:textId="77777777" w:rsidR="00243240" w:rsidRPr="0008241C" w:rsidRDefault="00243240" w:rsidP="00243240">
      <w:pPr>
        <w:rPr>
          <w:rFonts w:eastAsia="MS Mincho"/>
          <w:sz w:val="22"/>
          <w:szCs w:val="22"/>
          <w:lang w:eastAsia="ja-JP"/>
        </w:rPr>
      </w:pPr>
    </w:p>
    <w:p w14:paraId="5401183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system</w:t>
      </w:r>
      <w:r w:rsidRPr="0008241C">
        <w:rPr>
          <w:rFonts w:eastAsia="MS Mincho"/>
          <w:sz w:val="22"/>
          <w:szCs w:val="22"/>
          <w:lang w:eastAsia="ja-JP"/>
        </w:rPr>
        <w:tab/>
      </w:r>
    </w:p>
    <w:p w14:paraId="490AA24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dynamic complex of plant, animal and micro-organism communities and their non-living environment interacting as a functional unit.</w:t>
      </w:r>
    </w:p>
    <w:p w14:paraId="37FFCB98" w14:textId="77777777" w:rsidR="00243240" w:rsidRPr="0008241C" w:rsidRDefault="00243240" w:rsidP="00243240">
      <w:pPr>
        <w:rPr>
          <w:rFonts w:eastAsia="MS Mincho"/>
          <w:sz w:val="22"/>
          <w:szCs w:val="22"/>
          <w:lang w:eastAsia="ja-JP"/>
        </w:rPr>
      </w:pPr>
    </w:p>
    <w:p w14:paraId="6B32453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system degradation</w:t>
      </w:r>
      <w:r w:rsidRPr="0008241C">
        <w:rPr>
          <w:rFonts w:eastAsia="MS Mincho"/>
          <w:sz w:val="22"/>
          <w:szCs w:val="22"/>
          <w:lang w:eastAsia="ja-JP"/>
        </w:rPr>
        <w:tab/>
      </w:r>
    </w:p>
    <w:p w14:paraId="0296DF6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ersistent (long-time) reduction in the capacity to provide ecosystem services.</w:t>
      </w:r>
    </w:p>
    <w:p w14:paraId="7105F6CB" w14:textId="77777777" w:rsidR="00243240" w:rsidRPr="0008241C" w:rsidRDefault="00243240" w:rsidP="00243240">
      <w:pPr>
        <w:rPr>
          <w:rFonts w:eastAsia="MS Mincho"/>
          <w:sz w:val="22"/>
          <w:szCs w:val="22"/>
          <w:lang w:eastAsia="ja-JP"/>
        </w:rPr>
      </w:pPr>
    </w:p>
    <w:p w14:paraId="0CD9AB4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system function</w:t>
      </w:r>
      <w:r w:rsidRPr="0008241C">
        <w:rPr>
          <w:rFonts w:eastAsia="MS Mincho"/>
          <w:sz w:val="22"/>
          <w:szCs w:val="22"/>
          <w:lang w:eastAsia="ja-JP"/>
        </w:rPr>
        <w:tab/>
      </w:r>
    </w:p>
    <w:p w14:paraId="158DACE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flow of energy and materials through the biotic and abiotic components of an ecosystem. It includes many processes such as biomass production, trophic transfer through plants and animals, nutrient cycling, water dynamics and heat transfer.</w:t>
      </w:r>
    </w:p>
    <w:p w14:paraId="772FAE8D" w14:textId="77777777" w:rsidR="00243240" w:rsidRPr="0008241C" w:rsidRDefault="00243240" w:rsidP="00243240">
      <w:pPr>
        <w:rPr>
          <w:rFonts w:eastAsia="MS Mincho"/>
          <w:sz w:val="22"/>
          <w:szCs w:val="22"/>
          <w:lang w:eastAsia="ja-JP"/>
        </w:rPr>
      </w:pPr>
    </w:p>
    <w:p w14:paraId="7B4848B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system health</w:t>
      </w:r>
      <w:r w:rsidRPr="0008241C">
        <w:rPr>
          <w:rFonts w:eastAsia="MS Mincho"/>
          <w:sz w:val="22"/>
          <w:szCs w:val="22"/>
          <w:lang w:eastAsia="ja-JP"/>
        </w:rPr>
        <w:tab/>
      </w:r>
    </w:p>
    <w:p w14:paraId="1F1B5BB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tate or condition of an ecosystem that expresses attributes of biodiversity within “normal” ranges, relative to its ecological stage of development. Ecosystem health depends inter alia on ecosystem resilience and resistance.</w:t>
      </w:r>
    </w:p>
    <w:p w14:paraId="779977D4" w14:textId="77777777" w:rsidR="00243240" w:rsidRPr="0008241C" w:rsidRDefault="00243240" w:rsidP="00243240">
      <w:pPr>
        <w:rPr>
          <w:rFonts w:eastAsia="MS Mincho"/>
          <w:sz w:val="22"/>
          <w:szCs w:val="22"/>
          <w:lang w:eastAsia="ja-JP"/>
        </w:rPr>
      </w:pPr>
    </w:p>
    <w:p w14:paraId="5596FAB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system management</w:t>
      </w:r>
      <w:r w:rsidRPr="0008241C">
        <w:rPr>
          <w:rFonts w:eastAsia="MS Mincho"/>
          <w:sz w:val="22"/>
          <w:szCs w:val="22"/>
          <w:lang w:eastAsia="ja-JP"/>
        </w:rPr>
        <w:tab/>
      </w:r>
    </w:p>
    <w:p w14:paraId="1C1E5F9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approach to maintaining or restoring the composition, structure, function, and delivery of services of natural and modified ecosystems for the goal of achieving sustainability. It is based on an adaptive, collaboratively developed vision of desired future conditions that integrates ecological, socioeconomic, and institutional perspectives, applied within a geographic framework, and defined primarily by natural ecological boundaries.</w:t>
      </w:r>
    </w:p>
    <w:p w14:paraId="54469E91" w14:textId="77777777" w:rsidR="00243240" w:rsidRPr="0008241C" w:rsidRDefault="00243240" w:rsidP="00243240">
      <w:pPr>
        <w:rPr>
          <w:rFonts w:eastAsia="MS Mincho"/>
          <w:sz w:val="22"/>
          <w:szCs w:val="22"/>
          <w:lang w:eastAsia="ja-JP"/>
        </w:rPr>
      </w:pPr>
    </w:p>
    <w:p w14:paraId="343DF1A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system services</w:t>
      </w:r>
      <w:r w:rsidRPr="0008241C">
        <w:rPr>
          <w:rFonts w:eastAsia="MS Mincho"/>
          <w:sz w:val="22"/>
          <w:szCs w:val="22"/>
          <w:lang w:eastAsia="ja-JP"/>
        </w:rPr>
        <w:tab/>
      </w:r>
    </w:p>
    <w:p w14:paraId="476D3AE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benefits people obtain from ecosystems. These include provisioning services such as food and water; regulating services such as flood and disease control; cultural services such as spiritual, recreational, and cultural benefits; and supporting services such as nutrient cycling that maintain the conditions for life on Earth. The concept ‘‘ecosystem goods and services’’ is synonymous with ecosystem services.</w:t>
      </w:r>
    </w:p>
    <w:p w14:paraId="4478E36B" w14:textId="77777777" w:rsidR="00243240" w:rsidRPr="0008241C" w:rsidRDefault="00243240" w:rsidP="00243240">
      <w:pPr>
        <w:rPr>
          <w:rFonts w:eastAsia="MS Mincho"/>
          <w:sz w:val="22"/>
          <w:szCs w:val="22"/>
          <w:lang w:eastAsia="ja-JP"/>
        </w:rPr>
      </w:pPr>
    </w:p>
    <w:p w14:paraId="6CB9484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cotourism</w:t>
      </w:r>
      <w:r w:rsidRPr="0008241C">
        <w:rPr>
          <w:rFonts w:eastAsia="MS Mincho"/>
          <w:sz w:val="22"/>
          <w:szCs w:val="22"/>
          <w:lang w:eastAsia="ja-JP"/>
        </w:rPr>
        <w:tab/>
      </w:r>
    </w:p>
    <w:p w14:paraId="1B15AAE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ustainable travel undertaken to access sites or regions of unique natural or ecological quality, promoting their conservation, low visitor impact, and socio-economic involvement of local populations.</w:t>
      </w:r>
    </w:p>
    <w:p w14:paraId="294AFA53" w14:textId="77777777" w:rsidR="00243240" w:rsidRPr="0008241C" w:rsidRDefault="00243240" w:rsidP="00243240">
      <w:pPr>
        <w:rPr>
          <w:rFonts w:eastAsia="MS Mincho"/>
          <w:sz w:val="22"/>
          <w:szCs w:val="22"/>
          <w:lang w:eastAsia="ja-JP"/>
        </w:rPr>
      </w:pPr>
    </w:p>
    <w:p w14:paraId="3C720CC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l Nino</w:t>
      </w:r>
      <w:r w:rsidRPr="0008241C">
        <w:rPr>
          <w:rFonts w:eastAsia="MS Mincho"/>
          <w:sz w:val="22"/>
          <w:szCs w:val="22"/>
          <w:lang w:eastAsia="ja-JP"/>
        </w:rPr>
        <w:tab/>
      </w:r>
    </w:p>
    <w:p w14:paraId="7E612B3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irregularly recurring flow of unusually warm surface waters from the Pacific Ocean toward and along the western coast of South America that prevents upwelling of nutrient-rich cold deep water and that disrupts typical regional and global weather patterns.</w:t>
      </w:r>
    </w:p>
    <w:p w14:paraId="70C3157F" w14:textId="77777777" w:rsidR="00243240" w:rsidRPr="0008241C" w:rsidRDefault="00243240" w:rsidP="00243240">
      <w:pPr>
        <w:rPr>
          <w:rFonts w:eastAsia="MS Mincho"/>
          <w:sz w:val="22"/>
          <w:szCs w:val="22"/>
          <w:lang w:eastAsia="ja-JP"/>
        </w:rPr>
      </w:pPr>
    </w:p>
    <w:p w14:paraId="071C9E8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ndangered species</w:t>
      </w:r>
      <w:r w:rsidRPr="0008241C">
        <w:rPr>
          <w:rFonts w:eastAsia="MS Mincho"/>
          <w:sz w:val="22"/>
          <w:szCs w:val="22"/>
          <w:lang w:eastAsia="ja-JP"/>
        </w:rPr>
        <w:tab/>
      </w:r>
    </w:p>
    <w:p w14:paraId="6FFB52F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pecies at risk of extinction in the wild.</w:t>
      </w:r>
    </w:p>
    <w:p w14:paraId="17AB0CC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ndemic species</w:t>
      </w:r>
      <w:r w:rsidRPr="0008241C">
        <w:rPr>
          <w:rFonts w:eastAsia="MS Mincho"/>
          <w:sz w:val="22"/>
          <w:szCs w:val="22"/>
          <w:lang w:eastAsia="ja-JP"/>
        </w:rPr>
        <w:tab/>
        <w:t>Endemic species are plants and animals that exist only in one geographic region.</w:t>
      </w:r>
    </w:p>
    <w:p w14:paraId="1816CF25" w14:textId="77777777" w:rsidR="00243240" w:rsidRPr="0008241C" w:rsidRDefault="00243240" w:rsidP="00243240">
      <w:pPr>
        <w:rPr>
          <w:rFonts w:eastAsia="MS Mincho"/>
          <w:sz w:val="22"/>
          <w:szCs w:val="22"/>
          <w:lang w:eastAsia="ja-JP"/>
        </w:rPr>
      </w:pPr>
    </w:p>
    <w:p w14:paraId="3E157A8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ndemism</w:t>
      </w:r>
      <w:r w:rsidRPr="0008241C">
        <w:rPr>
          <w:rFonts w:eastAsia="MS Mincho"/>
          <w:sz w:val="22"/>
          <w:szCs w:val="22"/>
          <w:lang w:eastAsia="ja-JP"/>
        </w:rPr>
        <w:tab/>
      </w:r>
    </w:p>
    <w:p w14:paraId="590AA72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ecological state of a species being unique to a defined geographic location, such as an island, nation, country or other defined zone, or habitat type; organisms that are indigenous to a place are not endemic to it if they are also found elsewhere.</w:t>
      </w:r>
    </w:p>
    <w:p w14:paraId="08BC0ED1" w14:textId="77777777" w:rsidR="00243240" w:rsidRPr="0008241C" w:rsidRDefault="00243240" w:rsidP="00243240">
      <w:pPr>
        <w:rPr>
          <w:rFonts w:eastAsia="MS Mincho"/>
          <w:sz w:val="22"/>
          <w:szCs w:val="22"/>
          <w:lang w:eastAsia="ja-JP"/>
        </w:rPr>
      </w:pPr>
    </w:p>
    <w:p w14:paraId="3191148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nergy security</w:t>
      </w:r>
      <w:r w:rsidRPr="0008241C">
        <w:rPr>
          <w:rFonts w:eastAsia="MS Mincho"/>
          <w:sz w:val="22"/>
          <w:szCs w:val="22"/>
          <w:lang w:eastAsia="ja-JP"/>
        </w:rPr>
        <w:tab/>
      </w:r>
    </w:p>
    <w:p w14:paraId="25CC9BF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The uninterrupted availability of energy sources at an affordable price; B. The association between national security and the availability of natural resources for energy consumption within nation states. Long-term measures to increase energy security often center on diversifying energy sources.</w:t>
      </w:r>
    </w:p>
    <w:p w14:paraId="35890DCE" w14:textId="77777777" w:rsidR="00243240" w:rsidRPr="0008241C" w:rsidRDefault="00243240" w:rsidP="00243240">
      <w:pPr>
        <w:rPr>
          <w:rFonts w:eastAsia="MS Mincho"/>
          <w:sz w:val="22"/>
          <w:szCs w:val="22"/>
          <w:lang w:eastAsia="ja-JP"/>
        </w:rPr>
      </w:pPr>
    </w:p>
    <w:p w14:paraId="65E369F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nvironmental assets</w:t>
      </w:r>
      <w:r w:rsidRPr="0008241C">
        <w:rPr>
          <w:rFonts w:eastAsia="MS Mincho"/>
          <w:sz w:val="22"/>
          <w:szCs w:val="22"/>
          <w:lang w:eastAsia="ja-JP"/>
        </w:rPr>
        <w:tab/>
      </w:r>
    </w:p>
    <w:p w14:paraId="6064B8D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Naturally occurring living and non-living entities of the Earth, together comprising the bio-physical environment, that jointly deliver ecosystem services to the benefit of current and future generation.</w:t>
      </w:r>
    </w:p>
    <w:p w14:paraId="1313EBF8" w14:textId="77777777" w:rsidR="00243240" w:rsidRPr="0008241C" w:rsidRDefault="00243240" w:rsidP="00243240">
      <w:pPr>
        <w:rPr>
          <w:rFonts w:eastAsia="MS Mincho"/>
          <w:sz w:val="22"/>
          <w:szCs w:val="22"/>
          <w:lang w:eastAsia="ja-JP"/>
        </w:rPr>
      </w:pPr>
    </w:p>
    <w:p w14:paraId="7E50571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quitable</w:t>
      </w:r>
      <w:r w:rsidRPr="0008241C">
        <w:rPr>
          <w:rFonts w:eastAsia="MS Mincho"/>
          <w:sz w:val="22"/>
          <w:szCs w:val="22"/>
          <w:lang w:eastAsia="ja-JP"/>
        </w:rPr>
        <w:tab/>
      </w:r>
    </w:p>
    <w:p w14:paraId="6B2A10E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Fair and impatial.</w:t>
      </w:r>
    </w:p>
    <w:p w14:paraId="47D852CD" w14:textId="77777777" w:rsidR="00243240" w:rsidRPr="0008241C" w:rsidRDefault="00243240" w:rsidP="00243240">
      <w:pPr>
        <w:rPr>
          <w:rFonts w:eastAsia="MS Mincho"/>
          <w:sz w:val="22"/>
          <w:szCs w:val="22"/>
          <w:lang w:eastAsia="ja-JP"/>
        </w:rPr>
      </w:pPr>
    </w:p>
    <w:p w14:paraId="50ED624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uphotic zone</w:t>
      </w:r>
      <w:r w:rsidRPr="0008241C">
        <w:rPr>
          <w:rFonts w:eastAsia="MS Mincho"/>
          <w:sz w:val="22"/>
          <w:szCs w:val="22"/>
          <w:lang w:eastAsia="ja-JP"/>
        </w:rPr>
        <w:tab/>
      </w:r>
    </w:p>
    <w:p w14:paraId="3DE1306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euphotic zone is the layer closer to the surface of the ocean or lake that receives enough light for photosynthesis to occur.</w:t>
      </w:r>
    </w:p>
    <w:p w14:paraId="030A2EF2" w14:textId="77777777" w:rsidR="00243240" w:rsidRPr="0008241C" w:rsidRDefault="00243240" w:rsidP="00243240">
      <w:pPr>
        <w:rPr>
          <w:rFonts w:eastAsia="MS Mincho"/>
          <w:sz w:val="22"/>
          <w:szCs w:val="22"/>
          <w:lang w:eastAsia="ja-JP"/>
        </w:rPr>
      </w:pPr>
    </w:p>
    <w:p w14:paraId="38B7996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utrophic</w:t>
      </w:r>
      <w:r w:rsidRPr="0008241C">
        <w:rPr>
          <w:rFonts w:eastAsia="MS Mincho"/>
          <w:sz w:val="22"/>
          <w:szCs w:val="22"/>
          <w:lang w:eastAsia="ja-JP"/>
        </w:rPr>
        <w:tab/>
      </w:r>
    </w:p>
    <w:p w14:paraId="7684298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ndition of an aquatic system in which increased nutrient loading leads to progressively increasing amounts of algal growth and biomass accumulation. When the algae die off and decompose, the amount of dissolved oxygen in the water becomes reduced.</w:t>
      </w:r>
    </w:p>
    <w:p w14:paraId="473A2A96" w14:textId="77777777" w:rsidR="00243240" w:rsidRPr="0008241C" w:rsidRDefault="00243240" w:rsidP="00243240">
      <w:pPr>
        <w:rPr>
          <w:rFonts w:eastAsia="MS Mincho"/>
          <w:sz w:val="22"/>
          <w:szCs w:val="22"/>
          <w:lang w:eastAsia="ja-JP"/>
        </w:rPr>
      </w:pPr>
    </w:p>
    <w:p w14:paraId="1D8090C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utrophication</w:t>
      </w:r>
      <w:r w:rsidRPr="0008241C">
        <w:rPr>
          <w:rFonts w:eastAsia="MS Mincho"/>
          <w:sz w:val="22"/>
          <w:szCs w:val="22"/>
          <w:lang w:eastAsia="ja-JP"/>
        </w:rPr>
        <w:tab/>
      </w:r>
    </w:p>
    <w:p w14:paraId="683F561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Eutrophic".</w:t>
      </w:r>
    </w:p>
    <w:p w14:paraId="60D7BAB4" w14:textId="77777777" w:rsidR="00243240" w:rsidRPr="0008241C" w:rsidRDefault="00243240" w:rsidP="00243240">
      <w:pPr>
        <w:rPr>
          <w:rFonts w:eastAsia="MS Mincho"/>
          <w:sz w:val="22"/>
          <w:szCs w:val="22"/>
          <w:lang w:eastAsia="ja-JP"/>
        </w:rPr>
      </w:pPr>
    </w:p>
    <w:p w14:paraId="4F22644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xclusive Economic Zone areas</w:t>
      </w:r>
      <w:r w:rsidRPr="0008241C">
        <w:rPr>
          <w:rFonts w:eastAsia="MS Mincho"/>
          <w:sz w:val="22"/>
          <w:szCs w:val="22"/>
          <w:lang w:eastAsia="ja-JP"/>
        </w:rPr>
        <w:tab/>
      </w:r>
    </w:p>
    <w:p w14:paraId="756CFBC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Exclusive Economic Zone is a concept adopted at the Third United Nations Conference on the Law of the Sea (1982), whereby a coastal State assumes jurisdiction over the exploration and exploitation of marine resources in its adjacent section of the continental shelf, taken to be a band extending 200 miles from the shore.</w:t>
      </w:r>
    </w:p>
    <w:p w14:paraId="7104369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Exclusive Economic Zone comprises an area which extends either from the coast, or in federal systems from the seaward boundaries of the constituent states (3 to 12 nautical miles, in most cases) to 200 nautical miles (370 kilometres) off the coast. Within this area, nations claim and exercise sovereign rights and exclusive fishery management authority over all fish and all Continental Shelf fishery resources. </w:t>
      </w:r>
    </w:p>
    <w:p w14:paraId="49B03B1E" w14:textId="77777777" w:rsidR="00243240" w:rsidRPr="0008241C" w:rsidRDefault="00243240" w:rsidP="00243240">
      <w:pPr>
        <w:rPr>
          <w:rFonts w:eastAsia="MS Mincho"/>
          <w:sz w:val="22"/>
          <w:szCs w:val="22"/>
          <w:lang w:eastAsia="ja-JP"/>
        </w:rPr>
      </w:pPr>
    </w:p>
    <w:p w14:paraId="08D8C12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xposure</w:t>
      </w:r>
      <w:r w:rsidRPr="0008241C">
        <w:rPr>
          <w:rFonts w:eastAsia="MS Mincho"/>
          <w:b/>
          <w:sz w:val="22"/>
          <w:szCs w:val="22"/>
          <w:lang w:eastAsia="ja-JP"/>
        </w:rPr>
        <w:tab/>
      </w:r>
    </w:p>
    <w:p w14:paraId="7E767AB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state of having no protection from something potential harmful.</w:t>
      </w:r>
    </w:p>
    <w:p w14:paraId="224E82E4" w14:textId="77777777" w:rsidR="00243240" w:rsidRPr="0008241C" w:rsidRDefault="00243240" w:rsidP="00243240">
      <w:pPr>
        <w:rPr>
          <w:rFonts w:eastAsia="MS Mincho"/>
          <w:sz w:val="22"/>
          <w:szCs w:val="22"/>
          <w:lang w:eastAsia="ja-JP"/>
        </w:rPr>
      </w:pPr>
    </w:p>
    <w:p w14:paraId="3900388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xtensive grazing</w:t>
      </w:r>
      <w:r w:rsidRPr="0008241C">
        <w:rPr>
          <w:rFonts w:eastAsia="MS Mincho"/>
          <w:sz w:val="22"/>
          <w:szCs w:val="22"/>
          <w:lang w:eastAsia="ja-JP"/>
        </w:rPr>
        <w:tab/>
      </w:r>
    </w:p>
    <w:p w14:paraId="5885426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xtensive grazing is that in which livestock are raised on food that comes mainly from natural grasslands, shrublands, woodlands, wetlands, and deserts. It differs from intensive grazing, where the animal feed comes mainly from artificial, seeded pastures.</w:t>
      </w:r>
    </w:p>
    <w:p w14:paraId="0B51151B" w14:textId="77777777" w:rsidR="00243240" w:rsidRPr="0008241C" w:rsidRDefault="00243240" w:rsidP="00243240">
      <w:pPr>
        <w:rPr>
          <w:rFonts w:eastAsia="MS Mincho"/>
          <w:sz w:val="22"/>
          <w:szCs w:val="22"/>
          <w:lang w:eastAsia="ja-JP"/>
        </w:rPr>
      </w:pPr>
    </w:p>
    <w:p w14:paraId="40A35C5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xternality</w:t>
      </w:r>
      <w:r w:rsidRPr="0008241C">
        <w:rPr>
          <w:rFonts w:eastAsia="MS Mincho"/>
          <w:sz w:val="22"/>
          <w:szCs w:val="22"/>
          <w:lang w:eastAsia="ja-JP"/>
        </w:rPr>
        <w:tab/>
      </w:r>
    </w:p>
    <w:p w14:paraId="5619490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ositive or negative consequence (benefits or costs) of an action that affects someone other than the agent undertaking that action and for which the agent is neither compensated nor penalized through the markets.</w:t>
      </w:r>
    </w:p>
    <w:p w14:paraId="23141EFD" w14:textId="77777777" w:rsidR="00243240" w:rsidRPr="0008241C" w:rsidRDefault="00243240" w:rsidP="00243240">
      <w:pPr>
        <w:rPr>
          <w:rFonts w:eastAsia="MS Mincho"/>
          <w:sz w:val="22"/>
          <w:szCs w:val="22"/>
          <w:lang w:eastAsia="ja-JP"/>
        </w:rPr>
      </w:pPr>
    </w:p>
    <w:p w14:paraId="55F58A4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Extinction debt</w:t>
      </w:r>
      <w:r w:rsidRPr="0008241C">
        <w:rPr>
          <w:rFonts w:eastAsia="MS Mincho"/>
          <w:sz w:val="22"/>
          <w:szCs w:val="22"/>
          <w:lang w:eastAsia="ja-JP"/>
        </w:rPr>
        <w:tab/>
      </w:r>
    </w:p>
    <w:p w14:paraId="47C6B2B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future extinction of species due to events in the past, owing to a time lag between an effect such as habitat destruction or climate change, and the subsequent disappearance of species.</w:t>
      </w:r>
    </w:p>
    <w:p w14:paraId="2CC3DA8C" w14:textId="77777777" w:rsidR="00243240" w:rsidRPr="0008241C" w:rsidRDefault="00243240" w:rsidP="00243240">
      <w:pPr>
        <w:rPr>
          <w:rFonts w:eastAsia="MS Mincho"/>
          <w:sz w:val="22"/>
          <w:szCs w:val="22"/>
          <w:lang w:eastAsia="ja-JP"/>
        </w:rPr>
      </w:pPr>
    </w:p>
    <w:p w14:paraId="70A3F73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eedback</w:t>
      </w:r>
      <w:r w:rsidRPr="0008241C">
        <w:rPr>
          <w:rFonts w:eastAsia="MS Mincho"/>
          <w:sz w:val="22"/>
          <w:szCs w:val="22"/>
          <w:lang w:eastAsia="ja-JP"/>
        </w:rPr>
        <w:tab/>
      </w:r>
    </w:p>
    <w:p w14:paraId="5D4ECD7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modification or control of a process or system by its results or effects.</w:t>
      </w:r>
    </w:p>
    <w:p w14:paraId="332D5720" w14:textId="77777777" w:rsidR="00243240" w:rsidRPr="0008241C" w:rsidRDefault="00243240" w:rsidP="00243240">
      <w:pPr>
        <w:rPr>
          <w:rFonts w:eastAsia="MS Mincho"/>
          <w:sz w:val="22"/>
          <w:szCs w:val="22"/>
          <w:lang w:eastAsia="ja-JP"/>
        </w:rPr>
      </w:pPr>
    </w:p>
    <w:p w14:paraId="6D743AF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ire-stick farming</w:t>
      </w:r>
      <w:r w:rsidRPr="0008241C">
        <w:rPr>
          <w:rFonts w:eastAsia="MS Mincho"/>
          <w:sz w:val="22"/>
          <w:szCs w:val="22"/>
          <w:lang w:eastAsia="ja-JP"/>
        </w:rPr>
        <w:tab/>
      </w:r>
    </w:p>
    <w:p w14:paraId="1F08105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practice of indigenous Australians to use fire to burn vegetation to facilitate hunting and to change the composition of the plant and animal species of an area. It was coined by Australian archaeologist Rhys Jones. </w:t>
      </w:r>
    </w:p>
    <w:p w14:paraId="1367D35E" w14:textId="77777777" w:rsidR="00243240" w:rsidRPr="0008241C" w:rsidRDefault="00243240" w:rsidP="00243240">
      <w:pPr>
        <w:rPr>
          <w:rFonts w:eastAsia="MS Mincho"/>
          <w:sz w:val="22"/>
          <w:szCs w:val="22"/>
          <w:lang w:eastAsia="ja-JP"/>
        </w:rPr>
      </w:pPr>
    </w:p>
    <w:p w14:paraId="112476F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lagship species</w:t>
      </w:r>
      <w:r w:rsidRPr="0008241C">
        <w:rPr>
          <w:rFonts w:eastAsia="MS Mincho"/>
          <w:sz w:val="22"/>
          <w:szCs w:val="22"/>
          <w:lang w:eastAsia="ja-JP"/>
        </w:rPr>
        <w:tab/>
      </w:r>
    </w:p>
    <w:p w14:paraId="3EF5D0C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pecies that, by being charismatic or famous, can attract funding which will help conservation of other species at the same time (ex..Giant Panda). </w:t>
      </w:r>
    </w:p>
    <w:p w14:paraId="77584334" w14:textId="77777777" w:rsidR="00243240" w:rsidRPr="0008241C" w:rsidRDefault="00243240" w:rsidP="00243240">
      <w:pPr>
        <w:rPr>
          <w:rFonts w:eastAsia="MS Mincho"/>
          <w:sz w:val="22"/>
          <w:szCs w:val="22"/>
          <w:lang w:eastAsia="ja-JP"/>
        </w:rPr>
      </w:pPr>
    </w:p>
    <w:p w14:paraId="10170FF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ood security</w:t>
      </w:r>
      <w:r w:rsidRPr="0008241C">
        <w:rPr>
          <w:rFonts w:eastAsia="MS Mincho"/>
          <w:sz w:val="22"/>
          <w:szCs w:val="22"/>
          <w:lang w:eastAsia="ja-JP"/>
        </w:rPr>
        <w:tab/>
      </w:r>
    </w:p>
    <w:p w14:paraId="5FCC23C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World Food Summit of 1996 defined food security as existing “when all people at all times have access to sufficient, safe, nutritious food to maintain a healthy and active life”.</w:t>
      </w:r>
    </w:p>
    <w:p w14:paraId="3584D00C" w14:textId="77777777" w:rsidR="00243240" w:rsidRPr="0008241C" w:rsidRDefault="00243240" w:rsidP="00243240">
      <w:pPr>
        <w:rPr>
          <w:rFonts w:eastAsia="MS Mincho"/>
          <w:sz w:val="22"/>
          <w:szCs w:val="22"/>
          <w:lang w:eastAsia="ja-JP"/>
        </w:rPr>
      </w:pPr>
    </w:p>
    <w:p w14:paraId="432E3EE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orest</w:t>
      </w:r>
      <w:r w:rsidRPr="0008241C">
        <w:rPr>
          <w:rFonts w:eastAsia="MS Mincho"/>
          <w:sz w:val="22"/>
          <w:szCs w:val="22"/>
          <w:lang w:eastAsia="ja-JP"/>
        </w:rPr>
        <w:tab/>
      </w:r>
    </w:p>
    <w:p w14:paraId="602F853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minimum area of land of 0.05 - 1.0 hectares with tree crown cover (or equivalent stocking level) of more than 10–30 per cent with trees with the potential to reach a minimum height of 2–5 m at maturity in situ. A forest may consist either of closed forest formations where trees of various stories and undergrowth cover a high proportion of the ground or open forest.</w:t>
      </w:r>
    </w:p>
    <w:p w14:paraId="1A15BD3D" w14:textId="77777777" w:rsidR="00243240" w:rsidRPr="0008241C" w:rsidRDefault="00243240" w:rsidP="00243240">
      <w:pPr>
        <w:rPr>
          <w:rFonts w:eastAsia="MS Mincho"/>
          <w:sz w:val="22"/>
          <w:szCs w:val="22"/>
          <w:lang w:eastAsia="ja-JP"/>
        </w:rPr>
      </w:pPr>
    </w:p>
    <w:p w14:paraId="4F097A1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orest degradation</w:t>
      </w:r>
      <w:r w:rsidRPr="0008241C">
        <w:rPr>
          <w:rFonts w:eastAsia="MS Mincho"/>
          <w:b/>
          <w:sz w:val="22"/>
          <w:szCs w:val="22"/>
          <w:lang w:eastAsia="ja-JP"/>
        </w:rPr>
        <w:tab/>
      </w:r>
    </w:p>
    <w:p w14:paraId="399EAA2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reduction in the capacity of a forest to produce ecosystem services such as carbon storage and wood products as a result of anthropogenic and environmental changes.</w:t>
      </w:r>
    </w:p>
    <w:p w14:paraId="16F1E75F" w14:textId="77777777" w:rsidR="00243240" w:rsidRPr="0008241C" w:rsidRDefault="00243240" w:rsidP="00243240">
      <w:pPr>
        <w:rPr>
          <w:rFonts w:eastAsia="MS Mincho"/>
          <w:sz w:val="22"/>
          <w:szCs w:val="22"/>
          <w:lang w:eastAsia="ja-JP"/>
        </w:rPr>
      </w:pPr>
    </w:p>
    <w:p w14:paraId="5945D52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ragmentation</w:t>
      </w:r>
      <w:r w:rsidRPr="0008241C">
        <w:rPr>
          <w:rFonts w:eastAsia="MS Mincho"/>
          <w:sz w:val="22"/>
          <w:szCs w:val="22"/>
          <w:lang w:eastAsia="ja-JP"/>
        </w:rPr>
        <w:tab/>
      </w:r>
    </w:p>
    <w:p w14:paraId="670EB7A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rocess or state of breaking or being broken into fragments. Often used in reference to habitats.</w:t>
      </w:r>
    </w:p>
    <w:p w14:paraId="3AA9030C" w14:textId="77777777" w:rsidR="00243240" w:rsidRPr="0008241C" w:rsidRDefault="00243240" w:rsidP="00243240">
      <w:pPr>
        <w:rPr>
          <w:rFonts w:eastAsia="MS Mincho"/>
          <w:sz w:val="22"/>
          <w:szCs w:val="22"/>
          <w:lang w:eastAsia="ja-JP"/>
        </w:rPr>
      </w:pPr>
    </w:p>
    <w:p w14:paraId="00E6BAB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Functional traits</w:t>
      </w:r>
      <w:r w:rsidRPr="0008241C">
        <w:rPr>
          <w:rFonts w:eastAsia="MS Mincho"/>
          <w:sz w:val="22"/>
          <w:szCs w:val="22"/>
          <w:lang w:eastAsia="ja-JP"/>
        </w:rPr>
        <w:tab/>
      </w:r>
    </w:p>
    <w:p w14:paraId="2E96437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 feature of an organism, which has demonstrable links to the organism’s function (Lavorel </w:t>
      </w:r>
      <w:r w:rsidRPr="0008241C">
        <w:rPr>
          <w:rFonts w:eastAsia="MS Mincho"/>
          <w:i/>
          <w:sz w:val="22"/>
          <w:szCs w:val="22"/>
          <w:lang w:eastAsia="ja-JP"/>
        </w:rPr>
        <w:t>et al</w:t>
      </w:r>
      <w:r w:rsidRPr="0008241C">
        <w:rPr>
          <w:rFonts w:eastAsia="MS Mincho"/>
          <w:sz w:val="22"/>
          <w:szCs w:val="22"/>
          <w:lang w:eastAsia="ja-JP"/>
        </w:rPr>
        <w:t>. 1997). As such, a functional trait determines the organism’s response to pressures (Response trait), and/or its effects on ecosystem processes orservices(Effect trait).Functional traits are considered as reflecting adaptations to variation in the physical and biotic environment and trade-offs (ecophysiological and/or evolutionary) among different functions within an organism. In plants, functional traits include morphological, ecophysiological, biochemical and regeneration traits, including demographic traits(at population level). In animals, these traits are combined with lifehistory and behavioural traits (e.g. guilds, organisms that use similar resources/habitats).</w:t>
      </w:r>
    </w:p>
    <w:p w14:paraId="55A71A86" w14:textId="77777777" w:rsidR="00243240" w:rsidRPr="0008241C" w:rsidRDefault="00243240" w:rsidP="00243240">
      <w:pPr>
        <w:rPr>
          <w:rFonts w:eastAsia="MS Mincho"/>
          <w:sz w:val="22"/>
          <w:szCs w:val="22"/>
          <w:lang w:eastAsia="ja-JP"/>
        </w:rPr>
      </w:pPr>
    </w:p>
    <w:p w14:paraId="06B17A6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Global warming</w:t>
      </w:r>
      <w:r w:rsidRPr="0008241C">
        <w:rPr>
          <w:rFonts w:eastAsia="MS Mincho"/>
          <w:sz w:val="22"/>
          <w:szCs w:val="22"/>
          <w:lang w:eastAsia="ja-JP"/>
        </w:rPr>
        <w:tab/>
      </w:r>
    </w:p>
    <w:p w14:paraId="61B1C35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observed century-scale rise in the average temperature of the Earth's climate system and its related effects.</w:t>
      </w:r>
    </w:p>
    <w:p w14:paraId="7B9FDF75" w14:textId="77777777" w:rsidR="00243240" w:rsidRPr="0008241C" w:rsidRDefault="00243240" w:rsidP="00243240">
      <w:pPr>
        <w:rPr>
          <w:rFonts w:eastAsia="MS Mincho"/>
          <w:sz w:val="22"/>
          <w:szCs w:val="22"/>
          <w:lang w:eastAsia="ja-JP"/>
        </w:rPr>
      </w:pPr>
    </w:p>
    <w:p w14:paraId="3F4C793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Good quality of life</w:t>
      </w:r>
      <w:r w:rsidRPr="0008241C">
        <w:rPr>
          <w:rFonts w:eastAsia="MS Mincho"/>
          <w:sz w:val="22"/>
          <w:szCs w:val="22"/>
          <w:lang w:eastAsia="ja-JP"/>
        </w:rPr>
        <w:tab/>
      </w:r>
    </w:p>
    <w:p w14:paraId="73D2705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Within the context of the IPBES Conceptual Framework – the achievement of a fulfilled human life, a notion which may varies strongly across different societies and groups within societies. It is a context-dependent state of individuals and human groups, comprising aspects such as access to food, water, energy and livelihood security, and also health, good social relationships and equity, security, cultural identity, and freedom of choice and action. “Living in harmony with nature”, “living-well in balance and harmony with Mother Earth” and “human well-being” are examples of different perspectives on a “Good quality of life”.</w:t>
      </w:r>
    </w:p>
    <w:p w14:paraId="6B2DB3FE" w14:textId="77777777" w:rsidR="00243240" w:rsidRPr="0008241C" w:rsidRDefault="00243240" w:rsidP="00243240">
      <w:pPr>
        <w:rPr>
          <w:rFonts w:eastAsia="MS Mincho"/>
          <w:sz w:val="22"/>
          <w:szCs w:val="22"/>
          <w:lang w:eastAsia="ja-JP"/>
        </w:rPr>
      </w:pPr>
    </w:p>
    <w:p w14:paraId="535EFC3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Governance</w:t>
      </w:r>
      <w:r w:rsidRPr="0008241C">
        <w:rPr>
          <w:rFonts w:eastAsia="MS Mincho"/>
          <w:sz w:val="22"/>
          <w:szCs w:val="22"/>
          <w:lang w:eastAsia="ja-JP"/>
        </w:rPr>
        <w:tab/>
      </w:r>
    </w:p>
    <w:p w14:paraId="7DFE242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rocesses of governing, whether undertaken by a government, market or other social network, whether over a family, tribe, formal or informal organization or territory and whether through the laws, norms, power or language of an organized society.</w:t>
      </w:r>
    </w:p>
    <w:p w14:paraId="19BD5D56" w14:textId="77777777" w:rsidR="00243240" w:rsidRPr="0008241C" w:rsidRDefault="00243240" w:rsidP="00243240">
      <w:pPr>
        <w:rPr>
          <w:rFonts w:eastAsia="MS Mincho"/>
          <w:sz w:val="22"/>
          <w:szCs w:val="22"/>
          <w:lang w:eastAsia="ja-JP"/>
        </w:rPr>
      </w:pPr>
    </w:p>
    <w:p w14:paraId="10B2613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Grassland</w:t>
      </w:r>
      <w:r w:rsidRPr="0008241C">
        <w:rPr>
          <w:rFonts w:eastAsia="MS Mincho"/>
          <w:sz w:val="22"/>
          <w:szCs w:val="22"/>
          <w:lang w:eastAsia="ja-JP"/>
        </w:rPr>
        <w:tab/>
      </w:r>
    </w:p>
    <w:p w14:paraId="264864E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cosystem characterized by more or less closed herbaceous vegetation layer, sometimes with a shrub layer, but – in contrast to savannas – without trees. Different types of grasslands are found under a broad range of climatic conditions.</w:t>
      </w:r>
    </w:p>
    <w:p w14:paraId="4254D228" w14:textId="77777777" w:rsidR="00243240" w:rsidRPr="0008241C" w:rsidRDefault="00243240" w:rsidP="00243240">
      <w:pPr>
        <w:rPr>
          <w:rFonts w:eastAsia="MS Mincho"/>
          <w:sz w:val="22"/>
          <w:szCs w:val="22"/>
          <w:lang w:eastAsia="ja-JP"/>
        </w:rPr>
      </w:pPr>
    </w:p>
    <w:p w14:paraId="4B0F1E4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Green Public Procurement (GPP)</w:t>
      </w:r>
      <w:r w:rsidRPr="0008241C">
        <w:rPr>
          <w:rFonts w:eastAsia="MS Mincho"/>
          <w:sz w:val="22"/>
          <w:szCs w:val="22"/>
          <w:lang w:eastAsia="ja-JP"/>
        </w:rPr>
        <w:tab/>
      </w:r>
    </w:p>
    <w:p w14:paraId="1E084F4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rocess whereby public authorities seek to procure goods, services and works with a reduced environmental impact throughout their life-cycle when compared to goods, services and works with the same primary function that would otherwise be procured.</w:t>
      </w:r>
    </w:p>
    <w:p w14:paraId="3FD6EC7A" w14:textId="77777777" w:rsidR="00243240" w:rsidRPr="0008241C" w:rsidRDefault="00243240" w:rsidP="00243240">
      <w:pPr>
        <w:rPr>
          <w:rFonts w:eastAsia="MS Mincho"/>
          <w:sz w:val="22"/>
          <w:szCs w:val="22"/>
          <w:lang w:eastAsia="ja-JP"/>
        </w:rPr>
      </w:pPr>
    </w:p>
    <w:p w14:paraId="333AE44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abitat</w:t>
      </w:r>
      <w:r w:rsidRPr="0008241C">
        <w:rPr>
          <w:rFonts w:eastAsia="MS Mincho"/>
          <w:sz w:val="22"/>
          <w:szCs w:val="22"/>
          <w:lang w:eastAsia="ja-JP"/>
        </w:rPr>
        <w:tab/>
      </w:r>
    </w:p>
    <w:p w14:paraId="755551F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lace or type of site where an organism or population naturally occurs. Also used to mean the environmental attributes required by a particular species or its ecological niche.</w:t>
      </w:r>
    </w:p>
    <w:p w14:paraId="65362B19" w14:textId="77777777" w:rsidR="00243240" w:rsidRPr="0008241C" w:rsidRDefault="00243240" w:rsidP="00243240">
      <w:pPr>
        <w:rPr>
          <w:rFonts w:eastAsia="MS Mincho"/>
          <w:sz w:val="22"/>
          <w:szCs w:val="22"/>
          <w:lang w:eastAsia="ja-JP"/>
        </w:rPr>
      </w:pPr>
    </w:p>
    <w:p w14:paraId="6A204B1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abitat degradation</w:t>
      </w:r>
      <w:r w:rsidRPr="0008241C">
        <w:rPr>
          <w:rFonts w:eastAsia="MS Mincho"/>
          <w:sz w:val="22"/>
          <w:szCs w:val="22"/>
          <w:lang w:eastAsia="ja-JP"/>
        </w:rPr>
        <w:tab/>
      </w:r>
    </w:p>
    <w:p w14:paraId="73EE094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general term describing the set of processes by which habitat quality is reduced. Habitat degradation may occur through natural processes (e.g. drought, heat, cold) and through human activities (forestry, agriculture, urbanization).</w:t>
      </w:r>
    </w:p>
    <w:p w14:paraId="0DE7952F" w14:textId="77777777" w:rsidR="00243240" w:rsidRPr="0008241C" w:rsidRDefault="00243240" w:rsidP="00243240">
      <w:pPr>
        <w:rPr>
          <w:rFonts w:eastAsia="MS Mincho"/>
          <w:sz w:val="22"/>
          <w:szCs w:val="22"/>
          <w:lang w:eastAsia="ja-JP"/>
        </w:rPr>
      </w:pPr>
    </w:p>
    <w:p w14:paraId="0852E73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abitat fragmentation</w:t>
      </w:r>
      <w:r w:rsidRPr="0008241C">
        <w:rPr>
          <w:rFonts w:eastAsia="MS Mincho"/>
          <w:sz w:val="22"/>
          <w:szCs w:val="22"/>
          <w:lang w:eastAsia="ja-JP"/>
        </w:rPr>
        <w:tab/>
      </w:r>
    </w:p>
    <w:p w14:paraId="6F7C28B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general term describing the set of processes by which habitat loss results in the division of continuous habitats into a greater number of smaller patches of lesser total and isolated from each other by a matrix of dissimilar habitats.  Habitat fragmentation may occur through natural processes (e.g., forest and grassland fires, flooding) and through human activities (forestry, agriculture, urbanization).</w:t>
      </w:r>
    </w:p>
    <w:p w14:paraId="09325C6F" w14:textId="77777777" w:rsidR="00243240" w:rsidRPr="0008241C" w:rsidRDefault="00243240" w:rsidP="00243240">
      <w:pPr>
        <w:rPr>
          <w:rFonts w:eastAsia="MS Mincho"/>
          <w:sz w:val="22"/>
          <w:szCs w:val="22"/>
          <w:lang w:eastAsia="ja-JP"/>
        </w:rPr>
      </w:pPr>
    </w:p>
    <w:p w14:paraId="6C10B61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armful algal blooms</w:t>
      </w:r>
      <w:r w:rsidRPr="0008241C">
        <w:rPr>
          <w:rFonts w:eastAsia="MS Mincho"/>
          <w:sz w:val="22"/>
          <w:szCs w:val="22"/>
          <w:lang w:eastAsia="ja-JP"/>
        </w:rPr>
        <w:tab/>
      </w:r>
    </w:p>
    <w:p w14:paraId="58273B5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y occur when colonies of algae (simple plants that live in the sea and freshwater) grow out of control and produce toxic or harmful effects on people, fish, shellfish, marine mammals and birds.</w:t>
      </w:r>
    </w:p>
    <w:p w14:paraId="741B8909" w14:textId="77777777" w:rsidR="00243240" w:rsidRPr="0008241C" w:rsidRDefault="00243240" w:rsidP="00243240">
      <w:pPr>
        <w:rPr>
          <w:rFonts w:eastAsia="MS Mincho"/>
          <w:sz w:val="22"/>
          <w:szCs w:val="22"/>
          <w:lang w:eastAsia="ja-JP"/>
        </w:rPr>
      </w:pPr>
    </w:p>
    <w:p w14:paraId="5F650CB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armonization</w:t>
      </w:r>
      <w:r w:rsidRPr="0008241C">
        <w:rPr>
          <w:rFonts w:eastAsia="MS Mincho"/>
          <w:sz w:val="22"/>
          <w:szCs w:val="22"/>
          <w:lang w:eastAsia="ja-JP"/>
        </w:rPr>
        <w:tab/>
      </w:r>
    </w:p>
    <w:p w14:paraId="42A5986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rocess of bringing together, and comparing, models or scenarios to make them compatible or consistent with one another.</w:t>
      </w:r>
    </w:p>
    <w:p w14:paraId="65D58688" w14:textId="77777777" w:rsidR="00243240" w:rsidRPr="0008241C" w:rsidRDefault="00243240" w:rsidP="00243240">
      <w:pPr>
        <w:rPr>
          <w:rFonts w:eastAsia="MS Mincho"/>
          <w:sz w:val="22"/>
          <w:szCs w:val="22"/>
          <w:lang w:eastAsia="ja-JP"/>
        </w:rPr>
      </w:pPr>
    </w:p>
    <w:p w14:paraId="4B96EFB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uman values</w:t>
      </w:r>
      <w:r w:rsidRPr="0008241C">
        <w:rPr>
          <w:rFonts w:eastAsia="MS Mincho"/>
          <w:sz w:val="22"/>
          <w:szCs w:val="22"/>
          <w:lang w:eastAsia="ja-JP"/>
        </w:rPr>
        <w:tab/>
      </w:r>
    </w:p>
    <w:p w14:paraId="78761C6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Values"</w:t>
      </w:r>
    </w:p>
    <w:p w14:paraId="662DC4EF" w14:textId="77777777" w:rsidR="00243240" w:rsidRPr="0008241C" w:rsidRDefault="00243240" w:rsidP="00243240">
      <w:pPr>
        <w:rPr>
          <w:rFonts w:eastAsia="MS Mincho"/>
          <w:sz w:val="22"/>
          <w:szCs w:val="22"/>
          <w:lang w:eastAsia="ja-JP"/>
        </w:rPr>
      </w:pPr>
    </w:p>
    <w:p w14:paraId="04E8F35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uman well-being</w:t>
      </w:r>
      <w:r w:rsidRPr="0008241C">
        <w:rPr>
          <w:rFonts w:eastAsia="MS Mincho"/>
          <w:sz w:val="22"/>
          <w:szCs w:val="22"/>
          <w:lang w:eastAsia="ja-JP"/>
        </w:rPr>
        <w:tab/>
      </w:r>
    </w:p>
    <w:p w14:paraId="77CC4DB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Good Quality of Life".</w:t>
      </w:r>
    </w:p>
    <w:p w14:paraId="73CF0C2C" w14:textId="77777777" w:rsidR="00243240" w:rsidRPr="0008241C" w:rsidRDefault="00243240" w:rsidP="00243240">
      <w:pPr>
        <w:rPr>
          <w:rFonts w:eastAsia="MS Mincho"/>
          <w:sz w:val="22"/>
          <w:szCs w:val="22"/>
          <w:lang w:eastAsia="ja-JP"/>
        </w:rPr>
      </w:pPr>
    </w:p>
    <w:p w14:paraId="6912DCF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Hydrothermal</w:t>
      </w:r>
      <w:r w:rsidRPr="0008241C">
        <w:rPr>
          <w:rFonts w:eastAsia="MS Mincho"/>
          <w:sz w:val="22"/>
          <w:szCs w:val="22"/>
          <w:lang w:eastAsia="ja-JP"/>
        </w:rPr>
        <w:t xml:space="preserve"> </w:t>
      </w:r>
      <w:r w:rsidRPr="0008241C">
        <w:rPr>
          <w:rFonts w:eastAsia="MS Mincho"/>
          <w:b/>
          <w:sz w:val="22"/>
          <w:szCs w:val="22"/>
          <w:lang w:eastAsia="ja-JP"/>
        </w:rPr>
        <w:t>vent</w:t>
      </w:r>
    </w:p>
    <w:p w14:paraId="13B38F4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fissure on the floor of a sea out of which flows waterthat has been heated by underlying magma. The watercan be as hot as 400°C (752°F) and usually containsdissolved minerals that precipitate out of it uponcontact with the colder seawater, building a stack ofminerals, or chimney.Hydrothermal vents form anecosystem for microbes and animals, such astubeworms, giant clams, and blind shrimp, thatcanwithstand the hostile environment. The hottest hydrothermal vents are called black smokers because they spew iron and sulfide which combine to form iron mono sulfide, a black compound.</w:t>
      </w:r>
    </w:p>
    <w:p w14:paraId="6A8C5C53" w14:textId="77777777" w:rsidR="00243240" w:rsidRPr="0008241C" w:rsidRDefault="00243240" w:rsidP="00243240">
      <w:pPr>
        <w:rPr>
          <w:rFonts w:eastAsia="MS Mincho"/>
          <w:sz w:val="22"/>
          <w:szCs w:val="22"/>
          <w:lang w:eastAsia="ja-JP"/>
        </w:rPr>
      </w:pPr>
    </w:p>
    <w:p w14:paraId="25BECB9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mpact assessment</w:t>
      </w:r>
      <w:r w:rsidRPr="0008241C">
        <w:rPr>
          <w:rFonts w:eastAsia="MS Mincho"/>
          <w:b/>
          <w:sz w:val="22"/>
          <w:szCs w:val="22"/>
          <w:lang w:eastAsia="ja-JP"/>
        </w:rPr>
        <w:tab/>
      </w:r>
    </w:p>
    <w:p w14:paraId="23947DB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formal, evidence-based procedure that assesses the economic, social, and environmental effects of public policy or of any human activity.</w:t>
      </w:r>
    </w:p>
    <w:p w14:paraId="12A717D1" w14:textId="77777777" w:rsidR="00243240" w:rsidRPr="0008241C" w:rsidRDefault="00243240" w:rsidP="00243240">
      <w:pPr>
        <w:rPr>
          <w:rFonts w:eastAsia="MS Mincho"/>
          <w:sz w:val="22"/>
          <w:szCs w:val="22"/>
          <w:lang w:eastAsia="ja-JP"/>
        </w:rPr>
      </w:pPr>
    </w:p>
    <w:p w14:paraId="2F4973F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mportant Bird &amp; Biodiversity Areas (IBAs)</w:t>
      </w:r>
      <w:r w:rsidRPr="0008241C">
        <w:rPr>
          <w:rFonts w:eastAsia="MS Mincho"/>
          <w:sz w:val="22"/>
          <w:szCs w:val="22"/>
          <w:lang w:eastAsia="ja-JP"/>
        </w:rPr>
        <w:tab/>
      </w:r>
    </w:p>
    <w:p w14:paraId="2FF25F5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Key Biodiversity Area identified using an internationally agreed set of criteria as being globally important for bird populations.</w:t>
      </w:r>
    </w:p>
    <w:p w14:paraId="00403E36" w14:textId="77777777" w:rsidR="00243240" w:rsidRPr="0008241C" w:rsidRDefault="00243240" w:rsidP="00243240">
      <w:pPr>
        <w:rPr>
          <w:rFonts w:eastAsia="MS Mincho"/>
          <w:sz w:val="22"/>
          <w:szCs w:val="22"/>
          <w:lang w:eastAsia="ja-JP"/>
        </w:rPr>
      </w:pPr>
    </w:p>
    <w:p w14:paraId="3B9F5A8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clusive wealth</w:t>
      </w:r>
      <w:r w:rsidRPr="0008241C">
        <w:rPr>
          <w:rFonts w:eastAsia="MS Mincho"/>
          <w:sz w:val="22"/>
          <w:szCs w:val="22"/>
          <w:lang w:eastAsia="ja-JP"/>
        </w:rPr>
        <w:tab/>
      </w:r>
    </w:p>
    <w:p w14:paraId="6B61071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economic concept that seeks to incorporate natural capital into national wealth estimates, beyong GDP.</w:t>
      </w:r>
    </w:p>
    <w:p w14:paraId="045A1D55" w14:textId="77777777" w:rsidR="00243240" w:rsidRPr="0008241C" w:rsidRDefault="00243240" w:rsidP="00243240">
      <w:pPr>
        <w:rPr>
          <w:rFonts w:eastAsia="MS Mincho"/>
          <w:sz w:val="22"/>
          <w:szCs w:val="22"/>
          <w:lang w:eastAsia="ja-JP"/>
        </w:rPr>
      </w:pPr>
    </w:p>
    <w:p w14:paraId="1023F1D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Indicators</w:t>
      </w:r>
      <w:r w:rsidRPr="0008241C">
        <w:rPr>
          <w:rFonts w:eastAsia="MS Mincho"/>
          <w:sz w:val="22"/>
          <w:szCs w:val="22"/>
          <w:lang w:eastAsia="ja-JP"/>
        </w:rPr>
        <w:tab/>
      </w:r>
    </w:p>
    <w:p w14:paraId="4E0276A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w:t>
      </w:r>
    </w:p>
    <w:p w14:paraId="4F8F2742" w14:textId="77777777" w:rsidR="00243240" w:rsidRPr="0008241C" w:rsidRDefault="00243240" w:rsidP="00243240">
      <w:pPr>
        <w:rPr>
          <w:rFonts w:eastAsia="MS Mincho"/>
          <w:sz w:val="22"/>
          <w:szCs w:val="22"/>
          <w:lang w:eastAsia="ja-JP"/>
        </w:rPr>
      </w:pPr>
    </w:p>
    <w:p w14:paraId="41E1DE1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digenous and local knowledge systems</w:t>
      </w:r>
      <w:r w:rsidRPr="0008241C">
        <w:rPr>
          <w:rFonts w:eastAsia="MS Mincho"/>
          <w:sz w:val="22"/>
          <w:szCs w:val="22"/>
          <w:lang w:eastAsia="ja-JP"/>
        </w:rPr>
        <w:tab/>
      </w:r>
    </w:p>
    <w:p w14:paraId="11125E1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digenous and local knowledge systems are social and ecological knowledge practices and beliefs pertaining to the relationship of living beings, including people, with one another and with their environments. Such knowledge can provide information, methods, theory and practice for sustainable ecosystem management.</w:t>
      </w:r>
    </w:p>
    <w:p w14:paraId="08B07F9C" w14:textId="77777777" w:rsidR="00243240" w:rsidRPr="0008241C" w:rsidRDefault="00243240" w:rsidP="00243240">
      <w:pPr>
        <w:rPr>
          <w:rFonts w:eastAsia="MS Mincho"/>
          <w:sz w:val="22"/>
          <w:szCs w:val="22"/>
          <w:lang w:eastAsia="ja-JP"/>
        </w:rPr>
      </w:pPr>
    </w:p>
    <w:p w14:paraId="761C42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digenous communities</w:t>
      </w:r>
      <w:r w:rsidRPr="0008241C">
        <w:rPr>
          <w:rFonts w:eastAsia="MS Mincho"/>
          <w:sz w:val="22"/>
          <w:szCs w:val="22"/>
          <w:lang w:eastAsia="ja-JP"/>
        </w:rPr>
        <w:tab/>
      </w:r>
    </w:p>
    <w:p w14:paraId="35372A9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ocial groups of indigenous peoples.</w:t>
      </w:r>
    </w:p>
    <w:p w14:paraId="20689AE0" w14:textId="77777777" w:rsidR="00243240" w:rsidRPr="0008241C" w:rsidRDefault="00243240" w:rsidP="00243240">
      <w:pPr>
        <w:rPr>
          <w:rFonts w:eastAsia="MS Mincho"/>
          <w:sz w:val="22"/>
          <w:szCs w:val="22"/>
          <w:lang w:eastAsia="ja-JP"/>
        </w:rPr>
      </w:pPr>
    </w:p>
    <w:p w14:paraId="680A3E9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digenous peoples and local communities (IPLCs)</w:t>
      </w:r>
      <w:r w:rsidRPr="0008241C">
        <w:rPr>
          <w:rFonts w:eastAsia="MS Mincho"/>
          <w:sz w:val="22"/>
          <w:szCs w:val="22"/>
          <w:lang w:eastAsia="ja-JP"/>
        </w:rPr>
        <w:tab/>
      </w:r>
    </w:p>
    <w:p w14:paraId="6C0F2D8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Indigenous people are also known as first peoples, aboriginal peoples, native peoples, or autochthonous peoples, are ethnic groups who are descended from and identify with the original inhabitants of a given region, in contrast to groups that have settled, occupied or colonized the area more recently. The distinctive groups, usually maintaining traditions or other aspects of an early culture that is associated with a given region, are protected in international or national legislation as having a set of specific rights based on their linguistic and historical ties to a particular territory, prior to later settlement, development, and or occupation of a region. </w:t>
      </w:r>
    </w:p>
    <w:p w14:paraId="1D532AC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Local community is a self-identified human group that relates to a life environment in collective ways that participate to define a shared territory and culture.  The members of a local community have frequent chances of direct (possibly face-to-face) encounters and possess some common history, traditions, institutions, language, values and life plans. A local community can be long-standing (‘traditional’) or relatively new, include a single or multiple ethnic identities and be permanently settled or mobile.  A local community should have a form of political identity that enables it to exercise its rights and responsibilities with respect to its territory and neighbors.</w:t>
      </w:r>
    </w:p>
    <w:p w14:paraId="1A9CE2BF" w14:textId="77777777" w:rsidR="00243240" w:rsidRPr="0008241C" w:rsidRDefault="00243240" w:rsidP="00243240">
      <w:pPr>
        <w:rPr>
          <w:rFonts w:eastAsia="MS Mincho"/>
          <w:sz w:val="22"/>
          <w:szCs w:val="22"/>
          <w:lang w:eastAsia="ja-JP"/>
        </w:rPr>
      </w:pPr>
    </w:p>
    <w:p w14:paraId="0FB373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dustrial effluents</w:t>
      </w:r>
      <w:r w:rsidRPr="0008241C">
        <w:rPr>
          <w:rFonts w:eastAsia="MS Mincho"/>
          <w:sz w:val="22"/>
          <w:szCs w:val="22"/>
          <w:lang w:eastAsia="ja-JP"/>
        </w:rPr>
        <w:tab/>
      </w:r>
    </w:p>
    <w:p w14:paraId="7269C03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dustrial effluent is in general considered to be industrial wastewater - treated or untreated - that flows out of a sewage treatment facility or the wastewater discharge from industrial facilities. Generally refers to wastes discharged into surface waters.</w:t>
      </w:r>
    </w:p>
    <w:p w14:paraId="5DFED371" w14:textId="77777777" w:rsidR="00243240" w:rsidRPr="0008241C" w:rsidRDefault="00243240" w:rsidP="00243240">
      <w:pPr>
        <w:rPr>
          <w:rFonts w:eastAsia="MS Mincho"/>
          <w:sz w:val="22"/>
          <w:szCs w:val="22"/>
          <w:lang w:eastAsia="ja-JP"/>
        </w:rPr>
      </w:pPr>
    </w:p>
    <w:p w14:paraId="1402865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dustrialization</w:t>
      </w:r>
      <w:r w:rsidRPr="0008241C">
        <w:rPr>
          <w:rFonts w:eastAsia="MS Mincho"/>
          <w:sz w:val="22"/>
          <w:szCs w:val="22"/>
          <w:lang w:eastAsia="ja-JP"/>
        </w:rPr>
        <w:tab/>
      </w:r>
    </w:p>
    <w:p w14:paraId="3FE9A8B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dustrialisation or industrialization is the period of social and economic change that transforms a human group from an agrarian society into an industrial society, involving the extensive re-organization of an economy for the purpose of manufacturing.</w:t>
      </w:r>
    </w:p>
    <w:p w14:paraId="01F9D218" w14:textId="77777777" w:rsidR="00243240" w:rsidRPr="0008241C" w:rsidRDefault="00243240" w:rsidP="00243240">
      <w:pPr>
        <w:rPr>
          <w:rFonts w:eastAsia="MS Mincho"/>
          <w:sz w:val="22"/>
          <w:szCs w:val="22"/>
          <w:lang w:eastAsia="ja-JP"/>
        </w:rPr>
      </w:pPr>
    </w:p>
    <w:p w14:paraId="67FD87E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stitutional failure</w:t>
      </w:r>
      <w:r w:rsidRPr="0008241C">
        <w:rPr>
          <w:rFonts w:eastAsia="MS Mincho"/>
          <w:sz w:val="22"/>
          <w:szCs w:val="22"/>
          <w:lang w:eastAsia="ja-JP"/>
        </w:rPr>
        <w:tab/>
      </w:r>
    </w:p>
    <w:p w14:paraId="0452C68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se are often catalogued as (i) law and policy failures (e.g., perverse subsidies), (ii) market failures (externalities in the use of public goods and services), (iii) organizational failure (e.g., lack of transparency and political legitimacy in decision-making) and (iv) informal institutional failures (e.g., break of collective action norms due to erosion of trust.</w:t>
      </w:r>
    </w:p>
    <w:p w14:paraId="76977A04" w14:textId="77777777" w:rsidR="00243240" w:rsidRPr="0008241C" w:rsidRDefault="00243240" w:rsidP="00243240">
      <w:pPr>
        <w:rPr>
          <w:rFonts w:eastAsia="MS Mincho"/>
          <w:sz w:val="22"/>
          <w:szCs w:val="22"/>
          <w:lang w:eastAsia="ja-JP"/>
        </w:rPr>
      </w:pPr>
    </w:p>
    <w:p w14:paraId="2C30DC2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stitutions</w:t>
      </w:r>
      <w:r w:rsidRPr="0008241C">
        <w:rPr>
          <w:rFonts w:eastAsia="MS Mincho"/>
          <w:sz w:val="22"/>
          <w:szCs w:val="22"/>
          <w:lang w:eastAsia="ja-JP"/>
        </w:rPr>
        <w:tab/>
      </w:r>
    </w:p>
    <w:p w14:paraId="697A587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ncompasses all formal and informal interactions among stakeholders and social structures that determine how decisions are taken and implemented, how power is exercised, and how responsibilities are distributed.</w:t>
      </w:r>
    </w:p>
    <w:p w14:paraId="15A0FC6A" w14:textId="77777777" w:rsidR="00243240" w:rsidRPr="0008241C" w:rsidRDefault="00243240" w:rsidP="00243240">
      <w:pPr>
        <w:rPr>
          <w:rFonts w:eastAsia="MS Mincho"/>
          <w:sz w:val="22"/>
          <w:szCs w:val="22"/>
          <w:lang w:eastAsia="ja-JP"/>
        </w:rPr>
      </w:pPr>
    </w:p>
    <w:p w14:paraId="5C003BE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egrated assessment models (IAMs)</w:t>
      </w:r>
      <w:r w:rsidRPr="0008241C">
        <w:rPr>
          <w:rFonts w:eastAsia="MS Mincho"/>
          <w:sz w:val="22"/>
          <w:szCs w:val="22"/>
          <w:lang w:eastAsia="ja-JP"/>
        </w:rPr>
        <w:tab/>
      </w:r>
    </w:p>
    <w:p w14:paraId="1007257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w:t>
      </w:r>
      <w:r w:rsidRPr="0008241C">
        <w:rPr>
          <w:rFonts w:eastAsia="MS Mincho"/>
          <w:sz w:val="22"/>
          <w:szCs w:val="22"/>
          <w:lang w:eastAsia="ja-JP"/>
        </w:rPr>
        <w:lastRenderedPageBreak/>
        <w:t>integrated assessments is the simultaneous consideration of the multiple dimensions of environmental problems.</w:t>
      </w:r>
    </w:p>
    <w:p w14:paraId="7D3565E6" w14:textId="77777777" w:rsidR="00243240" w:rsidRPr="0008241C" w:rsidRDefault="00243240" w:rsidP="00243240">
      <w:pPr>
        <w:rPr>
          <w:rFonts w:eastAsia="MS Mincho"/>
          <w:sz w:val="22"/>
          <w:szCs w:val="22"/>
          <w:lang w:eastAsia="ja-JP"/>
        </w:rPr>
      </w:pPr>
    </w:p>
    <w:p w14:paraId="04932B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egrated pest management (IPM)</w:t>
      </w:r>
      <w:r w:rsidRPr="0008241C">
        <w:rPr>
          <w:rFonts w:eastAsia="MS Mincho"/>
          <w:sz w:val="22"/>
          <w:szCs w:val="22"/>
          <w:lang w:eastAsia="ja-JP"/>
        </w:rPr>
        <w:tab/>
      </w:r>
    </w:p>
    <w:p w14:paraId="1CFF874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s also known as Integrated Pest Control (IPC). It is a broadly-based approach that integrates various practices for economic control of pests (q.v.). IPM aims to suppress pest populations below the economic injury level (i.e., to below the level that the costs of further control outweigh the benefits derived). It involves careful consideration of all available pest control techniques and then integration of appropriate measures to discourage development of pest populations while keeping pesticides and other interventions to economically justifiable levels with minimal risks to human health and the environment. IPM emphasizes the growth of a healthy crop with the least possible disruption to agro-ecosystems and encourages natural pest control mechanisms.</w:t>
      </w:r>
    </w:p>
    <w:p w14:paraId="11F4A8AD" w14:textId="77777777" w:rsidR="00243240" w:rsidRPr="0008241C" w:rsidRDefault="00243240" w:rsidP="00243240">
      <w:pPr>
        <w:rPr>
          <w:rFonts w:eastAsia="MS Mincho"/>
          <w:sz w:val="22"/>
          <w:szCs w:val="22"/>
          <w:lang w:eastAsia="ja-JP"/>
        </w:rPr>
      </w:pPr>
    </w:p>
    <w:p w14:paraId="71F7A31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ellectual and cultural property (ICP)</w:t>
      </w:r>
      <w:r w:rsidRPr="0008241C">
        <w:rPr>
          <w:rFonts w:eastAsia="MS Mincho"/>
          <w:sz w:val="22"/>
          <w:szCs w:val="22"/>
          <w:lang w:eastAsia="ja-JP"/>
        </w:rPr>
        <w:tab/>
      </w:r>
    </w:p>
    <w:p w14:paraId="443812E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umbrella legal term used in national and international forums to identify indigenous peoples' rights to protect their specific cultural knowledge and intellectual property.</w:t>
      </w:r>
    </w:p>
    <w:p w14:paraId="363908B2" w14:textId="77777777" w:rsidR="00243240" w:rsidRPr="0008241C" w:rsidRDefault="00243240" w:rsidP="00243240">
      <w:pPr>
        <w:rPr>
          <w:rFonts w:eastAsia="MS Mincho"/>
          <w:sz w:val="22"/>
          <w:szCs w:val="22"/>
          <w:lang w:eastAsia="ja-JP"/>
        </w:rPr>
      </w:pPr>
    </w:p>
    <w:p w14:paraId="450F6F0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ensive agriculture</w:t>
      </w:r>
      <w:r w:rsidRPr="0008241C">
        <w:rPr>
          <w:rFonts w:eastAsia="MS Mincho"/>
          <w:sz w:val="22"/>
          <w:szCs w:val="22"/>
          <w:lang w:eastAsia="ja-JP"/>
        </w:rPr>
        <w:tab/>
      </w:r>
    </w:p>
    <w:p w14:paraId="7C233BA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tensive agriculture involves various types of agriculture with higher levels of input and output per unit of agricultural land area. It is characterized by a low fallow ratio, higher use of inputs such as capital and labor, and higher crop yields per unit land area.</w:t>
      </w:r>
    </w:p>
    <w:p w14:paraId="6EB37264" w14:textId="77777777" w:rsidR="00243240" w:rsidRPr="0008241C" w:rsidRDefault="00243240" w:rsidP="00243240">
      <w:pPr>
        <w:rPr>
          <w:rFonts w:eastAsia="MS Mincho"/>
          <w:sz w:val="22"/>
          <w:szCs w:val="22"/>
          <w:lang w:eastAsia="ja-JP"/>
        </w:rPr>
      </w:pPr>
    </w:p>
    <w:p w14:paraId="75385D8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eractions</w:t>
      </w:r>
      <w:r w:rsidRPr="0008241C">
        <w:rPr>
          <w:rFonts w:eastAsia="MS Mincho"/>
          <w:sz w:val="22"/>
          <w:szCs w:val="22"/>
          <w:lang w:eastAsia="ja-JP"/>
        </w:rPr>
        <w:tab/>
      </w:r>
    </w:p>
    <w:p w14:paraId="0E6950A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utual or reciprocal action or influence.</w:t>
      </w:r>
    </w:p>
    <w:p w14:paraId="7948B2B8" w14:textId="77777777" w:rsidR="00243240" w:rsidRPr="0008241C" w:rsidRDefault="00243240" w:rsidP="00243240">
      <w:pPr>
        <w:rPr>
          <w:rFonts w:eastAsia="MS Mincho"/>
          <w:sz w:val="22"/>
          <w:szCs w:val="22"/>
          <w:lang w:eastAsia="ja-JP"/>
        </w:rPr>
      </w:pPr>
    </w:p>
    <w:p w14:paraId="74FD2D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er-generational equity</w:t>
      </w:r>
      <w:r w:rsidRPr="0008241C">
        <w:rPr>
          <w:rFonts w:eastAsia="MS Mincho"/>
          <w:sz w:val="22"/>
          <w:szCs w:val="22"/>
          <w:lang w:eastAsia="ja-JP"/>
        </w:rPr>
        <w:tab/>
      </w:r>
    </w:p>
    <w:p w14:paraId="2FCE81B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ter-generational equity stipulates the rights and obligations of the current and future generations regarding the use of the environment. In the context of sustainable development, the Brundtland Report conceptualised it as “development that meets the needs of the present without compromising the ability of future generations to meet their own needs”.</w:t>
      </w:r>
    </w:p>
    <w:p w14:paraId="20524B87" w14:textId="77777777" w:rsidR="00243240" w:rsidRPr="0008241C" w:rsidRDefault="00243240" w:rsidP="00243240">
      <w:pPr>
        <w:rPr>
          <w:rFonts w:eastAsia="MS Mincho"/>
          <w:sz w:val="22"/>
          <w:szCs w:val="22"/>
          <w:lang w:eastAsia="ja-JP"/>
        </w:rPr>
      </w:pPr>
    </w:p>
    <w:p w14:paraId="102846E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tra-generational equity</w:t>
      </w:r>
      <w:r w:rsidRPr="0008241C">
        <w:rPr>
          <w:rFonts w:eastAsia="MS Mincho"/>
          <w:sz w:val="22"/>
          <w:szCs w:val="22"/>
          <w:lang w:eastAsia="ja-JP"/>
        </w:rPr>
        <w:tab/>
      </w:r>
    </w:p>
    <w:p w14:paraId="74358D2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tra-generational equity relates to notions of fairness and justice across the communities and states within the present generation.</w:t>
      </w:r>
    </w:p>
    <w:p w14:paraId="4574B43C" w14:textId="77777777" w:rsidR="00243240" w:rsidRPr="0008241C" w:rsidRDefault="00243240" w:rsidP="00243240">
      <w:pPr>
        <w:rPr>
          <w:rFonts w:eastAsia="MS Mincho"/>
          <w:sz w:val="22"/>
          <w:szCs w:val="22"/>
          <w:lang w:eastAsia="ja-JP"/>
        </w:rPr>
      </w:pPr>
    </w:p>
    <w:p w14:paraId="29333BF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vasive alien species</w:t>
      </w:r>
      <w:r w:rsidRPr="0008241C">
        <w:rPr>
          <w:rFonts w:eastAsia="MS Mincho"/>
          <w:sz w:val="22"/>
          <w:szCs w:val="22"/>
          <w:lang w:eastAsia="ja-JP"/>
        </w:rPr>
        <w:tab/>
      </w:r>
    </w:p>
    <w:p w14:paraId="2D8F2D5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pecies whose introduction and/or spread by human action outside their natural distribution threatens biological diversity, food security, and human health and well-being. “Alien” refers to the species’ having been introduced outside its natural distribution (“exotic”, “non-native” and “non-indigenous” are synonyms for “alien”). “Invasive” means “tending to expand into and modify ecosystems to which it has been introduced”. Thus, a species may be alien without being invasive, or, in the case of a species native to a region, it may increase and become invasive, without actually being an alien species.</w:t>
      </w:r>
    </w:p>
    <w:p w14:paraId="68CC5E6A" w14:textId="77777777" w:rsidR="00243240" w:rsidRPr="0008241C" w:rsidRDefault="00243240" w:rsidP="00243240">
      <w:pPr>
        <w:rPr>
          <w:rFonts w:eastAsia="MS Mincho"/>
          <w:sz w:val="22"/>
          <w:szCs w:val="22"/>
          <w:lang w:eastAsia="ja-JP"/>
        </w:rPr>
      </w:pPr>
    </w:p>
    <w:p w14:paraId="034EFE9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nvasive species (Invasive alien species)</w:t>
      </w:r>
      <w:r w:rsidRPr="0008241C">
        <w:rPr>
          <w:rFonts w:eastAsia="MS Mincho"/>
          <w:sz w:val="22"/>
          <w:szCs w:val="22"/>
          <w:lang w:eastAsia="ja-JP"/>
        </w:rPr>
        <w:tab/>
      </w:r>
    </w:p>
    <w:p w14:paraId="0889F14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Invasive alien species".</w:t>
      </w:r>
    </w:p>
    <w:p w14:paraId="2EF8EA89" w14:textId="77777777" w:rsidR="00243240" w:rsidRPr="0008241C" w:rsidRDefault="00243240" w:rsidP="00243240">
      <w:pPr>
        <w:rPr>
          <w:rFonts w:eastAsia="MS Mincho"/>
          <w:sz w:val="22"/>
          <w:szCs w:val="22"/>
          <w:lang w:eastAsia="ja-JP"/>
        </w:rPr>
      </w:pPr>
    </w:p>
    <w:p w14:paraId="1E4A62C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PBES Conceptual Framework</w:t>
      </w:r>
      <w:r w:rsidRPr="0008241C">
        <w:rPr>
          <w:rFonts w:eastAsia="MS Mincho"/>
          <w:sz w:val="22"/>
          <w:szCs w:val="22"/>
          <w:lang w:eastAsia="ja-JP"/>
        </w:rPr>
        <w:tab/>
      </w:r>
    </w:p>
    <w:p w14:paraId="26BC2EC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implified representation of the complex interactions between the natural world and human societies. This framework emerged from an extensive process of consultation and negotiation, leading to formal adoption by the second IPBES Plenary (IPBES/2/4), and therefore represents a key foundation for all IPBES activities. The framework recognizes different knowledge systems, including indigenous and local knowledge (ILK) systems, which can be complementary to those based on science.</w:t>
      </w:r>
    </w:p>
    <w:p w14:paraId="1C5BF050" w14:textId="77777777" w:rsidR="00243240" w:rsidRPr="0008241C" w:rsidRDefault="00243240" w:rsidP="00243240">
      <w:pPr>
        <w:rPr>
          <w:rFonts w:eastAsia="MS Mincho"/>
          <w:sz w:val="22"/>
          <w:szCs w:val="22"/>
          <w:lang w:eastAsia="ja-JP"/>
        </w:rPr>
      </w:pPr>
    </w:p>
    <w:p w14:paraId="0E1EDEA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IUCN category</w:t>
      </w:r>
      <w:r w:rsidRPr="0008241C">
        <w:rPr>
          <w:rFonts w:eastAsia="MS Mincho"/>
          <w:sz w:val="22"/>
          <w:szCs w:val="22"/>
          <w:lang w:eastAsia="ja-JP"/>
        </w:rPr>
        <w:tab/>
      </w:r>
    </w:p>
    <w:p w14:paraId="514F931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UCN protected area management categories classify protected areas according to their management objectives.</w:t>
      </w:r>
    </w:p>
    <w:p w14:paraId="74CB2F03" w14:textId="77777777" w:rsidR="00243240" w:rsidRPr="0008241C" w:rsidRDefault="00243240" w:rsidP="00243240">
      <w:pPr>
        <w:rPr>
          <w:rFonts w:eastAsia="MS Mincho"/>
          <w:sz w:val="22"/>
          <w:szCs w:val="22"/>
          <w:lang w:eastAsia="ja-JP"/>
        </w:rPr>
      </w:pPr>
    </w:p>
    <w:p w14:paraId="31D7711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IUCN Red List</w:t>
      </w:r>
      <w:r w:rsidRPr="0008241C">
        <w:rPr>
          <w:rFonts w:eastAsia="MS Mincho"/>
          <w:sz w:val="22"/>
          <w:szCs w:val="22"/>
          <w:lang w:eastAsia="ja-JP"/>
        </w:rPr>
        <w:tab/>
      </w:r>
    </w:p>
    <w:p w14:paraId="311A418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IUCN Red List of Threatened Species provides taxonomic, conservation status and distribution information on plants, fungi and animals that have been globally evaluated using the IUCN Red List Categories and Criteria. </w:t>
      </w:r>
    </w:p>
    <w:p w14:paraId="57504DB4" w14:textId="77777777" w:rsidR="00243240" w:rsidRPr="0008241C" w:rsidRDefault="00243240" w:rsidP="00243240">
      <w:pPr>
        <w:rPr>
          <w:rFonts w:eastAsia="MS Mincho"/>
          <w:sz w:val="22"/>
          <w:szCs w:val="22"/>
          <w:lang w:eastAsia="ja-JP"/>
        </w:rPr>
      </w:pPr>
    </w:p>
    <w:p w14:paraId="3EC1C9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Kelp</w:t>
      </w:r>
      <w:r w:rsidRPr="0008241C">
        <w:rPr>
          <w:rFonts w:eastAsia="MS Mincho"/>
          <w:sz w:val="22"/>
          <w:szCs w:val="22"/>
          <w:lang w:eastAsia="ja-JP"/>
        </w:rPr>
        <w:tab/>
      </w:r>
    </w:p>
    <w:p w14:paraId="2B63098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large brown seaweed that typically has a long, tough stalk with a broad frond divided into strip.</w:t>
      </w:r>
    </w:p>
    <w:p w14:paraId="117065EB" w14:textId="77777777" w:rsidR="00243240" w:rsidRPr="0008241C" w:rsidRDefault="00243240" w:rsidP="00243240">
      <w:pPr>
        <w:rPr>
          <w:rFonts w:eastAsia="MS Mincho"/>
          <w:sz w:val="22"/>
          <w:szCs w:val="22"/>
          <w:lang w:eastAsia="ja-JP"/>
        </w:rPr>
      </w:pPr>
    </w:p>
    <w:p w14:paraId="2002A9D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Key Biodiversity Areas (KBAs)</w:t>
      </w:r>
      <w:r w:rsidRPr="0008241C">
        <w:rPr>
          <w:rFonts w:eastAsia="MS Mincho"/>
          <w:sz w:val="22"/>
          <w:szCs w:val="22"/>
          <w:lang w:eastAsia="ja-JP"/>
        </w:rPr>
        <w:tab/>
      </w:r>
    </w:p>
    <w:p w14:paraId="213B2D5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ites contributing significantly to the global persistence of biodiversity. They represent the most important sites for biodiversity worldwide, and are identified nationally using globally standardised criteria and thresholds.</w:t>
      </w:r>
    </w:p>
    <w:p w14:paraId="764678CE" w14:textId="77777777" w:rsidR="00243240" w:rsidRPr="0008241C" w:rsidRDefault="00243240" w:rsidP="00243240">
      <w:pPr>
        <w:rPr>
          <w:rFonts w:eastAsia="MS Mincho"/>
          <w:sz w:val="22"/>
          <w:szCs w:val="22"/>
          <w:lang w:eastAsia="ja-JP"/>
        </w:rPr>
      </w:pPr>
    </w:p>
    <w:p w14:paraId="089564C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Keystone species</w:t>
      </w:r>
      <w:r w:rsidRPr="0008241C">
        <w:rPr>
          <w:rFonts w:eastAsia="MS Mincho"/>
          <w:sz w:val="22"/>
          <w:szCs w:val="22"/>
          <w:lang w:eastAsia="ja-JP"/>
        </w:rPr>
        <w:tab/>
      </w:r>
    </w:p>
    <w:p w14:paraId="66472BE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pecies that maintain the organization and diversity of their ecological communities and are thus exceptional, relative to the rest of the community, in their importance.</w:t>
      </w:r>
    </w:p>
    <w:p w14:paraId="536D584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pecies that, despite low biomass, exert strong effects on the structure of the communities they inhabit.</w:t>
      </w:r>
    </w:p>
    <w:p w14:paraId="24E05737" w14:textId="77777777" w:rsidR="00243240" w:rsidRPr="0008241C" w:rsidRDefault="00243240" w:rsidP="00243240">
      <w:pPr>
        <w:rPr>
          <w:rFonts w:eastAsia="MS Mincho"/>
          <w:sz w:val="22"/>
          <w:szCs w:val="22"/>
          <w:lang w:eastAsia="ja-JP"/>
        </w:rPr>
      </w:pPr>
    </w:p>
    <w:p w14:paraId="4D7E8E0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Knowledge systems</w:t>
      </w:r>
      <w:r w:rsidRPr="0008241C">
        <w:rPr>
          <w:rFonts w:eastAsia="MS Mincho"/>
          <w:sz w:val="22"/>
          <w:szCs w:val="22"/>
          <w:lang w:eastAsia="ja-JP"/>
        </w:rPr>
        <w:tab/>
      </w:r>
    </w:p>
    <w:p w14:paraId="0B1B937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body of propositions that are adhered to, whether formally or informally, and are routinely used to claim truth. They are organized structures and dynamic processes (a) generating and representing content, components, classes, or types of knowledge, that are (b) domain-specific or characterized by domain-relevant features as defined by the user or consumer, (c) reinforced by a set of logical relationships that connect the content of knowledge to its value (utility), (d) enhanced by a set of iterative processes that enable the evolution, revision, adaptation, and advances, and (e) subject to criteria of relevance, reliability, and quality.</w:t>
      </w:r>
    </w:p>
    <w:p w14:paraId="3BF4E571" w14:textId="77777777" w:rsidR="00243240" w:rsidRPr="0008241C" w:rsidRDefault="00243240" w:rsidP="00243240">
      <w:pPr>
        <w:rPr>
          <w:rFonts w:eastAsia="MS Mincho"/>
          <w:sz w:val="22"/>
          <w:szCs w:val="22"/>
          <w:lang w:eastAsia="ja-JP"/>
        </w:rPr>
      </w:pPr>
    </w:p>
    <w:p w14:paraId="3D12F62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Kyoto Protocol</w:t>
      </w:r>
      <w:r w:rsidRPr="0008241C">
        <w:rPr>
          <w:rFonts w:eastAsia="MS Mincho"/>
          <w:sz w:val="22"/>
          <w:szCs w:val="22"/>
          <w:lang w:eastAsia="ja-JP"/>
        </w:rPr>
        <w:tab/>
      </w:r>
    </w:p>
    <w:p w14:paraId="1B79B7F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international agreement linked to the United Nations Framework Convention on Climate Change, which commits its Parties by setting internationally binding emission reduction targets.</w:t>
      </w:r>
    </w:p>
    <w:p w14:paraId="2793665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Land degradation</w:t>
      </w:r>
      <w:r w:rsidRPr="0008241C">
        <w:rPr>
          <w:rFonts w:eastAsia="MS Mincho"/>
          <w:sz w:val="22"/>
          <w:szCs w:val="22"/>
          <w:lang w:eastAsia="ja-JP"/>
        </w:rPr>
        <w:tab/>
        <w:t>refers to the many processes that drive the decline or loss in biodiversity, ecosystem functions or services and includes the degradation of all terrestrial ecosystems.</w:t>
      </w:r>
    </w:p>
    <w:p w14:paraId="5CCA92E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Land use</w:t>
      </w:r>
      <w:r w:rsidRPr="0008241C">
        <w:rPr>
          <w:rFonts w:eastAsia="MS Mincho"/>
          <w:sz w:val="22"/>
          <w:szCs w:val="22"/>
          <w:lang w:eastAsia="ja-JP"/>
        </w:rPr>
        <w:tab/>
        <w:t>The human use of a specific area for a certain purpose (such as residential; agriculture; recreation; industrial, etc.). Influenced by, but not synonymous with, land cover. Land use change refers to a change in the use or management of land by humans, which may lead to a change in land cover.</w:t>
      </w:r>
    </w:p>
    <w:p w14:paraId="6272FD63" w14:textId="77777777" w:rsidR="00243240" w:rsidRPr="0008241C" w:rsidRDefault="00243240" w:rsidP="00243240">
      <w:pPr>
        <w:rPr>
          <w:rFonts w:eastAsia="MS Mincho"/>
          <w:sz w:val="22"/>
          <w:szCs w:val="22"/>
          <w:lang w:eastAsia="ja-JP"/>
        </w:rPr>
      </w:pPr>
    </w:p>
    <w:p w14:paraId="706FABC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Land cover</w:t>
      </w:r>
      <w:r w:rsidRPr="0008241C">
        <w:rPr>
          <w:rFonts w:eastAsia="MS Mincho"/>
          <w:sz w:val="22"/>
          <w:szCs w:val="22"/>
          <w:lang w:eastAsia="ja-JP"/>
        </w:rPr>
        <w:tab/>
      </w:r>
    </w:p>
    <w:p w14:paraId="071D27C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surface cover on the ground, whether vegetation, urban infrastructure, water, bare soil or other. Identifying, delineating and mapping land cover is important for global monitoring studies, resource management, and planning activities. Identification of land cover establishes the baseline from which monitoring activities (change detection) can be performed, and provides the ground cover information for baseline thematic maps.</w:t>
      </w:r>
    </w:p>
    <w:p w14:paraId="048C4308" w14:textId="77777777" w:rsidR="00243240" w:rsidRPr="0008241C" w:rsidRDefault="00243240" w:rsidP="00243240">
      <w:pPr>
        <w:rPr>
          <w:rFonts w:eastAsia="MS Mincho"/>
          <w:sz w:val="22"/>
          <w:szCs w:val="22"/>
          <w:lang w:eastAsia="ja-JP"/>
        </w:rPr>
      </w:pPr>
    </w:p>
    <w:p w14:paraId="13F44AC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Landscape</w:t>
      </w:r>
      <w:r w:rsidRPr="0008241C">
        <w:rPr>
          <w:rFonts w:eastAsia="MS Mincho"/>
          <w:sz w:val="22"/>
          <w:szCs w:val="22"/>
          <w:lang w:eastAsia="ja-JP"/>
        </w:rPr>
        <w:tab/>
      </w:r>
    </w:p>
    <w:p w14:paraId="1DE6332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n area delineated by an actor for a specific set of objectives, constitutes an area in which entities, including humans, interact according to rules (physical, biological, and social) that determine their relationships; Place-based systems that result from interactions between people, land, institutions (laws, rules and regulations) and values. Interactive aspects that define a landscape are functional interactions, negotiated spaces and multiple scales.  </w:t>
      </w:r>
    </w:p>
    <w:p w14:paraId="23442340" w14:textId="77777777" w:rsidR="00243240" w:rsidRPr="0008241C" w:rsidRDefault="00243240" w:rsidP="00243240">
      <w:pPr>
        <w:rPr>
          <w:rFonts w:eastAsia="MS Mincho"/>
          <w:sz w:val="22"/>
          <w:szCs w:val="22"/>
          <w:lang w:eastAsia="ja-JP"/>
        </w:rPr>
      </w:pPr>
    </w:p>
    <w:p w14:paraId="080912D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Land use change</w:t>
      </w:r>
      <w:r w:rsidRPr="0008241C">
        <w:rPr>
          <w:rFonts w:eastAsia="MS Mincho"/>
          <w:sz w:val="22"/>
          <w:szCs w:val="22"/>
          <w:lang w:eastAsia="ja-JP"/>
        </w:rPr>
        <w:tab/>
      </w:r>
    </w:p>
    <w:p w14:paraId="5F2370C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Land use refers to the modification or management of natural environments into human dominated environments, such as settlements, semi-natural and agricultural areas</w:t>
      </w:r>
    </w:p>
    <w:p w14:paraId="6DA988F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Level of resolution</w:t>
      </w:r>
      <w:r w:rsidRPr="0008241C">
        <w:rPr>
          <w:rFonts w:eastAsia="MS Mincho"/>
          <w:sz w:val="22"/>
          <w:szCs w:val="22"/>
          <w:lang w:eastAsia="ja-JP"/>
        </w:rPr>
        <w:tab/>
        <w:t>Degree of detail captured in an analysis. A high level of resolution implies a highly detailed analysis, usually associated with finer spatial and temporal scales. A low level of resolution implies a less detailed analysis, usually associated with coarser spatial and temporal scales.</w:t>
      </w:r>
    </w:p>
    <w:p w14:paraId="1BF90277" w14:textId="77777777" w:rsidR="00243240" w:rsidRPr="0008241C" w:rsidRDefault="00243240" w:rsidP="00243240">
      <w:pPr>
        <w:rPr>
          <w:rFonts w:eastAsia="MS Mincho"/>
          <w:sz w:val="22"/>
          <w:szCs w:val="22"/>
          <w:lang w:eastAsia="ja-JP"/>
        </w:rPr>
      </w:pPr>
    </w:p>
    <w:p w14:paraId="3AE05DA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Limestone karsts</w:t>
      </w:r>
      <w:r w:rsidRPr="0008241C">
        <w:rPr>
          <w:rFonts w:eastAsia="MS Mincho"/>
          <w:sz w:val="22"/>
          <w:szCs w:val="22"/>
          <w:lang w:eastAsia="ja-JP"/>
        </w:rPr>
        <w:tab/>
      </w:r>
    </w:p>
    <w:p w14:paraId="4C76BCD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Referred to simply as karsts are sedimentary rock outcrops that consist primarily of calcium carbonate.</w:t>
      </w:r>
    </w:p>
    <w:p w14:paraId="023876A1" w14:textId="77777777" w:rsidR="00243240" w:rsidRPr="0008241C" w:rsidRDefault="00243240" w:rsidP="00243240">
      <w:pPr>
        <w:rPr>
          <w:rFonts w:eastAsia="MS Mincho"/>
          <w:sz w:val="22"/>
          <w:szCs w:val="22"/>
          <w:lang w:eastAsia="ja-JP"/>
        </w:rPr>
      </w:pPr>
    </w:p>
    <w:p w14:paraId="4B2BBA2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Living in harmony with nature</w:t>
      </w:r>
      <w:r w:rsidRPr="0008241C">
        <w:rPr>
          <w:rFonts w:eastAsia="MS Mincho"/>
          <w:sz w:val="22"/>
          <w:szCs w:val="22"/>
          <w:lang w:eastAsia="ja-JP"/>
        </w:rPr>
        <w:tab/>
      </w:r>
    </w:p>
    <w:p w14:paraId="6790744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Within the context of the IPBES Conceptual Framework – a perspective on good quality of life based on the interdependence that exists among human beings, other living species and elements of nature. It implies that we should live peacefully alongside all other organisms even though we may need to exploit other organisms to some degree.</w:t>
      </w:r>
    </w:p>
    <w:p w14:paraId="2BCACFE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ainstreaming biodiversity</w:t>
      </w:r>
      <w:r w:rsidRPr="0008241C">
        <w:rPr>
          <w:rFonts w:eastAsia="MS Mincho"/>
          <w:sz w:val="22"/>
          <w:szCs w:val="22"/>
          <w:lang w:eastAsia="ja-JP"/>
        </w:rPr>
        <w:tab/>
        <w:t>Mainstreaming means integrating actions related to conservation of biodiversity into strategies relating to production sectors.</w:t>
      </w:r>
    </w:p>
    <w:p w14:paraId="1E964BD3" w14:textId="77777777" w:rsidR="00243240" w:rsidRPr="0008241C" w:rsidRDefault="00243240" w:rsidP="00243240">
      <w:pPr>
        <w:rPr>
          <w:rFonts w:eastAsia="MS Mincho"/>
          <w:sz w:val="22"/>
          <w:szCs w:val="22"/>
          <w:lang w:eastAsia="ja-JP"/>
        </w:rPr>
      </w:pPr>
    </w:p>
    <w:p w14:paraId="06E7AA0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angrove</w:t>
      </w:r>
      <w:r w:rsidRPr="0008241C">
        <w:rPr>
          <w:rFonts w:eastAsia="MS Mincho"/>
          <w:sz w:val="22"/>
          <w:szCs w:val="22"/>
          <w:lang w:eastAsia="ja-JP"/>
        </w:rPr>
        <w:tab/>
      </w:r>
    </w:p>
    <w:p w14:paraId="0071C5B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Group of trees and shrubs that live in the coastal intertidal zone. Mangrove forests only grow at tropical and subtropical latitudes near the equator because they cannot withstand freezing temperatures.</w:t>
      </w:r>
    </w:p>
    <w:p w14:paraId="27BB307C" w14:textId="77777777" w:rsidR="00243240" w:rsidRPr="0008241C" w:rsidRDefault="00243240" w:rsidP="00243240">
      <w:pPr>
        <w:rPr>
          <w:rFonts w:eastAsia="MS Mincho"/>
          <w:sz w:val="22"/>
          <w:szCs w:val="22"/>
          <w:lang w:eastAsia="ja-JP"/>
        </w:rPr>
      </w:pPr>
    </w:p>
    <w:p w14:paraId="533FDC9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ean Species Abundance (Species abundance)</w:t>
      </w:r>
      <w:r w:rsidRPr="0008241C">
        <w:rPr>
          <w:rFonts w:eastAsia="MS Mincho"/>
          <w:b/>
          <w:sz w:val="22"/>
          <w:szCs w:val="22"/>
          <w:lang w:eastAsia="ja-JP"/>
        </w:rPr>
        <w:tab/>
      </w:r>
    </w:p>
    <w:p w14:paraId="53FD6BA5" w14:textId="7B30879F" w:rsidR="00243240" w:rsidRPr="0008241C" w:rsidRDefault="00243240" w:rsidP="00243240">
      <w:pPr>
        <w:rPr>
          <w:rFonts w:eastAsia="MS Mincho"/>
          <w:sz w:val="22"/>
          <w:szCs w:val="22"/>
          <w:lang w:eastAsia="ja-JP"/>
        </w:rPr>
      </w:pPr>
      <w:r w:rsidRPr="0008241C">
        <w:rPr>
          <w:rFonts w:eastAsia="MS Mincho"/>
          <w:sz w:val="22"/>
          <w:szCs w:val="22"/>
          <w:lang w:eastAsia="ja-JP"/>
        </w:rPr>
        <w:t>An indicator of naturalness or biodiversity intactness. It is defined as the mean abundance of original species relative to their abundance in undisturbed ecosystems. An MSA (Mean Species Abundance) of 0</w:t>
      </w:r>
      <w:r w:rsidR="00C934E9">
        <w:rPr>
          <w:rFonts w:eastAsia="MS Mincho"/>
          <w:sz w:val="22"/>
          <w:szCs w:val="22"/>
          <w:lang w:eastAsia="ja-JP"/>
        </w:rPr>
        <w:t xml:space="preserve"> per cent</w:t>
      </w:r>
      <w:r w:rsidRPr="0008241C">
        <w:rPr>
          <w:rFonts w:eastAsia="MS Mincho"/>
          <w:sz w:val="22"/>
          <w:szCs w:val="22"/>
          <w:lang w:eastAsia="ja-JP"/>
        </w:rPr>
        <w:t xml:space="preserve"> means a completely destructed ecosystem, with no original species remaining.</w:t>
      </w:r>
    </w:p>
    <w:p w14:paraId="3C178DAE" w14:textId="77777777" w:rsidR="00243240" w:rsidRPr="0008241C" w:rsidRDefault="00243240" w:rsidP="00243240">
      <w:pPr>
        <w:rPr>
          <w:rFonts w:eastAsia="MS Mincho"/>
          <w:sz w:val="22"/>
          <w:szCs w:val="22"/>
          <w:lang w:eastAsia="ja-JP"/>
        </w:rPr>
      </w:pPr>
    </w:p>
    <w:p w14:paraId="6EA325E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eta-analysis</w:t>
      </w:r>
      <w:r w:rsidRPr="0008241C">
        <w:rPr>
          <w:rFonts w:eastAsia="MS Mincho"/>
          <w:sz w:val="22"/>
          <w:szCs w:val="22"/>
          <w:lang w:eastAsia="ja-JP"/>
        </w:rPr>
        <w:tab/>
      </w:r>
    </w:p>
    <w:p w14:paraId="03F1D2A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quantitative statistical analysis of several separate but similar experiments or studies in order to test the pooled data for statistical significance.</w:t>
      </w:r>
    </w:p>
    <w:p w14:paraId="6F2B324C" w14:textId="77777777" w:rsidR="00243240" w:rsidRPr="0008241C" w:rsidRDefault="00243240" w:rsidP="00243240">
      <w:pPr>
        <w:rPr>
          <w:rFonts w:eastAsia="MS Mincho"/>
          <w:sz w:val="22"/>
          <w:szCs w:val="22"/>
          <w:lang w:eastAsia="ja-JP"/>
        </w:rPr>
      </w:pPr>
    </w:p>
    <w:p w14:paraId="6735817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igration</w:t>
      </w:r>
      <w:r w:rsidRPr="0008241C">
        <w:rPr>
          <w:rFonts w:eastAsia="MS Mincho"/>
          <w:sz w:val="22"/>
          <w:szCs w:val="22"/>
          <w:lang w:eastAsia="ja-JP"/>
        </w:rPr>
        <w:tab/>
      </w:r>
    </w:p>
    <w:p w14:paraId="0AB3EBB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easonal movement of animals from one region to another for food, breeding, etc. </w:t>
      </w:r>
    </w:p>
    <w:p w14:paraId="3366F4F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illennium Ecosystem Assessment</w:t>
      </w:r>
      <w:r w:rsidRPr="0008241C">
        <w:rPr>
          <w:rFonts w:eastAsia="MS Mincho"/>
          <w:sz w:val="22"/>
          <w:szCs w:val="22"/>
          <w:lang w:eastAsia="ja-JP"/>
        </w:rPr>
        <w:tab/>
        <w:t>The Millennium Ecosystem Assessment (MEA) is a major assessment of the human impact on the environment published in 2005.</w:t>
      </w:r>
    </w:p>
    <w:p w14:paraId="0FD0A2FE" w14:textId="77777777" w:rsidR="00243240" w:rsidRPr="0008241C" w:rsidRDefault="00243240" w:rsidP="00243240">
      <w:pPr>
        <w:rPr>
          <w:rFonts w:eastAsia="MS Mincho"/>
          <w:sz w:val="22"/>
          <w:szCs w:val="22"/>
          <w:lang w:eastAsia="ja-JP"/>
        </w:rPr>
      </w:pPr>
    </w:p>
    <w:p w14:paraId="5209960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ining</w:t>
      </w:r>
      <w:r w:rsidRPr="0008241C">
        <w:rPr>
          <w:rFonts w:eastAsia="MS Mincho"/>
          <w:sz w:val="22"/>
          <w:szCs w:val="22"/>
          <w:lang w:eastAsia="ja-JP"/>
        </w:rPr>
        <w:tab/>
      </w:r>
    </w:p>
    <w:p w14:paraId="54CD8DB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ining is the extraction of valuable minerals or other geological materials from the earth usually from an orebody, lode, vein, seam, reef or placer deposits. These deposits form a mineralized package that is of economic interest to the miner.</w:t>
      </w:r>
    </w:p>
    <w:p w14:paraId="6CC38DE2" w14:textId="77777777" w:rsidR="00243240" w:rsidRPr="0008241C" w:rsidRDefault="00243240" w:rsidP="00243240">
      <w:pPr>
        <w:rPr>
          <w:rFonts w:eastAsia="MS Mincho"/>
          <w:sz w:val="22"/>
          <w:szCs w:val="22"/>
          <w:lang w:eastAsia="ja-JP"/>
        </w:rPr>
      </w:pPr>
    </w:p>
    <w:p w14:paraId="25270B7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itigation</w:t>
      </w:r>
      <w:r w:rsidRPr="0008241C">
        <w:rPr>
          <w:rFonts w:eastAsia="MS Mincho"/>
          <w:sz w:val="22"/>
          <w:szCs w:val="22"/>
          <w:lang w:eastAsia="ja-JP"/>
        </w:rPr>
        <w:tab/>
      </w:r>
    </w:p>
    <w:p w14:paraId="65EFB18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 the context of IPBES, an intervention to reduce negative or unsustainable uses of biodiversity and ecosystems.</w:t>
      </w:r>
    </w:p>
    <w:p w14:paraId="3779F443" w14:textId="77777777" w:rsidR="00243240" w:rsidRPr="0008241C" w:rsidRDefault="00243240" w:rsidP="00243240">
      <w:pPr>
        <w:rPr>
          <w:rFonts w:eastAsia="MS Mincho"/>
          <w:sz w:val="22"/>
          <w:szCs w:val="22"/>
          <w:lang w:eastAsia="ja-JP"/>
        </w:rPr>
      </w:pPr>
    </w:p>
    <w:p w14:paraId="5C9C89F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odels</w:t>
      </w:r>
      <w:r w:rsidRPr="0008241C">
        <w:rPr>
          <w:rFonts w:eastAsia="MS Mincho"/>
          <w:sz w:val="22"/>
          <w:szCs w:val="22"/>
          <w:lang w:eastAsia="ja-JP"/>
        </w:rPr>
        <w:tab/>
      </w:r>
    </w:p>
    <w:p w14:paraId="7C661B4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Qualitative or quantitative representations of key components of a system and of relationships between these components. Benchmarking (of models) is the process of systematically comparing sets of model predictions against measured data in order to evaluate model performance. </w:t>
      </w:r>
    </w:p>
    <w:p w14:paraId="74315C5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Validation (of models) typically refers to checking model outputs for consistency with observations. However, since models cannot be validated in the formal sense of the term (i.e. proven to be true), some scientists prefer to use the words ""benchmarking"" or “evaluation"". </w:t>
      </w:r>
    </w:p>
    <w:p w14:paraId="24B1597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A dynamic model is a model that describes changes through time of a specific process.</w:t>
      </w:r>
    </w:p>
    <w:p w14:paraId="42C10F0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rocess-based model (also known as “mechanistic model”) is a model in which relationships are described in terms of explicitly stated processes or mechanisms based on established scientific understanding, and model parameters therefore have clear ecological interpretation, defined beforehand.</w:t>
      </w:r>
    </w:p>
    <w:p w14:paraId="036B5F1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Hybrid models are models that combine correlative and process-based modelling approaches.</w:t>
      </w:r>
    </w:p>
    <w:p w14:paraId="492C728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rrelative model (also known as “statistical model”) is a model in which available empirical data are used to estimate values for parameters that do not have predefined ecological meaning, and for which processes are implicit rather than explicit.</w:t>
      </w:r>
    </w:p>
    <w:p w14:paraId="4932E8E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tegrated assessment models are 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p w14:paraId="411DDEC7" w14:textId="77777777" w:rsidR="00243240" w:rsidRPr="0008241C" w:rsidRDefault="00243240" w:rsidP="00243240">
      <w:pPr>
        <w:rPr>
          <w:rFonts w:eastAsia="MS Mincho"/>
          <w:sz w:val="22"/>
          <w:szCs w:val="22"/>
          <w:lang w:eastAsia="ja-JP"/>
        </w:rPr>
      </w:pPr>
    </w:p>
    <w:p w14:paraId="31F8519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odified</w:t>
      </w:r>
      <w:r w:rsidRPr="0008241C">
        <w:rPr>
          <w:rFonts w:eastAsia="MS Mincho"/>
          <w:sz w:val="22"/>
          <w:szCs w:val="22"/>
          <w:lang w:eastAsia="ja-JP"/>
        </w:rPr>
        <w:tab/>
      </w:r>
    </w:p>
    <w:p w14:paraId="1E5F94E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ltered or changed.</w:t>
      </w:r>
    </w:p>
    <w:p w14:paraId="53E13E55" w14:textId="77777777" w:rsidR="00243240" w:rsidRPr="0008241C" w:rsidRDefault="00243240" w:rsidP="00243240">
      <w:pPr>
        <w:rPr>
          <w:rFonts w:eastAsia="MS Mincho"/>
          <w:sz w:val="22"/>
          <w:szCs w:val="22"/>
          <w:lang w:eastAsia="ja-JP"/>
        </w:rPr>
      </w:pPr>
    </w:p>
    <w:p w14:paraId="032134D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onoculture</w:t>
      </w:r>
      <w:r w:rsidRPr="0008241C">
        <w:rPr>
          <w:rFonts w:eastAsia="MS Mincho"/>
          <w:sz w:val="22"/>
          <w:szCs w:val="22"/>
          <w:lang w:eastAsia="ja-JP"/>
        </w:rPr>
        <w:tab/>
      </w:r>
    </w:p>
    <w:p w14:paraId="2BF526E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agricultural practice of producing or growing a single crop, plant, or livestock species, variety, or breed in a field or farming system at a time.</w:t>
      </w:r>
    </w:p>
    <w:p w14:paraId="76E12223" w14:textId="77777777" w:rsidR="00243240" w:rsidRPr="0008241C" w:rsidRDefault="00243240" w:rsidP="00243240">
      <w:pPr>
        <w:rPr>
          <w:rFonts w:eastAsia="MS Mincho"/>
          <w:sz w:val="22"/>
          <w:szCs w:val="22"/>
          <w:lang w:eastAsia="ja-JP"/>
        </w:rPr>
      </w:pPr>
    </w:p>
    <w:p w14:paraId="35E7837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other Earth</w:t>
      </w:r>
      <w:r w:rsidRPr="0008241C">
        <w:rPr>
          <w:rFonts w:eastAsia="MS Mincho"/>
          <w:sz w:val="22"/>
          <w:szCs w:val="22"/>
          <w:lang w:eastAsia="ja-JP"/>
        </w:rPr>
        <w:tab/>
      </w:r>
    </w:p>
    <w:p w14:paraId="0DAC261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expression used in a number of countries and regions to refer to the planet Earth and the entity that sustains all living things found in nature with which humans have an indivisible, interdependent physical and spiritual relationship.</w:t>
      </w:r>
    </w:p>
    <w:p w14:paraId="203EAF87" w14:textId="77777777" w:rsidR="00243240" w:rsidRPr="0008241C" w:rsidRDefault="00243240" w:rsidP="00243240">
      <w:pPr>
        <w:rPr>
          <w:rFonts w:eastAsia="MS Mincho"/>
          <w:sz w:val="22"/>
          <w:szCs w:val="22"/>
          <w:lang w:eastAsia="ja-JP"/>
        </w:rPr>
      </w:pPr>
    </w:p>
    <w:p w14:paraId="1FE0A01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ulti Stakeholder based scenario development</w:t>
      </w:r>
      <w:r w:rsidRPr="0008241C">
        <w:rPr>
          <w:rFonts w:eastAsia="MS Mincho"/>
          <w:sz w:val="22"/>
          <w:szCs w:val="22"/>
          <w:lang w:eastAsia="ja-JP"/>
        </w:rPr>
        <w:tab/>
      </w:r>
    </w:p>
    <w:p w14:paraId="076A683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Participatory scenario development".</w:t>
      </w:r>
    </w:p>
    <w:p w14:paraId="182D32B1" w14:textId="77777777" w:rsidR="00243240" w:rsidRPr="0008241C" w:rsidRDefault="00243240" w:rsidP="00243240">
      <w:pPr>
        <w:rPr>
          <w:rFonts w:eastAsia="MS Mincho"/>
          <w:sz w:val="22"/>
          <w:szCs w:val="22"/>
          <w:lang w:eastAsia="ja-JP"/>
        </w:rPr>
      </w:pPr>
    </w:p>
    <w:p w14:paraId="18FE7DE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ulti-criteria analysis</w:t>
      </w:r>
      <w:r w:rsidRPr="0008241C">
        <w:rPr>
          <w:rFonts w:eastAsia="MS Mincho"/>
          <w:sz w:val="22"/>
          <w:szCs w:val="22"/>
          <w:lang w:eastAsia="ja-JP"/>
        </w:rPr>
        <w:tab/>
      </w:r>
    </w:p>
    <w:p w14:paraId="7631CDD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ub-discipline of operations research that explicitly evaluates multiple conflicting criteria in decision-making.</w:t>
      </w:r>
    </w:p>
    <w:p w14:paraId="6FB22AF5" w14:textId="77777777" w:rsidR="00243240" w:rsidRPr="0008241C" w:rsidRDefault="00243240" w:rsidP="00243240">
      <w:pPr>
        <w:rPr>
          <w:rFonts w:eastAsia="MS Mincho"/>
          <w:sz w:val="22"/>
          <w:szCs w:val="22"/>
          <w:lang w:eastAsia="ja-JP"/>
        </w:rPr>
      </w:pPr>
    </w:p>
    <w:p w14:paraId="2126FD6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Multifunctionality</w:t>
      </w:r>
      <w:r w:rsidRPr="0008241C">
        <w:rPr>
          <w:rFonts w:eastAsia="MS Mincho"/>
          <w:sz w:val="22"/>
          <w:szCs w:val="22"/>
          <w:lang w:eastAsia="ja-JP"/>
        </w:rPr>
        <w:tab/>
      </w:r>
    </w:p>
    <w:p w14:paraId="6FD430C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ondition of being multifunctional; diversity of function.</w:t>
      </w:r>
    </w:p>
    <w:p w14:paraId="3A5F623C" w14:textId="77777777" w:rsidR="00243240" w:rsidRPr="0008241C" w:rsidRDefault="00243240" w:rsidP="00243240">
      <w:pPr>
        <w:rPr>
          <w:rFonts w:eastAsia="MS Mincho"/>
          <w:sz w:val="22"/>
          <w:szCs w:val="22"/>
          <w:lang w:eastAsia="ja-JP"/>
        </w:rPr>
      </w:pPr>
    </w:p>
    <w:p w14:paraId="7848770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ative species</w:t>
      </w:r>
      <w:r w:rsidRPr="0008241C">
        <w:rPr>
          <w:rFonts w:eastAsia="MS Mincho"/>
          <w:sz w:val="22"/>
          <w:szCs w:val="22"/>
          <w:lang w:eastAsia="ja-JP"/>
        </w:rPr>
        <w:tab/>
      </w:r>
    </w:p>
    <w:p w14:paraId="0F0B429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digenous species of animals or plants that naturally occur in a given region or ecosystem.</w:t>
      </w:r>
    </w:p>
    <w:p w14:paraId="3E05E522" w14:textId="77777777" w:rsidR="00243240" w:rsidRPr="0008241C" w:rsidRDefault="00243240" w:rsidP="00243240">
      <w:pPr>
        <w:rPr>
          <w:rFonts w:eastAsia="MS Mincho"/>
          <w:sz w:val="22"/>
          <w:szCs w:val="22"/>
          <w:lang w:eastAsia="ja-JP"/>
        </w:rPr>
      </w:pPr>
    </w:p>
    <w:p w14:paraId="03341A2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atural capital</w:t>
      </w:r>
      <w:r w:rsidRPr="0008241C">
        <w:rPr>
          <w:rFonts w:eastAsia="MS Mincho"/>
          <w:sz w:val="22"/>
          <w:szCs w:val="22"/>
          <w:lang w:eastAsia="ja-JP"/>
        </w:rPr>
        <w:tab/>
      </w:r>
    </w:p>
    <w:p w14:paraId="00DB102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world's stocks of natural assets which include geology, soil, air, water and all living things.</w:t>
      </w:r>
    </w:p>
    <w:p w14:paraId="6F064E93" w14:textId="77777777" w:rsidR="00243240" w:rsidRPr="0008241C" w:rsidRDefault="00243240" w:rsidP="00243240">
      <w:pPr>
        <w:rPr>
          <w:rFonts w:eastAsia="MS Mincho"/>
          <w:sz w:val="22"/>
          <w:szCs w:val="22"/>
          <w:lang w:eastAsia="ja-JP"/>
        </w:rPr>
      </w:pPr>
    </w:p>
    <w:p w14:paraId="6001620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ature</w:t>
      </w:r>
      <w:r w:rsidRPr="0008241C">
        <w:rPr>
          <w:rFonts w:eastAsia="MS Mincho"/>
          <w:sz w:val="22"/>
          <w:szCs w:val="22"/>
          <w:lang w:eastAsia="ja-JP"/>
        </w:rPr>
        <w:tab/>
      </w:r>
    </w:p>
    <w:p w14:paraId="301A33F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 the context of the Platform, refers to the natural world with an emphasis on biodiversity. Within the context of western science, it includes categories such as biodiversity, ecosystems (both structure and functioning), evolution, the biosphere, humankind’s shared evolutionary heritage, and biocultural diversity. Within the context of other knowledge systems, it includes categories such as Mother Earth and systems of life, and it is often viewed as inextricably linked to humans, not as a separate entity.</w:t>
      </w:r>
    </w:p>
    <w:p w14:paraId="7848052F" w14:textId="77777777" w:rsidR="00243240" w:rsidRPr="0008241C" w:rsidRDefault="00243240" w:rsidP="00243240">
      <w:pPr>
        <w:rPr>
          <w:rFonts w:eastAsia="MS Mincho"/>
          <w:sz w:val="22"/>
          <w:szCs w:val="22"/>
          <w:lang w:eastAsia="ja-JP"/>
        </w:rPr>
      </w:pPr>
    </w:p>
    <w:p w14:paraId="7DFBCB5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ature's contributions to people</w:t>
      </w:r>
      <w:r w:rsidRPr="0008241C">
        <w:rPr>
          <w:rFonts w:eastAsia="MS Mincho"/>
          <w:sz w:val="22"/>
          <w:szCs w:val="22"/>
          <w:lang w:eastAsia="ja-JP"/>
        </w:rPr>
        <w:tab/>
      </w:r>
    </w:p>
    <w:p w14:paraId="3FB4BEC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Nature's contributions to people (NCP) are all the contributions, both positive and negative, of nature (i.e. biodiversity, ecosystems, and their associated ecological and evolutionary processes) to good quality of life for humanity. The positive contributions from nature (benefits) include such things as food provision, water purification, and artistic inspiration, whereas negative contributions </w:t>
      </w:r>
      <w:r w:rsidRPr="0008241C">
        <w:rPr>
          <w:rFonts w:eastAsia="MS Mincho"/>
          <w:sz w:val="22"/>
          <w:szCs w:val="22"/>
          <w:lang w:eastAsia="ja-JP"/>
        </w:rPr>
        <w:lastRenderedPageBreak/>
        <w:t>(detriments), include e.g. pathogens, disease vectors, or predation that damage people, their built infrastructure, or their domesticated animals and plants. While some NCP are considered exclusively positive or negative, many NCP may be perceived as benefits or detriments depending on the cultural context.</w:t>
      </w:r>
    </w:p>
    <w:p w14:paraId="14075047" w14:textId="77777777" w:rsidR="00243240" w:rsidRPr="0008241C" w:rsidRDefault="00243240" w:rsidP="00243240">
      <w:pPr>
        <w:rPr>
          <w:rFonts w:eastAsia="MS Mincho"/>
          <w:sz w:val="22"/>
          <w:szCs w:val="22"/>
          <w:lang w:eastAsia="ja-JP"/>
        </w:rPr>
      </w:pPr>
    </w:p>
    <w:p w14:paraId="779F7CE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et Present Value</w:t>
      </w:r>
      <w:r w:rsidRPr="0008241C">
        <w:rPr>
          <w:rFonts w:eastAsia="MS Mincho"/>
          <w:sz w:val="22"/>
          <w:szCs w:val="22"/>
          <w:lang w:eastAsia="ja-JP"/>
        </w:rPr>
        <w:tab/>
      </w:r>
    </w:p>
    <w:p w14:paraId="3C884E5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value in the present of a sum of money, in contrast to some future value it will have when it has been invested at compound interest.</w:t>
      </w:r>
    </w:p>
    <w:p w14:paraId="54331D86" w14:textId="77777777" w:rsidR="00243240" w:rsidRPr="0008241C" w:rsidRDefault="00243240" w:rsidP="00243240">
      <w:pPr>
        <w:rPr>
          <w:rFonts w:eastAsia="MS Mincho"/>
          <w:sz w:val="22"/>
          <w:szCs w:val="22"/>
          <w:lang w:eastAsia="ja-JP"/>
        </w:rPr>
      </w:pPr>
    </w:p>
    <w:p w14:paraId="4800926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on-timber forest products</w:t>
      </w:r>
      <w:r w:rsidRPr="0008241C">
        <w:rPr>
          <w:rFonts w:eastAsia="MS Mincho"/>
          <w:sz w:val="22"/>
          <w:szCs w:val="22"/>
          <w:lang w:eastAsia="ja-JP"/>
        </w:rPr>
        <w:tab/>
      </w:r>
    </w:p>
    <w:p w14:paraId="58FDEC8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Non-timber forest products (NTFPs) are useful substances, materials and/or commodities obtained from forests which do not require harvesting (logging) trees. They include game animals, fur-bearers, nuts, seeds, berries, mushrooms, oils, foliage, pollarding, medicinal plants, peat, mast, fuelwood, fish, spices and forage.</w:t>
      </w:r>
    </w:p>
    <w:p w14:paraId="2069140D" w14:textId="77777777" w:rsidR="00243240" w:rsidRPr="0008241C" w:rsidRDefault="00243240" w:rsidP="00243240">
      <w:pPr>
        <w:rPr>
          <w:rFonts w:eastAsia="MS Mincho"/>
          <w:sz w:val="22"/>
          <w:szCs w:val="22"/>
          <w:lang w:eastAsia="ja-JP"/>
        </w:rPr>
      </w:pPr>
    </w:p>
    <w:p w14:paraId="7A32F1F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on-anthropocentric</w:t>
      </w:r>
      <w:r w:rsidRPr="0008241C">
        <w:rPr>
          <w:rFonts w:eastAsia="MS Mincho"/>
          <w:sz w:val="22"/>
          <w:szCs w:val="22"/>
          <w:lang w:eastAsia="ja-JP"/>
        </w:rPr>
        <w:tab/>
      </w:r>
    </w:p>
    <w:p w14:paraId="0F7A6AC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non-anthropocentric value is a value centered on something other than human beings. These values can be non-instrumental (e.g. a value ascribed to the existence of specific species for their own sake) or instrumental to non-human ends (e.g. the instrumental value a habitat has for the existence of a specific species).</w:t>
      </w:r>
    </w:p>
    <w:p w14:paraId="665E1AB2" w14:textId="77777777" w:rsidR="00243240" w:rsidRPr="0008241C" w:rsidRDefault="00243240" w:rsidP="00243240">
      <w:pPr>
        <w:rPr>
          <w:rFonts w:eastAsia="MS Mincho"/>
          <w:sz w:val="22"/>
          <w:szCs w:val="22"/>
          <w:lang w:eastAsia="ja-JP"/>
        </w:rPr>
      </w:pPr>
    </w:p>
    <w:p w14:paraId="4332FB6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on-Indigenous Species (Non-native species)</w:t>
      </w:r>
      <w:r w:rsidRPr="0008241C">
        <w:rPr>
          <w:rFonts w:eastAsia="MS Mincho"/>
          <w:sz w:val="22"/>
          <w:szCs w:val="22"/>
          <w:lang w:eastAsia="ja-JP"/>
        </w:rPr>
        <w:tab/>
      </w:r>
    </w:p>
    <w:p w14:paraId="15E4597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Invasive Alien Species”.</w:t>
      </w:r>
    </w:p>
    <w:p w14:paraId="744A08E4" w14:textId="77777777" w:rsidR="00243240" w:rsidRPr="0008241C" w:rsidRDefault="00243240" w:rsidP="00243240">
      <w:pPr>
        <w:rPr>
          <w:rFonts w:eastAsia="MS Mincho"/>
          <w:sz w:val="22"/>
          <w:szCs w:val="22"/>
          <w:lang w:eastAsia="ja-JP"/>
        </w:rPr>
      </w:pPr>
    </w:p>
    <w:p w14:paraId="5744160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Non-linear</w:t>
      </w:r>
      <w:r w:rsidRPr="0008241C">
        <w:rPr>
          <w:rFonts w:eastAsia="MS Mincho"/>
          <w:sz w:val="22"/>
          <w:szCs w:val="22"/>
          <w:lang w:eastAsia="ja-JP"/>
        </w:rPr>
        <w:tab/>
      </w:r>
    </w:p>
    <w:p w14:paraId="6A0DE67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Not arranged in a straight line, not sequential or straightforward.</w:t>
      </w:r>
    </w:p>
    <w:p w14:paraId="324FD1A7" w14:textId="77777777" w:rsidR="00243240" w:rsidRPr="0008241C" w:rsidRDefault="00243240" w:rsidP="00243240">
      <w:pPr>
        <w:rPr>
          <w:rFonts w:eastAsia="MS Mincho"/>
          <w:sz w:val="22"/>
          <w:szCs w:val="22"/>
          <w:lang w:eastAsia="ja-JP"/>
        </w:rPr>
      </w:pPr>
    </w:p>
    <w:p w14:paraId="3B2ACCC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Oil spill</w:t>
      </w:r>
      <w:r w:rsidRPr="0008241C">
        <w:rPr>
          <w:rFonts w:eastAsia="MS Mincho"/>
          <w:sz w:val="22"/>
          <w:szCs w:val="22"/>
          <w:lang w:eastAsia="ja-JP"/>
        </w:rPr>
        <w:tab/>
      </w:r>
    </w:p>
    <w:p w14:paraId="73FE073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n oil spill is the release of a liquid petroleum hydrocarbon into the environment, especially the marine ecosystem, due to human activity, and is a form of pollution.  </w:t>
      </w:r>
    </w:p>
    <w:p w14:paraId="7366BF09" w14:textId="77777777" w:rsidR="00243240" w:rsidRPr="0008241C" w:rsidRDefault="00243240" w:rsidP="00243240">
      <w:pPr>
        <w:rPr>
          <w:rFonts w:eastAsia="MS Mincho"/>
          <w:sz w:val="22"/>
          <w:szCs w:val="22"/>
          <w:lang w:eastAsia="ja-JP"/>
        </w:rPr>
      </w:pPr>
    </w:p>
    <w:p w14:paraId="47BBAD3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One Health</w:t>
      </w:r>
      <w:r w:rsidRPr="0008241C">
        <w:rPr>
          <w:rFonts w:eastAsia="MS Mincho"/>
          <w:sz w:val="22"/>
          <w:szCs w:val="22"/>
          <w:lang w:eastAsia="ja-JP"/>
        </w:rPr>
        <w:tab/>
      </w:r>
    </w:p>
    <w:p w14:paraId="05EFDA1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One Health Initiative is a movement to forge co-equal, all inclusive collaborations between physicians, osteopathic physicians, veterinarians, dentists, nurses and other scientific-health and environmentally related disciplines.</w:t>
      </w:r>
    </w:p>
    <w:p w14:paraId="5D8E5B0D" w14:textId="77777777" w:rsidR="00243240" w:rsidRPr="0008241C" w:rsidRDefault="00243240" w:rsidP="00243240">
      <w:pPr>
        <w:rPr>
          <w:rFonts w:eastAsia="MS Mincho"/>
          <w:sz w:val="22"/>
          <w:szCs w:val="22"/>
          <w:lang w:eastAsia="ja-JP"/>
        </w:rPr>
      </w:pPr>
    </w:p>
    <w:p w14:paraId="3947F27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Organic agriculture</w:t>
      </w:r>
      <w:r w:rsidRPr="0008241C">
        <w:rPr>
          <w:rFonts w:eastAsia="MS Mincho"/>
          <w:sz w:val="22"/>
          <w:szCs w:val="22"/>
          <w:lang w:eastAsia="ja-JP"/>
        </w:rPr>
        <w:tab/>
      </w:r>
    </w:p>
    <w:p w14:paraId="182E8D6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y system that emphasises the use of techniques such as crop rotation, compost or manure application, and biological pest control in preference to synthetic inputs. Most certified organic farming schemes prohibit all genetically modified organisms and almost all synthetic inputs. Its origins are in a holistic management system that avoids off-farm inputs, but some organic agriculture now uses relatively high levels of off-farm inputs.</w:t>
      </w:r>
    </w:p>
    <w:p w14:paraId="4CF3D37B" w14:textId="77777777" w:rsidR="00243240" w:rsidRPr="0008241C" w:rsidRDefault="00243240" w:rsidP="00243240">
      <w:pPr>
        <w:rPr>
          <w:rFonts w:eastAsia="MS Mincho"/>
          <w:sz w:val="22"/>
          <w:szCs w:val="22"/>
          <w:lang w:eastAsia="ja-JP"/>
        </w:rPr>
      </w:pPr>
    </w:p>
    <w:p w14:paraId="4104E37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Overexploitation</w:t>
      </w:r>
      <w:r w:rsidRPr="0008241C">
        <w:rPr>
          <w:rFonts w:eastAsia="MS Mincho"/>
          <w:sz w:val="22"/>
          <w:szCs w:val="22"/>
          <w:lang w:eastAsia="ja-JP"/>
        </w:rPr>
        <w:tab/>
      </w:r>
    </w:p>
    <w:p w14:paraId="7396EE2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Overexploitation means harvesting species from the wild at rates faster than natural populations can recover. Includes overfishing, and overgrazing.</w:t>
      </w:r>
    </w:p>
    <w:p w14:paraId="003BF2B1" w14:textId="77777777" w:rsidR="00243240" w:rsidRPr="0008241C" w:rsidRDefault="00243240" w:rsidP="00243240">
      <w:pPr>
        <w:rPr>
          <w:rFonts w:eastAsia="MS Mincho"/>
          <w:sz w:val="22"/>
          <w:szCs w:val="22"/>
          <w:lang w:eastAsia="ja-JP"/>
        </w:rPr>
      </w:pPr>
    </w:p>
    <w:p w14:paraId="16DA289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Overgrazing</w:t>
      </w:r>
      <w:r w:rsidRPr="0008241C">
        <w:rPr>
          <w:rFonts w:eastAsia="MS Mincho"/>
          <w:sz w:val="22"/>
          <w:szCs w:val="22"/>
          <w:lang w:eastAsia="ja-JP"/>
        </w:rPr>
        <w:tab/>
      </w:r>
    </w:p>
    <w:p w14:paraId="4A5352B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Overgrazing occurs when plants are exposed to intensive grazing for extended periods of time, or without sufficient recovery periods. It can be caused by either livestock in poorly managed agricultural applications, game reserves, or nature reserves. It can also be caused by immobile, travel restricted populations of native or non-native wild animals. </w:t>
      </w:r>
    </w:p>
    <w:p w14:paraId="7998167D" w14:textId="77777777" w:rsidR="00243240" w:rsidRPr="0008241C" w:rsidRDefault="00243240" w:rsidP="00243240">
      <w:pPr>
        <w:rPr>
          <w:rFonts w:eastAsia="MS Mincho"/>
          <w:sz w:val="22"/>
          <w:szCs w:val="22"/>
          <w:lang w:eastAsia="ja-JP"/>
        </w:rPr>
      </w:pPr>
    </w:p>
    <w:p w14:paraId="5AA3A2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aris Agreement</w:t>
      </w:r>
      <w:r w:rsidRPr="0008241C">
        <w:rPr>
          <w:rFonts w:eastAsia="MS Mincho"/>
          <w:sz w:val="22"/>
          <w:szCs w:val="22"/>
          <w:lang w:eastAsia="ja-JP"/>
        </w:rPr>
        <w:tab/>
      </w:r>
    </w:p>
    <w:p w14:paraId="52A4F55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Agreement within the United Nations Framework Convention on Climate Change (UNFCCC) dealing with greenhouse gas emissions mitigation, adaptation and finance starting in the year 2020.</w:t>
      </w:r>
    </w:p>
    <w:p w14:paraId="1D657F79" w14:textId="77777777" w:rsidR="00243240" w:rsidRPr="0008241C" w:rsidRDefault="00243240" w:rsidP="00243240">
      <w:pPr>
        <w:rPr>
          <w:rFonts w:eastAsia="MS Mincho"/>
          <w:sz w:val="22"/>
          <w:szCs w:val="22"/>
          <w:lang w:eastAsia="ja-JP"/>
        </w:rPr>
      </w:pPr>
    </w:p>
    <w:p w14:paraId="59D80F8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articipatory governance</w:t>
      </w:r>
      <w:r w:rsidRPr="0008241C">
        <w:rPr>
          <w:rFonts w:eastAsia="MS Mincho"/>
          <w:sz w:val="22"/>
          <w:szCs w:val="22"/>
          <w:lang w:eastAsia="ja-JP"/>
        </w:rPr>
        <w:tab/>
      </w:r>
    </w:p>
    <w:p w14:paraId="50D7E42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variant or subset of governance which puts emphasis on democratic engagement, in particular through deliberative practices.</w:t>
      </w:r>
    </w:p>
    <w:p w14:paraId="0558F55B" w14:textId="77777777" w:rsidR="00243240" w:rsidRPr="0008241C" w:rsidRDefault="00243240" w:rsidP="00243240">
      <w:pPr>
        <w:rPr>
          <w:rFonts w:eastAsia="MS Mincho"/>
          <w:sz w:val="22"/>
          <w:szCs w:val="22"/>
          <w:lang w:eastAsia="ja-JP"/>
        </w:rPr>
      </w:pPr>
    </w:p>
    <w:p w14:paraId="40C94C3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articipatory scenario development (and planning)</w:t>
      </w:r>
      <w:r w:rsidRPr="0008241C">
        <w:rPr>
          <w:rFonts w:eastAsia="MS Mincho"/>
          <w:sz w:val="22"/>
          <w:szCs w:val="22"/>
          <w:lang w:eastAsia="ja-JP"/>
        </w:rPr>
        <w:tab/>
      </w:r>
    </w:p>
    <w:p w14:paraId="057DE7F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pproaches characterised by more interactive, and inclusive, involvement of stakeholders in the formulation and evaluation of scenarios. Aimed at improving the transparency and relevance of decision-making, by incorporating demands and information of each stakeholder, and negotiating outcomes between stakeholders.</w:t>
      </w:r>
    </w:p>
    <w:p w14:paraId="4A38F6F3" w14:textId="77777777" w:rsidR="00243240" w:rsidRPr="0008241C" w:rsidRDefault="00243240" w:rsidP="00243240">
      <w:pPr>
        <w:rPr>
          <w:rFonts w:eastAsia="MS Mincho"/>
          <w:sz w:val="22"/>
          <w:szCs w:val="22"/>
          <w:lang w:eastAsia="ja-JP"/>
        </w:rPr>
      </w:pPr>
    </w:p>
    <w:p w14:paraId="0666AAA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articulate matter</w:t>
      </w:r>
      <w:r w:rsidRPr="0008241C">
        <w:rPr>
          <w:rFonts w:eastAsia="MS Mincho"/>
          <w:sz w:val="22"/>
          <w:szCs w:val="22"/>
          <w:lang w:eastAsia="ja-JP"/>
        </w:rPr>
        <w:tab/>
      </w:r>
    </w:p>
    <w:p w14:paraId="2BADDBD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articulate matter (PM), also known as atmospheric particulate matter, or suspended particulate matter (SPM) are microscopic solid or liquid matter suspended in Earth's atmosphere. Sources of particulate matter can be natural or anthropogenic. They have impacts on climate and precipitation that adversely affect human health.</w:t>
      </w:r>
    </w:p>
    <w:p w14:paraId="47D723F7" w14:textId="77777777" w:rsidR="00243240" w:rsidRPr="0008241C" w:rsidRDefault="00243240" w:rsidP="00243240">
      <w:pPr>
        <w:rPr>
          <w:rFonts w:eastAsia="MS Mincho"/>
          <w:sz w:val="22"/>
          <w:szCs w:val="22"/>
          <w:lang w:eastAsia="ja-JP"/>
        </w:rPr>
      </w:pPr>
    </w:p>
    <w:p w14:paraId="238B8D4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ayment for ecosystem services (PES)</w:t>
      </w:r>
      <w:r w:rsidRPr="0008241C">
        <w:rPr>
          <w:rFonts w:eastAsia="MS Mincho"/>
          <w:sz w:val="22"/>
          <w:szCs w:val="22"/>
          <w:lang w:eastAsia="ja-JP"/>
        </w:rPr>
        <w:tab/>
      </w:r>
    </w:p>
    <w:p w14:paraId="3BB8A34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ayment mechanism that involves a series of payments to land or other natural resource owners in return for a guaranteed flow of ecosystem services or certain actions likely to enhance their provision over-and-above what would otherwise be provided in the absence of payment.</w:t>
      </w:r>
    </w:p>
    <w:p w14:paraId="355BDE1D" w14:textId="77777777" w:rsidR="00243240" w:rsidRPr="0008241C" w:rsidRDefault="00243240" w:rsidP="00243240">
      <w:pPr>
        <w:rPr>
          <w:rFonts w:eastAsia="MS Mincho"/>
          <w:sz w:val="22"/>
          <w:szCs w:val="22"/>
          <w:lang w:eastAsia="ja-JP"/>
        </w:rPr>
      </w:pPr>
    </w:p>
    <w:p w14:paraId="2064CEC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eatlands</w:t>
      </w:r>
      <w:r w:rsidRPr="0008241C">
        <w:rPr>
          <w:rFonts w:eastAsia="MS Mincho"/>
          <w:sz w:val="22"/>
          <w:szCs w:val="22"/>
          <w:lang w:eastAsia="ja-JP"/>
        </w:rPr>
        <w:tab/>
      </w:r>
    </w:p>
    <w:p w14:paraId="565DBD1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Wetlands which accumulate organic plant matter in situ because waterlogging prevents aerobic decomposition and the much slower rate of the resulting anaerobic decay is exceeded by the rate of accumulation.</w:t>
      </w:r>
    </w:p>
    <w:p w14:paraId="652C5E3E" w14:textId="77777777" w:rsidR="00243240" w:rsidRPr="0008241C" w:rsidRDefault="00243240" w:rsidP="00243240">
      <w:pPr>
        <w:rPr>
          <w:rFonts w:eastAsia="MS Mincho"/>
          <w:sz w:val="22"/>
          <w:szCs w:val="22"/>
          <w:lang w:eastAsia="ja-JP"/>
        </w:rPr>
      </w:pPr>
    </w:p>
    <w:p w14:paraId="72285B8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elagic</w:t>
      </w:r>
      <w:r w:rsidRPr="0008241C">
        <w:rPr>
          <w:rFonts w:eastAsia="MS Mincho"/>
          <w:sz w:val="22"/>
          <w:szCs w:val="22"/>
          <w:lang w:eastAsia="ja-JP"/>
        </w:rPr>
        <w:tab/>
      </w:r>
    </w:p>
    <w:p w14:paraId="114BE5D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Organisms that live in the water column.</w:t>
      </w:r>
    </w:p>
    <w:p w14:paraId="27BD51EF" w14:textId="77777777" w:rsidR="00243240" w:rsidRPr="0008241C" w:rsidRDefault="00243240" w:rsidP="00243240">
      <w:pPr>
        <w:rPr>
          <w:rFonts w:eastAsia="MS Mincho"/>
          <w:sz w:val="22"/>
          <w:szCs w:val="22"/>
          <w:lang w:eastAsia="ja-JP"/>
        </w:rPr>
      </w:pPr>
    </w:p>
    <w:p w14:paraId="24FCF5B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ermafrost</w:t>
      </w:r>
      <w:r w:rsidRPr="0008241C">
        <w:rPr>
          <w:rFonts w:eastAsia="MS Mincho"/>
          <w:sz w:val="22"/>
          <w:szCs w:val="22"/>
          <w:lang w:eastAsia="ja-JP"/>
        </w:rPr>
        <w:tab/>
      </w:r>
    </w:p>
    <w:p w14:paraId="176B810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erennially frozen ground that occurs wherever the temperature remains below 0°C for several years. Ground (soil or rock and included ice and organic material) that remains at or below 0°C for at least two consecutive years.</w:t>
      </w:r>
    </w:p>
    <w:p w14:paraId="124142E2" w14:textId="77777777" w:rsidR="00243240" w:rsidRPr="0008241C" w:rsidRDefault="00243240" w:rsidP="00243240">
      <w:pPr>
        <w:rPr>
          <w:rFonts w:eastAsia="MS Mincho"/>
          <w:sz w:val="22"/>
          <w:szCs w:val="22"/>
          <w:lang w:eastAsia="ja-JP"/>
        </w:rPr>
      </w:pPr>
    </w:p>
    <w:p w14:paraId="6CAF961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ersistent organic pollutants</w:t>
      </w:r>
      <w:r w:rsidRPr="0008241C">
        <w:rPr>
          <w:rFonts w:eastAsia="MS Mincho"/>
          <w:sz w:val="22"/>
          <w:szCs w:val="22"/>
          <w:lang w:eastAsia="ja-JP"/>
        </w:rPr>
        <w:tab/>
      </w:r>
    </w:p>
    <w:p w14:paraId="271CEC5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Persistent organic pollutants are organic compounds that are resistant to environmental degradation through chemical, biological, and photolytic processes. Because of their persistence, persistent organic pollutants bioaccumulate with potential adverse impacts on human health and the environment. </w:t>
      </w:r>
    </w:p>
    <w:p w14:paraId="1BA350EC" w14:textId="77777777" w:rsidR="00243240" w:rsidRPr="0008241C" w:rsidRDefault="00243240" w:rsidP="00243240">
      <w:pPr>
        <w:rPr>
          <w:rFonts w:eastAsia="MS Mincho"/>
          <w:sz w:val="22"/>
          <w:szCs w:val="22"/>
          <w:lang w:eastAsia="ja-JP"/>
        </w:rPr>
      </w:pPr>
    </w:p>
    <w:p w14:paraId="6364319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hytoplankton</w:t>
      </w:r>
      <w:r w:rsidRPr="0008241C">
        <w:rPr>
          <w:rFonts w:eastAsia="MS Mincho"/>
          <w:sz w:val="22"/>
          <w:szCs w:val="22"/>
          <w:lang w:eastAsia="ja-JP"/>
        </w:rPr>
        <w:tab/>
      </w:r>
    </w:p>
    <w:p w14:paraId="15D069F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hytoplankton are the autotrophic components of the plankton community and a key part of oceans, seas and freshwater basin ecosystems.</w:t>
      </w:r>
    </w:p>
    <w:p w14:paraId="777E1453" w14:textId="77777777" w:rsidR="00243240" w:rsidRPr="0008241C" w:rsidRDefault="00243240" w:rsidP="00243240">
      <w:pPr>
        <w:rPr>
          <w:rFonts w:eastAsia="MS Mincho"/>
          <w:sz w:val="22"/>
          <w:szCs w:val="22"/>
          <w:lang w:eastAsia="ja-JP"/>
        </w:rPr>
      </w:pPr>
    </w:p>
    <w:p w14:paraId="3ADEAE1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lankton</w:t>
      </w:r>
      <w:r w:rsidRPr="0008241C">
        <w:rPr>
          <w:rFonts w:eastAsia="MS Mincho"/>
          <w:sz w:val="22"/>
          <w:szCs w:val="22"/>
          <w:lang w:eastAsia="ja-JP"/>
        </w:rPr>
        <w:tab/>
      </w:r>
    </w:p>
    <w:p w14:paraId="0BC863A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quatic organisms that drift or swim weakly. Phytoplankton are the plant forms of plankton (e.g., diatoms), and are the dominant plants in the sea. Zooplankton are the animal forms of plankton.</w:t>
      </w:r>
    </w:p>
    <w:p w14:paraId="21A47861" w14:textId="77777777" w:rsidR="00243240" w:rsidRPr="0008241C" w:rsidRDefault="00243240" w:rsidP="00243240">
      <w:pPr>
        <w:rPr>
          <w:rFonts w:eastAsia="MS Mincho"/>
          <w:sz w:val="22"/>
          <w:szCs w:val="22"/>
          <w:lang w:eastAsia="ja-JP"/>
        </w:rPr>
      </w:pPr>
    </w:p>
    <w:p w14:paraId="3DAAF23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lenary</w:t>
      </w:r>
      <w:r w:rsidRPr="0008241C">
        <w:rPr>
          <w:rFonts w:eastAsia="MS Mincho"/>
          <w:sz w:val="22"/>
          <w:szCs w:val="22"/>
          <w:lang w:eastAsia="ja-JP"/>
        </w:rPr>
        <w:tab/>
      </w:r>
    </w:p>
    <w:p w14:paraId="621BCF3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Within the context of IPBES – the decision-making body comprising all of the members of IPBES.</w:t>
      </w:r>
    </w:p>
    <w:p w14:paraId="5FE8A47A" w14:textId="77777777" w:rsidR="00243240" w:rsidRPr="0008241C" w:rsidRDefault="00243240" w:rsidP="00243240">
      <w:pPr>
        <w:rPr>
          <w:rFonts w:eastAsia="MS Mincho"/>
          <w:sz w:val="22"/>
          <w:szCs w:val="22"/>
          <w:lang w:eastAsia="ja-JP"/>
        </w:rPr>
      </w:pPr>
    </w:p>
    <w:p w14:paraId="7AFACB1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olicy-support tools</w:t>
      </w:r>
      <w:r w:rsidRPr="0008241C">
        <w:rPr>
          <w:rFonts w:eastAsia="MS Mincho"/>
          <w:sz w:val="22"/>
          <w:szCs w:val="22"/>
          <w:lang w:eastAsia="ja-JP"/>
        </w:rPr>
        <w:tab/>
      </w:r>
    </w:p>
    <w:p w14:paraId="024D107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Approaches and techniques based on science and other knowledge systems that can inform, assist and enhance relevant decisions, policymaking and implementation at local, national, regional and global levels to protect nature, thereby promoting nature’s benefits to people and a good quality of life.</w:t>
      </w:r>
    </w:p>
    <w:p w14:paraId="617E3FA2" w14:textId="77777777" w:rsidR="00243240" w:rsidRPr="0008241C" w:rsidRDefault="00243240" w:rsidP="00243240">
      <w:pPr>
        <w:rPr>
          <w:rFonts w:eastAsia="MS Mincho"/>
          <w:sz w:val="22"/>
          <w:szCs w:val="22"/>
          <w:lang w:eastAsia="ja-JP"/>
        </w:rPr>
      </w:pPr>
    </w:p>
    <w:p w14:paraId="435C1AD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ollution</w:t>
      </w:r>
      <w:r w:rsidRPr="0008241C">
        <w:rPr>
          <w:rFonts w:eastAsia="MS Mincho"/>
          <w:sz w:val="22"/>
          <w:szCs w:val="22"/>
          <w:lang w:eastAsia="ja-JP"/>
        </w:rPr>
        <w:tab/>
      </w:r>
    </w:p>
    <w:p w14:paraId="3F7EBE0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ollution is the introduction of contaminants into the natural environment that cause adverse change.</w:t>
      </w:r>
    </w:p>
    <w:p w14:paraId="7C4C685B" w14:textId="77777777" w:rsidR="00243240" w:rsidRPr="0008241C" w:rsidRDefault="00243240" w:rsidP="00243240">
      <w:pPr>
        <w:rPr>
          <w:rFonts w:eastAsia="MS Mincho"/>
          <w:sz w:val="22"/>
          <w:szCs w:val="22"/>
          <w:lang w:eastAsia="ja-JP"/>
        </w:rPr>
      </w:pPr>
    </w:p>
    <w:p w14:paraId="1A4C612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overty line</w:t>
      </w:r>
      <w:r w:rsidRPr="0008241C">
        <w:rPr>
          <w:rFonts w:eastAsia="MS Mincho"/>
          <w:sz w:val="22"/>
          <w:szCs w:val="22"/>
          <w:lang w:eastAsia="ja-JP"/>
        </w:rPr>
        <w:tab/>
      </w:r>
    </w:p>
    <w:p w14:paraId="7F37AC7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level of personal or family income below which one is classified as poor according to governmental standards. It is also referred as poverty threshold.</w:t>
      </w:r>
    </w:p>
    <w:p w14:paraId="15E0643E" w14:textId="77777777" w:rsidR="00243240" w:rsidRPr="0008241C" w:rsidRDefault="00243240" w:rsidP="00243240">
      <w:pPr>
        <w:rPr>
          <w:rFonts w:eastAsia="MS Mincho"/>
          <w:sz w:val="22"/>
          <w:szCs w:val="22"/>
          <w:lang w:eastAsia="ja-JP"/>
        </w:rPr>
      </w:pPr>
    </w:p>
    <w:p w14:paraId="5C7260A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recautionary principle</w:t>
      </w:r>
      <w:r w:rsidRPr="0008241C">
        <w:rPr>
          <w:rFonts w:eastAsia="MS Mincho"/>
          <w:sz w:val="22"/>
          <w:szCs w:val="22"/>
          <w:lang w:eastAsia="ja-JP"/>
        </w:rPr>
        <w:tab/>
      </w:r>
    </w:p>
    <w:p w14:paraId="2AF4025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ertains to risk management and states that if an action or policy has a suspected risk of causing harm to the public or to the environment, in the absence of scientific consensus that the action or policy is not harmful, the burden of proof that it is not harmful falls on those taking an action. The principle is used to justify discretionary decisions when the possibility of harm from making a certain decision (e.g., taking a particular course of action) is not, or has not been, established through extensive scientific knowledge. The principle implies that there is a social responsibility to protect the public from exposure to harm, when scientific investigation has found a plausible risk or if a potential plausible risk has been identified.</w:t>
      </w:r>
    </w:p>
    <w:p w14:paraId="6E0A0171" w14:textId="77777777" w:rsidR="00243240" w:rsidRPr="0008241C" w:rsidRDefault="00243240" w:rsidP="00243240">
      <w:pPr>
        <w:rPr>
          <w:rFonts w:eastAsia="MS Mincho"/>
          <w:sz w:val="22"/>
          <w:szCs w:val="22"/>
          <w:lang w:eastAsia="ja-JP"/>
        </w:rPr>
      </w:pPr>
    </w:p>
    <w:p w14:paraId="10E63D5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redictive modelling</w:t>
      </w:r>
      <w:r w:rsidRPr="0008241C">
        <w:rPr>
          <w:rFonts w:eastAsia="MS Mincho"/>
          <w:sz w:val="22"/>
          <w:szCs w:val="22"/>
          <w:lang w:eastAsia="ja-JP"/>
        </w:rPr>
        <w:tab/>
      </w:r>
    </w:p>
    <w:p w14:paraId="6BCC250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use of statisitics or other analytical methods to make predictions into the future. </w:t>
      </w:r>
    </w:p>
    <w:p w14:paraId="11B518AC" w14:textId="77777777" w:rsidR="00243240" w:rsidRPr="0008241C" w:rsidRDefault="00243240" w:rsidP="00243240">
      <w:pPr>
        <w:rPr>
          <w:rFonts w:eastAsia="MS Mincho"/>
          <w:sz w:val="22"/>
          <w:szCs w:val="22"/>
          <w:lang w:eastAsia="ja-JP"/>
        </w:rPr>
      </w:pPr>
    </w:p>
    <w:p w14:paraId="6B8028A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rimary production</w:t>
      </w:r>
      <w:r w:rsidRPr="0008241C">
        <w:rPr>
          <w:rFonts w:eastAsia="MS Mincho"/>
          <w:sz w:val="22"/>
          <w:szCs w:val="22"/>
          <w:lang w:eastAsia="ja-JP"/>
        </w:rPr>
        <w:tab/>
      </w:r>
    </w:p>
    <w:p w14:paraId="2EA50C1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onversion of energy to organic substances by photosynthetic and chemosynthetic autotrophic organisms.</w:t>
      </w:r>
    </w:p>
    <w:p w14:paraId="0CCD1ABC" w14:textId="77777777" w:rsidR="00243240" w:rsidRPr="0008241C" w:rsidRDefault="00243240" w:rsidP="00243240">
      <w:pPr>
        <w:rPr>
          <w:rFonts w:eastAsia="MS Mincho"/>
          <w:sz w:val="22"/>
          <w:szCs w:val="22"/>
          <w:lang w:eastAsia="ja-JP"/>
        </w:rPr>
      </w:pPr>
    </w:p>
    <w:p w14:paraId="33874C0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rior informed consent (PIC)</w:t>
      </w:r>
      <w:r w:rsidRPr="0008241C">
        <w:rPr>
          <w:rFonts w:eastAsia="MS Mincho"/>
          <w:sz w:val="22"/>
          <w:szCs w:val="22"/>
          <w:lang w:eastAsia="ja-JP"/>
        </w:rPr>
        <w:tab/>
      </w:r>
    </w:p>
    <w:p w14:paraId="687B948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Before access to knowledge or genetic resources takes place(Prior), based on truthful information about the use that will be made of the knowledge or genetic resources that is adequate for the authority to understand the implications(Informed), the government, stakeholders or rights holders could be explicit consent(consent). </w:t>
      </w:r>
    </w:p>
    <w:p w14:paraId="67FF15C0" w14:textId="77777777" w:rsidR="00243240" w:rsidRPr="0008241C" w:rsidRDefault="00243240" w:rsidP="00243240">
      <w:pPr>
        <w:rPr>
          <w:rFonts w:eastAsia="MS Mincho"/>
          <w:sz w:val="22"/>
          <w:szCs w:val="22"/>
          <w:lang w:eastAsia="ja-JP"/>
        </w:rPr>
      </w:pPr>
    </w:p>
    <w:p w14:paraId="3FF264D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rotected area</w:t>
      </w:r>
      <w:r w:rsidRPr="0008241C">
        <w:rPr>
          <w:rFonts w:eastAsia="MS Mincho"/>
          <w:sz w:val="22"/>
          <w:szCs w:val="22"/>
          <w:lang w:eastAsia="ja-JP"/>
        </w:rPr>
        <w:tab/>
      </w:r>
    </w:p>
    <w:p w14:paraId="5113F3E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rotected area is a clearly defined geographical space, recognized, dedicated and managed, through legal or other effective means, to achieve the long-term conservation of nature with associated ecosystem services and cultural values.</w:t>
      </w:r>
    </w:p>
    <w:p w14:paraId="0581F184" w14:textId="77777777" w:rsidR="00243240" w:rsidRPr="0008241C" w:rsidRDefault="00243240" w:rsidP="00243240">
      <w:pPr>
        <w:rPr>
          <w:rFonts w:eastAsia="MS Mincho"/>
          <w:sz w:val="22"/>
          <w:szCs w:val="22"/>
          <w:lang w:eastAsia="ja-JP"/>
        </w:rPr>
      </w:pPr>
    </w:p>
    <w:p w14:paraId="651B18B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Provisioning services</w:t>
      </w:r>
      <w:r w:rsidRPr="0008241C">
        <w:rPr>
          <w:rFonts w:eastAsia="MS Mincho"/>
          <w:sz w:val="22"/>
          <w:szCs w:val="22"/>
          <w:lang w:eastAsia="ja-JP"/>
        </w:rPr>
        <w:tab/>
      </w:r>
    </w:p>
    <w:p w14:paraId="5B8EF99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roducts people obtain from ecosystems; may include food, freshwater, timber, fibres, medicinal plants.</w:t>
      </w:r>
    </w:p>
    <w:p w14:paraId="17092385" w14:textId="77777777" w:rsidR="00243240" w:rsidRPr="0008241C" w:rsidRDefault="00243240" w:rsidP="00243240">
      <w:pPr>
        <w:rPr>
          <w:rFonts w:eastAsia="MS Mincho"/>
          <w:sz w:val="22"/>
          <w:szCs w:val="22"/>
          <w:lang w:eastAsia="ja-JP"/>
        </w:rPr>
      </w:pPr>
    </w:p>
    <w:p w14:paraId="54A451B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Qualitative storylines</w:t>
      </w:r>
      <w:r w:rsidRPr="0008241C">
        <w:rPr>
          <w:rFonts w:eastAsia="MS Mincho"/>
          <w:sz w:val="22"/>
          <w:szCs w:val="22"/>
          <w:lang w:eastAsia="ja-JP"/>
        </w:rPr>
        <w:tab/>
      </w:r>
    </w:p>
    <w:p w14:paraId="3EE1019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rticulation of narratives describing plausible futures based on or relating to measures of the quality of key compnents rather than their quantity (c.f. Quantitative approaches).</w:t>
      </w:r>
    </w:p>
    <w:p w14:paraId="59064189" w14:textId="77777777" w:rsidR="00243240" w:rsidRPr="0008241C" w:rsidRDefault="00243240" w:rsidP="00243240">
      <w:pPr>
        <w:rPr>
          <w:rFonts w:eastAsia="MS Mincho"/>
          <w:sz w:val="22"/>
          <w:szCs w:val="22"/>
          <w:lang w:eastAsia="ja-JP"/>
        </w:rPr>
      </w:pPr>
    </w:p>
    <w:p w14:paraId="600D1C8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Quantitative models</w:t>
      </w:r>
      <w:r w:rsidRPr="0008241C">
        <w:rPr>
          <w:rFonts w:eastAsia="MS Mincho"/>
          <w:sz w:val="22"/>
          <w:szCs w:val="22"/>
          <w:lang w:eastAsia="ja-JP"/>
        </w:rPr>
        <w:tab/>
      </w:r>
      <w:r w:rsidRPr="0008241C">
        <w:rPr>
          <w:rFonts w:eastAsia="MS Mincho"/>
          <w:sz w:val="22"/>
          <w:szCs w:val="22"/>
          <w:lang w:eastAsia="ja-JP"/>
        </w:rPr>
        <w:br/>
        <w:t>Statistical or other analytical descriptions of processes defined by quantities or metrics.</w:t>
      </w:r>
    </w:p>
    <w:p w14:paraId="720B64BD" w14:textId="77777777" w:rsidR="00243240" w:rsidRPr="0008241C" w:rsidRDefault="00243240" w:rsidP="00243240">
      <w:pPr>
        <w:rPr>
          <w:rFonts w:eastAsia="MS Mincho"/>
          <w:sz w:val="22"/>
          <w:szCs w:val="22"/>
          <w:lang w:eastAsia="ja-JP"/>
        </w:rPr>
      </w:pPr>
    </w:p>
    <w:p w14:paraId="3A24ABB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amsar Convention on Wetlands</w:t>
      </w:r>
      <w:r w:rsidRPr="0008241C">
        <w:rPr>
          <w:rFonts w:eastAsia="MS Mincho"/>
          <w:sz w:val="22"/>
          <w:szCs w:val="22"/>
          <w:lang w:eastAsia="ja-JP"/>
        </w:rPr>
        <w:tab/>
      </w:r>
    </w:p>
    <w:p w14:paraId="2BDD158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onvention on Wetlands, called the Ramsar Convention, is an intergovernmental treaty that provides the framework for national action and international cooperation for the conservation and wise use of wetlands and their resources.</w:t>
      </w:r>
    </w:p>
    <w:p w14:paraId="5B909C49" w14:textId="77777777" w:rsidR="00243240" w:rsidRPr="0008241C" w:rsidRDefault="00243240" w:rsidP="00243240">
      <w:pPr>
        <w:rPr>
          <w:rFonts w:eastAsia="MS Mincho"/>
          <w:sz w:val="22"/>
          <w:szCs w:val="22"/>
          <w:lang w:eastAsia="ja-JP"/>
        </w:rPr>
      </w:pPr>
    </w:p>
    <w:p w14:paraId="55C8831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Ramsar Site</w:t>
      </w:r>
      <w:r w:rsidRPr="0008241C">
        <w:rPr>
          <w:rFonts w:eastAsia="MS Mincho"/>
          <w:sz w:val="22"/>
          <w:szCs w:val="22"/>
          <w:lang w:eastAsia="ja-JP"/>
        </w:rPr>
        <w:tab/>
      </w:r>
    </w:p>
    <w:p w14:paraId="085A231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 wetland site designated of international importance especially as Waterfowl Habitat under the Ramsar Convention, an intergovernmental environment treaty established in 1975 by UNESCO, coming into force in 1975.  </w:t>
      </w:r>
    </w:p>
    <w:p w14:paraId="0501B88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 wetland of international significance in terms of ecology, botany, zoology, limnology or hydrology. Such site meets at least one of the criteria of Identifying Wetlands of International Importance set by Ramsar Convention and is designated by appropriate national authority to be added to Ramsar list. </w:t>
      </w:r>
    </w:p>
    <w:p w14:paraId="2E10ADDE" w14:textId="77777777" w:rsidR="00243240" w:rsidRPr="0008241C" w:rsidRDefault="00243240" w:rsidP="00243240">
      <w:pPr>
        <w:rPr>
          <w:rFonts w:eastAsia="MS Mincho"/>
          <w:sz w:val="22"/>
          <w:szCs w:val="22"/>
          <w:lang w:eastAsia="ja-JP"/>
        </w:rPr>
      </w:pPr>
    </w:p>
    <w:p w14:paraId="50EAF88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angeland</w:t>
      </w:r>
      <w:r w:rsidRPr="0008241C">
        <w:rPr>
          <w:rFonts w:eastAsia="MS Mincho"/>
          <w:sz w:val="22"/>
          <w:szCs w:val="22"/>
          <w:lang w:eastAsia="ja-JP"/>
        </w:rPr>
        <w:tab/>
      </w:r>
    </w:p>
    <w:p w14:paraId="614D864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Natural grasslands used for livestock grazing.</w:t>
      </w:r>
    </w:p>
    <w:p w14:paraId="7624F17C" w14:textId="77777777" w:rsidR="00243240" w:rsidRPr="0008241C" w:rsidRDefault="00243240" w:rsidP="00243240">
      <w:pPr>
        <w:rPr>
          <w:rFonts w:eastAsia="MS Mincho"/>
          <w:sz w:val="22"/>
          <w:szCs w:val="22"/>
          <w:lang w:eastAsia="ja-JP"/>
        </w:rPr>
      </w:pPr>
    </w:p>
    <w:p w14:paraId="02511BE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creational values</w:t>
      </w:r>
      <w:r w:rsidRPr="0008241C">
        <w:rPr>
          <w:rFonts w:eastAsia="MS Mincho"/>
          <w:sz w:val="22"/>
          <w:szCs w:val="22"/>
          <w:lang w:eastAsia="ja-JP"/>
        </w:rPr>
        <w:tab/>
      </w:r>
    </w:p>
    <w:p w14:paraId="7CA76E1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onetary or non-monetary worth given to the human recreational use of ecosystems, areas or other natural phenomena.</w:t>
      </w:r>
    </w:p>
    <w:p w14:paraId="3E364829" w14:textId="77777777" w:rsidR="00243240" w:rsidRPr="0008241C" w:rsidRDefault="00243240" w:rsidP="00243240">
      <w:pPr>
        <w:rPr>
          <w:rFonts w:eastAsia="MS Mincho"/>
          <w:sz w:val="22"/>
          <w:szCs w:val="22"/>
          <w:lang w:eastAsia="ja-JP"/>
        </w:rPr>
      </w:pPr>
    </w:p>
    <w:p w14:paraId="437B307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DD-plus (reducing emission from deforestation and forest degradation)</w:t>
      </w:r>
      <w:r w:rsidRPr="0008241C">
        <w:rPr>
          <w:rFonts w:eastAsia="MS Mincho"/>
          <w:sz w:val="22"/>
          <w:szCs w:val="22"/>
          <w:lang w:eastAsia="ja-JP"/>
        </w:rPr>
        <w:tab/>
      </w:r>
    </w:p>
    <w:p w14:paraId="67FF7B2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global mechanism designed to offer positive incentives to reduce emissions from deforestation and forest degradation, and to promote the conservation, management and enhancement of forest stocks in developing countries (http://theredddesk.org/encyclopaedia/reducing-emissions-deforestation-and-forest-degradation-redd-and-role-conservation)</w:t>
      </w:r>
    </w:p>
    <w:p w14:paraId="4F24884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REDD-plus stands for countries' efforts to reduce emissions from deforestation and forest degradation, and foster conservation, sustainable management of forests, and enhancement of forest carbon stocks. </w:t>
      </w:r>
    </w:p>
    <w:p w14:paraId="478C97A2" w14:textId="77777777" w:rsidR="00243240" w:rsidRPr="0008241C" w:rsidRDefault="00243240" w:rsidP="00243240">
      <w:pPr>
        <w:rPr>
          <w:rFonts w:eastAsia="MS Mincho"/>
          <w:sz w:val="22"/>
          <w:szCs w:val="22"/>
          <w:lang w:eastAsia="ja-JP"/>
        </w:rPr>
      </w:pPr>
    </w:p>
    <w:p w14:paraId="77A1F026"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Regional Cooperation Platforms</w:t>
      </w:r>
    </w:p>
    <w:p w14:paraId="1A86DAE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itiatives or other efforts to provide means by which organizations or individuals with a global region (such as the Asia-Pacific) can work together towards a common or mutual aim, or for common or mutual benefit. Examples include the Association of Southeast Asian Nations (ASEAN) and the Shanghai Cooperation Organization (SCO).</w:t>
      </w:r>
    </w:p>
    <w:p w14:paraId="428824AF" w14:textId="77777777" w:rsidR="00243240" w:rsidRPr="0008241C" w:rsidRDefault="00243240" w:rsidP="00243240">
      <w:pPr>
        <w:rPr>
          <w:rFonts w:eastAsia="MS Mincho"/>
          <w:sz w:val="22"/>
          <w:szCs w:val="22"/>
          <w:lang w:eastAsia="ja-JP"/>
        </w:rPr>
      </w:pPr>
    </w:p>
    <w:p w14:paraId="7BF42ED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habilitation</w:t>
      </w:r>
      <w:r w:rsidRPr="0008241C">
        <w:rPr>
          <w:rFonts w:eastAsia="MS Mincho"/>
          <w:sz w:val="22"/>
          <w:szCs w:val="22"/>
          <w:lang w:eastAsia="ja-JP"/>
        </w:rPr>
        <w:tab/>
      </w:r>
    </w:p>
    <w:p w14:paraId="61B5726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Rehabilitation refers to restoration activities that move a site towards a natural state baseline in a limited number of components (i.e. soil, water, and/or biodiversity), including natural regeneration, conservation agriculture, and emergent ecosystems.</w:t>
      </w:r>
    </w:p>
    <w:p w14:paraId="08F1B45B" w14:textId="77777777" w:rsidR="00243240" w:rsidRPr="0008241C" w:rsidRDefault="00243240" w:rsidP="00243240">
      <w:pPr>
        <w:rPr>
          <w:rFonts w:eastAsia="MS Mincho"/>
          <w:sz w:val="22"/>
          <w:szCs w:val="22"/>
          <w:lang w:eastAsia="ja-JP"/>
        </w:rPr>
      </w:pPr>
    </w:p>
    <w:p w14:paraId="3BA0B49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ports</w:t>
      </w:r>
      <w:r w:rsidRPr="0008241C">
        <w:rPr>
          <w:rFonts w:eastAsia="MS Mincho"/>
          <w:sz w:val="22"/>
          <w:szCs w:val="22"/>
          <w:lang w:eastAsia="ja-JP"/>
        </w:rPr>
        <w:tab/>
      </w:r>
    </w:p>
    <w:p w14:paraId="1F3DD5A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Reports” shall mean the main deliverables of the Platform, including assessment reports and synthesis reports, their summaries for policymakers and technical summaries, technical papers and technical guidelines.</w:t>
      </w:r>
    </w:p>
    <w:p w14:paraId="223A7A14" w14:textId="77777777" w:rsidR="00243240" w:rsidRPr="0008241C" w:rsidRDefault="00243240" w:rsidP="00243240">
      <w:pPr>
        <w:rPr>
          <w:rFonts w:eastAsia="MS Mincho"/>
          <w:sz w:val="22"/>
          <w:szCs w:val="22"/>
          <w:lang w:eastAsia="ja-JP"/>
        </w:rPr>
      </w:pPr>
    </w:p>
    <w:p w14:paraId="386A284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silience</w:t>
      </w:r>
      <w:r w:rsidRPr="0008241C">
        <w:rPr>
          <w:rFonts w:eastAsia="MS Mincho"/>
          <w:sz w:val="22"/>
          <w:szCs w:val="22"/>
          <w:lang w:eastAsia="ja-JP"/>
        </w:rPr>
        <w:tab/>
      </w:r>
    </w:p>
    <w:p w14:paraId="5B97416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level of disturbance that an ecosystem or society can undergo without crossing a threshold to a situation with different structure or outputs. Resilience depends on factors such as ecological dynamics as well as the organizational and institutional capacity to understand, manage, and respond to these dynamics.</w:t>
      </w:r>
    </w:p>
    <w:p w14:paraId="54B49C3A" w14:textId="77777777" w:rsidR="00243240" w:rsidRPr="0008241C" w:rsidRDefault="00243240" w:rsidP="00243240">
      <w:pPr>
        <w:rPr>
          <w:rFonts w:eastAsia="MS Mincho"/>
          <w:sz w:val="22"/>
          <w:szCs w:val="22"/>
          <w:lang w:eastAsia="ja-JP"/>
        </w:rPr>
      </w:pPr>
    </w:p>
    <w:p w14:paraId="2FDA436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solution (spatial or temporal)</w:t>
      </w:r>
      <w:r w:rsidRPr="0008241C">
        <w:rPr>
          <w:rFonts w:eastAsia="MS Mincho"/>
          <w:sz w:val="22"/>
          <w:szCs w:val="22"/>
          <w:lang w:eastAsia="ja-JP"/>
        </w:rPr>
        <w:tab/>
      </w:r>
    </w:p>
    <w:p w14:paraId="635964B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Scale”.</w:t>
      </w:r>
    </w:p>
    <w:p w14:paraId="7779C28E" w14:textId="77777777" w:rsidR="00243240" w:rsidRPr="0008241C" w:rsidRDefault="00243240" w:rsidP="00243240">
      <w:pPr>
        <w:rPr>
          <w:rFonts w:eastAsia="MS Mincho"/>
          <w:sz w:val="22"/>
          <w:szCs w:val="22"/>
          <w:lang w:eastAsia="ja-JP"/>
        </w:rPr>
      </w:pPr>
    </w:p>
    <w:p w14:paraId="1529A80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estoration</w:t>
      </w:r>
      <w:r w:rsidRPr="0008241C">
        <w:rPr>
          <w:rFonts w:eastAsia="MS Mincho"/>
          <w:sz w:val="22"/>
          <w:szCs w:val="22"/>
          <w:lang w:eastAsia="ja-JP"/>
        </w:rPr>
        <w:tab/>
      </w:r>
    </w:p>
    <w:p w14:paraId="7A1F609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ny intentional activities that initiates or accelerates the recovery of an ecosystem from a degraded state. </w:t>
      </w:r>
    </w:p>
    <w:p w14:paraId="20CA6BF6" w14:textId="77777777" w:rsidR="00243240" w:rsidRPr="0008241C" w:rsidRDefault="00243240" w:rsidP="00243240">
      <w:pPr>
        <w:rPr>
          <w:rFonts w:eastAsia="MS Mincho"/>
          <w:sz w:val="22"/>
          <w:szCs w:val="22"/>
          <w:lang w:eastAsia="ja-JP"/>
        </w:rPr>
      </w:pPr>
    </w:p>
    <w:p w14:paraId="109C78D6" w14:textId="77777777" w:rsidR="00243240" w:rsidRPr="0008241C" w:rsidRDefault="00243240" w:rsidP="00243240">
      <w:pPr>
        <w:rPr>
          <w:rFonts w:eastAsia="MS Mincho"/>
          <w:b/>
          <w:sz w:val="22"/>
          <w:szCs w:val="22"/>
          <w:lang w:eastAsia="ja-JP"/>
        </w:rPr>
      </w:pPr>
      <w:r w:rsidRPr="0008241C">
        <w:rPr>
          <w:rFonts w:eastAsia="MS Mincho"/>
          <w:b/>
          <w:sz w:val="22"/>
          <w:szCs w:val="22"/>
          <w:lang w:eastAsia="ja-JP"/>
        </w:rPr>
        <w:t>Richness</w:t>
      </w:r>
      <w:r w:rsidRPr="0008241C">
        <w:rPr>
          <w:rFonts w:eastAsia="MS Mincho"/>
          <w:b/>
          <w:sz w:val="22"/>
          <w:szCs w:val="22"/>
          <w:lang w:eastAsia="ja-JP"/>
        </w:rPr>
        <w:tab/>
      </w:r>
    </w:p>
    <w:p w14:paraId="5DD4739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cological diversity of organisms, including genetic or taxonomic diversity (q.v. Biodiversity).</w:t>
      </w:r>
    </w:p>
    <w:p w14:paraId="3A647859" w14:textId="77777777" w:rsidR="00243240" w:rsidRPr="0008241C" w:rsidRDefault="00243240" w:rsidP="00243240">
      <w:pPr>
        <w:rPr>
          <w:rFonts w:eastAsia="MS Mincho"/>
          <w:sz w:val="22"/>
          <w:szCs w:val="22"/>
          <w:lang w:eastAsia="ja-JP"/>
        </w:rPr>
      </w:pPr>
    </w:p>
    <w:p w14:paraId="3B69C32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Rights based approaches</w:t>
      </w:r>
      <w:r w:rsidRPr="0008241C">
        <w:rPr>
          <w:rFonts w:eastAsia="MS Mincho"/>
          <w:sz w:val="22"/>
          <w:szCs w:val="22"/>
          <w:lang w:eastAsia="ja-JP"/>
        </w:rPr>
        <w:tab/>
      </w:r>
    </w:p>
    <w:p w14:paraId="63707A5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nceptual framework for the process of human development that is normatively based on international human rights standards and operationally directed to promoting and protecting human rights.</w:t>
      </w:r>
    </w:p>
    <w:p w14:paraId="6D117CBE" w14:textId="77777777" w:rsidR="00243240" w:rsidRPr="0008241C" w:rsidRDefault="00243240" w:rsidP="00243240">
      <w:pPr>
        <w:rPr>
          <w:rFonts w:eastAsia="MS Mincho"/>
          <w:sz w:val="22"/>
          <w:szCs w:val="22"/>
          <w:lang w:eastAsia="ja-JP"/>
        </w:rPr>
      </w:pPr>
    </w:p>
    <w:p w14:paraId="52EB86E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acrilegious</w:t>
      </w:r>
      <w:r w:rsidRPr="0008241C">
        <w:rPr>
          <w:rFonts w:eastAsia="MS Mincho"/>
          <w:sz w:val="22"/>
          <w:szCs w:val="22"/>
          <w:lang w:eastAsia="ja-JP"/>
        </w:rPr>
        <w:tab/>
      </w:r>
    </w:p>
    <w:p w14:paraId="30A210F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volving or committing sacrilege.</w:t>
      </w:r>
    </w:p>
    <w:p w14:paraId="5471F2E1" w14:textId="77777777" w:rsidR="00243240" w:rsidRPr="0008241C" w:rsidRDefault="00243240" w:rsidP="00243240">
      <w:pPr>
        <w:rPr>
          <w:rFonts w:eastAsia="MS Mincho"/>
          <w:sz w:val="22"/>
          <w:szCs w:val="22"/>
          <w:lang w:eastAsia="ja-JP"/>
        </w:rPr>
      </w:pPr>
    </w:p>
    <w:p w14:paraId="327F741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alinization</w:t>
      </w:r>
      <w:r w:rsidRPr="0008241C">
        <w:rPr>
          <w:rFonts w:eastAsia="MS Mincho"/>
          <w:sz w:val="22"/>
          <w:szCs w:val="22"/>
          <w:lang w:eastAsia="ja-JP"/>
        </w:rPr>
        <w:tab/>
      </w:r>
    </w:p>
    <w:p w14:paraId="5E953B5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rocess of increasing the salt content in soil is known as salinization. Salination can be caused by natural processes such as mineral weathering or by the gradual withdrawal of an ocean. It can also come about through artificial processes such as irrigation.</w:t>
      </w:r>
    </w:p>
    <w:p w14:paraId="1E137B03" w14:textId="77777777" w:rsidR="00243240" w:rsidRPr="0008241C" w:rsidRDefault="00243240" w:rsidP="00243240">
      <w:pPr>
        <w:rPr>
          <w:rFonts w:eastAsia="MS Mincho"/>
          <w:sz w:val="22"/>
          <w:szCs w:val="22"/>
          <w:lang w:eastAsia="ja-JP"/>
        </w:rPr>
      </w:pPr>
    </w:p>
    <w:p w14:paraId="6C62F13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atoyama Initiative</w:t>
      </w:r>
      <w:r w:rsidRPr="0008241C">
        <w:rPr>
          <w:rFonts w:eastAsia="MS Mincho"/>
          <w:sz w:val="22"/>
          <w:szCs w:val="22"/>
          <w:lang w:eastAsia="ja-JP"/>
        </w:rPr>
        <w:tab/>
      </w:r>
    </w:p>
    <w:p w14:paraId="2ACC9DA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 global initiative with the purpose of realizing "societies in harmony with nature" through the conservation and advancement of "socio-ecological production landscapes and seascapes (SEPLS)" around the world. </w:t>
      </w:r>
    </w:p>
    <w:p w14:paraId="06C7EA74" w14:textId="77777777" w:rsidR="00243240" w:rsidRPr="0008241C" w:rsidRDefault="00243240" w:rsidP="00243240">
      <w:pPr>
        <w:rPr>
          <w:rFonts w:eastAsia="MS Mincho"/>
          <w:sz w:val="22"/>
          <w:szCs w:val="22"/>
          <w:lang w:eastAsia="ja-JP"/>
        </w:rPr>
      </w:pPr>
    </w:p>
    <w:p w14:paraId="3E7A2A2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atoyama-satoumi</w:t>
      </w:r>
      <w:r w:rsidRPr="0008241C">
        <w:rPr>
          <w:rFonts w:eastAsia="MS Mincho"/>
          <w:b/>
          <w:sz w:val="22"/>
          <w:szCs w:val="22"/>
          <w:lang w:eastAsia="ja-JP"/>
        </w:rPr>
        <w:tab/>
      </w:r>
    </w:p>
    <w:p w14:paraId="6FAEDA2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atoyama is the Japanese term for a socio-ecological production landscape (SEPL) represented by a mosaic of different ecosystem types: secondary forests, timber plantations, farmlands, irrigation ponds, and grasslands—along with human settlements. Satoyama is managed through the interaction between ecosystems and humans to create ecosystem services for human well-being. </w:t>
      </w:r>
    </w:p>
    <w:p w14:paraId="21F2E8E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atoumi refers to Japan’s coastal areas where human interaction over time has resulted in a higher degree of productivity and biodiversity. Foundational to both concepts is the positing of a relationship of interaction between humans and their environment, coupled with the notion that properly maintained the relationship is mutually beneficial. </w:t>
      </w:r>
    </w:p>
    <w:p w14:paraId="7EDE83C4" w14:textId="77777777" w:rsidR="00243240" w:rsidRPr="0008241C" w:rsidRDefault="00243240" w:rsidP="00243240">
      <w:pPr>
        <w:rPr>
          <w:rFonts w:eastAsia="MS Mincho"/>
          <w:sz w:val="22"/>
          <w:szCs w:val="22"/>
          <w:lang w:eastAsia="ja-JP"/>
        </w:rPr>
      </w:pPr>
    </w:p>
    <w:p w14:paraId="3971F4D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avanna</w:t>
      </w:r>
      <w:r w:rsidRPr="0008241C">
        <w:rPr>
          <w:rFonts w:eastAsia="MS Mincho"/>
          <w:sz w:val="22"/>
          <w:szCs w:val="22"/>
          <w:lang w:eastAsia="ja-JP"/>
        </w:rPr>
        <w:tab/>
      </w:r>
    </w:p>
    <w:p w14:paraId="63CA685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cosystem characterized by a continuous layer of herbaceous plants, mostly grasses, and a discontinuous upper layer of trees that may vary in density</w:t>
      </w:r>
    </w:p>
    <w:p w14:paraId="6710DC91" w14:textId="77777777" w:rsidR="00243240" w:rsidRPr="0008241C" w:rsidRDefault="00243240" w:rsidP="00243240">
      <w:pPr>
        <w:rPr>
          <w:rFonts w:eastAsia="MS Mincho"/>
          <w:sz w:val="22"/>
          <w:szCs w:val="22"/>
          <w:lang w:eastAsia="ja-JP"/>
        </w:rPr>
      </w:pPr>
    </w:p>
    <w:p w14:paraId="0CEA8B2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cale</w:t>
      </w:r>
      <w:r w:rsidRPr="0008241C">
        <w:rPr>
          <w:rFonts w:eastAsia="MS Mincho"/>
          <w:sz w:val="22"/>
          <w:szCs w:val="22"/>
          <w:lang w:eastAsia="ja-JP"/>
        </w:rPr>
        <w:tab/>
      </w:r>
    </w:p>
    <w:p w14:paraId="1CE9474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spatial, temporal, quantitative and analytical dimensions used to measure and study any phenomenon. The temporal scale is comprised of two properties: 1) temporal extent – the total length of the time period of interest for a particular study (e.g. 10 years, 50 years, or 100 years); and 2) temporal grain (or resolution) – the temporal frequency with which data are observed or projected within this total period (e.g. at 1-year, 5-year or 10-year intervals). The spatial scale is comprised of two properties: 1) spatial extent – the size of the total area of interest for a particular study (e.g. a watershed, a country, the entire planet); and 2) spatial grain (or resolution) – the size of the spatial units within this total area for which data are observed or predicted (e.g. fine-grained or coarse-grained grid cells).</w:t>
      </w:r>
    </w:p>
    <w:p w14:paraId="3C5FA4FD" w14:textId="77777777" w:rsidR="00243240" w:rsidRPr="0008241C" w:rsidRDefault="00243240" w:rsidP="00243240">
      <w:pPr>
        <w:rPr>
          <w:rFonts w:eastAsia="MS Mincho"/>
          <w:sz w:val="22"/>
          <w:szCs w:val="22"/>
          <w:lang w:eastAsia="ja-JP"/>
        </w:rPr>
      </w:pPr>
    </w:p>
    <w:p w14:paraId="3C495AF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cenario</w:t>
      </w:r>
      <w:r w:rsidRPr="0008241C">
        <w:rPr>
          <w:rFonts w:eastAsia="MS Mincho"/>
          <w:sz w:val="22"/>
          <w:szCs w:val="22"/>
          <w:lang w:eastAsia="ja-JP"/>
        </w:rPr>
        <w:tab/>
      </w:r>
    </w:p>
    <w:p w14:paraId="6533CCD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Representations of possible futures for one or more components of a system, particularly for drivers of change in nature and nature’s benefits, including alternative policy or management options. </w:t>
      </w:r>
    </w:p>
    <w:p w14:paraId="0F46FBE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Exploratory scenarios (also known as “explorative scenarios” or “descriptive scenarios”) are scenarios that examine a range of plausible futures, based on potential trajectories of drivers – either indirect (e.g. socio-political, economic and technological factors) or direct (e.g. habitat conversion, climate change). </w:t>
      </w:r>
    </w:p>
    <w:p w14:paraId="313B6B1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arget-seeking scenarios (also known as “goal-seeking scenarios” or “normative scenarios”) are scenarios that start with the definition of a clear objective, or a set of objectives, specified either in terms of achievable targets, or as an objective function to be optimized, and then identify different pathways to achieving this outcome (e.g. through backcasting).</w:t>
      </w:r>
    </w:p>
    <w:p w14:paraId="4F875F5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lastRenderedPageBreak/>
        <w:t>Intervention scenarios are scenarios that evaluate alternative policy or management options – either through target seeking (also known as “goal seeking” or “normative scenario analysis”) or through policy screening (also known as “ex-ante assessment”). Policy-evaluation scenarios are scenarios, including counterfactual scenarios, used in ex-post assessments of the gap between policy objectives and actual policy results, as part of the policy-review phase of the policy cycle. Policy-screening scenarios are scenarios used in ex-ante assessments, to forecast the effects of alternative policy or management options (interventions) on environmental outcomes."</w:t>
      </w:r>
    </w:p>
    <w:p w14:paraId="17606EBC" w14:textId="77777777" w:rsidR="00243240" w:rsidRPr="0008241C" w:rsidRDefault="00243240" w:rsidP="00243240">
      <w:pPr>
        <w:rPr>
          <w:rFonts w:eastAsia="MS Mincho"/>
          <w:sz w:val="22"/>
          <w:szCs w:val="22"/>
          <w:lang w:eastAsia="ja-JP"/>
        </w:rPr>
      </w:pPr>
    </w:p>
    <w:p w14:paraId="6984E0A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cenario analysis (Scenario based analysis)</w:t>
      </w:r>
      <w:r w:rsidRPr="0008241C">
        <w:rPr>
          <w:rFonts w:eastAsia="MS Mincho"/>
          <w:sz w:val="22"/>
          <w:szCs w:val="22"/>
          <w:lang w:eastAsia="ja-JP"/>
        </w:rPr>
        <w:tab/>
      </w:r>
    </w:p>
    <w:p w14:paraId="29AAABD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Quantitative or qualitative exploration of future pathways through use of scenarios.</w:t>
      </w:r>
    </w:p>
    <w:p w14:paraId="138F8D7C" w14:textId="77777777" w:rsidR="00243240" w:rsidRPr="0008241C" w:rsidRDefault="00243240" w:rsidP="00243240">
      <w:pPr>
        <w:rPr>
          <w:rFonts w:eastAsia="MS Mincho"/>
          <w:sz w:val="22"/>
          <w:szCs w:val="22"/>
          <w:lang w:eastAsia="ja-JP"/>
        </w:rPr>
      </w:pPr>
    </w:p>
    <w:p w14:paraId="053385DF" w14:textId="77777777" w:rsidR="00243240" w:rsidRPr="0008241C" w:rsidRDefault="00243240" w:rsidP="00243240">
      <w:pPr>
        <w:rPr>
          <w:rFonts w:eastAsia="MS Mincho"/>
          <w:sz w:val="22"/>
          <w:szCs w:val="22"/>
          <w:lang w:eastAsia="ja-JP"/>
        </w:rPr>
      </w:pPr>
    </w:p>
    <w:p w14:paraId="24A37BD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a mount</w:t>
      </w:r>
      <w:r w:rsidRPr="0008241C">
        <w:rPr>
          <w:rFonts w:eastAsia="MS Mincho"/>
          <w:sz w:val="22"/>
          <w:szCs w:val="22"/>
          <w:lang w:eastAsia="ja-JP"/>
        </w:rPr>
        <w:tab/>
      </w:r>
    </w:p>
    <w:p w14:paraId="2ED32AB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eamount is a mountain rising from the ocean seafloor that does not reach to the water's surface (sea level), and thus is not an island. Seamounts are typically formed from extinct volcanoes that rise abruptly and are usually found rising from the seafloor to 1,000–4,000 m (3,300–13,100 ft) in height.</w:t>
      </w:r>
    </w:p>
    <w:p w14:paraId="761B9EFA" w14:textId="77777777" w:rsidR="00243240" w:rsidRPr="0008241C" w:rsidRDefault="00243240" w:rsidP="00243240">
      <w:pPr>
        <w:rPr>
          <w:rFonts w:eastAsia="MS Mincho"/>
          <w:sz w:val="22"/>
          <w:szCs w:val="22"/>
          <w:lang w:eastAsia="ja-JP"/>
        </w:rPr>
      </w:pPr>
    </w:p>
    <w:p w14:paraId="1CAEC28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a Surface Temperature</w:t>
      </w:r>
      <w:r w:rsidRPr="0008241C">
        <w:rPr>
          <w:rFonts w:eastAsia="MS Mincho"/>
          <w:sz w:val="22"/>
          <w:szCs w:val="22"/>
          <w:lang w:eastAsia="ja-JP"/>
        </w:rPr>
        <w:t xml:space="preserve"> </w:t>
      </w:r>
      <w:r w:rsidRPr="0008241C">
        <w:rPr>
          <w:rFonts w:eastAsia="MS Mincho"/>
          <w:sz w:val="22"/>
          <w:szCs w:val="22"/>
          <w:lang w:eastAsia="ja-JP"/>
        </w:rPr>
        <w:tab/>
      </w:r>
    </w:p>
    <w:p w14:paraId="77686EB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a surface temperature (SST) is the water temperature close to the ocean's surface. The exact meaning of surface varies between 1mm and 20 metres below the sea surface.</w:t>
      </w:r>
    </w:p>
    <w:p w14:paraId="7C6BF728" w14:textId="77777777" w:rsidR="00243240" w:rsidRPr="0008241C" w:rsidRDefault="00243240" w:rsidP="00243240">
      <w:pPr>
        <w:rPr>
          <w:rFonts w:eastAsia="MS Mincho"/>
          <w:sz w:val="22"/>
          <w:szCs w:val="22"/>
          <w:lang w:eastAsia="ja-JP"/>
        </w:rPr>
      </w:pPr>
    </w:p>
    <w:p w14:paraId="54F5BED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a-level rise</w:t>
      </w:r>
      <w:r w:rsidRPr="0008241C">
        <w:rPr>
          <w:rFonts w:eastAsia="MS Mincho"/>
          <w:sz w:val="22"/>
          <w:szCs w:val="22"/>
          <w:lang w:eastAsia="ja-JP"/>
        </w:rPr>
        <w:tab/>
      </w:r>
    </w:p>
    <w:p w14:paraId="72A6AA3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average height of the ocean's surface is higher than the daily changes of the tides.</w:t>
      </w:r>
    </w:p>
    <w:p w14:paraId="7EDE2DEA" w14:textId="77777777" w:rsidR="00243240" w:rsidRPr="0008241C" w:rsidRDefault="00243240" w:rsidP="00243240">
      <w:pPr>
        <w:rPr>
          <w:rFonts w:eastAsia="MS Mincho"/>
          <w:sz w:val="22"/>
          <w:szCs w:val="22"/>
          <w:lang w:eastAsia="ja-JP"/>
        </w:rPr>
      </w:pPr>
    </w:p>
    <w:p w14:paraId="2C94741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ascape</w:t>
      </w:r>
      <w:r w:rsidRPr="0008241C">
        <w:rPr>
          <w:rFonts w:eastAsia="MS Mincho"/>
          <w:sz w:val="22"/>
          <w:szCs w:val="22"/>
          <w:lang w:eastAsia="ja-JP"/>
        </w:rPr>
        <w:tab/>
      </w:r>
    </w:p>
    <w:p w14:paraId="5636DA4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eascape can be defined as a spatially hetero - geneous area of coastal environment (ie intertidal, brackish) that can be perceived as a mosaic of patches, a spatial gradient, or some other geometric patterning. The tropical coastal “seascape” often includes a patchwork of mangroves, seagrass beds, and coral reefs that produces a variety of natural resources and ecosystem services. </w:t>
      </w:r>
    </w:p>
    <w:p w14:paraId="116148B7" w14:textId="77777777" w:rsidR="00243240" w:rsidRPr="0008241C" w:rsidRDefault="00243240" w:rsidP="00243240">
      <w:pPr>
        <w:rPr>
          <w:rFonts w:eastAsia="MS Mincho"/>
          <w:sz w:val="22"/>
          <w:szCs w:val="22"/>
          <w:lang w:eastAsia="ja-JP"/>
        </w:rPr>
      </w:pPr>
    </w:p>
    <w:p w14:paraId="5C2F434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wage</w:t>
      </w:r>
      <w:r w:rsidRPr="0008241C">
        <w:rPr>
          <w:rFonts w:eastAsia="MS Mincho"/>
          <w:sz w:val="22"/>
          <w:szCs w:val="22"/>
          <w:lang w:eastAsia="ja-JP"/>
        </w:rPr>
        <w:tab/>
      </w:r>
    </w:p>
    <w:p w14:paraId="1C361BB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ewage (or domestic wastewater or municipal wastewater) is a type of wastewater that is produced from a community of people. </w:t>
      </w:r>
    </w:p>
    <w:p w14:paraId="62D14804" w14:textId="77777777" w:rsidR="00243240" w:rsidRPr="0008241C" w:rsidRDefault="00243240" w:rsidP="00243240">
      <w:pPr>
        <w:rPr>
          <w:rFonts w:eastAsia="MS Mincho"/>
          <w:sz w:val="22"/>
          <w:szCs w:val="22"/>
          <w:lang w:eastAsia="ja-JP"/>
        </w:rPr>
      </w:pPr>
    </w:p>
    <w:p w14:paraId="11C49ED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ctor</w:t>
      </w:r>
      <w:r w:rsidRPr="0008241C">
        <w:rPr>
          <w:rFonts w:eastAsia="MS Mincho"/>
          <w:sz w:val="22"/>
          <w:szCs w:val="22"/>
          <w:lang w:eastAsia="ja-JP"/>
        </w:rPr>
        <w:tab/>
      </w:r>
    </w:p>
    <w:p w14:paraId="3F0D77D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distinct part of society, or of a nation's economy.</w:t>
      </w:r>
    </w:p>
    <w:p w14:paraId="02BB4AA0" w14:textId="77777777" w:rsidR="00243240" w:rsidRPr="0008241C" w:rsidRDefault="00243240" w:rsidP="00243240">
      <w:pPr>
        <w:rPr>
          <w:rFonts w:eastAsia="MS Mincho"/>
          <w:sz w:val="22"/>
          <w:szCs w:val="22"/>
          <w:lang w:eastAsia="ja-JP"/>
        </w:rPr>
      </w:pPr>
    </w:p>
    <w:p w14:paraId="662A959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elective logging</w:t>
      </w:r>
      <w:r w:rsidRPr="0008241C">
        <w:rPr>
          <w:rFonts w:eastAsia="MS Mincho"/>
          <w:sz w:val="22"/>
          <w:szCs w:val="22"/>
          <w:lang w:eastAsia="ja-JP"/>
        </w:rPr>
        <w:tab/>
      </w:r>
    </w:p>
    <w:p w14:paraId="0AB9CE4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xtracting one or a few tree species instead of for example clearcutting of forests. Trees are only felled when they reach a particular height. This allows young trees a guaranteed life span and the forest will regain full maturity after around 30-50 years.</w:t>
      </w:r>
    </w:p>
    <w:p w14:paraId="152B2D0C" w14:textId="77777777" w:rsidR="00243240" w:rsidRPr="0008241C" w:rsidRDefault="00243240" w:rsidP="00243240">
      <w:pPr>
        <w:rPr>
          <w:rFonts w:eastAsia="MS Mincho"/>
          <w:sz w:val="22"/>
          <w:szCs w:val="22"/>
          <w:lang w:eastAsia="ja-JP"/>
        </w:rPr>
      </w:pPr>
    </w:p>
    <w:p w14:paraId="346BE22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hifting cultivation (Swidden)</w:t>
      </w:r>
      <w:r w:rsidRPr="0008241C">
        <w:rPr>
          <w:rFonts w:eastAsia="MS Mincho"/>
          <w:sz w:val="22"/>
          <w:szCs w:val="22"/>
          <w:lang w:eastAsia="ja-JP"/>
        </w:rPr>
        <w:tab/>
      </w:r>
    </w:p>
    <w:p w14:paraId="29CECB6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Shifting cultivation is an agricultural system in which plots of land are cultivated temporarily, then abandoned and allowed to revert to their natural vegetation while the cultivator moves on to another plot. </w:t>
      </w:r>
    </w:p>
    <w:p w14:paraId="7D5D1556" w14:textId="77777777" w:rsidR="00243240" w:rsidRPr="0008241C" w:rsidRDefault="00243240" w:rsidP="00243240">
      <w:pPr>
        <w:rPr>
          <w:rFonts w:eastAsia="MS Mincho"/>
          <w:sz w:val="22"/>
          <w:szCs w:val="22"/>
          <w:lang w:eastAsia="ja-JP"/>
        </w:rPr>
      </w:pPr>
    </w:p>
    <w:p w14:paraId="770880E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hinto shrine</w:t>
      </w:r>
      <w:r w:rsidRPr="0008241C">
        <w:rPr>
          <w:rFonts w:eastAsia="MS Mincho"/>
          <w:sz w:val="22"/>
          <w:szCs w:val="22"/>
          <w:lang w:eastAsia="ja-JP"/>
        </w:rPr>
        <w:tab/>
      </w:r>
    </w:p>
    <w:p w14:paraId="1C46C12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building or other construction associated with a Japanese religion (Shinto) which incorporate the worship of ancestors and nature spirits.</w:t>
      </w:r>
    </w:p>
    <w:p w14:paraId="616D4398" w14:textId="77777777" w:rsidR="00243240" w:rsidRPr="0008241C" w:rsidRDefault="00243240" w:rsidP="00243240">
      <w:pPr>
        <w:rPr>
          <w:rFonts w:eastAsia="MS Mincho"/>
          <w:sz w:val="22"/>
          <w:szCs w:val="22"/>
          <w:lang w:eastAsia="ja-JP"/>
        </w:rPr>
      </w:pPr>
    </w:p>
    <w:p w14:paraId="37C7082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ilvopastoralism</w:t>
      </w:r>
      <w:r w:rsidRPr="0008241C">
        <w:rPr>
          <w:rFonts w:eastAsia="MS Mincho"/>
          <w:sz w:val="22"/>
          <w:szCs w:val="22"/>
          <w:lang w:eastAsia="ja-JP"/>
        </w:rPr>
        <w:tab/>
      </w:r>
    </w:p>
    <w:p w14:paraId="69912D5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ombination of livestock—cattle, sheep, goats, other ruminants—with trees or other woody perennials and forages on the same unit of land.</w:t>
      </w:r>
    </w:p>
    <w:p w14:paraId="01845226" w14:textId="77777777" w:rsidR="00243240" w:rsidRPr="0008241C" w:rsidRDefault="00243240" w:rsidP="00243240">
      <w:pPr>
        <w:rPr>
          <w:rFonts w:eastAsia="MS Mincho"/>
          <w:sz w:val="22"/>
          <w:szCs w:val="22"/>
          <w:lang w:eastAsia="ja-JP"/>
        </w:rPr>
      </w:pPr>
    </w:p>
    <w:p w14:paraId="4C50277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Smriti Veda</w:t>
      </w:r>
      <w:r w:rsidRPr="0008241C">
        <w:rPr>
          <w:rFonts w:eastAsia="MS Mincho"/>
          <w:sz w:val="22"/>
          <w:szCs w:val="22"/>
          <w:lang w:eastAsia="ja-JP"/>
        </w:rPr>
        <w:tab/>
      </w:r>
    </w:p>
    <w:p w14:paraId="3A07BC4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Hindu religious text containing traditional teachings on religion.</w:t>
      </w:r>
    </w:p>
    <w:p w14:paraId="55CEDB3D" w14:textId="77777777" w:rsidR="00243240" w:rsidRPr="0008241C" w:rsidRDefault="00243240" w:rsidP="00243240">
      <w:pPr>
        <w:rPr>
          <w:rFonts w:eastAsia="MS Mincho"/>
          <w:sz w:val="22"/>
          <w:szCs w:val="22"/>
          <w:lang w:eastAsia="ja-JP"/>
        </w:rPr>
      </w:pPr>
    </w:p>
    <w:p w14:paraId="7BBD9F2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ocieties</w:t>
      </w:r>
      <w:r w:rsidRPr="0008241C">
        <w:rPr>
          <w:rFonts w:eastAsia="MS Mincho"/>
          <w:b/>
          <w:sz w:val="22"/>
          <w:szCs w:val="22"/>
          <w:lang w:eastAsia="ja-JP"/>
        </w:rPr>
        <w:tab/>
      </w:r>
    </w:p>
    <w:p w14:paraId="348EAB6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ggregations of people involved in persistent social interactions or sharing geographical or social territories, often with individual political authorities and dominant cultural expectations.</w:t>
      </w:r>
    </w:p>
    <w:p w14:paraId="60515B6A" w14:textId="77777777" w:rsidR="00243240" w:rsidRPr="0008241C" w:rsidRDefault="00243240" w:rsidP="00243240">
      <w:pPr>
        <w:rPr>
          <w:rFonts w:eastAsia="MS Mincho"/>
          <w:b/>
          <w:sz w:val="22"/>
          <w:szCs w:val="22"/>
          <w:lang w:eastAsia="ja-JP"/>
        </w:rPr>
      </w:pPr>
    </w:p>
    <w:p w14:paraId="2C2CCDA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ocioecological system</w:t>
      </w:r>
      <w:r w:rsidRPr="0008241C">
        <w:rPr>
          <w:rFonts w:eastAsia="MS Mincho"/>
          <w:sz w:val="22"/>
          <w:szCs w:val="22"/>
          <w:lang w:eastAsia="ja-JP"/>
        </w:rPr>
        <w:tab/>
      </w:r>
    </w:p>
    <w:p w14:paraId="4DDB02F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ecosystem, the management of this ecosystem by actors and organizations, and the rules, social norms, and conventions underlying this management.</w:t>
      </w:r>
    </w:p>
    <w:p w14:paraId="660EBD5C" w14:textId="77777777" w:rsidR="00243240" w:rsidRPr="0008241C" w:rsidRDefault="00243240" w:rsidP="00243240">
      <w:pPr>
        <w:rPr>
          <w:rFonts w:eastAsia="MS Mincho"/>
          <w:sz w:val="22"/>
          <w:szCs w:val="22"/>
          <w:lang w:eastAsia="ja-JP"/>
        </w:rPr>
      </w:pPr>
    </w:p>
    <w:p w14:paraId="5E83729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pecies</w:t>
      </w:r>
      <w:r w:rsidRPr="0008241C">
        <w:rPr>
          <w:rFonts w:eastAsia="MS Mincho"/>
          <w:sz w:val="22"/>
          <w:szCs w:val="22"/>
          <w:lang w:eastAsia="ja-JP"/>
        </w:rPr>
        <w:tab/>
      </w:r>
    </w:p>
    <w:p w14:paraId="73D135C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interbreeding group of organisms that is reproductively isolated from all other organisms, although there are many partial exceptions to this rule in particular taxa. Operationally, the term species is a generally agreed fundamental taxonomic unit, based on morphological or genetic similarity, that once described and accepted is associated with a unique scientific name.</w:t>
      </w:r>
    </w:p>
    <w:p w14:paraId="3C09AC80" w14:textId="77777777" w:rsidR="00243240" w:rsidRPr="0008241C" w:rsidRDefault="00243240" w:rsidP="00243240">
      <w:pPr>
        <w:rPr>
          <w:rFonts w:eastAsia="MS Mincho"/>
          <w:sz w:val="22"/>
          <w:szCs w:val="22"/>
          <w:lang w:eastAsia="ja-JP"/>
        </w:rPr>
      </w:pPr>
    </w:p>
    <w:p w14:paraId="5A2B78C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pecies composition</w:t>
      </w:r>
      <w:r w:rsidRPr="0008241C">
        <w:rPr>
          <w:rFonts w:eastAsia="MS Mincho"/>
          <w:sz w:val="22"/>
          <w:szCs w:val="22"/>
          <w:lang w:eastAsia="ja-JP"/>
        </w:rPr>
        <w:tab/>
      </w:r>
    </w:p>
    <w:p w14:paraId="50C6233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array of species in a specific region, area, or assembly.</w:t>
      </w:r>
    </w:p>
    <w:p w14:paraId="5C40FD05" w14:textId="77777777" w:rsidR="00243240" w:rsidRPr="0008241C" w:rsidRDefault="00243240" w:rsidP="00243240">
      <w:pPr>
        <w:rPr>
          <w:rFonts w:eastAsia="MS Mincho"/>
          <w:sz w:val="22"/>
          <w:szCs w:val="22"/>
          <w:lang w:eastAsia="ja-JP"/>
        </w:rPr>
      </w:pPr>
    </w:p>
    <w:p w14:paraId="44378A1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pecies richness</w:t>
      </w:r>
      <w:r w:rsidRPr="0008241C">
        <w:rPr>
          <w:rFonts w:eastAsia="MS Mincho"/>
          <w:sz w:val="22"/>
          <w:szCs w:val="22"/>
          <w:lang w:eastAsia="ja-JP"/>
        </w:rPr>
        <w:tab/>
      </w:r>
    </w:p>
    <w:p w14:paraId="21B8CBE7"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number of species within a given sample, community, or area.</w:t>
      </w:r>
    </w:p>
    <w:p w14:paraId="49731DF5" w14:textId="77777777" w:rsidR="00243240" w:rsidRPr="0008241C" w:rsidRDefault="00243240" w:rsidP="00243240">
      <w:pPr>
        <w:rPr>
          <w:rFonts w:eastAsia="MS Mincho"/>
          <w:sz w:val="22"/>
          <w:szCs w:val="22"/>
          <w:lang w:eastAsia="ja-JP"/>
        </w:rPr>
      </w:pPr>
    </w:p>
    <w:p w14:paraId="60510CF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takeholders</w:t>
      </w:r>
      <w:r w:rsidRPr="0008241C">
        <w:rPr>
          <w:rFonts w:eastAsia="MS Mincho"/>
          <w:sz w:val="22"/>
          <w:szCs w:val="22"/>
          <w:lang w:eastAsia="ja-JP"/>
        </w:rPr>
        <w:tab/>
      </w:r>
    </w:p>
    <w:p w14:paraId="206ADB6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y individuals, groups or organizations who affect, or could be affected (whether positively or negatively) by a particular issue and its associated policies, decisions and action.</w:t>
      </w:r>
    </w:p>
    <w:p w14:paraId="3E6F2A46" w14:textId="77777777" w:rsidR="00243240" w:rsidRPr="0008241C" w:rsidRDefault="00243240" w:rsidP="00243240">
      <w:pPr>
        <w:rPr>
          <w:rFonts w:eastAsia="MS Mincho"/>
          <w:sz w:val="22"/>
          <w:szCs w:val="22"/>
          <w:lang w:eastAsia="ja-JP"/>
        </w:rPr>
      </w:pPr>
    </w:p>
    <w:p w14:paraId="49B599F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torylines (or scenario storylines)</w:t>
      </w:r>
      <w:r w:rsidRPr="0008241C">
        <w:rPr>
          <w:rFonts w:eastAsia="MS Mincho"/>
          <w:sz w:val="22"/>
          <w:szCs w:val="22"/>
          <w:lang w:eastAsia="ja-JP"/>
        </w:rPr>
        <w:tab/>
      </w:r>
    </w:p>
    <w:p w14:paraId="56DF9C9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Qualitative narratives which provide the descriptive framework from which quantitative exploratory scenarios can be formulated.</w:t>
      </w:r>
    </w:p>
    <w:p w14:paraId="5B868E10" w14:textId="77777777" w:rsidR="00243240" w:rsidRPr="0008241C" w:rsidRDefault="00243240" w:rsidP="00243240">
      <w:pPr>
        <w:rPr>
          <w:rFonts w:eastAsia="MS Mincho"/>
          <w:sz w:val="22"/>
          <w:szCs w:val="22"/>
          <w:lang w:eastAsia="ja-JP"/>
        </w:rPr>
      </w:pPr>
    </w:p>
    <w:p w14:paraId="5404F3C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ubregion</w:t>
      </w:r>
      <w:r w:rsidRPr="0008241C">
        <w:rPr>
          <w:rFonts w:eastAsia="MS Mincho"/>
          <w:sz w:val="22"/>
          <w:szCs w:val="22"/>
          <w:lang w:eastAsia="ja-JP"/>
        </w:rPr>
        <w:tab/>
      </w:r>
    </w:p>
    <w:p w14:paraId="5D08C55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Asia-Pacific region”.</w:t>
      </w:r>
    </w:p>
    <w:p w14:paraId="3487E00B" w14:textId="77777777" w:rsidR="00243240" w:rsidRPr="0008241C" w:rsidRDefault="00243240" w:rsidP="00243240">
      <w:pPr>
        <w:rPr>
          <w:rFonts w:eastAsia="MS Mincho"/>
          <w:sz w:val="22"/>
          <w:szCs w:val="22"/>
          <w:lang w:eastAsia="ja-JP"/>
        </w:rPr>
      </w:pPr>
    </w:p>
    <w:p w14:paraId="5BAAD15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ummary for policymakers</w:t>
      </w:r>
      <w:r w:rsidRPr="0008241C">
        <w:rPr>
          <w:rFonts w:eastAsia="MS Mincho"/>
          <w:sz w:val="22"/>
          <w:szCs w:val="22"/>
          <w:lang w:eastAsia="ja-JP"/>
        </w:rPr>
        <w:tab/>
      </w:r>
    </w:p>
    <w:p w14:paraId="432F1F60"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mponent of any report, providing a policy-relevant but not policy prescriptive summary of that report.</w:t>
      </w:r>
    </w:p>
    <w:p w14:paraId="01D37501" w14:textId="77777777" w:rsidR="00243240" w:rsidRPr="0008241C" w:rsidRDefault="00243240" w:rsidP="00243240">
      <w:pPr>
        <w:rPr>
          <w:rFonts w:eastAsia="MS Mincho"/>
          <w:sz w:val="22"/>
          <w:szCs w:val="22"/>
          <w:lang w:eastAsia="ja-JP"/>
        </w:rPr>
      </w:pPr>
    </w:p>
    <w:p w14:paraId="283C53A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ustainability</w:t>
      </w:r>
      <w:r w:rsidRPr="0008241C">
        <w:rPr>
          <w:rFonts w:eastAsia="MS Mincho"/>
          <w:sz w:val="22"/>
          <w:szCs w:val="22"/>
          <w:lang w:eastAsia="ja-JP"/>
        </w:rPr>
        <w:tab/>
      </w:r>
    </w:p>
    <w:p w14:paraId="2D61C83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haracteristic or state whereby the needs of the present and local population can be met without compromising the ability of future generations or populations in other locations to meet their needs.</w:t>
      </w:r>
    </w:p>
    <w:p w14:paraId="1B49FC2F" w14:textId="77777777" w:rsidR="00243240" w:rsidRPr="0008241C" w:rsidRDefault="00243240" w:rsidP="00243240">
      <w:pPr>
        <w:rPr>
          <w:rFonts w:eastAsia="MS Mincho"/>
          <w:sz w:val="22"/>
          <w:szCs w:val="22"/>
          <w:lang w:eastAsia="ja-JP"/>
        </w:rPr>
      </w:pPr>
    </w:p>
    <w:p w14:paraId="005C5EA3"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ustainable Development Goals (SDGs)</w:t>
      </w:r>
      <w:r w:rsidRPr="0008241C">
        <w:rPr>
          <w:rFonts w:eastAsia="MS Mincho"/>
          <w:sz w:val="22"/>
          <w:szCs w:val="22"/>
          <w:lang w:eastAsia="ja-JP"/>
        </w:rPr>
        <w:tab/>
      </w:r>
    </w:p>
    <w:p w14:paraId="72A7323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et of goals adopted by the United Nations on September 25, 2015 to end poverty, protect the planet, and ensure prosperity for all as part of a new sustainable development agenda. Each goal has specific targets to be achieved over the next 15 years.</w:t>
      </w:r>
    </w:p>
    <w:p w14:paraId="133F0948" w14:textId="77777777" w:rsidR="00243240" w:rsidRPr="0008241C" w:rsidRDefault="00243240" w:rsidP="00243240">
      <w:pPr>
        <w:rPr>
          <w:rFonts w:eastAsia="MS Mincho"/>
          <w:sz w:val="22"/>
          <w:szCs w:val="22"/>
          <w:lang w:eastAsia="ja-JP"/>
        </w:rPr>
      </w:pPr>
    </w:p>
    <w:p w14:paraId="7453DD2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ustainable use (of biodiversity and its components)</w:t>
      </w:r>
      <w:r w:rsidRPr="0008241C">
        <w:rPr>
          <w:rFonts w:eastAsia="MS Mincho"/>
          <w:sz w:val="22"/>
          <w:szCs w:val="22"/>
          <w:lang w:eastAsia="ja-JP"/>
        </w:rPr>
        <w:tab/>
      </w:r>
    </w:p>
    <w:p w14:paraId="505824B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use of components of biological diversity in a way and at a rate that does not lead to the long-term decline of biological diversity, thereby maintaining its potential to meet the needs and aspirations of present and future generations.</w:t>
      </w:r>
    </w:p>
    <w:p w14:paraId="6086655D" w14:textId="77777777" w:rsidR="00243240" w:rsidRPr="0008241C" w:rsidRDefault="00243240" w:rsidP="00243240">
      <w:pPr>
        <w:rPr>
          <w:rFonts w:eastAsia="MS Mincho"/>
          <w:sz w:val="22"/>
          <w:szCs w:val="22"/>
          <w:lang w:eastAsia="ja-JP"/>
        </w:rPr>
      </w:pPr>
    </w:p>
    <w:p w14:paraId="1EEB808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widden</w:t>
      </w:r>
      <w:r w:rsidRPr="0008241C">
        <w:rPr>
          <w:rFonts w:eastAsia="MS Mincho"/>
          <w:b/>
          <w:sz w:val="22"/>
          <w:szCs w:val="22"/>
          <w:lang w:eastAsia="ja-JP"/>
        </w:rPr>
        <w:tab/>
      </w:r>
    </w:p>
    <w:p w14:paraId="4BAF339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ee "Shifting cultivation".</w:t>
      </w:r>
    </w:p>
    <w:p w14:paraId="1B5AA1DD" w14:textId="77777777" w:rsidR="00243240" w:rsidRPr="0008241C" w:rsidRDefault="00243240" w:rsidP="00243240">
      <w:pPr>
        <w:rPr>
          <w:rFonts w:eastAsia="MS Mincho"/>
          <w:sz w:val="22"/>
          <w:szCs w:val="22"/>
          <w:lang w:eastAsia="ja-JP"/>
        </w:rPr>
      </w:pPr>
    </w:p>
    <w:p w14:paraId="7F0060B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lastRenderedPageBreak/>
        <w:t>Synergies</w:t>
      </w:r>
      <w:r w:rsidRPr="0008241C">
        <w:rPr>
          <w:rFonts w:eastAsia="MS Mincho"/>
          <w:sz w:val="22"/>
          <w:szCs w:val="22"/>
          <w:lang w:eastAsia="ja-JP"/>
        </w:rPr>
        <w:tab/>
      </w:r>
    </w:p>
    <w:p w14:paraId="4C8C417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interaction or cooperation of two or more agents to produce a combined effect greater than the sum of their separate effects.</w:t>
      </w:r>
    </w:p>
    <w:p w14:paraId="3BB8A0E4" w14:textId="77777777" w:rsidR="00243240" w:rsidRPr="0008241C" w:rsidRDefault="00243240" w:rsidP="00243240">
      <w:pPr>
        <w:rPr>
          <w:rFonts w:eastAsia="MS Mincho"/>
          <w:sz w:val="22"/>
          <w:szCs w:val="22"/>
          <w:lang w:eastAsia="ja-JP"/>
        </w:rPr>
      </w:pPr>
    </w:p>
    <w:p w14:paraId="35010DD1"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ynthesis reports</w:t>
      </w:r>
      <w:r w:rsidRPr="0008241C">
        <w:rPr>
          <w:rFonts w:eastAsia="MS Mincho"/>
          <w:sz w:val="22"/>
          <w:szCs w:val="22"/>
          <w:lang w:eastAsia="ja-JP"/>
        </w:rPr>
        <w:tab/>
      </w:r>
    </w:p>
    <w:p w14:paraId="047BCD3E"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ynthesis reports further distil and integrate materials drawing from assessment reports, are written in a non</w:t>
      </w:r>
      <w:r w:rsidRPr="0008241C">
        <w:rPr>
          <w:rFonts w:eastAsia="MS Mincho"/>
          <w:sz w:val="22"/>
          <w:szCs w:val="22"/>
          <w:lang w:eastAsia="ja-JP"/>
        </w:rPr>
        <w:noBreakHyphen/>
        <w:t>technical style suitable for policymakers and address a broad range of policy-relevant questions. They are to be composed of two sections: a summary for policymakers, and a full report.</w:t>
      </w:r>
    </w:p>
    <w:p w14:paraId="1C7D6D7C" w14:textId="77777777" w:rsidR="00243240" w:rsidRPr="0008241C" w:rsidRDefault="00243240" w:rsidP="00243240">
      <w:pPr>
        <w:rPr>
          <w:rFonts w:eastAsia="MS Mincho"/>
          <w:sz w:val="22"/>
          <w:szCs w:val="22"/>
          <w:lang w:eastAsia="ja-JP"/>
        </w:rPr>
      </w:pPr>
    </w:p>
    <w:p w14:paraId="12DDFD1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Systematic review</w:t>
      </w:r>
      <w:r w:rsidRPr="0008241C">
        <w:rPr>
          <w:rFonts w:eastAsia="MS Mincho"/>
          <w:sz w:val="22"/>
          <w:szCs w:val="22"/>
          <w:lang w:eastAsia="ja-JP"/>
        </w:rPr>
        <w:tab/>
      </w:r>
    </w:p>
    <w:p w14:paraId="694373C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Collation and critical analysis of multiple research studies or papers, using a structured methodology.</w:t>
      </w:r>
    </w:p>
    <w:p w14:paraId="5BBCC4D9" w14:textId="77777777" w:rsidR="00243240" w:rsidRPr="0008241C" w:rsidRDefault="00243240" w:rsidP="00243240">
      <w:pPr>
        <w:rPr>
          <w:rFonts w:eastAsia="MS Mincho"/>
          <w:sz w:val="22"/>
          <w:szCs w:val="22"/>
          <w:lang w:eastAsia="ja-JP"/>
        </w:rPr>
      </w:pPr>
    </w:p>
    <w:p w14:paraId="73D89DD5"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axon</w:t>
      </w:r>
      <w:r w:rsidRPr="0008241C">
        <w:rPr>
          <w:rFonts w:eastAsia="MS Mincho"/>
          <w:sz w:val="22"/>
          <w:szCs w:val="22"/>
          <w:lang w:eastAsia="ja-JP"/>
        </w:rPr>
        <w:tab/>
      </w:r>
    </w:p>
    <w:p w14:paraId="582BEEE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ategory applied to a group in a formal system of nomenclature, e.g., species, genus, family etc. (plural: taxa)</w:t>
      </w:r>
    </w:p>
    <w:p w14:paraId="287853B5" w14:textId="77777777" w:rsidR="00243240" w:rsidRPr="0008241C" w:rsidRDefault="00243240" w:rsidP="00243240">
      <w:pPr>
        <w:rPr>
          <w:rFonts w:eastAsia="MS Mincho"/>
          <w:sz w:val="22"/>
          <w:szCs w:val="22"/>
          <w:lang w:eastAsia="ja-JP"/>
        </w:rPr>
      </w:pPr>
    </w:p>
    <w:p w14:paraId="2B30070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emporal Scales</w:t>
      </w:r>
      <w:r w:rsidRPr="0008241C">
        <w:rPr>
          <w:rFonts w:eastAsia="MS Mincho"/>
          <w:sz w:val="22"/>
          <w:szCs w:val="22"/>
          <w:lang w:eastAsia="ja-JP"/>
        </w:rPr>
        <w:tab/>
      </w:r>
    </w:p>
    <w:p w14:paraId="6C8B04F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easurements or other observations reported along a time series.</w:t>
      </w:r>
    </w:p>
    <w:p w14:paraId="2C4B4F81" w14:textId="77777777" w:rsidR="00243240" w:rsidRPr="0008241C" w:rsidRDefault="00243240" w:rsidP="00243240">
      <w:pPr>
        <w:rPr>
          <w:rFonts w:eastAsia="MS Mincho"/>
          <w:sz w:val="22"/>
          <w:szCs w:val="22"/>
          <w:lang w:eastAsia="ja-JP"/>
        </w:rPr>
      </w:pPr>
    </w:p>
    <w:p w14:paraId="6035C96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enure security</w:t>
      </w:r>
      <w:r w:rsidRPr="0008241C">
        <w:rPr>
          <w:rFonts w:eastAsia="MS Mincho"/>
          <w:sz w:val="22"/>
          <w:szCs w:val="22"/>
          <w:lang w:eastAsia="ja-JP"/>
        </w:rPr>
        <w:tab/>
      </w:r>
    </w:p>
    <w:p w14:paraId="0A7D31F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 agreement between an individual or group to land and residential property, which is governed and regulated by a legal and administrative framework includes both customary and statutory systems.</w:t>
      </w:r>
    </w:p>
    <w:p w14:paraId="7FF2A2A0" w14:textId="77777777" w:rsidR="00243240" w:rsidRPr="0008241C" w:rsidRDefault="00243240" w:rsidP="00243240">
      <w:pPr>
        <w:rPr>
          <w:rFonts w:eastAsia="MS Mincho"/>
          <w:sz w:val="22"/>
          <w:szCs w:val="22"/>
          <w:lang w:eastAsia="ja-JP"/>
        </w:rPr>
      </w:pPr>
    </w:p>
    <w:p w14:paraId="1A55C26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hreatened species</w:t>
      </w:r>
      <w:r w:rsidRPr="0008241C">
        <w:rPr>
          <w:rFonts w:eastAsia="MS Mincho"/>
          <w:b/>
          <w:sz w:val="22"/>
          <w:szCs w:val="22"/>
          <w:lang w:eastAsia="ja-JP"/>
        </w:rPr>
        <w:tab/>
      </w:r>
    </w:p>
    <w:p w14:paraId="67106B1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n the IUCN Red List terminology, a threatened species is any species listed in the Red List categories Critically Endangered, Endangered, or Vulnerable. See https://portals.iucn.org/library/efiles/documents/RL-2001-001-2nd.pdf </w:t>
      </w:r>
    </w:p>
    <w:p w14:paraId="7BE96AF5" w14:textId="77777777" w:rsidR="00243240" w:rsidRPr="0008241C" w:rsidRDefault="00243240" w:rsidP="00243240">
      <w:pPr>
        <w:rPr>
          <w:rFonts w:eastAsia="MS Mincho"/>
          <w:sz w:val="22"/>
          <w:szCs w:val="22"/>
          <w:lang w:eastAsia="ja-JP"/>
        </w:rPr>
      </w:pPr>
    </w:p>
    <w:p w14:paraId="44B920C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hresholds</w:t>
      </w:r>
      <w:r w:rsidRPr="0008241C">
        <w:rPr>
          <w:rFonts w:eastAsia="MS Mincho"/>
          <w:sz w:val="22"/>
          <w:szCs w:val="22"/>
          <w:lang w:eastAsia="ja-JP"/>
        </w:rPr>
        <w:tab/>
      </w:r>
    </w:p>
    <w:p w14:paraId="0D2B622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Magnitudes or intensities that must be exceeded for a certain reaction, phenomenon, result, or condition to occur or be manifested.</w:t>
      </w:r>
    </w:p>
    <w:p w14:paraId="5461A000" w14:textId="77777777" w:rsidR="00243240" w:rsidRPr="0008241C" w:rsidRDefault="00243240" w:rsidP="00243240">
      <w:pPr>
        <w:rPr>
          <w:rFonts w:eastAsia="MS Mincho"/>
          <w:sz w:val="22"/>
          <w:szCs w:val="22"/>
          <w:lang w:eastAsia="ja-JP"/>
        </w:rPr>
      </w:pPr>
    </w:p>
    <w:p w14:paraId="4044096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ipping point</w:t>
      </w:r>
      <w:r w:rsidRPr="0008241C">
        <w:rPr>
          <w:rFonts w:eastAsia="MS Mincho"/>
          <w:sz w:val="22"/>
          <w:szCs w:val="22"/>
          <w:lang w:eastAsia="ja-JP"/>
        </w:rPr>
        <w:tab/>
      </w:r>
    </w:p>
    <w:p w14:paraId="0D2A63E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set of conditions of an ecological or social system where further perturbation will cause rapid change and prevent the system from returning to its former state.</w:t>
      </w:r>
    </w:p>
    <w:p w14:paraId="2E467AF1" w14:textId="77777777" w:rsidR="00243240" w:rsidRPr="0008241C" w:rsidRDefault="00243240" w:rsidP="00243240">
      <w:pPr>
        <w:rPr>
          <w:rFonts w:eastAsia="MS Mincho"/>
          <w:sz w:val="22"/>
          <w:szCs w:val="22"/>
          <w:lang w:eastAsia="ja-JP"/>
        </w:rPr>
      </w:pPr>
    </w:p>
    <w:p w14:paraId="60E73EF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op down</w:t>
      </w:r>
      <w:r w:rsidRPr="0008241C">
        <w:rPr>
          <w:rFonts w:eastAsia="MS Mincho"/>
          <w:sz w:val="22"/>
          <w:szCs w:val="22"/>
          <w:lang w:eastAsia="ja-JP"/>
        </w:rPr>
        <w:tab/>
      </w:r>
    </w:p>
    <w:p w14:paraId="2267C4F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Systems driven by top level or higher-order processes.</w:t>
      </w:r>
    </w:p>
    <w:p w14:paraId="01FC8197" w14:textId="77777777" w:rsidR="00243240" w:rsidRPr="0008241C" w:rsidRDefault="00243240" w:rsidP="00243240">
      <w:pPr>
        <w:rPr>
          <w:rFonts w:eastAsia="MS Mincho"/>
          <w:sz w:val="22"/>
          <w:szCs w:val="22"/>
          <w:lang w:eastAsia="ja-JP"/>
        </w:rPr>
      </w:pPr>
    </w:p>
    <w:p w14:paraId="4F043E5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otal Economic Value</w:t>
      </w:r>
      <w:r w:rsidRPr="0008241C">
        <w:rPr>
          <w:rFonts w:eastAsia="MS Mincho"/>
          <w:sz w:val="22"/>
          <w:szCs w:val="22"/>
          <w:lang w:eastAsia="ja-JP"/>
        </w:rPr>
        <w:tab/>
      </w:r>
    </w:p>
    <w:p w14:paraId="70D9850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concept in cost–benefit analysis that refers to the value derived by people from a natural resource, a man-made heritage resource or an infrastructure system, compared to not having it.</w:t>
      </w:r>
    </w:p>
    <w:p w14:paraId="63D21997" w14:textId="77777777" w:rsidR="00243240" w:rsidRPr="0008241C" w:rsidRDefault="00243240" w:rsidP="00243240">
      <w:pPr>
        <w:rPr>
          <w:rFonts w:eastAsia="MS Mincho"/>
          <w:sz w:val="22"/>
          <w:szCs w:val="22"/>
          <w:lang w:eastAsia="ja-JP"/>
        </w:rPr>
      </w:pPr>
    </w:p>
    <w:p w14:paraId="0E2C95F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ade-off</w:t>
      </w:r>
      <w:r w:rsidRPr="0008241C">
        <w:rPr>
          <w:rFonts w:eastAsia="MS Mincho"/>
          <w:sz w:val="22"/>
          <w:szCs w:val="22"/>
          <w:lang w:eastAsia="ja-JP"/>
        </w:rPr>
        <w:tab/>
      </w:r>
    </w:p>
    <w:p w14:paraId="5F82E67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 trade-off is a situation where an improvement in the status of one aspect of the environment or of human well-being is necessarily associated with a decline in or loss of a different aspect. Trade-offs characterize most complex systems, and are important to consider when making decisions that aim to improve environmental and/or socio-economic outcomes. Trade-offs are distinct from synergies (the latter are also referred to as “win-win” scenarios): synergies arise when the enhancement of one desirable outcome leads to enhancement of another. </w:t>
      </w:r>
    </w:p>
    <w:p w14:paraId="3BD08873" w14:textId="77777777" w:rsidR="00243240" w:rsidRPr="0008241C" w:rsidRDefault="00243240" w:rsidP="00243240">
      <w:pPr>
        <w:rPr>
          <w:rFonts w:eastAsia="MS Mincho"/>
          <w:sz w:val="22"/>
          <w:szCs w:val="22"/>
          <w:lang w:eastAsia="ja-JP"/>
        </w:rPr>
      </w:pPr>
    </w:p>
    <w:p w14:paraId="4A0F6B1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aditional Knowledge (TK)</w:t>
      </w:r>
      <w:r w:rsidRPr="0008241C">
        <w:rPr>
          <w:rFonts w:eastAsia="MS Mincho"/>
          <w:sz w:val="22"/>
          <w:szCs w:val="22"/>
          <w:lang w:eastAsia="ja-JP"/>
        </w:rPr>
        <w:tab/>
      </w:r>
    </w:p>
    <w:p w14:paraId="4C8CE803"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concept of  Traditional Knowledge (TK) in CBD has two characteristics. Firstly, CBD defines TK as one kind of knowledge, innovations and practices which is helpful to conservation and sustainable use of biodiversity. Secondly, CBD limits the TK to link with Indigenous and Local </w:t>
      </w:r>
      <w:r w:rsidRPr="0008241C">
        <w:rPr>
          <w:rFonts w:eastAsia="MS Mincho"/>
          <w:sz w:val="22"/>
          <w:szCs w:val="22"/>
          <w:lang w:eastAsia="ja-JP"/>
        </w:rPr>
        <w:lastRenderedPageBreak/>
        <w:t>Communities (ILCs) embodying traditional lifestyles, i.e. these TK were created and preserved by ILCs and they are accumulated, developed and inherited generation by generation.</w:t>
      </w:r>
    </w:p>
    <w:p w14:paraId="54ADA8EF" w14:textId="77777777" w:rsidR="00243240" w:rsidRPr="0008241C" w:rsidRDefault="00243240" w:rsidP="00243240">
      <w:pPr>
        <w:rPr>
          <w:rFonts w:eastAsia="MS Mincho"/>
          <w:sz w:val="22"/>
          <w:szCs w:val="22"/>
          <w:lang w:eastAsia="ja-JP"/>
        </w:rPr>
      </w:pPr>
    </w:p>
    <w:p w14:paraId="2536BD9B"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ansboundary</w:t>
      </w:r>
      <w:r w:rsidRPr="0008241C">
        <w:rPr>
          <w:rFonts w:eastAsia="MS Mincho"/>
          <w:sz w:val="22"/>
          <w:szCs w:val="22"/>
          <w:lang w:eastAsia="ja-JP"/>
        </w:rPr>
        <w:tab/>
      </w:r>
    </w:p>
    <w:p w14:paraId="4014A28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Flows, interactions, relationships across boundary, in reference to jurisdictions, political units, physical nature features.</w:t>
      </w:r>
    </w:p>
    <w:p w14:paraId="72ACBA62" w14:textId="77777777" w:rsidR="00243240" w:rsidRPr="0008241C" w:rsidRDefault="00243240" w:rsidP="00243240">
      <w:pPr>
        <w:rPr>
          <w:rFonts w:eastAsia="MS Mincho"/>
          <w:sz w:val="22"/>
          <w:szCs w:val="22"/>
          <w:lang w:eastAsia="ja-JP"/>
        </w:rPr>
      </w:pPr>
    </w:p>
    <w:p w14:paraId="6777468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anshumance</w:t>
      </w:r>
      <w:r w:rsidRPr="0008241C">
        <w:rPr>
          <w:rFonts w:eastAsia="MS Mincho"/>
          <w:sz w:val="22"/>
          <w:szCs w:val="22"/>
          <w:lang w:eastAsia="ja-JP"/>
        </w:rPr>
        <w:tab/>
      </w:r>
    </w:p>
    <w:p w14:paraId="65D96582"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action or practice of moving livestock from one grazing ground to another in a seasonal cycle, typically to lowlands in winter and highlands in summer.</w:t>
      </w:r>
    </w:p>
    <w:p w14:paraId="60181C78" w14:textId="77777777" w:rsidR="00243240" w:rsidRPr="0008241C" w:rsidRDefault="00243240" w:rsidP="00243240">
      <w:pPr>
        <w:rPr>
          <w:rFonts w:eastAsia="MS Mincho"/>
          <w:sz w:val="22"/>
          <w:szCs w:val="22"/>
          <w:lang w:eastAsia="ja-JP"/>
        </w:rPr>
      </w:pPr>
    </w:p>
    <w:p w14:paraId="1809052F"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anslocation</w:t>
      </w:r>
      <w:r w:rsidRPr="0008241C">
        <w:rPr>
          <w:rFonts w:eastAsia="MS Mincho"/>
          <w:sz w:val="22"/>
          <w:szCs w:val="22"/>
          <w:lang w:eastAsia="ja-JP"/>
        </w:rPr>
        <w:tab/>
      </w:r>
    </w:p>
    <w:p w14:paraId="2D188A8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human-mediated movement of living organisms from one area, with release in another.</w:t>
      </w:r>
    </w:p>
    <w:p w14:paraId="21874E90" w14:textId="77777777" w:rsidR="00243240" w:rsidRPr="0008241C" w:rsidRDefault="00243240" w:rsidP="00243240">
      <w:pPr>
        <w:rPr>
          <w:rFonts w:eastAsia="MS Mincho"/>
          <w:sz w:val="22"/>
          <w:szCs w:val="22"/>
          <w:lang w:eastAsia="ja-JP"/>
        </w:rPr>
      </w:pPr>
    </w:p>
    <w:p w14:paraId="5EDDA4E8"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ees outside Forest (TOF)</w:t>
      </w:r>
      <w:r w:rsidRPr="0008241C">
        <w:rPr>
          <w:rFonts w:eastAsia="MS Mincho"/>
          <w:sz w:val="22"/>
          <w:szCs w:val="22"/>
          <w:lang w:eastAsia="ja-JP"/>
        </w:rPr>
        <w:tab/>
      </w:r>
    </w:p>
    <w:p w14:paraId="780C33C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All trees excluded from the definition of forest and other wooded lands. Trees outside the forest are located on "other lands", mostly on farmlands and built-up areas, both in rural and urban areas. </w:t>
      </w:r>
    </w:p>
    <w:p w14:paraId="072ADE18" w14:textId="77777777" w:rsidR="00243240" w:rsidRPr="0008241C" w:rsidRDefault="00243240" w:rsidP="00243240">
      <w:pPr>
        <w:rPr>
          <w:rFonts w:eastAsia="MS Mincho"/>
          <w:sz w:val="22"/>
          <w:szCs w:val="22"/>
          <w:lang w:eastAsia="ja-JP"/>
        </w:rPr>
      </w:pPr>
    </w:p>
    <w:p w14:paraId="1296E3D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Trophic cascades</w:t>
      </w:r>
      <w:r w:rsidRPr="0008241C">
        <w:rPr>
          <w:rFonts w:eastAsia="MS Mincho"/>
          <w:sz w:val="22"/>
          <w:szCs w:val="22"/>
          <w:lang w:eastAsia="ja-JP"/>
        </w:rPr>
        <w:tab/>
      </w:r>
    </w:p>
    <w:p w14:paraId="41AE52A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chain of knock - on extintions observed or predicted to occur following the loss of one or a few species that play a critical role (e.g. as a pollinator) in ecosystem functioning.</w:t>
      </w:r>
    </w:p>
    <w:p w14:paraId="57A63520" w14:textId="77777777" w:rsidR="00243240" w:rsidRPr="0008241C" w:rsidRDefault="00243240" w:rsidP="00243240">
      <w:pPr>
        <w:rPr>
          <w:rFonts w:eastAsia="MS Mincho"/>
          <w:sz w:val="22"/>
          <w:szCs w:val="22"/>
          <w:lang w:eastAsia="ja-JP"/>
        </w:rPr>
      </w:pPr>
    </w:p>
    <w:p w14:paraId="1E50DFA6"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Uncertainty</w:t>
      </w:r>
      <w:r w:rsidRPr="0008241C">
        <w:rPr>
          <w:rFonts w:eastAsia="MS Mincho"/>
          <w:sz w:val="22"/>
          <w:szCs w:val="22"/>
          <w:lang w:eastAsia="ja-JP"/>
        </w:rPr>
        <w:tab/>
      </w:r>
    </w:p>
    <w:p w14:paraId="1FA0A0A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ny situation in which the current state of knowledge is such that:</w:t>
      </w:r>
    </w:p>
    <w:p w14:paraId="7040B74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1) the order or nature of things is unknown, </w:t>
      </w:r>
    </w:p>
    <w:p w14:paraId="7DC33178"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2) the consequences, extent, or magnitude of circumstances, conditions, or events is unpredictable, and </w:t>
      </w:r>
    </w:p>
    <w:p w14:paraId="444DC859"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3) credible probabilities to possible outcomes cannot be assigned. </w:t>
      </w:r>
    </w:p>
    <w:p w14:paraId="770BCCA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Uncertainty can result from lack of information or from disagreement about what is known or even knowable. Uncertainty can be represented by quantitative measures (e.g., a range of values calculated by various models) or by qualitative statements (e.g., reflecting the judgment of a team of experts)."</w:t>
      </w:r>
    </w:p>
    <w:p w14:paraId="1AB63593" w14:textId="77777777" w:rsidR="00243240" w:rsidRPr="0008241C" w:rsidRDefault="00243240" w:rsidP="00243240">
      <w:pPr>
        <w:rPr>
          <w:rFonts w:eastAsia="MS Mincho"/>
          <w:sz w:val="22"/>
          <w:szCs w:val="22"/>
          <w:lang w:eastAsia="ja-JP"/>
        </w:rPr>
      </w:pPr>
    </w:p>
    <w:p w14:paraId="5B32104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Units of analysis</w:t>
      </w:r>
      <w:r w:rsidRPr="0008241C">
        <w:rPr>
          <w:rFonts w:eastAsia="MS Mincho"/>
          <w:sz w:val="22"/>
          <w:szCs w:val="22"/>
          <w:lang w:eastAsia="ja-JP"/>
        </w:rPr>
        <w:tab/>
      </w:r>
    </w:p>
    <w:p w14:paraId="2AA6953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 xml:space="preserve">The IPBES Units of Analysis result from subdividing the Earth’s surface into units solely for the purposes of analysis. The following have been identified: </w:t>
      </w:r>
    </w:p>
    <w:p w14:paraId="53B7EFC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PBES units of analysis (terrestrial):</w:t>
      </w:r>
    </w:p>
    <w:p w14:paraId="52772625" w14:textId="77777777" w:rsidR="00243240" w:rsidRPr="0008241C" w:rsidRDefault="00243240" w:rsidP="007F0414">
      <w:pPr>
        <w:pStyle w:val="ListParagraph"/>
        <w:numPr>
          <w:ilvl w:val="0"/>
          <w:numId w:val="48"/>
        </w:numPr>
        <w:ind w:left="527" w:right="200" w:hanging="357"/>
      </w:pPr>
      <w:r w:rsidRPr="0008241C">
        <w:t>Tropical and subtropical dry and humid forests</w:t>
      </w:r>
    </w:p>
    <w:p w14:paraId="3FFF4CC2" w14:textId="77777777" w:rsidR="00243240" w:rsidRPr="0008241C" w:rsidRDefault="00243240" w:rsidP="007F0414">
      <w:pPr>
        <w:pStyle w:val="ListParagraph"/>
        <w:numPr>
          <w:ilvl w:val="0"/>
          <w:numId w:val="48"/>
        </w:numPr>
        <w:ind w:left="527" w:right="200" w:hanging="357"/>
      </w:pPr>
      <w:r w:rsidRPr="0008241C">
        <w:t>Temperate and boreal forests and woodlands</w:t>
      </w:r>
    </w:p>
    <w:p w14:paraId="403076DC" w14:textId="77777777" w:rsidR="00243240" w:rsidRPr="0008241C" w:rsidRDefault="00243240" w:rsidP="007F0414">
      <w:pPr>
        <w:pStyle w:val="ListParagraph"/>
        <w:numPr>
          <w:ilvl w:val="0"/>
          <w:numId w:val="48"/>
        </w:numPr>
        <w:ind w:left="527" w:right="200" w:hanging="357"/>
      </w:pPr>
      <w:r w:rsidRPr="0008241C">
        <w:t>Mediterranean forests, woodlands and scrub</w:t>
      </w:r>
    </w:p>
    <w:p w14:paraId="1E4C9B3C" w14:textId="77777777" w:rsidR="00243240" w:rsidRPr="0008241C" w:rsidRDefault="00243240" w:rsidP="007F0414">
      <w:pPr>
        <w:pStyle w:val="ListParagraph"/>
        <w:numPr>
          <w:ilvl w:val="0"/>
          <w:numId w:val="48"/>
        </w:numPr>
        <w:ind w:left="527" w:right="200" w:hanging="357"/>
      </w:pPr>
      <w:r w:rsidRPr="0008241C">
        <w:t>Tundra and High Mountain habitats</w:t>
      </w:r>
    </w:p>
    <w:p w14:paraId="7BEC00F2" w14:textId="77777777" w:rsidR="00243240" w:rsidRPr="0008241C" w:rsidRDefault="00243240" w:rsidP="007F0414">
      <w:pPr>
        <w:pStyle w:val="ListParagraph"/>
        <w:numPr>
          <w:ilvl w:val="0"/>
          <w:numId w:val="48"/>
        </w:numPr>
        <w:ind w:left="527" w:right="200" w:hanging="357"/>
      </w:pPr>
      <w:r w:rsidRPr="0008241C">
        <w:t>Tropical and subtropical savannas and grasslands</w:t>
      </w:r>
    </w:p>
    <w:p w14:paraId="27ED2DF0" w14:textId="77777777" w:rsidR="00243240" w:rsidRPr="0008241C" w:rsidRDefault="00243240" w:rsidP="007F0414">
      <w:pPr>
        <w:pStyle w:val="ListParagraph"/>
        <w:numPr>
          <w:ilvl w:val="0"/>
          <w:numId w:val="48"/>
        </w:numPr>
        <w:ind w:left="527" w:right="200" w:hanging="357"/>
      </w:pPr>
      <w:r w:rsidRPr="0008241C">
        <w:t>Temperate Grasslands</w:t>
      </w:r>
    </w:p>
    <w:p w14:paraId="51082AED" w14:textId="77777777" w:rsidR="00243240" w:rsidRPr="0008241C" w:rsidRDefault="00243240" w:rsidP="007F0414">
      <w:pPr>
        <w:pStyle w:val="ListParagraph"/>
        <w:numPr>
          <w:ilvl w:val="0"/>
          <w:numId w:val="48"/>
        </w:numPr>
        <w:ind w:left="527" w:right="200" w:hanging="357"/>
      </w:pPr>
      <w:r w:rsidRPr="0008241C">
        <w:t>Deserts and xeric shrublands</w:t>
      </w:r>
    </w:p>
    <w:p w14:paraId="41639EAA" w14:textId="77777777" w:rsidR="00243240" w:rsidRPr="0008241C" w:rsidRDefault="00243240" w:rsidP="007F0414">
      <w:pPr>
        <w:pStyle w:val="ListParagraph"/>
        <w:numPr>
          <w:ilvl w:val="0"/>
          <w:numId w:val="48"/>
        </w:numPr>
        <w:ind w:left="527" w:right="200" w:hanging="357"/>
      </w:pPr>
      <w:r w:rsidRPr="0008241C">
        <w:t>Wetlands – peatlands, mires, bogs</w:t>
      </w:r>
    </w:p>
    <w:p w14:paraId="25CAAE0F" w14:textId="77777777" w:rsidR="00243240" w:rsidRPr="0008241C" w:rsidRDefault="00243240" w:rsidP="007F0414">
      <w:pPr>
        <w:pStyle w:val="ListParagraph"/>
        <w:numPr>
          <w:ilvl w:val="0"/>
          <w:numId w:val="48"/>
        </w:numPr>
        <w:ind w:left="527" w:right="200" w:hanging="357"/>
      </w:pPr>
      <w:r w:rsidRPr="0008241C">
        <w:t>Urban/Semi-urban</w:t>
      </w:r>
    </w:p>
    <w:p w14:paraId="6B84482B" w14:textId="77777777" w:rsidR="00243240" w:rsidRPr="0008241C" w:rsidRDefault="00243240" w:rsidP="007F0414">
      <w:pPr>
        <w:pStyle w:val="ListParagraph"/>
        <w:numPr>
          <w:ilvl w:val="0"/>
          <w:numId w:val="48"/>
        </w:numPr>
        <w:ind w:left="527" w:right="200" w:hanging="357"/>
      </w:pPr>
      <w:r w:rsidRPr="0008241C">
        <w:t>Cultivated areas (incl. cropping, intensive livestock farming etc.)</w:t>
      </w:r>
    </w:p>
    <w:p w14:paraId="4CD187D7" w14:textId="77777777" w:rsidR="00243240" w:rsidRPr="0008241C" w:rsidRDefault="00243240" w:rsidP="00243240">
      <w:pPr>
        <w:rPr>
          <w:rFonts w:eastAsia="MS Mincho"/>
          <w:sz w:val="22"/>
          <w:szCs w:val="22"/>
          <w:lang w:eastAsia="ja-JP"/>
        </w:rPr>
      </w:pPr>
    </w:p>
    <w:p w14:paraId="1D552471"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IPBES units of analysis (aquatic, including both marine and freshwater units):</w:t>
      </w:r>
    </w:p>
    <w:p w14:paraId="6663B4A7" w14:textId="77777777" w:rsidR="00243240" w:rsidRPr="0008241C" w:rsidRDefault="00243240" w:rsidP="007F0414">
      <w:pPr>
        <w:pStyle w:val="ListParagraph"/>
        <w:numPr>
          <w:ilvl w:val="0"/>
          <w:numId w:val="48"/>
        </w:numPr>
        <w:ind w:left="527" w:right="200" w:hanging="357"/>
      </w:pPr>
      <w:r w:rsidRPr="0008241C">
        <w:t>Cryosphere</w:t>
      </w:r>
    </w:p>
    <w:p w14:paraId="1A164DF3" w14:textId="77777777" w:rsidR="00243240" w:rsidRPr="0008241C" w:rsidRDefault="00243240" w:rsidP="007F0414">
      <w:pPr>
        <w:pStyle w:val="ListParagraph"/>
        <w:numPr>
          <w:ilvl w:val="0"/>
          <w:numId w:val="48"/>
        </w:numPr>
        <w:ind w:left="527" w:right="200" w:hanging="357"/>
      </w:pPr>
      <w:r w:rsidRPr="0008241C">
        <w:t xml:space="preserve">Aquaculture areas </w:t>
      </w:r>
    </w:p>
    <w:p w14:paraId="64B9309A" w14:textId="77777777" w:rsidR="00243240" w:rsidRPr="0008241C" w:rsidRDefault="00243240" w:rsidP="007F0414">
      <w:pPr>
        <w:pStyle w:val="ListParagraph"/>
        <w:numPr>
          <w:ilvl w:val="0"/>
          <w:numId w:val="48"/>
        </w:numPr>
        <w:ind w:left="527" w:right="200" w:hanging="357"/>
      </w:pPr>
      <w:r w:rsidRPr="0008241C">
        <w:t xml:space="preserve">Inland surface waters and water bodies/freshwater </w:t>
      </w:r>
    </w:p>
    <w:p w14:paraId="2F8A6F2B" w14:textId="77777777" w:rsidR="00243240" w:rsidRPr="0008241C" w:rsidRDefault="00243240" w:rsidP="007F0414">
      <w:pPr>
        <w:pStyle w:val="ListParagraph"/>
        <w:numPr>
          <w:ilvl w:val="0"/>
          <w:numId w:val="48"/>
        </w:numPr>
        <w:ind w:left="527" w:right="200" w:hanging="357"/>
      </w:pPr>
      <w:r w:rsidRPr="0008241C">
        <w:t xml:space="preserve">Shelf ecosystems (neritic and intertidal/littoral zone) </w:t>
      </w:r>
    </w:p>
    <w:p w14:paraId="6CD79BAF" w14:textId="77777777" w:rsidR="00243240" w:rsidRPr="0008241C" w:rsidRDefault="00243240" w:rsidP="007F0414">
      <w:pPr>
        <w:pStyle w:val="ListParagraph"/>
        <w:numPr>
          <w:ilvl w:val="0"/>
          <w:numId w:val="48"/>
        </w:numPr>
        <w:ind w:left="527" w:right="200" w:hanging="357"/>
      </w:pPr>
      <w:r w:rsidRPr="0008241C">
        <w:t>Open ocean pelagic systems (euphotic zone)</w:t>
      </w:r>
    </w:p>
    <w:p w14:paraId="267C8B53" w14:textId="77777777" w:rsidR="00243240" w:rsidRPr="0008241C" w:rsidRDefault="00243240" w:rsidP="007F0414">
      <w:pPr>
        <w:pStyle w:val="ListParagraph"/>
        <w:numPr>
          <w:ilvl w:val="0"/>
          <w:numId w:val="48"/>
        </w:numPr>
        <w:ind w:left="527" w:right="200" w:hanging="357"/>
      </w:pPr>
      <w:r w:rsidRPr="0008241C">
        <w:t>Deep-Sea</w:t>
      </w:r>
    </w:p>
    <w:p w14:paraId="12F9C7A5" w14:textId="77777777" w:rsidR="00243240" w:rsidRPr="0008241C" w:rsidRDefault="00243240" w:rsidP="007F0414">
      <w:pPr>
        <w:pStyle w:val="ListParagraph"/>
        <w:numPr>
          <w:ilvl w:val="0"/>
          <w:numId w:val="48"/>
        </w:numPr>
        <w:ind w:left="527" w:right="200" w:hanging="357"/>
      </w:pPr>
      <w:r w:rsidRPr="0008241C">
        <w:lastRenderedPageBreak/>
        <w:t>Coastal areas intensively used for multiple purposes by humans</w:t>
      </w:r>
    </w:p>
    <w:p w14:paraId="136CCC47" w14:textId="77777777" w:rsidR="00243240" w:rsidRPr="0008241C" w:rsidRDefault="00243240" w:rsidP="00243240">
      <w:pPr>
        <w:rPr>
          <w:rFonts w:eastAsia="MS Mincho"/>
          <w:sz w:val="22"/>
          <w:szCs w:val="22"/>
          <w:lang w:eastAsia="ja-JP"/>
        </w:rPr>
      </w:pPr>
    </w:p>
    <w:p w14:paraId="4FE5704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se IPBES terrestrial and aquatic units of analysis serve as a framework for comparison within and across assessments and represent a pragmatic solution, which may evolve as the work of IPBES develops. The IPBES terrestrial and aquatic units of analysis serve the purposes of IPBES, and are not intended to be prescriptive for other purposes.</w:t>
      </w:r>
    </w:p>
    <w:p w14:paraId="3010F4EA" w14:textId="77777777" w:rsidR="00243240" w:rsidRPr="0008241C" w:rsidRDefault="00243240" w:rsidP="00243240">
      <w:pPr>
        <w:rPr>
          <w:rFonts w:eastAsia="MS Mincho"/>
          <w:sz w:val="22"/>
          <w:szCs w:val="22"/>
          <w:lang w:eastAsia="ja-JP"/>
        </w:rPr>
      </w:pPr>
    </w:p>
    <w:p w14:paraId="1590736D"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Upanishad</w:t>
      </w:r>
      <w:r w:rsidRPr="0008241C">
        <w:rPr>
          <w:rFonts w:eastAsia="MS Mincho"/>
          <w:sz w:val="22"/>
          <w:szCs w:val="22"/>
          <w:lang w:eastAsia="ja-JP"/>
        </w:rPr>
        <w:tab/>
      </w:r>
    </w:p>
    <w:p w14:paraId="61A8DBD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Each of a series of Hindu sacred treatises written in Sanskrit c.800–200 BC, expounding the Vedas in predominantly mystical and monistic terms.</w:t>
      </w:r>
    </w:p>
    <w:p w14:paraId="26068646" w14:textId="77777777" w:rsidR="00243240" w:rsidRPr="0008241C" w:rsidRDefault="00243240" w:rsidP="00243240">
      <w:pPr>
        <w:rPr>
          <w:rFonts w:eastAsia="MS Mincho"/>
          <w:sz w:val="22"/>
          <w:szCs w:val="22"/>
          <w:lang w:eastAsia="ja-JP"/>
        </w:rPr>
      </w:pPr>
    </w:p>
    <w:p w14:paraId="6359E3A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Upscaling</w:t>
      </w:r>
      <w:r w:rsidRPr="0008241C">
        <w:rPr>
          <w:rFonts w:eastAsia="MS Mincho"/>
          <w:sz w:val="22"/>
          <w:szCs w:val="22"/>
          <w:lang w:eastAsia="ja-JP"/>
        </w:rPr>
        <w:tab/>
      </w:r>
    </w:p>
    <w:p w14:paraId="0A7E53C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process of scaling information from local, fine-grained resolution to global, coarse-grained resolution.</w:t>
      </w:r>
    </w:p>
    <w:p w14:paraId="2B61E825" w14:textId="77777777" w:rsidR="00243240" w:rsidRPr="0008241C" w:rsidRDefault="00243240" w:rsidP="00243240">
      <w:pPr>
        <w:rPr>
          <w:rFonts w:eastAsia="MS Mincho"/>
          <w:sz w:val="22"/>
          <w:szCs w:val="22"/>
          <w:lang w:eastAsia="ja-JP"/>
        </w:rPr>
      </w:pPr>
    </w:p>
    <w:p w14:paraId="661392E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Usufruct right</w:t>
      </w:r>
      <w:r w:rsidRPr="0008241C">
        <w:rPr>
          <w:rFonts w:eastAsia="MS Mincho"/>
          <w:sz w:val="22"/>
          <w:szCs w:val="22"/>
          <w:lang w:eastAsia="ja-JP"/>
        </w:rPr>
        <w:tab/>
      </w:r>
    </w:p>
    <w:p w14:paraId="17F7A25B"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legal right accorded to a person or party that confers the temporary right to use and derive income or benefit from someone else's property.</w:t>
      </w:r>
    </w:p>
    <w:p w14:paraId="121C28E5" w14:textId="77777777" w:rsidR="00243240" w:rsidRPr="0008241C" w:rsidRDefault="00243240" w:rsidP="00243240">
      <w:pPr>
        <w:rPr>
          <w:rFonts w:eastAsia="MS Mincho"/>
          <w:sz w:val="22"/>
          <w:szCs w:val="22"/>
          <w:lang w:eastAsia="ja-JP"/>
        </w:rPr>
      </w:pPr>
    </w:p>
    <w:p w14:paraId="5D5996A2"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Values</w:t>
      </w:r>
      <w:r w:rsidRPr="0008241C">
        <w:rPr>
          <w:rFonts w:eastAsia="MS Mincho"/>
          <w:sz w:val="22"/>
          <w:szCs w:val="22"/>
          <w:lang w:eastAsia="ja-JP"/>
        </w:rPr>
        <w:tab/>
      </w:r>
    </w:p>
    <w:p w14:paraId="50F49C98" w14:textId="77777777" w:rsidR="00243240" w:rsidRPr="0008241C" w:rsidRDefault="00243240" w:rsidP="007F0414">
      <w:pPr>
        <w:pStyle w:val="ListParagraph"/>
        <w:numPr>
          <w:ilvl w:val="0"/>
          <w:numId w:val="47"/>
        </w:numPr>
        <w:ind w:left="527" w:right="200" w:hanging="357"/>
      </w:pPr>
      <w:r w:rsidRPr="0008241C">
        <w:t xml:space="preserve">Values systems: Set of values according to which people, societies and organizations regulate their behaviour. Value systems can be identified in both individuals and social groups (Pascual </w:t>
      </w:r>
      <w:r w:rsidRPr="0008241C">
        <w:rPr>
          <w:i/>
        </w:rPr>
        <w:t>et al</w:t>
      </w:r>
      <w:r w:rsidRPr="0008241C">
        <w:t>., 2017).</w:t>
      </w:r>
    </w:p>
    <w:p w14:paraId="53284198" w14:textId="77777777" w:rsidR="00243240" w:rsidRPr="0008241C" w:rsidRDefault="00243240" w:rsidP="007F0414">
      <w:pPr>
        <w:pStyle w:val="ListParagraph"/>
        <w:numPr>
          <w:ilvl w:val="0"/>
          <w:numId w:val="47"/>
        </w:numPr>
        <w:ind w:left="527" w:right="200" w:hanging="357"/>
      </w:pPr>
      <w:r w:rsidRPr="0008241C">
        <w:t>Value (as principles): A value can be a principle or core belief underpinning rules and moral judgments. Values as principles vary from one culture to another and also between individuals and groups (IPBES/4/INF/13).</w:t>
      </w:r>
    </w:p>
    <w:p w14:paraId="4A693DE8" w14:textId="77777777" w:rsidR="00243240" w:rsidRPr="0008241C" w:rsidRDefault="00243240" w:rsidP="007F0414">
      <w:pPr>
        <w:pStyle w:val="ListParagraph"/>
        <w:numPr>
          <w:ilvl w:val="0"/>
          <w:numId w:val="47"/>
        </w:numPr>
        <w:ind w:left="527" w:right="200" w:hanging="357"/>
      </w:pPr>
      <w:r w:rsidRPr="0008241C">
        <w:t xml:space="preserve">Value (as preference): A value can be the preference someone has for something or for a particular state of the world. Preference involves the act of making comparisons, either explicitly or implicitly. Preference refers to the importance attributed to one entity relative to another one (IPBES/4/INF/13). </w:t>
      </w:r>
    </w:p>
    <w:p w14:paraId="4278D761" w14:textId="77777777" w:rsidR="00243240" w:rsidRPr="0008241C" w:rsidRDefault="00243240" w:rsidP="007F0414">
      <w:pPr>
        <w:pStyle w:val="ListParagraph"/>
        <w:numPr>
          <w:ilvl w:val="0"/>
          <w:numId w:val="47"/>
        </w:numPr>
        <w:ind w:left="527" w:right="200" w:hanging="357"/>
      </w:pPr>
      <w:r w:rsidRPr="0008241C">
        <w:t>Value (as importance): A value can be the importance of something for itself or for others, now or in the future, close by or at a distance. This importance can be considered in three broad classes. 1. The importance that something has subjectively, and may be based on experience. 2. The importance that something has in meeting objective needs. 3. The intrinsic value of something (IPBES/4/INF/13).</w:t>
      </w:r>
    </w:p>
    <w:p w14:paraId="30EB85DF" w14:textId="77777777" w:rsidR="00243240" w:rsidRPr="0008241C" w:rsidRDefault="00243240" w:rsidP="007F0414">
      <w:pPr>
        <w:pStyle w:val="ListParagraph"/>
        <w:numPr>
          <w:ilvl w:val="0"/>
          <w:numId w:val="47"/>
        </w:numPr>
        <w:ind w:left="527" w:right="200" w:hanging="357"/>
      </w:pPr>
      <w:r w:rsidRPr="0008241C">
        <w:t>Value (as measure): A value can be a measure. In the biophysical sciences, any quantified measure can be seen as a value (IPBES/4/INF/13).</w:t>
      </w:r>
    </w:p>
    <w:p w14:paraId="567B897D" w14:textId="77777777" w:rsidR="00243240" w:rsidRPr="0008241C" w:rsidRDefault="00243240" w:rsidP="007F0414">
      <w:pPr>
        <w:pStyle w:val="ListParagraph"/>
        <w:numPr>
          <w:ilvl w:val="0"/>
          <w:numId w:val="47"/>
        </w:numPr>
        <w:ind w:left="527" w:right="200" w:hanging="357"/>
      </w:pPr>
      <w:r w:rsidRPr="0008241C">
        <w:t>Non-anthropocentric value: A non-anthropocentric value is a value centered on something other than human beings. These values can be non-instrumental or instrumental to non-human ends (IPBES/4/INF/13).</w:t>
      </w:r>
    </w:p>
    <w:p w14:paraId="5C565334" w14:textId="77777777" w:rsidR="00243240" w:rsidRPr="0008241C" w:rsidRDefault="00243240" w:rsidP="007F0414">
      <w:pPr>
        <w:pStyle w:val="ListParagraph"/>
        <w:numPr>
          <w:ilvl w:val="0"/>
          <w:numId w:val="47"/>
        </w:numPr>
        <w:ind w:left="527" w:right="200" w:hanging="357"/>
      </w:pPr>
      <w:r w:rsidRPr="0008241C">
        <w:t>Intrinsic value: The value inherent to nature, independent of human experience and evaluation, and therefore beyond the scope of anthropocentric valuation approaches (IPBES/4/INF/13).</w:t>
      </w:r>
    </w:p>
    <w:p w14:paraId="76C2E713" w14:textId="77777777" w:rsidR="00243240" w:rsidRPr="0008241C" w:rsidRDefault="00243240" w:rsidP="007F0414">
      <w:pPr>
        <w:pStyle w:val="ListParagraph"/>
        <w:numPr>
          <w:ilvl w:val="0"/>
          <w:numId w:val="47"/>
        </w:numPr>
        <w:ind w:left="527" w:right="200" w:hanging="357"/>
      </w:pPr>
      <w:r w:rsidRPr="0008241C">
        <w:t>Anthropocentric value: Human-centred, the value that something has for human beings and human purposes (IPBES/4/INF/13).</w:t>
      </w:r>
    </w:p>
    <w:p w14:paraId="2E27C767" w14:textId="77777777" w:rsidR="00243240" w:rsidRPr="0008241C" w:rsidRDefault="00243240" w:rsidP="007F0414">
      <w:pPr>
        <w:pStyle w:val="ListParagraph"/>
        <w:numPr>
          <w:ilvl w:val="0"/>
          <w:numId w:val="47"/>
        </w:numPr>
        <w:ind w:left="527" w:right="200" w:hanging="357"/>
      </w:pPr>
      <w:r w:rsidRPr="0008241C">
        <w:t>Instrumental value: The direct and indirect contribution of nature’s benefits to the achievement of a good quality of life. Within the specific framework of the Total Economic Value, instrumental values can be classified into use (direct and indirect use values) on the one hand, and non-use values (option, bequest and existence values) on the other. Sometimes option values are considered as use values as well (IPBES/4/INF/13).</w:t>
      </w:r>
    </w:p>
    <w:p w14:paraId="47198BDD" w14:textId="77777777" w:rsidR="00243240" w:rsidRPr="0008241C" w:rsidRDefault="00243240" w:rsidP="007F0414">
      <w:pPr>
        <w:pStyle w:val="ListParagraph"/>
        <w:numPr>
          <w:ilvl w:val="0"/>
          <w:numId w:val="47"/>
        </w:numPr>
        <w:ind w:left="527" w:right="200" w:hanging="357"/>
      </w:pPr>
      <w:r w:rsidRPr="0008241C">
        <w:t>Non-instrumental value: The value attributed to something as an end in itself, regardless of its utility for other ends.</w:t>
      </w:r>
    </w:p>
    <w:p w14:paraId="3A178822" w14:textId="77777777" w:rsidR="00243240" w:rsidRPr="0008241C" w:rsidRDefault="00243240" w:rsidP="007F0414">
      <w:pPr>
        <w:pStyle w:val="ListParagraph"/>
        <w:numPr>
          <w:ilvl w:val="0"/>
          <w:numId w:val="47"/>
        </w:numPr>
        <w:ind w:left="527" w:right="200" w:hanging="357"/>
      </w:pPr>
      <w:r w:rsidRPr="0008241C">
        <w:t xml:space="preserve">Relational value: The values that contribute to desirable relationships, such as those among people and between people and nature, as in “Living in harmony with nature” </w:t>
      </w:r>
      <w:r w:rsidRPr="0008241C">
        <w:lastRenderedPageBreak/>
        <w:t>(IPBES/4/INF/13).</w:t>
      </w:r>
    </w:p>
    <w:p w14:paraId="33CE5AF1" w14:textId="77777777" w:rsidR="00243240" w:rsidRPr="0008241C" w:rsidRDefault="00243240" w:rsidP="007F0414">
      <w:pPr>
        <w:pStyle w:val="ListParagraph"/>
        <w:numPr>
          <w:ilvl w:val="0"/>
          <w:numId w:val="47"/>
        </w:numPr>
        <w:ind w:left="527" w:right="200" w:hanging="357"/>
      </w:pPr>
      <w:r w:rsidRPr="0008241C">
        <w:t xml:space="preserve">Integrated valuation: The process of collecting, synthesizing, and communicating knowledge about the ways in which people ascribe importance and meaning of NCP to humans, to facilitate deliberation and agreement for decision-making and planning (Pascual </w:t>
      </w:r>
      <w:r w:rsidRPr="0008241C">
        <w:rPr>
          <w:i/>
        </w:rPr>
        <w:t>et al</w:t>
      </w:r>
      <w:r w:rsidRPr="0008241C">
        <w:t>., 2017).</w:t>
      </w:r>
    </w:p>
    <w:p w14:paraId="0E839A2F" w14:textId="77777777" w:rsidR="00243240" w:rsidRPr="0008241C" w:rsidRDefault="00243240" w:rsidP="00243240">
      <w:pPr>
        <w:rPr>
          <w:rFonts w:eastAsia="MS Mincho"/>
          <w:sz w:val="22"/>
          <w:szCs w:val="22"/>
          <w:lang w:eastAsia="ja-JP"/>
        </w:rPr>
      </w:pPr>
    </w:p>
    <w:p w14:paraId="69BEAD4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Vulnerability</w:t>
      </w:r>
      <w:r w:rsidRPr="0008241C">
        <w:rPr>
          <w:rFonts w:eastAsia="MS Mincho"/>
          <w:sz w:val="22"/>
          <w:szCs w:val="22"/>
          <w:lang w:eastAsia="ja-JP"/>
        </w:rPr>
        <w:tab/>
      </w:r>
    </w:p>
    <w:p w14:paraId="5309689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inability (of a system or a unit) to withstand the effects of a hostile environment, such as ecosystem and human society. The quality or state of being exposed to the possibility of being damaged.</w:t>
      </w:r>
    </w:p>
    <w:p w14:paraId="2AFE1165" w14:textId="77777777" w:rsidR="00243240" w:rsidRPr="0008241C" w:rsidRDefault="00243240" w:rsidP="00243240">
      <w:pPr>
        <w:rPr>
          <w:rFonts w:eastAsia="MS Mincho"/>
          <w:sz w:val="22"/>
          <w:szCs w:val="22"/>
          <w:lang w:eastAsia="ja-JP"/>
        </w:rPr>
      </w:pPr>
    </w:p>
    <w:p w14:paraId="6FEE0D6E"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Water Security</w:t>
      </w:r>
      <w:r w:rsidRPr="0008241C">
        <w:rPr>
          <w:rFonts w:eastAsia="MS Mincho"/>
          <w:sz w:val="22"/>
          <w:szCs w:val="22"/>
          <w:lang w:eastAsia="ja-JP"/>
        </w:rPr>
        <w:tab/>
      </w:r>
    </w:p>
    <w:p w14:paraId="1A862894"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The reliable availability of an acceptable quantity and quality of water for health, livelihoods and production, coupled with an acceptable level of water-related risks.</w:t>
      </w:r>
    </w:p>
    <w:p w14:paraId="27CF73BC" w14:textId="77777777" w:rsidR="00243240" w:rsidRPr="0008241C" w:rsidRDefault="00243240" w:rsidP="00243240">
      <w:pPr>
        <w:rPr>
          <w:rFonts w:eastAsia="MS Mincho"/>
          <w:sz w:val="22"/>
          <w:szCs w:val="22"/>
          <w:lang w:eastAsia="ja-JP"/>
        </w:rPr>
      </w:pPr>
    </w:p>
    <w:p w14:paraId="5C97AF17"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Water Stress</w:t>
      </w:r>
      <w:r w:rsidRPr="0008241C">
        <w:rPr>
          <w:rFonts w:eastAsia="MS Mincho"/>
          <w:sz w:val="22"/>
          <w:szCs w:val="22"/>
          <w:lang w:eastAsia="ja-JP"/>
        </w:rPr>
        <w:tab/>
      </w:r>
    </w:p>
    <w:p w14:paraId="4224DD3F"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Physiological stress experienced by a plant as a result of a lack of available moisture or a low water potential in the surrounding soil; an instance of this. Economic or political pressures in a country or region as a result of insufficient access to fresh water.</w:t>
      </w:r>
    </w:p>
    <w:p w14:paraId="1B489633" w14:textId="77777777" w:rsidR="00243240" w:rsidRPr="0008241C" w:rsidRDefault="00243240" w:rsidP="00243240">
      <w:pPr>
        <w:rPr>
          <w:rFonts w:eastAsia="MS Mincho"/>
          <w:sz w:val="22"/>
          <w:szCs w:val="22"/>
          <w:lang w:eastAsia="ja-JP"/>
        </w:rPr>
      </w:pPr>
    </w:p>
    <w:p w14:paraId="4AB6F3F9"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Well-being</w:t>
      </w:r>
      <w:r w:rsidRPr="0008241C">
        <w:rPr>
          <w:rFonts w:eastAsia="MS Mincho"/>
          <w:sz w:val="22"/>
          <w:szCs w:val="22"/>
          <w:lang w:eastAsia="ja-JP"/>
        </w:rPr>
        <w:tab/>
      </w:r>
    </w:p>
    <w:p w14:paraId="67BA824D"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perspective on a good life that comprises access to basic resources, freedom and choice, health and physical well-being, good social relationships, security, peace of mind and spiritual experience. Human well-being is a state of being with others and the environment. Well-being is achieved when individuals and communities can act meaningfully to pursue their goals and everyone can enjoy a good quality of life. The concept of human well-being is used in many western societies and its variants, together with living in harmony with nature, and living well in balance and harmony with Mother Earth.</w:t>
      </w:r>
    </w:p>
    <w:p w14:paraId="7925C4EC" w14:textId="77777777" w:rsidR="00243240" w:rsidRPr="0008241C" w:rsidRDefault="00243240" w:rsidP="00243240">
      <w:pPr>
        <w:rPr>
          <w:rFonts w:eastAsia="MS Mincho"/>
          <w:sz w:val="22"/>
          <w:szCs w:val="22"/>
          <w:lang w:eastAsia="ja-JP"/>
        </w:rPr>
      </w:pPr>
    </w:p>
    <w:p w14:paraId="390082BA"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Western science</w:t>
      </w:r>
      <w:r w:rsidRPr="0008241C">
        <w:rPr>
          <w:rFonts w:eastAsia="MS Mincho"/>
          <w:sz w:val="22"/>
          <w:szCs w:val="22"/>
          <w:lang w:eastAsia="ja-JP"/>
        </w:rPr>
        <w:tab/>
      </w:r>
    </w:p>
    <w:p w14:paraId="63A3F01C"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lso called modern science, Western scientific knowledge or international science) is used in the context of the IPBES conceptual framework as a broad term to refer to knowledge typically generated in universities, research institutions and private firms following paradigms and methods typically associated with the ‘scientific method’ consolidated in Post-Renaissance Europe on the basis of wider and more ancient roots. It is typically transmitted through scientific journals and scholarly books. Some of its central tenets are observer independence, replicable findings, systematic scepticism, and transparent research methodologies with standard units and categories.</w:t>
      </w:r>
    </w:p>
    <w:p w14:paraId="233F5A82" w14:textId="77777777" w:rsidR="00243240" w:rsidRPr="0008241C" w:rsidRDefault="00243240" w:rsidP="00243240">
      <w:pPr>
        <w:rPr>
          <w:rFonts w:eastAsia="MS Mincho"/>
          <w:sz w:val="22"/>
          <w:szCs w:val="22"/>
          <w:lang w:eastAsia="ja-JP"/>
        </w:rPr>
      </w:pPr>
    </w:p>
    <w:p w14:paraId="507FFC20"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Wetlands</w:t>
      </w:r>
      <w:r w:rsidRPr="0008241C">
        <w:rPr>
          <w:rFonts w:eastAsia="MS Mincho"/>
          <w:sz w:val="22"/>
          <w:szCs w:val="22"/>
          <w:lang w:eastAsia="ja-JP"/>
        </w:rPr>
        <w:tab/>
      </w:r>
    </w:p>
    <w:p w14:paraId="58F83BBA"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reas that are subject to inundation or soil saturation at a frequency and duration, such that the plant communities present are dominated by species adapted to growing in saturated soil conditions, and/or that the soils of the area are chemically and physically modified due to saturation and indicate a lack of oxygen; such areas are frequently termed peatlands, marshes, swamps, sloughs, fens, bogs, wet meadows, etc.</w:t>
      </w:r>
    </w:p>
    <w:p w14:paraId="4618422F" w14:textId="77777777" w:rsidR="00243240" w:rsidRPr="0008241C" w:rsidRDefault="00243240" w:rsidP="00243240">
      <w:pPr>
        <w:rPr>
          <w:rFonts w:eastAsia="MS Mincho"/>
          <w:sz w:val="22"/>
          <w:szCs w:val="22"/>
          <w:lang w:eastAsia="ja-JP"/>
        </w:rPr>
      </w:pPr>
    </w:p>
    <w:p w14:paraId="2BAFE954"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World Heritage Sites</w:t>
      </w:r>
      <w:r w:rsidRPr="0008241C">
        <w:rPr>
          <w:rFonts w:eastAsia="MS Mincho"/>
          <w:sz w:val="22"/>
          <w:szCs w:val="22"/>
          <w:lang w:eastAsia="ja-JP"/>
        </w:rPr>
        <w:tab/>
      </w:r>
    </w:p>
    <w:p w14:paraId="169716B5"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A World Heritage Site is a landmark or area which is selected by the United Nations Educational, Scientific and Cultural Organization (UNESCO) as having cultural, historical, scientific or other form of significance, and is legally protected by international treaties. The sites are judged important to the collective interests of humanity.</w:t>
      </w:r>
    </w:p>
    <w:p w14:paraId="3D4ED367" w14:textId="77777777" w:rsidR="00243240" w:rsidRPr="0008241C" w:rsidRDefault="00243240" w:rsidP="00243240">
      <w:pPr>
        <w:rPr>
          <w:rFonts w:eastAsia="MS Mincho"/>
          <w:sz w:val="22"/>
          <w:szCs w:val="22"/>
          <w:lang w:eastAsia="ja-JP"/>
        </w:rPr>
      </w:pPr>
    </w:p>
    <w:p w14:paraId="1410F25C" w14:textId="77777777" w:rsidR="00243240" w:rsidRPr="0008241C" w:rsidRDefault="00243240" w:rsidP="00243240">
      <w:pPr>
        <w:rPr>
          <w:rFonts w:eastAsia="MS Mincho"/>
          <w:sz w:val="22"/>
          <w:szCs w:val="22"/>
          <w:lang w:eastAsia="ja-JP"/>
        </w:rPr>
      </w:pPr>
      <w:r w:rsidRPr="0008241C">
        <w:rPr>
          <w:rFonts w:eastAsia="MS Mincho"/>
          <w:b/>
          <w:sz w:val="22"/>
          <w:szCs w:val="22"/>
          <w:lang w:eastAsia="ja-JP"/>
        </w:rPr>
        <w:t>Zoonotic diseases</w:t>
      </w:r>
      <w:r w:rsidRPr="0008241C">
        <w:rPr>
          <w:rFonts w:eastAsia="MS Mincho"/>
          <w:sz w:val="22"/>
          <w:szCs w:val="22"/>
          <w:lang w:eastAsia="ja-JP"/>
        </w:rPr>
        <w:tab/>
      </w:r>
    </w:p>
    <w:p w14:paraId="692E6206" w14:textId="77777777" w:rsidR="00243240" w:rsidRPr="0008241C" w:rsidRDefault="00243240" w:rsidP="00243240">
      <w:pPr>
        <w:rPr>
          <w:rFonts w:eastAsia="MS Mincho"/>
          <w:sz w:val="22"/>
          <w:szCs w:val="22"/>
          <w:lang w:eastAsia="ja-JP"/>
        </w:rPr>
      </w:pPr>
      <w:r w:rsidRPr="0008241C">
        <w:rPr>
          <w:rFonts w:eastAsia="MS Mincho"/>
          <w:sz w:val="22"/>
          <w:szCs w:val="22"/>
          <w:lang w:eastAsia="ja-JP"/>
        </w:rPr>
        <w:t>Zoonotic disease or zoonoses are directly transmitted from animals to humans via various routes of transmission (e.g. air - influenza; bites and saliva - rabies).</w:t>
      </w:r>
    </w:p>
    <w:p w14:paraId="33737FA2" w14:textId="77777777" w:rsidR="00243240" w:rsidRPr="0008241C" w:rsidRDefault="00243240" w:rsidP="00243240">
      <w:pPr>
        <w:rPr>
          <w:rFonts w:eastAsia="MS Mincho"/>
          <w:sz w:val="22"/>
          <w:szCs w:val="22"/>
          <w:lang w:eastAsia="ja-JP"/>
        </w:rPr>
      </w:pPr>
    </w:p>
    <w:p w14:paraId="0CA595B0" w14:textId="77777777" w:rsidR="00A01204" w:rsidRPr="0008241C" w:rsidRDefault="00A01204" w:rsidP="001D7710">
      <w:pPr>
        <w:pStyle w:val="Normal-pool"/>
      </w:pPr>
    </w:p>
    <w:sectPr w:rsidR="00A01204" w:rsidRPr="0008241C" w:rsidSect="00A01204">
      <w:pgSz w:w="11906" w:h="16838" w:code="9"/>
      <w:pgMar w:top="1440" w:right="1440" w:bottom="1440" w:left="1440" w:header="709" w:footer="709" w:gutter="0"/>
      <w:cols w:space="53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53374" w14:textId="77777777" w:rsidR="003E6F9F" w:rsidRDefault="003E6F9F">
      <w:r>
        <w:separator/>
      </w:r>
    </w:p>
  </w:endnote>
  <w:endnote w:type="continuationSeparator" w:id="0">
    <w:p w14:paraId="30336433" w14:textId="77777777" w:rsidR="003E6F9F" w:rsidRDefault="003E6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nivers">
    <w:charset w:val="00"/>
    <w:family w:val="swiss"/>
    <w:pitch w:val="variable"/>
    <w:sig w:usb0="80000287" w:usb1="00000000" w:usb2="00000000" w:usb3="00000000" w:csb0="0000000F" w:csb1="00000000"/>
  </w:font>
  <w:font w:name="Segoe UI">
    <w:panose1 w:val="020B0502040204020203"/>
    <w:charset w:val="00"/>
    <w:family w:val="swiss"/>
    <w:pitch w:val="variable"/>
    <w:sig w:usb0="E4002EFF" w:usb1="C000E47F" w:usb2="00000009" w:usb3="00000000" w:csb0="000001FF" w:csb1="00000000"/>
  </w:font>
  <w:font w:name="Droid Sans Fallback">
    <w:altName w:val="Times New Roman"/>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Optim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panose1 w:val="00000000000000000000"/>
    <w:charset w:val="00"/>
    <w:family w:val="roman"/>
    <w:notTrueType/>
    <w:pitch w:val="default"/>
  </w:font>
  <w:font w:name="Myriad Pro">
    <w:panose1 w:val="00000000000000000000"/>
    <w:charset w:val="00"/>
    <w:family w:val="roman"/>
    <w:notTrueType/>
    <w:pitch w:val="default"/>
  </w:font>
  <w:font w:name="Minion Pro">
    <w:panose1 w:val="00000000000000000000"/>
    <w:charset w:val="00"/>
    <w:family w:val="roman"/>
    <w:notTrueType/>
    <w:pitch w:val="default"/>
  </w:font>
  <w:font w:name="PT Serif">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Unicode MS">
    <w:panose1 w:val="020B0604020202020204"/>
    <w:charset w:val="80"/>
    <w:family w:val="modern"/>
    <w:pitch w:val="variable"/>
    <w:sig w:usb0="F7FFAFFF" w:usb1="E9DFFFFF" w:usb2="0000003F" w:usb3="00000000" w:csb0="003F01FF" w:csb1="00000000"/>
  </w:font>
  <w:font w:name="AdvTT5235d5a9+fb">
    <w:panose1 w:val="00000000000000000000"/>
    <w:charset w:val="00"/>
    <w:family w:val="roman"/>
    <w:notTrueType/>
    <w:pitch w:val="default"/>
  </w:font>
  <w:font w:name="NeueDemos">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휴먼명조">
    <w:altName w:val="Malgun Gothic"/>
    <w:charset w:val="81"/>
    <w:family w:val="auto"/>
    <w:pitch w:val="variable"/>
    <w:sig w:usb0="00000000" w:usb1="19D77CFB" w:usb2="00000010" w:usb3="00000000" w:csb0="00080000" w:csb1="00000000"/>
  </w:font>
  <w:font w:name="AGaramondPro-Regular">
    <w:panose1 w:val="00000000000000000000"/>
    <w:charset w:val="00"/>
    <w:family w:val="roman"/>
    <w:notTrueType/>
    <w:pitch w:val="default"/>
  </w:font>
  <w:font w:name="Minosjg">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StoneSans">
    <w:altName w:val="MS Gothic"/>
    <w:panose1 w:val="00000000000000000000"/>
    <w:charset w:val="8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AA67" w14:textId="77777777" w:rsidR="006D6CC6" w:rsidRPr="00184CA6" w:rsidRDefault="006D6CC6" w:rsidP="00FA2A63">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C33578">
      <w:rPr>
        <w:rFonts w:eastAsia="MS Mincho"/>
        <w:b/>
        <w:lang w:bidi="en-US"/>
      </w:rPr>
      <w:fldChar w:fldCharType="begin"/>
    </w:r>
    <w:r w:rsidRPr="00C33578">
      <w:rPr>
        <w:rFonts w:eastAsia="MS Mincho"/>
        <w:b/>
        <w:lang w:bidi="en-US"/>
      </w:rPr>
      <w:instrText xml:space="preserve"> PAGE </w:instrText>
    </w:r>
    <w:r w:rsidRPr="00C33578">
      <w:rPr>
        <w:rFonts w:eastAsia="MS Mincho"/>
        <w:b/>
        <w:lang w:bidi="en-US"/>
      </w:rPr>
      <w:fldChar w:fldCharType="separate"/>
    </w:r>
    <w:r>
      <w:rPr>
        <w:rFonts w:eastAsia="MS Mincho"/>
        <w:b/>
        <w:lang w:bidi="en-US"/>
      </w:rPr>
      <w:t>3</w:t>
    </w:r>
    <w:r w:rsidRPr="00C33578">
      <w:rPr>
        <w:rFonts w:eastAsia="MS Mincho"/>
        <w:b/>
        <w:lang w:bidi="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65BDE" w14:textId="34857609" w:rsidR="006D6CC6" w:rsidRPr="003B1F39" w:rsidRDefault="006D6CC6" w:rsidP="00064E58">
    <w:pPr>
      <w:pStyle w:val="Normal-pool"/>
      <w:jc w:val="right"/>
    </w:pPr>
    <w:r w:rsidRPr="003B1F39">
      <w:rPr>
        <w:rStyle w:val="PageNumber"/>
        <w:b w:val="0"/>
      </w:rPr>
      <w:fldChar w:fldCharType="begin"/>
    </w:r>
    <w:r w:rsidRPr="003B1F39">
      <w:rPr>
        <w:rStyle w:val="PageNumber"/>
      </w:rPr>
      <w:instrText xml:space="preserve"> PAGE </w:instrText>
    </w:r>
    <w:r w:rsidRPr="003B1F39">
      <w:rPr>
        <w:rStyle w:val="PageNumber"/>
        <w:b w:val="0"/>
      </w:rPr>
      <w:fldChar w:fldCharType="separate"/>
    </w:r>
    <w:r>
      <w:rPr>
        <w:rStyle w:val="PageNumber"/>
        <w:noProof/>
      </w:rPr>
      <w:t>3</w:t>
    </w:r>
    <w:r w:rsidRPr="003B1F39">
      <w:rPr>
        <w:rStyle w:val="PageNumbe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CA8E4" w14:textId="4A17EAC8" w:rsidR="006D6CC6" w:rsidRDefault="006D6CC6" w:rsidP="00BE1561">
    <w:pPr>
      <w:pStyle w:val="Normal-pool"/>
    </w:pPr>
    <w:r>
      <w:t>K1801492</w:t>
    </w:r>
    <w:r>
      <w:tab/>
      <w:t>0607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7CE4C" w14:textId="77777777" w:rsidR="006D6CC6" w:rsidRPr="00184CA6" w:rsidRDefault="006D6CC6" w:rsidP="00642B4F">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C33578">
      <w:rPr>
        <w:rFonts w:eastAsia="MS Mincho"/>
        <w:b/>
        <w:lang w:bidi="en-US"/>
      </w:rPr>
      <w:fldChar w:fldCharType="begin"/>
    </w:r>
    <w:r w:rsidRPr="00C33578">
      <w:rPr>
        <w:rFonts w:eastAsia="MS Mincho"/>
        <w:b/>
        <w:lang w:bidi="en-US"/>
      </w:rPr>
      <w:instrText xml:space="preserve"> PAGE </w:instrText>
    </w:r>
    <w:r w:rsidRPr="00C33578">
      <w:rPr>
        <w:rFonts w:eastAsia="MS Mincho"/>
        <w:b/>
        <w:lang w:bidi="en-US"/>
      </w:rPr>
      <w:fldChar w:fldCharType="separate"/>
    </w:r>
    <w:r>
      <w:rPr>
        <w:rFonts w:eastAsia="MS Mincho"/>
        <w:b/>
        <w:noProof/>
        <w:lang w:bidi="en-US"/>
      </w:rPr>
      <w:t>22</w:t>
    </w:r>
    <w:r w:rsidRPr="00C33578">
      <w:rPr>
        <w:rFonts w:eastAsia="MS Mincho"/>
        <w:b/>
        <w:lang w:bidi="en-US"/>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48063" w14:textId="77777777" w:rsidR="006D6CC6" w:rsidRPr="00184CA6" w:rsidRDefault="006D6CC6" w:rsidP="00642B4F">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184CA6">
      <w:rPr>
        <w:rFonts w:eastAsia="MS Mincho"/>
        <w:b/>
        <w:lang w:bidi="en-US"/>
      </w:rPr>
      <w:fldChar w:fldCharType="begin"/>
    </w:r>
    <w:r w:rsidRPr="00184CA6">
      <w:rPr>
        <w:rFonts w:eastAsia="MS Mincho"/>
        <w:b/>
        <w:lang w:bidi="en-US"/>
      </w:rPr>
      <w:instrText xml:space="preserve"> PAGE </w:instrText>
    </w:r>
    <w:r w:rsidRPr="00184CA6">
      <w:rPr>
        <w:rFonts w:eastAsia="MS Mincho"/>
        <w:b/>
        <w:lang w:bidi="en-US"/>
      </w:rPr>
      <w:fldChar w:fldCharType="separate"/>
    </w:r>
    <w:r>
      <w:rPr>
        <w:rFonts w:eastAsia="MS Mincho"/>
        <w:b/>
        <w:noProof/>
        <w:lang w:bidi="en-US"/>
      </w:rPr>
      <w:t>77</w:t>
    </w:r>
    <w:r w:rsidRPr="00184CA6">
      <w:rPr>
        <w:rFonts w:eastAsia="MS Mincho"/>
        <w:b/>
        <w:lang w:bidi="en-US"/>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1C4EF" w14:textId="1A24869F" w:rsidR="006D6CC6" w:rsidRPr="00184CA6" w:rsidRDefault="006D6CC6" w:rsidP="00FA2A63">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C33578">
      <w:rPr>
        <w:rFonts w:eastAsia="MS Mincho"/>
        <w:b/>
        <w:lang w:bidi="en-US"/>
      </w:rPr>
      <w:fldChar w:fldCharType="begin"/>
    </w:r>
    <w:r w:rsidRPr="00C33578">
      <w:rPr>
        <w:rFonts w:eastAsia="MS Mincho"/>
        <w:b/>
        <w:lang w:bidi="en-US"/>
      </w:rPr>
      <w:instrText xml:space="preserve"> PAGE </w:instrText>
    </w:r>
    <w:r w:rsidRPr="00C33578">
      <w:rPr>
        <w:rFonts w:eastAsia="MS Mincho"/>
        <w:b/>
        <w:lang w:bidi="en-US"/>
      </w:rPr>
      <w:fldChar w:fldCharType="separate"/>
    </w:r>
    <w:r>
      <w:rPr>
        <w:rFonts w:eastAsia="MS Mincho"/>
        <w:b/>
        <w:lang w:bidi="en-US"/>
      </w:rPr>
      <w:t>141</w:t>
    </w:r>
    <w:r w:rsidRPr="00C33578">
      <w:rPr>
        <w:rFonts w:eastAsia="MS Mincho"/>
        <w:b/>
        <w:lang w:bidi="en-U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68D5F" w14:textId="77777777" w:rsidR="006D6CC6" w:rsidRPr="00184CA6" w:rsidRDefault="006D6CC6" w:rsidP="00642B4F">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C33578">
      <w:rPr>
        <w:rFonts w:eastAsia="MS Mincho"/>
        <w:b/>
        <w:lang w:bidi="en-US"/>
      </w:rPr>
      <w:fldChar w:fldCharType="begin"/>
    </w:r>
    <w:r w:rsidRPr="00C33578">
      <w:rPr>
        <w:rFonts w:eastAsia="MS Mincho"/>
        <w:b/>
        <w:lang w:bidi="en-US"/>
      </w:rPr>
      <w:instrText xml:space="preserve"> PAGE </w:instrText>
    </w:r>
    <w:r w:rsidRPr="00C33578">
      <w:rPr>
        <w:rFonts w:eastAsia="MS Mincho"/>
        <w:b/>
        <w:lang w:bidi="en-US"/>
      </w:rPr>
      <w:fldChar w:fldCharType="separate"/>
    </w:r>
    <w:r>
      <w:rPr>
        <w:rFonts w:eastAsia="MS Mincho"/>
        <w:b/>
        <w:noProof/>
        <w:lang w:bidi="en-US"/>
      </w:rPr>
      <w:t>100</w:t>
    </w:r>
    <w:r w:rsidRPr="00C33578">
      <w:rPr>
        <w:rFonts w:eastAsia="MS Mincho"/>
        <w:b/>
        <w:lang w:bidi="en-US"/>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4F3C5" w14:textId="77777777" w:rsidR="006D6CC6" w:rsidRPr="00184CA6" w:rsidRDefault="006D6CC6" w:rsidP="00642B4F">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184CA6">
      <w:rPr>
        <w:rFonts w:eastAsia="MS Mincho"/>
        <w:b/>
        <w:lang w:bidi="en-US"/>
      </w:rPr>
      <w:fldChar w:fldCharType="begin"/>
    </w:r>
    <w:r w:rsidRPr="00184CA6">
      <w:rPr>
        <w:rFonts w:eastAsia="MS Mincho"/>
        <w:b/>
        <w:lang w:bidi="en-US"/>
      </w:rPr>
      <w:instrText xml:space="preserve"> PAGE </w:instrText>
    </w:r>
    <w:r w:rsidRPr="00184CA6">
      <w:rPr>
        <w:rFonts w:eastAsia="MS Mincho"/>
        <w:b/>
        <w:lang w:bidi="en-US"/>
      </w:rPr>
      <w:fldChar w:fldCharType="separate"/>
    </w:r>
    <w:r>
      <w:rPr>
        <w:rFonts w:eastAsia="MS Mincho"/>
        <w:b/>
        <w:noProof/>
        <w:lang w:bidi="en-US"/>
      </w:rPr>
      <w:t>56</w:t>
    </w:r>
    <w:r w:rsidRPr="00184CA6">
      <w:rPr>
        <w:rFonts w:eastAsia="MS Mincho"/>
        <w:b/>
        <w:lang w:bidi="en-US"/>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F2A1D" w14:textId="77777777" w:rsidR="006D6CC6" w:rsidRPr="00184CA6" w:rsidRDefault="006D6CC6" w:rsidP="00642B4F">
    <w:pPr>
      <w:pBdr>
        <w:top w:val="single" w:sz="6" w:space="3" w:color="auto"/>
      </w:pBdr>
      <w:tabs>
        <w:tab w:val="clear" w:pos="1247"/>
        <w:tab w:val="clear" w:pos="1814"/>
        <w:tab w:val="clear" w:pos="2381"/>
        <w:tab w:val="clear" w:pos="2948"/>
        <w:tab w:val="clear" w:pos="3515"/>
      </w:tabs>
      <w:spacing w:before="200"/>
      <w:jc w:val="right"/>
      <w:rPr>
        <w:rFonts w:eastAsia="MS Mincho"/>
        <w:b/>
        <w:lang w:bidi="en-US"/>
      </w:rPr>
    </w:pPr>
    <w:r w:rsidRPr="00184CA6">
      <w:rPr>
        <w:rFonts w:eastAsia="MS Mincho"/>
        <w:b/>
        <w:lang w:bidi="en-US"/>
      </w:rPr>
      <w:fldChar w:fldCharType="begin"/>
    </w:r>
    <w:r w:rsidRPr="00184CA6">
      <w:rPr>
        <w:rFonts w:eastAsia="MS Mincho"/>
        <w:b/>
        <w:lang w:bidi="en-US"/>
      </w:rPr>
      <w:instrText xml:space="preserve"> PAGE </w:instrText>
    </w:r>
    <w:r w:rsidRPr="00184CA6">
      <w:rPr>
        <w:rFonts w:eastAsia="MS Mincho"/>
        <w:b/>
        <w:lang w:bidi="en-US"/>
      </w:rPr>
      <w:fldChar w:fldCharType="separate"/>
    </w:r>
    <w:r>
      <w:rPr>
        <w:rFonts w:eastAsia="MS Mincho"/>
        <w:b/>
        <w:noProof/>
        <w:lang w:bidi="en-US"/>
      </w:rPr>
      <w:t>319</w:t>
    </w:r>
    <w:r w:rsidRPr="00184CA6">
      <w:rPr>
        <w:rFonts w:eastAsia="MS Mincho"/>
        <w:b/>
        <w:lang w:bidi="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CA20A" w14:textId="77777777" w:rsidR="003E6F9F" w:rsidRPr="000A4875" w:rsidRDefault="003E6F9F" w:rsidP="00BE1561">
      <w:pPr>
        <w:pStyle w:val="FootnoteText"/>
        <w:tabs>
          <w:tab w:val="clear" w:pos="1247"/>
          <w:tab w:val="clear" w:pos="1814"/>
          <w:tab w:val="clear" w:pos="2381"/>
          <w:tab w:val="clear" w:pos="2948"/>
          <w:tab w:val="clear" w:pos="3515"/>
          <w:tab w:val="clear" w:pos="4082"/>
          <w:tab w:val="left" w:pos="624"/>
        </w:tabs>
        <w:spacing w:before="60" w:after="0"/>
        <w:ind w:left="624"/>
      </w:pPr>
      <w:r w:rsidRPr="000A4875">
        <w:separator/>
      </w:r>
    </w:p>
  </w:footnote>
  <w:footnote w:type="continuationSeparator" w:id="0">
    <w:p w14:paraId="779A29B4" w14:textId="77777777" w:rsidR="003E6F9F" w:rsidRDefault="003E6F9F">
      <w:r>
        <w:continuationSeparator/>
      </w:r>
    </w:p>
  </w:footnote>
  <w:footnote w:id="1">
    <w:p w14:paraId="2E09008E" w14:textId="77777777" w:rsidR="006D6CC6" w:rsidRPr="00B6246C" w:rsidRDefault="006D6CC6" w:rsidP="00A01204">
      <w:pPr>
        <w:pStyle w:val="FootnoteText"/>
        <w:tabs>
          <w:tab w:val="clear" w:pos="1247"/>
          <w:tab w:val="left" w:pos="0"/>
        </w:tabs>
        <w:ind w:left="0"/>
        <w:rPr>
          <w:lang w:val="en-US"/>
        </w:rPr>
      </w:pPr>
      <w:r w:rsidRPr="00130EB8">
        <w:rPr>
          <w:rStyle w:val="FootnoteReference"/>
        </w:rPr>
        <w:footnoteRef/>
      </w:r>
      <w:r>
        <w:t xml:space="preserve"> These areas host several unique species,</w:t>
      </w:r>
      <w:r w:rsidRPr="00F12D3A">
        <w:t xml:space="preserve"> including highly endemic species (e.g. marsupials of Australia</w:t>
      </w:r>
      <w:r>
        <w:t xml:space="preserve">, </w:t>
      </w:r>
      <w:r w:rsidRPr="00F12D3A">
        <w:t>kiwi</w:t>
      </w:r>
      <w:r>
        <w:t xml:space="preserve"> bird</w:t>
      </w:r>
      <w:r w:rsidRPr="00F12D3A">
        <w:t xml:space="preserve"> and the tuatara lizard of New Zealand) and charismatic species such as </w:t>
      </w:r>
      <w:r>
        <w:t xml:space="preserve">the </w:t>
      </w:r>
      <w:r w:rsidRPr="00F12D3A">
        <w:t>orang-utan, giant panda, Sumatra tiger</w:t>
      </w:r>
      <w:r>
        <w:t xml:space="preserve"> and</w:t>
      </w:r>
      <w:r w:rsidRPr="00F12D3A">
        <w:t xml:space="preserve"> Komodo dragon,to name just a few.</w:t>
      </w:r>
    </w:p>
  </w:footnote>
  <w:footnote w:id="2">
    <w:p w14:paraId="2A6723AD" w14:textId="77777777" w:rsidR="006D6CC6" w:rsidRPr="00A01204" w:rsidRDefault="006D6CC6" w:rsidP="00A01204">
      <w:pPr>
        <w:pStyle w:val="FootnoteText"/>
        <w:ind w:left="0"/>
        <w:rPr>
          <w:rFonts w:eastAsia="MS Mincho"/>
          <w:szCs w:val="18"/>
          <w:lang w:eastAsia="ja-JP"/>
        </w:rPr>
      </w:pPr>
      <w:r w:rsidRPr="00130EB8">
        <w:rPr>
          <w:rStyle w:val="FootnoteReference"/>
        </w:rPr>
        <w:footnoteRef/>
      </w:r>
      <w:r w:rsidRPr="00880C11">
        <w:rPr>
          <w:szCs w:val="18"/>
        </w:rPr>
        <w:t xml:space="preserve"> Megadiverse are defined as those countries that have: (a) at least 5,000 endemic plant species and (b) marine ecosystems within heir borders </w:t>
      </w:r>
      <w:r w:rsidRPr="00880C11">
        <w:rPr>
          <w:szCs w:val="18"/>
        </w:rPr>
        <w:fldChar w:fldCharType="begin" w:fldLock="1"/>
      </w:r>
      <w:r>
        <w:rPr>
          <w:szCs w:val="18"/>
        </w:rPr>
        <w:instrText>ADDIN CSL_CITATION {"citationItems":[{"id":"ITEM-1","itemData":{"ISBN":"9686397779","author":[{"dropping-particle":"","family":"Mittermeier","given":"R. A.","non-dropping-particle":"","parse-names":false,"suffix":""},{"dropping-particle":"","family":"Robles-Gil","given":"P.","non-dropping-particle":"","parse-names":false,"suffix":""},{"dropping-particle":"","family":"Hoffmann","given":"M.","non-dropping-particle":"","parse-names":false,"suffix":""},{"dropping-particle":"","family":"Pilgrim","given":"J. D.","non-dropping-particle":"","parse-names":false,"suffix":""},{"dropping-particle":"","family":"Brooks","given":"T. B.","non-dropping-particle":"","parse-names":false,"suffix":""},{"dropping-particle":"","family":"Mittermeier","given":"C. G.","non-dropping-particle":"","parse-names":false,"suffix":""},{"dropping-particle":"","family":"Lamoreux","given":"J. L.","non-dropping-particle":"","parse-names":false,"suffix":""},{"dropping-particle":"","family":"Fonseca","given":"G. A. B","non-dropping-particle":"","parse-names":false,"suffix":""}],"id":"ITEM-1","issued":{"date-parts":[["2004"]]},"number-of-pages":"390","publisher":"CEMEX","publisher-place":"Mexico City, Mexico","title":"Hotspots Revisited: Earth's Biologically Richest and Most Endangered Ecoregions","type":"book"},"uris":["http://www.mendeley.com/documents/?uuid=43486bd5-652a-42b7-ae60-5586edf1c6c9"]}],"mendeley":{"formattedCitation":"(R. A. Mittermeier &lt;i&gt;et al.&lt;/i&gt;, 2004)","plainTextFormattedCitation":"(R. A. Mittermeier et al., 2004)","previouslyFormattedCitation":"(R. A. Mittermeier &lt;i&gt;et al.&lt;/i&gt;, 2004)"},"properties":{"noteIndex":0},"schema":"https://github.com/citation-style-language/schema/raw/master/csl-citation.json"}</w:instrText>
      </w:r>
      <w:r w:rsidRPr="00880C11">
        <w:rPr>
          <w:szCs w:val="18"/>
        </w:rPr>
        <w:fldChar w:fldCharType="separate"/>
      </w:r>
      <w:r w:rsidRPr="00DD4C8B">
        <w:rPr>
          <w:noProof/>
          <w:szCs w:val="18"/>
        </w:rPr>
        <w:t xml:space="preserve">(R. A. Mittermeier </w:t>
      </w:r>
      <w:r w:rsidRPr="00DD4C8B">
        <w:rPr>
          <w:i/>
          <w:noProof/>
          <w:szCs w:val="18"/>
        </w:rPr>
        <w:t>et al.</w:t>
      </w:r>
      <w:r w:rsidRPr="00DD4C8B">
        <w:rPr>
          <w:noProof/>
          <w:szCs w:val="18"/>
        </w:rPr>
        <w:t>, 2004)</w:t>
      </w:r>
      <w:r w:rsidRPr="00880C11">
        <w:rPr>
          <w:szCs w:val="18"/>
        </w:rPr>
        <w:fldChar w:fldCharType="end"/>
      </w:r>
      <w:r w:rsidRPr="00880C11">
        <w:rPr>
          <w:szCs w:val="18"/>
        </w:rPr>
        <w:t>.</w:t>
      </w:r>
    </w:p>
  </w:footnote>
  <w:footnote w:id="3">
    <w:p w14:paraId="51D06064"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The protection of </w:t>
      </w:r>
      <w:r>
        <w:rPr>
          <w:szCs w:val="18"/>
        </w:rPr>
        <w:t>IBAs</w:t>
      </w:r>
      <w:r w:rsidRPr="00880C11">
        <w:rPr>
          <w:szCs w:val="18"/>
        </w:rPr>
        <w:t xml:space="preserve"> can be a very cost-effective and efficient way of ensuring the survival of a large number of bird species and other animals and plants </w:t>
      </w:r>
      <w:r w:rsidRPr="00880C11">
        <w:rPr>
          <w:szCs w:val="18"/>
        </w:rPr>
        <w:fldChar w:fldCharType="begin" w:fldLock="1"/>
      </w:r>
      <w:r>
        <w:rPr>
          <w:szCs w:val="18"/>
        </w:rPr>
        <w:instrText>ADDIN CSL_CITATION {"citationItems":[{"id":"ITEM-1","itemData":{"URL":"http://www.birdlife.org/worldwide/programmes/important-bird-and-biodiversity-areas-ibas","accessed":{"date-parts":[["2015","9","5"]]},"author":[{"dropping-particle":"","family":"BirdLife International","given":"","non-dropping-particle":"","parse-names":false,"suffix":""}],"id":"ITEM-1","issued":{"date-parts":[["2016"]]},"title":"Important Bird and Biodiversity Areas (IBAs)","type":"webpage"},"uris":["http://www.mendeley.com/documents/?uuid=739dc6d0-6923-46f8-bc4c-27ebfda53594"]}],"mendeley":{"formattedCitation":"(BirdLife International, 2016)","manualFormatting":"(BirdLife International, 2016)","plainTextFormattedCitation":"(BirdLife International, 2016)","previouslyFormattedCitation":"(BirdLife International, 2016)"},"properties":{"noteIndex":0},"schema":"https://github.com/citation-style-language/schema/raw/master/csl-citation.json"}</w:instrText>
      </w:r>
      <w:r w:rsidRPr="00880C11">
        <w:rPr>
          <w:szCs w:val="18"/>
        </w:rPr>
        <w:fldChar w:fldCharType="separate"/>
      </w:r>
      <w:r w:rsidRPr="00880C11">
        <w:rPr>
          <w:noProof/>
          <w:szCs w:val="18"/>
        </w:rPr>
        <w:t>(BirdLife International, 2016)</w:t>
      </w:r>
      <w:r w:rsidRPr="00880C11">
        <w:rPr>
          <w:szCs w:val="18"/>
        </w:rPr>
        <w:fldChar w:fldCharType="end"/>
      </w:r>
      <w:r w:rsidRPr="00880C11">
        <w:rPr>
          <w:szCs w:val="18"/>
        </w:rPr>
        <w:t xml:space="preserve">. </w:t>
      </w:r>
    </w:p>
  </w:footnote>
  <w:footnote w:id="4">
    <w:p w14:paraId="420EAD2D"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Collectively, these authors have identified 18 global centres of coral reef endemism that cover only 0.028</w:t>
      </w:r>
      <w:r>
        <w:rPr>
          <w:szCs w:val="18"/>
        </w:rPr>
        <w:t xml:space="preserve"> per cent </w:t>
      </w:r>
      <w:r w:rsidRPr="00880C11">
        <w:rPr>
          <w:szCs w:val="18"/>
        </w:rPr>
        <w:t>of the world’s oceans, but include 35.2</w:t>
      </w:r>
      <w:r>
        <w:rPr>
          <w:szCs w:val="18"/>
        </w:rPr>
        <w:t xml:space="preserve"> per cent </w:t>
      </w:r>
      <w:r w:rsidRPr="00880C11">
        <w:rPr>
          <w:szCs w:val="18"/>
        </w:rPr>
        <w:t>of the coral reefs and 58.6-68.7</w:t>
      </w:r>
      <w:r>
        <w:rPr>
          <w:szCs w:val="18"/>
        </w:rPr>
        <w:t xml:space="preserve"> per cent </w:t>
      </w:r>
      <w:r w:rsidRPr="00880C11">
        <w:rPr>
          <w:szCs w:val="18"/>
        </w:rPr>
        <w:t>of the restricted-range marine endemic species. Seven of the top-ten</w:t>
      </w:r>
      <w:r w:rsidRPr="00880C11">
        <w:rPr>
          <w:bCs/>
          <w:szCs w:val="18"/>
        </w:rPr>
        <w:t xml:space="preserve"> </w:t>
      </w:r>
      <w:r w:rsidRPr="00880C11">
        <w:rPr>
          <w:szCs w:val="18"/>
        </w:rPr>
        <w:t>“marine biodiversity hotspots” are located in the Asia-Pacific region</w:t>
      </w:r>
      <w:r>
        <w:rPr>
          <w:szCs w:val="18"/>
        </w:rPr>
        <w:t>.</w:t>
      </w:r>
    </w:p>
  </w:footnote>
  <w:footnote w:id="5">
    <w:p w14:paraId="481670D0"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The global population is predicted to increase by more than 1 billion people within the next 15 years, reaching 8.5 billion in 2030, 9.7 billion in 2050, and to 11.2 billion by 2100 (</w:t>
      </w:r>
      <w:r w:rsidRPr="000C1358">
        <w:rPr>
          <w:szCs w:val="18"/>
          <w:shd w:val="clear" w:color="auto" w:fill="FFFFFF"/>
          <w:lang w:bidi="en-US"/>
        </w:rPr>
        <w:t>UNDESA, 2015</w:t>
      </w:r>
      <w:r w:rsidRPr="00880C11">
        <w:rPr>
          <w:szCs w:val="18"/>
        </w:rPr>
        <w:t>).</w:t>
      </w:r>
    </w:p>
  </w:footnote>
  <w:footnote w:id="6">
    <w:p w14:paraId="1FF2B0C2"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For the purpose of Asia Pacific regional assessment, the term ‘indigenous’ relates to people who identify as part of groups that may occupy ancestral lands, hold traditional knowledge, engage in bio-cultural practices (</w:t>
      </w:r>
      <w:r>
        <w:rPr>
          <w:szCs w:val="18"/>
        </w:rPr>
        <w:t>e.g.</w:t>
      </w:r>
      <w:r w:rsidRPr="00880C11">
        <w:rPr>
          <w:szCs w:val="18"/>
        </w:rPr>
        <w:t xml:space="preserve"> languages</w:t>
      </w:r>
      <w:r>
        <w:rPr>
          <w:szCs w:val="18"/>
        </w:rPr>
        <w:t>,</w:t>
      </w:r>
      <w:r w:rsidRPr="00880C11">
        <w:rPr>
          <w:szCs w:val="18"/>
        </w:rPr>
        <w:t xml:space="preserve"> spiritual beliefs) to interpret nature’s benefit to people, and operate under different ethnic, tribal and aboriginal systems </w:t>
      </w:r>
      <w:r w:rsidRPr="00880C11">
        <w:rPr>
          <w:szCs w:val="18"/>
        </w:rPr>
        <w:fldChar w:fldCharType="begin" w:fldLock="1"/>
      </w:r>
      <w:r>
        <w:rPr>
          <w:szCs w:val="18"/>
        </w:rPr>
        <w:instrText>ADDIN CSL_CITATION {"citationItems":[{"id":"ITEM-1","itemData":{"author":[{"dropping-particle":"","family":"United Nations","given":"","non-dropping-particle":"","parse-names":false,"suffix":""}],"id":"ITEM-1","issued":{"date-parts":[["2015"]]},"title":"State of the World’s Indigenous Peoples 2015","type":"report"},"uris":["http://www.mendeley.com/documents/?uuid=e14eec54-64ed-4546-a51a-8329a1474820"]}],"mendeley":{"formattedCitation":"(United Nations, 2015)","plainTextFormattedCitation":"(United Nations, 2015)","previouslyFormattedCitation":"(United Nations, 2015)"},"properties":{"noteIndex":0},"schema":"https://github.com/citation-style-language/schema/raw/master/csl-citation.json"}</w:instrText>
      </w:r>
      <w:r w:rsidRPr="00880C11">
        <w:rPr>
          <w:szCs w:val="18"/>
        </w:rPr>
        <w:fldChar w:fldCharType="separate"/>
      </w:r>
      <w:r w:rsidRPr="00880C11">
        <w:rPr>
          <w:noProof/>
          <w:szCs w:val="18"/>
        </w:rPr>
        <w:t>(United Nations, 2015)</w:t>
      </w:r>
      <w:r w:rsidRPr="00880C11">
        <w:rPr>
          <w:szCs w:val="18"/>
        </w:rPr>
        <w:fldChar w:fldCharType="end"/>
      </w:r>
      <w:r w:rsidRPr="00880C11">
        <w:rPr>
          <w:szCs w:val="18"/>
        </w:rPr>
        <w:t xml:space="preserve">. “First people” and “traditional custodians” are also terms </w:t>
      </w:r>
      <w:r>
        <w:rPr>
          <w:szCs w:val="18"/>
        </w:rPr>
        <w:t xml:space="preserve">often </w:t>
      </w:r>
      <w:r w:rsidRPr="00880C11">
        <w:rPr>
          <w:szCs w:val="18"/>
        </w:rPr>
        <w:t>used to describe indigenous people.</w:t>
      </w:r>
    </w:p>
  </w:footnote>
  <w:footnote w:id="7">
    <w:p w14:paraId="3C73CA1C" w14:textId="77777777" w:rsidR="006D6CC6" w:rsidRPr="0039017E" w:rsidRDefault="006D6CC6" w:rsidP="00A01204">
      <w:pPr>
        <w:pStyle w:val="FootnoteText"/>
        <w:tabs>
          <w:tab w:val="clear" w:pos="1247"/>
          <w:tab w:val="left" w:pos="851"/>
        </w:tabs>
        <w:ind w:left="0"/>
        <w:rPr>
          <w:lang w:val="en-US"/>
        </w:rPr>
      </w:pPr>
      <w:r w:rsidRPr="00130EB8">
        <w:rPr>
          <w:rStyle w:val="FootnoteReference"/>
        </w:rPr>
        <w:footnoteRef/>
      </w:r>
      <w:r>
        <w:t xml:space="preserve"> </w:t>
      </w:r>
      <w:r w:rsidRPr="004D21D9">
        <w:rPr>
          <w:lang w:val="en-GB"/>
        </w:rPr>
        <w:t>For example, more than 500 communities spanning 15 independent countries have established  such community managed systems, most of which include some form of “closed” marine protected area</w:t>
      </w:r>
      <w:r>
        <w:rPr>
          <w:lang w:val="en-GB"/>
        </w:rPr>
        <w:t xml:space="preserve"> (</w:t>
      </w:r>
      <w:r w:rsidRPr="004D21D9">
        <w:rPr>
          <w:noProof/>
          <w:lang w:val="en-GB"/>
        </w:rPr>
        <w:t>Govan, 2009)</w:t>
      </w:r>
      <w:r>
        <w:rPr>
          <w:noProof/>
          <w:lang w:val="en-GB"/>
        </w:rPr>
        <w:t>.</w:t>
      </w:r>
    </w:p>
  </w:footnote>
  <w:footnote w:id="8">
    <w:p w14:paraId="411D6086"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w:t>
      </w:r>
      <w:r>
        <w:rPr>
          <w:szCs w:val="18"/>
          <w:lang w:val="en-US"/>
        </w:rPr>
        <w:t>For the purpose of this c</w:t>
      </w:r>
      <w:r w:rsidRPr="00880C11">
        <w:rPr>
          <w:szCs w:val="18"/>
          <w:lang w:val="en-US"/>
        </w:rPr>
        <w:t xml:space="preserve">hapter </w:t>
      </w:r>
      <w:r>
        <w:rPr>
          <w:szCs w:val="18"/>
          <w:lang w:val="en-US"/>
        </w:rPr>
        <w:t>“</w:t>
      </w:r>
      <w:r w:rsidRPr="00880C11">
        <w:rPr>
          <w:szCs w:val="18"/>
          <w:lang w:val="en-US"/>
        </w:rPr>
        <w:t>ecosystem services</w:t>
      </w:r>
      <w:r>
        <w:rPr>
          <w:szCs w:val="18"/>
          <w:lang w:val="en-US"/>
        </w:rPr>
        <w:t>”</w:t>
      </w:r>
      <w:r w:rsidRPr="00880C11">
        <w:rPr>
          <w:szCs w:val="18"/>
          <w:lang w:val="en-US"/>
        </w:rPr>
        <w:t xml:space="preserve"> refer to the benefits that humans derive directly and indirectly from ecosystems. These can include provisioning (e.g. food, fuel), regulating (e.g. carbon sequestration, water purification), cultural (e.g. recreation) and supporting services (e.g. habitat provision, nutrient cycling</w:t>
      </w:r>
      <w:r w:rsidRPr="00880C11">
        <w:rPr>
          <w:kern w:val="2"/>
          <w:szCs w:val="18"/>
          <w:lang w:val="en-US" w:eastAsia="ja-JP"/>
        </w:rPr>
        <w:t xml:space="preserve">) </w:t>
      </w:r>
      <w:r w:rsidRPr="00880C11">
        <w:rPr>
          <w:kern w:val="2"/>
          <w:szCs w:val="18"/>
          <w:lang w:val="en-US" w:eastAsia="ja-JP"/>
        </w:rPr>
        <w:fldChar w:fldCharType="begin" w:fldLock="1"/>
      </w:r>
      <w:r>
        <w:rPr>
          <w:kern w:val="2"/>
          <w:szCs w:val="18"/>
          <w:lang w:val="en-US" w:eastAsia="ja-JP"/>
        </w:rPr>
        <w:instrText>ADDIN CSL_CITATION {"citationItems":[{"id":"ITEM-1","itemData":{"DOI":"10.1057/9780230625600","ISBN":"9781597267113","ISSN":"00029513","PMID":"2472066","abstract":"Commissioned by the United Nations SecretaryGeneral in 2000, and completed in 2005, the Millennium Ecosystem Assessment (MA), based on the findings of 34 sub-global assessments carried out in a diverse set of ecosystems in sites around the world, provides a state-of-the-art appraisal of the condition and trends in the worlds ecosystems and the services they provide. The MA presents compelling evidence that underlines the urgency and necessity of restoring, conserving, and sustainably managing our ecosystems. Most important, the assessment shows that, with appropriate actions, it is possible to reverse the degradation of many ecosystem services over the next 50 years. By providing invaluable information to policy makers, the MA seeks to help ensure that the required changes in current policy and practice undertaken will be evidence based and informed by the best available scientific analysis. This manual, Ecosystems and Human Well-being: A Manual for Assessment Practitioners, allows for the wider adoption of the MA conceptual framework and methods. The manual, which contains numerous case studies of best practice, offers a practical guide for undertaking ecosystem assessments and includes tools and approaches that can assess options for better managing ecosystems. This Manual makes the methods of the MA and associated sub-global (local and regional) assessments widely accessible. While the MA is the most comprehensive assessment of ecosystems carried out to date, there are other related assessment processes such as Global Environment Outlook (GEO), Global International Waters Assessment (GIWA), Intergovernmental Panel on Climate Change (IPCC), Land Degradation Assessment in Drylands (LADA), International Assessment of Agricultural Knowledge, Science and Technology for Development (IAASTD) and World Water Assessment. Lessons learned from these assessments supplement the best practice of ecosystem assessment identified through the MA. The publication of this Manual aims to encourage more assessments at scales which are relevant to policy and decision makers.","author":[{"dropping-particle":"","family":"Millenium Ecosystem Assessment","given":"","non-dropping-particle":"","parse-names":false,"suffix":""}],"container-title":"World Resources Institute","id":"ITEM-1","issued":{"date-parts":[["2005"]]},"number-of-pages":"86","publisher-place":"Washington, DC.","title":"Ecosystems and Human Well-Being: Biodiversity Synthesis","type":"report"},"uris":["http://www.mendeley.com/documents/?uuid=bceaedd5-937b-4c1c-8365-db15eb6c6d89"]}],"mendeley":{"formattedCitation":"(Millenium Ecosystem Assessment, 2005)","plainTextFormattedCitation":"(Millenium Ecosystem Assessment, 2005)","previouslyFormattedCitation":"(Millenium Ecosystem Assessment, 2005)"},"properties":{"noteIndex":0},"schema":"https://github.com/citation-style-language/schema/raw/master/csl-citation.json"}</w:instrText>
      </w:r>
      <w:r w:rsidRPr="00880C11">
        <w:rPr>
          <w:kern w:val="2"/>
          <w:szCs w:val="18"/>
          <w:lang w:val="en-US" w:eastAsia="ja-JP"/>
        </w:rPr>
        <w:fldChar w:fldCharType="separate"/>
      </w:r>
      <w:r w:rsidRPr="00880C11">
        <w:rPr>
          <w:noProof/>
          <w:kern w:val="2"/>
          <w:szCs w:val="18"/>
          <w:lang w:val="en-US" w:eastAsia="ja-JP"/>
        </w:rPr>
        <w:t>(Millenium Ecosystem Assessment, 2005)</w:t>
      </w:r>
      <w:r w:rsidRPr="00880C11">
        <w:rPr>
          <w:kern w:val="2"/>
          <w:szCs w:val="18"/>
          <w:lang w:val="en-US" w:eastAsia="ja-JP"/>
        </w:rPr>
        <w:fldChar w:fldCharType="end"/>
      </w:r>
      <w:r w:rsidRPr="00880C11">
        <w:rPr>
          <w:kern w:val="2"/>
          <w:szCs w:val="18"/>
          <w:lang w:val="en-US" w:eastAsia="ja-JP"/>
        </w:rPr>
        <w:t>.</w:t>
      </w:r>
      <w:r w:rsidRPr="00880C11">
        <w:rPr>
          <w:szCs w:val="18"/>
          <w:lang w:val="en-US"/>
        </w:rPr>
        <w:t xml:space="preserve"> </w:t>
      </w:r>
    </w:p>
  </w:footnote>
  <w:footnote w:id="9">
    <w:p w14:paraId="1F0CD20B"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India, Bangladesh, Vietnam and Pakistan are among the top five most affected countries </w:t>
      </w:r>
      <w:r>
        <w:rPr>
          <w:szCs w:val="18"/>
        </w:rPr>
        <w:t xml:space="preserve">globally </w:t>
      </w:r>
      <w:r w:rsidRPr="00880C11">
        <w:rPr>
          <w:szCs w:val="18"/>
        </w:rPr>
        <w:t xml:space="preserve">in terms of the percentage of their GDP affected by floods </w:t>
      </w:r>
      <w:r w:rsidRPr="00880C11">
        <w:rPr>
          <w:szCs w:val="18"/>
        </w:rPr>
        <w:fldChar w:fldCharType="begin" w:fldLock="1"/>
      </w:r>
      <w:r>
        <w:rPr>
          <w:szCs w:val="18"/>
        </w:rPr>
        <w:instrText>ADDIN CSL_CITATION {"citationItems":[{"id":"ITEM-1","itemData":{"URL":"http://www.wri.org/blog/2015/03/world’s-15-countries-most-people-exposed-river-floods","accessed":{"date-parts":[["2016","4","5"]]},"author":[{"dropping-particle":"","family":"Luo","given":"T.","non-dropping-particle":"","parse-names":false,"suffix":""},{"dropping-particle":"","family":"Maddocks","given":"A.","non-dropping-particle":"","parse-names":false,"suffix":""},{"dropping-particle":"","family":"Iceland","given":"C.","non-dropping-particle":"","parse-names":false,"suffix":""},{"dropping-particle":"","family":"Ward","given":"P.","non-dropping-particle":"","parse-names":false,"suffix":""},{"dropping-particle":"","family":"Winsemius","given":"H","non-dropping-particle":"","parse-names":false,"suffix":""}],"id":"ITEM-1","issued":{"date-parts":[["2015"]]},"title":"World’s 15 Countries with the Most People Exposed to River Floods","type":"webpage"},"uris":["http://www.mendeley.com/documents/?uuid=49d6aaca-43ed-4daa-a45b-005c2b020892"]}],"mendeley":{"formattedCitation":"(Luo &lt;i&gt;et al.&lt;/i&gt;, 2015)","plainTextFormattedCitation":"(Luo et al., 2015)","previouslyFormattedCitation":"(Luo &lt;i&gt;et al.&lt;/i&gt;, 2015)"},"properties":{"noteIndex":0},"schema":"https://github.com/citation-style-language/schema/raw/master/csl-citation.json"}</w:instrText>
      </w:r>
      <w:r w:rsidRPr="00880C11">
        <w:rPr>
          <w:szCs w:val="18"/>
        </w:rPr>
        <w:fldChar w:fldCharType="separate"/>
      </w:r>
      <w:r w:rsidRPr="00503CDA">
        <w:rPr>
          <w:noProof/>
          <w:szCs w:val="18"/>
        </w:rPr>
        <w:t xml:space="preserve">(Luo </w:t>
      </w:r>
      <w:r w:rsidRPr="00503CDA">
        <w:rPr>
          <w:i/>
          <w:noProof/>
          <w:szCs w:val="18"/>
        </w:rPr>
        <w:t>et al.</w:t>
      </w:r>
      <w:r w:rsidRPr="00503CDA">
        <w:rPr>
          <w:noProof/>
          <w:szCs w:val="18"/>
        </w:rPr>
        <w:t>, 2015)</w:t>
      </w:r>
      <w:r w:rsidRPr="00880C11">
        <w:rPr>
          <w:szCs w:val="18"/>
        </w:rPr>
        <w:fldChar w:fldCharType="end"/>
      </w:r>
      <w:r w:rsidRPr="00880C11">
        <w:rPr>
          <w:szCs w:val="18"/>
        </w:rPr>
        <w:t>; .</w:t>
      </w:r>
    </w:p>
  </w:footnote>
  <w:footnote w:id="10">
    <w:p w14:paraId="49E2AFE9" w14:textId="77777777" w:rsidR="006D6CC6" w:rsidRPr="00A01204" w:rsidRDefault="006D6CC6" w:rsidP="00A01204">
      <w:pPr>
        <w:pStyle w:val="FootnoteText"/>
        <w:ind w:left="0"/>
        <w:rPr>
          <w:rFonts w:eastAsia="MS Mincho"/>
          <w:lang w:eastAsia="ja-JP"/>
        </w:rPr>
      </w:pPr>
      <w:r w:rsidRPr="00130EB8">
        <w:rPr>
          <w:rStyle w:val="FootnoteReference"/>
        </w:rPr>
        <w:footnoteRef/>
      </w:r>
      <w:r>
        <w:t xml:space="preserve"> Available from </w:t>
      </w:r>
      <w:r w:rsidRPr="003677DA">
        <w:t>https://www.emdat.be/</w:t>
      </w:r>
    </w:p>
  </w:footnote>
  <w:footnote w:id="11">
    <w:p w14:paraId="1883552A" w14:textId="77777777" w:rsidR="006D6CC6" w:rsidRPr="00880C11" w:rsidRDefault="006D6CC6" w:rsidP="00A01204">
      <w:pPr>
        <w:pStyle w:val="FootnoteText"/>
        <w:ind w:left="0"/>
        <w:rPr>
          <w:szCs w:val="18"/>
          <w:lang w:val="en-US"/>
        </w:rPr>
      </w:pPr>
      <w:r w:rsidRPr="00F72947">
        <w:rPr>
          <w:rStyle w:val="FootnoteReference"/>
        </w:rPr>
        <w:footnoteRef/>
      </w:r>
      <w:r w:rsidRPr="00F72947">
        <w:rPr>
          <w:szCs w:val="18"/>
          <w:lang w:val="en-US"/>
        </w:rPr>
        <w:t xml:space="preserve"> IPBES defines </w:t>
      </w:r>
      <w:r w:rsidRPr="00F72947">
        <w:rPr>
          <w:bCs/>
          <w:szCs w:val="18"/>
          <w:lang w:val="en-US"/>
        </w:rPr>
        <w:t xml:space="preserve">degraded land </w:t>
      </w:r>
      <w:r w:rsidRPr="00F72947">
        <w:rPr>
          <w:szCs w:val="18"/>
          <w:lang w:val="en-US"/>
        </w:rPr>
        <w:t xml:space="preserve">as a state of land that has resulted from the persistent decline or loss in biodiversity, ecosystem functions and services that cannot fully recover unaided within decadal time scales </w:t>
      </w:r>
      <w:r w:rsidRPr="00F72947">
        <w:rPr>
          <w:szCs w:val="18"/>
          <w:lang w:val="en-US"/>
        </w:rPr>
        <w:fldChar w:fldCharType="begin" w:fldLock="1"/>
      </w:r>
      <w:r w:rsidRPr="00F72947">
        <w:rPr>
          <w:szCs w:val="18"/>
          <w:lang w:val="en-US"/>
        </w:rPr>
        <w:instrText>ADDIN CSL_CITATION {"citationItems":[{"id":"ITEM-1","itemData":{"author":[{"dropping-particle":"","family":"IPBES","given":"","non-dropping-particle":"","parse-names":false,"suffix":""}],"editor":[{"dropping-particle":"","family":"Scholes","given":"R.","non-dropping-particle":"","parse-names":false,"suffix":""},{"dropping-particle":"","family":"Montanarella","given":"L.","non-dropping-particle":"","parse-names":false,"suffix":""},{"dropping-particle":"","family":"Brainich","given":"A.","non-dropping-particle":"","parse-names":false,"suffix":""},{"dropping-particle":"","family":"Barger","given":"N.","non-dropping-particle":"","parse-names":false,"suffix":""},{"dropping-particle":"","family":"Brink","given":"B.","non-dropping-particle":"ten","parse-names":false,"suffix":""},{"dropping-particle":"","family":"Cantele","given":"M.","non-dropping-particle":"","parse-names":false,"suffix":""},{"dropping-particle":"","family":"Erasmus","given":"B.","non-dropping-particle":"","parse-names":false,"suffix":""},{"dropping-particle":"","family":"Fisher","given":"J.","non-dropping-particle":"","parse-names":false,"suffix":""},{"dropping-particle":"","family":"Gardner","given":"T.","non-dropping-particle":"","parse-names":false,"suffix":""},{"dropping-particle":"","family":"Holland","given":"T. G.","non-dropping-particle":"","parse-names":false,"suffix":""},{"dropping-particle":"","family":"Kohler","given":"F.","non-dropping-particle":"","parse-names":false,"suffix":""},{"dropping-particle":"","family":"Kotiaho","given":"J. S.","non-dropping-particle":"","parse-names":false,"suffix":""},{"dropping-particle":"","family":"Maltitz","given":"G.","non-dropping-particle":"Von","parse-names":false,"suffix":""},{"dropping-particle":"","family":"Nangendo","given":"G.","non-dropping-particle":"","parse-names":false,"suffix":""},{"dropping-particle":"","family":"Pandit","given":"R.","non-dropping-particle":"","parse-names":false,"suffix":""},{"dropping-particle":"","family":"Parrotta","given":"J.","non-dropping-particle":"","parse-names":false,"suffix":""},{"dropping-particle":"","family":"Potts","given":"M. D.","non-dropping-particle":"","parse-names":false,"suffix":""},{"dropping-particle":"","family":"Prince","given":"S.","non-dropping-particle":"","parse-names":false,"suffix":""},{"dropping-particle":"","family":"Sankaran","given":"M.","non-dropping-particle":"","parse-names":false,"suffix":""},{"dropping-particle":"","family":"Willemen","given":"L.","non-dropping-particle":"","parse-names":false,"suffix":""}],"id":"ITEM-1","issued":{"date-parts":[["2018"]]},"number-of-pages":"44","publisher":"IPBES secretariat","publisher-place":"Bonn, Germany","title":"Summary for policymakers of the assessment report on land degradation and restoration of the Intergovernmental Science-Policy Platform on Biodiversity and Ecosystem Services","type":"book"},"uris":["http://www.mendeley.com/documents/?uuid=576b3871-e190-4d9d-8bfe-32d91dca37ab"]}],"mendeley":{"formattedCitation":"(IPBES, 2018)","plainTextFormattedCitation":"(IPBES, 2018)","previouslyFormattedCitation":"(IPBES, 2018)"},"properties":{"noteIndex":0},"schema":"https://github.com/citation-style-language/schema/raw/master/csl-citation.json"}</w:instrText>
      </w:r>
      <w:r w:rsidRPr="00F72947">
        <w:rPr>
          <w:szCs w:val="18"/>
          <w:lang w:val="en-US"/>
        </w:rPr>
        <w:fldChar w:fldCharType="separate"/>
      </w:r>
      <w:r w:rsidRPr="00F72947">
        <w:rPr>
          <w:noProof/>
          <w:szCs w:val="18"/>
          <w:lang w:val="en-US"/>
        </w:rPr>
        <w:t>(IPBES, 2018)</w:t>
      </w:r>
      <w:r w:rsidRPr="00F72947">
        <w:rPr>
          <w:szCs w:val="18"/>
          <w:lang w:val="en-US"/>
        </w:rPr>
        <w:fldChar w:fldCharType="end"/>
      </w:r>
      <w:r w:rsidRPr="00F72947">
        <w:rPr>
          <w:szCs w:val="18"/>
          <w:lang w:val="en-US"/>
        </w:rPr>
        <w:t>. In this respect land degradation, refers to the myriad of processes that drive the decline or loss in biodiversity, ecosystem functions or services, and includes the degradation of freshwater and coastal ecosystems, which are closely interconnected with terrestrial ecosystems.</w:t>
      </w:r>
      <w:r>
        <w:rPr>
          <w:szCs w:val="18"/>
          <w:lang w:val="en-US"/>
        </w:rPr>
        <w:t xml:space="preserve"> </w:t>
      </w:r>
    </w:p>
  </w:footnote>
  <w:footnote w:id="12">
    <w:p w14:paraId="0166E5BB"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w:t>
      </w:r>
      <w:r w:rsidRPr="00880C11">
        <w:rPr>
          <w:szCs w:val="18"/>
          <w:lang w:val="en-US"/>
        </w:rPr>
        <w:t xml:space="preserve">For an overview of issues related to illegal wildlife trade in Asia refer to the Wildlife Trade Monitoring Network (TRAFFIC): </w:t>
      </w:r>
      <w:r w:rsidRPr="00F72947">
        <w:rPr>
          <w:szCs w:val="18"/>
          <w:lang w:val="en-US"/>
        </w:rPr>
        <w:t>http://www.traffic.org/publications/category/Asia</w:t>
      </w:r>
    </w:p>
  </w:footnote>
  <w:footnote w:id="13">
    <w:p w14:paraId="6387F69F" w14:textId="77777777" w:rsidR="006D6CC6" w:rsidRPr="00880C11" w:rsidRDefault="006D6CC6" w:rsidP="00A01204">
      <w:pPr>
        <w:pStyle w:val="Normal1"/>
        <w:widowControl/>
        <w:jc w:val="both"/>
        <w:rPr>
          <w:rFonts w:ascii="Times New Roman" w:hAnsi="Times New Roman" w:cs="Times New Roman"/>
          <w:sz w:val="18"/>
          <w:szCs w:val="18"/>
          <w:highlight w:val="white"/>
        </w:rPr>
      </w:pPr>
      <w:r w:rsidRPr="00130EB8">
        <w:rPr>
          <w:rStyle w:val="FootnoteReference"/>
        </w:rPr>
        <w:footnoteRef/>
      </w:r>
      <w:r w:rsidRPr="00880C11">
        <w:rPr>
          <w:rFonts w:ascii="Times New Roman" w:hAnsi="Times New Roman" w:cs="Times New Roman"/>
          <w:sz w:val="18"/>
          <w:szCs w:val="18"/>
          <w:highlight w:val="white"/>
        </w:rPr>
        <w:t xml:space="preserve"> Informal institutions include informal rules for the management of common pool resources, such as local forests, water bodies and urban parks</w:t>
      </w:r>
      <w:r>
        <w:rPr>
          <w:rFonts w:ascii="Times New Roman" w:hAnsi="Times New Roman" w:cs="Times New Roman"/>
          <w:sz w:val="18"/>
          <w:szCs w:val="18"/>
          <w:highlight w:val="white"/>
        </w:rPr>
        <w:t xml:space="preserve">, </w:t>
      </w:r>
      <w:r w:rsidRPr="00880C11">
        <w:rPr>
          <w:rFonts w:ascii="Times New Roman" w:hAnsi="Times New Roman" w:cs="Times New Roman"/>
          <w:sz w:val="18"/>
          <w:szCs w:val="18"/>
          <w:highlight w:val="white"/>
        </w:rPr>
        <w:t xml:space="preserve">among others. </w:t>
      </w:r>
    </w:p>
  </w:footnote>
  <w:footnote w:id="14">
    <w:p w14:paraId="720D1ABC"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w:t>
      </w:r>
      <w:r w:rsidRPr="00880C11">
        <w:rPr>
          <w:szCs w:val="18"/>
          <w:lang w:val="en-US"/>
        </w:rPr>
        <w:t xml:space="preserve">UNEP has universal membership. In 2012 it was upgraded by the UN General Assembly and renamed as UN Environment. </w:t>
      </w:r>
    </w:p>
  </w:footnote>
  <w:footnote w:id="15">
    <w:p w14:paraId="7BC795F4"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The Rio Principle 1 emanates from the Agenda 21 document and unabashedly posits “human beings at the centre of concerns for sustainable development”</w:t>
      </w:r>
    </w:p>
  </w:footnote>
  <w:footnote w:id="16">
    <w:p w14:paraId="32D0B4FE" w14:textId="77777777" w:rsidR="006D6CC6" w:rsidRPr="00A01204" w:rsidRDefault="006D6CC6" w:rsidP="00A01204">
      <w:pPr>
        <w:pStyle w:val="FootnoteText"/>
        <w:ind w:left="0"/>
        <w:rPr>
          <w:rFonts w:eastAsia="MS Mincho"/>
          <w:szCs w:val="18"/>
          <w:lang w:eastAsia="ja-JP"/>
        </w:rPr>
      </w:pPr>
      <w:r w:rsidRPr="00130EB8">
        <w:rPr>
          <w:rStyle w:val="FootnoteReference"/>
        </w:rPr>
        <w:footnoteRef/>
      </w:r>
      <w:r w:rsidRPr="00880C11">
        <w:rPr>
          <w:szCs w:val="18"/>
        </w:rPr>
        <w:t xml:space="preserve"> MEAs are key environmental conventions and international agreements that uphold the principles of sustainable development based on international laws. They fall into: (a) legally binding agreements (e.g. treaties, conventions, agreements, protocols, accords, pacts and charters); and (b) non-legally binding agreements (e.g. resolutions, decisions, declarations, and recommendations</w:t>
      </w:r>
      <w:r w:rsidRPr="00C33578">
        <w:rPr>
          <w:szCs w:val="18"/>
        </w:rPr>
        <w:t xml:space="preserve">) </w:t>
      </w:r>
      <w:r w:rsidRPr="00C33578">
        <w:rPr>
          <w:szCs w:val="18"/>
        </w:rPr>
        <w:fldChar w:fldCharType="begin" w:fldLock="1"/>
      </w:r>
      <w:r>
        <w:rPr>
          <w:szCs w:val="18"/>
        </w:rPr>
        <w:instrText>ADDIN CSL_CITATION {"citationItems":[{"id":"ITEM-1","itemData":{"author":[{"dropping-particle":"","family":"UNEP","given":"","non-dropping-particle":"","parse-names":false,"suffix":""}],"id":"ITEM-1","issued":{"date-parts":[["2016"]]},"publisher-place":"Nairobi, Kenya","title":"Enhancing cooperation among the seven biodiversity related agreements and conventions at the national level using national biodiversity strategies and action plans","type":"report"},"uris":["http://www.mendeley.com/documents/?uuid=ef91c25b-f307-437f-a65f-34440bb6daea"]}],"mendeley":{"formattedCitation":"(UNEP, 2016a)","plainTextFormattedCitation":"(UNEP, 2016a)","previouslyFormattedCitation":"(UNEP, 2016a)"},"properties":{"noteIndex":0},"schema":"https://github.com/citation-style-language/schema/raw/master/csl-citation.json"}</w:instrText>
      </w:r>
      <w:r w:rsidRPr="00C33578">
        <w:rPr>
          <w:szCs w:val="18"/>
        </w:rPr>
        <w:fldChar w:fldCharType="separate"/>
      </w:r>
      <w:r w:rsidRPr="00C33578">
        <w:rPr>
          <w:noProof/>
          <w:szCs w:val="18"/>
        </w:rPr>
        <w:t>(UNEP, 2016a)</w:t>
      </w:r>
      <w:r w:rsidRPr="00C33578">
        <w:rPr>
          <w:szCs w:val="18"/>
        </w:rPr>
        <w:fldChar w:fldCharType="end"/>
      </w:r>
      <w:r w:rsidRPr="00C33578">
        <w:rPr>
          <w:szCs w:val="18"/>
          <w:shd w:val="clear" w:color="auto" w:fill="FFFFFF"/>
          <w:lang w:bidi="en-US"/>
        </w:rPr>
        <w:t>.</w:t>
      </w:r>
    </w:p>
  </w:footnote>
  <w:footnote w:id="17">
    <w:p w14:paraId="0BBC37CA" w14:textId="77777777" w:rsidR="006D6CC6" w:rsidRPr="00A01204" w:rsidRDefault="006D6CC6" w:rsidP="00A01204">
      <w:pPr>
        <w:pStyle w:val="FootnoteText"/>
        <w:ind w:left="0"/>
        <w:rPr>
          <w:rFonts w:eastAsia="MS Mincho"/>
          <w:szCs w:val="18"/>
          <w:lang w:eastAsia="ja-JP"/>
        </w:rPr>
      </w:pPr>
      <w:r w:rsidRPr="00130EB8">
        <w:rPr>
          <w:rStyle w:val="FootnoteReference"/>
        </w:rPr>
        <w:footnoteRef/>
      </w:r>
      <w:r w:rsidRPr="00880C11">
        <w:rPr>
          <w:szCs w:val="18"/>
        </w:rPr>
        <w:t xml:space="preserve"> Other key achievements of the Rio Summit have been the recognition of: (a) the gravity of escalating environmental problems including biodiversity loss; (b) the need to have global and transboundary co-operation and collaborative solutions for environmental problems such as biodiversity loss; and (c) the fact that human </w:t>
      </w:r>
      <w:r>
        <w:rPr>
          <w:szCs w:val="18"/>
        </w:rPr>
        <w:t>well-being</w:t>
      </w:r>
      <w:r w:rsidRPr="00880C11">
        <w:rPr>
          <w:szCs w:val="18"/>
        </w:rPr>
        <w:t xml:space="preserve"> is closely tied with the health of Nature.</w:t>
      </w:r>
    </w:p>
  </w:footnote>
  <w:footnote w:id="18">
    <w:p w14:paraId="4EB4E6BF" w14:textId="77777777" w:rsidR="006D6CC6" w:rsidRPr="00EC4B23" w:rsidRDefault="006D6CC6" w:rsidP="00A01204">
      <w:pPr>
        <w:pStyle w:val="FootnoteText"/>
        <w:tabs>
          <w:tab w:val="clear" w:pos="1247"/>
          <w:tab w:val="left" w:pos="0"/>
        </w:tabs>
        <w:ind w:left="0"/>
        <w:rPr>
          <w:lang w:val="en-US"/>
        </w:rPr>
      </w:pPr>
      <w:r w:rsidRPr="00130EB8">
        <w:rPr>
          <w:rStyle w:val="FootnoteReference"/>
        </w:rPr>
        <w:footnoteRef/>
      </w:r>
      <w:r>
        <w:t xml:space="preserve"> </w:t>
      </w:r>
      <w:r w:rsidRPr="00300762">
        <w:t xml:space="preserve">The UNFCCC-COP22 (2016, Marrakesh) adopted the 2016 Marrakech Action Proclamation that signalled the commencement of the implementation of Paris Agreement </w:t>
      </w:r>
      <w:r w:rsidRPr="00F82BF1">
        <w:t>showing the global community’s “</w:t>
      </w:r>
      <w:r w:rsidRPr="00F82BF1">
        <w:rPr>
          <w:i/>
        </w:rPr>
        <w:t>highest political commitment to combat climate change, as a matter of urgent priority</w:t>
      </w:r>
      <w:r w:rsidRPr="00F82BF1">
        <w:t xml:space="preserve">” </w:t>
      </w:r>
      <w:r w:rsidRPr="000C1358">
        <w:rPr>
          <w:rFonts w:eastAsia="Calibri" w:cs="Arial"/>
          <w:kern w:val="2"/>
          <w:lang w:eastAsia="ja-JP"/>
        </w:rPr>
        <w:t xml:space="preserve">(UNFCCC, 2015; </w:t>
      </w:r>
      <w:r w:rsidRPr="000C1358">
        <w:rPr>
          <w:rFonts w:eastAsia="Calibri" w:cs="Arial"/>
          <w:kern w:val="2"/>
          <w:lang w:eastAsia="ja-JP"/>
        </w:rPr>
        <w:fldChar w:fldCharType="begin" w:fldLock="1"/>
      </w:r>
      <w:r>
        <w:rPr>
          <w:rFonts w:eastAsia="Calibri" w:cs="Arial"/>
          <w:kern w:val="2"/>
          <w:lang w:eastAsia="ja-JP"/>
        </w:rPr>
        <w:instrText>ADDIN CSL_CITATION {"citationItems":[{"id":"ITEM-1","itemData":{"author":[{"dropping-particle":"","family":"Castellas","given":"Peter","non-dropping-particle":"","parse-names":false,"suffix":""}],"container-title":"Carbon Market Institute","id":"ITEM-1","issue":"November","issued":{"date-parts":[["2016"]]},"title":"COP22 Key Takeaways: Climate Policy &amp; Implications for Australian Business","type":"report"},"uris":["http://www.mendeley.com/documents/?uuid=e2f46823-1e8a-4fd4-a621-5c17015e4c62"]}],"mendeley":{"formattedCitation":"(Castellas, 2016)","manualFormatting":"Castellas, 2016)","plainTextFormattedCitation":"(Castellas, 2016)","previouslyFormattedCitation":"(Castellas, 2016)"},"properties":{"noteIndex":0},"schema":"https://github.com/citation-style-language/schema/raw/master/csl-citation.json"}</w:instrText>
      </w:r>
      <w:r w:rsidRPr="000C1358">
        <w:rPr>
          <w:rFonts w:eastAsia="Calibri" w:cs="Arial"/>
          <w:kern w:val="2"/>
          <w:lang w:eastAsia="ja-JP"/>
        </w:rPr>
        <w:fldChar w:fldCharType="separate"/>
      </w:r>
      <w:r w:rsidRPr="000C1358">
        <w:rPr>
          <w:rFonts w:eastAsia="Calibri" w:cs="Arial"/>
          <w:noProof/>
          <w:kern w:val="2"/>
          <w:lang w:eastAsia="ja-JP"/>
        </w:rPr>
        <w:t>Castellas, 2016)</w:t>
      </w:r>
      <w:r w:rsidRPr="000C1358">
        <w:rPr>
          <w:rFonts w:eastAsia="Calibri" w:cs="Arial"/>
          <w:kern w:val="2"/>
          <w:lang w:eastAsia="ja-JP"/>
        </w:rPr>
        <w:fldChar w:fldCharType="end"/>
      </w:r>
      <w:r w:rsidRPr="00F82BF1">
        <w:t>.</w:t>
      </w:r>
    </w:p>
  </w:footnote>
  <w:footnote w:id="19">
    <w:p w14:paraId="0D05073B"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Globalization is defined as</w:t>
      </w:r>
      <w:r>
        <w:rPr>
          <w:szCs w:val="18"/>
        </w:rPr>
        <w:t xml:space="preserve"> the</w:t>
      </w:r>
      <w:r w:rsidRPr="00880C11">
        <w:rPr>
          <w:szCs w:val="18"/>
        </w:rPr>
        <w:t xml:space="preserve"> increasing and intensified flows between countries of goods, services, capital, ideas, information and people (see Chapter 4).</w:t>
      </w:r>
    </w:p>
  </w:footnote>
  <w:footnote w:id="20">
    <w:p w14:paraId="14F30DBF" w14:textId="77777777" w:rsidR="006D6CC6" w:rsidRPr="00880C11" w:rsidRDefault="006D6CC6" w:rsidP="00A01204">
      <w:pPr>
        <w:pStyle w:val="FootnoteText"/>
        <w:ind w:left="0"/>
        <w:rPr>
          <w:szCs w:val="18"/>
          <w:lang w:val="en-US"/>
        </w:rPr>
      </w:pPr>
      <w:r w:rsidRPr="00130EB8">
        <w:rPr>
          <w:rStyle w:val="FootnoteReference"/>
        </w:rPr>
        <w:footnoteRef/>
      </w:r>
      <w:r w:rsidRPr="00880C11">
        <w:rPr>
          <w:szCs w:val="18"/>
        </w:rPr>
        <w:t xml:space="preserve"> More than 300 million international tourists visited the Asia-Pacific region in 2016 (several of which came from within the region), with significant expected future growth </w:t>
      </w:r>
      <w:r w:rsidRPr="00880C11">
        <w:rPr>
          <w:szCs w:val="18"/>
        </w:rPr>
        <w:fldChar w:fldCharType="begin" w:fldLock="1"/>
      </w:r>
      <w:r>
        <w:rPr>
          <w:szCs w:val="18"/>
        </w:rPr>
        <w:instrText>ADDIN CSL_CITATION {"citationItems":[{"id":"ITEM-1","itemData":{"ISBN":"9789284418725","author":[{"dropping-particle":"","family":"UNWTO","given":"","non-dropping-particle":"","parse-names":false,"suffix":""}],"id":"ITEM-1","issued":{"date-parts":[["2017"]]},"page":"74","title":"UNWTO Annual Report 2016","type":"article-journal"},"uris":["http://www.mendeley.com/documents/?uuid=54d5cd99-56ca-4b94-96db-d2425631ae7f"]}],"mendeley":{"formattedCitation":"(UNWTO, 2017)","plainTextFormattedCitation":"(UNWTO, 2017)","previouslyFormattedCitation":"(UNWTO, 2017)"},"properties":{"noteIndex":0},"schema":"https://github.com/citation-style-language/schema/raw/master/csl-citation.json"}</w:instrText>
      </w:r>
      <w:r w:rsidRPr="00880C11">
        <w:rPr>
          <w:szCs w:val="18"/>
        </w:rPr>
        <w:fldChar w:fldCharType="separate"/>
      </w:r>
      <w:r w:rsidRPr="00880C11">
        <w:rPr>
          <w:noProof/>
          <w:szCs w:val="18"/>
        </w:rPr>
        <w:t>(UNWTO, 2017)</w:t>
      </w:r>
      <w:r w:rsidRPr="00880C11">
        <w:rPr>
          <w:szCs w:val="18"/>
        </w:rPr>
        <w:fldChar w:fldCharType="end"/>
      </w:r>
      <w:r w:rsidRPr="00880C11">
        <w:rPr>
          <w:szCs w:val="18"/>
        </w:rPr>
        <w:t>.</w:t>
      </w:r>
    </w:p>
  </w:footnote>
  <w:footnote w:id="21">
    <w:p w14:paraId="4B630B6A" w14:textId="77777777" w:rsidR="006D6CC6" w:rsidRPr="00EC4B23" w:rsidRDefault="006D6CC6" w:rsidP="00A01204">
      <w:pPr>
        <w:pStyle w:val="FootnoteText"/>
        <w:tabs>
          <w:tab w:val="clear" w:pos="1247"/>
          <w:tab w:val="left" w:pos="0"/>
        </w:tabs>
        <w:ind w:left="0"/>
        <w:rPr>
          <w:lang w:val="en-US"/>
        </w:rPr>
      </w:pPr>
      <w:r w:rsidRPr="00130EB8">
        <w:rPr>
          <w:rStyle w:val="FootnoteReference"/>
        </w:rPr>
        <w:footnoteRef/>
      </w:r>
      <w:r>
        <w:t xml:space="preserve"> </w:t>
      </w:r>
      <w:r w:rsidRPr="00F12D3A">
        <w:t>In this assessment models describe relationships between: (i) indirect and direct drivers; (ii) direct drivers and nature; and (iii) nature and nature’s benefits to people (IPBES, 2016)</w:t>
      </w:r>
      <w:r>
        <w:t xml:space="preserve">. </w:t>
      </w:r>
      <w:r w:rsidRPr="00F12D3A">
        <w:t>Scenarios envisage possible futures for one or more components of socio-ecological systems, especially for major drivers of change impacting biodiversity and nature’s contribution</w:t>
      </w:r>
      <w:r>
        <w:t>s</w:t>
      </w:r>
      <w:r w:rsidRPr="00F12D3A">
        <w:t xml:space="preserve"> to people under different alternative policy or management options.  </w:t>
      </w:r>
    </w:p>
  </w:footnote>
  <w:footnote w:id="22">
    <w:p w14:paraId="31B9AFBC" w14:textId="77777777" w:rsidR="006D6CC6" w:rsidRPr="00880C11" w:rsidRDefault="006D6CC6" w:rsidP="00A01204">
      <w:pPr>
        <w:rPr>
          <w:sz w:val="18"/>
          <w:szCs w:val="18"/>
        </w:rPr>
      </w:pPr>
      <w:r w:rsidRPr="00402884">
        <w:rPr>
          <w:rStyle w:val="FootnoteReference"/>
        </w:rPr>
        <w:footnoteRef/>
      </w:r>
      <w:r w:rsidRPr="00880C11">
        <w:rPr>
          <w:sz w:val="18"/>
          <w:szCs w:val="18"/>
        </w:rPr>
        <w:t xml:space="preserve"> This chapter interacts closely with the thematic assessments in Deliverable 3 (b) which are: (i) land degradation and restoration, (ii) invasive alien species, and (iii) sustainable use. It reflects Goal D of the Strategic Plan for Biodiversity and addresses issues related to the three Aichi Targets under this goal (14, 15 and 16) as well as Target 18 of Goal E and the 2015 Sustainable Development Goals.</w:t>
      </w:r>
    </w:p>
  </w:footnote>
  <w:footnote w:id="23">
    <w:p w14:paraId="3B978B0D" w14:textId="77777777" w:rsidR="006D6CC6" w:rsidRPr="00880C11"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www.worldvaluessurvey.org</w:t>
      </w:r>
    </w:p>
  </w:footnote>
  <w:footnote w:id="24">
    <w:p w14:paraId="3FBE3DB3" w14:textId="77777777" w:rsidR="006D6CC6" w:rsidRPr="00A01204"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There is no word in the Marshallese language for radiation caused by nuclear bombs. The word ‘poison’ refers to radiation.</w:t>
      </w:r>
    </w:p>
  </w:footnote>
  <w:footnote w:id="25">
    <w:p w14:paraId="0051DCEA" w14:textId="77777777" w:rsidR="006D6CC6" w:rsidRPr="00A01204"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The United States conducted 67 nuclear and thermonuclear bomb tests in the Marshall Islands between 1946 and 1958, with 43 bombs detonated at Enewetak Atoll.</w:t>
      </w:r>
    </w:p>
  </w:footnote>
  <w:footnote w:id="26">
    <w:p w14:paraId="5F94AB29" w14:textId="77777777" w:rsidR="006D6CC6" w:rsidRPr="00A01204"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The United States considers Cactus Dome to be a low-level nuclear waste storage site.</w:t>
      </w:r>
    </w:p>
  </w:footnote>
  <w:footnote w:id="27">
    <w:p w14:paraId="65773FE6" w14:textId="77777777" w:rsidR="006D6CC6" w:rsidRPr="00A01204"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The US ‘cleaned’ three of the southern islands with the northern islands remaining off-limits due to excessive contamination.</w:t>
      </w:r>
    </w:p>
  </w:footnote>
  <w:footnote w:id="28">
    <w:p w14:paraId="2ADB5A62" w14:textId="77777777" w:rsidR="006D6CC6" w:rsidRPr="00880C11"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http://www.womeninbusiness.ws/</w:t>
      </w:r>
    </w:p>
  </w:footnote>
  <w:footnote w:id="29">
    <w:p w14:paraId="3C2736CC" w14:textId="77777777" w:rsidR="006D6CC6" w:rsidRPr="00880C11"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http://www.wipo.int/ipadvantage/en/details.jsp?id=2599</w:t>
      </w:r>
    </w:p>
  </w:footnote>
  <w:footnote w:id="30">
    <w:p w14:paraId="476DF7BE" w14:textId="77777777" w:rsidR="006D6CC6" w:rsidRPr="00EE7ABE" w:rsidRDefault="006D6CC6" w:rsidP="00A01204">
      <w:pPr>
        <w:pStyle w:val="FootnoteText"/>
        <w:ind w:left="0"/>
        <w:rPr>
          <w:szCs w:val="18"/>
        </w:rPr>
      </w:pPr>
      <w:r w:rsidRPr="00EE7ABE">
        <w:rPr>
          <w:rStyle w:val="FootnoteReference"/>
        </w:rPr>
        <w:footnoteRef/>
      </w:r>
      <w:r w:rsidRPr="00EE7ABE">
        <w:rPr>
          <w:szCs w:val="18"/>
        </w:rPr>
        <w:t xml:space="preserve"> </w:t>
      </w:r>
      <w:hyperlink r:id="rId1" w:history="1">
        <w:r w:rsidRPr="00EE7ABE">
          <w:rPr>
            <w:rStyle w:val="Hyperlink"/>
            <w:rFonts w:eastAsia="MS Mincho"/>
            <w:szCs w:val="18"/>
          </w:rPr>
          <w:t>http://catalog.ipbes.net/assessments/144</w:t>
        </w:r>
      </w:hyperlink>
    </w:p>
  </w:footnote>
  <w:footnote w:id="31">
    <w:p w14:paraId="60C60060" w14:textId="77777777" w:rsidR="006D6CC6" w:rsidRPr="00880C11" w:rsidRDefault="006D6CC6" w:rsidP="00A01204">
      <w:pPr>
        <w:pStyle w:val="FootnoteText"/>
        <w:ind w:left="0"/>
        <w:rPr>
          <w:szCs w:val="18"/>
          <w:lang w:val="en-AU"/>
        </w:rPr>
      </w:pPr>
      <w:r w:rsidRPr="00EE7ABE">
        <w:rPr>
          <w:rStyle w:val="FootnoteReference"/>
        </w:rPr>
        <w:footnoteRef/>
      </w:r>
      <w:r w:rsidRPr="00EE7ABE">
        <w:rPr>
          <w:szCs w:val="18"/>
        </w:rPr>
        <w:t xml:space="preserve"> </w:t>
      </w:r>
      <w:hyperlink r:id="rId2" w:history="1">
        <w:r w:rsidRPr="00EE7ABE">
          <w:rPr>
            <w:rStyle w:val="Hyperlink"/>
            <w:rFonts w:eastAsia="MS Mincho"/>
            <w:szCs w:val="18"/>
          </w:rPr>
          <w:t>https://www.edgeofexistence.org/</w:t>
        </w:r>
      </w:hyperlink>
    </w:p>
  </w:footnote>
  <w:footnote w:id="32">
    <w:p w14:paraId="2709403D" w14:textId="77777777" w:rsidR="006D6CC6" w:rsidRPr="00A01204" w:rsidRDefault="006D6CC6" w:rsidP="00A01204">
      <w:pPr>
        <w:pStyle w:val="FootnoteText"/>
        <w:ind w:left="0"/>
        <w:rPr>
          <w:rFonts w:eastAsia="MS Mincho"/>
          <w:szCs w:val="18"/>
          <w:lang w:eastAsia="ko-KR"/>
        </w:rPr>
      </w:pPr>
      <w:r w:rsidRPr="00402884">
        <w:rPr>
          <w:rStyle w:val="FootnoteReference"/>
        </w:rPr>
        <w:footnoteRef/>
      </w:r>
      <w:r w:rsidRPr="00880C11">
        <w:rPr>
          <w:szCs w:val="18"/>
        </w:rPr>
        <w:t xml:space="preserve"> </w:t>
      </w:r>
      <w:r w:rsidRPr="00A01204">
        <w:rPr>
          <w:rFonts w:eastAsia="MS Mincho"/>
          <w:szCs w:val="18"/>
          <w:lang w:eastAsia="ko-KR"/>
        </w:rPr>
        <w:t>The list of publications used in the analysis can be seen in the supporting document.</w:t>
      </w:r>
    </w:p>
  </w:footnote>
  <w:footnote w:id="33">
    <w:p w14:paraId="28F22413" w14:textId="77777777" w:rsidR="006D6CC6" w:rsidRPr="00A01204" w:rsidRDefault="006D6CC6" w:rsidP="00A01204">
      <w:pPr>
        <w:pStyle w:val="FootnoteText"/>
        <w:ind w:left="0"/>
        <w:rPr>
          <w:rFonts w:eastAsia="MS Mincho"/>
          <w:lang w:eastAsia="ja-JP"/>
        </w:rPr>
      </w:pPr>
      <w:r w:rsidRPr="00402884">
        <w:rPr>
          <w:rStyle w:val="FootnoteReference"/>
        </w:rPr>
        <w:footnoteRef/>
      </w:r>
      <w:r>
        <w:t xml:space="preserve"> </w:t>
      </w:r>
      <w:r w:rsidRPr="003D33AB">
        <w:t>These monetary values have been standardized to a common currency (the international dollar – $) and base year (2010). The standardization procedure adjusts values elicited in a particular currency and year to a standard currency and year using appropriate gross domestic product deflators and purchasing power parity exchange rates.</w:t>
      </w:r>
    </w:p>
  </w:footnote>
  <w:footnote w:id="34">
    <w:p w14:paraId="6C5EC46B" w14:textId="77777777" w:rsidR="006D6CC6" w:rsidRPr="00A01204" w:rsidRDefault="006D6CC6" w:rsidP="00A01204">
      <w:pPr>
        <w:pStyle w:val="FootnoteText"/>
        <w:rPr>
          <w:rFonts w:eastAsia="MS Mincho"/>
          <w:lang w:eastAsia="ja-JP"/>
        </w:rPr>
      </w:pPr>
      <w:r w:rsidRPr="00402884">
        <w:rPr>
          <w:rStyle w:val="FootnoteReference"/>
        </w:rPr>
        <w:footnoteRef/>
      </w:r>
      <w:r>
        <w:t xml:space="preserve"> </w:t>
      </w:r>
      <w:r w:rsidRPr="00434124">
        <w:t>These results are based on limited data pertaining to  some regions and are not transferable to the Asia-Pacific region as a whole</w:t>
      </w:r>
    </w:p>
  </w:footnote>
  <w:footnote w:id="35">
    <w:p w14:paraId="0AA21CB5" w14:textId="77777777" w:rsidR="006D6CC6" w:rsidRPr="00A01204" w:rsidRDefault="006D6CC6" w:rsidP="00A01204">
      <w:pPr>
        <w:pStyle w:val="FootnoteText"/>
        <w:ind w:left="0"/>
        <w:rPr>
          <w:rFonts w:eastAsia="MS Mincho"/>
          <w:szCs w:val="18"/>
          <w:lang w:eastAsia="ko-KR"/>
        </w:rPr>
      </w:pPr>
      <w:r w:rsidRPr="00402884">
        <w:rPr>
          <w:rStyle w:val="FootnoteReference"/>
        </w:rPr>
        <w:footnoteRef/>
      </w:r>
      <w:r w:rsidRPr="00880C11">
        <w:rPr>
          <w:szCs w:val="18"/>
        </w:rPr>
        <w:t xml:space="preserve"> Birdlife International (2016) http://www.iucnredlist.org/details/full/22692167/0. Global population estimate is actually 3,050</w:t>
      </w:r>
    </w:p>
  </w:footnote>
  <w:footnote w:id="36">
    <w:p w14:paraId="08340B86" w14:textId="77777777" w:rsidR="006D6CC6" w:rsidRPr="00880C11" w:rsidRDefault="006D6CC6" w:rsidP="00A01204">
      <w:pPr>
        <w:pStyle w:val="FootnoteText"/>
        <w:ind w:left="0"/>
        <w:rPr>
          <w:rFonts w:eastAsia="MS Mincho"/>
          <w:szCs w:val="18"/>
          <w:lang w:eastAsia="ja-JP"/>
        </w:rPr>
      </w:pPr>
      <w:r w:rsidRPr="00402884">
        <w:rPr>
          <w:rStyle w:val="FootnoteReference"/>
        </w:rPr>
        <w:footnoteRef/>
      </w:r>
      <w:r w:rsidRPr="00880C11">
        <w:rPr>
          <w:szCs w:val="18"/>
        </w:rPr>
        <w:t xml:space="preserve"> The national foundation legend of Korea was recorded in Samguk Yusa or Memorabilia of the Three Kingdoms, a history book written by Buddhist monk Il-yeon published in 1281. In this memorabilia the first nation was established by Dangun, the first King of the nation in a city of forest where religious rituals for the god of heaven was performed.</w:t>
      </w:r>
    </w:p>
  </w:footnote>
  <w:footnote w:id="37">
    <w:p w14:paraId="4FAAB6E5" w14:textId="77777777" w:rsidR="006D6CC6" w:rsidRPr="00880C11" w:rsidRDefault="006D6CC6" w:rsidP="00A01204">
      <w:pPr>
        <w:pStyle w:val="FootnoteText"/>
        <w:ind w:left="0"/>
        <w:rPr>
          <w:szCs w:val="18"/>
        </w:rPr>
      </w:pPr>
      <w:r w:rsidRPr="00402884">
        <w:rPr>
          <w:rStyle w:val="FootnoteReference"/>
        </w:rPr>
        <w:footnoteRef/>
      </w:r>
      <w:r w:rsidRPr="00880C11">
        <w:rPr>
          <w:szCs w:val="18"/>
        </w:rPr>
        <w:t xml:space="preserve">International Labor Organization, </w:t>
      </w:r>
      <w:r w:rsidRPr="00880C11">
        <w:rPr>
          <w:i/>
          <w:szCs w:val="18"/>
        </w:rPr>
        <w:t>Indigenous and Tribal Peoples Convention,</w:t>
      </w:r>
      <w:r w:rsidRPr="00880C11">
        <w:rPr>
          <w:szCs w:val="18"/>
        </w:rPr>
        <w:t xml:space="preserve"> C169 7 June 1989, (entered into force 5 September 1991) 1650 UNTS 383 (1989).</w:t>
      </w:r>
    </w:p>
  </w:footnote>
  <w:footnote w:id="38">
    <w:p w14:paraId="63375744" w14:textId="77777777" w:rsidR="006D6CC6" w:rsidRPr="00880C11" w:rsidRDefault="006D6CC6" w:rsidP="00A01204">
      <w:pPr>
        <w:pStyle w:val="FootnoteText"/>
        <w:ind w:left="0"/>
        <w:rPr>
          <w:i/>
          <w:szCs w:val="18"/>
        </w:rPr>
      </w:pPr>
      <w:r w:rsidRPr="00402884">
        <w:rPr>
          <w:rStyle w:val="FootnoteReference"/>
        </w:rPr>
        <w:footnoteRef/>
      </w:r>
      <w:r w:rsidRPr="00880C11">
        <w:rPr>
          <w:i/>
          <w:szCs w:val="18"/>
        </w:rPr>
        <w:t>United Nations Declaration on the Rights of Indigenous Peoples,</w:t>
      </w:r>
      <w:r w:rsidRPr="00880C11">
        <w:rPr>
          <w:szCs w:val="18"/>
        </w:rPr>
        <w:t xml:space="preserve"> GA Res 61/295, UN GAOR, 61st sess, 107th plen mtg, Supp No 49, UN Doc A/RES/61/295 (13 September 2007).</w:t>
      </w:r>
    </w:p>
  </w:footnote>
  <w:footnote w:id="39">
    <w:p w14:paraId="5D1BB101" w14:textId="77777777" w:rsidR="006D6CC6" w:rsidRPr="00880C11" w:rsidRDefault="006D6CC6" w:rsidP="00A01204">
      <w:pPr>
        <w:pStyle w:val="FootnoteText"/>
        <w:ind w:left="0"/>
        <w:rPr>
          <w:szCs w:val="18"/>
        </w:rPr>
      </w:pPr>
      <w:r w:rsidRPr="00402884">
        <w:rPr>
          <w:rStyle w:val="FootnoteReference"/>
        </w:rPr>
        <w:footnoteRef/>
      </w:r>
      <w:r w:rsidRPr="00880C11">
        <w:rPr>
          <w:i/>
          <w:szCs w:val="18"/>
        </w:rPr>
        <w:t>Protocol on the Access to Genetic Resources and the Fair and Equitable Sharing of Benefits Arising from Their Utilization to the Convention on Biological Diversity</w:t>
      </w:r>
      <w:r w:rsidRPr="00880C11">
        <w:rPr>
          <w:szCs w:val="18"/>
        </w:rPr>
        <w:t xml:space="preserve"> (Nagoya) 29 October 2010 (entered into force 12 October 2014).</w:t>
      </w:r>
    </w:p>
  </w:footnote>
  <w:footnote w:id="40">
    <w:p w14:paraId="0A626362" w14:textId="77777777" w:rsidR="006D6CC6" w:rsidRPr="00880C11" w:rsidRDefault="006D6CC6" w:rsidP="00A01204">
      <w:pPr>
        <w:pStyle w:val="FootnoteText"/>
        <w:ind w:left="0"/>
        <w:rPr>
          <w:szCs w:val="18"/>
          <w:lang w:val="en-AU"/>
        </w:rPr>
      </w:pPr>
      <w:r w:rsidRPr="00402884">
        <w:rPr>
          <w:rStyle w:val="FootnoteReference"/>
        </w:rPr>
        <w:footnoteRef/>
      </w:r>
      <w:r w:rsidRPr="00880C11">
        <w:rPr>
          <w:szCs w:val="18"/>
        </w:rPr>
        <w:t xml:space="preserve"> </w:t>
      </w:r>
      <w:r w:rsidRPr="00880C11">
        <w:rPr>
          <w:i/>
          <w:szCs w:val="18"/>
        </w:rPr>
        <w:t>Co</w:t>
      </w:r>
      <w:r w:rsidRPr="00880C11">
        <w:rPr>
          <w:i/>
          <w:iCs/>
          <w:szCs w:val="18"/>
        </w:rPr>
        <w:t xml:space="preserve">nstitution of the Republic of Vanuatu 1980 </w:t>
      </w:r>
      <w:r w:rsidRPr="00880C11">
        <w:rPr>
          <w:szCs w:val="18"/>
        </w:rPr>
        <w:t>(Vanuatu).</w:t>
      </w:r>
    </w:p>
  </w:footnote>
  <w:footnote w:id="41">
    <w:p w14:paraId="7B8B6F47" w14:textId="77777777" w:rsidR="006D6CC6" w:rsidRPr="00880C11" w:rsidRDefault="006D6CC6" w:rsidP="00A01204">
      <w:pPr>
        <w:pStyle w:val="FootnoteText"/>
        <w:ind w:left="0"/>
        <w:rPr>
          <w:szCs w:val="18"/>
          <w:lang w:val="en-AU"/>
        </w:rPr>
      </w:pPr>
      <w:r w:rsidRPr="00402884">
        <w:rPr>
          <w:rStyle w:val="FootnoteReference"/>
        </w:rPr>
        <w:footnoteRef/>
      </w:r>
      <w:r w:rsidRPr="00880C11">
        <w:rPr>
          <w:szCs w:val="18"/>
        </w:rPr>
        <w:t xml:space="preserve"> Office of Legal Affairs, </w:t>
      </w:r>
      <w:r w:rsidRPr="00880C11">
        <w:rPr>
          <w:i/>
          <w:szCs w:val="18"/>
        </w:rPr>
        <w:t xml:space="preserve">The First Global Integrated Marine Assessment: World Ocean Assessment 1, </w:t>
      </w:r>
      <w:r w:rsidRPr="00880C11">
        <w:rPr>
          <w:szCs w:val="18"/>
        </w:rPr>
        <w:t xml:space="preserve">(21 January 2016) Oceans and Law of the Sea: United Nations </w:t>
      </w:r>
      <w:hyperlink r:id="rId3" w:history="1">
        <w:r w:rsidRPr="00880C11">
          <w:rPr>
            <w:rStyle w:val="Hyperlink"/>
            <w:rFonts w:eastAsia="MS Mincho"/>
            <w:szCs w:val="18"/>
          </w:rPr>
          <w:t>http://www.un.org/Depts/los/global_reporting/WOA_RPROC/WOACompilation.pdf 4</w:t>
        </w:r>
      </w:hyperlink>
      <w:r w:rsidRPr="00880C11">
        <w:rPr>
          <w:szCs w:val="18"/>
        </w:rPr>
        <w:t xml:space="preserve">. </w:t>
      </w:r>
    </w:p>
  </w:footnote>
  <w:footnote w:id="42">
    <w:p w14:paraId="2F38FE57" w14:textId="77777777" w:rsidR="006D6CC6" w:rsidRPr="00690DC0" w:rsidRDefault="006D6CC6" w:rsidP="00A01204">
      <w:pPr>
        <w:pStyle w:val="FootnoteText"/>
        <w:ind w:left="0"/>
      </w:pPr>
      <w:r>
        <w:rPr>
          <w:rStyle w:val="FootnoteReference"/>
        </w:rPr>
        <w:footnoteRef/>
      </w:r>
      <w:r>
        <w:t xml:space="preserve"> </w:t>
      </w:r>
      <w:r w:rsidRPr="00690DC0">
        <w:t>https://www.gbif.org/</w:t>
      </w:r>
    </w:p>
  </w:footnote>
  <w:footnote w:id="43">
    <w:p w14:paraId="388219B6" w14:textId="77777777" w:rsidR="006D6CC6" w:rsidRPr="00BA3F58" w:rsidRDefault="006D6CC6" w:rsidP="00A01204">
      <w:pPr>
        <w:pStyle w:val="FootnoteText"/>
        <w:ind w:left="0"/>
      </w:pPr>
      <w:r>
        <w:rPr>
          <w:rStyle w:val="FootnoteReference"/>
        </w:rPr>
        <w:footnoteRef/>
      </w:r>
      <w:r>
        <w:t xml:space="preserve"> </w:t>
      </w:r>
      <w:r w:rsidRPr="00BA3F58">
        <w:t>http://www.ibin.gov.in/</w:t>
      </w:r>
    </w:p>
  </w:footnote>
  <w:footnote w:id="44">
    <w:p w14:paraId="7221273E" w14:textId="77777777" w:rsidR="006D6CC6" w:rsidRPr="00BA3F58" w:rsidRDefault="006D6CC6" w:rsidP="00A01204">
      <w:pPr>
        <w:pStyle w:val="FootnoteText"/>
        <w:ind w:left="0"/>
      </w:pPr>
      <w:r>
        <w:rPr>
          <w:rStyle w:val="FootnoteReference"/>
        </w:rPr>
        <w:footnoteRef/>
      </w:r>
      <w:r>
        <w:t xml:space="preserve"> </w:t>
      </w:r>
      <w:r w:rsidRPr="00BA3F58">
        <w:t>https://geobon.org/</w:t>
      </w:r>
    </w:p>
  </w:footnote>
  <w:footnote w:id="45">
    <w:p w14:paraId="7CEB6457" w14:textId="77777777" w:rsidR="006D6CC6" w:rsidRPr="00BA3F58" w:rsidRDefault="006D6CC6" w:rsidP="00A01204">
      <w:pPr>
        <w:pStyle w:val="FootnoteText"/>
        <w:ind w:left="0"/>
      </w:pPr>
      <w:r>
        <w:rPr>
          <w:rStyle w:val="FootnoteReference"/>
        </w:rPr>
        <w:footnoteRef/>
      </w:r>
      <w:r>
        <w:t xml:space="preserve"> </w:t>
      </w:r>
      <w:r w:rsidRPr="00BA3F58">
        <w:t>http://www.esabii.biodic.go.jp/ap-bon/index.html</w:t>
      </w:r>
    </w:p>
  </w:footnote>
  <w:footnote w:id="46">
    <w:p w14:paraId="6D755051" w14:textId="77777777" w:rsidR="006D6CC6" w:rsidRPr="00BA3F58" w:rsidRDefault="006D6CC6" w:rsidP="00A01204">
      <w:pPr>
        <w:pStyle w:val="FootnoteText"/>
        <w:ind w:left="0"/>
      </w:pPr>
      <w:r>
        <w:rPr>
          <w:rStyle w:val="FootnoteReference"/>
        </w:rPr>
        <w:footnoteRef/>
      </w:r>
      <w:r>
        <w:t xml:space="preserve"> </w:t>
      </w:r>
      <w:r w:rsidRPr="00BA3F58">
        <w:t>http://www.jbon.org/eng</w:t>
      </w:r>
    </w:p>
  </w:footnote>
  <w:footnote w:id="47">
    <w:p w14:paraId="48973739" w14:textId="77777777" w:rsidR="006D6CC6" w:rsidRPr="00BA3F58" w:rsidRDefault="006D6CC6" w:rsidP="00A01204">
      <w:pPr>
        <w:pStyle w:val="FootnoteText"/>
        <w:ind w:left="0"/>
      </w:pPr>
      <w:r>
        <w:rPr>
          <w:rStyle w:val="FootnoteReference"/>
        </w:rPr>
        <w:footnoteRef/>
      </w:r>
      <w:r>
        <w:t xml:space="preserve"> </w:t>
      </w:r>
      <w:r w:rsidRPr="00BA3F58">
        <w:t>http://www.k-bon.net/</w:t>
      </w:r>
    </w:p>
  </w:footnote>
  <w:footnote w:id="48">
    <w:p w14:paraId="6C2E7306" w14:textId="77777777" w:rsidR="006D6CC6" w:rsidRPr="00BA3F58" w:rsidRDefault="006D6CC6" w:rsidP="00A01204">
      <w:pPr>
        <w:pStyle w:val="FootnoteText"/>
        <w:ind w:left="0"/>
      </w:pPr>
      <w:r>
        <w:rPr>
          <w:rStyle w:val="FootnoteReference"/>
        </w:rPr>
        <w:footnoteRef/>
      </w:r>
      <w:r>
        <w:t xml:space="preserve"> </w:t>
      </w:r>
      <w:r w:rsidRPr="00BA3F58">
        <w:t>https://www.ala.org.au/</w:t>
      </w:r>
    </w:p>
  </w:footnote>
  <w:footnote w:id="49">
    <w:p w14:paraId="4CFFADE8" w14:textId="77777777" w:rsidR="006D6CC6" w:rsidRPr="00BA3F58" w:rsidRDefault="006D6CC6" w:rsidP="00A01204">
      <w:pPr>
        <w:pStyle w:val="FootnoteText"/>
        <w:ind w:left="0"/>
      </w:pPr>
      <w:r>
        <w:rPr>
          <w:rStyle w:val="FootnoteReference"/>
        </w:rPr>
        <w:footnoteRef/>
      </w:r>
      <w:r>
        <w:t xml:space="preserve"> </w:t>
      </w:r>
      <w:r w:rsidRPr="00BA3F58">
        <w:t>http://tib.islandconservation.org/</w:t>
      </w:r>
    </w:p>
  </w:footnote>
  <w:footnote w:id="50">
    <w:p w14:paraId="07BF7986" w14:textId="77777777" w:rsidR="006D6CC6" w:rsidRPr="00BA3F58" w:rsidRDefault="006D6CC6" w:rsidP="00A01204">
      <w:pPr>
        <w:pStyle w:val="FootnoteText"/>
        <w:ind w:left="0"/>
      </w:pPr>
      <w:r>
        <w:rPr>
          <w:rStyle w:val="FootnoteReference"/>
        </w:rPr>
        <w:footnoteRef/>
      </w:r>
      <w:r>
        <w:t xml:space="preserve"> </w:t>
      </w:r>
      <w:r w:rsidRPr="00BA3F58">
        <w:t>http://www.teebweb.org/countryprofile/asean/</w:t>
      </w:r>
    </w:p>
  </w:footnote>
  <w:footnote w:id="51">
    <w:p w14:paraId="57A5ADCB" w14:textId="77777777" w:rsidR="006D6CC6" w:rsidRPr="00DB3F53" w:rsidRDefault="006D6CC6" w:rsidP="00A01204">
      <w:pPr>
        <w:pStyle w:val="FootnoteText"/>
        <w:ind w:left="0"/>
      </w:pPr>
      <w:r>
        <w:rPr>
          <w:rStyle w:val="FootnoteReference"/>
        </w:rPr>
        <w:footnoteRef/>
      </w:r>
      <w:r>
        <w:t xml:space="preserve"> </w:t>
      </w:r>
      <w:r w:rsidRPr="00DB3F53">
        <w:t>https://www.bioversityinternational.org/</w:t>
      </w:r>
    </w:p>
  </w:footnote>
  <w:footnote w:id="52">
    <w:p w14:paraId="0A0933B8" w14:textId="77777777" w:rsidR="006D6CC6" w:rsidRPr="00DB3F53" w:rsidRDefault="006D6CC6" w:rsidP="00A01204">
      <w:pPr>
        <w:pStyle w:val="FootnoteText"/>
        <w:ind w:left="0"/>
      </w:pPr>
      <w:r>
        <w:rPr>
          <w:rStyle w:val="FootnoteReference"/>
        </w:rPr>
        <w:footnoteRef/>
      </w:r>
      <w:r>
        <w:t xml:space="preserve"> </w:t>
      </w:r>
      <w:r w:rsidRPr="00DB3F53">
        <w:t>http://iobis.org/</w:t>
      </w:r>
    </w:p>
  </w:footnote>
  <w:footnote w:id="53">
    <w:p w14:paraId="1E11CDB2" w14:textId="77777777" w:rsidR="006D6CC6" w:rsidRPr="00DB3F53" w:rsidRDefault="006D6CC6" w:rsidP="00A01204">
      <w:pPr>
        <w:pStyle w:val="FootnoteText"/>
        <w:ind w:left="0"/>
      </w:pPr>
      <w:r>
        <w:rPr>
          <w:rStyle w:val="FootnoteReference"/>
        </w:rPr>
        <w:footnoteRef/>
      </w:r>
      <w:r>
        <w:t xml:space="preserve"> </w:t>
      </w:r>
      <w:r w:rsidRPr="00DB3F53">
        <w:t>https://www.wri.org/</w:t>
      </w:r>
    </w:p>
  </w:footnote>
  <w:footnote w:id="54">
    <w:p w14:paraId="2C0CF3D1" w14:textId="77777777" w:rsidR="006D6CC6" w:rsidRPr="00DB3F53" w:rsidRDefault="006D6CC6" w:rsidP="00A01204">
      <w:pPr>
        <w:pStyle w:val="FootnoteText"/>
        <w:ind w:left="0"/>
      </w:pPr>
      <w:r>
        <w:rPr>
          <w:rStyle w:val="FootnoteReference"/>
        </w:rPr>
        <w:footnoteRef/>
      </w:r>
      <w:r>
        <w:t xml:space="preserve"> </w:t>
      </w:r>
      <w:r w:rsidRPr="00DB3F53">
        <w:t>https://cgiarcsi.community/</w:t>
      </w:r>
    </w:p>
  </w:footnote>
  <w:footnote w:id="55">
    <w:p w14:paraId="07F25DB7" w14:textId="77777777" w:rsidR="006D6CC6" w:rsidRPr="00DB3F53" w:rsidRDefault="006D6CC6" w:rsidP="00A01204">
      <w:pPr>
        <w:pStyle w:val="FootnoteText"/>
        <w:ind w:left="0"/>
      </w:pPr>
      <w:r>
        <w:rPr>
          <w:rStyle w:val="FootnoteReference"/>
        </w:rPr>
        <w:footnoteRef/>
      </w:r>
      <w:r>
        <w:t xml:space="preserve"> </w:t>
      </w:r>
      <w:r w:rsidRPr="00DB3F53">
        <w:t>http://www.icimod.org/</w:t>
      </w:r>
    </w:p>
  </w:footnote>
  <w:footnote w:id="56">
    <w:p w14:paraId="7801DF36" w14:textId="77777777" w:rsidR="006D6CC6" w:rsidRPr="00DB3F53" w:rsidRDefault="006D6CC6" w:rsidP="00A01204">
      <w:pPr>
        <w:pStyle w:val="FootnoteText"/>
        <w:ind w:left="0"/>
      </w:pPr>
      <w:r>
        <w:rPr>
          <w:rStyle w:val="FootnoteReference"/>
        </w:rPr>
        <w:footnoteRef/>
      </w:r>
      <w:r>
        <w:t xml:space="preserve"> </w:t>
      </w:r>
      <w:r w:rsidRPr="00DB3F53">
        <w:t>https://www.iucn.org/</w:t>
      </w:r>
    </w:p>
  </w:footnote>
  <w:footnote w:id="57">
    <w:p w14:paraId="7ADD217C" w14:textId="77777777" w:rsidR="006D6CC6" w:rsidRPr="0071657A" w:rsidRDefault="006D6CC6" w:rsidP="00A01204">
      <w:pPr>
        <w:pStyle w:val="FootnoteText"/>
        <w:ind w:left="0"/>
        <w:rPr>
          <w:lang w:val="en-US"/>
        </w:rPr>
      </w:pPr>
      <w:r>
        <w:rPr>
          <w:rStyle w:val="FootnoteReference"/>
        </w:rPr>
        <w:footnoteRef/>
      </w:r>
      <w:r>
        <w:t xml:space="preserve"> </w:t>
      </w:r>
      <w:r>
        <w:rPr>
          <w:lang w:val="en-US"/>
        </w:rPr>
        <w:t xml:space="preserve">See IPBES Core Indicators: </w:t>
      </w:r>
      <w:r w:rsidRPr="0071657A">
        <w:rPr>
          <w:lang w:val="en-US"/>
        </w:rPr>
        <w:t>Percentage of areas covered by protected areas</w:t>
      </w:r>
      <w:r>
        <w:rPr>
          <w:lang w:val="en-US"/>
        </w:rPr>
        <w:t xml:space="preserve">  - (1960 – 2010) Calculated based on </w:t>
      </w:r>
      <w:r w:rsidRPr="00E97AFF">
        <w:rPr>
          <w:lang w:val="en-US"/>
        </w:rPr>
        <w:fldChar w:fldCharType="begin" w:fldLock="1"/>
      </w:r>
      <w:r w:rsidRPr="00E97AFF">
        <w:rPr>
          <w:lang w:val="en-US"/>
        </w:rPr>
        <w:instrText>ADDIN CSL_CITATION {"citationItems":[{"id":"ITEM-1","itemData":{"DOI":"www.protectedplanet.net","ISBN":"9789774520822 9774520823","PMID":"4339","abstract":"are necessary: We need to know how much biodiversity is cur-rently protected and where new protected areas should be es-tablished to move toward complete coverage. New data are making it possible for scientists to address these questions. The establishment of the World Database on Protected Areas consortium in 2002 has led to the compila-tion of a properly delineated and georeferenced data set on protected areas, with data of much higher quality than had ever before been collected. Meanwhile, efforts to measure biodiversity systematically have accelerated over the last decade, in particular through the efforts of IUCN (The World Conservation Union). Thus, for example, data sets on the global distribution of entire taxonomic groups—mammals, birds, amphibians—have now been compiled. Ancillary data sets, such as those derived from remote sensing products and from human population censuses, have also improved greatly in resolution and availability. Global gap analyses are now possible, albeit still on a relatively coarse scale. In September 2003, the global conservation community came together at the Fifth World Parks Congress in Durban, South Africa. One of the seven workshop streams of the con-gress addressed the question of \" Building Comprehensive Protected Area Systems \" —that is, global gap analysis. This spe-cial section of BioScience addresses the core questions tack-led in that workshop stream. In this article, we examine the new protected-area and biodiversity data sets that allow sci-entists to assess the area and biodiversity coverage of existing protected areas. Subsequent articles in the section look at other aspects of building comprehensive protected-area systems. Rodrigues and colleagues (2004a), building on a global gap analysis of the protected area network's represen-tation of terrestrial vertebrate species (2004b), offer a frame-work for strategically expanding the network to cover mammals, amphibians, freshwater turtles and tortoises, and globally threatened birds. Possible ways of assessing coverage of biodiversity more broadly, and in particular evaluating turnover patterns among plants and invertebrates, are explored by Ferrier and colleagues (2004). Eken and colleagues (2004) investigate the potential for moving gap analysis down to the fine scales necessary for identifying areas as targets for pro-tection on the ground. Finally, Bruner and colleagues (2004) assess the likely costs of management and expansion of the protected-area …","author":[{"dropping-particle":"","family":"IUCN","given":"","non-dropping-particle":"","parse-names":false,"suffix":""},{"dropping-particle":"","family":"UNEP-WCMC","given":"","non-dropping-particle":"","parse-names":false,"suffix":""}],"container-title":"World Wide Web electronic Publication, www.protectedplanet.com","id":"ITEM-1","issue":"January","issued":{"date-parts":[["2015"]]},"page":"1-5","title":"The World Database on Protected Areas [Online], November/2015","type":"article-journal"},"uris":["http://www.mendeley.com/documents/?uuid=81074910-6275-45f5-a680-05407bd89600","http://www.mendeley.com/documents/?uuid=3604aef1-b959-4be1-a6a8-dd46542bb950"]}],"mendeley":{"formattedCitation":"(IUCN &amp; UNEP-WCMC, 2015)","plainTextFormattedCitation":"(IUCN &amp; UNEP-WCMC, 2015)","previouslyFormattedCitation":"(IUCN &amp; UNEP-WCMC, 2015)"},"properties":{"noteIndex":0},"schema":"https://github.com/citation-style-language/schema/raw/master/csl-citation.json"}</w:instrText>
      </w:r>
      <w:r w:rsidRPr="00E97AFF">
        <w:rPr>
          <w:lang w:val="en-US"/>
        </w:rPr>
        <w:fldChar w:fldCharType="separate"/>
      </w:r>
      <w:r w:rsidRPr="00E97AFF">
        <w:rPr>
          <w:noProof/>
          <w:lang w:val="en-US"/>
        </w:rPr>
        <w:t>(IUCN &amp; UNEP-WCMC, 2015)</w:t>
      </w:r>
      <w:r w:rsidRPr="00E97AFF">
        <w:rPr>
          <w:lang w:val="en-US"/>
        </w:rPr>
        <w:fldChar w:fldCharType="end"/>
      </w:r>
    </w:p>
  </w:footnote>
  <w:footnote w:id="58">
    <w:p w14:paraId="105A9074" w14:textId="77777777" w:rsidR="006D6CC6" w:rsidRPr="0071657A" w:rsidRDefault="006D6CC6" w:rsidP="00A01204">
      <w:pPr>
        <w:pStyle w:val="FootnoteText"/>
        <w:ind w:left="0"/>
        <w:rPr>
          <w:lang w:val="en-US"/>
        </w:rPr>
      </w:pPr>
      <w:r>
        <w:rPr>
          <w:rStyle w:val="FootnoteReference"/>
        </w:rPr>
        <w:footnoteRef/>
      </w:r>
      <w:r>
        <w:t xml:space="preserve"> </w:t>
      </w:r>
      <w:r>
        <w:rPr>
          <w:lang w:val="en-US"/>
        </w:rPr>
        <w:t xml:space="preserve">See IPBES Core Indicators: </w:t>
      </w:r>
      <w:r w:rsidRPr="0071657A">
        <w:rPr>
          <w:lang w:val="en-US"/>
        </w:rPr>
        <w:t>Red List Index</w:t>
      </w:r>
      <w:r>
        <w:rPr>
          <w:lang w:val="en-US"/>
        </w:rPr>
        <w:t xml:space="preserve"> - (1960 – 2010) </w:t>
      </w:r>
    </w:p>
  </w:footnote>
  <w:footnote w:id="59">
    <w:p w14:paraId="7D647619" w14:textId="77777777" w:rsidR="006D6CC6" w:rsidRPr="0071657A" w:rsidRDefault="006D6CC6" w:rsidP="00A01204">
      <w:pPr>
        <w:pStyle w:val="FootnoteText"/>
        <w:ind w:left="0"/>
        <w:rPr>
          <w:lang w:val="en-US"/>
        </w:rPr>
      </w:pPr>
      <w:r>
        <w:rPr>
          <w:rStyle w:val="FootnoteReference"/>
        </w:rPr>
        <w:footnoteRef/>
      </w:r>
      <w:r>
        <w:t xml:space="preserve"> </w:t>
      </w:r>
      <w:r>
        <w:rPr>
          <w:lang w:val="en-US"/>
        </w:rPr>
        <w:t xml:space="preserve">See IPBES Core Indicators: </w:t>
      </w:r>
      <w:r w:rsidRPr="0071657A">
        <w:rPr>
          <w:lang w:val="en-US"/>
        </w:rPr>
        <w:t>Species Habitat Index</w:t>
      </w:r>
      <w:r>
        <w:rPr>
          <w:lang w:val="en-US"/>
        </w:rPr>
        <w:t xml:space="preserve"> - (1960 – 2010) </w:t>
      </w:r>
    </w:p>
  </w:footnote>
  <w:footnote w:id="60">
    <w:p w14:paraId="1213939F" w14:textId="77777777" w:rsidR="006D6CC6" w:rsidRPr="00A01204" w:rsidRDefault="006D6CC6" w:rsidP="00A01204">
      <w:pPr>
        <w:pStyle w:val="FootnoteText"/>
        <w:rPr>
          <w:rFonts w:eastAsia="MS Mincho"/>
          <w:lang w:eastAsia="ja-JP"/>
        </w:rPr>
      </w:pPr>
      <w:r>
        <w:rPr>
          <w:rStyle w:val="FootnoteReference"/>
        </w:rPr>
        <w:footnoteRef/>
      </w:r>
      <w:r>
        <w:t xml:space="preserve"> </w:t>
      </w:r>
      <w:r w:rsidRPr="00A01204">
        <w:rPr>
          <w:rFonts w:eastAsia="MS Mincho" w:hint="eastAsia"/>
          <w:lang w:eastAsia="ja-JP"/>
        </w:rPr>
        <w:t>Accessible from:</w:t>
      </w:r>
      <w:r w:rsidRPr="00A01204">
        <w:rPr>
          <w:rFonts w:eastAsia="MS Mincho"/>
          <w:lang w:eastAsia="ja-JP"/>
        </w:rPr>
        <w:t xml:space="preserve"> http://www.greifswaldmoor.de/global-peatland-database-en.html</w:t>
      </w:r>
    </w:p>
  </w:footnote>
  <w:footnote w:id="61">
    <w:p w14:paraId="1412FC07" w14:textId="77777777" w:rsidR="006D6CC6" w:rsidRPr="00A01204" w:rsidRDefault="006D6CC6" w:rsidP="00A01204">
      <w:pPr>
        <w:pStyle w:val="FootnoteText"/>
        <w:rPr>
          <w:rFonts w:eastAsia="MS Mincho"/>
          <w:lang w:eastAsia="ja-JP"/>
        </w:rPr>
      </w:pPr>
      <w:r>
        <w:rPr>
          <w:rStyle w:val="FootnoteReference"/>
        </w:rPr>
        <w:footnoteRef/>
      </w:r>
      <w:r>
        <w:t xml:space="preserve"> </w:t>
      </w:r>
      <w:r w:rsidRPr="00074866">
        <w:t>http://www.iobis.org</w:t>
      </w:r>
    </w:p>
  </w:footnote>
  <w:footnote w:id="62">
    <w:p w14:paraId="375B5409" w14:textId="77777777" w:rsidR="006D6CC6" w:rsidRPr="00967DF0" w:rsidRDefault="006D6CC6" w:rsidP="00A01204">
      <w:pPr>
        <w:pStyle w:val="FootnoteText"/>
        <w:ind w:left="0"/>
      </w:pPr>
      <w:r>
        <w:rPr>
          <w:rStyle w:val="FootnoteReference"/>
        </w:rPr>
        <w:footnoteRef/>
      </w:r>
      <w:r>
        <w:t xml:space="preserve"> </w:t>
      </w:r>
      <w:r w:rsidRPr="00967DF0">
        <w:t>Ecological footprint has a variety of definitions, but is defined by the Global Footprint Network the as "a measure of how much area of biologically productive land and water an individual, population or activity requires to produce all the resources it consumes and to absorb the waste it generates, using prevailing technology and resource management practices. The ecological footprint indicator used in this report is based on the Global Footprint Network unless otherwise specified.</w:t>
      </w:r>
    </w:p>
  </w:footnote>
  <w:footnote w:id="63">
    <w:p w14:paraId="45B3BFA6" w14:textId="77777777" w:rsidR="006D6CC6" w:rsidRPr="00F467F0" w:rsidRDefault="006D6CC6" w:rsidP="00A01204">
      <w:pPr>
        <w:pStyle w:val="FootnoteText"/>
        <w:ind w:left="0"/>
        <w:rPr>
          <w:lang w:val="en-GB"/>
        </w:rPr>
      </w:pPr>
      <w:r>
        <w:rPr>
          <w:rStyle w:val="FootnoteReference"/>
        </w:rPr>
        <w:footnoteRef/>
      </w:r>
      <w:r>
        <w:t xml:space="preserve"> </w:t>
      </w:r>
      <w:r w:rsidRPr="00F467F0">
        <w:t>The definition that follows is for the purpose of this assessment only: "Biocapacity" has a variety of definitions, but is defined by the Global Footprint Network the as "the ecosystems’ capacity to produce biological materials used by people and to absorb waste material generated by humans, under current management schemes and extraction technologies". The 'biocapacity' indicator used in this report is based on the Global Footprint Network unless otherwise specified.</w:t>
      </w:r>
    </w:p>
  </w:footnote>
  <w:footnote w:id="64">
    <w:p w14:paraId="1BCC301A" w14:textId="77777777" w:rsidR="006D6CC6" w:rsidRPr="00A412AD" w:rsidRDefault="006D6CC6" w:rsidP="00A01204">
      <w:pPr>
        <w:pStyle w:val="FootnoteText"/>
        <w:ind w:left="0"/>
        <w:rPr>
          <w:lang w:val="en-GB"/>
        </w:rPr>
      </w:pPr>
      <w:r>
        <w:rPr>
          <w:rStyle w:val="FootnoteReference"/>
        </w:rPr>
        <w:footnoteRef/>
      </w:r>
      <w:r>
        <w:t xml:space="preserve"> </w:t>
      </w:r>
      <w:r w:rsidRPr="00A412AD">
        <w:t>http://www.seaaroundus.org/data/#/global/stock-status</w:t>
      </w:r>
    </w:p>
  </w:footnote>
  <w:footnote w:id="65">
    <w:p w14:paraId="035E2566" w14:textId="77777777" w:rsidR="006D6CC6" w:rsidRPr="00A412AD" w:rsidRDefault="006D6CC6" w:rsidP="00A01204">
      <w:pPr>
        <w:pStyle w:val="FootnoteText"/>
        <w:ind w:left="0"/>
      </w:pPr>
      <w:r>
        <w:rPr>
          <w:rStyle w:val="FootnoteReference"/>
        </w:rPr>
        <w:footnoteRef/>
      </w:r>
      <w:r>
        <w:t xml:space="preserve"> </w:t>
      </w:r>
      <w:r w:rsidRPr="00A412AD">
        <w:t>http://www.fao.org/fishery/area/search/en</w:t>
      </w:r>
    </w:p>
  </w:footnote>
  <w:footnote w:id="66">
    <w:p w14:paraId="4DCD6643" w14:textId="77777777" w:rsidR="006D6CC6" w:rsidRPr="005B387E" w:rsidRDefault="006D6CC6" w:rsidP="00A01204">
      <w:pPr>
        <w:pStyle w:val="FootnoteText"/>
        <w:ind w:left="0"/>
      </w:pPr>
      <w:r>
        <w:rPr>
          <w:rStyle w:val="FootnoteReference"/>
        </w:rPr>
        <w:footnoteRef/>
      </w:r>
      <w:r>
        <w:t xml:space="preserve"> </w:t>
      </w:r>
      <w:r w:rsidRPr="005B387E">
        <w:t>https://soe.environment.gov.au/</w:t>
      </w:r>
    </w:p>
  </w:footnote>
  <w:footnote w:id="67">
    <w:p w14:paraId="5BD8F89F" w14:textId="77777777" w:rsidR="006D6CC6" w:rsidRPr="00A253C3" w:rsidRDefault="006D6CC6" w:rsidP="00A01204">
      <w:pPr>
        <w:pStyle w:val="FootnoteText"/>
        <w:ind w:left="0"/>
      </w:pPr>
      <w:r>
        <w:rPr>
          <w:rStyle w:val="FootnoteReference"/>
        </w:rPr>
        <w:footnoteRef/>
      </w:r>
      <w:r>
        <w:t xml:space="preserve"> </w:t>
      </w:r>
      <w:r w:rsidRPr="00A253C3">
        <w:t>http://www.marinepests.gov.au</w:t>
      </w:r>
    </w:p>
  </w:footnote>
  <w:footnote w:id="68">
    <w:p w14:paraId="2DC6D543" w14:textId="77777777" w:rsidR="006D6CC6" w:rsidRPr="00964A7B" w:rsidRDefault="006D6CC6" w:rsidP="00A01204">
      <w:pPr>
        <w:pStyle w:val="FootnoteText"/>
        <w:ind w:left="0"/>
      </w:pPr>
      <w:r>
        <w:rPr>
          <w:rStyle w:val="FootnoteReference"/>
        </w:rPr>
        <w:footnoteRef/>
      </w:r>
      <w:r>
        <w:t xml:space="preserve"> </w:t>
      </w:r>
      <w:r w:rsidRPr="00964A7B">
        <w:t>www.predatorfreenz.org</w:t>
      </w:r>
    </w:p>
  </w:footnote>
  <w:footnote w:id="69">
    <w:p w14:paraId="3FF03B97" w14:textId="77777777" w:rsidR="006D6CC6" w:rsidRPr="00964A7B" w:rsidRDefault="006D6CC6" w:rsidP="00A01204">
      <w:pPr>
        <w:pStyle w:val="FootnoteText"/>
        <w:ind w:left="0"/>
      </w:pPr>
      <w:r>
        <w:rPr>
          <w:rStyle w:val="FootnoteReference"/>
        </w:rPr>
        <w:footnoteRef/>
      </w:r>
      <w:r>
        <w:t xml:space="preserve"> </w:t>
      </w:r>
      <w:r w:rsidRPr="00964A7B">
        <w:t>https://soe.environment.gov.au</w:t>
      </w:r>
    </w:p>
  </w:footnote>
  <w:footnote w:id="70">
    <w:p w14:paraId="7E2AD7EF" w14:textId="77777777" w:rsidR="006D6CC6" w:rsidRPr="00964A7B" w:rsidRDefault="006D6CC6" w:rsidP="00A01204">
      <w:pPr>
        <w:pStyle w:val="FootnoteText"/>
        <w:ind w:left="0"/>
      </w:pPr>
      <w:r>
        <w:rPr>
          <w:rStyle w:val="FootnoteReference"/>
        </w:rPr>
        <w:footnoteRef/>
      </w:r>
      <w:r>
        <w:t xml:space="preserve"> </w:t>
      </w:r>
      <w:r w:rsidRPr="00964A7B">
        <w:t>https://soe.environment.gov.au</w:t>
      </w:r>
    </w:p>
  </w:footnote>
  <w:footnote w:id="71">
    <w:p w14:paraId="4CAAE1FC" w14:textId="77777777" w:rsidR="006D6CC6" w:rsidRPr="005B387E" w:rsidRDefault="006D6CC6" w:rsidP="00A01204">
      <w:pPr>
        <w:pStyle w:val="FootnoteText"/>
        <w:ind w:left="0"/>
      </w:pPr>
      <w:r>
        <w:rPr>
          <w:rStyle w:val="FootnoteReference"/>
        </w:rPr>
        <w:footnoteRef/>
      </w:r>
      <w:r>
        <w:t xml:space="preserve"> </w:t>
      </w:r>
      <w:r w:rsidRPr="00A81E7A">
        <w:t>https://www.landmanagement.nsw.gov.au/</w:t>
      </w:r>
    </w:p>
  </w:footnote>
  <w:footnote w:id="72">
    <w:p w14:paraId="52AC6B9E" w14:textId="77777777" w:rsidR="006D6CC6" w:rsidRPr="00964A7B" w:rsidRDefault="006D6CC6" w:rsidP="00A01204">
      <w:pPr>
        <w:pStyle w:val="FootnoteText"/>
        <w:ind w:left="0"/>
        <w:rPr>
          <w:lang w:val="en-GB"/>
        </w:rPr>
      </w:pPr>
      <w:r>
        <w:rPr>
          <w:rStyle w:val="FootnoteReference"/>
        </w:rPr>
        <w:footnoteRef/>
      </w:r>
      <w:r>
        <w:t xml:space="preserve"> </w:t>
      </w:r>
      <w:r w:rsidRPr="00964A7B">
        <w:t>http://www.coraltriangleinitiative.net/</w:t>
      </w:r>
    </w:p>
  </w:footnote>
  <w:footnote w:id="73">
    <w:p w14:paraId="3BA97BE4" w14:textId="77777777" w:rsidR="006D6CC6" w:rsidRPr="00880C11" w:rsidRDefault="006D6CC6" w:rsidP="00A01204">
      <w:pPr>
        <w:pStyle w:val="FootnoteText"/>
        <w:ind w:left="0"/>
        <w:rPr>
          <w:szCs w:val="18"/>
          <w:lang w:val="en-IN"/>
        </w:rPr>
      </w:pPr>
      <w:r w:rsidRPr="00880C11">
        <w:rPr>
          <w:rStyle w:val="FootnoteReference"/>
        </w:rPr>
        <w:footnoteRef/>
      </w:r>
      <w:r w:rsidRPr="00880C11">
        <w:rPr>
          <w:szCs w:val="18"/>
        </w:rPr>
        <w:t xml:space="preserve"> </w:t>
      </w:r>
      <w:r w:rsidRPr="00880C11">
        <w:rPr>
          <w:szCs w:val="18"/>
          <w:shd w:val="clear" w:color="auto" w:fill="FFFFFF"/>
        </w:rPr>
        <w:t>For example, the contribution of aquatic ecosystems is captured through quantity and quality of water supply provision but had limited information on aquatic biodiversity indicators, for coastal-marine ecosystems, the commonly projected indicators of NCP were coral reefs, coral reef habitat and fisheries. F</w:t>
      </w:r>
      <w:r w:rsidRPr="00880C11">
        <w:rPr>
          <w:szCs w:val="18"/>
        </w:rPr>
        <w:t>or terrestrial ecosystems, the most commonly projected NBP indicators were agricultural food production, forest area or habitat, biodiversity, and carbon storage</w:t>
      </w:r>
    </w:p>
  </w:footnote>
  <w:footnote w:id="74">
    <w:p w14:paraId="7002BE74" w14:textId="77777777" w:rsidR="006D6CC6" w:rsidRPr="00880C11" w:rsidRDefault="006D6CC6" w:rsidP="00A01204">
      <w:pPr>
        <w:pStyle w:val="FootnoteText"/>
        <w:ind w:left="0"/>
        <w:rPr>
          <w:szCs w:val="18"/>
          <w:lang w:val="en-IN"/>
        </w:rPr>
      </w:pPr>
      <w:r w:rsidRPr="00880C11">
        <w:rPr>
          <w:rStyle w:val="FootnoteReference"/>
        </w:rPr>
        <w:footnoteRef/>
      </w:r>
      <w:r w:rsidRPr="00880C11">
        <w:rPr>
          <w:szCs w:val="18"/>
        </w:rPr>
        <w:t xml:space="preserve"> </w:t>
      </w:r>
      <w:r w:rsidRPr="00880C11">
        <w:rPr>
          <w:szCs w:val="18"/>
          <w:shd w:val="clear" w:color="auto" w:fill="FFFFFF"/>
        </w:rPr>
        <w:t>For example, for aquatic ecosystems, hydrological or ensemble models (e.g. climate projections models CMIP3 and CMIP5, or bioclimate models) were most commonly used, but were often specific to the study. For coastal-marine ecosystems, most studies used ensemble models (e.g. climate projections models CMIP3 and CMIP5, or bioclimate models). For terrestrial studies, most used various versions of land-use (e.g. CLUE-S) or forest production and dynamics models</w:t>
      </w:r>
    </w:p>
  </w:footnote>
  <w:footnote w:id="75">
    <w:p w14:paraId="3451662C" w14:textId="77777777" w:rsidR="006D6CC6" w:rsidRPr="00880C11" w:rsidRDefault="006D6CC6" w:rsidP="00A01204">
      <w:pPr>
        <w:pStyle w:val="FootnoteText"/>
        <w:ind w:left="0"/>
        <w:rPr>
          <w:szCs w:val="18"/>
          <w:lang w:eastAsia="ja-JP"/>
        </w:rPr>
      </w:pPr>
      <w:r w:rsidRPr="00880C11">
        <w:rPr>
          <w:rStyle w:val="FootnoteReference"/>
        </w:rPr>
        <w:footnoteRef/>
      </w:r>
      <w:r w:rsidRPr="00880C11">
        <w:rPr>
          <w:szCs w:val="18"/>
        </w:rPr>
        <w:t xml:space="preserve"> </w:t>
      </w:r>
      <w:r w:rsidRPr="00880C11">
        <w:rPr>
          <w:szCs w:val="18"/>
          <w:lang w:eastAsia="ja-JP"/>
        </w:rPr>
        <w:t>Defined as “</w:t>
      </w:r>
      <w:r w:rsidRPr="00880C11">
        <w:rPr>
          <w:i/>
          <w:szCs w:val="18"/>
          <w:lang w:eastAsia="ja-JP"/>
        </w:rPr>
        <w:t>A geographically defined space, not recognised as a protected area, which is governed and managed over the long-term in ways that deliver the effective and enduring in-situ conservation of biodiversity, with associated ecosystem services and cultural and spiritual values</w:t>
      </w:r>
      <w:r w:rsidRPr="00880C11">
        <w:rPr>
          <w:szCs w:val="18"/>
          <w:lang w:eastAsia="ja-JP"/>
        </w:rPr>
        <w:t xml:space="preserve">” in </w:t>
      </w:r>
      <w:r w:rsidRPr="00880C11">
        <w:rPr>
          <w:szCs w:val="18"/>
          <w:lang w:eastAsia="ja-JP"/>
        </w:rPr>
        <w:fldChar w:fldCharType="begin" w:fldLock="1"/>
      </w:r>
      <w:r>
        <w:rPr>
          <w:szCs w:val="18"/>
          <w:lang w:eastAsia="ja-JP"/>
        </w:rPr>
        <w:instrText>ADDIN CSL_CITATION {"citationItems":[{"id":"ITEM-1","itemData":{"author":[{"dropping-particle":"","family":"IUCN","given":"","non-dropping-particle":"","parse-names":false,"suffix":""}],"id":"ITEM-1","issued":{"date-parts":[["2017"]]},"publisher":"IUCN-World Commission on Protected Areas Task Force on Other Effective Area-based Conservation Measures","title":"Draft Guidelines for Recognizing and Reporting Other Effective Area-Based Conservation Measures (OECMs)","type":"article"},"uris":["http://www.mendeley.com/documents/?uuid=4d1996f8-7ccc-4a43-8999-e0e4fd870875"]}],"mendeley":{"formattedCitation":"(IUCN, 2017)","plainTextFormattedCitation":"(IUCN, 2017)","previouslyFormattedCitation":"(IUCN, 2017)"},"properties":{"noteIndex":0},"schema":"https://github.com/citation-style-language/schema/raw/master/csl-citation.json"}</w:instrText>
      </w:r>
      <w:r w:rsidRPr="00880C11">
        <w:rPr>
          <w:szCs w:val="18"/>
          <w:lang w:eastAsia="ja-JP"/>
        </w:rPr>
        <w:fldChar w:fldCharType="separate"/>
      </w:r>
      <w:r w:rsidRPr="00880C11">
        <w:rPr>
          <w:noProof/>
          <w:szCs w:val="18"/>
          <w:lang w:eastAsia="ja-JP"/>
        </w:rPr>
        <w:t>(IUCN, 2017)</w:t>
      </w:r>
      <w:r w:rsidRPr="00880C11">
        <w:rPr>
          <w:szCs w:val="18"/>
          <w:lang w:eastAsia="ja-JP"/>
        </w:rPr>
        <w:fldChar w:fldCharType="end"/>
      </w:r>
    </w:p>
  </w:footnote>
  <w:footnote w:id="76">
    <w:p w14:paraId="31C96D8B"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 xml:space="preserve">Relied on the best available sources for assessing the progress towards each target in each subregion from: </w:t>
      </w:r>
      <w:r w:rsidRPr="00A01204">
        <w:rPr>
          <w:rFonts w:eastAsia="MS Mincho"/>
          <w:szCs w:val="18"/>
          <w:bdr w:val="single" w:sz="4" w:space="0" w:color="auto"/>
          <w:lang w:eastAsia="ja-JP"/>
        </w:rPr>
        <w:t xml:space="preserve"> </w:t>
      </w:r>
      <w:r w:rsidRPr="00A01204">
        <w:rPr>
          <w:rFonts w:eastAsia="MS Mincho"/>
          <w:szCs w:val="18"/>
          <w:highlight w:val="cyan"/>
          <w:bdr w:val="single" w:sz="4" w:space="0" w:color="auto"/>
          <w:lang w:eastAsia="ja-JP"/>
        </w:rPr>
        <w:t>I</w:t>
      </w:r>
      <w:r w:rsidRPr="00A01204">
        <w:rPr>
          <w:rFonts w:eastAsia="MS Mincho"/>
          <w:szCs w:val="18"/>
          <w:bdr w:val="single" w:sz="4" w:space="0" w:color="auto"/>
          <w:lang w:eastAsia="ja-JP"/>
        </w:rPr>
        <w:t xml:space="preserve"> </w:t>
      </w:r>
      <w:r w:rsidRPr="00A01204">
        <w:rPr>
          <w:rFonts w:eastAsia="MS Mincho"/>
          <w:szCs w:val="18"/>
          <w:lang w:eastAsia="ja-JP"/>
        </w:rPr>
        <w:t xml:space="preserve"> IPBES core indicators; </w:t>
      </w:r>
      <w:r w:rsidRPr="00A01204">
        <w:rPr>
          <w:rFonts w:eastAsia="MS Mincho"/>
          <w:szCs w:val="18"/>
          <w:highlight w:val="green"/>
          <w:bdr w:val="single" w:sz="4" w:space="0" w:color="auto"/>
          <w:lang w:eastAsia="ja-JP"/>
        </w:rPr>
        <w:t>C</w:t>
      </w:r>
      <w:r w:rsidRPr="00A01204">
        <w:rPr>
          <w:rFonts w:eastAsia="MS Mincho"/>
          <w:szCs w:val="18"/>
          <w:lang w:eastAsia="ja-JP"/>
        </w:rPr>
        <w:t xml:space="preserve"> cross-referencing the current Asia-Pacific Regional Assessment; and </w:t>
      </w:r>
      <w:r w:rsidRPr="00A01204">
        <w:rPr>
          <w:rFonts w:eastAsia="MS Mincho"/>
          <w:szCs w:val="18"/>
          <w:highlight w:val="yellow"/>
          <w:bdr w:val="single" w:sz="4" w:space="0" w:color="auto"/>
          <w:lang w:eastAsia="ja-JP"/>
        </w:rPr>
        <w:t>L</w:t>
      </w:r>
      <w:r w:rsidRPr="00A01204">
        <w:rPr>
          <w:rFonts w:eastAsia="MS Mincho"/>
          <w:szCs w:val="18"/>
          <w:lang w:eastAsia="ja-JP"/>
        </w:rPr>
        <w:t xml:space="preserve"> literature (mainly from the regional chapters of Global Biodiversity Outlook 4 </w:t>
      </w:r>
      <w:r w:rsidRPr="00A01204">
        <w:rPr>
          <w:rFonts w:eastAsia="MS Mincho"/>
          <w:szCs w:val="18"/>
          <w:lang w:eastAsia="ja-JP"/>
        </w:rPr>
        <w:fldChar w:fldCharType="begin" w:fldLock="1"/>
      </w:r>
      <w:r w:rsidRPr="00A01204">
        <w:rPr>
          <w:rFonts w:eastAsia="MS Mincho"/>
          <w:szCs w:val="18"/>
          <w:lang w:eastAsia="ja-JP"/>
        </w:rPr>
        <w:instrText>ADDIN CSL_CITATION {"citationItems":[{"id":"ITEM-1","itemData":{"ISBN":"9789280735109","author":[{"dropping-particle":"","family":"UNEP-WCMC","given":"","non-dropping-particle":"","parse-names":false,"suffix":""}],"id":"ITEM-1","issued":{"date-parts":[["2016"]]},"publisher-place":"Cambridge, UK","title":"The State of Biodiversity in West Asia: a mid-term reveiw of progress towards the Aichi Biodiversity Targets","type":"report"},"uris":["http://www.mendeley.com/documents/?uuid=4a7c58f2-2591-4683-bc9e-b84461aefd21"]},{"id":"ITEM-2","itemData":{"ISBN":"9789280735116","abstract":"Global Biodiversity Outlook-4 (GBO-4), the mid-term review of the Strategic Plan for Biodiversity 2011-2020, provided a global assessment of progress towards the attainment of the Plan’s global biodiversity goals and associated Aichi Biodiversity Targets, but contained limited regional information. This report builds on and complements the global GBO-4 assessment. This is the second edition of The State of Biodiversity in Asia and the Pacific report and serves as a near mid-term review of progress towards the Aichi Biodiversity Targets for the Asia Pacific region.","author":[{"dropping-particle":"","family":"UNEP-WCMC","given":"","non-dropping-particle":"","parse-names":false,"suffix":""}],"container-title":"Report","id":"ITEM-2","issued":{"date-parts":[["2016"]]},"number-of-pages":"1-103","publisher-place":"Cambridge, UK","title":"The State of Biodiversity in Asia and the Pacific: A mid-term review of progress towards the Aichi Biodiversity Targets","type":"report"},"uris":["http://www.mendeley.com/documents/?uuid=2fc0d38e-9466-4d30-aaf0-d8569bff4b1c"]}],"mendeley":{"formattedCitation":"(UNEP-WCMC, 2016b, 2016a)","plainTextFormattedCitation":"(UNEP-WCMC, 2016b, 2016a)","previouslyFormattedCitation":"(UNEP-WCMC, 2016b, 2016a)"},"properties":{"noteIndex":0},"schema":"https://github.com/citation-style-language/schema/raw/master/csl-citation.json"}</w:instrText>
      </w:r>
      <w:r w:rsidRPr="00A01204">
        <w:rPr>
          <w:rFonts w:eastAsia="MS Mincho"/>
          <w:szCs w:val="18"/>
          <w:lang w:eastAsia="ja-JP"/>
        </w:rPr>
        <w:fldChar w:fldCharType="separate"/>
      </w:r>
      <w:r w:rsidRPr="00A01204">
        <w:rPr>
          <w:rFonts w:eastAsia="MS Mincho"/>
          <w:noProof/>
          <w:szCs w:val="18"/>
          <w:lang w:eastAsia="ja-JP"/>
        </w:rPr>
        <w:t>(UNEP-WCMC, 2016b, 2016a)</w:t>
      </w:r>
      <w:r w:rsidRPr="00A01204">
        <w:rPr>
          <w:rFonts w:eastAsia="MS Mincho"/>
          <w:szCs w:val="18"/>
          <w:lang w:eastAsia="ja-JP"/>
        </w:rPr>
        <w:fldChar w:fldCharType="end"/>
      </w:r>
    </w:p>
  </w:footnote>
  <w:footnote w:id="77">
    <w:p w14:paraId="177C32E2"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Subregions in which successful cases in integrating biodiversity values into policies or sectors are found are rated as “Progress, but at an insufficient rate”, while quantitative data to assess the progress towards Target 2 are generally lacking.</w:t>
      </w:r>
    </w:p>
  </w:footnote>
  <w:footnote w:id="78">
    <w:p w14:paraId="12B8C339"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While the GBO4 regional chapters rated “no significant overall progress”, subregions in which dedicated efforts for reforming incentives for the conservation and sustainable use of BES are rated “Progress, but at an insufficient rate”.</w:t>
      </w:r>
    </w:p>
  </w:footnote>
  <w:footnote w:id="79">
    <w:p w14:paraId="5526213F"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In addition to the subregions rated relatively higher by the IPBES core indicators, i.e. smaller footprint and larger FSC/PEFC certified forest management area, those including the countries ranked within top 10 regarding the area certified under voluntary sustainability standard initiatives are rated “Progress, but at an insufficient rate”. It should be noted that separating the production and consumption sides likely to produce different results.</w:t>
      </w:r>
    </w:p>
  </w:footnote>
  <w:footnote w:id="80">
    <w:p w14:paraId="32D648ED"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While forest cover is increasing, or forest loss has been halted, in four subregions except for SE Asia, GBO 4 regional chapters indicate that the trends in habitat loss have not yet been reversed.</w:t>
      </w:r>
    </w:p>
  </w:footnote>
  <w:footnote w:id="81">
    <w:p w14:paraId="61B87A2C" w14:textId="77777777" w:rsidR="006D6CC6" w:rsidRPr="00880C11" w:rsidRDefault="006D6CC6" w:rsidP="00A01204">
      <w:pPr>
        <w:pStyle w:val="FootnoteText"/>
        <w:ind w:left="0"/>
        <w:rPr>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Subregions with the countries in which national policies or local actions towards sustainable fisheries are in place are rated as “Progress, but at an insufficient rate”, while quantitative data to assess the progress towards Target 7 are generally lacking.</w:t>
      </w:r>
    </w:p>
  </w:footnote>
  <w:footnote w:id="82">
    <w:p w14:paraId="7D33CE29"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The Indicator on n</w:t>
      </w:r>
      <w:r w:rsidRPr="00A01204">
        <w:rPr>
          <w:rFonts w:eastAsia="MS Mincho"/>
          <w:szCs w:val="18"/>
          <w:lang w:eastAsia="ja-JP"/>
        </w:rPr>
        <w:t>itrogen use efficiency does not significantly influence the assessment on the progress towards Target 7, as the value stayed almost stable except for slight increase in efficiency in SE Asia and decrease in NE Asia, which are in line with the trends in the FSC/PEFC Certified Forest Management Area in these two subregions.</w:t>
      </w:r>
    </w:p>
  </w:footnote>
  <w:footnote w:id="83">
    <w:p w14:paraId="4778F57A"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These sections, while describing general trends of and threats to vulnerable coastal ecosystems including coral reefs, provide limited quantitative data disaggregated to each subregion.</w:t>
      </w:r>
    </w:p>
  </w:footnote>
  <w:footnote w:id="84">
    <w:p w14:paraId="066E2975"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Whereas the Red List Index indicates downward trend of species extinction risk for the Asia-Pacific region, the assessment here referred to the results shown in the GBO4 regional chapters which referred to multiple sources including the Red List Index</w:t>
      </w:r>
    </w:p>
  </w:footnote>
  <w:footnote w:id="85">
    <w:p w14:paraId="4B3922B4"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hereas the data on an IPBES core indicator on local breeds at risk of extinction is available, it only shows the snapshot of extinction risk as of 2016 but not the trend of the changes in extinction risks.</w:t>
      </w:r>
    </w:p>
  </w:footnote>
  <w:footnote w:id="86">
    <w:p w14:paraId="69F52BE1"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hereas quantitative data are not available, subregions in which successful cases in safeguarding ecosystems and essential services are presented in earlier chapters or the regional chapters of GBO4 are rated “Progress, but at an insufficient rate”</w:t>
      </w:r>
    </w:p>
  </w:footnote>
  <w:footnote w:id="87">
    <w:p w14:paraId="7DA1446E"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t>
      </w:r>
      <w:r w:rsidRPr="00A01204">
        <w:rPr>
          <w:rFonts w:eastAsia="MS Mincho"/>
          <w:szCs w:val="18"/>
          <w:lang w:eastAsia="ja-JP"/>
        </w:rPr>
        <w:t>GBO4 regional chapters pointed insufficient data for assessing Target 4. The presentation of the assessment results is likely to be changed after Ch2’s work on the new table on spatial and temporal spread of economic values.</w:t>
      </w:r>
    </w:p>
  </w:footnote>
  <w:footnote w:id="88">
    <w:p w14:paraId="2ECB2D2B"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hereas quantitative data are not available, subregions in which successful cases in restoring ecosystems and thereby enhancing their resilience are presented in earlier chapters or the regional chapters of GBO4 are rated “Progress, but at an insufficient rate”</w:t>
      </w:r>
    </w:p>
  </w:footnote>
  <w:footnote w:id="89">
    <w:p w14:paraId="4390922D"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All CBD parties in the Asia-Pacific region are projected to complete the formulation of NBSAPs by 2020, but the number of post-2010 NBSAPs remains 24 as of March 2017</w:t>
      </w:r>
    </w:p>
  </w:footnote>
  <w:footnote w:id="90">
    <w:p w14:paraId="1C44B419" w14:textId="77777777" w:rsidR="006D6CC6" w:rsidRPr="00A01204" w:rsidRDefault="006D6CC6" w:rsidP="00A01204">
      <w:pPr>
        <w:pStyle w:val="FootnoteText"/>
        <w:spacing w:line="200" w:lineRule="exact"/>
        <w:ind w:left="0"/>
        <w:rPr>
          <w:rFonts w:eastAsia="MS Mincho"/>
          <w:szCs w:val="18"/>
          <w:lang w:eastAsia="ja-JP"/>
        </w:rPr>
      </w:pPr>
      <w:r w:rsidRPr="00880C11">
        <w:rPr>
          <w:rStyle w:val="FootnoteReference"/>
        </w:rPr>
        <w:footnoteRef/>
      </w:r>
      <w:r w:rsidRPr="00880C11">
        <w:rPr>
          <w:szCs w:val="18"/>
        </w:rPr>
        <w:t xml:space="preserve"> Whereas quantitative data are not available, subregions in which cases of the contributions of traditional knowledge and practices to conserving and sustainably using biodiversity, and where possible their recognition in government policies, are presented  in earlier chapters or the regional chapters of GBO4 are rated “Progress, but at an insufficient rate”</w:t>
      </w:r>
    </w:p>
  </w:footnote>
  <w:footnote w:id="91">
    <w:p w14:paraId="12BDDE34" w14:textId="77777777" w:rsidR="006D6CC6" w:rsidRPr="00A01204" w:rsidRDefault="006D6CC6" w:rsidP="00A01204">
      <w:pPr>
        <w:pStyle w:val="FootnoteText"/>
        <w:spacing w:line="200" w:lineRule="exact"/>
        <w:ind w:left="0"/>
        <w:rPr>
          <w:rFonts w:eastAsia="MS Mincho"/>
          <w:lang w:eastAsia="ja-JP"/>
        </w:rPr>
      </w:pPr>
      <w:r w:rsidRPr="00880C11">
        <w:rPr>
          <w:rStyle w:val="FootnoteReference"/>
        </w:rPr>
        <w:footnoteRef/>
      </w:r>
      <w:r w:rsidRPr="00880C11">
        <w:rPr>
          <w:szCs w:val="18"/>
        </w:rPr>
        <w:t xml:space="preserve"> </w:t>
      </w:r>
      <w:r w:rsidRPr="00A01204">
        <w:rPr>
          <w:rFonts w:eastAsia="MS Mincho"/>
          <w:szCs w:val="18"/>
          <w:lang w:eastAsia="ja-JP"/>
        </w:rPr>
        <w:t>Species status information index is a sole quantitative dataset available for assessing the subregional progress against Target 19, but species status information only captures one of several aspects of the Target. Thus the assessment here took into account qualitative and anecdotal description presented in the reginal chapters of GBO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32678" w14:textId="1BECB8A0" w:rsidR="006D6CC6" w:rsidRPr="008C00D6" w:rsidRDefault="006D6CC6" w:rsidP="003B1F39">
    <w:pPr>
      <w:pStyle w:val="Header-pool"/>
    </w:pPr>
    <w:r w:rsidRPr="00447AB9">
      <w:t>IPBES/</w:t>
    </w:r>
    <w:r>
      <w:t>6</w:t>
    </w:r>
    <w:r w:rsidRPr="00DD44EA">
      <w:t>/IN</w:t>
    </w:r>
    <w:r>
      <w:t>F/5/Rev.1</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F039D" w14:textId="77777777" w:rsidR="006D6CC6" w:rsidRDefault="006D6CC6" w:rsidP="00642B4F">
    <w:pPr>
      <w:pStyle w:val="Header-pool"/>
    </w:pPr>
    <w:r>
      <w:t>IPBES/6/INF/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682A5" w14:textId="0BE65395" w:rsidR="006D6CC6" w:rsidRPr="008C00D6" w:rsidRDefault="006D6CC6" w:rsidP="003B1F39">
    <w:pPr>
      <w:pStyle w:val="Header-pool"/>
      <w:jc w:val="right"/>
    </w:pPr>
    <w:r>
      <w:t>IPBES/6</w:t>
    </w:r>
    <w:r w:rsidRPr="00DD44EA">
      <w:t>/INF/</w:t>
    </w:r>
    <w:r>
      <w:t>5/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3FF6F" w14:textId="77777777" w:rsidR="006D6CC6" w:rsidRDefault="006D6CC6" w:rsidP="00F33894">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71913" w14:textId="77777777" w:rsidR="006D6CC6" w:rsidRPr="00902B9A" w:rsidRDefault="006D6CC6" w:rsidP="00642B4F">
    <w:pPr>
      <w:pStyle w:val="Header"/>
      <w:tabs>
        <w:tab w:val="clear" w:pos="1247"/>
      </w:tabs>
    </w:pPr>
    <w:r w:rsidRPr="006F0DFF">
      <w:rPr>
        <w:szCs w:val="18"/>
      </w:rPr>
      <w:t>IPBES/6/INF/5/Rev.1</w:t>
    </w:r>
    <w:r>
      <w:rPr>
        <w:szCs w:val="18"/>
      </w:rPr>
      <w:tab/>
    </w:r>
    <w:r>
      <w:rPr>
        <w:szCs w:val="18"/>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D78FE" w14:textId="77777777" w:rsidR="006D6CC6" w:rsidRPr="009825FF" w:rsidRDefault="006D6CC6" w:rsidP="00642B4F">
    <w:pPr>
      <w:pStyle w:val="Header"/>
    </w:pPr>
    <w:r w:rsidRPr="006F0DFF">
      <w:rPr>
        <w:szCs w:val="18"/>
      </w:rPr>
      <w:t>IPBES/6/INF/5/Rev.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7C25C" w14:textId="77777777" w:rsidR="006D6CC6" w:rsidRPr="00902B9A" w:rsidRDefault="006D6CC6" w:rsidP="00642B4F">
    <w:pPr>
      <w:pStyle w:val="Header"/>
      <w:tabs>
        <w:tab w:val="clear" w:pos="1247"/>
      </w:tabs>
    </w:pPr>
    <w:r w:rsidRPr="006F0DFF">
      <w:rPr>
        <w:szCs w:val="18"/>
      </w:rPr>
      <w:t>IPBES/6/INF/5/Rev.1</w:t>
    </w:r>
    <w:r>
      <w:rPr>
        <w:szCs w:val="18"/>
      </w:rPr>
      <w:tab/>
    </w:r>
    <w:r>
      <w:rPr>
        <w:szCs w:val="18"/>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D0E414" w14:textId="77777777" w:rsidR="006D6CC6" w:rsidRPr="00902B9A" w:rsidRDefault="006D6CC6" w:rsidP="00642B4F">
    <w:pPr>
      <w:pStyle w:val="Header"/>
      <w:tabs>
        <w:tab w:val="clear" w:pos="1247"/>
      </w:tabs>
    </w:pPr>
    <w:r w:rsidRPr="00DA68F2">
      <w:rPr>
        <w:szCs w:val="18"/>
      </w:rPr>
      <w:t>IPBES/6/INF/5/Rev.1</w:t>
    </w:r>
    <w:r>
      <w:rPr>
        <w:szCs w:val="18"/>
      </w:rPr>
      <w:tab/>
    </w:r>
    <w:r>
      <w:rPr>
        <w:szCs w:val="18"/>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E2BBB" w14:textId="77777777" w:rsidR="006D6CC6" w:rsidRPr="00852B82" w:rsidRDefault="006D6CC6" w:rsidP="00642B4F">
    <w:pPr>
      <w:pStyle w:val="Header"/>
    </w:pPr>
    <w:r w:rsidRPr="00DA68F2">
      <w:rPr>
        <w:szCs w:val="18"/>
      </w:rPr>
      <w:t>IPBES/6/INF/5/Rev.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00F28" w14:textId="77777777" w:rsidR="006D6CC6" w:rsidRPr="00902B9A" w:rsidRDefault="006D6CC6" w:rsidP="00642B4F">
    <w:pPr>
      <w:pStyle w:val="Header"/>
      <w:tabs>
        <w:tab w:val="clear" w:pos="1247"/>
      </w:tabs>
    </w:pPr>
    <w:r w:rsidRPr="00116FA4">
      <w:rPr>
        <w:szCs w:val="18"/>
      </w:rPr>
      <w:t>IPBES/6/INF/5/Rev.1</w:t>
    </w:r>
    <w:r>
      <w:rPr>
        <w:szCs w:val="18"/>
      </w:rPr>
      <w:tab/>
    </w:r>
    <w:r>
      <w:rPr>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7CB6E5A4"/>
    <w:styleLink w:val="Sectionheadings1"/>
    <w:lvl w:ilvl="0">
      <w:start w:val="1"/>
      <w:numFmt w:val="bullet"/>
      <w:lvlText w:val=""/>
      <w:lvlJc w:val="left"/>
      <w:pPr>
        <w:tabs>
          <w:tab w:val="num" w:pos="1080"/>
        </w:tabs>
        <w:ind w:left="1080" w:hanging="360"/>
      </w:pPr>
      <w:rPr>
        <w:rFonts w:ascii="Symbol" w:hAnsi="Symbol" w:hint="default"/>
      </w:rPr>
    </w:lvl>
  </w:abstractNum>
  <w:abstractNum w:abstractNumId="1" w15:restartNumberingAfterBreak="0">
    <w:nsid w:val="003A4FD5"/>
    <w:multiLevelType w:val="hybridMultilevel"/>
    <w:tmpl w:val="C0D4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A2692D"/>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3F24B1"/>
    <w:multiLevelType w:val="hybridMultilevel"/>
    <w:tmpl w:val="88D85872"/>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2155EFF"/>
    <w:multiLevelType w:val="hybridMultilevel"/>
    <w:tmpl w:val="2D6C06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95353"/>
    <w:multiLevelType w:val="hybridMultilevel"/>
    <w:tmpl w:val="A5509CEE"/>
    <w:lvl w:ilvl="0" w:tplc="1FAEB234">
      <w:start w:val="1"/>
      <w:numFmt w:val="bullet"/>
      <w:lvlText w:val=""/>
      <w:lvlJc w:val="left"/>
      <w:pPr>
        <w:ind w:left="521" w:hanging="420"/>
      </w:pPr>
      <w:rPr>
        <w:rFonts w:ascii="Wingdings" w:hAnsi="Wingdings" w:hint="default"/>
      </w:rPr>
    </w:lvl>
    <w:lvl w:ilvl="1" w:tplc="0409000B" w:tentative="1">
      <w:start w:val="1"/>
      <w:numFmt w:val="bullet"/>
      <w:lvlText w:val=""/>
      <w:lvlJc w:val="left"/>
      <w:pPr>
        <w:ind w:left="941" w:hanging="420"/>
      </w:pPr>
      <w:rPr>
        <w:rFonts w:ascii="Wingdings" w:hAnsi="Wingdings" w:hint="default"/>
      </w:rPr>
    </w:lvl>
    <w:lvl w:ilvl="2" w:tplc="0409000D" w:tentative="1">
      <w:start w:val="1"/>
      <w:numFmt w:val="bullet"/>
      <w:lvlText w:val=""/>
      <w:lvlJc w:val="left"/>
      <w:pPr>
        <w:ind w:left="1361" w:hanging="420"/>
      </w:pPr>
      <w:rPr>
        <w:rFonts w:ascii="Wingdings" w:hAnsi="Wingdings" w:hint="default"/>
      </w:rPr>
    </w:lvl>
    <w:lvl w:ilvl="3" w:tplc="04090001" w:tentative="1">
      <w:start w:val="1"/>
      <w:numFmt w:val="bullet"/>
      <w:lvlText w:val=""/>
      <w:lvlJc w:val="left"/>
      <w:pPr>
        <w:ind w:left="1781" w:hanging="420"/>
      </w:pPr>
      <w:rPr>
        <w:rFonts w:ascii="Wingdings" w:hAnsi="Wingdings" w:hint="default"/>
      </w:rPr>
    </w:lvl>
    <w:lvl w:ilvl="4" w:tplc="0409000B" w:tentative="1">
      <w:start w:val="1"/>
      <w:numFmt w:val="bullet"/>
      <w:lvlText w:val=""/>
      <w:lvlJc w:val="left"/>
      <w:pPr>
        <w:ind w:left="2201" w:hanging="420"/>
      </w:pPr>
      <w:rPr>
        <w:rFonts w:ascii="Wingdings" w:hAnsi="Wingdings" w:hint="default"/>
      </w:rPr>
    </w:lvl>
    <w:lvl w:ilvl="5" w:tplc="0409000D" w:tentative="1">
      <w:start w:val="1"/>
      <w:numFmt w:val="bullet"/>
      <w:lvlText w:val=""/>
      <w:lvlJc w:val="left"/>
      <w:pPr>
        <w:ind w:left="2621" w:hanging="420"/>
      </w:pPr>
      <w:rPr>
        <w:rFonts w:ascii="Wingdings" w:hAnsi="Wingdings" w:hint="default"/>
      </w:rPr>
    </w:lvl>
    <w:lvl w:ilvl="6" w:tplc="04090001" w:tentative="1">
      <w:start w:val="1"/>
      <w:numFmt w:val="bullet"/>
      <w:lvlText w:val=""/>
      <w:lvlJc w:val="left"/>
      <w:pPr>
        <w:ind w:left="3041" w:hanging="420"/>
      </w:pPr>
      <w:rPr>
        <w:rFonts w:ascii="Wingdings" w:hAnsi="Wingdings" w:hint="default"/>
      </w:rPr>
    </w:lvl>
    <w:lvl w:ilvl="7" w:tplc="0409000B" w:tentative="1">
      <w:start w:val="1"/>
      <w:numFmt w:val="bullet"/>
      <w:lvlText w:val=""/>
      <w:lvlJc w:val="left"/>
      <w:pPr>
        <w:ind w:left="3461" w:hanging="420"/>
      </w:pPr>
      <w:rPr>
        <w:rFonts w:ascii="Wingdings" w:hAnsi="Wingdings" w:hint="default"/>
      </w:rPr>
    </w:lvl>
    <w:lvl w:ilvl="8" w:tplc="0409000D" w:tentative="1">
      <w:start w:val="1"/>
      <w:numFmt w:val="bullet"/>
      <w:lvlText w:val=""/>
      <w:lvlJc w:val="left"/>
      <w:pPr>
        <w:ind w:left="3881" w:hanging="420"/>
      </w:pPr>
      <w:rPr>
        <w:rFonts w:ascii="Wingdings" w:hAnsi="Wingdings" w:hint="default"/>
      </w:rPr>
    </w:lvl>
  </w:abstractNum>
  <w:abstractNum w:abstractNumId="6" w15:restartNumberingAfterBreak="0">
    <w:nsid w:val="152A1FF0"/>
    <w:multiLevelType w:val="multilevel"/>
    <w:tmpl w:val="D7F43CFA"/>
    <w:lvl w:ilvl="0">
      <w:start w:val="1"/>
      <w:numFmt w:val="lowerLetter"/>
      <w:lvlText w:val="%1)"/>
      <w:lvlJc w:val="left"/>
      <w:pPr>
        <w:ind w:left="720" w:firstLine="360"/>
      </w:pPr>
    </w:lvl>
    <w:lvl w:ilvl="1">
      <w:start w:val="1"/>
      <w:numFmt w:val="decimal"/>
      <w:lvlText w:val="(%2)"/>
      <w:lvlJc w:val="left"/>
      <w:pPr>
        <w:ind w:left="1200" w:firstLine="780"/>
      </w:pPr>
    </w:lvl>
    <w:lvl w:ilvl="2">
      <w:start w:val="1"/>
      <w:numFmt w:val="decimal"/>
      <w:lvlText w:val="%3"/>
      <w:lvlJc w:val="left"/>
      <w:pPr>
        <w:ind w:left="1620" w:firstLine="1200"/>
      </w:pPr>
    </w:lvl>
    <w:lvl w:ilvl="3">
      <w:start w:val="1"/>
      <w:numFmt w:val="decimal"/>
      <w:lvlText w:val="%4."/>
      <w:lvlJc w:val="left"/>
      <w:pPr>
        <w:ind w:left="2040" w:firstLine="1620"/>
      </w:pPr>
    </w:lvl>
    <w:lvl w:ilvl="4">
      <w:start w:val="1"/>
      <w:numFmt w:val="decimal"/>
      <w:lvlText w:val="(%5)"/>
      <w:lvlJc w:val="left"/>
      <w:pPr>
        <w:ind w:left="2460" w:firstLine="2040"/>
      </w:pPr>
    </w:lvl>
    <w:lvl w:ilvl="5">
      <w:start w:val="1"/>
      <w:numFmt w:val="decimal"/>
      <w:lvlText w:val="%6"/>
      <w:lvlJc w:val="left"/>
      <w:pPr>
        <w:ind w:left="2880" w:firstLine="2460"/>
      </w:pPr>
    </w:lvl>
    <w:lvl w:ilvl="6">
      <w:start w:val="1"/>
      <w:numFmt w:val="decimal"/>
      <w:lvlText w:val="%7."/>
      <w:lvlJc w:val="left"/>
      <w:pPr>
        <w:ind w:left="3300" w:firstLine="2880"/>
      </w:pPr>
    </w:lvl>
    <w:lvl w:ilvl="7">
      <w:start w:val="1"/>
      <w:numFmt w:val="decimal"/>
      <w:lvlText w:val="(%8)"/>
      <w:lvlJc w:val="left"/>
      <w:pPr>
        <w:ind w:left="3720" w:firstLine="3300"/>
      </w:pPr>
    </w:lvl>
    <w:lvl w:ilvl="8">
      <w:start w:val="1"/>
      <w:numFmt w:val="decimal"/>
      <w:lvlText w:val="%9"/>
      <w:lvlJc w:val="left"/>
      <w:pPr>
        <w:ind w:left="4140" w:firstLine="3720"/>
      </w:pPr>
    </w:lvl>
  </w:abstractNum>
  <w:abstractNum w:abstractNumId="7" w15:restartNumberingAfterBreak="0">
    <w:nsid w:val="19EA4C99"/>
    <w:multiLevelType w:val="hybridMultilevel"/>
    <w:tmpl w:val="A65EF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9" w15:restartNumberingAfterBreak="0">
    <w:nsid w:val="1BB34BA0"/>
    <w:multiLevelType w:val="hybridMultilevel"/>
    <w:tmpl w:val="0CE89910"/>
    <w:lvl w:ilvl="0" w:tplc="81BEB544">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0" w15:restartNumberingAfterBreak="0">
    <w:nsid w:val="1D0624C5"/>
    <w:multiLevelType w:val="hybridMultilevel"/>
    <w:tmpl w:val="B7CCBAC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1D933F2C"/>
    <w:multiLevelType w:val="multilevel"/>
    <w:tmpl w:val="0C09001D"/>
    <w:styleLink w:val="Sectionheadings"/>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F094ECA"/>
    <w:multiLevelType w:val="hybridMultilevel"/>
    <w:tmpl w:val="CA8011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14B7492"/>
    <w:multiLevelType w:val="hybridMultilevel"/>
    <w:tmpl w:val="B100E37A"/>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65E0BC1"/>
    <w:multiLevelType w:val="hybridMultilevel"/>
    <w:tmpl w:val="62862520"/>
    <w:lvl w:ilvl="0" w:tplc="B52CEACE">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869007D"/>
    <w:multiLevelType w:val="multilevel"/>
    <w:tmpl w:val="0409001D"/>
    <w:styleLink w:val="Style1"/>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8C01792"/>
    <w:multiLevelType w:val="hybridMultilevel"/>
    <w:tmpl w:val="D234CE36"/>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E3B41D1"/>
    <w:multiLevelType w:val="multilevel"/>
    <w:tmpl w:val="82A8D3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19" w15:restartNumberingAfterBreak="0">
    <w:nsid w:val="35A83222"/>
    <w:multiLevelType w:val="hybridMultilevel"/>
    <w:tmpl w:val="E1421B34"/>
    <w:lvl w:ilvl="0" w:tplc="81BEB544">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15:restartNumberingAfterBreak="0">
    <w:nsid w:val="37A02972"/>
    <w:multiLevelType w:val="hybridMultilevel"/>
    <w:tmpl w:val="33C6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C40006"/>
    <w:multiLevelType w:val="hybridMultilevel"/>
    <w:tmpl w:val="64DA94F4"/>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3A8E1D05"/>
    <w:multiLevelType w:val="hybridMultilevel"/>
    <w:tmpl w:val="F0326002"/>
    <w:lvl w:ilvl="0" w:tplc="9E883914">
      <w:start w:val="1"/>
      <w:numFmt w:val="lowerRoman"/>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CB248C2"/>
    <w:multiLevelType w:val="multilevel"/>
    <w:tmpl w:val="14D6ADD0"/>
    <w:lvl w:ilvl="0">
      <w:start w:val="6"/>
      <w:numFmt w:val="decimal"/>
      <w:lvlText w:val="%1"/>
      <w:lvlJc w:val="left"/>
      <w:pPr>
        <w:ind w:left="580" w:hanging="580"/>
      </w:pPr>
      <w:rPr>
        <w:rFonts w:hint="default"/>
      </w:rPr>
    </w:lvl>
    <w:lvl w:ilvl="1">
      <w:start w:val="2"/>
      <w:numFmt w:val="decimal"/>
      <w:lvlText w:val="%1.%2"/>
      <w:lvlJc w:val="left"/>
      <w:pPr>
        <w:ind w:left="580" w:hanging="5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F02AFF"/>
    <w:multiLevelType w:val="hybridMultilevel"/>
    <w:tmpl w:val="6FDA7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F3119E"/>
    <w:multiLevelType w:val="hybridMultilevel"/>
    <w:tmpl w:val="ECD2C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680A2C"/>
    <w:multiLevelType w:val="hybridMultilevel"/>
    <w:tmpl w:val="B52C116A"/>
    <w:lvl w:ilvl="0" w:tplc="0409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47BF3FEB"/>
    <w:multiLevelType w:val="hybridMultilevel"/>
    <w:tmpl w:val="D74C21D2"/>
    <w:lvl w:ilvl="0" w:tplc="1FAEB234">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8" w15:restartNumberingAfterBreak="0">
    <w:nsid w:val="47F3004F"/>
    <w:multiLevelType w:val="hybridMultilevel"/>
    <w:tmpl w:val="951E3E30"/>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9" w15:restartNumberingAfterBreak="0">
    <w:nsid w:val="492B2B64"/>
    <w:multiLevelType w:val="hybridMultilevel"/>
    <w:tmpl w:val="934EC112"/>
    <w:lvl w:ilvl="0" w:tplc="0C090011">
      <w:start w:val="1"/>
      <w:numFmt w:val="decimal"/>
      <w:lvlText w:val="%1)"/>
      <w:lvlJc w:val="left"/>
      <w:pPr>
        <w:ind w:left="72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4A491783"/>
    <w:multiLevelType w:val="hybridMultilevel"/>
    <w:tmpl w:val="B3C07EA8"/>
    <w:lvl w:ilvl="0" w:tplc="D98C8174">
      <w:start w:val="1"/>
      <w:numFmt w:val="lowerLetter"/>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31" w15:restartNumberingAfterBreak="0">
    <w:nsid w:val="4B03794B"/>
    <w:multiLevelType w:val="hybridMultilevel"/>
    <w:tmpl w:val="E5CA1F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D463E71"/>
    <w:multiLevelType w:val="hybridMultilevel"/>
    <w:tmpl w:val="429A85BA"/>
    <w:lvl w:ilvl="0" w:tplc="04090001">
      <w:start w:val="1"/>
      <w:numFmt w:val="bullet"/>
      <w:lvlText w:val=""/>
      <w:lvlJc w:val="left"/>
      <w:pPr>
        <w:ind w:left="480" w:hanging="480"/>
      </w:pPr>
      <w:rPr>
        <w:rFonts w:ascii="Wingdings" w:hAnsi="Wingdings" w:hint="default"/>
      </w:rPr>
    </w:lvl>
    <w:lvl w:ilvl="1" w:tplc="0409000B">
      <w:start w:val="1"/>
      <w:numFmt w:val="bullet"/>
      <w:lvlText w:val=""/>
      <w:lvlJc w:val="left"/>
      <w:pPr>
        <w:ind w:left="960" w:hanging="480"/>
      </w:pPr>
      <w:rPr>
        <w:rFonts w:ascii="Wingdings" w:hAnsi="Wingdings" w:hint="default"/>
      </w:rPr>
    </w:lvl>
    <w:lvl w:ilvl="2" w:tplc="0409000D">
      <w:start w:val="1"/>
      <w:numFmt w:val="bullet"/>
      <w:lvlText w:val=""/>
      <w:lvlJc w:val="left"/>
      <w:pPr>
        <w:ind w:left="1440" w:hanging="480"/>
      </w:pPr>
      <w:rPr>
        <w:rFonts w:ascii="Wingdings" w:hAnsi="Wingdings" w:hint="default"/>
      </w:rPr>
    </w:lvl>
    <w:lvl w:ilvl="3" w:tplc="04090005">
      <w:start w:val="1"/>
      <w:numFmt w:val="bullet"/>
      <w:lvlText w:val=""/>
      <w:lvlJc w:val="left"/>
      <w:pPr>
        <w:ind w:left="1920" w:hanging="480"/>
      </w:pPr>
      <w:rPr>
        <w:rFonts w:ascii="Wingdings" w:hAnsi="Wingdings" w:hint="default"/>
      </w:rPr>
    </w:lvl>
    <w:lvl w:ilvl="4" w:tplc="AEFC9C76">
      <w:start w:val="1"/>
      <w:numFmt w:val="bullet"/>
      <w:pStyle w:val="2"/>
      <w:lvlText w:val="-"/>
      <w:lvlJc w:val="left"/>
      <w:pPr>
        <w:ind w:left="2400" w:hanging="480"/>
      </w:pPr>
      <w:rPr>
        <w:rFonts w:ascii="MS Mincho" w:eastAsia="MS Mincho" w:hAnsi="MS Mincho" w:hint="eastAsia"/>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3" w15:restartNumberingAfterBreak="0">
    <w:nsid w:val="4FE70A8D"/>
    <w:multiLevelType w:val="hybridMultilevel"/>
    <w:tmpl w:val="AD86781C"/>
    <w:lvl w:ilvl="0" w:tplc="EA50B47C">
      <w:start w:val="1"/>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A66A9D"/>
    <w:multiLevelType w:val="multilevel"/>
    <w:tmpl w:val="D07A6E4C"/>
    <w:styleLink w:val="Style11"/>
    <w:lvl w:ilvl="0">
      <w:start w:val="1"/>
      <w:numFmt w:val="decimal"/>
      <w:pStyle w:val="Normalnumber"/>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35" w15:restartNumberingAfterBreak="0">
    <w:nsid w:val="545E6829"/>
    <w:multiLevelType w:val="hybridMultilevel"/>
    <w:tmpl w:val="1F1E0A1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19E39D9"/>
    <w:multiLevelType w:val="hybridMultilevel"/>
    <w:tmpl w:val="F020A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974B28"/>
    <w:multiLevelType w:val="hybridMultilevel"/>
    <w:tmpl w:val="036A387A"/>
    <w:lvl w:ilvl="0" w:tplc="81BEB544">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8" w15:restartNumberingAfterBreak="0">
    <w:nsid w:val="66121355"/>
    <w:multiLevelType w:val="hybridMultilevel"/>
    <w:tmpl w:val="43244AF8"/>
    <w:lvl w:ilvl="0" w:tplc="69FA0DDA">
      <w:start w:val="1"/>
      <w:numFmt w:val="lowerRoman"/>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EE0D4A"/>
    <w:multiLevelType w:val="hybridMultilevel"/>
    <w:tmpl w:val="19AE7568"/>
    <w:lvl w:ilvl="0" w:tplc="B53A08EE">
      <w:start w:val="1"/>
      <w:numFmt w:val="decimal"/>
      <w:pStyle w:val="Normal-Number"/>
      <w:lvlText w:val="%1."/>
      <w:lvlJc w:val="left"/>
      <w:pPr>
        <w:ind w:left="1967" w:hanging="360"/>
      </w:pPr>
    </w:lvl>
    <w:lvl w:ilvl="1" w:tplc="04090019">
      <w:start w:val="1"/>
      <w:numFmt w:val="lowerLetter"/>
      <w:lvlText w:val="%2."/>
      <w:lvlJc w:val="left"/>
      <w:pPr>
        <w:ind w:left="2687" w:hanging="360"/>
      </w:pPr>
    </w:lvl>
    <w:lvl w:ilvl="2" w:tplc="0409001B">
      <w:start w:val="1"/>
      <w:numFmt w:val="lowerRoman"/>
      <w:lvlText w:val="%3."/>
      <w:lvlJc w:val="right"/>
      <w:pPr>
        <w:ind w:left="3407" w:hanging="180"/>
      </w:pPr>
    </w:lvl>
    <w:lvl w:ilvl="3" w:tplc="0409000F" w:tentative="1">
      <w:start w:val="1"/>
      <w:numFmt w:val="decimal"/>
      <w:lvlText w:val="%4."/>
      <w:lvlJc w:val="left"/>
      <w:pPr>
        <w:ind w:left="4127" w:hanging="360"/>
      </w:pPr>
    </w:lvl>
    <w:lvl w:ilvl="4" w:tplc="04090019" w:tentative="1">
      <w:start w:val="1"/>
      <w:numFmt w:val="lowerLetter"/>
      <w:lvlText w:val="%5."/>
      <w:lvlJc w:val="left"/>
      <w:pPr>
        <w:ind w:left="4847" w:hanging="360"/>
      </w:pPr>
    </w:lvl>
    <w:lvl w:ilvl="5" w:tplc="0409001B" w:tentative="1">
      <w:start w:val="1"/>
      <w:numFmt w:val="lowerRoman"/>
      <w:lvlText w:val="%6."/>
      <w:lvlJc w:val="right"/>
      <w:pPr>
        <w:ind w:left="5567" w:hanging="180"/>
      </w:pPr>
    </w:lvl>
    <w:lvl w:ilvl="6" w:tplc="0409000F" w:tentative="1">
      <w:start w:val="1"/>
      <w:numFmt w:val="decimal"/>
      <w:lvlText w:val="%7."/>
      <w:lvlJc w:val="left"/>
      <w:pPr>
        <w:ind w:left="6287" w:hanging="360"/>
      </w:pPr>
    </w:lvl>
    <w:lvl w:ilvl="7" w:tplc="04090019" w:tentative="1">
      <w:start w:val="1"/>
      <w:numFmt w:val="lowerLetter"/>
      <w:lvlText w:val="%8."/>
      <w:lvlJc w:val="left"/>
      <w:pPr>
        <w:ind w:left="7007" w:hanging="360"/>
      </w:pPr>
    </w:lvl>
    <w:lvl w:ilvl="8" w:tplc="0409001B" w:tentative="1">
      <w:start w:val="1"/>
      <w:numFmt w:val="lowerRoman"/>
      <w:lvlText w:val="%9."/>
      <w:lvlJc w:val="right"/>
      <w:pPr>
        <w:ind w:left="7727" w:hanging="180"/>
      </w:pPr>
    </w:lvl>
  </w:abstractNum>
  <w:abstractNum w:abstractNumId="40" w15:restartNumberingAfterBreak="0">
    <w:nsid w:val="6B5A37E8"/>
    <w:multiLevelType w:val="hybridMultilevel"/>
    <w:tmpl w:val="0D389AF6"/>
    <w:lvl w:ilvl="0" w:tplc="5B28A74A">
      <w:start w:val="1"/>
      <w:numFmt w:val="bullet"/>
      <w:pStyle w:val="a"/>
      <w:lvlText w:val="•"/>
      <w:lvlJc w:val="left"/>
      <w:pPr>
        <w:ind w:left="800" w:hanging="400"/>
      </w:pPr>
      <w:rPr>
        <w:rFonts w:ascii="Batang" w:eastAsia="Batang" w:hAnsi="Batang"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1" w15:restartNumberingAfterBreak="0">
    <w:nsid w:val="6ECC4BED"/>
    <w:multiLevelType w:val="hybridMultilevel"/>
    <w:tmpl w:val="F42CBE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FBC5FFA"/>
    <w:multiLevelType w:val="hybridMultilevel"/>
    <w:tmpl w:val="9FBC6F94"/>
    <w:lvl w:ilvl="0" w:tplc="81BEB544">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3" w15:restartNumberingAfterBreak="0">
    <w:nsid w:val="6FF132E7"/>
    <w:multiLevelType w:val="hybridMultilevel"/>
    <w:tmpl w:val="90E65510"/>
    <w:lvl w:ilvl="0" w:tplc="63AA0428">
      <w:start w:val="1"/>
      <w:numFmt w:val="bullet"/>
      <w:pStyle w:val="bullets"/>
      <w:lvlText w:val=""/>
      <w:lvlJc w:val="left"/>
      <w:pPr>
        <w:ind w:left="720" w:hanging="360"/>
      </w:pPr>
      <w:rPr>
        <w:rFonts w:ascii="Symbol" w:hAnsi="Symbol" w:hint="default"/>
      </w:rPr>
    </w:lvl>
    <w:lvl w:ilvl="1" w:tplc="E2DCB88E" w:tentative="1">
      <w:start w:val="1"/>
      <w:numFmt w:val="bullet"/>
      <w:lvlText w:val="o"/>
      <w:lvlJc w:val="left"/>
      <w:pPr>
        <w:ind w:left="1440" w:hanging="360"/>
      </w:pPr>
      <w:rPr>
        <w:rFonts w:ascii="Courier New" w:hAnsi="Courier New" w:cs="Courier New" w:hint="default"/>
      </w:rPr>
    </w:lvl>
    <w:lvl w:ilvl="2" w:tplc="97EA59D4" w:tentative="1">
      <w:start w:val="1"/>
      <w:numFmt w:val="bullet"/>
      <w:lvlText w:val=""/>
      <w:lvlJc w:val="left"/>
      <w:pPr>
        <w:ind w:left="2160" w:hanging="360"/>
      </w:pPr>
      <w:rPr>
        <w:rFonts w:ascii="Wingdings" w:hAnsi="Wingdings" w:hint="default"/>
      </w:rPr>
    </w:lvl>
    <w:lvl w:ilvl="3" w:tplc="A446BE22" w:tentative="1">
      <w:start w:val="1"/>
      <w:numFmt w:val="bullet"/>
      <w:lvlText w:val=""/>
      <w:lvlJc w:val="left"/>
      <w:pPr>
        <w:ind w:left="2880" w:hanging="360"/>
      </w:pPr>
      <w:rPr>
        <w:rFonts w:ascii="Symbol" w:hAnsi="Symbol" w:hint="default"/>
      </w:rPr>
    </w:lvl>
    <w:lvl w:ilvl="4" w:tplc="B6208F66" w:tentative="1">
      <w:start w:val="1"/>
      <w:numFmt w:val="bullet"/>
      <w:lvlText w:val="o"/>
      <w:lvlJc w:val="left"/>
      <w:pPr>
        <w:ind w:left="3600" w:hanging="360"/>
      </w:pPr>
      <w:rPr>
        <w:rFonts w:ascii="Courier New" w:hAnsi="Courier New" w:cs="Courier New" w:hint="default"/>
      </w:rPr>
    </w:lvl>
    <w:lvl w:ilvl="5" w:tplc="CEC4CD4C" w:tentative="1">
      <w:start w:val="1"/>
      <w:numFmt w:val="bullet"/>
      <w:lvlText w:val=""/>
      <w:lvlJc w:val="left"/>
      <w:pPr>
        <w:ind w:left="4320" w:hanging="360"/>
      </w:pPr>
      <w:rPr>
        <w:rFonts w:ascii="Wingdings" w:hAnsi="Wingdings" w:hint="default"/>
      </w:rPr>
    </w:lvl>
    <w:lvl w:ilvl="6" w:tplc="95E29EE6" w:tentative="1">
      <w:start w:val="1"/>
      <w:numFmt w:val="bullet"/>
      <w:lvlText w:val=""/>
      <w:lvlJc w:val="left"/>
      <w:pPr>
        <w:ind w:left="5040" w:hanging="360"/>
      </w:pPr>
      <w:rPr>
        <w:rFonts w:ascii="Symbol" w:hAnsi="Symbol" w:hint="default"/>
      </w:rPr>
    </w:lvl>
    <w:lvl w:ilvl="7" w:tplc="4F04C880" w:tentative="1">
      <w:start w:val="1"/>
      <w:numFmt w:val="bullet"/>
      <w:lvlText w:val="o"/>
      <w:lvlJc w:val="left"/>
      <w:pPr>
        <w:ind w:left="5760" w:hanging="360"/>
      </w:pPr>
      <w:rPr>
        <w:rFonts w:ascii="Courier New" w:hAnsi="Courier New" w:cs="Courier New" w:hint="default"/>
      </w:rPr>
    </w:lvl>
    <w:lvl w:ilvl="8" w:tplc="8D3E1A20" w:tentative="1">
      <w:start w:val="1"/>
      <w:numFmt w:val="bullet"/>
      <w:lvlText w:val=""/>
      <w:lvlJc w:val="left"/>
      <w:pPr>
        <w:ind w:left="6480" w:hanging="360"/>
      </w:pPr>
      <w:rPr>
        <w:rFonts w:ascii="Wingdings" w:hAnsi="Wingdings" w:hint="default"/>
      </w:rPr>
    </w:lvl>
  </w:abstractNum>
  <w:abstractNum w:abstractNumId="44" w15:restartNumberingAfterBreak="0">
    <w:nsid w:val="732A71C5"/>
    <w:multiLevelType w:val="hybridMultilevel"/>
    <w:tmpl w:val="B11E52FC"/>
    <w:lvl w:ilvl="0" w:tplc="511CEE1E">
      <w:numFmt w:val="bullet"/>
      <w:lvlText w:val="•"/>
      <w:lvlJc w:val="left"/>
      <w:pPr>
        <w:ind w:left="360" w:hanging="360"/>
      </w:pPr>
      <w:rPr>
        <w:rFonts w:ascii="Times New Roman" w:eastAsia="Times New Roman"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5" w15:restartNumberingAfterBreak="0">
    <w:nsid w:val="73C23507"/>
    <w:multiLevelType w:val="hybridMultilevel"/>
    <w:tmpl w:val="C20018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4AB1DE1"/>
    <w:multiLevelType w:val="hybridMultilevel"/>
    <w:tmpl w:val="DE66B214"/>
    <w:lvl w:ilvl="0" w:tplc="81BEB544">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7" w15:restartNumberingAfterBreak="0">
    <w:nsid w:val="75E92B0C"/>
    <w:multiLevelType w:val="multilevel"/>
    <w:tmpl w:val="587E39F2"/>
    <w:lvl w:ilvl="0">
      <w:start w:val="1"/>
      <w:numFmt w:val="decimal"/>
      <w:lvlText w:val="%1)"/>
      <w:lvlJc w:val="left"/>
      <w:pPr>
        <w:ind w:left="720" w:firstLine="360"/>
      </w:pPr>
    </w:lvl>
    <w:lvl w:ilvl="1">
      <w:start w:val="1"/>
      <w:numFmt w:val="decimal"/>
      <w:lvlText w:val="(%2)"/>
      <w:lvlJc w:val="left"/>
      <w:pPr>
        <w:ind w:left="1200" w:firstLine="780"/>
      </w:pPr>
    </w:lvl>
    <w:lvl w:ilvl="2">
      <w:start w:val="1"/>
      <w:numFmt w:val="decimal"/>
      <w:lvlText w:val="%3"/>
      <w:lvlJc w:val="left"/>
      <w:pPr>
        <w:ind w:left="1620" w:firstLine="1200"/>
      </w:pPr>
    </w:lvl>
    <w:lvl w:ilvl="3">
      <w:start w:val="1"/>
      <w:numFmt w:val="decimal"/>
      <w:lvlText w:val="%4."/>
      <w:lvlJc w:val="left"/>
      <w:pPr>
        <w:ind w:left="2040" w:firstLine="1620"/>
      </w:pPr>
    </w:lvl>
    <w:lvl w:ilvl="4">
      <w:start w:val="1"/>
      <w:numFmt w:val="decimal"/>
      <w:lvlText w:val="(%5)"/>
      <w:lvlJc w:val="left"/>
      <w:pPr>
        <w:ind w:left="2460" w:firstLine="2040"/>
      </w:pPr>
    </w:lvl>
    <w:lvl w:ilvl="5">
      <w:start w:val="1"/>
      <w:numFmt w:val="decimal"/>
      <w:lvlText w:val="%6"/>
      <w:lvlJc w:val="left"/>
      <w:pPr>
        <w:ind w:left="2880" w:firstLine="2460"/>
      </w:pPr>
    </w:lvl>
    <w:lvl w:ilvl="6">
      <w:start w:val="1"/>
      <w:numFmt w:val="decimal"/>
      <w:lvlText w:val="%7."/>
      <w:lvlJc w:val="left"/>
      <w:pPr>
        <w:ind w:left="3300" w:firstLine="2880"/>
      </w:pPr>
    </w:lvl>
    <w:lvl w:ilvl="7">
      <w:start w:val="1"/>
      <w:numFmt w:val="decimal"/>
      <w:lvlText w:val="(%8)"/>
      <w:lvlJc w:val="left"/>
      <w:pPr>
        <w:ind w:left="3720" w:firstLine="3300"/>
      </w:pPr>
    </w:lvl>
    <w:lvl w:ilvl="8">
      <w:start w:val="1"/>
      <w:numFmt w:val="decimal"/>
      <w:lvlText w:val="%9"/>
      <w:lvlJc w:val="left"/>
      <w:pPr>
        <w:ind w:left="4140" w:firstLine="3720"/>
      </w:pPr>
    </w:lvl>
  </w:abstractNum>
  <w:abstractNum w:abstractNumId="48" w15:restartNumberingAfterBreak="0">
    <w:nsid w:val="7B704B64"/>
    <w:multiLevelType w:val="hybridMultilevel"/>
    <w:tmpl w:val="F8CE99B0"/>
    <w:lvl w:ilvl="0" w:tplc="04090001">
      <w:start w:val="1"/>
      <w:numFmt w:val="bullet"/>
      <w:lvlText w:val=""/>
      <w:lvlJc w:val="left"/>
      <w:pPr>
        <w:ind w:left="920" w:hanging="360"/>
      </w:pPr>
      <w:rPr>
        <w:rFonts w:ascii="Symbol" w:hAnsi="Symbol" w:hint="default"/>
      </w:rPr>
    </w:lvl>
    <w:lvl w:ilvl="1" w:tplc="20000003" w:tentative="1">
      <w:start w:val="1"/>
      <w:numFmt w:val="bullet"/>
      <w:lvlText w:val="o"/>
      <w:lvlJc w:val="left"/>
      <w:pPr>
        <w:ind w:left="1640" w:hanging="360"/>
      </w:pPr>
      <w:rPr>
        <w:rFonts w:ascii="Courier New" w:hAnsi="Courier New" w:cs="Courier New" w:hint="default"/>
      </w:rPr>
    </w:lvl>
    <w:lvl w:ilvl="2" w:tplc="20000005" w:tentative="1">
      <w:start w:val="1"/>
      <w:numFmt w:val="bullet"/>
      <w:lvlText w:val=""/>
      <w:lvlJc w:val="left"/>
      <w:pPr>
        <w:ind w:left="2360" w:hanging="360"/>
      </w:pPr>
      <w:rPr>
        <w:rFonts w:ascii="Wingdings" w:hAnsi="Wingdings" w:hint="default"/>
      </w:rPr>
    </w:lvl>
    <w:lvl w:ilvl="3" w:tplc="20000001" w:tentative="1">
      <w:start w:val="1"/>
      <w:numFmt w:val="bullet"/>
      <w:lvlText w:val=""/>
      <w:lvlJc w:val="left"/>
      <w:pPr>
        <w:ind w:left="3080" w:hanging="360"/>
      </w:pPr>
      <w:rPr>
        <w:rFonts w:ascii="Symbol" w:hAnsi="Symbol" w:hint="default"/>
      </w:rPr>
    </w:lvl>
    <w:lvl w:ilvl="4" w:tplc="20000003" w:tentative="1">
      <w:start w:val="1"/>
      <w:numFmt w:val="bullet"/>
      <w:lvlText w:val="o"/>
      <w:lvlJc w:val="left"/>
      <w:pPr>
        <w:ind w:left="3800" w:hanging="360"/>
      </w:pPr>
      <w:rPr>
        <w:rFonts w:ascii="Courier New" w:hAnsi="Courier New" w:cs="Courier New" w:hint="default"/>
      </w:rPr>
    </w:lvl>
    <w:lvl w:ilvl="5" w:tplc="20000005" w:tentative="1">
      <w:start w:val="1"/>
      <w:numFmt w:val="bullet"/>
      <w:lvlText w:val=""/>
      <w:lvlJc w:val="left"/>
      <w:pPr>
        <w:ind w:left="4520" w:hanging="360"/>
      </w:pPr>
      <w:rPr>
        <w:rFonts w:ascii="Wingdings" w:hAnsi="Wingdings" w:hint="default"/>
      </w:rPr>
    </w:lvl>
    <w:lvl w:ilvl="6" w:tplc="20000001" w:tentative="1">
      <w:start w:val="1"/>
      <w:numFmt w:val="bullet"/>
      <w:lvlText w:val=""/>
      <w:lvlJc w:val="left"/>
      <w:pPr>
        <w:ind w:left="5240" w:hanging="360"/>
      </w:pPr>
      <w:rPr>
        <w:rFonts w:ascii="Symbol" w:hAnsi="Symbol" w:hint="default"/>
      </w:rPr>
    </w:lvl>
    <w:lvl w:ilvl="7" w:tplc="20000003" w:tentative="1">
      <w:start w:val="1"/>
      <w:numFmt w:val="bullet"/>
      <w:lvlText w:val="o"/>
      <w:lvlJc w:val="left"/>
      <w:pPr>
        <w:ind w:left="5960" w:hanging="360"/>
      </w:pPr>
      <w:rPr>
        <w:rFonts w:ascii="Courier New" w:hAnsi="Courier New" w:cs="Courier New" w:hint="default"/>
      </w:rPr>
    </w:lvl>
    <w:lvl w:ilvl="8" w:tplc="20000005" w:tentative="1">
      <w:start w:val="1"/>
      <w:numFmt w:val="bullet"/>
      <w:lvlText w:val=""/>
      <w:lvlJc w:val="left"/>
      <w:pPr>
        <w:ind w:left="6680" w:hanging="360"/>
      </w:pPr>
      <w:rPr>
        <w:rFonts w:ascii="Wingdings" w:hAnsi="Wingdings" w:hint="default"/>
      </w:rPr>
    </w:lvl>
  </w:abstractNum>
  <w:abstractNum w:abstractNumId="49" w15:restartNumberingAfterBreak="0">
    <w:nsid w:val="7D8C2B8D"/>
    <w:multiLevelType w:val="hybridMultilevel"/>
    <w:tmpl w:val="D53CEB0C"/>
    <w:lvl w:ilvl="0" w:tplc="1FAEB234">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num w:numId="1">
    <w:abstractNumId w:val="8"/>
  </w:num>
  <w:num w:numId="2">
    <w:abstractNumId w:val="18"/>
  </w:num>
  <w:num w:numId="3">
    <w:abstractNumId w:val="34"/>
    <w:lvlOverride w:ilvl="0">
      <w:lvl w:ilvl="0">
        <w:start w:val="1"/>
        <w:numFmt w:val="decimal"/>
        <w:pStyle w:val="Normalnumber"/>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4">
    <w:abstractNumId w:val="0"/>
  </w:num>
  <w:num w:numId="5">
    <w:abstractNumId w:val="39"/>
  </w:num>
  <w:num w:numId="6">
    <w:abstractNumId w:val="34"/>
  </w:num>
  <w:num w:numId="7">
    <w:abstractNumId w:val="34"/>
  </w:num>
  <w:num w:numId="8">
    <w:abstractNumId w:val="43"/>
  </w:num>
  <w:num w:numId="9">
    <w:abstractNumId w:val="11"/>
  </w:num>
  <w:num w:numId="10">
    <w:abstractNumId w:val="36"/>
  </w:num>
  <w:num w:numId="11">
    <w:abstractNumId w:val="28"/>
  </w:num>
  <w:num w:numId="12">
    <w:abstractNumId w:val="17"/>
  </w:num>
  <w:num w:numId="13">
    <w:abstractNumId w:val="30"/>
  </w:num>
  <w:num w:numId="14">
    <w:abstractNumId w:val="49"/>
  </w:num>
  <w:num w:numId="15">
    <w:abstractNumId w:val="47"/>
  </w:num>
  <w:num w:numId="16">
    <w:abstractNumId w:val="6"/>
  </w:num>
  <w:num w:numId="17">
    <w:abstractNumId w:val="24"/>
  </w:num>
  <w:num w:numId="18">
    <w:abstractNumId w:val="2"/>
  </w:num>
  <w:num w:numId="19">
    <w:abstractNumId w:val="33"/>
  </w:num>
  <w:num w:numId="20">
    <w:abstractNumId w:val="7"/>
  </w:num>
  <w:num w:numId="21">
    <w:abstractNumId w:val="25"/>
  </w:num>
  <w:num w:numId="22">
    <w:abstractNumId w:val="27"/>
  </w:num>
  <w:num w:numId="23">
    <w:abstractNumId w:val="40"/>
  </w:num>
  <w:num w:numId="24">
    <w:abstractNumId w:val="15"/>
  </w:num>
  <w:num w:numId="25">
    <w:abstractNumId w:val="5"/>
  </w:num>
  <w:num w:numId="26">
    <w:abstractNumId w:val="35"/>
  </w:num>
  <w:num w:numId="27">
    <w:abstractNumId w:val="4"/>
  </w:num>
  <w:num w:numId="28">
    <w:abstractNumId w:val="38"/>
  </w:num>
  <w:num w:numId="29">
    <w:abstractNumId w:val="32"/>
  </w:num>
  <w:num w:numId="30">
    <w:abstractNumId w:val="14"/>
  </w:num>
  <w:num w:numId="31">
    <w:abstractNumId w:val="1"/>
  </w:num>
  <w:num w:numId="32">
    <w:abstractNumId w:val="41"/>
  </w:num>
  <w:num w:numId="33">
    <w:abstractNumId w:val="31"/>
  </w:num>
  <w:num w:numId="34">
    <w:abstractNumId w:val="45"/>
  </w:num>
  <w:num w:numId="35">
    <w:abstractNumId w:val="23"/>
  </w:num>
  <w:num w:numId="36">
    <w:abstractNumId w:val="12"/>
  </w:num>
  <w:num w:numId="37">
    <w:abstractNumId w:val="20"/>
  </w:num>
  <w:num w:numId="38">
    <w:abstractNumId w:val="46"/>
  </w:num>
  <w:num w:numId="39">
    <w:abstractNumId w:val="42"/>
  </w:num>
  <w:num w:numId="40">
    <w:abstractNumId w:val="9"/>
  </w:num>
  <w:num w:numId="41">
    <w:abstractNumId w:val="19"/>
  </w:num>
  <w:num w:numId="42">
    <w:abstractNumId w:val="37"/>
  </w:num>
  <w:num w:numId="43">
    <w:abstractNumId w:val="22"/>
  </w:num>
  <w:num w:numId="44">
    <w:abstractNumId w:val="29"/>
  </w:num>
  <w:num w:numId="45">
    <w:abstractNumId w:val="10"/>
  </w:num>
  <w:num w:numId="46">
    <w:abstractNumId w:val="44"/>
  </w:num>
  <w:num w:numId="47">
    <w:abstractNumId w:val="26"/>
  </w:num>
  <w:num w:numId="48">
    <w:abstractNumId w:val="16"/>
  </w:num>
  <w:num w:numId="49">
    <w:abstractNumId w:val="13"/>
  </w:num>
  <w:num w:numId="50">
    <w:abstractNumId w:val="48"/>
  </w:num>
  <w:num w:numId="51">
    <w:abstractNumId w:val="21"/>
  </w:num>
  <w:num w:numId="52">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isplayBackgroundShape/>
  <w:hideSpellingErrors/>
  <w:hideGrammaticalErrors/>
  <w:activeWritingStyle w:appName="MSWord" w:lang="fr-FR" w:vendorID="64" w:dllVersion="0" w:nlCheck="1" w:checkStyle="0"/>
  <w:activeWritingStyle w:appName="MSWord" w:lang="en-US" w:vendorID="64" w:dllVersion="0" w:nlCheck="1" w:checkStyle="1"/>
  <w:activeWritingStyle w:appName="MSWord" w:lang="en-GB" w:vendorID="64" w:dllVersion="0" w:nlCheck="1" w:checkStyle="1"/>
  <w:activeWritingStyle w:appName="MSWord" w:lang="es-ES" w:vendorID="64" w:dllVersion="0" w:nlCheck="1" w:checkStyle="1"/>
  <w:activeWritingStyle w:appName="MSWord" w:lang="en-IN" w:vendorID="64" w:dllVersion="0" w:nlCheck="1" w:checkStyle="0"/>
  <w:activeWritingStyle w:appName="MSWord" w:lang="en-AU" w:vendorID="64" w:dllVersion="0" w:nlCheck="1" w:checkStyle="0"/>
  <w:activeWritingStyle w:appName="MSWord" w:lang="en-MY" w:vendorID="64" w:dllVersion="0" w:nlCheck="1" w:checkStyle="0"/>
  <w:activeWritingStyle w:appName="MSWord" w:lang="en-NZ" w:vendorID="64" w:dllVersion="0" w:nlCheck="1" w:checkStyle="0"/>
  <w:activeWritingStyle w:appName="MSWord" w:lang="en-ID" w:vendorID="64" w:dllVersion="0" w:nlCheck="1" w:checkStyle="0"/>
  <w:activeWritingStyle w:appName="MSWord" w:lang="en-CA" w:vendorID="64" w:dllVersion="0" w:nlCheck="1" w:checkStyle="0"/>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stylePaneSortMethod w:val="0000"/>
  <w:defaultTabStop w:val="624"/>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625A"/>
    <w:rsid w:val="00001C87"/>
    <w:rsid w:val="00010869"/>
    <w:rsid w:val="000149E6"/>
    <w:rsid w:val="00023405"/>
    <w:rsid w:val="000247B0"/>
    <w:rsid w:val="00024C14"/>
    <w:rsid w:val="00026997"/>
    <w:rsid w:val="0003163B"/>
    <w:rsid w:val="00033C5F"/>
    <w:rsid w:val="00033E0B"/>
    <w:rsid w:val="00035EDE"/>
    <w:rsid w:val="0004026E"/>
    <w:rsid w:val="00044E5A"/>
    <w:rsid w:val="0004540A"/>
    <w:rsid w:val="000509B4"/>
    <w:rsid w:val="0005760A"/>
    <w:rsid w:val="00057D24"/>
    <w:rsid w:val="0006035B"/>
    <w:rsid w:val="00061444"/>
    <w:rsid w:val="00061E92"/>
    <w:rsid w:val="0006430A"/>
    <w:rsid w:val="00064E58"/>
    <w:rsid w:val="00071886"/>
    <w:rsid w:val="000742BC"/>
    <w:rsid w:val="00080362"/>
    <w:rsid w:val="0008241C"/>
    <w:rsid w:val="00082A0C"/>
    <w:rsid w:val="00083504"/>
    <w:rsid w:val="000904EF"/>
    <w:rsid w:val="0009640C"/>
    <w:rsid w:val="00096762"/>
    <w:rsid w:val="000A4875"/>
    <w:rsid w:val="000B22A2"/>
    <w:rsid w:val="000C2A52"/>
    <w:rsid w:val="000D33C0"/>
    <w:rsid w:val="000D6941"/>
    <w:rsid w:val="000F5ADB"/>
    <w:rsid w:val="000F6B5C"/>
    <w:rsid w:val="00102A92"/>
    <w:rsid w:val="001202E3"/>
    <w:rsid w:val="00123699"/>
    <w:rsid w:val="0013059D"/>
    <w:rsid w:val="00135236"/>
    <w:rsid w:val="00141A55"/>
    <w:rsid w:val="001446A3"/>
    <w:rsid w:val="00155395"/>
    <w:rsid w:val="00160D74"/>
    <w:rsid w:val="00167D02"/>
    <w:rsid w:val="0017099E"/>
    <w:rsid w:val="001717B7"/>
    <w:rsid w:val="00181EC8"/>
    <w:rsid w:val="00184349"/>
    <w:rsid w:val="0019552B"/>
    <w:rsid w:val="00195F33"/>
    <w:rsid w:val="001B1617"/>
    <w:rsid w:val="001B504B"/>
    <w:rsid w:val="001B68AD"/>
    <w:rsid w:val="001B6CA5"/>
    <w:rsid w:val="001D1FDA"/>
    <w:rsid w:val="001D3874"/>
    <w:rsid w:val="001D7710"/>
    <w:rsid w:val="001D7E75"/>
    <w:rsid w:val="001E56D2"/>
    <w:rsid w:val="001E7D56"/>
    <w:rsid w:val="001F75DE"/>
    <w:rsid w:val="00200D58"/>
    <w:rsid w:val="002013BE"/>
    <w:rsid w:val="00203460"/>
    <w:rsid w:val="002063A4"/>
    <w:rsid w:val="0021145B"/>
    <w:rsid w:val="00213A77"/>
    <w:rsid w:val="00215C33"/>
    <w:rsid w:val="00222B40"/>
    <w:rsid w:val="00235F89"/>
    <w:rsid w:val="00243240"/>
    <w:rsid w:val="00243B6E"/>
    <w:rsid w:val="00243D36"/>
    <w:rsid w:val="00247707"/>
    <w:rsid w:val="002512CA"/>
    <w:rsid w:val="00254B17"/>
    <w:rsid w:val="00257415"/>
    <w:rsid w:val="0026018E"/>
    <w:rsid w:val="00285344"/>
    <w:rsid w:val="00286740"/>
    <w:rsid w:val="002929D8"/>
    <w:rsid w:val="00293ACB"/>
    <w:rsid w:val="00295D6A"/>
    <w:rsid w:val="002A237D"/>
    <w:rsid w:val="002A4C53"/>
    <w:rsid w:val="002B0672"/>
    <w:rsid w:val="002B247F"/>
    <w:rsid w:val="002C145D"/>
    <w:rsid w:val="002C2C3E"/>
    <w:rsid w:val="002C533E"/>
    <w:rsid w:val="002D027F"/>
    <w:rsid w:val="002D7A85"/>
    <w:rsid w:val="002D7B60"/>
    <w:rsid w:val="002F4761"/>
    <w:rsid w:val="002F5C79"/>
    <w:rsid w:val="0030000D"/>
    <w:rsid w:val="003019E2"/>
    <w:rsid w:val="003065E6"/>
    <w:rsid w:val="0031413F"/>
    <w:rsid w:val="003148BB"/>
    <w:rsid w:val="00317976"/>
    <w:rsid w:val="00321A05"/>
    <w:rsid w:val="00333D64"/>
    <w:rsid w:val="00346511"/>
    <w:rsid w:val="00351B05"/>
    <w:rsid w:val="00352EA9"/>
    <w:rsid w:val="00355EA9"/>
    <w:rsid w:val="003578DE"/>
    <w:rsid w:val="00385868"/>
    <w:rsid w:val="00396257"/>
    <w:rsid w:val="00397EB8"/>
    <w:rsid w:val="003A4FD0"/>
    <w:rsid w:val="003A69D1"/>
    <w:rsid w:val="003A7705"/>
    <w:rsid w:val="003A77F1"/>
    <w:rsid w:val="003A7CA9"/>
    <w:rsid w:val="003B107A"/>
    <w:rsid w:val="003B1545"/>
    <w:rsid w:val="003B1F39"/>
    <w:rsid w:val="003C409D"/>
    <w:rsid w:val="003C5BA6"/>
    <w:rsid w:val="003D50CB"/>
    <w:rsid w:val="003D663E"/>
    <w:rsid w:val="003E6F9F"/>
    <w:rsid w:val="003F0E85"/>
    <w:rsid w:val="003F1D30"/>
    <w:rsid w:val="003F5247"/>
    <w:rsid w:val="003F7440"/>
    <w:rsid w:val="00407616"/>
    <w:rsid w:val="0041081A"/>
    <w:rsid w:val="00410C55"/>
    <w:rsid w:val="00416854"/>
    <w:rsid w:val="00417725"/>
    <w:rsid w:val="00437F26"/>
    <w:rsid w:val="00444097"/>
    <w:rsid w:val="00445487"/>
    <w:rsid w:val="004456DC"/>
    <w:rsid w:val="00447AB9"/>
    <w:rsid w:val="00454769"/>
    <w:rsid w:val="00455480"/>
    <w:rsid w:val="004618B7"/>
    <w:rsid w:val="00466991"/>
    <w:rsid w:val="0047064C"/>
    <w:rsid w:val="00482EF7"/>
    <w:rsid w:val="004A42E1"/>
    <w:rsid w:val="004B162C"/>
    <w:rsid w:val="004C3DBE"/>
    <w:rsid w:val="004C5C96"/>
    <w:rsid w:val="004C7ECC"/>
    <w:rsid w:val="004D06A4"/>
    <w:rsid w:val="004F1A81"/>
    <w:rsid w:val="004F1FAF"/>
    <w:rsid w:val="00517861"/>
    <w:rsid w:val="005218D9"/>
    <w:rsid w:val="005257F9"/>
    <w:rsid w:val="00533551"/>
    <w:rsid w:val="005349F3"/>
    <w:rsid w:val="00536186"/>
    <w:rsid w:val="00544CBB"/>
    <w:rsid w:val="00547AA2"/>
    <w:rsid w:val="00563378"/>
    <w:rsid w:val="005679F1"/>
    <w:rsid w:val="0057315F"/>
    <w:rsid w:val="005754A9"/>
    <w:rsid w:val="00576104"/>
    <w:rsid w:val="00582074"/>
    <w:rsid w:val="005B1BEE"/>
    <w:rsid w:val="005B7CEF"/>
    <w:rsid w:val="005C67C8"/>
    <w:rsid w:val="005D0249"/>
    <w:rsid w:val="005D6E8C"/>
    <w:rsid w:val="005E1AB9"/>
    <w:rsid w:val="005F100C"/>
    <w:rsid w:val="005F1F17"/>
    <w:rsid w:val="005F68DA"/>
    <w:rsid w:val="00606059"/>
    <w:rsid w:val="0060773B"/>
    <w:rsid w:val="006101ED"/>
    <w:rsid w:val="006157B5"/>
    <w:rsid w:val="00626FC6"/>
    <w:rsid w:val="006303B4"/>
    <w:rsid w:val="00633D3D"/>
    <w:rsid w:val="00640D5C"/>
    <w:rsid w:val="00641703"/>
    <w:rsid w:val="00642B4F"/>
    <w:rsid w:val="006431A6"/>
    <w:rsid w:val="0064357C"/>
    <w:rsid w:val="006459F6"/>
    <w:rsid w:val="006501AD"/>
    <w:rsid w:val="00651BFA"/>
    <w:rsid w:val="00654475"/>
    <w:rsid w:val="006576F9"/>
    <w:rsid w:val="006600AD"/>
    <w:rsid w:val="00661589"/>
    <w:rsid w:val="00665A4B"/>
    <w:rsid w:val="00692E2A"/>
    <w:rsid w:val="006A76F2"/>
    <w:rsid w:val="006B0E1A"/>
    <w:rsid w:val="006B503A"/>
    <w:rsid w:val="006C7365"/>
    <w:rsid w:val="006D6CC6"/>
    <w:rsid w:val="006D7EFB"/>
    <w:rsid w:val="006E6672"/>
    <w:rsid w:val="006E6722"/>
    <w:rsid w:val="006E6780"/>
    <w:rsid w:val="007027B9"/>
    <w:rsid w:val="00714E08"/>
    <w:rsid w:val="00715E88"/>
    <w:rsid w:val="0071625A"/>
    <w:rsid w:val="00724D64"/>
    <w:rsid w:val="00734CAA"/>
    <w:rsid w:val="0073650A"/>
    <w:rsid w:val="0075533C"/>
    <w:rsid w:val="00757581"/>
    <w:rsid w:val="007611A0"/>
    <w:rsid w:val="007745DF"/>
    <w:rsid w:val="00796D3F"/>
    <w:rsid w:val="007A1683"/>
    <w:rsid w:val="007A5C12"/>
    <w:rsid w:val="007A7CB0"/>
    <w:rsid w:val="007B68A3"/>
    <w:rsid w:val="007C2541"/>
    <w:rsid w:val="007D66A8"/>
    <w:rsid w:val="007D7AC3"/>
    <w:rsid w:val="007E003F"/>
    <w:rsid w:val="007E2B3C"/>
    <w:rsid w:val="007F0414"/>
    <w:rsid w:val="007F3540"/>
    <w:rsid w:val="007F6126"/>
    <w:rsid w:val="008034CE"/>
    <w:rsid w:val="00805F75"/>
    <w:rsid w:val="00815B30"/>
    <w:rsid w:val="008164F2"/>
    <w:rsid w:val="00821395"/>
    <w:rsid w:val="00827E8E"/>
    <w:rsid w:val="00830E26"/>
    <w:rsid w:val="00843576"/>
    <w:rsid w:val="00843B64"/>
    <w:rsid w:val="00844743"/>
    <w:rsid w:val="008478FC"/>
    <w:rsid w:val="00861062"/>
    <w:rsid w:val="00867BFF"/>
    <w:rsid w:val="008829D3"/>
    <w:rsid w:val="0088480A"/>
    <w:rsid w:val="0088677E"/>
    <w:rsid w:val="0088757A"/>
    <w:rsid w:val="00887DDD"/>
    <w:rsid w:val="008957DD"/>
    <w:rsid w:val="00897D98"/>
    <w:rsid w:val="008A6DF2"/>
    <w:rsid w:val="008A7807"/>
    <w:rsid w:val="008B4CC9"/>
    <w:rsid w:val="008C00D6"/>
    <w:rsid w:val="008C2BEF"/>
    <w:rsid w:val="008D7C99"/>
    <w:rsid w:val="008E0FCB"/>
    <w:rsid w:val="008E22B1"/>
    <w:rsid w:val="008E717F"/>
    <w:rsid w:val="0092178C"/>
    <w:rsid w:val="00930B88"/>
    <w:rsid w:val="00930FE2"/>
    <w:rsid w:val="009379B9"/>
    <w:rsid w:val="00940DCC"/>
    <w:rsid w:val="0094179A"/>
    <w:rsid w:val="0094459E"/>
    <w:rsid w:val="00944DBC"/>
    <w:rsid w:val="0094617E"/>
    <w:rsid w:val="00950977"/>
    <w:rsid w:val="00951A7B"/>
    <w:rsid w:val="009527C6"/>
    <w:rsid w:val="009564A6"/>
    <w:rsid w:val="009647C5"/>
    <w:rsid w:val="00967621"/>
    <w:rsid w:val="00967E6A"/>
    <w:rsid w:val="00980D6D"/>
    <w:rsid w:val="00984A20"/>
    <w:rsid w:val="00985ADF"/>
    <w:rsid w:val="00987560"/>
    <w:rsid w:val="009A1772"/>
    <w:rsid w:val="009B4A0F"/>
    <w:rsid w:val="009C11D2"/>
    <w:rsid w:val="009C1575"/>
    <w:rsid w:val="009C6C70"/>
    <w:rsid w:val="009D0B63"/>
    <w:rsid w:val="009D5335"/>
    <w:rsid w:val="009E307E"/>
    <w:rsid w:val="009E78C3"/>
    <w:rsid w:val="009F24EB"/>
    <w:rsid w:val="00A01204"/>
    <w:rsid w:val="00A06663"/>
    <w:rsid w:val="00A07870"/>
    <w:rsid w:val="00A07F19"/>
    <w:rsid w:val="00A1348D"/>
    <w:rsid w:val="00A232EE"/>
    <w:rsid w:val="00A25483"/>
    <w:rsid w:val="00A27C49"/>
    <w:rsid w:val="00A35431"/>
    <w:rsid w:val="00A4175F"/>
    <w:rsid w:val="00A44411"/>
    <w:rsid w:val="00A469FA"/>
    <w:rsid w:val="00A55B01"/>
    <w:rsid w:val="00A55E48"/>
    <w:rsid w:val="00A56B5B"/>
    <w:rsid w:val="00A603FF"/>
    <w:rsid w:val="00A657DD"/>
    <w:rsid w:val="00A666A6"/>
    <w:rsid w:val="00A675FD"/>
    <w:rsid w:val="00A72437"/>
    <w:rsid w:val="00A80611"/>
    <w:rsid w:val="00AA0C30"/>
    <w:rsid w:val="00AA6019"/>
    <w:rsid w:val="00AB5340"/>
    <w:rsid w:val="00AC0A89"/>
    <w:rsid w:val="00AC7C96"/>
    <w:rsid w:val="00AE237D"/>
    <w:rsid w:val="00AE2F37"/>
    <w:rsid w:val="00AE502A"/>
    <w:rsid w:val="00AF0CC1"/>
    <w:rsid w:val="00AF7C07"/>
    <w:rsid w:val="00B22C93"/>
    <w:rsid w:val="00B27589"/>
    <w:rsid w:val="00B35720"/>
    <w:rsid w:val="00B405B7"/>
    <w:rsid w:val="00B420CD"/>
    <w:rsid w:val="00B42549"/>
    <w:rsid w:val="00B4555A"/>
    <w:rsid w:val="00B52222"/>
    <w:rsid w:val="00B52E2F"/>
    <w:rsid w:val="00B54FE7"/>
    <w:rsid w:val="00B66901"/>
    <w:rsid w:val="00B71E6D"/>
    <w:rsid w:val="00B72070"/>
    <w:rsid w:val="00B75656"/>
    <w:rsid w:val="00B779E1"/>
    <w:rsid w:val="00B91EE1"/>
    <w:rsid w:val="00BA0090"/>
    <w:rsid w:val="00BA1A67"/>
    <w:rsid w:val="00BA7797"/>
    <w:rsid w:val="00BB11D0"/>
    <w:rsid w:val="00BD5CFD"/>
    <w:rsid w:val="00BE1561"/>
    <w:rsid w:val="00BE5B5F"/>
    <w:rsid w:val="00BE7D02"/>
    <w:rsid w:val="00BF23FB"/>
    <w:rsid w:val="00C01691"/>
    <w:rsid w:val="00C03545"/>
    <w:rsid w:val="00C258BE"/>
    <w:rsid w:val="00C26F55"/>
    <w:rsid w:val="00C30C63"/>
    <w:rsid w:val="00C36B8B"/>
    <w:rsid w:val="00C415C1"/>
    <w:rsid w:val="00C4457C"/>
    <w:rsid w:val="00C47DBF"/>
    <w:rsid w:val="00C552FF"/>
    <w:rsid w:val="00C558DA"/>
    <w:rsid w:val="00C55AF3"/>
    <w:rsid w:val="00C61420"/>
    <w:rsid w:val="00C70845"/>
    <w:rsid w:val="00C7457A"/>
    <w:rsid w:val="00C84759"/>
    <w:rsid w:val="00C85E03"/>
    <w:rsid w:val="00C934E9"/>
    <w:rsid w:val="00C96840"/>
    <w:rsid w:val="00CA6C7F"/>
    <w:rsid w:val="00CC10A6"/>
    <w:rsid w:val="00CC20CF"/>
    <w:rsid w:val="00CD05CE"/>
    <w:rsid w:val="00CD5EB8"/>
    <w:rsid w:val="00CD7044"/>
    <w:rsid w:val="00CE08B9"/>
    <w:rsid w:val="00CE524C"/>
    <w:rsid w:val="00CF141F"/>
    <w:rsid w:val="00CF4777"/>
    <w:rsid w:val="00D067BB"/>
    <w:rsid w:val="00D1352A"/>
    <w:rsid w:val="00D169AF"/>
    <w:rsid w:val="00D25249"/>
    <w:rsid w:val="00D33031"/>
    <w:rsid w:val="00D33D5C"/>
    <w:rsid w:val="00D359BA"/>
    <w:rsid w:val="00D44172"/>
    <w:rsid w:val="00D45C98"/>
    <w:rsid w:val="00D62DAC"/>
    <w:rsid w:val="00D63B8C"/>
    <w:rsid w:val="00D739CC"/>
    <w:rsid w:val="00D74032"/>
    <w:rsid w:val="00D8093D"/>
    <w:rsid w:val="00D8108C"/>
    <w:rsid w:val="00D83BDD"/>
    <w:rsid w:val="00D842AE"/>
    <w:rsid w:val="00D87566"/>
    <w:rsid w:val="00D91324"/>
    <w:rsid w:val="00D9211C"/>
    <w:rsid w:val="00D92DE0"/>
    <w:rsid w:val="00D92FEF"/>
    <w:rsid w:val="00D93A0F"/>
    <w:rsid w:val="00DA1BCA"/>
    <w:rsid w:val="00DA7476"/>
    <w:rsid w:val="00DB73BA"/>
    <w:rsid w:val="00DC45C7"/>
    <w:rsid w:val="00DC46FF"/>
    <w:rsid w:val="00DC5254"/>
    <w:rsid w:val="00DD1A4F"/>
    <w:rsid w:val="00DD2838"/>
    <w:rsid w:val="00DD3107"/>
    <w:rsid w:val="00DD44EA"/>
    <w:rsid w:val="00DD7C2C"/>
    <w:rsid w:val="00DF05AB"/>
    <w:rsid w:val="00E0342F"/>
    <w:rsid w:val="00E03D71"/>
    <w:rsid w:val="00E06797"/>
    <w:rsid w:val="00E1265B"/>
    <w:rsid w:val="00E13B48"/>
    <w:rsid w:val="00E1404F"/>
    <w:rsid w:val="00E21C83"/>
    <w:rsid w:val="00E2437D"/>
    <w:rsid w:val="00E24ADA"/>
    <w:rsid w:val="00E32F59"/>
    <w:rsid w:val="00E33E3F"/>
    <w:rsid w:val="00E44A5A"/>
    <w:rsid w:val="00E46D9A"/>
    <w:rsid w:val="00E565FF"/>
    <w:rsid w:val="00E65388"/>
    <w:rsid w:val="00E75A1E"/>
    <w:rsid w:val="00E83375"/>
    <w:rsid w:val="00E83AFD"/>
    <w:rsid w:val="00E85342"/>
    <w:rsid w:val="00E85B7D"/>
    <w:rsid w:val="00E9121B"/>
    <w:rsid w:val="00EA0AE2"/>
    <w:rsid w:val="00EA39E5"/>
    <w:rsid w:val="00EA5E72"/>
    <w:rsid w:val="00EA7EF1"/>
    <w:rsid w:val="00EB3141"/>
    <w:rsid w:val="00EB563C"/>
    <w:rsid w:val="00EB7CDC"/>
    <w:rsid w:val="00EC5A46"/>
    <w:rsid w:val="00EC63E2"/>
    <w:rsid w:val="00EE0B9B"/>
    <w:rsid w:val="00EE7A32"/>
    <w:rsid w:val="00EF22B3"/>
    <w:rsid w:val="00F02B81"/>
    <w:rsid w:val="00F03B69"/>
    <w:rsid w:val="00F05232"/>
    <w:rsid w:val="00F06BC5"/>
    <w:rsid w:val="00F07A50"/>
    <w:rsid w:val="00F113DA"/>
    <w:rsid w:val="00F21C7C"/>
    <w:rsid w:val="00F222A8"/>
    <w:rsid w:val="00F24AB6"/>
    <w:rsid w:val="00F26911"/>
    <w:rsid w:val="00F33894"/>
    <w:rsid w:val="00F37DC8"/>
    <w:rsid w:val="00F439B3"/>
    <w:rsid w:val="00F46705"/>
    <w:rsid w:val="00F55490"/>
    <w:rsid w:val="00F62C60"/>
    <w:rsid w:val="00F650C3"/>
    <w:rsid w:val="00F65D85"/>
    <w:rsid w:val="00F8091E"/>
    <w:rsid w:val="00F8615C"/>
    <w:rsid w:val="00F91F3C"/>
    <w:rsid w:val="00F94214"/>
    <w:rsid w:val="00F969E5"/>
    <w:rsid w:val="00F97E02"/>
    <w:rsid w:val="00FA2A63"/>
    <w:rsid w:val="00FA3208"/>
    <w:rsid w:val="00FA5BA4"/>
    <w:rsid w:val="00FA6BB0"/>
    <w:rsid w:val="00FB109D"/>
    <w:rsid w:val="00FD5860"/>
    <w:rsid w:val="00FE352D"/>
    <w:rsid w:val="00FE40EB"/>
    <w:rsid w:val="00FE4D02"/>
    <w:rsid w:val="00FE7D62"/>
    <w:rsid w:val="00FF38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5B5922"/>
  <w15:docId w15:val="{F82924E7-48AF-4FE6-BF59-4AC66BCD6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8241C"/>
    <w:pPr>
      <w:tabs>
        <w:tab w:val="left" w:pos="1247"/>
        <w:tab w:val="left" w:pos="1814"/>
        <w:tab w:val="left" w:pos="2381"/>
        <w:tab w:val="left" w:pos="2948"/>
        <w:tab w:val="left" w:pos="3515"/>
      </w:tabs>
    </w:pPr>
    <w:rPr>
      <w:lang w:val="en-GB"/>
    </w:rPr>
  </w:style>
  <w:style w:type="paragraph" w:styleId="Heading1">
    <w:name w:val="heading 1"/>
    <w:basedOn w:val="Normal"/>
    <w:next w:val="Normalnumber"/>
    <w:link w:val="Heading1Char"/>
    <w:uiPriority w:val="9"/>
    <w:qFormat/>
    <w:rsid w:val="000D6941"/>
    <w:pPr>
      <w:keepNext/>
      <w:spacing w:before="240" w:after="120"/>
      <w:ind w:left="1247" w:hanging="680"/>
      <w:outlineLvl w:val="0"/>
    </w:pPr>
    <w:rPr>
      <w:b/>
      <w:sz w:val="28"/>
    </w:rPr>
  </w:style>
  <w:style w:type="paragraph" w:styleId="Heading2">
    <w:name w:val="heading 2"/>
    <w:basedOn w:val="Normal"/>
    <w:next w:val="Normalnumber"/>
    <w:link w:val="Heading2Char"/>
    <w:uiPriority w:val="9"/>
    <w:qFormat/>
    <w:rsid w:val="000D6941"/>
    <w:pPr>
      <w:keepNext/>
      <w:spacing w:before="240" w:after="120"/>
      <w:ind w:left="1247" w:hanging="680"/>
      <w:outlineLvl w:val="1"/>
    </w:pPr>
    <w:rPr>
      <w:b/>
      <w:sz w:val="24"/>
      <w:szCs w:val="24"/>
    </w:rPr>
  </w:style>
  <w:style w:type="paragraph" w:styleId="Heading3">
    <w:name w:val="heading 3"/>
    <w:basedOn w:val="Normal"/>
    <w:next w:val="Normalnumber"/>
    <w:link w:val="Heading3Char"/>
    <w:uiPriority w:val="9"/>
    <w:qFormat/>
    <w:rsid w:val="000D6941"/>
    <w:pPr>
      <w:spacing w:after="120"/>
      <w:ind w:left="1247" w:hanging="680"/>
      <w:outlineLvl w:val="2"/>
    </w:pPr>
    <w:rPr>
      <w:b/>
    </w:rPr>
  </w:style>
  <w:style w:type="paragraph" w:styleId="Heading4">
    <w:name w:val="heading 4"/>
    <w:basedOn w:val="Heading3"/>
    <w:next w:val="Normalnumber"/>
    <w:link w:val="Heading4Char"/>
    <w:uiPriority w:val="9"/>
    <w:qFormat/>
    <w:rsid w:val="000D6941"/>
    <w:pPr>
      <w:keepNext/>
      <w:outlineLvl w:val="3"/>
    </w:pPr>
  </w:style>
  <w:style w:type="paragraph" w:styleId="Heading5">
    <w:name w:val="heading 5"/>
    <w:basedOn w:val="Normal"/>
    <w:next w:val="Normal"/>
    <w:link w:val="Heading5Char"/>
    <w:uiPriority w:val="9"/>
    <w:qFormat/>
    <w:rsid w:val="000D6941"/>
    <w:pPr>
      <w:keepNext/>
      <w:outlineLvl w:val="4"/>
    </w:pPr>
    <w:rPr>
      <w:rFonts w:ascii="Univers" w:hAnsi="Univers"/>
      <w:b/>
      <w:sz w:val="24"/>
    </w:rPr>
  </w:style>
  <w:style w:type="paragraph" w:styleId="Heading6">
    <w:name w:val="heading 6"/>
    <w:basedOn w:val="Normal"/>
    <w:next w:val="Normal"/>
    <w:link w:val="Heading6Char"/>
    <w:uiPriority w:val="9"/>
    <w:qFormat/>
    <w:rsid w:val="000D6941"/>
    <w:pPr>
      <w:keepNext/>
      <w:ind w:left="578"/>
      <w:outlineLvl w:val="5"/>
    </w:pPr>
    <w:rPr>
      <w:b/>
      <w:bCs/>
      <w:sz w:val="24"/>
    </w:rPr>
  </w:style>
  <w:style w:type="paragraph" w:styleId="Heading7">
    <w:name w:val="heading 7"/>
    <w:basedOn w:val="Normal"/>
    <w:next w:val="Normal"/>
    <w:link w:val="Heading7Char"/>
    <w:uiPriority w:val="9"/>
    <w:qFormat/>
    <w:rsid w:val="000D6941"/>
    <w:pPr>
      <w:keepNext/>
      <w:widowControl w:val="0"/>
      <w:jc w:val="center"/>
      <w:outlineLvl w:val="6"/>
    </w:pPr>
    <w:rPr>
      <w:snapToGrid w:val="0"/>
      <w:u w:val="single"/>
    </w:rPr>
  </w:style>
  <w:style w:type="paragraph" w:styleId="Heading8">
    <w:name w:val="heading 8"/>
    <w:basedOn w:val="Normal"/>
    <w:next w:val="Normal"/>
    <w:link w:val="Heading8Char"/>
    <w:uiPriority w:val="9"/>
    <w:qFormat/>
    <w:rsid w:val="000D6941"/>
    <w:pPr>
      <w:keepNext/>
      <w:widowControl w:val="0"/>
      <w:numPr>
        <w:numId w:val="1"/>
      </w:numPr>
      <w:tabs>
        <w:tab w:val="left" w:pos="-1440"/>
        <w:tab w:val="left" w:pos="-720"/>
      </w:tabs>
      <w:suppressAutoHyphens/>
      <w:jc w:val="center"/>
      <w:outlineLvl w:val="7"/>
    </w:pPr>
    <w:rPr>
      <w:snapToGrid w:val="0"/>
      <w:u w:val="single"/>
    </w:rPr>
  </w:style>
  <w:style w:type="paragraph" w:styleId="Heading9">
    <w:name w:val="heading 9"/>
    <w:basedOn w:val="Normal"/>
    <w:next w:val="Normal"/>
    <w:link w:val="Heading9Char"/>
    <w:uiPriority w:val="9"/>
    <w:qFormat/>
    <w:rsid w:val="000D6941"/>
    <w:pPr>
      <w:keepNext/>
      <w:widowControl w:val="0"/>
      <w:numPr>
        <w:numId w:val="2"/>
      </w:numPr>
      <w:suppressAutoHyphens/>
      <w:jc w:val="center"/>
      <w:outlineLvl w:val="8"/>
    </w:pPr>
    <w:rPr>
      <w:snapToGrid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ind w:left="1000"/>
    </w:pPr>
    <w:rPr>
      <w:sz w:val="18"/>
      <w:szCs w:val="18"/>
    </w:rPr>
  </w:style>
  <w:style w:type="paragraph" w:styleId="TOC7">
    <w:name w:val="toc 7"/>
    <w:basedOn w:val="Normal"/>
    <w:next w:val="Normal"/>
    <w:autoRedefine/>
    <w:uiPriority w:val="39"/>
    <w:rsid w:val="000D6941"/>
    <w:pPr>
      <w:ind w:left="1200"/>
    </w:pPr>
    <w:rPr>
      <w:sz w:val="18"/>
      <w:szCs w:val="18"/>
    </w:rPr>
  </w:style>
  <w:style w:type="paragraph" w:styleId="TOC8">
    <w:name w:val="toc 8"/>
    <w:basedOn w:val="Normal"/>
    <w:next w:val="Normal"/>
    <w:autoRedefine/>
    <w:uiPriority w:val="39"/>
    <w:rsid w:val="000D6941"/>
    <w:pPr>
      <w:ind w:left="1400"/>
    </w:pPr>
    <w:rPr>
      <w:sz w:val="18"/>
      <w:szCs w:val="18"/>
    </w:rPr>
  </w:style>
  <w:style w:type="paragraph" w:styleId="TOC9">
    <w:name w:val="toc 9"/>
    <w:basedOn w:val="Normal"/>
    <w:next w:val="Normal"/>
    <w:autoRedefine/>
    <w:uiPriority w:val="39"/>
    <w:rsid w:val="000D6941"/>
    <w:pPr>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ind w:left="1814" w:hanging="567"/>
    </w:pPr>
  </w:style>
  <w:style w:type="paragraph" w:customStyle="1" w:styleId="CH1">
    <w:name w:val="CH1"/>
    <w:basedOn w:val="Normalpool"/>
    <w:next w:val="CH2"/>
    <w:uiPriority w:val="99"/>
    <w:qFormat/>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qFormat/>
    <w:rsid w:val="00160D74"/>
    <w:pPr>
      <w:tabs>
        <w:tab w:val="left" w:pos="1247"/>
        <w:tab w:val="left" w:pos="1814"/>
        <w:tab w:val="left" w:pos="2381"/>
        <w:tab w:val="left" w:pos="2948"/>
        <w:tab w:val="left" w:pos="3515"/>
        <w:tab w:val="left" w:pos="4082"/>
      </w:tabs>
    </w:pPr>
    <w:rPr>
      <w:lang w:val="en-GB"/>
    </w:rPr>
  </w:style>
  <w:style w:type="character" w:styleId="FootnoteReference">
    <w:name w:val="footnote reference"/>
    <w:aliases w:val="16 Point,Superscript 6 Point,number,SUPERS,Footnote Reference Superscript,ftref,fr"/>
    <w:basedOn w:val="DefaultParagraphFont"/>
    <w:uiPriority w:val="99"/>
    <w:qFormat/>
    <w:rsid w:val="000D6941"/>
    <w:rPr>
      <w:rFonts w:ascii="Times New Roman" w:hAnsi="Times New Roman"/>
      <w:color w:val="auto"/>
      <w:sz w:val="20"/>
      <w:szCs w:val="18"/>
      <w:vertAlign w:val="superscript"/>
    </w:rPr>
  </w:style>
  <w:style w:type="paragraph" w:styleId="FootnoteText">
    <w:name w:val="footnote text"/>
    <w:aliases w:val="Geneva 9,Font: Geneva 9,Boston 10,f,DNV-FT,Fußnotentextf,Footnote Text Char Char,Footnote Text Char Char Char Char,Footnote Text1,Footnote Text Char Char Char,Footnote Reference1,Standard + Block,Erste Zeile:  1 cm,ft,脚注文本 Char Char,脚"/>
    <w:basedOn w:val="Normalpool"/>
    <w:link w:val="FootnoteTextChar"/>
    <w:uiPriority w:val="99"/>
    <w:qFormat/>
    <w:rsid w:val="000D6941"/>
    <w:pPr>
      <w:spacing w:before="20" w:after="40"/>
      <w:ind w:left="1247"/>
    </w:pPr>
    <w:rPr>
      <w:sz w:val="18"/>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rsid w:val="003D663E"/>
    <w:pPr>
      <w:tabs>
        <w:tab w:val="clear" w:pos="1247"/>
        <w:tab w:val="clear" w:pos="1814"/>
        <w:tab w:val="clear" w:pos="2381"/>
        <w:tab w:val="clear" w:pos="2948"/>
        <w:tab w:val="clear" w:pos="3515"/>
        <w:tab w:val="clear" w:pos="4082"/>
        <w:tab w:val="left" w:pos="624"/>
      </w:tabs>
      <w:spacing w:before="60"/>
      <w:ind w:right="4536"/>
    </w:pPr>
  </w:style>
  <w:style w:type="paragraph" w:customStyle="1" w:styleId="BBTitle">
    <w:name w:val="BB_Title"/>
    <w:basedOn w:val="Normalpool"/>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enter" w:pos="4536"/>
        <w:tab w:val="right" w:pos="9072"/>
      </w:tabs>
      <w:spacing w:after="120"/>
    </w:pPr>
    <w:rPr>
      <w:b/>
      <w:sz w:val="18"/>
    </w:rPr>
  </w:style>
  <w:style w:type="character" w:styleId="Hyperlink">
    <w:name w:val="Hyperlink"/>
    <w:basedOn w:val="DefaultParagraphFont"/>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
    <w:name w:val="Normal_number"/>
    <w:basedOn w:val="Normalpool"/>
    <w:link w:val="NormalnumberChar"/>
    <w:qFormat/>
    <w:rsid w:val="00024C14"/>
    <w:pPr>
      <w:numPr>
        <w:numId w:val="3"/>
      </w:numPr>
      <w:tabs>
        <w:tab w:val="clear" w:pos="1814"/>
        <w:tab w:val="clear" w:pos="2381"/>
        <w:tab w:val="clear" w:pos="2948"/>
        <w:tab w:val="clear" w:pos="3515"/>
        <w:tab w:val="clear" w:pos="4082"/>
        <w:tab w:val="left" w:pos="624"/>
        <w:tab w:val="left" w:pos="1871"/>
        <w:tab w:val="left" w:pos="2495"/>
      </w:tabs>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ind w:left="800"/>
    </w:pPr>
    <w:rPr>
      <w:sz w:val="18"/>
      <w:szCs w:val="18"/>
    </w:rPr>
  </w:style>
  <w:style w:type="paragraph" w:customStyle="1" w:styleId="ZZAnxheader">
    <w:name w:val="ZZ_Anx_header"/>
    <w:basedOn w:val="Normalpool"/>
    <w:rsid w:val="00160D74"/>
    <w:rPr>
      <w:b/>
      <w:bCs/>
      <w:sz w:val="28"/>
      <w:szCs w:val="22"/>
      <w:lang w:val="en-GB"/>
    </w:rPr>
  </w:style>
  <w:style w:type="paragraph" w:customStyle="1" w:styleId="ZZAnxtitle">
    <w:name w:val="ZZ_Anx_title"/>
    <w:basedOn w:val="Normalpool"/>
    <w:rsid w:val="00160D74"/>
    <w:pPr>
      <w:spacing w:before="360" w:after="120"/>
      <w:ind w:left="1247"/>
    </w:pPr>
    <w:rPr>
      <w:b/>
      <w:bCs/>
      <w:sz w:val="28"/>
      <w:szCs w:val="26"/>
      <w:lang w:val="en-GB"/>
    </w:rPr>
  </w:style>
  <w:style w:type="paragraph" w:styleId="BalloonText">
    <w:name w:val="Balloon Text"/>
    <w:basedOn w:val="Normal"/>
    <w:link w:val="BalloonTextChar"/>
    <w:uiPriority w:val="99"/>
    <w:semiHidden/>
    <w:unhideWhenUsed/>
    <w:rsid w:val="001B6C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CA5"/>
    <w:rPr>
      <w:rFonts w:ascii="Segoe UI" w:eastAsia="MS Mincho" w:hAnsi="Segoe UI" w:cs="Segoe UI"/>
      <w:sz w:val="18"/>
      <w:szCs w:val="18"/>
    </w:rPr>
  </w:style>
  <w:style w:type="character" w:customStyle="1" w:styleId="Normal-poolChar">
    <w:name w:val="Normal-pool Char"/>
    <w:link w:val="Normal-pool"/>
    <w:rsid w:val="007E2B3C"/>
    <w:rPr>
      <w:lang w:val="en-GB"/>
    </w:rPr>
  </w:style>
  <w:style w:type="table" w:styleId="TableGrid">
    <w:name w:val="Table Grid"/>
    <w:basedOn w:val="TableNormal"/>
    <w:uiPriority w:val="39"/>
    <w:rsid w:val="00F62C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2Char">
    <w:name w:val="CH2 Char"/>
    <w:link w:val="CH2"/>
    <w:rsid w:val="00DD44EA"/>
    <w:rPr>
      <w:b/>
      <w:sz w:val="24"/>
      <w:szCs w:val="24"/>
      <w:lang w:val="en-GB"/>
    </w:rPr>
  </w:style>
  <w:style w:type="paragraph" w:customStyle="1" w:styleId="Normal-Number">
    <w:name w:val="Normal - Number"/>
    <w:basedOn w:val="Normal"/>
    <w:qFormat/>
    <w:rsid w:val="00DD44EA"/>
    <w:pPr>
      <w:numPr>
        <w:numId w:val="5"/>
      </w:numPr>
      <w:tabs>
        <w:tab w:val="clear" w:pos="1814"/>
        <w:tab w:val="clear" w:pos="2381"/>
        <w:tab w:val="clear" w:pos="2948"/>
        <w:tab w:val="clear" w:pos="3515"/>
        <w:tab w:val="left" w:pos="624"/>
        <w:tab w:val="left" w:pos="1871"/>
        <w:tab w:val="left" w:pos="2495"/>
      </w:tabs>
      <w:suppressAutoHyphens/>
      <w:spacing w:after="120"/>
    </w:pPr>
    <w:rPr>
      <w:rFonts w:eastAsia="Droid Sans Fallback" w:cs="Calibri"/>
      <w:szCs w:val="22"/>
    </w:rPr>
  </w:style>
  <w:style w:type="character" w:customStyle="1" w:styleId="NormalnumberChar">
    <w:name w:val="Normal_number Char"/>
    <w:link w:val="Normalnumber"/>
    <w:rsid w:val="00DD44EA"/>
    <w:rPr>
      <w:lang w:val="en-GB"/>
    </w:rPr>
  </w:style>
  <w:style w:type="character" w:customStyle="1" w:styleId="FootnoteTextChar">
    <w:name w:val="Footnote Text Char"/>
    <w:aliases w:val="Geneva 9 Char,Font: Geneva 9 Char,Boston 10 Char,f Char,DNV-FT Char,Fußnotentextf Char,Footnote Text Char Char Char1,Footnote Text Char Char Char Char Char,Footnote Text1 Char,Footnote Text Char Char Char Char1,Standard + Block Char"/>
    <w:basedOn w:val="DefaultParagraphFont"/>
    <w:link w:val="FootnoteText"/>
    <w:uiPriority w:val="99"/>
    <w:qFormat/>
    <w:rsid w:val="00DD44EA"/>
    <w:rPr>
      <w:sz w:val="18"/>
      <w:lang w:val="fr-FR"/>
    </w:rPr>
  </w:style>
  <w:style w:type="paragraph" w:customStyle="1" w:styleId="Default">
    <w:name w:val="Default"/>
    <w:rsid w:val="00827E8E"/>
    <w:pPr>
      <w:autoSpaceDE w:val="0"/>
      <w:autoSpaceDN w:val="0"/>
      <w:adjustRightInd w:val="0"/>
    </w:pPr>
    <w:rPr>
      <w:color w:val="000000"/>
      <w:sz w:val="24"/>
      <w:szCs w:val="24"/>
      <w:lang w:val="x-none"/>
    </w:rPr>
  </w:style>
  <w:style w:type="numbering" w:customStyle="1" w:styleId="NoList1">
    <w:name w:val="No List1"/>
    <w:next w:val="NoList"/>
    <w:uiPriority w:val="99"/>
    <w:semiHidden/>
    <w:unhideWhenUsed/>
    <w:rsid w:val="00A01204"/>
  </w:style>
  <w:style w:type="character" w:customStyle="1" w:styleId="FooterChar">
    <w:name w:val="Footer Char"/>
    <w:link w:val="Footer"/>
    <w:uiPriority w:val="99"/>
    <w:rsid w:val="00A01204"/>
    <w:rPr>
      <w:sz w:val="18"/>
      <w:lang w:val="en-GB"/>
    </w:rPr>
  </w:style>
  <w:style w:type="character" w:customStyle="1" w:styleId="HeaderChar">
    <w:name w:val="Header Char"/>
    <w:link w:val="Header"/>
    <w:uiPriority w:val="99"/>
    <w:rsid w:val="00A01204"/>
    <w:rPr>
      <w:b/>
      <w:sz w:val="18"/>
      <w:lang w:val="en-GB"/>
    </w:rPr>
  </w:style>
  <w:style w:type="character" w:customStyle="1" w:styleId="FooterChar1">
    <w:name w:val="Footer Char1"/>
    <w:basedOn w:val="DefaultParagraphFont"/>
    <w:uiPriority w:val="99"/>
    <w:semiHidden/>
    <w:rsid w:val="00A01204"/>
    <w:rPr>
      <w:rFonts w:ascii="Times New Roman" w:eastAsia="Times New Roman" w:hAnsi="Times New Roman" w:cs="Times New Roman"/>
      <w:sz w:val="20"/>
      <w:szCs w:val="20"/>
      <w:lang w:val="en-GB"/>
    </w:rPr>
  </w:style>
  <w:style w:type="character" w:customStyle="1" w:styleId="HeaderChar1">
    <w:name w:val="Header Char1"/>
    <w:basedOn w:val="DefaultParagraphFont"/>
    <w:uiPriority w:val="99"/>
    <w:semiHidden/>
    <w:rsid w:val="00A01204"/>
    <w:rPr>
      <w:rFonts w:ascii="Times New Roman" w:eastAsia="Times New Roman" w:hAnsi="Times New Roman" w:cs="Times New Roman"/>
      <w:sz w:val="20"/>
      <w:szCs w:val="20"/>
      <w:lang w:val="en-GB"/>
    </w:rPr>
  </w:style>
  <w:style w:type="paragraph" w:styleId="ListParagraph">
    <w:name w:val="List Paragraph"/>
    <w:basedOn w:val="a"/>
    <w:link w:val="ListParagraphChar"/>
    <w:uiPriority w:val="34"/>
    <w:qFormat/>
    <w:rsid w:val="00A01204"/>
    <w:pPr>
      <w:ind w:rightChars="100" w:right="100"/>
    </w:pPr>
    <w:rPr>
      <w:rFonts w:ascii="Times New Roman" w:eastAsia="Times New Roman" w:hAnsi="Times New Roman" w:cs="Times New Roman"/>
      <w:lang w:eastAsia="ja-JP"/>
    </w:rPr>
  </w:style>
  <w:style w:type="character" w:styleId="CommentReference">
    <w:name w:val="annotation reference"/>
    <w:basedOn w:val="DefaultParagraphFont"/>
    <w:uiPriority w:val="99"/>
    <w:unhideWhenUsed/>
    <w:rsid w:val="00A01204"/>
    <w:rPr>
      <w:sz w:val="16"/>
      <w:szCs w:val="16"/>
    </w:rPr>
  </w:style>
  <w:style w:type="paragraph" w:styleId="CommentText">
    <w:name w:val="annotation text"/>
    <w:basedOn w:val="Normal"/>
    <w:link w:val="CommentTextChar"/>
    <w:uiPriority w:val="99"/>
    <w:unhideWhenUsed/>
    <w:rsid w:val="00A01204"/>
    <w:rPr>
      <w:sz w:val="22"/>
      <w:szCs w:val="22"/>
    </w:rPr>
  </w:style>
  <w:style w:type="character" w:customStyle="1" w:styleId="CommentTextChar">
    <w:name w:val="Comment Text Char"/>
    <w:basedOn w:val="DefaultParagraphFont"/>
    <w:link w:val="CommentText"/>
    <w:uiPriority w:val="99"/>
    <w:rsid w:val="00A01204"/>
    <w:rPr>
      <w:sz w:val="22"/>
      <w:szCs w:val="22"/>
      <w:lang w:val="en-GB"/>
    </w:rPr>
  </w:style>
  <w:style w:type="paragraph" w:styleId="CommentSubject">
    <w:name w:val="annotation subject"/>
    <w:basedOn w:val="CommentText"/>
    <w:next w:val="CommentText"/>
    <w:link w:val="CommentSubjectChar"/>
    <w:uiPriority w:val="99"/>
    <w:semiHidden/>
    <w:unhideWhenUsed/>
    <w:rsid w:val="00A01204"/>
    <w:rPr>
      <w:b/>
      <w:bCs/>
    </w:rPr>
  </w:style>
  <w:style w:type="character" w:customStyle="1" w:styleId="CommentSubjectChar">
    <w:name w:val="Comment Subject Char"/>
    <w:basedOn w:val="CommentTextChar"/>
    <w:link w:val="CommentSubject"/>
    <w:uiPriority w:val="99"/>
    <w:semiHidden/>
    <w:rsid w:val="00A01204"/>
    <w:rPr>
      <w:b/>
      <w:bCs/>
      <w:sz w:val="22"/>
      <w:szCs w:val="22"/>
      <w:lang w:val="en-GB"/>
    </w:rPr>
  </w:style>
  <w:style w:type="character" w:customStyle="1" w:styleId="ListParagraphChar">
    <w:name w:val="List Paragraph Char"/>
    <w:basedOn w:val="DefaultParagraphFont"/>
    <w:link w:val="ListParagraph"/>
    <w:uiPriority w:val="34"/>
    <w:rsid w:val="00A01204"/>
    <w:rPr>
      <w:sz w:val="22"/>
      <w:szCs w:val="22"/>
      <w:lang w:val="en-GB" w:eastAsia="ja-JP"/>
    </w:rPr>
  </w:style>
  <w:style w:type="character" w:customStyle="1" w:styleId="Heading8Char">
    <w:name w:val="Heading 8 Char"/>
    <w:basedOn w:val="DefaultParagraphFont"/>
    <w:link w:val="Heading8"/>
    <w:uiPriority w:val="9"/>
    <w:rsid w:val="00A01204"/>
    <w:rPr>
      <w:snapToGrid w:val="0"/>
      <w:u w:val="single"/>
      <w:lang w:val="en-GB"/>
    </w:rPr>
  </w:style>
  <w:style w:type="numbering" w:customStyle="1" w:styleId="Normallist1">
    <w:name w:val="Normal_list1"/>
    <w:basedOn w:val="NoList"/>
    <w:rsid w:val="00A01204"/>
  </w:style>
  <w:style w:type="table" w:customStyle="1" w:styleId="TableGrid1">
    <w:name w:val="Table Grid1"/>
    <w:basedOn w:val="TableNormal"/>
    <w:next w:val="TableGrid"/>
    <w:uiPriority w:val="39"/>
    <w:rsid w:val="00A01204"/>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01204"/>
    <w:rPr>
      <w:b/>
      <w:sz w:val="24"/>
      <w:szCs w:val="24"/>
      <w:lang w:val="en-GB"/>
    </w:rPr>
  </w:style>
  <w:style w:type="character" w:customStyle="1" w:styleId="Heading1Char">
    <w:name w:val="Heading 1 Char"/>
    <w:basedOn w:val="DefaultParagraphFont"/>
    <w:link w:val="Heading1"/>
    <w:uiPriority w:val="9"/>
    <w:rsid w:val="00A01204"/>
    <w:rPr>
      <w:b/>
      <w:sz w:val="28"/>
      <w:lang w:val="en-GB"/>
    </w:rPr>
  </w:style>
  <w:style w:type="paragraph" w:customStyle="1" w:styleId="NormalPlain">
    <w:name w:val="Normal_Plain"/>
    <w:basedOn w:val="Normal"/>
    <w:qFormat/>
    <w:rsid w:val="00A01204"/>
    <w:pPr>
      <w:tabs>
        <w:tab w:val="clear" w:pos="1247"/>
        <w:tab w:val="clear" w:pos="1814"/>
        <w:tab w:val="clear" w:pos="2381"/>
        <w:tab w:val="clear" w:pos="2948"/>
        <w:tab w:val="clear" w:pos="3515"/>
      </w:tabs>
      <w:ind w:left="1260"/>
    </w:pPr>
    <w:rPr>
      <w:rFonts w:eastAsia="MS Mincho"/>
      <w:sz w:val="22"/>
      <w:szCs w:val="22"/>
      <w:lang w:eastAsia="ko-KR"/>
    </w:rPr>
  </w:style>
  <w:style w:type="character" w:styleId="LineNumber">
    <w:name w:val="line number"/>
    <w:basedOn w:val="DefaultParagraphFont"/>
    <w:uiPriority w:val="99"/>
    <w:semiHidden/>
    <w:unhideWhenUsed/>
    <w:rsid w:val="00A01204"/>
  </w:style>
  <w:style w:type="character" w:customStyle="1" w:styleId="Heading3Char">
    <w:name w:val="Heading 3 Char"/>
    <w:basedOn w:val="DefaultParagraphFont"/>
    <w:link w:val="Heading3"/>
    <w:uiPriority w:val="9"/>
    <w:rsid w:val="00A01204"/>
    <w:rPr>
      <w:b/>
      <w:lang w:val="en-GB"/>
    </w:rPr>
  </w:style>
  <w:style w:type="character" w:customStyle="1" w:styleId="Heading4Char">
    <w:name w:val="Heading 4 Char"/>
    <w:basedOn w:val="DefaultParagraphFont"/>
    <w:link w:val="Heading4"/>
    <w:uiPriority w:val="9"/>
    <w:rsid w:val="00A01204"/>
    <w:rPr>
      <w:b/>
      <w:lang w:val="en-GB"/>
    </w:rPr>
  </w:style>
  <w:style w:type="character" w:customStyle="1" w:styleId="Heading5Char">
    <w:name w:val="Heading 5 Char"/>
    <w:basedOn w:val="DefaultParagraphFont"/>
    <w:link w:val="Heading5"/>
    <w:uiPriority w:val="9"/>
    <w:rsid w:val="00A01204"/>
    <w:rPr>
      <w:rFonts w:ascii="Univers" w:hAnsi="Univers"/>
      <w:b/>
      <w:sz w:val="24"/>
      <w:lang w:val="en-GB"/>
    </w:rPr>
  </w:style>
  <w:style w:type="character" w:customStyle="1" w:styleId="Heading6Char">
    <w:name w:val="Heading 6 Char"/>
    <w:basedOn w:val="DefaultParagraphFont"/>
    <w:link w:val="Heading6"/>
    <w:uiPriority w:val="9"/>
    <w:rsid w:val="00A01204"/>
    <w:rPr>
      <w:b/>
      <w:bCs/>
      <w:sz w:val="24"/>
      <w:lang w:val="en-GB"/>
    </w:rPr>
  </w:style>
  <w:style w:type="character" w:customStyle="1" w:styleId="Heading7Char">
    <w:name w:val="Heading 7 Char"/>
    <w:basedOn w:val="DefaultParagraphFont"/>
    <w:link w:val="Heading7"/>
    <w:uiPriority w:val="9"/>
    <w:rsid w:val="00A01204"/>
    <w:rPr>
      <w:snapToGrid w:val="0"/>
      <w:u w:val="single"/>
      <w:lang w:val="en-GB"/>
    </w:rPr>
  </w:style>
  <w:style w:type="character" w:customStyle="1" w:styleId="Heading9Char">
    <w:name w:val="Heading 9 Char"/>
    <w:basedOn w:val="DefaultParagraphFont"/>
    <w:link w:val="Heading9"/>
    <w:uiPriority w:val="9"/>
    <w:rsid w:val="00A01204"/>
    <w:rPr>
      <w:snapToGrid w:val="0"/>
      <w:u w:val="single"/>
      <w:lang w:val="en-GB"/>
    </w:rPr>
  </w:style>
  <w:style w:type="paragraph" w:customStyle="1" w:styleId="FarbigeListe-Akzent11">
    <w:name w:val="Farbige Liste - Akzent 11"/>
    <w:basedOn w:val="Normal"/>
    <w:link w:val="FarbigeListe-Akzent1Zchn"/>
    <w:uiPriority w:val="34"/>
    <w:qFormat/>
    <w:rsid w:val="00A01204"/>
    <w:pPr>
      <w:tabs>
        <w:tab w:val="clear" w:pos="1247"/>
        <w:tab w:val="clear" w:pos="1814"/>
        <w:tab w:val="clear" w:pos="2381"/>
        <w:tab w:val="clear" w:pos="2948"/>
        <w:tab w:val="clear" w:pos="3515"/>
      </w:tabs>
      <w:spacing w:after="200" w:line="276" w:lineRule="auto"/>
      <w:ind w:left="720"/>
      <w:contextualSpacing/>
    </w:pPr>
    <w:rPr>
      <w:sz w:val="22"/>
      <w:szCs w:val="22"/>
      <w:shd w:val="clear" w:color="auto" w:fill="FFFFFF"/>
    </w:rPr>
  </w:style>
  <w:style w:type="character" w:customStyle="1" w:styleId="Gitternetztabelle1hell1">
    <w:name w:val="Gitternetztabelle 1 hell1"/>
    <w:uiPriority w:val="33"/>
    <w:qFormat/>
    <w:rsid w:val="00A01204"/>
    <w:rPr>
      <w:b/>
      <w:bCs/>
      <w:smallCaps/>
      <w:spacing w:val="5"/>
    </w:rPr>
  </w:style>
  <w:style w:type="paragraph" w:customStyle="1" w:styleId="bullets">
    <w:name w:val="bullets"/>
    <w:basedOn w:val="FarbigeListe-Akzent11"/>
    <w:qFormat/>
    <w:rsid w:val="00A01204"/>
    <w:pPr>
      <w:numPr>
        <w:numId w:val="8"/>
      </w:numPr>
      <w:tabs>
        <w:tab w:val="num" w:pos="720"/>
      </w:tabs>
      <w:autoSpaceDE w:val="0"/>
      <w:autoSpaceDN w:val="0"/>
      <w:adjustRightInd w:val="0"/>
      <w:spacing w:after="0" w:line="240" w:lineRule="auto"/>
      <w:ind w:left="1967"/>
    </w:pPr>
    <w:rPr>
      <w:rFonts w:cs="Calibri"/>
      <w:shd w:val="clear" w:color="auto" w:fill="auto"/>
      <w:lang w:val="en-US"/>
    </w:rPr>
  </w:style>
  <w:style w:type="paragraph" w:customStyle="1" w:styleId="xmsonormal">
    <w:name w:val="x_msonormal"/>
    <w:basedOn w:val="Normal"/>
    <w:uiPriority w:val="99"/>
    <w:rsid w:val="00A01204"/>
    <w:pPr>
      <w:tabs>
        <w:tab w:val="clear" w:pos="1247"/>
        <w:tab w:val="clear" w:pos="1814"/>
        <w:tab w:val="clear" w:pos="2381"/>
        <w:tab w:val="clear" w:pos="2948"/>
        <w:tab w:val="clear" w:pos="3515"/>
      </w:tabs>
      <w:spacing w:before="100" w:beforeAutospacing="1" w:after="100" w:afterAutospacing="1"/>
    </w:pPr>
    <w:rPr>
      <w:rFonts w:eastAsia="Calibri"/>
      <w:sz w:val="24"/>
      <w:szCs w:val="24"/>
      <w:shd w:val="clear" w:color="auto" w:fill="FFFFFF"/>
    </w:rPr>
  </w:style>
  <w:style w:type="paragraph" w:customStyle="1" w:styleId="FarbigeSchattierung-Akzent11">
    <w:name w:val="Farbige Schattierung - Akzent 11"/>
    <w:hidden/>
    <w:uiPriority w:val="99"/>
    <w:semiHidden/>
    <w:rsid w:val="00A01204"/>
    <w:rPr>
      <w:rFonts w:ascii="Calibri" w:hAnsi="Calibri" w:cs="Arial"/>
      <w:sz w:val="22"/>
      <w:szCs w:val="22"/>
      <w:lang w:bidi="en-US"/>
    </w:rPr>
  </w:style>
  <w:style w:type="table" w:customStyle="1" w:styleId="PlainTable21">
    <w:name w:val="Plain Table 21"/>
    <w:basedOn w:val="TableNormal"/>
    <w:uiPriority w:val="42"/>
    <w:rsid w:val="00A01204"/>
    <w:rPr>
      <w:rFonts w:ascii="Calibri" w:hAnsi="Calibri" w:cs="Arial"/>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converted-space">
    <w:name w:val="apple-converted-space"/>
    <w:basedOn w:val="DefaultParagraphFont"/>
    <w:rsid w:val="00A01204"/>
  </w:style>
  <w:style w:type="character" w:styleId="Emphasis">
    <w:name w:val="Emphasis"/>
    <w:uiPriority w:val="20"/>
    <w:qFormat/>
    <w:rsid w:val="00A01204"/>
    <w:rPr>
      <w:i/>
      <w:iCs/>
    </w:rPr>
  </w:style>
  <w:style w:type="character" w:customStyle="1" w:styleId="firstchild">
    <w:name w:val="firstchild"/>
    <w:basedOn w:val="DefaultParagraphFont"/>
    <w:rsid w:val="00A01204"/>
  </w:style>
  <w:style w:type="character" w:styleId="Strong">
    <w:name w:val="Strong"/>
    <w:uiPriority w:val="22"/>
    <w:qFormat/>
    <w:rsid w:val="00A01204"/>
    <w:rPr>
      <w:b/>
      <w:bCs/>
    </w:rPr>
  </w:style>
  <w:style w:type="paragraph" w:styleId="HTMLPreformatted">
    <w:name w:val="HTML Preformatted"/>
    <w:basedOn w:val="Normal"/>
    <w:link w:val="HTMLPreformattedChar"/>
    <w:uiPriority w:val="99"/>
    <w:semiHidden/>
    <w:unhideWhenUsed/>
    <w:rsid w:val="00A01204"/>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 w:val="22"/>
      <w:szCs w:val="22"/>
      <w:shd w:val="clear" w:color="auto" w:fill="FFFFFF"/>
    </w:rPr>
  </w:style>
  <w:style w:type="character" w:customStyle="1" w:styleId="HTMLPreformattedChar">
    <w:name w:val="HTML Preformatted Char"/>
    <w:basedOn w:val="DefaultParagraphFont"/>
    <w:link w:val="HTMLPreformatted"/>
    <w:uiPriority w:val="99"/>
    <w:semiHidden/>
    <w:rsid w:val="00A01204"/>
    <w:rPr>
      <w:rFonts w:ascii="Courier" w:eastAsia="Calibri" w:hAnsi="Courier" w:cs="Courier"/>
      <w:sz w:val="22"/>
      <w:szCs w:val="22"/>
      <w:lang w:val="en-GB"/>
    </w:rPr>
  </w:style>
  <w:style w:type="character" w:customStyle="1" w:styleId="A0">
    <w:name w:val="A0"/>
    <w:uiPriority w:val="99"/>
    <w:rsid w:val="00A01204"/>
    <w:rPr>
      <w:rFonts w:cs="Optima"/>
      <w:b/>
      <w:bCs/>
      <w:color w:val="000000"/>
      <w:sz w:val="60"/>
      <w:szCs w:val="60"/>
    </w:rPr>
  </w:style>
  <w:style w:type="character" w:customStyle="1" w:styleId="subtitle1">
    <w:name w:val="subtitle1"/>
    <w:basedOn w:val="DefaultParagraphFont"/>
    <w:rsid w:val="00A01204"/>
  </w:style>
  <w:style w:type="paragraph" w:customStyle="1" w:styleId="paragraph">
    <w:name w:val="paragraph"/>
    <w:basedOn w:val="Normal"/>
    <w:rsid w:val="00A01204"/>
    <w:pPr>
      <w:tabs>
        <w:tab w:val="clear" w:pos="1247"/>
        <w:tab w:val="clear" w:pos="1814"/>
        <w:tab w:val="clear" w:pos="2381"/>
        <w:tab w:val="clear" w:pos="2948"/>
        <w:tab w:val="clear" w:pos="3515"/>
      </w:tabs>
      <w:spacing w:before="100" w:beforeAutospacing="1" w:after="100" w:afterAutospacing="1"/>
    </w:pPr>
    <w:rPr>
      <w:rFonts w:eastAsia="Calibri"/>
      <w:sz w:val="24"/>
      <w:szCs w:val="24"/>
      <w:shd w:val="clear" w:color="auto" w:fill="FFFFFF"/>
      <w:lang w:val="en-IN" w:eastAsia="en-IN"/>
    </w:rPr>
  </w:style>
  <w:style w:type="character" w:customStyle="1" w:styleId="normaltextrun">
    <w:name w:val="normaltextrun"/>
    <w:basedOn w:val="DefaultParagraphFont"/>
    <w:rsid w:val="00A01204"/>
  </w:style>
  <w:style w:type="character" w:customStyle="1" w:styleId="eop">
    <w:name w:val="eop"/>
    <w:basedOn w:val="DefaultParagraphFont"/>
    <w:rsid w:val="00A01204"/>
  </w:style>
  <w:style w:type="character" w:customStyle="1" w:styleId="spellingerror">
    <w:name w:val="spellingerror"/>
    <w:basedOn w:val="DefaultParagraphFont"/>
    <w:rsid w:val="00A01204"/>
  </w:style>
  <w:style w:type="table" w:customStyle="1" w:styleId="1">
    <w:name w:val="表 (格子) 淡色1"/>
    <w:basedOn w:val="TableNormal"/>
    <w:uiPriority w:val="40"/>
    <w:rsid w:val="00A01204"/>
    <w:rPr>
      <w:rFonts w:ascii="Calibri" w:hAnsi="Calibri" w:cs="Arial"/>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roofcitation">
    <w:name w:val="proof_citation"/>
    <w:basedOn w:val="DefaultParagraphFont"/>
    <w:rsid w:val="00A01204"/>
  </w:style>
  <w:style w:type="character" w:customStyle="1" w:styleId="st">
    <w:name w:val="st"/>
    <w:basedOn w:val="DefaultParagraphFont"/>
    <w:rsid w:val="00A01204"/>
  </w:style>
  <w:style w:type="paragraph" w:styleId="NormalWeb">
    <w:name w:val="Normal (Web)"/>
    <w:basedOn w:val="Normal"/>
    <w:uiPriority w:val="99"/>
    <w:unhideWhenUsed/>
    <w:rsid w:val="00A01204"/>
    <w:pPr>
      <w:tabs>
        <w:tab w:val="clear" w:pos="1247"/>
        <w:tab w:val="clear" w:pos="1814"/>
        <w:tab w:val="clear" w:pos="2381"/>
        <w:tab w:val="clear" w:pos="2948"/>
        <w:tab w:val="clear" w:pos="3515"/>
      </w:tabs>
      <w:spacing w:before="100" w:beforeAutospacing="1" w:after="100" w:afterAutospacing="1"/>
    </w:pPr>
    <w:rPr>
      <w:rFonts w:eastAsia="Calibri"/>
      <w:sz w:val="24"/>
      <w:szCs w:val="24"/>
      <w:shd w:val="clear" w:color="auto" w:fill="FFFFFF"/>
      <w:lang w:bidi="ne-NP"/>
    </w:rPr>
  </w:style>
  <w:style w:type="paragraph" w:styleId="Title">
    <w:name w:val="Title"/>
    <w:basedOn w:val="Normal"/>
    <w:next w:val="Normal"/>
    <w:link w:val="TitleChar"/>
    <w:uiPriority w:val="10"/>
    <w:qFormat/>
    <w:rsid w:val="00A01204"/>
    <w:pPr>
      <w:tabs>
        <w:tab w:val="clear" w:pos="1247"/>
        <w:tab w:val="clear" w:pos="1814"/>
        <w:tab w:val="clear" w:pos="2381"/>
        <w:tab w:val="clear" w:pos="2948"/>
        <w:tab w:val="clear" w:pos="3515"/>
      </w:tabs>
      <w:spacing w:before="240" w:after="120"/>
      <w:jc w:val="center"/>
      <w:outlineLvl w:val="0"/>
    </w:pPr>
    <w:rPr>
      <w:rFonts w:ascii="Cambria" w:eastAsia="MS Gothic" w:hAnsi="Cambria"/>
      <w:sz w:val="32"/>
      <w:szCs w:val="32"/>
      <w:shd w:val="clear" w:color="auto" w:fill="FFFFFF"/>
      <w:lang w:bidi="en-US"/>
    </w:rPr>
  </w:style>
  <w:style w:type="character" w:customStyle="1" w:styleId="TitleChar">
    <w:name w:val="Title Char"/>
    <w:basedOn w:val="DefaultParagraphFont"/>
    <w:link w:val="Title"/>
    <w:uiPriority w:val="10"/>
    <w:rsid w:val="00A01204"/>
    <w:rPr>
      <w:rFonts w:ascii="Cambria" w:eastAsia="MS Gothic" w:hAnsi="Cambria"/>
      <w:sz w:val="32"/>
      <w:szCs w:val="32"/>
      <w:lang w:val="en-GB" w:bidi="en-US"/>
    </w:rPr>
  </w:style>
  <w:style w:type="character" w:styleId="FollowedHyperlink">
    <w:name w:val="FollowedHyperlink"/>
    <w:uiPriority w:val="99"/>
    <w:semiHidden/>
    <w:unhideWhenUsed/>
    <w:rsid w:val="00A01204"/>
    <w:rPr>
      <w:color w:val="800080"/>
      <w:u w:val="single"/>
    </w:rPr>
  </w:style>
  <w:style w:type="paragraph" w:customStyle="1" w:styleId="EndNoteBibliography">
    <w:name w:val="EndNote Bibliography"/>
    <w:basedOn w:val="Normal"/>
    <w:link w:val="EndNoteBibliographyChar"/>
    <w:rsid w:val="00A01204"/>
    <w:pPr>
      <w:tabs>
        <w:tab w:val="clear" w:pos="1247"/>
        <w:tab w:val="clear" w:pos="1814"/>
        <w:tab w:val="clear" w:pos="2381"/>
        <w:tab w:val="clear" w:pos="2948"/>
        <w:tab w:val="clear" w:pos="3515"/>
      </w:tabs>
      <w:spacing w:after="200" w:line="360" w:lineRule="auto"/>
    </w:pPr>
    <w:rPr>
      <w:rFonts w:ascii="Calibri" w:eastAsia="Calibri" w:hAnsi="Calibri" w:cs="Arial"/>
      <w:noProof/>
      <w:sz w:val="22"/>
      <w:szCs w:val="22"/>
      <w:shd w:val="clear" w:color="auto" w:fill="FFFFFF"/>
      <w:lang w:val="en-US" w:eastAsia="en-CA"/>
    </w:rPr>
  </w:style>
  <w:style w:type="character" w:customStyle="1" w:styleId="EndNoteBibliographyChar">
    <w:name w:val="EndNote Bibliography Char"/>
    <w:link w:val="EndNoteBibliography"/>
    <w:rsid w:val="00A01204"/>
    <w:rPr>
      <w:rFonts w:ascii="Calibri" w:eastAsia="Calibri" w:hAnsi="Calibri" w:cs="Arial"/>
      <w:noProof/>
      <w:sz w:val="22"/>
      <w:szCs w:val="22"/>
      <w:lang w:eastAsia="en-CA"/>
    </w:rPr>
  </w:style>
  <w:style w:type="paragraph" w:styleId="Caption">
    <w:name w:val="caption"/>
    <w:basedOn w:val="Normal"/>
    <w:next w:val="Normal"/>
    <w:uiPriority w:val="35"/>
    <w:qFormat/>
    <w:rsid w:val="00A01204"/>
    <w:pPr>
      <w:widowControl w:val="0"/>
      <w:tabs>
        <w:tab w:val="clear" w:pos="1247"/>
        <w:tab w:val="clear" w:pos="1814"/>
        <w:tab w:val="clear" w:pos="2381"/>
        <w:tab w:val="clear" w:pos="2948"/>
        <w:tab w:val="clear" w:pos="3515"/>
      </w:tabs>
    </w:pPr>
    <w:rPr>
      <w:b/>
      <w:kern w:val="2"/>
      <w:sz w:val="22"/>
      <w:szCs w:val="22"/>
      <w:lang w:eastAsia="ja-JP"/>
    </w:rPr>
  </w:style>
  <w:style w:type="table" w:customStyle="1" w:styleId="1-31">
    <w:name w:val="グリッド (表) 1 淡色 - アクセント 31"/>
    <w:basedOn w:val="TableNormal"/>
    <w:uiPriority w:val="46"/>
    <w:rsid w:val="00A01204"/>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1-11">
    <w:name w:val="グリッド (表) 1 淡色 - アクセント 11"/>
    <w:basedOn w:val="TableNormal"/>
    <w:uiPriority w:val="46"/>
    <w:rsid w:val="00A01204"/>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yperlink1">
    <w:name w:val="Hyperlink1"/>
    <w:uiPriority w:val="99"/>
    <w:unhideWhenUsed/>
    <w:rsid w:val="00A01204"/>
    <w:rPr>
      <w:color w:val="0000FF"/>
      <w:u w:val="single"/>
    </w:rPr>
  </w:style>
  <w:style w:type="paragraph" w:styleId="BodyText">
    <w:name w:val="Body Text"/>
    <w:basedOn w:val="Normal"/>
    <w:link w:val="BodyTextChar"/>
    <w:uiPriority w:val="1"/>
    <w:qFormat/>
    <w:rsid w:val="00A01204"/>
    <w:pPr>
      <w:widowControl w:val="0"/>
      <w:tabs>
        <w:tab w:val="clear" w:pos="1247"/>
        <w:tab w:val="clear" w:pos="1814"/>
        <w:tab w:val="clear" w:pos="2381"/>
        <w:tab w:val="clear" w:pos="2948"/>
        <w:tab w:val="clear" w:pos="3515"/>
      </w:tabs>
      <w:spacing w:before="21"/>
      <w:ind w:left="214"/>
    </w:pPr>
    <w:rPr>
      <w:rFonts w:ascii="Calibri" w:eastAsia="Calibri" w:hAnsi="Calibri" w:cs="Arial"/>
      <w:sz w:val="19"/>
      <w:szCs w:val="19"/>
      <w:shd w:val="clear" w:color="auto" w:fill="FFFFFF"/>
      <w:lang w:val="en-US"/>
    </w:rPr>
  </w:style>
  <w:style w:type="character" w:customStyle="1" w:styleId="BodyTextChar">
    <w:name w:val="Body Text Char"/>
    <w:basedOn w:val="DefaultParagraphFont"/>
    <w:link w:val="BodyText"/>
    <w:uiPriority w:val="1"/>
    <w:rsid w:val="00A01204"/>
    <w:rPr>
      <w:rFonts w:ascii="Calibri" w:eastAsia="Calibri" w:hAnsi="Calibri" w:cs="Arial"/>
      <w:sz w:val="19"/>
      <w:szCs w:val="19"/>
    </w:rPr>
  </w:style>
  <w:style w:type="table" w:customStyle="1" w:styleId="GridTable1Light-Accent31">
    <w:name w:val="Grid Table 1 Light - Accent 31"/>
    <w:basedOn w:val="TableNormal"/>
    <w:uiPriority w:val="46"/>
    <w:rsid w:val="00A01204"/>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A01204"/>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styleId="EndnoteReference">
    <w:name w:val="endnote reference"/>
    <w:uiPriority w:val="99"/>
    <w:unhideWhenUsed/>
    <w:rsid w:val="00A01204"/>
    <w:rPr>
      <w:vertAlign w:val="superscript"/>
    </w:rPr>
  </w:style>
  <w:style w:type="paragraph" w:customStyle="1" w:styleId="Gitternetztabelle31">
    <w:name w:val="Gitternetztabelle 31"/>
    <w:basedOn w:val="Heading1"/>
    <w:next w:val="Normal"/>
    <w:uiPriority w:val="39"/>
    <w:unhideWhenUsed/>
    <w:qFormat/>
    <w:rsid w:val="00A01204"/>
    <w:pPr>
      <w:keepNext w:val="0"/>
      <w:tabs>
        <w:tab w:val="clear" w:pos="1247"/>
        <w:tab w:val="clear" w:pos="1814"/>
        <w:tab w:val="clear" w:pos="2381"/>
        <w:tab w:val="clear" w:pos="2948"/>
        <w:tab w:val="clear" w:pos="3515"/>
      </w:tabs>
      <w:autoSpaceDE w:val="0"/>
      <w:autoSpaceDN w:val="0"/>
      <w:adjustRightInd w:val="0"/>
      <w:spacing w:after="0" w:line="259" w:lineRule="auto"/>
      <w:ind w:left="0" w:firstLine="0"/>
      <w:contextualSpacing/>
      <w:outlineLvl w:val="9"/>
    </w:pPr>
    <w:rPr>
      <w:rFonts w:ascii="Calibri" w:eastAsia="MS Mincho" w:hAnsi="Calibri" w:cs="Calibri"/>
      <w:bCs/>
      <w:sz w:val="32"/>
      <w:szCs w:val="32"/>
      <w:lang w:val="en-US"/>
    </w:rPr>
  </w:style>
  <w:style w:type="numbering" w:customStyle="1" w:styleId="Sectionheadings">
    <w:name w:val="Section headings"/>
    <w:basedOn w:val="NoList"/>
    <w:uiPriority w:val="99"/>
    <w:rsid w:val="00A01204"/>
    <w:pPr>
      <w:numPr>
        <w:numId w:val="9"/>
      </w:numPr>
    </w:pPr>
  </w:style>
  <w:style w:type="table" w:customStyle="1" w:styleId="PlainTable22">
    <w:name w:val="Plain Table 22"/>
    <w:basedOn w:val="TableNormal"/>
    <w:uiPriority w:val="42"/>
    <w:rsid w:val="00A01204"/>
    <w:rPr>
      <w:rFonts w:ascii="Calibri" w:eastAsia="Calibri" w:hAnsi="Calibri" w:cs="Arial"/>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
    <w:name w:val="標準の表 21"/>
    <w:basedOn w:val="TableNormal"/>
    <w:uiPriority w:val="42"/>
    <w:rsid w:val="00A01204"/>
    <w:rPr>
      <w:rFonts w:ascii="Cambria" w:eastAsia="Cambria" w:hAnsi="Cambria"/>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iteddoctitle">
    <w:name w:val="citeddoctitle"/>
    <w:basedOn w:val="DefaultParagraphFont"/>
    <w:rsid w:val="00A01204"/>
  </w:style>
  <w:style w:type="character" w:customStyle="1" w:styleId="querysrchtext">
    <w:name w:val="querysrchtext"/>
    <w:basedOn w:val="DefaultParagraphFont"/>
    <w:rsid w:val="00A01204"/>
  </w:style>
  <w:style w:type="character" w:customStyle="1" w:styleId="previewtxt">
    <w:name w:val="previewtxt"/>
    <w:basedOn w:val="DefaultParagraphFont"/>
    <w:rsid w:val="00A01204"/>
  </w:style>
  <w:style w:type="paragraph" w:customStyle="1" w:styleId="volissue">
    <w:name w:val="volissue"/>
    <w:basedOn w:val="Normal"/>
    <w:rsid w:val="00A01204"/>
    <w:pPr>
      <w:tabs>
        <w:tab w:val="clear" w:pos="1247"/>
        <w:tab w:val="clear" w:pos="1814"/>
        <w:tab w:val="clear" w:pos="2381"/>
        <w:tab w:val="clear" w:pos="2948"/>
        <w:tab w:val="clear" w:pos="3515"/>
      </w:tabs>
      <w:spacing w:before="100" w:beforeAutospacing="1" w:after="100" w:afterAutospacing="1"/>
    </w:pPr>
    <w:rPr>
      <w:rFonts w:ascii="Times" w:eastAsia="MS Mincho" w:hAnsi="Times"/>
      <w:sz w:val="22"/>
      <w:szCs w:val="22"/>
    </w:rPr>
  </w:style>
  <w:style w:type="character" w:customStyle="1" w:styleId="pbtoclink">
    <w:name w:val="pb_toc_link"/>
    <w:basedOn w:val="DefaultParagraphFont"/>
    <w:rsid w:val="00A01204"/>
  </w:style>
  <w:style w:type="character" w:customStyle="1" w:styleId="fn">
    <w:name w:val="fn"/>
    <w:basedOn w:val="DefaultParagraphFont"/>
    <w:rsid w:val="00A01204"/>
  </w:style>
  <w:style w:type="character" w:customStyle="1" w:styleId="comma">
    <w:name w:val="comma"/>
    <w:basedOn w:val="DefaultParagraphFont"/>
    <w:rsid w:val="00A01204"/>
  </w:style>
  <w:style w:type="character" w:customStyle="1" w:styleId="name">
    <w:name w:val="name"/>
    <w:basedOn w:val="DefaultParagraphFont"/>
    <w:rsid w:val="00A01204"/>
  </w:style>
  <w:style w:type="character" w:customStyle="1" w:styleId="xref-sep">
    <w:name w:val="xref-sep"/>
    <w:basedOn w:val="DefaultParagraphFont"/>
    <w:rsid w:val="00A01204"/>
  </w:style>
  <w:style w:type="character" w:styleId="HTMLCite">
    <w:name w:val="HTML Cite"/>
    <w:uiPriority w:val="99"/>
    <w:semiHidden/>
    <w:unhideWhenUsed/>
    <w:rsid w:val="00A01204"/>
    <w:rPr>
      <w:i/>
      <w:iCs/>
    </w:rPr>
  </w:style>
  <w:style w:type="character" w:customStyle="1" w:styleId="author">
    <w:name w:val="author"/>
    <w:basedOn w:val="DefaultParagraphFont"/>
    <w:rsid w:val="00A01204"/>
  </w:style>
  <w:style w:type="character" w:customStyle="1" w:styleId="pubyear">
    <w:name w:val="pubyear"/>
    <w:basedOn w:val="DefaultParagraphFont"/>
    <w:rsid w:val="00A01204"/>
  </w:style>
  <w:style w:type="character" w:customStyle="1" w:styleId="articletitle">
    <w:name w:val="articletitle"/>
    <w:basedOn w:val="DefaultParagraphFont"/>
    <w:rsid w:val="00A01204"/>
  </w:style>
  <w:style w:type="character" w:customStyle="1" w:styleId="journaltitle">
    <w:name w:val="journaltitle"/>
    <w:basedOn w:val="DefaultParagraphFont"/>
    <w:rsid w:val="00A01204"/>
  </w:style>
  <w:style w:type="character" w:customStyle="1" w:styleId="vol">
    <w:name w:val="vol"/>
    <w:basedOn w:val="DefaultParagraphFont"/>
    <w:rsid w:val="00A01204"/>
  </w:style>
  <w:style w:type="character" w:customStyle="1" w:styleId="pagefirst">
    <w:name w:val="pagefirst"/>
    <w:basedOn w:val="DefaultParagraphFont"/>
    <w:rsid w:val="00A01204"/>
  </w:style>
  <w:style w:type="character" w:customStyle="1" w:styleId="pagelast">
    <w:name w:val="pagelast"/>
    <w:basedOn w:val="DefaultParagraphFont"/>
    <w:rsid w:val="00A01204"/>
  </w:style>
  <w:style w:type="paragraph" w:styleId="DocumentMap">
    <w:name w:val="Document Map"/>
    <w:basedOn w:val="Normal"/>
    <w:link w:val="DocumentMapChar"/>
    <w:uiPriority w:val="99"/>
    <w:semiHidden/>
    <w:unhideWhenUsed/>
    <w:rsid w:val="00A01204"/>
    <w:pPr>
      <w:widowControl w:val="0"/>
      <w:tabs>
        <w:tab w:val="clear" w:pos="1247"/>
        <w:tab w:val="clear" w:pos="1814"/>
        <w:tab w:val="clear" w:pos="2381"/>
        <w:tab w:val="clear" w:pos="2948"/>
        <w:tab w:val="clear" w:pos="3515"/>
      </w:tabs>
    </w:pPr>
    <w:rPr>
      <w:rFonts w:ascii="Lucida Grande" w:eastAsia="Calibri" w:hAnsi="Lucida Grande" w:cs="Lucida Grande"/>
      <w:kern w:val="2"/>
      <w:sz w:val="24"/>
      <w:szCs w:val="24"/>
      <w:lang w:eastAsia="ja-JP"/>
    </w:rPr>
  </w:style>
  <w:style w:type="character" w:customStyle="1" w:styleId="DocumentMapChar">
    <w:name w:val="Document Map Char"/>
    <w:basedOn w:val="DefaultParagraphFont"/>
    <w:link w:val="DocumentMap"/>
    <w:uiPriority w:val="99"/>
    <w:semiHidden/>
    <w:rsid w:val="00A01204"/>
    <w:rPr>
      <w:rFonts w:ascii="Lucida Grande" w:eastAsia="Calibri" w:hAnsi="Lucida Grande" w:cs="Lucida Grande"/>
      <w:kern w:val="2"/>
      <w:sz w:val="24"/>
      <w:szCs w:val="24"/>
      <w:lang w:val="en-GB" w:eastAsia="ja-JP"/>
    </w:rPr>
  </w:style>
  <w:style w:type="character" w:customStyle="1" w:styleId="subject">
    <w:name w:val="subject"/>
    <w:basedOn w:val="DefaultParagraphFont"/>
    <w:rsid w:val="00A01204"/>
  </w:style>
  <w:style w:type="character" w:customStyle="1" w:styleId="sep">
    <w:name w:val="sep"/>
    <w:basedOn w:val="DefaultParagraphFont"/>
    <w:rsid w:val="00A01204"/>
  </w:style>
  <w:style w:type="character" w:customStyle="1" w:styleId="persname">
    <w:name w:val="persname"/>
    <w:basedOn w:val="DefaultParagraphFont"/>
    <w:rsid w:val="00A01204"/>
  </w:style>
  <w:style w:type="character" w:customStyle="1" w:styleId="label">
    <w:name w:val="label"/>
    <w:basedOn w:val="DefaultParagraphFont"/>
    <w:rsid w:val="00A01204"/>
  </w:style>
  <w:style w:type="character" w:customStyle="1" w:styleId="databold">
    <w:name w:val="data_bold"/>
    <w:basedOn w:val="DefaultParagraphFont"/>
    <w:rsid w:val="00A01204"/>
  </w:style>
  <w:style w:type="character" w:customStyle="1" w:styleId="entryauthor">
    <w:name w:val="entryauthor"/>
    <w:basedOn w:val="DefaultParagraphFont"/>
    <w:rsid w:val="00A01204"/>
  </w:style>
  <w:style w:type="character" w:customStyle="1" w:styleId="journalname">
    <w:name w:val="journalname"/>
    <w:basedOn w:val="DefaultParagraphFont"/>
    <w:rsid w:val="00A01204"/>
  </w:style>
  <w:style w:type="character" w:customStyle="1" w:styleId="volume">
    <w:name w:val="volume"/>
    <w:basedOn w:val="DefaultParagraphFont"/>
    <w:rsid w:val="00A01204"/>
  </w:style>
  <w:style w:type="character" w:customStyle="1" w:styleId="js-separator">
    <w:name w:val="js-separator"/>
    <w:basedOn w:val="DefaultParagraphFont"/>
    <w:rsid w:val="00A01204"/>
  </w:style>
  <w:style w:type="character" w:customStyle="1" w:styleId="highlight">
    <w:name w:val="highlight"/>
    <w:basedOn w:val="DefaultParagraphFont"/>
    <w:rsid w:val="00A01204"/>
  </w:style>
  <w:style w:type="character" w:customStyle="1" w:styleId="collapsetext">
    <w:name w:val="collapsetext"/>
    <w:basedOn w:val="DefaultParagraphFont"/>
    <w:rsid w:val="00A01204"/>
  </w:style>
  <w:style w:type="character" w:customStyle="1" w:styleId="showinfo">
    <w:name w:val="showinfo"/>
    <w:basedOn w:val="DefaultParagraphFont"/>
    <w:rsid w:val="00A01204"/>
  </w:style>
  <w:style w:type="paragraph" w:customStyle="1" w:styleId="frfield">
    <w:name w:val="fr_field"/>
    <w:basedOn w:val="Normal"/>
    <w:rsid w:val="00A01204"/>
    <w:pPr>
      <w:tabs>
        <w:tab w:val="clear" w:pos="1247"/>
        <w:tab w:val="clear" w:pos="1814"/>
        <w:tab w:val="clear" w:pos="2381"/>
        <w:tab w:val="clear" w:pos="2948"/>
        <w:tab w:val="clear" w:pos="3515"/>
      </w:tabs>
      <w:spacing w:before="100" w:beforeAutospacing="1" w:after="100" w:afterAutospacing="1"/>
    </w:pPr>
    <w:rPr>
      <w:rFonts w:ascii="Times" w:eastAsia="MS Mincho" w:hAnsi="Times"/>
      <w:sz w:val="22"/>
      <w:szCs w:val="22"/>
    </w:rPr>
  </w:style>
  <w:style w:type="character" w:customStyle="1" w:styleId="frlabel">
    <w:name w:val="fr_label"/>
    <w:basedOn w:val="DefaultParagraphFont"/>
    <w:rsid w:val="00A01204"/>
  </w:style>
  <w:style w:type="paragraph" w:customStyle="1" w:styleId="sourcetitle">
    <w:name w:val="sourcetitle"/>
    <w:basedOn w:val="Normal"/>
    <w:rsid w:val="00A01204"/>
    <w:pPr>
      <w:tabs>
        <w:tab w:val="clear" w:pos="1247"/>
        <w:tab w:val="clear" w:pos="1814"/>
        <w:tab w:val="clear" w:pos="2381"/>
        <w:tab w:val="clear" w:pos="2948"/>
        <w:tab w:val="clear" w:pos="3515"/>
      </w:tabs>
      <w:spacing w:before="100" w:beforeAutospacing="1" w:after="100" w:afterAutospacing="1"/>
    </w:pPr>
    <w:rPr>
      <w:rFonts w:ascii="Times" w:eastAsia="MS Mincho" w:hAnsi="Times"/>
      <w:sz w:val="22"/>
      <w:szCs w:val="22"/>
    </w:rPr>
  </w:style>
  <w:style w:type="character" w:customStyle="1" w:styleId="bc-sep">
    <w:name w:val="bc-sep"/>
    <w:basedOn w:val="DefaultParagraphFont"/>
    <w:rsid w:val="00A01204"/>
  </w:style>
  <w:style w:type="character" w:customStyle="1" w:styleId="btext">
    <w:name w:val="btext"/>
    <w:basedOn w:val="DefaultParagraphFont"/>
    <w:rsid w:val="00A01204"/>
  </w:style>
  <w:style w:type="character" w:customStyle="1" w:styleId="doi">
    <w:name w:val="doi"/>
    <w:basedOn w:val="DefaultParagraphFont"/>
    <w:rsid w:val="00A01204"/>
  </w:style>
  <w:style w:type="paragraph" w:customStyle="1" w:styleId="mb-0">
    <w:name w:val="mb-0"/>
    <w:basedOn w:val="Normal"/>
    <w:rsid w:val="00A01204"/>
    <w:pPr>
      <w:tabs>
        <w:tab w:val="clear" w:pos="1247"/>
        <w:tab w:val="clear" w:pos="1814"/>
        <w:tab w:val="clear" w:pos="2381"/>
        <w:tab w:val="clear" w:pos="2948"/>
        <w:tab w:val="clear" w:pos="3515"/>
      </w:tabs>
      <w:spacing w:before="100" w:beforeAutospacing="1" w:after="100" w:afterAutospacing="1"/>
    </w:pPr>
    <w:rPr>
      <w:rFonts w:ascii="Times" w:eastAsia="MS Mincho" w:hAnsi="Times"/>
      <w:sz w:val="22"/>
      <w:szCs w:val="22"/>
    </w:rPr>
  </w:style>
  <w:style w:type="character" w:customStyle="1" w:styleId="nowrap">
    <w:name w:val="nowrap"/>
    <w:basedOn w:val="DefaultParagraphFont"/>
    <w:rsid w:val="00A01204"/>
  </w:style>
  <w:style w:type="character" w:customStyle="1" w:styleId="title1">
    <w:name w:val="title1"/>
    <w:basedOn w:val="DefaultParagraphFont"/>
    <w:rsid w:val="00A01204"/>
  </w:style>
  <w:style w:type="character" w:customStyle="1" w:styleId="publisher">
    <w:name w:val="publisher"/>
    <w:basedOn w:val="DefaultParagraphFont"/>
    <w:rsid w:val="00A01204"/>
  </w:style>
  <w:style w:type="character" w:customStyle="1" w:styleId="year">
    <w:name w:val="year"/>
    <w:basedOn w:val="DefaultParagraphFont"/>
    <w:rsid w:val="00A01204"/>
  </w:style>
  <w:style w:type="character" w:customStyle="1" w:styleId="pages">
    <w:name w:val="pages"/>
    <w:basedOn w:val="DefaultParagraphFont"/>
    <w:rsid w:val="00A01204"/>
  </w:style>
  <w:style w:type="character" w:customStyle="1" w:styleId="addmd">
    <w:name w:val="addmd"/>
    <w:basedOn w:val="DefaultParagraphFont"/>
    <w:rsid w:val="00A01204"/>
  </w:style>
  <w:style w:type="character" w:customStyle="1" w:styleId="publication-meta-journal">
    <w:name w:val="publication-meta-journal"/>
    <w:basedOn w:val="DefaultParagraphFont"/>
    <w:rsid w:val="00A01204"/>
  </w:style>
  <w:style w:type="paragraph" w:styleId="EndnoteText">
    <w:name w:val="endnote text"/>
    <w:basedOn w:val="Normal"/>
    <w:link w:val="EndnoteTextChar"/>
    <w:uiPriority w:val="99"/>
    <w:unhideWhenUsed/>
    <w:rsid w:val="00A01204"/>
    <w:pPr>
      <w:widowControl w:val="0"/>
      <w:tabs>
        <w:tab w:val="clear" w:pos="1247"/>
        <w:tab w:val="clear" w:pos="1814"/>
        <w:tab w:val="clear" w:pos="2381"/>
        <w:tab w:val="clear" w:pos="2948"/>
        <w:tab w:val="clear" w:pos="3515"/>
      </w:tabs>
    </w:pPr>
    <w:rPr>
      <w:rFonts w:ascii="Calibri" w:eastAsia="Calibri" w:hAnsi="Calibri" w:cs="Arial"/>
      <w:kern w:val="2"/>
      <w:sz w:val="22"/>
      <w:szCs w:val="22"/>
      <w:lang w:eastAsia="ja-JP"/>
    </w:rPr>
  </w:style>
  <w:style w:type="character" w:customStyle="1" w:styleId="EndnoteTextChar">
    <w:name w:val="Endnote Text Char"/>
    <w:basedOn w:val="DefaultParagraphFont"/>
    <w:link w:val="EndnoteText"/>
    <w:uiPriority w:val="99"/>
    <w:rsid w:val="00A01204"/>
    <w:rPr>
      <w:rFonts w:ascii="Calibri" w:eastAsia="Calibri" w:hAnsi="Calibri" w:cs="Arial"/>
      <w:kern w:val="2"/>
      <w:sz w:val="22"/>
      <w:szCs w:val="22"/>
      <w:lang w:val="en-GB" w:eastAsia="ja-JP"/>
    </w:rPr>
  </w:style>
  <w:style w:type="paragraph" w:customStyle="1" w:styleId="Normal1">
    <w:name w:val="Normal1"/>
    <w:rsid w:val="00A01204"/>
    <w:pPr>
      <w:widowControl w:val="0"/>
      <w:pBdr>
        <w:top w:val="nil"/>
        <w:left w:val="nil"/>
        <w:bottom w:val="nil"/>
        <w:right w:val="nil"/>
        <w:between w:val="nil"/>
      </w:pBdr>
    </w:pPr>
    <w:rPr>
      <w:rFonts w:ascii="Calibri" w:eastAsia="Calibri" w:hAnsi="Calibri" w:cs="Calibri"/>
      <w:color w:val="000000"/>
      <w:sz w:val="22"/>
      <w:szCs w:val="22"/>
      <w:lang w:val="en-GB"/>
    </w:rPr>
  </w:style>
  <w:style w:type="character" w:customStyle="1" w:styleId="FarbigeListe-Akzent1Zchn">
    <w:name w:val="Farbige Liste - Akzent 1 Zchn"/>
    <w:link w:val="FarbigeListe-Akzent11"/>
    <w:uiPriority w:val="34"/>
    <w:rsid w:val="00A01204"/>
    <w:rPr>
      <w:sz w:val="22"/>
      <w:szCs w:val="22"/>
      <w:lang w:val="en-GB"/>
    </w:rPr>
  </w:style>
  <w:style w:type="character" w:customStyle="1" w:styleId="UnresolvedMention1">
    <w:name w:val="Unresolved Mention1"/>
    <w:uiPriority w:val="99"/>
    <w:semiHidden/>
    <w:unhideWhenUsed/>
    <w:rsid w:val="00A01204"/>
    <w:rPr>
      <w:color w:val="808080"/>
      <w:shd w:val="clear" w:color="auto" w:fill="E6E6E6"/>
    </w:rPr>
  </w:style>
  <w:style w:type="paragraph" w:customStyle="1" w:styleId="ColorfulShading-Accent11">
    <w:name w:val="Colorful Shading - Accent 11"/>
    <w:hidden/>
    <w:uiPriority w:val="99"/>
    <w:semiHidden/>
    <w:rsid w:val="00A01204"/>
    <w:rPr>
      <w:rFonts w:ascii="Calibri" w:eastAsia="Calibri" w:hAnsi="Calibri" w:cs="Arial"/>
      <w:kern w:val="2"/>
      <w:sz w:val="22"/>
      <w:szCs w:val="22"/>
      <w:lang w:val="en-GB" w:eastAsia="ja-JP"/>
    </w:rPr>
  </w:style>
  <w:style w:type="paragraph" w:styleId="Revision">
    <w:name w:val="Revision"/>
    <w:hidden/>
    <w:uiPriority w:val="99"/>
    <w:semiHidden/>
    <w:rsid w:val="00A01204"/>
    <w:rPr>
      <w:rFonts w:ascii="Calibri" w:eastAsia="Calibri" w:hAnsi="Calibri" w:cs="Arial"/>
      <w:kern w:val="2"/>
      <w:sz w:val="22"/>
      <w:szCs w:val="22"/>
      <w:lang w:val="en-GB" w:eastAsia="ja-JP"/>
    </w:rPr>
  </w:style>
  <w:style w:type="table" w:customStyle="1" w:styleId="3-51">
    <w:name w:val="一覧 (表) 3 - アクセント 51"/>
    <w:basedOn w:val="TableNormal"/>
    <w:uiPriority w:val="48"/>
    <w:rsid w:val="00A01204"/>
    <w:rPr>
      <w:rFonts w:ascii="Cambria" w:eastAsia="MS Mincho" w:hAnsi="Cambria"/>
      <w:lang w:val="en-GB" w:eastAsia="en-GB"/>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4-51">
    <w:name w:val="一覧 (表) 4 - アクセント 51"/>
    <w:basedOn w:val="TableNormal"/>
    <w:uiPriority w:val="49"/>
    <w:rsid w:val="00A01204"/>
    <w:rPr>
      <w:rFonts w:ascii="Cambria" w:eastAsia="MS Mincho" w:hAnsi="Cambria"/>
      <w:lang w:val="en-GB"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10">
    <w:name w:val="標準1"/>
    <w:rsid w:val="00A01204"/>
    <w:pPr>
      <w:widowControl w:val="0"/>
      <w:pBdr>
        <w:top w:val="nil"/>
        <w:left w:val="nil"/>
        <w:bottom w:val="nil"/>
        <w:right w:val="nil"/>
        <w:between w:val="nil"/>
      </w:pBdr>
    </w:pPr>
    <w:rPr>
      <w:rFonts w:ascii="Calibri" w:eastAsia="Calibri" w:hAnsi="Calibri" w:cs="Calibri"/>
      <w:color w:val="000000"/>
      <w:sz w:val="22"/>
      <w:szCs w:val="22"/>
      <w:lang w:val="en-GB"/>
    </w:rPr>
  </w:style>
  <w:style w:type="character" w:customStyle="1" w:styleId="il">
    <w:name w:val="il"/>
    <w:basedOn w:val="DefaultParagraphFont"/>
    <w:rsid w:val="00A01204"/>
  </w:style>
  <w:style w:type="paragraph" w:customStyle="1" w:styleId="Normal2">
    <w:name w:val="Normal2"/>
    <w:rsid w:val="00A01204"/>
    <w:pPr>
      <w:widowControl w:val="0"/>
      <w:pBdr>
        <w:top w:val="nil"/>
        <w:left w:val="nil"/>
        <w:bottom w:val="nil"/>
        <w:right w:val="nil"/>
        <w:between w:val="nil"/>
      </w:pBdr>
    </w:pPr>
    <w:rPr>
      <w:rFonts w:ascii="Calibri" w:eastAsia="Calibri" w:hAnsi="Calibri" w:cs="Calibri"/>
      <w:color w:val="000000"/>
      <w:sz w:val="22"/>
      <w:szCs w:val="22"/>
      <w:lang w:val="en-GB"/>
    </w:rPr>
  </w:style>
  <w:style w:type="paragraph" w:styleId="TOCHeading">
    <w:name w:val="TOC Heading"/>
    <w:basedOn w:val="Heading1"/>
    <w:next w:val="Normal"/>
    <w:uiPriority w:val="39"/>
    <w:unhideWhenUsed/>
    <w:qFormat/>
    <w:rsid w:val="00A01204"/>
    <w:pPr>
      <w:keepLines/>
      <w:tabs>
        <w:tab w:val="clear" w:pos="1247"/>
        <w:tab w:val="clear" w:pos="1814"/>
        <w:tab w:val="clear" w:pos="2381"/>
        <w:tab w:val="clear" w:pos="2948"/>
        <w:tab w:val="clear" w:pos="3515"/>
      </w:tabs>
      <w:spacing w:after="0" w:line="259" w:lineRule="auto"/>
      <w:ind w:left="0" w:firstLine="0"/>
      <w:outlineLvl w:val="9"/>
    </w:pPr>
    <w:rPr>
      <w:sz w:val="32"/>
      <w:szCs w:val="32"/>
      <w:lang w:val="en-US" w:eastAsia="ja-JP"/>
    </w:rPr>
  </w:style>
  <w:style w:type="paragraph" w:customStyle="1" w:styleId="TableParagraph">
    <w:name w:val="Table Paragraph"/>
    <w:basedOn w:val="Normal"/>
    <w:uiPriority w:val="1"/>
    <w:qFormat/>
    <w:rsid w:val="0008241C"/>
    <w:pPr>
      <w:widowControl w:val="0"/>
      <w:tabs>
        <w:tab w:val="clear" w:pos="1247"/>
        <w:tab w:val="clear" w:pos="1814"/>
        <w:tab w:val="clear" w:pos="2381"/>
        <w:tab w:val="clear" w:pos="2948"/>
        <w:tab w:val="clear" w:pos="3515"/>
      </w:tabs>
      <w:autoSpaceDE w:val="0"/>
      <w:autoSpaceDN w:val="0"/>
    </w:pPr>
    <w:rPr>
      <w:rFonts w:eastAsia="Calibri" w:cs="Calibri"/>
      <w:sz w:val="22"/>
      <w:szCs w:val="22"/>
      <w:lang w:val="en-US"/>
    </w:rPr>
  </w:style>
  <w:style w:type="paragraph" w:styleId="NoSpacing">
    <w:name w:val="No Spacing"/>
    <w:uiPriority w:val="1"/>
    <w:qFormat/>
    <w:rsid w:val="00A01204"/>
    <w:pPr>
      <w:widowControl w:val="0"/>
      <w:autoSpaceDE w:val="0"/>
      <w:autoSpaceDN w:val="0"/>
    </w:pPr>
    <w:rPr>
      <w:rFonts w:ascii="Calibri" w:eastAsia="Calibri" w:hAnsi="Calibri" w:cs="Calibri"/>
      <w:sz w:val="22"/>
      <w:szCs w:val="22"/>
    </w:rPr>
  </w:style>
  <w:style w:type="paragraph" w:customStyle="1" w:styleId="PlainText1">
    <w:name w:val="Plain Text1"/>
    <w:basedOn w:val="Normal"/>
    <w:next w:val="PlainText"/>
    <w:link w:val="PlainTextChar"/>
    <w:uiPriority w:val="99"/>
    <w:unhideWhenUsed/>
    <w:rsid w:val="00A01204"/>
    <w:pPr>
      <w:tabs>
        <w:tab w:val="clear" w:pos="1247"/>
        <w:tab w:val="clear" w:pos="1814"/>
        <w:tab w:val="clear" w:pos="2381"/>
        <w:tab w:val="clear" w:pos="2948"/>
        <w:tab w:val="clear" w:pos="3515"/>
      </w:tabs>
    </w:pPr>
    <w:rPr>
      <w:rFonts w:ascii="Calibri" w:eastAsia="Calibri" w:hAnsi="Calibri"/>
      <w:szCs w:val="21"/>
      <w:lang w:val="en-AU"/>
    </w:rPr>
  </w:style>
  <w:style w:type="character" w:customStyle="1" w:styleId="PlainTextChar">
    <w:name w:val="Plain Text Char"/>
    <w:basedOn w:val="DefaultParagraphFont"/>
    <w:link w:val="PlainText1"/>
    <w:uiPriority w:val="99"/>
    <w:rsid w:val="00A01204"/>
    <w:rPr>
      <w:rFonts w:ascii="Calibri" w:eastAsia="Calibri" w:hAnsi="Calibri"/>
      <w:szCs w:val="21"/>
      <w:lang w:val="en-AU"/>
    </w:rPr>
  </w:style>
  <w:style w:type="paragraph" w:styleId="BodyTextIndent">
    <w:name w:val="Body Text Indent"/>
    <w:basedOn w:val="Normal"/>
    <w:link w:val="BodyTextIndentChar"/>
    <w:uiPriority w:val="99"/>
    <w:semiHidden/>
    <w:unhideWhenUsed/>
    <w:rsid w:val="00A01204"/>
    <w:pPr>
      <w:widowControl w:val="0"/>
      <w:tabs>
        <w:tab w:val="clear" w:pos="1247"/>
        <w:tab w:val="clear" w:pos="1814"/>
        <w:tab w:val="clear" w:pos="2381"/>
        <w:tab w:val="clear" w:pos="2948"/>
        <w:tab w:val="clear" w:pos="3515"/>
      </w:tabs>
      <w:autoSpaceDE w:val="0"/>
      <w:autoSpaceDN w:val="0"/>
      <w:spacing w:after="120"/>
      <w:ind w:left="360"/>
    </w:pPr>
    <w:rPr>
      <w:rFonts w:ascii="Calibri" w:eastAsia="Calibri" w:hAnsi="Calibri" w:cs="Calibri"/>
      <w:sz w:val="22"/>
      <w:szCs w:val="22"/>
      <w:lang w:val="en-US"/>
    </w:rPr>
  </w:style>
  <w:style w:type="character" w:customStyle="1" w:styleId="BodyTextIndentChar">
    <w:name w:val="Body Text Indent Char"/>
    <w:basedOn w:val="DefaultParagraphFont"/>
    <w:link w:val="BodyTextIndent"/>
    <w:uiPriority w:val="99"/>
    <w:semiHidden/>
    <w:rsid w:val="00A01204"/>
    <w:rPr>
      <w:rFonts w:ascii="Calibri" w:eastAsia="Calibri" w:hAnsi="Calibri" w:cs="Calibri"/>
      <w:sz w:val="22"/>
      <w:szCs w:val="22"/>
    </w:rPr>
  </w:style>
  <w:style w:type="paragraph" w:styleId="BodyText2">
    <w:name w:val="Body Text 2"/>
    <w:basedOn w:val="Normal"/>
    <w:link w:val="BodyText2Char"/>
    <w:uiPriority w:val="99"/>
    <w:semiHidden/>
    <w:unhideWhenUsed/>
    <w:rsid w:val="00A01204"/>
    <w:pPr>
      <w:widowControl w:val="0"/>
      <w:tabs>
        <w:tab w:val="clear" w:pos="1247"/>
        <w:tab w:val="clear" w:pos="1814"/>
        <w:tab w:val="clear" w:pos="2381"/>
        <w:tab w:val="clear" w:pos="2948"/>
        <w:tab w:val="clear" w:pos="3515"/>
      </w:tabs>
      <w:autoSpaceDE w:val="0"/>
      <w:autoSpaceDN w:val="0"/>
      <w:spacing w:after="120" w:line="480" w:lineRule="auto"/>
    </w:pPr>
    <w:rPr>
      <w:rFonts w:ascii="Calibri" w:eastAsia="Calibri" w:hAnsi="Calibri" w:cs="Calibri"/>
      <w:sz w:val="22"/>
      <w:szCs w:val="22"/>
      <w:lang w:val="en-US"/>
    </w:rPr>
  </w:style>
  <w:style w:type="character" w:customStyle="1" w:styleId="BodyText2Char">
    <w:name w:val="Body Text 2 Char"/>
    <w:basedOn w:val="DefaultParagraphFont"/>
    <w:link w:val="BodyText2"/>
    <w:uiPriority w:val="99"/>
    <w:semiHidden/>
    <w:rsid w:val="00A01204"/>
    <w:rPr>
      <w:rFonts w:ascii="Calibri" w:eastAsia="Calibri" w:hAnsi="Calibri" w:cs="Calibri"/>
      <w:sz w:val="22"/>
      <w:szCs w:val="22"/>
    </w:rPr>
  </w:style>
  <w:style w:type="paragraph" w:styleId="Bibliography">
    <w:name w:val="Bibliography"/>
    <w:basedOn w:val="Normal"/>
    <w:next w:val="Normal"/>
    <w:uiPriority w:val="37"/>
    <w:unhideWhenUsed/>
    <w:rsid w:val="00A01204"/>
    <w:pPr>
      <w:widowControl w:val="0"/>
      <w:tabs>
        <w:tab w:val="clear" w:pos="1247"/>
        <w:tab w:val="clear" w:pos="1814"/>
        <w:tab w:val="clear" w:pos="2381"/>
        <w:tab w:val="clear" w:pos="2948"/>
        <w:tab w:val="clear" w:pos="3515"/>
      </w:tabs>
      <w:autoSpaceDE w:val="0"/>
      <w:autoSpaceDN w:val="0"/>
    </w:pPr>
    <w:rPr>
      <w:rFonts w:ascii="Calibri" w:eastAsia="Calibri" w:hAnsi="Calibri" w:cs="Calibri"/>
      <w:sz w:val="22"/>
      <w:szCs w:val="22"/>
    </w:rPr>
  </w:style>
  <w:style w:type="character" w:customStyle="1" w:styleId="element-citation">
    <w:name w:val="element-citation"/>
    <w:basedOn w:val="DefaultParagraphFont"/>
    <w:rsid w:val="00A01204"/>
  </w:style>
  <w:style w:type="character" w:customStyle="1" w:styleId="ref-journal">
    <w:name w:val="ref-journal"/>
    <w:basedOn w:val="DefaultParagraphFont"/>
    <w:rsid w:val="00A01204"/>
  </w:style>
  <w:style w:type="character" w:customStyle="1" w:styleId="ref-vol">
    <w:name w:val="ref-vol"/>
    <w:basedOn w:val="DefaultParagraphFont"/>
    <w:rsid w:val="00A01204"/>
  </w:style>
  <w:style w:type="paragraph" w:customStyle="1" w:styleId="bold">
    <w:name w:val="bold"/>
    <w:basedOn w:val="Heading5"/>
    <w:link w:val="boldChar"/>
    <w:uiPriority w:val="1"/>
    <w:qFormat/>
    <w:rsid w:val="00A01204"/>
    <w:pPr>
      <w:keepNext w:val="0"/>
      <w:widowControl w:val="0"/>
      <w:tabs>
        <w:tab w:val="clear" w:pos="1247"/>
        <w:tab w:val="clear" w:pos="1814"/>
        <w:tab w:val="clear" w:pos="2381"/>
        <w:tab w:val="clear" w:pos="2948"/>
        <w:tab w:val="clear" w:pos="3515"/>
      </w:tabs>
      <w:autoSpaceDE w:val="0"/>
      <w:autoSpaceDN w:val="0"/>
      <w:spacing w:before="120" w:after="120"/>
      <w:ind w:leftChars="150" w:left="150" w:rightChars="100" w:right="100"/>
    </w:pPr>
    <w:rPr>
      <w:rFonts w:eastAsia="Calibri"/>
      <w:bCs/>
      <w:sz w:val="22"/>
      <w:szCs w:val="22"/>
    </w:rPr>
  </w:style>
  <w:style w:type="character" w:customStyle="1" w:styleId="boldChar">
    <w:name w:val="bold Char"/>
    <w:basedOn w:val="Heading5Char"/>
    <w:link w:val="bold"/>
    <w:uiPriority w:val="1"/>
    <w:rsid w:val="00A01204"/>
    <w:rPr>
      <w:rFonts w:ascii="Univers" w:eastAsia="Calibri" w:hAnsi="Univers"/>
      <w:b/>
      <w:bCs/>
      <w:sz w:val="22"/>
      <w:szCs w:val="22"/>
      <w:lang w:val="en-GB"/>
    </w:rPr>
  </w:style>
  <w:style w:type="paragraph" w:customStyle="1" w:styleId="table">
    <w:name w:val="table"/>
    <w:basedOn w:val="Heading5"/>
    <w:link w:val="tableChar"/>
    <w:uiPriority w:val="1"/>
    <w:rsid w:val="00A01204"/>
    <w:pPr>
      <w:keepNext w:val="0"/>
      <w:widowControl w:val="0"/>
      <w:tabs>
        <w:tab w:val="clear" w:pos="1247"/>
        <w:tab w:val="clear" w:pos="1814"/>
        <w:tab w:val="clear" w:pos="2381"/>
        <w:tab w:val="clear" w:pos="2948"/>
        <w:tab w:val="clear" w:pos="3515"/>
      </w:tabs>
      <w:autoSpaceDE w:val="0"/>
      <w:autoSpaceDN w:val="0"/>
      <w:spacing w:before="120"/>
      <w:ind w:left="272"/>
    </w:pPr>
    <w:rPr>
      <w:rFonts w:eastAsia="Calibri"/>
      <w:bCs/>
      <w:sz w:val="22"/>
      <w:szCs w:val="22"/>
    </w:rPr>
  </w:style>
  <w:style w:type="character" w:customStyle="1" w:styleId="tableChar">
    <w:name w:val="table Char"/>
    <w:basedOn w:val="Heading5Char"/>
    <w:link w:val="table"/>
    <w:uiPriority w:val="1"/>
    <w:rsid w:val="00A01204"/>
    <w:rPr>
      <w:rFonts w:ascii="Univers" w:eastAsia="Calibri" w:hAnsi="Univers"/>
      <w:b/>
      <w:bCs/>
      <w:sz w:val="22"/>
      <w:szCs w:val="22"/>
      <w:lang w:val="en-GB"/>
    </w:rPr>
  </w:style>
  <w:style w:type="paragraph" w:customStyle="1" w:styleId="Title11">
    <w:name w:val="Title 1.1"/>
    <w:basedOn w:val="Heading2"/>
    <w:link w:val="Title11Char"/>
    <w:uiPriority w:val="1"/>
    <w:qFormat/>
    <w:rsid w:val="00A01204"/>
    <w:pPr>
      <w:keepNext w:val="0"/>
      <w:widowControl w:val="0"/>
      <w:tabs>
        <w:tab w:val="clear" w:pos="1247"/>
        <w:tab w:val="clear" w:pos="1814"/>
        <w:tab w:val="clear" w:pos="2381"/>
        <w:tab w:val="clear" w:pos="2948"/>
        <w:tab w:val="clear" w:pos="3515"/>
        <w:tab w:val="left" w:pos="700"/>
      </w:tabs>
      <w:autoSpaceDE w:val="0"/>
      <w:autoSpaceDN w:val="0"/>
      <w:spacing w:before="1" w:after="0" w:line="391" w:lineRule="exact"/>
      <w:ind w:left="1440" w:firstLine="0"/>
    </w:pPr>
    <w:rPr>
      <w:rFonts w:ascii="Calibri" w:eastAsia="Calibri" w:hAnsi="Calibri" w:cs="Calibri"/>
      <w:b w:val="0"/>
      <w:bCs/>
      <w:sz w:val="32"/>
      <w:szCs w:val="32"/>
    </w:rPr>
  </w:style>
  <w:style w:type="character" w:customStyle="1" w:styleId="Title11Char">
    <w:name w:val="Title 1.1 Char"/>
    <w:basedOn w:val="Heading2Char"/>
    <w:link w:val="Title11"/>
    <w:uiPriority w:val="1"/>
    <w:rsid w:val="00A01204"/>
    <w:rPr>
      <w:rFonts w:ascii="Calibri" w:eastAsia="Calibri" w:hAnsi="Calibri" w:cs="Calibri"/>
      <w:b w:val="0"/>
      <w:bCs/>
      <w:sz w:val="32"/>
      <w:szCs w:val="32"/>
      <w:lang w:val="en-GB"/>
    </w:rPr>
  </w:style>
  <w:style w:type="paragraph" w:customStyle="1" w:styleId="Title111">
    <w:name w:val="Title 1.1.1"/>
    <w:basedOn w:val="Heading2"/>
    <w:link w:val="Title111Char"/>
    <w:uiPriority w:val="1"/>
    <w:qFormat/>
    <w:rsid w:val="00A01204"/>
    <w:pPr>
      <w:keepNext w:val="0"/>
      <w:widowControl w:val="0"/>
      <w:tabs>
        <w:tab w:val="clear" w:pos="1247"/>
        <w:tab w:val="clear" w:pos="1814"/>
        <w:tab w:val="clear" w:pos="2381"/>
        <w:tab w:val="clear" w:pos="2948"/>
        <w:tab w:val="clear" w:pos="3515"/>
        <w:tab w:val="left" w:pos="700"/>
      </w:tabs>
      <w:autoSpaceDE w:val="0"/>
      <w:autoSpaceDN w:val="0"/>
      <w:adjustRightInd w:val="0"/>
      <w:spacing w:after="240" w:line="391" w:lineRule="exact"/>
      <w:ind w:leftChars="50" w:left="50" w:rightChars="100" w:right="100" w:firstLine="0"/>
    </w:pPr>
    <w:rPr>
      <w:rFonts w:ascii="Calibri" w:eastAsia="Calibri" w:hAnsi="Calibri" w:cs="Calibri"/>
      <w:b w:val="0"/>
      <w:bCs/>
      <w:sz w:val="32"/>
      <w:szCs w:val="32"/>
    </w:rPr>
  </w:style>
  <w:style w:type="character" w:customStyle="1" w:styleId="Title111Char">
    <w:name w:val="Title 1.1.1 Char"/>
    <w:basedOn w:val="Heading2Char"/>
    <w:link w:val="Title111"/>
    <w:uiPriority w:val="1"/>
    <w:rsid w:val="00A01204"/>
    <w:rPr>
      <w:rFonts w:ascii="Calibri" w:eastAsia="Calibri" w:hAnsi="Calibri" w:cs="Calibri"/>
      <w:b w:val="0"/>
      <w:bCs/>
      <w:sz w:val="32"/>
      <w:szCs w:val="32"/>
      <w:lang w:val="en-GB"/>
    </w:rPr>
  </w:style>
  <w:style w:type="paragraph" w:customStyle="1" w:styleId="Title1111">
    <w:name w:val="Title 1.1.1.1"/>
    <w:basedOn w:val="Heading3"/>
    <w:link w:val="Title1111Char"/>
    <w:uiPriority w:val="1"/>
    <w:qFormat/>
    <w:rsid w:val="00A01204"/>
    <w:pPr>
      <w:tabs>
        <w:tab w:val="clear" w:pos="1247"/>
        <w:tab w:val="clear" w:pos="1814"/>
        <w:tab w:val="clear" w:pos="2381"/>
        <w:tab w:val="clear" w:pos="2948"/>
        <w:tab w:val="clear" w:pos="3515"/>
        <w:tab w:val="left" w:pos="765"/>
        <w:tab w:val="left" w:pos="851"/>
      </w:tabs>
      <w:autoSpaceDE w:val="0"/>
      <w:autoSpaceDN w:val="0"/>
      <w:adjustRightInd w:val="0"/>
      <w:spacing w:before="120"/>
      <w:ind w:leftChars="50" w:left="50" w:rightChars="100" w:right="100" w:firstLine="0"/>
    </w:pPr>
    <w:rPr>
      <w:rFonts w:ascii="Calibri" w:eastAsia="MS Mincho" w:hAnsi="Calibri"/>
      <w:b w:val="0"/>
      <w:sz w:val="28"/>
      <w:szCs w:val="28"/>
    </w:rPr>
  </w:style>
  <w:style w:type="character" w:customStyle="1" w:styleId="Title1111Char">
    <w:name w:val="Title 1.1.1.1 Char"/>
    <w:basedOn w:val="Heading3Char"/>
    <w:link w:val="Title1111"/>
    <w:uiPriority w:val="1"/>
    <w:rsid w:val="00A01204"/>
    <w:rPr>
      <w:rFonts w:ascii="Calibri" w:eastAsia="MS Mincho" w:hAnsi="Calibri"/>
      <w:b w:val="0"/>
      <w:sz w:val="28"/>
      <w:szCs w:val="28"/>
      <w:lang w:val="en-GB"/>
    </w:rPr>
  </w:style>
  <w:style w:type="paragraph" w:customStyle="1" w:styleId="Title11111">
    <w:name w:val="Title 1.1.1.1.1"/>
    <w:basedOn w:val="Heading4"/>
    <w:link w:val="Title11111Char"/>
    <w:uiPriority w:val="1"/>
    <w:qFormat/>
    <w:rsid w:val="00A01204"/>
    <w:pPr>
      <w:keepNext w:val="0"/>
      <w:tabs>
        <w:tab w:val="clear" w:pos="1247"/>
        <w:tab w:val="clear" w:pos="1814"/>
        <w:tab w:val="clear" w:pos="2381"/>
        <w:tab w:val="clear" w:pos="2948"/>
        <w:tab w:val="clear" w:pos="3515"/>
        <w:tab w:val="left" w:pos="851"/>
      </w:tabs>
      <w:autoSpaceDE w:val="0"/>
      <w:autoSpaceDN w:val="0"/>
      <w:adjustRightInd w:val="0"/>
      <w:spacing w:after="0"/>
      <w:ind w:left="960" w:hanging="852"/>
    </w:pPr>
    <w:rPr>
      <w:rFonts w:eastAsia="MS Mincho"/>
      <w:sz w:val="22"/>
      <w:szCs w:val="24"/>
    </w:rPr>
  </w:style>
  <w:style w:type="character" w:customStyle="1" w:styleId="Title11111Char">
    <w:name w:val="Title 1.1.1.1.1 Char"/>
    <w:basedOn w:val="Heading4Char"/>
    <w:link w:val="Title11111"/>
    <w:uiPriority w:val="1"/>
    <w:rsid w:val="00A01204"/>
    <w:rPr>
      <w:rFonts w:eastAsia="MS Mincho"/>
      <w:b/>
      <w:sz w:val="22"/>
      <w:szCs w:val="24"/>
      <w:lang w:val="en-GB"/>
    </w:rPr>
  </w:style>
  <w:style w:type="paragraph" w:customStyle="1" w:styleId="a">
    <w:name w:val="점"/>
    <w:basedOn w:val="Normal"/>
    <w:rsid w:val="00A01204"/>
    <w:pPr>
      <w:widowControl w:val="0"/>
      <w:numPr>
        <w:numId w:val="23"/>
      </w:numPr>
      <w:tabs>
        <w:tab w:val="clear" w:pos="1247"/>
        <w:tab w:val="clear" w:pos="1814"/>
        <w:tab w:val="clear" w:pos="2381"/>
        <w:tab w:val="clear" w:pos="2948"/>
        <w:tab w:val="clear" w:pos="3515"/>
      </w:tabs>
      <w:autoSpaceDE w:val="0"/>
      <w:autoSpaceDN w:val="0"/>
    </w:pPr>
    <w:rPr>
      <w:rFonts w:ascii="Calibri" w:eastAsia="Calibri" w:hAnsi="Calibri" w:cs="Calibri"/>
      <w:sz w:val="22"/>
      <w:szCs w:val="22"/>
    </w:rPr>
  </w:style>
  <w:style w:type="character" w:customStyle="1" w:styleId="citation">
    <w:name w:val="citation"/>
    <w:basedOn w:val="DefaultParagraphFont"/>
    <w:rsid w:val="00A01204"/>
  </w:style>
  <w:style w:type="numbering" w:customStyle="1" w:styleId="Style1">
    <w:name w:val="Style1"/>
    <w:uiPriority w:val="99"/>
    <w:rsid w:val="00A01204"/>
    <w:pPr>
      <w:numPr>
        <w:numId w:val="24"/>
      </w:numPr>
    </w:pPr>
  </w:style>
  <w:style w:type="character" w:customStyle="1" w:styleId="personname">
    <w:name w:val="person_name"/>
    <w:basedOn w:val="DefaultParagraphFont"/>
    <w:rsid w:val="00A01204"/>
  </w:style>
  <w:style w:type="character" w:customStyle="1" w:styleId="UnresolvedMention2">
    <w:name w:val="Unresolved Mention2"/>
    <w:basedOn w:val="DefaultParagraphFont"/>
    <w:uiPriority w:val="99"/>
    <w:unhideWhenUsed/>
    <w:rsid w:val="00A01204"/>
    <w:rPr>
      <w:color w:val="808080"/>
      <w:shd w:val="clear" w:color="auto" w:fill="E6E6E6"/>
    </w:rPr>
  </w:style>
  <w:style w:type="table" w:customStyle="1" w:styleId="GridTable1Light-Accent61">
    <w:name w:val="Grid Table 1 Light - Accent 61"/>
    <w:basedOn w:val="TableNormal"/>
    <w:uiPriority w:val="46"/>
    <w:rsid w:val="00A01204"/>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customStyle="1" w:styleId="apple-style-span">
    <w:name w:val="apple-style-span"/>
    <w:basedOn w:val="DefaultParagraphFont"/>
    <w:rsid w:val="00A01204"/>
  </w:style>
  <w:style w:type="paragraph" w:customStyle="1" w:styleId="MainBody">
    <w:name w:val="Main_Body"/>
    <w:basedOn w:val="Normal"/>
    <w:uiPriority w:val="99"/>
    <w:rsid w:val="00A01204"/>
    <w:pPr>
      <w:framePr w:hSpace="180" w:wrap="around" w:hAnchor="page" w:x="1041" w:y="1560"/>
      <w:tabs>
        <w:tab w:val="clear" w:pos="1247"/>
        <w:tab w:val="clear" w:pos="1814"/>
        <w:tab w:val="clear" w:pos="2381"/>
        <w:tab w:val="clear" w:pos="2948"/>
        <w:tab w:val="clear" w:pos="3515"/>
      </w:tabs>
      <w:jc w:val="both"/>
    </w:pPr>
    <w:rPr>
      <w:rFonts w:ascii="Arial" w:hAnsi="Arial" w:cs="Arial"/>
      <w:sz w:val="24"/>
      <w:szCs w:val="24"/>
      <w:lang w:val="en-US"/>
    </w:rPr>
  </w:style>
  <w:style w:type="character" w:customStyle="1" w:styleId="gd">
    <w:name w:val="gd"/>
    <w:basedOn w:val="DefaultParagraphFont"/>
    <w:rsid w:val="00A01204"/>
  </w:style>
  <w:style w:type="paragraph" w:customStyle="1" w:styleId="p1">
    <w:name w:val="p1"/>
    <w:basedOn w:val="Normal"/>
    <w:rsid w:val="00A01204"/>
    <w:pPr>
      <w:tabs>
        <w:tab w:val="clear" w:pos="1247"/>
        <w:tab w:val="clear" w:pos="1814"/>
        <w:tab w:val="clear" w:pos="2381"/>
        <w:tab w:val="clear" w:pos="2948"/>
        <w:tab w:val="clear" w:pos="3515"/>
      </w:tabs>
    </w:pPr>
    <w:rPr>
      <w:rFonts w:ascii="Arial" w:eastAsia="Calibri" w:hAnsi="Arial" w:cs="Arial"/>
      <w:color w:val="232323"/>
      <w:sz w:val="22"/>
      <w:szCs w:val="22"/>
      <w:lang w:val="en-US" w:eastAsia="ja-JP"/>
    </w:rPr>
  </w:style>
  <w:style w:type="character" w:customStyle="1" w:styleId="s1">
    <w:name w:val="s1"/>
    <w:basedOn w:val="DefaultParagraphFont"/>
    <w:rsid w:val="00A01204"/>
  </w:style>
  <w:style w:type="character" w:customStyle="1" w:styleId="citationref">
    <w:name w:val="citationref"/>
    <w:basedOn w:val="DefaultParagraphFont"/>
    <w:rsid w:val="00A01204"/>
  </w:style>
  <w:style w:type="character" w:customStyle="1" w:styleId="authorsname">
    <w:name w:val="authors__name"/>
    <w:basedOn w:val="DefaultParagraphFont"/>
    <w:rsid w:val="00A01204"/>
  </w:style>
  <w:style w:type="character" w:customStyle="1" w:styleId="articlecitationpages">
    <w:name w:val="articlecitation_pages"/>
    <w:basedOn w:val="DefaultParagraphFont"/>
    <w:rsid w:val="00A01204"/>
  </w:style>
  <w:style w:type="character" w:customStyle="1" w:styleId="doilink">
    <w:name w:val="doi_link"/>
    <w:rsid w:val="00A01204"/>
  </w:style>
  <w:style w:type="character" w:customStyle="1" w:styleId="authorscontact">
    <w:name w:val="authors__contact"/>
    <w:rsid w:val="00A01204"/>
  </w:style>
  <w:style w:type="paragraph" w:customStyle="1" w:styleId="cst1">
    <w:name w:val="cs_t1"/>
    <w:basedOn w:val="Normal"/>
    <w:uiPriority w:val="99"/>
    <w:rsid w:val="00A0120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customStyle="1" w:styleId="SubtleEmphasis1">
    <w:name w:val="Subtle Emphasis1"/>
    <w:basedOn w:val="DefaultParagraphFont"/>
    <w:uiPriority w:val="19"/>
    <w:qFormat/>
    <w:rsid w:val="00A01204"/>
    <w:rPr>
      <w:i/>
      <w:iCs/>
      <w:color w:val="808080"/>
    </w:rPr>
  </w:style>
  <w:style w:type="table" w:customStyle="1" w:styleId="TableNormal1">
    <w:name w:val="Table Normal1"/>
    <w:uiPriority w:val="2"/>
    <w:semiHidden/>
    <w:unhideWhenUsed/>
    <w:qFormat/>
    <w:rsid w:val="00A01204"/>
    <w:pPr>
      <w:widowControl w:val="0"/>
    </w:pPr>
    <w:rPr>
      <w:rFonts w:ascii="Calibri" w:eastAsia="MS Mincho" w:hAnsi="Calibri"/>
      <w:kern w:val="2"/>
      <w:sz w:val="22"/>
      <w:szCs w:val="22"/>
    </w:rPr>
    <w:tblPr>
      <w:tblInd w:w="0" w:type="dxa"/>
      <w:tblCellMar>
        <w:top w:w="0" w:type="dxa"/>
        <w:left w:w="0" w:type="dxa"/>
        <w:bottom w:w="0" w:type="dxa"/>
        <w:right w:w="0" w:type="dxa"/>
      </w:tblCellMar>
    </w:tblPr>
  </w:style>
  <w:style w:type="paragraph" w:customStyle="1" w:styleId="2">
    <w:name w:val="リスト段落2"/>
    <w:basedOn w:val="ListParagraph"/>
    <w:link w:val="20"/>
    <w:qFormat/>
    <w:rsid w:val="00A01204"/>
    <w:pPr>
      <w:numPr>
        <w:ilvl w:val="4"/>
        <w:numId w:val="29"/>
      </w:numPr>
      <w:adjustRightInd w:val="0"/>
      <w:ind w:left="1440" w:hanging="360"/>
    </w:pPr>
    <w:rPr>
      <w:rFonts w:cs="Calibri"/>
      <w:noProof/>
      <w:kern w:val="2"/>
    </w:rPr>
  </w:style>
  <w:style w:type="character" w:customStyle="1" w:styleId="20">
    <w:name w:val="リスト段落2 (文字)"/>
    <w:basedOn w:val="ListParagraphChar"/>
    <w:link w:val="2"/>
    <w:rsid w:val="00A01204"/>
    <w:rPr>
      <w:rFonts w:cs="Calibri"/>
      <w:noProof/>
      <w:kern w:val="2"/>
      <w:sz w:val="22"/>
      <w:szCs w:val="22"/>
      <w:lang w:val="en-GB" w:eastAsia="ja-JP"/>
    </w:rPr>
  </w:style>
  <w:style w:type="paragraph" w:customStyle="1" w:styleId="Pa4">
    <w:name w:val="Pa4"/>
    <w:basedOn w:val="Default"/>
    <w:next w:val="Default"/>
    <w:uiPriority w:val="99"/>
    <w:rsid w:val="00A01204"/>
    <w:pPr>
      <w:widowControl w:val="0"/>
      <w:spacing w:line="221" w:lineRule="atLeast"/>
    </w:pPr>
    <w:rPr>
      <w:rFonts w:ascii="Myriad Pro" w:eastAsia="Myriad Pro" w:hAnsi="Calibri"/>
      <w:color w:val="auto"/>
      <w:kern w:val="2"/>
      <w:lang w:val="en-US" w:eastAsia="zh-CN"/>
    </w:rPr>
  </w:style>
  <w:style w:type="character" w:customStyle="1" w:styleId="A5">
    <w:name w:val="A5"/>
    <w:uiPriority w:val="99"/>
    <w:rsid w:val="00A01204"/>
    <w:rPr>
      <w:rFonts w:cs="Myriad Pro"/>
      <w:color w:val="000000"/>
      <w:sz w:val="21"/>
      <w:szCs w:val="21"/>
    </w:rPr>
  </w:style>
  <w:style w:type="character" w:customStyle="1" w:styleId="A7">
    <w:name w:val="A7"/>
    <w:uiPriority w:val="99"/>
    <w:rsid w:val="00A01204"/>
    <w:rPr>
      <w:rFonts w:cs="Myriad Pro"/>
      <w:color w:val="000000"/>
      <w:sz w:val="12"/>
      <w:szCs w:val="12"/>
    </w:rPr>
  </w:style>
  <w:style w:type="character" w:customStyle="1" w:styleId="A8">
    <w:name w:val="A8"/>
    <w:uiPriority w:val="99"/>
    <w:rsid w:val="00A01204"/>
    <w:rPr>
      <w:color w:val="000000"/>
      <w:sz w:val="20"/>
      <w:szCs w:val="20"/>
    </w:rPr>
  </w:style>
  <w:style w:type="paragraph" w:customStyle="1" w:styleId="Pa9">
    <w:name w:val="Pa9"/>
    <w:basedOn w:val="Default"/>
    <w:next w:val="Default"/>
    <w:uiPriority w:val="99"/>
    <w:rsid w:val="00A01204"/>
    <w:pPr>
      <w:widowControl w:val="0"/>
      <w:spacing w:line="221" w:lineRule="atLeast"/>
    </w:pPr>
    <w:rPr>
      <w:rFonts w:ascii="Myriad Pro" w:eastAsia="Myriad Pro" w:hAnsi="Calibri"/>
      <w:color w:val="auto"/>
      <w:kern w:val="2"/>
      <w:lang w:val="en-US" w:eastAsia="zh-CN"/>
    </w:rPr>
  </w:style>
  <w:style w:type="paragraph" w:customStyle="1" w:styleId="Pa16">
    <w:name w:val="Pa16"/>
    <w:basedOn w:val="Default"/>
    <w:next w:val="Default"/>
    <w:uiPriority w:val="99"/>
    <w:rsid w:val="00A01204"/>
    <w:pPr>
      <w:widowControl w:val="0"/>
      <w:spacing w:line="221" w:lineRule="atLeast"/>
    </w:pPr>
    <w:rPr>
      <w:rFonts w:ascii="Myriad Pro" w:eastAsia="Myriad Pro" w:hAnsi="Calibri"/>
      <w:color w:val="auto"/>
      <w:kern w:val="2"/>
      <w:lang w:val="en-US" w:eastAsia="zh-CN"/>
    </w:rPr>
  </w:style>
  <w:style w:type="character" w:customStyle="1" w:styleId="reference-text">
    <w:name w:val="reference-text"/>
    <w:basedOn w:val="DefaultParagraphFont"/>
    <w:rsid w:val="00A01204"/>
  </w:style>
  <w:style w:type="character" w:customStyle="1" w:styleId="mw-cite-backlink">
    <w:name w:val="mw-cite-backlink"/>
    <w:basedOn w:val="DefaultParagraphFont"/>
    <w:rsid w:val="00A01204"/>
  </w:style>
  <w:style w:type="character" w:customStyle="1" w:styleId="cite-accessibility-label">
    <w:name w:val="cite-accessibility-label"/>
    <w:basedOn w:val="DefaultParagraphFont"/>
    <w:rsid w:val="00A01204"/>
  </w:style>
  <w:style w:type="table" w:customStyle="1" w:styleId="GridTable5Dark-Accent51">
    <w:name w:val="Grid Table 5 Dark - Accent 51"/>
    <w:basedOn w:val="TableNormal"/>
    <w:uiPriority w:val="50"/>
    <w:rsid w:val="00A01204"/>
    <w:rPr>
      <w:rFonts w:ascii="Calibri" w:eastAsia="MS Mincho" w:hAnsi="Calibri"/>
      <w:kern w:val="2"/>
      <w:sz w:val="22"/>
      <w:szCs w:val="22"/>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11">
    <w:name w:val="Grid Table 4 - Accent 11"/>
    <w:basedOn w:val="TableNormal"/>
    <w:uiPriority w:val="49"/>
    <w:rsid w:val="00A01204"/>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A4">
    <w:name w:val="A4"/>
    <w:uiPriority w:val="99"/>
    <w:rsid w:val="00A01204"/>
    <w:rPr>
      <w:rFonts w:cs="Minion Pro"/>
      <w:color w:val="000000"/>
      <w:sz w:val="11"/>
      <w:szCs w:val="11"/>
    </w:rPr>
  </w:style>
  <w:style w:type="paragraph" w:customStyle="1" w:styleId="Pa13">
    <w:name w:val="Pa13"/>
    <w:basedOn w:val="Default"/>
    <w:next w:val="Default"/>
    <w:uiPriority w:val="99"/>
    <w:rsid w:val="00A01204"/>
    <w:pPr>
      <w:spacing w:line="151" w:lineRule="atLeast"/>
    </w:pPr>
    <w:rPr>
      <w:rFonts w:ascii="Minion Pro" w:eastAsia="MS Mincho" w:hAnsi="Minion Pro"/>
      <w:color w:val="auto"/>
      <w:kern w:val="2"/>
      <w:lang w:val="en-US" w:eastAsia="zh-CN"/>
    </w:rPr>
  </w:style>
  <w:style w:type="character" w:customStyle="1" w:styleId="authorname">
    <w:name w:val="authorname"/>
    <w:basedOn w:val="DefaultParagraphFont"/>
    <w:rsid w:val="00A01204"/>
  </w:style>
  <w:style w:type="table" w:customStyle="1" w:styleId="GridTable4-Accent111">
    <w:name w:val="Grid Table 4 - Accent 111"/>
    <w:basedOn w:val="TableNormal"/>
    <w:uiPriority w:val="49"/>
    <w:rsid w:val="00A01204"/>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authors">
    <w:name w:val="authors"/>
    <w:basedOn w:val="DefaultParagraphFont"/>
    <w:rsid w:val="00A01204"/>
  </w:style>
  <w:style w:type="character" w:customStyle="1" w:styleId="auteurs">
    <w:name w:val="auteurs"/>
    <w:basedOn w:val="DefaultParagraphFont"/>
    <w:rsid w:val="00A01204"/>
  </w:style>
  <w:style w:type="character" w:customStyle="1" w:styleId="auteurird">
    <w:name w:val="auteurird"/>
    <w:basedOn w:val="DefaultParagraphFont"/>
    <w:rsid w:val="00A01204"/>
  </w:style>
  <w:style w:type="character" w:customStyle="1" w:styleId="auteur-autre">
    <w:name w:val="auteur-autre"/>
    <w:basedOn w:val="DefaultParagraphFont"/>
    <w:rsid w:val="00A01204"/>
  </w:style>
  <w:style w:type="character" w:customStyle="1" w:styleId="envaleur">
    <w:name w:val="envaleur"/>
    <w:basedOn w:val="DefaultParagraphFont"/>
    <w:rsid w:val="00A01204"/>
  </w:style>
  <w:style w:type="paragraph" w:customStyle="1" w:styleId="relations">
    <w:name w:val="relations"/>
    <w:basedOn w:val="Normal"/>
    <w:rsid w:val="00A01204"/>
    <w:pPr>
      <w:tabs>
        <w:tab w:val="clear" w:pos="1247"/>
        <w:tab w:val="clear" w:pos="1814"/>
        <w:tab w:val="clear" w:pos="2381"/>
        <w:tab w:val="clear" w:pos="2948"/>
        <w:tab w:val="clear" w:pos="3515"/>
      </w:tabs>
      <w:spacing w:before="100" w:beforeAutospacing="1" w:after="100" w:afterAutospacing="1"/>
    </w:pPr>
    <w:rPr>
      <w:kern w:val="2"/>
      <w:sz w:val="24"/>
      <w:szCs w:val="24"/>
      <w:lang w:val="en-US" w:eastAsia="zh-CN"/>
    </w:rPr>
  </w:style>
  <w:style w:type="paragraph" w:customStyle="1" w:styleId="icon--meta-keyline-before">
    <w:name w:val="icon--meta-keyline-before"/>
    <w:basedOn w:val="Normal"/>
    <w:rsid w:val="00A01204"/>
    <w:pPr>
      <w:tabs>
        <w:tab w:val="clear" w:pos="1247"/>
        <w:tab w:val="clear" w:pos="1814"/>
        <w:tab w:val="clear" w:pos="2381"/>
        <w:tab w:val="clear" w:pos="2948"/>
        <w:tab w:val="clear" w:pos="3515"/>
      </w:tabs>
      <w:spacing w:before="100" w:beforeAutospacing="1" w:after="100" w:afterAutospacing="1"/>
    </w:pPr>
    <w:rPr>
      <w:kern w:val="2"/>
      <w:sz w:val="24"/>
      <w:szCs w:val="24"/>
      <w:lang w:val="en-US" w:eastAsia="zh-CN"/>
    </w:rPr>
  </w:style>
  <w:style w:type="character" w:customStyle="1" w:styleId="articlecitationyear">
    <w:name w:val="articlecitation_year"/>
    <w:basedOn w:val="DefaultParagraphFont"/>
    <w:rsid w:val="00A01204"/>
  </w:style>
  <w:style w:type="character" w:customStyle="1" w:styleId="articlecitationvolume">
    <w:name w:val="articlecitation_volume"/>
    <w:basedOn w:val="DefaultParagraphFont"/>
    <w:rsid w:val="00A01204"/>
  </w:style>
  <w:style w:type="table" w:customStyle="1" w:styleId="ListTable21">
    <w:name w:val="List Table 21"/>
    <w:basedOn w:val="TableNormal"/>
    <w:uiPriority w:val="47"/>
    <w:rsid w:val="00A01204"/>
    <w:rPr>
      <w:rFonts w:ascii="Calibri" w:eastAsia="MS Mincho" w:hAnsi="Calibri"/>
      <w:kern w:val="2"/>
      <w:sz w:val="22"/>
      <w:szCs w:val="22"/>
      <w:lang w:eastAsia="zh-C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separator">
    <w:name w:val="separator"/>
    <w:basedOn w:val="DefaultParagraphFont"/>
    <w:rsid w:val="00A01204"/>
  </w:style>
  <w:style w:type="character" w:customStyle="1" w:styleId="value">
    <w:name w:val="value"/>
    <w:basedOn w:val="DefaultParagraphFont"/>
    <w:rsid w:val="00A01204"/>
  </w:style>
  <w:style w:type="character" w:customStyle="1" w:styleId="email">
    <w:name w:val="email"/>
    <w:basedOn w:val="DefaultParagraphFont"/>
    <w:rsid w:val="00A01204"/>
  </w:style>
  <w:style w:type="paragraph" w:customStyle="1" w:styleId="References">
    <w:name w:val="References"/>
    <w:basedOn w:val="BodyText"/>
    <w:qFormat/>
    <w:rsid w:val="00A01204"/>
    <w:pPr>
      <w:widowControl/>
      <w:spacing w:before="0" w:line="276" w:lineRule="auto"/>
      <w:ind w:left="720" w:hanging="720"/>
      <w:jc w:val="both"/>
    </w:pPr>
    <w:rPr>
      <w:rFonts w:ascii="PT Serif" w:eastAsia="Times New Roman" w:hAnsi="PT Serif" w:cs="Times New Roman"/>
      <w:bCs/>
      <w:noProof/>
      <w:kern w:val="2"/>
      <w:sz w:val="20"/>
      <w:szCs w:val="24"/>
      <w:shd w:val="clear" w:color="auto" w:fill="auto"/>
    </w:rPr>
  </w:style>
  <w:style w:type="character" w:customStyle="1" w:styleId="A9">
    <w:name w:val="A9"/>
    <w:uiPriority w:val="99"/>
    <w:rsid w:val="00A01204"/>
    <w:rPr>
      <w:rFonts w:cs="Georgia"/>
      <w:color w:val="000000"/>
      <w:sz w:val="10"/>
      <w:szCs w:val="10"/>
    </w:rPr>
  </w:style>
  <w:style w:type="table" w:customStyle="1" w:styleId="ListTable1Light-Accent51">
    <w:name w:val="List Table 1 Light - Accent 51"/>
    <w:basedOn w:val="TableNormal"/>
    <w:uiPriority w:val="46"/>
    <w:rsid w:val="00A01204"/>
    <w:rPr>
      <w:rFonts w:ascii="Calibri" w:eastAsia="MS Mincho" w:hAnsi="Calibri"/>
      <w:kern w:val="2"/>
      <w:sz w:val="22"/>
      <w:szCs w:val="22"/>
      <w:lang w:eastAsia="zh-CN"/>
    </w:r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2-Accent51">
    <w:name w:val="List Table 2 - Accent 51"/>
    <w:basedOn w:val="TableNormal"/>
    <w:uiPriority w:val="47"/>
    <w:rsid w:val="00A01204"/>
    <w:rPr>
      <w:rFonts w:ascii="Calibri" w:eastAsia="MS Mincho" w:hAnsi="Calibri"/>
      <w:kern w:val="2"/>
      <w:sz w:val="22"/>
      <w:szCs w:val="22"/>
      <w:lang w:eastAsia="zh-CN"/>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tgc">
    <w:name w:val="_tgc"/>
    <w:basedOn w:val="DefaultParagraphFont"/>
    <w:rsid w:val="00A01204"/>
  </w:style>
  <w:style w:type="character" w:customStyle="1" w:styleId="Hyperlink6">
    <w:name w:val="Hyperlink.6"/>
    <w:basedOn w:val="normaltextrun"/>
    <w:rsid w:val="00A01204"/>
    <w:rPr>
      <w:rFonts w:ascii="Times New Roman" w:eastAsia="Times New Roman" w:hAnsi="Times New Roman" w:cs="Times New Roman"/>
      <w:lang w:val="en-US"/>
    </w:rPr>
  </w:style>
  <w:style w:type="character" w:customStyle="1" w:styleId="Hyperlink10">
    <w:name w:val="Hyperlink.1"/>
    <w:basedOn w:val="normaltextrun"/>
    <w:rsid w:val="00A01204"/>
    <w:rPr>
      <w:b/>
      <w:bCs/>
      <w:lang w:val="en-US"/>
    </w:rPr>
  </w:style>
  <w:style w:type="table" w:customStyle="1" w:styleId="TableGrid2">
    <w:name w:val="Table Grid2"/>
    <w:basedOn w:val="TableNormal"/>
    <w:next w:val="TableGrid"/>
    <w:uiPriority w:val="59"/>
    <w:rsid w:val="00A01204"/>
    <w:rPr>
      <w:rFonts w:ascii="Calibri" w:eastAsia="MS Mincho" w:hAnsi="Calibr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2">
    <w:name w:val="Hyperlink.2"/>
    <w:basedOn w:val="normaltextrun"/>
    <w:rsid w:val="00A01204"/>
    <w:rPr>
      <w:b/>
      <w:bCs/>
      <w:lang w:val="en-US"/>
    </w:rPr>
  </w:style>
  <w:style w:type="character" w:customStyle="1" w:styleId="Hyperlink5">
    <w:name w:val="Hyperlink.5"/>
    <w:basedOn w:val="normaltextrun"/>
    <w:rsid w:val="00A01204"/>
    <w:rPr>
      <w:sz w:val="28"/>
      <w:szCs w:val="28"/>
      <w:lang w:val="en-US"/>
    </w:rPr>
  </w:style>
  <w:style w:type="paragraph" w:customStyle="1" w:styleId="Body">
    <w:name w:val="Body"/>
    <w:rsid w:val="00A01204"/>
    <w:pPr>
      <w:pBdr>
        <w:top w:val="nil"/>
        <w:left w:val="nil"/>
        <w:bottom w:val="nil"/>
        <w:right w:val="nil"/>
        <w:between w:val="nil"/>
        <w:bar w:val="nil"/>
      </w:pBdr>
      <w:tabs>
        <w:tab w:val="left" w:pos="624"/>
      </w:tabs>
    </w:pPr>
    <w:rPr>
      <w:rFonts w:ascii="Calibri" w:eastAsia="Calibri" w:hAnsi="Calibri" w:cs="Calibri"/>
      <w:color w:val="000000"/>
      <w:sz w:val="22"/>
      <w:szCs w:val="22"/>
      <w:u w:color="000000"/>
      <w:bdr w:val="nil"/>
      <w:lang w:eastAsia="en-GB"/>
    </w:rPr>
  </w:style>
  <w:style w:type="table" w:customStyle="1" w:styleId="LightShading-Accent11">
    <w:name w:val="Light Shading - Accent 11"/>
    <w:basedOn w:val="TableNormal"/>
    <w:uiPriority w:val="60"/>
    <w:rsid w:val="00A01204"/>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paragraph" w:customStyle="1" w:styleId="11">
    <w:name w:val="文献目録1"/>
    <w:rsid w:val="00A01204"/>
    <w:pPr>
      <w:pBdr>
        <w:top w:val="nil"/>
        <w:left w:val="nil"/>
        <w:bottom w:val="nil"/>
        <w:right w:val="nil"/>
        <w:between w:val="nil"/>
        <w:bar w:val="nil"/>
      </w:pBdr>
      <w:tabs>
        <w:tab w:val="left" w:pos="624"/>
      </w:tabs>
      <w:spacing w:line="480" w:lineRule="auto"/>
      <w:ind w:left="720" w:hanging="720"/>
    </w:pPr>
    <w:rPr>
      <w:color w:val="000000"/>
      <w:sz w:val="22"/>
      <w:szCs w:val="22"/>
      <w:u w:color="000000"/>
      <w:bdr w:val="nil"/>
      <w:lang w:eastAsia="en-GB"/>
    </w:rPr>
  </w:style>
  <w:style w:type="paragraph" w:customStyle="1" w:styleId="BodyA">
    <w:name w:val="Body A"/>
    <w:next w:val="11"/>
    <w:rsid w:val="00A01204"/>
    <w:pPr>
      <w:pBdr>
        <w:top w:val="nil"/>
        <w:left w:val="nil"/>
        <w:bottom w:val="nil"/>
        <w:right w:val="nil"/>
        <w:between w:val="nil"/>
        <w:bar w:val="nil"/>
      </w:pBdr>
      <w:tabs>
        <w:tab w:val="left" w:pos="624"/>
      </w:tabs>
    </w:pPr>
    <w:rPr>
      <w:rFonts w:ascii="Helvetica" w:eastAsia="Helvetica" w:hAnsi="Helvetica" w:cs="Helvetica"/>
      <w:color w:val="000000"/>
      <w:sz w:val="22"/>
      <w:szCs w:val="22"/>
      <w:u w:color="000000"/>
      <w:bdr w:val="nil"/>
      <w:lang w:eastAsia="en-GB"/>
    </w:rPr>
  </w:style>
  <w:style w:type="table" w:customStyle="1" w:styleId="LightShading-Accent12">
    <w:name w:val="Light Shading - Accent 12"/>
    <w:basedOn w:val="TableNormal"/>
    <w:next w:val="LightShading-Accent1"/>
    <w:uiPriority w:val="60"/>
    <w:rsid w:val="00A01204"/>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text1">
    <w:name w:val="text1"/>
    <w:uiPriority w:val="99"/>
    <w:rsid w:val="00A01204"/>
    <w:rPr>
      <w:rFonts w:cs="Century"/>
      <w:color w:val="000000"/>
    </w:rPr>
  </w:style>
  <w:style w:type="paragraph" w:customStyle="1" w:styleId="body0">
    <w:name w:val="body"/>
    <w:rsid w:val="00A01204"/>
    <w:pPr>
      <w:widowControl w:val="0"/>
      <w:tabs>
        <w:tab w:val="left" w:pos="-1191"/>
        <w:tab w:val="left" w:pos="-794"/>
        <w:tab w:val="left" w:pos="-397"/>
        <w:tab w:val="left" w:pos="0"/>
        <w:tab w:val="left" w:pos="397"/>
        <w:tab w:val="left" w:pos="794"/>
        <w:tab w:val="left" w:pos="1191"/>
        <w:tab w:val="left" w:pos="8732"/>
      </w:tabs>
      <w:suppressAutoHyphens/>
      <w:jc w:val="both"/>
    </w:pPr>
    <w:rPr>
      <w:sz w:val="22"/>
      <w:lang w:val="en-GB"/>
    </w:rPr>
  </w:style>
  <w:style w:type="numbering" w:customStyle="1" w:styleId="12">
    <w:name w:val="リストなし1"/>
    <w:next w:val="NoList"/>
    <w:uiPriority w:val="99"/>
    <w:semiHidden/>
    <w:unhideWhenUsed/>
    <w:rsid w:val="00A01204"/>
  </w:style>
  <w:style w:type="table" w:customStyle="1" w:styleId="13">
    <w:name w:val="表 (格子)1"/>
    <w:basedOn w:val="TableNormal"/>
    <w:next w:val="TableGrid"/>
    <w:uiPriority w:val="59"/>
    <w:rsid w:val="00A01204"/>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1">
    <w:name w:val="Grid Table 1 Light - Accent 611"/>
    <w:basedOn w:val="TableNormal"/>
    <w:uiPriority w:val="46"/>
    <w:rsid w:val="00A01204"/>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22">
    <w:name w:val="表 (格子)2"/>
    <w:basedOn w:val="TableNormal"/>
    <w:next w:val="TableGrid"/>
    <w:uiPriority w:val="59"/>
    <w:rsid w:val="00A01204"/>
    <w:rPr>
      <w:rFonts w:ascii="Calibri" w:eastAsia="MS Mincho"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一覧 (表) 6 カラフル1"/>
    <w:basedOn w:val="TableNormal"/>
    <w:uiPriority w:val="51"/>
    <w:rsid w:val="00A01204"/>
    <w:rPr>
      <w:rFonts w:ascii="Calibri" w:eastAsia="MS Mincho"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3">
    <w:name w:val="表 (格子)3"/>
    <w:basedOn w:val="TableNormal"/>
    <w:next w:val="TableGrid"/>
    <w:uiPriority w:val="59"/>
    <w:rsid w:val="00A01204"/>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next w:val="ListTable6Colorful"/>
    <w:uiPriority w:val="51"/>
    <w:rsid w:val="00A01204"/>
    <w:rPr>
      <w:rFonts w:ascii="Calibri" w:eastAsia="MS Mincho"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1">
    <w:name w:val="No List11"/>
    <w:next w:val="NoList"/>
    <w:uiPriority w:val="99"/>
    <w:semiHidden/>
    <w:unhideWhenUsed/>
    <w:rsid w:val="00A01204"/>
  </w:style>
  <w:style w:type="table" w:customStyle="1" w:styleId="TableGrid3">
    <w:name w:val="Table Grid3"/>
    <w:basedOn w:val="TableNormal"/>
    <w:next w:val="TableGrid"/>
    <w:uiPriority w:val="39"/>
    <w:rsid w:val="00A01204"/>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A01204"/>
    <w:rPr>
      <w:rFonts w:ascii="Calibri" w:hAnsi="Calibri" w:cs="Arial"/>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0">
    <w:name w:val="表 (格子) 淡色11"/>
    <w:basedOn w:val="TableNormal"/>
    <w:uiPriority w:val="40"/>
    <w:rsid w:val="00A01204"/>
    <w:rPr>
      <w:rFonts w:ascii="Calibri" w:hAnsi="Calibri" w:cs="Arial"/>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1-311">
    <w:name w:val="グリッド (表) 1 淡色 - アクセント 311"/>
    <w:basedOn w:val="TableNormal"/>
    <w:uiPriority w:val="46"/>
    <w:rsid w:val="00A01204"/>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1-111">
    <w:name w:val="グリッド (表) 1 淡色 - アクセント 111"/>
    <w:basedOn w:val="TableNormal"/>
    <w:uiPriority w:val="46"/>
    <w:rsid w:val="00A01204"/>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311">
    <w:name w:val="Grid Table 1 Light - Accent 311"/>
    <w:basedOn w:val="TableNormal"/>
    <w:uiPriority w:val="46"/>
    <w:rsid w:val="00A01204"/>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Accent111">
    <w:name w:val="Grid Table 1 Light - Accent 111"/>
    <w:basedOn w:val="TableNormal"/>
    <w:uiPriority w:val="46"/>
    <w:rsid w:val="00A01204"/>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PlainTable221">
    <w:name w:val="Plain Table 221"/>
    <w:basedOn w:val="TableNormal"/>
    <w:uiPriority w:val="42"/>
    <w:rsid w:val="00A01204"/>
    <w:rPr>
      <w:rFonts w:ascii="Calibri" w:eastAsia="Calibri" w:hAnsi="Calibri" w:cs="Arial"/>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1">
    <w:name w:val="標準の表 211"/>
    <w:basedOn w:val="TableNormal"/>
    <w:uiPriority w:val="42"/>
    <w:rsid w:val="00A01204"/>
    <w:rPr>
      <w:rFonts w:ascii="Cambria" w:eastAsia="Cambria" w:hAnsi="Cambria"/>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511">
    <w:name w:val="一覧 (表) 3 - アクセント 511"/>
    <w:basedOn w:val="TableNormal"/>
    <w:uiPriority w:val="48"/>
    <w:rsid w:val="00A01204"/>
    <w:rPr>
      <w:rFonts w:ascii="Cambria" w:eastAsia="MS Mincho" w:hAnsi="Cambria"/>
      <w:lang w:val="en-GB" w:eastAsia="en-GB"/>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4-511">
    <w:name w:val="一覧 (表) 4 - アクセント 511"/>
    <w:basedOn w:val="TableNormal"/>
    <w:uiPriority w:val="49"/>
    <w:rsid w:val="00A01204"/>
    <w:rPr>
      <w:rFonts w:ascii="Cambria" w:eastAsia="MS Mincho" w:hAnsi="Cambria"/>
      <w:lang w:val="en-GB"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Accent612">
    <w:name w:val="Grid Table 1 Light - Accent 612"/>
    <w:basedOn w:val="TableNormal"/>
    <w:uiPriority w:val="46"/>
    <w:rsid w:val="00A01204"/>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TableNormal11">
    <w:name w:val="Table Normal11"/>
    <w:uiPriority w:val="2"/>
    <w:semiHidden/>
    <w:unhideWhenUsed/>
    <w:qFormat/>
    <w:rsid w:val="00A01204"/>
    <w:pPr>
      <w:widowControl w:val="0"/>
    </w:pPr>
    <w:rPr>
      <w:rFonts w:ascii="Calibri" w:eastAsia="MS Mincho" w:hAnsi="Calibri"/>
      <w:kern w:val="2"/>
      <w:sz w:val="22"/>
      <w:szCs w:val="22"/>
    </w:rPr>
    <w:tblPr>
      <w:tblInd w:w="0" w:type="dxa"/>
      <w:tblCellMar>
        <w:top w:w="0" w:type="dxa"/>
        <w:left w:w="0" w:type="dxa"/>
        <w:bottom w:w="0" w:type="dxa"/>
        <w:right w:w="0" w:type="dxa"/>
      </w:tblCellMar>
    </w:tblPr>
  </w:style>
  <w:style w:type="table" w:customStyle="1" w:styleId="GridTable5Dark-Accent511">
    <w:name w:val="Grid Table 5 Dark - Accent 511"/>
    <w:basedOn w:val="TableNormal"/>
    <w:uiPriority w:val="50"/>
    <w:rsid w:val="00A01204"/>
    <w:rPr>
      <w:rFonts w:ascii="Calibri" w:eastAsia="MS Mincho" w:hAnsi="Calibri"/>
      <w:kern w:val="2"/>
      <w:sz w:val="22"/>
      <w:szCs w:val="22"/>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112">
    <w:name w:val="Grid Table 4 - Accent 112"/>
    <w:basedOn w:val="TableNormal"/>
    <w:uiPriority w:val="49"/>
    <w:rsid w:val="00A01204"/>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11">
    <w:name w:val="Grid Table 4 - Accent 1111"/>
    <w:basedOn w:val="TableNormal"/>
    <w:uiPriority w:val="49"/>
    <w:rsid w:val="00A01204"/>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11">
    <w:name w:val="List Table 211"/>
    <w:basedOn w:val="TableNormal"/>
    <w:uiPriority w:val="47"/>
    <w:rsid w:val="00A01204"/>
    <w:rPr>
      <w:rFonts w:ascii="Calibri" w:eastAsia="MS Mincho" w:hAnsi="Calibri"/>
      <w:kern w:val="2"/>
      <w:sz w:val="22"/>
      <w:szCs w:val="22"/>
      <w:lang w:eastAsia="zh-C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Accent511">
    <w:name w:val="List Table 1 Light - Accent 511"/>
    <w:basedOn w:val="TableNormal"/>
    <w:uiPriority w:val="46"/>
    <w:rsid w:val="00A01204"/>
    <w:rPr>
      <w:rFonts w:ascii="Calibri" w:eastAsia="MS Mincho" w:hAnsi="Calibri"/>
      <w:kern w:val="2"/>
      <w:sz w:val="22"/>
      <w:szCs w:val="22"/>
      <w:lang w:eastAsia="zh-CN"/>
    </w:r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2-Accent511">
    <w:name w:val="List Table 2 - Accent 511"/>
    <w:basedOn w:val="TableNormal"/>
    <w:uiPriority w:val="47"/>
    <w:rsid w:val="00A01204"/>
    <w:rPr>
      <w:rFonts w:ascii="Calibri" w:eastAsia="MS Mincho" w:hAnsi="Calibri"/>
      <w:kern w:val="2"/>
      <w:sz w:val="22"/>
      <w:szCs w:val="22"/>
      <w:lang w:eastAsia="zh-CN"/>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21">
    <w:name w:val="Table Grid21"/>
    <w:basedOn w:val="TableNormal"/>
    <w:next w:val="TableGrid"/>
    <w:uiPriority w:val="59"/>
    <w:rsid w:val="00A01204"/>
    <w:rPr>
      <w:rFonts w:ascii="Calibri" w:eastAsia="MS Mincho" w:hAnsi="Calibr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A01204"/>
    <w:rPr>
      <w:rFonts w:ascii="Calibri" w:eastAsia="MS Mincho" w:hAnsi="Calibri"/>
      <w:sz w:val="22"/>
      <w:szCs w:val="22"/>
      <w:lang w:val="en-IN"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
    <w:name w:val="Light Shading - Accent 111"/>
    <w:basedOn w:val="TableNormal"/>
    <w:uiPriority w:val="60"/>
    <w:rsid w:val="00A01204"/>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111">
    <w:name w:val="リストなし11"/>
    <w:next w:val="NoList"/>
    <w:uiPriority w:val="99"/>
    <w:semiHidden/>
    <w:unhideWhenUsed/>
    <w:rsid w:val="00A01204"/>
  </w:style>
  <w:style w:type="table" w:customStyle="1" w:styleId="112">
    <w:name w:val="表 (格子)11"/>
    <w:basedOn w:val="TableNormal"/>
    <w:next w:val="TableGrid"/>
    <w:uiPriority w:val="59"/>
    <w:rsid w:val="00A01204"/>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11">
    <w:name w:val="Grid Table 1 Light - Accent 6111"/>
    <w:basedOn w:val="TableNormal"/>
    <w:uiPriority w:val="46"/>
    <w:rsid w:val="00A01204"/>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210">
    <w:name w:val="表 (格子)21"/>
    <w:basedOn w:val="TableNormal"/>
    <w:next w:val="TableGrid"/>
    <w:uiPriority w:val="59"/>
    <w:rsid w:val="00A01204"/>
    <w:rPr>
      <w:rFonts w:ascii="Calibri" w:eastAsia="MS Mincho"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一覧 (表) 6 カラフル11"/>
    <w:basedOn w:val="TableNormal"/>
    <w:uiPriority w:val="51"/>
    <w:rsid w:val="00A01204"/>
    <w:rPr>
      <w:rFonts w:ascii="Calibri" w:eastAsia="MS Mincho"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31">
    <w:name w:val="表 (格子)31"/>
    <w:basedOn w:val="TableNormal"/>
    <w:next w:val="TableGrid"/>
    <w:uiPriority w:val="59"/>
    <w:rsid w:val="00A01204"/>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A01204"/>
    <w:rPr>
      <w:color w:val="2B579A"/>
      <w:shd w:val="clear" w:color="auto" w:fill="E6E6E6"/>
    </w:rPr>
  </w:style>
  <w:style w:type="character" w:styleId="UnresolvedMention">
    <w:name w:val="Unresolved Mention"/>
    <w:basedOn w:val="DefaultParagraphFont"/>
    <w:uiPriority w:val="99"/>
    <w:semiHidden/>
    <w:unhideWhenUsed/>
    <w:rsid w:val="00A01204"/>
    <w:rPr>
      <w:color w:val="605E5C"/>
      <w:shd w:val="clear" w:color="auto" w:fill="E1DFDD"/>
    </w:rPr>
  </w:style>
  <w:style w:type="numbering" w:customStyle="1" w:styleId="NoList2">
    <w:name w:val="No List2"/>
    <w:next w:val="NoList"/>
    <w:uiPriority w:val="99"/>
    <w:semiHidden/>
    <w:unhideWhenUsed/>
    <w:rsid w:val="00A01204"/>
  </w:style>
  <w:style w:type="table" w:customStyle="1" w:styleId="TableGrid4">
    <w:name w:val="Table Grid4"/>
    <w:basedOn w:val="TableNormal"/>
    <w:next w:val="TableGrid"/>
    <w:uiPriority w:val="39"/>
    <w:rsid w:val="00A01204"/>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
    <w:name w:val="Plain Table 212"/>
    <w:basedOn w:val="TableNormal"/>
    <w:uiPriority w:val="42"/>
    <w:rsid w:val="00A01204"/>
    <w:rPr>
      <w:rFonts w:ascii="Calibri" w:hAnsi="Calibri" w:cs="Arial"/>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20">
    <w:name w:val="表 (格子) 淡色12"/>
    <w:basedOn w:val="TableNormal"/>
    <w:uiPriority w:val="40"/>
    <w:rsid w:val="00A01204"/>
    <w:rPr>
      <w:rFonts w:ascii="Calibri" w:hAnsi="Calibri" w:cs="Arial"/>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1-312">
    <w:name w:val="グリッド (表) 1 淡色 - アクセント 312"/>
    <w:basedOn w:val="TableNormal"/>
    <w:uiPriority w:val="46"/>
    <w:rsid w:val="00A01204"/>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1-112">
    <w:name w:val="グリッド (表) 1 淡色 - アクセント 112"/>
    <w:basedOn w:val="TableNormal"/>
    <w:uiPriority w:val="46"/>
    <w:rsid w:val="00A01204"/>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312">
    <w:name w:val="Grid Table 1 Light - Accent 312"/>
    <w:basedOn w:val="TableNormal"/>
    <w:uiPriority w:val="46"/>
    <w:rsid w:val="00A01204"/>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Accent112">
    <w:name w:val="Grid Table 1 Light - Accent 112"/>
    <w:basedOn w:val="TableNormal"/>
    <w:uiPriority w:val="46"/>
    <w:rsid w:val="00A01204"/>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PlainTable222">
    <w:name w:val="Plain Table 222"/>
    <w:basedOn w:val="TableNormal"/>
    <w:uiPriority w:val="42"/>
    <w:rsid w:val="00A01204"/>
    <w:rPr>
      <w:rFonts w:ascii="Calibri" w:eastAsia="Calibri" w:hAnsi="Calibri" w:cs="Arial"/>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2">
    <w:name w:val="標準の表 212"/>
    <w:basedOn w:val="TableNormal"/>
    <w:uiPriority w:val="42"/>
    <w:rsid w:val="00A01204"/>
    <w:rPr>
      <w:rFonts w:ascii="Cambria" w:eastAsia="Cambria" w:hAnsi="Cambria"/>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512">
    <w:name w:val="一覧 (表) 3 - アクセント 512"/>
    <w:basedOn w:val="TableNormal"/>
    <w:uiPriority w:val="48"/>
    <w:rsid w:val="00A01204"/>
    <w:rPr>
      <w:rFonts w:ascii="Cambria" w:eastAsia="MS Mincho" w:hAnsi="Cambria"/>
      <w:lang w:val="en-GB" w:eastAsia="en-GB"/>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4-512">
    <w:name w:val="一覧 (表) 4 - アクセント 512"/>
    <w:basedOn w:val="TableNormal"/>
    <w:uiPriority w:val="49"/>
    <w:rsid w:val="00A01204"/>
    <w:rPr>
      <w:rFonts w:ascii="Cambria" w:eastAsia="MS Mincho" w:hAnsi="Cambria"/>
      <w:lang w:val="en-GB"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Accent613">
    <w:name w:val="Grid Table 1 Light - Accent 613"/>
    <w:basedOn w:val="TableNormal"/>
    <w:uiPriority w:val="46"/>
    <w:rsid w:val="00A01204"/>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TableNormal12">
    <w:name w:val="Table Normal12"/>
    <w:uiPriority w:val="2"/>
    <w:semiHidden/>
    <w:unhideWhenUsed/>
    <w:qFormat/>
    <w:rsid w:val="00A01204"/>
    <w:pPr>
      <w:widowControl w:val="0"/>
    </w:pPr>
    <w:rPr>
      <w:rFonts w:ascii="Calibri" w:eastAsia="MS Mincho" w:hAnsi="Calibri"/>
      <w:kern w:val="2"/>
      <w:sz w:val="22"/>
      <w:szCs w:val="22"/>
    </w:rPr>
    <w:tblPr>
      <w:tblInd w:w="0" w:type="dxa"/>
      <w:tblCellMar>
        <w:top w:w="0" w:type="dxa"/>
        <w:left w:w="0" w:type="dxa"/>
        <w:bottom w:w="0" w:type="dxa"/>
        <w:right w:w="0" w:type="dxa"/>
      </w:tblCellMar>
    </w:tblPr>
  </w:style>
  <w:style w:type="table" w:customStyle="1" w:styleId="GridTable5Dark-Accent512">
    <w:name w:val="Grid Table 5 Dark - Accent 512"/>
    <w:basedOn w:val="TableNormal"/>
    <w:uiPriority w:val="50"/>
    <w:rsid w:val="00A01204"/>
    <w:rPr>
      <w:rFonts w:ascii="Calibri" w:eastAsia="MS Mincho" w:hAnsi="Calibri"/>
      <w:kern w:val="2"/>
      <w:sz w:val="22"/>
      <w:szCs w:val="22"/>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113">
    <w:name w:val="Grid Table 4 - Accent 113"/>
    <w:basedOn w:val="TableNormal"/>
    <w:uiPriority w:val="49"/>
    <w:rsid w:val="00A01204"/>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12">
    <w:name w:val="Grid Table 4 - Accent 1112"/>
    <w:basedOn w:val="TableNormal"/>
    <w:uiPriority w:val="49"/>
    <w:rsid w:val="00A01204"/>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12">
    <w:name w:val="List Table 212"/>
    <w:basedOn w:val="TableNormal"/>
    <w:uiPriority w:val="47"/>
    <w:rsid w:val="00A01204"/>
    <w:rPr>
      <w:rFonts w:ascii="Calibri" w:eastAsia="MS Mincho" w:hAnsi="Calibri"/>
      <w:kern w:val="2"/>
      <w:sz w:val="22"/>
      <w:szCs w:val="22"/>
      <w:lang w:eastAsia="zh-C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Accent512">
    <w:name w:val="List Table 1 Light - Accent 512"/>
    <w:basedOn w:val="TableNormal"/>
    <w:uiPriority w:val="46"/>
    <w:rsid w:val="00A01204"/>
    <w:rPr>
      <w:rFonts w:ascii="Calibri" w:eastAsia="MS Mincho" w:hAnsi="Calibri"/>
      <w:kern w:val="2"/>
      <w:sz w:val="22"/>
      <w:szCs w:val="22"/>
      <w:lang w:eastAsia="zh-CN"/>
    </w:r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2-Accent512">
    <w:name w:val="List Table 2 - Accent 512"/>
    <w:basedOn w:val="TableNormal"/>
    <w:uiPriority w:val="47"/>
    <w:rsid w:val="00A01204"/>
    <w:rPr>
      <w:rFonts w:ascii="Calibri" w:eastAsia="MS Mincho" w:hAnsi="Calibri"/>
      <w:kern w:val="2"/>
      <w:sz w:val="22"/>
      <w:szCs w:val="22"/>
      <w:lang w:eastAsia="zh-CN"/>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22">
    <w:name w:val="Table Grid22"/>
    <w:basedOn w:val="TableNormal"/>
    <w:next w:val="TableGrid"/>
    <w:uiPriority w:val="59"/>
    <w:rsid w:val="00A01204"/>
    <w:rPr>
      <w:rFonts w:ascii="Calibri" w:eastAsia="MS Mincho" w:hAnsi="Calibr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A01204"/>
    <w:rPr>
      <w:rFonts w:ascii="Calibri" w:eastAsia="MS Mincho" w:hAnsi="Calibri"/>
      <w:sz w:val="22"/>
      <w:szCs w:val="22"/>
      <w:lang w:val="en-IN"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2">
    <w:name w:val="Light Shading - Accent 112"/>
    <w:basedOn w:val="TableNormal"/>
    <w:uiPriority w:val="60"/>
    <w:rsid w:val="00A01204"/>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Shading-Accent121">
    <w:name w:val="Light Shading - Accent 121"/>
    <w:basedOn w:val="TableNormal"/>
    <w:uiPriority w:val="60"/>
    <w:rsid w:val="00A01204"/>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121">
    <w:name w:val="リストなし12"/>
    <w:next w:val="NoList"/>
    <w:uiPriority w:val="99"/>
    <w:semiHidden/>
    <w:unhideWhenUsed/>
    <w:rsid w:val="00A01204"/>
  </w:style>
  <w:style w:type="table" w:customStyle="1" w:styleId="122">
    <w:name w:val="表 (格子)12"/>
    <w:basedOn w:val="TableNormal"/>
    <w:next w:val="TableGrid"/>
    <w:uiPriority w:val="59"/>
    <w:rsid w:val="00A01204"/>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12">
    <w:name w:val="Grid Table 1 Light - Accent 6112"/>
    <w:basedOn w:val="TableNormal"/>
    <w:uiPriority w:val="46"/>
    <w:rsid w:val="00A01204"/>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220">
    <w:name w:val="表 (格子)22"/>
    <w:basedOn w:val="TableNormal"/>
    <w:next w:val="TableGrid"/>
    <w:uiPriority w:val="59"/>
    <w:rsid w:val="00A01204"/>
    <w:rPr>
      <w:rFonts w:ascii="Calibri" w:eastAsia="MS Mincho"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1">
    <w:name w:val="List Table 6 Colorful11"/>
    <w:basedOn w:val="TableNormal"/>
    <w:uiPriority w:val="51"/>
    <w:rsid w:val="00A01204"/>
    <w:rPr>
      <w:rFonts w:ascii="Calibri" w:eastAsia="MS Mincho"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32">
    <w:name w:val="表 (格子)32"/>
    <w:basedOn w:val="TableNormal"/>
    <w:next w:val="TableGrid"/>
    <w:uiPriority w:val="59"/>
    <w:rsid w:val="00A01204"/>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1"/>
    <w:uiPriority w:val="99"/>
    <w:unhideWhenUsed/>
    <w:rsid w:val="00A01204"/>
    <w:rPr>
      <w:rFonts w:ascii="Consolas" w:hAnsi="Consolas"/>
      <w:sz w:val="21"/>
      <w:szCs w:val="21"/>
    </w:rPr>
  </w:style>
  <w:style w:type="character" w:customStyle="1" w:styleId="PlainTextChar1">
    <w:name w:val="Plain Text Char1"/>
    <w:basedOn w:val="DefaultParagraphFont"/>
    <w:link w:val="PlainText"/>
    <w:semiHidden/>
    <w:rsid w:val="00A01204"/>
    <w:rPr>
      <w:rFonts w:ascii="Consolas" w:hAnsi="Consolas"/>
      <w:sz w:val="21"/>
      <w:szCs w:val="21"/>
      <w:lang w:val="en-GB"/>
    </w:rPr>
  </w:style>
  <w:style w:type="character" w:styleId="SubtleEmphasis">
    <w:name w:val="Subtle Emphasis"/>
    <w:basedOn w:val="DefaultParagraphFont"/>
    <w:uiPriority w:val="19"/>
    <w:qFormat/>
    <w:rsid w:val="00A01204"/>
    <w:rPr>
      <w:i/>
      <w:iCs/>
      <w:color w:val="404040" w:themeColor="text1" w:themeTint="BF"/>
    </w:rPr>
  </w:style>
  <w:style w:type="table" w:styleId="LightShading-Accent1">
    <w:name w:val="Light Shading Accent 1"/>
    <w:basedOn w:val="TableNormal"/>
    <w:uiPriority w:val="60"/>
    <w:semiHidden/>
    <w:unhideWhenUsed/>
    <w:rsid w:val="00A0120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Table6Colorful">
    <w:name w:val="List Table 6 Colorful"/>
    <w:basedOn w:val="TableNormal"/>
    <w:uiPriority w:val="51"/>
    <w:rsid w:val="00A0120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3">
    <w:name w:val="No List3"/>
    <w:next w:val="NoList"/>
    <w:uiPriority w:val="99"/>
    <w:semiHidden/>
    <w:unhideWhenUsed/>
    <w:rsid w:val="00243240"/>
  </w:style>
  <w:style w:type="numbering" w:customStyle="1" w:styleId="Normallist2">
    <w:name w:val="Normal_list2"/>
    <w:basedOn w:val="NoList"/>
    <w:rsid w:val="00243240"/>
  </w:style>
  <w:style w:type="table" w:customStyle="1" w:styleId="TableGrid5">
    <w:name w:val="Table Grid5"/>
    <w:basedOn w:val="TableNormal"/>
    <w:next w:val="TableGrid"/>
    <w:uiPriority w:val="39"/>
    <w:rsid w:val="00243240"/>
    <w:rPr>
      <w:rFonts w:ascii="Calibri" w:eastAsia="MS Mincho"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3">
    <w:name w:val="Plain Table 213"/>
    <w:basedOn w:val="TableNormal"/>
    <w:uiPriority w:val="42"/>
    <w:rsid w:val="00243240"/>
    <w:rPr>
      <w:rFonts w:ascii="Calibri" w:hAnsi="Calibri" w:cs="Arial"/>
      <w:lang w:val="en-GB"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30">
    <w:name w:val="表 (格子) 淡色13"/>
    <w:basedOn w:val="TableNormal"/>
    <w:uiPriority w:val="40"/>
    <w:rsid w:val="00243240"/>
    <w:rPr>
      <w:rFonts w:ascii="Calibri" w:hAnsi="Calibri" w:cs="Arial"/>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1-313">
    <w:name w:val="グリッド (表) 1 淡色 - アクセント 313"/>
    <w:basedOn w:val="TableNormal"/>
    <w:uiPriority w:val="46"/>
    <w:rsid w:val="00243240"/>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1-113">
    <w:name w:val="グリッド (表) 1 淡色 - アクセント 113"/>
    <w:basedOn w:val="TableNormal"/>
    <w:uiPriority w:val="46"/>
    <w:rsid w:val="00243240"/>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313">
    <w:name w:val="Grid Table 1 Light - Accent 313"/>
    <w:basedOn w:val="TableNormal"/>
    <w:uiPriority w:val="46"/>
    <w:rsid w:val="00243240"/>
    <w:rPr>
      <w:rFonts w:ascii="Calibri" w:hAnsi="Calibri" w:cs="Arial"/>
      <w:lang w:val="en-GB" w:eastAsia="en-GB"/>
    </w:r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table" w:customStyle="1" w:styleId="GridTable1Light-Accent113">
    <w:name w:val="Grid Table 1 Light - Accent 113"/>
    <w:basedOn w:val="TableNormal"/>
    <w:uiPriority w:val="46"/>
    <w:rsid w:val="00243240"/>
    <w:rPr>
      <w:rFonts w:ascii="Calibri" w:hAnsi="Calibri" w:cs="Arial"/>
      <w:lang w:val="en-GB" w:eastAsia="en-GB"/>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ectionheadings1">
    <w:name w:val="Section headings1"/>
    <w:basedOn w:val="NoList"/>
    <w:uiPriority w:val="99"/>
    <w:rsid w:val="00243240"/>
    <w:pPr>
      <w:numPr>
        <w:numId w:val="4"/>
      </w:numPr>
    </w:pPr>
  </w:style>
  <w:style w:type="table" w:customStyle="1" w:styleId="PlainTable223">
    <w:name w:val="Plain Table 223"/>
    <w:basedOn w:val="TableNormal"/>
    <w:uiPriority w:val="42"/>
    <w:rsid w:val="00243240"/>
    <w:rPr>
      <w:rFonts w:ascii="Calibri" w:eastAsia="Calibri" w:hAnsi="Calibri" w:cs="Arial"/>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3">
    <w:name w:val="標準の表 213"/>
    <w:basedOn w:val="TableNormal"/>
    <w:uiPriority w:val="42"/>
    <w:rsid w:val="00243240"/>
    <w:rPr>
      <w:rFonts w:ascii="Cambria" w:eastAsia="Cambria" w:hAnsi="Cambria"/>
      <w:lang w:val="de-CH"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513">
    <w:name w:val="一覧 (表) 3 - アクセント 513"/>
    <w:basedOn w:val="TableNormal"/>
    <w:uiPriority w:val="48"/>
    <w:rsid w:val="00243240"/>
    <w:rPr>
      <w:rFonts w:ascii="Cambria" w:eastAsia="MS Mincho" w:hAnsi="Cambria"/>
      <w:lang w:val="en-GB" w:eastAsia="en-GB"/>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4-513">
    <w:name w:val="一覧 (表) 4 - アクセント 513"/>
    <w:basedOn w:val="TableNormal"/>
    <w:uiPriority w:val="49"/>
    <w:rsid w:val="00243240"/>
    <w:rPr>
      <w:rFonts w:ascii="Cambria" w:eastAsia="MS Mincho" w:hAnsi="Cambria"/>
      <w:lang w:val="en-GB"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Style11">
    <w:name w:val="Style11"/>
    <w:uiPriority w:val="99"/>
    <w:rsid w:val="00243240"/>
    <w:pPr>
      <w:numPr>
        <w:numId w:val="6"/>
      </w:numPr>
    </w:pPr>
  </w:style>
  <w:style w:type="table" w:customStyle="1" w:styleId="GridTable1Light-Accent614">
    <w:name w:val="Grid Table 1 Light - Accent 614"/>
    <w:basedOn w:val="TableNormal"/>
    <w:uiPriority w:val="46"/>
    <w:rsid w:val="00243240"/>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TableNormal13">
    <w:name w:val="Table Normal13"/>
    <w:uiPriority w:val="2"/>
    <w:semiHidden/>
    <w:unhideWhenUsed/>
    <w:qFormat/>
    <w:rsid w:val="00243240"/>
    <w:pPr>
      <w:widowControl w:val="0"/>
    </w:pPr>
    <w:rPr>
      <w:rFonts w:ascii="Calibri" w:eastAsia="MS Mincho" w:hAnsi="Calibri"/>
      <w:kern w:val="2"/>
      <w:sz w:val="22"/>
      <w:szCs w:val="22"/>
    </w:rPr>
    <w:tblPr>
      <w:tblInd w:w="0" w:type="dxa"/>
      <w:tblCellMar>
        <w:top w:w="0" w:type="dxa"/>
        <w:left w:w="0" w:type="dxa"/>
        <w:bottom w:w="0" w:type="dxa"/>
        <w:right w:w="0" w:type="dxa"/>
      </w:tblCellMar>
    </w:tblPr>
  </w:style>
  <w:style w:type="table" w:customStyle="1" w:styleId="GridTable5Dark-Accent513">
    <w:name w:val="Grid Table 5 Dark - Accent 513"/>
    <w:basedOn w:val="TableNormal"/>
    <w:uiPriority w:val="50"/>
    <w:rsid w:val="00243240"/>
    <w:rPr>
      <w:rFonts w:ascii="Calibri" w:eastAsia="MS Mincho" w:hAnsi="Calibri"/>
      <w:kern w:val="2"/>
      <w:sz w:val="22"/>
      <w:szCs w:val="22"/>
      <w:lang w:eastAsia="zh-C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114">
    <w:name w:val="Grid Table 4 - Accent 114"/>
    <w:basedOn w:val="TableNormal"/>
    <w:uiPriority w:val="49"/>
    <w:rsid w:val="00243240"/>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13">
    <w:name w:val="Grid Table 4 - Accent 1113"/>
    <w:basedOn w:val="TableNormal"/>
    <w:uiPriority w:val="49"/>
    <w:rsid w:val="00243240"/>
    <w:rPr>
      <w:rFonts w:ascii="Calibri" w:eastAsia="MS Mincho" w:hAnsi="Calibri"/>
      <w:kern w:val="2"/>
      <w:sz w:val="22"/>
      <w:szCs w:val="22"/>
      <w:lang w:eastAsia="zh-CN"/>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213">
    <w:name w:val="List Table 213"/>
    <w:basedOn w:val="TableNormal"/>
    <w:uiPriority w:val="47"/>
    <w:rsid w:val="00243240"/>
    <w:rPr>
      <w:rFonts w:ascii="Calibri" w:eastAsia="MS Mincho" w:hAnsi="Calibri"/>
      <w:kern w:val="2"/>
      <w:sz w:val="22"/>
      <w:szCs w:val="22"/>
      <w:lang w:eastAsia="zh-C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Accent513">
    <w:name w:val="List Table 1 Light - Accent 513"/>
    <w:basedOn w:val="TableNormal"/>
    <w:uiPriority w:val="46"/>
    <w:rsid w:val="00243240"/>
    <w:rPr>
      <w:rFonts w:ascii="Calibri" w:eastAsia="MS Mincho" w:hAnsi="Calibri"/>
      <w:kern w:val="2"/>
      <w:sz w:val="22"/>
      <w:szCs w:val="22"/>
      <w:lang w:eastAsia="zh-CN"/>
    </w:r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2-Accent513">
    <w:name w:val="List Table 2 - Accent 513"/>
    <w:basedOn w:val="TableNormal"/>
    <w:uiPriority w:val="47"/>
    <w:rsid w:val="00243240"/>
    <w:rPr>
      <w:rFonts w:ascii="Calibri" w:eastAsia="MS Mincho" w:hAnsi="Calibri"/>
      <w:kern w:val="2"/>
      <w:sz w:val="22"/>
      <w:szCs w:val="22"/>
      <w:lang w:eastAsia="zh-CN"/>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23">
    <w:name w:val="Table Grid23"/>
    <w:basedOn w:val="TableNormal"/>
    <w:next w:val="TableGrid"/>
    <w:uiPriority w:val="59"/>
    <w:rsid w:val="00243240"/>
    <w:rPr>
      <w:rFonts w:ascii="Calibri" w:eastAsia="MS Mincho" w:hAnsi="Calibr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243240"/>
    <w:rPr>
      <w:rFonts w:ascii="Calibri" w:eastAsia="MS Mincho" w:hAnsi="Calibri"/>
      <w:sz w:val="22"/>
      <w:szCs w:val="22"/>
      <w:lang w:val="en-IN"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3">
    <w:name w:val="Light Shading - Accent 113"/>
    <w:basedOn w:val="TableNormal"/>
    <w:uiPriority w:val="60"/>
    <w:rsid w:val="00243240"/>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Shading-Accent13">
    <w:name w:val="Light Shading - Accent 13"/>
    <w:basedOn w:val="TableNormal"/>
    <w:next w:val="LightShading-Accent1"/>
    <w:uiPriority w:val="60"/>
    <w:rsid w:val="00243240"/>
    <w:rPr>
      <w:rFonts w:ascii="Calibri" w:eastAsia="MS Mincho" w:hAnsi="Calibri"/>
      <w:color w:val="2F5496"/>
      <w:sz w:val="22"/>
      <w:szCs w:val="22"/>
      <w:lang w:val="en-IN" w:eastAsia="ja-JP"/>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131">
    <w:name w:val="リストなし13"/>
    <w:next w:val="NoList"/>
    <w:uiPriority w:val="99"/>
    <w:semiHidden/>
    <w:unhideWhenUsed/>
    <w:rsid w:val="00243240"/>
  </w:style>
  <w:style w:type="table" w:customStyle="1" w:styleId="132">
    <w:name w:val="表 (格子)13"/>
    <w:basedOn w:val="TableNormal"/>
    <w:next w:val="TableGrid"/>
    <w:uiPriority w:val="59"/>
    <w:rsid w:val="00243240"/>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6113">
    <w:name w:val="Grid Table 1 Light - Accent 6113"/>
    <w:basedOn w:val="TableNormal"/>
    <w:uiPriority w:val="46"/>
    <w:rsid w:val="00243240"/>
    <w:rPr>
      <w:rFonts w:ascii="Calibri" w:eastAsia="Calibri" w:hAnsi="Calibri"/>
      <w:sz w:val="22"/>
      <w:szCs w:val="22"/>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23">
    <w:name w:val="表 (格子)23"/>
    <w:basedOn w:val="TableNormal"/>
    <w:next w:val="TableGrid"/>
    <w:uiPriority w:val="59"/>
    <w:rsid w:val="00243240"/>
    <w:rPr>
      <w:rFonts w:ascii="Calibri" w:eastAsia="MS Mincho"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2">
    <w:name w:val="List Table 6 Colorful2"/>
    <w:basedOn w:val="TableNormal"/>
    <w:next w:val="ListTable6Colorful"/>
    <w:uiPriority w:val="51"/>
    <w:rsid w:val="00243240"/>
    <w:rPr>
      <w:rFonts w:ascii="Calibri" w:eastAsia="MS Mincho" w:hAnsi="Calibri"/>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33">
    <w:name w:val="表 (格子)33"/>
    <w:basedOn w:val="TableNormal"/>
    <w:next w:val="TableGrid"/>
    <w:uiPriority w:val="59"/>
    <w:rsid w:val="00243240"/>
    <w:rPr>
      <w:rFonts w:ascii="Calibri" w:eastAsia="Calibri" w:hAnsi="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786002">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704133942">
      <w:bodyDiv w:val="1"/>
      <w:marLeft w:val="0"/>
      <w:marRight w:val="0"/>
      <w:marTop w:val="0"/>
      <w:marBottom w:val="0"/>
      <w:divBdr>
        <w:top w:val="none" w:sz="0" w:space="0" w:color="auto"/>
        <w:left w:val="none" w:sz="0" w:space="0" w:color="auto"/>
        <w:bottom w:val="none" w:sz="0" w:space="0" w:color="auto"/>
        <w:right w:val="none" w:sz="0" w:space="0" w:color="auto"/>
      </w:divBdr>
    </w:div>
    <w:div w:id="800000595">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927877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image" Target="media/image8.png"/><Relationship Id="rId42" Type="http://schemas.openxmlformats.org/officeDocument/2006/relationships/hyperlink" Target="http://datazone.birdlife.org/site/search" TargetMode="External"/><Relationship Id="rId63" Type="http://schemas.openxmlformats.org/officeDocument/2006/relationships/hyperlink" Target="http://www.brookings.edu/~/media/research/files/reports/2013/07/pacific-regional-organizations-disasters/brookings_regional_orgs_pacific_july_2013.pdf" TargetMode="External"/><Relationship Id="rId84" Type="http://schemas.openxmlformats.org/officeDocument/2006/relationships/image" Target="media/image30.png"/><Relationship Id="rId138" Type="http://schemas.openxmlformats.org/officeDocument/2006/relationships/hyperlink" Target="http://www.environment.gov.au/cgi-bin/wetlands/alphablist.pl" TargetMode="External"/><Relationship Id="rId159" Type="http://schemas.openxmlformats.org/officeDocument/2006/relationships/hyperlink" Target="http://www.greenfacts.org/glossary/def/driver.htm" TargetMode="External"/><Relationship Id="rId170" Type="http://schemas.openxmlformats.org/officeDocument/2006/relationships/image" Target="media/image86.png"/><Relationship Id="rId191" Type="http://schemas.openxmlformats.org/officeDocument/2006/relationships/header" Target="header10.xml"/><Relationship Id="rId205" Type="http://schemas.openxmlformats.org/officeDocument/2006/relationships/image" Target="media/image111.png"/><Relationship Id="rId226" Type="http://schemas.openxmlformats.org/officeDocument/2006/relationships/hyperlink" Target="https://www.arcbc.org.ph" TargetMode="External"/><Relationship Id="rId247" Type="http://schemas.openxmlformats.org/officeDocument/2006/relationships/image" Target="media/image140.png"/><Relationship Id="rId107" Type="http://schemas.openxmlformats.org/officeDocument/2006/relationships/footer" Target="footer8.xml"/><Relationship Id="rId11" Type="http://schemas.openxmlformats.org/officeDocument/2006/relationships/image" Target="media/image4.jpeg"/><Relationship Id="rId32" Type="http://schemas.openxmlformats.org/officeDocument/2006/relationships/image" Target="media/image19.png"/><Relationship Id="rId53" Type="http://schemas.openxmlformats.org/officeDocument/2006/relationships/hyperlink" Target="http://environment.asean.org/asean-working-group-on-nature-conservation-and-biodiversity/" TargetMode="External"/><Relationship Id="rId74" Type="http://schemas.openxmlformats.org/officeDocument/2006/relationships/hyperlink" Target="http://www.un.org/esa/sustdev/partnerships/activities_initiate/101202_sd_initiative_arab_region.pdf" TargetMode="External"/><Relationship Id="rId128" Type="http://schemas.openxmlformats.org/officeDocument/2006/relationships/image" Target="media/image64.png"/><Relationship Id="rId149" Type="http://schemas.openxmlformats.org/officeDocument/2006/relationships/image" Target="media/image76.png"/><Relationship Id="rId5" Type="http://schemas.openxmlformats.org/officeDocument/2006/relationships/webSettings" Target="webSettings.xml"/><Relationship Id="rId95" Type="http://schemas.openxmlformats.org/officeDocument/2006/relationships/image" Target="media/image41.png"/><Relationship Id="rId160" Type="http://schemas.openxmlformats.org/officeDocument/2006/relationships/hyperlink" Target="http://www.australia.gov.au/about-australia/australian-story/austn-indigenous-cultural-heritage" TargetMode="External"/><Relationship Id="rId181" Type="http://schemas.openxmlformats.org/officeDocument/2006/relationships/image" Target="media/image96.png"/><Relationship Id="rId216" Type="http://schemas.openxmlformats.org/officeDocument/2006/relationships/image" Target="media/image120.png"/><Relationship Id="rId237" Type="http://schemas.openxmlformats.org/officeDocument/2006/relationships/image" Target="media/image131.png"/><Relationship Id="rId22" Type="http://schemas.openxmlformats.org/officeDocument/2006/relationships/image" Target="media/image9.png"/><Relationship Id="rId43" Type="http://schemas.openxmlformats.org/officeDocument/2006/relationships/header" Target="header4.xml"/><Relationship Id="rId64" Type="http://schemas.openxmlformats.org/officeDocument/2006/relationships/hyperlink" Target="https://www.sprep.org/Biodiversity-and-Ecosystems-Management/bem-overview" TargetMode="External"/><Relationship Id="rId118" Type="http://schemas.openxmlformats.org/officeDocument/2006/relationships/image" Target="media/image55.png"/><Relationship Id="rId139" Type="http://schemas.openxmlformats.org/officeDocument/2006/relationships/image" Target="media/image67.png"/><Relationship Id="rId85" Type="http://schemas.openxmlformats.org/officeDocument/2006/relationships/image" Target="media/image31.png"/><Relationship Id="rId150" Type="http://schemas.openxmlformats.org/officeDocument/2006/relationships/image" Target="media/image77.png"/><Relationship Id="rId171" Type="http://schemas.openxmlformats.org/officeDocument/2006/relationships/hyperlink" Target="http://www.greenfacts.org/glossary/def/driver.htm" TargetMode="External"/><Relationship Id="rId192" Type="http://schemas.openxmlformats.org/officeDocument/2006/relationships/footer" Target="footer9.xml"/><Relationship Id="rId206" Type="http://schemas.openxmlformats.org/officeDocument/2006/relationships/image" Target="media/image112.png"/><Relationship Id="rId227" Type="http://schemas.openxmlformats.org/officeDocument/2006/relationships/image" Target="media/image126.png"/><Relationship Id="rId248" Type="http://schemas.openxmlformats.org/officeDocument/2006/relationships/image" Target="media/image141.png"/><Relationship Id="rId12" Type="http://schemas.openxmlformats.org/officeDocument/2006/relationships/image" Target="media/image5.jpeg"/><Relationship Id="rId33" Type="http://schemas.openxmlformats.org/officeDocument/2006/relationships/image" Target="media/image20.png"/><Relationship Id="rId108" Type="http://schemas.openxmlformats.org/officeDocument/2006/relationships/hyperlink" Target="http://www.brookings.edu/research/papers/2011/06/illegal-wildlife-trade-felbabbrown" TargetMode="External"/><Relationship Id="rId129" Type="http://schemas.openxmlformats.org/officeDocument/2006/relationships/hyperlink" Target="https://en.wikipedia.org/wiki/Coast" TargetMode="External"/><Relationship Id="rId54" Type="http://schemas.openxmlformats.org/officeDocument/2006/relationships/hyperlink" Target="http://environment.asean.org/46-2/" TargetMode="External"/><Relationship Id="rId75" Type="http://schemas.openxmlformats.org/officeDocument/2006/relationships/image" Target="media/image22.png"/><Relationship Id="rId96" Type="http://schemas.openxmlformats.org/officeDocument/2006/relationships/image" Target="media/image42.png"/><Relationship Id="rId140" Type="http://schemas.openxmlformats.org/officeDocument/2006/relationships/image" Target="media/image68.png"/><Relationship Id="rId161" Type="http://schemas.openxmlformats.org/officeDocument/2006/relationships/hyperlink" Target="http://www.greenfacts.org/glossary/pqrs/production-productivity.htm" TargetMode="External"/><Relationship Id="rId182" Type="http://schemas.openxmlformats.org/officeDocument/2006/relationships/image" Target="media/image97.png"/><Relationship Id="rId217" Type="http://schemas.openxmlformats.org/officeDocument/2006/relationships/image" Target="media/image121.png"/><Relationship Id="rId6" Type="http://schemas.openxmlformats.org/officeDocument/2006/relationships/footnotes" Target="footnotes.xml"/><Relationship Id="rId238" Type="http://schemas.openxmlformats.org/officeDocument/2006/relationships/hyperlink" Target="https://unstats.un.org/unsd/envaccounting/seea.asp" TargetMode="External"/><Relationship Id="rId23" Type="http://schemas.openxmlformats.org/officeDocument/2006/relationships/image" Target="media/image10.png"/><Relationship Id="rId119" Type="http://schemas.openxmlformats.org/officeDocument/2006/relationships/image" Target="media/image56.png"/><Relationship Id="rId44" Type="http://schemas.openxmlformats.org/officeDocument/2006/relationships/footer" Target="footer4.xml"/><Relationship Id="rId65" Type="http://schemas.openxmlformats.org/officeDocument/2006/relationships/hyperlink" Target="https://www.sprep.org/Waste-Management-and-Pollution-Control/wmp-overview" TargetMode="External"/><Relationship Id="rId86" Type="http://schemas.openxmlformats.org/officeDocument/2006/relationships/image" Target="media/image32.png"/><Relationship Id="rId130" Type="http://schemas.openxmlformats.org/officeDocument/2006/relationships/hyperlink" Target="https://en.wikipedia.org/wiki/Lagoons" TargetMode="External"/><Relationship Id="rId151" Type="http://schemas.openxmlformats.org/officeDocument/2006/relationships/image" Target="media/image78.png"/><Relationship Id="rId172" Type="http://schemas.openxmlformats.org/officeDocument/2006/relationships/image" Target="media/image87.png"/><Relationship Id="rId193" Type="http://schemas.openxmlformats.org/officeDocument/2006/relationships/image" Target="media/image99.png"/><Relationship Id="rId207" Type="http://schemas.openxmlformats.org/officeDocument/2006/relationships/hyperlink" Target="http://www.globio.info/home" TargetMode="External"/><Relationship Id="rId228" Type="http://schemas.openxmlformats.org/officeDocument/2006/relationships/image" Target="media/image127.png"/><Relationship Id="rId249" Type="http://schemas.openxmlformats.org/officeDocument/2006/relationships/fontTable" Target="fontTable.xml"/><Relationship Id="rId13" Type="http://schemas.openxmlformats.org/officeDocument/2006/relationships/image" Target="media/image6.jpeg"/><Relationship Id="rId109" Type="http://schemas.openxmlformats.org/officeDocument/2006/relationships/hyperlink" Target="http://www.brookings.edu/research/papers/2011/06/illegal-wildlife-trade-felbabbrown" TargetMode="External"/><Relationship Id="rId34" Type="http://schemas.openxmlformats.org/officeDocument/2006/relationships/hyperlink" Target="https://www.cbd.int/nbsap/" TargetMode="External"/><Relationship Id="rId55" Type="http://schemas.openxmlformats.org/officeDocument/2006/relationships/hyperlink" Target="http://environment.asean.org/asean-working-group-on-water-resources-management-awgwrm/" TargetMode="External"/><Relationship Id="rId76" Type="http://schemas.openxmlformats.org/officeDocument/2006/relationships/header" Target="header6.xml"/><Relationship Id="rId97" Type="http://schemas.openxmlformats.org/officeDocument/2006/relationships/image" Target="media/image43.png"/><Relationship Id="rId120" Type="http://schemas.openxmlformats.org/officeDocument/2006/relationships/image" Target="media/image57.png"/><Relationship Id="rId141" Type="http://schemas.openxmlformats.org/officeDocument/2006/relationships/image" Target="media/image69.png"/><Relationship Id="rId7" Type="http://schemas.openxmlformats.org/officeDocument/2006/relationships/endnotes" Target="endnotes.xml"/><Relationship Id="rId162" Type="http://schemas.openxmlformats.org/officeDocument/2006/relationships/hyperlink" Target="http://www.greenfacts.org/glossary/def/ecosystem-change.htm" TargetMode="External"/><Relationship Id="rId183" Type="http://schemas.openxmlformats.org/officeDocument/2006/relationships/image" Target="media/image98.png"/><Relationship Id="rId218" Type="http://schemas.openxmlformats.org/officeDocument/2006/relationships/image" Target="media/image122.png"/><Relationship Id="rId239" Type="http://schemas.openxmlformats.org/officeDocument/2006/relationships/image" Target="media/image132.png"/><Relationship Id="rId250" Type="http://schemas.openxmlformats.org/officeDocument/2006/relationships/theme" Target="theme/theme1.xml"/><Relationship Id="rId24" Type="http://schemas.openxmlformats.org/officeDocument/2006/relationships/image" Target="media/image11.png"/><Relationship Id="rId45" Type="http://schemas.openxmlformats.org/officeDocument/2006/relationships/header" Target="header5.xml"/><Relationship Id="rId66" Type="http://schemas.openxmlformats.org/officeDocument/2006/relationships/hyperlink" Target="https://www.sprep.org/Environmental-Governance-Monitoring/overview" TargetMode="External"/><Relationship Id="rId87" Type="http://schemas.openxmlformats.org/officeDocument/2006/relationships/image" Target="media/image33.png"/><Relationship Id="rId110" Type="http://schemas.openxmlformats.org/officeDocument/2006/relationships/image" Target="media/image49.png"/><Relationship Id="rId131" Type="http://schemas.openxmlformats.org/officeDocument/2006/relationships/hyperlink" Target="https://en.wikipedia.org/wiki/Perched_lake" TargetMode="External"/><Relationship Id="rId152" Type="http://schemas.openxmlformats.org/officeDocument/2006/relationships/image" Target="media/image79.png"/><Relationship Id="rId173" Type="http://schemas.openxmlformats.org/officeDocument/2006/relationships/image" Target="media/image88.png"/><Relationship Id="rId194" Type="http://schemas.openxmlformats.org/officeDocument/2006/relationships/image" Target="media/image100.png"/><Relationship Id="rId208" Type="http://schemas.openxmlformats.org/officeDocument/2006/relationships/image" Target="media/image113.png"/><Relationship Id="rId229" Type="http://schemas.openxmlformats.org/officeDocument/2006/relationships/image" Target="media/image128.png"/><Relationship Id="rId240" Type="http://schemas.openxmlformats.org/officeDocument/2006/relationships/image" Target="media/image133.emf"/><Relationship Id="rId14" Type="http://schemas.openxmlformats.org/officeDocument/2006/relationships/header" Target="header1.xml"/><Relationship Id="rId35" Type="http://schemas.openxmlformats.org/officeDocument/2006/relationships/hyperlink" Target="http://www.heartofborneo.org/" TargetMode="External"/><Relationship Id="rId56" Type="http://schemas.openxmlformats.org/officeDocument/2006/relationships/hyperlink" Target="http://environment.asean.org/climate-change-page/" TargetMode="External"/><Relationship Id="rId77" Type="http://schemas.openxmlformats.org/officeDocument/2006/relationships/image" Target="media/image23.png"/><Relationship Id="rId100" Type="http://schemas.openxmlformats.org/officeDocument/2006/relationships/image" Target="media/image46.png"/><Relationship Id="rId8" Type="http://schemas.openxmlformats.org/officeDocument/2006/relationships/image" Target="media/image1.png"/><Relationship Id="rId98" Type="http://schemas.openxmlformats.org/officeDocument/2006/relationships/image" Target="media/image44.png"/><Relationship Id="rId121" Type="http://schemas.openxmlformats.org/officeDocument/2006/relationships/image" Target="media/image58.png"/><Relationship Id="rId142" Type="http://schemas.openxmlformats.org/officeDocument/2006/relationships/image" Target="media/image70.png"/><Relationship Id="rId163" Type="http://schemas.openxmlformats.org/officeDocument/2006/relationships/image" Target="media/image84.png"/><Relationship Id="rId184" Type="http://schemas.openxmlformats.org/officeDocument/2006/relationships/hyperlink" Target="https://en.wikipedia.org/wiki/Kelud" TargetMode="External"/><Relationship Id="rId219" Type="http://schemas.openxmlformats.org/officeDocument/2006/relationships/image" Target="media/image123.png"/><Relationship Id="rId230" Type="http://schemas.openxmlformats.org/officeDocument/2006/relationships/image" Target="media/image129.png"/><Relationship Id="rId251" Type="http://schemas.openxmlformats.org/officeDocument/2006/relationships/customXml" Target="../customXml/item2.xml"/><Relationship Id="rId25" Type="http://schemas.openxmlformats.org/officeDocument/2006/relationships/image" Target="media/image12.png"/><Relationship Id="rId46" Type="http://schemas.openxmlformats.org/officeDocument/2006/relationships/footer" Target="footer5.xml"/><Relationship Id="rId67" Type="http://schemas.openxmlformats.org/officeDocument/2006/relationships/hyperlink" Target="http://www.neaspec.org/" TargetMode="External"/><Relationship Id="rId88" Type="http://schemas.openxmlformats.org/officeDocument/2006/relationships/image" Target="media/image34.png"/><Relationship Id="rId111" Type="http://schemas.openxmlformats.org/officeDocument/2006/relationships/hyperlink" Target="https://www.britannica.com/science/continental-shelf" TargetMode="External"/><Relationship Id="rId132" Type="http://schemas.openxmlformats.org/officeDocument/2006/relationships/hyperlink" Target="https://en.wikipedia.org/wiki/Ephemeral" TargetMode="External"/><Relationship Id="rId153" Type="http://schemas.openxmlformats.org/officeDocument/2006/relationships/image" Target="media/image80.png"/><Relationship Id="rId174" Type="http://schemas.openxmlformats.org/officeDocument/2006/relationships/image" Target="media/image89.png"/><Relationship Id="rId195" Type="http://schemas.openxmlformats.org/officeDocument/2006/relationships/image" Target="media/image101.png"/><Relationship Id="rId209" Type="http://schemas.openxmlformats.org/officeDocument/2006/relationships/image" Target="media/image114.png"/><Relationship Id="rId220" Type="http://schemas.openxmlformats.org/officeDocument/2006/relationships/image" Target="media/image124.png"/><Relationship Id="rId241" Type="http://schemas.openxmlformats.org/officeDocument/2006/relationships/image" Target="media/image134.emf"/><Relationship Id="rId15" Type="http://schemas.openxmlformats.org/officeDocument/2006/relationships/header" Target="header2.xml"/><Relationship Id="rId36" Type="http://schemas.openxmlformats.org/officeDocument/2006/relationships/hyperlink" Target="http://www.coraltriangleinitiative.org" TargetMode="External"/><Relationship Id="rId57" Type="http://schemas.openxmlformats.org/officeDocument/2006/relationships/hyperlink" Target="http://www.aseanbiodiversity.org/" TargetMode="External"/><Relationship Id="rId78" Type="http://schemas.openxmlformats.org/officeDocument/2006/relationships/image" Target="media/image24.png"/><Relationship Id="rId99" Type="http://schemas.openxmlformats.org/officeDocument/2006/relationships/image" Target="media/image45.png"/><Relationship Id="rId101" Type="http://schemas.openxmlformats.org/officeDocument/2006/relationships/image" Target="media/image47.png"/><Relationship Id="rId122" Type="http://schemas.openxmlformats.org/officeDocument/2006/relationships/hyperlink" Target="http://intergenerationalpartnership.wikispaces.com/Resolution" TargetMode="External"/><Relationship Id="rId143" Type="http://schemas.openxmlformats.org/officeDocument/2006/relationships/image" Target="media/image71.png"/><Relationship Id="rId164" Type="http://schemas.openxmlformats.org/officeDocument/2006/relationships/image" Target="media/image85.png"/><Relationship Id="rId185" Type="http://schemas.openxmlformats.org/officeDocument/2006/relationships/hyperlink" Target="https://en.wikipedia.org/wiki/Mount_Merapi" TargetMode="External"/><Relationship Id="rId9" Type="http://schemas.openxmlformats.org/officeDocument/2006/relationships/image" Target="media/image2.png"/><Relationship Id="rId210" Type="http://schemas.openxmlformats.org/officeDocument/2006/relationships/image" Target="media/image115.png"/><Relationship Id="rId26" Type="http://schemas.openxmlformats.org/officeDocument/2006/relationships/image" Target="media/image13.png"/><Relationship Id="rId231" Type="http://schemas.openxmlformats.org/officeDocument/2006/relationships/image" Target="media/image130.png"/><Relationship Id="rId252" Type="http://schemas.openxmlformats.org/officeDocument/2006/relationships/customXml" Target="../customXml/item3.xml"/><Relationship Id="rId47" Type="http://schemas.openxmlformats.org/officeDocument/2006/relationships/hyperlink" Target="http://environment.asean.org/asean-working-group-on-multilateral-environmental-agreements-awgmea/" TargetMode="External"/><Relationship Id="rId68" Type="http://schemas.openxmlformats.org/officeDocument/2006/relationships/hyperlink" Target="https://www.gcc-sg.org/" TargetMode="External"/><Relationship Id="rId89" Type="http://schemas.openxmlformats.org/officeDocument/2006/relationships/image" Target="media/image35.png"/><Relationship Id="rId112" Type="http://schemas.openxmlformats.org/officeDocument/2006/relationships/hyperlink" Target="https://www.britannica.com/place/Southeast-Asia" TargetMode="External"/><Relationship Id="rId133" Type="http://schemas.openxmlformats.org/officeDocument/2006/relationships/hyperlink" Target="https://en.wikipedia.org/wiki/Glacial_lake" TargetMode="External"/><Relationship Id="rId154" Type="http://schemas.openxmlformats.org/officeDocument/2006/relationships/hyperlink" Target="https://en.wikipedia.org/wiki/DDT" TargetMode="External"/><Relationship Id="rId175" Type="http://schemas.openxmlformats.org/officeDocument/2006/relationships/image" Target="media/image90.png"/><Relationship Id="rId196" Type="http://schemas.openxmlformats.org/officeDocument/2006/relationships/image" Target="media/image102.png"/><Relationship Id="rId200" Type="http://schemas.openxmlformats.org/officeDocument/2006/relationships/image" Target="media/image106.png"/><Relationship Id="rId16" Type="http://schemas.openxmlformats.org/officeDocument/2006/relationships/footer" Target="footer1.xml"/><Relationship Id="rId221" Type="http://schemas.openxmlformats.org/officeDocument/2006/relationships/image" Target="media/image125.png"/><Relationship Id="rId242" Type="http://schemas.openxmlformats.org/officeDocument/2006/relationships/image" Target="media/image135.emf"/><Relationship Id="rId37" Type="http://schemas.openxmlformats.org/officeDocument/2006/relationships/hyperlink" Target="http://www.gms-eoc.org/biodiversity-conservation-corridors-initiative" TargetMode="External"/><Relationship Id="rId58" Type="http://schemas.openxmlformats.org/officeDocument/2006/relationships/hyperlink" Target="http://www.saarc-sec.org/areaofcooperation/detail.php?activity_id=28" TargetMode="External"/><Relationship Id="rId79" Type="http://schemas.openxmlformats.org/officeDocument/2006/relationships/image" Target="media/image25.png"/><Relationship Id="rId102" Type="http://schemas.openxmlformats.org/officeDocument/2006/relationships/image" Target="media/image48.png"/><Relationship Id="rId123" Type="http://schemas.openxmlformats.org/officeDocument/2006/relationships/image" Target="media/image59.png"/><Relationship Id="rId144" Type="http://schemas.openxmlformats.org/officeDocument/2006/relationships/image" Target="media/image72.png"/><Relationship Id="rId90" Type="http://schemas.openxmlformats.org/officeDocument/2006/relationships/image" Target="media/image36.png"/><Relationship Id="rId165" Type="http://schemas.openxmlformats.org/officeDocument/2006/relationships/hyperlink" Target="https://sustainabledevelopment.un.org/sdgs" TargetMode="External"/><Relationship Id="rId186" Type="http://schemas.openxmlformats.org/officeDocument/2006/relationships/hyperlink" Target="https://en.wikipedia.org/wiki/Java" TargetMode="External"/><Relationship Id="rId211" Type="http://schemas.openxmlformats.org/officeDocument/2006/relationships/hyperlink" Target="https://www.scopus.com" TargetMode="External"/><Relationship Id="rId232" Type="http://schemas.openxmlformats.org/officeDocument/2006/relationships/hyperlink" Target="http://www.mrcmekong.org/about-mrc/mandate/" TargetMode="External"/><Relationship Id="rId253" Type="http://schemas.openxmlformats.org/officeDocument/2006/relationships/customXml" Target="../customXml/item4.xml"/><Relationship Id="rId27" Type="http://schemas.openxmlformats.org/officeDocument/2006/relationships/image" Target="media/image14.png"/><Relationship Id="rId48" Type="http://schemas.openxmlformats.org/officeDocument/2006/relationships/hyperlink" Target="http://environment.asean.org/asean-cooperation-on-transboundary-haze-pollution/" TargetMode="External"/><Relationship Id="rId69" Type="http://schemas.openxmlformats.org/officeDocument/2006/relationships/hyperlink" Target="http://sites.gcc-sg.org/DLibrary/index-eng.php?action=ShowOne&amp;BID=176" TargetMode="External"/><Relationship Id="rId113" Type="http://schemas.openxmlformats.org/officeDocument/2006/relationships/image" Target="media/image50.png"/><Relationship Id="rId134" Type="http://schemas.openxmlformats.org/officeDocument/2006/relationships/hyperlink" Target="https://en.wikipedia.org/wiki/Tasmania" TargetMode="External"/><Relationship Id="rId80" Type="http://schemas.openxmlformats.org/officeDocument/2006/relationships/image" Target="media/image26.png"/><Relationship Id="rId155" Type="http://schemas.openxmlformats.org/officeDocument/2006/relationships/image" Target="media/image81.png"/><Relationship Id="rId176" Type="http://schemas.openxmlformats.org/officeDocument/2006/relationships/image" Target="media/image91.png"/><Relationship Id="rId197" Type="http://schemas.openxmlformats.org/officeDocument/2006/relationships/image" Target="media/image103.png"/><Relationship Id="rId201" Type="http://schemas.openxmlformats.org/officeDocument/2006/relationships/image" Target="media/image107.png"/><Relationship Id="rId222" Type="http://schemas.openxmlformats.org/officeDocument/2006/relationships/hyperlink" Target="http://www.ropme.org/Uploads/Protocols/Continental_Shelf_Protocol.pdf" TargetMode="External"/><Relationship Id="rId243" Type="http://schemas.openxmlformats.org/officeDocument/2006/relationships/image" Target="media/image136.emf"/><Relationship Id="rId17" Type="http://schemas.openxmlformats.org/officeDocument/2006/relationships/footer" Target="footer2.xml"/><Relationship Id="rId38" Type="http://schemas.openxmlformats.org/officeDocument/2006/relationships/hyperlink" Target="http://www.icimod.org/?q=9456" TargetMode="External"/><Relationship Id="rId59" Type="http://schemas.openxmlformats.org/officeDocument/2006/relationships/hyperlink" Target="http://www.saarc-sec.org/areaofcooperation/cat-detail.php?cat_id=46" TargetMode="External"/><Relationship Id="rId103" Type="http://schemas.openxmlformats.org/officeDocument/2006/relationships/header" Target="header7.xml"/><Relationship Id="rId124" Type="http://schemas.openxmlformats.org/officeDocument/2006/relationships/image" Target="media/image60.png"/><Relationship Id="rId70" Type="http://schemas.openxmlformats.org/officeDocument/2006/relationships/hyperlink" Target="http://www.lasportal.org/Pages/Welcome.aspx" TargetMode="External"/><Relationship Id="rId91" Type="http://schemas.openxmlformats.org/officeDocument/2006/relationships/image" Target="media/image37.png"/><Relationship Id="rId145" Type="http://schemas.openxmlformats.org/officeDocument/2006/relationships/image" Target="media/image73.png"/><Relationship Id="rId166" Type="http://schemas.openxmlformats.org/officeDocument/2006/relationships/hyperlink" Target="http://www.unescap.org/sites/default/files/14-Income-poverty-and-inequality-SYB2014.pdf" TargetMode="External"/><Relationship Id="rId187" Type="http://schemas.openxmlformats.org/officeDocument/2006/relationships/hyperlink" Target="http://www.greenfacts.org/glossary/def/driver.htm" TargetMode="External"/><Relationship Id="rId1" Type="http://schemas.openxmlformats.org/officeDocument/2006/relationships/customXml" Target="../customXml/item1.xml"/><Relationship Id="rId212" Type="http://schemas.openxmlformats.org/officeDocument/2006/relationships/image" Target="media/image116.png"/><Relationship Id="rId233" Type="http://schemas.openxmlformats.org/officeDocument/2006/relationships/hyperlink" Target="http://www.ramsar.org/activity/ramsar-regional-initiatives" TargetMode="External"/><Relationship Id="rId28" Type="http://schemas.openxmlformats.org/officeDocument/2006/relationships/image" Target="media/image15.png"/><Relationship Id="rId49" Type="http://schemas.openxmlformats.org/officeDocument/2006/relationships/hyperlink" Target="http://haze.asean.org" TargetMode="External"/><Relationship Id="rId114" Type="http://schemas.openxmlformats.org/officeDocument/2006/relationships/image" Target="media/image51.png"/><Relationship Id="rId60" Type="http://schemas.openxmlformats.org/officeDocument/2006/relationships/hyperlink" Target="https://www.sprep.org/pacc" TargetMode="External"/><Relationship Id="rId81" Type="http://schemas.openxmlformats.org/officeDocument/2006/relationships/image" Target="media/image27.png"/><Relationship Id="rId135" Type="http://schemas.openxmlformats.org/officeDocument/2006/relationships/hyperlink" Target="https://en.wikipedia.org/wiki/Salt_lake_%28geography%29" TargetMode="External"/><Relationship Id="rId156" Type="http://schemas.openxmlformats.org/officeDocument/2006/relationships/image" Target="media/image82.png"/><Relationship Id="rId177" Type="http://schemas.openxmlformats.org/officeDocument/2006/relationships/image" Target="media/image92.png"/><Relationship Id="rId198" Type="http://schemas.openxmlformats.org/officeDocument/2006/relationships/image" Target="media/image104.png"/><Relationship Id="rId202" Type="http://schemas.openxmlformats.org/officeDocument/2006/relationships/image" Target="media/image108.png"/><Relationship Id="rId223" Type="http://schemas.openxmlformats.org/officeDocument/2006/relationships/hyperlink" Target="http://www.ropme.org/Uploads/Protocols/Land_Based_Protocol.pdf" TargetMode="External"/><Relationship Id="rId244" Type="http://schemas.openxmlformats.org/officeDocument/2006/relationships/image" Target="media/image137.emf"/><Relationship Id="rId18" Type="http://schemas.openxmlformats.org/officeDocument/2006/relationships/header" Target="header3.xml"/><Relationship Id="rId39" Type="http://schemas.openxmlformats.org/officeDocument/2006/relationships/hyperlink" Target="http://www.asiaprotectedareaspartnership.org" TargetMode="External"/><Relationship Id="rId50" Type="http://schemas.openxmlformats.org/officeDocument/2006/relationships/hyperlink" Target="http://environment.asean.org/asean-cooperation-on-environmental-education/" TargetMode="External"/><Relationship Id="rId104" Type="http://schemas.openxmlformats.org/officeDocument/2006/relationships/footer" Target="footer6.xml"/><Relationship Id="rId125" Type="http://schemas.openxmlformats.org/officeDocument/2006/relationships/image" Target="media/image61.png"/><Relationship Id="rId146" Type="http://schemas.openxmlformats.org/officeDocument/2006/relationships/image" Target="media/image74.png"/><Relationship Id="rId167" Type="http://schemas.openxmlformats.org/officeDocument/2006/relationships/hyperlink" Target="http://www.greenfacts.org/glossary/def/driver.htm" TargetMode="External"/><Relationship Id="rId188" Type="http://schemas.openxmlformats.org/officeDocument/2006/relationships/hyperlink" Target="https://www.protectedplanet.net/" TargetMode="External"/><Relationship Id="rId71" Type="http://schemas.openxmlformats.org/officeDocument/2006/relationships/hyperlink" Target="http://www.al-bab.com/arab/docs/league.htm" TargetMode="External"/><Relationship Id="rId92" Type="http://schemas.openxmlformats.org/officeDocument/2006/relationships/image" Target="media/image38.png"/><Relationship Id="rId213" Type="http://schemas.openxmlformats.org/officeDocument/2006/relationships/image" Target="media/image117.png"/><Relationship Id="rId234" Type="http://schemas.openxmlformats.org/officeDocument/2006/relationships/hyperlink" Target="http://www.unep-aewa.org/en/legalinstrument/aewa" TargetMode="External"/><Relationship Id="rId2" Type="http://schemas.openxmlformats.org/officeDocument/2006/relationships/numbering" Target="numbering.xml"/><Relationship Id="rId29" Type="http://schemas.openxmlformats.org/officeDocument/2006/relationships/image" Target="media/image16.png"/><Relationship Id="rId40" Type="http://schemas.openxmlformats.org/officeDocument/2006/relationships/hyperlink" Target="http://www.conservation.org/where/Pages/pacific-oceanscape.aspx" TargetMode="External"/><Relationship Id="rId115" Type="http://schemas.openxmlformats.org/officeDocument/2006/relationships/image" Target="media/image52.png"/><Relationship Id="rId136" Type="http://schemas.openxmlformats.org/officeDocument/2006/relationships/image" Target="media/image65.png"/><Relationship Id="rId157" Type="http://schemas.openxmlformats.org/officeDocument/2006/relationships/hyperlink" Target="http://www.invasives.com.au" TargetMode="External"/><Relationship Id="rId178" Type="http://schemas.openxmlformats.org/officeDocument/2006/relationships/image" Target="media/image93.png"/><Relationship Id="rId61" Type="http://schemas.openxmlformats.org/officeDocument/2006/relationships/hyperlink" Target="http://www.pacificclimatechange.net/" TargetMode="External"/><Relationship Id="rId82" Type="http://schemas.openxmlformats.org/officeDocument/2006/relationships/image" Target="media/image28.png"/><Relationship Id="rId199" Type="http://schemas.openxmlformats.org/officeDocument/2006/relationships/image" Target="media/image105.png"/><Relationship Id="rId203" Type="http://schemas.openxmlformats.org/officeDocument/2006/relationships/image" Target="media/image109.png"/><Relationship Id="rId19" Type="http://schemas.openxmlformats.org/officeDocument/2006/relationships/footer" Target="footer3.xml"/><Relationship Id="rId224" Type="http://schemas.openxmlformats.org/officeDocument/2006/relationships/hyperlink" Target="http://www.ropme.org/Uploads/Protocols/Hazardous_Wastes_Protocol.pdf" TargetMode="External"/><Relationship Id="rId245" Type="http://schemas.openxmlformats.org/officeDocument/2006/relationships/image" Target="media/image138.png"/><Relationship Id="rId30" Type="http://schemas.openxmlformats.org/officeDocument/2006/relationships/image" Target="media/image17.png"/><Relationship Id="rId105" Type="http://schemas.openxmlformats.org/officeDocument/2006/relationships/footer" Target="footer7.xml"/><Relationship Id="rId126" Type="http://schemas.openxmlformats.org/officeDocument/2006/relationships/image" Target="media/image62.png"/><Relationship Id="rId147" Type="http://schemas.openxmlformats.org/officeDocument/2006/relationships/hyperlink" Target="http://www.iucnredlist.org" TargetMode="External"/><Relationship Id="rId168" Type="http://schemas.openxmlformats.org/officeDocument/2006/relationships/hyperlink" Target="http://www.greenfacts.org/glossary/wxyz/well-being.htm" TargetMode="External"/><Relationship Id="rId51" Type="http://schemas.openxmlformats.org/officeDocument/2006/relationships/hyperlink" Target="http://environment.asean.org/asean-cooperation-on-environmentally-sound-technologies-est/" TargetMode="External"/><Relationship Id="rId72" Type="http://schemas.openxmlformats.org/officeDocument/2006/relationships/hyperlink" Target="https://www.unige.ch/gepp/files/6314/4890/1821/EOAR_brochure_eng2.pdf" TargetMode="External"/><Relationship Id="rId93" Type="http://schemas.openxmlformats.org/officeDocument/2006/relationships/image" Target="media/image39.png"/><Relationship Id="rId189" Type="http://schemas.openxmlformats.org/officeDocument/2006/relationships/hyperlink" Target="http://www.keybiodiversityareas.org/home" TargetMode="External"/><Relationship Id="rId3" Type="http://schemas.openxmlformats.org/officeDocument/2006/relationships/styles" Target="styles.xml"/><Relationship Id="rId214" Type="http://schemas.openxmlformats.org/officeDocument/2006/relationships/image" Target="media/image118.png"/><Relationship Id="rId235" Type="http://schemas.openxmlformats.org/officeDocument/2006/relationships/hyperlink" Target="http://gggi.org/" TargetMode="External"/><Relationship Id="rId116" Type="http://schemas.openxmlformats.org/officeDocument/2006/relationships/image" Target="media/image53.png"/><Relationship Id="rId137" Type="http://schemas.openxmlformats.org/officeDocument/2006/relationships/image" Target="media/image66.png"/><Relationship Id="rId158" Type="http://schemas.openxmlformats.org/officeDocument/2006/relationships/image" Target="media/image83.png"/><Relationship Id="rId20" Type="http://schemas.openxmlformats.org/officeDocument/2006/relationships/image" Target="media/image7.png"/><Relationship Id="rId41" Type="http://schemas.openxmlformats.org/officeDocument/2006/relationships/image" Target="media/image21.png"/><Relationship Id="rId62" Type="http://schemas.openxmlformats.org/officeDocument/2006/relationships/hyperlink" Target="https://www.sprep.org/attachments/Publications/PIFACC-ref.pdf" TargetMode="External"/><Relationship Id="rId83" Type="http://schemas.openxmlformats.org/officeDocument/2006/relationships/image" Target="media/image29.png"/><Relationship Id="rId179" Type="http://schemas.openxmlformats.org/officeDocument/2006/relationships/image" Target="media/image94.png"/><Relationship Id="rId190" Type="http://schemas.openxmlformats.org/officeDocument/2006/relationships/header" Target="header9.xml"/><Relationship Id="rId204" Type="http://schemas.openxmlformats.org/officeDocument/2006/relationships/image" Target="media/image110.png"/><Relationship Id="rId225" Type="http://schemas.openxmlformats.org/officeDocument/2006/relationships/hyperlink" Target="http://aseanbiodiversity.org" TargetMode="External"/><Relationship Id="rId246" Type="http://schemas.openxmlformats.org/officeDocument/2006/relationships/image" Target="media/image139.png"/><Relationship Id="rId106" Type="http://schemas.openxmlformats.org/officeDocument/2006/relationships/header" Target="header8.xml"/><Relationship Id="rId127" Type="http://schemas.openxmlformats.org/officeDocument/2006/relationships/image" Target="media/image63.png"/><Relationship Id="rId10" Type="http://schemas.openxmlformats.org/officeDocument/2006/relationships/image" Target="media/image3.jpeg"/><Relationship Id="rId31" Type="http://schemas.openxmlformats.org/officeDocument/2006/relationships/image" Target="media/image18.png"/><Relationship Id="rId52" Type="http://schemas.openxmlformats.org/officeDocument/2006/relationships/hyperlink" Target="http://environment.asean.org/asean-working-group-on-environmentally-sustainable-cities/" TargetMode="External"/><Relationship Id="rId73" Type="http://schemas.openxmlformats.org/officeDocument/2006/relationships/hyperlink" Target="http://web.cedare.org/" TargetMode="External"/><Relationship Id="rId94" Type="http://schemas.openxmlformats.org/officeDocument/2006/relationships/image" Target="media/image40.png"/><Relationship Id="rId148" Type="http://schemas.openxmlformats.org/officeDocument/2006/relationships/image" Target="media/image75.png"/><Relationship Id="rId169" Type="http://schemas.openxmlformats.org/officeDocument/2006/relationships/hyperlink" Target="http://www.greenfacts.org/glossary/def/ecosystem-management.htm" TargetMode="External"/><Relationship Id="rId4" Type="http://schemas.openxmlformats.org/officeDocument/2006/relationships/settings" Target="settings.xml"/><Relationship Id="rId180" Type="http://schemas.openxmlformats.org/officeDocument/2006/relationships/image" Target="media/image95.png"/><Relationship Id="rId215" Type="http://schemas.openxmlformats.org/officeDocument/2006/relationships/image" Target="media/image119.png"/><Relationship Id="rId236" Type="http://schemas.openxmlformats.org/officeDocument/2006/relationships/hyperlink" Target="http://businessbiodiversity.i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un.org/Depts/los/global_reporting/WOA_RPROC/WOACompilation.pdf%204" TargetMode="External"/><Relationship Id="rId2" Type="http://schemas.openxmlformats.org/officeDocument/2006/relationships/hyperlink" Target="https://www.edgeofexistence.org/" TargetMode="External"/><Relationship Id="rId1" Type="http://schemas.openxmlformats.org/officeDocument/2006/relationships/hyperlink" Target="http://catalog.ipbes.net/assessments/1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A93145753B523F4A8341B4F287D94C5D" ma:contentTypeVersion="8" ma:contentTypeDescription="Create a new document." ma:contentTypeScope="" ma:versionID="a5517e56a05a9de2277f3c1382fe9aae">
  <xsd:schema xmlns:xsd="http://www.w3.org/2001/XMLSchema" xmlns:xs="http://www.w3.org/2001/XMLSchema" xmlns:p="http://schemas.microsoft.com/office/2006/metadata/properties" xmlns:ns2="3c98c9ce-31e5-4a64-a655-42d13d8fa14b" xmlns:ns3="4e874372-ff28-4c18-a137-f1ec3c937b3c" targetNamespace="http://schemas.microsoft.com/office/2006/metadata/properties" ma:root="true" ma:fieldsID="cc9f902958acf22bebc71a3477d0276f" ns2:_="" ns3:_="">
    <xsd:import namespace="3c98c9ce-31e5-4a64-a655-42d13d8fa14b"/>
    <xsd:import namespace="4e874372-ff28-4c18-a137-f1ec3c937b3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8c9ce-31e5-4a64-a655-42d13d8fa14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874372-ff28-4c18-a137-f1ec3c937b3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52CC5F5-C088-4CC1-AAA1-BF618946582C}">
  <ds:schemaRefs>
    <ds:schemaRef ds:uri="http://schemas.openxmlformats.org/officeDocument/2006/bibliography"/>
  </ds:schemaRefs>
</ds:datastoreItem>
</file>

<file path=customXml/itemProps2.xml><?xml version="1.0" encoding="utf-8"?>
<ds:datastoreItem xmlns:ds="http://schemas.openxmlformats.org/officeDocument/2006/customXml" ds:itemID="{7AF13F3C-4E0D-4BB6-93A5-13F069C9E95B}"/>
</file>

<file path=customXml/itemProps3.xml><?xml version="1.0" encoding="utf-8"?>
<ds:datastoreItem xmlns:ds="http://schemas.openxmlformats.org/officeDocument/2006/customXml" ds:itemID="{B8E6DACF-7B60-4F7F-B47D-69E8A39A2C69}"/>
</file>

<file path=customXml/itemProps4.xml><?xml version="1.0" encoding="utf-8"?>
<ds:datastoreItem xmlns:ds="http://schemas.openxmlformats.org/officeDocument/2006/customXml" ds:itemID="{2B084A21-08A2-46AA-81F7-8688310D6158}"/>
</file>

<file path=docProps/app.xml><?xml version="1.0" encoding="utf-8"?>
<Properties xmlns="http://schemas.openxmlformats.org/officeDocument/2006/extended-properties" xmlns:vt="http://schemas.openxmlformats.org/officeDocument/2006/docPropsVTypes">
  <Template>Normal</Template>
  <TotalTime>148</TotalTime>
  <Pages>705</Pages>
  <Words>1699631</Words>
  <Characters>9687897</Characters>
  <Application>Microsoft Office Word</Application>
  <DocSecurity>0</DocSecurity>
  <Lines>80732</Lines>
  <Paragraphs>22729</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1136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Veronica Gathu</dc:creator>
  <cp:lastModifiedBy>Okayasu, Sana</cp:lastModifiedBy>
  <cp:revision>46</cp:revision>
  <cp:lastPrinted>2018-09-07T02:57:00Z</cp:lastPrinted>
  <dcterms:created xsi:type="dcterms:W3CDTF">2018-07-06T08:40:00Z</dcterms:created>
  <dcterms:modified xsi:type="dcterms:W3CDTF">2018-09-07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3145753B523F4A8341B4F287D94C5D</vt:lpwstr>
  </property>
</Properties>
</file>